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theme/themeOverride1.xml" ContentType="application/vnd.openxmlformats-officedocument.themeOverride+xml"/>
  <Override PartName="/word/charts/chart18.xml" ContentType="application/vnd.openxmlformats-officedocument.drawingml.chart+xml"/>
  <Override PartName="/word/theme/themeOverride2.xml" ContentType="application/vnd.openxmlformats-officedocument.themeOverride+xml"/>
  <Override PartName="/word/charts/chart19.xml" ContentType="application/vnd.openxmlformats-officedocument.drawingml.chart+xml"/>
  <Override PartName="/word/theme/themeOverride3.xml" ContentType="application/vnd.openxmlformats-officedocument.themeOverride+xml"/>
  <Override PartName="/word/charts/chart20.xml" ContentType="application/vnd.openxmlformats-officedocument.drawingml.chart+xml"/>
  <Override PartName="/word/theme/themeOverride4.xml" ContentType="application/vnd.openxmlformats-officedocument.themeOverrid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theme/themeOverride5.xml" ContentType="application/vnd.openxmlformats-officedocument.themeOverride+xml"/>
  <Override PartName="/word/charts/chart42.xml" ContentType="application/vnd.openxmlformats-officedocument.drawingml.chart+xml"/>
  <Override PartName="/word/theme/themeOverride6.xml" ContentType="application/vnd.openxmlformats-officedocument.themeOverride+xml"/>
  <Override PartName="/word/charts/chart43.xml" ContentType="application/vnd.openxmlformats-officedocument.drawingml.chart+xml"/>
  <Override PartName="/word/theme/themeOverride7.xml" ContentType="application/vnd.openxmlformats-officedocument.themeOverride+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charts/chart61.xml" ContentType="application/vnd.openxmlformats-officedocument.drawingml.chart+xml"/>
  <Override PartName="/word/charts/chart62.xml" ContentType="application/vnd.openxmlformats-officedocument.drawingml.chart+xml"/>
  <Override PartName="/word/charts/chart63.xml" ContentType="application/vnd.openxmlformats-officedocument.drawingml.chart+xml"/>
  <Override PartName="/word/charts/chart64.xml" ContentType="application/vnd.openxmlformats-officedocument.drawingml.chart+xml"/>
  <Override PartName="/word/charts/chart65.xml" ContentType="application/vnd.openxmlformats-officedocument.drawingml.chart+xml"/>
  <Override PartName="/word/charts/chart66.xml" ContentType="application/vnd.openxmlformats-officedocument.drawingml.chart+xml"/>
  <Override PartName="/word/charts/chart67.xml" ContentType="application/vnd.openxmlformats-officedocument.drawingml.chart+xml"/>
  <Override PartName="/word/charts/chart68.xml" ContentType="application/vnd.openxmlformats-officedocument.drawingml.chart+xml"/>
  <Override PartName="/word/charts/chart69.xml" ContentType="application/vnd.openxmlformats-officedocument.drawingml.chart+xml"/>
  <Override PartName="/word/charts/chart70.xml" ContentType="application/vnd.openxmlformats-officedocument.drawingml.chart+xml"/>
  <Override PartName="/word/charts/chart71.xml" ContentType="application/vnd.openxmlformats-officedocument.drawingml.chart+xml"/>
  <Override PartName="/word/charts/chart72.xml" ContentType="application/vnd.openxmlformats-officedocument.drawingml.chart+xml"/>
  <Override PartName="/word/charts/chart73.xml" ContentType="application/vnd.openxmlformats-officedocument.drawingml.chart+xml"/>
  <Override PartName="/word/charts/chart74.xml" ContentType="application/vnd.openxmlformats-officedocument.drawingml.chart+xml"/>
  <Override PartName="/word/charts/chart75.xml" ContentType="application/vnd.openxmlformats-officedocument.drawingml.chart+xml"/>
  <Override PartName="/word/charts/chart76.xml" ContentType="application/vnd.openxmlformats-officedocument.drawingml.chart+xml"/>
  <Override PartName="/word/charts/chart77.xml" ContentType="application/vnd.openxmlformats-officedocument.drawingml.chart+xml"/>
  <Override PartName="/word/charts/chart78.xml" ContentType="application/vnd.openxmlformats-officedocument.drawingml.chart+xml"/>
  <Override PartName="/word/charts/chart79.xml" ContentType="application/vnd.openxmlformats-officedocument.drawingml.chart+xml"/>
  <Override PartName="/word/charts/chart80.xml" ContentType="application/vnd.openxmlformats-officedocument.drawingml.chart+xml"/>
  <Override PartName="/word/charts/chart81.xml" ContentType="application/vnd.openxmlformats-officedocument.drawingml.chart+xml"/>
  <Override PartName="/word/charts/chart82.xml" ContentType="application/vnd.openxmlformats-officedocument.drawingml.chart+xml"/>
  <Override PartName="/word/charts/chart83.xml" ContentType="application/vnd.openxmlformats-officedocument.drawingml.chart+xml"/>
  <Override PartName="/word/charts/chart84.xml" ContentType="application/vnd.openxmlformats-officedocument.drawingml.chart+xml"/>
  <Override PartName="/word/charts/chart85.xml" ContentType="application/vnd.openxmlformats-officedocument.drawingml.chart+xml"/>
  <Override PartName="/word/charts/chart86.xml" ContentType="application/vnd.openxmlformats-officedocument.drawingml.chart+xml"/>
  <Override PartName="/word/charts/chart87.xml" ContentType="application/vnd.openxmlformats-officedocument.drawingml.chart+xml"/>
  <Override PartName="/word/charts/chart88.xml" ContentType="application/vnd.openxmlformats-officedocument.drawingml.chart+xml"/>
  <Override PartName="/word/charts/chart89.xml" ContentType="application/vnd.openxmlformats-officedocument.drawingml.chart+xml"/>
  <Override PartName="/word/charts/chart90.xml" ContentType="application/vnd.openxmlformats-officedocument.drawingml.chart+xml"/>
  <Override PartName="/word/charts/chart91.xml" ContentType="application/vnd.openxmlformats-officedocument.drawingml.chart+xml"/>
  <Override PartName="/word/charts/chart92.xml" ContentType="application/vnd.openxmlformats-officedocument.drawingml.chart+xml"/>
  <Override PartName="/word/charts/chart93.xml" ContentType="application/vnd.openxmlformats-officedocument.drawingml.chart+xml"/>
  <Override PartName="/word/charts/chart94.xml" ContentType="application/vnd.openxmlformats-officedocument.drawingml.chart+xml"/>
  <Override PartName="/word/charts/chart95.xml" ContentType="application/vnd.openxmlformats-officedocument.drawingml.chart+xml"/>
  <Override PartName="/word/charts/chart96.xml" ContentType="application/vnd.openxmlformats-officedocument.drawingml.chart+xml"/>
  <Override PartName="/word/charts/chart97.xml" ContentType="application/vnd.openxmlformats-officedocument.drawingml.chart+xml"/>
  <Override PartName="/word/charts/chart98.xml" ContentType="application/vnd.openxmlformats-officedocument.drawingml.chart+xml"/>
  <Override PartName="/word/charts/chart99.xml" ContentType="application/vnd.openxmlformats-officedocument.drawingml.chart+xml"/>
  <Override PartName="/word/charts/chart100.xml" ContentType="application/vnd.openxmlformats-officedocument.drawingml.chart+xml"/>
  <Override PartName="/word/charts/chart101.xml" ContentType="application/vnd.openxmlformats-officedocument.drawingml.chart+xml"/>
  <Override PartName="/word/charts/chart102.xml" ContentType="application/vnd.openxmlformats-officedocument.drawingml.chart+xml"/>
  <Override PartName="/word/charts/chart103.xml" ContentType="application/vnd.openxmlformats-officedocument.drawingml.chart+xml"/>
  <Override PartName="/word/charts/chart104.xml" ContentType="application/vnd.openxmlformats-officedocument.drawingml.chart+xml"/>
  <Override PartName="/word/charts/chart105.xml" ContentType="application/vnd.openxmlformats-officedocument.drawingml.chart+xml"/>
  <Override PartName="/word/charts/chart106.xml" ContentType="application/vnd.openxmlformats-officedocument.drawingml.chart+xml"/>
  <Override PartName="/word/charts/chart107.xml" ContentType="application/vnd.openxmlformats-officedocument.drawingml.chart+xml"/>
  <Override PartName="/word/charts/chart108.xml" ContentType="application/vnd.openxmlformats-officedocument.drawingml.chart+xml"/>
  <Override PartName="/word/charts/chart109.xml" ContentType="application/vnd.openxmlformats-officedocument.drawingml.chart+xml"/>
  <Override PartName="/word/charts/chart110.xml" ContentType="application/vnd.openxmlformats-officedocument.drawingml.chart+xml"/>
  <Override PartName="/word/charts/chart111.xml" ContentType="application/vnd.openxmlformats-officedocument.drawingml.chart+xml"/>
  <Override PartName="/word/charts/chart112.xml" ContentType="application/vnd.openxmlformats-officedocument.drawingml.chart+xml"/>
  <Override PartName="/word/charts/chart113.xml" ContentType="application/vnd.openxmlformats-officedocument.drawingml.chart+xml"/>
  <Override PartName="/word/charts/chart114.xml" ContentType="application/vnd.openxmlformats-officedocument.drawingml.chart+xml"/>
  <Override PartName="/word/charts/chart115.xml" ContentType="application/vnd.openxmlformats-officedocument.drawingml.chart+xml"/>
  <Override PartName="/word/charts/chart116.xml" ContentType="application/vnd.openxmlformats-officedocument.drawingml.chart+xml"/>
  <Override PartName="/word/charts/chart117.xml" ContentType="application/vnd.openxmlformats-officedocument.drawingml.chart+xml"/>
  <Override PartName="/word/charts/chart118.xml" ContentType="application/vnd.openxmlformats-officedocument.drawingml.chart+xml"/>
  <Override PartName="/word/charts/chart119.xml" ContentType="application/vnd.openxmlformats-officedocument.drawingml.chart+xml"/>
  <Override PartName="/word/charts/chart120.xml" ContentType="application/vnd.openxmlformats-officedocument.drawingml.chart+xml"/>
  <Override PartName="/word/charts/chart121.xml" ContentType="application/vnd.openxmlformats-officedocument.drawingml.chart+xml"/>
  <Override PartName="/word/charts/chart122.xml" ContentType="application/vnd.openxmlformats-officedocument.drawingml.chart+xml"/>
  <Override PartName="/word/charts/chart123.xml" ContentType="application/vnd.openxmlformats-officedocument.drawingml.chart+xml"/>
  <Override PartName="/word/charts/chart124.xml" ContentType="application/vnd.openxmlformats-officedocument.drawingml.chart+xml"/>
  <Override PartName="/word/charts/chart125.xml" ContentType="application/vnd.openxmlformats-officedocument.drawingml.chart+xml"/>
  <Override PartName="/word/charts/chart126.xml" ContentType="application/vnd.openxmlformats-officedocument.drawingml.chart+xml"/>
  <Override PartName="/word/charts/chart127.xml" ContentType="application/vnd.openxmlformats-officedocument.drawingml.chart+xml"/>
  <Override PartName="/word/charts/chart128.xml" ContentType="application/vnd.openxmlformats-officedocument.drawingml.chart+xml"/>
  <Override PartName="/word/charts/chart129.xml" ContentType="application/vnd.openxmlformats-officedocument.drawingml.chart+xml"/>
  <Override PartName="/word/charts/chart130.xml" ContentType="application/vnd.openxmlformats-officedocument.drawingml.chart+xml"/>
  <Override PartName="/word/charts/chart131.xml" ContentType="application/vnd.openxmlformats-officedocument.drawingml.chart+xml"/>
  <Override PartName="/word/charts/chart132.xml" ContentType="application/vnd.openxmlformats-officedocument.drawingml.chart+xml"/>
  <Override PartName="/word/charts/chart133.xml" ContentType="application/vnd.openxmlformats-officedocument.drawingml.chart+xml"/>
  <Override PartName="/word/charts/chart134.xml" ContentType="application/vnd.openxmlformats-officedocument.drawingml.chart+xml"/>
  <Override PartName="/word/charts/chart135.xml" ContentType="application/vnd.openxmlformats-officedocument.drawingml.chart+xml"/>
  <Override PartName="/word/charts/chart136.xml" ContentType="application/vnd.openxmlformats-officedocument.drawingml.chart+xml"/>
  <Override PartName="/word/charts/chart137.xml" ContentType="application/vnd.openxmlformats-officedocument.drawingml.chart+xml"/>
  <Override PartName="/word/charts/chart138.xml" ContentType="application/vnd.openxmlformats-officedocument.drawingml.chart+xml"/>
  <Override PartName="/word/charts/chart139.xml" ContentType="application/vnd.openxmlformats-officedocument.drawingml.chart+xml"/>
  <Override PartName="/word/charts/chart140.xml" ContentType="application/vnd.openxmlformats-officedocument.drawingml.chart+xml"/>
  <Override PartName="/word/charts/chart141.xml" ContentType="application/vnd.openxmlformats-officedocument.drawingml.chart+xml"/>
  <Override PartName="/word/charts/chart142.xml" ContentType="application/vnd.openxmlformats-officedocument.drawingml.chart+xml"/>
  <Override PartName="/word/charts/chart143.xml" ContentType="application/vnd.openxmlformats-officedocument.drawingml.chart+xml"/>
  <Override PartName="/word/charts/chart144.xml" ContentType="application/vnd.openxmlformats-officedocument.drawingml.chart+xml"/>
  <Override PartName="/word/charts/chart145.xml" ContentType="application/vnd.openxmlformats-officedocument.drawingml.chart+xml"/>
  <Override PartName="/word/charts/chart146.xml" ContentType="application/vnd.openxmlformats-officedocument.drawingml.chart+xml"/>
  <Override PartName="/word/charts/chart147.xml" ContentType="application/vnd.openxmlformats-officedocument.drawingml.chart+xml"/>
  <Override PartName="/word/charts/chart148.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8.xml" ContentType="application/vnd.openxmlformats-officedocument.themeOverride+xml"/>
  <Override PartName="/word/charts/chart149.xml" ContentType="application/vnd.openxmlformats-officedocument.drawingml.chart+xml"/>
  <Override PartName="/word/charts/chart150.xml" ContentType="application/vnd.openxmlformats-officedocument.drawingml.chart+xml"/>
  <Override PartName="/word/charts/chart151.xml" ContentType="application/vnd.openxmlformats-officedocument.drawingml.chart+xml"/>
  <Override PartName="/word/charts/chart152.xml" ContentType="application/vnd.openxmlformats-officedocument.drawingml.chart+xml"/>
  <Override PartName="/word/charts/chart153.xml" ContentType="application/vnd.openxmlformats-officedocument.drawingml.chart+xml"/>
  <Override PartName="/word/charts/chart154.xml" ContentType="application/vnd.openxmlformats-officedocument.drawingml.chart+xml"/>
  <Override PartName="/word/charts/chart155.xml" ContentType="application/vnd.openxmlformats-officedocument.drawingml.chart+xml"/>
  <Override PartName="/word/charts/chart156.xml" ContentType="application/vnd.openxmlformats-officedocument.drawingml.chart+xml"/>
  <Override PartName="/word/charts/chart157.xml" ContentType="application/vnd.openxmlformats-officedocument.drawingml.chart+xml"/>
  <Override PartName="/word/charts/chart158.xml" ContentType="application/vnd.openxmlformats-officedocument.drawingml.chart+xml"/>
  <Override PartName="/word/charts/chart159.xml" ContentType="application/vnd.openxmlformats-officedocument.drawingml.chart+xml"/>
  <Override PartName="/word/charts/chart160.xml" ContentType="application/vnd.openxmlformats-officedocument.drawingml.chart+xml"/>
  <Override PartName="/word/charts/chart161.xml" ContentType="application/vnd.openxmlformats-officedocument.drawingml.chart+xml"/>
  <Override PartName="/word/charts/chart162.xml" ContentType="application/vnd.openxmlformats-officedocument.drawingml.chart+xml"/>
  <Override PartName="/word/charts/chart163.xml" ContentType="application/vnd.openxmlformats-officedocument.drawingml.chart+xml"/>
  <Override PartName="/word/charts/chart164.xml" ContentType="application/vnd.openxmlformats-officedocument.drawingml.chart+xml"/>
  <Override PartName="/word/charts/chart165.xml" ContentType="application/vnd.openxmlformats-officedocument.drawingml.chart+xml"/>
  <Override PartName="/word/charts/chart166.xml" ContentType="application/vnd.openxmlformats-officedocument.drawingml.chart+xml"/>
  <Override PartName="/word/charts/chart167.xml" ContentType="application/vnd.openxmlformats-officedocument.drawingml.chart+xml"/>
  <Override PartName="/word/charts/chart168.xml" ContentType="application/vnd.openxmlformats-officedocument.drawingml.chart+xml"/>
  <Override PartName="/word/charts/chart169.xml" ContentType="application/vnd.openxmlformats-officedocument.drawingml.chart+xml"/>
  <Override PartName="/word/charts/chart170.xml" ContentType="application/vnd.openxmlformats-officedocument.drawingml.chart+xml"/>
  <Override PartName="/word/charts/chart171.xml" ContentType="application/vnd.openxmlformats-officedocument.drawingml.chart+xml"/>
  <Override PartName="/word/charts/chart172.xml" ContentType="application/vnd.openxmlformats-officedocument.drawingml.chart+xml"/>
  <Override PartName="/word/charts/chart173.xml" ContentType="application/vnd.openxmlformats-officedocument.drawingml.chart+xml"/>
  <Override PartName="/word/charts/chart174.xml" ContentType="application/vnd.openxmlformats-officedocument.drawingml.chart+xml"/>
  <Override PartName="/word/charts/chart175.xml" ContentType="application/vnd.openxmlformats-officedocument.drawingml.chart+xml"/>
  <Override PartName="/word/charts/chart176.xml" ContentType="application/vnd.openxmlformats-officedocument.drawingml.chart+xml"/>
  <Override PartName="/word/charts/chart177.xml" ContentType="application/vnd.openxmlformats-officedocument.drawingml.chart+xml"/>
  <Override PartName="/word/charts/chart178.xml" ContentType="application/vnd.openxmlformats-officedocument.drawingml.chart+xml"/>
  <Override PartName="/word/charts/chart179.xml" ContentType="application/vnd.openxmlformats-officedocument.drawingml.chart+xml"/>
  <Override PartName="/word/charts/chart180.xml" ContentType="application/vnd.openxmlformats-officedocument.drawingml.chart+xml"/>
  <Override PartName="/word/charts/chart181.xml" ContentType="application/vnd.openxmlformats-officedocument.drawingml.chart+xml"/>
  <Override PartName="/word/charts/chart182.xml" ContentType="application/vnd.openxmlformats-officedocument.drawingml.chart+xml"/>
  <Override PartName="/word/charts/chart183.xml" ContentType="application/vnd.openxmlformats-officedocument.drawingml.chart+xml"/>
  <Override PartName="/word/charts/chart184.xml" ContentType="application/vnd.openxmlformats-officedocument.drawingml.chart+xml"/>
  <Override PartName="/word/charts/chart185.xml" ContentType="application/vnd.openxmlformats-officedocument.drawingml.chart+xml"/>
  <Override PartName="/word/charts/chart186.xml" ContentType="application/vnd.openxmlformats-officedocument.drawingml.chart+xml"/>
  <Override PartName="/word/charts/chart187.xml" ContentType="application/vnd.openxmlformats-officedocument.drawingml.chart+xml"/>
  <Override PartName="/word/charts/chart188.xml" ContentType="application/vnd.openxmlformats-officedocument.drawingml.chart+xml"/>
  <Override PartName="/word/charts/chart189.xml" ContentType="application/vnd.openxmlformats-officedocument.drawingml.chart+xml"/>
  <Override PartName="/word/charts/chart190.xml" ContentType="application/vnd.openxmlformats-officedocument.drawingml.chart+xml"/>
  <Override PartName="/word/charts/chart191.xml" ContentType="application/vnd.openxmlformats-officedocument.drawingml.chart+xml"/>
  <Override PartName="/word/charts/chart192.xml" ContentType="application/vnd.openxmlformats-officedocument.drawingml.chart+xml"/>
  <Override PartName="/word/charts/chart193.xml" ContentType="application/vnd.openxmlformats-officedocument.drawingml.chart+xml"/>
  <Override PartName="/word/charts/chart194.xml" ContentType="application/vnd.openxmlformats-officedocument.drawingml.chart+xml"/>
  <Override PartName="/word/charts/chart195.xml" ContentType="application/vnd.openxmlformats-officedocument.drawingml.chart+xml"/>
  <Override PartName="/word/charts/chart196.xml" ContentType="application/vnd.openxmlformats-officedocument.drawingml.chart+xml"/>
  <Override PartName="/word/charts/chart197.xml" ContentType="application/vnd.openxmlformats-officedocument.drawingml.chart+xml"/>
  <Override PartName="/word/charts/chart198.xml" ContentType="application/vnd.openxmlformats-officedocument.drawingml.chart+xml"/>
  <Override PartName="/word/charts/chart199.xml" ContentType="application/vnd.openxmlformats-officedocument.drawingml.chart+xml"/>
  <Override PartName="/word/charts/chart200.xml" ContentType="application/vnd.openxmlformats-officedocument.drawingml.chart+xml"/>
  <Override PartName="/word/charts/chart201.xml" ContentType="application/vnd.openxmlformats-officedocument.drawingml.chart+xml"/>
  <Override PartName="/word/charts/chart202.xml" ContentType="application/vnd.openxmlformats-officedocument.drawingml.chart+xml"/>
  <Override PartName="/word/charts/chart203.xml" ContentType="application/vnd.openxmlformats-officedocument.drawingml.chart+xml"/>
  <Override PartName="/word/charts/chart20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20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20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207.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1AEAC" w14:textId="1E55759B" w:rsidR="00153CF2" w:rsidRPr="00C932A2" w:rsidRDefault="00153CF2" w:rsidP="00816BA0">
      <w:pPr>
        <w:spacing w:after="240"/>
        <w:ind w:right="-360"/>
        <w:jc w:val="center"/>
        <w:rPr>
          <w:rFonts w:cs="Times New Roman"/>
          <w:b/>
        </w:rPr>
      </w:pPr>
      <w:r w:rsidRPr="00C932A2">
        <w:rPr>
          <w:rFonts w:cs="Times New Roman"/>
          <w:b/>
        </w:rPr>
        <w:t>Modeling Health Benefits and Harms of Public Policy Responses to the US Opioid Epidemic</w:t>
      </w:r>
      <w:r w:rsidRPr="00C932A2" w:rsidDel="00BA3AD0">
        <w:rPr>
          <w:rFonts w:cs="Times New Roman"/>
          <w:b/>
        </w:rPr>
        <w:t xml:space="preserve"> </w:t>
      </w:r>
    </w:p>
    <w:p w14:paraId="44312B5C" w14:textId="76962040" w:rsidR="00EC2B30" w:rsidRPr="00FD20FE" w:rsidRDefault="005176C8" w:rsidP="00FD20FE">
      <w:pPr>
        <w:spacing w:before="120" w:after="120"/>
        <w:ind w:right="720"/>
        <w:jc w:val="center"/>
        <w:rPr>
          <w:rFonts w:cs="Times New Roman"/>
          <w:b/>
          <w:smallCaps/>
        </w:rPr>
      </w:pPr>
      <w:r w:rsidRPr="00FD20FE">
        <w:rPr>
          <w:rFonts w:cs="Times New Roman"/>
          <w:b/>
          <w:smallCaps/>
        </w:rPr>
        <w:t>Supplement</w:t>
      </w:r>
      <w:r w:rsidR="00673AEF" w:rsidRPr="00FD20FE">
        <w:rPr>
          <w:rFonts w:cs="Times New Roman"/>
          <w:b/>
          <w:smallCaps/>
        </w:rPr>
        <w:t xml:space="preserve"> </w:t>
      </w:r>
    </w:p>
    <w:p w14:paraId="1325CE5B" w14:textId="015AC883" w:rsidR="00B16DD4" w:rsidRPr="00FD20FE" w:rsidRDefault="00B16DD4" w:rsidP="00FD20FE">
      <w:pPr>
        <w:spacing w:before="120" w:after="120"/>
        <w:ind w:right="720"/>
        <w:rPr>
          <w:rFonts w:cs="Times New Roman"/>
          <w:b/>
        </w:rPr>
      </w:pPr>
      <w:r w:rsidRPr="00FD20FE">
        <w:rPr>
          <w:rFonts w:cs="Times New Roman"/>
          <w:b/>
        </w:rPr>
        <w:t>Table of Contents</w:t>
      </w:r>
    </w:p>
    <w:p w14:paraId="12CB0682" w14:textId="351CB426" w:rsidR="00B16DD4" w:rsidRPr="00FD20FE" w:rsidRDefault="00C57DC7" w:rsidP="00FD20FE">
      <w:pPr>
        <w:tabs>
          <w:tab w:val="left" w:pos="540"/>
        </w:tabs>
        <w:spacing w:before="120" w:after="120"/>
        <w:ind w:right="720"/>
        <w:rPr>
          <w:rFonts w:cs="Times New Roman"/>
        </w:rPr>
      </w:pPr>
      <w:r w:rsidRPr="00FD20FE">
        <w:rPr>
          <w:rFonts w:cs="Times New Roman"/>
        </w:rPr>
        <w:t xml:space="preserve">S1. </w:t>
      </w:r>
      <w:r w:rsidR="00B5754D" w:rsidRPr="00FD20FE">
        <w:rPr>
          <w:rFonts w:cs="Times New Roman"/>
        </w:rPr>
        <w:t>Supplemental Methods</w:t>
      </w:r>
    </w:p>
    <w:p w14:paraId="04444F26" w14:textId="6ACA4269" w:rsidR="00B16DD4" w:rsidRPr="00FD20FE" w:rsidRDefault="00A33D62" w:rsidP="00FD20FE">
      <w:pPr>
        <w:tabs>
          <w:tab w:val="left" w:pos="540"/>
          <w:tab w:val="left" w:pos="1170"/>
        </w:tabs>
        <w:spacing w:before="120" w:after="120"/>
        <w:ind w:right="720"/>
        <w:rPr>
          <w:rFonts w:cs="Times New Roman"/>
        </w:rPr>
      </w:pPr>
      <w:r w:rsidRPr="00FD20FE">
        <w:rPr>
          <w:rFonts w:cs="Times New Roman"/>
        </w:rPr>
        <w:tab/>
      </w:r>
      <w:r w:rsidR="00B16DD4" w:rsidRPr="00FD20FE">
        <w:rPr>
          <w:rFonts w:cs="Times New Roman"/>
        </w:rPr>
        <w:t xml:space="preserve">S1.1 </w:t>
      </w:r>
      <w:r w:rsidRPr="00FD20FE">
        <w:rPr>
          <w:rFonts w:cs="Times New Roman"/>
        </w:rPr>
        <w:tab/>
      </w:r>
      <w:r w:rsidR="00B16DD4" w:rsidRPr="00FD20FE">
        <w:rPr>
          <w:rFonts w:cs="Times New Roman"/>
        </w:rPr>
        <w:t>Model Overview</w:t>
      </w:r>
    </w:p>
    <w:p w14:paraId="4B9D1090" w14:textId="6C629740" w:rsidR="00B16DD4" w:rsidRPr="00FD20FE" w:rsidRDefault="00A33D62" w:rsidP="00FD20FE">
      <w:pPr>
        <w:tabs>
          <w:tab w:val="left" w:pos="540"/>
          <w:tab w:val="left" w:pos="1170"/>
        </w:tabs>
        <w:spacing w:before="120" w:after="120"/>
        <w:ind w:right="720"/>
        <w:rPr>
          <w:rFonts w:cs="Times New Roman"/>
        </w:rPr>
      </w:pPr>
      <w:r w:rsidRPr="00FD20FE">
        <w:rPr>
          <w:rFonts w:cs="Times New Roman"/>
        </w:rPr>
        <w:tab/>
      </w:r>
      <w:r w:rsidR="00B16DD4" w:rsidRPr="00FD20FE">
        <w:rPr>
          <w:rFonts w:cs="Times New Roman"/>
        </w:rPr>
        <w:t xml:space="preserve">S1.2 </w:t>
      </w:r>
      <w:r w:rsidRPr="00FD20FE">
        <w:rPr>
          <w:rFonts w:cs="Times New Roman"/>
        </w:rPr>
        <w:tab/>
      </w:r>
      <w:r w:rsidR="00B16DD4" w:rsidRPr="00FD20FE">
        <w:rPr>
          <w:rFonts w:cs="Times New Roman"/>
        </w:rPr>
        <w:t>Model Compartments</w:t>
      </w:r>
    </w:p>
    <w:p w14:paraId="567D2AAA" w14:textId="1D515BAD" w:rsidR="00B16DD4" w:rsidRPr="00FD20FE" w:rsidRDefault="00A33D62" w:rsidP="00FD20FE">
      <w:pPr>
        <w:tabs>
          <w:tab w:val="left" w:pos="540"/>
          <w:tab w:val="left" w:pos="1170"/>
        </w:tabs>
        <w:spacing w:before="120" w:after="120"/>
        <w:ind w:right="720"/>
        <w:rPr>
          <w:rFonts w:cs="Times New Roman"/>
        </w:rPr>
      </w:pPr>
      <w:r w:rsidRPr="00FD20FE">
        <w:rPr>
          <w:rFonts w:cs="Times New Roman"/>
        </w:rPr>
        <w:tab/>
      </w:r>
      <w:r w:rsidR="00B16DD4" w:rsidRPr="00FD20FE">
        <w:rPr>
          <w:rFonts w:cs="Times New Roman"/>
        </w:rPr>
        <w:t xml:space="preserve">S1.3 </w:t>
      </w:r>
      <w:r w:rsidRPr="00FD20FE">
        <w:rPr>
          <w:rFonts w:cs="Times New Roman"/>
        </w:rPr>
        <w:tab/>
      </w:r>
      <w:r w:rsidR="00B16DD4" w:rsidRPr="00FD20FE">
        <w:rPr>
          <w:rFonts w:cs="Times New Roman"/>
        </w:rPr>
        <w:t>Initial Compartment Sizes</w:t>
      </w:r>
    </w:p>
    <w:p w14:paraId="52A37279" w14:textId="5536C534" w:rsidR="00B16DD4" w:rsidRPr="00FD20FE" w:rsidRDefault="00A33D62" w:rsidP="00FD20FE">
      <w:pPr>
        <w:tabs>
          <w:tab w:val="left" w:pos="540"/>
          <w:tab w:val="left" w:pos="1170"/>
        </w:tabs>
        <w:spacing w:before="120" w:after="120"/>
        <w:ind w:right="720"/>
        <w:rPr>
          <w:rFonts w:cs="Times New Roman"/>
        </w:rPr>
      </w:pPr>
      <w:r w:rsidRPr="00FD20FE">
        <w:rPr>
          <w:rFonts w:cs="Times New Roman"/>
        </w:rPr>
        <w:tab/>
      </w:r>
      <w:r w:rsidR="00B16DD4" w:rsidRPr="00FD20FE">
        <w:rPr>
          <w:rFonts w:cs="Times New Roman"/>
        </w:rPr>
        <w:t xml:space="preserve">S1.4 </w:t>
      </w:r>
      <w:r w:rsidRPr="00FD20FE">
        <w:rPr>
          <w:rFonts w:cs="Times New Roman"/>
        </w:rPr>
        <w:tab/>
      </w:r>
      <w:r w:rsidR="00B16DD4" w:rsidRPr="00FD20FE">
        <w:rPr>
          <w:rFonts w:cs="Times New Roman"/>
        </w:rPr>
        <w:t>Transition Probabilities</w:t>
      </w:r>
    </w:p>
    <w:p w14:paraId="217D2E42" w14:textId="22BAF4FF" w:rsidR="00593B22" w:rsidRPr="00FD20FE" w:rsidRDefault="00593B22" w:rsidP="00FD20FE">
      <w:pPr>
        <w:tabs>
          <w:tab w:val="left" w:pos="540"/>
          <w:tab w:val="left" w:pos="1170"/>
        </w:tabs>
        <w:spacing w:before="120" w:after="120"/>
        <w:ind w:right="720"/>
        <w:rPr>
          <w:rFonts w:cs="Times New Roman"/>
        </w:rPr>
      </w:pPr>
      <w:r w:rsidRPr="00FD20FE">
        <w:rPr>
          <w:rFonts w:cs="Times New Roman"/>
        </w:rPr>
        <w:tab/>
        <w:t xml:space="preserve">S1.5 </w:t>
      </w:r>
      <w:r w:rsidRPr="00FD20FE">
        <w:rPr>
          <w:rFonts w:cs="Times New Roman"/>
        </w:rPr>
        <w:tab/>
        <w:t>Quality of Life</w:t>
      </w:r>
    </w:p>
    <w:p w14:paraId="660CB360" w14:textId="696E822E" w:rsidR="00DA48B0" w:rsidRPr="00FD20FE" w:rsidRDefault="00DA48B0" w:rsidP="00FD20FE">
      <w:pPr>
        <w:tabs>
          <w:tab w:val="left" w:pos="540"/>
          <w:tab w:val="left" w:pos="1170"/>
        </w:tabs>
        <w:spacing w:before="120" w:after="120"/>
        <w:ind w:right="720"/>
        <w:rPr>
          <w:rFonts w:cs="Times New Roman"/>
        </w:rPr>
      </w:pPr>
      <w:r w:rsidRPr="00FD20FE">
        <w:rPr>
          <w:rFonts w:cs="Times New Roman"/>
        </w:rPr>
        <w:tab/>
      </w:r>
      <w:r w:rsidR="00B671A0" w:rsidRPr="00FD20FE">
        <w:rPr>
          <w:rFonts w:cs="Times New Roman"/>
        </w:rPr>
        <w:t>S1.6</w:t>
      </w:r>
      <w:r w:rsidRPr="00FD20FE">
        <w:rPr>
          <w:rFonts w:cs="Times New Roman"/>
        </w:rPr>
        <w:t xml:space="preserve"> </w:t>
      </w:r>
      <w:r w:rsidRPr="00FD20FE">
        <w:rPr>
          <w:rFonts w:cs="Times New Roman"/>
        </w:rPr>
        <w:tab/>
        <w:t>Base Case Parameter Sets</w:t>
      </w:r>
    </w:p>
    <w:p w14:paraId="277E1F2D" w14:textId="3B7E50AC" w:rsidR="00C57DC7" w:rsidRPr="00FD20FE" w:rsidRDefault="00C57DC7" w:rsidP="00FD20FE">
      <w:pPr>
        <w:tabs>
          <w:tab w:val="left" w:pos="540"/>
          <w:tab w:val="left" w:pos="1170"/>
        </w:tabs>
        <w:spacing w:before="120" w:after="120"/>
        <w:ind w:right="720"/>
        <w:rPr>
          <w:rFonts w:cs="Times New Roman"/>
        </w:rPr>
      </w:pPr>
      <w:r w:rsidRPr="00FD20FE">
        <w:rPr>
          <w:rFonts w:cs="Times New Roman"/>
        </w:rPr>
        <w:tab/>
        <w:t>S</w:t>
      </w:r>
      <w:r w:rsidR="00B671A0" w:rsidRPr="00FD20FE">
        <w:rPr>
          <w:rFonts w:cs="Times New Roman"/>
        </w:rPr>
        <w:t>1</w:t>
      </w:r>
      <w:r w:rsidRPr="00FD20FE">
        <w:rPr>
          <w:rFonts w:cs="Times New Roman"/>
        </w:rPr>
        <w:t>.</w:t>
      </w:r>
      <w:r w:rsidR="00B671A0" w:rsidRPr="00FD20FE">
        <w:rPr>
          <w:rFonts w:cs="Times New Roman"/>
        </w:rPr>
        <w:t>7</w:t>
      </w:r>
      <w:r w:rsidR="00E346BC" w:rsidRPr="00FD20FE">
        <w:rPr>
          <w:rFonts w:cs="Times New Roman"/>
        </w:rPr>
        <w:tab/>
      </w:r>
      <w:r w:rsidRPr="00FD20FE">
        <w:rPr>
          <w:rFonts w:cs="Times New Roman"/>
        </w:rPr>
        <w:t>Outcome Measures</w:t>
      </w:r>
    </w:p>
    <w:p w14:paraId="184E62F7" w14:textId="4E80F43A" w:rsidR="00FB2F69" w:rsidRPr="00FD20FE" w:rsidRDefault="00C57DC7" w:rsidP="00FD20FE">
      <w:pPr>
        <w:tabs>
          <w:tab w:val="left" w:pos="540"/>
          <w:tab w:val="left" w:pos="1170"/>
        </w:tabs>
        <w:spacing w:before="120" w:after="120"/>
        <w:ind w:right="720"/>
        <w:rPr>
          <w:rFonts w:cs="Times New Roman"/>
        </w:rPr>
      </w:pPr>
      <w:r w:rsidRPr="00FD20FE">
        <w:rPr>
          <w:rFonts w:cs="Times New Roman"/>
        </w:rPr>
        <w:tab/>
      </w:r>
      <w:r w:rsidR="00FB2F69" w:rsidRPr="00FD20FE">
        <w:rPr>
          <w:rFonts w:cs="Times New Roman"/>
        </w:rPr>
        <w:t>S1.8</w:t>
      </w:r>
      <w:r w:rsidR="00E346BC" w:rsidRPr="00FD20FE">
        <w:rPr>
          <w:rFonts w:cs="Times New Roman"/>
        </w:rPr>
        <w:tab/>
      </w:r>
      <w:r w:rsidR="00574883" w:rsidRPr="00FD20FE">
        <w:rPr>
          <w:rFonts w:cs="Times New Roman"/>
        </w:rPr>
        <w:t>Post-</w:t>
      </w:r>
      <w:r w:rsidR="008D07C6" w:rsidRPr="00FD20FE">
        <w:rPr>
          <w:rFonts w:cs="Times New Roman"/>
        </w:rPr>
        <w:t>Time</w:t>
      </w:r>
      <w:r w:rsidR="008D07C6">
        <w:rPr>
          <w:rFonts w:cs="Times New Roman"/>
        </w:rPr>
        <w:t>-</w:t>
      </w:r>
      <w:r w:rsidR="00574883" w:rsidRPr="00FD20FE">
        <w:rPr>
          <w:rFonts w:cs="Times New Roman"/>
        </w:rPr>
        <w:t>Horizon Accounting</w:t>
      </w:r>
      <w:r w:rsidR="00FB2F69" w:rsidRPr="00FD20FE">
        <w:rPr>
          <w:rFonts w:cs="Times New Roman"/>
        </w:rPr>
        <w:t xml:space="preserve"> </w:t>
      </w:r>
    </w:p>
    <w:p w14:paraId="43DCD2B6" w14:textId="665B7B41" w:rsidR="00C57DC7" w:rsidRPr="00FD20FE" w:rsidRDefault="00FB2F69" w:rsidP="00FD20FE">
      <w:pPr>
        <w:tabs>
          <w:tab w:val="left" w:pos="540"/>
          <w:tab w:val="left" w:pos="1170"/>
        </w:tabs>
        <w:spacing w:before="120" w:after="120"/>
        <w:ind w:right="720"/>
        <w:rPr>
          <w:rFonts w:cs="Times New Roman"/>
        </w:rPr>
      </w:pPr>
      <w:r w:rsidRPr="00FD20FE">
        <w:rPr>
          <w:rFonts w:cs="Times New Roman"/>
        </w:rPr>
        <w:tab/>
      </w:r>
      <w:r w:rsidR="00B671A0" w:rsidRPr="00FD20FE">
        <w:rPr>
          <w:rFonts w:cs="Times New Roman"/>
        </w:rPr>
        <w:t>S1.</w:t>
      </w:r>
      <w:r w:rsidRPr="00FD20FE">
        <w:rPr>
          <w:rFonts w:cs="Times New Roman"/>
        </w:rPr>
        <w:t>9</w:t>
      </w:r>
      <w:r w:rsidR="00C57DC7" w:rsidRPr="00FD20FE">
        <w:rPr>
          <w:rFonts w:cs="Times New Roman"/>
        </w:rPr>
        <w:t xml:space="preserve"> </w:t>
      </w:r>
      <w:r w:rsidR="00C57DC7" w:rsidRPr="00FD20FE">
        <w:rPr>
          <w:rFonts w:cs="Times New Roman"/>
        </w:rPr>
        <w:tab/>
        <w:t>Intervention Descriptions</w:t>
      </w:r>
    </w:p>
    <w:p w14:paraId="12AC2CB5" w14:textId="5E98C527" w:rsidR="00C57DC7" w:rsidRPr="00FD20FE" w:rsidRDefault="00C57DC7" w:rsidP="00FD20FE">
      <w:pPr>
        <w:tabs>
          <w:tab w:val="left" w:pos="540"/>
        </w:tabs>
        <w:spacing w:before="120" w:after="120"/>
        <w:ind w:right="720"/>
        <w:rPr>
          <w:rFonts w:cs="Times New Roman"/>
        </w:rPr>
      </w:pPr>
      <w:r w:rsidRPr="00FD20FE">
        <w:rPr>
          <w:rFonts w:cs="Times New Roman"/>
        </w:rPr>
        <w:t xml:space="preserve">S2. </w:t>
      </w:r>
      <w:r w:rsidR="00B5754D" w:rsidRPr="00FD20FE">
        <w:rPr>
          <w:rFonts w:cs="Times New Roman"/>
        </w:rPr>
        <w:t xml:space="preserve">Supplemental </w:t>
      </w:r>
      <w:r w:rsidRPr="00FD20FE">
        <w:rPr>
          <w:rFonts w:cs="Times New Roman"/>
        </w:rPr>
        <w:t>Results</w:t>
      </w:r>
    </w:p>
    <w:p w14:paraId="3BBFE4DD" w14:textId="4E36BDB1" w:rsidR="00B16DD4" w:rsidRPr="00FD20FE" w:rsidRDefault="00A33D62" w:rsidP="00FD20FE">
      <w:pPr>
        <w:tabs>
          <w:tab w:val="left" w:pos="540"/>
          <w:tab w:val="left" w:pos="1170"/>
        </w:tabs>
        <w:spacing w:before="120" w:after="120"/>
        <w:ind w:right="720"/>
        <w:rPr>
          <w:rFonts w:cs="Times New Roman"/>
        </w:rPr>
      </w:pPr>
      <w:r w:rsidRPr="00FD20FE">
        <w:rPr>
          <w:rFonts w:cs="Times New Roman"/>
        </w:rPr>
        <w:tab/>
      </w:r>
      <w:r w:rsidR="000C63BD" w:rsidRPr="00FD20FE">
        <w:rPr>
          <w:rFonts w:cs="Times New Roman"/>
        </w:rPr>
        <w:t>S2.1</w:t>
      </w:r>
      <w:r w:rsidR="00B16DD4" w:rsidRPr="00FD20FE">
        <w:rPr>
          <w:rFonts w:cs="Times New Roman"/>
        </w:rPr>
        <w:t xml:space="preserve"> </w:t>
      </w:r>
      <w:r w:rsidRPr="00FD20FE">
        <w:rPr>
          <w:rFonts w:cs="Times New Roman"/>
        </w:rPr>
        <w:tab/>
      </w:r>
      <w:r w:rsidR="00B16DD4" w:rsidRPr="00FD20FE">
        <w:rPr>
          <w:rFonts w:cs="Times New Roman"/>
        </w:rPr>
        <w:t>Status Quo Results</w:t>
      </w:r>
    </w:p>
    <w:p w14:paraId="2BA8CB25" w14:textId="7C7A057E" w:rsidR="00B16DD4" w:rsidRPr="00FD20FE" w:rsidRDefault="00A33D62" w:rsidP="00FD20FE">
      <w:pPr>
        <w:tabs>
          <w:tab w:val="left" w:pos="540"/>
          <w:tab w:val="left" w:pos="1170"/>
        </w:tabs>
        <w:spacing w:before="120" w:after="120"/>
        <w:ind w:right="720"/>
        <w:rPr>
          <w:rFonts w:cs="Times New Roman"/>
        </w:rPr>
      </w:pPr>
      <w:r w:rsidRPr="00FD20FE">
        <w:rPr>
          <w:rFonts w:cs="Times New Roman"/>
        </w:rPr>
        <w:tab/>
      </w:r>
      <w:r w:rsidR="000C63BD" w:rsidRPr="00FD20FE">
        <w:rPr>
          <w:rFonts w:cs="Times New Roman"/>
        </w:rPr>
        <w:t>S2</w:t>
      </w:r>
      <w:r w:rsidR="00B16DD4" w:rsidRPr="00FD20FE">
        <w:rPr>
          <w:rFonts w:cs="Times New Roman"/>
        </w:rPr>
        <w:t xml:space="preserve">.2 </w:t>
      </w:r>
      <w:r w:rsidRPr="00FD20FE">
        <w:rPr>
          <w:rFonts w:cs="Times New Roman"/>
        </w:rPr>
        <w:tab/>
      </w:r>
      <w:r w:rsidR="00B16DD4" w:rsidRPr="00FD20FE">
        <w:rPr>
          <w:rFonts w:cs="Times New Roman"/>
        </w:rPr>
        <w:t>Single Intervention Results</w:t>
      </w:r>
    </w:p>
    <w:p w14:paraId="3C83D6F6" w14:textId="24F1496C" w:rsidR="00581EC9" w:rsidRPr="00FD20FE" w:rsidRDefault="00581EC9" w:rsidP="00FD20FE">
      <w:pPr>
        <w:tabs>
          <w:tab w:val="left" w:pos="540"/>
          <w:tab w:val="left" w:pos="1170"/>
        </w:tabs>
        <w:spacing w:before="120" w:after="120"/>
        <w:ind w:right="720"/>
        <w:rPr>
          <w:rFonts w:cs="Times New Roman"/>
        </w:rPr>
      </w:pPr>
      <w:r w:rsidRPr="00FD20FE">
        <w:rPr>
          <w:rFonts w:cs="Times New Roman"/>
        </w:rPr>
        <w:tab/>
        <w:t>S2.3</w:t>
      </w:r>
      <w:r w:rsidR="00E346BC" w:rsidRPr="00FD20FE">
        <w:rPr>
          <w:rFonts w:cs="Times New Roman"/>
        </w:rPr>
        <w:tab/>
      </w:r>
      <w:r w:rsidRPr="00FD20FE">
        <w:rPr>
          <w:rFonts w:cs="Times New Roman"/>
        </w:rPr>
        <w:t>Variation in Policy Effects across Base Case Models</w:t>
      </w:r>
    </w:p>
    <w:p w14:paraId="04928232" w14:textId="24E1FB0F" w:rsidR="00B16DD4" w:rsidRPr="00FD20FE" w:rsidRDefault="00A33D62" w:rsidP="00FD20FE">
      <w:pPr>
        <w:tabs>
          <w:tab w:val="left" w:pos="540"/>
          <w:tab w:val="left" w:pos="1170"/>
        </w:tabs>
        <w:spacing w:before="120" w:after="120"/>
        <w:ind w:right="720"/>
        <w:rPr>
          <w:rFonts w:cs="Times New Roman"/>
        </w:rPr>
      </w:pPr>
      <w:r w:rsidRPr="00FD20FE">
        <w:rPr>
          <w:rFonts w:cs="Times New Roman"/>
        </w:rPr>
        <w:tab/>
      </w:r>
      <w:r w:rsidR="000C63BD" w:rsidRPr="00FD20FE">
        <w:rPr>
          <w:rFonts w:cs="Times New Roman"/>
        </w:rPr>
        <w:t>S2</w:t>
      </w:r>
      <w:r w:rsidR="00581EC9" w:rsidRPr="00FD20FE">
        <w:rPr>
          <w:rFonts w:cs="Times New Roman"/>
        </w:rPr>
        <w:t>.4</w:t>
      </w:r>
      <w:r w:rsidR="00B16DD4" w:rsidRPr="00FD20FE">
        <w:rPr>
          <w:rFonts w:cs="Times New Roman"/>
        </w:rPr>
        <w:t xml:space="preserve"> </w:t>
      </w:r>
      <w:r w:rsidRPr="00FD20FE">
        <w:rPr>
          <w:rFonts w:cs="Times New Roman"/>
        </w:rPr>
        <w:tab/>
      </w:r>
      <w:r w:rsidR="00B16DD4" w:rsidRPr="00FD20FE">
        <w:rPr>
          <w:rFonts w:cs="Times New Roman"/>
        </w:rPr>
        <w:t>Combined Intervention Results</w:t>
      </w:r>
    </w:p>
    <w:p w14:paraId="3127B437" w14:textId="38C2ED36" w:rsidR="00B16DD4" w:rsidRPr="00FD20FE" w:rsidRDefault="00A33D62" w:rsidP="00FD20FE">
      <w:pPr>
        <w:tabs>
          <w:tab w:val="left" w:pos="540"/>
          <w:tab w:val="left" w:pos="1170"/>
        </w:tabs>
        <w:spacing w:before="120" w:after="120"/>
        <w:ind w:right="720"/>
        <w:rPr>
          <w:rFonts w:cs="Times New Roman"/>
        </w:rPr>
      </w:pPr>
      <w:r w:rsidRPr="00FD20FE">
        <w:rPr>
          <w:rFonts w:cs="Times New Roman"/>
        </w:rPr>
        <w:tab/>
      </w:r>
      <w:r w:rsidR="000C63BD" w:rsidRPr="00FD20FE">
        <w:rPr>
          <w:rFonts w:cs="Times New Roman"/>
        </w:rPr>
        <w:t>S2</w:t>
      </w:r>
      <w:r w:rsidR="00581EC9" w:rsidRPr="00FD20FE">
        <w:rPr>
          <w:rFonts w:cs="Times New Roman"/>
        </w:rPr>
        <w:t>.5</w:t>
      </w:r>
      <w:r w:rsidR="00B16DD4" w:rsidRPr="00FD20FE">
        <w:rPr>
          <w:rFonts w:cs="Times New Roman"/>
        </w:rPr>
        <w:t xml:space="preserve"> </w:t>
      </w:r>
      <w:r w:rsidRPr="00FD20FE">
        <w:rPr>
          <w:rFonts w:cs="Times New Roman"/>
        </w:rPr>
        <w:tab/>
      </w:r>
      <w:r w:rsidR="00B16DD4" w:rsidRPr="00FD20FE">
        <w:rPr>
          <w:rFonts w:cs="Times New Roman"/>
        </w:rPr>
        <w:t>Threshold Analysis Results</w:t>
      </w:r>
    </w:p>
    <w:p w14:paraId="242D1825" w14:textId="5E971418" w:rsidR="00A33D62" w:rsidRPr="00FD20FE" w:rsidRDefault="00C57DC7" w:rsidP="00FD20FE">
      <w:pPr>
        <w:tabs>
          <w:tab w:val="left" w:pos="540"/>
          <w:tab w:val="left" w:pos="1170"/>
        </w:tabs>
        <w:spacing w:before="120" w:after="120"/>
        <w:ind w:right="720"/>
        <w:rPr>
          <w:rFonts w:cs="Times New Roman"/>
        </w:rPr>
      </w:pPr>
      <w:r w:rsidRPr="00FD20FE">
        <w:rPr>
          <w:rFonts w:cs="Times New Roman"/>
        </w:rPr>
        <w:tab/>
      </w:r>
      <w:r w:rsidR="00A33D62" w:rsidRPr="00FD20FE">
        <w:rPr>
          <w:rFonts w:cs="Times New Roman"/>
        </w:rPr>
        <w:t>S</w:t>
      </w:r>
      <w:r w:rsidR="000C63BD" w:rsidRPr="00FD20FE">
        <w:rPr>
          <w:rFonts w:cs="Times New Roman"/>
        </w:rPr>
        <w:t>2.</w:t>
      </w:r>
      <w:r w:rsidR="006C0276" w:rsidRPr="00FD20FE">
        <w:rPr>
          <w:rFonts w:cs="Times New Roman"/>
        </w:rPr>
        <w:t>6</w:t>
      </w:r>
      <w:r w:rsidR="00E346BC" w:rsidRPr="00FD20FE">
        <w:rPr>
          <w:rFonts w:cs="Times New Roman"/>
        </w:rPr>
        <w:tab/>
      </w:r>
      <w:r w:rsidR="00AA2B29" w:rsidRPr="00FD20FE">
        <w:rPr>
          <w:rFonts w:cs="Times New Roman"/>
        </w:rPr>
        <w:t>Sensitivity</w:t>
      </w:r>
      <w:r w:rsidR="00A33D62" w:rsidRPr="00FD20FE">
        <w:rPr>
          <w:rFonts w:cs="Times New Roman"/>
        </w:rPr>
        <w:t xml:space="preserve"> Analyses</w:t>
      </w:r>
    </w:p>
    <w:p w14:paraId="20E43083" w14:textId="77777777" w:rsidR="00DB6B9B" w:rsidRPr="00FD20FE" w:rsidRDefault="00DB6B9B" w:rsidP="00FD20FE">
      <w:pPr>
        <w:spacing w:before="120" w:after="120"/>
        <w:rPr>
          <w:rFonts w:cs="Times New Roman"/>
          <w:b/>
        </w:rPr>
      </w:pPr>
    </w:p>
    <w:p w14:paraId="5D1C46B7" w14:textId="1DF00065" w:rsidR="00A33D62" w:rsidRPr="00FD20FE" w:rsidRDefault="00A33D62" w:rsidP="00FD20FE">
      <w:pPr>
        <w:spacing w:before="120" w:after="120"/>
        <w:rPr>
          <w:rFonts w:cs="Times New Roman"/>
          <w:b/>
        </w:rPr>
      </w:pPr>
      <w:r w:rsidRPr="00FD20FE">
        <w:rPr>
          <w:rFonts w:cs="Times New Roman"/>
          <w:b/>
        </w:rPr>
        <w:t>List of Figures</w:t>
      </w:r>
    </w:p>
    <w:p w14:paraId="6A8DE512" w14:textId="409E8716" w:rsidR="00E3344A" w:rsidRPr="00FD20FE" w:rsidRDefault="00E3344A" w:rsidP="00E3344A">
      <w:pPr>
        <w:spacing w:before="120" w:after="120"/>
        <w:rPr>
          <w:rFonts w:cs="Times New Roman"/>
        </w:rPr>
      </w:pPr>
      <w:r>
        <w:rPr>
          <w:rFonts w:cs="Times New Roman"/>
        </w:rPr>
        <w:t xml:space="preserve">Figure </w:t>
      </w:r>
      <w:r w:rsidR="00362AA6">
        <w:rPr>
          <w:rFonts w:cs="Times New Roman"/>
        </w:rPr>
        <w:t>A</w:t>
      </w:r>
      <w:r w:rsidRPr="00FD20FE">
        <w:rPr>
          <w:rFonts w:cs="Times New Roman"/>
        </w:rPr>
        <w:t xml:space="preserve">. </w:t>
      </w:r>
      <w:r>
        <w:rPr>
          <w:rFonts w:cs="Times New Roman"/>
        </w:rPr>
        <w:t>Model schematic</w:t>
      </w:r>
    </w:p>
    <w:p w14:paraId="470DB656" w14:textId="7196731E" w:rsidR="00A33D62" w:rsidRPr="00FD20FE" w:rsidRDefault="005B1DA2" w:rsidP="00FD20FE">
      <w:pPr>
        <w:spacing w:before="120" w:after="120"/>
        <w:rPr>
          <w:rFonts w:cs="Times New Roman"/>
        </w:rPr>
      </w:pPr>
      <w:r>
        <w:rPr>
          <w:rFonts w:cs="Times New Roman"/>
        </w:rPr>
        <w:t xml:space="preserve">Figure </w:t>
      </w:r>
      <w:r w:rsidR="00362AA6">
        <w:rPr>
          <w:rFonts w:cs="Times New Roman"/>
        </w:rPr>
        <w:t>B</w:t>
      </w:r>
      <w:r w:rsidR="00A33D62" w:rsidRPr="00FD20FE">
        <w:rPr>
          <w:rFonts w:cs="Times New Roman"/>
        </w:rPr>
        <w:t>. Status quo results for parameter set 1</w:t>
      </w:r>
    </w:p>
    <w:p w14:paraId="366ABB37" w14:textId="71417110" w:rsidR="00A33D62" w:rsidRPr="00FD20FE" w:rsidRDefault="005B1DA2" w:rsidP="00FD20FE">
      <w:pPr>
        <w:spacing w:before="120" w:after="120"/>
        <w:rPr>
          <w:rFonts w:cs="Times New Roman"/>
        </w:rPr>
      </w:pPr>
      <w:r>
        <w:rPr>
          <w:rFonts w:cs="Times New Roman"/>
        </w:rPr>
        <w:t xml:space="preserve">Figure </w:t>
      </w:r>
      <w:r w:rsidR="00362AA6">
        <w:rPr>
          <w:rFonts w:cs="Times New Roman"/>
        </w:rPr>
        <w:t>C</w:t>
      </w:r>
      <w:r w:rsidR="00A33D62" w:rsidRPr="00FD20FE">
        <w:rPr>
          <w:rFonts w:cs="Times New Roman"/>
        </w:rPr>
        <w:t xml:space="preserve">. Status quo results for parameter set </w:t>
      </w:r>
      <w:r w:rsidR="00F03081" w:rsidRPr="00FD20FE">
        <w:rPr>
          <w:rFonts w:cs="Times New Roman"/>
        </w:rPr>
        <w:t>2</w:t>
      </w:r>
    </w:p>
    <w:p w14:paraId="371DFFCF" w14:textId="23FBCF95" w:rsidR="00A33D62" w:rsidRPr="00FD20FE" w:rsidRDefault="005B1DA2" w:rsidP="00FD20FE">
      <w:pPr>
        <w:spacing w:before="120" w:after="120"/>
        <w:rPr>
          <w:rFonts w:cs="Times New Roman"/>
        </w:rPr>
      </w:pPr>
      <w:r>
        <w:rPr>
          <w:rFonts w:cs="Times New Roman"/>
        </w:rPr>
        <w:t xml:space="preserve">Figure </w:t>
      </w:r>
      <w:r w:rsidR="00362AA6">
        <w:rPr>
          <w:rFonts w:cs="Times New Roman"/>
        </w:rPr>
        <w:t>D</w:t>
      </w:r>
      <w:r w:rsidR="00A33D62" w:rsidRPr="00FD20FE">
        <w:rPr>
          <w:rFonts w:cs="Times New Roman"/>
        </w:rPr>
        <w:t xml:space="preserve">. Status quo results for parameter set </w:t>
      </w:r>
      <w:r w:rsidR="00F03081" w:rsidRPr="00FD20FE">
        <w:rPr>
          <w:rFonts w:cs="Times New Roman"/>
        </w:rPr>
        <w:t>3</w:t>
      </w:r>
    </w:p>
    <w:p w14:paraId="347689FA" w14:textId="11A9CD81" w:rsidR="00A33D62" w:rsidRPr="00FD20FE" w:rsidRDefault="005B1DA2" w:rsidP="00FD20FE">
      <w:pPr>
        <w:spacing w:before="120" w:after="120"/>
        <w:rPr>
          <w:rFonts w:cs="Times New Roman"/>
        </w:rPr>
      </w:pPr>
      <w:r>
        <w:rPr>
          <w:rFonts w:cs="Times New Roman"/>
        </w:rPr>
        <w:t xml:space="preserve">Figure </w:t>
      </w:r>
      <w:r w:rsidR="00362AA6">
        <w:rPr>
          <w:rFonts w:cs="Times New Roman"/>
        </w:rPr>
        <w:t>E</w:t>
      </w:r>
      <w:r w:rsidR="00A33D62" w:rsidRPr="00FD20FE">
        <w:rPr>
          <w:rFonts w:cs="Times New Roman"/>
        </w:rPr>
        <w:t xml:space="preserve">. Status quo results for parameter set </w:t>
      </w:r>
      <w:r w:rsidR="00F03081" w:rsidRPr="00FD20FE">
        <w:rPr>
          <w:rFonts w:cs="Times New Roman"/>
        </w:rPr>
        <w:t>4</w:t>
      </w:r>
    </w:p>
    <w:p w14:paraId="1446DCDA" w14:textId="763975BF" w:rsidR="00A33D62" w:rsidRPr="00FD20FE" w:rsidRDefault="005B1DA2" w:rsidP="00FD20FE">
      <w:pPr>
        <w:spacing w:before="120" w:after="120"/>
        <w:rPr>
          <w:rFonts w:cs="Times New Roman"/>
        </w:rPr>
      </w:pPr>
      <w:r>
        <w:rPr>
          <w:rFonts w:cs="Times New Roman"/>
        </w:rPr>
        <w:t xml:space="preserve">Figure </w:t>
      </w:r>
      <w:r w:rsidR="00362AA6">
        <w:rPr>
          <w:rFonts w:cs="Times New Roman"/>
        </w:rPr>
        <w:t>F</w:t>
      </w:r>
      <w:r w:rsidR="00A33D62" w:rsidRPr="00FD20FE">
        <w:rPr>
          <w:rFonts w:cs="Times New Roman"/>
        </w:rPr>
        <w:t xml:space="preserve">. Status quo results for parameter set </w:t>
      </w:r>
      <w:r w:rsidR="00F03081" w:rsidRPr="00FD20FE">
        <w:rPr>
          <w:rFonts w:cs="Times New Roman"/>
        </w:rPr>
        <w:t>5</w:t>
      </w:r>
    </w:p>
    <w:p w14:paraId="0D13BB5F" w14:textId="2E945C30" w:rsidR="00A33D62" w:rsidRPr="00FD20FE" w:rsidRDefault="005B1DA2" w:rsidP="00FD20FE">
      <w:pPr>
        <w:spacing w:before="120" w:after="120"/>
        <w:rPr>
          <w:rFonts w:cs="Times New Roman"/>
        </w:rPr>
      </w:pPr>
      <w:r>
        <w:rPr>
          <w:rFonts w:cs="Times New Roman"/>
        </w:rPr>
        <w:t xml:space="preserve">Figure </w:t>
      </w:r>
      <w:r w:rsidR="00362AA6">
        <w:rPr>
          <w:rFonts w:cs="Times New Roman"/>
        </w:rPr>
        <w:t>G</w:t>
      </w:r>
      <w:r w:rsidR="00A33D62" w:rsidRPr="00FD20FE">
        <w:rPr>
          <w:rFonts w:cs="Times New Roman"/>
        </w:rPr>
        <w:t xml:space="preserve">. Status quo results for parameter set </w:t>
      </w:r>
      <w:r w:rsidR="00F03081" w:rsidRPr="00FD20FE">
        <w:rPr>
          <w:rFonts w:cs="Times New Roman"/>
        </w:rPr>
        <w:t>6</w:t>
      </w:r>
    </w:p>
    <w:p w14:paraId="77944419" w14:textId="6CC68E64" w:rsidR="00A33D62" w:rsidRPr="00FD20FE" w:rsidRDefault="005B1DA2" w:rsidP="00FD20FE">
      <w:pPr>
        <w:spacing w:before="120" w:after="120"/>
        <w:rPr>
          <w:rFonts w:cs="Times New Roman"/>
        </w:rPr>
      </w:pPr>
      <w:r>
        <w:rPr>
          <w:rFonts w:cs="Times New Roman"/>
        </w:rPr>
        <w:t xml:space="preserve">Figure </w:t>
      </w:r>
      <w:r w:rsidR="00362AA6">
        <w:rPr>
          <w:rFonts w:cs="Times New Roman"/>
        </w:rPr>
        <w:t>H</w:t>
      </w:r>
      <w:r w:rsidR="00A33D62" w:rsidRPr="00FD20FE">
        <w:rPr>
          <w:rFonts w:cs="Times New Roman"/>
        </w:rPr>
        <w:t xml:space="preserve">. Status quo results for parameter set </w:t>
      </w:r>
      <w:r w:rsidR="00F03081" w:rsidRPr="00FD20FE">
        <w:rPr>
          <w:rFonts w:cs="Times New Roman"/>
        </w:rPr>
        <w:t>7</w:t>
      </w:r>
    </w:p>
    <w:p w14:paraId="552230E5" w14:textId="6640E33D" w:rsidR="00A33D62" w:rsidRPr="00FD20FE" w:rsidRDefault="005B1DA2" w:rsidP="00FD20FE">
      <w:pPr>
        <w:spacing w:before="120" w:after="120"/>
        <w:rPr>
          <w:rFonts w:cs="Times New Roman"/>
        </w:rPr>
      </w:pPr>
      <w:r>
        <w:rPr>
          <w:rFonts w:cs="Times New Roman"/>
        </w:rPr>
        <w:t xml:space="preserve">Figure </w:t>
      </w:r>
      <w:r w:rsidR="00362AA6">
        <w:rPr>
          <w:rFonts w:cs="Times New Roman"/>
        </w:rPr>
        <w:t>I</w:t>
      </w:r>
      <w:r w:rsidR="00A33D62" w:rsidRPr="00FD20FE">
        <w:rPr>
          <w:rFonts w:cs="Times New Roman"/>
        </w:rPr>
        <w:t xml:space="preserve">. Status quo results for parameter set </w:t>
      </w:r>
      <w:r w:rsidR="00F03081" w:rsidRPr="00FD20FE">
        <w:rPr>
          <w:rFonts w:cs="Times New Roman"/>
        </w:rPr>
        <w:t>8</w:t>
      </w:r>
    </w:p>
    <w:p w14:paraId="03AA6F58" w14:textId="18CC5F68" w:rsidR="00A33D62" w:rsidRPr="00FD20FE" w:rsidRDefault="005B1DA2" w:rsidP="00FD20FE">
      <w:pPr>
        <w:spacing w:before="120" w:after="120"/>
        <w:rPr>
          <w:rFonts w:cs="Times New Roman"/>
        </w:rPr>
      </w:pPr>
      <w:r>
        <w:rPr>
          <w:rFonts w:cs="Times New Roman"/>
        </w:rPr>
        <w:t xml:space="preserve">Figure </w:t>
      </w:r>
      <w:r w:rsidR="00362AA6">
        <w:rPr>
          <w:rFonts w:cs="Times New Roman"/>
        </w:rPr>
        <w:t>J</w:t>
      </w:r>
      <w:r w:rsidR="00A33D62" w:rsidRPr="00FD20FE">
        <w:rPr>
          <w:rFonts w:cs="Times New Roman"/>
        </w:rPr>
        <w:t xml:space="preserve">. Status quo results for parameter set </w:t>
      </w:r>
      <w:r w:rsidR="00F03081" w:rsidRPr="00FD20FE">
        <w:rPr>
          <w:rFonts w:cs="Times New Roman"/>
        </w:rPr>
        <w:t>9</w:t>
      </w:r>
    </w:p>
    <w:p w14:paraId="38D96745" w14:textId="5D38AA1B" w:rsidR="00A33D62" w:rsidRPr="00FD20FE" w:rsidRDefault="00A54A6E" w:rsidP="00FD20FE">
      <w:pPr>
        <w:spacing w:before="120" w:after="120"/>
        <w:rPr>
          <w:rFonts w:cs="Times New Roman"/>
        </w:rPr>
      </w:pPr>
      <w:r>
        <w:rPr>
          <w:rFonts w:cs="Times New Roman"/>
        </w:rPr>
        <w:lastRenderedPageBreak/>
        <w:t xml:space="preserve">Figure </w:t>
      </w:r>
      <w:r w:rsidR="00362AA6">
        <w:rPr>
          <w:rFonts w:cs="Times New Roman"/>
        </w:rPr>
        <w:t>K</w:t>
      </w:r>
      <w:r w:rsidR="00A33D62" w:rsidRPr="00FD20FE">
        <w:rPr>
          <w:rFonts w:cs="Times New Roman"/>
        </w:rPr>
        <w:t>. Status</w:t>
      </w:r>
      <w:r w:rsidR="00F03081" w:rsidRPr="00FD20FE">
        <w:rPr>
          <w:rFonts w:cs="Times New Roman"/>
        </w:rPr>
        <w:t xml:space="preserve"> quo results for parameter set 10</w:t>
      </w:r>
    </w:p>
    <w:p w14:paraId="6D99F16B" w14:textId="5983FAC3" w:rsidR="00F03081" w:rsidRPr="00FD20FE" w:rsidRDefault="00A54A6E" w:rsidP="00FD20FE">
      <w:pPr>
        <w:spacing w:before="120" w:after="120"/>
        <w:rPr>
          <w:rFonts w:cs="Times New Roman"/>
        </w:rPr>
      </w:pPr>
      <w:r>
        <w:rPr>
          <w:rFonts w:cs="Times New Roman"/>
        </w:rPr>
        <w:t xml:space="preserve">Figure </w:t>
      </w:r>
      <w:r w:rsidR="00362AA6">
        <w:rPr>
          <w:rFonts w:cs="Times New Roman"/>
        </w:rPr>
        <w:t>L</w:t>
      </w:r>
      <w:r w:rsidR="00885320" w:rsidRPr="00FD20FE">
        <w:rPr>
          <w:rFonts w:cs="Times New Roman"/>
        </w:rPr>
        <w:t xml:space="preserve">. Effects of each intervention over time </w:t>
      </w:r>
    </w:p>
    <w:p w14:paraId="01307875" w14:textId="22F5E0B7" w:rsidR="009E28A7" w:rsidRPr="00FD20FE" w:rsidRDefault="005B1DA2" w:rsidP="00FD20FE">
      <w:pPr>
        <w:spacing w:before="120" w:after="120"/>
        <w:rPr>
          <w:rFonts w:cs="Times New Roman"/>
        </w:rPr>
      </w:pPr>
      <w:r>
        <w:rPr>
          <w:rFonts w:cs="Times New Roman"/>
        </w:rPr>
        <w:t xml:space="preserve">Figure </w:t>
      </w:r>
      <w:r w:rsidR="00362AA6">
        <w:rPr>
          <w:rFonts w:cs="Times New Roman"/>
        </w:rPr>
        <w:t>M</w:t>
      </w:r>
      <w:r w:rsidR="009E28A7" w:rsidRPr="00FD20FE">
        <w:rPr>
          <w:rFonts w:cs="Times New Roman"/>
        </w:rPr>
        <w:t xml:space="preserve">. Distribution of effects over time </w:t>
      </w:r>
      <w:r w:rsidR="00CB12BF" w:rsidRPr="00FD20FE">
        <w:rPr>
          <w:rFonts w:cs="Times New Roman"/>
        </w:rPr>
        <w:t>for each intervention</w:t>
      </w:r>
    </w:p>
    <w:p w14:paraId="4E2BE4E2" w14:textId="1D0DAB19" w:rsidR="00464DD1" w:rsidRPr="00FD20FE" w:rsidRDefault="005B1DA2" w:rsidP="00FD20FE">
      <w:pPr>
        <w:spacing w:before="120" w:after="120"/>
        <w:rPr>
          <w:rFonts w:cs="Times New Roman"/>
        </w:rPr>
      </w:pPr>
      <w:r>
        <w:rPr>
          <w:rFonts w:cs="Times New Roman"/>
        </w:rPr>
        <w:t xml:space="preserve">Figure </w:t>
      </w:r>
      <w:r w:rsidR="00362AA6">
        <w:rPr>
          <w:rFonts w:cs="Times New Roman"/>
        </w:rPr>
        <w:t>N</w:t>
      </w:r>
      <w:r w:rsidR="00464DD1" w:rsidRPr="00FD20FE">
        <w:rPr>
          <w:rFonts w:cs="Times New Roman"/>
        </w:rPr>
        <w:t xml:space="preserve">. </w:t>
      </w:r>
      <w:bookmarkStart w:id="0" w:name="OLE_LINK1"/>
      <w:r w:rsidR="00CB12BF" w:rsidRPr="00FD20FE">
        <w:rPr>
          <w:rFonts w:cs="Times New Roman"/>
        </w:rPr>
        <w:t>D</w:t>
      </w:r>
      <w:r w:rsidR="00464DD1" w:rsidRPr="00FD20FE">
        <w:rPr>
          <w:rFonts w:cs="Times New Roman"/>
        </w:rPr>
        <w:t xml:space="preserve">eaths under drug rescheduling policy for </w:t>
      </w:r>
      <w:r w:rsidR="00CB12BF" w:rsidRPr="00FD20FE">
        <w:rPr>
          <w:rFonts w:cs="Times New Roman"/>
        </w:rPr>
        <w:t>various</w:t>
      </w:r>
      <w:r w:rsidR="00464DD1" w:rsidRPr="00FD20FE">
        <w:rPr>
          <w:rFonts w:cs="Times New Roman"/>
        </w:rPr>
        <w:t xml:space="preserve"> policy </w:t>
      </w:r>
      <w:r w:rsidR="00CB12BF" w:rsidRPr="00FD20FE">
        <w:rPr>
          <w:rFonts w:cs="Times New Roman"/>
        </w:rPr>
        <w:t xml:space="preserve">effect </w:t>
      </w:r>
      <w:r w:rsidR="00464DD1" w:rsidRPr="00FD20FE">
        <w:rPr>
          <w:rFonts w:cs="Times New Roman"/>
        </w:rPr>
        <w:t>magnitudes</w:t>
      </w:r>
      <w:bookmarkEnd w:id="0"/>
    </w:p>
    <w:p w14:paraId="1B627168" w14:textId="54E22348" w:rsidR="00956D1B" w:rsidRPr="00FD20FE" w:rsidRDefault="005B1DA2" w:rsidP="00FD20FE">
      <w:pPr>
        <w:spacing w:before="120" w:after="120"/>
        <w:rPr>
          <w:rFonts w:cs="Times New Roman"/>
          <w:b/>
        </w:rPr>
      </w:pPr>
      <w:r>
        <w:rPr>
          <w:rFonts w:cs="Times New Roman"/>
        </w:rPr>
        <w:t xml:space="preserve">Figure </w:t>
      </w:r>
      <w:r w:rsidR="00362AA6">
        <w:rPr>
          <w:rFonts w:cs="Times New Roman"/>
        </w:rPr>
        <w:t>O</w:t>
      </w:r>
      <w:r w:rsidR="007E1C10" w:rsidRPr="00FD20FE">
        <w:rPr>
          <w:rFonts w:cs="Times New Roman"/>
        </w:rPr>
        <w:t xml:space="preserve">. </w:t>
      </w:r>
      <w:r w:rsidR="00CB12BF" w:rsidRPr="00FD20FE">
        <w:rPr>
          <w:rFonts w:cs="Times New Roman"/>
        </w:rPr>
        <w:t>S</w:t>
      </w:r>
      <w:r w:rsidR="00AA2B29" w:rsidRPr="00FD20FE">
        <w:rPr>
          <w:rFonts w:cs="Times New Roman"/>
        </w:rPr>
        <w:t>ensitivity</w:t>
      </w:r>
      <w:r w:rsidR="007E1C10" w:rsidRPr="00FD20FE">
        <w:rPr>
          <w:rFonts w:cs="Times New Roman"/>
        </w:rPr>
        <w:t xml:space="preserve"> </w:t>
      </w:r>
      <w:r w:rsidR="00CB12BF" w:rsidRPr="00FD20FE">
        <w:rPr>
          <w:rFonts w:cs="Times New Roman"/>
        </w:rPr>
        <w:t xml:space="preserve">of policies’ effect on addiction-related deaths to various likelihoods </w:t>
      </w:r>
      <w:r w:rsidR="00956D1B" w:rsidRPr="00FD20FE">
        <w:rPr>
          <w:rFonts w:cs="Times New Roman"/>
        </w:rPr>
        <w:t xml:space="preserve">escalation to SHUD </w:t>
      </w:r>
    </w:p>
    <w:p w14:paraId="7ED900F9" w14:textId="2F1CEF3F" w:rsidR="00CB12BF" w:rsidRPr="00FD20FE" w:rsidRDefault="00362AA6" w:rsidP="00FD20FE">
      <w:pPr>
        <w:spacing w:before="120" w:after="120"/>
        <w:rPr>
          <w:rFonts w:cs="Times New Roman"/>
          <w:b/>
        </w:rPr>
      </w:pPr>
      <w:r>
        <w:rPr>
          <w:rFonts w:cs="Times New Roman"/>
        </w:rPr>
        <w:t>Figure P</w:t>
      </w:r>
      <w:r w:rsidR="00956D1B" w:rsidRPr="00FD20FE">
        <w:rPr>
          <w:rFonts w:cs="Times New Roman"/>
        </w:rPr>
        <w:t xml:space="preserve">. </w:t>
      </w:r>
      <w:r w:rsidR="00CB12BF" w:rsidRPr="00FD20FE">
        <w:rPr>
          <w:rFonts w:cs="Times New Roman"/>
        </w:rPr>
        <w:t>Sensitivity of policies’ effect on addiction-related deaths to various likelihoods of SHUD overdose mortality</w:t>
      </w:r>
    </w:p>
    <w:p w14:paraId="65FFE098" w14:textId="3CB5D00E" w:rsidR="008C2725" w:rsidRPr="00FD20FE" w:rsidRDefault="005B1DA2" w:rsidP="00FD20FE">
      <w:pPr>
        <w:spacing w:before="120" w:after="120"/>
        <w:rPr>
          <w:rFonts w:cs="Times New Roman"/>
        </w:rPr>
      </w:pPr>
      <w:r>
        <w:rPr>
          <w:rFonts w:cs="Times New Roman"/>
        </w:rPr>
        <w:t xml:space="preserve">Figure </w:t>
      </w:r>
      <w:r w:rsidR="00362AA6">
        <w:rPr>
          <w:rFonts w:cs="Times New Roman"/>
        </w:rPr>
        <w:t>Q</w:t>
      </w:r>
      <w:r w:rsidR="008C2725" w:rsidRPr="00FD20FE">
        <w:rPr>
          <w:rFonts w:cs="Times New Roman"/>
        </w:rPr>
        <w:t xml:space="preserve">. </w:t>
      </w:r>
      <w:r w:rsidR="00CB12BF" w:rsidRPr="00FD20FE">
        <w:rPr>
          <w:rFonts w:cs="Times New Roman"/>
        </w:rPr>
        <w:t>Sensitivity of policies’ effect on addiction-related deaths to various likelihoods of SOUD overdose mortality</w:t>
      </w:r>
    </w:p>
    <w:p w14:paraId="4C07E598" w14:textId="26028B00" w:rsidR="008C2725" w:rsidRPr="00FD20FE" w:rsidRDefault="005B1DA2" w:rsidP="00FD20FE">
      <w:pPr>
        <w:spacing w:before="120" w:after="120"/>
        <w:rPr>
          <w:rFonts w:cs="Times New Roman"/>
        </w:rPr>
      </w:pPr>
      <w:r>
        <w:rPr>
          <w:rFonts w:cs="Times New Roman"/>
        </w:rPr>
        <w:t xml:space="preserve">Figure </w:t>
      </w:r>
      <w:r w:rsidR="00362AA6">
        <w:rPr>
          <w:rFonts w:cs="Times New Roman"/>
        </w:rPr>
        <w:t>R</w:t>
      </w:r>
      <w:r w:rsidR="008C2725" w:rsidRPr="00FD20FE">
        <w:rPr>
          <w:rFonts w:cs="Times New Roman"/>
        </w:rPr>
        <w:t xml:space="preserve">. </w:t>
      </w:r>
      <w:r w:rsidR="00CB12BF" w:rsidRPr="00FD20FE">
        <w:rPr>
          <w:rFonts w:cs="Times New Roman"/>
        </w:rPr>
        <w:t xml:space="preserve">Sensitivity of policies’ effect on addiction-related deaths to various rates of </w:t>
      </w:r>
      <w:r w:rsidR="008C2725" w:rsidRPr="00FD20FE">
        <w:rPr>
          <w:rFonts w:cs="Times New Roman"/>
        </w:rPr>
        <w:t>diversion to pain-free nonusers</w:t>
      </w:r>
    </w:p>
    <w:p w14:paraId="2A5D805A" w14:textId="5517D0DD" w:rsidR="00A12DDD" w:rsidRPr="00FD20FE" w:rsidRDefault="005B1DA2" w:rsidP="00FD20FE">
      <w:pPr>
        <w:spacing w:before="120" w:after="120"/>
        <w:rPr>
          <w:rFonts w:cs="Times New Roman"/>
        </w:rPr>
      </w:pPr>
      <w:r>
        <w:rPr>
          <w:rFonts w:cs="Times New Roman"/>
        </w:rPr>
        <w:t xml:space="preserve">Figure </w:t>
      </w:r>
      <w:r w:rsidR="00362AA6">
        <w:rPr>
          <w:rFonts w:cs="Times New Roman"/>
        </w:rPr>
        <w:t>S</w:t>
      </w:r>
      <w:r w:rsidR="00A12DDD" w:rsidRPr="00FD20FE">
        <w:rPr>
          <w:rFonts w:cs="Times New Roman"/>
        </w:rPr>
        <w:t xml:space="preserve">. </w:t>
      </w:r>
      <w:r w:rsidR="00CB12BF" w:rsidRPr="00FD20FE">
        <w:rPr>
          <w:rFonts w:cs="Times New Roman"/>
        </w:rPr>
        <w:t>Sensitivity of policies’ effect on addiction-related deaths to various rates of</w:t>
      </w:r>
      <w:r w:rsidR="00A12DDD" w:rsidRPr="00FD20FE">
        <w:rPr>
          <w:rFonts w:cs="Times New Roman"/>
        </w:rPr>
        <w:t xml:space="preserve"> enrollment in MAT</w:t>
      </w:r>
    </w:p>
    <w:p w14:paraId="0F71A0A9" w14:textId="226E69E6" w:rsidR="00A030CB" w:rsidRPr="00FD20FE" w:rsidRDefault="005B1DA2" w:rsidP="00FD20FE">
      <w:pPr>
        <w:spacing w:before="120" w:after="120"/>
        <w:rPr>
          <w:rFonts w:cs="Times New Roman"/>
        </w:rPr>
      </w:pPr>
      <w:r>
        <w:rPr>
          <w:rFonts w:cs="Times New Roman"/>
        </w:rPr>
        <w:t xml:space="preserve">Figure </w:t>
      </w:r>
      <w:r w:rsidR="00362AA6">
        <w:rPr>
          <w:rFonts w:cs="Times New Roman"/>
        </w:rPr>
        <w:t>T</w:t>
      </w:r>
      <w:r w:rsidR="00A030CB" w:rsidRPr="00FD20FE">
        <w:rPr>
          <w:rFonts w:cs="Times New Roman"/>
        </w:rPr>
        <w:t xml:space="preserve">. </w:t>
      </w:r>
      <w:r w:rsidR="00CB12BF" w:rsidRPr="00FD20FE">
        <w:rPr>
          <w:rFonts w:cs="Times New Roman"/>
        </w:rPr>
        <w:t>Sensitivity of policies’ effect on QALYs to various utility values u</w:t>
      </w:r>
      <w:r w:rsidR="00A030CB" w:rsidRPr="00FD20FE">
        <w:rPr>
          <w:rFonts w:cs="Times New Roman"/>
        </w:rPr>
        <w:t>tility for opioid treatment for chronic pain</w:t>
      </w:r>
    </w:p>
    <w:p w14:paraId="6D25C404" w14:textId="77777777" w:rsidR="00DB6B9B" w:rsidRPr="00FD20FE" w:rsidRDefault="00DB6B9B" w:rsidP="00FD20FE">
      <w:pPr>
        <w:spacing w:before="120" w:after="120"/>
        <w:rPr>
          <w:rFonts w:cs="Times New Roman"/>
          <w:b/>
        </w:rPr>
      </w:pPr>
    </w:p>
    <w:p w14:paraId="15B1E679" w14:textId="064FDE20" w:rsidR="007E1C10" w:rsidRPr="00FD20FE" w:rsidRDefault="007E1C10" w:rsidP="00FD20FE">
      <w:pPr>
        <w:spacing w:before="120" w:after="120"/>
        <w:rPr>
          <w:rFonts w:cs="Times New Roman"/>
          <w:b/>
        </w:rPr>
      </w:pPr>
      <w:r w:rsidRPr="00FD20FE">
        <w:rPr>
          <w:rFonts w:cs="Times New Roman"/>
          <w:b/>
        </w:rPr>
        <w:t>List of Tables</w:t>
      </w:r>
    </w:p>
    <w:p w14:paraId="64E37D6E" w14:textId="42BD3190" w:rsidR="007E1C10" w:rsidRPr="00FD20FE" w:rsidRDefault="00B5754D" w:rsidP="00FD20FE">
      <w:pPr>
        <w:spacing w:before="120" w:after="120"/>
        <w:rPr>
          <w:rFonts w:cs="Times New Roman"/>
        </w:rPr>
      </w:pPr>
      <w:r w:rsidRPr="00FD20FE">
        <w:rPr>
          <w:rFonts w:cs="Times New Roman"/>
        </w:rPr>
        <w:t>Table</w:t>
      </w:r>
      <w:r w:rsidR="0087116C" w:rsidRPr="00FD20FE">
        <w:rPr>
          <w:rFonts w:cs="Times New Roman"/>
        </w:rPr>
        <w:t xml:space="preserve"> </w:t>
      </w:r>
      <w:r w:rsidR="00362AA6">
        <w:rPr>
          <w:rFonts w:cs="Times New Roman"/>
        </w:rPr>
        <w:t>A</w:t>
      </w:r>
      <w:r w:rsidR="007E1C10" w:rsidRPr="00FD20FE">
        <w:rPr>
          <w:rFonts w:cs="Times New Roman"/>
        </w:rPr>
        <w:t>. Values and Sources for Model Parameters</w:t>
      </w:r>
    </w:p>
    <w:p w14:paraId="1B03B040" w14:textId="417475E4" w:rsidR="004508F7" w:rsidRPr="00FD20FE" w:rsidRDefault="004508F7" w:rsidP="00FD20FE">
      <w:pPr>
        <w:spacing w:before="120" w:after="120"/>
        <w:rPr>
          <w:rFonts w:cs="Times New Roman"/>
        </w:rPr>
      </w:pPr>
      <w:r w:rsidRPr="00FD20FE">
        <w:rPr>
          <w:rFonts w:cs="Times New Roman"/>
        </w:rPr>
        <w:t xml:space="preserve">Table </w:t>
      </w:r>
      <w:r w:rsidR="00362AA6">
        <w:rPr>
          <w:rFonts w:cs="Times New Roman"/>
        </w:rPr>
        <w:t>B</w:t>
      </w:r>
      <w:r w:rsidRPr="00FD20FE">
        <w:rPr>
          <w:rFonts w:cs="Times New Roman"/>
        </w:rPr>
        <w:t>. Interventions and Assumed Magnitude</w:t>
      </w:r>
    </w:p>
    <w:p w14:paraId="27F3374E" w14:textId="15C7B6FF" w:rsidR="007E1C10" w:rsidRPr="00FD20FE" w:rsidRDefault="00B5754D" w:rsidP="00FD20FE">
      <w:pPr>
        <w:spacing w:before="120" w:after="120"/>
        <w:rPr>
          <w:rFonts w:cs="Times New Roman"/>
        </w:rPr>
      </w:pPr>
      <w:r w:rsidRPr="00FD20FE">
        <w:rPr>
          <w:rFonts w:cs="Times New Roman"/>
        </w:rPr>
        <w:t>Table</w:t>
      </w:r>
      <w:r w:rsidR="0087116C" w:rsidRPr="00FD20FE">
        <w:rPr>
          <w:rFonts w:cs="Times New Roman"/>
        </w:rPr>
        <w:t xml:space="preserve"> </w:t>
      </w:r>
      <w:r w:rsidR="00362AA6">
        <w:rPr>
          <w:rFonts w:cs="Times New Roman"/>
        </w:rPr>
        <w:t>C</w:t>
      </w:r>
      <w:r w:rsidR="00D910E0" w:rsidRPr="00FD20FE">
        <w:rPr>
          <w:rFonts w:cs="Times New Roman"/>
        </w:rPr>
        <w:t xml:space="preserve">. </w:t>
      </w:r>
      <w:r w:rsidR="0009043D" w:rsidRPr="00FD20FE">
        <w:rPr>
          <w:rFonts w:cs="Times New Roman"/>
        </w:rPr>
        <w:t>Base Case Descriptions</w:t>
      </w:r>
    </w:p>
    <w:p w14:paraId="50BE44F1" w14:textId="242FD6E8" w:rsidR="0009043D" w:rsidRPr="00FD20FE" w:rsidRDefault="00B5754D" w:rsidP="00FD20FE">
      <w:pPr>
        <w:spacing w:before="120" w:after="120"/>
        <w:rPr>
          <w:rFonts w:cs="Times New Roman"/>
        </w:rPr>
      </w:pPr>
      <w:r w:rsidRPr="00FD20FE">
        <w:rPr>
          <w:rFonts w:cs="Times New Roman"/>
        </w:rPr>
        <w:t>Table</w:t>
      </w:r>
      <w:r w:rsidR="0087116C" w:rsidRPr="00FD20FE">
        <w:rPr>
          <w:rFonts w:cs="Times New Roman"/>
        </w:rPr>
        <w:t xml:space="preserve"> </w:t>
      </w:r>
      <w:r w:rsidR="00362AA6">
        <w:rPr>
          <w:rFonts w:cs="Times New Roman"/>
        </w:rPr>
        <w:t>D</w:t>
      </w:r>
      <w:r w:rsidR="0009043D" w:rsidRPr="00FD20FE">
        <w:rPr>
          <w:rFonts w:cs="Times New Roman"/>
        </w:rPr>
        <w:t>. Base-Case Five-Year Outcomes Under the Status Quo</w:t>
      </w:r>
    </w:p>
    <w:p w14:paraId="707413C5" w14:textId="13D9B8B1" w:rsidR="0009043D" w:rsidRPr="00FD20FE" w:rsidRDefault="00B5754D" w:rsidP="00FD20FE">
      <w:pPr>
        <w:spacing w:before="120" w:after="120"/>
        <w:rPr>
          <w:rFonts w:cs="Times New Roman"/>
        </w:rPr>
      </w:pPr>
      <w:r w:rsidRPr="00FD20FE">
        <w:rPr>
          <w:rFonts w:cs="Times New Roman"/>
        </w:rPr>
        <w:t>Table</w:t>
      </w:r>
      <w:r w:rsidR="0087116C" w:rsidRPr="00FD20FE">
        <w:rPr>
          <w:rFonts w:cs="Times New Roman"/>
        </w:rPr>
        <w:t xml:space="preserve"> </w:t>
      </w:r>
      <w:r w:rsidR="00362AA6">
        <w:rPr>
          <w:rFonts w:cs="Times New Roman"/>
        </w:rPr>
        <w:t>E</w:t>
      </w:r>
      <w:r w:rsidR="0009043D" w:rsidRPr="00FD20FE">
        <w:rPr>
          <w:rFonts w:cs="Times New Roman"/>
        </w:rPr>
        <w:t>. Base-Case Ten-Year Outcomes Under the Status Quo</w:t>
      </w:r>
    </w:p>
    <w:p w14:paraId="4B604963" w14:textId="26D7B665" w:rsidR="0009043D" w:rsidRPr="00FD20FE" w:rsidRDefault="00B5754D" w:rsidP="00FD20FE">
      <w:pPr>
        <w:spacing w:before="120" w:after="120"/>
        <w:rPr>
          <w:rFonts w:cs="Times New Roman"/>
        </w:rPr>
      </w:pPr>
      <w:r w:rsidRPr="00FD20FE">
        <w:rPr>
          <w:rFonts w:cs="Times New Roman"/>
        </w:rPr>
        <w:t>Table</w:t>
      </w:r>
      <w:r w:rsidR="0087116C" w:rsidRPr="00FD20FE">
        <w:rPr>
          <w:rFonts w:cs="Times New Roman"/>
        </w:rPr>
        <w:t xml:space="preserve"> </w:t>
      </w:r>
      <w:r w:rsidR="00362AA6">
        <w:rPr>
          <w:rFonts w:cs="Times New Roman"/>
        </w:rPr>
        <w:t>F</w:t>
      </w:r>
      <w:r w:rsidR="0009043D" w:rsidRPr="00FD20FE">
        <w:rPr>
          <w:rFonts w:cs="Times New Roman"/>
        </w:rPr>
        <w:t>. Outcomes of Individual Interventions Over Five Years</w:t>
      </w:r>
    </w:p>
    <w:p w14:paraId="2EAF487D" w14:textId="4E3D8AEC" w:rsidR="0009043D" w:rsidRPr="00FD20FE" w:rsidRDefault="00B5754D" w:rsidP="00FD20FE">
      <w:pPr>
        <w:spacing w:before="120" w:after="120"/>
        <w:rPr>
          <w:rFonts w:cs="Times New Roman"/>
        </w:rPr>
      </w:pPr>
      <w:r w:rsidRPr="00FD20FE">
        <w:rPr>
          <w:rFonts w:cs="Times New Roman"/>
        </w:rPr>
        <w:t>Table</w:t>
      </w:r>
      <w:r w:rsidR="0087116C" w:rsidRPr="00FD20FE">
        <w:rPr>
          <w:rFonts w:cs="Times New Roman"/>
        </w:rPr>
        <w:t xml:space="preserve"> </w:t>
      </w:r>
      <w:r w:rsidR="00362AA6">
        <w:rPr>
          <w:rFonts w:cs="Times New Roman"/>
        </w:rPr>
        <w:t>G</w:t>
      </w:r>
      <w:r w:rsidR="0009043D" w:rsidRPr="00FD20FE">
        <w:rPr>
          <w:rFonts w:cs="Times New Roman"/>
        </w:rPr>
        <w:t>. Outcomes of Combined Interventions Over Five Years</w:t>
      </w:r>
    </w:p>
    <w:p w14:paraId="5FB9C204" w14:textId="37B931A5" w:rsidR="0009043D" w:rsidRPr="00FD20FE" w:rsidRDefault="00B5754D" w:rsidP="00FD20FE">
      <w:pPr>
        <w:spacing w:before="120" w:after="120"/>
        <w:rPr>
          <w:rFonts w:cs="Times New Roman"/>
        </w:rPr>
      </w:pPr>
      <w:r w:rsidRPr="00FD20FE">
        <w:rPr>
          <w:rFonts w:cs="Times New Roman"/>
        </w:rPr>
        <w:t>Table</w:t>
      </w:r>
      <w:r w:rsidR="0087116C" w:rsidRPr="00FD20FE">
        <w:rPr>
          <w:rFonts w:cs="Times New Roman"/>
        </w:rPr>
        <w:t xml:space="preserve"> </w:t>
      </w:r>
      <w:r w:rsidR="00362AA6">
        <w:rPr>
          <w:rFonts w:cs="Times New Roman"/>
        </w:rPr>
        <w:t>H</w:t>
      </w:r>
      <w:r w:rsidR="0009043D" w:rsidRPr="00FD20FE">
        <w:rPr>
          <w:rFonts w:cs="Times New Roman"/>
        </w:rPr>
        <w:t>. Outcomes of Individual Interventions Over Ten Years</w:t>
      </w:r>
    </w:p>
    <w:p w14:paraId="7454EBF1" w14:textId="522793A7" w:rsidR="0009043D" w:rsidRPr="00FD20FE" w:rsidRDefault="00B5754D" w:rsidP="00FD20FE">
      <w:pPr>
        <w:spacing w:before="120" w:after="120"/>
        <w:rPr>
          <w:rFonts w:cs="Times New Roman"/>
        </w:rPr>
      </w:pPr>
      <w:r w:rsidRPr="00FD20FE">
        <w:rPr>
          <w:rFonts w:cs="Times New Roman"/>
        </w:rPr>
        <w:t>Table</w:t>
      </w:r>
      <w:r w:rsidR="0087116C" w:rsidRPr="00FD20FE">
        <w:rPr>
          <w:rFonts w:cs="Times New Roman"/>
        </w:rPr>
        <w:t xml:space="preserve"> </w:t>
      </w:r>
      <w:r w:rsidR="00362AA6">
        <w:rPr>
          <w:rFonts w:cs="Times New Roman"/>
        </w:rPr>
        <w:t>I</w:t>
      </w:r>
      <w:r w:rsidR="0009043D" w:rsidRPr="00FD20FE">
        <w:rPr>
          <w:rFonts w:cs="Times New Roman"/>
        </w:rPr>
        <w:t>. Outcomes of Combined Interventions Over Ten Years</w:t>
      </w:r>
    </w:p>
    <w:p w14:paraId="463676C7" w14:textId="087CF976" w:rsidR="0009043D" w:rsidRPr="00FD20FE" w:rsidRDefault="00B5754D" w:rsidP="00FD20FE">
      <w:pPr>
        <w:spacing w:before="120" w:after="120"/>
        <w:rPr>
          <w:rFonts w:cs="Times New Roman"/>
        </w:rPr>
      </w:pPr>
      <w:r w:rsidRPr="00FD20FE">
        <w:rPr>
          <w:rFonts w:cs="Times New Roman"/>
        </w:rPr>
        <w:t>Table</w:t>
      </w:r>
      <w:r w:rsidR="0087116C" w:rsidRPr="00FD20FE">
        <w:rPr>
          <w:rFonts w:cs="Times New Roman"/>
        </w:rPr>
        <w:t xml:space="preserve"> </w:t>
      </w:r>
      <w:r w:rsidR="00362AA6">
        <w:rPr>
          <w:rFonts w:cs="Times New Roman"/>
        </w:rPr>
        <w:t>J</w:t>
      </w:r>
      <w:r w:rsidR="0009043D" w:rsidRPr="00FD20FE">
        <w:rPr>
          <w:rFonts w:cs="Times New Roman"/>
        </w:rPr>
        <w:t>. Base Case Five-Year Threshold Analysis</w:t>
      </w:r>
    </w:p>
    <w:p w14:paraId="710402E7" w14:textId="4676F382" w:rsidR="00A33D62" w:rsidRPr="00816BA0" w:rsidRDefault="00B5754D" w:rsidP="00FD20FE">
      <w:pPr>
        <w:spacing w:before="120" w:after="120"/>
        <w:rPr>
          <w:rFonts w:ascii="Times" w:hAnsi="Times" w:cs="Times New Roman"/>
          <w:sz w:val="20"/>
          <w:szCs w:val="20"/>
        </w:rPr>
      </w:pPr>
      <w:r w:rsidRPr="00FD20FE">
        <w:rPr>
          <w:rFonts w:cs="Times New Roman"/>
        </w:rPr>
        <w:t>Table</w:t>
      </w:r>
      <w:r w:rsidR="0087116C" w:rsidRPr="00FD20FE">
        <w:rPr>
          <w:rFonts w:cs="Times New Roman"/>
        </w:rPr>
        <w:t xml:space="preserve"> </w:t>
      </w:r>
      <w:r w:rsidR="00362AA6">
        <w:rPr>
          <w:rFonts w:cs="Times New Roman"/>
        </w:rPr>
        <w:t>K</w:t>
      </w:r>
      <w:r w:rsidR="0009043D" w:rsidRPr="00FD20FE">
        <w:rPr>
          <w:rFonts w:cs="Times New Roman"/>
        </w:rPr>
        <w:t>. Base Case Ten-Year Threshold Analysis</w:t>
      </w:r>
      <w:r w:rsidR="00A33D62" w:rsidRPr="00816BA0">
        <w:rPr>
          <w:rFonts w:ascii="Times" w:hAnsi="Times" w:cs="Times New Roman"/>
          <w:b/>
          <w:sz w:val="20"/>
          <w:szCs w:val="20"/>
        </w:rPr>
        <w:br w:type="page"/>
      </w:r>
    </w:p>
    <w:p w14:paraId="56C8398F" w14:textId="41A77566" w:rsidR="00673AEF" w:rsidRPr="00FD20FE" w:rsidRDefault="00D9413A" w:rsidP="008051FD">
      <w:pPr>
        <w:rPr>
          <w:rFonts w:cs="Times New Roman"/>
          <w:b/>
        </w:rPr>
      </w:pPr>
      <w:r w:rsidRPr="00FD20FE">
        <w:rPr>
          <w:rFonts w:cs="Times New Roman"/>
          <w:b/>
        </w:rPr>
        <w:lastRenderedPageBreak/>
        <w:t xml:space="preserve">S1. </w:t>
      </w:r>
      <w:r w:rsidR="00B5754D" w:rsidRPr="00FD20FE">
        <w:rPr>
          <w:rFonts w:cs="Times New Roman"/>
          <w:b/>
        </w:rPr>
        <w:t xml:space="preserve">Supplemental </w:t>
      </w:r>
      <w:r w:rsidR="00593B22" w:rsidRPr="00FD20FE">
        <w:rPr>
          <w:rFonts w:cs="Times New Roman"/>
          <w:b/>
        </w:rPr>
        <w:t>Methods</w:t>
      </w:r>
    </w:p>
    <w:p w14:paraId="08B4D632" w14:textId="77777777" w:rsidR="00816BA0" w:rsidRPr="00FD20FE" w:rsidRDefault="00816BA0" w:rsidP="008051FD">
      <w:pPr>
        <w:rPr>
          <w:rFonts w:cs="Times New Roman"/>
          <w:b/>
        </w:rPr>
      </w:pPr>
    </w:p>
    <w:p w14:paraId="5A550A6D" w14:textId="20A5EEB8" w:rsidR="00673AEF" w:rsidRPr="00FD20FE" w:rsidRDefault="00D9413A" w:rsidP="008051FD">
      <w:pPr>
        <w:rPr>
          <w:rFonts w:cs="Times New Roman"/>
          <w:b/>
        </w:rPr>
      </w:pPr>
      <w:r w:rsidRPr="00FD20FE">
        <w:rPr>
          <w:rFonts w:cs="Times New Roman"/>
          <w:b/>
        </w:rPr>
        <w:t>S1.1 Model Overview</w:t>
      </w:r>
    </w:p>
    <w:p w14:paraId="73FFFD13" w14:textId="29DE1799" w:rsidR="00307606" w:rsidRPr="00FD20FE" w:rsidRDefault="00307606" w:rsidP="008051FD">
      <w:pPr>
        <w:rPr>
          <w:rFonts w:cs="Times New Roman"/>
        </w:rPr>
      </w:pPr>
      <w:r w:rsidRPr="00FD20FE">
        <w:rPr>
          <w:rFonts w:cs="Times New Roman"/>
        </w:rPr>
        <w:tab/>
        <w:t>We developed a dynamic compartmental model of pain, opioid prescribing, and opioid addiction in the US.</w:t>
      </w:r>
      <w:r w:rsidR="00DB5A30" w:rsidRPr="00FD20FE">
        <w:rPr>
          <w:rFonts w:cs="Times New Roman"/>
        </w:rPr>
        <w:t xml:space="preserve"> </w:t>
      </w:r>
      <w:r w:rsidRPr="00FD20FE">
        <w:rPr>
          <w:rFonts w:cs="Times New Roman"/>
        </w:rPr>
        <w:t>We account</w:t>
      </w:r>
      <w:r w:rsidR="008D39CC" w:rsidRPr="00FD20FE">
        <w:rPr>
          <w:rFonts w:cs="Times New Roman"/>
        </w:rPr>
        <w:t>ed</w:t>
      </w:r>
      <w:r w:rsidRPr="00FD20FE">
        <w:rPr>
          <w:rFonts w:cs="Times New Roman"/>
        </w:rPr>
        <w:t xml:space="preserve"> for prescription of opioids </w:t>
      </w:r>
      <w:r w:rsidR="00B4538A" w:rsidRPr="00FD20FE">
        <w:rPr>
          <w:rFonts w:cs="Times New Roman"/>
        </w:rPr>
        <w:t>that</w:t>
      </w:r>
      <w:r w:rsidRPr="00FD20FE">
        <w:rPr>
          <w:rFonts w:cs="Times New Roman"/>
        </w:rPr>
        <w:t xml:space="preserve"> result</w:t>
      </w:r>
      <w:r w:rsidR="00B4538A" w:rsidRPr="00FD20FE">
        <w:rPr>
          <w:rFonts w:cs="Times New Roman"/>
        </w:rPr>
        <w:t>s</w:t>
      </w:r>
      <w:r w:rsidRPr="00FD20FE">
        <w:rPr>
          <w:rFonts w:cs="Times New Roman"/>
        </w:rPr>
        <w:t xml:space="preserve"> in addiction—either for the </w:t>
      </w:r>
      <w:r w:rsidR="00487A28" w:rsidRPr="00FD20FE">
        <w:rPr>
          <w:rFonts w:cs="Times New Roman"/>
        </w:rPr>
        <w:t xml:space="preserve">patient </w:t>
      </w:r>
      <w:r w:rsidRPr="00FD20FE">
        <w:rPr>
          <w:rFonts w:cs="Times New Roman"/>
        </w:rPr>
        <w:t xml:space="preserve">or for others to whom </w:t>
      </w:r>
      <w:r w:rsidR="00487A28" w:rsidRPr="00FD20FE">
        <w:rPr>
          <w:rFonts w:cs="Times New Roman"/>
        </w:rPr>
        <w:t>the</w:t>
      </w:r>
      <w:r w:rsidRPr="00FD20FE">
        <w:rPr>
          <w:rFonts w:cs="Times New Roman"/>
        </w:rPr>
        <w:t xml:space="preserve"> pills</w:t>
      </w:r>
      <w:r w:rsidR="00487A28" w:rsidRPr="00FD20FE">
        <w:rPr>
          <w:rFonts w:cs="Times New Roman"/>
        </w:rPr>
        <w:t xml:space="preserve"> may be diverted</w:t>
      </w:r>
      <w:r w:rsidRPr="00FD20FE">
        <w:rPr>
          <w:rFonts w:cs="Times New Roman"/>
        </w:rPr>
        <w:t xml:space="preserve">—and for opioid pill addiction </w:t>
      </w:r>
      <w:r w:rsidR="00B4538A" w:rsidRPr="00FD20FE">
        <w:rPr>
          <w:rFonts w:cs="Times New Roman"/>
        </w:rPr>
        <w:t>that</w:t>
      </w:r>
      <w:r w:rsidRPr="00FD20FE">
        <w:rPr>
          <w:rFonts w:cs="Times New Roman"/>
        </w:rPr>
        <w:t xml:space="preserve"> </w:t>
      </w:r>
      <w:r w:rsidR="0014652A" w:rsidRPr="00FD20FE">
        <w:rPr>
          <w:rFonts w:cs="Times New Roman"/>
        </w:rPr>
        <w:t>leads to</w:t>
      </w:r>
      <w:r w:rsidRPr="00FD20FE">
        <w:rPr>
          <w:rFonts w:cs="Times New Roman"/>
        </w:rPr>
        <w:t xml:space="preserve"> heroin addiction.</w:t>
      </w:r>
      <w:r w:rsidR="00DB5A30" w:rsidRPr="00FD20FE">
        <w:rPr>
          <w:rFonts w:cs="Times New Roman"/>
        </w:rPr>
        <w:t xml:space="preserve"> </w:t>
      </w:r>
      <w:r w:rsidR="00743D33" w:rsidRPr="00FD20FE">
        <w:rPr>
          <w:rFonts w:cs="Times New Roman"/>
        </w:rPr>
        <w:t>We use</w:t>
      </w:r>
      <w:r w:rsidR="00DE0B51" w:rsidRPr="00FD20FE">
        <w:rPr>
          <w:rFonts w:cs="Times New Roman"/>
        </w:rPr>
        <w:t>d</w:t>
      </w:r>
      <w:r w:rsidR="00743D33" w:rsidRPr="00FD20FE">
        <w:rPr>
          <w:rFonts w:cs="Times New Roman"/>
        </w:rPr>
        <w:t xml:space="preserve"> </w:t>
      </w:r>
      <w:r w:rsidR="00487A28" w:rsidRPr="00FD20FE">
        <w:rPr>
          <w:rFonts w:cs="Times New Roman"/>
        </w:rPr>
        <w:t>t</w:t>
      </w:r>
      <w:r w:rsidR="00743D33" w:rsidRPr="00FD20FE">
        <w:rPr>
          <w:rFonts w:cs="Times New Roman"/>
        </w:rPr>
        <w:t xml:space="preserve">his model to assess </w:t>
      </w:r>
      <w:r w:rsidR="00F663F1" w:rsidRPr="00FD20FE">
        <w:rPr>
          <w:rFonts w:cs="Times New Roman"/>
        </w:rPr>
        <w:t xml:space="preserve">the </w:t>
      </w:r>
      <w:r w:rsidR="00E21E41" w:rsidRPr="00FD20FE">
        <w:rPr>
          <w:rFonts w:cs="Times New Roman"/>
        </w:rPr>
        <w:t xml:space="preserve">health </w:t>
      </w:r>
      <w:r w:rsidR="00B4538A" w:rsidRPr="00FD20FE">
        <w:rPr>
          <w:rFonts w:cs="Times New Roman"/>
        </w:rPr>
        <w:t>effect</w:t>
      </w:r>
      <w:r w:rsidR="00E21E41" w:rsidRPr="00FD20FE">
        <w:rPr>
          <w:rFonts w:cs="Times New Roman"/>
        </w:rPr>
        <w:t>s</w:t>
      </w:r>
      <w:r w:rsidR="00B4538A" w:rsidRPr="00FD20FE">
        <w:rPr>
          <w:rFonts w:cs="Times New Roman"/>
        </w:rPr>
        <w:t xml:space="preserve"> </w:t>
      </w:r>
      <w:r w:rsidR="00F663F1" w:rsidRPr="00FD20FE">
        <w:rPr>
          <w:rFonts w:cs="Times New Roman"/>
        </w:rPr>
        <w:t>of different</w:t>
      </w:r>
      <w:r w:rsidR="00DE0B51" w:rsidRPr="00FD20FE">
        <w:rPr>
          <w:rFonts w:cs="Times New Roman"/>
        </w:rPr>
        <w:t xml:space="preserve"> interventions</w:t>
      </w:r>
      <w:r w:rsidR="00F663F1" w:rsidRPr="00FD20FE">
        <w:rPr>
          <w:rFonts w:cs="Times New Roman"/>
        </w:rPr>
        <w:t xml:space="preserve"> </w:t>
      </w:r>
      <w:r w:rsidR="00DE0B51" w:rsidRPr="00FD20FE">
        <w:rPr>
          <w:rFonts w:cs="Times New Roman"/>
        </w:rPr>
        <w:t>that aim to curb opioid addiction and overdose deaths</w:t>
      </w:r>
      <w:r w:rsidR="00743D33" w:rsidRPr="00FD20FE">
        <w:rPr>
          <w:rFonts w:cs="Times New Roman"/>
        </w:rPr>
        <w:t>, accounting for morbidity and mortality.</w:t>
      </w:r>
      <w:r w:rsidR="00DB5A30" w:rsidRPr="00FD20FE">
        <w:rPr>
          <w:rFonts w:cs="Times New Roman"/>
        </w:rPr>
        <w:t xml:space="preserve"> </w:t>
      </w:r>
      <w:r w:rsidR="00E21E41" w:rsidRPr="00FD20FE">
        <w:rPr>
          <w:rFonts w:cs="Times New Roman"/>
        </w:rPr>
        <w:t>We modeled</w:t>
      </w:r>
      <w:r w:rsidR="00153CF2" w:rsidRPr="00FD20FE">
        <w:rPr>
          <w:rFonts w:cs="Times New Roman"/>
        </w:rPr>
        <w:t xml:space="preserve"> </w:t>
      </w:r>
      <w:r w:rsidR="00B4538A" w:rsidRPr="00FD20FE">
        <w:rPr>
          <w:rFonts w:cs="Times New Roman"/>
        </w:rPr>
        <w:t xml:space="preserve">the </w:t>
      </w:r>
      <w:r w:rsidR="00435B94" w:rsidRPr="00FD20FE">
        <w:rPr>
          <w:rFonts w:cs="Times New Roman"/>
        </w:rPr>
        <w:t>five-</w:t>
      </w:r>
      <w:r w:rsidR="00B4538A" w:rsidRPr="00FD20FE">
        <w:rPr>
          <w:rFonts w:cs="Times New Roman"/>
        </w:rPr>
        <w:t>year period</w:t>
      </w:r>
      <w:r w:rsidR="00743D33" w:rsidRPr="00FD20FE">
        <w:rPr>
          <w:rFonts w:cs="Times New Roman"/>
        </w:rPr>
        <w:t xml:space="preserve"> from 2016 through 2020</w:t>
      </w:r>
      <w:r w:rsidR="00153CF2" w:rsidRPr="00FD20FE">
        <w:rPr>
          <w:rFonts w:cs="Times New Roman"/>
        </w:rPr>
        <w:t xml:space="preserve"> and </w:t>
      </w:r>
      <w:r w:rsidR="00E21E41" w:rsidRPr="00FD20FE">
        <w:rPr>
          <w:rFonts w:cs="Times New Roman"/>
        </w:rPr>
        <w:t xml:space="preserve">the </w:t>
      </w:r>
      <w:r w:rsidR="00153CF2" w:rsidRPr="00FD20FE">
        <w:rPr>
          <w:rFonts w:cs="Times New Roman"/>
        </w:rPr>
        <w:t>ten-year period from 2016 through 2025</w:t>
      </w:r>
      <w:r w:rsidR="00734BBC" w:rsidRPr="00FD20FE">
        <w:rPr>
          <w:rFonts w:cs="Times New Roman"/>
        </w:rPr>
        <w:t xml:space="preserve"> using one-month time increments</w:t>
      </w:r>
      <w:r w:rsidR="00743D33" w:rsidRPr="00FD20FE">
        <w:rPr>
          <w:rFonts w:cs="Times New Roman"/>
        </w:rPr>
        <w:t>.</w:t>
      </w:r>
      <w:r w:rsidR="00DB5A30" w:rsidRPr="00FD20FE">
        <w:rPr>
          <w:rFonts w:cs="Times New Roman"/>
        </w:rPr>
        <w:t xml:space="preserve"> </w:t>
      </w:r>
      <w:r w:rsidR="00743D33" w:rsidRPr="00FD20FE">
        <w:rPr>
          <w:rFonts w:cs="Times New Roman"/>
        </w:rPr>
        <w:t xml:space="preserve">We implemented </w:t>
      </w:r>
      <w:r w:rsidR="000943A3" w:rsidRPr="00FD20FE">
        <w:rPr>
          <w:rFonts w:cs="Times New Roman"/>
        </w:rPr>
        <w:t xml:space="preserve">the </w:t>
      </w:r>
      <w:r w:rsidR="00743D33" w:rsidRPr="00FD20FE">
        <w:rPr>
          <w:rFonts w:cs="Times New Roman"/>
        </w:rPr>
        <w:t>model in Microsoft Excel and instantiated it with parameters derived from the literature wherever available, otherwise relying on approximation and expert opinion.</w:t>
      </w:r>
      <w:r w:rsidR="00B25BA7" w:rsidRPr="00FD20FE">
        <w:rPr>
          <w:rFonts w:cs="Times New Roman"/>
        </w:rPr>
        <w:t xml:space="preserve"> Values and sources for model parameters are shown in </w:t>
      </w:r>
      <w:r w:rsidR="00B5754D" w:rsidRPr="00FD20FE">
        <w:rPr>
          <w:rFonts w:cs="Times New Roman"/>
        </w:rPr>
        <w:t>Table</w:t>
      </w:r>
      <w:r w:rsidR="00EE1A73" w:rsidRPr="00FD20FE">
        <w:rPr>
          <w:rFonts w:cs="Times New Roman"/>
        </w:rPr>
        <w:t xml:space="preserve"> </w:t>
      </w:r>
      <w:r w:rsidR="00362AA6">
        <w:rPr>
          <w:rFonts w:cs="Times New Roman"/>
        </w:rPr>
        <w:t>A</w:t>
      </w:r>
      <w:r w:rsidR="00B25BA7" w:rsidRPr="00FD20FE">
        <w:rPr>
          <w:rFonts w:cs="Times New Roman"/>
        </w:rPr>
        <w:t>.</w:t>
      </w:r>
    </w:p>
    <w:p w14:paraId="1C89E0BB" w14:textId="77777777" w:rsidR="00816BA0" w:rsidRPr="00FD20FE" w:rsidRDefault="00816BA0" w:rsidP="008051FD">
      <w:pPr>
        <w:rPr>
          <w:rFonts w:cs="Times New Roman"/>
          <w:b/>
        </w:rPr>
      </w:pPr>
    </w:p>
    <w:p w14:paraId="360512EB" w14:textId="2CFC08DB" w:rsidR="00D30F4B" w:rsidRPr="00FD20FE" w:rsidRDefault="00D9413A" w:rsidP="008051FD">
      <w:pPr>
        <w:rPr>
          <w:rFonts w:cs="Times New Roman"/>
          <w:b/>
        </w:rPr>
      </w:pPr>
      <w:r w:rsidRPr="00FD20FE">
        <w:rPr>
          <w:rFonts w:cs="Times New Roman"/>
          <w:b/>
        </w:rPr>
        <w:t xml:space="preserve">S1.2 Model </w:t>
      </w:r>
      <w:r w:rsidR="00D30F4B" w:rsidRPr="00FD20FE">
        <w:rPr>
          <w:rFonts w:cs="Times New Roman"/>
          <w:b/>
        </w:rPr>
        <w:t>Compartments</w:t>
      </w:r>
    </w:p>
    <w:p w14:paraId="7B394534" w14:textId="2F2D0238" w:rsidR="00552169" w:rsidRPr="00FD20FE" w:rsidRDefault="00552169" w:rsidP="008051FD">
      <w:pPr>
        <w:ind w:firstLine="720"/>
        <w:rPr>
          <w:rFonts w:cs="Times New Roman"/>
        </w:rPr>
      </w:pPr>
      <w:r w:rsidRPr="00FD20FE">
        <w:rPr>
          <w:rFonts w:cs="Times New Roman"/>
        </w:rPr>
        <w:t>We model</w:t>
      </w:r>
      <w:r w:rsidR="00435B94" w:rsidRPr="00FD20FE">
        <w:rPr>
          <w:rFonts w:cs="Times New Roman"/>
        </w:rPr>
        <w:t>ed</w:t>
      </w:r>
      <w:r w:rsidRPr="00FD20FE">
        <w:rPr>
          <w:rFonts w:cs="Times New Roman"/>
        </w:rPr>
        <w:t xml:space="preserve"> 12 mutually exclusive and collectively exhaustive compartments representing the </w:t>
      </w:r>
      <w:r w:rsidR="00DB5A30" w:rsidRPr="00FD20FE">
        <w:rPr>
          <w:rFonts w:cs="Times New Roman"/>
        </w:rPr>
        <w:t xml:space="preserve">population of the US </w:t>
      </w:r>
      <w:r w:rsidRPr="00FD20FE">
        <w:rPr>
          <w:rFonts w:cs="Times New Roman"/>
        </w:rPr>
        <w:t>aged 12 and older</w:t>
      </w:r>
      <w:r w:rsidR="003C1C19" w:rsidRPr="00FD20FE">
        <w:rPr>
          <w:rFonts w:cs="Times New Roman"/>
        </w:rPr>
        <w:t xml:space="preserve"> (Figure </w:t>
      </w:r>
      <w:r w:rsidR="00362AA6">
        <w:rPr>
          <w:rFonts w:cs="Times New Roman"/>
        </w:rPr>
        <w:t>A</w:t>
      </w:r>
      <w:r w:rsidR="003C1C19" w:rsidRPr="00FD20FE">
        <w:rPr>
          <w:rFonts w:cs="Times New Roman"/>
        </w:rPr>
        <w:t>)</w:t>
      </w:r>
      <w:r w:rsidR="00E27E11" w:rsidRPr="00FD20FE">
        <w:rPr>
          <w:rFonts w:cs="Times New Roman"/>
        </w:rPr>
        <w:t>:</w:t>
      </w:r>
    </w:p>
    <w:p w14:paraId="7430B533" w14:textId="4382D0D6" w:rsidR="00FF60B7" w:rsidRPr="00FD20FE" w:rsidRDefault="006E7C2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P</w:t>
      </w:r>
      <w:r w:rsidR="00D52F92" w:rsidRPr="00FD20FE">
        <w:rPr>
          <w:rFonts w:ascii="Times New Roman" w:hAnsi="Times New Roman" w:cs="Times New Roman"/>
        </w:rPr>
        <w:t>ain-free nonuser</w:t>
      </w:r>
      <w:r w:rsidR="00CE5054" w:rsidRPr="00FD20FE">
        <w:rPr>
          <w:rFonts w:ascii="Times New Roman" w:hAnsi="Times New Roman" w:cs="Times New Roman"/>
        </w:rPr>
        <w:t>: individuals with neither acute nor chronic pain who do not use opioids.</w:t>
      </w:r>
    </w:p>
    <w:p w14:paraId="58BCA8C6" w14:textId="32FF71AC" w:rsidR="00FF60B7" w:rsidRPr="00FD20FE" w:rsidRDefault="006E7C2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A</w:t>
      </w:r>
      <w:r w:rsidR="004C10CC" w:rsidRPr="00FD20FE">
        <w:rPr>
          <w:rFonts w:ascii="Times New Roman" w:hAnsi="Times New Roman" w:cs="Times New Roman"/>
        </w:rPr>
        <w:t>cute pain</w:t>
      </w:r>
      <w:r w:rsidR="00FF60B7" w:rsidRPr="00FD20FE">
        <w:rPr>
          <w:rFonts w:ascii="Times New Roman" w:hAnsi="Times New Roman" w:cs="Times New Roman"/>
        </w:rPr>
        <w:t xml:space="preserve"> nonuser</w:t>
      </w:r>
      <w:r w:rsidR="00CE5054" w:rsidRPr="00FD20FE">
        <w:rPr>
          <w:rFonts w:ascii="Times New Roman" w:hAnsi="Times New Roman" w:cs="Times New Roman"/>
        </w:rPr>
        <w:t>:</w:t>
      </w:r>
      <w:r w:rsidR="004C10CC" w:rsidRPr="00FD20FE">
        <w:rPr>
          <w:rFonts w:ascii="Times New Roman" w:hAnsi="Times New Roman" w:cs="Times New Roman"/>
        </w:rPr>
        <w:t xml:space="preserve"> </w:t>
      </w:r>
      <w:r w:rsidR="00CE5054" w:rsidRPr="00FD20FE">
        <w:rPr>
          <w:rFonts w:ascii="Times New Roman" w:hAnsi="Times New Roman" w:cs="Times New Roman"/>
        </w:rPr>
        <w:t>individuals</w:t>
      </w:r>
      <w:r w:rsidR="004C10CC" w:rsidRPr="00FD20FE">
        <w:rPr>
          <w:rFonts w:ascii="Times New Roman" w:hAnsi="Times New Roman" w:cs="Times New Roman"/>
        </w:rPr>
        <w:t xml:space="preserve"> recovering from </w:t>
      </w:r>
      <w:r w:rsidR="00000813" w:rsidRPr="00FD20FE">
        <w:rPr>
          <w:rFonts w:ascii="Times New Roman" w:hAnsi="Times New Roman" w:cs="Times New Roman"/>
        </w:rPr>
        <w:t>a</w:t>
      </w:r>
      <w:r w:rsidR="004C10CC" w:rsidRPr="00FD20FE">
        <w:rPr>
          <w:rFonts w:ascii="Times New Roman" w:hAnsi="Times New Roman" w:cs="Times New Roman"/>
        </w:rPr>
        <w:t xml:space="preserve"> surgery or procedure that produces moderate to severe pain, as well as those having experienced trauma resulting in physical pain</w:t>
      </w:r>
      <w:r w:rsidR="00CE5054" w:rsidRPr="00FD20FE">
        <w:rPr>
          <w:rFonts w:ascii="Times New Roman" w:hAnsi="Times New Roman" w:cs="Times New Roman"/>
        </w:rPr>
        <w:t>, but who are not being treated with opioids for their pain during the</w:t>
      </w:r>
      <w:r w:rsidR="0098651C" w:rsidRPr="00FD20FE">
        <w:rPr>
          <w:rFonts w:ascii="Times New Roman" w:hAnsi="Times New Roman" w:cs="Times New Roman"/>
        </w:rPr>
        <w:t>ir up to</w:t>
      </w:r>
      <w:r w:rsidR="00CE5054" w:rsidRPr="00FD20FE">
        <w:rPr>
          <w:rFonts w:ascii="Times New Roman" w:hAnsi="Times New Roman" w:cs="Times New Roman"/>
        </w:rPr>
        <w:t xml:space="preserve"> </w:t>
      </w:r>
      <w:r w:rsidR="0098651C" w:rsidRPr="00FD20FE">
        <w:rPr>
          <w:rFonts w:ascii="Times New Roman" w:hAnsi="Times New Roman" w:cs="Times New Roman"/>
        </w:rPr>
        <w:t xml:space="preserve">one </w:t>
      </w:r>
      <w:r w:rsidR="00435B94" w:rsidRPr="00FD20FE">
        <w:rPr>
          <w:rFonts w:ascii="Times New Roman" w:hAnsi="Times New Roman" w:cs="Times New Roman"/>
        </w:rPr>
        <w:t xml:space="preserve">month </w:t>
      </w:r>
      <w:r w:rsidR="0098651C" w:rsidRPr="00FD20FE">
        <w:rPr>
          <w:rFonts w:ascii="Times New Roman" w:hAnsi="Times New Roman" w:cs="Times New Roman"/>
        </w:rPr>
        <w:t xml:space="preserve">period </w:t>
      </w:r>
      <w:r w:rsidR="00435B94" w:rsidRPr="00FD20FE">
        <w:rPr>
          <w:rFonts w:ascii="Times New Roman" w:hAnsi="Times New Roman" w:cs="Times New Roman"/>
        </w:rPr>
        <w:t>of acute pain</w:t>
      </w:r>
      <w:r w:rsidR="00CE5054" w:rsidRPr="00FD20FE">
        <w:rPr>
          <w:rFonts w:ascii="Times New Roman" w:hAnsi="Times New Roman" w:cs="Times New Roman"/>
        </w:rPr>
        <w:t xml:space="preserve">. </w:t>
      </w:r>
    </w:p>
    <w:p w14:paraId="60959FDC" w14:textId="0DFB2780" w:rsidR="00D52F92" w:rsidRPr="00FD20FE" w:rsidRDefault="006E7C2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A</w:t>
      </w:r>
      <w:r w:rsidR="00D52F92" w:rsidRPr="00FD20FE">
        <w:rPr>
          <w:rFonts w:ascii="Times New Roman" w:hAnsi="Times New Roman" w:cs="Times New Roman"/>
        </w:rPr>
        <w:t>cute pain with Rx</w:t>
      </w:r>
      <w:r w:rsidR="0002511A" w:rsidRPr="00FD20FE">
        <w:rPr>
          <w:rFonts w:ascii="Times New Roman" w:hAnsi="Times New Roman" w:cs="Times New Roman"/>
        </w:rPr>
        <w:t xml:space="preserve"> (prescription)</w:t>
      </w:r>
      <w:r w:rsidR="00CE5054" w:rsidRPr="00FD20FE">
        <w:rPr>
          <w:rFonts w:ascii="Times New Roman" w:hAnsi="Times New Roman" w:cs="Times New Roman"/>
        </w:rPr>
        <w:t xml:space="preserve">: same as </w:t>
      </w:r>
      <w:r w:rsidR="0026447A" w:rsidRPr="00FD20FE">
        <w:rPr>
          <w:rFonts w:ascii="Times New Roman" w:hAnsi="Times New Roman" w:cs="Times New Roman"/>
        </w:rPr>
        <w:t>“</w:t>
      </w:r>
      <w:r w:rsidR="001B5ABB" w:rsidRPr="00FD20FE">
        <w:rPr>
          <w:rFonts w:ascii="Times New Roman" w:hAnsi="Times New Roman" w:cs="Times New Roman"/>
        </w:rPr>
        <w:t>acute pain nonuser</w:t>
      </w:r>
      <w:r w:rsidR="00FF6AF8" w:rsidRPr="00FD20FE">
        <w:rPr>
          <w:rFonts w:ascii="Times New Roman" w:hAnsi="Times New Roman" w:cs="Times New Roman"/>
        </w:rPr>
        <w:t>,</w:t>
      </w:r>
      <w:r w:rsidR="0026447A" w:rsidRPr="00FD20FE">
        <w:rPr>
          <w:rFonts w:ascii="Times New Roman" w:hAnsi="Times New Roman" w:cs="Times New Roman"/>
        </w:rPr>
        <w:t>”</w:t>
      </w:r>
      <w:r w:rsidR="00CE5054" w:rsidRPr="00FD20FE">
        <w:rPr>
          <w:rFonts w:ascii="Times New Roman" w:hAnsi="Times New Roman" w:cs="Times New Roman"/>
        </w:rPr>
        <w:t xml:space="preserve"> except these individuals are being treated with opioids</w:t>
      </w:r>
      <w:r w:rsidR="0098651C" w:rsidRPr="00FD20FE">
        <w:rPr>
          <w:rFonts w:ascii="Times New Roman" w:hAnsi="Times New Roman" w:cs="Times New Roman"/>
        </w:rPr>
        <w:t>.</w:t>
      </w:r>
    </w:p>
    <w:p w14:paraId="3E79EB05" w14:textId="008391B9" w:rsidR="004C10CC" w:rsidRPr="00FD20FE" w:rsidRDefault="006E7C2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C</w:t>
      </w:r>
      <w:r w:rsidR="00FF60B7" w:rsidRPr="00FD20FE">
        <w:rPr>
          <w:rFonts w:ascii="Times New Roman" w:hAnsi="Times New Roman" w:cs="Times New Roman"/>
        </w:rPr>
        <w:t>hronic pain nonuser</w:t>
      </w:r>
      <w:r w:rsidR="0026447A" w:rsidRPr="00FD20FE">
        <w:rPr>
          <w:rFonts w:ascii="Times New Roman" w:hAnsi="Times New Roman" w:cs="Times New Roman"/>
        </w:rPr>
        <w:t xml:space="preserve">: individuals </w:t>
      </w:r>
      <w:r w:rsidR="004C10CC" w:rsidRPr="00FD20FE">
        <w:rPr>
          <w:rFonts w:ascii="Times New Roman" w:hAnsi="Times New Roman" w:cs="Times New Roman"/>
        </w:rPr>
        <w:t>suffering from longer-term moderately to severely painful conditions</w:t>
      </w:r>
      <w:r w:rsidR="00EB2F01" w:rsidRPr="00FD20FE">
        <w:rPr>
          <w:rFonts w:ascii="Times New Roman" w:hAnsi="Times New Roman" w:cs="Times New Roman"/>
        </w:rPr>
        <w:t xml:space="preserve"> (i.e., extending beyond the typical period of tissue healing)</w:t>
      </w:r>
      <w:r w:rsidR="0026447A" w:rsidRPr="00FD20FE">
        <w:rPr>
          <w:rFonts w:ascii="Times New Roman" w:hAnsi="Times New Roman" w:cs="Times New Roman"/>
        </w:rPr>
        <w:t>, who are not being treated with opioids for their pain and are not suffering from severe opioid use disorder</w:t>
      </w:r>
      <w:r w:rsidR="001B5ABB" w:rsidRPr="00FD20FE">
        <w:rPr>
          <w:rFonts w:ascii="Times New Roman" w:hAnsi="Times New Roman" w:cs="Times New Roman"/>
        </w:rPr>
        <w:t xml:space="preserve"> (SOUD)</w:t>
      </w:r>
      <w:r w:rsidR="004C10CC" w:rsidRPr="00FD20FE">
        <w:rPr>
          <w:rFonts w:ascii="Times New Roman" w:hAnsi="Times New Roman" w:cs="Times New Roman"/>
        </w:rPr>
        <w:t>.</w:t>
      </w:r>
      <w:r w:rsidR="00EB2F01" w:rsidRPr="00FD20FE">
        <w:rPr>
          <w:rFonts w:ascii="Times New Roman" w:hAnsi="Times New Roman" w:cs="Times New Roman"/>
        </w:rPr>
        <w:t xml:space="preserve"> </w:t>
      </w:r>
    </w:p>
    <w:p w14:paraId="3BDA1554" w14:textId="1346F376" w:rsidR="00D52F92" w:rsidRPr="00FD20FE" w:rsidRDefault="006E7C2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C</w:t>
      </w:r>
      <w:r w:rsidR="00D52F92" w:rsidRPr="00FD20FE">
        <w:rPr>
          <w:rFonts w:ascii="Times New Roman" w:hAnsi="Times New Roman" w:cs="Times New Roman"/>
        </w:rPr>
        <w:t>hronic pain with Rx</w:t>
      </w:r>
      <w:r w:rsidR="001B5ABB" w:rsidRPr="00FD20FE">
        <w:rPr>
          <w:rFonts w:ascii="Times New Roman" w:hAnsi="Times New Roman" w:cs="Times New Roman"/>
        </w:rPr>
        <w:t>: same as “chronic pain nonuser</w:t>
      </w:r>
      <w:r w:rsidR="0026447A" w:rsidRPr="00FD20FE">
        <w:rPr>
          <w:rFonts w:ascii="Times New Roman" w:hAnsi="Times New Roman" w:cs="Times New Roman"/>
        </w:rPr>
        <w:t>”, except these individuals are being treated with opioids.</w:t>
      </w:r>
      <w:r w:rsidR="00564905" w:rsidRPr="00FD20FE">
        <w:rPr>
          <w:rFonts w:ascii="Times New Roman" w:hAnsi="Times New Roman" w:cs="Times New Roman"/>
        </w:rPr>
        <w:t xml:space="preserve"> </w:t>
      </w:r>
    </w:p>
    <w:p w14:paraId="1DCAF9A3" w14:textId="60DEC325" w:rsidR="00D52F92" w:rsidRPr="00FD20FE" w:rsidRDefault="006E7C2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C</w:t>
      </w:r>
      <w:r w:rsidR="00D52F92" w:rsidRPr="00FD20FE">
        <w:rPr>
          <w:rFonts w:ascii="Times New Roman" w:hAnsi="Times New Roman" w:cs="Times New Roman"/>
        </w:rPr>
        <w:t xml:space="preserve">hronic pain </w:t>
      </w:r>
      <w:r w:rsidR="00FF60B7" w:rsidRPr="00FD20FE">
        <w:rPr>
          <w:rFonts w:ascii="Times New Roman" w:hAnsi="Times New Roman" w:cs="Times New Roman"/>
        </w:rPr>
        <w:t xml:space="preserve">SOUD </w:t>
      </w:r>
      <w:r w:rsidR="00D52F92" w:rsidRPr="00FD20FE">
        <w:rPr>
          <w:rFonts w:ascii="Times New Roman" w:hAnsi="Times New Roman" w:cs="Times New Roman"/>
        </w:rPr>
        <w:t>with Rx</w:t>
      </w:r>
      <w:r w:rsidR="0026447A" w:rsidRPr="00FD20FE">
        <w:rPr>
          <w:rFonts w:ascii="Times New Roman" w:hAnsi="Times New Roman" w:cs="Times New Roman"/>
        </w:rPr>
        <w:t>: same as “chronic pain with Rx”, except these individuals are suffering</w:t>
      </w:r>
      <w:r w:rsidR="001B5ABB" w:rsidRPr="00FD20FE">
        <w:rPr>
          <w:rFonts w:ascii="Times New Roman" w:hAnsi="Times New Roman" w:cs="Times New Roman"/>
        </w:rPr>
        <w:t xml:space="preserve"> from SOUD</w:t>
      </w:r>
      <w:r w:rsidR="0026447A" w:rsidRPr="00FD20FE">
        <w:rPr>
          <w:rFonts w:ascii="Times New Roman" w:hAnsi="Times New Roman" w:cs="Times New Roman"/>
        </w:rPr>
        <w:t>.</w:t>
      </w:r>
      <w:r w:rsidR="0099641B" w:rsidRPr="00FD20FE">
        <w:rPr>
          <w:rFonts w:ascii="Times New Roman" w:hAnsi="Times New Roman" w:cs="Times New Roman"/>
        </w:rPr>
        <w:t xml:space="preserve"> We assume</w:t>
      </w:r>
      <w:r w:rsidR="00B063BD" w:rsidRPr="00FD20FE">
        <w:rPr>
          <w:rFonts w:ascii="Times New Roman" w:hAnsi="Times New Roman" w:cs="Times New Roman"/>
        </w:rPr>
        <w:t>d</w:t>
      </w:r>
      <w:r w:rsidR="0099641B" w:rsidRPr="00FD20FE">
        <w:rPr>
          <w:rFonts w:ascii="Times New Roman" w:hAnsi="Times New Roman" w:cs="Times New Roman"/>
        </w:rPr>
        <w:t xml:space="preserve"> that individuals with SOUD </w:t>
      </w:r>
      <w:r w:rsidR="00BB0941" w:rsidRPr="00FD20FE">
        <w:rPr>
          <w:rFonts w:ascii="Times New Roman" w:hAnsi="Times New Roman" w:cs="Times New Roman"/>
        </w:rPr>
        <w:t>mis</w:t>
      </w:r>
      <w:r w:rsidR="0099641B" w:rsidRPr="00FD20FE">
        <w:rPr>
          <w:rFonts w:ascii="Times New Roman" w:hAnsi="Times New Roman" w:cs="Times New Roman"/>
        </w:rPr>
        <w:t>use prescription opioids but do not have SHUD.</w:t>
      </w:r>
    </w:p>
    <w:p w14:paraId="6A3208D4" w14:textId="1AB757FF" w:rsidR="00D52F92" w:rsidRPr="00FD20FE" w:rsidRDefault="006E7C2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P</w:t>
      </w:r>
      <w:r w:rsidR="00FF60B7" w:rsidRPr="00FD20FE">
        <w:rPr>
          <w:rFonts w:ascii="Times New Roman" w:hAnsi="Times New Roman" w:cs="Times New Roman"/>
        </w:rPr>
        <w:t xml:space="preserve">ain-free </w:t>
      </w:r>
      <w:r w:rsidR="00BA26C3" w:rsidRPr="00FD20FE">
        <w:rPr>
          <w:rFonts w:ascii="Times New Roman" w:hAnsi="Times New Roman" w:cs="Times New Roman"/>
        </w:rPr>
        <w:t>SOUD</w:t>
      </w:r>
      <w:r w:rsidR="00D52F92" w:rsidRPr="00FD20FE">
        <w:rPr>
          <w:rFonts w:ascii="Times New Roman" w:hAnsi="Times New Roman" w:cs="Times New Roman"/>
        </w:rPr>
        <w:t xml:space="preserve"> with Rx</w:t>
      </w:r>
      <w:r w:rsidR="0026447A" w:rsidRPr="00FD20FE">
        <w:rPr>
          <w:rFonts w:ascii="Times New Roman" w:hAnsi="Times New Roman" w:cs="Times New Roman"/>
        </w:rPr>
        <w:t xml:space="preserve">: individuals </w:t>
      </w:r>
      <w:r w:rsidR="000D719B" w:rsidRPr="00FD20FE">
        <w:rPr>
          <w:rFonts w:ascii="Times New Roman" w:hAnsi="Times New Roman" w:cs="Times New Roman"/>
        </w:rPr>
        <w:t>with neither</w:t>
      </w:r>
      <w:r w:rsidR="0026447A" w:rsidRPr="00FD20FE">
        <w:rPr>
          <w:rFonts w:ascii="Times New Roman" w:hAnsi="Times New Roman" w:cs="Times New Roman"/>
        </w:rPr>
        <w:t xml:space="preserve"> acute </w:t>
      </w:r>
      <w:r w:rsidR="000D719B" w:rsidRPr="00FD20FE">
        <w:rPr>
          <w:rFonts w:ascii="Times New Roman" w:hAnsi="Times New Roman" w:cs="Times New Roman"/>
        </w:rPr>
        <w:t>n</w:t>
      </w:r>
      <w:r w:rsidR="0026447A" w:rsidRPr="00FD20FE">
        <w:rPr>
          <w:rFonts w:ascii="Times New Roman" w:hAnsi="Times New Roman" w:cs="Times New Roman"/>
        </w:rPr>
        <w:t>or chronic pain</w:t>
      </w:r>
      <w:r w:rsidR="00CF315B" w:rsidRPr="00FD20FE">
        <w:rPr>
          <w:rFonts w:ascii="Times New Roman" w:hAnsi="Times New Roman" w:cs="Times New Roman"/>
        </w:rPr>
        <w:t xml:space="preserve"> who</w:t>
      </w:r>
      <w:r w:rsidR="000D719B" w:rsidRPr="00FD20FE">
        <w:rPr>
          <w:rFonts w:ascii="Times New Roman" w:hAnsi="Times New Roman" w:cs="Times New Roman"/>
        </w:rPr>
        <w:t xml:space="preserve"> have SOUD and </w:t>
      </w:r>
      <w:r w:rsidR="0051772F" w:rsidRPr="00FD20FE">
        <w:rPr>
          <w:rFonts w:ascii="Times New Roman" w:hAnsi="Times New Roman" w:cs="Times New Roman"/>
        </w:rPr>
        <w:t>are being</w:t>
      </w:r>
      <w:r w:rsidR="000D719B" w:rsidRPr="00FD20FE">
        <w:rPr>
          <w:rFonts w:ascii="Times New Roman" w:hAnsi="Times New Roman" w:cs="Times New Roman"/>
        </w:rPr>
        <w:t xml:space="preserve"> prescribed opioids.</w:t>
      </w:r>
    </w:p>
    <w:p w14:paraId="4033C9A1" w14:textId="397CB264" w:rsidR="00D52F92" w:rsidRPr="00FD20FE" w:rsidRDefault="00BA26C3"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SOUD without Rx</w:t>
      </w:r>
      <w:r w:rsidR="000D719B" w:rsidRPr="00FD20FE">
        <w:rPr>
          <w:rFonts w:ascii="Times New Roman" w:hAnsi="Times New Roman" w:cs="Times New Roman"/>
        </w:rPr>
        <w:t xml:space="preserve">: individuals with SOUD </w:t>
      </w:r>
      <w:r w:rsidR="00472CF0" w:rsidRPr="00FD20FE">
        <w:rPr>
          <w:rFonts w:ascii="Times New Roman" w:hAnsi="Times New Roman" w:cs="Times New Roman"/>
        </w:rPr>
        <w:t>without a current prescription for opioids</w:t>
      </w:r>
      <w:r w:rsidR="000D719B" w:rsidRPr="00FD20FE">
        <w:rPr>
          <w:rFonts w:ascii="Times New Roman" w:hAnsi="Times New Roman" w:cs="Times New Roman"/>
        </w:rPr>
        <w:t xml:space="preserve"> </w:t>
      </w:r>
      <w:r w:rsidR="0002511A" w:rsidRPr="00FD20FE">
        <w:rPr>
          <w:rFonts w:ascii="Times New Roman" w:hAnsi="Times New Roman" w:cs="Times New Roman"/>
        </w:rPr>
        <w:t xml:space="preserve">who </w:t>
      </w:r>
      <w:r w:rsidR="000D719B" w:rsidRPr="00FD20FE">
        <w:rPr>
          <w:rFonts w:ascii="Times New Roman" w:hAnsi="Times New Roman" w:cs="Times New Roman"/>
        </w:rPr>
        <w:t>thus must get opioids through diversion from those with a prescription.</w:t>
      </w:r>
      <w:r w:rsidR="00DB5A30" w:rsidRPr="00FD20FE">
        <w:rPr>
          <w:rFonts w:ascii="Times New Roman" w:hAnsi="Times New Roman" w:cs="Times New Roman"/>
        </w:rPr>
        <w:t xml:space="preserve"> </w:t>
      </w:r>
      <w:r w:rsidR="000D719B" w:rsidRPr="00FD20FE">
        <w:rPr>
          <w:rFonts w:ascii="Times New Roman" w:hAnsi="Times New Roman" w:cs="Times New Roman"/>
        </w:rPr>
        <w:t>These individuals may or may not have chronic pain.</w:t>
      </w:r>
    </w:p>
    <w:p w14:paraId="3EEEE053" w14:textId="5CF14066" w:rsidR="00BA26C3" w:rsidRPr="00FD20FE" w:rsidRDefault="00BA26C3"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SHUD</w:t>
      </w:r>
      <w:r w:rsidR="00570A21" w:rsidRPr="00FD20FE">
        <w:rPr>
          <w:rFonts w:ascii="Times New Roman" w:hAnsi="Times New Roman" w:cs="Times New Roman"/>
        </w:rPr>
        <w:t>: individuals with severe heroin use disorder (SHUD)</w:t>
      </w:r>
      <w:r w:rsidR="00F32733" w:rsidRPr="00FD20FE">
        <w:rPr>
          <w:rFonts w:ascii="Times New Roman" w:hAnsi="Times New Roman" w:cs="Times New Roman"/>
        </w:rPr>
        <w:t>.</w:t>
      </w:r>
      <w:r w:rsidR="00E970AA" w:rsidRPr="00FD20FE">
        <w:rPr>
          <w:rFonts w:ascii="Times New Roman" w:hAnsi="Times New Roman" w:cs="Times New Roman"/>
        </w:rPr>
        <w:t xml:space="preserve"> </w:t>
      </w:r>
      <w:r w:rsidR="00F32733" w:rsidRPr="00FD20FE">
        <w:rPr>
          <w:rFonts w:ascii="Times New Roman" w:hAnsi="Times New Roman" w:cs="Times New Roman"/>
        </w:rPr>
        <w:t>These</w:t>
      </w:r>
      <w:r w:rsidR="00F42F61" w:rsidRPr="00FD20FE">
        <w:rPr>
          <w:rFonts w:ascii="Times New Roman" w:hAnsi="Times New Roman" w:cs="Times New Roman"/>
        </w:rPr>
        <w:t xml:space="preserve"> individuals </w:t>
      </w:r>
      <w:r w:rsidR="00F32733" w:rsidRPr="00FD20FE">
        <w:rPr>
          <w:rFonts w:ascii="Times New Roman" w:hAnsi="Times New Roman" w:cs="Times New Roman"/>
        </w:rPr>
        <w:t xml:space="preserve">may </w:t>
      </w:r>
      <w:r w:rsidR="0099641B" w:rsidRPr="00FD20FE">
        <w:rPr>
          <w:rFonts w:ascii="Times New Roman" w:hAnsi="Times New Roman" w:cs="Times New Roman"/>
        </w:rPr>
        <w:t xml:space="preserve">also </w:t>
      </w:r>
      <w:r w:rsidR="00BB0941" w:rsidRPr="00FD20FE">
        <w:rPr>
          <w:rFonts w:ascii="Times New Roman" w:hAnsi="Times New Roman" w:cs="Times New Roman"/>
        </w:rPr>
        <w:t>mis</w:t>
      </w:r>
      <w:r w:rsidR="0099641B" w:rsidRPr="00FD20FE">
        <w:rPr>
          <w:rFonts w:ascii="Times New Roman" w:hAnsi="Times New Roman" w:cs="Times New Roman"/>
        </w:rPr>
        <w:t>use prescription pills</w:t>
      </w:r>
      <w:r w:rsidR="00570A21" w:rsidRPr="00FD20FE">
        <w:rPr>
          <w:rFonts w:ascii="Times New Roman" w:hAnsi="Times New Roman" w:cs="Times New Roman"/>
        </w:rPr>
        <w:t>.</w:t>
      </w:r>
    </w:p>
    <w:p w14:paraId="6D20A87E" w14:textId="684F4041" w:rsidR="00BA26C3" w:rsidRPr="00FD20FE" w:rsidRDefault="00FF60B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SOUD</w:t>
      </w:r>
      <w:r w:rsidR="009C188C" w:rsidRPr="00FD20FE">
        <w:rPr>
          <w:rFonts w:ascii="Times New Roman" w:hAnsi="Times New Roman" w:cs="Times New Roman"/>
        </w:rPr>
        <w:t xml:space="preserve"> in </w:t>
      </w:r>
      <w:r w:rsidR="0078359B" w:rsidRPr="00FD20FE">
        <w:rPr>
          <w:rFonts w:ascii="Times New Roman" w:hAnsi="Times New Roman" w:cs="Times New Roman"/>
        </w:rPr>
        <w:t>MAT</w:t>
      </w:r>
      <w:r w:rsidR="00570A21" w:rsidRPr="00FD20FE">
        <w:rPr>
          <w:rFonts w:ascii="Times New Roman" w:hAnsi="Times New Roman" w:cs="Times New Roman"/>
        </w:rPr>
        <w:t xml:space="preserve">: individuals being treated for SOUD </w:t>
      </w:r>
      <w:r w:rsidR="00A11E5A" w:rsidRPr="00FD20FE">
        <w:rPr>
          <w:rFonts w:ascii="Times New Roman" w:hAnsi="Times New Roman" w:cs="Times New Roman"/>
        </w:rPr>
        <w:t>by</w:t>
      </w:r>
      <w:r w:rsidR="00570A21" w:rsidRPr="00FD20FE">
        <w:rPr>
          <w:rFonts w:ascii="Times New Roman" w:hAnsi="Times New Roman" w:cs="Times New Roman"/>
        </w:rPr>
        <w:t xml:space="preserve"> </w:t>
      </w:r>
      <w:r w:rsidR="0078359B" w:rsidRPr="00FD20FE">
        <w:rPr>
          <w:rFonts w:ascii="Times New Roman" w:hAnsi="Times New Roman" w:cs="Times New Roman"/>
        </w:rPr>
        <w:t>medication-assisted therapy</w:t>
      </w:r>
      <w:r w:rsidR="00570A21" w:rsidRPr="00FD20FE">
        <w:rPr>
          <w:rFonts w:ascii="Times New Roman" w:hAnsi="Times New Roman" w:cs="Times New Roman"/>
        </w:rPr>
        <w:t xml:space="preserve"> (</w:t>
      </w:r>
      <w:r w:rsidR="0078359B" w:rsidRPr="00FD20FE">
        <w:rPr>
          <w:rFonts w:ascii="Times New Roman" w:hAnsi="Times New Roman" w:cs="Times New Roman"/>
        </w:rPr>
        <w:t>MAT</w:t>
      </w:r>
      <w:r w:rsidR="00570A21" w:rsidRPr="00FD20FE">
        <w:rPr>
          <w:rFonts w:ascii="Times New Roman" w:hAnsi="Times New Roman" w:cs="Times New Roman"/>
        </w:rPr>
        <w:t>).</w:t>
      </w:r>
      <w:r w:rsidR="00DB5A30" w:rsidRPr="00FD20FE">
        <w:rPr>
          <w:rFonts w:ascii="Times New Roman" w:hAnsi="Times New Roman" w:cs="Times New Roman"/>
        </w:rPr>
        <w:t xml:space="preserve"> </w:t>
      </w:r>
    </w:p>
    <w:p w14:paraId="714145AF" w14:textId="787DA90C" w:rsidR="00FF60B7" w:rsidRPr="00FD20FE" w:rsidRDefault="00FF60B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SHUD</w:t>
      </w:r>
      <w:r w:rsidR="009C188C" w:rsidRPr="00FD20FE">
        <w:rPr>
          <w:rFonts w:ascii="Times New Roman" w:hAnsi="Times New Roman" w:cs="Times New Roman"/>
        </w:rPr>
        <w:t xml:space="preserve"> in </w:t>
      </w:r>
      <w:r w:rsidR="0078359B" w:rsidRPr="00FD20FE">
        <w:rPr>
          <w:rFonts w:ascii="Times New Roman" w:hAnsi="Times New Roman" w:cs="Times New Roman"/>
        </w:rPr>
        <w:t>MAT</w:t>
      </w:r>
      <w:r w:rsidR="00570A21" w:rsidRPr="00FD20FE">
        <w:rPr>
          <w:rFonts w:ascii="Times New Roman" w:hAnsi="Times New Roman" w:cs="Times New Roman"/>
        </w:rPr>
        <w:t xml:space="preserve">: individuals being treated for SHUD </w:t>
      </w:r>
      <w:r w:rsidR="00A11E5A" w:rsidRPr="00FD20FE">
        <w:rPr>
          <w:rFonts w:ascii="Times New Roman" w:hAnsi="Times New Roman" w:cs="Times New Roman"/>
        </w:rPr>
        <w:t>by</w:t>
      </w:r>
      <w:r w:rsidR="00570A21" w:rsidRPr="00FD20FE">
        <w:rPr>
          <w:rFonts w:ascii="Times New Roman" w:hAnsi="Times New Roman" w:cs="Times New Roman"/>
        </w:rPr>
        <w:t xml:space="preserve"> </w:t>
      </w:r>
      <w:r w:rsidR="0078359B" w:rsidRPr="00FD20FE">
        <w:rPr>
          <w:rFonts w:ascii="Times New Roman" w:hAnsi="Times New Roman" w:cs="Times New Roman"/>
        </w:rPr>
        <w:t>medication-assisted therapy</w:t>
      </w:r>
      <w:r w:rsidR="00570A21" w:rsidRPr="00FD20FE">
        <w:rPr>
          <w:rFonts w:ascii="Times New Roman" w:hAnsi="Times New Roman" w:cs="Times New Roman"/>
        </w:rPr>
        <w:t xml:space="preserve"> (</w:t>
      </w:r>
      <w:r w:rsidR="0078359B" w:rsidRPr="00FD20FE">
        <w:rPr>
          <w:rFonts w:ascii="Times New Roman" w:hAnsi="Times New Roman" w:cs="Times New Roman"/>
        </w:rPr>
        <w:t>MAT</w:t>
      </w:r>
      <w:r w:rsidR="00570A21" w:rsidRPr="00FD20FE">
        <w:rPr>
          <w:rFonts w:ascii="Times New Roman" w:hAnsi="Times New Roman" w:cs="Times New Roman"/>
        </w:rPr>
        <w:t>).</w:t>
      </w:r>
      <w:r w:rsidR="00DB5A30" w:rsidRPr="00FD20FE">
        <w:rPr>
          <w:rFonts w:ascii="Times New Roman" w:hAnsi="Times New Roman" w:cs="Times New Roman"/>
        </w:rPr>
        <w:t xml:space="preserve"> </w:t>
      </w:r>
    </w:p>
    <w:p w14:paraId="10D6B1AD" w14:textId="7B8F352B" w:rsidR="00472CF0" w:rsidRPr="00FD20FE" w:rsidRDefault="006E7C27" w:rsidP="008051FD">
      <w:pPr>
        <w:pStyle w:val="ListParagraph"/>
        <w:numPr>
          <w:ilvl w:val="0"/>
          <w:numId w:val="1"/>
        </w:numPr>
        <w:ind w:left="450" w:hanging="270"/>
        <w:rPr>
          <w:rFonts w:ascii="Times New Roman" w:hAnsi="Times New Roman" w:cs="Times New Roman"/>
        </w:rPr>
      </w:pPr>
      <w:r w:rsidRPr="00FD20FE">
        <w:rPr>
          <w:rFonts w:ascii="Times New Roman" w:hAnsi="Times New Roman" w:cs="Times New Roman"/>
        </w:rPr>
        <w:t>D</w:t>
      </w:r>
      <w:r w:rsidR="00BA26C3" w:rsidRPr="00FD20FE">
        <w:rPr>
          <w:rFonts w:ascii="Times New Roman" w:hAnsi="Times New Roman" w:cs="Times New Roman"/>
        </w:rPr>
        <w:t>ead</w:t>
      </w:r>
      <w:r w:rsidR="006A5892" w:rsidRPr="00FD20FE">
        <w:rPr>
          <w:rFonts w:ascii="Times New Roman" w:hAnsi="Times New Roman" w:cs="Times New Roman"/>
        </w:rPr>
        <w:t>.</w:t>
      </w:r>
    </w:p>
    <w:p w14:paraId="3FF7ADA7" w14:textId="0E9CD6FC" w:rsidR="00472CF0" w:rsidRPr="00FD20FE" w:rsidRDefault="00056D6D" w:rsidP="008051FD">
      <w:pPr>
        <w:ind w:firstLine="720"/>
        <w:rPr>
          <w:rFonts w:cs="Times New Roman"/>
        </w:rPr>
      </w:pPr>
      <w:r w:rsidRPr="00FD20FE">
        <w:rPr>
          <w:rFonts w:cs="Times New Roman"/>
        </w:rPr>
        <w:t xml:space="preserve">We did not model SHUD for individuals who initiate heroin use directly without first having addiction to prescription opioids because they are less likely to be impacted by opioid </w:t>
      </w:r>
      <w:r w:rsidRPr="00FD20FE">
        <w:rPr>
          <w:rFonts w:cs="Times New Roman"/>
        </w:rPr>
        <w:lastRenderedPageBreak/>
        <w:t xml:space="preserve">prescribing practices. </w:t>
      </w:r>
      <w:r w:rsidR="006B1BE4" w:rsidRPr="00FD20FE">
        <w:rPr>
          <w:rFonts w:cs="Times New Roman"/>
        </w:rPr>
        <w:t>We</w:t>
      </w:r>
      <w:r w:rsidR="000C43FE" w:rsidRPr="00FD20FE">
        <w:rPr>
          <w:rFonts w:cs="Times New Roman"/>
        </w:rPr>
        <w:t xml:space="preserve"> instead only include</w:t>
      </w:r>
      <w:r w:rsidR="00202321" w:rsidRPr="00FD20FE">
        <w:rPr>
          <w:rFonts w:cs="Times New Roman"/>
        </w:rPr>
        <w:t>d</w:t>
      </w:r>
      <w:r w:rsidR="000C43FE" w:rsidRPr="00FD20FE">
        <w:rPr>
          <w:rFonts w:cs="Times New Roman"/>
        </w:rPr>
        <w:t xml:space="preserve"> individuals with SHUD who progressed from SOUD.</w:t>
      </w:r>
      <w:r w:rsidR="00E970AA" w:rsidRPr="00FD20FE">
        <w:rPr>
          <w:rFonts w:cs="Times New Roman"/>
        </w:rPr>
        <w:t xml:space="preserve"> </w:t>
      </w:r>
      <w:r w:rsidR="000C43FE" w:rsidRPr="00FD20FE">
        <w:rPr>
          <w:rFonts w:cs="Times New Roman"/>
        </w:rPr>
        <w:t xml:space="preserve">We also </w:t>
      </w:r>
      <w:r w:rsidR="00202321" w:rsidRPr="00FD20FE">
        <w:rPr>
          <w:rFonts w:cs="Times New Roman"/>
        </w:rPr>
        <w:t xml:space="preserve">did </w:t>
      </w:r>
      <w:r w:rsidR="000C43FE" w:rsidRPr="00FD20FE">
        <w:rPr>
          <w:rFonts w:cs="Times New Roman"/>
        </w:rPr>
        <w:t>not model prescription of opioids to the terminally ill, as the pain states we account</w:t>
      </w:r>
      <w:r w:rsidR="00202321" w:rsidRPr="00FD20FE">
        <w:rPr>
          <w:rFonts w:cs="Times New Roman"/>
        </w:rPr>
        <w:t>ed</w:t>
      </w:r>
      <w:r w:rsidR="000C43FE" w:rsidRPr="00FD20FE">
        <w:rPr>
          <w:rFonts w:cs="Times New Roman"/>
        </w:rPr>
        <w:t xml:space="preserve"> for in our model are limited to acute pain, chronic pain, and pain-free.</w:t>
      </w:r>
    </w:p>
    <w:p w14:paraId="707F31FC" w14:textId="77777777" w:rsidR="00816BA0" w:rsidRPr="00FD20FE" w:rsidRDefault="00816BA0" w:rsidP="008051FD">
      <w:pPr>
        <w:rPr>
          <w:rFonts w:cs="Times New Roman"/>
          <w:b/>
        </w:rPr>
      </w:pPr>
    </w:p>
    <w:p w14:paraId="562E951B" w14:textId="2D555B55" w:rsidR="00396B58" w:rsidRPr="00FD20FE" w:rsidRDefault="00D9413A" w:rsidP="008051FD">
      <w:pPr>
        <w:rPr>
          <w:rFonts w:cs="Times New Roman"/>
          <w:b/>
        </w:rPr>
      </w:pPr>
      <w:r w:rsidRPr="00FD20FE">
        <w:rPr>
          <w:rFonts w:cs="Times New Roman"/>
          <w:b/>
        </w:rPr>
        <w:t>S1.3 Initial Compartment Sizes</w:t>
      </w:r>
    </w:p>
    <w:p w14:paraId="169B6CDB" w14:textId="60344618" w:rsidR="001229C1" w:rsidRPr="00FD20FE" w:rsidRDefault="008C2E6E" w:rsidP="008051FD">
      <w:pPr>
        <w:ind w:firstLine="720"/>
        <w:rPr>
          <w:rFonts w:cs="Times New Roman"/>
        </w:rPr>
      </w:pPr>
      <w:r w:rsidRPr="00FD20FE">
        <w:rPr>
          <w:rFonts w:cs="Times New Roman"/>
        </w:rPr>
        <w:t xml:space="preserve">Here we describe how we </w:t>
      </w:r>
      <w:r w:rsidR="002F71E1" w:rsidRPr="00FD20FE">
        <w:rPr>
          <w:rFonts w:cs="Times New Roman"/>
        </w:rPr>
        <w:t>estimated</w:t>
      </w:r>
      <w:r w:rsidRPr="00FD20FE">
        <w:rPr>
          <w:rFonts w:cs="Times New Roman"/>
        </w:rPr>
        <w:t xml:space="preserve"> the number of individuals in each compartment at the start of </w:t>
      </w:r>
      <w:r w:rsidR="002F71E1" w:rsidRPr="00FD20FE">
        <w:rPr>
          <w:rFonts w:cs="Times New Roman"/>
        </w:rPr>
        <w:t xml:space="preserve">the modeled </w:t>
      </w:r>
      <w:r w:rsidRPr="00FD20FE">
        <w:rPr>
          <w:rFonts w:cs="Times New Roman"/>
        </w:rPr>
        <w:t>time horizon.</w:t>
      </w:r>
      <w:r w:rsidR="00DB5A30" w:rsidRPr="00FD20FE">
        <w:rPr>
          <w:rFonts w:cs="Times New Roman"/>
        </w:rPr>
        <w:t xml:space="preserve"> </w:t>
      </w:r>
      <w:r w:rsidR="00CD7502" w:rsidRPr="00FD20FE">
        <w:rPr>
          <w:rFonts w:cs="Times New Roman"/>
        </w:rPr>
        <w:t>We set the</w:t>
      </w:r>
      <w:r w:rsidR="00A4777C" w:rsidRPr="00FD20FE">
        <w:rPr>
          <w:rFonts w:cs="Times New Roman"/>
        </w:rPr>
        <w:t xml:space="preserve"> total initial model population size </w:t>
      </w:r>
      <w:r w:rsidR="00CD7502" w:rsidRPr="00FD20FE">
        <w:rPr>
          <w:rFonts w:cs="Times New Roman"/>
        </w:rPr>
        <w:t>to</w:t>
      </w:r>
      <w:r w:rsidR="00A4777C" w:rsidRPr="00FD20FE">
        <w:rPr>
          <w:rFonts w:cs="Times New Roman"/>
        </w:rPr>
        <w:t xml:space="preserve"> the size of the US population </w:t>
      </w:r>
      <w:r w:rsidR="00734BBC" w:rsidRPr="00FD20FE">
        <w:rPr>
          <w:rFonts w:cs="Times New Roman"/>
        </w:rPr>
        <w:t xml:space="preserve">aged 12 and older </w:t>
      </w:r>
      <w:r w:rsidR="00A4777C" w:rsidRPr="00FD20FE">
        <w:rPr>
          <w:rFonts w:cs="Times New Roman"/>
        </w:rPr>
        <w:t>in 2015.</w:t>
      </w:r>
      <w:hyperlink w:anchor="_ENREF_1" w:tooltip="US Census Bureau, 2016 #295" w:history="1">
        <w:r w:rsidR="00726019" w:rsidRPr="00FD20FE">
          <w:rPr>
            <w:rFonts w:cs="Times New Roman"/>
          </w:rPr>
          <w:fldChar w:fldCharType="begin"/>
        </w:r>
        <w:r w:rsidR="00726019" w:rsidRPr="00FD20FE">
          <w:rPr>
            <w:rFonts w:cs="Times New Roman"/>
          </w:rPr>
          <w:instrText xml:space="preserve"> ADDIN EN.CITE &lt;EndNote&gt;&lt;Cite&gt;&lt;Author&gt;US Census Bureau&lt;/Author&gt;&lt;Year&gt;2016&lt;/Year&gt;&lt;RecNum&gt;295&lt;/RecNum&gt;&lt;DisplayText&gt;&lt;style face="superscript"&gt;1&lt;/style&gt;&lt;/DisplayText&gt;&lt;record&gt;&lt;rec-number&gt;295&lt;/rec-number&gt;&lt;foreign-keys&gt;&lt;key app="EN" db-id="dazaf5eeutvxaieddtmv9tamp0es0e0r2a9e" timestamp="1471280313"&gt;295&lt;/key&gt;&lt;/foreign-keys&gt;&lt;ref-type name="Web Page"&gt;12&lt;/ref-type&gt;&lt;contributors&gt;&lt;authors&gt;&lt;author&gt;US Census Bureau,&lt;/author&gt;&lt;/authors&gt;&lt;/contributors&gt;&lt;titles&gt;&lt;title&gt;Annual estimates of the resident population by single year of age and sex for the United States: April 1, 2010 to July 1, 2015&lt;/title&gt;&lt;/titles&gt;&lt;volume&gt;2017&lt;/volume&gt;&lt;number&gt;Jun 17&lt;/number&gt;&lt;dates&gt;&lt;year&gt;2016&lt;/year&gt;&lt;/dates&gt;&lt;publisher&gt;U.S. Census Bureau, Population Division&lt;/publisher&gt;&lt;urls&gt;&lt;related-urls&gt;&lt;url&gt;https://factfinder.census.gov/faces/tableservices/jsf/pages/productview.xhtml?src=bkmk&lt;/url&gt;&lt;/related-urls&gt;&lt;/urls&gt;&lt;/record&gt;&lt;/Cite&gt;&lt;/EndNote&gt;</w:instrText>
        </w:r>
        <w:r w:rsidR="00726019" w:rsidRPr="00FD20FE">
          <w:rPr>
            <w:rFonts w:cs="Times New Roman"/>
          </w:rPr>
          <w:fldChar w:fldCharType="separate"/>
        </w:r>
        <w:r w:rsidR="00726019" w:rsidRPr="00FD20FE">
          <w:rPr>
            <w:rFonts w:cs="Times New Roman"/>
            <w:noProof/>
            <w:vertAlign w:val="superscript"/>
          </w:rPr>
          <w:t>1</w:t>
        </w:r>
        <w:r w:rsidR="00726019" w:rsidRPr="00FD20FE">
          <w:rPr>
            <w:rFonts w:cs="Times New Roman"/>
          </w:rPr>
          <w:fldChar w:fldCharType="end"/>
        </w:r>
      </w:hyperlink>
      <w:r w:rsidR="00E970AA" w:rsidRPr="00FD20FE">
        <w:rPr>
          <w:rFonts w:cs="Times New Roman"/>
        </w:rPr>
        <w:t xml:space="preserve"> </w:t>
      </w:r>
      <w:r w:rsidR="001229C1" w:rsidRPr="00FD20FE">
        <w:rPr>
          <w:rFonts w:cs="Times New Roman"/>
        </w:rPr>
        <w:t>We estimated acute pain prevalence among the population without chronic pain or addiction</w:t>
      </w:r>
      <w:r w:rsidR="00BB0941" w:rsidRPr="00FD20FE">
        <w:rPr>
          <w:rFonts w:cs="Times New Roman"/>
        </w:rPr>
        <w:t>,</w:t>
      </w:r>
      <w:r w:rsidR="001229C1" w:rsidRPr="00FD20FE">
        <w:rPr>
          <w:rFonts w:cs="Times New Roman"/>
        </w:rPr>
        <w:t xml:space="preserve"> based on the percentage of the population undergoing inpatient or outpatient surgery per month</w:t>
      </w:r>
      <w:r w:rsidR="00FF7FA9" w:rsidRPr="00FD20FE">
        <w:rPr>
          <w:rFonts w:cs="Times New Roman"/>
        </w:rPr>
        <w:t>.</w:t>
      </w:r>
      <w:r w:rsidR="00816C40" w:rsidRPr="00FD20FE">
        <w:rPr>
          <w:rFonts w:cs="Times New Roman"/>
        </w:rPr>
        <w:fldChar w:fldCharType="begin">
          <w:fldData xml:space="preserve">PEVuZE5vdGU+PENpdGU+PEF1dGhvcj5DdWxsZW48L0F1dGhvcj48WWVhcj4yMDA5PC9ZZWFyPjxS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</w:fldData>
        </w:fldChar>
      </w:r>
      <w:r w:rsidR="00134CC5" w:rsidRPr="00FD20FE">
        <w:rPr>
          <w:rFonts w:cs="Times New Roman"/>
        </w:rPr>
        <w:instrText xml:space="preserve"> ADDIN EN.CITE </w:instrText>
      </w:r>
      <w:r w:rsidR="00134CC5" w:rsidRPr="00FD20FE">
        <w:rPr>
          <w:rFonts w:cs="Times New Roman"/>
        </w:rPr>
        <w:fldChar w:fldCharType="begin">
          <w:fldData xml:space="preserve">PEVuZE5vdGU+PENpdGU+PEF1dGhvcj5DdWxsZW48L0F1dGhvcj48WWVhcj4yMDA5PC9ZZWFyPjxS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</w:fldData>
        </w:fldChar>
      </w:r>
      <w:r w:rsidR="00134CC5" w:rsidRPr="00FD20FE">
        <w:rPr>
          <w:rFonts w:cs="Times New Roman"/>
        </w:rPr>
        <w:instrText xml:space="preserve"> ADDIN EN.CITE.DATA </w:instrText>
      </w:r>
      <w:r w:rsidR="00134CC5" w:rsidRPr="00FD20FE">
        <w:rPr>
          <w:rFonts w:cs="Times New Roman"/>
        </w:rPr>
      </w:r>
      <w:r w:rsidR="00134CC5" w:rsidRPr="00FD20FE">
        <w:rPr>
          <w:rFonts w:cs="Times New Roman"/>
        </w:rPr>
        <w:fldChar w:fldCharType="end"/>
      </w:r>
      <w:r w:rsidR="00816C40" w:rsidRPr="00FD20FE">
        <w:rPr>
          <w:rFonts w:cs="Times New Roman"/>
        </w:rPr>
      </w:r>
      <w:r w:rsidR="00816C40" w:rsidRPr="00FD20FE">
        <w:rPr>
          <w:rFonts w:cs="Times New Roman"/>
        </w:rPr>
        <w:fldChar w:fldCharType="separate"/>
      </w:r>
      <w:hyperlink w:anchor="_ENREF_2" w:tooltip="Cullen, 2009 #1623" w:history="1">
        <w:r w:rsidR="00726019" w:rsidRPr="00FD20FE">
          <w:rPr>
            <w:rFonts w:cs="Times New Roman"/>
            <w:noProof/>
            <w:vertAlign w:val="superscript"/>
          </w:rPr>
          <w:t>2</w:t>
        </w:r>
      </w:hyperlink>
      <w:r w:rsidR="00134CC5" w:rsidRPr="00FD20FE">
        <w:rPr>
          <w:rFonts w:cs="Times New Roman"/>
          <w:noProof/>
          <w:vertAlign w:val="superscript"/>
        </w:rPr>
        <w:t>,</w:t>
      </w:r>
      <w:hyperlink w:anchor="_ENREF_3" w:tooltip="DeFrances, 2008 #1630" w:history="1">
        <w:r w:rsidR="00726019" w:rsidRPr="00FD20FE">
          <w:rPr>
            <w:rFonts w:cs="Times New Roman"/>
            <w:noProof/>
            <w:vertAlign w:val="superscript"/>
          </w:rPr>
          <w:t>3</w:t>
        </w:r>
      </w:hyperlink>
      <w:r w:rsidR="00816C40" w:rsidRPr="00FD20FE">
        <w:rPr>
          <w:rFonts w:cs="Times New Roman"/>
        </w:rPr>
        <w:fldChar w:fldCharType="end"/>
      </w:r>
      <w:r w:rsidR="001229C1" w:rsidRPr="00FD20FE">
        <w:rPr>
          <w:rFonts w:cs="Times New Roman"/>
        </w:rPr>
        <w:t xml:space="preserve"> </w:t>
      </w:r>
      <w:r w:rsidR="00FF7FA9" w:rsidRPr="00FD20FE">
        <w:rPr>
          <w:rFonts w:cs="Times New Roman"/>
        </w:rPr>
        <w:t xml:space="preserve">We also included </w:t>
      </w:r>
      <w:r w:rsidR="001229C1" w:rsidRPr="00FD20FE">
        <w:rPr>
          <w:rFonts w:cs="Times New Roman"/>
        </w:rPr>
        <w:t>the percentage of the population treated for trauma in an emergency department</w:t>
      </w:r>
      <w:r w:rsidR="00DF45B8" w:rsidRPr="00FD20FE">
        <w:rPr>
          <w:rFonts w:cs="Times New Roman"/>
        </w:rPr>
        <w:t>,</w:t>
      </w:r>
      <w:hyperlink w:anchor="_ENREF_4" w:tooltip="Sullivan, 2016 #1651" w:history="1">
        <w:r w:rsidR="00726019" w:rsidRPr="00FD20FE">
          <w:rPr>
            <w:rFonts w:cs="Times New Roman"/>
          </w:rPr>
          <w:fldChar w:fldCharType="begin">
            <w:fldData xml:space="preserve">PEVuZE5vdGU+PENpdGU+PEF1dGhvcj5TdWxsaXZhbjwvQXV0aG9yPjxZZWFyPjIwMTY8L1llYXI+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TdWxsaXZhbjwvQXV0aG9yPjxZZWFyPjIwMTY8L1llYXI+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4</w:t>
        </w:r>
        <w:r w:rsidR="00726019" w:rsidRPr="00FD20FE">
          <w:rPr>
            <w:rFonts w:cs="Times New Roman"/>
          </w:rPr>
          <w:fldChar w:fldCharType="end"/>
        </w:r>
      </w:hyperlink>
      <w:r w:rsidR="00DF45B8" w:rsidRPr="00FD20FE">
        <w:rPr>
          <w:rFonts w:cs="Times New Roman"/>
        </w:rPr>
        <w:t xml:space="preserve"> </w:t>
      </w:r>
      <w:r w:rsidR="001229C1" w:rsidRPr="00FD20FE">
        <w:rPr>
          <w:rFonts w:cs="Times New Roman"/>
        </w:rPr>
        <w:t xml:space="preserve">excluding the few who </w:t>
      </w:r>
      <w:r w:rsidR="00BB0941" w:rsidRPr="00FD20FE">
        <w:rPr>
          <w:rFonts w:cs="Times New Roman"/>
        </w:rPr>
        <w:t>are</w:t>
      </w:r>
      <w:r w:rsidR="001229C1" w:rsidRPr="00FD20FE">
        <w:rPr>
          <w:rFonts w:cs="Times New Roman"/>
        </w:rPr>
        <w:t xml:space="preserve"> hospitalized</w:t>
      </w:r>
      <w:hyperlink w:anchor="_ENREF_5" w:tooltip="National Center for Injury Prevention and Control, 2006 #1657" w:history="1">
        <w:r w:rsidR="00726019" w:rsidRPr="00FD20FE">
          <w:rPr>
            <w:rFonts w:cs="Times New Roman"/>
          </w:rPr>
          <w:fldChar w:fldCharType="begin"/>
        </w:r>
        <w:r w:rsidR="00726019" w:rsidRPr="00FD20FE">
          <w:rPr>
            <w:rFonts w:cs="Times New Roman"/>
          </w:rPr>
          <w:instrText xml:space="preserve"> ADDIN EN.CITE &lt;EndNote&gt;&lt;Cite&gt;&lt;Author&gt;National Center for Injury Prevention and Control&lt;/Author&gt;&lt;Year&gt;2006&lt;/Year&gt;&lt;RecNum&gt;1657&lt;/RecNum&gt;&lt;DisplayText&gt;&lt;style face="superscript"&gt;5&lt;/style&gt;&lt;/DisplayText&gt;&lt;record&gt;&lt;rec-number&gt;1657&lt;/rec-number&gt;&lt;foreign-keys&gt;&lt;key app="EN" db-id="dazaf5eeutvxaieddtmv9tamp0es0e0r2a9e" timestamp="1508148540"&gt;1657&lt;/key&gt;&lt;/foreign-keys&gt;&lt;ref-type name="Report"&gt;27&lt;/ref-type&gt;&lt;contributors&gt;&lt;authors&gt;&lt;author&gt;National Center for Injury Prevention and Control,&lt;/author&gt;&lt;/authors&gt;&lt;/contributors&gt;&lt;titles&gt;&lt;title&gt;CDC Injury Fact Book&lt;/title&gt;&lt;/titles&gt;&lt;dates&gt;&lt;year&gt;2006&lt;/year&gt;&lt;/dates&gt;&lt;pub-location&gt;Atlanta, GA&lt;/pub-location&gt;&lt;publisher&gt;Centers for Disease Control and Prevention&lt;/publisher&gt;&lt;urls&gt;&lt;/urls&gt;&lt;/record&gt;&lt;/Cite&gt;&lt;/EndNote&gt;</w:instrText>
        </w:r>
        <w:r w:rsidR="00726019" w:rsidRPr="00FD20FE">
          <w:rPr>
            <w:rFonts w:cs="Times New Roman"/>
          </w:rPr>
          <w:fldChar w:fldCharType="separate"/>
        </w:r>
        <w:r w:rsidR="00726019" w:rsidRPr="00FD20FE">
          <w:rPr>
            <w:rFonts w:cs="Times New Roman"/>
            <w:noProof/>
            <w:vertAlign w:val="superscript"/>
          </w:rPr>
          <w:t>5</w:t>
        </w:r>
        <w:r w:rsidR="00726019" w:rsidRPr="00FD20FE">
          <w:rPr>
            <w:rFonts w:cs="Times New Roman"/>
          </w:rPr>
          <w:fldChar w:fldCharType="end"/>
        </w:r>
      </w:hyperlink>
      <w:r w:rsidR="00DF45B8" w:rsidRPr="00FD20FE">
        <w:rPr>
          <w:rFonts w:cs="Times New Roman"/>
        </w:rPr>
        <w:t xml:space="preserve"> to avoid double counting, and excluding </w:t>
      </w:r>
      <w:r w:rsidR="000B58E1" w:rsidRPr="00FD20FE">
        <w:rPr>
          <w:rFonts w:cs="Times New Roman"/>
        </w:rPr>
        <w:t xml:space="preserve">an estimated </w:t>
      </w:r>
      <w:r w:rsidR="003A45FF" w:rsidRPr="00FD20FE">
        <w:rPr>
          <w:rFonts w:cs="Times New Roman"/>
        </w:rPr>
        <w:t>20</w:t>
      </w:r>
      <w:r w:rsidR="00DF45B8" w:rsidRPr="00FD20FE">
        <w:rPr>
          <w:rFonts w:cs="Times New Roman"/>
        </w:rPr>
        <w:t xml:space="preserve">% </w:t>
      </w:r>
      <w:r w:rsidR="00296829" w:rsidRPr="00FD20FE">
        <w:rPr>
          <w:rFonts w:cs="Times New Roman"/>
        </w:rPr>
        <w:t>who</w:t>
      </w:r>
      <w:r w:rsidR="00DF45B8" w:rsidRPr="00FD20FE">
        <w:rPr>
          <w:rFonts w:cs="Times New Roman"/>
        </w:rPr>
        <w:t xml:space="preserve"> are probable doctor shoppers</w:t>
      </w:r>
      <w:r w:rsidR="001229C1" w:rsidRPr="00FD20FE">
        <w:rPr>
          <w:rFonts w:cs="Times New Roman"/>
        </w:rPr>
        <w:t>.</w:t>
      </w:r>
      <w:hyperlink w:anchor="_ENREF_6" w:tooltip="Beaudoin, 2014 #1704" w:history="1">
        <w:r w:rsidR="00726019" w:rsidRPr="00FD20FE">
          <w:rPr>
            <w:rFonts w:cs="Times New Roman"/>
          </w:rPr>
          <w:fldChar w:fldCharType="begin"/>
        </w:r>
        <w:r w:rsidR="00726019" w:rsidRPr="00FD20FE">
          <w:rPr>
            <w:rFonts w:cs="Times New Roman"/>
          </w:rPr>
          <w:instrText xml:space="preserve"> ADDIN EN.CITE &lt;EndNote&gt;&lt;Cite&gt;&lt;Author&gt;Beaudoin&lt;/Author&gt;&lt;Year&gt;2014&lt;/Year&gt;&lt;RecNum&gt;1704&lt;/RecNum&gt;&lt;DisplayText&gt;&lt;style face="superscript"&gt;6&lt;/style&gt;&lt;/DisplayText&gt;&lt;record&gt;&lt;rec-number&gt;1704&lt;/rec-number&gt;&lt;foreign-keys&gt;&lt;key app="EN" db-id="dazaf5eeutvxaieddtmv9tamp0es0e0r2a9e" timestamp="1511989517"&gt;1704&lt;/key&gt;&lt;/foreign-keys&gt;&lt;ref-type name="Journal Article"&gt;17&lt;/ref-type&gt;&lt;contributors&gt;&lt;authors&gt;&lt;author&gt;Beaudoin, Francesca L.&lt;/author&gt;&lt;author&gt;Straube, Steven&lt;/author&gt;&lt;author&gt;Lopez, Jason&lt;/author&gt;&lt;author&gt;Mello, Michael J.&lt;/author&gt;&lt;author&gt;Baird, Janette&lt;/author&gt;&lt;/authors&gt;&lt;/contributors&gt;&lt;titles&gt;&lt;title&gt;Prescription opioid misuse among ED patients discharged with opioids&lt;/title&gt;&lt;secondary-title&gt;Am J Emerg Med&lt;/secondary-title&gt;&lt;alt-title&gt;AM J Emerg Med&lt;/alt-title&gt;&lt;/titles&gt;&lt;periodical&gt;&lt;full-title&gt;American Journal of Emergency Medicine&lt;/full-title&gt;&lt;abbr-1&gt;Am. J. Emerg. Med.&lt;/abbr-1&gt;&lt;abbr-2&gt;Am J Emerg Med&lt;/abbr-2&gt;&lt;/periodical&gt;&lt;alt-periodical&gt;&lt;full-title&gt;American Journal of Emergency Medicine&lt;/full-title&gt;&lt;abbr-1&gt;Am. J. Emerg. Med.&lt;/abbr-1&gt;&lt;abbr-2&gt;Am J Emerg Med&lt;/abbr-2&gt;&lt;/alt-periodical&gt;&lt;pages&gt;580-585&lt;/pages&gt;&lt;volume&gt;32&lt;/volume&gt;&lt;number&gt;6&lt;/number&gt;&lt;dates&gt;&lt;year&gt;2014&lt;/year&gt;&lt;pub-dates&gt;&lt;date&gt;Jun&lt;/date&gt;&lt;/pub-dates&gt;&lt;/dates&gt;&lt;isbn&gt;0735-6757&lt;/isbn&gt;&lt;urls&gt;&lt;related-urls&gt;&lt;url&gt;http://www.sciencedirect.com/science/article/pii/S0735675714001211&lt;/url&gt;&lt;url&gt;http://www.sciencedirect.com/science/article/pii/S0735675714001211?via%3Dihub&lt;/url&gt;&lt;/related-urls&gt;&lt;/urls&gt;&lt;electronic-resource-num&gt;10.1016/j.ajem.2014.02.030&lt;/electronic-resource-num&gt;&lt;remote-database-provider&gt;ScienceDirect&lt;/remote-database-provider&gt;&lt;/record&gt;&lt;/Cite&gt;&lt;/EndNote&gt;</w:instrText>
        </w:r>
        <w:r w:rsidR="00726019" w:rsidRPr="00FD20FE">
          <w:rPr>
            <w:rFonts w:cs="Times New Roman"/>
          </w:rPr>
          <w:fldChar w:fldCharType="separate"/>
        </w:r>
        <w:r w:rsidR="00726019" w:rsidRPr="00FD20FE">
          <w:rPr>
            <w:rFonts w:cs="Times New Roman"/>
            <w:noProof/>
            <w:vertAlign w:val="superscript"/>
          </w:rPr>
          <w:t>6</w:t>
        </w:r>
        <w:r w:rsidR="00726019" w:rsidRPr="00FD20FE">
          <w:rPr>
            <w:rFonts w:cs="Times New Roman"/>
          </w:rPr>
          <w:fldChar w:fldCharType="end"/>
        </w:r>
      </w:hyperlink>
      <w:r w:rsidR="001229C1" w:rsidRPr="00FD20FE">
        <w:rPr>
          <w:rFonts w:cs="Times New Roman"/>
        </w:rPr>
        <w:t xml:space="preserve"> We accounted only for moderate to severe pain as assessed by a survey of post-operative pain using a verbal categorical scale.</w:t>
      </w:r>
      <w:hyperlink w:anchor="_ENREF_7" w:tooltip="Apfelbaum, 2003 #267" w:history="1">
        <w:r w:rsidR="00726019" w:rsidRPr="00FD20FE">
          <w:rPr>
            <w:rFonts w:cs="Times New Roman"/>
          </w:rPr>
          <w:fldChar w:fldCharType="begin"/>
        </w:r>
        <w:r w:rsidR="00726019" w:rsidRPr="00FD20FE">
          <w:rPr>
            <w:rFonts w:cs="Times New Roman"/>
          </w:rPr>
          <w:instrText xml:space="preserve"> ADDIN EN.CITE &lt;EndNote&gt;&lt;Cite&gt;&lt;Author&gt;Apfelbaum&lt;/Author&gt;&lt;Year&gt;2003&lt;/Year&gt;&lt;RecNum&gt;267&lt;/RecNum&gt;&lt;DisplayText&gt;&lt;style face="superscript"&gt;7&lt;/style&gt;&lt;/DisplayText&gt;&lt;record&gt;&lt;rec-number&gt;267&lt;/rec-number&gt;&lt;foreign-keys&gt;&lt;key app="EN" db-id="dazaf5eeutvxaieddtmv9tamp0es0e0r2a9e" timestamp="1471280313"&gt;267&lt;/key&gt;&lt;/foreign-keys&gt;&lt;ref-type name="Journal Article"&gt;17&lt;/ref-type&gt;&lt;contributors&gt;&lt;authors&gt;&lt;author&gt;Apfelbaum, Jeffrey L.&lt;/author&gt;&lt;author&gt;Chen, Connie&lt;/author&gt;&lt;author&gt;Mehta, Shilpa S.&lt;/author&gt;&lt;author&gt;Gan,&lt;/author&gt;&lt;author&gt;Tong, J.&lt;/author&gt;&lt;/authors&gt;&lt;/contributors&gt;&lt;titles&gt;&lt;title&gt;Postoperative pain experience: results from a national survey suggest postoperative pain continues to be undermanaged&lt;/title&gt;&lt;secondary-title&gt;Anesth Analg&lt;/secondary-title&gt;&lt;short-title&gt;Postoperative Pain Experience&lt;/short-title&gt;&lt;/titles&gt;&lt;periodical&gt;&lt;full-title&gt;Anesthesia and Analgesia&lt;/full-title&gt;&lt;abbr-1&gt;Anesth. Analg.&lt;/abbr-1&gt;&lt;abbr-2&gt;Anesth Analg&lt;/abbr-2&gt;&lt;abbr-3&gt;Anesthesia &amp;amp; Analgesia&lt;/abbr-3&gt;&lt;/periodical&gt;&lt;pages&gt;534-540&lt;/pages&gt;&lt;volume&gt;97&lt;/volume&gt;&lt;number&gt;2&lt;/number&gt;&lt;dates&gt;&lt;year&gt;2003&lt;/year&gt;&lt;pub-dates&gt;&lt;date&gt;Aug&lt;/date&gt;&lt;/pub-dates&gt;&lt;/dates&gt;&lt;isbn&gt;0003-2999&lt;/isbn&gt;&lt;urls&gt;&lt;related-urls&gt;&lt;url&gt;http://content.wkhealth.com/linkback/openurl?sid=WKPTLP:landingpage&amp;amp;an=00000539-200308000-00042&lt;/url&gt;&lt;/related-urls&gt;&lt;/urls&gt;&lt;electronic-resource-num&gt;10.1213/01.ANE.0000068822.10113.9E&lt;/electronic-resource-num&gt;&lt;remote-database-provider&gt;CrossRef&lt;/remote-database-provider&gt;&lt;language&gt;en&lt;/language&gt;&lt;access-date&gt;2016/07/20/03:44:21&lt;/access-date&gt;&lt;/record&gt;&lt;/Cite&gt;&lt;/EndNote&gt;</w:instrText>
        </w:r>
        <w:r w:rsidR="00726019" w:rsidRPr="00FD20FE">
          <w:rPr>
            <w:rFonts w:cs="Times New Roman"/>
          </w:rPr>
          <w:fldChar w:fldCharType="separate"/>
        </w:r>
        <w:r w:rsidR="00726019" w:rsidRPr="00FD20FE">
          <w:rPr>
            <w:rFonts w:cs="Times New Roman"/>
            <w:noProof/>
            <w:vertAlign w:val="superscript"/>
          </w:rPr>
          <w:t>7</w:t>
        </w:r>
        <w:r w:rsidR="00726019" w:rsidRPr="00FD20FE">
          <w:rPr>
            <w:rFonts w:cs="Times New Roman"/>
          </w:rPr>
          <w:fldChar w:fldCharType="end"/>
        </w:r>
      </w:hyperlink>
      <w:r w:rsidR="001229C1" w:rsidRPr="00FD20FE">
        <w:rPr>
          <w:rFonts w:cs="Times New Roman"/>
        </w:rPr>
        <w:t xml:space="preserve"> We distinguished “Acute pain nonuser” from “Acute pain with Rx” in accordance with </w:t>
      </w:r>
      <w:r w:rsidR="009D1019" w:rsidRPr="00FD20FE">
        <w:rPr>
          <w:rFonts w:cs="Times New Roman"/>
        </w:rPr>
        <w:t>approximately 50%</w:t>
      </w:r>
      <w:r w:rsidR="001229C1" w:rsidRPr="00FD20FE">
        <w:rPr>
          <w:rFonts w:cs="Times New Roman"/>
        </w:rPr>
        <w:t xml:space="preserve"> percent receiving an opioid prescription at discharge.</w:t>
      </w:r>
      <w:hyperlink w:anchor="_ENREF_8" w:tooltip="Brummett, 2017 #1672" w:history="1">
        <w:r w:rsidR="00726019" w:rsidRPr="00FD20FE">
          <w:rPr>
            <w:rFonts w:cs="Times New Roman"/>
          </w:rPr>
          <w:fldChar w:fldCharType="begin">
            <w:fldData xml:space="preserve">PEVuZE5vdGU+PENpdGU+PEF1dGhvcj5CcnVtbWV0dDwvQXV0aG9yPjxZZWFyPjIwMTc8L1llYXI+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CcnVtbWV0dDwvQXV0aG9yPjxZZWFyPjIwMTc8L1llYXI+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8-10</w:t>
        </w:r>
        <w:r w:rsidR="00726019" w:rsidRPr="00FD20FE">
          <w:rPr>
            <w:rFonts w:cs="Times New Roman"/>
          </w:rPr>
          <w:fldChar w:fldCharType="end"/>
        </w:r>
      </w:hyperlink>
      <w:r w:rsidR="008527DF" w:rsidRPr="00FD20FE">
        <w:rPr>
          <w:rFonts w:cs="Times New Roman"/>
        </w:rPr>
        <w:t xml:space="preserve"> </w:t>
      </w:r>
    </w:p>
    <w:p w14:paraId="73F35C74" w14:textId="5EC20DE7" w:rsidR="008C2E6E" w:rsidRPr="00FD20FE" w:rsidRDefault="00F8391D" w:rsidP="008051FD">
      <w:pPr>
        <w:ind w:firstLine="720"/>
        <w:rPr>
          <w:rFonts w:cs="Times New Roman"/>
        </w:rPr>
      </w:pPr>
      <w:r w:rsidRPr="00FD20FE">
        <w:rPr>
          <w:rFonts w:cs="Times New Roman"/>
        </w:rPr>
        <w:t xml:space="preserve">We approximated the size of the population </w:t>
      </w:r>
      <w:r w:rsidR="00435B94" w:rsidRPr="00FD20FE">
        <w:rPr>
          <w:rFonts w:cs="Times New Roman"/>
        </w:rPr>
        <w:t xml:space="preserve">with </w:t>
      </w:r>
      <w:r w:rsidRPr="00FD20FE">
        <w:rPr>
          <w:rFonts w:cs="Times New Roman"/>
        </w:rPr>
        <w:t>opioid prescriptions for chronic pain (“Chronic pain with Rx”, “Chronic pain SOUD with Rx”, and “Pain-free SOUD with Rx”)</w:t>
      </w:r>
      <w:r w:rsidR="00227773" w:rsidRPr="00FD20FE">
        <w:rPr>
          <w:rFonts w:cs="Times New Roman"/>
        </w:rPr>
        <w:t xml:space="preserve"> </w:t>
      </w:r>
      <w:r w:rsidR="001229C1" w:rsidRPr="00FD20FE">
        <w:rPr>
          <w:rFonts w:cs="Times New Roman"/>
        </w:rPr>
        <w:t>by</w:t>
      </w:r>
      <w:r w:rsidR="00227773" w:rsidRPr="00FD20FE">
        <w:rPr>
          <w:rFonts w:cs="Times New Roman"/>
        </w:rPr>
        <w:t xml:space="preserve"> </w:t>
      </w:r>
      <w:r w:rsidR="001229C1" w:rsidRPr="00FD20FE">
        <w:rPr>
          <w:rFonts w:cs="Times New Roman"/>
        </w:rPr>
        <w:t xml:space="preserve">subtracting the percent prescribed opioids for acute pain from </w:t>
      </w:r>
      <w:r w:rsidR="00435B94" w:rsidRPr="00FD20FE">
        <w:rPr>
          <w:rFonts w:cs="Times New Roman"/>
        </w:rPr>
        <w:t xml:space="preserve">the </w:t>
      </w:r>
      <w:r w:rsidR="00227773" w:rsidRPr="00FD20FE">
        <w:rPr>
          <w:rFonts w:cs="Times New Roman"/>
        </w:rPr>
        <w:t>reported percent</w:t>
      </w:r>
      <w:r w:rsidR="00435B94" w:rsidRPr="00FD20FE">
        <w:rPr>
          <w:rFonts w:cs="Times New Roman"/>
        </w:rPr>
        <w:t>age</w:t>
      </w:r>
      <w:r w:rsidR="00227773" w:rsidRPr="00FD20FE">
        <w:rPr>
          <w:rFonts w:cs="Times New Roman"/>
        </w:rPr>
        <w:t xml:space="preserve"> of the population on opioids </w:t>
      </w:r>
      <w:r w:rsidR="009B7F34" w:rsidRPr="00FD20FE">
        <w:rPr>
          <w:rFonts w:cs="Times New Roman"/>
        </w:rPr>
        <w:t>they</w:t>
      </w:r>
      <w:r w:rsidR="00435B94" w:rsidRPr="00FD20FE">
        <w:rPr>
          <w:rFonts w:cs="Times New Roman"/>
        </w:rPr>
        <w:t xml:space="preserve"> </w:t>
      </w:r>
      <w:r w:rsidR="00227773" w:rsidRPr="00FD20FE">
        <w:rPr>
          <w:rFonts w:cs="Times New Roman"/>
        </w:rPr>
        <w:t>have been prescribed</w:t>
      </w:r>
      <w:r w:rsidR="002B3D39" w:rsidRPr="00FD20FE">
        <w:rPr>
          <w:rFonts w:cs="Times New Roman"/>
        </w:rPr>
        <w:t>.</w:t>
      </w:r>
      <w:hyperlink w:anchor="_ENREF_11" w:tooltip="Mojtabai, 2017 #1694" w:history="1">
        <w:r w:rsidR="00726019" w:rsidRPr="00FD20FE">
          <w:rPr>
            <w:rFonts w:cs="Times New Roman"/>
          </w:rPr>
          <w:fldChar w:fldCharType="begin"/>
        </w:r>
        <w:r w:rsidR="00726019" w:rsidRPr="00FD20FE">
          <w:rPr>
            <w:rFonts w:cs="Times New Roman"/>
          </w:rPr>
          <w:instrText xml:space="preserve"> ADDIN EN.CITE &lt;EndNote&gt;&lt;Cite&gt;&lt;Author&gt;Mojtabai&lt;/Author&gt;&lt;Year&gt;2017&lt;/Year&gt;&lt;RecNum&gt;1694&lt;/RecNum&gt;&lt;DisplayText&gt;&lt;style face="superscript"&gt;11&lt;/style&gt;&lt;/DisplayText&gt;&lt;record&gt;&lt;rec-number&gt;1694&lt;/rec-number&gt;&lt;foreign-keys&gt;&lt;key app="EN" db-id="dazaf5eeutvxaieddtmv9tamp0es0e0r2a9e" timestamp="1511561731"&gt;1694&lt;/key&gt;&lt;/foreign-keys&gt;&lt;ref-type name="Journal Article"&gt;17&lt;/ref-type&gt;&lt;contributors&gt;&lt;authors&gt;&lt;author&gt;Mojtabai, Ramin&lt;/author&gt;&lt;/authors&gt;&lt;/contributors&gt;&lt;titles&gt;&lt;title&gt;National trends in long-term use of prescription opioids&lt;/title&gt;&lt;secondary-title&gt;Pharmacoepidemiol Drug Saf&lt;/secondary-title&gt;&lt;alt-title&gt;Pharmacoepidemiol Drug Saf&lt;/alt-title&gt;&lt;/titles&gt;&lt;periodical&gt;&lt;full-title&gt;Pharmacoepidemiology and Drug Safety&lt;/full-title&gt;&lt;abbr-1&gt;Pharmacoepidemiol. Drug Saf.&lt;/abbr-1&gt;&lt;abbr-2&gt;Pharmacoepidemiol Drug Saf&lt;/abbr-2&gt;&lt;abbr-3&gt;Pharmacoepidemiology &amp;amp; Drug Safety&lt;/abbr-3&gt;&lt;/periodical&gt;&lt;alt-periodical&gt;&lt;full-title&gt;Pharmacoepidemiology and Drug Safety&lt;/full-title&gt;&lt;abbr-1&gt;Pharmacoepidemiol. Drug Saf.&lt;/abbr-1&gt;&lt;abbr-2&gt;Pharmacoepidemiol Drug Saf&lt;/abbr-2&gt;&lt;abbr-3&gt;Pharmacoepidemiology &amp;amp; Drug Safety&lt;/abbr-3&gt;&lt;/alt-periodical&gt;&lt;keywords&gt;&lt;keyword&gt;drug utilization study&lt;/keyword&gt;&lt;keyword&gt;national surveys&lt;/keyword&gt;&lt;keyword&gt;pharmacoepidemiology&lt;/keyword&gt;&lt;keyword&gt;prescription opioids&lt;/keyword&gt;&lt;/keywords&gt;&lt;dates&gt;&lt;year&gt;2017&lt;/year&gt;&lt;pub-dates&gt;&lt;date&gt;Sep 6&lt;/date&gt;&lt;/pub-dates&gt;&lt;/dates&gt;&lt;isbn&gt;1099-1557&lt;/isbn&gt;&lt;urls&gt;&lt;related-urls&gt;&lt;url&gt;http://onlinelibrary.wiley.com/doi/10.1002/pds.4278/abstract&lt;/url&gt;&lt;/related-urls&gt;&lt;/urls&gt;&lt;electronic-resource-num&gt;10.1002/pds.4278&lt;/electronic-resource-num&gt;&lt;remote-database-provider&gt;Wiley Online Library&lt;/remote-database-provider&gt;&lt;language&gt;en&lt;/language&gt;&lt;/record&gt;&lt;/Cite&gt;&lt;/EndNote&gt;</w:instrText>
        </w:r>
        <w:r w:rsidR="00726019" w:rsidRPr="00FD20FE">
          <w:rPr>
            <w:rFonts w:cs="Times New Roman"/>
          </w:rPr>
          <w:fldChar w:fldCharType="separate"/>
        </w:r>
        <w:r w:rsidR="00726019" w:rsidRPr="00FD20FE">
          <w:rPr>
            <w:rFonts w:cs="Times New Roman"/>
            <w:noProof/>
            <w:vertAlign w:val="superscript"/>
          </w:rPr>
          <w:t>11</w:t>
        </w:r>
        <w:r w:rsidR="00726019" w:rsidRPr="00FD20FE">
          <w:rPr>
            <w:rFonts w:cs="Times New Roman"/>
          </w:rPr>
          <w:fldChar w:fldCharType="end"/>
        </w:r>
      </w:hyperlink>
      <w:r w:rsidR="00DB5A30" w:rsidRPr="00FD20FE">
        <w:rPr>
          <w:rFonts w:cs="Times New Roman"/>
        </w:rPr>
        <w:t xml:space="preserve"> </w:t>
      </w:r>
      <w:r w:rsidR="00BB4FD2" w:rsidRPr="00FD20FE">
        <w:rPr>
          <w:rFonts w:cs="Times New Roman"/>
        </w:rPr>
        <w:t>We estimate</w:t>
      </w:r>
      <w:r w:rsidR="00BA606C" w:rsidRPr="00FD20FE">
        <w:rPr>
          <w:rFonts w:cs="Times New Roman"/>
        </w:rPr>
        <w:t>d</w:t>
      </w:r>
      <w:r w:rsidR="00BB4FD2" w:rsidRPr="00FD20FE">
        <w:rPr>
          <w:rFonts w:cs="Times New Roman"/>
        </w:rPr>
        <w:t xml:space="preserve"> </w:t>
      </w:r>
      <w:r w:rsidR="00E93E2D" w:rsidRPr="00FD20FE">
        <w:rPr>
          <w:rFonts w:cs="Times New Roman"/>
        </w:rPr>
        <w:t xml:space="preserve">the percent of </w:t>
      </w:r>
      <w:r w:rsidR="00BA606C" w:rsidRPr="00FD20FE">
        <w:rPr>
          <w:rFonts w:cs="Times New Roman"/>
        </w:rPr>
        <w:t>this</w:t>
      </w:r>
      <w:r w:rsidR="001A468A" w:rsidRPr="00FD20FE">
        <w:rPr>
          <w:rFonts w:cs="Times New Roman"/>
        </w:rPr>
        <w:t xml:space="preserve"> population holding opioid </w:t>
      </w:r>
      <w:r w:rsidR="00E93E2D" w:rsidRPr="00FD20FE">
        <w:rPr>
          <w:rFonts w:cs="Times New Roman"/>
        </w:rPr>
        <w:t>prescription</w:t>
      </w:r>
      <w:r w:rsidR="001A468A" w:rsidRPr="00FD20FE">
        <w:rPr>
          <w:rFonts w:cs="Times New Roman"/>
        </w:rPr>
        <w:t>s</w:t>
      </w:r>
      <w:r w:rsidR="00E93E2D" w:rsidRPr="00FD20FE">
        <w:rPr>
          <w:rFonts w:cs="Times New Roman"/>
        </w:rPr>
        <w:t xml:space="preserve"> for ch</w:t>
      </w:r>
      <w:r w:rsidR="001A468A" w:rsidRPr="00FD20FE">
        <w:rPr>
          <w:rFonts w:cs="Times New Roman"/>
        </w:rPr>
        <w:t>ronic pain who have SOUD</w:t>
      </w:r>
      <w:r w:rsidR="008B7FAD" w:rsidRPr="00FD20FE">
        <w:rPr>
          <w:rFonts w:cs="Times New Roman"/>
        </w:rPr>
        <w:t xml:space="preserve"> (“Chronic pain SOUD with Rx”</w:t>
      </w:r>
      <w:r w:rsidR="00AE2010" w:rsidRPr="00FD20FE">
        <w:rPr>
          <w:rFonts w:cs="Times New Roman"/>
        </w:rPr>
        <w:t xml:space="preserve"> and “Pain-free SOUD with Rx”) compared to </w:t>
      </w:r>
      <w:r w:rsidR="008B7FAD" w:rsidRPr="00FD20FE">
        <w:rPr>
          <w:rFonts w:cs="Times New Roman"/>
        </w:rPr>
        <w:t>the population</w:t>
      </w:r>
      <w:r w:rsidR="00AE2010" w:rsidRPr="00FD20FE">
        <w:rPr>
          <w:rFonts w:cs="Times New Roman"/>
        </w:rPr>
        <w:t xml:space="preserve"> without (“Chronic pain with Rx”)</w:t>
      </w:r>
      <w:r w:rsidR="00E93E2D" w:rsidRPr="00FD20FE">
        <w:rPr>
          <w:rFonts w:cs="Times New Roman"/>
        </w:rPr>
        <w:t>.</w:t>
      </w:r>
      <w:hyperlink w:anchor="_ENREF_12" w:tooltip="Vowles, 2015 #1664" w:history="1">
        <w:r w:rsidR="00726019" w:rsidRPr="00FD20FE">
          <w:rPr>
            <w:rFonts w:cs="Times New Roman"/>
          </w:rPr>
          <w:fldChar w:fldCharType="begin"/>
        </w:r>
        <w:r w:rsidR="00726019" w:rsidRPr="00FD20FE">
          <w:rPr>
            <w:rFonts w:cs="Times New Roman"/>
          </w:rPr>
          <w:instrText xml:space="preserve"> ADDIN EN.CITE &lt;EndNote&gt;&lt;Cite&gt;&lt;Author&gt;Vowles&lt;/Author&gt;&lt;Year&gt;2015&lt;/Year&gt;&lt;RecNum&gt;1664&lt;/RecNum&gt;&lt;DisplayText&gt;&lt;style face="superscript"&gt;12&lt;/style&gt;&lt;/DisplayText&gt;&lt;record&gt;&lt;rec-number&gt;1664&lt;/rec-number&gt;&lt;foreign-keys&gt;&lt;key app="EN" db-id="dazaf5eeutvxaieddtmv9tamp0es0e0r2a9e" timestamp="1508787042"&gt;1664&lt;/key&gt;&lt;/foreign-keys&gt;&lt;ref-type name="Journal Article"&gt;17&lt;/ref-type&gt;&lt;contributors&gt;&lt;authors&gt;&lt;author&gt;Vowles, K. E.&lt;/author&gt;&lt;author&gt;McEntee, M. L.&lt;/author&gt;&lt;author&gt;Julnes, P. S.&lt;/author&gt;&lt;author&gt;Frohe, T.&lt;/author&gt;&lt;author&gt;Ney, J. P.&lt;/author&gt;&lt;author&gt;van der Goes, D. N.&lt;/author&gt;&lt;/authors&gt;&lt;/contributors&gt;&lt;auth-address&gt;aDepartment of Psychology, University of New Mexico, Albuquerque, NM, USA bDepartment of Neurology, University of Washington, Seattle, WA, USA cDepartment of Economics, University of New Mexico, Albuquerque, NM, USA.&lt;/auth-address&gt;&lt;titles&gt;&lt;title&gt;Rates of opioid misuse, abuse, and addiction in chronic pain: a systematic review and data synthesis&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569-76&lt;/pages&gt;&lt;volume&gt;156&lt;/volume&gt;&lt;number&gt;4&lt;/number&gt;&lt;edition&gt;2015/03/19&lt;/edition&gt;&lt;keywords&gt;&lt;keyword&gt;Analgesics, Opioid/*adverse effects&lt;/keyword&gt;&lt;keyword&gt;Behavior, Addictive/*epidemiology&lt;/keyword&gt;&lt;keyword&gt;Chronic Pain/drug therapy&lt;/keyword&gt;&lt;keyword&gt;Humans&lt;/keyword&gt;&lt;keyword&gt;Opioid-Related Disorders/*epidemiology&lt;/keyword&gt;&lt;keyword&gt;Prevalence&lt;/keyword&gt;&lt;keyword&gt;Substance-Related Disorders/*epidemiology&lt;/keyword&gt;&lt;/keywords&gt;&lt;dates&gt;&lt;year&gt;2015&lt;/year&gt;&lt;pub-dates&gt;&lt;date&gt;Apr&lt;/date&gt;&lt;/pub-dates&gt;&lt;/dates&gt;&lt;isbn&gt;0304-3959&lt;/isbn&gt;&lt;accession-num&gt;25785523&lt;/accession-num&gt;&lt;urls&gt;&lt;/urls&gt;&lt;electronic-resource-num&gt;10.1097/01.j.pain.0000460357.01998.f1&lt;/electronic-resource-num&gt;&lt;remote-database-provider&gt;NLM&lt;/remote-database-provider&gt;&lt;language&gt;eng&lt;/language&gt;&lt;/record&gt;&lt;/Cite&gt;&lt;/EndNote&gt;</w:instrText>
        </w:r>
        <w:r w:rsidR="00726019" w:rsidRPr="00FD20FE">
          <w:rPr>
            <w:rFonts w:cs="Times New Roman"/>
          </w:rPr>
          <w:fldChar w:fldCharType="separate"/>
        </w:r>
        <w:r w:rsidR="00726019" w:rsidRPr="00FD20FE">
          <w:rPr>
            <w:rFonts w:cs="Times New Roman"/>
            <w:noProof/>
            <w:vertAlign w:val="superscript"/>
          </w:rPr>
          <w:t>12</w:t>
        </w:r>
        <w:r w:rsidR="00726019" w:rsidRPr="00FD20FE">
          <w:rPr>
            <w:rFonts w:cs="Times New Roman"/>
          </w:rPr>
          <w:fldChar w:fldCharType="end"/>
        </w:r>
      </w:hyperlink>
      <w:r w:rsidR="00DB5A30" w:rsidRPr="00FD20FE">
        <w:rPr>
          <w:rFonts w:cs="Times New Roman"/>
        </w:rPr>
        <w:t xml:space="preserve"> </w:t>
      </w:r>
      <w:r w:rsidR="00C94681" w:rsidRPr="00FD20FE">
        <w:rPr>
          <w:rFonts w:cs="Times New Roman"/>
        </w:rPr>
        <w:t xml:space="preserve">We </w:t>
      </w:r>
      <w:r w:rsidR="001C3496" w:rsidRPr="00FD20FE">
        <w:rPr>
          <w:rFonts w:cs="Times New Roman"/>
        </w:rPr>
        <w:t>used a published</w:t>
      </w:r>
      <w:r w:rsidR="00C94681" w:rsidRPr="00FD20FE">
        <w:rPr>
          <w:rFonts w:cs="Times New Roman"/>
        </w:rPr>
        <w:t xml:space="preserve"> estimate of</w:t>
      </w:r>
      <w:r w:rsidR="00544BA2" w:rsidRPr="00FD20FE">
        <w:rPr>
          <w:rFonts w:cs="Times New Roman"/>
        </w:rPr>
        <w:t xml:space="preserve"> </w:t>
      </w:r>
      <w:r w:rsidR="001F61C7" w:rsidRPr="00FD20FE">
        <w:rPr>
          <w:rFonts w:cs="Times New Roman"/>
        </w:rPr>
        <w:t>chronic pain p</w:t>
      </w:r>
      <w:r w:rsidR="005C6116" w:rsidRPr="00FD20FE">
        <w:rPr>
          <w:rFonts w:cs="Times New Roman"/>
        </w:rPr>
        <w:t xml:space="preserve">revalence among people with </w:t>
      </w:r>
      <w:r w:rsidR="0028708B" w:rsidRPr="00FD20FE">
        <w:rPr>
          <w:rFonts w:cs="Times New Roman"/>
        </w:rPr>
        <w:t>opioid use disorder</w:t>
      </w:r>
      <w:hyperlink w:anchor="_ENREF_13" w:tooltip="Hser, 2017 #1635" w:history="1">
        <w:r w:rsidR="00726019" w:rsidRPr="00FD20FE">
          <w:rPr>
            <w:rFonts w:cs="Times New Roman"/>
          </w:rPr>
          <w:fldChar w:fldCharType="begin"/>
        </w:r>
        <w:r w:rsidR="00726019" w:rsidRPr="00FD20FE">
          <w:rPr>
            <w:rFonts w:cs="Times New Roman"/>
          </w:rPr>
          <w:instrText xml:space="preserve"> ADDIN EN.CITE &lt;EndNote&gt;&lt;Cite&gt;&lt;Author&gt;Hser&lt;/Author&gt;&lt;Year&gt;2017&lt;/Year&gt;&lt;RecNum&gt;1635&lt;/RecNum&gt;&lt;DisplayText&gt;&lt;style face="superscript"&gt;13&lt;/style&gt;&lt;/DisplayText&gt;&lt;record&gt;&lt;rec-number&gt;1635&lt;/rec-number&gt;&lt;foreign-keys&gt;&lt;key app="EN" db-id="dazaf5eeutvxaieddtmv9tamp0es0e0r2a9e" timestamp="1498141728"&gt;1635&lt;/key&gt;&lt;/foreign-keys&gt;&lt;ref-type name="Journal Article"&gt;17&lt;/ref-type&gt;&lt;contributors&gt;&lt;authors&gt;&lt;author&gt;Hser, Yih-Ing&lt;/author&gt;&lt;author&gt;Mooney, Larissa J.&lt;/author&gt;&lt;author&gt;Saxon, Andrew J.&lt;/author&gt;&lt;author&gt;Miotto, Karen&lt;/author&gt;&lt;author&gt;Bell, Douglas S.&lt;/author&gt;&lt;author&gt;Huang, David&lt;/author&gt;&lt;/authors&gt;&lt;/contributors&gt;&lt;titles&gt;&lt;title&gt;Chronic pain among patients with opioid use disorder: results from electronic health records data&lt;/title&gt;&lt;secondary-title&gt;J Subst Abuse Treat&lt;/secondary-title&gt;&lt;alt-title&gt;Journal of Substance Abuse Treatment&lt;/alt-title&gt;&lt;short-title&gt;Chronic pain among patients with opioid use disorder&lt;/short-title&gt;&lt;/titles&gt;&lt;periodical&gt;&lt;full-title&gt;Journal of Substance Abuse Treatment&lt;/full-title&gt;&lt;abbr-1&gt;J. Subst. Abuse Treat.&lt;/abbr-1&gt;&lt;abbr-2&gt;J Subst Abuse Treat&lt;/abbr-2&gt;&lt;/periodical&gt;&lt;alt-periodical&gt;&lt;full-title&gt;Journal of Substance Abuse Treatment&lt;/full-title&gt;&lt;abbr-1&gt;J. Subst. Abuse Treat.&lt;/abbr-1&gt;&lt;abbr-2&gt;J Subst Abuse Treat&lt;/abbr-2&gt;&lt;/alt-periodical&gt;&lt;pages&gt;26-30&lt;/pages&gt;&lt;volume&gt;77&lt;/volume&gt;&lt;dates&gt;&lt;year&gt;2017&lt;/year&gt;&lt;pub-dates&gt;&lt;date&gt;Jun&lt;/date&gt;&lt;/pub-dates&gt;&lt;/dates&gt;&lt;isbn&gt;0740-5472, 1873-6483&lt;/isbn&gt;&lt;urls&gt;&lt;related-urls&gt;&lt;url&gt;http://www.journalofsubstanceabusetreatment.com/article/S0740-5472(16)30480-9/fulltext&lt;/url&gt;&lt;url&gt;http://www.ncbi.nlm.nih.gov/pubmed/28476267,%2028476267&lt;/url&gt;&lt;url&gt;files/6269/fulltext.html&lt;/url&gt;&lt;/related-urls&gt;&lt;/urls&gt;&lt;electronic-resource-num&gt;10.1016/j.jsat.2017.03.006&lt;/electronic-resource-num&gt;&lt;remote-database-provider&gt;www.journalofsubstanceabusetreatment.com&lt;/remote-database-provider&gt;&lt;language&gt;English&lt;/language&gt;&lt;access-date&gt;2017/06/06/17:03:11&lt;/access-date&gt;&lt;/record&gt;&lt;/Cite&gt;&lt;/EndNote&gt;</w:instrText>
        </w:r>
        <w:r w:rsidR="00726019" w:rsidRPr="00FD20FE">
          <w:rPr>
            <w:rFonts w:cs="Times New Roman"/>
          </w:rPr>
          <w:fldChar w:fldCharType="separate"/>
        </w:r>
        <w:r w:rsidR="00726019" w:rsidRPr="00FD20FE">
          <w:rPr>
            <w:rFonts w:cs="Times New Roman"/>
            <w:noProof/>
            <w:vertAlign w:val="superscript"/>
          </w:rPr>
          <w:t>13</w:t>
        </w:r>
        <w:r w:rsidR="00726019" w:rsidRPr="00FD20FE">
          <w:rPr>
            <w:rFonts w:cs="Times New Roman"/>
          </w:rPr>
          <w:fldChar w:fldCharType="end"/>
        </w:r>
      </w:hyperlink>
      <w:r w:rsidR="001F61C7" w:rsidRPr="00FD20FE">
        <w:rPr>
          <w:rFonts w:cs="Times New Roman"/>
        </w:rPr>
        <w:t xml:space="preserve"> to approximate the breakdown of prescription holders with </w:t>
      </w:r>
      <w:r w:rsidR="00734BBC" w:rsidRPr="00FD20FE">
        <w:rPr>
          <w:rFonts w:cs="Times New Roman"/>
        </w:rPr>
        <w:t xml:space="preserve">chronic pain with </w:t>
      </w:r>
      <w:r w:rsidR="001F61C7" w:rsidRPr="00FD20FE">
        <w:rPr>
          <w:rFonts w:cs="Times New Roman"/>
        </w:rPr>
        <w:t>SOUD versus without chronic pain</w:t>
      </w:r>
      <w:r w:rsidR="009C188C" w:rsidRPr="00FD20FE">
        <w:rPr>
          <w:rFonts w:cs="Times New Roman"/>
        </w:rPr>
        <w:t xml:space="preserve"> (“Chronic pain SOUD with Rx” versus “Pain-free SOUD with Rx”)</w:t>
      </w:r>
      <w:r w:rsidR="001F61C7" w:rsidRPr="00FD20FE">
        <w:rPr>
          <w:rFonts w:cs="Times New Roman"/>
        </w:rPr>
        <w:t>.</w:t>
      </w:r>
      <w:r w:rsidR="00DB5A30" w:rsidRPr="00FD20FE">
        <w:rPr>
          <w:rFonts w:cs="Times New Roman"/>
        </w:rPr>
        <w:t xml:space="preserve"> </w:t>
      </w:r>
    </w:p>
    <w:p w14:paraId="32AF8FDD" w14:textId="287D19F5" w:rsidR="00DB2623" w:rsidRPr="00FD20FE" w:rsidRDefault="001C3496" w:rsidP="008051FD">
      <w:pPr>
        <w:ind w:firstLine="720"/>
        <w:rPr>
          <w:rFonts w:cs="Times New Roman"/>
        </w:rPr>
      </w:pPr>
      <w:r w:rsidRPr="00FD20FE">
        <w:rPr>
          <w:rFonts w:cs="Times New Roman"/>
        </w:rPr>
        <w:t>The National Survey on Drug Use and Health (NSDUH)</w:t>
      </w:r>
      <w:hyperlink w:anchor="_ENREF_14" w:tooltip="Substance Abuse and Mental Health Services Administration, 2016 #1521" w:history="1">
        <w:r w:rsidR="00726019" w:rsidRPr="00FD20FE">
          <w:rPr>
            <w:rFonts w:cs="Times New Roman"/>
          </w:rPr>
          <w:fldChar w:fldCharType="begin"/>
        </w:r>
        <w:r w:rsidR="00726019" w:rsidRPr="00FD20FE">
          <w:rPr>
            <w:rFonts w:cs="Times New Roman"/>
          </w:rPr>
          <w:instrText xml:space="preserve"> ADDIN EN.CITE &lt;EndNote&gt;&lt;Cite&gt;&lt;Author&gt;Substance Abuse and Mental Health Services Administration&lt;/Author&gt;&lt;Year&gt;2016&lt;/Year&gt;&lt;RecNum&gt;1521&lt;/RecNum&gt;&lt;DisplayText&gt;&lt;style face="superscript"&gt;14&lt;/style&gt;&lt;/DisplayText&gt;&lt;record&gt;&lt;rec-number&gt;1521&lt;/rec-number&gt;&lt;foreign-keys&gt;&lt;key app="EN" db-id="dazaf5eeutvxaieddtmv9tamp0es0e0r2a9e" timestamp="1497026396"&gt;1521&lt;/key&gt;&lt;/foreign-keys&gt;&lt;ref-type name="Web Page"&gt;12&lt;/ref-type&gt;&lt;contributors&gt;&lt;authors&gt;&lt;author&gt;Substance Abuse and Mental Health Services Administration,&lt;/author&gt;&lt;/authors&gt;&lt;/contributors&gt;&lt;titles&gt;&lt;title&gt;2015 National Survey on Drug Use and Health: detailed tables&lt;/title&gt;&lt;/titles&gt;&lt;volume&gt;2017&lt;/volume&gt;&lt;number&gt;Jun 17&lt;/number&gt;&lt;dates&gt;&lt;year&gt;2016&lt;/year&gt;&lt;pub-dates&gt;&lt;date&gt;2016&lt;/date&gt;&lt;/pub-dates&gt;&lt;/dates&gt;&lt;pub-location&gt;Rockville, MD&lt;/pub-location&gt;&lt;publisher&gt;Substance Abuse and Mental Health Services Administration&lt;/publisher&gt;&lt;urls&gt;&lt;related-urls&gt;&lt;url&gt;https://www.samhsa.gov/data/sites/default/files/NSDUH-DetTabs-2015/NSDUH-DetTabs-2015/NSDUH-DetTabs-2015.pdf&lt;/url&gt;&lt;/related-urls&gt;&lt;/urls&gt;&lt;/record&gt;&lt;/Cite&gt;&lt;/EndNote&gt;</w:instrText>
        </w:r>
        <w:r w:rsidR="00726019" w:rsidRPr="00FD20FE">
          <w:rPr>
            <w:rFonts w:cs="Times New Roman"/>
          </w:rPr>
          <w:fldChar w:fldCharType="separate"/>
        </w:r>
        <w:r w:rsidR="00726019" w:rsidRPr="00FD20FE">
          <w:rPr>
            <w:rFonts w:cs="Times New Roman"/>
            <w:noProof/>
            <w:vertAlign w:val="superscript"/>
          </w:rPr>
          <w:t>14</w:t>
        </w:r>
        <w:r w:rsidR="00726019" w:rsidRPr="00FD20FE">
          <w:rPr>
            <w:rFonts w:cs="Times New Roman"/>
          </w:rPr>
          <w:fldChar w:fldCharType="end"/>
        </w:r>
      </w:hyperlink>
      <w:r w:rsidRPr="00FD20FE">
        <w:rPr>
          <w:rFonts w:cs="Times New Roman"/>
        </w:rPr>
        <w:t xml:space="preserve"> </w:t>
      </w:r>
      <w:r w:rsidR="00DB2623" w:rsidRPr="00FD20FE">
        <w:rPr>
          <w:rFonts w:cs="Times New Roman"/>
        </w:rPr>
        <w:t xml:space="preserve">tends to underreport </w:t>
      </w:r>
      <w:r w:rsidR="00884221" w:rsidRPr="00FD20FE">
        <w:rPr>
          <w:rFonts w:cs="Times New Roman"/>
        </w:rPr>
        <w:t>opioid</w:t>
      </w:r>
      <w:r w:rsidR="00441DFE" w:rsidRPr="00FD20FE">
        <w:rPr>
          <w:rFonts w:cs="Times New Roman"/>
        </w:rPr>
        <w:t xml:space="preserve"> use </w:t>
      </w:r>
      <w:r w:rsidR="00884221" w:rsidRPr="00FD20FE">
        <w:rPr>
          <w:rFonts w:cs="Times New Roman"/>
        </w:rPr>
        <w:t xml:space="preserve">disorder </w:t>
      </w:r>
      <w:r w:rsidR="00441DFE" w:rsidRPr="00FD20FE">
        <w:rPr>
          <w:rFonts w:cs="Times New Roman"/>
        </w:rPr>
        <w:t xml:space="preserve">due to omission of </w:t>
      </w:r>
      <w:r w:rsidR="00DB2623" w:rsidRPr="00FD20FE">
        <w:rPr>
          <w:rFonts w:cs="Times New Roman"/>
        </w:rPr>
        <w:t xml:space="preserve">some key populations </w:t>
      </w:r>
      <w:r w:rsidR="0069155F" w:rsidRPr="00FD20FE">
        <w:rPr>
          <w:rFonts w:cs="Times New Roman"/>
        </w:rPr>
        <w:t xml:space="preserve">(e.g., homeless, </w:t>
      </w:r>
      <w:r w:rsidR="00E01519" w:rsidRPr="00FD20FE">
        <w:rPr>
          <w:rFonts w:cs="Times New Roman"/>
        </w:rPr>
        <w:t>incarcerated</w:t>
      </w:r>
      <w:r w:rsidR="0069155F" w:rsidRPr="00FD20FE">
        <w:rPr>
          <w:rFonts w:cs="Times New Roman"/>
        </w:rPr>
        <w:t xml:space="preserve">) </w:t>
      </w:r>
      <w:r w:rsidR="00DB2623" w:rsidRPr="00FD20FE">
        <w:rPr>
          <w:rFonts w:cs="Times New Roman"/>
        </w:rPr>
        <w:t xml:space="preserve">that </w:t>
      </w:r>
      <w:r w:rsidR="00884221" w:rsidRPr="00FD20FE">
        <w:rPr>
          <w:rFonts w:cs="Times New Roman"/>
        </w:rPr>
        <w:t>are known to have high rates of</w:t>
      </w:r>
      <w:r w:rsidR="00DB2623" w:rsidRPr="00FD20FE">
        <w:rPr>
          <w:rFonts w:cs="Times New Roman"/>
        </w:rPr>
        <w:t xml:space="preserve"> illicit drug use, so we </w:t>
      </w:r>
      <w:r w:rsidRPr="00FD20FE">
        <w:rPr>
          <w:rFonts w:cs="Times New Roman"/>
        </w:rPr>
        <w:t xml:space="preserve">used estimates from </w:t>
      </w:r>
      <w:r w:rsidR="00DB2623" w:rsidRPr="00FD20FE">
        <w:rPr>
          <w:rFonts w:cs="Times New Roman"/>
        </w:rPr>
        <w:t>RAND</w:t>
      </w:r>
      <w:r w:rsidRPr="00FD20FE">
        <w:rPr>
          <w:rFonts w:cs="Times New Roman"/>
        </w:rPr>
        <w:t xml:space="preserve"> Corporation</w:t>
      </w:r>
      <w:hyperlink w:anchor="_ENREF_15" w:tooltip="RAND Corporation, 2014 #1619" w:history="1">
        <w:r w:rsidR="00726019" w:rsidRPr="00FD20FE">
          <w:rPr>
            <w:rFonts w:cs="Times New Roman"/>
          </w:rPr>
          <w:fldChar w:fldCharType="begin"/>
        </w:r>
        <w:r w:rsidR="00726019" w:rsidRPr="00FD20FE">
          <w:rPr>
            <w:rFonts w:cs="Times New Roman"/>
          </w:rPr>
          <w:instrText xml:space="preserve"> ADDIN EN.CITE &lt;EndNote&gt;&lt;Cite&gt;&lt;Author&gt;RAND Corporation&lt;/Author&gt;&lt;Year&gt;2014&lt;/Year&gt;&lt;RecNum&gt;1619&lt;/RecNum&gt;&lt;DisplayText&gt;&lt;style face="superscript"&gt;15&lt;/style&gt;&lt;/DisplayText&gt;&lt;record&gt;&lt;rec-number&gt;1619&lt;/rec-number&gt;&lt;foreign-keys&gt;&lt;key app="EN" db-id="dazaf5eeutvxaieddtmv9tamp0es0e0r2a9e" timestamp="1497026397"&gt;1619&lt;/key&gt;&lt;/foreign-keys&gt;&lt;ref-type name="Report"&gt;27&lt;/ref-type&gt;&lt;contributors&gt;&lt;authors&gt;&lt;author&gt;RAND Corporation,&lt;/author&gt;&lt;/authors&gt;&lt;/contributors&gt;&lt;titles&gt;&lt;title&gt;What America’s users spend on illegal drugs: 2000-2010&lt;/title&gt;&lt;/titles&gt;&lt;dates&gt;&lt;year&gt;2014&lt;/year&gt;&lt;/dates&gt;&lt;pub-location&gt;Washington, DC&lt;/pub-location&gt;&lt;publisher&gt;Office of National Drug Control Policy, Office of Research and Data Analysis&lt;/publisher&gt;&lt;urls&gt;&lt;/urls&gt;&lt;/record&gt;&lt;/Cite&gt;&lt;/EndNote&gt;</w:instrText>
        </w:r>
        <w:r w:rsidR="00726019" w:rsidRPr="00FD20FE">
          <w:rPr>
            <w:rFonts w:cs="Times New Roman"/>
          </w:rPr>
          <w:fldChar w:fldCharType="separate"/>
        </w:r>
        <w:r w:rsidR="00726019" w:rsidRPr="00FD20FE">
          <w:rPr>
            <w:rFonts w:cs="Times New Roman"/>
            <w:noProof/>
            <w:vertAlign w:val="superscript"/>
          </w:rPr>
          <w:t>15</w:t>
        </w:r>
        <w:r w:rsidR="00726019" w:rsidRPr="00FD20FE">
          <w:rPr>
            <w:rFonts w:cs="Times New Roman"/>
          </w:rPr>
          <w:fldChar w:fldCharType="end"/>
        </w:r>
      </w:hyperlink>
      <w:r w:rsidR="00DB2623" w:rsidRPr="00FD20FE">
        <w:rPr>
          <w:rFonts w:cs="Times New Roman"/>
        </w:rPr>
        <w:t xml:space="preserve"> to estimate SHUD prevalence.</w:t>
      </w:r>
      <w:r w:rsidR="00DB5A30" w:rsidRPr="00FD20FE">
        <w:rPr>
          <w:rFonts w:cs="Times New Roman"/>
        </w:rPr>
        <w:t xml:space="preserve"> </w:t>
      </w:r>
      <w:r w:rsidRPr="00FD20FE">
        <w:rPr>
          <w:rFonts w:cs="Times New Roman"/>
        </w:rPr>
        <w:t xml:space="preserve">Based on the RAND data, we </w:t>
      </w:r>
      <w:r w:rsidR="0002511A" w:rsidRPr="00FD20FE">
        <w:rPr>
          <w:rFonts w:cs="Times New Roman"/>
        </w:rPr>
        <w:t xml:space="preserve">estimated </w:t>
      </w:r>
      <w:r w:rsidRPr="00FD20FE">
        <w:rPr>
          <w:rFonts w:cs="Times New Roman"/>
        </w:rPr>
        <w:t>that</w:t>
      </w:r>
      <w:r w:rsidR="00DB2623" w:rsidRPr="00FD20FE">
        <w:rPr>
          <w:rFonts w:cs="Times New Roman"/>
        </w:rPr>
        <w:t xml:space="preserve"> 1 million people </w:t>
      </w:r>
      <w:r w:rsidRPr="00FD20FE">
        <w:rPr>
          <w:rFonts w:cs="Times New Roman"/>
        </w:rPr>
        <w:t>had SHUD</w:t>
      </w:r>
      <w:r w:rsidR="00DB2623" w:rsidRPr="00FD20FE">
        <w:rPr>
          <w:rFonts w:cs="Times New Roman"/>
        </w:rPr>
        <w:t xml:space="preserve"> in 2010 (this is the number </w:t>
      </w:r>
      <w:r w:rsidRPr="00FD20FE">
        <w:rPr>
          <w:rFonts w:cs="Times New Roman"/>
        </w:rPr>
        <w:t xml:space="preserve">of individuals </w:t>
      </w:r>
      <w:r w:rsidR="00DB2623" w:rsidRPr="00FD20FE">
        <w:rPr>
          <w:rFonts w:cs="Times New Roman"/>
        </w:rPr>
        <w:t>with 21+ days of use per month</w:t>
      </w:r>
      <w:r w:rsidRPr="00FD20FE">
        <w:rPr>
          <w:rFonts w:cs="Times New Roman"/>
        </w:rPr>
        <w:t>)</w:t>
      </w:r>
      <w:r w:rsidR="00DB2623" w:rsidRPr="00FD20FE">
        <w:rPr>
          <w:rFonts w:cs="Times New Roman"/>
        </w:rPr>
        <w:t>.</w:t>
      </w:r>
      <w:r w:rsidR="00DB5A30" w:rsidRPr="00FD20FE">
        <w:rPr>
          <w:rFonts w:cs="Times New Roman"/>
        </w:rPr>
        <w:t xml:space="preserve"> </w:t>
      </w:r>
      <w:r w:rsidR="00884221" w:rsidRPr="00FD20FE">
        <w:rPr>
          <w:rFonts w:cs="Times New Roman"/>
        </w:rPr>
        <w:t xml:space="preserve">Because </w:t>
      </w:r>
      <w:r w:rsidRPr="00FD20FE">
        <w:rPr>
          <w:rFonts w:cs="Times New Roman"/>
        </w:rPr>
        <w:t xml:space="preserve">the </w:t>
      </w:r>
      <w:r w:rsidR="00DB2623" w:rsidRPr="00FD20FE">
        <w:rPr>
          <w:rFonts w:cs="Times New Roman"/>
        </w:rPr>
        <w:t>RAND data ends with 2010, we project</w:t>
      </w:r>
      <w:r w:rsidRPr="00FD20FE">
        <w:rPr>
          <w:rFonts w:cs="Times New Roman"/>
        </w:rPr>
        <w:t>ed</w:t>
      </w:r>
      <w:r w:rsidR="00441DFE" w:rsidRPr="00FD20FE">
        <w:rPr>
          <w:rFonts w:cs="Times New Roman"/>
        </w:rPr>
        <w:t xml:space="preserve"> to 2016</w:t>
      </w:r>
      <w:r w:rsidR="005E06ED" w:rsidRPr="00FD20FE">
        <w:rPr>
          <w:rFonts w:cs="Times New Roman"/>
        </w:rPr>
        <w:t xml:space="preserve"> prevalence using the 64</w:t>
      </w:r>
      <w:r w:rsidR="00DB2623" w:rsidRPr="00FD20FE">
        <w:rPr>
          <w:rFonts w:cs="Times New Roman"/>
        </w:rPr>
        <w:t xml:space="preserve">% growth in </w:t>
      </w:r>
      <w:r w:rsidR="009956BC" w:rsidRPr="00FD20FE">
        <w:rPr>
          <w:rFonts w:cs="Times New Roman"/>
        </w:rPr>
        <w:t>heroin use disorder</w:t>
      </w:r>
      <w:r w:rsidR="00DB2623" w:rsidRPr="00FD20FE">
        <w:rPr>
          <w:rFonts w:cs="Times New Roman"/>
        </w:rPr>
        <w:t xml:space="preserve"> reported by NSDUH from 2010 to 2015.</w:t>
      </w:r>
      <w:hyperlink w:anchor="_ENREF_14" w:tooltip="Substance Abuse and Mental Health Services Administration, 2016 #1521" w:history="1">
        <w:r w:rsidR="00726019" w:rsidRPr="00FD20FE">
          <w:rPr>
            <w:rFonts w:cs="Times New Roman"/>
          </w:rPr>
          <w:fldChar w:fldCharType="begin"/>
        </w:r>
        <w:r w:rsidR="00726019" w:rsidRPr="00FD20FE">
          <w:rPr>
            <w:rFonts w:cs="Times New Roman"/>
          </w:rPr>
          <w:instrText xml:space="preserve"> ADDIN EN.CITE &lt;EndNote&gt;&lt;Cite&gt;&lt;Author&gt;Substance Abuse and Mental Health Services Administration&lt;/Author&gt;&lt;Year&gt;2016&lt;/Year&gt;&lt;RecNum&gt;1521&lt;/RecNum&gt;&lt;DisplayText&gt;&lt;style face="superscript"&gt;14&lt;/style&gt;&lt;/DisplayText&gt;&lt;record&gt;&lt;rec-number&gt;1521&lt;/rec-number&gt;&lt;foreign-keys&gt;&lt;key app="EN" db-id="dazaf5eeutvxaieddtmv9tamp0es0e0r2a9e" timestamp="1497026396"&gt;1521&lt;/key&gt;&lt;/foreign-keys&gt;&lt;ref-type name="Web Page"&gt;12&lt;/ref-type&gt;&lt;contributors&gt;&lt;authors&gt;&lt;author&gt;Substance Abuse and Mental Health Services Administration,&lt;/author&gt;&lt;/authors&gt;&lt;/contributors&gt;&lt;titles&gt;&lt;title&gt;2015 National Survey on Drug Use and Health: detailed tables&lt;/title&gt;&lt;/titles&gt;&lt;volume&gt;2017&lt;/volume&gt;&lt;number&gt;Jun 17&lt;/number&gt;&lt;dates&gt;&lt;year&gt;2016&lt;/year&gt;&lt;pub-dates&gt;&lt;date&gt;2016&lt;/date&gt;&lt;/pub-dates&gt;&lt;/dates&gt;&lt;pub-location&gt;Rockville, MD&lt;/pub-location&gt;&lt;publisher&gt;Substance Abuse and Mental Health Services Administration&lt;/publisher&gt;&lt;urls&gt;&lt;related-urls&gt;&lt;url&gt;https://www.samhsa.gov/data/sites/default/files/NSDUH-DetTabs-2015/NSDUH-DetTabs-2015/NSDUH-DetTabs-2015.pdf&lt;/url&gt;&lt;/related-urls&gt;&lt;/urls&gt;&lt;/record&gt;&lt;/Cite&gt;&lt;/EndNote&gt;</w:instrText>
        </w:r>
        <w:r w:rsidR="00726019" w:rsidRPr="00FD20FE">
          <w:rPr>
            <w:rFonts w:cs="Times New Roman"/>
          </w:rPr>
          <w:fldChar w:fldCharType="separate"/>
        </w:r>
        <w:r w:rsidR="00726019" w:rsidRPr="00FD20FE">
          <w:rPr>
            <w:rFonts w:cs="Times New Roman"/>
            <w:noProof/>
            <w:vertAlign w:val="superscript"/>
          </w:rPr>
          <w:t>14</w:t>
        </w:r>
        <w:r w:rsidR="00726019" w:rsidRPr="00FD20FE">
          <w:rPr>
            <w:rFonts w:cs="Times New Roman"/>
          </w:rPr>
          <w:fldChar w:fldCharType="end"/>
        </w:r>
      </w:hyperlink>
      <w:r w:rsidR="00DB5A30" w:rsidRPr="00FD20FE">
        <w:rPr>
          <w:rFonts w:cs="Times New Roman"/>
        </w:rPr>
        <w:t xml:space="preserve"> </w:t>
      </w:r>
      <w:r w:rsidRPr="00FD20FE">
        <w:rPr>
          <w:rFonts w:cs="Times New Roman"/>
        </w:rPr>
        <w:t>This yielded an estimate of</w:t>
      </w:r>
      <w:r w:rsidR="00441DFE" w:rsidRPr="00FD20FE">
        <w:rPr>
          <w:rFonts w:cs="Times New Roman"/>
        </w:rPr>
        <w:t xml:space="preserve"> 1.7</w:t>
      </w:r>
      <w:r w:rsidR="00DB2623" w:rsidRPr="00FD20FE">
        <w:rPr>
          <w:rFonts w:cs="Times New Roman"/>
        </w:rPr>
        <w:t xml:space="preserve"> million </w:t>
      </w:r>
      <w:r w:rsidRPr="00FD20FE">
        <w:rPr>
          <w:rFonts w:cs="Times New Roman"/>
        </w:rPr>
        <w:t xml:space="preserve">people with SHUD in </w:t>
      </w:r>
      <w:r w:rsidR="00441DFE" w:rsidRPr="00FD20FE">
        <w:rPr>
          <w:rFonts w:cs="Times New Roman"/>
        </w:rPr>
        <w:t>2016</w:t>
      </w:r>
      <w:r w:rsidR="00DB2623" w:rsidRPr="00FD20FE">
        <w:rPr>
          <w:rFonts w:cs="Times New Roman"/>
        </w:rPr>
        <w:t>.</w:t>
      </w:r>
      <w:r w:rsidR="00DB5A30" w:rsidRPr="00FD20FE">
        <w:rPr>
          <w:rFonts w:cs="Times New Roman"/>
        </w:rPr>
        <w:t xml:space="preserve"> </w:t>
      </w:r>
      <w:r w:rsidR="00884221" w:rsidRPr="00FD20FE">
        <w:rPr>
          <w:rFonts w:cs="Times New Roman"/>
        </w:rPr>
        <w:t>W</w:t>
      </w:r>
      <w:r w:rsidR="00441DFE" w:rsidRPr="00FD20FE">
        <w:rPr>
          <w:rFonts w:cs="Times New Roman"/>
        </w:rPr>
        <w:t xml:space="preserve">e </w:t>
      </w:r>
      <w:r w:rsidR="00884221" w:rsidRPr="00FD20FE">
        <w:rPr>
          <w:rFonts w:cs="Times New Roman"/>
        </w:rPr>
        <w:t xml:space="preserve">adjusted this total to have the </w:t>
      </w:r>
      <w:r w:rsidR="00441DFE" w:rsidRPr="00FD20FE">
        <w:rPr>
          <w:rFonts w:cs="Times New Roman"/>
        </w:rPr>
        <w:t xml:space="preserve">model </w:t>
      </w:r>
      <w:r w:rsidR="00884221" w:rsidRPr="00FD20FE">
        <w:rPr>
          <w:rFonts w:cs="Times New Roman"/>
        </w:rPr>
        <w:t xml:space="preserve">reflect only </w:t>
      </w:r>
      <w:r w:rsidRPr="00FD20FE">
        <w:rPr>
          <w:rFonts w:cs="Times New Roman"/>
        </w:rPr>
        <w:t>t</w:t>
      </w:r>
      <w:r w:rsidR="00FF6346" w:rsidRPr="00FD20FE">
        <w:rPr>
          <w:rFonts w:cs="Times New Roman"/>
        </w:rPr>
        <w:t xml:space="preserve">he </w:t>
      </w:r>
      <w:r w:rsidR="00441DFE" w:rsidRPr="00FD20FE">
        <w:rPr>
          <w:rFonts w:cs="Times New Roman"/>
        </w:rPr>
        <w:t>~</w:t>
      </w:r>
      <w:r w:rsidR="00FF6346" w:rsidRPr="00FD20FE">
        <w:rPr>
          <w:rFonts w:cs="Times New Roman"/>
        </w:rPr>
        <w:t>80% of individuals with SHUD who first had SOUD,</w:t>
      </w:r>
      <w:r w:rsidR="00816C40" w:rsidRPr="00FD20FE">
        <w:rPr>
          <w:rFonts w:cs="Times New Roman"/>
        </w:rPr>
        <w:fldChar w:fldCharType="begin">
          <w:fldData xml:space="preserve">PEVuZE5vdGU+PENpdGU+PEF1dGhvcj5NdWh1cmk8L0F1dGhvcj48WWVhcj4yMDEzPC9ZZWFyPjxS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</w:fldData>
        </w:fldChar>
      </w:r>
      <w:r w:rsidR="00134CC5" w:rsidRPr="00FD20FE">
        <w:rPr>
          <w:rFonts w:cs="Times New Roman"/>
        </w:rPr>
        <w:instrText xml:space="preserve"> ADDIN EN.CITE </w:instrText>
      </w:r>
      <w:r w:rsidR="00134CC5" w:rsidRPr="00FD20FE">
        <w:rPr>
          <w:rFonts w:cs="Times New Roman"/>
        </w:rPr>
        <w:fldChar w:fldCharType="begin">
          <w:fldData xml:space="preserve">PEVuZE5vdGU+PENpdGU+PEF1dGhvcj5NdWh1cmk8L0F1dGhvcj48WWVhcj4yMDEzPC9ZZWFyPjxS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</w:fldData>
        </w:fldChar>
      </w:r>
      <w:r w:rsidR="00134CC5" w:rsidRPr="00FD20FE">
        <w:rPr>
          <w:rFonts w:cs="Times New Roman"/>
        </w:rPr>
        <w:instrText xml:space="preserve"> ADDIN EN.CITE.DATA </w:instrText>
      </w:r>
      <w:r w:rsidR="00134CC5" w:rsidRPr="00FD20FE">
        <w:rPr>
          <w:rFonts w:cs="Times New Roman"/>
        </w:rPr>
      </w:r>
      <w:r w:rsidR="00134CC5" w:rsidRPr="00FD20FE">
        <w:rPr>
          <w:rFonts w:cs="Times New Roman"/>
        </w:rPr>
        <w:fldChar w:fldCharType="end"/>
      </w:r>
      <w:r w:rsidR="00816C40" w:rsidRPr="00FD20FE">
        <w:rPr>
          <w:rFonts w:cs="Times New Roman"/>
        </w:rPr>
      </w:r>
      <w:r w:rsidR="00816C40" w:rsidRPr="00FD20FE">
        <w:rPr>
          <w:rFonts w:cs="Times New Roman"/>
        </w:rPr>
        <w:fldChar w:fldCharType="separate"/>
      </w:r>
      <w:hyperlink w:anchor="_ENREF_16" w:tooltip="Muhuri, 2013 #1300" w:history="1">
        <w:r w:rsidR="00726019" w:rsidRPr="00FD20FE">
          <w:rPr>
            <w:rFonts w:cs="Times New Roman"/>
            <w:noProof/>
            <w:vertAlign w:val="superscript"/>
          </w:rPr>
          <w:t>16</w:t>
        </w:r>
      </w:hyperlink>
      <w:r w:rsidR="00134CC5" w:rsidRPr="00FD20FE">
        <w:rPr>
          <w:rFonts w:cs="Times New Roman"/>
          <w:noProof/>
          <w:vertAlign w:val="superscript"/>
        </w:rPr>
        <w:t>,</w:t>
      </w:r>
      <w:hyperlink w:anchor="_ENREF_17" w:tooltip="Cicero, 2014 #1688" w:history="1">
        <w:r w:rsidR="00726019" w:rsidRPr="00FD20FE">
          <w:rPr>
            <w:rFonts w:cs="Times New Roman"/>
            <w:noProof/>
            <w:vertAlign w:val="superscript"/>
          </w:rPr>
          <w:t>17</w:t>
        </w:r>
      </w:hyperlink>
      <w:r w:rsidR="00816C40" w:rsidRPr="00FD20FE">
        <w:rPr>
          <w:rFonts w:cs="Times New Roman"/>
        </w:rPr>
        <w:fldChar w:fldCharType="end"/>
      </w:r>
      <w:r w:rsidR="00FF6346" w:rsidRPr="00FD20FE">
        <w:rPr>
          <w:rFonts w:cs="Times New Roman"/>
        </w:rPr>
        <w:t>.</w:t>
      </w:r>
      <w:r w:rsidRPr="00FD20FE">
        <w:rPr>
          <w:rFonts w:cs="Times New Roman"/>
        </w:rPr>
        <w:t xml:space="preserve"> </w:t>
      </w:r>
      <w:r w:rsidR="00DE55B0" w:rsidRPr="00FD20FE">
        <w:rPr>
          <w:rFonts w:cs="Times New Roman"/>
        </w:rPr>
        <w:t>Though the monthly prevalence of MAT among individuals with SHUD is not reported, studies indicate that rates of MAT are low relative to the population</w:t>
      </w:r>
      <w:r w:rsidR="004C3EBA" w:rsidRPr="00FD20FE">
        <w:rPr>
          <w:rFonts w:cs="Times New Roman"/>
        </w:rPr>
        <w:t xml:space="preserve"> with </w:t>
      </w:r>
      <w:r w:rsidR="0060727C" w:rsidRPr="00FD20FE">
        <w:rPr>
          <w:rFonts w:cs="Times New Roman"/>
        </w:rPr>
        <w:t>abuse and/or dependence</w:t>
      </w:r>
      <w:r w:rsidR="00DE55B0" w:rsidRPr="00FD20FE">
        <w:rPr>
          <w:rFonts w:cs="Times New Roman"/>
        </w:rPr>
        <w:t>.</w:t>
      </w:r>
      <w:hyperlink w:anchor="_ENREF_18" w:tooltip="Knudsen, 2011 #1666" w:history="1">
        <w:r w:rsidR="00726019" w:rsidRPr="00FD20FE">
          <w:rPr>
            <w:rFonts w:cs="Times New Roman"/>
          </w:rPr>
          <w:fldChar w:fldCharType="begin">
            <w:fldData xml:space="preserve">PEVuZE5vdGU+PENpdGU+PEF1dGhvcj5LbnVkc2VuPC9BdXRob3I+PFllYXI+MjAxMTwvWWVhcj48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LbnVkc2VuPC9BdXRob3I+PFllYXI+MjAxMTwvWWVhcj48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18-20</w:t>
        </w:r>
        <w:r w:rsidR="00726019" w:rsidRPr="00FD20FE">
          <w:rPr>
            <w:rFonts w:cs="Times New Roman"/>
          </w:rPr>
          <w:fldChar w:fldCharType="end"/>
        </w:r>
      </w:hyperlink>
      <w:r w:rsidR="004C3EBA" w:rsidRPr="00FD20FE">
        <w:rPr>
          <w:rFonts w:cs="Times New Roman"/>
        </w:rPr>
        <w:t xml:space="preserve"> </w:t>
      </w:r>
      <w:r w:rsidRPr="00FD20FE">
        <w:rPr>
          <w:rFonts w:cs="Times New Roman"/>
        </w:rPr>
        <w:t xml:space="preserve">We </w:t>
      </w:r>
      <w:r w:rsidR="0060727C" w:rsidRPr="00FD20FE">
        <w:rPr>
          <w:rFonts w:cs="Times New Roman"/>
        </w:rPr>
        <w:t>approximate</w:t>
      </w:r>
      <w:r w:rsidR="00D82688" w:rsidRPr="00FD20FE">
        <w:rPr>
          <w:rFonts w:cs="Times New Roman"/>
        </w:rPr>
        <w:t>d</w:t>
      </w:r>
      <w:r w:rsidRPr="00FD20FE">
        <w:rPr>
          <w:rFonts w:cs="Times New Roman"/>
        </w:rPr>
        <w:t xml:space="preserve"> </w:t>
      </w:r>
      <w:r w:rsidR="00D42CF3" w:rsidRPr="00FD20FE">
        <w:rPr>
          <w:rFonts w:cs="Times New Roman"/>
        </w:rPr>
        <w:t>the percent</w:t>
      </w:r>
      <w:r w:rsidRPr="00FD20FE">
        <w:rPr>
          <w:rFonts w:cs="Times New Roman"/>
        </w:rPr>
        <w:t>age</w:t>
      </w:r>
      <w:r w:rsidR="00B17B95" w:rsidRPr="00FD20FE">
        <w:rPr>
          <w:rFonts w:cs="Times New Roman"/>
        </w:rPr>
        <w:t xml:space="preserve"> </w:t>
      </w:r>
      <w:r w:rsidRPr="00FD20FE">
        <w:rPr>
          <w:rFonts w:cs="Times New Roman"/>
        </w:rPr>
        <w:t xml:space="preserve">of </w:t>
      </w:r>
      <w:r w:rsidR="00D82688" w:rsidRPr="00FD20FE">
        <w:rPr>
          <w:rFonts w:cs="Times New Roman"/>
        </w:rPr>
        <w:t>individuals with</w:t>
      </w:r>
      <w:r w:rsidR="00441DFE" w:rsidRPr="00FD20FE">
        <w:rPr>
          <w:rFonts w:cs="Times New Roman"/>
        </w:rPr>
        <w:t xml:space="preserve"> SHUD </w:t>
      </w:r>
      <w:r w:rsidR="00D82688" w:rsidRPr="00FD20FE">
        <w:rPr>
          <w:rFonts w:cs="Times New Roman"/>
        </w:rPr>
        <w:t>who are</w:t>
      </w:r>
      <w:r w:rsidRPr="00FD20FE">
        <w:rPr>
          <w:rFonts w:cs="Times New Roman"/>
        </w:rPr>
        <w:t xml:space="preserve"> </w:t>
      </w:r>
      <w:r w:rsidR="00B17B95" w:rsidRPr="00FD20FE">
        <w:rPr>
          <w:rFonts w:cs="Times New Roman"/>
        </w:rPr>
        <w:t xml:space="preserve">enrolled in </w:t>
      </w:r>
      <w:r w:rsidR="0078359B" w:rsidRPr="00FD20FE">
        <w:rPr>
          <w:rFonts w:cs="Times New Roman"/>
        </w:rPr>
        <w:t>MAT</w:t>
      </w:r>
      <w:r w:rsidR="009C188C" w:rsidRPr="00FD20FE">
        <w:rPr>
          <w:rFonts w:cs="Times New Roman"/>
        </w:rPr>
        <w:t xml:space="preserve"> (“SHUD in </w:t>
      </w:r>
      <w:r w:rsidR="0078359B" w:rsidRPr="00FD20FE">
        <w:rPr>
          <w:rFonts w:cs="Times New Roman"/>
        </w:rPr>
        <w:t>MAT</w:t>
      </w:r>
      <w:r w:rsidR="009C188C" w:rsidRPr="00FD20FE">
        <w:rPr>
          <w:rFonts w:cs="Times New Roman"/>
        </w:rPr>
        <w:t>”)</w:t>
      </w:r>
      <w:r w:rsidR="00B17B95" w:rsidRPr="00FD20FE">
        <w:rPr>
          <w:rFonts w:cs="Times New Roman"/>
        </w:rPr>
        <w:t xml:space="preserve"> based on expert opinion (K</w:t>
      </w:r>
      <w:r w:rsidR="0060727C" w:rsidRPr="00FD20FE">
        <w:rPr>
          <w:rFonts w:cs="Times New Roman"/>
        </w:rPr>
        <w:t>. Humphre</w:t>
      </w:r>
      <w:r w:rsidR="0056411C" w:rsidRPr="00FD20FE">
        <w:rPr>
          <w:rFonts w:cs="Times New Roman"/>
        </w:rPr>
        <w:t>y</w:t>
      </w:r>
      <w:r w:rsidR="0060727C" w:rsidRPr="00FD20FE">
        <w:rPr>
          <w:rFonts w:cs="Times New Roman"/>
        </w:rPr>
        <w:t>s</w:t>
      </w:r>
      <w:r w:rsidR="00B17B95" w:rsidRPr="00FD20FE">
        <w:rPr>
          <w:rFonts w:cs="Times New Roman"/>
        </w:rPr>
        <w:t>).</w:t>
      </w:r>
    </w:p>
    <w:p w14:paraId="0882DF41" w14:textId="48E838E9" w:rsidR="00261F6E" w:rsidRPr="00FD20FE" w:rsidRDefault="00AF3FD3" w:rsidP="008051FD">
      <w:pPr>
        <w:pStyle w:val="Heading3"/>
        <w:spacing w:before="0" w:beforeAutospacing="0" w:after="0" w:afterAutospacing="0"/>
        <w:ind w:firstLine="720"/>
        <w:rPr>
          <w:b w:val="0"/>
          <w:sz w:val="24"/>
          <w:szCs w:val="24"/>
        </w:rPr>
      </w:pPr>
      <w:r w:rsidRPr="00FD20FE">
        <w:rPr>
          <w:b w:val="0"/>
          <w:color w:val="000000" w:themeColor="text1"/>
          <w:sz w:val="24"/>
          <w:szCs w:val="24"/>
        </w:rPr>
        <w:t xml:space="preserve">NSDUH and </w:t>
      </w:r>
      <w:r w:rsidR="009F1598" w:rsidRPr="00FD20FE">
        <w:rPr>
          <w:b w:val="0"/>
          <w:color w:val="000000" w:themeColor="text1"/>
          <w:sz w:val="24"/>
          <w:szCs w:val="24"/>
        </w:rPr>
        <w:t xml:space="preserve">the </w:t>
      </w:r>
      <w:r w:rsidR="009F1598" w:rsidRPr="00FD20FE">
        <w:rPr>
          <w:b w:val="0"/>
          <w:sz w:val="24"/>
          <w:szCs w:val="24"/>
        </w:rPr>
        <w:t>National Epidemiologic Survey on Alcohol and Related Conditions-III</w:t>
      </w:r>
      <w:r w:rsidR="009F1598" w:rsidRPr="00FD20FE">
        <w:rPr>
          <w:b w:val="0"/>
          <w:color w:val="000000" w:themeColor="text1"/>
          <w:sz w:val="24"/>
          <w:szCs w:val="24"/>
        </w:rPr>
        <w:t xml:space="preserve"> (</w:t>
      </w:r>
      <w:r w:rsidRPr="00FD20FE">
        <w:rPr>
          <w:b w:val="0"/>
          <w:color w:val="000000" w:themeColor="text1"/>
          <w:sz w:val="24"/>
          <w:szCs w:val="24"/>
        </w:rPr>
        <w:t>NESARC-III</w:t>
      </w:r>
      <w:r w:rsidR="009F1598" w:rsidRPr="00FD20FE">
        <w:rPr>
          <w:b w:val="0"/>
          <w:color w:val="000000" w:themeColor="text1"/>
          <w:sz w:val="24"/>
          <w:szCs w:val="24"/>
        </w:rPr>
        <w:t>)</w:t>
      </w:r>
      <w:hyperlink w:anchor="_ENREF_21" w:tooltip="Saha, 2016 #1574" w:history="1">
        <w:r w:rsidR="00726019" w:rsidRPr="00FD20FE">
          <w:rPr>
            <w:b w:val="0"/>
            <w:color w:val="000000" w:themeColor="text1"/>
            <w:sz w:val="24"/>
            <w:szCs w:val="24"/>
          </w:rPr>
          <w:fldChar w:fldCharType="begin"/>
        </w:r>
        <w:r w:rsidR="00726019" w:rsidRPr="00FD20FE">
          <w:rPr>
            <w:b w:val="0"/>
            <w:color w:val="000000" w:themeColor="text1"/>
            <w:sz w:val="24"/>
            <w:szCs w:val="24"/>
          </w:rPr>
          <w:instrText xml:space="preserve"> ADDIN EN.CITE &lt;EndNote&gt;&lt;Cite&gt;&lt;Author&gt;Saha&lt;/Author&gt;&lt;Year&gt;2016&lt;/Year&gt;&lt;RecNum&gt;1574&lt;/RecNum&gt;&lt;DisplayText&gt;&lt;style face="superscript"&gt;21&lt;/style&gt;&lt;/DisplayText&gt;&lt;record&gt;&lt;rec-number&gt;1574&lt;/rec-number&gt;&lt;foreign-keys&gt;&lt;key app="EN" db-id="dazaf5eeutvxaieddtmv9tamp0es0e0r2a9e" timestamp="1497026397"&gt;1574&lt;/key&gt;&lt;/foreign-keys&gt;&lt;ref-type name="Journal Article"&gt;17&lt;/ref-type&gt;&lt;contributors&gt;&lt;authors&gt;&lt;author&gt;Saha, Tulshi D.&lt;/author&gt;&lt;author&gt;Kerridge, Bradley T.&lt;/author&gt;&lt;author&gt;Goldstein, Risë B.&lt;/author&gt;&lt;author&gt;Chou, S. Patricia&lt;/author&gt;&lt;author&gt;Zhang, Haitao&lt;/author&gt;&lt;author&gt;Jung, Jeesun&lt;/author&gt;&lt;author&gt;Pickering, Roger P.&lt;/author&gt;&lt;author&gt;Ruan, W. June&lt;/author&gt;&lt;author&gt;Smith, Sharon M.&lt;/author&gt;&lt;author&gt;Huang, Boji&lt;/author&gt;&lt;/authors&gt;&lt;/contributors&gt;&lt;titles&gt;&lt;title&gt;Nonmedical prescription opioid use and DSM-5 nonmedical prescription opioid use disorder in the United States&lt;/title&gt;&lt;secondary-title&gt;J Clin Psychiatry&lt;/secondary-title&gt;&lt;alt-title&gt;J Clin Psychiatry&lt;/alt-title&gt;&lt;/titles&gt;&lt;periodical&gt;&lt;full-title&gt;Journal of Clinical Psychiatry&lt;/full-title&gt;&lt;abbr-1&gt;J. Clin. Psychiatry&lt;/abbr-1&gt;&lt;abbr-2&gt;J Clin Psychiatry&lt;/abbr-2&gt;&lt;/periodical&gt;&lt;alt-periodical&gt;&lt;full-title&gt;Journal of Clinical Psychiatry&lt;/full-title&gt;&lt;abbr-1&gt;J. Clin. Psychiatry&lt;/abbr-1&gt;&lt;abbr-2&gt;J Clin Psychiatry&lt;/abbr-2&gt;&lt;/alt-periodical&gt;&lt;pages&gt;772-780&lt;/pages&gt;&lt;volume&gt;77&lt;/volume&gt;&lt;number&gt;6&lt;/number&gt;&lt;dates&gt;&lt;year&gt;2016&lt;/year&gt;&lt;pub-dates&gt;&lt;date&gt;Jun 22&lt;/date&gt;&lt;/pub-dates&gt;&lt;/dates&gt;&lt;isbn&gt;0160-6689&lt;/isbn&gt;&lt;urls&gt;&lt;related-urls&gt;&lt;url&gt;http://www.psychiatrist.com/jcp/article/Pages/2016/v77n06/v77n0614.aspx&lt;/url&gt;&lt;url&gt;files/6008/v77n0614.html&lt;/url&gt;&lt;/related-urls&gt;&lt;/urls&gt;&lt;electronic-resource-num&gt;10.4088/JCP.15m10386&lt;/electronic-resource-num&gt;&lt;remote-database-provider&gt;www.psychiatrist.com&lt;/remote-database-provider&gt;&lt;language&gt;English&lt;/language&gt;&lt;access-date&gt;2017/05/01/10:17:18&lt;/access-date&gt;&lt;/record&gt;&lt;/Cite&gt;&lt;/EndNote&gt;</w:instrText>
        </w:r>
        <w:r w:rsidR="00726019" w:rsidRPr="00FD20FE">
          <w:rPr>
            <w:b w:val="0"/>
            <w:color w:val="000000" w:themeColor="text1"/>
            <w:sz w:val="24"/>
            <w:szCs w:val="24"/>
          </w:rPr>
          <w:fldChar w:fldCharType="separate"/>
        </w:r>
        <w:r w:rsidR="00726019" w:rsidRPr="00FD20FE">
          <w:rPr>
            <w:b w:val="0"/>
            <w:noProof/>
            <w:color w:val="000000" w:themeColor="text1"/>
            <w:sz w:val="24"/>
            <w:szCs w:val="24"/>
            <w:vertAlign w:val="superscript"/>
          </w:rPr>
          <w:t>21</w:t>
        </w:r>
        <w:r w:rsidR="00726019" w:rsidRPr="00FD20FE">
          <w:rPr>
            <w:b w:val="0"/>
            <w:color w:val="000000" w:themeColor="text1"/>
            <w:sz w:val="24"/>
            <w:szCs w:val="24"/>
          </w:rPr>
          <w:fldChar w:fldCharType="end"/>
        </w:r>
      </w:hyperlink>
      <w:r w:rsidRPr="00FD20FE">
        <w:rPr>
          <w:b w:val="0"/>
          <w:color w:val="000000" w:themeColor="text1"/>
          <w:sz w:val="24"/>
          <w:szCs w:val="24"/>
        </w:rPr>
        <w:t xml:space="preserve"> </w:t>
      </w:r>
      <w:r w:rsidR="003F3071" w:rsidRPr="00FD20FE">
        <w:rPr>
          <w:b w:val="0"/>
          <w:color w:val="000000" w:themeColor="text1"/>
          <w:sz w:val="24"/>
          <w:szCs w:val="24"/>
        </w:rPr>
        <w:t>report</w:t>
      </w:r>
      <w:r w:rsidRPr="00FD20FE">
        <w:rPr>
          <w:b w:val="0"/>
          <w:color w:val="000000" w:themeColor="text1"/>
          <w:sz w:val="24"/>
          <w:szCs w:val="24"/>
        </w:rPr>
        <w:t xml:space="preserve"> rates of prescription </w:t>
      </w:r>
      <w:r w:rsidR="00884221" w:rsidRPr="00FD20FE">
        <w:rPr>
          <w:b w:val="0"/>
          <w:color w:val="000000" w:themeColor="text1"/>
          <w:sz w:val="24"/>
          <w:szCs w:val="24"/>
        </w:rPr>
        <w:t xml:space="preserve">opioid </w:t>
      </w:r>
      <w:r w:rsidRPr="00FD20FE">
        <w:rPr>
          <w:b w:val="0"/>
          <w:color w:val="000000" w:themeColor="text1"/>
          <w:sz w:val="24"/>
          <w:szCs w:val="24"/>
        </w:rPr>
        <w:t>dependence and use trends</w:t>
      </w:r>
      <w:r w:rsidR="009F1598" w:rsidRPr="00FD20FE">
        <w:rPr>
          <w:b w:val="0"/>
          <w:color w:val="000000" w:themeColor="text1"/>
          <w:sz w:val="24"/>
          <w:szCs w:val="24"/>
        </w:rPr>
        <w:t xml:space="preserve">; </w:t>
      </w:r>
      <w:r w:rsidRPr="00FD20FE">
        <w:rPr>
          <w:b w:val="0"/>
          <w:color w:val="000000" w:themeColor="text1"/>
          <w:sz w:val="24"/>
          <w:szCs w:val="24"/>
        </w:rPr>
        <w:t>however</w:t>
      </w:r>
      <w:r w:rsidR="009F1598" w:rsidRPr="00FD20FE">
        <w:rPr>
          <w:b w:val="0"/>
          <w:color w:val="000000" w:themeColor="text1"/>
          <w:sz w:val="24"/>
          <w:szCs w:val="24"/>
        </w:rPr>
        <w:t>,</w:t>
      </w:r>
      <w:r w:rsidRPr="00FD20FE">
        <w:rPr>
          <w:b w:val="0"/>
          <w:color w:val="000000" w:themeColor="text1"/>
          <w:sz w:val="24"/>
          <w:szCs w:val="24"/>
        </w:rPr>
        <w:t xml:space="preserve"> prevalence of severe opioid use disorder </w:t>
      </w:r>
      <w:r w:rsidR="009F1598" w:rsidRPr="00FD20FE">
        <w:rPr>
          <w:b w:val="0"/>
          <w:color w:val="000000" w:themeColor="text1"/>
          <w:sz w:val="24"/>
          <w:szCs w:val="24"/>
        </w:rPr>
        <w:t xml:space="preserve">is </w:t>
      </w:r>
      <w:r w:rsidRPr="00FD20FE">
        <w:rPr>
          <w:b w:val="0"/>
          <w:color w:val="000000" w:themeColor="text1"/>
          <w:sz w:val="24"/>
          <w:szCs w:val="24"/>
        </w:rPr>
        <w:t>not reported.</w:t>
      </w:r>
      <w:r w:rsidR="00DB5A30" w:rsidRPr="00FD20FE">
        <w:rPr>
          <w:b w:val="0"/>
          <w:color w:val="000000" w:themeColor="text1"/>
          <w:sz w:val="24"/>
          <w:szCs w:val="24"/>
        </w:rPr>
        <w:t xml:space="preserve"> </w:t>
      </w:r>
      <w:r w:rsidR="003235C1" w:rsidRPr="00FD20FE">
        <w:rPr>
          <w:b w:val="0"/>
          <w:color w:val="000000" w:themeColor="text1"/>
          <w:sz w:val="24"/>
          <w:szCs w:val="24"/>
        </w:rPr>
        <w:t xml:space="preserve">Additionally, these surveys suffer from </w:t>
      </w:r>
      <w:r w:rsidR="008C192D" w:rsidRPr="00FD20FE">
        <w:rPr>
          <w:b w:val="0"/>
          <w:color w:val="000000" w:themeColor="text1"/>
          <w:sz w:val="24"/>
          <w:szCs w:val="24"/>
        </w:rPr>
        <w:t>underreporting in key populations of relevance to the epidemic.</w:t>
      </w:r>
      <w:r w:rsidR="00DB5A30" w:rsidRPr="00FD20FE">
        <w:rPr>
          <w:b w:val="0"/>
          <w:color w:val="000000" w:themeColor="text1"/>
          <w:sz w:val="24"/>
          <w:szCs w:val="24"/>
        </w:rPr>
        <w:t xml:space="preserve"> </w:t>
      </w:r>
      <w:r w:rsidR="002B1D4A" w:rsidRPr="00FD20FE">
        <w:rPr>
          <w:b w:val="0"/>
          <w:color w:val="000000" w:themeColor="text1"/>
          <w:sz w:val="24"/>
          <w:szCs w:val="24"/>
        </w:rPr>
        <w:t>W</w:t>
      </w:r>
      <w:r w:rsidRPr="00FD20FE">
        <w:rPr>
          <w:b w:val="0"/>
          <w:sz w:val="24"/>
          <w:szCs w:val="24"/>
        </w:rPr>
        <w:t xml:space="preserve">e </w:t>
      </w:r>
      <w:r w:rsidR="00295319" w:rsidRPr="00FD20FE">
        <w:rPr>
          <w:b w:val="0"/>
          <w:sz w:val="24"/>
          <w:szCs w:val="24"/>
        </w:rPr>
        <w:t>therefore</w:t>
      </w:r>
      <w:r w:rsidR="00A04253" w:rsidRPr="00FD20FE">
        <w:rPr>
          <w:b w:val="0"/>
          <w:sz w:val="24"/>
          <w:szCs w:val="24"/>
        </w:rPr>
        <w:t xml:space="preserve"> </w:t>
      </w:r>
      <w:r w:rsidR="009F1598" w:rsidRPr="00FD20FE">
        <w:rPr>
          <w:b w:val="0"/>
          <w:sz w:val="24"/>
          <w:szCs w:val="24"/>
        </w:rPr>
        <w:t xml:space="preserve">estimated </w:t>
      </w:r>
      <w:r w:rsidRPr="00FD20FE">
        <w:rPr>
          <w:b w:val="0"/>
          <w:sz w:val="24"/>
          <w:szCs w:val="24"/>
        </w:rPr>
        <w:t xml:space="preserve">SOUD prevalence </w:t>
      </w:r>
      <w:r w:rsidR="009F1598" w:rsidRPr="00FD20FE">
        <w:rPr>
          <w:b w:val="0"/>
          <w:sz w:val="24"/>
          <w:szCs w:val="24"/>
        </w:rPr>
        <w:t xml:space="preserve">based on </w:t>
      </w:r>
      <w:r w:rsidR="003235C1" w:rsidRPr="00FD20FE">
        <w:rPr>
          <w:b w:val="0"/>
          <w:sz w:val="24"/>
          <w:szCs w:val="24"/>
        </w:rPr>
        <w:t>reported prescription opioid overdose deaths</w:t>
      </w:r>
      <w:r w:rsidR="007D6730" w:rsidRPr="00FD20FE">
        <w:rPr>
          <w:b w:val="0"/>
          <w:sz w:val="24"/>
          <w:szCs w:val="24"/>
        </w:rPr>
        <w:t>,</w:t>
      </w:r>
      <w:r w:rsidR="00891759" w:rsidRPr="00FD20FE">
        <w:rPr>
          <w:b w:val="0"/>
          <w:sz w:val="24"/>
          <w:szCs w:val="24"/>
        </w:rPr>
        <w:t xml:space="preserve"> </w:t>
      </w:r>
      <w:r w:rsidR="007D6730" w:rsidRPr="00FD20FE">
        <w:rPr>
          <w:b w:val="0"/>
          <w:sz w:val="24"/>
          <w:szCs w:val="24"/>
        </w:rPr>
        <w:t xml:space="preserve">adjusted for underreporting, </w:t>
      </w:r>
      <w:r w:rsidR="003235C1" w:rsidRPr="00FD20FE">
        <w:rPr>
          <w:b w:val="0"/>
          <w:sz w:val="24"/>
          <w:szCs w:val="24"/>
        </w:rPr>
        <w:t xml:space="preserve">and </w:t>
      </w:r>
      <w:r w:rsidR="00A04253" w:rsidRPr="00FD20FE">
        <w:rPr>
          <w:b w:val="0"/>
          <w:sz w:val="24"/>
          <w:szCs w:val="24"/>
        </w:rPr>
        <w:t>t</w:t>
      </w:r>
      <w:r w:rsidR="003235C1" w:rsidRPr="00FD20FE">
        <w:rPr>
          <w:b w:val="0"/>
          <w:sz w:val="24"/>
          <w:szCs w:val="24"/>
        </w:rPr>
        <w:t xml:space="preserve">he </w:t>
      </w:r>
      <w:r w:rsidR="00A04253" w:rsidRPr="00FD20FE">
        <w:rPr>
          <w:b w:val="0"/>
          <w:sz w:val="24"/>
          <w:szCs w:val="24"/>
        </w:rPr>
        <w:t xml:space="preserve">estimated </w:t>
      </w:r>
      <w:r w:rsidR="003235C1" w:rsidRPr="00FD20FE">
        <w:rPr>
          <w:b w:val="0"/>
          <w:sz w:val="24"/>
          <w:szCs w:val="24"/>
        </w:rPr>
        <w:t>likelihood of overdose death</w:t>
      </w:r>
      <w:r w:rsidR="00771559" w:rsidRPr="00FD20FE">
        <w:rPr>
          <w:b w:val="0"/>
          <w:sz w:val="24"/>
          <w:szCs w:val="24"/>
        </w:rPr>
        <w:t>.</w:t>
      </w:r>
      <w:r w:rsidR="00E970AA" w:rsidRPr="00FD20FE">
        <w:rPr>
          <w:b w:val="0"/>
          <w:sz w:val="24"/>
          <w:szCs w:val="24"/>
        </w:rPr>
        <w:t xml:space="preserve"> </w:t>
      </w:r>
      <w:r w:rsidR="007D6730" w:rsidRPr="00FD20FE">
        <w:rPr>
          <w:b w:val="0"/>
          <w:sz w:val="24"/>
          <w:szCs w:val="24"/>
        </w:rPr>
        <w:t xml:space="preserve">We performed the adjustment for underreporting by assuming that the actual number of </w:t>
      </w:r>
      <w:r w:rsidR="00891759" w:rsidRPr="00FD20FE">
        <w:rPr>
          <w:b w:val="0"/>
          <w:sz w:val="24"/>
          <w:szCs w:val="24"/>
        </w:rPr>
        <w:t xml:space="preserve">prescription </w:t>
      </w:r>
      <w:r w:rsidR="007D6730" w:rsidRPr="00FD20FE">
        <w:rPr>
          <w:b w:val="0"/>
          <w:sz w:val="24"/>
          <w:szCs w:val="24"/>
        </w:rPr>
        <w:t>opioid-related deaths was 24% greater</w:t>
      </w:r>
      <w:hyperlink w:anchor="_ENREF_22" w:tooltip="Ruhm, 2017 #1658" w:history="1">
        <w:r w:rsidR="00726019" w:rsidRPr="00FD20FE">
          <w:rPr>
            <w:b w:val="0"/>
            <w:sz w:val="24"/>
            <w:szCs w:val="24"/>
          </w:rPr>
          <w:fldChar w:fldCharType="begin"/>
        </w:r>
        <w:r w:rsidR="00726019" w:rsidRPr="00FD20FE">
          <w:rPr>
            <w:b w:val="0"/>
            <w:sz w:val="24"/>
            <w:szCs w:val="24"/>
          </w:rPr>
          <w:instrText xml:space="preserve"> ADDIN EN.CITE &lt;EndNote&gt;&lt;Cite&gt;&lt;Author&gt;Ruhm&lt;/Author&gt;&lt;Year&gt;2017&lt;/Year&gt;&lt;RecNum&gt;1658&lt;/RecNum&gt;&lt;DisplayText&gt;&lt;style face="superscript"&gt;22&lt;/style&gt;&lt;/DisplayText&gt;&lt;record&gt;&lt;rec-number&gt;1658&lt;/rec-number&gt;&lt;foreign-keys&gt;&lt;key app="EN" db-id="dazaf5eeutvxaieddtmv9tamp0es0e0r2a9e" timestamp="1508148669"&gt;1658&lt;/key&gt;&lt;/foreign-keys&gt;&lt;ref-type name="Journal Article"&gt;17&lt;/ref-type&gt;&lt;contributors&gt;&lt;authors&gt;&lt;author&gt;Ruhm, C. J.&lt;/author&gt;&lt;/authors&gt;&lt;/contributors&gt;&lt;auth-address&gt;Frank Batten School of Leadership and Public Policy, University of Virginia, Charlottesville, Virginia. Electronic address: ruhm@virginia.edu.&lt;/auth-address&gt;&lt;titles&gt;&lt;title&gt;Geographic variation in opioid and heroin involved drug poisoning mortality rate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745-753&lt;/pages&gt;&lt;volume&gt;53&lt;/volume&gt;&lt;number&gt;6&lt;/number&gt;&lt;edition&gt;2017/08/12&lt;/edition&gt;&lt;dates&gt;&lt;year&gt;2017&lt;/year&gt;&lt;pub-dates&gt;&lt;date&gt;Dec&lt;/date&gt;&lt;/pub-dates&gt;&lt;/dates&gt;&lt;isbn&gt;0749-3797&lt;/isbn&gt;&lt;accession-num&gt;28797652&lt;/accession-num&gt;&lt;urls&gt;&lt;/urls&gt;&lt;electronic-resource-num&gt;10.1016/j.amepre.2017.06.009&lt;/electronic-resource-num&gt;&lt;remote-database-provider&gt;NLM&lt;/remote-database-provider&gt;&lt;language&gt;eng&lt;/language&gt;&lt;/record&gt;&lt;/Cite&gt;&lt;/EndNote&gt;</w:instrText>
        </w:r>
        <w:r w:rsidR="00726019" w:rsidRPr="00FD20FE">
          <w:rPr>
            <w:b w:val="0"/>
            <w:sz w:val="24"/>
            <w:szCs w:val="24"/>
          </w:rPr>
          <w:fldChar w:fldCharType="separate"/>
        </w:r>
        <w:r w:rsidR="00726019" w:rsidRPr="00FD20FE">
          <w:rPr>
            <w:b w:val="0"/>
            <w:noProof/>
            <w:sz w:val="24"/>
            <w:szCs w:val="24"/>
            <w:vertAlign w:val="superscript"/>
          </w:rPr>
          <w:t>22</w:t>
        </w:r>
        <w:r w:rsidR="00726019" w:rsidRPr="00FD20FE">
          <w:rPr>
            <w:b w:val="0"/>
            <w:sz w:val="24"/>
            <w:szCs w:val="24"/>
          </w:rPr>
          <w:fldChar w:fldCharType="end"/>
        </w:r>
      </w:hyperlink>
      <w:r w:rsidR="007D6730" w:rsidRPr="00FD20FE">
        <w:rPr>
          <w:b w:val="0"/>
          <w:sz w:val="24"/>
          <w:szCs w:val="24"/>
        </w:rPr>
        <w:t xml:space="preserve"> than </w:t>
      </w:r>
      <w:r w:rsidR="00891759" w:rsidRPr="00FD20FE">
        <w:rPr>
          <w:b w:val="0"/>
          <w:sz w:val="24"/>
          <w:szCs w:val="24"/>
        </w:rPr>
        <w:t>the total opioid deaths minus</w:t>
      </w:r>
      <w:r w:rsidR="00F97618" w:rsidRPr="00FD20FE">
        <w:rPr>
          <w:b w:val="0"/>
          <w:sz w:val="24"/>
          <w:szCs w:val="24"/>
        </w:rPr>
        <w:t xml:space="preserve"> deaths from illicit opioids (heroin and synthetic opioids other than m</w:t>
      </w:r>
      <w:r w:rsidR="00891759" w:rsidRPr="00FD20FE">
        <w:rPr>
          <w:b w:val="0"/>
          <w:sz w:val="24"/>
          <w:szCs w:val="24"/>
        </w:rPr>
        <w:t xml:space="preserve">ethadone) </w:t>
      </w:r>
      <w:r w:rsidR="007D6730" w:rsidRPr="00FD20FE">
        <w:rPr>
          <w:b w:val="0"/>
          <w:sz w:val="24"/>
          <w:szCs w:val="24"/>
        </w:rPr>
        <w:t xml:space="preserve">reported </w:t>
      </w:r>
      <w:r w:rsidR="00891759" w:rsidRPr="00FD20FE">
        <w:rPr>
          <w:b w:val="0"/>
          <w:sz w:val="24"/>
          <w:szCs w:val="24"/>
        </w:rPr>
        <w:t>by the Centers for Disease Co</w:t>
      </w:r>
      <w:r w:rsidR="00F97618" w:rsidRPr="00FD20FE">
        <w:rPr>
          <w:b w:val="0"/>
          <w:sz w:val="24"/>
          <w:szCs w:val="24"/>
        </w:rPr>
        <w:t>ntrol and Prevention.</w:t>
      </w:r>
      <w:hyperlink w:anchor="_ENREF_23" w:tooltip="Centers for Disease Control and Prevention, 2016 #1534" w:history="1">
        <w:r w:rsidR="00726019" w:rsidRPr="00FD20FE">
          <w:rPr>
            <w:b w:val="0"/>
            <w:sz w:val="24"/>
            <w:szCs w:val="24"/>
          </w:rPr>
          <w:fldChar w:fldCharType="begin"/>
        </w:r>
        <w:r w:rsidR="00726019" w:rsidRPr="00FD20FE">
          <w:rPr>
            <w:b w:val="0"/>
            <w:sz w:val="24"/>
            <w:szCs w:val="24"/>
          </w:rPr>
          <w:instrText xml:space="preserve"> ADDIN EN.CITE &lt;EndNote&gt;&lt;Cite&gt;&lt;Author&gt;Centers for Disease Control and Prevention&lt;/Author&gt;&lt;Year&gt;2016&lt;/Year&gt;&lt;RecNum&gt;1534&lt;/RecNum&gt;&lt;DisplayText&gt;&lt;style face="superscript"&gt;23&lt;/style&gt;&lt;/DisplayText&gt;&lt;record&gt;&lt;rec-number&gt;1534&lt;/rec-number&gt;&lt;foreign-keys&gt;&lt;key app="EN" db-id="dazaf5eeutvxaieddtmv9tamp0es0e0r2a9e" timestamp="1497026397"&gt;1534&lt;/key&gt;&lt;/foreign-keys&gt;&lt;ref-type name="Web Page"&gt;12&lt;/ref-type&gt;&lt;contributors&gt;&lt;authors&gt;&lt;author&gt;Centers for Disease Control and Prevention,&lt;/author&gt;&lt;/authors&gt;&lt;/contributors&gt;&lt;titles&gt;&lt;title&gt;Wide-ranging online data for epidemiologic research (WONDER)&lt;/title&gt;&lt;/titles&gt;&lt;volume&gt;2017&lt;/volume&gt;&lt;number&gt;Jun 23&lt;/number&gt;&lt;dates&gt;&lt;year&gt;2016&lt;/year&gt;&lt;pub-dates&gt;&lt;date&gt;2016&lt;/date&gt;&lt;/pub-dates&gt;&lt;/dates&gt;&lt;pub-location&gt;Atlanta, GA&lt;/pub-location&gt;&lt;publisher&gt;National Center for Health Statistics&lt;/publisher&gt;&lt;urls&gt;&lt;related-urls&gt;&lt;url&gt;https://wonder.cdc.gov/&lt;/url&gt;&lt;/related-urls&gt;&lt;/urls&gt;&lt;custom1&gt;2017&lt;/custom1&gt;&lt;custom2&gt;Jun 17&lt;/custom2&gt;&lt;access-date&gt;2017/04/04/17:30:27&lt;/access-date&gt;&lt;/record&gt;&lt;/Cite&gt;&lt;/EndNote&gt;</w:instrText>
        </w:r>
        <w:r w:rsidR="00726019" w:rsidRPr="00FD20FE">
          <w:rPr>
            <w:b w:val="0"/>
            <w:sz w:val="24"/>
            <w:szCs w:val="24"/>
          </w:rPr>
          <w:fldChar w:fldCharType="separate"/>
        </w:r>
        <w:r w:rsidR="00726019" w:rsidRPr="00FD20FE">
          <w:rPr>
            <w:b w:val="0"/>
            <w:noProof/>
            <w:sz w:val="24"/>
            <w:szCs w:val="24"/>
            <w:vertAlign w:val="superscript"/>
          </w:rPr>
          <w:t>23</w:t>
        </w:r>
        <w:r w:rsidR="00726019" w:rsidRPr="00FD20FE">
          <w:rPr>
            <w:b w:val="0"/>
            <w:sz w:val="24"/>
            <w:szCs w:val="24"/>
          </w:rPr>
          <w:fldChar w:fldCharType="end"/>
        </w:r>
      </w:hyperlink>
      <w:r w:rsidR="007D6730" w:rsidRPr="00FD20FE">
        <w:rPr>
          <w:b w:val="0"/>
          <w:sz w:val="24"/>
          <w:szCs w:val="24"/>
        </w:rPr>
        <w:t xml:space="preserve"> </w:t>
      </w:r>
      <w:r w:rsidR="00884221" w:rsidRPr="00FD20FE">
        <w:rPr>
          <w:b w:val="0"/>
          <w:sz w:val="24"/>
          <w:szCs w:val="24"/>
        </w:rPr>
        <w:t>Because</w:t>
      </w:r>
      <w:r w:rsidR="00FD42DA" w:rsidRPr="00FD20FE">
        <w:rPr>
          <w:b w:val="0"/>
          <w:sz w:val="24"/>
          <w:szCs w:val="24"/>
        </w:rPr>
        <w:t xml:space="preserve"> </w:t>
      </w:r>
      <w:r w:rsidR="00771559" w:rsidRPr="00FD20FE">
        <w:rPr>
          <w:b w:val="0"/>
          <w:sz w:val="24"/>
          <w:szCs w:val="24"/>
        </w:rPr>
        <w:t xml:space="preserve">there is no </w:t>
      </w:r>
      <w:r w:rsidR="00771559" w:rsidRPr="00FD20FE">
        <w:rPr>
          <w:b w:val="0"/>
          <w:sz w:val="24"/>
          <w:szCs w:val="24"/>
        </w:rPr>
        <w:lastRenderedPageBreak/>
        <w:t>reliable data on the risk of overdose death from SOUD, we estimate</w:t>
      </w:r>
      <w:r w:rsidR="00A04253" w:rsidRPr="00FD20FE">
        <w:rPr>
          <w:b w:val="0"/>
          <w:sz w:val="24"/>
          <w:szCs w:val="24"/>
        </w:rPr>
        <w:t>d</w:t>
      </w:r>
      <w:r w:rsidR="00771559" w:rsidRPr="00FD20FE">
        <w:rPr>
          <w:b w:val="0"/>
          <w:sz w:val="24"/>
          <w:szCs w:val="24"/>
        </w:rPr>
        <w:t xml:space="preserve"> it assuming </w:t>
      </w:r>
      <w:r w:rsidR="001B5200" w:rsidRPr="00FD20FE">
        <w:rPr>
          <w:b w:val="0"/>
          <w:sz w:val="24"/>
          <w:szCs w:val="24"/>
        </w:rPr>
        <w:t>a 0.5</w:t>
      </w:r>
      <w:r w:rsidR="00154E71" w:rsidRPr="00FD20FE">
        <w:rPr>
          <w:b w:val="0"/>
          <w:sz w:val="24"/>
          <w:szCs w:val="24"/>
        </w:rPr>
        <w:t xml:space="preserve"> relative risk of overdose mortality for SOUD relative to SHUD.</w:t>
      </w:r>
      <w:r w:rsidR="00DB5A30" w:rsidRPr="00FD20FE">
        <w:rPr>
          <w:b w:val="0"/>
          <w:sz w:val="24"/>
          <w:szCs w:val="24"/>
        </w:rPr>
        <w:t xml:space="preserve"> </w:t>
      </w:r>
      <w:r w:rsidR="00AD154E" w:rsidRPr="00FD20FE">
        <w:rPr>
          <w:b w:val="0"/>
          <w:sz w:val="24"/>
          <w:szCs w:val="24"/>
        </w:rPr>
        <w:t>(We describe calculation of the SHUD overdose mortality rate in the Mortality subsection of S1.4).</w:t>
      </w:r>
      <w:r w:rsidR="00E970AA" w:rsidRPr="00FD20FE">
        <w:rPr>
          <w:b w:val="0"/>
          <w:sz w:val="24"/>
          <w:szCs w:val="24"/>
        </w:rPr>
        <w:t xml:space="preserve"> </w:t>
      </w:r>
      <w:r w:rsidR="002B1D4A" w:rsidRPr="00FD20FE">
        <w:rPr>
          <w:b w:val="0"/>
          <w:sz w:val="24"/>
          <w:szCs w:val="24"/>
        </w:rPr>
        <w:t>For individuals with SOUD in MAT, mortality risk is reduced by half.</w:t>
      </w:r>
      <w:hyperlink w:anchor="_ENREF_24" w:tooltip="Schuckit, 2016 #1589" w:history="1">
        <w:r w:rsidR="00726019" w:rsidRPr="00FD20FE">
          <w:rPr>
            <w:b w:val="0"/>
            <w:sz w:val="24"/>
            <w:szCs w:val="24"/>
          </w:rPr>
          <w:fldChar w:fldCharType="begin"/>
        </w:r>
        <w:r w:rsidR="00726019" w:rsidRPr="00FD20FE">
          <w:rPr>
            <w:b w:val="0"/>
            <w:sz w:val="24"/>
            <w:szCs w:val="24"/>
          </w:rPr>
          <w:instrText xml:space="preserve"> ADDIN EN.CITE &lt;EndNote&gt;&lt;Cite&gt;&lt;Author&gt;Schuckit&lt;/Author&gt;&lt;Year&gt;2016&lt;/Year&gt;&lt;RecNum&gt;1589&lt;/RecNum&gt;&lt;DisplayText&gt;&lt;style face="superscript"&gt;24&lt;/style&gt;&lt;/DisplayText&gt;&lt;record&gt;&lt;rec-number&gt;1589&lt;/rec-number&gt;&lt;foreign-keys&gt;&lt;key app="EN" db-id="dazaf5eeutvxaieddtmv9tamp0es0e0r2a9e" timestamp="1497026397"&gt;1589&lt;/key&gt;&lt;/foreign-keys&gt;&lt;ref-type name="Journal Article"&gt;17&lt;/ref-type&gt;&lt;contributors&gt;&lt;authors&gt;&lt;author&gt;Schuckit, Marc A.&lt;/author&gt;&lt;/authors&gt;&lt;/contributors&gt;&lt;titles&gt;&lt;title&gt;Treatment of opioid-use disorders&lt;/title&gt;&lt;secondary-title&gt;N Engl J Med&lt;/secondary-title&gt;&lt;alt-title&gt;N Engl J Med&lt;/alt-title&gt;&lt;/titles&gt;&lt;periodical&gt;&lt;full-title&gt;New England Journal of Medicine&lt;/full-title&gt;&lt;abbr-1&gt;N. Engl. J. Med.&lt;/abbr-1&gt;&lt;abbr-2&gt;N Engl J Med&lt;/abbr-2&gt;&lt;/periodical&gt;&lt;alt-periodical&gt;&lt;full-title&gt;New England Journal of Medicine&lt;/full-title&gt;&lt;abbr-1&gt;N. Engl. J. Med.&lt;/abbr-1&gt;&lt;abbr-2&gt;N Engl J Med&lt;/abbr-2&gt;&lt;/alt-periodical&gt;&lt;pages&gt;357-368&lt;/pages&gt;&lt;volume&gt;375&lt;/volume&gt;&lt;number&gt;4&lt;/number&gt;&lt;dates&gt;&lt;year&gt;2016&lt;/year&gt;&lt;pub-dates&gt;&lt;date&gt;Jul 28&lt;/date&gt;&lt;/pub-dates&gt;&lt;/dates&gt;&lt;isbn&gt;0028-4793&lt;/isbn&gt;&lt;urls&gt;&lt;related-urls&gt;&lt;url&gt;http://dx.doi.org/10.1056/NEJMra1604339&lt;/url&gt;&lt;url&gt;files/6113/login.html&lt;/url&gt;&lt;/related-urls&gt;&lt;/urls&gt;&lt;electronic-resource-num&gt;10.1056/NEJMra1604339&lt;/electronic-resource-num&gt;&lt;remote-database-provider&gt;Taylor and Francis+NEJM&lt;/remote-database-provider&gt;&lt;access-date&gt;2017/05/09/18:45:20&lt;/access-date&gt;&lt;/record&gt;&lt;/Cite&gt;&lt;/EndNote&gt;</w:instrText>
        </w:r>
        <w:r w:rsidR="00726019" w:rsidRPr="00FD20FE">
          <w:rPr>
            <w:b w:val="0"/>
            <w:sz w:val="24"/>
            <w:szCs w:val="24"/>
          </w:rPr>
          <w:fldChar w:fldCharType="separate"/>
        </w:r>
        <w:r w:rsidR="00726019" w:rsidRPr="00FD20FE">
          <w:rPr>
            <w:b w:val="0"/>
            <w:noProof/>
            <w:sz w:val="24"/>
            <w:szCs w:val="24"/>
            <w:vertAlign w:val="superscript"/>
          </w:rPr>
          <w:t>24</w:t>
        </w:r>
        <w:r w:rsidR="00726019" w:rsidRPr="00FD20FE">
          <w:rPr>
            <w:b w:val="0"/>
            <w:sz w:val="24"/>
            <w:szCs w:val="24"/>
          </w:rPr>
          <w:fldChar w:fldCharType="end"/>
        </w:r>
      </w:hyperlink>
      <w:r w:rsidR="00E970AA" w:rsidRPr="00FD20FE">
        <w:rPr>
          <w:b w:val="0"/>
          <w:sz w:val="24"/>
          <w:szCs w:val="24"/>
        </w:rPr>
        <w:t xml:space="preserve"> </w:t>
      </w:r>
      <w:r w:rsidR="00261F6E" w:rsidRPr="00FD20FE">
        <w:rPr>
          <w:b w:val="0"/>
          <w:sz w:val="24"/>
          <w:szCs w:val="24"/>
        </w:rPr>
        <w:t xml:space="preserve">We solved the equation below to obtain an estimate of the size of the total SOUD population (“Chronic pain SOUD with Rx”, “Pain-free SOUD with Rx”, “SOUD without Rx”, “SOUD in MAT”). </w:t>
      </w:r>
      <w:r w:rsidR="002B1D4A" w:rsidRPr="00FD20FE">
        <w:rPr>
          <w:b w:val="0"/>
          <w:sz w:val="24"/>
          <w:szCs w:val="24"/>
        </w:rPr>
        <w:t>Based on expert opinion, we assumed that a lower percentage of individuals with SOUD than with SHUD enroll in MAT (K. Humphre</w:t>
      </w:r>
      <w:r w:rsidR="0056411C" w:rsidRPr="00FD20FE">
        <w:rPr>
          <w:b w:val="0"/>
          <w:sz w:val="24"/>
          <w:szCs w:val="24"/>
        </w:rPr>
        <w:t>y</w:t>
      </w:r>
      <w:r w:rsidR="002B1D4A" w:rsidRPr="00FD20FE">
        <w:rPr>
          <w:b w:val="0"/>
          <w:sz w:val="24"/>
          <w:szCs w:val="24"/>
        </w:rPr>
        <w:t>s).</w:t>
      </w:r>
    </w:p>
    <w:p w14:paraId="1FBB7E22" w14:textId="0BEE8ADC" w:rsidR="00261F6E" w:rsidRPr="00FD20FE" w:rsidRDefault="003C22B4" w:rsidP="00FD20FE">
      <w:pPr>
        <w:spacing w:before="120"/>
        <w:rPr>
          <w:rFonts w:cs="Times New Roman"/>
        </w:rPr>
      </w:pPr>
      <m:oMathPara>
        <m:oMath>
          <m:f>
            <m:fPr>
              <m:ctrlPr>
                <w:rPr>
                  <w:rFonts w:ascii="Cambria Math" w:hAnsi="Cambria Math" w:cs="Times New Roman"/>
                  <w:i/>
                </w:rPr>
              </m:ctrlPr>
            </m:fPr>
            <m:num>
              <m:r>
                <w:rPr>
                  <w:rFonts w:ascii="Cambria Math" w:hAnsi="Cambria Math" w:cs="Times New Roman"/>
                </w:rPr>
                <m:t>SOUD overdose deaths</m:t>
              </m:r>
            </m:num>
            <m:den>
              <m:r>
                <w:rPr>
                  <w:rFonts w:ascii="Cambria Math" w:hAnsi="Cambria Math" w:cs="Times New Roman"/>
                </w:rPr>
                <m:t>SOUD population size</m:t>
              </m:r>
            </m:den>
          </m:f>
          <m:r>
            <w:rPr>
              <w:rFonts w:ascii="Cambria Math" w:hAnsi="Cambria Math" w:cs="Times New Roman"/>
            </w:rPr>
            <m:t>=SOUD overdose mortality risk not in MAT*</m:t>
          </m:r>
          <m:d>
            <m:dPr>
              <m:ctrlPr>
                <w:rPr>
                  <w:rFonts w:ascii="Cambria Math" w:hAnsi="Cambria Math" w:cs="Times New Roman"/>
                  <w:i/>
                </w:rPr>
              </m:ctrlPr>
            </m:dPr>
            <m:e>
              <m:r>
                <w:rPr>
                  <w:rFonts w:ascii="Cambria Math" w:hAnsi="Cambria Math" w:cs="Times New Roman"/>
                </w:rPr>
                <m:t>1- proportion SOUD enrolled in MAT</m:t>
              </m:r>
            </m:e>
          </m:d>
          <m:r>
            <w:rPr>
              <w:rFonts w:ascii="Cambria Math" w:hAnsi="Cambria Math" w:cs="Times New Roman"/>
            </w:rPr>
            <m:t>+ SOUD overdose mortality risk not in MAT*risk reduction in MAT*proportion SOUD enrolled in MAT</m:t>
          </m:r>
        </m:oMath>
      </m:oMathPara>
    </w:p>
    <w:p w14:paraId="42EAE047" w14:textId="02A62EC6" w:rsidR="003707C4" w:rsidRPr="00FD20FE" w:rsidRDefault="003707C4" w:rsidP="008051FD">
      <w:pPr>
        <w:rPr>
          <w:rFonts w:cs="Times New Roman"/>
        </w:rPr>
      </w:pPr>
      <w:r w:rsidRPr="00FD20FE">
        <w:rPr>
          <w:rFonts w:cs="Times New Roman"/>
        </w:rPr>
        <w:tab/>
        <w:t>where</w:t>
      </w:r>
    </w:p>
    <w:p w14:paraId="75C76356" w14:textId="1DDD2804" w:rsidR="003707C4" w:rsidRPr="00FD20FE" w:rsidRDefault="003707C4" w:rsidP="00FD20FE">
      <w:pPr>
        <w:spacing w:after="120"/>
        <w:rPr>
          <w:rFonts w:cs="Times New Roman"/>
        </w:rPr>
      </w:pPr>
      <m:oMathPara>
        <m:oMath>
          <m:r>
            <w:rPr>
              <w:rFonts w:ascii="Cambria Math" w:hAnsi="Cambria Math" w:cs="Times New Roman"/>
            </w:rPr>
            <m:t xml:space="preserve">SOUD overdose mortality risk not in MAT= SHUD overdose mortality risk not in MAT*relative risk of mortality in SOUD vs. SHUD </m:t>
          </m:r>
        </m:oMath>
      </m:oMathPara>
    </w:p>
    <w:p w14:paraId="4226A537" w14:textId="2FF45A48" w:rsidR="00AF3FD3" w:rsidRPr="00FD20FE" w:rsidRDefault="00D2624E" w:rsidP="008051FD">
      <w:pPr>
        <w:ind w:firstLine="720"/>
        <w:rPr>
          <w:rFonts w:cs="Times New Roman"/>
        </w:rPr>
      </w:pPr>
      <w:r w:rsidRPr="00FD20FE">
        <w:rPr>
          <w:rFonts w:cs="Times New Roman"/>
        </w:rPr>
        <w:t xml:space="preserve">Given the total SOUD population, the percent in </w:t>
      </w:r>
      <w:r w:rsidR="0078359B" w:rsidRPr="00FD20FE">
        <w:rPr>
          <w:rFonts w:cs="Times New Roman"/>
        </w:rPr>
        <w:t>MAT</w:t>
      </w:r>
      <w:r w:rsidRPr="00FD20FE">
        <w:rPr>
          <w:rFonts w:cs="Times New Roman"/>
        </w:rPr>
        <w:t xml:space="preserve">, and the </w:t>
      </w:r>
      <w:r w:rsidR="00611385" w:rsidRPr="00FD20FE">
        <w:rPr>
          <w:rFonts w:cs="Times New Roman"/>
        </w:rPr>
        <w:t xml:space="preserve">number of individuals in the </w:t>
      </w:r>
      <w:r w:rsidRPr="00FD20FE">
        <w:rPr>
          <w:rFonts w:cs="Times New Roman"/>
        </w:rPr>
        <w:t>“</w:t>
      </w:r>
      <w:r w:rsidR="00B769A7" w:rsidRPr="00FD20FE">
        <w:rPr>
          <w:rFonts w:cs="Times New Roman"/>
        </w:rPr>
        <w:t>Chronic pain SOUD with Rx</w:t>
      </w:r>
      <w:r w:rsidRPr="00FD20FE">
        <w:rPr>
          <w:rFonts w:cs="Times New Roman"/>
        </w:rPr>
        <w:t>” and “</w:t>
      </w:r>
      <w:r w:rsidR="00B769A7" w:rsidRPr="00FD20FE">
        <w:rPr>
          <w:rFonts w:cs="Times New Roman"/>
        </w:rPr>
        <w:t>Pain-free SOUD with Rx</w:t>
      </w:r>
      <w:r w:rsidRPr="00FD20FE">
        <w:rPr>
          <w:rFonts w:cs="Times New Roman"/>
        </w:rPr>
        <w:t xml:space="preserve">” </w:t>
      </w:r>
      <w:r w:rsidR="00611385" w:rsidRPr="00FD20FE">
        <w:rPr>
          <w:rFonts w:cs="Times New Roman"/>
        </w:rPr>
        <w:t xml:space="preserve">compartments, </w:t>
      </w:r>
      <w:r w:rsidRPr="00FD20FE">
        <w:rPr>
          <w:rFonts w:cs="Times New Roman"/>
        </w:rPr>
        <w:t>we determine</w:t>
      </w:r>
      <w:r w:rsidR="00611385" w:rsidRPr="00FD20FE">
        <w:rPr>
          <w:rFonts w:cs="Times New Roman"/>
        </w:rPr>
        <w:t>d</w:t>
      </w:r>
      <w:r w:rsidRPr="00FD20FE">
        <w:rPr>
          <w:rFonts w:cs="Times New Roman"/>
        </w:rPr>
        <w:t xml:space="preserve"> the </w:t>
      </w:r>
      <w:r w:rsidR="00E4057B" w:rsidRPr="00FD20FE">
        <w:rPr>
          <w:rFonts w:cs="Times New Roman"/>
        </w:rPr>
        <w:t>size of</w:t>
      </w:r>
      <w:r w:rsidR="00B769A7" w:rsidRPr="00FD20FE">
        <w:rPr>
          <w:rFonts w:cs="Times New Roman"/>
        </w:rPr>
        <w:t xml:space="preserve"> the “</w:t>
      </w:r>
      <w:r w:rsidR="00E4057B" w:rsidRPr="00FD20FE">
        <w:rPr>
          <w:rFonts w:cs="Times New Roman"/>
        </w:rPr>
        <w:t>SOUD</w:t>
      </w:r>
      <w:r w:rsidR="00B769A7" w:rsidRPr="00FD20FE">
        <w:rPr>
          <w:rFonts w:cs="Times New Roman"/>
        </w:rPr>
        <w:t xml:space="preserve"> in </w:t>
      </w:r>
      <w:r w:rsidR="0078359B" w:rsidRPr="00FD20FE">
        <w:rPr>
          <w:rFonts w:cs="Times New Roman"/>
        </w:rPr>
        <w:t>MAT</w:t>
      </w:r>
      <w:r w:rsidR="00E4057B" w:rsidRPr="00FD20FE">
        <w:rPr>
          <w:rFonts w:cs="Times New Roman"/>
        </w:rPr>
        <w:t>” and</w:t>
      </w:r>
      <w:r w:rsidR="00AF3FD3" w:rsidRPr="00FD20FE">
        <w:rPr>
          <w:rFonts w:cs="Times New Roman"/>
        </w:rPr>
        <w:t xml:space="preserve"> “</w:t>
      </w:r>
      <w:r w:rsidR="00B769A7" w:rsidRPr="00FD20FE">
        <w:rPr>
          <w:rFonts w:cs="Times New Roman"/>
        </w:rPr>
        <w:t>SOUD without Rx</w:t>
      </w:r>
      <w:r w:rsidR="00AF3FD3" w:rsidRPr="00FD20FE">
        <w:rPr>
          <w:rFonts w:cs="Times New Roman"/>
        </w:rPr>
        <w:t>”</w:t>
      </w:r>
      <w:r w:rsidR="00E4057B" w:rsidRPr="00FD20FE">
        <w:rPr>
          <w:rFonts w:cs="Times New Roman"/>
        </w:rPr>
        <w:t xml:space="preserve"> populations.</w:t>
      </w:r>
    </w:p>
    <w:p w14:paraId="409F122F" w14:textId="6547A50B" w:rsidR="00DB2623" w:rsidRPr="00FD20FE" w:rsidRDefault="00C03233" w:rsidP="008051FD">
      <w:pPr>
        <w:ind w:firstLine="720"/>
        <w:rPr>
          <w:rFonts w:cs="Times New Roman"/>
        </w:rPr>
      </w:pPr>
      <w:r w:rsidRPr="00FD20FE">
        <w:rPr>
          <w:rFonts w:cs="Times New Roman"/>
        </w:rPr>
        <w:t>We est</w:t>
      </w:r>
      <w:r w:rsidR="00467DE7" w:rsidRPr="00FD20FE">
        <w:rPr>
          <w:rFonts w:cs="Times New Roman"/>
        </w:rPr>
        <w:t>imate</w:t>
      </w:r>
      <w:r w:rsidR="00611385" w:rsidRPr="00FD20FE">
        <w:rPr>
          <w:rFonts w:cs="Times New Roman"/>
        </w:rPr>
        <w:t>d</w:t>
      </w:r>
      <w:r w:rsidR="00467DE7" w:rsidRPr="00FD20FE">
        <w:rPr>
          <w:rFonts w:cs="Times New Roman"/>
        </w:rPr>
        <w:t xml:space="preserve"> the </w:t>
      </w:r>
      <w:r w:rsidR="004151D7" w:rsidRPr="00FD20FE">
        <w:rPr>
          <w:rFonts w:cs="Times New Roman"/>
        </w:rPr>
        <w:t>“</w:t>
      </w:r>
      <w:r w:rsidR="001C515C" w:rsidRPr="00FD20FE">
        <w:rPr>
          <w:rFonts w:cs="Times New Roman"/>
        </w:rPr>
        <w:t>C</w:t>
      </w:r>
      <w:r w:rsidR="00467DE7" w:rsidRPr="00FD20FE">
        <w:rPr>
          <w:rFonts w:cs="Times New Roman"/>
        </w:rPr>
        <w:t>hronic pain nonuser</w:t>
      </w:r>
      <w:r w:rsidR="004151D7" w:rsidRPr="00FD20FE">
        <w:rPr>
          <w:rFonts w:cs="Times New Roman"/>
        </w:rPr>
        <w:t>”</w:t>
      </w:r>
      <w:r w:rsidR="00467DE7" w:rsidRPr="00FD20FE">
        <w:rPr>
          <w:rFonts w:cs="Times New Roman"/>
        </w:rPr>
        <w:t xml:space="preserve"> prevalence based on chronic pain prevalence for adults and children as reported in the literature</w:t>
      </w:r>
      <w:hyperlink w:anchor="_ENREF_25" w:tooltip="Institute of Medicine, 2011 #212" w:history="1">
        <w:r w:rsidR="00726019" w:rsidRPr="00FD20FE">
          <w:rPr>
            <w:rFonts w:cs="Times New Roman"/>
          </w:rPr>
          <w:fldChar w:fldCharType="begin">
            <w:fldData xml:space="preserve">PEVuZE5vdGU+PENpdGU+PEF1dGhvcj5JbnN0aXR1dGUgb2YgTWVkaWNpbmU8L0F1dGhvcj48WWVh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JbnN0aXR1dGUgb2YgTWVkaWNpbmU8L0F1dGhvcj48WWVh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25-27</w:t>
        </w:r>
        <w:r w:rsidR="00726019" w:rsidRPr="00FD20FE">
          <w:rPr>
            <w:rFonts w:cs="Times New Roman"/>
          </w:rPr>
          <w:fldChar w:fldCharType="end"/>
        </w:r>
      </w:hyperlink>
      <w:r w:rsidR="00467DE7" w:rsidRPr="00FD20FE">
        <w:rPr>
          <w:rFonts w:cs="Times New Roman"/>
        </w:rPr>
        <w:t>, weighting for the breakdown between adults and children in our model</w:t>
      </w:r>
      <w:r w:rsidR="00A251FC" w:rsidRPr="00FD20FE">
        <w:rPr>
          <w:rFonts w:cs="Times New Roman"/>
        </w:rPr>
        <w:t>ed</w:t>
      </w:r>
      <w:r w:rsidR="00467DE7" w:rsidRPr="00FD20FE">
        <w:rPr>
          <w:rFonts w:cs="Times New Roman"/>
        </w:rPr>
        <w:t xml:space="preserve"> population, to arrive at a chronic pain prevalence of </w:t>
      </w:r>
      <w:r w:rsidR="00254610" w:rsidRPr="00FD20FE">
        <w:rPr>
          <w:rFonts w:cs="Times New Roman"/>
        </w:rPr>
        <w:t>43%.</w:t>
      </w:r>
      <w:r w:rsidR="00DB5A30" w:rsidRPr="00FD20FE">
        <w:rPr>
          <w:rFonts w:cs="Times New Roman"/>
        </w:rPr>
        <w:t xml:space="preserve"> </w:t>
      </w:r>
      <w:r w:rsidR="0093035A" w:rsidRPr="00FD20FE">
        <w:rPr>
          <w:rFonts w:cs="Times New Roman"/>
        </w:rPr>
        <w:t>How</w:t>
      </w:r>
      <w:r w:rsidR="00254610" w:rsidRPr="00FD20FE">
        <w:rPr>
          <w:rFonts w:cs="Times New Roman"/>
        </w:rPr>
        <w:t>e</w:t>
      </w:r>
      <w:r w:rsidR="0093035A" w:rsidRPr="00FD20FE">
        <w:rPr>
          <w:rFonts w:cs="Times New Roman"/>
        </w:rPr>
        <w:t>ver, we</w:t>
      </w:r>
      <w:r w:rsidR="00254610" w:rsidRPr="00FD20FE">
        <w:rPr>
          <w:rFonts w:cs="Times New Roman"/>
        </w:rPr>
        <w:t xml:space="preserve"> only </w:t>
      </w:r>
      <w:r w:rsidR="001A4B4A" w:rsidRPr="00FD20FE">
        <w:rPr>
          <w:rFonts w:cs="Times New Roman"/>
        </w:rPr>
        <w:t>model</w:t>
      </w:r>
      <w:r w:rsidR="00254610" w:rsidRPr="00FD20FE">
        <w:rPr>
          <w:rFonts w:cs="Times New Roman"/>
        </w:rPr>
        <w:t xml:space="preserve"> pain potentially severe enough for opioids to be considered as a treatment option, so we adjust</w:t>
      </w:r>
      <w:r w:rsidR="00A251FC" w:rsidRPr="00FD20FE">
        <w:rPr>
          <w:rFonts w:cs="Times New Roman"/>
        </w:rPr>
        <w:t>ed</w:t>
      </w:r>
      <w:r w:rsidR="00254610" w:rsidRPr="00FD20FE">
        <w:rPr>
          <w:rFonts w:cs="Times New Roman"/>
        </w:rPr>
        <w:t xml:space="preserve"> for</w:t>
      </w:r>
      <w:r w:rsidR="00E9427A" w:rsidRPr="00FD20FE">
        <w:rPr>
          <w:rFonts w:cs="Times New Roman"/>
        </w:rPr>
        <w:t xml:space="preserve"> </w:t>
      </w:r>
      <w:r w:rsidR="00AC55EA" w:rsidRPr="00FD20FE">
        <w:rPr>
          <w:rFonts w:cs="Times New Roman"/>
        </w:rPr>
        <w:t>approximately 20</w:t>
      </w:r>
      <w:r w:rsidR="00254610" w:rsidRPr="00FD20FE">
        <w:rPr>
          <w:rFonts w:cs="Times New Roman"/>
        </w:rPr>
        <w:t>% percent of chronic pain qualifying as moderate to severe</w:t>
      </w:r>
      <w:r w:rsidR="00A251FC" w:rsidRPr="00FD20FE">
        <w:rPr>
          <w:rFonts w:cs="Times New Roman"/>
        </w:rPr>
        <w:t>.</w:t>
      </w:r>
      <w:hyperlink w:anchor="_ENREF_28" w:tooltip="Huguet, 2008 #1604" w:history="1">
        <w:r w:rsidR="00726019" w:rsidRPr="00FD20FE">
          <w:rPr>
            <w:rFonts w:cs="Times New Roman"/>
          </w:rPr>
          <w:fldChar w:fldCharType="begin"/>
        </w:r>
        <w:r w:rsidR="00726019" w:rsidRPr="00FD20FE">
          <w:rPr>
            <w:rFonts w:cs="Times New Roman"/>
          </w:rPr>
          <w:instrText xml:space="preserve"> ADDIN EN.CITE &lt;EndNote&gt;&lt;Cite&gt;&lt;Author&gt;Huguet&lt;/Author&gt;&lt;Year&gt;2008&lt;/Year&gt;&lt;RecNum&gt;1604&lt;/RecNum&gt;&lt;DisplayText&gt;&lt;style face="superscript"&gt;28&lt;/style&gt;&lt;/DisplayText&gt;&lt;record&gt;&lt;rec-number&gt;1604&lt;/rec-number&gt;&lt;foreign-keys&gt;&lt;key app="EN" db-id="dazaf5eeutvxaieddtmv9tamp0es0e0r2a9e" timestamp="1497026397"&gt;1604&lt;/key&gt;&lt;/foreign-keys&gt;&lt;ref-type name="Journal Article"&gt;17&lt;/ref-type&gt;&lt;contributors&gt;&lt;authors&gt;&lt;author&gt;Huguet, Anna&lt;/author&gt;&lt;author&gt;Miró, Jordi&lt;/author&gt;&lt;/authors&gt;&lt;/contributors&gt;&lt;titles&gt;&lt;title&gt;The severity of chronic pediatric pain: an epidemiological study&lt;/title&gt;&lt;secondary-title&gt;J Pain&lt;/secondary-title&gt;&lt;alt-title&gt;J Pain&lt;/alt-title&gt;&lt;short-title&gt;The Severity of Chronic Pediatric Pain&lt;/short-title&gt;&lt;/titles&gt;&lt;periodical&gt;&lt;full-title&gt;Journal of Pain&lt;/full-title&gt;&lt;abbr-1&gt;J. Pain&lt;/abbr-1&gt;&lt;abbr-2&gt;J Pain&lt;/abbr-2&gt;&lt;/periodical&gt;&lt;alt-periodical&gt;&lt;full-title&gt;Journal of Pain&lt;/full-title&gt;&lt;abbr-1&gt;J. Pain&lt;/abbr-1&gt;&lt;abbr-2&gt;J Pain&lt;/abbr-2&gt;&lt;/alt-periodical&gt;&lt;pages&gt;226-236&lt;/pages&gt;&lt;volume&gt;9&lt;/volume&gt;&lt;number&gt;3&lt;/number&gt;&lt;keywords&gt;&lt;keyword&gt;Chronic pain&lt;/keyword&gt;&lt;keyword&gt;epidemiology&lt;/keyword&gt;&lt;keyword&gt;pain severity&lt;/keyword&gt;&lt;keyword&gt;Prevalence&lt;/keyword&gt;&lt;keyword&gt;schoolchildren&lt;/keyword&gt;&lt;/keywords&gt;&lt;dates&gt;&lt;year&gt;2008&lt;/year&gt;&lt;pub-dates&gt;&lt;date&gt;Mar 1&lt;/date&gt;&lt;/pub-dates&gt;&lt;/dates&gt;&lt;isbn&gt;1526-5900, 1528-8447&lt;/isbn&gt;&lt;urls&gt;&lt;related-urls&gt;&lt;url&gt;http://www.jpain.org/article/S1526-5900(07)00903-0/fulltext&lt;/url&gt;&lt;url&gt;http://www.ncbi.nlm.nih.gov/pubmed/18088558,%2018088558&lt;/url&gt;&lt;url&gt;files/6198/fulltext.html&lt;/url&gt;&lt;/related-urls&gt;&lt;/urls&gt;&lt;electronic-resource-num&gt;10.1016/j.jpain.2007.10.015&lt;/electronic-resource-num&gt;&lt;remote-database-provider&gt;www.jpain.org&lt;/remote-database-provider&gt;&lt;language&gt;English&lt;/language&gt;&lt;access-date&gt;2017/05/29/17:04:18&lt;/access-date&gt;&lt;/record&gt;&lt;/Cite&gt;&lt;/EndNote&gt;</w:instrText>
        </w:r>
        <w:r w:rsidR="00726019" w:rsidRPr="00FD20FE">
          <w:rPr>
            <w:rFonts w:cs="Times New Roman"/>
          </w:rPr>
          <w:fldChar w:fldCharType="separate"/>
        </w:r>
        <w:r w:rsidR="00726019" w:rsidRPr="00FD20FE">
          <w:rPr>
            <w:rFonts w:cs="Times New Roman"/>
            <w:noProof/>
            <w:vertAlign w:val="superscript"/>
          </w:rPr>
          <w:t>28</w:t>
        </w:r>
        <w:r w:rsidR="00726019" w:rsidRPr="00FD20FE">
          <w:rPr>
            <w:rFonts w:cs="Times New Roman"/>
          </w:rPr>
          <w:fldChar w:fldCharType="end"/>
        </w:r>
      </w:hyperlink>
      <w:r w:rsidR="00A251FC" w:rsidRPr="00FD20FE">
        <w:rPr>
          <w:rStyle w:val="CommentReference"/>
          <w:rFonts w:cs="Times New Roman"/>
          <w:sz w:val="24"/>
          <w:szCs w:val="24"/>
        </w:rPr>
        <w:t xml:space="preserve"> </w:t>
      </w:r>
      <w:r w:rsidR="004A0F83" w:rsidRPr="00FD20FE">
        <w:rPr>
          <w:rStyle w:val="CommentReference"/>
          <w:rFonts w:cs="Times New Roman"/>
          <w:sz w:val="24"/>
          <w:szCs w:val="24"/>
        </w:rPr>
        <w:t>Our resulting estimation of moderate to severe chronic pain prevalence in the population is 5.9%.</w:t>
      </w:r>
      <w:r w:rsidR="00E970AA" w:rsidRPr="00FD20FE">
        <w:rPr>
          <w:rStyle w:val="CommentReference"/>
          <w:rFonts w:cs="Times New Roman"/>
          <w:sz w:val="24"/>
          <w:szCs w:val="24"/>
        </w:rPr>
        <w:t xml:space="preserve"> </w:t>
      </w:r>
      <w:r w:rsidR="004424DE" w:rsidRPr="00FD20FE">
        <w:rPr>
          <w:rFonts w:cs="Times New Roman"/>
        </w:rPr>
        <w:t xml:space="preserve">From </w:t>
      </w:r>
      <w:r w:rsidR="00A251FC" w:rsidRPr="00FD20FE">
        <w:rPr>
          <w:rFonts w:cs="Times New Roman"/>
        </w:rPr>
        <w:t xml:space="preserve">this </w:t>
      </w:r>
      <w:r w:rsidR="004424DE" w:rsidRPr="00FD20FE">
        <w:rPr>
          <w:rFonts w:cs="Times New Roman"/>
        </w:rPr>
        <w:t>we subtract</w:t>
      </w:r>
      <w:r w:rsidR="00A251FC" w:rsidRPr="00FD20FE">
        <w:rPr>
          <w:rFonts w:cs="Times New Roman"/>
        </w:rPr>
        <w:t>ed</w:t>
      </w:r>
      <w:r w:rsidR="004424DE" w:rsidRPr="00FD20FE">
        <w:rPr>
          <w:rFonts w:cs="Times New Roman"/>
        </w:rPr>
        <w:t xml:space="preserve"> those</w:t>
      </w:r>
      <w:r w:rsidR="001C515C" w:rsidRPr="00FD20FE">
        <w:rPr>
          <w:rFonts w:cs="Times New Roman"/>
        </w:rPr>
        <w:t xml:space="preserve"> already accounted for in the “Chronic pain with Rx” and “C</w:t>
      </w:r>
      <w:r w:rsidR="004424DE" w:rsidRPr="00FD20FE">
        <w:rPr>
          <w:rFonts w:cs="Times New Roman"/>
        </w:rPr>
        <w:t>hronic pain SOUD with Rx” com</w:t>
      </w:r>
      <w:r w:rsidR="00544BA2" w:rsidRPr="00FD20FE">
        <w:rPr>
          <w:rFonts w:cs="Times New Roman"/>
        </w:rPr>
        <w:t>partments.</w:t>
      </w:r>
      <w:r w:rsidR="00DB5A30" w:rsidRPr="00FD20FE">
        <w:rPr>
          <w:rFonts w:cs="Times New Roman"/>
        </w:rPr>
        <w:t xml:space="preserve"> </w:t>
      </w:r>
      <w:r w:rsidR="00544BA2" w:rsidRPr="00FD20FE">
        <w:rPr>
          <w:rFonts w:cs="Times New Roman"/>
        </w:rPr>
        <w:t>We also subtract</w:t>
      </w:r>
      <w:r w:rsidR="00A251FC" w:rsidRPr="00FD20FE">
        <w:rPr>
          <w:rFonts w:cs="Times New Roman"/>
        </w:rPr>
        <w:t>ed</w:t>
      </w:r>
      <w:r w:rsidR="00544BA2" w:rsidRPr="00FD20FE">
        <w:rPr>
          <w:rFonts w:cs="Times New Roman"/>
        </w:rPr>
        <w:t xml:space="preserve"> </w:t>
      </w:r>
      <w:r w:rsidR="007D2D70" w:rsidRPr="00FD20FE">
        <w:rPr>
          <w:rFonts w:cs="Times New Roman"/>
        </w:rPr>
        <w:t>4</w:t>
      </w:r>
      <w:r w:rsidR="004151D7" w:rsidRPr="00FD20FE">
        <w:rPr>
          <w:rFonts w:cs="Times New Roman"/>
        </w:rPr>
        <w:t>5</w:t>
      </w:r>
      <w:r w:rsidR="00544BA2" w:rsidRPr="00FD20FE">
        <w:rPr>
          <w:rFonts w:cs="Times New Roman"/>
        </w:rPr>
        <w:t xml:space="preserve">% </w:t>
      </w:r>
      <w:r w:rsidR="004424DE" w:rsidRPr="00FD20FE">
        <w:rPr>
          <w:rFonts w:cs="Times New Roman"/>
        </w:rPr>
        <w:t xml:space="preserve">of those </w:t>
      </w:r>
      <w:r w:rsidR="00743CB9" w:rsidRPr="00FD20FE">
        <w:rPr>
          <w:rFonts w:cs="Times New Roman"/>
        </w:rPr>
        <w:t xml:space="preserve">accounted for </w:t>
      </w:r>
      <w:r w:rsidR="004424DE" w:rsidRPr="00FD20FE">
        <w:rPr>
          <w:rFonts w:cs="Times New Roman"/>
        </w:rPr>
        <w:t>i</w:t>
      </w:r>
      <w:r w:rsidR="00FD15F1" w:rsidRPr="00FD20FE">
        <w:rPr>
          <w:rFonts w:cs="Times New Roman"/>
        </w:rPr>
        <w:t>n the “</w:t>
      </w:r>
      <w:r w:rsidR="004424DE" w:rsidRPr="00FD20FE">
        <w:rPr>
          <w:rFonts w:cs="Times New Roman"/>
        </w:rPr>
        <w:t xml:space="preserve">SOUD without Rx”, “SHUD”, “SOUD in </w:t>
      </w:r>
      <w:r w:rsidR="0078359B" w:rsidRPr="00FD20FE">
        <w:rPr>
          <w:rFonts w:cs="Times New Roman"/>
        </w:rPr>
        <w:t>MAT</w:t>
      </w:r>
      <w:r w:rsidR="004424DE" w:rsidRPr="00FD20FE">
        <w:rPr>
          <w:rFonts w:cs="Times New Roman"/>
        </w:rPr>
        <w:t xml:space="preserve">”, and “SHUD in </w:t>
      </w:r>
      <w:r w:rsidR="0078359B" w:rsidRPr="00FD20FE">
        <w:rPr>
          <w:rFonts w:cs="Times New Roman"/>
        </w:rPr>
        <w:t>MAT</w:t>
      </w:r>
      <w:r w:rsidR="004424DE" w:rsidRPr="00FD20FE">
        <w:rPr>
          <w:rFonts w:cs="Times New Roman"/>
        </w:rPr>
        <w:t xml:space="preserve">” </w:t>
      </w:r>
      <w:r w:rsidR="00E75937" w:rsidRPr="00FD20FE">
        <w:rPr>
          <w:rFonts w:cs="Times New Roman"/>
        </w:rPr>
        <w:t>populations</w:t>
      </w:r>
      <w:r w:rsidR="004424DE" w:rsidRPr="00FD20FE">
        <w:rPr>
          <w:rFonts w:cs="Times New Roman"/>
        </w:rPr>
        <w:t xml:space="preserve"> </w:t>
      </w:r>
      <w:r w:rsidR="00E9427A" w:rsidRPr="00FD20FE">
        <w:rPr>
          <w:rFonts w:cs="Times New Roman"/>
        </w:rPr>
        <w:t>whom</w:t>
      </w:r>
      <w:r w:rsidR="00A251FC" w:rsidRPr="00FD20FE">
        <w:rPr>
          <w:rFonts w:cs="Times New Roman"/>
        </w:rPr>
        <w:t xml:space="preserve"> </w:t>
      </w:r>
      <w:r w:rsidR="00E75937" w:rsidRPr="00FD20FE">
        <w:rPr>
          <w:rFonts w:cs="Times New Roman"/>
        </w:rPr>
        <w:t>we assume</w:t>
      </w:r>
      <w:r w:rsidR="00B063BD" w:rsidRPr="00FD20FE">
        <w:rPr>
          <w:rFonts w:cs="Times New Roman"/>
        </w:rPr>
        <w:t>d</w:t>
      </w:r>
      <w:r w:rsidR="00E75937" w:rsidRPr="00FD20FE">
        <w:rPr>
          <w:rFonts w:cs="Times New Roman"/>
        </w:rPr>
        <w:t xml:space="preserve"> </w:t>
      </w:r>
      <w:r w:rsidR="004424DE" w:rsidRPr="00FD20FE">
        <w:rPr>
          <w:rFonts w:cs="Times New Roman"/>
        </w:rPr>
        <w:t>have mode</w:t>
      </w:r>
      <w:r w:rsidR="004151D7" w:rsidRPr="00FD20FE">
        <w:rPr>
          <w:rFonts w:cs="Times New Roman"/>
        </w:rPr>
        <w:t>rate to severe chronic pain</w:t>
      </w:r>
      <w:r w:rsidR="00A251FC" w:rsidRPr="00FD20FE">
        <w:rPr>
          <w:rFonts w:cs="Times New Roman"/>
        </w:rPr>
        <w:t>.</w:t>
      </w:r>
      <w:hyperlink w:anchor="_ENREF_13" w:tooltip="Hser, 2017 #1635" w:history="1">
        <w:r w:rsidR="00726019" w:rsidRPr="00FD20FE">
          <w:rPr>
            <w:rFonts w:cs="Times New Roman"/>
          </w:rPr>
          <w:fldChar w:fldCharType="begin"/>
        </w:r>
        <w:r w:rsidR="00726019" w:rsidRPr="00FD20FE">
          <w:rPr>
            <w:rFonts w:cs="Times New Roman"/>
          </w:rPr>
          <w:instrText xml:space="preserve"> ADDIN EN.CITE &lt;EndNote&gt;&lt;Cite&gt;&lt;Author&gt;Hser&lt;/Author&gt;&lt;Year&gt;2017&lt;/Year&gt;&lt;RecNum&gt;1635&lt;/RecNum&gt;&lt;DisplayText&gt;&lt;style face="superscript"&gt;13&lt;/style&gt;&lt;/DisplayText&gt;&lt;record&gt;&lt;rec-number&gt;1635&lt;/rec-number&gt;&lt;foreign-keys&gt;&lt;key app="EN" db-id="dazaf5eeutvxaieddtmv9tamp0es0e0r2a9e" timestamp="1498141728"&gt;1635&lt;/key&gt;&lt;/foreign-keys&gt;&lt;ref-type name="Journal Article"&gt;17&lt;/ref-type&gt;&lt;contributors&gt;&lt;authors&gt;&lt;author&gt;Hser, Yih-Ing&lt;/author&gt;&lt;author&gt;Mooney, Larissa J.&lt;/author&gt;&lt;author&gt;Saxon, Andrew J.&lt;/author&gt;&lt;author&gt;Miotto, Karen&lt;/author&gt;&lt;author&gt;Bell, Douglas S.&lt;/author&gt;&lt;author&gt;Huang, David&lt;/author&gt;&lt;/authors&gt;&lt;/contributors&gt;&lt;titles&gt;&lt;title&gt;Chronic pain among patients with opioid use disorder: results from electronic health records data&lt;/title&gt;&lt;secondary-title&gt;J Subst Abuse Treat&lt;/secondary-title&gt;&lt;alt-title&gt;Journal of Substance Abuse Treatment&lt;/alt-title&gt;&lt;short-title&gt;Chronic pain among patients with opioid use disorder&lt;/short-title&gt;&lt;/titles&gt;&lt;periodical&gt;&lt;full-title&gt;Journal of Substance Abuse Treatment&lt;/full-title&gt;&lt;abbr-1&gt;J. Subst. Abuse Treat.&lt;/abbr-1&gt;&lt;abbr-2&gt;J Subst Abuse Treat&lt;/abbr-2&gt;&lt;/periodical&gt;&lt;alt-periodical&gt;&lt;full-title&gt;Journal of Substance Abuse Treatment&lt;/full-title&gt;&lt;abbr-1&gt;J. Subst. Abuse Treat.&lt;/abbr-1&gt;&lt;abbr-2&gt;J Subst Abuse Treat&lt;/abbr-2&gt;&lt;/alt-periodical&gt;&lt;pages&gt;26-30&lt;/pages&gt;&lt;volume&gt;77&lt;/volume&gt;&lt;dates&gt;&lt;year&gt;2017&lt;/year&gt;&lt;pub-dates&gt;&lt;date&gt;Jun&lt;/date&gt;&lt;/pub-dates&gt;&lt;/dates&gt;&lt;isbn&gt;0740-5472, 1873-6483&lt;/isbn&gt;&lt;urls&gt;&lt;related-urls&gt;&lt;url&gt;http://www.journalofsubstanceabusetreatment.com/article/S0740-5472(16)30480-9/fulltext&lt;/url&gt;&lt;url&gt;http://www.ncbi.nlm.nih.gov/pubmed/28476267,%2028476267&lt;/url&gt;&lt;url&gt;files/6269/fulltext.html&lt;/url&gt;&lt;/related-urls&gt;&lt;/urls&gt;&lt;electronic-resource-num&gt;10.1016/j.jsat.2017.03.006&lt;/electronic-resource-num&gt;&lt;remote-database-provider&gt;www.journalofsubstanceabusetreatment.com&lt;/remote-database-provider&gt;&lt;language&gt;English&lt;/language&gt;&lt;access-date&gt;2017/06/06/17:03:11&lt;/access-date&gt;&lt;/record&gt;&lt;/Cite&gt;&lt;/EndNote&gt;</w:instrText>
        </w:r>
        <w:r w:rsidR="00726019" w:rsidRPr="00FD20FE">
          <w:rPr>
            <w:rFonts w:cs="Times New Roman"/>
          </w:rPr>
          <w:fldChar w:fldCharType="separate"/>
        </w:r>
        <w:r w:rsidR="00726019" w:rsidRPr="00FD20FE">
          <w:rPr>
            <w:rFonts w:cs="Times New Roman"/>
            <w:noProof/>
            <w:vertAlign w:val="superscript"/>
          </w:rPr>
          <w:t>13</w:t>
        </w:r>
        <w:r w:rsidR="00726019" w:rsidRPr="00FD20FE">
          <w:rPr>
            <w:rFonts w:cs="Times New Roman"/>
          </w:rPr>
          <w:fldChar w:fldCharType="end"/>
        </w:r>
      </w:hyperlink>
      <w:r w:rsidR="004151D7" w:rsidRPr="00FD20FE">
        <w:rPr>
          <w:rFonts w:cs="Times New Roman"/>
        </w:rPr>
        <w:t xml:space="preserve"> </w:t>
      </w:r>
      <w:r w:rsidR="007D7703" w:rsidRPr="00FD20FE">
        <w:rPr>
          <w:rFonts w:cs="Times New Roman"/>
        </w:rPr>
        <w:t>We assumed a somewhat lower prevalence of chronic pain among individuals with SOUD/SHUD who do not have an opioid prescription (45%)</w:t>
      </w:r>
      <w:hyperlink w:anchor="_ENREF_29" w:tooltip="Weiss, 2015 #1702" w:history="1">
        <w:r w:rsidR="00726019" w:rsidRPr="00FD20FE">
          <w:rPr>
            <w:rFonts w:cs="Times New Roman"/>
          </w:rPr>
          <w:fldChar w:fldCharType="begin"/>
        </w:r>
        <w:r w:rsidR="00726019" w:rsidRPr="00FD20FE">
          <w:rPr>
            <w:rFonts w:cs="Times New Roman"/>
          </w:rPr>
          <w:instrText xml:space="preserve"> ADDIN EN.CITE &lt;EndNote&gt;&lt;Cite&gt;&lt;Author&gt;Weiss&lt;/Author&gt;&lt;Year&gt;2015&lt;/Year&gt;&lt;RecNum&gt;1702&lt;/RecNum&gt;&lt;DisplayText&gt;&lt;style face="superscript"&gt;29&lt;/style&gt;&lt;/DisplayText&gt;&lt;record&gt;&lt;rec-number&gt;1702&lt;/rec-number&gt;&lt;foreign-keys&gt;&lt;key app="EN" db-id="dazaf5eeutvxaieddtmv9tamp0es0e0r2a9e" timestamp="1511905467"&gt;1702&lt;/key&gt;&lt;/foreign-keys&gt;&lt;ref-type name="Journal Article"&gt;17&lt;/ref-type&gt;&lt;contributors&gt;&lt;authors&gt;&lt;author&gt;Weiss, Roger D.&lt;/author&gt;&lt;author&gt;Potter, Jennifer Sharpe&lt;/author&gt;&lt;author&gt;Griffin, Margaret L.&lt;/author&gt;&lt;author&gt;Provost, Scott E.&lt;/author&gt;&lt;author&gt;Fitzmaurice, Garrett D.&lt;/author&gt;&lt;author&gt;McDermott, Katherine A.&lt;/author&gt;&lt;author&gt;Srisarajivakul, Emily N.&lt;/author&gt;&lt;author&gt;Dodd, Dorian R.&lt;/author&gt;&lt;author&gt;Dreifuss, Jessica A.&lt;/author&gt;&lt;author&gt;McHugh, R. Kathryn&lt;/author&gt;&lt;author&gt;Carroll, Kathleen M.&lt;/author&gt;&lt;/authors&gt;&lt;/contributors&gt;&lt;titles&gt;&lt;title&gt;Long-term outcomes from the National Drug Abuse Treatment Clinical Trials Network Prescription Opioid Addiction Treatment Study&lt;/title&gt;&lt;secondary-title&gt;Drug Alcohol Depend&lt;/secondary-title&gt;&lt;alt-title&gt;Drug Alcohol Depend&lt;/alt-title&gt;&lt;/titles&gt;&lt;periodical&gt;&lt;full-title&gt;Drug and Alcohol Dependence&lt;/full-title&gt;&lt;abbr-1&gt;Drug Alcohol Depend.&lt;/abbr-1&gt;&lt;abbr-2&gt;Drug Alcohol Depend&lt;/abbr-2&gt;&lt;abbr-3&gt;Drug &amp;amp; Alcohol Dependence&lt;/abbr-3&gt;&lt;/periodical&gt;&lt;alt-periodical&gt;&lt;full-title&gt;Drug and Alcohol Dependence&lt;/full-title&gt;&lt;abbr-1&gt;Drug Alcohol Depend.&lt;/abbr-1&gt;&lt;abbr-2&gt;Drug Alcohol Depend&lt;/abbr-2&gt;&lt;abbr-3&gt;Drug &amp;amp; Alcohol Dependence&lt;/abbr-3&gt;&lt;/alt-periodical&gt;&lt;pages&gt;112-119&lt;/pages&gt;&lt;volume&gt;150&lt;/volume&gt;&lt;dates&gt;&lt;year&gt;2015&lt;/year&gt;&lt;pub-dates&gt;&lt;date&gt;May 1&lt;/date&gt;&lt;/pub-dates&gt;&lt;/dates&gt;&lt;isbn&gt;0376-8716&lt;/isbn&gt;&lt;urls&gt;&lt;related-urls&gt;&lt;url&gt;https://www.ncbi.nlm.nih.gov/pmc/articles/PMC4407806/&lt;/url&gt;&lt;/related-urls&gt;&lt;/urls&gt;&lt;electronic-resource-num&gt;10.1016/j.drugalcdep.2015.02.030&lt;/electronic-resource-num&gt;&lt;remote-database-provider&gt;PubMed Central&lt;/remote-database-provider&gt;&lt;/record&gt;&lt;/Cite&gt;&lt;/EndNote&gt;</w:instrText>
        </w:r>
        <w:r w:rsidR="00726019" w:rsidRPr="00FD20FE">
          <w:rPr>
            <w:rFonts w:cs="Times New Roman"/>
          </w:rPr>
          <w:fldChar w:fldCharType="separate"/>
        </w:r>
        <w:r w:rsidR="00726019" w:rsidRPr="00FD20FE">
          <w:rPr>
            <w:rFonts w:cs="Times New Roman"/>
            <w:noProof/>
            <w:vertAlign w:val="superscript"/>
          </w:rPr>
          <w:t>29</w:t>
        </w:r>
        <w:r w:rsidR="00726019" w:rsidRPr="00FD20FE">
          <w:rPr>
            <w:rFonts w:cs="Times New Roman"/>
          </w:rPr>
          <w:fldChar w:fldCharType="end"/>
        </w:r>
      </w:hyperlink>
      <w:r w:rsidR="007D7703" w:rsidRPr="00FD20FE">
        <w:rPr>
          <w:rFonts w:cs="Times New Roman"/>
        </w:rPr>
        <w:t xml:space="preserve"> than among those who do (65%).</w:t>
      </w:r>
      <w:hyperlink w:anchor="_ENREF_30" w:tooltip="Yokell, 2014 #1669" w:history="1">
        <w:r w:rsidR="00726019" w:rsidRPr="00FD20FE">
          <w:rPr>
            <w:rFonts w:cs="Times New Roman"/>
          </w:rPr>
          <w:fldChar w:fldCharType="begin">
            <w:fldData xml:space="preserve">PEVuZE5vdGU+PENpdGU+PEF1dGhvcj5Zb2tlbGw8L0F1dGhvcj48WWVhcj4yMDE0PC9ZZWFyPjxS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Zb2tlbGw8L0F1dGhvcj48WWVhcj4yMDE0PC9ZZWFyPjxS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30</w:t>
        </w:r>
        <w:r w:rsidR="00726019" w:rsidRPr="00FD20FE">
          <w:rPr>
            <w:rFonts w:cs="Times New Roman"/>
          </w:rPr>
          <w:fldChar w:fldCharType="end"/>
        </w:r>
      </w:hyperlink>
      <w:r w:rsidR="00E970AA" w:rsidRPr="00FD20FE">
        <w:rPr>
          <w:rFonts w:cs="Times New Roman"/>
        </w:rPr>
        <w:t xml:space="preserve"> </w:t>
      </w:r>
      <w:r w:rsidR="001C515C" w:rsidRPr="00FD20FE">
        <w:rPr>
          <w:rFonts w:cs="Times New Roman"/>
        </w:rPr>
        <w:t>The remainder represents the “C</w:t>
      </w:r>
      <w:r w:rsidR="004151D7" w:rsidRPr="00FD20FE">
        <w:rPr>
          <w:rFonts w:cs="Times New Roman"/>
        </w:rPr>
        <w:t>hronic pain nonuser” population.</w:t>
      </w:r>
    </w:p>
    <w:p w14:paraId="4EC6894B" w14:textId="390F6E9B" w:rsidR="00F04AF5" w:rsidRPr="00FD20FE" w:rsidRDefault="00A61793" w:rsidP="008051FD">
      <w:pPr>
        <w:ind w:firstLine="720"/>
        <w:rPr>
          <w:rFonts w:cs="Times New Roman"/>
        </w:rPr>
      </w:pPr>
      <w:r w:rsidRPr="00FD20FE">
        <w:rPr>
          <w:rFonts w:cs="Times New Roman"/>
        </w:rPr>
        <w:t>We assume</w:t>
      </w:r>
      <w:r w:rsidR="00E17BC7" w:rsidRPr="00FD20FE">
        <w:rPr>
          <w:rFonts w:cs="Times New Roman"/>
        </w:rPr>
        <w:t>d</w:t>
      </w:r>
      <w:r w:rsidRPr="00FD20FE">
        <w:rPr>
          <w:rFonts w:cs="Times New Roman"/>
        </w:rPr>
        <w:t xml:space="preserve"> th</w:t>
      </w:r>
      <w:r w:rsidR="00E17BC7" w:rsidRPr="00FD20FE">
        <w:rPr>
          <w:rFonts w:cs="Times New Roman"/>
        </w:rPr>
        <w:t>at</w:t>
      </w:r>
      <w:r w:rsidRPr="00FD20FE">
        <w:rPr>
          <w:rFonts w:cs="Times New Roman"/>
        </w:rPr>
        <w:t xml:space="preserve"> “P</w:t>
      </w:r>
      <w:r w:rsidR="00F04AF5" w:rsidRPr="00FD20FE">
        <w:rPr>
          <w:rFonts w:cs="Times New Roman"/>
        </w:rPr>
        <w:t xml:space="preserve">ain-free nonusers” </w:t>
      </w:r>
      <w:r w:rsidR="007B15F9" w:rsidRPr="00FD20FE">
        <w:rPr>
          <w:rFonts w:cs="Times New Roman"/>
        </w:rPr>
        <w:t xml:space="preserve">accounted for </w:t>
      </w:r>
      <w:r w:rsidR="00F04AF5" w:rsidRPr="00FD20FE">
        <w:rPr>
          <w:rFonts w:cs="Times New Roman"/>
        </w:rPr>
        <w:t xml:space="preserve">the remainder of the over </w:t>
      </w:r>
      <w:r w:rsidR="0095710C" w:rsidRPr="00FD20FE">
        <w:rPr>
          <w:rFonts w:cs="Times New Roman"/>
        </w:rPr>
        <w:t>12-year-old</w:t>
      </w:r>
      <w:r w:rsidR="00F04AF5" w:rsidRPr="00FD20FE">
        <w:rPr>
          <w:rFonts w:cs="Times New Roman"/>
        </w:rPr>
        <w:t xml:space="preserve"> US population not </w:t>
      </w:r>
      <w:r w:rsidR="007B15F9" w:rsidRPr="00FD20FE">
        <w:rPr>
          <w:rFonts w:cs="Times New Roman"/>
        </w:rPr>
        <w:t>included in</w:t>
      </w:r>
      <w:r w:rsidR="0048455C" w:rsidRPr="00FD20FE">
        <w:rPr>
          <w:rFonts w:cs="Times New Roman"/>
        </w:rPr>
        <w:t xml:space="preserve"> the</w:t>
      </w:r>
      <w:r w:rsidR="00F04AF5" w:rsidRPr="00FD20FE">
        <w:rPr>
          <w:rFonts w:cs="Times New Roman"/>
        </w:rPr>
        <w:t xml:space="preserve"> compartments described above.</w:t>
      </w:r>
    </w:p>
    <w:p w14:paraId="5AAD7865" w14:textId="77777777" w:rsidR="00816BA0" w:rsidRPr="00FD20FE" w:rsidRDefault="00816BA0" w:rsidP="008051FD">
      <w:pPr>
        <w:keepNext/>
        <w:rPr>
          <w:rFonts w:cs="Times New Roman"/>
          <w:b/>
        </w:rPr>
      </w:pPr>
    </w:p>
    <w:p w14:paraId="02321EC3" w14:textId="13A88CF6" w:rsidR="00931CE2" w:rsidRPr="00FD20FE" w:rsidRDefault="00D9413A" w:rsidP="008051FD">
      <w:pPr>
        <w:keepNext/>
        <w:rPr>
          <w:rFonts w:cs="Times New Roman"/>
          <w:b/>
        </w:rPr>
      </w:pPr>
      <w:r w:rsidRPr="00FD20FE">
        <w:rPr>
          <w:rFonts w:cs="Times New Roman"/>
          <w:b/>
        </w:rPr>
        <w:t xml:space="preserve">S1.4 </w:t>
      </w:r>
      <w:r w:rsidR="00CC5262" w:rsidRPr="00FD20FE">
        <w:rPr>
          <w:rFonts w:cs="Times New Roman"/>
          <w:b/>
        </w:rPr>
        <w:t>Transition Probabilities</w:t>
      </w:r>
    </w:p>
    <w:p w14:paraId="2FD4C51B" w14:textId="0C853C41" w:rsidR="0051574F" w:rsidRPr="00FD20FE" w:rsidRDefault="00CC5262" w:rsidP="008051FD">
      <w:pPr>
        <w:ind w:firstLine="720"/>
        <w:rPr>
          <w:rFonts w:cs="Times New Roman"/>
        </w:rPr>
      </w:pPr>
      <w:r w:rsidRPr="00FD20FE">
        <w:rPr>
          <w:rFonts w:cs="Times New Roman"/>
          <w:i/>
        </w:rPr>
        <w:t>Entry</w:t>
      </w:r>
      <w:r w:rsidR="00DB5A30" w:rsidRPr="00FD20FE">
        <w:rPr>
          <w:rFonts w:cs="Times New Roman"/>
        </w:rPr>
        <w:t xml:space="preserve"> </w:t>
      </w:r>
      <w:r w:rsidRPr="00FD20FE">
        <w:rPr>
          <w:rFonts w:cs="Times New Roman"/>
        </w:rPr>
        <w:t xml:space="preserve">We </w:t>
      </w:r>
      <w:r w:rsidR="0051574F" w:rsidRPr="00FD20FE">
        <w:rPr>
          <w:rFonts w:cs="Times New Roman"/>
        </w:rPr>
        <w:t>assume</w:t>
      </w:r>
      <w:r w:rsidR="00E17BC7" w:rsidRPr="00FD20FE">
        <w:rPr>
          <w:rFonts w:cs="Times New Roman"/>
        </w:rPr>
        <w:t>d that</w:t>
      </w:r>
      <w:r w:rsidR="0051574F" w:rsidRPr="00FD20FE">
        <w:rPr>
          <w:rFonts w:cs="Times New Roman"/>
        </w:rPr>
        <w:t xml:space="preserve"> entry into the model is </w:t>
      </w:r>
      <w:r w:rsidR="00226C22" w:rsidRPr="00FD20FE">
        <w:rPr>
          <w:rFonts w:cs="Times New Roman"/>
        </w:rPr>
        <w:t xml:space="preserve">constant and equal to the </w:t>
      </w:r>
      <w:r w:rsidR="009A275E" w:rsidRPr="00FD20FE">
        <w:rPr>
          <w:rFonts w:cs="Times New Roman"/>
        </w:rPr>
        <w:t>average</w:t>
      </w:r>
      <w:r w:rsidR="003F5915" w:rsidRPr="00FD20FE">
        <w:rPr>
          <w:rFonts w:cs="Times New Roman"/>
        </w:rPr>
        <w:t xml:space="preserve"> </w:t>
      </w:r>
      <w:r w:rsidR="00226C22" w:rsidRPr="00FD20FE">
        <w:rPr>
          <w:rFonts w:cs="Times New Roman"/>
        </w:rPr>
        <w:t>mortality rate</w:t>
      </w:r>
      <w:r w:rsidR="009A275E" w:rsidRPr="00FD20FE">
        <w:rPr>
          <w:rFonts w:cs="Times New Roman"/>
        </w:rPr>
        <w:t xml:space="preserve"> among individuals aged 12 and older in the US</w:t>
      </w:r>
      <w:r w:rsidR="00226C22" w:rsidRPr="00FD20FE">
        <w:rPr>
          <w:rFonts w:cs="Times New Roman"/>
        </w:rPr>
        <w:t>.</w:t>
      </w:r>
      <w:hyperlink w:anchor="_ENREF_31" w:tooltip="Kochanek, 2016 #1670" w:history="1">
        <w:r w:rsidR="00726019" w:rsidRPr="00FD20FE">
          <w:rPr>
            <w:rFonts w:cs="Times New Roman"/>
          </w:rPr>
          <w:fldChar w:fldCharType="begin"/>
        </w:r>
        <w:r w:rsidR="00726019" w:rsidRPr="00FD20FE">
          <w:rPr>
            <w:rFonts w:cs="Times New Roman"/>
          </w:rPr>
          <w:instrText xml:space="preserve"> ADDIN EN.CITE &lt;EndNote&gt;&lt;Cite&gt;&lt;Author&gt;Kochanek&lt;/Author&gt;&lt;Year&gt;2016&lt;/Year&gt;&lt;RecNum&gt;1670&lt;/RecNum&gt;&lt;DisplayText&gt;&lt;style face="superscript"&gt;31&lt;/style&gt;&lt;/DisplayText&gt;&lt;record&gt;&lt;rec-number&gt;1670&lt;/rec-number&gt;&lt;foreign-keys&gt;&lt;key app="EN" db-id="dazaf5eeutvxaieddtmv9tamp0es0e0r2a9e" timestamp="1508864357"&gt;1670&lt;/key&gt;&lt;/foreign-keys&gt;&lt;ref-type name="Journal Article"&gt;17&lt;/ref-type&gt;&lt;contributors&gt;&lt;authors&gt;&lt;author&gt;Kochanek, K. D.&lt;/author&gt;&lt;author&gt;Sl, Murphy&lt;/author&gt;&lt;author&gt;Xu, J. Q.&lt;/author&gt;&lt;author&gt;Tejada-Vera, B.&lt;/author&gt;&lt;/authors&gt;&lt;/contributors&gt;&lt;titles&gt;&lt;title&gt;Deaths: Final data for 2014&lt;/title&gt;&lt;secondary-title&gt;Natl Vital Stat Rep&lt;/secondary-title&gt;&lt;alt-title&gt;Natl Vital Stat Rep&lt;/alt-title&gt;&lt;/titles&gt;&lt;periodical&gt;&lt;full-title&gt;National Vital Statistics Reports&lt;/full-title&gt;&lt;abbr-1&gt;Natl. Vital Stat. Rep.&lt;/abbr-1&gt;&lt;abbr-2&gt;Natl Vital Stat Rep&lt;/abbr-2&gt;&lt;/periodical&gt;&lt;alt-periodical&gt;&lt;full-title&gt;National Vital Statistics Reports&lt;/full-title&gt;&lt;abbr-1&gt;Natl. Vital Stat. Rep.&lt;/abbr-1&gt;&lt;abbr-2&gt;Natl Vital Stat Rep&lt;/abbr-2&gt;&lt;/alt-periodical&gt;&lt;pages&gt;1-122&lt;/pages&gt;&lt;volume&gt;65&lt;/volume&gt;&lt;number&gt;4&lt;/number&gt;&lt;dates&gt;&lt;year&gt;2016&lt;/year&gt;&lt;/dates&gt;&lt;isbn&gt;vol 65 no 4&lt;/isbn&gt;&lt;urls&gt;&lt;/urls&gt;&lt;/record&gt;&lt;/Cite&gt;&lt;/EndNote&gt;</w:instrText>
        </w:r>
        <w:r w:rsidR="00726019" w:rsidRPr="00FD20FE">
          <w:rPr>
            <w:rFonts w:cs="Times New Roman"/>
          </w:rPr>
          <w:fldChar w:fldCharType="separate"/>
        </w:r>
        <w:r w:rsidR="00726019" w:rsidRPr="00FD20FE">
          <w:rPr>
            <w:rFonts w:cs="Times New Roman"/>
            <w:noProof/>
            <w:vertAlign w:val="superscript"/>
          </w:rPr>
          <w:t>31</w:t>
        </w:r>
        <w:r w:rsidR="00726019" w:rsidRPr="00FD20FE">
          <w:rPr>
            <w:rFonts w:cs="Times New Roman"/>
          </w:rPr>
          <w:fldChar w:fldCharType="end"/>
        </w:r>
      </w:hyperlink>
      <w:r w:rsidR="00226C22" w:rsidRPr="00FD20FE">
        <w:rPr>
          <w:rFonts w:cs="Times New Roman"/>
        </w:rPr>
        <w:t xml:space="preserve"> </w:t>
      </w:r>
      <w:r w:rsidR="0051574F" w:rsidRPr="00FD20FE">
        <w:rPr>
          <w:rFonts w:cs="Times New Roman"/>
        </w:rPr>
        <w:t>We ass</w:t>
      </w:r>
      <w:r w:rsidR="00F12A3A" w:rsidRPr="00FD20FE">
        <w:rPr>
          <w:rFonts w:cs="Times New Roman"/>
        </w:rPr>
        <w:t>ume</w:t>
      </w:r>
      <w:r w:rsidR="003F5915" w:rsidRPr="00FD20FE">
        <w:rPr>
          <w:rFonts w:cs="Times New Roman"/>
        </w:rPr>
        <w:t>d</w:t>
      </w:r>
      <w:r w:rsidR="00F12A3A" w:rsidRPr="00FD20FE">
        <w:rPr>
          <w:rFonts w:cs="Times New Roman"/>
        </w:rPr>
        <w:t xml:space="preserve"> that </w:t>
      </w:r>
      <w:r w:rsidR="00473719" w:rsidRPr="00FD20FE">
        <w:rPr>
          <w:rFonts w:cs="Times New Roman"/>
        </w:rPr>
        <w:t xml:space="preserve">individuals </w:t>
      </w:r>
      <w:r w:rsidR="00F12A3A" w:rsidRPr="00FD20FE">
        <w:rPr>
          <w:rFonts w:cs="Times New Roman"/>
        </w:rPr>
        <w:t xml:space="preserve">enter </w:t>
      </w:r>
      <w:r w:rsidR="00473719" w:rsidRPr="00FD20FE">
        <w:rPr>
          <w:rFonts w:cs="Times New Roman"/>
        </w:rPr>
        <w:t xml:space="preserve">the population </w:t>
      </w:r>
      <w:r w:rsidR="00F12A3A" w:rsidRPr="00FD20FE">
        <w:rPr>
          <w:rFonts w:cs="Times New Roman"/>
        </w:rPr>
        <w:t>as either “Pain-free nonusers” or “C</w:t>
      </w:r>
      <w:r w:rsidR="0051574F" w:rsidRPr="00FD20FE">
        <w:rPr>
          <w:rFonts w:cs="Times New Roman"/>
        </w:rPr>
        <w:t>hronic pain nonusers” in proportion to the initial chronic pain prevalence.</w:t>
      </w:r>
    </w:p>
    <w:p w14:paraId="7F918B95" w14:textId="626EB2CF" w:rsidR="00110F2A" w:rsidRPr="00FD20FE" w:rsidRDefault="00CC5262" w:rsidP="008051FD">
      <w:pPr>
        <w:ind w:firstLine="720"/>
        <w:rPr>
          <w:rFonts w:cs="Times New Roman"/>
        </w:rPr>
      </w:pPr>
      <w:r w:rsidRPr="00FD20FE">
        <w:rPr>
          <w:rFonts w:cs="Times New Roman"/>
          <w:i/>
        </w:rPr>
        <w:t>Pain progression</w:t>
      </w:r>
      <w:r w:rsidR="00DB5A30" w:rsidRPr="00FD20FE">
        <w:rPr>
          <w:rFonts w:cs="Times New Roman"/>
        </w:rPr>
        <w:t xml:space="preserve"> </w:t>
      </w:r>
      <w:r w:rsidR="00110F2A" w:rsidRPr="00FD20FE">
        <w:rPr>
          <w:rFonts w:cs="Times New Roman"/>
        </w:rPr>
        <w:t>We model</w:t>
      </w:r>
      <w:r w:rsidR="00473719" w:rsidRPr="00FD20FE">
        <w:rPr>
          <w:rFonts w:cs="Times New Roman"/>
        </w:rPr>
        <w:t>ed</w:t>
      </w:r>
      <w:r w:rsidR="00110F2A" w:rsidRPr="00FD20FE">
        <w:rPr>
          <w:rFonts w:cs="Times New Roman"/>
        </w:rPr>
        <w:t xml:space="preserve"> the possibility for </w:t>
      </w:r>
      <w:r w:rsidR="00F12A3A" w:rsidRPr="00FD20FE">
        <w:rPr>
          <w:rFonts w:cs="Times New Roman"/>
        </w:rPr>
        <w:t>“P</w:t>
      </w:r>
      <w:r w:rsidR="00110F2A" w:rsidRPr="00FD20FE">
        <w:rPr>
          <w:rFonts w:cs="Times New Roman"/>
        </w:rPr>
        <w:t>ain-free nonusers</w:t>
      </w:r>
      <w:r w:rsidR="00F12A3A" w:rsidRPr="00FD20FE">
        <w:rPr>
          <w:rFonts w:cs="Times New Roman"/>
        </w:rPr>
        <w:t>”</w:t>
      </w:r>
      <w:r w:rsidR="00110F2A" w:rsidRPr="00FD20FE">
        <w:rPr>
          <w:rFonts w:cs="Times New Roman"/>
        </w:rPr>
        <w:t xml:space="preserve"> to transition into acute or chronic pain.</w:t>
      </w:r>
      <w:r w:rsidR="00DB5A30" w:rsidRPr="00FD20FE">
        <w:rPr>
          <w:rFonts w:cs="Times New Roman"/>
        </w:rPr>
        <w:t xml:space="preserve"> </w:t>
      </w:r>
      <w:r w:rsidR="00F12A3A" w:rsidRPr="00FD20FE">
        <w:rPr>
          <w:rFonts w:cs="Times New Roman"/>
        </w:rPr>
        <w:t>We only model</w:t>
      </w:r>
      <w:r w:rsidR="00473719" w:rsidRPr="00FD20FE">
        <w:rPr>
          <w:rFonts w:cs="Times New Roman"/>
        </w:rPr>
        <w:t>ed</w:t>
      </w:r>
      <w:r w:rsidR="00F12A3A" w:rsidRPr="00FD20FE">
        <w:rPr>
          <w:rFonts w:cs="Times New Roman"/>
        </w:rPr>
        <w:t xml:space="preserve"> </w:t>
      </w:r>
      <w:r w:rsidR="003F5915" w:rsidRPr="00FD20FE">
        <w:rPr>
          <w:rFonts w:cs="Times New Roman"/>
        </w:rPr>
        <w:t>possible</w:t>
      </w:r>
      <w:r w:rsidR="00985D7C" w:rsidRPr="00FD20FE">
        <w:rPr>
          <w:rFonts w:cs="Times New Roman"/>
        </w:rPr>
        <w:t xml:space="preserve"> transition to acute pain for “P</w:t>
      </w:r>
      <w:r w:rsidR="00F12A3A" w:rsidRPr="00FD20FE">
        <w:rPr>
          <w:rFonts w:cs="Times New Roman"/>
        </w:rPr>
        <w:t>ain-free nonusers</w:t>
      </w:r>
      <w:r w:rsidR="00985D7C" w:rsidRPr="00FD20FE">
        <w:rPr>
          <w:rFonts w:cs="Times New Roman"/>
        </w:rPr>
        <w:t>”</w:t>
      </w:r>
      <w:r w:rsidR="00F12A3A" w:rsidRPr="00FD20FE">
        <w:rPr>
          <w:rFonts w:cs="Times New Roman"/>
        </w:rPr>
        <w:t xml:space="preserve"> </w:t>
      </w:r>
      <w:r w:rsidR="00F12A3A" w:rsidRPr="00FD20FE">
        <w:rPr>
          <w:rFonts w:cs="Times New Roman"/>
        </w:rPr>
        <w:lastRenderedPageBreak/>
        <w:t>because we are interested in tracking the potential for individuals to be exposed to opioid use</w:t>
      </w:r>
      <w:r w:rsidR="00541988" w:rsidRPr="00FD20FE">
        <w:rPr>
          <w:rFonts w:cs="Times New Roman"/>
        </w:rPr>
        <w:t>,</w:t>
      </w:r>
      <w:r w:rsidR="00F12A3A" w:rsidRPr="00FD20FE">
        <w:rPr>
          <w:rFonts w:cs="Times New Roman"/>
        </w:rPr>
        <w:t xml:space="preserve"> and individuals in chronic pain or opioid-addicted </w:t>
      </w:r>
      <w:r w:rsidR="003F5915" w:rsidRPr="00FD20FE">
        <w:rPr>
          <w:rFonts w:cs="Times New Roman"/>
        </w:rPr>
        <w:t>states</w:t>
      </w:r>
      <w:r w:rsidR="00F12A3A" w:rsidRPr="00FD20FE">
        <w:rPr>
          <w:rFonts w:cs="Times New Roman"/>
        </w:rPr>
        <w:t xml:space="preserve"> have other channels by which they would more likely be exposed. </w:t>
      </w:r>
      <w:r w:rsidR="003F5915" w:rsidRPr="00FD20FE">
        <w:rPr>
          <w:rFonts w:cs="Times New Roman"/>
        </w:rPr>
        <w:t xml:space="preserve">Since we assumed that acute pain </w:t>
      </w:r>
      <w:r w:rsidR="001079CF" w:rsidRPr="00FD20FE">
        <w:rPr>
          <w:rFonts w:cs="Times New Roman"/>
        </w:rPr>
        <w:t>can</w:t>
      </w:r>
      <w:r w:rsidR="003F5915" w:rsidRPr="00FD20FE">
        <w:rPr>
          <w:rFonts w:cs="Times New Roman"/>
        </w:rPr>
        <w:t xml:space="preserve"> last for up to only one month, w</w:t>
      </w:r>
      <w:r w:rsidR="00E17BC7" w:rsidRPr="00FD20FE">
        <w:rPr>
          <w:rFonts w:cs="Times New Roman"/>
        </w:rPr>
        <w:t xml:space="preserve">e calculated </w:t>
      </w:r>
      <w:r w:rsidR="003F5915" w:rsidRPr="00FD20FE">
        <w:rPr>
          <w:rFonts w:cs="Times New Roman"/>
        </w:rPr>
        <w:t xml:space="preserve">monthly </w:t>
      </w:r>
      <w:r w:rsidR="00110F2A" w:rsidRPr="00FD20FE">
        <w:rPr>
          <w:rFonts w:cs="Times New Roman"/>
        </w:rPr>
        <w:t xml:space="preserve">incidence in </w:t>
      </w:r>
      <w:r w:rsidRPr="00FD20FE">
        <w:rPr>
          <w:rFonts w:cs="Times New Roman"/>
        </w:rPr>
        <w:t xml:space="preserve">the same manner as described above for </w:t>
      </w:r>
      <w:r w:rsidR="00E17BC7" w:rsidRPr="00FD20FE">
        <w:rPr>
          <w:rFonts w:cs="Times New Roman"/>
        </w:rPr>
        <w:t xml:space="preserve">calculating </w:t>
      </w:r>
      <w:r w:rsidRPr="00FD20FE">
        <w:rPr>
          <w:rFonts w:cs="Times New Roman"/>
        </w:rPr>
        <w:t xml:space="preserve">its prevalence. </w:t>
      </w:r>
      <w:r w:rsidR="00A74E0B" w:rsidRPr="00FD20FE">
        <w:rPr>
          <w:rFonts w:cs="Times New Roman"/>
        </w:rPr>
        <w:t>We assume</w:t>
      </w:r>
      <w:r w:rsidR="00E17BC7" w:rsidRPr="00FD20FE">
        <w:rPr>
          <w:rFonts w:cs="Times New Roman"/>
        </w:rPr>
        <w:t>d</w:t>
      </w:r>
      <w:r w:rsidR="00A74E0B" w:rsidRPr="00FD20FE">
        <w:rPr>
          <w:rFonts w:cs="Times New Roman"/>
        </w:rPr>
        <w:t xml:space="preserve"> that acute pain that persists beyond </w:t>
      </w:r>
      <w:r w:rsidR="006D17CE" w:rsidRPr="00FD20FE">
        <w:rPr>
          <w:rFonts w:cs="Times New Roman"/>
        </w:rPr>
        <w:t xml:space="preserve">one </w:t>
      </w:r>
      <w:r w:rsidR="00A74E0B" w:rsidRPr="00FD20FE">
        <w:rPr>
          <w:rFonts w:cs="Times New Roman"/>
        </w:rPr>
        <w:t xml:space="preserve">month will </w:t>
      </w:r>
      <w:r w:rsidR="003E3D5B" w:rsidRPr="00FD20FE">
        <w:rPr>
          <w:rFonts w:cs="Times New Roman"/>
        </w:rPr>
        <w:t>transition to chronic pain</w:t>
      </w:r>
      <w:r w:rsidR="00A74E0B" w:rsidRPr="00FD20FE">
        <w:rPr>
          <w:rFonts w:cs="Times New Roman"/>
        </w:rPr>
        <w:t>.</w:t>
      </w:r>
      <w:r w:rsidR="00DB5A30" w:rsidRPr="00FD20FE">
        <w:rPr>
          <w:rFonts w:cs="Times New Roman"/>
        </w:rPr>
        <w:t xml:space="preserve"> </w:t>
      </w:r>
      <w:r w:rsidR="00A74E0B" w:rsidRPr="00FD20FE">
        <w:rPr>
          <w:rFonts w:cs="Times New Roman"/>
        </w:rPr>
        <w:t xml:space="preserve">The literature reports a wide range of probabilities </w:t>
      </w:r>
      <w:r w:rsidR="00795FAB" w:rsidRPr="00FD20FE">
        <w:rPr>
          <w:rFonts w:cs="Times New Roman"/>
        </w:rPr>
        <w:t>for</w:t>
      </w:r>
      <w:r w:rsidR="00A74E0B" w:rsidRPr="00FD20FE">
        <w:rPr>
          <w:rFonts w:cs="Times New Roman"/>
        </w:rPr>
        <w:t xml:space="preserve"> this </w:t>
      </w:r>
      <w:r w:rsidR="00795FAB" w:rsidRPr="00FD20FE">
        <w:rPr>
          <w:rFonts w:cs="Times New Roman"/>
        </w:rPr>
        <w:t>occurrence</w:t>
      </w:r>
      <w:hyperlink w:anchor="_ENREF_32" w:tooltip="Kehlet, 2006 #1638" w:history="1">
        <w:r w:rsidR="00726019" w:rsidRPr="00FD20FE">
          <w:rPr>
            <w:rFonts w:cs="Times New Roman"/>
          </w:rPr>
          <w:fldChar w:fldCharType="begin"/>
        </w:r>
        <w:r w:rsidR="00726019" w:rsidRPr="00FD20FE">
          <w:rPr>
            <w:rFonts w:cs="Times New Roman"/>
          </w:rPr>
          <w:instrText xml:space="preserve"> ADDIN EN.CITE &lt;EndNote&gt;&lt;Cite&gt;&lt;Author&gt;Kehlet&lt;/Author&gt;&lt;Year&gt;2006&lt;/Year&gt;&lt;RecNum&gt;1638&lt;/RecNum&gt;&lt;DisplayText&gt;&lt;style face="superscript"&gt;32&lt;/style&gt;&lt;/DisplayText&gt;&lt;record&gt;&lt;rec-number&gt;1638&lt;/rec-number&gt;&lt;foreign-keys&gt;&lt;key app="EN" db-id="dazaf5eeutvxaieddtmv9tamp0es0e0r2a9e" timestamp="1498142876"&gt;1638&lt;/key&gt;&lt;/foreign-keys&gt;&lt;ref-type name="Journal Article"&gt;17&lt;/ref-type&gt;&lt;contributors&gt;&lt;authors&gt;&lt;author&gt;Kehlet, Henrik&lt;/author&gt;&lt;author&gt;Jensen, Troels S.&lt;/author&gt;&lt;author&gt;Woolf, Clifford J.&lt;/author&gt;&lt;/authors&gt;&lt;/contributors&gt;&lt;titles&gt;&lt;title&gt;Persistent postsurgical pain: risk factors and prevention&lt;/title&gt;&lt;secondary-title&gt;Lancet&lt;/secondary-title&gt;&lt;alt-title&gt;The Lancet&lt;/alt-title&gt;&lt;short-title&gt;Persistent postsurgical pain&lt;/short-title&gt;&lt;/titles&gt;&lt;periodical&gt;&lt;full-title&gt;Lancet&lt;/full-title&gt;&lt;abbr-1&gt;Lancet&lt;/abbr-1&gt;&lt;abbr-2&gt;Lancet&lt;/abbr-2&gt;&lt;/periodical&gt;&lt;pages&gt;1618-1625&lt;/pages&gt;&lt;volume&gt;367&lt;/volume&gt;&lt;number&gt;9522&lt;/number&gt;&lt;dates&gt;&lt;year&gt;2006&lt;/year&gt;&lt;pub-dates&gt;&lt;date&gt;May 19&lt;/date&gt;&lt;/pub-dates&gt;&lt;/dates&gt;&lt;isbn&gt;0140-6736&lt;/isbn&gt;&lt;urls&gt;&lt;related-urls&gt;&lt;url&gt;http://www.sciencedirect.com/science/article/pii/S014067360668700X&lt;/url&gt;&lt;url&gt;files/5292/login.html&lt;/url&gt;&lt;/related-urls&gt;&lt;/urls&gt;&lt;electronic-resource-num&gt;10.1016/S0140-6736(06)68700-X&lt;/electronic-resource-num&gt;&lt;remote-database-provider&gt;ScienceDirect&lt;/remote-database-provider&gt;&lt;access-date&gt;2016/07/20/17:15:16&lt;/access-date&gt;&lt;/record&gt;&lt;/Cite&gt;&lt;/EndNote&gt;</w:instrText>
        </w:r>
        <w:r w:rsidR="00726019" w:rsidRPr="00FD20FE">
          <w:rPr>
            <w:rFonts w:cs="Times New Roman"/>
          </w:rPr>
          <w:fldChar w:fldCharType="separate"/>
        </w:r>
        <w:r w:rsidR="00726019" w:rsidRPr="00FD20FE">
          <w:rPr>
            <w:rFonts w:cs="Times New Roman"/>
            <w:noProof/>
            <w:vertAlign w:val="superscript"/>
          </w:rPr>
          <w:t>32</w:t>
        </w:r>
        <w:r w:rsidR="00726019" w:rsidRPr="00FD20FE">
          <w:rPr>
            <w:rFonts w:cs="Times New Roman"/>
          </w:rPr>
          <w:fldChar w:fldCharType="end"/>
        </w:r>
      </w:hyperlink>
      <w:r w:rsidR="00E17BC7" w:rsidRPr="00FD20FE">
        <w:rPr>
          <w:rFonts w:cs="Times New Roman"/>
        </w:rPr>
        <w:t>;</w:t>
      </w:r>
      <w:r w:rsidR="00A74E0B" w:rsidRPr="00FD20FE">
        <w:rPr>
          <w:rFonts w:cs="Times New Roman"/>
        </w:rPr>
        <w:t xml:space="preserve"> we </w:t>
      </w:r>
      <w:r w:rsidR="003B255C" w:rsidRPr="00FD20FE">
        <w:rPr>
          <w:rFonts w:cs="Times New Roman"/>
        </w:rPr>
        <w:t>assumed there is a</w:t>
      </w:r>
      <w:r w:rsidR="00E17BC7" w:rsidRPr="00FD20FE">
        <w:rPr>
          <w:rFonts w:cs="Times New Roman"/>
        </w:rPr>
        <w:t xml:space="preserve"> </w:t>
      </w:r>
      <w:r w:rsidR="003B255C" w:rsidRPr="00FD20FE">
        <w:rPr>
          <w:rFonts w:cs="Times New Roman"/>
        </w:rPr>
        <w:t>15% chance of pain transitioning from acute to chronic</w:t>
      </w:r>
      <w:r w:rsidR="00A74E0B" w:rsidRPr="00FD20FE">
        <w:rPr>
          <w:rFonts w:cs="Times New Roman"/>
        </w:rPr>
        <w:t>.</w:t>
      </w:r>
      <w:r w:rsidR="00C00309" w:rsidRPr="00FD20FE">
        <w:rPr>
          <w:rFonts w:cs="Times New Roman"/>
        </w:rPr>
        <w:t xml:space="preserve"> </w:t>
      </w:r>
      <w:r w:rsidR="00A74E0B" w:rsidRPr="00FD20FE">
        <w:rPr>
          <w:rFonts w:cs="Times New Roman"/>
        </w:rPr>
        <w:t xml:space="preserve">We </w:t>
      </w:r>
      <w:r w:rsidR="00055E12" w:rsidRPr="00FD20FE">
        <w:rPr>
          <w:rFonts w:cs="Times New Roman"/>
        </w:rPr>
        <w:t>approximated</w:t>
      </w:r>
      <w:r w:rsidR="00A74E0B" w:rsidRPr="00FD20FE">
        <w:rPr>
          <w:rFonts w:cs="Times New Roman"/>
        </w:rPr>
        <w:t xml:space="preserve"> a slightly lower probability of </w:t>
      </w:r>
      <w:r w:rsidR="00473719" w:rsidRPr="00FD20FE">
        <w:rPr>
          <w:rFonts w:cs="Times New Roman"/>
        </w:rPr>
        <w:t>transition to chronic pain</w:t>
      </w:r>
      <w:r w:rsidR="00A74E0B" w:rsidRPr="00FD20FE">
        <w:rPr>
          <w:rFonts w:cs="Times New Roman"/>
        </w:rPr>
        <w:t xml:space="preserve"> for acute pain patients who received an opioid prescription </w:t>
      </w:r>
      <w:r w:rsidR="00985D7C" w:rsidRPr="00FD20FE">
        <w:rPr>
          <w:rFonts w:cs="Times New Roman"/>
        </w:rPr>
        <w:t xml:space="preserve">(“Acute pain with Rx”) compared with those who </w:t>
      </w:r>
      <w:r w:rsidR="00E17BC7" w:rsidRPr="00FD20FE">
        <w:rPr>
          <w:rFonts w:cs="Times New Roman"/>
        </w:rPr>
        <w:t xml:space="preserve">did </w:t>
      </w:r>
      <w:r w:rsidR="00985D7C" w:rsidRPr="00FD20FE">
        <w:rPr>
          <w:rFonts w:cs="Times New Roman"/>
        </w:rPr>
        <w:t>not</w:t>
      </w:r>
      <w:r w:rsidR="006D17CE" w:rsidRPr="00FD20FE">
        <w:rPr>
          <w:rFonts w:cs="Times New Roman"/>
        </w:rPr>
        <w:t xml:space="preserve"> receive a prescription</w:t>
      </w:r>
      <w:r w:rsidR="00985D7C" w:rsidRPr="00FD20FE">
        <w:rPr>
          <w:rFonts w:cs="Times New Roman"/>
        </w:rPr>
        <w:t xml:space="preserve"> (“Acute pain nonuser”) </w:t>
      </w:r>
      <w:r w:rsidR="00A74E0B" w:rsidRPr="00FD20FE">
        <w:rPr>
          <w:rFonts w:cs="Times New Roman"/>
        </w:rPr>
        <w:t xml:space="preserve">because </w:t>
      </w:r>
      <w:r w:rsidR="00F408E0" w:rsidRPr="00FD20FE">
        <w:rPr>
          <w:rFonts w:cs="Times New Roman"/>
        </w:rPr>
        <w:t xml:space="preserve">when treated, </w:t>
      </w:r>
      <w:r w:rsidR="00985D7C" w:rsidRPr="00FD20FE">
        <w:rPr>
          <w:rFonts w:cs="Times New Roman"/>
        </w:rPr>
        <w:t xml:space="preserve">acute </w:t>
      </w:r>
      <w:r w:rsidR="00F408E0" w:rsidRPr="00FD20FE">
        <w:rPr>
          <w:rFonts w:cs="Times New Roman"/>
        </w:rPr>
        <w:t>pain is less likely to become chronic.</w:t>
      </w:r>
      <w:hyperlink w:anchor="_ENREF_33" w:tooltip="de Leon-Casasola, 2014 #1639" w:history="1">
        <w:r w:rsidR="00726019" w:rsidRPr="00FD20FE">
          <w:rPr>
            <w:rFonts w:cs="Times New Roman"/>
          </w:rPr>
          <w:fldChar w:fldCharType="begin"/>
        </w:r>
        <w:r w:rsidR="00726019" w:rsidRPr="00FD20FE">
          <w:rPr>
            <w:rFonts w:cs="Times New Roman"/>
          </w:rPr>
          <w:instrText xml:space="preserve"> ADDIN EN.CITE &lt;EndNote&gt;&lt;Cite&gt;&lt;Author&gt;Leon-Casasola&lt;/Author&gt;&lt;Year&gt;2014&lt;/Year&gt;&lt;RecNum&gt;1639&lt;/RecNum&gt;&lt;DisplayText&gt;&lt;style face="superscript"&gt;33&lt;/style&gt;&lt;/DisplayText&gt;&lt;record&gt;&lt;rec-number&gt;1639&lt;/rec-number&gt;&lt;foreign-keys&gt;&lt;key app="EN" db-id="dazaf5eeutvxaieddtmv9tamp0es0e0r2a9e" timestamp="1498142932"&gt;1639&lt;/key&gt;&lt;/foreign-keys&gt;&lt;ref-type name="Journal Article"&gt;17&lt;/ref-type&gt;&lt;contributors&gt;&lt;authors&gt;&lt;author&gt;de Leon-Casasola, Oscar&lt;/author&gt;&lt;/authors&gt;&lt;/contributors&gt;&lt;titles&gt;&lt;title&gt;A review of the literature on multiple factors involved in postoperative pain course and duration&lt;/title&gt;&lt;secondary-title&gt;Postgrad Med&lt;/secondary-title&gt;&lt;/titles&gt;&lt;periodical&gt;&lt;full-title&gt;Postgraduate Medicine&lt;/full-title&gt;&lt;abbr-1&gt;Postgrad. Med.&lt;/abbr-1&gt;&lt;abbr-2&gt;Postgrad Med&lt;/abbr-2&gt;&lt;/periodical&gt;&lt;pages&gt;42-52&lt;/pages&gt;&lt;volume&gt;126&lt;/volume&gt;&lt;number&gt;4&lt;/number&gt;&lt;dates&gt;&lt;year&gt;2014&lt;/year&gt;&lt;pub-dates&gt;&lt;date&gt;Jul&lt;/date&gt;&lt;/pub-dates&gt;&lt;/dates&gt;&lt;isbn&gt;0032-5481&lt;/isbn&gt;&lt;urls&gt;&lt;related-urls&gt;&lt;url&gt;http://dx.doi.org/10.3810/pgm.2014.07.2782&lt;/url&gt;&lt;url&gt;files/5231/pgm.2014.07.html&lt;/url&gt;&lt;/related-urls&gt;&lt;/urls&gt;&lt;electronic-resource-num&gt;10.3810/pgm.2014.07.2782&lt;/electronic-resource-num&gt;&lt;remote-database-provider&gt;Taylor and Francis+NEJM&lt;/remote-database-provider&gt;&lt;access-date&gt;2016/07/20/01:22:41&lt;/access-date&gt;&lt;/record&gt;&lt;/Cite&gt;&lt;/EndNote&gt;</w:instrText>
        </w:r>
        <w:r w:rsidR="00726019" w:rsidRPr="00FD20FE">
          <w:rPr>
            <w:rFonts w:cs="Times New Roman"/>
          </w:rPr>
          <w:fldChar w:fldCharType="separate"/>
        </w:r>
        <w:r w:rsidR="00726019" w:rsidRPr="00FD20FE">
          <w:rPr>
            <w:rFonts w:cs="Times New Roman"/>
            <w:noProof/>
            <w:vertAlign w:val="superscript"/>
          </w:rPr>
          <w:t>33</w:t>
        </w:r>
        <w:r w:rsidR="00726019" w:rsidRPr="00FD20FE">
          <w:rPr>
            <w:rFonts w:cs="Times New Roman"/>
          </w:rPr>
          <w:fldChar w:fldCharType="end"/>
        </w:r>
      </w:hyperlink>
      <w:r w:rsidR="00DB5A30" w:rsidRPr="00FD20FE">
        <w:rPr>
          <w:rFonts w:cs="Times New Roman"/>
        </w:rPr>
        <w:t xml:space="preserve"> </w:t>
      </w:r>
      <w:r w:rsidR="00CE2C98" w:rsidRPr="00FD20FE">
        <w:rPr>
          <w:rFonts w:cs="Times New Roman"/>
        </w:rPr>
        <w:t>W</w:t>
      </w:r>
      <w:r w:rsidR="00985D7C" w:rsidRPr="00FD20FE">
        <w:rPr>
          <w:rFonts w:cs="Times New Roman"/>
        </w:rPr>
        <w:t xml:space="preserve">e </w:t>
      </w:r>
      <w:r w:rsidR="00055E12" w:rsidRPr="00FD20FE">
        <w:rPr>
          <w:rFonts w:cs="Times New Roman"/>
        </w:rPr>
        <w:t>also</w:t>
      </w:r>
      <w:r w:rsidR="00985D7C" w:rsidRPr="00FD20FE">
        <w:rPr>
          <w:rFonts w:cs="Times New Roman"/>
        </w:rPr>
        <w:t xml:space="preserve"> model</w:t>
      </w:r>
      <w:r w:rsidR="00473719" w:rsidRPr="00FD20FE">
        <w:rPr>
          <w:rFonts w:cs="Times New Roman"/>
        </w:rPr>
        <w:t>ed</w:t>
      </w:r>
      <w:r w:rsidR="00985D7C" w:rsidRPr="00FD20FE">
        <w:rPr>
          <w:rFonts w:cs="Times New Roman"/>
        </w:rPr>
        <w:t xml:space="preserve"> potential for “Pain-free non</w:t>
      </w:r>
      <w:r w:rsidR="00A74E0B" w:rsidRPr="00FD20FE">
        <w:rPr>
          <w:rFonts w:cs="Times New Roman"/>
        </w:rPr>
        <w:t>users</w:t>
      </w:r>
      <w:r w:rsidR="00985D7C" w:rsidRPr="00FD20FE">
        <w:rPr>
          <w:rFonts w:cs="Times New Roman"/>
        </w:rPr>
        <w:t>”</w:t>
      </w:r>
      <w:r w:rsidR="00C625A7" w:rsidRPr="00FD20FE">
        <w:rPr>
          <w:rFonts w:cs="Times New Roman"/>
        </w:rPr>
        <w:t xml:space="preserve"> to develop chronic pain.</w:t>
      </w:r>
      <w:r w:rsidR="00B329DF" w:rsidRPr="00FD20FE">
        <w:rPr>
          <w:rFonts w:cs="Times New Roman"/>
        </w:rPr>
        <w:t xml:space="preserve"> </w:t>
      </w:r>
      <w:r w:rsidR="00824F42" w:rsidRPr="00FD20FE">
        <w:rPr>
          <w:rFonts w:cs="Times New Roman"/>
        </w:rPr>
        <w:t xml:space="preserve">In light of limited data on the incidence of moderate/severe chronic pain, we </w:t>
      </w:r>
      <w:r w:rsidR="007F1AF0" w:rsidRPr="00FD20FE">
        <w:rPr>
          <w:rFonts w:cs="Times New Roman"/>
        </w:rPr>
        <w:t>approximated</w:t>
      </w:r>
      <w:r w:rsidR="00911ECC" w:rsidRPr="00FD20FE">
        <w:rPr>
          <w:rFonts w:cs="Times New Roman"/>
        </w:rPr>
        <w:t xml:space="preserve"> these </w:t>
      </w:r>
      <w:r w:rsidR="00C077C9" w:rsidRPr="00FD20FE">
        <w:rPr>
          <w:rFonts w:cs="Times New Roman"/>
        </w:rPr>
        <w:t>rates</w:t>
      </w:r>
      <w:r w:rsidR="00911ECC" w:rsidRPr="00FD20FE">
        <w:rPr>
          <w:rFonts w:cs="Times New Roman"/>
        </w:rPr>
        <w:t xml:space="preserve"> using calibration—selecting </w:t>
      </w:r>
      <w:r w:rsidR="00C625A7" w:rsidRPr="00FD20FE">
        <w:rPr>
          <w:rFonts w:cs="Times New Roman"/>
        </w:rPr>
        <w:t>it</w:t>
      </w:r>
      <w:r w:rsidR="00911ECC" w:rsidRPr="00FD20FE">
        <w:rPr>
          <w:rFonts w:cs="Times New Roman"/>
        </w:rPr>
        <w:t xml:space="preserve"> such that </w:t>
      </w:r>
      <w:r w:rsidR="00824F42" w:rsidRPr="00FD20FE">
        <w:rPr>
          <w:rFonts w:cs="Times New Roman"/>
        </w:rPr>
        <w:t xml:space="preserve">chronic pain </w:t>
      </w:r>
      <w:r w:rsidR="00C077C9" w:rsidRPr="00FD20FE">
        <w:rPr>
          <w:rFonts w:cs="Times New Roman"/>
        </w:rPr>
        <w:t xml:space="preserve">prevalence </w:t>
      </w:r>
      <w:r w:rsidR="00824F42" w:rsidRPr="00FD20FE">
        <w:rPr>
          <w:rFonts w:cs="Times New Roman"/>
        </w:rPr>
        <w:t>is const</w:t>
      </w:r>
      <w:r w:rsidR="00911ECC" w:rsidRPr="00FD20FE">
        <w:rPr>
          <w:rFonts w:cs="Times New Roman"/>
        </w:rPr>
        <w:t>ant over the model time horizon</w:t>
      </w:r>
      <w:r w:rsidR="00C625A7" w:rsidRPr="00FD20FE">
        <w:rPr>
          <w:rFonts w:cs="Times New Roman"/>
        </w:rPr>
        <w:t>,</w:t>
      </w:r>
      <w:r w:rsidR="00816C40" w:rsidRPr="00FD20FE">
        <w:rPr>
          <w:rFonts w:cs="Times New Roman"/>
        </w:rPr>
        <w:fldChar w:fldCharType="begin">
          <w:fldData xml:space="preserve">PEVuZE5vdGU+PENpdGU+PEF1dGhvcj5Cb3VkcmVhdTwvQXV0aG9yPjxZZWFyPjIwMDk8L1llYXI+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</w:fldData>
        </w:fldChar>
      </w:r>
      <w:r w:rsidR="00134CC5" w:rsidRPr="00FD20FE">
        <w:rPr>
          <w:rFonts w:cs="Times New Roman"/>
        </w:rPr>
        <w:instrText xml:space="preserve"> ADDIN EN.CITE </w:instrText>
      </w:r>
      <w:r w:rsidR="00134CC5" w:rsidRPr="00FD20FE">
        <w:rPr>
          <w:rFonts w:cs="Times New Roman"/>
        </w:rPr>
        <w:fldChar w:fldCharType="begin">
          <w:fldData xml:space="preserve">PEVuZE5vdGU+PENpdGU+PEF1dGhvcj5Cb3VkcmVhdTwvQXV0aG9yPjxZZWFyPjIwMDk8L1llYXI+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</w:fldData>
        </w:fldChar>
      </w:r>
      <w:r w:rsidR="00134CC5" w:rsidRPr="00FD20FE">
        <w:rPr>
          <w:rFonts w:cs="Times New Roman"/>
        </w:rPr>
        <w:instrText xml:space="preserve"> ADDIN EN.CITE.DATA </w:instrText>
      </w:r>
      <w:r w:rsidR="00134CC5" w:rsidRPr="00FD20FE">
        <w:rPr>
          <w:rFonts w:cs="Times New Roman"/>
        </w:rPr>
      </w:r>
      <w:r w:rsidR="00134CC5" w:rsidRPr="00FD20FE">
        <w:rPr>
          <w:rFonts w:cs="Times New Roman"/>
        </w:rPr>
        <w:fldChar w:fldCharType="end"/>
      </w:r>
      <w:r w:rsidR="00816C40" w:rsidRPr="00FD20FE">
        <w:rPr>
          <w:rFonts w:cs="Times New Roman"/>
        </w:rPr>
      </w:r>
      <w:r w:rsidR="00816C40" w:rsidRPr="00FD20FE">
        <w:rPr>
          <w:rFonts w:cs="Times New Roman"/>
        </w:rPr>
        <w:fldChar w:fldCharType="separate"/>
      </w:r>
      <w:hyperlink w:anchor="_ENREF_19" w:tooltip="Sullivan, 2008 #1667" w:history="1">
        <w:r w:rsidR="00726019" w:rsidRPr="00FD20FE">
          <w:rPr>
            <w:rFonts w:cs="Times New Roman"/>
            <w:noProof/>
            <w:vertAlign w:val="superscript"/>
          </w:rPr>
          <w:t>19</w:t>
        </w:r>
      </w:hyperlink>
      <w:r w:rsidR="00134CC5" w:rsidRPr="00FD20FE">
        <w:rPr>
          <w:rFonts w:cs="Times New Roman"/>
          <w:noProof/>
          <w:vertAlign w:val="superscript"/>
        </w:rPr>
        <w:t>,</w:t>
      </w:r>
      <w:hyperlink w:anchor="_ENREF_34" w:tooltip="Boudreau, 2009 #219" w:history="1">
        <w:r w:rsidR="00726019" w:rsidRPr="00FD20FE">
          <w:rPr>
            <w:rFonts w:cs="Times New Roman"/>
            <w:noProof/>
            <w:vertAlign w:val="superscript"/>
          </w:rPr>
          <w:t>34</w:t>
        </w:r>
      </w:hyperlink>
      <w:r w:rsidR="00816C40" w:rsidRPr="00FD20FE">
        <w:rPr>
          <w:rFonts w:cs="Times New Roman"/>
        </w:rPr>
        <w:fldChar w:fldCharType="end"/>
      </w:r>
      <w:r w:rsidR="00C625A7" w:rsidRPr="00FD20FE">
        <w:rPr>
          <w:rFonts w:cs="Times New Roman"/>
        </w:rPr>
        <w:t xml:space="preserve"> given an estimate of chronic pain resolution that suggested </w:t>
      </w:r>
      <w:r w:rsidR="00B20433" w:rsidRPr="00FD20FE">
        <w:rPr>
          <w:rFonts w:cs="Times New Roman"/>
        </w:rPr>
        <w:t xml:space="preserve">that </w:t>
      </w:r>
      <w:r w:rsidR="00C625A7" w:rsidRPr="00FD20FE">
        <w:rPr>
          <w:rFonts w:cs="Times New Roman"/>
        </w:rPr>
        <w:t>27% of patients</w:t>
      </w:r>
      <w:r w:rsidR="00B20433" w:rsidRPr="00FD20FE">
        <w:rPr>
          <w:rFonts w:cs="Times New Roman"/>
        </w:rPr>
        <w:t>’ pain</w:t>
      </w:r>
      <w:r w:rsidR="00C625A7" w:rsidRPr="00FD20FE">
        <w:rPr>
          <w:rFonts w:cs="Times New Roman"/>
        </w:rPr>
        <w:t xml:space="preserve"> </w:t>
      </w:r>
      <w:r w:rsidR="00B20433" w:rsidRPr="00FD20FE">
        <w:rPr>
          <w:rFonts w:cs="Times New Roman"/>
        </w:rPr>
        <w:t>had at least somewhat improved over three months</w:t>
      </w:r>
      <w:r w:rsidR="00D24F4C" w:rsidRPr="00FD20FE">
        <w:rPr>
          <w:rFonts w:cs="Times New Roman"/>
        </w:rPr>
        <w:t>.</w:t>
      </w:r>
      <w:hyperlink w:anchor="_ENREF_35" w:tooltip="Suarez-Almazor, 2000 #1689" w:history="1">
        <w:r w:rsidR="00726019" w:rsidRPr="00FD20FE">
          <w:rPr>
            <w:rFonts w:cs="Times New Roman"/>
          </w:rPr>
          <w:fldChar w:fldCharType="begin">
            <w:fldData xml:space="preserve">PEVuZE5vdGU+PENpdGU+PEF1dGhvcj5TdWFyZXotQWxtYXpvcjwvQXV0aG9yPjxZZWFyPjIwMDA8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TdWFyZXotQWxtYXpvcjwvQXV0aG9yPjxZZWFyPjIwMDA8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35</w:t>
        </w:r>
        <w:r w:rsidR="00726019" w:rsidRPr="00FD20FE">
          <w:rPr>
            <w:rFonts w:cs="Times New Roman"/>
          </w:rPr>
          <w:fldChar w:fldCharType="end"/>
        </w:r>
      </w:hyperlink>
      <w:r w:rsidR="00DB5A30" w:rsidRPr="00FD20FE">
        <w:rPr>
          <w:rFonts w:cs="Times New Roman"/>
        </w:rPr>
        <w:t xml:space="preserve"> </w:t>
      </w:r>
      <w:r w:rsidR="00E32979" w:rsidRPr="00FD20FE">
        <w:rPr>
          <w:rFonts w:cs="Times New Roman"/>
        </w:rPr>
        <w:t xml:space="preserve">For simplicity, we </w:t>
      </w:r>
      <w:r w:rsidR="00473719" w:rsidRPr="00FD20FE">
        <w:rPr>
          <w:rFonts w:cs="Times New Roman"/>
        </w:rPr>
        <w:t xml:space="preserve">did </w:t>
      </w:r>
      <w:r w:rsidR="00E32979" w:rsidRPr="00FD20FE">
        <w:rPr>
          <w:rFonts w:cs="Times New Roman"/>
        </w:rPr>
        <w:t xml:space="preserve">not model </w:t>
      </w:r>
      <w:r w:rsidR="00A1422F" w:rsidRPr="00FD20FE">
        <w:rPr>
          <w:rFonts w:cs="Times New Roman"/>
        </w:rPr>
        <w:t xml:space="preserve">the potential for </w:t>
      </w:r>
      <w:r w:rsidR="00473719" w:rsidRPr="00FD20FE">
        <w:rPr>
          <w:rFonts w:cs="Times New Roman"/>
        </w:rPr>
        <w:t xml:space="preserve">individuals </w:t>
      </w:r>
      <w:r w:rsidR="00E32979" w:rsidRPr="00FD20FE">
        <w:rPr>
          <w:rFonts w:cs="Times New Roman"/>
        </w:rPr>
        <w:t>with SOUD or SHUD to experience a change in pain status.</w:t>
      </w:r>
      <w:r w:rsidR="00DB5A30" w:rsidRPr="00FD20FE">
        <w:rPr>
          <w:rFonts w:cs="Times New Roman"/>
        </w:rPr>
        <w:t xml:space="preserve"> </w:t>
      </w:r>
      <w:r w:rsidR="00A1422F" w:rsidRPr="00FD20FE">
        <w:rPr>
          <w:rFonts w:cs="Times New Roman"/>
        </w:rPr>
        <w:t xml:space="preserve">(We recognize that this is a simplification, </w:t>
      </w:r>
      <w:r w:rsidR="00C077C9" w:rsidRPr="00FD20FE">
        <w:rPr>
          <w:rFonts w:cs="Times New Roman"/>
        </w:rPr>
        <w:t xml:space="preserve">particularly </w:t>
      </w:r>
      <w:r w:rsidR="00A1422F" w:rsidRPr="00FD20FE">
        <w:rPr>
          <w:rFonts w:cs="Times New Roman"/>
        </w:rPr>
        <w:t>given the endogeneity between addiction and chronic pain</w:t>
      </w:r>
      <w:r w:rsidR="00D24F4C" w:rsidRPr="00FD20FE">
        <w:rPr>
          <w:rFonts w:cs="Times New Roman"/>
        </w:rPr>
        <w:t>.</w:t>
      </w:r>
      <w:hyperlink w:anchor="_ENREF_13" w:tooltip="Hser, 2017 #1635" w:history="1">
        <w:r w:rsidR="00726019" w:rsidRPr="00FD20FE">
          <w:rPr>
            <w:rFonts w:cs="Times New Roman"/>
          </w:rPr>
          <w:fldChar w:fldCharType="begin"/>
        </w:r>
        <w:r w:rsidR="00726019" w:rsidRPr="00FD20FE">
          <w:rPr>
            <w:rFonts w:cs="Times New Roman"/>
          </w:rPr>
          <w:instrText xml:space="preserve"> ADDIN EN.CITE &lt;EndNote&gt;&lt;Cite&gt;&lt;Author&gt;Hser&lt;/Author&gt;&lt;Year&gt;2017&lt;/Year&gt;&lt;RecNum&gt;1635&lt;/RecNum&gt;&lt;DisplayText&gt;&lt;style face="superscript"&gt;13&lt;/style&gt;&lt;/DisplayText&gt;&lt;record&gt;&lt;rec-number&gt;1635&lt;/rec-number&gt;&lt;foreign-keys&gt;&lt;key app="EN" db-id="dazaf5eeutvxaieddtmv9tamp0es0e0r2a9e" timestamp="1498141728"&gt;1635&lt;/key&gt;&lt;/foreign-keys&gt;&lt;ref-type name="Journal Article"&gt;17&lt;/ref-type&gt;&lt;contributors&gt;&lt;authors&gt;&lt;author&gt;Hser, Yih-Ing&lt;/author&gt;&lt;author&gt;Mooney, Larissa J.&lt;/author&gt;&lt;author&gt;Saxon, Andrew J.&lt;/author&gt;&lt;author&gt;Miotto, Karen&lt;/author&gt;&lt;author&gt;Bell, Douglas S.&lt;/author&gt;&lt;author&gt;Huang, David&lt;/author&gt;&lt;/authors&gt;&lt;/contributors&gt;&lt;titles&gt;&lt;title&gt;Chronic pain among patients with opioid use disorder: results from electronic health records data&lt;/title&gt;&lt;secondary-title&gt;J Subst Abuse Treat&lt;/secondary-title&gt;&lt;alt-title&gt;Journal of Substance Abuse Treatment&lt;/alt-title&gt;&lt;short-title&gt;Chronic pain among patients with opioid use disorder&lt;/short-title&gt;&lt;/titles&gt;&lt;periodical&gt;&lt;full-title&gt;Journal of Substance Abuse Treatment&lt;/full-title&gt;&lt;abbr-1&gt;J. Subst. Abuse Treat.&lt;/abbr-1&gt;&lt;abbr-2&gt;J Subst Abuse Treat&lt;/abbr-2&gt;&lt;/periodical&gt;&lt;alt-periodical&gt;&lt;full-title&gt;Journal of Substance Abuse Treatment&lt;/full-title&gt;&lt;abbr-1&gt;J. Subst. Abuse Treat.&lt;/abbr-1&gt;&lt;abbr-2&gt;J Subst Abuse Treat&lt;/abbr-2&gt;&lt;/alt-periodical&gt;&lt;pages&gt;26-30&lt;/pages&gt;&lt;volume&gt;77&lt;/volume&gt;&lt;dates&gt;&lt;year&gt;2017&lt;/year&gt;&lt;pub-dates&gt;&lt;date&gt;Jun&lt;/date&gt;&lt;/pub-dates&gt;&lt;/dates&gt;&lt;isbn&gt;0740-5472, 1873-6483&lt;/isbn&gt;&lt;urls&gt;&lt;related-urls&gt;&lt;url&gt;http://www.journalofsubstanceabusetreatment.com/article/S0740-5472(16)30480-9/fulltext&lt;/url&gt;&lt;url&gt;http://www.ncbi.nlm.nih.gov/pubmed/28476267,%2028476267&lt;/url&gt;&lt;url&gt;files/6269/fulltext.html&lt;/url&gt;&lt;/related-urls&gt;&lt;/urls&gt;&lt;electronic-resource-num&gt;10.1016/j.jsat.2017.03.006&lt;/electronic-resource-num&gt;&lt;remote-database-provider&gt;www.journalofsubstanceabusetreatment.com&lt;/remote-database-provider&gt;&lt;language&gt;English&lt;/language&gt;&lt;access-date&gt;2017/06/06/17:03:11&lt;/access-date&gt;&lt;/record&gt;&lt;/Cite&gt;&lt;/EndNote&gt;</w:instrText>
        </w:r>
        <w:r w:rsidR="00726019" w:rsidRPr="00FD20FE">
          <w:rPr>
            <w:rFonts w:cs="Times New Roman"/>
          </w:rPr>
          <w:fldChar w:fldCharType="separate"/>
        </w:r>
        <w:r w:rsidR="00726019" w:rsidRPr="00FD20FE">
          <w:rPr>
            <w:rFonts w:cs="Times New Roman"/>
            <w:noProof/>
            <w:vertAlign w:val="superscript"/>
          </w:rPr>
          <w:t>13</w:t>
        </w:r>
        <w:r w:rsidR="00726019" w:rsidRPr="00FD20FE">
          <w:rPr>
            <w:rFonts w:cs="Times New Roman"/>
          </w:rPr>
          <w:fldChar w:fldCharType="end"/>
        </w:r>
      </w:hyperlink>
      <w:r w:rsidR="00A1422F" w:rsidRPr="00FD20FE">
        <w:rPr>
          <w:rFonts w:cs="Times New Roman"/>
        </w:rPr>
        <w:t>)</w:t>
      </w:r>
    </w:p>
    <w:p w14:paraId="13A41841" w14:textId="296B15EC" w:rsidR="00B80B10" w:rsidRPr="00FD20FE" w:rsidRDefault="006A4678" w:rsidP="008051FD">
      <w:pPr>
        <w:ind w:firstLine="720"/>
        <w:rPr>
          <w:rFonts w:cs="Times New Roman"/>
        </w:rPr>
      </w:pPr>
      <w:r w:rsidRPr="00FD20FE">
        <w:rPr>
          <w:rFonts w:cs="Times New Roman"/>
          <w:i/>
        </w:rPr>
        <w:t>Opioid prescribing</w:t>
      </w:r>
      <w:r w:rsidR="00ED323A" w:rsidRPr="00FD20FE">
        <w:rPr>
          <w:rFonts w:cs="Times New Roman"/>
          <w:b/>
        </w:rPr>
        <w:t xml:space="preserve"> </w:t>
      </w:r>
      <w:r w:rsidRPr="00FD20FE">
        <w:rPr>
          <w:rFonts w:cs="Times New Roman"/>
        </w:rPr>
        <w:t>We approximate</w:t>
      </w:r>
      <w:r w:rsidR="00473719" w:rsidRPr="00FD20FE">
        <w:rPr>
          <w:rFonts w:cs="Times New Roman"/>
        </w:rPr>
        <w:t>d</w:t>
      </w:r>
      <w:r w:rsidRPr="00FD20FE">
        <w:rPr>
          <w:rFonts w:cs="Times New Roman"/>
        </w:rPr>
        <w:t xml:space="preserve"> the likelihood of </w:t>
      </w:r>
      <w:r w:rsidR="00ED323A" w:rsidRPr="00FD20FE">
        <w:rPr>
          <w:rFonts w:cs="Times New Roman"/>
        </w:rPr>
        <w:t xml:space="preserve">opioids being prescribed </w:t>
      </w:r>
      <w:r w:rsidR="003F35A9" w:rsidRPr="00FD20FE">
        <w:rPr>
          <w:rFonts w:cs="Times New Roman"/>
        </w:rPr>
        <w:t>upon</w:t>
      </w:r>
      <w:r w:rsidR="00ED323A" w:rsidRPr="00FD20FE">
        <w:rPr>
          <w:rFonts w:cs="Times New Roman"/>
        </w:rPr>
        <w:t xml:space="preserve"> </w:t>
      </w:r>
      <w:r w:rsidR="00613CB1" w:rsidRPr="00FD20FE">
        <w:rPr>
          <w:rFonts w:cs="Times New Roman"/>
        </w:rPr>
        <w:t xml:space="preserve">hospital </w:t>
      </w:r>
      <w:r w:rsidR="00ED323A" w:rsidRPr="00FD20FE">
        <w:rPr>
          <w:rFonts w:cs="Times New Roman"/>
        </w:rPr>
        <w:t xml:space="preserve">discharge to patients </w:t>
      </w:r>
      <w:r w:rsidR="00613CB1" w:rsidRPr="00FD20FE">
        <w:rPr>
          <w:rFonts w:cs="Times New Roman"/>
        </w:rPr>
        <w:t xml:space="preserve">with </w:t>
      </w:r>
      <w:r w:rsidR="00ED323A" w:rsidRPr="00FD20FE">
        <w:rPr>
          <w:rFonts w:cs="Times New Roman"/>
        </w:rPr>
        <w:t xml:space="preserve">acute pain </w:t>
      </w:r>
      <w:r w:rsidRPr="00FD20FE">
        <w:rPr>
          <w:rFonts w:cs="Times New Roman"/>
        </w:rPr>
        <w:t>based on reports from the literature</w:t>
      </w:r>
      <w:r w:rsidR="00473719" w:rsidRPr="00FD20FE">
        <w:rPr>
          <w:rFonts w:cs="Times New Roman"/>
        </w:rPr>
        <w:t>.</w:t>
      </w:r>
      <w:r w:rsidR="00816C40" w:rsidRPr="00FD20FE">
        <w:rPr>
          <w:rFonts w:cs="Times New Roman"/>
        </w:rPr>
        <w:fldChar w:fldCharType="begin">
          <w:fldData xml:space="preserve">PEVuZE5vdGU+PENpdGU+PEF1dGhvcj5DYWxjYXRlcnJhPC9BdXRob3I+PFllYXI+MjAxNTwvWWVh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</w:fldData>
        </w:fldChar>
      </w:r>
      <w:r w:rsidR="00134CC5" w:rsidRPr="00FD20FE">
        <w:rPr>
          <w:rFonts w:cs="Times New Roman"/>
        </w:rPr>
        <w:instrText xml:space="preserve"> ADDIN EN.CITE </w:instrText>
      </w:r>
      <w:r w:rsidR="00134CC5" w:rsidRPr="00FD20FE">
        <w:rPr>
          <w:rFonts w:cs="Times New Roman"/>
        </w:rPr>
        <w:fldChar w:fldCharType="begin">
          <w:fldData xml:space="preserve">PEVuZE5vdGU+PENpdGU+PEF1dGhvcj5DYWxjYXRlcnJhPC9BdXRob3I+PFllYXI+MjAxNTwvWWVh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</w:fldData>
        </w:fldChar>
      </w:r>
      <w:r w:rsidR="00134CC5" w:rsidRPr="00FD20FE">
        <w:rPr>
          <w:rFonts w:cs="Times New Roman"/>
        </w:rPr>
        <w:instrText xml:space="preserve"> ADDIN EN.CITE.DATA </w:instrText>
      </w:r>
      <w:r w:rsidR="00134CC5" w:rsidRPr="00FD20FE">
        <w:rPr>
          <w:rFonts w:cs="Times New Roman"/>
        </w:rPr>
      </w:r>
      <w:r w:rsidR="00134CC5" w:rsidRPr="00FD20FE">
        <w:rPr>
          <w:rFonts w:cs="Times New Roman"/>
        </w:rPr>
        <w:fldChar w:fldCharType="end"/>
      </w:r>
      <w:r w:rsidR="00816C40" w:rsidRPr="00FD20FE">
        <w:rPr>
          <w:rFonts w:cs="Times New Roman"/>
        </w:rPr>
      </w:r>
      <w:r w:rsidR="00816C40" w:rsidRPr="00FD20FE">
        <w:rPr>
          <w:rFonts w:cs="Times New Roman"/>
        </w:rPr>
        <w:fldChar w:fldCharType="separate"/>
      </w:r>
      <w:hyperlink w:anchor="_ENREF_9" w:tooltip="Calcaterra, 2015 #253" w:history="1">
        <w:r w:rsidR="00726019" w:rsidRPr="00FD20FE">
          <w:rPr>
            <w:rFonts w:cs="Times New Roman"/>
            <w:noProof/>
            <w:vertAlign w:val="superscript"/>
          </w:rPr>
          <w:t>9</w:t>
        </w:r>
      </w:hyperlink>
      <w:r w:rsidR="00134CC5" w:rsidRPr="00FD20FE">
        <w:rPr>
          <w:rFonts w:cs="Times New Roman"/>
          <w:noProof/>
          <w:vertAlign w:val="superscript"/>
        </w:rPr>
        <w:t>,</w:t>
      </w:r>
      <w:hyperlink w:anchor="_ENREF_10" w:tooltip="Mudumbai, 2016 #255" w:history="1">
        <w:r w:rsidR="00726019" w:rsidRPr="00FD20FE">
          <w:rPr>
            <w:rFonts w:cs="Times New Roman"/>
            <w:noProof/>
            <w:vertAlign w:val="superscript"/>
          </w:rPr>
          <w:t>10</w:t>
        </w:r>
      </w:hyperlink>
      <w:r w:rsidR="00816C40" w:rsidRPr="00FD20FE">
        <w:rPr>
          <w:rFonts w:cs="Times New Roman"/>
        </w:rPr>
        <w:fldChar w:fldCharType="end"/>
      </w:r>
      <w:r w:rsidRPr="00FD20FE">
        <w:rPr>
          <w:rFonts w:cs="Times New Roman"/>
        </w:rPr>
        <w:t xml:space="preserve"> </w:t>
      </w:r>
      <w:r w:rsidR="003F35A9" w:rsidRPr="00FD20FE">
        <w:rPr>
          <w:rFonts w:cs="Times New Roman"/>
        </w:rPr>
        <w:t xml:space="preserve">For “Acute pain with Rx” patients whose pain transitions to becoming chronic, we </w:t>
      </w:r>
      <w:r w:rsidR="008A46D3" w:rsidRPr="00FD20FE">
        <w:rPr>
          <w:rFonts w:cs="Times New Roman"/>
        </w:rPr>
        <w:t>estimated</w:t>
      </w:r>
      <w:r w:rsidR="003F35A9" w:rsidRPr="00FD20FE">
        <w:rPr>
          <w:rFonts w:cs="Times New Roman"/>
        </w:rPr>
        <w:t xml:space="preserve"> that half of them </w:t>
      </w:r>
      <w:r w:rsidR="00514BB2" w:rsidRPr="00FD20FE">
        <w:rPr>
          <w:rFonts w:cs="Times New Roman"/>
        </w:rPr>
        <w:t>continue</w:t>
      </w:r>
      <w:r w:rsidR="002336A4" w:rsidRPr="00FD20FE">
        <w:rPr>
          <w:rFonts w:cs="Times New Roman"/>
        </w:rPr>
        <w:t xml:space="preserve"> in their use of opioids. </w:t>
      </w:r>
      <w:r w:rsidR="005E5A54" w:rsidRPr="00FD20FE">
        <w:rPr>
          <w:rFonts w:cs="Times New Roman"/>
        </w:rPr>
        <w:t>(</w:t>
      </w:r>
      <w:r w:rsidR="003470D7" w:rsidRPr="00FD20FE">
        <w:rPr>
          <w:rFonts w:cs="Times New Roman"/>
        </w:rPr>
        <w:t xml:space="preserve">We </w:t>
      </w:r>
      <w:r w:rsidR="00DD4C3F" w:rsidRPr="00FD20FE">
        <w:rPr>
          <w:rFonts w:cs="Times New Roman"/>
        </w:rPr>
        <w:t>estimated</w:t>
      </w:r>
      <w:r w:rsidR="003470D7" w:rsidRPr="00FD20FE">
        <w:rPr>
          <w:rFonts w:cs="Times New Roman"/>
        </w:rPr>
        <w:t xml:space="preserve"> this given</w:t>
      </w:r>
      <w:r w:rsidR="00772709" w:rsidRPr="00FD20FE">
        <w:rPr>
          <w:rFonts w:cs="Times New Roman"/>
        </w:rPr>
        <w:t xml:space="preserve"> our assumption that 15% of </w:t>
      </w:r>
      <w:r w:rsidR="00DC6B98" w:rsidRPr="00FD20FE">
        <w:rPr>
          <w:rFonts w:cs="Times New Roman"/>
        </w:rPr>
        <w:t xml:space="preserve">patients with </w:t>
      </w:r>
      <w:r w:rsidR="00772709" w:rsidRPr="00FD20FE">
        <w:rPr>
          <w:rFonts w:cs="Times New Roman"/>
        </w:rPr>
        <w:t xml:space="preserve">acute pain </w:t>
      </w:r>
      <w:r w:rsidR="00DC6B98" w:rsidRPr="00FD20FE">
        <w:rPr>
          <w:rFonts w:cs="Times New Roman"/>
        </w:rPr>
        <w:t>develop</w:t>
      </w:r>
      <w:r w:rsidR="00772709" w:rsidRPr="00FD20FE">
        <w:rPr>
          <w:rFonts w:cs="Times New Roman"/>
        </w:rPr>
        <w:t xml:space="preserve"> chronic</w:t>
      </w:r>
      <w:r w:rsidR="008A46D3" w:rsidRPr="00FD20FE">
        <w:rPr>
          <w:rFonts w:cs="Times New Roman"/>
        </w:rPr>
        <w:t xml:space="preserve"> pain</w:t>
      </w:r>
      <w:r w:rsidR="00772709" w:rsidRPr="00FD20FE">
        <w:rPr>
          <w:rFonts w:cs="Times New Roman"/>
        </w:rPr>
        <w:t xml:space="preserve">, </w:t>
      </w:r>
      <w:r w:rsidR="008A46D3" w:rsidRPr="00FD20FE">
        <w:rPr>
          <w:rFonts w:cs="Times New Roman"/>
        </w:rPr>
        <w:t>that the chronic pain opioid prescription renewal rate is high, and</w:t>
      </w:r>
      <w:r w:rsidR="00772709" w:rsidRPr="00FD20FE">
        <w:rPr>
          <w:rFonts w:cs="Times New Roman"/>
        </w:rPr>
        <w:t xml:space="preserve"> that 6% of individuals prescribed post-surgical opioids remain on them for at least 3 months.</w:t>
      </w:r>
      <w:hyperlink w:anchor="_ENREF_8" w:tooltip="Brummett, 2017 #1672" w:history="1">
        <w:r w:rsidR="00726019" w:rsidRPr="00FD20FE">
          <w:rPr>
            <w:rFonts w:cs="Times New Roman"/>
          </w:rPr>
          <w:fldChar w:fldCharType="begin"/>
        </w:r>
        <w:r w:rsidR="00726019" w:rsidRPr="00FD20FE">
          <w:rPr>
            <w:rFonts w:cs="Times New Roman"/>
          </w:rPr>
          <w:instrText xml:space="preserve"> ADDIN EN.CITE &lt;EndNote&gt;&lt;Cite&gt;&lt;Author&gt;Brummett&lt;/Author&gt;&lt;Year&gt;2017&lt;/Year&gt;&lt;RecNum&gt;1672&lt;/RecNum&gt;&lt;DisplayText&gt;&lt;style face="superscript"&gt;8&lt;/style&gt;&lt;/DisplayText&gt;&lt;record&gt;&lt;rec-number&gt;1672&lt;/rec-number&gt;&lt;foreign-keys&gt;&lt;key app="EN" db-id="dazaf5eeutvxaieddtmv9tamp0es0e0r2a9e" timestamp="1508881039"&gt;1672&lt;/key&gt;&lt;/foreign-keys&gt;&lt;ref-type name="Journal Article"&gt;17&lt;/ref-type&gt;&lt;contributors&gt;&lt;authors&gt;&lt;author&gt;Brummett, Chad M.&lt;/author&gt;&lt;author&gt;Waljee, Jennifer F.&lt;/author&gt;&lt;author&gt;Goesling, Jenna&lt;/author&gt;&lt;author&gt;Moser, Stephanie&lt;/author&gt;&lt;author&gt;Lin, Paul&lt;/author&gt;&lt;author&gt;Englesbe, Michael J.&lt;/author&gt;&lt;author&gt;Bohnert, Amy S. B.&lt;/author&gt;&lt;author&gt;Kheterpal, Sachin&lt;/author&gt;&lt;author&gt;Nallamothu, Brahmajee K.&lt;/author&gt;&lt;/authors&gt;&lt;/contributors&gt;&lt;titles&gt;&lt;title&gt;New persistent opioid use after minor and major surgical procedures in US adults&lt;/title&gt;&lt;secondary-title&gt;JAMA Surg&lt;/secondary-title&gt;&lt;alt-title&gt;JAMA Surg&lt;/alt-title&gt;&lt;/titles&gt;&lt;pages&gt;e170504&lt;/pages&gt;&lt;volume&gt;152&lt;/volume&gt;&lt;number&gt;6&lt;/number&gt;&lt;dates&gt;&lt;year&gt;2017&lt;/year&gt;&lt;pub-dates&gt;&lt;date&gt;Jun 21&lt;/date&gt;&lt;/pub-dates&gt;&lt;/dates&gt;&lt;urls&gt;&lt;related-urls&gt;&lt;url&gt;http://jamanetwork.com/journals/jamasurgery/fullarticle/2618383&lt;/url&gt;&lt;url&gt;http://jamanetwork.com/journals/jamasurgery/article-abstract/2618383&lt;/url&gt;&lt;/related-urls&gt;&lt;/urls&gt;&lt;electronic-resource-num&gt;10.1001/jamasurg.2017.0504&lt;/electronic-resource-num&gt;&lt;remote-database-provider&gt;jamanetwork.com&lt;/remote-database-provider&gt;&lt;access-date&gt;2017/06/16/01:17:43&lt;/access-date&gt;&lt;/record&gt;&lt;/Cite&gt;&lt;/EndNote&gt;</w:instrText>
        </w:r>
        <w:r w:rsidR="00726019" w:rsidRPr="00FD20FE">
          <w:rPr>
            <w:rFonts w:cs="Times New Roman"/>
          </w:rPr>
          <w:fldChar w:fldCharType="separate"/>
        </w:r>
        <w:r w:rsidR="00726019" w:rsidRPr="00FD20FE">
          <w:rPr>
            <w:rFonts w:cs="Times New Roman"/>
            <w:noProof/>
            <w:vertAlign w:val="superscript"/>
          </w:rPr>
          <w:t>8</w:t>
        </w:r>
        <w:r w:rsidR="00726019" w:rsidRPr="00FD20FE">
          <w:rPr>
            <w:rFonts w:cs="Times New Roman"/>
          </w:rPr>
          <w:fldChar w:fldCharType="end"/>
        </w:r>
      </w:hyperlink>
      <w:r w:rsidR="005E5A54" w:rsidRPr="00FD20FE">
        <w:rPr>
          <w:rFonts w:cs="Times New Roman"/>
        </w:rPr>
        <w:t>)</w:t>
      </w:r>
      <w:r w:rsidR="00772709" w:rsidRPr="00FD20FE">
        <w:rPr>
          <w:rFonts w:cs="Times New Roman"/>
        </w:rPr>
        <w:t xml:space="preserve"> </w:t>
      </w:r>
      <w:r w:rsidR="00DF58A9" w:rsidRPr="00FD20FE">
        <w:rPr>
          <w:rFonts w:cs="Times New Roman"/>
        </w:rPr>
        <w:t xml:space="preserve">Opioid prescribing has declined </w:t>
      </w:r>
      <w:r w:rsidR="00A56F71" w:rsidRPr="00FD20FE">
        <w:rPr>
          <w:rFonts w:cs="Times New Roman"/>
        </w:rPr>
        <w:t xml:space="preserve">slightly </w:t>
      </w:r>
      <w:r w:rsidR="00DF58A9" w:rsidRPr="00FD20FE">
        <w:rPr>
          <w:rFonts w:cs="Times New Roman"/>
        </w:rPr>
        <w:t>since its peak in 201</w:t>
      </w:r>
      <w:r w:rsidR="003954C1" w:rsidRPr="00FD20FE">
        <w:rPr>
          <w:rFonts w:cs="Times New Roman"/>
        </w:rPr>
        <w:t>2</w:t>
      </w:r>
      <w:r w:rsidR="00D24F4C" w:rsidRPr="00FD20FE">
        <w:rPr>
          <w:rFonts w:cs="Times New Roman"/>
        </w:rPr>
        <w:t>.</w:t>
      </w:r>
      <w:hyperlink w:anchor="_ENREF_36" w:tooltip="Goodnough, 2016 #1329" w:history="1">
        <w:r w:rsidR="00726019" w:rsidRPr="00FD20FE">
          <w:rPr>
            <w:rFonts w:cs="Times New Roman"/>
          </w:rPr>
          <w:fldChar w:fldCharType="begin"/>
        </w:r>
        <w:r w:rsidR="00726019" w:rsidRPr="00FD20FE">
          <w:rPr>
            <w:rFonts w:cs="Times New Roman"/>
          </w:rPr>
          <w:instrText xml:space="preserve"> ADDIN EN.CITE &lt;EndNote&gt;&lt;Cite&gt;&lt;Author&gt;Goodnough&lt;/Author&gt;&lt;Year&gt;2016&lt;/Year&gt;&lt;RecNum&gt;1329&lt;/RecNum&gt;&lt;DisplayText&gt;&lt;style face="superscript"&gt;36&lt;/style&gt;&lt;/DisplayText&gt;&lt;record&gt;&lt;rec-number&gt;1329&lt;/rec-number&gt;&lt;foreign-keys&gt;&lt;key app="EN" db-id="dazaf5eeutvxaieddtmv9tamp0es0e0r2a9e" timestamp="1497026396"&gt;1329&lt;/key&gt;&lt;/foreign-keys&gt;&lt;ref-type name="Newspaper Article"&gt;23&lt;/ref-type&gt;&lt;contributors&gt;&lt;authors&gt;&lt;author&gt;Goodnough, Abby&lt;/author&gt;&lt;author&gt;Tavernise, Sabrina&lt;/author&gt;&lt;/authors&gt;&lt;/contributors&gt;&lt;titles&gt;&lt;title&gt;Opioid prescriptions drop for first time in two decades&lt;/title&gt;&lt;secondary-title&gt;NY Times&lt;/secondary-title&gt;&lt;/titles&gt;&lt;keywords&gt;&lt;keyword&gt;Addiction (Psychology)&lt;/keyword&gt;&lt;keyword&gt;Drug Abuse and Traffic&lt;/keyword&gt;&lt;keyword&gt;Drugs (Pharmaceuticals)&lt;/keyword&gt;&lt;keyword&gt;IMS Health&lt;/keyword&gt;&lt;keyword&gt;OxyContin (Drug)&lt;/keyword&gt;&lt;keyword&gt;Pain-Relieving Drugs&lt;/keyword&gt;&lt;/keywords&gt;&lt;dates&gt;&lt;year&gt;2016&lt;/year&gt;&lt;pub-dates&gt;&lt;date&gt;May 20&lt;/date&gt;&lt;/pub-dates&gt;&lt;/dates&gt;&lt;isbn&gt;0362-4331&lt;/isbn&gt;&lt;urls&gt;&lt;related-urls&gt;&lt;url&gt;http://www.nytimes.com/2016/05/21/health/opioid-prescriptions-drop-for-first-time-in-two-decades.html&lt;/url&gt;&lt;url&gt;files/4958/opioid-prescriptions-drop-for-first-time-in-two-decades.html&lt;/url&gt;&lt;/related-urls&gt;&lt;/urls&gt;&lt;remote-database-provider&gt;NYTimes.com&lt;/remote-database-provider&gt;&lt;access-date&gt;2016/07/07/17:57:54&lt;/access-date&gt;&lt;/record&gt;&lt;/Cite&gt;&lt;/EndNote&gt;</w:instrText>
        </w:r>
        <w:r w:rsidR="00726019" w:rsidRPr="00FD20FE">
          <w:rPr>
            <w:rFonts w:cs="Times New Roman"/>
          </w:rPr>
          <w:fldChar w:fldCharType="separate"/>
        </w:r>
        <w:r w:rsidR="00726019" w:rsidRPr="00FD20FE">
          <w:rPr>
            <w:rFonts w:cs="Times New Roman"/>
            <w:noProof/>
            <w:vertAlign w:val="superscript"/>
          </w:rPr>
          <w:t>36</w:t>
        </w:r>
        <w:r w:rsidR="00726019" w:rsidRPr="00FD20FE">
          <w:rPr>
            <w:rFonts w:cs="Times New Roman"/>
          </w:rPr>
          <w:fldChar w:fldCharType="end"/>
        </w:r>
      </w:hyperlink>
      <w:r w:rsidR="00DF58A9" w:rsidRPr="00FD20FE">
        <w:rPr>
          <w:rFonts w:cs="Times New Roman"/>
        </w:rPr>
        <w:t xml:space="preserve"> </w:t>
      </w:r>
      <w:r w:rsidR="00656247" w:rsidRPr="00FD20FE">
        <w:rPr>
          <w:rFonts w:cs="Times New Roman"/>
        </w:rPr>
        <w:t>We assume</w:t>
      </w:r>
      <w:r w:rsidR="00B063BD" w:rsidRPr="00FD20FE">
        <w:rPr>
          <w:rFonts w:cs="Times New Roman"/>
        </w:rPr>
        <w:t>d</w:t>
      </w:r>
      <w:r w:rsidR="00656247" w:rsidRPr="00FD20FE">
        <w:rPr>
          <w:rFonts w:cs="Times New Roman"/>
        </w:rPr>
        <w:t xml:space="preserve"> that this reduction </w:t>
      </w:r>
      <w:r w:rsidR="00986FDB" w:rsidRPr="00FD20FE">
        <w:rPr>
          <w:rFonts w:cs="Times New Roman"/>
        </w:rPr>
        <w:t>in</w:t>
      </w:r>
      <w:r w:rsidR="00656247" w:rsidRPr="00FD20FE">
        <w:rPr>
          <w:rFonts w:cs="Times New Roman"/>
        </w:rPr>
        <w:t xml:space="preserve"> prescribing reflects </w:t>
      </w:r>
      <w:r w:rsidR="00036634" w:rsidRPr="00FD20FE">
        <w:rPr>
          <w:rFonts w:cs="Times New Roman"/>
        </w:rPr>
        <w:t xml:space="preserve">decreased </w:t>
      </w:r>
      <w:r w:rsidR="00656247" w:rsidRPr="00FD20FE">
        <w:rPr>
          <w:rFonts w:cs="Times New Roman"/>
        </w:rPr>
        <w:t xml:space="preserve">prescribing for chronic pain. </w:t>
      </w:r>
      <w:r w:rsidR="00036634" w:rsidRPr="00FD20FE">
        <w:rPr>
          <w:rFonts w:cs="Times New Roman"/>
        </w:rPr>
        <w:t>Due to</w:t>
      </w:r>
      <w:r w:rsidR="00DF58A9" w:rsidRPr="00FD20FE">
        <w:rPr>
          <w:rFonts w:cs="Times New Roman"/>
        </w:rPr>
        <w:t xml:space="preserve"> lack of recent data </w:t>
      </w:r>
      <w:r w:rsidR="00036634" w:rsidRPr="00FD20FE">
        <w:rPr>
          <w:rFonts w:cs="Times New Roman"/>
        </w:rPr>
        <w:t xml:space="preserve">on </w:t>
      </w:r>
      <w:r w:rsidR="00DF58A9" w:rsidRPr="00FD20FE">
        <w:rPr>
          <w:rFonts w:cs="Times New Roman"/>
        </w:rPr>
        <w:t xml:space="preserve">rates of initiating opioid use for chronic pain, we </w:t>
      </w:r>
      <w:r w:rsidR="00656247" w:rsidRPr="00FD20FE">
        <w:rPr>
          <w:rFonts w:cs="Times New Roman"/>
        </w:rPr>
        <w:t>used model calibration to approximate</w:t>
      </w:r>
      <w:r w:rsidR="00DF58A9" w:rsidRPr="00FD20FE">
        <w:rPr>
          <w:rFonts w:cs="Times New Roman"/>
        </w:rPr>
        <w:t xml:space="preserve"> the </w:t>
      </w:r>
      <w:r w:rsidR="00656247" w:rsidRPr="00FD20FE">
        <w:rPr>
          <w:rFonts w:cs="Times New Roman"/>
        </w:rPr>
        <w:t>probability</w:t>
      </w:r>
      <w:r w:rsidR="00DF58A9" w:rsidRPr="00FD20FE">
        <w:rPr>
          <w:rFonts w:cs="Times New Roman"/>
        </w:rPr>
        <w:t xml:space="preserve"> of a “Chronic pain nonuser” beginning</w:t>
      </w:r>
      <w:r w:rsidR="00656247" w:rsidRPr="00FD20FE">
        <w:rPr>
          <w:rFonts w:cs="Times New Roman"/>
        </w:rPr>
        <w:t xml:space="preserve"> prescription opioid </w:t>
      </w:r>
      <w:r w:rsidR="00E56970" w:rsidRPr="00FD20FE">
        <w:rPr>
          <w:rFonts w:cs="Times New Roman"/>
        </w:rPr>
        <w:t>use assuming</w:t>
      </w:r>
      <w:r w:rsidR="00DF58A9" w:rsidRPr="00FD20FE">
        <w:rPr>
          <w:rFonts w:cs="Times New Roman"/>
        </w:rPr>
        <w:t xml:space="preserve"> a steady </w:t>
      </w:r>
      <w:r w:rsidR="0013173E" w:rsidRPr="00FD20FE">
        <w:rPr>
          <w:rFonts w:cs="Times New Roman"/>
        </w:rPr>
        <w:t xml:space="preserve">prevalence of opioid prescription holders from 2016 onward. </w:t>
      </w:r>
    </w:p>
    <w:p w14:paraId="497DF3DE" w14:textId="2939368D" w:rsidR="00334536" w:rsidRPr="00FD20FE" w:rsidRDefault="00DB6A70" w:rsidP="008051FD">
      <w:pPr>
        <w:ind w:firstLine="720"/>
        <w:rPr>
          <w:rFonts w:cs="Times New Roman"/>
        </w:rPr>
      </w:pPr>
      <w:r w:rsidRPr="00FD20FE">
        <w:rPr>
          <w:rFonts w:cs="Times New Roman"/>
        </w:rPr>
        <w:t>In addition to “C</w:t>
      </w:r>
      <w:r w:rsidR="00D740F9" w:rsidRPr="00FD20FE">
        <w:rPr>
          <w:rFonts w:cs="Times New Roman"/>
        </w:rPr>
        <w:t>hronic pain nonusers</w:t>
      </w:r>
      <w:r w:rsidRPr="00FD20FE">
        <w:rPr>
          <w:rFonts w:cs="Times New Roman"/>
        </w:rPr>
        <w:t>”</w:t>
      </w:r>
      <w:r w:rsidR="00D740F9" w:rsidRPr="00FD20FE">
        <w:rPr>
          <w:rFonts w:cs="Times New Roman"/>
        </w:rPr>
        <w:t xml:space="preserve"> beginning opioid treatment, </w:t>
      </w:r>
      <w:r w:rsidR="00030742" w:rsidRPr="00FD20FE">
        <w:rPr>
          <w:rFonts w:cs="Times New Roman"/>
        </w:rPr>
        <w:t>individuals</w:t>
      </w:r>
      <w:r w:rsidR="00D740F9" w:rsidRPr="00FD20FE">
        <w:rPr>
          <w:rFonts w:cs="Times New Roman"/>
        </w:rPr>
        <w:t xml:space="preserve"> in the </w:t>
      </w:r>
      <w:r w:rsidRPr="00FD20FE">
        <w:rPr>
          <w:rFonts w:cs="Times New Roman"/>
        </w:rPr>
        <w:t>“</w:t>
      </w:r>
      <w:r w:rsidR="00D740F9" w:rsidRPr="00FD20FE">
        <w:rPr>
          <w:rFonts w:cs="Times New Roman"/>
        </w:rPr>
        <w:t>SOUD without Rx</w:t>
      </w:r>
      <w:r w:rsidRPr="00FD20FE">
        <w:rPr>
          <w:rFonts w:cs="Times New Roman"/>
        </w:rPr>
        <w:t>”</w:t>
      </w:r>
      <w:r w:rsidR="00D740F9" w:rsidRPr="00FD20FE">
        <w:rPr>
          <w:rFonts w:cs="Times New Roman"/>
        </w:rPr>
        <w:t xml:space="preserve"> state may also </w:t>
      </w:r>
      <w:r w:rsidR="00030742" w:rsidRPr="00FD20FE">
        <w:rPr>
          <w:rFonts w:cs="Times New Roman"/>
        </w:rPr>
        <w:t>seek</w:t>
      </w:r>
      <w:r w:rsidR="00D740F9" w:rsidRPr="00FD20FE">
        <w:rPr>
          <w:rFonts w:cs="Times New Roman"/>
        </w:rPr>
        <w:t xml:space="preserve"> an opioid prescription.</w:t>
      </w:r>
      <w:r w:rsidR="00DB5A30" w:rsidRPr="00FD20FE">
        <w:rPr>
          <w:rFonts w:cs="Times New Roman"/>
        </w:rPr>
        <w:t xml:space="preserve"> </w:t>
      </w:r>
      <w:r w:rsidR="00D740F9" w:rsidRPr="00FD20FE">
        <w:rPr>
          <w:rFonts w:cs="Times New Roman"/>
        </w:rPr>
        <w:t xml:space="preserve">We </w:t>
      </w:r>
      <w:r w:rsidR="00473719" w:rsidRPr="00FD20FE">
        <w:rPr>
          <w:rFonts w:cs="Times New Roman"/>
        </w:rPr>
        <w:t xml:space="preserve">did </w:t>
      </w:r>
      <w:r w:rsidR="00D740F9" w:rsidRPr="00FD20FE">
        <w:rPr>
          <w:rFonts w:cs="Times New Roman"/>
        </w:rPr>
        <w:t xml:space="preserve">not </w:t>
      </w:r>
      <w:r w:rsidR="00030742" w:rsidRPr="00FD20FE">
        <w:rPr>
          <w:rFonts w:cs="Times New Roman"/>
        </w:rPr>
        <w:t xml:space="preserve">find </w:t>
      </w:r>
      <w:r w:rsidR="00D740F9" w:rsidRPr="00FD20FE">
        <w:rPr>
          <w:rFonts w:cs="Times New Roman"/>
        </w:rPr>
        <w:t xml:space="preserve">data suggesting how successful </w:t>
      </w:r>
      <w:r w:rsidR="00030742" w:rsidRPr="00FD20FE">
        <w:rPr>
          <w:rFonts w:cs="Times New Roman"/>
        </w:rPr>
        <w:t xml:space="preserve">such </w:t>
      </w:r>
      <w:r w:rsidR="00D740F9" w:rsidRPr="00FD20FE">
        <w:rPr>
          <w:rFonts w:cs="Times New Roman"/>
        </w:rPr>
        <w:t xml:space="preserve">individuals are in securing an opioid </w:t>
      </w:r>
      <w:r w:rsidR="008F7CC8" w:rsidRPr="00FD20FE">
        <w:rPr>
          <w:rFonts w:cs="Times New Roman"/>
        </w:rPr>
        <w:t>prescription;</w:t>
      </w:r>
      <w:r w:rsidR="00D740F9" w:rsidRPr="00FD20FE">
        <w:rPr>
          <w:rFonts w:cs="Times New Roman"/>
        </w:rPr>
        <w:t xml:space="preserve"> </w:t>
      </w:r>
      <w:r w:rsidR="00473719" w:rsidRPr="00FD20FE">
        <w:rPr>
          <w:rFonts w:cs="Times New Roman"/>
        </w:rPr>
        <w:t>we assumed</w:t>
      </w:r>
      <w:r w:rsidR="00D740F9" w:rsidRPr="00FD20FE">
        <w:rPr>
          <w:rFonts w:cs="Times New Roman"/>
        </w:rPr>
        <w:t xml:space="preserve"> that the likelihood that they are prescribed these drugs </w:t>
      </w:r>
      <w:r w:rsidR="00473719" w:rsidRPr="00FD20FE">
        <w:rPr>
          <w:rFonts w:cs="Times New Roman"/>
        </w:rPr>
        <w:t xml:space="preserve">(in the absence of interventions) </w:t>
      </w:r>
      <w:r w:rsidR="00D740F9" w:rsidRPr="00FD20FE">
        <w:rPr>
          <w:rFonts w:cs="Times New Roman"/>
        </w:rPr>
        <w:t>is related to the rate at which phy</w:t>
      </w:r>
      <w:r w:rsidRPr="00FD20FE">
        <w:rPr>
          <w:rFonts w:cs="Times New Roman"/>
        </w:rPr>
        <w:t>sicians prescribe drugs to the “C</w:t>
      </w:r>
      <w:r w:rsidR="00D740F9" w:rsidRPr="00FD20FE">
        <w:rPr>
          <w:rFonts w:cs="Times New Roman"/>
        </w:rPr>
        <w:t>hronic pain nonusers</w:t>
      </w:r>
      <w:r w:rsidR="004E7F32" w:rsidRPr="00FD20FE">
        <w:rPr>
          <w:rFonts w:cs="Times New Roman"/>
        </w:rPr>
        <w:t>.</w:t>
      </w:r>
      <w:r w:rsidRPr="00FD20FE">
        <w:rPr>
          <w:rFonts w:cs="Times New Roman"/>
        </w:rPr>
        <w:t>”</w:t>
      </w:r>
      <w:r w:rsidR="00DB5A30" w:rsidRPr="00FD20FE">
        <w:rPr>
          <w:rFonts w:cs="Times New Roman"/>
        </w:rPr>
        <w:t xml:space="preserve"> </w:t>
      </w:r>
      <w:r w:rsidR="00D740F9" w:rsidRPr="00FD20FE">
        <w:rPr>
          <w:rFonts w:cs="Times New Roman"/>
        </w:rPr>
        <w:t xml:space="preserve">Given uncertainty about whether </w:t>
      </w:r>
      <w:r w:rsidRPr="00FD20FE">
        <w:rPr>
          <w:rFonts w:cs="Times New Roman"/>
        </w:rPr>
        <w:t>“</w:t>
      </w:r>
      <w:r w:rsidR="00D740F9" w:rsidRPr="00FD20FE">
        <w:rPr>
          <w:rFonts w:cs="Times New Roman"/>
        </w:rPr>
        <w:t>SOUD without Rx</w:t>
      </w:r>
      <w:r w:rsidRPr="00FD20FE">
        <w:rPr>
          <w:rFonts w:cs="Times New Roman"/>
        </w:rPr>
        <w:t>”</w:t>
      </w:r>
      <w:r w:rsidR="00D740F9" w:rsidRPr="00FD20FE">
        <w:rPr>
          <w:rFonts w:cs="Times New Roman"/>
        </w:rPr>
        <w:t xml:space="preserve"> individuals are more or less likely </w:t>
      </w:r>
      <w:r w:rsidRPr="00FD20FE">
        <w:rPr>
          <w:rFonts w:cs="Times New Roman"/>
        </w:rPr>
        <w:t xml:space="preserve">to </w:t>
      </w:r>
      <w:r w:rsidR="00142C42" w:rsidRPr="00FD20FE">
        <w:rPr>
          <w:rFonts w:cs="Times New Roman"/>
        </w:rPr>
        <w:t>obtain opioid prescriptions</w:t>
      </w:r>
      <w:r w:rsidRPr="00FD20FE">
        <w:rPr>
          <w:rFonts w:cs="Times New Roman"/>
        </w:rPr>
        <w:t xml:space="preserve"> than “C</w:t>
      </w:r>
      <w:r w:rsidR="00D740F9" w:rsidRPr="00FD20FE">
        <w:rPr>
          <w:rFonts w:cs="Times New Roman"/>
        </w:rPr>
        <w:t>hronic pain nonusers</w:t>
      </w:r>
      <w:r w:rsidRPr="00FD20FE">
        <w:rPr>
          <w:rFonts w:cs="Times New Roman"/>
        </w:rPr>
        <w:t>”</w:t>
      </w:r>
      <w:r w:rsidR="00D740F9" w:rsidRPr="00FD20FE">
        <w:rPr>
          <w:rFonts w:cs="Times New Roman"/>
        </w:rPr>
        <w:t>, we assume</w:t>
      </w:r>
      <w:r w:rsidR="00473719" w:rsidRPr="00FD20FE">
        <w:rPr>
          <w:rFonts w:cs="Times New Roman"/>
        </w:rPr>
        <w:t>d</w:t>
      </w:r>
      <w:r w:rsidR="00D740F9" w:rsidRPr="00FD20FE">
        <w:rPr>
          <w:rFonts w:cs="Times New Roman"/>
        </w:rPr>
        <w:t xml:space="preserve"> that they are prescribed </w:t>
      </w:r>
      <w:r w:rsidR="00142C42" w:rsidRPr="00FD20FE">
        <w:rPr>
          <w:rFonts w:cs="Times New Roman"/>
        </w:rPr>
        <w:t>opioids</w:t>
      </w:r>
      <w:r w:rsidR="00D740F9" w:rsidRPr="00FD20FE">
        <w:rPr>
          <w:rFonts w:cs="Times New Roman"/>
        </w:rPr>
        <w:t xml:space="preserve"> at the same rate.</w:t>
      </w:r>
      <w:r w:rsidR="00DB5A30" w:rsidRPr="00FD20FE">
        <w:rPr>
          <w:rFonts w:cs="Times New Roman"/>
        </w:rPr>
        <w:t xml:space="preserve"> </w:t>
      </w:r>
      <w:r w:rsidR="00A56F71" w:rsidRPr="00FD20FE">
        <w:rPr>
          <w:rFonts w:cs="Times New Roman"/>
        </w:rPr>
        <w:t>Because</w:t>
      </w:r>
      <w:r w:rsidR="00D13700" w:rsidRPr="00FD20FE">
        <w:rPr>
          <w:rFonts w:cs="Times New Roman"/>
        </w:rPr>
        <w:t xml:space="preserve"> the “SOUD without Rx” state </w:t>
      </w:r>
      <w:r w:rsidR="00473719" w:rsidRPr="00FD20FE">
        <w:rPr>
          <w:rFonts w:cs="Times New Roman"/>
        </w:rPr>
        <w:t>includes</w:t>
      </w:r>
      <w:r w:rsidR="00D13700" w:rsidRPr="00FD20FE">
        <w:rPr>
          <w:rFonts w:cs="Times New Roman"/>
        </w:rPr>
        <w:t xml:space="preserve"> </w:t>
      </w:r>
      <w:r w:rsidR="00473719" w:rsidRPr="00FD20FE">
        <w:rPr>
          <w:rFonts w:cs="Times New Roman"/>
        </w:rPr>
        <w:t>individuals</w:t>
      </w:r>
      <w:r w:rsidR="00D13700" w:rsidRPr="00FD20FE">
        <w:rPr>
          <w:rFonts w:cs="Times New Roman"/>
        </w:rPr>
        <w:t xml:space="preserve"> with </w:t>
      </w:r>
      <w:r w:rsidR="00623671" w:rsidRPr="00FD20FE">
        <w:rPr>
          <w:rFonts w:cs="Times New Roman"/>
        </w:rPr>
        <w:t>and</w:t>
      </w:r>
      <w:r w:rsidR="00D13700" w:rsidRPr="00FD20FE">
        <w:rPr>
          <w:rFonts w:cs="Times New Roman"/>
        </w:rPr>
        <w:t xml:space="preserve"> without chronic pain, individuals who successfully receive an opioid prescription </w:t>
      </w:r>
      <w:r w:rsidR="00623671" w:rsidRPr="00FD20FE">
        <w:rPr>
          <w:rFonts w:cs="Times New Roman"/>
        </w:rPr>
        <w:t>may transition to either the “Pain-free SOUD with Rx” or “C</w:t>
      </w:r>
      <w:r w:rsidR="00D13700" w:rsidRPr="00FD20FE">
        <w:rPr>
          <w:rFonts w:cs="Times New Roman"/>
        </w:rPr>
        <w:t>hronic pain SOUD with Rx” state.</w:t>
      </w:r>
      <w:r w:rsidR="00DB5A30" w:rsidRPr="00FD20FE">
        <w:rPr>
          <w:rFonts w:cs="Times New Roman"/>
        </w:rPr>
        <w:t xml:space="preserve"> </w:t>
      </w:r>
      <w:r w:rsidR="00D13700" w:rsidRPr="00FD20FE">
        <w:rPr>
          <w:rFonts w:cs="Times New Roman"/>
        </w:rPr>
        <w:t>We assume</w:t>
      </w:r>
      <w:r w:rsidR="007036B1" w:rsidRPr="00FD20FE">
        <w:rPr>
          <w:rFonts w:cs="Times New Roman"/>
        </w:rPr>
        <w:t>d</w:t>
      </w:r>
      <w:r w:rsidR="00623671" w:rsidRPr="00FD20FE">
        <w:rPr>
          <w:rFonts w:cs="Times New Roman"/>
        </w:rPr>
        <w:t xml:space="preserve"> that the proportion </w:t>
      </w:r>
      <w:r w:rsidR="00142C42" w:rsidRPr="00FD20FE">
        <w:rPr>
          <w:rFonts w:cs="Times New Roman"/>
        </w:rPr>
        <w:t xml:space="preserve">of individuals </w:t>
      </w:r>
      <w:r w:rsidR="00623671" w:rsidRPr="00FD20FE">
        <w:rPr>
          <w:rFonts w:cs="Times New Roman"/>
        </w:rPr>
        <w:t xml:space="preserve">going </w:t>
      </w:r>
      <w:r w:rsidR="00B80B10" w:rsidRPr="00FD20FE">
        <w:rPr>
          <w:rFonts w:cs="Times New Roman"/>
        </w:rPr>
        <w:t xml:space="preserve">from “SOUD without Rx” </w:t>
      </w:r>
      <w:r w:rsidR="00623671" w:rsidRPr="00FD20FE">
        <w:rPr>
          <w:rFonts w:cs="Times New Roman"/>
        </w:rPr>
        <w:t>to “Pain-free SOUD with Rx” versus “C</w:t>
      </w:r>
      <w:r w:rsidR="00D13700" w:rsidRPr="00FD20FE">
        <w:rPr>
          <w:rFonts w:cs="Times New Roman"/>
        </w:rPr>
        <w:t xml:space="preserve">hronic pain SOUD with Rx” is equal to the proportion of pain-free versus chronic </w:t>
      </w:r>
      <w:r w:rsidR="005F5BF1" w:rsidRPr="00FD20FE">
        <w:rPr>
          <w:rFonts w:cs="Times New Roman"/>
        </w:rPr>
        <w:t xml:space="preserve">pain individuals </w:t>
      </w:r>
      <w:r w:rsidR="00D13700" w:rsidRPr="00FD20FE">
        <w:rPr>
          <w:rFonts w:cs="Times New Roman"/>
        </w:rPr>
        <w:t>e</w:t>
      </w:r>
      <w:r w:rsidR="000936EA" w:rsidRPr="00FD20FE">
        <w:rPr>
          <w:rFonts w:cs="Times New Roman"/>
        </w:rPr>
        <w:t xml:space="preserve">ntering </w:t>
      </w:r>
      <w:r w:rsidR="00B80B10" w:rsidRPr="00FD20FE">
        <w:rPr>
          <w:rFonts w:cs="Times New Roman"/>
        </w:rPr>
        <w:t>the four</w:t>
      </w:r>
      <w:r w:rsidR="000936EA" w:rsidRPr="00FD20FE">
        <w:rPr>
          <w:rFonts w:cs="Times New Roman"/>
        </w:rPr>
        <w:t xml:space="preserve"> states </w:t>
      </w:r>
      <w:r w:rsidR="00B80B10" w:rsidRPr="00FD20FE">
        <w:rPr>
          <w:rFonts w:cs="Times New Roman"/>
        </w:rPr>
        <w:t>for which we do not explicitly distinguish pain status</w:t>
      </w:r>
      <w:r w:rsidR="000936EA" w:rsidRPr="00FD20FE">
        <w:rPr>
          <w:rFonts w:cs="Times New Roman"/>
        </w:rPr>
        <w:t xml:space="preserve"> (“SOUD without Rx”, “SOUD in </w:t>
      </w:r>
      <w:r w:rsidR="0078359B" w:rsidRPr="00FD20FE">
        <w:rPr>
          <w:rFonts w:cs="Times New Roman"/>
        </w:rPr>
        <w:t>MAT</w:t>
      </w:r>
      <w:r w:rsidR="000936EA" w:rsidRPr="00FD20FE">
        <w:rPr>
          <w:rFonts w:cs="Times New Roman"/>
        </w:rPr>
        <w:t xml:space="preserve">”, “SHUD”, and “SHUD in </w:t>
      </w:r>
      <w:r w:rsidR="0078359B" w:rsidRPr="00FD20FE">
        <w:rPr>
          <w:rFonts w:cs="Times New Roman"/>
        </w:rPr>
        <w:t>MAT</w:t>
      </w:r>
      <w:r w:rsidR="000936EA" w:rsidRPr="00FD20FE">
        <w:rPr>
          <w:rFonts w:cs="Times New Roman"/>
        </w:rPr>
        <w:t>”)</w:t>
      </w:r>
      <w:r w:rsidR="005F5BF1" w:rsidRPr="00FD20FE">
        <w:rPr>
          <w:rFonts w:cs="Times New Roman"/>
        </w:rPr>
        <w:t>.</w:t>
      </w:r>
      <w:r w:rsidR="00142C42" w:rsidRPr="00FD20FE">
        <w:rPr>
          <w:rFonts w:cs="Times New Roman"/>
        </w:rPr>
        <w:t xml:space="preserve"> We used this same approach in calculating the transition from any of these four states (“SOUD without Rx”, “SOUD in MAT”, “SHUD”, and “SHUD in MAT”) to a state for which pain status is explicit.</w:t>
      </w:r>
      <w:r w:rsidR="00DB5A30" w:rsidRPr="00FD20FE">
        <w:rPr>
          <w:rFonts w:cs="Times New Roman"/>
        </w:rPr>
        <w:t xml:space="preserve"> </w:t>
      </w:r>
    </w:p>
    <w:p w14:paraId="2B89194D" w14:textId="22A60D44" w:rsidR="006A4678" w:rsidRPr="00FD20FE" w:rsidRDefault="009E3B4B" w:rsidP="008051FD">
      <w:pPr>
        <w:ind w:firstLine="720"/>
        <w:rPr>
          <w:rFonts w:cs="Times New Roman"/>
        </w:rPr>
      </w:pPr>
      <w:r w:rsidRPr="00FD20FE">
        <w:rPr>
          <w:rFonts w:cs="Times New Roman"/>
          <w:i/>
        </w:rPr>
        <w:lastRenderedPageBreak/>
        <w:t>Prescription r</w:t>
      </w:r>
      <w:r w:rsidR="00334536" w:rsidRPr="00FD20FE">
        <w:rPr>
          <w:rFonts w:cs="Times New Roman"/>
          <w:i/>
        </w:rPr>
        <w:t>enewal</w:t>
      </w:r>
      <w:r w:rsidR="00DB5A30" w:rsidRPr="00FD20FE">
        <w:rPr>
          <w:rFonts w:cs="Times New Roman"/>
        </w:rPr>
        <w:t xml:space="preserve"> </w:t>
      </w:r>
      <w:r w:rsidR="00F9708B" w:rsidRPr="00FD20FE">
        <w:rPr>
          <w:rFonts w:cs="Times New Roman"/>
        </w:rPr>
        <w:t>We assume</w:t>
      </w:r>
      <w:r w:rsidR="007036B1" w:rsidRPr="00FD20FE">
        <w:rPr>
          <w:rFonts w:cs="Times New Roman"/>
        </w:rPr>
        <w:t>d</w:t>
      </w:r>
      <w:r w:rsidR="00F9708B" w:rsidRPr="00FD20FE">
        <w:rPr>
          <w:rFonts w:cs="Times New Roman"/>
        </w:rPr>
        <w:t xml:space="preserve"> that each month there is a chance that individuals prescribed opioids </w:t>
      </w:r>
      <w:r w:rsidR="002B53E8" w:rsidRPr="00FD20FE">
        <w:rPr>
          <w:rFonts w:cs="Times New Roman"/>
        </w:rPr>
        <w:t xml:space="preserve">for chronic pain </w:t>
      </w:r>
      <w:r w:rsidR="00F9708B" w:rsidRPr="00FD20FE">
        <w:rPr>
          <w:rFonts w:cs="Times New Roman"/>
        </w:rPr>
        <w:t>do no</w:t>
      </w:r>
      <w:r w:rsidR="002B53E8" w:rsidRPr="00FD20FE">
        <w:rPr>
          <w:rFonts w:cs="Times New Roman"/>
        </w:rPr>
        <w:t>t</w:t>
      </w:r>
      <w:r w:rsidR="00F9708B" w:rsidRPr="00FD20FE">
        <w:rPr>
          <w:rFonts w:cs="Times New Roman"/>
        </w:rPr>
        <w:t xml:space="preserve"> get their prescription renewed</w:t>
      </w:r>
      <w:r w:rsidR="00F767E7" w:rsidRPr="00FD20FE">
        <w:rPr>
          <w:rFonts w:cs="Times New Roman"/>
        </w:rPr>
        <w:t xml:space="preserve">, </w:t>
      </w:r>
      <w:r w:rsidR="00A56F71" w:rsidRPr="00FD20FE">
        <w:rPr>
          <w:rFonts w:cs="Times New Roman"/>
        </w:rPr>
        <w:t xml:space="preserve">either because they do not wish to or their doctor decides not to </w:t>
      </w:r>
      <w:r w:rsidR="00F9708B" w:rsidRPr="00FD20FE">
        <w:rPr>
          <w:rFonts w:cs="Times New Roman"/>
        </w:rPr>
        <w:t xml:space="preserve">approve </w:t>
      </w:r>
      <w:r w:rsidR="00A56F71" w:rsidRPr="00FD20FE">
        <w:rPr>
          <w:rFonts w:cs="Times New Roman"/>
        </w:rPr>
        <w:t>a</w:t>
      </w:r>
      <w:r w:rsidR="00F9708B" w:rsidRPr="00FD20FE">
        <w:rPr>
          <w:rFonts w:cs="Times New Roman"/>
        </w:rPr>
        <w:t xml:space="preserve"> renewal.</w:t>
      </w:r>
      <w:r w:rsidR="00DB5A30" w:rsidRPr="00FD20FE">
        <w:rPr>
          <w:rFonts w:cs="Times New Roman"/>
        </w:rPr>
        <w:t xml:space="preserve"> </w:t>
      </w:r>
      <w:r w:rsidR="00AE1FC3" w:rsidRPr="00FD20FE">
        <w:rPr>
          <w:rFonts w:cs="Times New Roman"/>
        </w:rPr>
        <w:t>Several</w:t>
      </w:r>
      <w:r w:rsidR="00F9708B" w:rsidRPr="00FD20FE">
        <w:rPr>
          <w:rFonts w:cs="Times New Roman"/>
        </w:rPr>
        <w:t xml:space="preserve"> studies report rates of discontinuation of opioid prescriptions for chronic pai</w:t>
      </w:r>
      <w:r w:rsidR="004B6D6A" w:rsidRPr="00FD20FE">
        <w:rPr>
          <w:rFonts w:cs="Times New Roman"/>
        </w:rPr>
        <w:t>n</w:t>
      </w:r>
      <w:hyperlink w:anchor="_ENREF_37" w:tooltip="Chou, 2009 #1640" w:history="1">
        <w:r w:rsidR="00726019" w:rsidRPr="00FD20FE">
          <w:rPr>
            <w:rFonts w:cs="Times New Roman"/>
          </w:rPr>
          <w:fldChar w:fldCharType="begin">
            <w:fldData xml:space="preserve">PEVuZE5vdGU+PENpdGU+PEF1dGhvcj5DaG91PC9BdXRob3I+PFllYXI+MjAwOTwvWWVhcj48UmVj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DaG91PC9BdXRob3I+PFllYXI+MjAwOTwvWWVhcj48UmVj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37-39</w:t>
        </w:r>
        <w:r w:rsidR="00726019" w:rsidRPr="00FD20FE">
          <w:rPr>
            <w:rFonts w:cs="Times New Roman"/>
          </w:rPr>
          <w:fldChar w:fldCharType="end"/>
        </w:r>
      </w:hyperlink>
      <w:r w:rsidR="00F9708B" w:rsidRPr="00FD20FE">
        <w:rPr>
          <w:rFonts w:cs="Times New Roman"/>
        </w:rPr>
        <w:t xml:space="preserve">; however, the studies generally do not distinguish between </w:t>
      </w:r>
      <w:r w:rsidR="007A7E59" w:rsidRPr="00FD20FE">
        <w:rPr>
          <w:rFonts w:cs="Times New Roman"/>
        </w:rPr>
        <w:t xml:space="preserve">whether discontinuation was due to pain resolution, </w:t>
      </w:r>
      <w:r w:rsidR="00F9708B" w:rsidRPr="00FD20FE">
        <w:rPr>
          <w:rFonts w:cs="Times New Roman"/>
        </w:rPr>
        <w:t>whether discontinuation was at the patient or doctor’s discretion</w:t>
      </w:r>
      <w:r w:rsidR="007A7E59" w:rsidRPr="00FD20FE">
        <w:rPr>
          <w:rFonts w:cs="Times New Roman"/>
        </w:rPr>
        <w:t xml:space="preserve">, </w:t>
      </w:r>
      <w:r w:rsidR="00FC20DE" w:rsidRPr="00FD20FE">
        <w:rPr>
          <w:rFonts w:cs="Times New Roman"/>
        </w:rPr>
        <w:t xml:space="preserve">and </w:t>
      </w:r>
      <w:r w:rsidR="007A7E59" w:rsidRPr="00FD20FE">
        <w:rPr>
          <w:rFonts w:cs="Times New Roman"/>
        </w:rPr>
        <w:t xml:space="preserve">whether </w:t>
      </w:r>
      <w:r w:rsidR="00F9708B" w:rsidRPr="00FD20FE">
        <w:rPr>
          <w:rFonts w:cs="Times New Roman"/>
        </w:rPr>
        <w:t xml:space="preserve">rates of discontinuation </w:t>
      </w:r>
      <w:r w:rsidR="003016E5" w:rsidRPr="00FD20FE">
        <w:rPr>
          <w:rFonts w:cs="Times New Roman"/>
        </w:rPr>
        <w:t xml:space="preserve">were </w:t>
      </w:r>
      <w:r w:rsidR="00F9708B" w:rsidRPr="00FD20FE">
        <w:rPr>
          <w:rFonts w:cs="Times New Roman"/>
        </w:rPr>
        <w:t xml:space="preserve">for </w:t>
      </w:r>
      <w:r w:rsidR="006316E3" w:rsidRPr="00FD20FE">
        <w:rPr>
          <w:rFonts w:cs="Times New Roman"/>
        </w:rPr>
        <w:t xml:space="preserve">individuals </w:t>
      </w:r>
      <w:r w:rsidR="00F9708B" w:rsidRPr="00FD20FE">
        <w:rPr>
          <w:rFonts w:cs="Times New Roman"/>
        </w:rPr>
        <w:t>with versus without SOUD.</w:t>
      </w:r>
      <w:r w:rsidR="00DB5A30" w:rsidRPr="00FD20FE">
        <w:rPr>
          <w:rFonts w:cs="Times New Roman"/>
        </w:rPr>
        <w:t xml:space="preserve"> </w:t>
      </w:r>
      <w:r w:rsidR="00F9708B" w:rsidRPr="00FD20FE">
        <w:rPr>
          <w:rFonts w:cs="Times New Roman"/>
        </w:rPr>
        <w:t xml:space="preserve">Given limited data, </w:t>
      </w:r>
      <w:r w:rsidR="007A7E59" w:rsidRPr="00FD20FE">
        <w:rPr>
          <w:rFonts w:cs="Times New Roman"/>
        </w:rPr>
        <w:t>we assume</w:t>
      </w:r>
      <w:r w:rsidR="00AE1FC3" w:rsidRPr="00FD20FE">
        <w:rPr>
          <w:rFonts w:cs="Times New Roman"/>
        </w:rPr>
        <w:t>d</w:t>
      </w:r>
      <w:r w:rsidR="007A7E59" w:rsidRPr="00FD20FE">
        <w:rPr>
          <w:rFonts w:cs="Times New Roman"/>
        </w:rPr>
        <w:t xml:space="preserve"> that </w:t>
      </w:r>
      <w:r w:rsidR="00FB42F5" w:rsidRPr="00FD20FE">
        <w:rPr>
          <w:rFonts w:cs="Times New Roman"/>
        </w:rPr>
        <w:t>99%</w:t>
      </w:r>
      <w:r w:rsidR="00AF3DE6" w:rsidRPr="00FD20FE">
        <w:rPr>
          <w:rFonts w:cs="Times New Roman"/>
        </w:rPr>
        <w:t xml:space="preserve"> of non-addicted people with</w:t>
      </w:r>
      <w:r w:rsidR="007A7E59" w:rsidRPr="00FD20FE">
        <w:rPr>
          <w:rFonts w:cs="Times New Roman"/>
        </w:rPr>
        <w:t xml:space="preserve"> an opioid prescription for chronic pain </w:t>
      </w:r>
      <w:r w:rsidR="00DF29CD" w:rsidRPr="00FD20FE">
        <w:rPr>
          <w:rFonts w:cs="Times New Roman"/>
        </w:rPr>
        <w:t xml:space="preserve">(“Chronic pain with Rx”) </w:t>
      </w:r>
      <w:r w:rsidR="00912B64" w:rsidRPr="00FD20FE">
        <w:rPr>
          <w:rFonts w:cs="Times New Roman"/>
        </w:rPr>
        <w:t xml:space="preserve">whose pain has not subsided </w:t>
      </w:r>
      <w:r w:rsidR="007A7E59" w:rsidRPr="00FD20FE">
        <w:rPr>
          <w:rFonts w:cs="Times New Roman"/>
        </w:rPr>
        <w:t xml:space="preserve">want to </w:t>
      </w:r>
      <w:r w:rsidR="005F1570" w:rsidRPr="00FD20FE">
        <w:rPr>
          <w:rFonts w:cs="Times New Roman"/>
        </w:rPr>
        <w:t xml:space="preserve">continue their prescription </w:t>
      </w:r>
      <w:r w:rsidR="006316E3" w:rsidRPr="00FD20FE">
        <w:rPr>
          <w:rFonts w:cs="Times New Roman"/>
        </w:rPr>
        <w:t xml:space="preserve">each month </w:t>
      </w:r>
      <w:r w:rsidR="005F1570" w:rsidRPr="00FD20FE">
        <w:rPr>
          <w:rFonts w:cs="Times New Roman"/>
        </w:rPr>
        <w:t xml:space="preserve">instead of seeking </w:t>
      </w:r>
      <w:r w:rsidR="007A7E59" w:rsidRPr="00FD20FE">
        <w:rPr>
          <w:rFonts w:cs="Times New Roman"/>
        </w:rPr>
        <w:t>a</w:t>
      </w:r>
      <w:r w:rsidR="005F1570" w:rsidRPr="00FD20FE">
        <w:rPr>
          <w:rFonts w:cs="Times New Roman"/>
        </w:rPr>
        <w:t>nother</w:t>
      </w:r>
      <w:r w:rsidR="007A7E59" w:rsidRPr="00FD20FE">
        <w:rPr>
          <w:rFonts w:cs="Times New Roman"/>
        </w:rPr>
        <w:t xml:space="preserve"> </w:t>
      </w:r>
      <w:r w:rsidR="005F1570" w:rsidRPr="00FD20FE">
        <w:rPr>
          <w:rFonts w:cs="Times New Roman"/>
        </w:rPr>
        <w:t>pain management</w:t>
      </w:r>
      <w:r w:rsidR="007A7E59" w:rsidRPr="00FD20FE">
        <w:rPr>
          <w:rFonts w:cs="Times New Roman"/>
        </w:rPr>
        <w:t xml:space="preserve"> method</w:t>
      </w:r>
      <w:r w:rsidR="00DF29CD" w:rsidRPr="00FD20FE">
        <w:rPr>
          <w:rFonts w:cs="Times New Roman"/>
        </w:rPr>
        <w:t>.</w:t>
      </w:r>
      <w:r w:rsidR="00DB5A30" w:rsidRPr="00FD20FE">
        <w:rPr>
          <w:rFonts w:cs="Times New Roman"/>
        </w:rPr>
        <w:t xml:space="preserve"> </w:t>
      </w:r>
      <w:r w:rsidR="00DB23ED" w:rsidRPr="00FD20FE">
        <w:rPr>
          <w:rFonts w:cs="Times New Roman"/>
        </w:rPr>
        <w:t>Furthermore, w</w:t>
      </w:r>
      <w:r w:rsidR="00DF29CD" w:rsidRPr="00FD20FE">
        <w:rPr>
          <w:rFonts w:cs="Times New Roman"/>
        </w:rPr>
        <w:t>e assume</w:t>
      </w:r>
      <w:r w:rsidR="00AE1FC3" w:rsidRPr="00FD20FE">
        <w:rPr>
          <w:rFonts w:cs="Times New Roman"/>
        </w:rPr>
        <w:t>d</w:t>
      </w:r>
      <w:r w:rsidR="00DF29CD" w:rsidRPr="00FD20FE">
        <w:rPr>
          <w:rFonts w:cs="Times New Roman"/>
        </w:rPr>
        <w:t xml:space="preserve"> that “C</w:t>
      </w:r>
      <w:r w:rsidR="007A7E59" w:rsidRPr="00FD20FE">
        <w:rPr>
          <w:rFonts w:cs="Times New Roman"/>
        </w:rPr>
        <w:t xml:space="preserve">hronic pain </w:t>
      </w:r>
      <w:r w:rsidR="00DF29CD" w:rsidRPr="00FD20FE">
        <w:rPr>
          <w:rFonts w:cs="Times New Roman"/>
        </w:rPr>
        <w:t>with Rx” individuals</w:t>
      </w:r>
      <w:r w:rsidR="007A7E59" w:rsidRPr="00FD20FE">
        <w:rPr>
          <w:rFonts w:cs="Times New Roman"/>
        </w:rPr>
        <w:t xml:space="preserve"> are </w:t>
      </w:r>
      <w:r w:rsidR="00F7720F" w:rsidRPr="00FD20FE">
        <w:rPr>
          <w:rFonts w:cs="Times New Roman"/>
        </w:rPr>
        <w:t>typically</w:t>
      </w:r>
      <w:r w:rsidR="007A7E59" w:rsidRPr="00FD20FE">
        <w:rPr>
          <w:rFonts w:cs="Times New Roman"/>
        </w:rPr>
        <w:t xml:space="preserve"> able to get their prescription renewed if they wish</w:t>
      </w:r>
      <w:r w:rsidR="00FC20DE" w:rsidRPr="00FD20FE">
        <w:rPr>
          <w:rFonts w:cs="Times New Roman"/>
        </w:rPr>
        <w:t>, and</w:t>
      </w:r>
      <w:r w:rsidR="00DB2BC9" w:rsidRPr="00FD20FE">
        <w:rPr>
          <w:rFonts w:cs="Times New Roman"/>
        </w:rPr>
        <w:t xml:space="preserve"> that approximately 90% remain in that state from one month to the next</w:t>
      </w:r>
      <w:r w:rsidR="003D3E35" w:rsidRPr="00FD20FE">
        <w:rPr>
          <w:rFonts w:cs="Times New Roman"/>
        </w:rPr>
        <w:t>.</w:t>
      </w:r>
      <w:r w:rsidR="00DB5A30" w:rsidRPr="00FD20FE">
        <w:rPr>
          <w:rFonts w:cs="Times New Roman"/>
        </w:rPr>
        <w:t xml:space="preserve"> </w:t>
      </w:r>
      <w:r w:rsidR="007A7E59" w:rsidRPr="00FD20FE">
        <w:rPr>
          <w:rFonts w:cs="Times New Roman"/>
        </w:rPr>
        <w:t>We assume</w:t>
      </w:r>
      <w:r w:rsidR="00AE1FC3" w:rsidRPr="00FD20FE">
        <w:rPr>
          <w:rFonts w:cs="Times New Roman"/>
        </w:rPr>
        <w:t>d</w:t>
      </w:r>
      <w:r w:rsidR="007A7E59" w:rsidRPr="00FD20FE">
        <w:rPr>
          <w:rFonts w:cs="Times New Roman"/>
        </w:rPr>
        <w:t xml:space="preserve"> that all </w:t>
      </w:r>
      <w:r w:rsidR="00DF29CD" w:rsidRPr="00FD20FE">
        <w:rPr>
          <w:rFonts w:cs="Times New Roman"/>
        </w:rPr>
        <w:t xml:space="preserve">“Chronic pain SOUD with Rx” and “Pain-free </w:t>
      </w:r>
      <w:r w:rsidR="007A7E59" w:rsidRPr="00FD20FE">
        <w:rPr>
          <w:rFonts w:cs="Times New Roman"/>
        </w:rPr>
        <w:t>SOUD with Rx</w:t>
      </w:r>
      <w:r w:rsidR="00DF29CD" w:rsidRPr="00FD20FE">
        <w:rPr>
          <w:rFonts w:cs="Times New Roman"/>
        </w:rPr>
        <w:t>”</w:t>
      </w:r>
      <w:r w:rsidR="007A7E59" w:rsidRPr="00FD20FE">
        <w:rPr>
          <w:rFonts w:cs="Times New Roman"/>
        </w:rPr>
        <w:t xml:space="preserve"> </w:t>
      </w:r>
      <w:r w:rsidR="00DF29CD" w:rsidRPr="00FD20FE">
        <w:rPr>
          <w:rFonts w:cs="Times New Roman"/>
        </w:rPr>
        <w:t>individuals</w:t>
      </w:r>
      <w:r w:rsidR="007A7E59" w:rsidRPr="00FD20FE">
        <w:rPr>
          <w:rFonts w:cs="Times New Roman"/>
        </w:rPr>
        <w:t xml:space="preserve"> </w:t>
      </w:r>
      <w:r w:rsidR="00334536" w:rsidRPr="00FD20FE">
        <w:rPr>
          <w:rFonts w:cs="Times New Roman"/>
        </w:rPr>
        <w:t xml:space="preserve">who do not desist or seek treatment </w:t>
      </w:r>
      <w:r w:rsidR="007A7E59" w:rsidRPr="00FD20FE">
        <w:rPr>
          <w:rFonts w:cs="Times New Roman"/>
        </w:rPr>
        <w:t>wish to renew</w:t>
      </w:r>
      <w:r w:rsidR="00334536" w:rsidRPr="00FD20FE">
        <w:rPr>
          <w:rFonts w:cs="Times New Roman"/>
        </w:rPr>
        <w:t xml:space="preserve"> their prescription.</w:t>
      </w:r>
      <w:r w:rsidR="00DB5A30" w:rsidRPr="00FD20FE">
        <w:rPr>
          <w:rFonts w:cs="Times New Roman"/>
        </w:rPr>
        <w:t xml:space="preserve"> </w:t>
      </w:r>
      <w:r w:rsidR="00BB1C42" w:rsidRPr="00FD20FE">
        <w:rPr>
          <w:rFonts w:cs="Times New Roman"/>
        </w:rPr>
        <w:t>Given uncertainty about whether addict</w:t>
      </w:r>
      <w:r w:rsidR="006659E7" w:rsidRPr="00FD20FE">
        <w:rPr>
          <w:rFonts w:cs="Times New Roman"/>
        </w:rPr>
        <w:t>ed individuals</w:t>
      </w:r>
      <w:r w:rsidR="00BB1C42" w:rsidRPr="00FD20FE">
        <w:rPr>
          <w:rFonts w:cs="Times New Roman"/>
        </w:rPr>
        <w:t xml:space="preserve"> are more or less successful than non-addict</w:t>
      </w:r>
      <w:r w:rsidR="006659E7" w:rsidRPr="00FD20FE">
        <w:rPr>
          <w:rFonts w:cs="Times New Roman"/>
        </w:rPr>
        <w:t>ed individuals</w:t>
      </w:r>
      <w:r w:rsidR="00BB1C42" w:rsidRPr="00FD20FE">
        <w:rPr>
          <w:rFonts w:cs="Times New Roman"/>
        </w:rPr>
        <w:t xml:space="preserve"> in getting their prescription renewed, we assume</w:t>
      </w:r>
      <w:r w:rsidR="00AE1FC3" w:rsidRPr="00FD20FE">
        <w:rPr>
          <w:rFonts w:cs="Times New Roman"/>
        </w:rPr>
        <w:t>d</w:t>
      </w:r>
      <w:r w:rsidR="006316E3" w:rsidRPr="00FD20FE">
        <w:rPr>
          <w:rFonts w:cs="Times New Roman"/>
        </w:rPr>
        <w:t xml:space="preserve"> that</w:t>
      </w:r>
      <w:r w:rsidR="00BB1C42" w:rsidRPr="00FD20FE">
        <w:rPr>
          <w:rFonts w:cs="Times New Roman"/>
        </w:rPr>
        <w:t xml:space="preserve"> </w:t>
      </w:r>
      <w:r w:rsidR="00DB23ED" w:rsidRPr="00FD20FE">
        <w:rPr>
          <w:rFonts w:cs="Times New Roman"/>
        </w:rPr>
        <w:t xml:space="preserve">individuals with addiction are only slightly less likely </w:t>
      </w:r>
      <w:r w:rsidR="00690E0E" w:rsidRPr="00FD20FE">
        <w:rPr>
          <w:rFonts w:cs="Times New Roman"/>
        </w:rPr>
        <w:t xml:space="preserve">(0.99 monthly relative risk) </w:t>
      </w:r>
      <w:r w:rsidR="00DB23ED" w:rsidRPr="00FD20FE">
        <w:rPr>
          <w:rFonts w:cs="Times New Roman"/>
        </w:rPr>
        <w:t>to have their prescription renewed</w:t>
      </w:r>
      <w:r w:rsidR="00BB1C42" w:rsidRPr="00FD20FE">
        <w:rPr>
          <w:rFonts w:cs="Times New Roman"/>
        </w:rPr>
        <w:t>.</w:t>
      </w:r>
      <w:r w:rsidR="00E970AA" w:rsidRPr="00FD20FE">
        <w:rPr>
          <w:rFonts w:cs="Times New Roman"/>
        </w:rPr>
        <w:t xml:space="preserve"> </w:t>
      </w:r>
      <w:r w:rsidR="008268E9" w:rsidRPr="00FD20FE">
        <w:rPr>
          <w:rFonts w:cs="Times New Roman"/>
        </w:rPr>
        <w:t>We assume</w:t>
      </w:r>
      <w:r w:rsidR="006316E3" w:rsidRPr="00FD20FE">
        <w:rPr>
          <w:rFonts w:cs="Times New Roman"/>
        </w:rPr>
        <w:t>d</w:t>
      </w:r>
      <w:r w:rsidR="008268E9" w:rsidRPr="00FD20FE">
        <w:rPr>
          <w:rFonts w:cs="Times New Roman"/>
        </w:rPr>
        <w:t xml:space="preserve"> that those who are not able to get </w:t>
      </w:r>
      <w:r w:rsidR="00AB73CB" w:rsidRPr="00FD20FE">
        <w:rPr>
          <w:rFonts w:cs="Times New Roman"/>
        </w:rPr>
        <w:t xml:space="preserve">their prescription renewed transition to the “SOUD without Rx” state. </w:t>
      </w:r>
    </w:p>
    <w:p w14:paraId="47395609" w14:textId="77777777" w:rsidR="001476D3" w:rsidRPr="00FD20FE" w:rsidRDefault="00811001" w:rsidP="008051FD">
      <w:pPr>
        <w:ind w:firstLine="720"/>
        <w:rPr>
          <w:rFonts w:cs="Times New Roman"/>
        </w:rPr>
      </w:pPr>
      <w:r w:rsidRPr="00FD20FE">
        <w:rPr>
          <w:rFonts w:cs="Times New Roman"/>
          <w:i/>
        </w:rPr>
        <w:t>Addiction</w:t>
      </w:r>
      <w:r w:rsidR="00DB5A30" w:rsidRPr="00FD20FE">
        <w:rPr>
          <w:rFonts w:cs="Times New Roman"/>
        </w:rPr>
        <w:t xml:space="preserve"> </w:t>
      </w:r>
      <w:r w:rsidRPr="00FD20FE">
        <w:rPr>
          <w:rFonts w:cs="Times New Roman"/>
        </w:rPr>
        <w:t>We model</w:t>
      </w:r>
      <w:r w:rsidR="00AE1FC3" w:rsidRPr="00FD20FE">
        <w:rPr>
          <w:rFonts w:cs="Times New Roman"/>
        </w:rPr>
        <w:t>ed</w:t>
      </w:r>
      <w:r w:rsidRPr="00FD20FE">
        <w:rPr>
          <w:rFonts w:cs="Times New Roman"/>
        </w:rPr>
        <w:t xml:space="preserve"> the potential for SOUD to develop either through iatrogenic addiction or through diversion of opioid</w:t>
      </w:r>
      <w:r w:rsidR="0059368E" w:rsidRPr="00FD20FE">
        <w:rPr>
          <w:rFonts w:cs="Times New Roman"/>
        </w:rPr>
        <w:t>s</w:t>
      </w:r>
      <w:r w:rsidRPr="00FD20FE">
        <w:rPr>
          <w:rFonts w:cs="Times New Roman"/>
        </w:rPr>
        <w:t xml:space="preserve"> from those to whom they are prescribed to those for whom they are not intended.</w:t>
      </w:r>
      <w:r w:rsidR="00DB5A30" w:rsidRPr="00FD20FE">
        <w:rPr>
          <w:rFonts w:cs="Times New Roman"/>
        </w:rPr>
        <w:t xml:space="preserve"> </w:t>
      </w:r>
      <w:r w:rsidR="001476D3" w:rsidRPr="00FD20FE">
        <w:rPr>
          <w:rFonts w:cs="Times New Roman"/>
        </w:rPr>
        <w:t xml:space="preserve">Some interventions that we analyzed impact both of these channels by which addiction may occur (e.g., reducing prescribing rates), whereas other interventions largely act on only one (e.g., excess opioid disposal reduces drug diversion, but does not reduce access for the prescribed population). </w:t>
      </w:r>
    </w:p>
    <w:p w14:paraId="28EDE706" w14:textId="55691C42" w:rsidR="00811001" w:rsidRPr="00FD20FE" w:rsidRDefault="00C7670E" w:rsidP="008051FD">
      <w:pPr>
        <w:ind w:firstLine="720"/>
        <w:rPr>
          <w:rFonts w:cs="Times New Roman"/>
        </w:rPr>
      </w:pPr>
      <w:r w:rsidRPr="00FD20FE">
        <w:rPr>
          <w:rFonts w:cs="Times New Roman"/>
        </w:rPr>
        <w:t>We assume</w:t>
      </w:r>
      <w:r w:rsidR="004C1DF4" w:rsidRPr="00FD20FE">
        <w:rPr>
          <w:rFonts w:cs="Times New Roman"/>
        </w:rPr>
        <w:t>d</w:t>
      </w:r>
      <w:r w:rsidRPr="00FD20FE">
        <w:rPr>
          <w:rFonts w:cs="Times New Roman"/>
        </w:rPr>
        <w:t xml:space="preserve"> that the likelihood of iatrogenic addiction </w:t>
      </w:r>
      <w:r w:rsidR="004C1DF4" w:rsidRPr="00FD20FE">
        <w:rPr>
          <w:rFonts w:cs="Times New Roman"/>
        </w:rPr>
        <w:t>depends</w:t>
      </w:r>
      <w:r w:rsidRPr="00FD20FE">
        <w:rPr>
          <w:rFonts w:cs="Times New Roman"/>
        </w:rPr>
        <w:t xml:space="preserve"> on the duration of opioid treatment (i.e., constant monthly risk of iatrogenic addition that is consistent between acute and chronic pain treatment)</w:t>
      </w:r>
      <w:r w:rsidR="004C1DF4" w:rsidRPr="00FD20FE">
        <w:rPr>
          <w:rFonts w:cs="Times New Roman"/>
        </w:rPr>
        <w:t>.</w:t>
      </w:r>
      <w:r w:rsidRPr="00FD20FE">
        <w:rPr>
          <w:rFonts w:cs="Times New Roman"/>
        </w:rPr>
        <w:t xml:space="preserve"> </w:t>
      </w:r>
      <w:r w:rsidR="00E203D6" w:rsidRPr="00FD20FE">
        <w:rPr>
          <w:rFonts w:cs="Times New Roman"/>
        </w:rPr>
        <w:t xml:space="preserve">We used the </w:t>
      </w:r>
      <w:r w:rsidR="009D15BC" w:rsidRPr="00FD20FE">
        <w:rPr>
          <w:rFonts w:cs="Times New Roman"/>
        </w:rPr>
        <w:t>prevalence of addiction and average duration of exposure to prescription opioids reported in a systematic review to determine the monthly chance of iatrogenic addiction.</w:t>
      </w:r>
      <w:hyperlink w:anchor="_ENREF_40" w:tooltip="Fishbain, 2008 #215" w:history="1">
        <w:r w:rsidR="00726019" w:rsidRPr="00FD20FE">
          <w:rPr>
            <w:rFonts w:cs="Times New Roman"/>
          </w:rPr>
          <w:fldChar w:fldCharType="begin"/>
        </w:r>
        <w:r w:rsidR="00726019" w:rsidRPr="00FD20FE">
          <w:rPr>
            <w:rFonts w:cs="Times New Roman"/>
          </w:rPr>
          <w:instrText xml:space="preserve"> ADDIN EN.CITE &lt;EndNote&gt;&lt;Cite&gt;&lt;Author&gt;Fishbain&lt;/Author&gt;&lt;Year&gt;2008&lt;/Year&gt;&lt;RecNum&gt;215&lt;/RecNum&gt;&lt;DisplayText&gt;&lt;style face="superscript"&gt;40&lt;/style&gt;&lt;/DisplayText&gt;&lt;record&gt;&lt;rec-number&gt;215&lt;/rec-number&gt;&lt;foreign-keys&gt;&lt;key app="EN" db-id="dazaf5eeutvxaieddtmv9tamp0es0e0r2a9e" timestamp="1471280313"&gt;215&lt;/key&gt;&lt;/foreign-keys&gt;&lt;ref-type name="Journal Article"&gt;17&lt;/ref-type&gt;&lt;contributors&gt;&lt;authors&gt;&lt;author&gt;Fishbain, David A.&lt;/author&gt;&lt;author&gt;Cole, Brandly&lt;/author&gt;&lt;author&gt;Lewis, John&lt;/author&gt;&lt;author&gt;Rosomoff, Hubert L.&lt;/author&gt;&lt;author&gt;Rosomoff, R. Steele&lt;/author&gt;&lt;/authors&gt;&lt;/contributors&gt;&lt;titles&gt;&lt;title&gt;What percentage of chronic nonmalignant pain patients exposed to chronic opioid analgesic therapy develop abuse/addiction and/or aberrant drug-related behaviors? A structured evidence-based review&lt;/title&gt;&lt;secondary-title&gt;Pain Med&lt;/secondary-title&gt;&lt;short-title&gt;What Percentage of Chronic Nonmalignant Pain Patients Exposed to Chronic Opioid Analgesic Therapy Develop Abuse/Addiction and/or Aberrant Drug-Related Behaviors?&lt;/short-title&gt;&lt;/titles&gt;&lt;periodical&gt;&lt;full-title&gt;Pain Medicine&lt;/full-title&gt;&lt;abbr-1&gt;Pain Med.&lt;/abbr-1&gt;&lt;abbr-2&gt;Pain Med&lt;/abbr-2&gt;&lt;/periodical&gt;&lt;pages&gt;444-59&lt;/pages&gt;&lt;volume&gt;9&lt;/volume&gt;&lt;number&gt;4&lt;/number&gt;&lt;dates&gt;&lt;year&gt;2008&lt;/year&gt;&lt;pub-dates&gt;&lt;date&gt;May 1&lt;/date&gt;&lt;/pub-dates&gt;&lt;/dates&gt;&lt;isbn&gt;1526-2375, 1526-4637&lt;/isbn&gt;&lt;urls&gt;&lt;related-urls&gt;&lt;url&gt;http://painmedicine.oxfordjournals.org/content/9/4/444&lt;/url&gt;&lt;url&gt;http://www.ncbi.nlm.nih.gov/pubmed/18489635&lt;/url&gt;&lt;url&gt;files/5011/444.html&lt;/url&gt;&lt;/related-urls&gt;&lt;/urls&gt;&lt;electronic-resource-num&gt;10.1111/j.1526-4637.2007.00370.x&lt;/electronic-resource-num&gt;&lt;remote-database-provider&gt;painmedicine.oxfordjournals.org&lt;/remote-database-provider&gt;&lt;language&gt;en&lt;/language&gt;&lt;access-date&gt;2016/07/11/00:02:55&lt;/access-date&gt;&lt;/record&gt;&lt;/Cite&gt;&lt;/EndNote&gt;</w:instrText>
        </w:r>
        <w:r w:rsidR="00726019" w:rsidRPr="00FD20FE">
          <w:rPr>
            <w:rFonts w:cs="Times New Roman"/>
          </w:rPr>
          <w:fldChar w:fldCharType="separate"/>
        </w:r>
        <w:r w:rsidR="00726019" w:rsidRPr="00FD20FE">
          <w:rPr>
            <w:rFonts w:cs="Times New Roman"/>
            <w:noProof/>
            <w:vertAlign w:val="superscript"/>
          </w:rPr>
          <w:t>40</w:t>
        </w:r>
        <w:r w:rsidR="00726019" w:rsidRPr="00FD20FE">
          <w:rPr>
            <w:rFonts w:cs="Times New Roman"/>
          </w:rPr>
          <w:fldChar w:fldCharType="end"/>
        </w:r>
      </w:hyperlink>
      <w:r w:rsidR="009D15BC" w:rsidRPr="00FD20FE">
        <w:rPr>
          <w:rFonts w:cs="Times New Roman"/>
        </w:rPr>
        <w:t xml:space="preserve"> </w:t>
      </w:r>
      <w:r w:rsidR="007979BD" w:rsidRPr="00FD20FE">
        <w:rPr>
          <w:rFonts w:cs="Times New Roman"/>
        </w:rPr>
        <w:t>For the few</w:t>
      </w:r>
      <w:r w:rsidR="00E970AA" w:rsidRPr="00FD20FE">
        <w:rPr>
          <w:rFonts w:cs="Times New Roman"/>
        </w:rPr>
        <w:t xml:space="preserve"> </w:t>
      </w:r>
      <w:r w:rsidR="0059368E" w:rsidRPr="00FD20FE">
        <w:rPr>
          <w:rFonts w:cs="Times New Roman"/>
        </w:rPr>
        <w:t xml:space="preserve">“Acute pain with Rx” individuals </w:t>
      </w:r>
      <w:r w:rsidR="007979BD" w:rsidRPr="00FD20FE">
        <w:rPr>
          <w:rFonts w:cs="Times New Roman"/>
        </w:rPr>
        <w:t>who become iatrogenically addicted</w:t>
      </w:r>
      <w:r w:rsidR="00FD47AB" w:rsidRPr="00FD20FE">
        <w:rPr>
          <w:rFonts w:cs="Times New Roman"/>
        </w:rPr>
        <w:t xml:space="preserve">, </w:t>
      </w:r>
      <w:r w:rsidR="007979BD" w:rsidRPr="00FD20FE">
        <w:rPr>
          <w:rFonts w:cs="Times New Roman"/>
        </w:rPr>
        <w:t>we assume</w:t>
      </w:r>
      <w:r w:rsidR="00FD47AB" w:rsidRPr="00FD20FE">
        <w:rPr>
          <w:rFonts w:cs="Times New Roman"/>
        </w:rPr>
        <w:t>d</w:t>
      </w:r>
      <w:r w:rsidR="007979BD" w:rsidRPr="00FD20FE">
        <w:rPr>
          <w:rFonts w:cs="Times New Roman"/>
        </w:rPr>
        <w:t xml:space="preserve"> that they are as likely </w:t>
      </w:r>
      <w:r w:rsidR="00067166" w:rsidRPr="00FD20FE">
        <w:rPr>
          <w:rFonts w:cs="Times New Roman"/>
        </w:rPr>
        <w:t xml:space="preserve">to receive an opioid prescription </w:t>
      </w:r>
      <w:r w:rsidR="007979BD" w:rsidRPr="00FD20FE">
        <w:rPr>
          <w:rFonts w:cs="Times New Roman"/>
        </w:rPr>
        <w:t xml:space="preserve">as </w:t>
      </w:r>
      <w:r w:rsidR="00067166" w:rsidRPr="00FD20FE">
        <w:rPr>
          <w:rFonts w:cs="Times New Roman"/>
        </w:rPr>
        <w:t>those</w:t>
      </w:r>
      <w:r w:rsidR="00476A4D" w:rsidRPr="00FD20FE">
        <w:rPr>
          <w:rFonts w:cs="Times New Roman"/>
        </w:rPr>
        <w:t xml:space="preserve"> </w:t>
      </w:r>
      <w:r w:rsidR="007979BD" w:rsidRPr="00FD20FE">
        <w:rPr>
          <w:rFonts w:cs="Times New Roman"/>
        </w:rPr>
        <w:t xml:space="preserve">whose acute pain transitions </w:t>
      </w:r>
      <w:r w:rsidR="00067166" w:rsidRPr="00FD20FE">
        <w:rPr>
          <w:rFonts w:cs="Times New Roman"/>
        </w:rPr>
        <w:t xml:space="preserve">to </w:t>
      </w:r>
      <w:r w:rsidR="007979BD" w:rsidRPr="00FD20FE">
        <w:rPr>
          <w:rFonts w:cs="Times New Roman"/>
        </w:rPr>
        <w:t>chronic.</w:t>
      </w:r>
    </w:p>
    <w:p w14:paraId="6F1DF397" w14:textId="52E8D7E1" w:rsidR="00844E7E" w:rsidRPr="00FD20FE" w:rsidRDefault="00BB03EE" w:rsidP="008051FD">
      <w:pPr>
        <w:ind w:firstLine="720"/>
        <w:rPr>
          <w:rFonts w:cs="Times New Roman"/>
        </w:rPr>
      </w:pPr>
      <w:r w:rsidRPr="00FD20FE">
        <w:rPr>
          <w:rFonts w:cs="Times New Roman"/>
        </w:rPr>
        <w:t>We model</w:t>
      </w:r>
      <w:r w:rsidR="00FD47AB" w:rsidRPr="00FD20FE">
        <w:rPr>
          <w:rFonts w:cs="Times New Roman"/>
        </w:rPr>
        <w:t>ed</w:t>
      </w:r>
      <w:r w:rsidRPr="00FD20FE">
        <w:rPr>
          <w:rFonts w:cs="Times New Roman"/>
        </w:rPr>
        <w:t xml:space="preserve"> </w:t>
      </w:r>
      <w:r w:rsidR="00422989" w:rsidRPr="00FD20FE">
        <w:rPr>
          <w:rFonts w:cs="Times New Roman"/>
        </w:rPr>
        <w:t xml:space="preserve">addiction through </w:t>
      </w:r>
      <w:r w:rsidR="00476A4D" w:rsidRPr="00FD20FE">
        <w:rPr>
          <w:rFonts w:cs="Times New Roman"/>
        </w:rPr>
        <w:t xml:space="preserve">diversion of pills </w:t>
      </w:r>
      <w:r w:rsidR="002D2079" w:rsidRPr="00FD20FE">
        <w:rPr>
          <w:rFonts w:cs="Times New Roman"/>
        </w:rPr>
        <w:t xml:space="preserve">only </w:t>
      </w:r>
      <w:r w:rsidR="00476A4D" w:rsidRPr="00FD20FE">
        <w:rPr>
          <w:rFonts w:cs="Times New Roman"/>
        </w:rPr>
        <w:t>to “P</w:t>
      </w:r>
      <w:r w:rsidRPr="00FD20FE">
        <w:rPr>
          <w:rFonts w:cs="Times New Roman"/>
        </w:rPr>
        <w:t>ain-free nonusers</w:t>
      </w:r>
      <w:r w:rsidR="00476A4D" w:rsidRPr="00FD20FE">
        <w:rPr>
          <w:rFonts w:cs="Times New Roman"/>
        </w:rPr>
        <w:t>”</w:t>
      </w:r>
      <w:r w:rsidR="002D2079" w:rsidRPr="00FD20FE">
        <w:rPr>
          <w:rFonts w:cs="Times New Roman"/>
        </w:rPr>
        <w:t xml:space="preserve"> </w:t>
      </w:r>
      <w:r w:rsidR="00F16C24" w:rsidRPr="00FD20FE">
        <w:rPr>
          <w:rFonts w:cs="Times New Roman"/>
        </w:rPr>
        <w:t>because</w:t>
      </w:r>
      <w:r w:rsidRPr="00FD20FE">
        <w:rPr>
          <w:rFonts w:cs="Times New Roman"/>
        </w:rPr>
        <w:t xml:space="preserve"> we assume</w:t>
      </w:r>
      <w:r w:rsidR="00FD47AB" w:rsidRPr="00FD20FE">
        <w:rPr>
          <w:rFonts w:cs="Times New Roman"/>
        </w:rPr>
        <w:t>d</w:t>
      </w:r>
      <w:r w:rsidRPr="00FD20FE">
        <w:rPr>
          <w:rFonts w:cs="Times New Roman"/>
        </w:rPr>
        <w:t xml:space="preserve"> that nonusers with pain are able to </w:t>
      </w:r>
      <w:r w:rsidR="0055673C" w:rsidRPr="00FD20FE">
        <w:rPr>
          <w:rFonts w:cs="Times New Roman"/>
        </w:rPr>
        <w:t>obtain an opioid prescription</w:t>
      </w:r>
      <w:r w:rsidRPr="00FD20FE">
        <w:rPr>
          <w:rFonts w:cs="Times New Roman"/>
        </w:rPr>
        <w:t xml:space="preserve"> directly.</w:t>
      </w:r>
      <w:r w:rsidR="00DB5A30" w:rsidRPr="00FD20FE">
        <w:rPr>
          <w:rFonts w:cs="Times New Roman"/>
        </w:rPr>
        <w:t xml:space="preserve"> </w:t>
      </w:r>
      <w:r w:rsidR="0055673C" w:rsidRPr="00FD20FE">
        <w:rPr>
          <w:rFonts w:cs="Times New Roman"/>
        </w:rPr>
        <w:t xml:space="preserve">We </w:t>
      </w:r>
      <w:r w:rsidR="009C3E5D" w:rsidRPr="00FD20FE">
        <w:rPr>
          <w:rFonts w:cs="Times New Roman"/>
        </w:rPr>
        <w:t>employed a Susceptible-Infected</w:t>
      </w:r>
      <w:r w:rsidR="0055673C" w:rsidRPr="00FD20FE">
        <w:rPr>
          <w:rFonts w:cs="Times New Roman"/>
        </w:rPr>
        <w:t xml:space="preserve"> epidemic model structure to model addiction that results from pill diversion: this is the transition from “Pain-free nonuser” to “SOUD without R</w:t>
      </w:r>
      <w:r w:rsidR="00A21E71" w:rsidRPr="00FD20FE">
        <w:rPr>
          <w:rFonts w:cs="Times New Roman"/>
        </w:rPr>
        <w:t>x</w:t>
      </w:r>
      <w:r w:rsidR="0055673C" w:rsidRPr="00FD20FE">
        <w:rPr>
          <w:rFonts w:cs="Times New Roman"/>
        </w:rPr>
        <w:t xml:space="preserve">.” </w:t>
      </w:r>
      <w:r w:rsidR="00156A22" w:rsidRPr="00FD20FE">
        <w:rPr>
          <w:rFonts w:cs="Times New Roman"/>
        </w:rPr>
        <w:t>We assume</w:t>
      </w:r>
      <w:r w:rsidR="00FD47AB" w:rsidRPr="00FD20FE">
        <w:rPr>
          <w:rFonts w:cs="Times New Roman"/>
        </w:rPr>
        <w:t>d that</w:t>
      </w:r>
      <w:r w:rsidR="00156A22" w:rsidRPr="00FD20FE">
        <w:rPr>
          <w:rFonts w:cs="Times New Roman"/>
        </w:rPr>
        <w:t xml:space="preserve"> the incidence of</w:t>
      </w:r>
      <w:r w:rsidR="00476A4D" w:rsidRPr="00FD20FE">
        <w:rPr>
          <w:rFonts w:cs="Times New Roman"/>
        </w:rPr>
        <w:t xml:space="preserve"> opioid pill addiction for “P</w:t>
      </w:r>
      <w:r w:rsidR="00156A22" w:rsidRPr="00FD20FE">
        <w:rPr>
          <w:rFonts w:cs="Times New Roman"/>
        </w:rPr>
        <w:t>ain-free nonusers</w:t>
      </w:r>
      <w:r w:rsidR="00476A4D" w:rsidRPr="00FD20FE">
        <w:rPr>
          <w:rFonts w:cs="Times New Roman"/>
        </w:rPr>
        <w:t>”</w:t>
      </w:r>
      <w:r w:rsidR="00156A22" w:rsidRPr="00FD20FE">
        <w:rPr>
          <w:rFonts w:cs="Times New Roman"/>
        </w:rPr>
        <w:t xml:space="preserve"> </w:t>
      </w:r>
      <w:r w:rsidR="0055673C" w:rsidRPr="00FD20FE">
        <w:rPr>
          <w:rFonts w:cs="Times New Roman"/>
        </w:rPr>
        <w:t>depends on</w:t>
      </w:r>
      <w:r w:rsidR="00156A22" w:rsidRPr="00FD20FE">
        <w:rPr>
          <w:rFonts w:cs="Times New Roman"/>
        </w:rPr>
        <w:t xml:space="preserve"> the size of this population, the size of the prescription holding population, and the chance of diversion leading to addiction.</w:t>
      </w:r>
      <w:r w:rsidR="00DB5A30" w:rsidRPr="00FD20FE">
        <w:rPr>
          <w:rFonts w:cs="Times New Roman"/>
        </w:rPr>
        <w:t xml:space="preserve"> </w:t>
      </w:r>
      <w:r w:rsidR="009E7CBA" w:rsidRPr="00FD20FE">
        <w:rPr>
          <w:rFonts w:cs="Times New Roman"/>
        </w:rPr>
        <w:t>We refer to “P</w:t>
      </w:r>
      <w:r w:rsidR="00156A22" w:rsidRPr="00FD20FE">
        <w:rPr>
          <w:rFonts w:cs="Times New Roman"/>
        </w:rPr>
        <w:t>ain-free nonusers</w:t>
      </w:r>
      <w:r w:rsidR="009E7CBA" w:rsidRPr="00FD20FE">
        <w:rPr>
          <w:rFonts w:cs="Times New Roman"/>
        </w:rPr>
        <w:t>”</w:t>
      </w:r>
      <w:r w:rsidR="00156A22" w:rsidRPr="00FD20FE">
        <w:rPr>
          <w:rFonts w:cs="Times New Roman"/>
        </w:rPr>
        <w:t xml:space="preserve"> as the “susceptible” population (S), and the prescription-holding population </w:t>
      </w:r>
      <w:r w:rsidR="009E7CBA" w:rsidRPr="00FD20FE">
        <w:rPr>
          <w:rFonts w:cs="Times New Roman"/>
        </w:rPr>
        <w:t>(</w:t>
      </w:r>
      <w:r w:rsidR="00847D36" w:rsidRPr="00FD20FE">
        <w:rPr>
          <w:rFonts w:cs="Times New Roman"/>
        </w:rPr>
        <w:t>“</w:t>
      </w:r>
      <w:r w:rsidR="009E7CBA" w:rsidRPr="00FD20FE">
        <w:rPr>
          <w:rFonts w:cs="Times New Roman"/>
        </w:rPr>
        <w:t xml:space="preserve">Acute pain with Rx”, “Chronic pain with Rx”, “Chronic pain SOUD with Rx”, “Pain-free SOUD with Rx”) </w:t>
      </w:r>
      <w:r w:rsidR="00156A22" w:rsidRPr="00FD20FE">
        <w:rPr>
          <w:rFonts w:cs="Times New Roman"/>
        </w:rPr>
        <w:t xml:space="preserve">as “infected” (I)—this </w:t>
      </w:r>
      <w:r w:rsidR="00F91460" w:rsidRPr="00FD20FE">
        <w:rPr>
          <w:rFonts w:cs="Times New Roman"/>
        </w:rPr>
        <w:t xml:space="preserve">latter </w:t>
      </w:r>
      <w:r w:rsidR="00156A22" w:rsidRPr="00FD20FE">
        <w:rPr>
          <w:rFonts w:cs="Times New Roman"/>
        </w:rPr>
        <w:t xml:space="preserve">population </w:t>
      </w:r>
      <w:r w:rsidR="00417BD4" w:rsidRPr="00FD20FE">
        <w:rPr>
          <w:rFonts w:cs="Times New Roman"/>
        </w:rPr>
        <w:t>is</w:t>
      </w:r>
      <w:r w:rsidR="00156A22" w:rsidRPr="00FD20FE">
        <w:rPr>
          <w:rFonts w:cs="Times New Roman"/>
        </w:rPr>
        <w:t xml:space="preserve"> essentially carriers.</w:t>
      </w:r>
      <w:r w:rsidR="00DB5A30" w:rsidRPr="00FD20FE">
        <w:rPr>
          <w:rFonts w:cs="Times New Roman"/>
        </w:rPr>
        <w:t xml:space="preserve"> </w:t>
      </w:r>
      <w:r w:rsidR="00A21E71" w:rsidRPr="00FD20FE">
        <w:rPr>
          <w:rFonts w:cs="Times New Roman"/>
        </w:rPr>
        <w:t xml:space="preserve">We let </w:t>
      </w:r>
      <w:r w:rsidR="00156A22" w:rsidRPr="00FD20FE">
        <w:rPr>
          <w:rFonts w:cs="Times New Roman"/>
          <w:i/>
        </w:rPr>
        <w:t>N</w:t>
      </w:r>
      <w:r w:rsidR="00156A22" w:rsidRPr="00FD20FE">
        <w:rPr>
          <w:rFonts w:cs="Times New Roman"/>
        </w:rPr>
        <w:t xml:space="preserve"> represent the size of the total </w:t>
      </w:r>
      <w:r w:rsidR="00A21E71" w:rsidRPr="00FD20FE">
        <w:rPr>
          <w:rFonts w:cs="Times New Roman"/>
        </w:rPr>
        <w:t>model</w:t>
      </w:r>
      <w:r w:rsidR="00156A22" w:rsidRPr="00FD20FE">
        <w:rPr>
          <w:rFonts w:cs="Times New Roman"/>
        </w:rPr>
        <w:t xml:space="preserve"> population.</w:t>
      </w:r>
      <w:r w:rsidR="00DB5A30" w:rsidRPr="00FD20FE">
        <w:rPr>
          <w:rFonts w:cs="Times New Roman"/>
        </w:rPr>
        <w:t xml:space="preserve"> </w:t>
      </w:r>
      <w:r w:rsidR="00A21E71" w:rsidRPr="00FD20FE">
        <w:rPr>
          <w:rFonts w:cs="Times New Roman"/>
        </w:rPr>
        <w:t xml:space="preserve">We let </w:t>
      </w:r>
      <w:r w:rsidR="00156A22" w:rsidRPr="00FD20FE">
        <w:rPr>
          <w:rFonts w:cs="Times New Roman" w:hint="eastAsia"/>
          <w:i/>
          <w:color w:val="000000"/>
        </w:rPr>
        <w:t>β</w:t>
      </w:r>
      <w:r w:rsidR="00156A22" w:rsidRPr="00FD20FE">
        <w:rPr>
          <w:rFonts w:cs="Times New Roman"/>
        </w:rPr>
        <w:t xml:space="preserve"> represent the product of </w:t>
      </w:r>
      <w:r w:rsidR="00847D36" w:rsidRPr="00FD20FE">
        <w:rPr>
          <w:rFonts w:cs="Times New Roman"/>
        </w:rPr>
        <w:t xml:space="preserve">(1) </w:t>
      </w:r>
      <w:r w:rsidR="00156A22" w:rsidRPr="00FD20FE">
        <w:rPr>
          <w:rFonts w:cs="Times New Roman"/>
        </w:rPr>
        <w:t xml:space="preserve">the number of interactions per person per month, </w:t>
      </w:r>
      <w:r w:rsidR="00847D36" w:rsidRPr="00FD20FE">
        <w:rPr>
          <w:rFonts w:cs="Times New Roman"/>
        </w:rPr>
        <w:t xml:space="preserve">(2) </w:t>
      </w:r>
      <w:r w:rsidR="00A21E71" w:rsidRPr="00FD20FE">
        <w:rPr>
          <w:rFonts w:cs="Times New Roman"/>
        </w:rPr>
        <w:t xml:space="preserve">the </w:t>
      </w:r>
      <w:r w:rsidR="00156A22" w:rsidRPr="00FD20FE">
        <w:rPr>
          <w:rFonts w:cs="Times New Roman"/>
        </w:rPr>
        <w:t xml:space="preserve">probability of interactions between the susceptible and infected population that result in diversion of opioids, and </w:t>
      </w:r>
      <w:r w:rsidR="00847D36" w:rsidRPr="00FD20FE">
        <w:rPr>
          <w:rFonts w:cs="Times New Roman"/>
        </w:rPr>
        <w:t xml:space="preserve">(3) </w:t>
      </w:r>
      <w:r w:rsidR="00156A22" w:rsidRPr="00FD20FE">
        <w:rPr>
          <w:rFonts w:cs="Times New Roman"/>
        </w:rPr>
        <w:t>the probability that diversion leads to addiction.</w:t>
      </w:r>
      <w:r w:rsidR="00DB5A30" w:rsidRPr="00FD20FE">
        <w:rPr>
          <w:rFonts w:cs="Times New Roman"/>
        </w:rPr>
        <w:t xml:space="preserve"> </w:t>
      </w:r>
      <w:r w:rsidR="00CF3565" w:rsidRPr="00FD20FE">
        <w:rPr>
          <w:rFonts w:cs="Times New Roman"/>
        </w:rPr>
        <w:t>With this notation, we have</w:t>
      </w:r>
    </w:p>
    <w:p w14:paraId="6536A2C8" w14:textId="1D85CDCB" w:rsidR="00844E7E" w:rsidRPr="00FD20FE" w:rsidRDefault="00844E7E" w:rsidP="00FD20FE">
      <w:pPr>
        <w:spacing w:before="60" w:after="60"/>
        <w:ind w:firstLine="720"/>
        <w:rPr>
          <w:rFonts w:cs="Times New Roman"/>
        </w:rPr>
      </w:pPr>
      <m:oMath>
        <m:r>
          <w:rPr>
            <w:rFonts w:ascii="Cambria Math" w:hAnsi="Cambria Math" w:cs="Times New Roman"/>
          </w:rPr>
          <m:t>Incidence of addiction through diversion=</m:t>
        </m:r>
        <m:r>
          <m:rPr>
            <m:nor/>
          </m:rPr>
          <w:rPr>
            <w:rFonts w:cs="Times New Roman" w:hint="eastAsia"/>
          </w:rPr>
          <m:t>β</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I*S</m:t>
            </m:r>
          </m:num>
          <m:den>
            <m:r>
              <w:rPr>
                <w:rFonts w:ascii="Cambria Math" w:hAnsi="Cambria Math" w:cs="Times New Roman"/>
              </w:rPr>
              <m:t>N</m:t>
            </m:r>
          </m:den>
        </m:f>
      </m:oMath>
      <w:r w:rsidR="00CF3565" w:rsidRPr="00FD20FE">
        <w:rPr>
          <w:rFonts w:cs="Times New Roman"/>
        </w:rPr>
        <w:t xml:space="preserve"> .</w:t>
      </w:r>
    </w:p>
    <w:p w14:paraId="02B9D961" w14:textId="2CB1660F" w:rsidR="00BB03EE" w:rsidRPr="00FD20FE" w:rsidRDefault="000340BB" w:rsidP="008051FD">
      <w:pPr>
        <w:rPr>
          <w:rFonts w:cs="Times New Roman"/>
        </w:rPr>
      </w:pPr>
      <w:r w:rsidRPr="00FD20FE">
        <w:rPr>
          <w:rFonts w:cs="Times New Roman"/>
        </w:rPr>
        <w:lastRenderedPageBreak/>
        <w:t xml:space="preserve">We </w:t>
      </w:r>
      <w:r w:rsidR="00CF3565" w:rsidRPr="00FD20FE">
        <w:rPr>
          <w:rFonts w:cs="Times New Roman"/>
        </w:rPr>
        <w:t xml:space="preserve">estimated </w:t>
      </w:r>
      <w:r w:rsidRPr="00FD20FE">
        <w:rPr>
          <w:rFonts w:cs="Times New Roman"/>
        </w:rPr>
        <w:t>the product of (1) and (2) as 0.01 interactions per month resulting in diversion of opioids to pain-free nonusers.</w:t>
      </w:r>
      <w:r w:rsidR="00E970AA" w:rsidRPr="00FD20FE">
        <w:rPr>
          <w:rFonts w:cs="Times New Roman"/>
        </w:rPr>
        <w:t xml:space="preserve"> </w:t>
      </w:r>
      <w:r w:rsidRPr="00FD20FE">
        <w:rPr>
          <w:rFonts w:cs="Times New Roman"/>
        </w:rPr>
        <w:t xml:space="preserve">We assumed that the probability of addiction for a nonuser who receives diverted opioids is 6.8%, given </w:t>
      </w:r>
      <w:r w:rsidR="00F91460" w:rsidRPr="00FD20FE">
        <w:rPr>
          <w:rFonts w:cs="Times New Roman"/>
        </w:rPr>
        <w:t xml:space="preserve">an </w:t>
      </w:r>
      <w:r w:rsidRPr="00FD20FE">
        <w:rPr>
          <w:rFonts w:cs="Times New Roman"/>
        </w:rPr>
        <w:t>18.2% probability that a non-medical opioid user becomes dependen</w:t>
      </w:r>
      <w:r w:rsidR="00B8777A" w:rsidRPr="00FD20FE">
        <w:rPr>
          <w:rFonts w:cs="Times New Roman"/>
        </w:rPr>
        <w:t>t</w:t>
      </w:r>
      <w:hyperlink w:anchor="_ENREF_21" w:tooltip="Saha, 2016 #1574" w:history="1">
        <w:r w:rsidR="00726019" w:rsidRPr="00FD20FE">
          <w:rPr>
            <w:rFonts w:cs="Times New Roman"/>
          </w:rPr>
          <w:fldChar w:fldCharType="begin"/>
        </w:r>
        <w:r w:rsidR="00726019" w:rsidRPr="00FD20FE">
          <w:rPr>
            <w:rFonts w:cs="Times New Roman"/>
          </w:rPr>
          <w:instrText xml:space="preserve"> ADDIN EN.CITE &lt;EndNote&gt;&lt;Cite&gt;&lt;Author&gt;Saha&lt;/Author&gt;&lt;Year&gt;2016&lt;/Year&gt;&lt;RecNum&gt;1574&lt;/RecNum&gt;&lt;DisplayText&gt;&lt;style face="superscript"&gt;21&lt;/style&gt;&lt;/DisplayText&gt;&lt;record&gt;&lt;rec-number&gt;1574&lt;/rec-number&gt;&lt;foreign-keys&gt;&lt;key app="EN" db-id="dazaf5eeutvxaieddtmv9tamp0es0e0r2a9e" timestamp="1497026397"&gt;1574&lt;/key&gt;&lt;/foreign-keys&gt;&lt;ref-type name="Journal Article"&gt;17&lt;/ref-type&gt;&lt;contributors&gt;&lt;authors&gt;&lt;author&gt;Saha, Tulshi D.&lt;/author&gt;&lt;author&gt;Kerridge, Bradley T.&lt;/author&gt;&lt;author&gt;Goldstein, Risë B.&lt;/author&gt;&lt;author&gt;Chou, S. Patricia&lt;/author&gt;&lt;author&gt;Zhang, Haitao&lt;/author&gt;&lt;author&gt;Jung, Jeesun&lt;/author&gt;&lt;author&gt;Pickering, Roger P.&lt;/author&gt;&lt;author&gt;Ruan, W. June&lt;/author&gt;&lt;author&gt;Smith, Sharon M.&lt;/author&gt;&lt;author&gt;Huang, Boji&lt;/author&gt;&lt;/authors&gt;&lt;/contributors&gt;&lt;titles&gt;&lt;title&gt;Nonmedical prescription opioid use and DSM-5 nonmedical prescription opioid use disorder in the United States&lt;/title&gt;&lt;secondary-title&gt;J Clin Psychiatry&lt;/secondary-title&gt;&lt;alt-title&gt;J Clin Psychiatry&lt;/alt-title&gt;&lt;/titles&gt;&lt;periodical&gt;&lt;full-title&gt;Journal of Clinical Psychiatry&lt;/full-title&gt;&lt;abbr-1&gt;J. Clin. Psychiatry&lt;/abbr-1&gt;&lt;abbr-2&gt;J Clin Psychiatry&lt;/abbr-2&gt;&lt;/periodical&gt;&lt;alt-periodical&gt;&lt;full-title&gt;Journal of Clinical Psychiatry&lt;/full-title&gt;&lt;abbr-1&gt;J. Clin. Psychiatry&lt;/abbr-1&gt;&lt;abbr-2&gt;J Clin Psychiatry&lt;/abbr-2&gt;&lt;/alt-periodical&gt;&lt;pages&gt;772-780&lt;/pages&gt;&lt;volume&gt;77&lt;/volume&gt;&lt;number&gt;6&lt;/number&gt;&lt;dates&gt;&lt;year&gt;2016&lt;/year&gt;&lt;pub-dates&gt;&lt;date&gt;Jun 22&lt;/date&gt;&lt;/pub-dates&gt;&lt;/dates&gt;&lt;isbn&gt;0160-6689&lt;/isbn&gt;&lt;urls&gt;&lt;related-urls&gt;&lt;url&gt;http://www.psychiatrist.com/jcp/article/Pages/2016/v77n06/v77n0614.aspx&lt;/url&gt;&lt;url&gt;files/6008/v77n0614.html&lt;/url&gt;&lt;/related-urls&gt;&lt;/urls&gt;&lt;electronic-resource-num&gt;10.4088/JCP.15m10386&lt;/electronic-resource-num&gt;&lt;remote-database-provider&gt;www.psychiatrist.com&lt;/remote-database-provider&gt;&lt;language&gt;English&lt;/language&gt;&lt;access-date&gt;2017/05/01/10:17:18&lt;/access-date&gt;&lt;/record&gt;&lt;/Cite&gt;&lt;/EndNote&gt;</w:instrText>
        </w:r>
        <w:r w:rsidR="00726019" w:rsidRPr="00FD20FE">
          <w:rPr>
            <w:rFonts w:cs="Times New Roman"/>
          </w:rPr>
          <w:fldChar w:fldCharType="separate"/>
        </w:r>
        <w:r w:rsidR="00726019" w:rsidRPr="00FD20FE">
          <w:rPr>
            <w:rFonts w:cs="Times New Roman"/>
            <w:noProof/>
            <w:vertAlign w:val="superscript"/>
          </w:rPr>
          <w:t>21</w:t>
        </w:r>
        <w:r w:rsidR="00726019" w:rsidRPr="00FD20FE">
          <w:rPr>
            <w:rFonts w:cs="Times New Roman"/>
          </w:rPr>
          <w:fldChar w:fldCharType="end"/>
        </w:r>
      </w:hyperlink>
      <w:r w:rsidRPr="00FD20FE">
        <w:rPr>
          <w:rFonts w:cs="Times New Roman"/>
        </w:rPr>
        <w:t xml:space="preserve"> and</w:t>
      </w:r>
      <w:r w:rsidR="00C30950" w:rsidRPr="00FD20FE">
        <w:rPr>
          <w:rFonts w:cs="Times New Roman"/>
        </w:rPr>
        <w:t xml:space="preserve"> an estimated 37% percent of </w:t>
      </w:r>
      <w:r w:rsidR="00CF3565" w:rsidRPr="00FD20FE">
        <w:rPr>
          <w:rFonts w:cs="Times New Roman"/>
        </w:rPr>
        <w:t xml:space="preserve">the population with </w:t>
      </w:r>
      <w:r w:rsidR="00C30950" w:rsidRPr="00FD20FE">
        <w:rPr>
          <w:rFonts w:cs="Times New Roman"/>
        </w:rPr>
        <w:t xml:space="preserve">opioid dependence </w:t>
      </w:r>
      <w:r w:rsidR="00CF3565" w:rsidRPr="00FD20FE">
        <w:rPr>
          <w:rFonts w:cs="Times New Roman"/>
        </w:rPr>
        <w:t>qualifying</w:t>
      </w:r>
      <w:r w:rsidR="00C30950" w:rsidRPr="00FD20FE">
        <w:rPr>
          <w:rFonts w:cs="Times New Roman"/>
        </w:rPr>
        <w:t xml:space="preserve"> as </w:t>
      </w:r>
      <w:r w:rsidR="00CF3565" w:rsidRPr="00FD20FE">
        <w:rPr>
          <w:rFonts w:cs="Times New Roman"/>
        </w:rPr>
        <w:t xml:space="preserve">having </w:t>
      </w:r>
      <w:r w:rsidR="00C30950" w:rsidRPr="00FD20FE">
        <w:rPr>
          <w:rFonts w:cs="Times New Roman"/>
        </w:rPr>
        <w:t>SOUD</w:t>
      </w:r>
      <w:r w:rsidR="00A65556" w:rsidRPr="00FD20FE">
        <w:rPr>
          <w:rFonts w:cs="Times New Roman"/>
        </w:rPr>
        <w:t xml:space="preserve"> (</w:t>
      </w:r>
      <w:r w:rsidR="00814F7C" w:rsidRPr="00FD20FE">
        <w:rPr>
          <w:rFonts w:cs="Times New Roman"/>
        </w:rPr>
        <w:t>ratio of SOUD to OUD prevalence)</w:t>
      </w:r>
      <w:r w:rsidR="00F46499" w:rsidRPr="00FD20FE">
        <w:rPr>
          <w:rFonts w:cs="Times New Roman"/>
        </w:rPr>
        <w:t>.</w:t>
      </w:r>
      <w:hyperlink w:anchor="_ENREF_41" w:tooltip="Boscarino, 2011 #1659" w:history="1">
        <w:r w:rsidR="00726019" w:rsidRPr="00FD20FE">
          <w:rPr>
            <w:rFonts w:cs="Times New Roman"/>
          </w:rPr>
          <w:fldChar w:fldCharType="begin">
            <w:fldData xml:space="preserve">PEVuZE5vdGU+PENpdGU+PEF1dGhvcj5Cb3NjYXJpbm88L0F1dGhvcj48WWVhcj4yMDExPC9ZZWFy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Cb3NjYXJpbm88L0F1dGhvcj48WWVhcj4yMDExPC9ZZWFy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41</w:t>
        </w:r>
        <w:r w:rsidR="00726019" w:rsidRPr="00FD20FE">
          <w:rPr>
            <w:rFonts w:cs="Times New Roman"/>
          </w:rPr>
          <w:fldChar w:fldCharType="end"/>
        </w:r>
      </w:hyperlink>
      <w:r w:rsidR="002374A3" w:rsidRPr="00FD20FE">
        <w:rPr>
          <w:rFonts w:cs="Times New Roman"/>
        </w:rPr>
        <w:t xml:space="preserve"> </w:t>
      </w:r>
    </w:p>
    <w:p w14:paraId="1715EE37" w14:textId="2414ABE8" w:rsidR="00422989" w:rsidRPr="00FD20FE" w:rsidRDefault="00422989" w:rsidP="008051FD">
      <w:pPr>
        <w:rPr>
          <w:rFonts w:cs="Times New Roman"/>
          <w:highlight w:val="lightGray"/>
        </w:rPr>
      </w:pPr>
      <w:r w:rsidRPr="00FD20FE">
        <w:rPr>
          <w:rFonts w:cs="Times New Roman"/>
        </w:rPr>
        <w:tab/>
        <w:t>In addition to diversion of pills to pain-free nonusers, we model</w:t>
      </w:r>
      <w:r w:rsidR="00CF3565" w:rsidRPr="00FD20FE">
        <w:rPr>
          <w:rFonts w:cs="Times New Roman"/>
        </w:rPr>
        <w:t>ed</w:t>
      </w:r>
      <w:r w:rsidRPr="00FD20FE">
        <w:rPr>
          <w:rFonts w:cs="Times New Roman"/>
        </w:rPr>
        <w:t xml:space="preserve"> diversion of pills from the prescription-holding populations to the </w:t>
      </w:r>
      <w:r w:rsidR="00551169" w:rsidRPr="00FD20FE">
        <w:rPr>
          <w:rFonts w:cs="Times New Roman"/>
        </w:rPr>
        <w:t>“</w:t>
      </w:r>
      <w:r w:rsidRPr="00FD20FE">
        <w:rPr>
          <w:rFonts w:cs="Times New Roman"/>
        </w:rPr>
        <w:t>SOUD without Rx</w:t>
      </w:r>
      <w:r w:rsidR="00551169" w:rsidRPr="00FD20FE">
        <w:rPr>
          <w:rFonts w:cs="Times New Roman"/>
        </w:rPr>
        <w:t>”</w:t>
      </w:r>
      <w:r w:rsidRPr="00FD20FE">
        <w:rPr>
          <w:rFonts w:cs="Times New Roman"/>
        </w:rPr>
        <w:t xml:space="preserve"> population.</w:t>
      </w:r>
      <w:r w:rsidR="00DB5A30" w:rsidRPr="00FD20FE">
        <w:rPr>
          <w:rFonts w:cs="Times New Roman"/>
        </w:rPr>
        <w:t xml:space="preserve"> </w:t>
      </w:r>
      <w:r w:rsidRPr="00FD20FE">
        <w:rPr>
          <w:rFonts w:cs="Times New Roman"/>
        </w:rPr>
        <w:t>We assume</w:t>
      </w:r>
      <w:r w:rsidR="00695ED7" w:rsidRPr="00FD20FE">
        <w:rPr>
          <w:rFonts w:cs="Times New Roman"/>
        </w:rPr>
        <w:t>d</w:t>
      </w:r>
      <w:r w:rsidRPr="00FD20FE">
        <w:rPr>
          <w:rFonts w:cs="Times New Roman"/>
        </w:rPr>
        <w:t xml:space="preserve"> that in order to sustain their addiction, </w:t>
      </w:r>
      <w:r w:rsidR="005D4E18" w:rsidRPr="00FD20FE">
        <w:rPr>
          <w:rFonts w:cs="Times New Roman"/>
        </w:rPr>
        <w:t>“</w:t>
      </w:r>
      <w:r w:rsidRPr="00FD20FE">
        <w:rPr>
          <w:rFonts w:cs="Times New Roman"/>
        </w:rPr>
        <w:t>SOUD without Rx</w:t>
      </w:r>
      <w:r w:rsidR="005D4E18" w:rsidRPr="00FD20FE">
        <w:rPr>
          <w:rFonts w:cs="Times New Roman"/>
        </w:rPr>
        <w:t>”</w:t>
      </w:r>
      <w:r w:rsidRPr="00FD20FE">
        <w:rPr>
          <w:rFonts w:cs="Times New Roman"/>
        </w:rPr>
        <w:t xml:space="preserve"> individuals must re</w:t>
      </w:r>
      <w:r w:rsidR="00613A08" w:rsidRPr="00FD20FE">
        <w:rPr>
          <w:rFonts w:cs="Times New Roman"/>
        </w:rPr>
        <w:t>ceive pills through diversion</w:t>
      </w:r>
      <w:r w:rsidR="00695ED7" w:rsidRPr="00FD20FE">
        <w:rPr>
          <w:rFonts w:cs="Times New Roman"/>
        </w:rPr>
        <w:t>.</w:t>
      </w:r>
      <w:r w:rsidR="00613A08" w:rsidRPr="00FD20FE">
        <w:rPr>
          <w:rFonts w:cs="Times New Roman"/>
        </w:rPr>
        <w:t xml:space="preserve"> </w:t>
      </w:r>
      <w:r w:rsidR="00695ED7" w:rsidRPr="00FD20FE">
        <w:rPr>
          <w:rFonts w:cs="Times New Roman"/>
        </w:rPr>
        <w:t>W</w:t>
      </w:r>
      <w:r w:rsidR="005D4E18" w:rsidRPr="00FD20FE">
        <w:rPr>
          <w:rFonts w:cs="Times New Roman"/>
        </w:rPr>
        <w:t>e</w:t>
      </w:r>
      <w:r w:rsidRPr="00FD20FE">
        <w:rPr>
          <w:rFonts w:cs="Times New Roman"/>
        </w:rPr>
        <w:t xml:space="preserve"> use</w:t>
      </w:r>
      <w:r w:rsidR="00695ED7" w:rsidRPr="00FD20FE">
        <w:rPr>
          <w:rFonts w:cs="Times New Roman"/>
        </w:rPr>
        <w:t>d</w:t>
      </w:r>
      <w:r w:rsidRPr="00FD20FE">
        <w:rPr>
          <w:rFonts w:cs="Times New Roman"/>
        </w:rPr>
        <w:t xml:space="preserve"> </w:t>
      </w:r>
      <w:r w:rsidR="005D4E18" w:rsidRPr="00FD20FE">
        <w:rPr>
          <w:rFonts w:cs="Times New Roman"/>
        </w:rPr>
        <w:t xml:space="preserve">the </w:t>
      </w:r>
      <w:r w:rsidRPr="00FD20FE">
        <w:rPr>
          <w:rFonts w:cs="Times New Roman"/>
        </w:rPr>
        <w:t xml:space="preserve">size of the prescription holding population as a proxy for the quantity </w:t>
      </w:r>
      <w:r w:rsidR="004B4F5A" w:rsidRPr="00FD20FE">
        <w:rPr>
          <w:rFonts w:cs="Times New Roman"/>
        </w:rPr>
        <w:t xml:space="preserve">of </w:t>
      </w:r>
      <w:r w:rsidRPr="00FD20FE">
        <w:rPr>
          <w:rFonts w:cs="Times New Roman"/>
        </w:rPr>
        <w:t xml:space="preserve">pills available to be diverted to the </w:t>
      </w:r>
      <w:r w:rsidR="005D4E18" w:rsidRPr="00FD20FE">
        <w:rPr>
          <w:rFonts w:cs="Times New Roman"/>
        </w:rPr>
        <w:t>“</w:t>
      </w:r>
      <w:r w:rsidRPr="00FD20FE">
        <w:rPr>
          <w:rFonts w:cs="Times New Roman"/>
        </w:rPr>
        <w:t xml:space="preserve">SOUD without </w:t>
      </w:r>
      <w:r w:rsidR="00613A08" w:rsidRPr="00FD20FE">
        <w:rPr>
          <w:rFonts w:cs="Times New Roman"/>
        </w:rPr>
        <w:t>Rx</w:t>
      </w:r>
      <w:r w:rsidR="005D4E18" w:rsidRPr="00FD20FE">
        <w:rPr>
          <w:rFonts w:cs="Times New Roman"/>
        </w:rPr>
        <w:t>”</w:t>
      </w:r>
      <w:r w:rsidRPr="00FD20FE">
        <w:rPr>
          <w:rFonts w:cs="Times New Roman"/>
        </w:rPr>
        <w:t xml:space="preserve"> population</w:t>
      </w:r>
      <w:r w:rsidR="00695ED7" w:rsidRPr="00FD20FE">
        <w:rPr>
          <w:rFonts w:cs="Times New Roman"/>
        </w:rPr>
        <w:t xml:space="preserve"> and </w:t>
      </w:r>
      <w:r w:rsidRPr="00FD20FE">
        <w:rPr>
          <w:rFonts w:cs="Times New Roman"/>
        </w:rPr>
        <w:t>assume</w:t>
      </w:r>
      <w:r w:rsidR="00695ED7" w:rsidRPr="00FD20FE">
        <w:rPr>
          <w:rFonts w:cs="Times New Roman"/>
        </w:rPr>
        <w:t>d</w:t>
      </w:r>
      <w:r w:rsidRPr="00FD20FE">
        <w:rPr>
          <w:rFonts w:cs="Times New Roman"/>
        </w:rPr>
        <w:t xml:space="preserve"> a linear relationship between the quantity </w:t>
      </w:r>
      <w:r w:rsidR="004B4F5A" w:rsidRPr="00FD20FE">
        <w:rPr>
          <w:rFonts w:cs="Times New Roman"/>
        </w:rPr>
        <w:t xml:space="preserve">of </w:t>
      </w:r>
      <w:r w:rsidRPr="00FD20FE">
        <w:rPr>
          <w:rFonts w:cs="Times New Roman"/>
        </w:rPr>
        <w:t xml:space="preserve">pills available </w:t>
      </w:r>
      <w:r w:rsidR="00695ED7" w:rsidRPr="00FD20FE">
        <w:rPr>
          <w:rFonts w:cs="Times New Roman"/>
        </w:rPr>
        <w:t xml:space="preserve">for diversion </w:t>
      </w:r>
      <w:r w:rsidRPr="00FD20FE">
        <w:rPr>
          <w:rFonts w:cs="Times New Roman"/>
        </w:rPr>
        <w:t>and the number of prescri</w:t>
      </w:r>
      <w:r w:rsidR="00613A08" w:rsidRPr="00FD20FE">
        <w:rPr>
          <w:rFonts w:cs="Times New Roman"/>
        </w:rPr>
        <w:t>ption holders</w:t>
      </w:r>
      <w:r w:rsidR="00695ED7" w:rsidRPr="00FD20FE">
        <w:rPr>
          <w:rFonts w:cs="Times New Roman"/>
        </w:rPr>
        <w:t>.</w:t>
      </w:r>
      <w:hyperlink w:anchor="_ENREF_42" w:tooltip="Dasgupta, 2006 #1690" w:history="1">
        <w:r w:rsidR="00726019" w:rsidRPr="00FD20FE">
          <w:rPr>
            <w:rFonts w:cs="Times New Roman"/>
          </w:rPr>
          <w:fldChar w:fldCharType="begin">
            <w:fldData xml:space="preserve">PEVuZE5vdGU+PENpdGU+PEF1dGhvcj5EYXNndXB0YTwvQXV0aG9yPjxZZWFyPjIwMDY8L1llYXI+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EzNS0xNDI8L3BhZ2VzPjx2b2x1bWU+ODI8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EYXNndXB0YTwvQXV0aG9yPjxZZWFyPjIwMDY8L1llYXI+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EzNS0xNDI8L3BhZ2VzPjx2b2x1bWU+ODI8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42</w:t>
        </w:r>
        <w:r w:rsidR="00726019" w:rsidRPr="00FD20FE">
          <w:rPr>
            <w:rFonts w:cs="Times New Roman"/>
          </w:rPr>
          <w:fldChar w:fldCharType="end"/>
        </w:r>
      </w:hyperlink>
      <w:r w:rsidR="00E970AA" w:rsidRPr="00FD20FE">
        <w:rPr>
          <w:rFonts w:cs="Times New Roman"/>
        </w:rPr>
        <w:t xml:space="preserve"> </w:t>
      </w:r>
      <w:r w:rsidR="00695ED7" w:rsidRPr="00FD20FE">
        <w:rPr>
          <w:rFonts w:cs="Times New Roman"/>
        </w:rPr>
        <w:t>We</w:t>
      </w:r>
      <w:r w:rsidR="00613A08" w:rsidRPr="00FD20FE">
        <w:rPr>
          <w:rFonts w:cs="Times New Roman"/>
        </w:rPr>
        <w:t xml:space="preserve"> model</w:t>
      </w:r>
      <w:r w:rsidR="00695ED7" w:rsidRPr="00FD20FE">
        <w:rPr>
          <w:rFonts w:cs="Times New Roman"/>
        </w:rPr>
        <w:t>ed</w:t>
      </w:r>
      <w:r w:rsidR="00613A08" w:rsidRPr="00FD20FE">
        <w:rPr>
          <w:rFonts w:cs="Times New Roman"/>
        </w:rPr>
        <w:t xml:space="preserve"> a constant proportionally factor between the size of the prescription holding populations and the maximum number of individuals in the </w:t>
      </w:r>
      <w:r w:rsidR="00D83540" w:rsidRPr="00FD20FE">
        <w:rPr>
          <w:rFonts w:cs="Times New Roman"/>
        </w:rPr>
        <w:t>“</w:t>
      </w:r>
      <w:r w:rsidR="00613A08" w:rsidRPr="00FD20FE">
        <w:rPr>
          <w:rFonts w:cs="Times New Roman"/>
        </w:rPr>
        <w:t>SOUD without Rx</w:t>
      </w:r>
      <w:r w:rsidR="00D83540" w:rsidRPr="00FD20FE">
        <w:rPr>
          <w:rFonts w:cs="Times New Roman"/>
        </w:rPr>
        <w:t>”</w:t>
      </w:r>
      <w:r w:rsidR="00613A08" w:rsidRPr="00FD20FE">
        <w:rPr>
          <w:rFonts w:cs="Times New Roman"/>
        </w:rPr>
        <w:t xml:space="preserve"> </w:t>
      </w:r>
      <w:r w:rsidR="00695ED7" w:rsidRPr="00FD20FE">
        <w:rPr>
          <w:rFonts w:cs="Times New Roman"/>
        </w:rPr>
        <w:t>state</w:t>
      </w:r>
      <w:r w:rsidR="00613A08" w:rsidRPr="00FD20FE">
        <w:rPr>
          <w:rFonts w:cs="Times New Roman"/>
        </w:rPr>
        <w:t>.</w:t>
      </w:r>
      <w:r w:rsidR="00D83540" w:rsidRPr="00FD20FE">
        <w:rPr>
          <w:rFonts w:cs="Times New Roman"/>
        </w:rPr>
        <w:t xml:space="preserve"> </w:t>
      </w:r>
      <w:r w:rsidR="00574155" w:rsidRPr="00FD20FE">
        <w:rPr>
          <w:rFonts w:cs="Times New Roman"/>
        </w:rPr>
        <w:t>W</w:t>
      </w:r>
      <w:r w:rsidR="006C52A2" w:rsidRPr="00FD20FE">
        <w:rPr>
          <w:rFonts w:cs="Times New Roman"/>
        </w:rPr>
        <w:t>e d</w:t>
      </w:r>
      <w:r w:rsidR="004B4F5A" w:rsidRPr="00FD20FE">
        <w:rPr>
          <w:rFonts w:cs="Times New Roman"/>
        </w:rPr>
        <w:t>id</w:t>
      </w:r>
      <w:r w:rsidR="006C52A2" w:rsidRPr="00FD20FE">
        <w:rPr>
          <w:rFonts w:cs="Times New Roman"/>
        </w:rPr>
        <w:t xml:space="preserve"> not model an instantaneous effect </w:t>
      </w:r>
      <w:r w:rsidR="004B4F5A" w:rsidRPr="00FD20FE">
        <w:rPr>
          <w:rFonts w:cs="Times New Roman"/>
        </w:rPr>
        <w:t xml:space="preserve">of changes in </w:t>
      </w:r>
      <w:r w:rsidR="00C92CC9" w:rsidRPr="00FD20FE">
        <w:rPr>
          <w:rFonts w:cs="Times New Roman"/>
        </w:rPr>
        <w:t>the quantity of pill</w:t>
      </w:r>
      <w:r w:rsidR="004B4F5A" w:rsidRPr="00FD20FE">
        <w:rPr>
          <w:rFonts w:cs="Times New Roman"/>
        </w:rPr>
        <w:t>s</w:t>
      </w:r>
      <w:r w:rsidR="00C92CC9" w:rsidRPr="00FD20FE">
        <w:rPr>
          <w:rFonts w:cs="Times New Roman"/>
        </w:rPr>
        <w:t xml:space="preserve"> </w:t>
      </w:r>
      <w:r w:rsidR="004B4F5A" w:rsidRPr="00FD20FE">
        <w:rPr>
          <w:rFonts w:cs="Times New Roman"/>
        </w:rPr>
        <w:t xml:space="preserve">prescribed on changes in the number </w:t>
      </w:r>
      <w:r w:rsidR="00C92CC9" w:rsidRPr="00FD20FE">
        <w:rPr>
          <w:rFonts w:cs="Times New Roman"/>
        </w:rPr>
        <w:t>“SOUD without Rx” individuals</w:t>
      </w:r>
      <w:r w:rsidR="00574155" w:rsidRPr="00FD20FE">
        <w:rPr>
          <w:rFonts w:cs="Times New Roman"/>
        </w:rPr>
        <w:t xml:space="preserve"> but instead </w:t>
      </w:r>
      <w:r w:rsidR="004B4F5A" w:rsidRPr="00FD20FE">
        <w:rPr>
          <w:rFonts w:cs="Times New Roman"/>
        </w:rPr>
        <w:t>assumed</w:t>
      </w:r>
      <w:r w:rsidR="006C52A2" w:rsidRPr="00FD20FE">
        <w:rPr>
          <w:rFonts w:cs="Times New Roman"/>
        </w:rPr>
        <w:t xml:space="preserve"> a one-year lag in the relationship between the size of the prescription-holding populations and the number of individuals able to be sustained as </w:t>
      </w:r>
      <w:r w:rsidR="00D83540" w:rsidRPr="00FD20FE">
        <w:rPr>
          <w:rFonts w:cs="Times New Roman"/>
        </w:rPr>
        <w:t>“</w:t>
      </w:r>
      <w:r w:rsidR="006C52A2" w:rsidRPr="00FD20FE">
        <w:rPr>
          <w:rFonts w:cs="Times New Roman"/>
        </w:rPr>
        <w:t>SOUD without Rx</w:t>
      </w:r>
      <w:r w:rsidR="00F767E7" w:rsidRPr="00FD20FE">
        <w:rPr>
          <w:rFonts w:cs="Times New Roman"/>
        </w:rPr>
        <w:t>.”</w:t>
      </w:r>
      <w:r w:rsidR="00DB5A30" w:rsidRPr="00FD20FE">
        <w:rPr>
          <w:rFonts w:cs="Times New Roman"/>
        </w:rPr>
        <w:t xml:space="preserve"> </w:t>
      </w:r>
      <w:r w:rsidR="006C52A2" w:rsidRPr="00FD20FE">
        <w:rPr>
          <w:rFonts w:cs="Times New Roman"/>
        </w:rPr>
        <w:t xml:space="preserve">We </w:t>
      </w:r>
      <w:r w:rsidR="00202321" w:rsidRPr="00FD20FE">
        <w:rPr>
          <w:rFonts w:cs="Times New Roman"/>
        </w:rPr>
        <w:t xml:space="preserve">did </w:t>
      </w:r>
      <w:r w:rsidR="006C52A2" w:rsidRPr="00FD20FE">
        <w:rPr>
          <w:rFonts w:cs="Times New Roman"/>
        </w:rPr>
        <w:t xml:space="preserve">this because </w:t>
      </w:r>
      <w:r w:rsidR="00574155" w:rsidRPr="00FD20FE">
        <w:rPr>
          <w:rFonts w:cs="Times New Roman"/>
        </w:rPr>
        <w:t xml:space="preserve">when </w:t>
      </w:r>
      <w:r w:rsidR="006C52A2" w:rsidRPr="00FD20FE">
        <w:rPr>
          <w:rFonts w:cs="Times New Roman"/>
        </w:rPr>
        <w:t xml:space="preserve">the supply of </w:t>
      </w:r>
      <w:r w:rsidR="004B4F5A" w:rsidRPr="00FD20FE">
        <w:rPr>
          <w:rFonts w:cs="Times New Roman"/>
        </w:rPr>
        <w:t xml:space="preserve">prescribed </w:t>
      </w:r>
      <w:r w:rsidR="006C52A2" w:rsidRPr="00FD20FE">
        <w:rPr>
          <w:rFonts w:cs="Times New Roman"/>
        </w:rPr>
        <w:t xml:space="preserve">pills </w:t>
      </w:r>
      <w:r w:rsidR="00574155" w:rsidRPr="00FD20FE">
        <w:rPr>
          <w:rFonts w:cs="Times New Roman"/>
        </w:rPr>
        <w:t>drops</w:t>
      </w:r>
      <w:r w:rsidR="006C52A2" w:rsidRPr="00FD20FE">
        <w:rPr>
          <w:rFonts w:cs="Times New Roman"/>
        </w:rPr>
        <w:t xml:space="preserve"> there will still be excess </w:t>
      </w:r>
      <w:r w:rsidR="004B4F5A" w:rsidRPr="00FD20FE">
        <w:rPr>
          <w:rFonts w:cs="Times New Roman"/>
        </w:rPr>
        <w:t>pills</w:t>
      </w:r>
      <w:r w:rsidR="006C52A2" w:rsidRPr="00FD20FE">
        <w:rPr>
          <w:rFonts w:cs="Times New Roman"/>
        </w:rPr>
        <w:t xml:space="preserve"> that will not be immediately consumed.</w:t>
      </w:r>
      <w:r w:rsidR="00C00309" w:rsidRPr="00FD20FE">
        <w:rPr>
          <w:rFonts w:cs="Times New Roman"/>
        </w:rPr>
        <w:t xml:space="preserve"> </w:t>
      </w:r>
      <w:r w:rsidR="00081330" w:rsidRPr="00FD20FE">
        <w:rPr>
          <w:rFonts w:cs="Times New Roman"/>
        </w:rPr>
        <w:t>We assumed that t</w:t>
      </w:r>
      <w:r w:rsidR="006C52A2" w:rsidRPr="00FD20FE">
        <w:rPr>
          <w:rFonts w:cs="Times New Roman"/>
        </w:rPr>
        <w:t xml:space="preserve">he proportionality factor between the maximum </w:t>
      </w:r>
      <w:r w:rsidR="00B64119" w:rsidRPr="00FD20FE">
        <w:rPr>
          <w:rFonts w:cs="Times New Roman"/>
        </w:rPr>
        <w:t xml:space="preserve">possible size of the </w:t>
      </w:r>
      <w:r w:rsidR="00D83540" w:rsidRPr="00FD20FE">
        <w:rPr>
          <w:rFonts w:cs="Times New Roman"/>
        </w:rPr>
        <w:t>“</w:t>
      </w:r>
      <w:r w:rsidR="006C52A2" w:rsidRPr="00FD20FE">
        <w:rPr>
          <w:rFonts w:cs="Times New Roman"/>
        </w:rPr>
        <w:t>SOUD without Rx</w:t>
      </w:r>
      <w:r w:rsidR="00D83540" w:rsidRPr="00FD20FE">
        <w:rPr>
          <w:rFonts w:cs="Times New Roman"/>
        </w:rPr>
        <w:t>”</w:t>
      </w:r>
      <w:r w:rsidR="006C52A2" w:rsidRPr="00FD20FE">
        <w:rPr>
          <w:rFonts w:cs="Times New Roman"/>
        </w:rPr>
        <w:t xml:space="preserve"> population and the size of the prescription-hold</w:t>
      </w:r>
      <w:r w:rsidR="00AF3F58" w:rsidRPr="00FD20FE">
        <w:rPr>
          <w:rFonts w:cs="Times New Roman"/>
        </w:rPr>
        <w:t>ing populations one year prior is constant</w:t>
      </w:r>
      <w:r w:rsidR="00D83540" w:rsidRPr="00FD20FE">
        <w:rPr>
          <w:rFonts w:cs="Times New Roman"/>
        </w:rPr>
        <w:t xml:space="preserve"> for the duration of the model</w:t>
      </w:r>
      <w:r w:rsidR="00081330" w:rsidRPr="00FD20FE">
        <w:rPr>
          <w:rFonts w:cs="Times New Roman"/>
        </w:rPr>
        <w:t>ed</w:t>
      </w:r>
      <w:r w:rsidR="00AF3F58" w:rsidRPr="00FD20FE">
        <w:rPr>
          <w:rFonts w:cs="Times New Roman"/>
        </w:rPr>
        <w:t xml:space="preserve"> time horizon and equal to the ratio of the size of the </w:t>
      </w:r>
      <w:r w:rsidR="008E351E" w:rsidRPr="00FD20FE">
        <w:rPr>
          <w:rFonts w:cs="Times New Roman"/>
        </w:rPr>
        <w:t>“</w:t>
      </w:r>
      <w:r w:rsidR="00AF3F58" w:rsidRPr="00FD20FE">
        <w:rPr>
          <w:rFonts w:cs="Times New Roman"/>
        </w:rPr>
        <w:t>SOUD without Rx</w:t>
      </w:r>
      <w:r w:rsidR="008E351E" w:rsidRPr="00FD20FE">
        <w:rPr>
          <w:rFonts w:cs="Times New Roman"/>
        </w:rPr>
        <w:t>”</w:t>
      </w:r>
      <w:r w:rsidR="00AF3F58" w:rsidRPr="00FD20FE">
        <w:rPr>
          <w:rFonts w:cs="Times New Roman"/>
        </w:rPr>
        <w:t xml:space="preserve"> p</w:t>
      </w:r>
      <w:r w:rsidR="00081330" w:rsidRPr="00FD20FE">
        <w:rPr>
          <w:rFonts w:cs="Times New Roman"/>
        </w:rPr>
        <w:t xml:space="preserve">opulation </w:t>
      </w:r>
      <w:r w:rsidR="008E351E" w:rsidRPr="00FD20FE">
        <w:rPr>
          <w:rFonts w:cs="Times New Roman"/>
        </w:rPr>
        <w:t xml:space="preserve">at the start of the </w:t>
      </w:r>
      <w:r w:rsidR="00AF3F58" w:rsidRPr="00FD20FE">
        <w:rPr>
          <w:rFonts w:cs="Times New Roman"/>
        </w:rPr>
        <w:t>time horizon to the size of the population of prescription holders one year before the model start year.</w:t>
      </w:r>
      <w:r w:rsidR="00DB5A30" w:rsidRPr="00FD20FE">
        <w:rPr>
          <w:rFonts w:cs="Times New Roman"/>
        </w:rPr>
        <w:t xml:space="preserve"> </w:t>
      </w:r>
      <w:r w:rsidR="00AF3F58" w:rsidRPr="00FD20FE">
        <w:rPr>
          <w:rFonts w:cs="Times New Roman"/>
        </w:rPr>
        <w:t>W</w:t>
      </w:r>
      <w:r w:rsidR="00081330" w:rsidRPr="00FD20FE">
        <w:rPr>
          <w:rFonts w:cs="Times New Roman"/>
        </w:rPr>
        <w:t xml:space="preserve">e used </w:t>
      </w:r>
      <w:r w:rsidR="006C52A2" w:rsidRPr="00FD20FE">
        <w:rPr>
          <w:rFonts w:cs="Times New Roman"/>
        </w:rPr>
        <w:t>IMS Health</w:t>
      </w:r>
      <w:r w:rsidR="00081330" w:rsidRPr="00FD20FE">
        <w:rPr>
          <w:rFonts w:cs="Times New Roman"/>
        </w:rPr>
        <w:t>’s reported 4.6% per year</w:t>
      </w:r>
      <w:r w:rsidR="006C52A2" w:rsidRPr="00FD20FE">
        <w:rPr>
          <w:rFonts w:cs="Times New Roman"/>
        </w:rPr>
        <w:t xml:space="preserve"> decline in opioid prescriptions </w:t>
      </w:r>
      <w:r w:rsidR="00E21A13" w:rsidRPr="00FD20FE">
        <w:rPr>
          <w:rFonts w:cs="Times New Roman"/>
        </w:rPr>
        <w:t>from 2012 through 201</w:t>
      </w:r>
      <w:r w:rsidR="00C162C3" w:rsidRPr="00FD20FE">
        <w:rPr>
          <w:rFonts w:cs="Times New Roman"/>
        </w:rPr>
        <w:t>5</w:t>
      </w:r>
      <w:hyperlink w:anchor="_ENREF_36" w:tooltip="Goodnough, 2016 #1329" w:history="1">
        <w:r w:rsidR="00726019" w:rsidRPr="00FD20FE">
          <w:rPr>
            <w:rFonts w:cs="Times New Roman"/>
          </w:rPr>
          <w:fldChar w:fldCharType="begin"/>
        </w:r>
        <w:r w:rsidR="00726019" w:rsidRPr="00FD20FE">
          <w:rPr>
            <w:rFonts w:cs="Times New Roman"/>
          </w:rPr>
          <w:instrText xml:space="preserve"> ADDIN EN.CITE &lt;EndNote&gt;&lt;Cite&gt;&lt;Author&gt;Goodnough&lt;/Author&gt;&lt;Year&gt;2016&lt;/Year&gt;&lt;RecNum&gt;1329&lt;/RecNum&gt;&lt;DisplayText&gt;&lt;style face="superscript"&gt;36&lt;/style&gt;&lt;/DisplayText&gt;&lt;record&gt;&lt;rec-number&gt;1329&lt;/rec-number&gt;&lt;foreign-keys&gt;&lt;key app="EN" db-id="dazaf5eeutvxaieddtmv9tamp0es0e0r2a9e" timestamp="1497026396"&gt;1329&lt;/key&gt;&lt;/foreign-keys&gt;&lt;ref-type name="Newspaper Article"&gt;23&lt;/ref-type&gt;&lt;contributors&gt;&lt;authors&gt;&lt;author&gt;Goodnough, Abby&lt;/author&gt;&lt;author&gt;Tavernise, Sabrina&lt;/author&gt;&lt;/authors&gt;&lt;/contributors&gt;&lt;titles&gt;&lt;title&gt;Opioid prescriptions drop for first time in two decades&lt;/title&gt;&lt;secondary-title&gt;NY Times&lt;/secondary-title&gt;&lt;/titles&gt;&lt;keywords&gt;&lt;keyword&gt;Addiction (Psychology)&lt;/keyword&gt;&lt;keyword&gt;Drug Abuse and Traffic&lt;/keyword&gt;&lt;keyword&gt;Drugs (Pharmaceuticals)&lt;/keyword&gt;&lt;keyword&gt;IMS Health&lt;/keyword&gt;&lt;keyword&gt;OxyContin (Drug)&lt;/keyword&gt;&lt;keyword&gt;Pain-Relieving Drugs&lt;/keyword&gt;&lt;/keywords&gt;&lt;dates&gt;&lt;year&gt;2016&lt;/year&gt;&lt;pub-dates&gt;&lt;date&gt;May 20&lt;/date&gt;&lt;/pub-dates&gt;&lt;/dates&gt;&lt;isbn&gt;0362-4331&lt;/isbn&gt;&lt;urls&gt;&lt;related-urls&gt;&lt;url&gt;http://www.nytimes.com/2016/05/21/health/opioid-prescriptions-drop-for-first-time-in-two-decades.html&lt;/url&gt;&lt;url&gt;files/4958/opioid-prescriptions-drop-for-first-time-in-two-decades.html&lt;/url&gt;&lt;/related-urls&gt;&lt;/urls&gt;&lt;remote-database-provider&gt;NYTimes.com&lt;/remote-database-provider&gt;&lt;access-date&gt;2016/07/07/17:57:54&lt;/access-date&gt;&lt;/record&gt;&lt;/Cite&gt;&lt;/EndNote&gt;</w:instrText>
        </w:r>
        <w:r w:rsidR="00726019" w:rsidRPr="00FD20FE">
          <w:rPr>
            <w:rFonts w:cs="Times New Roman"/>
          </w:rPr>
          <w:fldChar w:fldCharType="separate"/>
        </w:r>
        <w:r w:rsidR="00726019" w:rsidRPr="00FD20FE">
          <w:rPr>
            <w:rFonts w:cs="Times New Roman"/>
            <w:noProof/>
            <w:vertAlign w:val="superscript"/>
          </w:rPr>
          <w:t>36</w:t>
        </w:r>
        <w:r w:rsidR="00726019" w:rsidRPr="00FD20FE">
          <w:rPr>
            <w:rFonts w:cs="Times New Roman"/>
          </w:rPr>
          <w:fldChar w:fldCharType="end"/>
        </w:r>
      </w:hyperlink>
      <w:r w:rsidR="00E21A13" w:rsidRPr="00FD20FE">
        <w:rPr>
          <w:rFonts w:cs="Times New Roman"/>
        </w:rPr>
        <w:t xml:space="preserve"> and </w:t>
      </w:r>
      <w:r w:rsidR="006C52A2" w:rsidRPr="00FD20FE">
        <w:rPr>
          <w:rFonts w:cs="Times New Roman"/>
        </w:rPr>
        <w:t>assume</w:t>
      </w:r>
      <w:r w:rsidR="00E21A13" w:rsidRPr="00FD20FE">
        <w:rPr>
          <w:rFonts w:cs="Times New Roman"/>
        </w:rPr>
        <w:t>d</w:t>
      </w:r>
      <w:r w:rsidR="006C52A2" w:rsidRPr="00FD20FE">
        <w:rPr>
          <w:rFonts w:cs="Times New Roman"/>
        </w:rPr>
        <w:t xml:space="preserve"> a proportional decline in the number of prescription holders to approximate the number of prescription holders one year prior to the model start.</w:t>
      </w:r>
      <w:r w:rsidR="00DB5A30" w:rsidRPr="00FD20FE">
        <w:rPr>
          <w:rFonts w:cs="Times New Roman"/>
        </w:rPr>
        <w:t xml:space="preserve"> </w:t>
      </w:r>
      <w:r w:rsidR="009E4526" w:rsidRPr="00FD20FE">
        <w:rPr>
          <w:rFonts w:cs="Times New Roman"/>
        </w:rPr>
        <w:t xml:space="preserve">If the number </w:t>
      </w:r>
      <w:r w:rsidR="00B64119" w:rsidRPr="00FD20FE">
        <w:rPr>
          <w:rFonts w:cs="Times New Roman"/>
        </w:rPr>
        <w:t xml:space="preserve">of individuals </w:t>
      </w:r>
      <w:r w:rsidR="009E4526" w:rsidRPr="00FD20FE">
        <w:rPr>
          <w:rFonts w:cs="Times New Roman"/>
        </w:rPr>
        <w:t xml:space="preserve">able to be sustained in the </w:t>
      </w:r>
      <w:r w:rsidR="008E351E" w:rsidRPr="00FD20FE">
        <w:rPr>
          <w:rFonts w:cs="Times New Roman"/>
        </w:rPr>
        <w:t>“</w:t>
      </w:r>
      <w:r w:rsidR="009E4526" w:rsidRPr="00FD20FE">
        <w:rPr>
          <w:rFonts w:cs="Times New Roman"/>
        </w:rPr>
        <w:t>SOUD without Rx</w:t>
      </w:r>
      <w:r w:rsidR="008E351E" w:rsidRPr="00FD20FE">
        <w:rPr>
          <w:rFonts w:cs="Times New Roman"/>
        </w:rPr>
        <w:t>”</w:t>
      </w:r>
      <w:r w:rsidR="009E4526" w:rsidRPr="00FD20FE">
        <w:rPr>
          <w:rFonts w:cs="Times New Roman"/>
        </w:rPr>
        <w:t xml:space="preserve"> state is exceeded, the </w:t>
      </w:r>
      <w:r w:rsidR="00422B4B" w:rsidRPr="00FD20FE">
        <w:rPr>
          <w:rFonts w:cs="Times New Roman"/>
        </w:rPr>
        <w:t>remainder</w:t>
      </w:r>
      <w:r w:rsidR="009E4526" w:rsidRPr="00FD20FE">
        <w:rPr>
          <w:rFonts w:cs="Times New Roman"/>
        </w:rPr>
        <w:t xml:space="preserve"> </w:t>
      </w:r>
      <w:r w:rsidR="00422B4B" w:rsidRPr="00FD20FE">
        <w:rPr>
          <w:rFonts w:cs="Times New Roman"/>
        </w:rPr>
        <w:t>must</w:t>
      </w:r>
      <w:r w:rsidR="009E4526" w:rsidRPr="00FD20FE">
        <w:rPr>
          <w:rFonts w:cs="Times New Roman"/>
        </w:rPr>
        <w:t xml:space="preserve"> </w:t>
      </w:r>
      <w:r w:rsidR="00422B4B" w:rsidRPr="00FD20FE">
        <w:rPr>
          <w:rFonts w:cs="Times New Roman"/>
        </w:rPr>
        <w:t>enroll in</w:t>
      </w:r>
      <w:r w:rsidR="009E4526" w:rsidRPr="00FD20FE">
        <w:rPr>
          <w:rFonts w:cs="Times New Roman"/>
        </w:rPr>
        <w:t xml:space="preserve"> </w:t>
      </w:r>
      <w:r w:rsidR="0078359B" w:rsidRPr="00FD20FE">
        <w:rPr>
          <w:rFonts w:cs="Times New Roman"/>
        </w:rPr>
        <w:t>MAT</w:t>
      </w:r>
      <w:r w:rsidR="008E351E" w:rsidRPr="00FD20FE">
        <w:rPr>
          <w:rFonts w:cs="Times New Roman"/>
        </w:rPr>
        <w:t xml:space="preserve"> (“SOUD in </w:t>
      </w:r>
      <w:r w:rsidR="0078359B" w:rsidRPr="00FD20FE">
        <w:rPr>
          <w:rFonts w:cs="Times New Roman"/>
        </w:rPr>
        <w:t>MAT</w:t>
      </w:r>
      <w:r w:rsidR="008E351E" w:rsidRPr="00FD20FE">
        <w:rPr>
          <w:rFonts w:cs="Times New Roman"/>
        </w:rPr>
        <w:t>”)</w:t>
      </w:r>
      <w:r w:rsidR="009E4526" w:rsidRPr="00FD20FE">
        <w:rPr>
          <w:rFonts w:cs="Times New Roman"/>
        </w:rPr>
        <w:t>, desist</w:t>
      </w:r>
      <w:r w:rsidR="008E351E" w:rsidRPr="00FD20FE">
        <w:rPr>
          <w:rFonts w:cs="Times New Roman"/>
        </w:rPr>
        <w:t xml:space="preserve"> </w:t>
      </w:r>
      <w:r w:rsidR="00422B4B" w:rsidRPr="00FD20FE">
        <w:rPr>
          <w:rFonts w:cs="Times New Roman"/>
        </w:rPr>
        <w:t xml:space="preserve">use </w:t>
      </w:r>
      <w:r w:rsidR="008E351E" w:rsidRPr="00FD20FE">
        <w:rPr>
          <w:rFonts w:cs="Times New Roman"/>
        </w:rPr>
        <w:t>(“Pain-free nonuser” or “Chronic pain nonuser”)</w:t>
      </w:r>
      <w:r w:rsidR="009E4526" w:rsidRPr="00FD20FE">
        <w:rPr>
          <w:rFonts w:cs="Times New Roman"/>
        </w:rPr>
        <w:t>, or escalate to heroin use</w:t>
      </w:r>
      <w:r w:rsidR="008E351E" w:rsidRPr="00FD20FE">
        <w:rPr>
          <w:rFonts w:cs="Times New Roman"/>
        </w:rPr>
        <w:t xml:space="preserve"> (“SHUD”)</w:t>
      </w:r>
      <w:r w:rsidR="009E4526" w:rsidRPr="00FD20FE">
        <w:rPr>
          <w:rFonts w:cs="Times New Roman"/>
        </w:rPr>
        <w:t>.</w:t>
      </w:r>
      <w:r w:rsidR="00DB5A30" w:rsidRPr="00FD20FE">
        <w:rPr>
          <w:rFonts w:cs="Times New Roman"/>
        </w:rPr>
        <w:t xml:space="preserve"> </w:t>
      </w:r>
      <w:r w:rsidR="009E4526" w:rsidRPr="00FD20FE">
        <w:rPr>
          <w:rFonts w:cs="Times New Roman"/>
        </w:rPr>
        <w:t xml:space="preserve">We </w:t>
      </w:r>
      <w:r w:rsidR="00422B4B" w:rsidRPr="00FD20FE">
        <w:rPr>
          <w:rFonts w:cs="Times New Roman"/>
        </w:rPr>
        <w:t>approximate</w:t>
      </w:r>
      <w:r w:rsidR="00B64119" w:rsidRPr="00FD20FE">
        <w:rPr>
          <w:rFonts w:cs="Times New Roman"/>
        </w:rPr>
        <w:t>d</w:t>
      </w:r>
      <w:r w:rsidR="009E4526" w:rsidRPr="00FD20FE">
        <w:rPr>
          <w:rFonts w:cs="Times New Roman"/>
        </w:rPr>
        <w:t xml:space="preserve"> the relative likelihood of each of these </w:t>
      </w:r>
      <w:r w:rsidR="00467646" w:rsidRPr="00FD20FE">
        <w:rPr>
          <w:rFonts w:cs="Times New Roman"/>
        </w:rPr>
        <w:t xml:space="preserve">transitions </w:t>
      </w:r>
      <w:r w:rsidR="00E12E3E" w:rsidRPr="00FD20FE">
        <w:rPr>
          <w:rFonts w:cs="Times New Roman"/>
        </w:rPr>
        <w:t>using expert opinion</w:t>
      </w:r>
      <w:r w:rsidR="00574155" w:rsidRPr="00FD20FE">
        <w:rPr>
          <w:rFonts w:cs="Times New Roman"/>
        </w:rPr>
        <w:t xml:space="preserve"> (K. Humphre</w:t>
      </w:r>
      <w:r w:rsidR="0056411C" w:rsidRPr="00FD20FE">
        <w:rPr>
          <w:rFonts w:cs="Times New Roman"/>
        </w:rPr>
        <w:t>y</w:t>
      </w:r>
      <w:r w:rsidR="00574155" w:rsidRPr="00FD20FE">
        <w:rPr>
          <w:rFonts w:cs="Times New Roman"/>
        </w:rPr>
        <w:t>s)</w:t>
      </w:r>
      <w:r w:rsidR="00AD56BF" w:rsidRPr="00FD20FE">
        <w:rPr>
          <w:rFonts w:cs="Times New Roman"/>
        </w:rPr>
        <w:t>.</w:t>
      </w:r>
      <w:r w:rsidR="00DB5A30" w:rsidRPr="00FD20FE">
        <w:rPr>
          <w:rFonts w:cs="Times New Roman"/>
        </w:rPr>
        <w:t xml:space="preserve"> </w:t>
      </w:r>
      <w:r w:rsidR="00A91732" w:rsidRPr="00FD20FE">
        <w:rPr>
          <w:rFonts w:cs="Times New Roman"/>
        </w:rPr>
        <w:t>In addition to “forced” escalation to “SHUD”, we assume</w:t>
      </w:r>
      <w:r w:rsidR="00467646" w:rsidRPr="00FD20FE">
        <w:rPr>
          <w:rFonts w:cs="Times New Roman"/>
        </w:rPr>
        <w:t>d</w:t>
      </w:r>
      <w:r w:rsidR="00A91732" w:rsidRPr="00FD20FE">
        <w:rPr>
          <w:rFonts w:cs="Times New Roman"/>
        </w:rPr>
        <w:t xml:space="preserve"> a baseline rate of escalation from the “SOUD without Rx” state </w:t>
      </w:r>
      <w:r w:rsidR="00F1256D" w:rsidRPr="00FD20FE">
        <w:rPr>
          <w:rFonts w:cs="Times New Roman"/>
        </w:rPr>
        <w:t>independent of opioid pill availability</w:t>
      </w:r>
      <w:r w:rsidR="00A91732" w:rsidRPr="00FD20FE">
        <w:rPr>
          <w:rFonts w:cs="Times New Roman"/>
        </w:rPr>
        <w:t>.</w:t>
      </w:r>
      <w:r w:rsidR="00F1256D" w:rsidRPr="00FD20FE">
        <w:rPr>
          <w:rFonts w:cs="Times New Roman"/>
        </w:rPr>
        <w:t xml:space="preserve"> W</w:t>
      </w:r>
      <w:r w:rsidR="00AD56BF" w:rsidRPr="00FD20FE">
        <w:rPr>
          <w:rFonts w:cs="Times New Roman"/>
        </w:rPr>
        <w:t xml:space="preserve">e </w:t>
      </w:r>
      <w:r w:rsidR="003374FD" w:rsidRPr="00FD20FE">
        <w:rPr>
          <w:rFonts w:cs="Times New Roman"/>
        </w:rPr>
        <w:t>approximated</w:t>
      </w:r>
      <w:r w:rsidR="00F1256D" w:rsidRPr="00FD20FE">
        <w:rPr>
          <w:rFonts w:cs="Times New Roman"/>
        </w:rPr>
        <w:t xml:space="preserve"> the baseline rate of escalation </w:t>
      </w:r>
      <w:r w:rsidR="00C9100B" w:rsidRPr="00FD20FE">
        <w:rPr>
          <w:rFonts w:cs="Times New Roman"/>
        </w:rPr>
        <w:t xml:space="preserve">based on </w:t>
      </w:r>
      <w:r w:rsidR="0085113A" w:rsidRPr="00FD20FE">
        <w:rPr>
          <w:rFonts w:cs="Times New Roman"/>
        </w:rPr>
        <w:t xml:space="preserve">one study’s reported </w:t>
      </w:r>
      <w:r w:rsidR="00C9100B" w:rsidRPr="00FD20FE">
        <w:rPr>
          <w:rFonts w:cs="Times New Roman"/>
        </w:rPr>
        <w:t xml:space="preserve">10% </w:t>
      </w:r>
      <w:r w:rsidR="0085113A" w:rsidRPr="00FD20FE">
        <w:rPr>
          <w:rFonts w:cs="Times New Roman"/>
        </w:rPr>
        <w:t xml:space="preserve">rate of heroin </w:t>
      </w:r>
      <w:r w:rsidR="00C035FE" w:rsidRPr="00FD20FE">
        <w:rPr>
          <w:rFonts w:cs="Times New Roman"/>
        </w:rPr>
        <w:t>initiation</w:t>
      </w:r>
      <w:r w:rsidR="0085113A" w:rsidRPr="00FD20FE">
        <w:rPr>
          <w:rFonts w:cs="Times New Roman"/>
        </w:rPr>
        <w:t xml:space="preserve"> </w:t>
      </w:r>
      <w:r w:rsidR="004178C7" w:rsidRPr="00FD20FE">
        <w:rPr>
          <w:rFonts w:cs="Times New Roman"/>
        </w:rPr>
        <w:t xml:space="preserve">over 30 months </w:t>
      </w:r>
      <w:r w:rsidR="00C035FE" w:rsidRPr="00FD20FE">
        <w:rPr>
          <w:rFonts w:cs="Times New Roman"/>
        </w:rPr>
        <w:t>among</w:t>
      </w:r>
      <w:r w:rsidR="0085113A" w:rsidRPr="00FD20FE">
        <w:rPr>
          <w:rFonts w:cs="Times New Roman"/>
        </w:rPr>
        <w:t xml:space="preserve"> </w:t>
      </w:r>
      <w:r w:rsidR="00C035FE" w:rsidRPr="00FD20FE">
        <w:rPr>
          <w:rFonts w:cs="Times New Roman"/>
        </w:rPr>
        <w:t xml:space="preserve">prescription </w:t>
      </w:r>
      <w:r w:rsidR="000A33A6" w:rsidRPr="00FD20FE">
        <w:rPr>
          <w:rFonts w:cs="Times New Roman"/>
        </w:rPr>
        <w:t>opioid-</w:t>
      </w:r>
      <w:r w:rsidR="00C035FE" w:rsidRPr="00FD20FE">
        <w:rPr>
          <w:rFonts w:cs="Times New Roman"/>
        </w:rPr>
        <w:t>dependent individuals</w:t>
      </w:r>
      <w:r w:rsidR="0085113A" w:rsidRPr="00FD20FE">
        <w:rPr>
          <w:rFonts w:cs="Times New Roman"/>
        </w:rPr>
        <w:t xml:space="preserve"> enrolled in MAT</w:t>
      </w:r>
      <w:r w:rsidR="00FF4378" w:rsidRPr="00FD20FE">
        <w:rPr>
          <w:rFonts w:cs="Times New Roman"/>
        </w:rPr>
        <w:t>,</w:t>
      </w:r>
      <w:hyperlink w:anchor="_ENREF_29" w:tooltip="Weiss, 2015 #1702" w:history="1">
        <w:r w:rsidR="00726019" w:rsidRPr="00FD20FE">
          <w:rPr>
            <w:rFonts w:cs="Times New Roman"/>
          </w:rPr>
          <w:fldChar w:fldCharType="begin"/>
        </w:r>
        <w:r w:rsidR="00726019" w:rsidRPr="00FD20FE">
          <w:rPr>
            <w:rFonts w:cs="Times New Roman"/>
          </w:rPr>
          <w:instrText xml:space="preserve"> ADDIN EN.CITE &lt;EndNote&gt;&lt;Cite&gt;&lt;Author&gt;Weiss&lt;/Author&gt;&lt;Year&gt;2015&lt;/Year&gt;&lt;RecNum&gt;1702&lt;/RecNum&gt;&lt;DisplayText&gt;&lt;style face="superscript"&gt;29&lt;/style&gt;&lt;/DisplayText&gt;&lt;record&gt;&lt;rec-number&gt;1702&lt;/rec-number&gt;&lt;foreign-keys&gt;&lt;key app="EN" db-id="dazaf5eeutvxaieddtmv9tamp0es0e0r2a9e" timestamp="1511905467"&gt;1702&lt;/key&gt;&lt;/foreign-keys&gt;&lt;ref-type name="Journal Article"&gt;17&lt;/ref-type&gt;&lt;contributors&gt;&lt;authors&gt;&lt;author&gt;Weiss, Roger D.&lt;/author&gt;&lt;author&gt;Potter, Jennifer Sharpe&lt;/author&gt;&lt;author&gt;Griffin, Margaret L.&lt;/author&gt;&lt;author&gt;Provost, Scott E.&lt;/author&gt;&lt;author&gt;Fitzmaurice, Garrett D.&lt;/author&gt;&lt;author&gt;McDermott, Katherine A.&lt;/author&gt;&lt;author&gt;Srisarajivakul, Emily N.&lt;/author&gt;&lt;author&gt;Dodd, Dorian R.&lt;/author&gt;&lt;author&gt;Dreifuss, Jessica A.&lt;/author&gt;&lt;author&gt;McHugh, R. Kathryn&lt;/author&gt;&lt;author&gt;Carroll, Kathleen M.&lt;/author&gt;&lt;/authors&gt;&lt;/contributors&gt;&lt;titles&gt;&lt;title&gt;Long-term outcomes from the National Drug Abuse Treatment Clinical Trials Network Prescription Opioid Addiction Treatment Study&lt;/title&gt;&lt;secondary-title&gt;Drug Alcohol Depend&lt;/secondary-title&gt;&lt;alt-title&gt;Drug Alcohol Depend&lt;/alt-title&gt;&lt;/titles&gt;&lt;periodical&gt;&lt;full-title&gt;Drug and Alcohol Dependence&lt;/full-title&gt;&lt;abbr-1&gt;Drug Alcohol Depend.&lt;/abbr-1&gt;&lt;abbr-2&gt;Drug Alcohol Depend&lt;/abbr-2&gt;&lt;abbr-3&gt;Drug &amp;amp; Alcohol Dependence&lt;/abbr-3&gt;&lt;/periodical&gt;&lt;alt-periodical&gt;&lt;full-title&gt;Drug and Alcohol Dependence&lt;/full-title&gt;&lt;abbr-1&gt;Drug Alcohol Depend.&lt;/abbr-1&gt;&lt;abbr-2&gt;Drug Alcohol Depend&lt;/abbr-2&gt;&lt;abbr-3&gt;Drug &amp;amp; Alcohol Dependence&lt;/abbr-3&gt;&lt;/alt-periodical&gt;&lt;pages&gt;112-119&lt;/pages&gt;&lt;volume&gt;150&lt;/volume&gt;&lt;dates&gt;&lt;year&gt;2015&lt;/year&gt;&lt;pub-dates&gt;&lt;date&gt;May 1&lt;/date&gt;&lt;/pub-dates&gt;&lt;/dates&gt;&lt;isbn&gt;0376-8716&lt;/isbn&gt;&lt;urls&gt;&lt;related-urls&gt;&lt;url&gt;https://www.ncbi.nlm.nih.gov/pmc/articles/PMC4407806/&lt;/url&gt;&lt;/related-urls&gt;&lt;/urls&gt;&lt;electronic-resource-num&gt;10.1016/j.drugalcdep.2015.02.030&lt;/electronic-resource-num&gt;&lt;remote-database-provider&gt;PubMed Central&lt;/remote-database-provider&gt;&lt;/record&gt;&lt;/Cite&gt;&lt;/EndNote&gt;</w:instrText>
        </w:r>
        <w:r w:rsidR="00726019" w:rsidRPr="00FD20FE">
          <w:rPr>
            <w:rFonts w:cs="Times New Roman"/>
          </w:rPr>
          <w:fldChar w:fldCharType="separate"/>
        </w:r>
        <w:r w:rsidR="00726019" w:rsidRPr="00FD20FE">
          <w:rPr>
            <w:rFonts w:cs="Times New Roman"/>
            <w:noProof/>
            <w:vertAlign w:val="superscript"/>
          </w:rPr>
          <w:t>29</w:t>
        </w:r>
        <w:r w:rsidR="00726019" w:rsidRPr="00FD20FE">
          <w:rPr>
            <w:rFonts w:cs="Times New Roman"/>
          </w:rPr>
          <w:fldChar w:fldCharType="end"/>
        </w:r>
      </w:hyperlink>
      <w:r w:rsidR="00C9100B" w:rsidRPr="00FD20FE">
        <w:rPr>
          <w:rFonts w:cs="Times New Roman"/>
        </w:rPr>
        <w:t xml:space="preserve"> </w:t>
      </w:r>
      <w:r w:rsidR="00FF4378" w:rsidRPr="00FD20FE">
        <w:rPr>
          <w:rFonts w:cs="Times New Roman"/>
        </w:rPr>
        <w:t>but assuming a higher rate of escalation among the total SOUD population</w:t>
      </w:r>
      <w:r w:rsidR="00795B0C" w:rsidRPr="00FD20FE">
        <w:rPr>
          <w:rFonts w:cs="Times New Roman"/>
        </w:rPr>
        <w:t xml:space="preserve"> and some degree of underreporting in the study</w:t>
      </w:r>
      <w:r w:rsidR="00FF4378" w:rsidRPr="00FD20FE">
        <w:rPr>
          <w:rFonts w:cs="Times New Roman"/>
        </w:rPr>
        <w:t>. Since we</w:t>
      </w:r>
      <w:r w:rsidR="00C035FE" w:rsidRPr="00FD20FE">
        <w:rPr>
          <w:rFonts w:cs="Times New Roman"/>
        </w:rPr>
        <w:t xml:space="preserve"> </w:t>
      </w:r>
      <w:r w:rsidR="005B549E" w:rsidRPr="00FD20FE">
        <w:rPr>
          <w:rFonts w:cs="Times New Roman"/>
        </w:rPr>
        <w:t xml:space="preserve">assumed </w:t>
      </w:r>
      <w:r w:rsidR="001E712A" w:rsidRPr="00FD20FE">
        <w:rPr>
          <w:rFonts w:cs="Times New Roman"/>
        </w:rPr>
        <w:t xml:space="preserve">that only individuals </w:t>
      </w:r>
      <w:r w:rsidR="00C9100B" w:rsidRPr="00FD20FE">
        <w:rPr>
          <w:rFonts w:cs="Times New Roman"/>
        </w:rPr>
        <w:t>in the</w:t>
      </w:r>
      <w:r w:rsidR="001E712A" w:rsidRPr="00FD20FE">
        <w:rPr>
          <w:rFonts w:cs="Times New Roman"/>
        </w:rPr>
        <w:t xml:space="preserve"> “SOUD without Rx”</w:t>
      </w:r>
      <w:r w:rsidR="00EE27F0" w:rsidRPr="00FD20FE">
        <w:rPr>
          <w:rFonts w:cs="Times New Roman"/>
        </w:rPr>
        <w:t xml:space="preserve"> </w:t>
      </w:r>
      <w:r w:rsidR="00C9100B" w:rsidRPr="00FD20FE">
        <w:rPr>
          <w:rFonts w:cs="Times New Roman"/>
        </w:rPr>
        <w:t xml:space="preserve">compartment </w:t>
      </w:r>
      <w:r w:rsidR="00EE27F0" w:rsidRPr="00FD20FE">
        <w:rPr>
          <w:rFonts w:cs="Times New Roman"/>
        </w:rPr>
        <w:t>escalate to heroin use</w:t>
      </w:r>
      <w:r w:rsidR="00FF4378" w:rsidRPr="00FD20FE">
        <w:rPr>
          <w:rFonts w:cs="Times New Roman"/>
        </w:rPr>
        <w:t xml:space="preserve">, we </w:t>
      </w:r>
      <w:r w:rsidR="00C9100B" w:rsidRPr="00FD20FE">
        <w:rPr>
          <w:rFonts w:cs="Times New Roman"/>
        </w:rPr>
        <w:t>use</w:t>
      </w:r>
      <w:r w:rsidR="00FF4378" w:rsidRPr="00FD20FE">
        <w:rPr>
          <w:rFonts w:cs="Times New Roman"/>
        </w:rPr>
        <w:t>d</w:t>
      </w:r>
      <w:r w:rsidR="00C9100B" w:rsidRPr="00FD20FE">
        <w:rPr>
          <w:rFonts w:cs="Times New Roman"/>
        </w:rPr>
        <w:t xml:space="preserve"> model calibration to arrive at a monthly chance of escalation among </w:t>
      </w:r>
      <w:r w:rsidR="00FF4378" w:rsidRPr="00FD20FE">
        <w:rPr>
          <w:rFonts w:cs="Times New Roman"/>
        </w:rPr>
        <w:t>the</w:t>
      </w:r>
      <w:r w:rsidR="00C9100B" w:rsidRPr="00FD20FE">
        <w:rPr>
          <w:rFonts w:cs="Times New Roman"/>
        </w:rPr>
        <w:t xml:space="preserve"> </w:t>
      </w:r>
      <w:r w:rsidR="00FF4378" w:rsidRPr="00FD20FE">
        <w:rPr>
          <w:rFonts w:cs="Times New Roman"/>
        </w:rPr>
        <w:t xml:space="preserve">“SOUD without Rx” </w:t>
      </w:r>
      <w:r w:rsidR="00C9100B" w:rsidRPr="00FD20FE">
        <w:rPr>
          <w:rFonts w:cs="Times New Roman"/>
        </w:rPr>
        <w:t xml:space="preserve">population </w:t>
      </w:r>
      <w:r w:rsidR="00FF4378" w:rsidRPr="00FD20FE">
        <w:rPr>
          <w:rFonts w:cs="Times New Roman"/>
        </w:rPr>
        <w:t>to account for the overall approximated</w:t>
      </w:r>
      <w:r w:rsidR="00C9100B" w:rsidRPr="00FD20FE">
        <w:rPr>
          <w:rFonts w:cs="Times New Roman"/>
        </w:rPr>
        <w:t xml:space="preserve"> rate of escalation from SOUD to SHUD</w:t>
      </w:r>
      <w:r w:rsidR="00C62FA5" w:rsidRPr="00FD20FE">
        <w:rPr>
          <w:rFonts w:cs="Times New Roman"/>
        </w:rPr>
        <w:t>.</w:t>
      </w:r>
    </w:p>
    <w:p w14:paraId="03DDE06D" w14:textId="5BFE4E75" w:rsidR="009532FE" w:rsidRPr="00FD20FE" w:rsidRDefault="009E49DF" w:rsidP="008051FD">
      <w:pPr>
        <w:ind w:firstLine="720"/>
        <w:rPr>
          <w:rFonts w:cs="Times New Roman"/>
        </w:rPr>
      </w:pPr>
      <w:r w:rsidRPr="00FD20FE">
        <w:rPr>
          <w:rFonts w:cs="Times New Roman"/>
          <w:i/>
        </w:rPr>
        <w:t>Desistance</w:t>
      </w:r>
      <w:r w:rsidR="006049D3" w:rsidRPr="00FD20FE">
        <w:rPr>
          <w:rFonts w:cs="Times New Roman"/>
          <w:i/>
        </w:rPr>
        <w:t xml:space="preserve"> and treatment</w:t>
      </w:r>
      <w:r w:rsidR="00DB5A30" w:rsidRPr="00FD20FE">
        <w:rPr>
          <w:rFonts w:cs="Times New Roman"/>
        </w:rPr>
        <w:t xml:space="preserve"> </w:t>
      </w:r>
      <w:r w:rsidR="005E7CB7" w:rsidRPr="00FD20FE">
        <w:rPr>
          <w:rFonts w:cs="Times New Roman"/>
        </w:rPr>
        <w:t>For simplicity, we model</w:t>
      </w:r>
      <w:r w:rsidR="00300794" w:rsidRPr="00FD20FE">
        <w:rPr>
          <w:rFonts w:cs="Times New Roman"/>
        </w:rPr>
        <w:t>ed</w:t>
      </w:r>
      <w:r w:rsidR="005E7CB7" w:rsidRPr="00FD20FE">
        <w:rPr>
          <w:rFonts w:cs="Times New Roman"/>
        </w:rPr>
        <w:t xml:space="preserve"> desistance as </w:t>
      </w:r>
      <w:r w:rsidR="00EA6D6A" w:rsidRPr="00FD20FE">
        <w:rPr>
          <w:rFonts w:cs="Times New Roman"/>
        </w:rPr>
        <w:t>cessation of</w:t>
      </w:r>
      <w:r w:rsidR="005E7CB7" w:rsidRPr="00FD20FE">
        <w:rPr>
          <w:rFonts w:cs="Times New Roman"/>
        </w:rPr>
        <w:t xml:space="preserve"> all opioid use</w:t>
      </w:r>
      <w:r w:rsidR="00300794" w:rsidRPr="00FD20FE">
        <w:rPr>
          <w:rFonts w:cs="Times New Roman"/>
        </w:rPr>
        <w:t xml:space="preserve">. </w:t>
      </w:r>
      <w:r w:rsidR="00431053" w:rsidRPr="00FD20FE">
        <w:rPr>
          <w:rFonts w:cs="Times New Roman"/>
        </w:rPr>
        <w:t>We found no consistent data on rates of desistance from opioid use among individuals with addiction, so we approximated these values assuming very low rates of recovery, given the relapsing nature of disease and limited successful recovery</w:t>
      </w:r>
      <w:r w:rsidR="0057269F" w:rsidRPr="00FD20FE">
        <w:rPr>
          <w:rFonts w:cs="Times New Roman"/>
        </w:rPr>
        <w:t>,</w:t>
      </w:r>
      <w:r w:rsidR="00431053" w:rsidRPr="00FD20FE">
        <w:rPr>
          <w:rFonts w:cs="Times New Roman"/>
        </w:rPr>
        <w:t xml:space="preserve"> especially for those who do not receive at least one year of MAT</w:t>
      </w:r>
      <w:r w:rsidR="00AE1295" w:rsidRPr="00FD20FE">
        <w:rPr>
          <w:rFonts w:cs="Times New Roman"/>
        </w:rPr>
        <w:t>.</w:t>
      </w:r>
      <w:hyperlink w:anchor="_ENREF_43" w:tooltip="Marcovitz, 2016 #1701" w:history="1">
        <w:r w:rsidR="00726019" w:rsidRPr="00FD20FE">
          <w:rPr>
            <w:rFonts w:cs="Times New Roman"/>
          </w:rPr>
          <w:fldChar w:fldCharType="begin">
            <w:fldData xml:space="preserve">PEVuZE5vdGU+PENpdGU+PEF1dGhvcj5NYXJjb3ZpdHo8L0F1dGhvcj48WWVhcj4yMDE2PC9ZZWFy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Y4OS05NTwvcGFnZXM+PHZvbHVtZT4yODQ8L3ZvbHVtZT48bnVtYmVy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=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NYXJjb3ZpdHo8L0F1dGhvcj48WWVhcj4yMDE2PC9ZZWFy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Y4OS05NTwvcGFnZXM+PHZvbHVtZT4yODQ8L3ZvbHVtZT48bnVtYmVy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=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43-45</w:t>
        </w:r>
        <w:r w:rsidR="00726019" w:rsidRPr="00FD20FE">
          <w:rPr>
            <w:rFonts w:cs="Times New Roman"/>
          </w:rPr>
          <w:fldChar w:fldCharType="end"/>
        </w:r>
      </w:hyperlink>
      <w:r w:rsidR="00AE1295" w:rsidRPr="00FD20FE">
        <w:rPr>
          <w:rFonts w:cs="Times New Roman"/>
        </w:rPr>
        <w:t xml:space="preserve"> </w:t>
      </w:r>
      <w:r w:rsidR="00F63EAF" w:rsidRPr="00FD20FE">
        <w:rPr>
          <w:rFonts w:cs="Times New Roman"/>
        </w:rPr>
        <w:t xml:space="preserve">We assumed a 1% </w:t>
      </w:r>
      <w:r w:rsidR="0057269F" w:rsidRPr="00FD20FE">
        <w:rPr>
          <w:rFonts w:cs="Times New Roman"/>
        </w:rPr>
        <w:t xml:space="preserve">monthly desistance </w:t>
      </w:r>
      <w:r w:rsidR="00F63EAF" w:rsidRPr="00FD20FE">
        <w:rPr>
          <w:rFonts w:cs="Times New Roman"/>
        </w:rPr>
        <w:t>rate of individuals with SOUD in MAT.</w:t>
      </w:r>
      <w:hyperlink w:anchor="_ENREF_29" w:tooltip="Weiss, 2015 #1702" w:history="1">
        <w:r w:rsidR="00726019" w:rsidRPr="00FD20FE">
          <w:rPr>
            <w:rFonts w:cs="Times New Roman"/>
          </w:rPr>
          <w:fldChar w:fldCharType="begin"/>
        </w:r>
        <w:r w:rsidR="00726019" w:rsidRPr="00FD20FE">
          <w:rPr>
            <w:rFonts w:cs="Times New Roman"/>
          </w:rPr>
          <w:instrText xml:space="preserve"> ADDIN EN.CITE &lt;EndNote&gt;&lt;Cite&gt;&lt;Author&gt;Weiss&lt;/Author&gt;&lt;Year&gt;2015&lt;/Year&gt;&lt;RecNum&gt;1702&lt;/RecNum&gt;&lt;DisplayText&gt;&lt;style face="superscript"&gt;29&lt;/style&gt;&lt;/DisplayText&gt;&lt;record&gt;&lt;rec-number&gt;1702&lt;/rec-number&gt;&lt;foreign-keys&gt;&lt;key app="EN" db-id="dazaf5eeutvxaieddtmv9tamp0es0e0r2a9e" timestamp="1511905467"&gt;1702&lt;/key&gt;&lt;/foreign-keys&gt;&lt;ref-type name="Journal Article"&gt;17&lt;/ref-type&gt;&lt;contributors&gt;&lt;authors&gt;&lt;author&gt;Weiss, Roger D.&lt;/author&gt;&lt;author&gt;Potter, Jennifer Sharpe&lt;/author&gt;&lt;author&gt;Griffin, Margaret L.&lt;/author&gt;&lt;author&gt;Provost, Scott E.&lt;/author&gt;&lt;author&gt;Fitzmaurice, Garrett D.&lt;/author&gt;&lt;author&gt;McDermott, Katherine A.&lt;/author&gt;&lt;author&gt;Srisarajivakul, Emily N.&lt;/author&gt;&lt;author&gt;Dodd, Dorian R.&lt;/author&gt;&lt;author&gt;Dreifuss, Jessica A.&lt;/author&gt;&lt;author&gt;McHugh, R. Kathryn&lt;/author&gt;&lt;author&gt;Carroll, Kathleen M.&lt;/author&gt;&lt;/authors&gt;&lt;/contributors&gt;&lt;titles&gt;&lt;title&gt;Long-term outcomes from the National Drug Abuse Treatment Clinical Trials Network Prescription Opioid Addiction Treatment Study&lt;/title&gt;&lt;secondary-title&gt;Drug Alcohol Depend&lt;/secondary-title&gt;&lt;alt-title&gt;Drug Alcohol Depend&lt;/alt-title&gt;&lt;/titles&gt;&lt;periodical&gt;&lt;full-title&gt;Drug and Alcohol Dependence&lt;/full-title&gt;&lt;abbr-1&gt;Drug Alcohol Depend.&lt;/abbr-1&gt;&lt;abbr-2&gt;Drug Alcohol Depend&lt;/abbr-2&gt;&lt;abbr-3&gt;Drug &amp;amp; Alcohol Dependence&lt;/abbr-3&gt;&lt;/periodical&gt;&lt;alt-periodical&gt;&lt;full-title&gt;Drug and Alcohol Dependence&lt;/full-title&gt;&lt;abbr-1&gt;Drug Alcohol Depend.&lt;/abbr-1&gt;&lt;abbr-2&gt;Drug Alcohol Depend&lt;/abbr-2&gt;&lt;abbr-3&gt;Drug &amp;amp; Alcohol Dependence&lt;/abbr-3&gt;&lt;/alt-periodical&gt;&lt;pages&gt;112-119&lt;/pages&gt;&lt;volume&gt;150&lt;/volume&gt;&lt;dates&gt;&lt;year&gt;2015&lt;/year&gt;&lt;pub-dates&gt;&lt;date&gt;May 1&lt;/date&gt;&lt;/pub-dates&gt;&lt;/dates&gt;&lt;isbn&gt;0376-8716&lt;/isbn&gt;&lt;urls&gt;&lt;related-urls&gt;&lt;url&gt;https://www.ncbi.nlm.nih.gov/pmc/articles/PMC4407806/&lt;/url&gt;&lt;/related-urls&gt;&lt;/urls&gt;&lt;electronic-resource-num&gt;10.1016/j.drugalcdep.2015.02.030&lt;/electronic-resource-num&gt;&lt;remote-database-provider&gt;PubMed Central&lt;/remote-database-provider&gt;&lt;/record&gt;&lt;/Cite&gt;&lt;/EndNote&gt;</w:instrText>
        </w:r>
        <w:r w:rsidR="00726019" w:rsidRPr="00FD20FE">
          <w:rPr>
            <w:rFonts w:cs="Times New Roman"/>
          </w:rPr>
          <w:fldChar w:fldCharType="separate"/>
        </w:r>
        <w:r w:rsidR="00726019" w:rsidRPr="00FD20FE">
          <w:rPr>
            <w:rFonts w:cs="Times New Roman"/>
            <w:noProof/>
            <w:vertAlign w:val="superscript"/>
          </w:rPr>
          <w:t>29</w:t>
        </w:r>
        <w:r w:rsidR="00726019" w:rsidRPr="00FD20FE">
          <w:rPr>
            <w:rFonts w:cs="Times New Roman"/>
          </w:rPr>
          <w:fldChar w:fldCharType="end"/>
        </w:r>
      </w:hyperlink>
      <w:r w:rsidR="00F63EAF" w:rsidRPr="00FD20FE">
        <w:rPr>
          <w:rFonts w:cs="Times New Roman"/>
        </w:rPr>
        <w:t xml:space="preserve"> </w:t>
      </w:r>
      <w:r w:rsidR="00453CF2" w:rsidRPr="00FD20FE">
        <w:rPr>
          <w:rFonts w:cs="Times New Roman"/>
        </w:rPr>
        <w:t>MAT has been proven the most effective of available treatments (more than purely psychosocial treatment) for reducing illicit opioid use and mortality.</w:t>
      </w:r>
      <w:hyperlink w:anchor="_ENREF_46" w:tooltip="Strang, 2012 #1709" w:history="1">
        <w:r w:rsidR="00726019" w:rsidRPr="00FD20FE">
          <w:rPr>
            <w:rFonts w:cs="Times New Roman"/>
          </w:rPr>
          <w:fldChar w:fldCharType="begin"/>
        </w:r>
        <w:r w:rsidR="00726019" w:rsidRPr="00FD20FE">
          <w:rPr>
            <w:rFonts w:cs="Times New Roman"/>
          </w:rPr>
          <w:instrText xml:space="preserve"> ADDIN EN.CITE &lt;EndNote&gt;&lt;Cite&gt;&lt;Author&gt;Strang&lt;/Author&gt;&lt;Year&gt;2012&lt;/Year&gt;&lt;RecNum&gt;1709&lt;/RecNum&gt;&lt;DisplayText&gt;&lt;style face="superscript"&gt;46&lt;/style&gt;&lt;/DisplayText&gt;&lt;record&gt;&lt;rec-number&gt;1709&lt;/rec-number&gt;&lt;foreign-keys&gt;&lt;key app="EN" db-id="dazaf5eeutvxaieddtmv9tamp0es0e0r2a9e" timestamp="1515442376"&gt;1709&lt;/key&gt;&lt;/foreign-keys&gt;&lt;ref-type name="Journal Article"&gt;17&lt;/ref-type&gt;&lt;contributors&gt;&lt;authors&gt;&lt;author&gt;Strang, John&lt;/author&gt;&lt;author&gt;Babor, Thomas&lt;/author&gt;&lt;author&gt;Caulkins, Jonathan&lt;/author&gt;&lt;author&gt;Fischer, Benedikt&lt;/author&gt;&lt;author&gt;Foxcroft, David&lt;/author&gt;&lt;author&gt;Humphreys, Keith&lt;/author&gt;&lt;/authors&gt;&lt;/contributors&gt;&lt;titles&gt;&lt;title&gt;Drug policy and the public good: evidence for effective interventions&lt;/title&gt;&lt;secondary-title&gt;The Lancet&lt;/secondary-title&gt;&lt;/titles&gt;&lt;pages&gt;71-83&lt;/pages&gt;&lt;volume&gt;379&lt;/volume&gt;&lt;number&gt;9810&lt;/number&gt;&lt;dates&gt;&lt;year&gt;2012&lt;/year&gt;&lt;/dates&gt;&lt;publisher&gt;Elsevier&lt;/publisher&gt;&lt;isbn&gt;0140-6736&lt;/isbn&gt;&lt;urls&gt;&lt;related-urls&gt;&lt;url&gt;http://dx.doi.org/10.1016/S0140-6736(11)61674-7&lt;/url&gt;&lt;/related-urls&gt;&lt;/urls&gt;&lt;electronic-resource-num&gt;10.1016/S0140-6736(11)61674-7&lt;/electronic-resource-num&gt;&lt;access-date&gt;2018/01/08&lt;/access-date&gt;&lt;/record&gt;&lt;/Cite&gt;&lt;/EndNote&gt;</w:instrText>
        </w:r>
        <w:r w:rsidR="00726019" w:rsidRPr="00FD20FE">
          <w:rPr>
            <w:rFonts w:cs="Times New Roman"/>
          </w:rPr>
          <w:fldChar w:fldCharType="separate"/>
        </w:r>
        <w:r w:rsidR="00726019" w:rsidRPr="00FD20FE">
          <w:rPr>
            <w:rFonts w:cs="Times New Roman"/>
            <w:noProof/>
            <w:vertAlign w:val="superscript"/>
          </w:rPr>
          <w:t>46</w:t>
        </w:r>
        <w:r w:rsidR="00726019" w:rsidRPr="00FD20FE">
          <w:rPr>
            <w:rFonts w:cs="Times New Roman"/>
          </w:rPr>
          <w:fldChar w:fldCharType="end"/>
        </w:r>
      </w:hyperlink>
      <w:r w:rsidR="00453CF2" w:rsidRPr="00FD20FE">
        <w:rPr>
          <w:rFonts w:cs="Times New Roman"/>
        </w:rPr>
        <w:t xml:space="preserve"> </w:t>
      </w:r>
      <w:r w:rsidR="00F63EAF" w:rsidRPr="00FD20FE">
        <w:rPr>
          <w:rFonts w:cs="Times New Roman"/>
        </w:rPr>
        <w:t xml:space="preserve">Individuals enrolled in MAT have a higher rate of desistance than their non-enrolled counterparts, so we </w:t>
      </w:r>
      <w:r w:rsidR="00F63EAF" w:rsidRPr="00FD20FE">
        <w:rPr>
          <w:rFonts w:cs="Times New Roman"/>
        </w:rPr>
        <w:lastRenderedPageBreak/>
        <w:t xml:space="preserve">assumed a 0.5 monthly relative risk of </w:t>
      </w:r>
      <w:r w:rsidR="00A637D3" w:rsidRPr="00FD20FE">
        <w:rPr>
          <w:rFonts w:cs="Times New Roman"/>
        </w:rPr>
        <w:t xml:space="preserve">voluntary </w:t>
      </w:r>
      <w:r w:rsidR="00F63EAF" w:rsidRPr="00FD20FE">
        <w:rPr>
          <w:rFonts w:cs="Times New Roman"/>
        </w:rPr>
        <w:t xml:space="preserve">desistance for those not in MAT. </w:t>
      </w:r>
      <w:hyperlink w:anchor="_ENREF_24" w:tooltip="Schuckit, 2016 #1589" w:history="1">
        <w:r w:rsidR="00726019" w:rsidRPr="00FD20FE">
          <w:rPr>
            <w:rFonts w:cs="Times New Roman"/>
          </w:rPr>
          <w:fldChar w:fldCharType="begin"/>
        </w:r>
        <w:r w:rsidR="00726019" w:rsidRPr="00FD20FE">
          <w:rPr>
            <w:rFonts w:cs="Times New Roman"/>
          </w:rPr>
          <w:instrText xml:space="preserve"> ADDIN EN.CITE &lt;EndNote&gt;&lt;Cite&gt;&lt;Author&gt;Schuckit&lt;/Author&gt;&lt;Year&gt;2016&lt;/Year&gt;&lt;RecNum&gt;1589&lt;/RecNum&gt;&lt;DisplayText&gt;&lt;style face="superscript"&gt;24&lt;/style&gt;&lt;/DisplayText&gt;&lt;record&gt;&lt;rec-number&gt;1589&lt;/rec-number&gt;&lt;foreign-keys&gt;&lt;key app="EN" db-id="dazaf5eeutvxaieddtmv9tamp0es0e0r2a9e" timestamp="1497026397"&gt;1589&lt;/key&gt;&lt;/foreign-keys&gt;&lt;ref-type name="Journal Article"&gt;17&lt;/ref-type&gt;&lt;contributors&gt;&lt;authors&gt;&lt;author&gt;Schuckit, Marc A.&lt;/author&gt;&lt;/authors&gt;&lt;/contributors&gt;&lt;titles&gt;&lt;title&gt;Treatment of opioid-use disorders&lt;/title&gt;&lt;secondary-title&gt;N Engl J Med&lt;/secondary-title&gt;&lt;alt-title&gt;N Engl J Med&lt;/alt-title&gt;&lt;/titles&gt;&lt;periodical&gt;&lt;full-title&gt;New England Journal of Medicine&lt;/full-title&gt;&lt;abbr-1&gt;N. Engl. J. Med.&lt;/abbr-1&gt;&lt;abbr-2&gt;N Engl J Med&lt;/abbr-2&gt;&lt;/periodical&gt;&lt;alt-periodical&gt;&lt;full-title&gt;New England Journal of Medicine&lt;/full-title&gt;&lt;abbr-1&gt;N. Engl. J. Med.&lt;/abbr-1&gt;&lt;abbr-2&gt;N Engl J Med&lt;/abbr-2&gt;&lt;/alt-periodical&gt;&lt;pages&gt;357-368&lt;/pages&gt;&lt;volume&gt;375&lt;/volume&gt;&lt;number&gt;4&lt;/number&gt;&lt;dates&gt;&lt;year&gt;2016&lt;/year&gt;&lt;pub-dates&gt;&lt;date&gt;Jul 28&lt;/date&gt;&lt;/pub-dates&gt;&lt;/dates&gt;&lt;isbn&gt;0028-4793&lt;/isbn&gt;&lt;urls&gt;&lt;related-urls&gt;&lt;url&gt;http://dx.doi.org/10.1056/NEJMra1604339&lt;/url&gt;&lt;url&gt;files/6113/login.html&lt;/url&gt;&lt;/related-urls&gt;&lt;/urls&gt;&lt;electronic-resource-num&gt;10.1056/NEJMra1604339&lt;/electronic-resource-num&gt;&lt;remote-database-provider&gt;Taylor and Francis+NEJM&lt;/remote-database-provider&gt;&lt;access-date&gt;2017/05/09/18:45:20&lt;/access-date&gt;&lt;/record&gt;&lt;/Cite&gt;&lt;/EndNote&gt;</w:instrText>
        </w:r>
        <w:r w:rsidR="00726019" w:rsidRPr="00FD20FE">
          <w:rPr>
            <w:rFonts w:cs="Times New Roman"/>
          </w:rPr>
          <w:fldChar w:fldCharType="separate"/>
        </w:r>
        <w:r w:rsidR="00726019" w:rsidRPr="00FD20FE">
          <w:rPr>
            <w:rFonts w:cs="Times New Roman"/>
            <w:noProof/>
            <w:vertAlign w:val="superscript"/>
          </w:rPr>
          <w:t>24</w:t>
        </w:r>
        <w:r w:rsidR="00726019" w:rsidRPr="00FD20FE">
          <w:rPr>
            <w:rFonts w:cs="Times New Roman"/>
          </w:rPr>
          <w:fldChar w:fldCharType="end"/>
        </w:r>
      </w:hyperlink>
      <w:r w:rsidR="00F63EAF" w:rsidRPr="00FD20FE">
        <w:rPr>
          <w:rFonts w:cs="Times New Roman"/>
        </w:rPr>
        <w:t xml:space="preserve"> </w:t>
      </w:r>
      <w:r w:rsidR="00061CE7" w:rsidRPr="00FD20FE">
        <w:rPr>
          <w:rFonts w:cs="Times New Roman"/>
        </w:rPr>
        <w:t>We assume</w:t>
      </w:r>
      <w:r w:rsidR="00906703" w:rsidRPr="00FD20FE">
        <w:rPr>
          <w:rFonts w:cs="Times New Roman"/>
        </w:rPr>
        <w:t>d</w:t>
      </w:r>
      <w:r w:rsidR="00061CE7" w:rsidRPr="00FD20FE">
        <w:rPr>
          <w:rFonts w:cs="Times New Roman"/>
        </w:rPr>
        <w:t xml:space="preserve"> equal likelihood of </w:t>
      </w:r>
      <w:r w:rsidR="00DF14C1" w:rsidRPr="00FD20FE">
        <w:rPr>
          <w:rFonts w:cs="Times New Roman"/>
        </w:rPr>
        <w:t xml:space="preserve">voluntary </w:t>
      </w:r>
      <w:r w:rsidR="00061CE7" w:rsidRPr="00FD20FE">
        <w:rPr>
          <w:rFonts w:cs="Times New Roman"/>
        </w:rPr>
        <w:t xml:space="preserve">desistance across all </w:t>
      </w:r>
      <w:r w:rsidR="00126528" w:rsidRPr="00FD20FE">
        <w:rPr>
          <w:rFonts w:cs="Times New Roman"/>
        </w:rPr>
        <w:t xml:space="preserve">individuals with </w:t>
      </w:r>
      <w:r w:rsidR="00061CE7" w:rsidRPr="00FD20FE">
        <w:rPr>
          <w:rFonts w:cs="Times New Roman"/>
        </w:rPr>
        <w:t xml:space="preserve">SOUD </w:t>
      </w:r>
      <w:r w:rsidR="007E04C0" w:rsidRPr="00FD20FE">
        <w:rPr>
          <w:rFonts w:cs="Times New Roman"/>
        </w:rPr>
        <w:t>not receiving</w:t>
      </w:r>
      <w:r w:rsidR="00061CE7" w:rsidRPr="00FD20FE">
        <w:rPr>
          <w:rFonts w:cs="Times New Roman"/>
        </w:rPr>
        <w:t xml:space="preserve"> </w:t>
      </w:r>
      <w:r w:rsidR="0078359B" w:rsidRPr="00FD20FE">
        <w:rPr>
          <w:rFonts w:cs="Times New Roman"/>
        </w:rPr>
        <w:t>MAT</w:t>
      </w:r>
      <w:r w:rsidR="00A637D3" w:rsidRPr="00FD20FE">
        <w:rPr>
          <w:rFonts w:cs="Times New Roman"/>
        </w:rPr>
        <w:t>, reg</w:t>
      </w:r>
      <w:r w:rsidR="00E56970" w:rsidRPr="00FD20FE">
        <w:rPr>
          <w:rFonts w:cs="Times New Roman"/>
        </w:rPr>
        <w:t>ardless of prescription status.</w:t>
      </w:r>
      <w:r w:rsidR="00A637D3" w:rsidRPr="00FD20FE">
        <w:rPr>
          <w:rFonts w:cs="Times New Roman"/>
        </w:rPr>
        <w:t xml:space="preserve"> </w:t>
      </w:r>
      <w:r w:rsidR="0057269F" w:rsidRPr="00FD20FE">
        <w:rPr>
          <w:rFonts w:cs="Times New Roman"/>
        </w:rPr>
        <w:t>W</w:t>
      </w:r>
      <w:r w:rsidR="00A637D3" w:rsidRPr="00FD20FE">
        <w:rPr>
          <w:rFonts w:cs="Times New Roman"/>
        </w:rPr>
        <w:t>e assumed 50%</w:t>
      </w:r>
      <w:r w:rsidR="00906703" w:rsidRPr="00FD20FE">
        <w:rPr>
          <w:rFonts w:cs="Times New Roman"/>
        </w:rPr>
        <w:t xml:space="preserve"> </w:t>
      </w:r>
      <w:r w:rsidR="00061CE7" w:rsidRPr="00FD20FE">
        <w:rPr>
          <w:rFonts w:cs="Times New Roman"/>
        </w:rPr>
        <w:t>lower rates of desistance for individuals with SHUD,</w:t>
      </w:r>
      <w:r w:rsidR="002F2729" w:rsidRPr="00FD20FE">
        <w:rPr>
          <w:rFonts w:cs="Times New Roman"/>
        </w:rPr>
        <w:t xml:space="preserve"> in line with relative risk for retention in treatment for </w:t>
      </w:r>
      <w:r w:rsidR="0057269F" w:rsidRPr="00FD20FE">
        <w:rPr>
          <w:rFonts w:cs="Times New Roman"/>
        </w:rPr>
        <w:t xml:space="preserve">individuals with </w:t>
      </w:r>
      <w:r w:rsidR="002F2729" w:rsidRPr="00FD20FE">
        <w:rPr>
          <w:rFonts w:cs="Times New Roman"/>
        </w:rPr>
        <w:t>SHUD vs. SOUD</w:t>
      </w:r>
      <w:r w:rsidR="00061CE7" w:rsidRPr="00FD20FE">
        <w:rPr>
          <w:rFonts w:cs="Times New Roman"/>
        </w:rPr>
        <w:t>.</w:t>
      </w:r>
      <w:r w:rsidR="00816C40" w:rsidRPr="00FD20FE">
        <w:rPr>
          <w:rFonts w:cs="Times New Roman"/>
        </w:rPr>
        <w:fldChar w:fldCharType="begin">
          <w:fldData xml:space="preserve">PEVuZE5vdGU+PENpdGU+PEF1dGhvcj5NYWd1cmE8L0F1dGhvcj48WWVhcj4yMDA3PC9ZZWFyPjxS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</w:fldData>
        </w:fldChar>
      </w:r>
      <w:r w:rsidR="00134CC5" w:rsidRPr="00FD20FE">
        <w:rPr>
          <w:rFonts w:cs="Times New Roman"/>
        </w:rPr>
        <w:instrText xml:space="preserve"> ADDIN EN.CITE </w:instrText>
      </w:r>
      <w:r w:rsidR="00134CC5" w:rsidRPr="00FD20FE">
        <w:rPr>
          <w:rFonts w:cs="Times New Roman"/>
        </w:rPr>
        <w:fldChar w:fldCharType="begin">
          <w:fldData xml:space="preserve">PEVuZE5vdGU+PENpdGU+PEF1dGhvcj5NYWd1cmE8L0F1dGhvcj48WWVhcj4yMDA3PC9ZZWFyPjxS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</w:fldData>
        </w:fldChar>
      </w:r>
      <w:r w:rsidR="00134CC5" w:rsidRPr="00FD20FE">
        <w:rPr>
          <w:rFonts w:cs="Times New Roman"/>
        </w:rPr>
        <w:instrText xml:space="preserve"> ADDIN EN.CITE.DATA </w:instrText>
      </w:r>
      <w:r w:rsidR="00134CC5" w:rsidRPr="00FD20FE">
        <w:rPr>
          <w:rFonts w:cs="Times New Roman"/>
        </w:rPr>
      </w:r>
      <w:r w:rsidR="00134CC5" w:rsidRPr="00FD20FE">
        <w:rPr>
          <w:rFonts w:cs="Times New Roman"/>
        </w:rPr>
        <w:fldChar w:fldCharType="end"/>
      </w:r>
      <w:r w:rsidR="00816C40" w:rsidRPr="00FD20FE">
        <w:rPr>
          <w:rFonts w:cs="Times New Roman"/>
        </w:rPr>
      </w:r>
      <w:r w:rsidR="00816C40" w:rsidRPr="00FD20FE">
        <w:rPr>
          <w:rFonts w:cs="Times New Roman"/>
        </w:rPr>
        <w:fldChar w:fldCharType="separate"/>
      </w:r>
      <w:hyperlink w:anchor="_ENREF_47" w:tooltip="Magura, 2007 #1698" w:history="1">
        <w:r w:rsidR="00726019" w:rsidRPr="00FD20FE">
          <w:rPr>
            <w:rFonts w:cs="Times New Roman"/>
            <w:noProof/>
            <w:vertAlign w:val="superscript"/>
          </w:rPr>
          <w:t>47</w:t>
        </w:r>
      </w:hyperlink>
      <w:r w:rsidR="00134CC5" w:rsidRPr="00FD20FE">
        <w:rPr>
          <w:rFonts w:cs="Times New Roman"/>
          <w:noProof/>
          <w:vertAlign w:val="superscript"/>
        </w:rPr>
        <w:t>,</w:t>
      </w:r>
      <w:hyperlink w:anchor="_ENREF_48" w:tooltip="Moore, 2007 #1696" w:history="1">
        <w:r w:rsidR="00726019" w:rsidRPr="00FD20FE">
          <w:rPr>
            <w:rFonts w:cs="Times New Roman"/>
            <w:noProof/>
            <w:vertAlign w:val="superscript"/>
          </w:rPr>
          <w:t>48</w:t>
        </w:r>
      </w:hyperlink>
      <w:r w:rsidR="00816C40" w:rsidRPr="00FD20FE">
        <w:rPr>
          <w:rFonts w:cs="Times New Roman"/>
        </w:rPr>
        <w:fldChar w:fldCharType="end"/>
      </w:r>
      <w:r w:rsidR="00DB5A30" w:rsidRPr="00FD20FE">
        <w:rPr>
          <w:rFonts w:cs="Times New Roman"/>
        </w:rPr>
        <w:t xml:space="preserve"> </w:t>
      </w:r>
    </w:p>
    <w:p w14:paraId="22BFF12C" w14:textId="7B2571E4" w:rsidR="006049D3" w:rsidRPr="00FD20FE" w:rsidRDefault="00A82319" w:rsidP="008051FD">
      <w:pPr>
        <w:ind w:firstLine="720"/>
        <w:rPr>
          <w:rFonts w:cs="Times New Roman"/>
        </w:rPr>
      </w:pPr>
      <w:r w:rsidRPr="00FD20FE">
        <w:rPr>
          <w:rFonts w:cs="Times New Roman"/>
        </w:rPr>
        <w:t xml:space="preserve">Given </w:t>
      </w:r>
      <w:r w:rsidR="005F35FA" w:rsidRPr="00FD20FE">
        <w:rPr>
          <w:rFonts w:cs="Times New Roman"/>
        </w:rPr>
        <w:t>limited</w:t>
      </w:r>
      <w:r w:rsidR="005054D3" w:rsidRPr="00FD20FE">
        <w:rPr>
          <w:rFonts w:cs="Times New Roman"/>
        </w:rPr>
        <w:t xml:space="preserve"> data on likelihood of enrollment in MAT and </w:t>
      </w:r>
      <w:r w:rsidR="005F35FA" w:rsidRPr="00FD20FE">
        <w:rPr>
          <w:rFonts w:cs="Times New Roman"/>
        </w:rPr>
        <w:t xml:space="preserve">wide </w:t>
      </w:r>
      <w:r w:rsidR="0021313D" w:rsidRPr="00FD20FE">
        <w:rPr>
          <w:rFonts w:cs="Times New Roman"/>
        </w:rPr>
        <w:t>variation in reported</w:t>
      </w:r>
      <w:r w:rsidRPr="00FD20FE">
        <w:rPr>
          <w:rFonts w:cs="Times New Roman"/>
        </w:rPr>
        <w:t xml:space="preserve"> rates </w:t>
      </w:r>
      <w:r w:rsidR="00956D1B" w:rsidRPr="00FD20FE">
        <w:rPr>
          <w:rFonts w:cs="Times New Roman"/>
        </w:rPr>
        <w:t xml:space="preserve">of </w:t>
      </w:r>
      <w:r w:rsidR="0014028A" w:rsidRPr="00FD20FE">
        <w:rPr>
          <w:rFonts w:cs="Times New Roman"/>
        </w:rPr>
        <w:t>dropout</w:t>
      </w:r>
      <w:r w:rsidR="005F35FA" w:rsidRPr="00FD20FE">
        <w:rPr>
          <w:rFonts w:cs="Times New Roman"/>
        </w:rPr>
        <w:t>,</w:t>
      </w:r>
      <w:hyperlink w:anchor="_ENREF_49" w:tooltip="Timko, 2016 #1665" w:history="1">
        <w:r w:rsidR="00726019" w:rsidRPr="00FD20FE">
          <w:rPr>
            <w:rFonts w:cs="Times New Roman"/>
          </w:rPr>
          <w:fldChar w:fldCharType="begin">
            <w:fldData xml:space="preserve">PEVuZE5vdGU+PENpdGU+PEF1dGhvcj5UaW1rbzwvQXV0aG9yPjxZZWFyPjIwMTY8L1llYXI+PFJl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UaW1rbzwvQXV0aG9yPjxZZWFyPjIwMTY8L1llYXI+PFJl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49</w:t>
        </w:r>
        <w:r w:rsidR="00726019" w:rsidRPr="00FD20FE">
          <w:rPr>
            <w:rFonts w:cs="Times New Roman"/>
          </w:rPr>
          <w:fldChar w:fldCharType="end"/>
        </w:r>
      </w:hyperlink>
      <w:r w:rsidR="0014028A" w:rsidRPr="00FD20FE">
        <w:rPr>
          <w:rFonts w:cs="Times New Roman"/>
        </w:rPr>
        <w:t xml:space="preserve"> we approximated these </w:t>
      </w:r>
      <w:r w:rsidR="009B6471" w:rsidRPr="00FD20FE">
        <w:rPr>
          <w:rFonts w:cs="Times New Roman"/>
        </w:rPr>
        <w:t xml:space="preserve">and used model calibration to select enrollment and dropout rates that yield increasing prevalence of MAT </w:t>
      </w:r>
      <w:r w:rsidR="00DE7DD6" w:rsidRPr="00FD20FE">
        <w:rPr>
          <w:rFonts w:cs="Times New Roman"/>
        </w:rPr>
        <w:t xml:space="preserve">among the </w:t>
      </w:r>
      <w:r w:rsidR="00BA5696" w:rsidRPr="00FD20FE">
        <w:rPr>
          <w:rFonts w:cs="Times New Roman"/>
        </w:rPr>
        <w:t xml:space="preserve">prescription opioid-addicted (reflecting recent efforts to curb illicit use) and constant treatment prevalence among heroin addicts </w:t>
      </w:r>
      <w:r w:rsidR="00DE7DD6" w:rsidRPr="00FD20FE">
        <w:rPr>
          <w:rFonts w:cs="Times New Roman"/>
        </w:rPr>
        <w:t>under the status quo.</w:t>
      </w:r>
      <w:r w:rsidR="009B6471" w:rsidRPr="00FD20FE">
        <w:rPr>
          <w:rFonts w:cs="Times New Roman"/>
        </w:rPr>
        <w:t xml:space="preserve"> </w:t>
      </w:r>
      <w:r w:rsidR="005D4B53" w:rsidRPr="00FD20FE">
        <w:rPr>
          <w:rFonts w:cs="Times New Roman"/>
        </w:rPr>
        <w:t xml:space="preserve">One study reported rates of enrollment in MAT for </w:t>
      </w:r>
      <w:r w:rsidR="005D013D" w:rsidRPr="00FD20FE">
        <w:rPr>
          <w:rFonts w:cs="Times New Roman"/>
        </w:rPr>
        <w:t xml:space="preserve">individuals with </w:t>
      </w:r>
      <w:r w:rsidR="005D4B53" w:rsidRPr="00FD20FE">
        <w:rPr>
          <w:rFonts w:cs="Times New Roman"/>
        </w:rPr>
        <w:t>SHUD who received an intervention designed to en</w:t>
      </w:r>
      <w:r w:rsidR="00367F4D" w:rsidRPr="00FD20FE">
        <w:rPr>
          <w:rFonts w:cs="Times New Roman"/>
        </w:rPr>
        <w:t>courage treatment,</w:t>
      </w:r>
      <w:hyperlink w:anchor="_ENREF_50" w:tooltip="Corsi, 2009 #1703" w:history="1">
        <w:r w:rsidR="00726019" w:rsidRPr="00FD20FE">
          <w:rPr>
            <w:rFonts w:cs="Times New Roman"/>
          </w:rPr>
          <w:fldChar w:fldCharType="begin"/>
        </w:r>
        <w:r w:rsidR="00726019" w:rsidRPr="00FD20FE">
          <w:rPr>
            <w:rFonts w:cs="Times New Roman"/>
          </w:rPr>
          <w:instrText xml:space="preserve"> ADDIN EN.CITE &lt;EndNote&gt;&lt;Cite&gt;&lt;Author&gt;Corsi&lt;/Author&gt;&lt;Year&gt;2009&lt;/Year&gt;&lt;RecNum&gt;1703&lt;/RecNum&gt;&lt;DisplayText&gt;&lt;style face="superscript"&gt;50&lt;/style&gt;&lt;/DisplayText&gt;&lt;record&gt;&lt;rec-number&gt;1703&lt;/rec-number&gt;&lt;foreign-keys&gt;&lt;key app="EN" db-id="dazaf5eeutvxaieddtmv9tamp0es0e0r2a9e" timestamp="1511906512"&gt;1703&lt;/key&gt;&lt;/foreign-keys&gt;&lt;ref-type name="Journal Article"&gt;17&lt;/ref-type&gt;&lt;contributors&gt;&lt;authors&gt;&lt;author&gt;Corsi, Karen F.&lt;/author&gt;&lt;author&gt;Lehman, Wayne K.&lt;/author&gt;&lt;author&gt;Booth, Robert E.&lt;/author&gt;&lt;/authors&gt;&lt;/contributors&gt;&lt;titles&gt;&lt;title&gt;The effect of methadone maintenance on positive outcomes for opiate injection drug users&lt;/title&gt;&lt;secondary-title&gt;J Subst Abuse Treat&lt;/secondary-title&gt;&lt;alt-title&gt;J Subst Abuse Treat&lt;/alt-title&gt;&lt;/titles&gt;&lt;periodical&gt;&lt;full-title&gt;Journal of Substance Abuse Treatment&lt;/full-title&gt;&lt;abbr-1&gt;J. Subst. Abuse Treat.&lt;/abbr-1&gt;&lt;abbr-2&gt;J Subst Abuse Treat&lt;/abbr-2&gt;&lt;/periodical&gt;&lt;alt-periodical&gt;&lt;full-title&gt;Journal of Substance Abuse Treatment&lt;/full-title&gt;&lt;abbr-1&gt;J. Subst. Abuse Treat.&lt;/abbr-1&gt;&lt;abbr-2&gt;J Subst Abuse Treat&lt;/abbr-2&gt;&lt;/alt-periodical&gt;&lt;pages&gt;120-126&lt;/pages&gt;&lt;volume&gt;37&lt;/volume&gt;&lt;number&gt;2&lt;/number&gt;&lt;keywords&gt;&lt;keyword&gt;HIV risk&lt;/keyword&gt;&lt;keyword&gt;IDUs&lt;/keyword&gt;&lt;keyword&gt;Methadone&lt;/keyword&gt;&lt;keyword&gt;Productivity&lt;/keyword&gt;&lt;keyword&gt;treatment&lt;/keyword&gt;&lt;/keywords&gt;&lt;dates&gt;&lt;year&gt;2009&lt;/year&gt;&lt;pub-dates&gt;&lt;date&gt;Sep&lt;/date&gt;&lt;/pub-dates&gt;&lt;/dates&gt;&lt;isbn&gt;0740-5472&lt;/isbn&gt;&lt;urls&gt;&lt;related-urls&gt;&lt;url&gt;http://www.sciencedirect.com/science/article/pii/S0740547208002171&lt;/url&gt;&lt;url&gt;http://www.sciencedirect.com.stanford.idm.oclc.org/science/article/pii/S0740547208002171&lt;/url&gt;&lt;/related-urls&gt;&lt;/urls&gt;&lt;electronic-resource-num&gt;10.1016/j.jsat.2008.11.004&lt;/electronic-resource-num&gt;&lt;remote-database-provider&gt;ScienceDirect&lt;/remote-database-provider&gt;&lt;/record&gt;&lt;/Cite&gt;&lt;/EndNote&gt;</w:instrText>
        </w:r>
        <w:r w:rsidR="00726019" w:rsidRPr="00FD20FE">
          <w:rPr>
            <w:rFonts w:cs="Times New Roman"/>
          </w:rPr>
          <w:fldChar w:fldCharType="separate"/>
        </w:r>
        <w:r w:rsidR="00726019" w:rsidRPr="00FD20FE">
          <w:rPr>
            <w:rFonts w:cs="Times New Roman"/>
            <w:noProof/>
            <w:vertAlign w:val="superscript"/>
          </w:rPr>
          <w:t>50</w:t>
        </w:r>
        <w:r w:rsidR="00726019" w:rsidRPr="00FD20FE">
          <w:rPr>
            <w:rFonts w:cs="Times New Roman"/>
          </w:rPr>
          <w:fldChar w:fldCharType="end"/>
        </w:r>
      </w:hyperlink>
      <w:r w:rsidR="005D013D" w:rsidRPr="00FD20FE">
        <w:rPr>
          <w:rFonts w:cs="Times New Roman"/>
        </w:rPr>
        <w:t>;</w:t>
      </w:r>
      <w:r w:rsidR="00367F4D" w:rsidRPr="00FD20FE">
        <w:rPr>
          <w:rFonts w:cs="Times New Roman"/>
        </w:rPr>
        <w:t xml:space="preserve"> we assumed a lower rate of enrollment in MAT for the general population of individuals with SHUD. </w:t>
      </w:r>
      <w:r w:rsidR="002742A8" w:rsidRPr="00FD20FE">
        <w:rPr>
          <w:rFonts w:cs="Times New Roman"/>
        </w:rPr>
        <w:t xml:space="preserve">We assumed </w:t>
      </w:r>
      <w:r w:rsidR="00DB6925" w:rsidRPr="00FD20FE">
        <w:rPr>
          <w:rFonts w:cs="Times New Roman"/>
        </w:rPr>
        <w:t>this enrollment rate also applies to th</w:t>
      </w:r>
      <w:r w:rsidR="002742A8" w:rsidRPr="00FD20FE">
        <w:rPr>
          <w:rFonts w:cs="Times New Roman"/>
        </w:rPr>
        <w:t>e “SOUD without Rx” population</w:t>
      </w:r>
      <w:r w:rsidR="00DB6925" w:rsidRPr="00FD20FE">
        <w:rPr>
          <w:rFonts w:cs="Times New Roman"/>
        </w:rPr>
        <w:t>, but that individuals with opioid prescriptions (“Pain-free SOUD with Rx” and “Chronic pain SOUD with Rx”) have lower rates of MAT enrollment</w:t>
      </w:r>
      <w:r w:rsidR="002742A8" w:rsidRPr="00FD20FE">
        <w:rPr>
          <w:rFonts w:cs="Times New Roman"/>
        </w:rPr>
        <w:t xml:space="preserve">. </w:t>
      </w:r>
      <w:r w:rsidR="00642732" w:rsidRPr="00FD20FE">
        <w:rPr>
          <w:rFonts w:cs="Times New Roman"/>
        </w:rPr>
        <w:t xml:space="preserve">We approximated </w:t>
      </w:r>
      <w:r w:rsidR="005D013D" w:rsidRPr="00FD20FE">
        <w:rPr>
          <w:rFonts w:cs="Times New Roman"/>
        </w:rPr>
        <w:t xml:space="preserve">the </w:t>
      </w:r>
      <w:r w:rsidR="00642732" w:rsidRPr="00FD20FE">
        <w:rPr>
          <w:rFonts w:cs="Times New Roman"/>
        </w:rPr>
        <w:t xml:space="preserve">rate of </w:t>
      </w:r>
      <w:r w:rsidR="005D013D" w:rsidRPr="00FD20FE">
        <w:rPr>
          <w:rFonts w:cs="Times New Roman"/>
        </w:rPr>
        <w:t xml:space="preserve">MAT dropout for the </w:t>
      </w:r>
      <w:r w:rsidR="00642732" w:rsidRPr="00FD20FE">
        <w:rPr>
          <w:rFonts w:cs="Times New Roman"/>
        </w:rPr>
        <w:t>“SHUD in MAT” population given data reported in a systematic review.</w:t>
      </w:r>
      <w:hyperlink w:anchor="_ENREF_51" w:tooltip="Connock, 2007 #1660" w:history="1">
        <w:r w:rsidR="00726019" w:rsidRPr="00FD20FE">
          <w:rPr>
            <w:rFonts w:cs="Times New Roman"/>
          </w:rPr>
          <w:fldChar w:fldCharType="begin">
            <w:fldData xml:space="preserve">PEVuZE5vdGU+PENpdGU+PEF1dGhvcj5Db25ub2NrPC9BdXRob3I+PFllYXI+MjAwNzwvWWVhcj48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Db25ub2NrPC9BdXRob3I+PFllYXI+MjAwNzwvWWVhcj48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51</w:t>
        </w:r>
        <w:r w:rsidR="00726019" w:rsidRPr="00FD20FE">
          <w:rPr>
            <w:rFonts w:cs="Times New Roman"/>
          </w:rPr>
          <w:fldChar w:fldCharType="end"/>
        </w:r>
      </w:hyperlink>
      <w:r w:rsidR="005D013D" w:rsidRPr="00FD20FE">
        <w:rPr>
          <w:rFonts w:cs="Times New Roman"/>
        </w:rPr>
        <w:t>, and</w:t>
      </w:r>
      <w:r w:rsidR="009B6471" w:rsidRPr="00FD20FE">
        <w:rPr>
          <w:rFonts w:cs="Times New Roman"/>
        </w:rPr>
        <w:t xml:space="preserve"> assumed a lower rate of dropout for individuals with SOUD.</w:t>
      </w:r>
      <w:r w:rsidR="00816C40" w:rsidRPr="00FD20FE">
        <w:rPr>
          <w:rFonts w:cs="Times New Roman"/>
        </w:rPr>
        <w:fldChar w:fldCharType="begin">
          <w:fldData xml:space="preserve">PEVuZE5vdGU+PENpdGU+PEF1dGhvcj5CYW50YS1HcmVlbjwvQXV0aG9yPjxZZWFyPjIwMDk8L1ll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</w:fldData>
        </w:fldChar>
      </w:r>
      <w:r w:rsidR="00134CC5" w:rsidRPr="00FD20FE">
        <w:rPr>
          <w:rFonts w:cs="Times New Roman"/>
        </w:rPr>
        <w:instrText xml:space="preserve"> ADDIN EN.CITE </w:instrText>
      </w:r>
      <w:r w:rsidR="00134CC5" w:rsidRPr="00FD20FE">
        <w:rPr>
          <w:rFonts w:cs="Times New Roman"/>
        </w:rPr>
        <w:fldChar w:fldCharType="begin">
          <w:fldData xml:space="preserve">PEVuZE5vdGU+PENpdGU+PEF1dGhvcj5CYW50YS1HcmVlbjwvQXV0aG9yPjxZZWFyPjIwMDk8L1ll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</w:fldData>
        </w:fldChar>
      </w:r>
      <w:r w:rsidR="00134CC5" w:rsidRPr="00FD20FE">
        <w:rPr>
          <w:rFonts w:cs="Times New Roman"/>
        </w:rPr>
        <w:instrText xml:space="preserve"> ADDIN EN.CITE.DATA </w:instrText>
      </w:r>
      <w:r w:rsidR="00134CC5" w:rsidRPr="00FD20FE">
        <w:rPr>
          <w:rFonts w:cs="Times New Roman"/>
        </w:rPr>
      </w:r>
      <w:r w:rsidR="00134CC5" w:rsidRPr="00FD20FE">
        <w:rPr>
          <w:rFonts w:cs="Times New Roman"/>
        </w:rPr>
        <w:fldChar w:fldCharType="end"/>
      </w:r>
      <w:r w:rsidR="00816C40" w:rsidRPr="00FD20FE">
        <w:rPr>
          <w:rFonts w:cs="Times New Roman"/>
        </w:rPr>
      </w:r>
      <w:r w:rsidR="00816C40" w:rsidRPr="00FD20FE">
        <w:rPr>
          <w:rFonts w:cs="Times New Roman"/>
        </w:rPr>
        <w:fldChar w:fldCharType="separate"/>
      </w:r>
      <w:hyperlink w:anchor="_ENREF_47" w:tooltip="Magura, 2007 #1698" w:history="1">
        <w:r w:rsidR="00726019" w:rsidRPr="00FD20FE">
          <w:rPr>
            <w:rFonts w:cs="Times New Roman"/>
            <w:noProof/>
            <w:vertAlign w:val="superscript"/>
          </w:rPr>
          <w:t>47</w:t>
        </w:r>
      </w:hyperlink>
      <w:r w:rsidR="00134CC5" w:rsidRPr="00FD20FE">
        <w:rPr>
          <w:rFonts w:cs="Times New Roman"/>
          <w:noProof/>
          <w:vertAlign w:val="superscript"/>
        </w:rPr>
        <w:t>,</w:t>
      </w:r>
      <w:hyperlink w:anchor="_ENREF_48" w:tooltip="Moore, 2007 #1696" w:history="1">
        <w:r w:rsidR="00726019" w:rsidRPr="00FD20FE">
          <w:rPr>
            <w:rFonts w:cs="Times New Roman"/>
            <w:noProof/>
            <w:vertAlign w:val="superscript"/>
          </w:rPr>
          <w:t>48</w:t>
        </w:r>
      </w:hyperlink>
      <w:r w:rsidR="00134CC5" w:rsidRPr="00FD20FE">
        <w:rPr>
          <w:rFonts w:cs="Times New Roman"/>
          <w:noProof/>
          <w:vertAlign w:val="superscript"/>
        </w:rPr>
        <w:t>,</w:t>
      </w:r>
      <w:hyperlink w:anchor="_ENREF_52" w:tooltip="Banta-Green, 2009 #1697" w:history="1">
        <w:r w:rsidR="00726019" w:rsidRPr="00FD20FE">
          <w:rPr>
            <w:rFonts w:cs="Times New Roman"/>
            <w:noProof/>
            <w:vertAlign w:val="superscript"/>
          </w:rPr>
          <w:t>52</w:t>
        </w:r>
      </w:hyperlink>
      <w:r w:rsidR="00816C40" w:rsidRPr="00FD20FE">
        <w:rPr>
          <w:rFonts w:cs="Times New Roman"/>
        </w:rPr>
        <w:fldChar w:fldCharType="end"/>
      </w:r>
      <w:r w:rsidR="00506491" w:rsidRPr="00FD20FE">
        <w:rPr>
          <w:rFonts w:cs="Times New Roman"/>
        </w:rPr>
        <w:t xml:space="preserve"> </w:t>
      </w:r>
    </w:p>
    <w:p w14:paraId="2B38893E" w14:textId="1CEC53A4" w:rsidR="00CA36F5" w:rsidRPr="00FD20FE" w:rsidRDefault="00835F3E" w:rsidP="008051FD">
      <w:pPr>
        <w:rPr>
          <w:rFonts w:cs="Times New Roman"/>
        </w:rPr>
      </w:pPr>
      <w:r w:rsidRPr="00FD20FE">
        <w:rPr>
          <w:rFonts w:cs="Times New Roman"/>
        </w:rPr>
        <w:tab/>
      </w:r>
      <w:r w:rsidRPr="00FD20FE">
        <w:rPr>
          <w:rFonts w:cs="Times New Roman"/>
          <w:i/>
        </w:rPr>
        <w:t>Mortality</w:t>
      </w:r>
      <w:r w:rsidR="00DB5A30" w:rsidRPr="00FD20FE">
        <w:rPr>
          <w:rFonts w:cs="Times New Roman"/>
        </w:rPr>
        <w:t xml:space="preserve"> </w:t>
      </w:r>
      <w:r w:rsidR="00165A83" w:rsidRPr="00FD20FE">
        <w:rPr>
          <w:rFonts w:cs="Times New Roman"/>
        </w:rPr>
        <w:t>We assume</w:t>
      </w:r>
      <w:r w:rsidR="00E9225B" w:rsidRPr="00FD20FE">
        <w:rPr>
          <w:rFonts w:cs="Times New Roman"/>
        </w:rPr>
        <w:t>d</w:t>
      </w:r>
      <w:r w:rsidR="006F5616" w:rsidRPr="00FD20FE">
        <w:rPr>
          <w:rFonts w:cs="Times New Roman"/>
        </w:rPr>
        <w:t xml:space="preserve"> a baseline mortality </w:t>
      </w:r>
      <w:r w:rsidR="00165A83" w:rsidRPr="00FD20FE">
        <w:rPr>
          <w:rFonts w:cs="Times New Roman"/>
        </w:rPr>
        <w:t xml:space="preserve">rate equal to </w:t>
      </w:r>
      <w:r w:rsidR="00AB41C5" w:rsidRPr="00FD20FE">
        <w:rPr>
          <w:rFonts w:cs="Times New Roman"/>
        </w:rPr>
        <w:t>the current rate of death for the US population</w:t>
      </w:r>
      <w:r w:rsidR="00CA36F5" w:rsidRPr="00FD20FE">
        <w:rPr>
          <w:rFonts w:cs="Times New Roman"/>
        </w:rPr>
        <w:t xml:space="preserve"> aged 12 and older</w:t>
      </w:r>
      <w:r w:rsidR="00C162C3" w:rsidRPr="00FD20FE">
        <w:rPr>
          <w:rFonts w:cs="Times New Roman"/>
        </w:rPr>
        <w:t>.</w:t>
      </w:r>
      <w:hyperlink w:anchor="_ENREF_53" w:tooltip="Xu, 2016 #1643" w:history="1">
        <w:r w:rsidR="00726019" w:rsidRPr="00FD20FE">
          <w:rPr>
            <w:rFonts w:cs="Times New Roman"/>
          </w:rPr>
          <w:fldChar w:fldCharType="begin"/>
        </w:r>
        <w:r w:rsidR="00726019" w:rsidRPr="00FD20FE">
          <w:rPr>
            <w:rFonts w:cs="Times New Roman"/>
          </w:rPr>
          <w:instrText xml:space="preserve"> ADDIN EN.CITE &lt;EndNote&gt;&lt;Cite&gt;&lt;Author&gt;Xu&lt;/Author&gt;&lt;Year&gt;2016&lt;/Year&gt;&lt;RecNum&gt;1643&lt;/RecNum&gt;&lt;DisplayText&gt;&lt;style face="superscript"&gt;53&lt;/style&gt;&lt;/DisplayText&gt;&lt;record&gt;&lt;rec-number&gt;1643&lt;/rec-number&gt;&lt;foreign-keys&gt;&lt;key app="EN" db-id="dazaf5eeutvxaieddtmv9tamp0es0e0r2a9e" timestamp="1498151584"&gt;1643&lt;/key&gt;&lt;/foreign-keys&gt;&lt;ref-type name="Journal Article"&gt;17&lt;/ref-type&gt;&lt;contributors&gt;&lt;authors&gt;&lt;author&gt;Xu, J. Q.&lt;/author&gt;&lt;author&gt;Murphy, S. L.&lt;/author&gt;&lt;author&gt;Kochanek, K. D.&lt;/author&gt;&lt;author&gt;Bastian, B. A.&lt;/author&gt;&lt;/authors&gt;&lt;/contributors&gt;&lt;titles&gt;&lt;title&gt;Deaths: final data for 2013&lt;/title&gt;&lt;secondary-title&gt;Natl Vital Stat Rep&lt;/secondary-title&gt;&lt;/titles&gt;&lt;periodical&gt;&lt;full-title&gt;National Vital Statistics Reports&lt;/full-title&gt;&lt;abbr-1&gt;Natl. Vital Stat. Rep.&lt;/abbr-1&gt;&lt;abbr-2&gt;Natl Vital Stat Rep&lt;/abbr-2&gt;&lt;/periodical&gt;&lt;pages&gt;1-119&lt;/pages&gt;&lt;volume&gt;64&lt;/volume&gt;&lt;number&gt;2&lt;/number&gt;&lt;dates&gt;&lt;year&gt;2016&lt;/year&gt;&lt;pub-dates&gt;&lt;date&gt;Feb 16&lt;/date&gt;&lt;/pub-dates&gt;&lt;/dates&gt;&lt;isbn&gt;vol 64 no 2&lt;/isbn&gt;&lt;urls&gt;&lt;/urls&gt;&lt;/record&gt;&lt;/Cite&gt;&lt;/EndNote&gt;</w:instrText>
        </w:r>
        <w:r w:rsidR="00726019" w:rsidRPr="00FD20FE">
          <w:rPr>
            <w:rFonts w:cs="Times New Roman"/>
          </w:rPr>
          <w:fldChar w:fldCharType="separate"/>
        </w:r>
        <w:r w:rsidR="00726019" w:rsidRPr="00FD20FE">
          <w:rPr>
            <w:rFonts w:cs="Times New Roman"/>
            <w:noProof/>
            <w:vertAlign w:val="superscript"/>
          </w:rPr>
          <w:t>53</w:t>
        </w:r>
        <w:r w:rsidR="00726019" w:rsidRPr="00FD20FE">
          <w:rPr>
            <w:rFonts w:cs="Times New Roman"/>
          </w:rPr>
          <w:fldChar w:fldCharType="end"/>
        </w:r>
      </w:hyperlink>
      <w:r w:rsidR="00AB41C5" w:rsidRPr="00FD20FE">
        <w:rPr>
          <w:rFonts w:cs="Times New Roman"/>
        </w:rPr>
        <w:t xml:space="preserve"> We model</w:t>
      </w:r>
      <w:r w:rsidR="00E9225B" w:rsidRPr="00FD20FE">
        <w:rPr>
          <w:rFonts w:cs="Times New Roman"/>
        </w:rPr>
        <w:t>ed</w:t>
      </w:r>
      <w:r w:rsidR="00AB41C5" w:rsidRPr="00FD20FE">
        <w:rPr>
          <w:rFonts w:cs="Times New Roman"/>
        </w:rPr>
        <w:t xml:space="preserve"> an additional risk of death by overdose for individuals with SHUD</w:t>
      </w:r>
      <w:r w:rsidR="00CA36F5" w:rsidRPr="00FD20FE">
        <w:rPr>
          <w:rFonts w:cs="Times New Roman"/>
        </w:rPr>
        <w:t xml:space="preserve"> based on the following equation:</w:t>
      </w:r>
    </w:p>
    <w:p w14:paraId="06BB4AE4" w14:textId="17AF4659" w:rsidR="00CA36F5" w:rsidRPr="00FD20FE" w:rsidRDefault="003C22B4" w:rsidP="00FD20FE">
      <w:pPr>
        <w:spacing w:before="120" w:after="120"/>
        <w:rPr>
          <w:rFonts w:cs="Times New Roman"/>
        </w:rPr>
      </w:pPr>
      <m:oMathPara>
        <m:oMath>
          <m:f>
            <m:fPr>
              <m:ctrlPr>
                <w:rPr>
                  <w:rFonts w:ascii="Cambria Math" w:hAnsi="Cambria Math" w:cs="Times New Roman"/>
                  <w:i/>
                </w:rPr>
              </m:ctrlPr>
            </m:fPr>
            <m:num>
              <m:r>
                <w:rPr>
                  <w:rFonts w:ascii="Cambria Math" w:hAnsi="Cambria Math" w:cs="Times New Roman"/>
                </w:rPr>
                <m:t>heroin overdose deaths</m:t>
              </m:r>
            </m:num>
            <m:den>
              <m:r>
                <w:rPr>
                  <w:rFonts w:ascii="Cambria Math" w:hAnsi="Cambria Math" w:cs="Times New Roman"/>
                </w:rPr>
                <m:t>SHUD population size</m:t>
              </m:r>
            </m:den>
          </m:f>
          <m:r>
            <w:rPr>
              <w:rFonts w:ascii="Cambria Math" w:hAnsi="Cambria Math" w:cs="Times New Roman"/>
            </w:rPr>
            <m:t>=SHUD overdose mortality risk not in MAT*</m:t>
          </m:r>
          <m:d>
            <m:dPr>
              <m:ctrlPr>
                <w:rPr>
                  <w:rFonts w:ascii="Cambria Math" w:hAnsi="Cambria Math" w:cs="Times New Roman"/>
                  <w:i/>
                </w:rPr>
              </m:ctrlPr>
            </m:dPr>
            <m:e>
              <m:r>
                <w:rPr>
                  <w:rFonts w:ascii="Cambria Math" w:hAnsi="Cambria Math" w:cs="Times New Roman"/>
                </w:rPr>
                <m:t>1- proportion of SHUD enrolled in MAT</m:t>
              </m:r>
            </m:e>
          </m:d>
          <m:r>
            <w:rPr>
              <w:rFonts w:ascii="Cambria Math" w:hAnsi="Cambria Math" w:cs="Times New Roman"/>
            </w:rPr>
            <m:t>+ SHUD overdosemortality risk not in MAT*relative risk reduction in MAT*proportion enrolled in MAT</m:t>
          </m:r>
        </m:oMath>
      </m:oMathPara>
    </w:p>
    <w:p w14:paraId="534B82C0" w14:textId="6BDB5707" w:rsidR="00856587" w:rsidRPr="00FD20FE" w:rsidRDefault="00CA36F5" w:rsidP="008051FD">
      <w:pPr>
        <w:rPr>
          <w:rFonts w:cs="Times New Roman"/>
        </w:rPr>
      </w:pPr>
      <w:r w:rsidRPr="00FD20FE">
        <w:rPr>
          <w:rFonts w:cs="Times New Roman"/>
        </w:rPr>
        <w:t xml:space="preserve">We </w:t>
      </w:r>
      <w:r w:rsidR="00431611" w:rsidRPr="00FD20FE">
        <w:rPr>
          <w:rFonts w:cs="Times New Roman"/>
        </w:rPr>
        <w:t>estimated</w:t>
      </w:r>
      <w:r w:rsidRPr="00FD20FE">
        <w:rPr>
          <w:rFonts w:cs="Times New Roman"/>
        </w:rPr>
        <w:t xml:space="preserve"> heroin </w:t>
      </w:r>
      <w:r w:rsidR="00D33471" w:rsidRPr="00FD20FE">
        <w:rPr>
          <w:rFonts w:cs="Times New Roman"/>
        </w:rPr>
        <w:t>overdose deaths</w:t>
      </w:r>
      <w:r w:rsidR="00AB41C5" w:rsidRPr="00FD20FE">
        <w:rPr>
          <w:rFonts w:cs="Times New Roman"/>
        </w:rPr>
        <w:t xml:space="preserve"> </w:t>
      </w:r>
      <w:r w:rsidR="00D33471" w:rsidRPr="00FD20FE">
        <w:rPr>
          <w:rFonts w:cs="Times New Roman"/>
        </w:rPr>
        <w:t xml:space="preserve">in </w:t>
      </w:r>
      <w:r w:rsidR="00AB41C5" w:rsidRPr="00FD20FE">
        <w:rPr>
          <w:rFonts w:cs="Times New Roman"/>
        </w:rPr>
        <w:t xml:space="preserve">2015 </w:t>
      </w:r>
      <w:r w:rsidR="0092749A" w:rsidRPr="00FD20FE">
        <w:rPr>
          <w:rFonts w:cs="Times New Roman"/>
        </w:rPr>
        <w:t>by adjusting rate</w:t>
      </w:r>
      <w:r w:rsidR="00431611" w:rsidRPr="00FD20FE">
        <w:rPr>
          <w:rFonts w:cs="Times New Roman"/>
        </w:rPr>
        <w:t xml:space="preserve"> </w:t>
      </w:r>
      <w:r w:rsidR="00941D42" w:rsidRPr="00FD20FE">
        <w:rPr>
          <w:rFonts w:cs="Times New Roman"/>
        </w:rPr>
        <w:t xml:space="preserve">of deaths from </w:t>
      </w:r>
      <w:r w:rsidR="00647FE7" w:rsidRPr="00FD20FE">
        <w:rPr>
          <w:rFonts w:cs="Times New Roman"/>
        </w:rPr>
        <w:t>illicit o</w:t>
      </w:r>
      <w:r w:rsidR="00941D42" w:rsidRPr="00FD20FE">
        <w:rPr>
          <w:rFonts w:cs="Times New Roman"/>
        </w:rPr>
        <w:t>pioids (</w:t>
      </w:r>
      <w:r w:rsidR="00647FE7" w:rsidRPr="00FD20FE">
        <w:rPr>
          <w:rFonts w:cs="Times New Roman"/>
        </w:rPr>
        <w:t>heroin and s</w:t>
      </w:r>
      <w:r w:rsidR="00941D42" w:rsidRPr="00FD20FE">
        <w:rPr>
          <w:rFonts w:cs="Times New Roman"/>
        </w:rPr>
        <w:t>ynthet</w:t>
      </w:r>
      <w:r w:rsidR="00647FE7" w:rsidRPr="00FD20FE">
        <w:rPr>
          <w:rFonts w:cs="Times New Roman"/>
        </w:rPr>
        <w:t>ic opioids other than m</w:t>
      </w:r>
      <w:r w:rsidR="00941D42" w:rsidRPr="00FD20FE">
        <w:rPr>
          <w:rFonts w:cs="Times New Roman"/>
        </w:rPr>
        <w:t xml:space="preserve">ethadone) </w:t>
      </w:r>
      <w:r w:rsidR="00431611" w:rsidRPr="00FD20FE">
        <w:rPr>
          <w:rFonts w:cs="Times New Roman"/>
        </w:rPr>
        <w:t>reported by the</w:t>
      </w:r>
      <w:r w:rsidR="00E9225B" w:rsidRPr="00FD20FE">
        <w:rPr>
          <w:rFonts w:cs="Times New Roman"/>
        </w:rPr>
        <w:t xml:space="preserve"> Centers for Disease Control and Prevention</w:t>
      </w:r>
      <w:r w:rsidR="00BE68FA" w:rsidRPr="00FD20FE">
        <w:rPr>
          <w:rFonts w:cs="Times New Roman"/>
        </w:rPr>
        <w:t>,</w:t>
      </w:r>
      <w:hyperlink w:anchor="_ENREF_23" w:tooltip="Centers for Disease Control and Prevention, 2016 #1534" w:history="1">
        <w:r w:rsidR="00726019" w:rsidRPr="00FD20FE">
          <w:rPr>
            <w:rFonts w:cs="Times New Roman"/>
          </w:rPr>
          <w:fldChar w:fldCharType="begin"/>
        </w:r>
        <w:r w:rsidR="00726019" w:rsidRPr="00FD20FE">
          <w:rPr>
            <w:rFonts w:cs="Times New Roman"/>
          </w:rPr>
          <w:instrText xml:space="preserve"> ADDIN EN.CITE &lt;EndNote&gt;&lt;Cite&gt;&lt;Author&gt;Centers for Disease Control and Prevention&lt;/Author&gt;&lt;Year&gt;2016&lt;/Year&gt;&lt;RecNum&gt;1534&lt;/RecNum&gt;&lt;DisplayText&gt;&lt;style face="superscript"&gt;23&lt;/style&gt;&lt;/DisplayText&gt;&lt;record&gt;&lt;rec-number&gt;1534&lt;/rec-number&gt;&lt;foreign-keys&gt;&lt;key app="EN" db-id="dazaf5eeutvxaieddtmv9tamp0es0e0r2a9e" timestamp="1497026397"&gt;1534&lt;/key&gt;&lt;/foreign-keys&gt;&lt;ref-type name="Web Page"&gt;12&lt;/ref-type&gt;&lt;contributors&gt;&lt;authors&gt;&lt;author&gt;Centers for Disease Control and Prevention,&lt;/author&gt;&lt;/authors&gt;&lt;/contributors&gt;&lt;titles&gt;&lt;title&gt;Wide-ranging online data for epidemiologic research (WONDER)&lt;/title&gt;&lt;/titles&gt;&lt;volume&gt;2017&lt;/volume&gt;&lt;number&gt;Jun 23&lt;/number&gt;&lt;dates&gt;&lt;year&gt;2016&lt;/year&gt;&lt;pub-dates&gt;&lt;date&gt;2016&lt;/date&gt;&lt;/pub-dates&gt;&lt;/dates&gt;&lt;pub-location&gt;Atlanta, GA&lt;/pub-location&gt;&lt;publisher&gt;National Center for Health Statistics&lt;/publisher&gt;&lt;urls&gt;&lt;related-urls&gt;&lt;url&gt;https://wonder.cdc.gov/&lt;/url&gt;&lt;/related-urls&gt;&lt;/urls&gt;&lt;custom1&gt;2017&lt;/custom1&gt;&lt;custom2&gt;Jun 17&lt;/custom2&gt;&lt;access-date&gt;2017/04/04/17:30:27&lt;/access-date&gt;&lt;/record&gt;&lt;/Cite&gt;&lt;/EndNote&gt;</w:instrText>
        </w:r>
        <w:r w:rsidR="00726019" w:rsidRPr="00FD20FE">
          <w:rPr>
            <w:rFonts w:cs="Times New Roman"/>
          </w:rPr>
          <w:fldChar w:fldCharType="separate"/>
        </w:r>
        <w:r w:rsidR="00726019" w:rsidRPr="00FD20FE">
          <w:rPr>
            <w:rFonts w:cs="Times New Roman"/>
            <w:noProof/>
            <w:vertAlign w:val="superscript"/>
          </w:rPr>
          <w:t>23</w:t>
        </w:r>
        <w:r w:rsidR="00726019" w:rsidRPr="00FD20FE">
          <w:rPr>
            <w:rFonts w:cs="Times New Roman"/>
          </w:rPr>
          <w:fldChar w:fldCharType="end"/>
        </w:r>
      </w:hyperlink>
      <w:r w:rsidR="00C80EF4" w:rsidRPr="00FD20FE">
        <w:rPr>
          <w:rFonts w:cs="Times New Roman"/>
        </w:rPr>
        <w:t xml:space="preserve"> assuming</w:t>
      </w:r>
      <w:r w:rsidR="000D2CED" w:rsidRPr="00FD20FE">
        <w:rPr>
          <w:rFonts w:cs="Times New Roman"/>
        </w:rPr>
        <w:t xml:space="preserve"> that the actual number of heroin-related deaths was 24% greater than that reported.</w:t>
      </w:r>
      <w:hyperlink w:anchor="_ENREF_22" w:tooltip="Ruhm, 2017 #1658" w:history="1">
        <w:r w:rsidR="00726019" w:rsidRPr="00FD20FE">
          <w:rPr>
            <w:rFonts w:cs="Times New Roman"/>
          </w:rPr>
          <w:fldChar w:fldCharType="begin"/>
        </w:r>
        <w:r w:rsidR="00726019" w:rsidRPr="00FD20FE">
          <w:rPr>
            <w:rFonts w:cs="Times New Roman"/>
          </w:rPr>
          <w:instrText xml:space="preserve"> ADDIN EN.CITE &lt;EndNote&gt;&lt;Cite&gt;&lt;Author&gt;Ruhm&lt;/Author&gt;&lt;Year&gt;2017&lt;/Year&gt;&lt;RecNum&gt;1658&lt;/RecNum&gt;&lt;DisplayText&gt;&lt;style face="superscript"&gt;22&lt;/style&gt;&lt;/DisplayText&gt;&lt;record&gt;&lt;rec-number&gt;1658&lt;/rec-number&gt;&lt;foreign-keys&gt;&lt;key app="EN" db-id="dazaf5eeutvxaieddtmv9tamp0es0e0r2a9e" timestamp="1508148669"&gt;1658&lt;/key&gt;&lt;/foreign-keys&gt;&lt;ref-type name="Journal Article"&gt;17&lt;/ref-type&gt;&lt;contributors&gt;&lt;authors&gt;&lt;author&gt;Ruhm, C. J.&lt;/author&gt;&lt;/authors&gt;&lt;/contributors&gt;&lt;auth-address&gt;Frank Batten School of Leadership and Public Policy, University of Virginia, Charlottesville, Virginia. Electronic address: ruhm@virginia.edu.&lt;/auth-address&gt;&lt;titles&gt;&lt;title&gt;Geographic variation in opioid and heroin involved drug poisoning mortality rate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745-753&lt;/pages&gt;&lt;volume&gt;53&lt;/volume&gt;&lt;number&gt;6&lt;/number&gt;&lt;edition&gt;2017/08/12&lt;/edition&gt;&lt;dates&gt;&lt;year&gt;2017&lt;/year&gt;&lt;pub-dates&gt;&lt;date&gt;Dec&lt;/date&gt;&lt;/pub-dates&gt;&lt;/dates&gt;&lt;isbn&gt;0749-3797&lt;/isbn&gt;&lt;accession-num&gt;28797652&lt;/accession-num&gt;&lt;urls&gt;&lt;/urls&gt;&lt;electronic-resource-num&gt;10.1016/j.amepre.2017.06.009&lt;/electronic-resource-num&gt;&lt;remote-database-provider&gt;NLM&lt;/remote-database-provider&gt;&lt;language&gt;eng&lt;/language&gt;&lt;/record&gt;&lt;/Cite&gt;&lt;/EndNote&gt;</w:instrText>
        </w:r>
        <w:r w:rsidR="00726019" w:rsidRPr="00FD20FE">
          <w:rPr>
            <w:rFonts w:cs="Times New Roman"/>
          </w:rPr>
          <w:fldChar w:fldCharType="separate"/>
        </w:r>
        <w:r w:rsidR="00726019" w:rsidRPr="00FD20FE">
          <w:rPr>
            <w:rFonts w:cs="Times New Roman"/>
            <w:noProof/>
            <w:vertAlign w:val="superscript"/>
          </w:rPr>
          <w:t>22</w:t>
        </w:r>
        <w:r w:rsidR="00726019" w:rsidRPr="00FD20FE">
          <w:rPr>
            <w:rFonts w:cs="Times New Roman"/>
          </w:rPr>
          <w:fldChar w:fldCharType="end"/>
        </w:r>
      </w:hyperlink>
      <w:r w:rsidR="000D2CED" w:rsidRPr="00FD20FE">
        <w:rPr>
          <w:rFonts w:cs="Times New Roman"/>
        </w:rPr>
        <w:t xml:space="preserve"> </w:t>
      </w:r>
      <w:r w:rsidRPr="00FD20FE">
        <w:rPr>
          <w:rFonts w:cs="Times New Roman"/>
        </w:rPr>
        <w:t xml:space="preserve">We estimated the size of the </w:t>
      </w:r>
      <w:r w:rsidR="00AB41C5" w:rsidRPr="00FD20FE">
        <w:rPr>
          <w:rFonts w:cs="Times New Roman"/>
        </w:rPr>
        <w:t>SHUD</w:t>
      </w:r>
      <w:r w:rsidR="003E4710" w:rsidRPr="00FD20FE">
        <w:rPr>
          <w:rFonts w:cs="Times New Roman"/>
        </w:rPr>
        <w:t xml:space="preserve"> </w:t>
      </w:r>
      <w:r w:rsidR="00D33471" w:rsidRPr="00FD20FE">
        <w:rPr>
          <w:rFonts w:cs="Times New Roman"/>
        </w:rPr>
        <w:t xml:space="preserve">population </w:t>
      </w:r>
      <w:r w:rsidRPr="00FD20FE">
        <w:rPr>
          <w:rFonts w:cs="Times New Roman"/>
        </w:rPr>
        <w:t xml:space="preserve">in 2015 </w:t>
      </w:r>
      <w:r w:rsidR="003E4710" w:rsidRPr="00FD20FE">
        <w:rPr>
          <w:rFonts w:cs="Times New Roman"/>
        </w:rPr>
        <w:t xml:space="preserve">by applying the 2010 to 2015 growth rate </w:t>
      </w:r>
      <w:r w:rsidRPr="00FD20FE">
        <w:rPr>
          <w:rFonts w:cs="Times New Roman"/>
        </w:rPr>
        <w:t xml:space="preserve">reported by </w:t>
      </w:r>
      <w:r w:rsidR="003E4710" w:rsidRPr="00FD20FE">
        <w:rPr>
          <w:rFonts w:cs="Times New Roman"/>
        </w:rPr>
        <w:t>NSDU</w:t>
      </w:r>
      <w:r w:rsidR="00C162C3" w:rsidRPr="00FD20FE">
        <w:rPr>
          <w:rFonts w:cs="Times New Roman"/>
        </w:rPr>
        <w:t>H</w:t>
      </w:r>
      <w:hyperlink w:anchor="_ENREF_14" w:tooltip="Substance Abuse and Mental Health Services Administration, 2016 #1521" w:history="1">
        <w:r w:rsidR="00726019" w:rsidRPr="00FD20FE">
          <w:rPr>
            <w:rFonts w:cs="Times New Roman"/>
          </w:rPr>
          <w:fldChar w:fldCharType="begin"/>
        </w:r>
        <w:r w:rsidR="00726019" w:rsidRPr="00FD20FE">
          <w:rPr>
            <w:rFonts w:cs="Times New Roman"/>
          </w:rPr>
          <w:instrText xml:space="preserve"> ADDIN EN.CITE &lt;EndNote&gt;&lt;Cite&gt;&lt;Author&gt;Substance Abuse and Mental Health Services Administration&lt;/Author&gt;&lt;Year&gt;2016&lt;/Year&gt;&lt;RecNum&gt;1521&lt;/RecNum&gt;&lt;DisplayText&gt;&lt;style face="superscript"&gt;14&lt;/style&gt;&lt;/DisplayText&gt;&lt;record&gt;&lt;rec-number&gt;1521&lt;/rec-number&gt;&lt;foreign-keys&gt;&lt;key app="EN" db-id="dazaf5eeutvxaieddtmv9tamp0es0e0r2a9e" timestamp="1497026396"&gt;1521&lt;/key&gt;&lt;/foreign-keys&gt;&lt;ref-type name="Web Page"&gt;12&lt;/ref-type&gt;&lt;contributors&gt;&lt;authors&gt;&lt;author&gt;Substance Abuse and Mental Health Services Administration,&lt;/author&gt;&lt;/authors&gt;&lt;/contributors&gt;&lt;titles&gt;&lt;title&gt;2015 National Survey on Drug Use and Health: detailed tables&lt;/title&gt;&lt;/titles&gt;&lt;volume&gt;2017&lt;/volume&gt;&lt;number&gt;Jun 17&lt;/number&gt;&lt;dates&gt;&lt;year&gt;2016&lt;/year&gt;&lt;pub-dates&gt;&lt;date&gt;2016&lt;/date&gt;&lt;/pub-dates&gt;&lt;/dates&gt;&lt;pub-location&gt;Rockville, MD&lt;/pub-location&gt;&lt;publisher&gt;Substance Abuse and Mental Health Services Administration&lt;/publisher&gt;&lt;urls&gt;&lt;related-urls&gt;&lt;url&gt;https://www.samhsa.gov/data/sites/default/files/NSDUH-DetTabs-2015/NSDUH-DetTabs-2015/NSDUH-DetTabs-2015.pdf&lt;/url&gt;&lt;/related-urls&gt;&lt;/urls&gt;&lt;/record&gt;&lt;/Cite&gt;&lt;/EndNote&gt;</w:instrText>
        </w:r>
        <w:r w:rsidR="00726019" w:rsidRPr="00FD20FE">
          <w:rPr>
            <w:rFonts w:cs="Times New Roman"/>
          </w:rPr>
          <w:fldChar w:fldCharType="separate"/>
        </w:r>
        <w:r w:rsidR="00726019" w:rsidRPr="00FD20FE">
          <w:rPr>
            <w:rFonts w:cs="Times New Roman"/>
            <w:noProof/>
            <w:vertAlign w:val="superscript"/>
          </w:rPr>
          <w:t>14</w:t>
        </w:r>
        <w:r w:rsidR="00726019" w:rsidRPr="00FD20FE">
          <w:rPr>
            <w:rFonts w:cs="Times New Roman"/>
          </w:rPr>
          <w:fldChar w:fldCharType="end"/>
        </w:r>
      </w:hyperlink>
      <w:r w:rsidR="003E4710" w:rsidRPr="00FD20FE">
        <w:rPr>
          <w:rFonts w:cs="Times New Roman"/>
        </w:rPr>
        <w:t xml:space="preserve"> to the 2010 prevalence reported by RAN</w:t>
      </w:r>
      <w:r w:rsidR="00C162C3" w:rsidRPr="00FD20FE">
        <w:rPr>
          <w:rFonts w:cs="Times New Roman"/>
        </w:rPr>
        <w:t>D</w:t>
      </w:r>
      <w:hyperlink w:anchor="_ENREF_15" w:tooltip="RAND Corporation, 2014 #1619" w:history="1">
        <w:r w:rsidR="00726019" w:rsidRPr="00FD20FE">
          <w:rPr>
            <w:rFonts w:cs="Times New Roman"/>
          </w:rPr>
          <w:fldChar w:fldCharType="begin"/>
        </w:r>
        <w:r w:rsidR="00726019" w:rsidRPr="00FD20FE">
          <w:rPr>
            <w:rFonts w:cs="Times New Roman"/>
          </w:rPr>
          <w:instrText xml:space="preserve"> ADDIN EN.CITE &lt;EndNote&gt;&lt;Cite&gt;&lt;Author&gt;RAND Corporation&lt;/Author&gt;&lt;Year&gt;2014&lt;/Year&gt;&lt;RecNum&gt;1619&lt;/RecNum&gt;&lt;DisplayText&gt;&lt;style face="superscript"&gt;15&lt;/style&gt;&lt;/DisplayText&gt;&lt;record&gt;&lt;rec-number&gt;1619&lt;/rec-number&gt;&lt;foreign-keys&gt;&lt;key app="EN" db-id="dazaf5eeutvxaieddtmv9tamp0es0e0r2a9e" timestamp="1497026397"&gt;1619&lt;/key&gt;&lt;/foreign-keys&gt;&lt;ref-type name="Report"&gt;27&lt;/ref-type&gt;&lt;contributors&gt;&lt;authors&gt;&lt;author&gt;RAND Corporation,&lt;/author&gt;&lt;/authors&gt;&lt;/contributors&gt;&lt;titles&gt;&lt;title&gt;What America’s users spend on illegal drugs: 2000-2010&lt;/title&gt;&lt;/titles&gt;&lt;dates&gt;&lt;year&gt;2014&lt;/year&gt;&lt;/dates&gt;&lt;pub-location&gt;Washington, DC&lt;/pub-location&gt;&lt;publisher&gt;Office of National Drug Control Policy, Office of Research and Data Analysis&lt;/publisher&gt;&lt;urls&gt;&lt;/urls&gt;&lt;/record&gt;&lt;/Cite&gt;&lt;/EndNote&gt;</w:instrText>
        </w:r>
        <w:r w:rsidR="00726019" w:rsidRPr="00FD20FE">
          <w:rPr>
            <w:rFonts w:cs="Times New Roman"/>
          </w:rPr>
          <w:fldChar w:fldCharType="separate"/>
        </w:r>
        <w:r w:rsidR="00726019" w:rsidRPr="00FD20FE">
          <w:rPr>
            <w:rFonts w:cs="Times New Roman"/>
            <w:noProof/>
            <w:vertAlign w:val="superscript"/>
          </w:rPr>
          <w:t>15</w:t>
        </w:r>
        <w:r w:rsidR="00726019" w:rsidRPr="00FD20FE">
          <w:rPr>
            <w:rFonts w:cs="Times New Roman"/>
          </w:rPr>
          <w:fldChar w:fldCharType="end"/>
        </w:r>
      </w:hyperlink>
      <w:r w:rsidR="003E4710" w:rsidRPr="00FD20FE">
        <w:rPr>
          <w:rFonts w:cs="Times New Roman"/>
        </w:rPr>
        <w:t xml:space="preserve"> (detailed in section S1.3 above)</w:t>
      </w:r>
      <w:r w:rsidRPr="00FD20FE">
        <w:rPr>
          <w:rFonts w:cs="Times New Roman"/>
        </w:rPr>
        <w:t>. We estimated the</w:t>
      </w:r>
      <w:r w:rsidR="00DD39C1" w:rsidRPr="00FD20FE">
        <w:rPr>
          <w:rFonts w:cs="Times New Roman"/>
        </w:rPr>
        <w:t xml:space="preserve"> proportion </w:t>
      </w:r>
      <w:r w:rsidRPr="00FD20FE">
        <w:rPr>
          <w:rFonts w:cs="Times New Roman"/>
        </w:rPr>
        <w:t>of individuals with SHUD who were e</w:t>
      </w:r>
      <w:r w:rsidR="00DD39C1" w:rsidRPr="00FD20FE">
        <w:rPr>
          <w:rFonts w:cs="Times New Roman"/>
        </w:rPr>
        <w:t>nrolled in MAT</w:t>
      </w:r>
      <w:r w:rsidR="00DC027C" w:rsidRPr="00FD20FE">
        <w:rPr>
          <w:rFonts w:cs="Times New Roman"/>
        </w:rPr>
        <w:t xml:space="preserve"> </w:t>
      </w:r>
      <w:r w:rsidRPr="00FD20FE">
        <w:rPr>
          <w:rFonts w:cs="Times New Roman"/>
        </w:rPr>
        <w:t>in 2015</w:t>
      </w:r>
      <w:r w:rsidR="00DC027C" w:rsidRPr="00FD20FE">
        <w:rPr>
          <w:rFonts w:cs="Times New Roman"/>
        </w:rPr>
        <w:t xml:space="preserve"> using expert opinion (K. Humphries)</w:t>
      </w:r>
      <w:r w:rsidR="00D33471" w:rsidRPr="00FD20FE">
        <w:rPr>
          <w:rFonts w:cs="Times New Roman"/>
        </w:rPr>
        <w:t>.</w:t>
      </w:r>
      <w:r w:rsidR="00DB5A30" w:rsidRPr="00FD20FE">
        <w:rPr>
          <w:rFonts w:cs="Times New Roman"/>
        </w:rPr>
        <w:t xml:space="preserve"> </w:t>
      </w:r>
      <w:r w:rsidR="00AB41C5" w:rsidRPr="00FD20FE">
        <w:rPr>
          <w:rFonts w:cs="Times New Roman"/>
        </w:rPr>
        <w:t>We assume</w:t>
      </w:r>
      <w:r w:rsidR="00E9225B" w:rsidRPr="00FD20FE">
        <w:rPr>
          <w:rFonts w:cs="Times New Roman"/>
        </w:rPr>
        <w:t>d</w:t>
      </w:r>
      <w:r w:rsidR="00AF4F5B" w:rsidRPr="00FD20FE">
        <w:rPr>
          <w:rFonts w:cs="Times New Roman"/>
        </w:rPr>
        <w:t xml:space="preserve"> </w:t>
      </w:r>
      <w:r w:rsidRPr="00FD20FE">
        <w:rPr>
          <w:rFonts w:cs="Times New Roman"/>
        </w:rPr>
        <w:t xml:space="preserve">a </w:t>
      </w:r>
      <w:r w:rsidR="000B0E01" w:rsidRPr="00FD20FE">
        <w:rPr>
          <w:rFonts w:cs="Times New Roman"/>
        </w:rPr>
        <w:t>50%</w:t>
      </w:r>
      <w:r w:rsidR="00AB41C5" w:rsidRPr="00FD20FE">
        <w:rPr>
          <w:rFonts w:cs="Times New Roman"/>
        </w:rPr>
        <w:t xml:space="preserve"> reduction in</w:t>
      </w:r>
      <w:r w:rsidR="00856587" w:rsidRPr="00FD20FE">
        <w:rPr>
          <w:rFonts w:cs="Times New Roman"/>
        </w:rPr>
        <w:t xml:space="preserve"> </w:t>
      </w:r>
      <w:r w:rsidR="00D31A56" w:rsidRPr="00FD20FE">
        <w:rPr>
          <w:rFonts w:cs="Times New Roman"/>
        </w:rPr>
        <w:t>addiction-related</w:t>
      </w:r>
      <w:r w:rsidR="00AB41C5" w:rsidRPr="00FD20FE">
        <w:rPr>
          <w:rFonts w:cs="Times New Roman"/>
        </w:rPr>
        <w:t xml:space="preserve"> mortality for </w:t>
      </w:r>
      <w:r w:rsidRPr="00FD20FE">
        <w:rPr>
          <w:rFonts w:cs="Times New Roman"/>
        </w:rPr>
        <w:t xml:space="preserve">individuals </w:t>
      </w:r>
      <w:r w:rsidR="00AB41C5" w:rsidRPr="00FD20FE">
        <w:rPr>
          <w:rFonts w:cs="Times New Roman"/>
        </w:rPr>
        <w:t xml:space="preserve">enrolled </w:t>
      </w:r>
      <w:r w:rsidRPr="00FD20FE">
        <w:rPr>
          <w:rFonts w:cs="Times New Roman"/>
        </w:rPr>
        <w:t xml:space="preserve">in </w:t>
      </w:r>
      <w:r w:rsidR="0078359B" w:rsidRPr="00FD20FE">
        <w:rPr>
          <w:rFonts w:cs="Times New Roman"/>
        </w:rPr>
        <w:t>MAT</w:t>
      </w:r>
      <w:r w:rsidR="00C162C3" w:rsidRPr="00FD20FE">
        <w:rPr>
          <w:rFonts w:cs="Times New Roman"/>
        </w:rPr>
        <w:t>.</w:t>
      </w:r>
      <w:hyperlink w:anchor="_ENREF_24" w:tooltip="Schuckit, 2016 #1589" w:history="1">
        <w:r w:rsidR="00726019" w:rsidRPr="00FD20FE">
          <w:rPr>
            <w:rFonts w:cs="Times New Roman"/>
          </w:rPr>
          <w:fldChar w:fldCharType="begin"/>
        </w:r>
        <w:r w:rsidR="00726019" w:rsidRPr="00FD20FE">
          <w:rPr>
            <w:rFonts w:cs="Times New Roman"/>
          </w:rPr>
          <w:instrText xml:space="preserve"> ADDIN EN.CITE &lt;EndNote&gt;&lt;Cite&gt;&lt;Author&gt;Schuckit&lt;/Author&gt;&lt;Year&gt;2016&lt;/Year&gt;&lt;RecNum&gt;1589&lt;/RecNum&gt;&lt;DisplayText&gt;&lt;style face="superscript"&gt;24&lt;/style&gt;&lt;/DisplayText&gt;&lt;record&gt;&lt;rec-number&gt;1589&lt;/rec-number&gt;&lt;foreign-keys&gt;&lt;key app="EN" db-id="dazaf5eeutvxaieddtmv9tamp0es0e0r2a9e" timestamp="1497026397"&gt;1589&lt;/key&gt;&lt;/foreign-keys&gt;&lt;ref-type name="Journal Article"&gt;17&lt;/ref-type&gt;&lt;contributors&gt;&lt;authors&gt;&lt;author&gt;Schuckit, Marc A.&lt;/author&gt;&lt;/authors&gt;&lt;/contributors&gt;&lt;titles&gt;&lt;title&gt;Treatment of opioid-use disorders&lt;/title&gt;&lt;secondary-title&gt;N Engl J Med&lt;/secondary-title&gt;&lt;alt-title&gt;N Engl J Med&lt;/alt-title&gt;&lt;/titles&gt;&lt;periodical&gt;&lt;full-title&gt;New England Journal of Medicine&lt;/full-title&gt;&lt;abbr-1&gt;N. Engl. J. Med.&lt;/abbr-1&gt;&lt;abbr-2&gt;N Engl J Med&lt;/abbr-2&gt;&lt;/periodical&gt;&lt;alt-periodical&gt;&lt;full-title&gt;New England Journal of Medicine&lt;/full-title&gt;&lt;abbr-1&gt;N. Engl. J. Med.&lt;/abbr-1&gt;&lt;abbr-2&gt;N Engl J Med&lt;/abbr-2&gt;&lt;/alt-periodical&gt;&lt;pages&gt;357-368&lt;/pages&gt;&lt;volume&gt;375&lt;/volume&gt;&lt;number&gt;4&lt;/number&gt;&lt;dates&gt;&lt;year&gt;2016&lt;/year&gt;&lt;pub-dates&gt;&lt;date&gt;Jul 28&lt;/date&gt;&lt;/pub-dates&gt;&lt;/dates&gt;&lt;isbn&gt;0028-4793&lt;/isbn&gt;&lt;urls&gt;&lt;related-urls&gt;&lt;url&gt;http://dx.doi.org/10.1056/NEJMra1604339&lt;/url&gt;&lt;url&gt;files/6113/login.html&lt;/url&gt;&lt;/related-urls&gt;&lt;/urls&gt;&lt;electronic-resource-num&gt;10.1056/NEJMra1604339&lt;/electronic-resource-num&gt;&lt;remote-database-provider&gt;Taylor and Francis+NEJM&lt;/remote-database-provider&gt;&lt;access-date&gt;2017/05/09/18:45:20&lt;/access-date&gt;&lt;/record&gt;&lt;/Cite&gt;&lt;/EndNote&gt;</w:instrText>
        </w:r>
        <w:r w:rsidR="00726019" w:rsidRPr="00FD20FE">
          <w:rPr>
            <w:rFonts w:cs="Times New Roman"/>
          </w:rPr>
          <w:fldChar w:fldCharType="separate"/>
        </w:r>
        <w:r w:rsidR="00726019" w:rsidRPr="00FD20FE">
          <w:rPr>
            <w:rFonts w:cs="Times New Roman"/>
            <w:noProof/>
            <w:vertAlign w:val="superscript"/>
          </w:rPr>
          <w:t>24</w:t>
        </w:r>
        <w:r w:rsidR="00726019" w:rsidRPr="00FD20FE">
          <w:rPr>
            <w:rFonts w:cs="Times New Roman"/>
          </w:rPr>
          <w:fldChar w:fldCharType="end"/>
        </w:r>
      </w:hyperlink>
      <w:r w:rsidR="00AB41C5" w:rsidRPr="00FD20FE">
        <w:rPr>
          <w:rFonts w:cs="Times New Roman"/>
        </w:rPr>
        <w:t xml:space="preserve"> </w:t>
      </w:r>
    </w:p>
    <w:p w14:paraId="0D504964" w14:textId="7BA6A828" w:rsidR="00835F3E" w:rsidRPr="00FD20FE" w:rsidRDefault="00257749" w:rsidP="008051FD">
      <w:pPr>
        <w:tabs>
          <w:tab w:val="left" w:pos="720"/>
        </w:tabs>
        <w:ind w:firstLine="720"/>
        <w:rPr>
          <w:rFonts w:cs="Times New Roman"/>
        </w:rPr>
      </w:pPr>
      <w:r w:rsidRPr="00FD20FE">
        <w:rPr>
          <w:rFonts w:cs="Times New Roman"/>
        </w:rPr>
        <w:t>For individuals with</w:t>
      </w:r>
      <w:r w:rsidR="008B7B3C" w:rsidRPr="00FD20FE">
        <w:rPr>
          <w:rFonts w:cs="Times New Roman"/>
        </w:rPr>
        <w:t xml:space="preserve"> SOUD, we assumed a 0.5</w:t>
      </w:r>
      <w:r w:rsidR="005A3754" w:rsidRPr="00FD20FE">
        <w:rPr>
          <w:rFonts w:cs="Times New Roman"/>
        </w:rPr>
        <w:t xml:space="preserve"> lower relative risk of mortality compared to </w:t>
      </w:r>
      <w:r w:rsidRPr="00FD20FE">
        <w:rPr>
          <w:rFonts w:cs="Times New Roman"/>
        </w:rPr>
        <w:t xml:space="preserve">individuals with </w:t>
      </w:r>
      <w:r w:rsidR="005A3754" w:rsidRPr="00FD20FE">
        <w:rPr>
          <w:rFonts w:cs="Times New Roman"/>
        </w:rPr>
        <w:t>SHUD.</w:t>
      </w:r>
      <w:r w:rsidR="00E970AA" w:rsidRPr="00FD20FE">
        <w:rPr>
          <w:rFonts w:cs="Times New Roman"/>
        </w:rPr>
        <w:t xml:space="preserve"> </w:t>
      </w:r>
      <w:r w:rsidR="00856587" w:rsidRPr="00FD20FE">
        <w:rPr>
          <w:rFonts w:cs="Times New Roman"/>
        </w:rPr>
        <w:t xml:space="preserve">In addition to risk of overdose, individuals with SHUD incur mortality </w:t>
      </w:r>
      <w:r w:rsidR="00FB403A" w:rsidRPr="00FD20FE">
        <w:rPr>
          <w:rFonts w:cs="Times New Roman"/>
        </w:rPr>
        <w:t xml:space="preserve">risk </w:t>
      </w:r>
      <w:r w:rsidR="00856587" w:rsidRPr="00FD20FE">
        <w:rPr>
          <w:rFonts w:cs="Times New Roman"/>
        </w:rPr>
        <w:t xml:space="preserve">due to infection. </w:t>
      </w:r>
      <w:r w:rsidR="00365489" w:rsidRPr="00FD20FE">
        <w:rPr>
          <w:rFonts w:cs="Times New Roman"/>
        </w:rPr>
        <w:t>For simplicity, we assumed that only individuals</w:t>
      </w:r>
      <w:r w:rsidRPr="00FD20FE">
        <w:rPr>
          <w:rFonts w:cs="Times New Roman"/>
        </w:rPr>
        <w:t xml:space="preserve"> with SHUD</w:t>
      </w:r>
      <w:r w:rsidR="00365489" w:rsidRPr="00FD20FE">
        <w:rPr>
          <w:rFonts w:cs="Times New Roman"/>
        </w:rPr>
        <w:t xml:space="preserve"> </w:t>
      </w:r>
      <w:r w:rsidRPr="00FD20FE">
        <w:rPr>
          <w:rFonts w:cs="Times New Roman"/>
        </w:rPr>
        <w:t>are drug injectors</w:t>
      </w:r>
      <w:r w:rsidR="00365489" w:rsidRPr="00FD20FE">
        <w:rPr>
          <w:rFonts w:cs="Times New Roman"/>
        </w:rPr>
        <w:t xml:space="preserve">. </w:t>
      </w:r>
      <w:r w:rsidR="00856587" w:rsidRPr="00FD20FE">
        <w:rPr>
          <w:rFonts w:cs="Times New Roman"/>
        </w:rPr>
        <w:t>We estimate</w:t>
      </w:r>
      <w:r w:rsidRPr="00FD20FE">
        <w:rPr>
          <w:rFonts w:cs="Times New Roman"/>
        </w:rPr>
        <w:t>d</w:t>
      </w:r>
      <w:r w:rsidR="00856587" w:rsidRPr="00FD20FE">
        <w:rPr>
          <w:rFonts w:cs="Times New Roman"/>
        </w:rPr>
        <w:t xml:space="preserve"> the risk of infection for “SHUD” individuals using a relative risk of death from infection compared to that for overdose among heroin users</w:t>
      </w:r>
      <w:r w:rsidR="00506719" w:rsidRPr="00FD20FE">
        <w:rPr>
          <w:rFonts w:cs="Times New Roman"/>
        </w:rPr>
        <w:t>.</w:t>
      </w:r>
      <w:hyperlink w:anchor="_ENREF_54" w:tooltip="Evans, 2012 #1573" w:history="1">
        <w:r w:rsidR="00726019" w:rsidRPr="00FD20FE">
          <w:rPr>
            <w:rFonts w:cs="Times New Roman"/>
          </w:rPr>
          <w:fldChar w:fldCharType="begin"/>
        </w:r>
        <w:r w:rsidR="00726019" w:rsidRPr="00FD20FE">
          <w:rPr>
            <w:rFonts w:cs="Times New Roman"/>
          </w:rPr>
          <w:instrText xml:space="preserve"> ADDIN EN.CITE &lt;EndNote&gt;&lt;Cite&gt;&lt;Author&gt;Evans&lt;/Author&gt;&lt;Year&gt;2012&lt;/Year&gt;&lt;RecNum&gt;1573&lt;/RecNum&gt;&lt;DisplayText&gt;&lt;style face="superscript"&gt;54&lt;/style&gt;&lt;/DisplayText&gt;&lt;record&gt;&lt;rec-number&gt;1573&lt;/rec-number&gt;&lt;foreign-keys&gt;&lt;key app="EN" db-id="dazaf5eeutvxaieddtmv9tamp0es0e0r2a9e" timestamp="1497026397"&gt;1573&lt;/key&gt;&lt;/foreign-keys&gt;&lt;ref-type name="Journal Article"&gt;17&lt;/ref-type&gt;&lt;contributors&gt;&lt;authors&gt;&lt;author&gt;Evans, Jennifer L.&lt;/author&gt;&lt;author&gt;Tsui, Judith I.&lt;/author&gt;&lt;author&gt;Hahn, Judith A.&lt;/author&gt;&lt;author&gt;Davidson, Peter J.&lt;/author&gt;&lt;author&gt;Lum, Paula J.&lt;/author&gt;&lt;author&gt;Page, Kimberly&lt;/author&gt;&lt;/authors&gt;&lt;/contributors&gt;&lt;titles&gt;&lt;title&gt;Mortality among young injection drug users in San Francisco: a 10-year follow-up of the UFO Study&lt;/title&gt;&lt;secondary-title&gt;Am J Epidemiol&lt;/secondary-title&gt;&lt;alt-title&gt;Am J Epidemiol&lt;/alt-title&gt;&lt;short-title&gt;Mortality Among Young Injection Drug Users in San Francisco&lt;/short-title&gt;&lt;/titles&gt;&lt;periodical&gt;&lt;full-title&gt;American Journal of Epidemiology&lt;/full-title&gt;&lt;abbr-1&gt;Am. J. Epidemiol.&lt;/abbr-1&gt;&lt;abbr-2&gt;Am J Epidemiol&lt;/abbr-2&gt;&lt;/periodical&gt;&lt;alt-periodical&gt;&lt;full-title&gt;American Journal of Epidemiology&lt;/full-title&gt;&lt;abbr-1&gt;Am. J. Epidemiol.&lt;/abbr-1&gt;&lt;abbr-2&gt;Am J Epidemiol&lt;/abbr-2&gt;&lt;/alt-periodical&gt;&lt;pages&gt;302-308&lt;/pages&gt;&lt;volume&gt;175&lt;/volume&gt;&lt;number&gt;4&lt;/number&gt;&lt;dates&gt;&lt;year&gt;2012&lt;/year&gt;&lt;pub-dates&gt;&lt;date&gt;Feb 15&lt;/date&gt;&lt;/pub-dates&gt;&lt;/dates&gt;&lt;isbn&gt;0002-9262&lt;/isbn&gt;&lt;urls&gt;&lt;related-urls&gt;&lt;url&gt;https://academic.oup.com/aje/article/175/4/302/116834/Mortality-Among-Young-Injection-Drug-Users-in-San&lt;/url&gt;&lt;url&gt;files/6003/Mortality-Among-Young-Injection-Drug-Users-in-San.html&lt;/url&gt;&lt;/related-urls&gt;&lt;/urls&gt;&lt;electronic-resource-num&gt;10.1093/aje/kwr318&lt;/electronic-resource-num&gt;&lt;remote-database-provider&gt;academic.oup.com&lt;/remote-database-provider&gt;&lt;access-date&gt;2017/05/01/09:23:11&lt;/access-date&gt;&lt;/record&gt;&lt;/Cite&gt;&lt;/EndNote&gt;</w:instrText>
        </w:r>
        <w:r w:rsidR="00726019" w:rsidRPr="00FD20FE">
          <w:rPr>
            <w:rFonts w:cs="Times New Roman"/>
          </w:rPr>
          <w:fldChar w:fldCharType="separate"/>
        </w:r>
        <w:r w:rsidR="00726019" w:rsidRPr="00FD20FE">
          <w:rPr>
            <w:rFonts w:cs="Times New Roman"/>
            <w:noProof/>
            <w:vertAlign w:val="superscript"/>
          </w:rPr>
          <w:t>54</w:t>
        </w:r>
        <w:r w:rsidR="00726019" w:rsidRPr="00FD20FE">
          <w:rPr>
            <w:rFonts w:cs="Times New Roman"/>
          </w:rPr>
          <w:fldChar w:fldCharType="end"/>
        </w:r>
      </w:hyperlink>
      <w:r w:rsidR="00B4291B" w:rsidRPr="00FD20FE">
        <w:rPr>
          <w:rFonts w:cs="Times New Roman"/>
        </w:rPr>
        <w:t xml:space="preserve"> </w:t>
      </w:r>
      <w:r w:rsidR="0031437A" w:rsidRPr="00FD20FE">
        <w:rPr>
          <w:rFonts w:cs="Times New Roman"/>
        </w:rPr>
        <w:t xml:space="preserve">Our all-cause </w:t>
      </w:r>
      <w:r w:rsidR="00B4291B" w:rsidRPr="00FD20FE">
        <w:rPr>
          <w:rFonts w:cs="Times New Roman"/>
        </w:rPr>
        <w:t xml:space="preserve">mortality risk </w:t>
      </w:r>
      <w:r w:rsidR="0031437A" w:rsidRPr="00FD20FE">
        <w:rPr>
          <w:rFonts w:cs="Times New Roman"/>
        </w:rPr>
        <w:t xml:space="preserve">for individuals with SHUD </w:t>
      </w:r>
      <w:r w:rsidR="00B4291B" w:rsidRPr="00FD20FE">
        <w:rPr>
          <w:rFonts w:cs="Times New Roman"/>
        </w:rPr>
        <w:t xml:space="preserve">is consistent with that reported in a study of heroin addicts </w:t>
      </w:r>
      <w:r w:rsidR="0031437A" w:rsidRPr="00FD20FE">
        <w:rPr>
          <w:rFonts w:cs="Times New Roman"/>
        </w:rPr>
        <w:t>awaiting</w:t>
      </w:r>
      <w:r w:rsidR="00B4291B" w:rsidRPr="00FD20FE">
        <w:rPr>
          <w:rFonts w:cs="Times New Roman"/>
        </w:rPr>
        <w:t xml:space="preserve"> treatment.</w:t>
      </w:r>
      <w:hyperlink w:anchor="_ENREF_55" w:tooltip="Clausen, 2008 #1695" w:history="1">
        <w:r w:rsidR="00726019" w:rsidRPr="00FD20FE">
          <w:rPr>
            <w:rFonts w:cs="Times New Roman"/>
          </w:rPr>
          <w:fldChar w:fldCharType="begin"/>
        </w:r>
        <w:r w:rsidR="00726019" w:rsidRPr="00FD20FE">
          <w:rPr>
            <w:rFonts w:cs="Times New Roman"/>
          </w:rPr>
          <w:instrText xml:space="preserve"> ADDIN EN.CITE &lt;EndNote&gt;&lt;Cite&gt;&lt;Author&gt;Clausen&lt;/Author&gt;&lt;Year&gt;2008&lt;/Year&gt;&lt;RecNum&gt;1695&lt;/RecNum&gt;&lt;DisplayText&gt;&lt;style face="superscript"&gt;55&lt;/style&gt;&lt;/DisplayText&gt;&lt;record&gt;&lt;rec-number&gt;1695&lt;/rec-number&gt;&lt;foreign-keys&gt;&lt;key app="EN" db-id="dazaf5eeutvxaieddtmv9tamp0es0e0r2a9e" timestamp="1511845035"&gt;1695&lt;/key&gt;&lt;/foreign-keys&gt;&lt;ref-type name="Journal Article"&gt;17&lt;/ref-type&gt;&lt;contributors&gt;&lt;authors&gt;&lt;author&gt;Clausen, Thomas&lt;/author&gt;&lt;author&gt;Anchersen, Katinka&lt;/author&gt;&lt;author&gt;Waal, Helge&lt;/author&gt;&lt;/authors&gt;&lt;/contributors&gt;&lt;titles&gt;&lt;title&gt;Mortality prior to, during and after opioid maintenance treatment (OMT): a national prospective cross-registry study&lt;/title&gt;&lt;secondary-title&gt;Drug Alcohol Depend&lt;/secondary-title&gt;&lt;alt-title&gt;Drug Alcohol Depend&lt;/alt-title&gt;&lt;short-title&gt;Mortality prior to, during and after opioid maintenance treatment (OMT)&lt;/short-title&gt;&lt;/titles&gt;&lt;periodical&gt;&lt;full-title&gt;Drug and Alcohol Dependence&lt;/full-title&gt;&lt;abbr-1&gt;Drug Alcohol Depend.&lt;/abbr-1&gt;&lt;abbr-2&gt;Drug Alcohol Depend&lt;/abbr-2&gt;&lt;abbr-3&gt;Drug &amp;amp; Alcohol Dependence&lt;/abbr-3&gt;&lt;/periodical&gt;&lt;alt-periodical&gt;&lt;full-title&gt;Drug and Alcohol Dependence&lt;/full-title&gt;&lt;abbr-1&gt;Drug Alcohol Depend.&lt;/abbr-1&gt;&lt;abbr-2&gt;Drug Alcohol Depend&lt;/abbr-2&gt;&lt;abbr-3&gt;Drug &amp;amp; Alcohol Dependence&lt;/abbr-3&gt;&lt;/alt-periodical&gt;&lt;pages&gt;151-157&lt;/pages&gt;&lt;volume&gt;94&lt;/volume&gt;&lt;number&gt;1-3&lt;/number&gt;&lt;keywords&gt;&lt;keyword&gt;Buprenorphine&lt;/keyword&gt;&lt;keyword&gt;Intention-to-treat&lt;/keyword&gt;&lt;keyword&gt;Maintenance treatment&lt;/keyword&gt;&lt;keyword&gt;Methadone&lt;/keyword&gt;&lt;keyword&gt;Mortality&lt;/keyword&gt;&lt;keyword&gt;Opioid&lt;/keyword&gt;&lt;/keywords&gt;&lt;dates&gt;&lt;year&gt;2008&lt;/year&gt;&lt;pub-dates&gt;&lt;date&gt;Apr 1&lt;/date&gt;&lt;/pub-dates&gt;&lt;/dates&gt;&lt;isbn&gt;0376-8716&lt;/isbn&gt;&lt;urls&gt;&lt;related-urls&gt;&lt;url&gt;http://www.sciencedirect.com/science/article/pii/S0376871607004346&lt;/url&gt;&lt;url&gt;http://www.sciencedirect.com.stanford.idm.oclc.org/science/article/pii/S0376871607004346?via%3Dihub&lt;/url&gt;&lt;/related-urls&gt;&lt;/urls&gt;&lt;electronic-resource-num&gt;10.1016/j.drugalcdep.2007.11.003&lt;/electronic-resource-num&gt;&lt;remote-database-provider&gt;ScienceDirect&lt;/remote-database-provider&gt;&lt;/record&gt;&lt;/Cite&gt;&lt;/EndNote&gt;</w:instrText>
        </w:r>
        <w:r w:rsidR="00726019" w:rsidRPr="00FD20FE">
          <w:rPr>
            <w:rFonts w:cs="Times New Roman"/>
          </w:rPr>
          <w:fldChar w:fldCharType="separate"/>
        </w:r>
        <w:r w:rsidR="00726019" w:rsidRPr="00FD20FE">
          <w:rPr>
            <w:rFonts w:cs="Times New Roman"/>
            <w:noProof/>
            <w:vertAlign w:val="superscript"/>
          </w:rPr>
          <w:t>55</w:t>
        </w:r>
        <w:r w:rsidR="00726019" w:rsidRPr="00FD20FE">
          <w:rPr>
            <w:rFonts w:cs="Times New Roman"/>
          </w:rPr>
          <w:fldChar w:fldCharType="end"/>
        </w:r>
      </w:hyperlink>
    </w:p>
    <w:p w14:paraId="4BF0B19A" w14:textId="77777777" w:rsidR="00816BA0" w:rsidRPr="00FD20FE" w:rsidRDefault="00816BA0" w:rsidP="008051FD">
      <w:pPr>
        <w:rPr>
          <w:rFonts w:cs="Times New Roman"/>
          <w:b/>
        </w:rPr>
      </w:pPr>
    </w:p>
    <w:p w14:paraId="25F4EECE" w14:textId="77777777" w:rsidR="003C22B4" w:rsidRDefault="003C22B4">
      <w:pPr>
        <w:rPr>
          <w:rFonts w:cs="Times New Roman"/>
          <w:b/>
        </w:rPr>
      </w:pPr>
      <w:r>
        <w:rPr>
          <w:rFonts w:cs="Times New Roman"/>
          <w:b/>
        </w:rPr>
        <w:br w:type="page"/>
      </w:r>
    </w:p>
    <w:p w14:paraId="0F578768" w14:textId="756E5D0F" w:rsidR="001E5E8F" w:rsidRPr="00FD20FE" w:rsidRDefault="00D9413A" w:rsidP="008051FD">
      <w:pPr>
        <w:rPr>
          <w:rFonts w:cs="Times New Roman"/>
          <w:b/>
        </w:rPr>
      </w:pPr>
      <w:r w:rsidRPr="00FD20FE">
        <w:rPr>
          <w:rFonts w:cs="Times New Roman"/>
          <w:b/>
        </w:rPr>
        <w:lastRenderedPageBreak/>
        <w:t xml:space="preserve">S1.5 </w:t>
      </w:r>
      <w:r w:rsidR="001E5E8F" w:rsidRPr="00FD20FE">
        <w:rPr>
          <w:rFonts w:cs="Times New Roman"/>
          <w:b/>
        </w:rPr>
        <w:t>Quality of Life</w:t>
      </w:r>
    </w:p>
    <w:p w14:paraId="5EBBBA0B" w14:textId="171C244F" w:rsidR="00A733CD" w:rsidRPr="00FD20FE" w:rsidRDefault="002504CE" w:rsidP="008051FD">
      <w:pPr>
        <w:rPr>
          <w:rFonts w:cs="Times New Roman"/>
        </w:rPr>
      </w:pPr>
      <w:r w:rsidRPr="00FD20FE">
        <w:rPr>
          <w:rFonts w:cs="Times New Roman"/>
        </w:rPr>
        <w:tab/>
        <w:t>We assume</w:t>
      </w:r>
      <w:r w:rsidR="00F663F1" w:rsidRPr="00FD20FE">
        <w:rPr>
          <w:rFonts w:cs="Times New Roman"/>
        </w:rPr>
        <w:t>d that</w:t>
      </w:r>
      <w:r w:rsidRPr="00FD20FE">
        <w:rPr>
          <w:rFonts w:cs="Times New Roman"/>
        </w:rPr>
        <w:t xml:space="preserve"> the population of pain-free nonusers has a health utility of 1 and that pain and addiction are associated with </w:t>
      </w:r>
      <w:r w:rsidR="00C7418C" w:rsidRPr="00FD20FE">
        <w:rPr>
          <w:rFonts w:cs="Times New Roman"/>
        </w:rPr>
        <w:t>health utility decrements</w:t>
      </w:r>
      <w:r w:rsidR="00674902" w:rsidRPr="00FD20FE">
        <w:rPr>
          <w:rFonts w:cs="Times New Roman"/>
        </w:rPr>
        <w:t>.</w:t>
      </w:r>
      <w:hyperlink w:anchor="_ENREF_56" w:tooltip="Dixon, 2011 #1661" w:history="1">
        <w:r w:rsidR="00726019" w:rsidRPr="00FD20FE">
          <w:rPr>
            <w:rFonts w:cs="Times New Roman"/>
          </w:rPr>
          <w:fldChar w:fldCharType="begin"/>
        </w:r>
        <w:r w:rsidR="00726019" w:rsidRPr="00FD20FE">
          <w:rPr>
            <w:rFonts w:cs="Times New Roman"/>
          </w:rPr>
          <w:instrText xml:space="preserve"> ADDIN EN.CITE &lt;EndNote&gt;&lt;Cite&gt;&lt;Author&gt;Dixon&lt;/Author&gt;&lt;Year&gt;2011&lt;/Year&gt;&lt;RecNum&gt;1661&lt;/RecNum&gt;&lt;DisplayText&gt;&lt;style face="superscript"&gt;56&lt;/style&gt;&lt;/DisplayText&gt;&lt;record&gt;&lt;rec-number&gt;1661&lt;/rec-number&gt;&lt;foreign-keys&gt;&lt;key app="EN" db-id="dazaf5eeutvxaieddtmv9tamp0es0e0r2a9e" timestamp="1508149236"&gt;1661&lt;/key&gt;&lt;/foreign-keys&gt;&lt;ref-type name="Journal Article"&gt;17&lt;/ref-type&gt;&lt;contributors&gt;&lt;authors&gt;&lt;author&gt;Dixon, S.&lt;/author&gt;&lt;author&gt;Poole, C. D.&lt;/author&gt;&lt;author&gt;Odeyemi, I.&lt;/author&gt;&lt;author&gt;Retsa, P.&lt;/author&gt;&lt;author&gt;Chambers, C.&lt;/author&gt;&lt;author&gt;Currie, C. J.&lt;/author&gt;&lt;/authors&gt;&lt;/contributors&gt;&lt;auth-address&gt;School of Health and Related Research, University of Sheffield, UK. s.dixon@shef.ac.uk&lt;/auth-address&gt;&lt;titles&gt;&lt;title&gt;Deriving health state utilities for the numerical pain rating scale&lt;/title&gt;&lt;secondary-title&gt;Health Qual Life Outcomes&lt;/secondary-title&gt;&lt;alt-title&gt;Health and quality of life outcomes&lt;/alt-title&gt;&lt;/titles&gt;&lt;pages&gt;96&lt;/pages&gt;&lt;volume&gt;9&lt;/volume&gt;&lt;edition&gt;2011/11/08&lt;/edition&gt;&lt;keywords&gt;&lt;keyword&gt;Cost-Benefit Analysis&lt;/keyword&gt;&lt;keyword&gt;Female&lt;/keyword&gt;&lt;keyword&gt;Health Services Research&lt;/keyword&gt;&lt;keyword&gt;*Health Status Indicators&lt;/keyword&gt;&lt;keyword&gt;Humans&lt;/keyword&gt;&lt;keyword&gt;Interviews as Topic&lt;/keyword&gt;&lt;keyword&gt;Male&lt;/keyword&gt;&lt;keyword&gt;Models, Theoretical&lt;/keyword&gt;&lt;keyword&gt;*Pain Measurement&lt;/keyword&gt;&lt;/keywords&gt;&lt;dates&gt;&lt;year&gt;2011&lt;/year&gt;&lt;pub-dates&gt;&lt;date&gt;Nov 3&lt;/date&gt;&lt;/pub-dates&gt;&lt;/dates&gt;&lt;isbn&gt;1477-7525&lt;/isbn&gt;&lt;accession-num&gt;22054241&lt;/accession-num&gt;&lt;urls&gt;&lt;/urls&gt;&lt;custom2&gt;PMC3217931&lt;/custom2&gt;&lt;electronic-resource-num&gt;10.1186/1477-7525-9-96&lt;/electronic-resource-num&gt;&lt;remote-database-provider&gt;NLM&lt;/remote-database-provider&gt;&lt;language&gt;eng&lt;/language&gt;&lt;/record&gt;&lt;/Cite&gt;&lt;/EndNote&gt;</w:instrText>
        </w:r>
        <w:r w:rsidR="00726019" w:rsidRPr="00FD20FE">
          <w:rPr>
            <w:rFonts w:cs="Times New Roman"/>
          </w:rPr>
          <w:fldChar w:fldCharType="separate"/>
        </w:r>
        <w:r w:rsidR="00726019" w:rsidRPr="00FD20FE">
          <w:rPr>
            <w:rFonts w:cs="Times New Roman"/>
            <w:noProof/>
            <w:vertAlign w:val="superscript"/>
          </w:rPr>
          <w:t>56</w:t>
        </w:r>
        <w:r w:rsidR="00726019" w:rsidRPr="00FD20FE">
          <w:rPr>
            <w:rFonts w:cs="Times New Roman"/>
          </w:rPr>
          <w:fldChar w:fldCharType="end"/>
        </w:r>
      </w:hyperlink>
      <w:r w:rsidR="00DB5A30" w:rsidRPr="00FD20FE">
        <w:rPr>
          <w:rFonts w:cs="Times New Roman"/>
        </w:rPr>
        <w:t xml:space="preserve"> </w:t>
      </w:r>
      <w:r w:rsidR="006122F6" w:rsidRPr="00FD20FE">
        <w:rPr>
          <w:rFonts w:cs="Times New Roman"/>
        </w:rPr>
        <w:t xml:space="preserve">We used a study reporting </w:t>
      </w:r>
      <w:r w:rsidR="00C7418C" w:rsidRPr="00FD20FE">
        <w:rPr>
          <w:rFonts w:cs="Times New Roman"/>
        </w:rPr>
        <w:t>health utility values associated with various levels of pain</w:t>
      </w:r>
      <w:r w:rsidR="00884E15" w:rsidRPr="00FD20FE">
        <w:rPr>
          <w:rFonts w:cs="Times New Roman"/>
        </w:rPr>
        <w:t xml:space="preserve"> on the Numeric Pain Rating Scale (NPRS</w:t>
      </w:r>
      <w:r w:rsidR="00674902" w:rsidRPr="00FD20FE">
        <w:rPr>
          <w:rFonts w:cs="Times New Roman"/>
        </w:rPr>
        <w:t>)</w:t>
      </w:r>
      <w:hyperlink w:anchor="_ENREF_56" w:tooltip="Dixon, 2011 #1661" w:history="1">
        <w:r w:rsidR="00726019" w:rsidRPr="00FD20FE">
          <w:rPr>
            <w:rFonts w:cs="Times New Roman"/>
          </w:rPr>
          <w:fldChar w:fldCharType="begin"/>
        </w:r>
        <w:r w:rsidR="00726019" w:rsidRPr="00FD20FE">
          <w:rPr>
            <w:rFonts w:cs="Times New Roman"/>
          </w:rPr>
          <w:instrText xml:space="preserve"> ADDIN EN.CITE &lt;EndNote&gt;&lt;Cite&gt;&lt;Author&gt;Dixon&lt;/Author&gt;&lt;Year&gt;2011&lt;/Year&gt;&lt;RecNum&gt;1661&lt;/RecNum&gt;&lt;DisplayText&gt;&lt;style face="superscript"&gt;56&lt;/style&gt;&lt;/DisplayText&gt;&lt;record&gt;&lt;rec-number&gt;1661&lt;/rec-number&gt;&lt;foreign-keys&gt;&lt;key app="EN" db-id="dazaf5eeutvxaieddtmv9tamp0es0e0r2a9e" timestamp="1508149236"&gt;1661&lt;/key&gt;&lt;/foreign-keys&gt;&lt;ref-type name="Journal Article"&gt;17&lt;/ref-type&gt;&lt;contributors&gt;&lt;authors&gt;&lt;author&gt;Dixon, S.&lt;/author&gt;&lt;author&gt;Poole, C. D.&lt;/author&gt;&lt;author&gt;Odeyemi, I.&lt;/author&gt;&lt;author&gt;Retsa, P.&lt;/author&gt;&lt;author&gt;Chambers, C.&lt;/author&gt;&lt;author&gt;Currie, C. J.&lt;/author&gt;&lt;/authors&gt;&lt;/contributors&gt;&lt;auth-address&gt;School of Health and Related Research, University of Sheffield, UK. s.dixon@shef.ac.uk&lt;/auth-address&gt;&lt;titles&gt;&lt;title&gt;Deriving health state utilities for the numerical pain rating scale&lt;/title&gt;&lt;secondary-title&gt;Health Qual Life Outcomes&lt;/secondary-title&gt;&lt;alt-title&gt;Health and quality of life outcomes&lt;/alt-title&gt;&lt;/titles&gt;&lt;pages&gt;96&lt;/pages&gt;&lt;volume&gt;9&lt;/volume&gt;&lt;edition&gt;2011/11/08&lt;/edition&gt;&lt;keywords&gt;&lt;keyword&gt;Cost-Benefit Analysis&lt;/keyword&gt;&lt;keyword&gt;Female&lt;/keyword&gt;&lt;keyword&gt;Health Services Research&lt;/keyword&gt;&lt;keyword&gt;*Health Status Indicators&lt;/keyword&gt;&lt;keyword&gt;Humans&lt;/keyword&gt;&lt;keyword&gt;Interviews as Topic&lt;/keyword&gt;&lt;keyword&gt;Male&lt;/keyword&gt;&lt;keyword&gt;Models, Theoretical&lt;/keyword&gt;&lt;keyword&gt;*Pain Measurement&lt;/keyword&gt;&lt;/keywords&gt;&lt;dates&gt;&lt;year&gt;2011&lt;/year&gt;&lt;pub-dates&gt;&lt;date&gt;Nov 3&lt;/date&gt;&lt;/pub-dates&gt;&lt;/dates&gt;&lt;isbn&gt;1477-7525&lt;/isbn&gt;&lt;accession-num&gt;22054241&lt;/accession-num&gt;&lt;urls&gt;&lt;/urls&gt;&lt;custom2&gt;PMC3217931&lt;/custom2&gt;&lt;electronic-resource-num&gt;10.1186/1477-7525-9-96&lt;/electronic-resource-num&gt;&lt;remote-database-provider&gt;NLM&lt;/remote-database-provider&gt;&lt;language&gt;eng&lt;/language&gt;&lt;/record&gt;&lt;/Cite&gt;&lt;/EndNote&gt;</w:instrText>
        </w:r>
        <w:r w:rsidR="00726019" w:rsidRPr="00FD20FE">
          <w:rPr>
            <w:rFonts w:cs="Times New Roman"/>
          </w:rPr>
          <w:fldChar w:fldCharType="separate"/>
        </w:r>
        <w:r w:rsidR="00726019" w:rsidRPr="00FD20FE">
          <w:rPr>
            <w:rFonts w:cs="Times New Roman"/>
            <w:noProof/>
            <w:vertAlign w:val="superscript"/>
          </w:rPr>
          <w:t>56</w:t>
        </w:r>
        <w:r w:rsidR="00726019" w:rsidRPr="00FD20FE">
          <w:rPr>
            <w:rFonts w:cs="Times New Roman"/>
          </w:rPr>
          <w:fldChar w:fldCharType="end"/>
        </w:r>
      </w:hyperlink>
      <w:r w:rsidR="00DB5A30" w:rsidRPr="00FD20FE">
        <w:rPr>
          <w:rFonts w:cs="Times New Roman"/>
        </w:rPr>
        <w:t xml:space="preserve"> </w:t>
      </w:r>
      <w:r w:rsidR="006122F6" w:rsidRPr="00FD20FE">
        <w:rPr>
          <w:rFonts w:cs="Times New Roman"/>
        </w:rPr>
        <w:t>in conjunction with reported rates of various levels of pain (moderate, severe, and extreme) during the two weeks post discharge from surger</w:t>
      </w:r>
      <w:r w:rsidR="00CF2F85" w:rsidRPr="00FD20FE">
        <w:rPr>
          <w:rFonts w:cs="Times New Roman"/>
        </w:rPr>
        <w:t>y</w:t>
      </w:r>
      <w:hyperlink w:anchor="_ENREF_7" w:tooltip="Apfelbaum, 2003 #267" w:history="1">
        <w:r w:rsidR="00726019" w:rsidRPr="00FD20FE">
          <w:rPr>
            <w:rFonts w:cs="Times New Roman"/>
          </w:rPr>
          <w:fldChar w:fldCharType="begin"/>
        </w:r>
        <w:r w:rsidR="00726019" w:rsidRPr="00FD20FE">
          <w:rPr>
            <w:rFonts w:cs="Times New Roman"/>
          </w:rPr>
          <w:instrText xml:space="preserve"> ADDIN EN.CITE &lt;EndNote&gt;&lt;Cite&gt;&lt;Author&gt;Apfelbaum&lt;/Author&gt;&lt;Year&gt;2003&lt;/Year&gt;&lt;RecNum&gt;267&lt;/RecNum&gt;&lt;DisplayText&gt;&lt;style face="superscript"&gt;7&lt;/style&gt;&lt;/DisplayText&gt;&lt;record&gt;&lt;rec-number&gt;267&lt;/rec-number&gt;&lt;foreign-keys&gt;&lt;key app="EN" db-id="dazaf5eeutvxaieddtmv9tamp0es0e0r2a9e" timestamp="1471280313"&gt;267&lt;/key&gt;&lt;/foreign-keys&gt;&lt;ref-type name="Journal Article"&gt;17&lt;/ref-type&gt;&lt;contributors&gt;&lt;authors&gt;&lt;author&gt;Apfelbaum, Jeffrey L.&lt;/author&gt;&lt;author&gt;Chen, Connie&lt;/author&gt;&lt;author&gt;Mehta, Shilpa S.&lt;/author&gt;&lt;author&gt;Gan,&lt;/author&gt;&lt;author&gt;Tong, J.&lt;/author&gt;&lt;/authors&gt;&lt;/contributors&gt;&lt;titles&gt;&lt;title&gt;Postoperative pain experience: results from a national survey suggest postoperative pain continues to be undermanaged&lt;/title&gt;&lt;secondary-title&gt;Anesth Analg&lt;/secondary-title&gt;&lt;short-title&gt;Postoperative Pain Experience&lt;/short-title&gt;&lt;/titles&gt;&lt;periodical&gt;&lt;full-title&gt;Anesthesia and Analgesia&lt;/full-title&gt;&lt;abbr-1&gt;Anesth. Analg.&lt;/abbr-1&gt;&lt;abbr-2&gt;Anesth Analg&lt;/abbr-2&gt;&lt;abbr-3&gt;Anesthesia &amp;amp; Analgesia&lt;/abbr-3&gt;&lt;/periodical&gt;&lt;pages&gt;534-540&lt;/pages&gt;&lt;volume&gt;97&lt;/volume&gt;&lt;number&gt;2&lt;/number&gt;&lt;dates&gt;&lt;year&gt;2003&lt;/year&gt;&lt;pub-dates&gt;&lt;date&gt;Aug&lt;/date&gt;&lt;/pub-dates&gt;&lt;/dates&gt;&lt;isbn&gt;0003-2999&lt;/isbn&gt;&lt;urls&gt;&lt;related-urls&gt;&lt;url&gt;http://content.wkhealth.com/linkback/openurl?sid=WKPTLP:landingpage&amp;amp;an=00000539-200308000-00042&lt;/url&gt;&lt;/related-urls&gt;&lt;/urls&gt;&lt;electronic-resource-num&gt;10.1213/01.ANE.0000068822.10113.9E&lt;/electronic-resource-num&gt;&lt;remote-database-provider&gt;CrossRef&lt;/remote-database-provider&gt;&lt;language&gt;en&lt;/language&gt;&lt;access-date&gt;2016/07/20/03:44:21&lt;/access-date&gt;&lt;/record&gt;&lt;/Cite&gt;&lt;/EndNote&gt;</w:instrText>
        </w:r>
        <w:r w:rsidR="00726019" w:rsidRPr="00FD20FE">
          <w:rPr>
            <w:rFonts w:cs="Times New Roman"/>
          </w:rPr>
          <w:fldChar w:fldCharType="separate"/>
        </w:r>
        <w:r w:rsidR="00726019" w:rsidRPr="00FD20FE">
          <w:rPr>
            <w:rFonts w:cs="Times New Roman"/>
            <w:noProof/>
            <w:vertAlign w:val="superscript"/>
          </w:rPr>
          <w:t>7</w:t>
        </w:r>
        <w:r w:rsidR="00726019" w:rsidRPr="00FD20FE">
          <w:rPr>
            <w:rFonts w:cs="Times New Roman"/>
          </w:rPr>
          <w:fldChar w:fldCharType="end"/>
        </w:r>
      </w:hyperlink>
      <w:r w:rsidR="006122F6" w:rsidRPr="00FD20FE">
        <w:rPr>
          <w:rFonts w:cs="Times New Roman"/>
        </w:rPr>
        <w:t xml:space="preserve"> to assign utility values to the acute pain states. We used the breakdown between moderate, severe, and extreme pain post discharge to arrive at an NPRS of 5 for acute pain patients. However, this report of pain is for acute pain patients with and without prescribed</w:t>
      </w:r>
      <w:r w:rsidR="009F56A8" w:rsidRPr="00FD20FE">
        <w:rPr>
          <w:rFonts w:cs="Times New Roman"/>
        </w:rPr>
        <w:t xml:space="preserve"> opioids</w:t>
      </w:r>
      <w:r w:rsidR="006122F6" w:rsidRPr="00FD20FE">
        <w:rPr>
          <w:rFonts w:cs="Times New Roman"/>
        </w:rPr>
        <w:t xml:space="preserve">. </w:t>
      </w:r>
      <w:r w:rsidR="009F56A8" w:rsidRPr="00FD20FE">
        <w:rPr>
          <w:rFonts w:cs="Times New Roman"/>
        </w:rPr>
        <w:t>We</w:t>
      </w:r>
      <w:r w:rsidR="006122F6" w:rsidRPr="00FD20FE">
        <w:rPr>
          <w:rFonts w:cs="Times New Roman"/>
        </w:rPr>
        <w:t xml:space="preserve"> assumed </w:t>
      </w:r>
      <w:r w:rsidR="009F56A8" w:rsidRPr="00FD20FE">
        <w:rPr>
          <w:rFonts w:cs="Times New Roman"/>
        </w:rPr>
        <w:t xml:space="preserve">that </w:t>
      </w:r>
      <w:r w:rsidR="00B057D0" w:rsidRPr="00FD20FE">
        <w:rPr>
          <w:rFonts w:cs="Times New Roman"/>
        </w:rPr>
        <w:t>half</w:t>
      </w:r>
      <w:r w:rsidR="006122F6" w:rsidRPr="00FD20FE">
        <w:rPr>
          <w:rFonts w:cs="Times New Roman"/>
        </w:rPr>
        <w:t xml:space="preserve"> of acute pain patients receive opioids at discharge</w:t>
      </w:r>
      <w:r w:rsidR="00E51675" w:rsidRPr="00FD20FE">
        <w:rPr>
          <w:rFonts w:cs="Times New Roman"/>
        </w:rPr>
        <w:t xml:space="preserve">. We estimated </w:t>
      </w:r>
      <w:r w:rsidR="007E0BE8" w:rsidRPr="00FD20FE">
        <w:rPr>
          <w:rFonts w:cs="Times New Roman"/>
        </w:rPr>
        <w:t>3</w:t>
      </w:r>
      <w:r w:rsidR="00E51675" w:rsidRPr="00FD20FE">
        <w:rPr>
          <w:rFonts w:cs="Times New Roman"/>
        </w:rPr>
        <w:t>0% pain reduction from opioid treatment of acute pain</w:t>
      </w:r>
      <w:r w:rsidR="007E0BE8" w:rsidRPr="00FD20FE">
        <w:rPr>
          <w:rFonts w:cs="Times New Roman"/>
        </w:rPr>
        <w:t>, compared to treatment without opioids</w:t>
      </w:r>
      <w:r w:rsidR="00E51675" w:rsidRPr="00FD20FE">
        <w:rPr>
          <w:rFonts w:cs="Times New Roman"/>
        </w:rPr>
        <w:t xml:space="preserve">, given a </w:t>
      </w:r>
      <w:r w:rsidR="006122F6" w:rsidRPr="00FD20FE">
        <w:rPr>
          <w:rFonts w:cs="Times New Roman"/>
        </w:rPr>
        <w:t xml:space="preserve">30% pain reduction </w:t>
      </w:r>
      <w:r w:rsidR="00E51675" w:rsidRPr="00FD20FE">
        <w:rPr>
          <w:rFonts w:cs="Times New Roman"/>
        </w:rPr>
        <w:t>reported by a literature review of opioid use for chronic pain</w:t>
      </w:r>
      <w:r w:rsidR="00CF2F85" w:rsidRPr="00FD20FE">
        <w:rPr>
          <w:rFonts w:cs="Times New Roman"/>
        </w:rPr>
        <w:t>.</w:t>
      </w:r>
      <w:hyperlink w:anchor="_ENREF_57" w:tooltip="Kalso, 2004 #1629" w:history="1">
        <w:r w:rsidR="00726019" w:rsidRPr="00FD20FE">
          <w:rPr>
            <w:rFonts w:cs="Times New Roman"/>
          </w:rPr>
          <w:fldChar w:fldCharType="begin"/>
        </w:r>
        <w:r w:rsidR="00726019" w:rsidRPr="00FD20FE">
          <w:rPr>
            <w:rFonts w:cs="Times New Roman"/>
          </w:rPr>
          <w:instrText xml:space="preserve"> ADDIN EN.CITE &lt;EndNote&gt;&lt;Cite&gt;&lt;Author&gt;Kalso&lt;/Author&gt;&lt;Year&gt;2004&lt;/Year&gt;&lt;RecNum&gt;1629&lt;/RecNum&gt;&lt;DisplayText&gt;&lt;style face="superscript"&gt;57&lt;/style&gt;&lt;/DisplayText&gt;&lt;record&gt;&lt;rec-number&gt;1629&lt;/rec-number&gt;&lt;foreign-keys&gt;&lt;key app="EN" db-id="dazaf5eeutvxaieddtmv9tamp0es0e0r2a9e" timestamp="1497026397"&gt;1629&lt;/key&gt;&lt;/foreign-keys&gt;&lt;ref-type name="Journal Article"&gt;17&lt;/ref-type&gt;&lt;contributors&gt;&lt;authors&gt;&lt;author&gt;Kalso, Eija&lt;/author&gt;&lt;author&gt;Edwards, Jayne E.&lt;/author&gt;&lt;author&gt;Moore, R. Andrew&lt;/author&gt;&lt;author&gt;McQuay, Henry J.&lt;/author&gt;&lt;/authors&gt;&lt;/contributors&gt;&lt;titles&gt;&lt;title&gt;Opioids in chronic non-cancer pain: systematic review of efficacy and safety&lt;/title&gt;&lt;secondary-title&gt;Pain&lt;/secondary-title&gt;&lt;alt-title&gt;Pain&lt;/alt-title&gt;&lt;short-title&gt;Opioids in chronic non-cancer pain&lt;/short-title&gt;&lt;/titles&gt;&lt;periodical&gt;&lt;full-title&gt;Pain&lt;/full-title&gt;&lt;abbr-1&gt;Pain&lt;/abbr-1&gt;&lt;abbr-2&gt;Pain&lt;/abbr-2&gt;&lt;/periodical&gt;&lt;alt-periodical&gt;&lt;full-title&gt;Pain&lt;/full-title&gt;&lt;abbr-1&gt;Pain&lt;/abbr-1&gt;&lt;abbr-2&gt;Pain&lt;/abbr-2&gt;&lt;/alt-periodical&gt;&lt;pages&gt;372-380&lt;/pages&gt;&lt;volume&gt;112&lt;/volume&gt;&lt;number&gt;3&lt;/number&gt;&lt;keywords&gt;&lt;keyword&gt;Chronic&lt;/keyword&gt;&lt;keyword&gt;Non-malignant&lt;/keyword&gt;&lt;keyword&gt;Opioid&lt;/keyword&gt;&lt;keyword&gt;Pain&lt;/keyword&gt;&lt;keyword&gt;Randomised controlled trial&lt;/keyword&gt;&lt;keyword&gt;Systematic review&lt;/keyword&gt;&lt;/keywords&gt;&lt;dates&gt;&lt;year&gt;2004&lt;/year&gt;&lt;pub-dates&gt;&lt;date&gt;Dec&lt;/date&gt;&lt;/pub-dates&gt;&lt;/dates&gt;&lt;isbn&gt;0304-3959&lt;/isbn&gt;&lt;urls&gt;&lt;related-urls&gt;&lt;url&gt;http://www.sciencedirect.com/science/article/pii/S0304395904004476&lt;/url&gt;&lt;url&gt;files/6363/S0304395904004476.html&lt;/url&gt;&lt;/related-urls&gt;&lt;/urls&gt;&lt;electronic-resource-num&gt;10.1016/j.pain.2004.09.019&lt;/electronic-resource-num&gt;&lt;remote-database-provider&gt;ScienceDirect&lt;/remote-database-provider&gt;&lt;/record&gt;&lt;/Cite&gt;&lt;/EndNote&gt;</w:instrText>
        </w:r>
        <w:r w:rsidR="00726019" w:rsidRPr="00FD20FE">
          <w:rPr>
            <w:rFonts w:cs="Times New Roman"/>
          </w:rPr>
          <w:fldChar w:fldCharType="separate"/>
        </w:r>
        <w:r w:rsidR="00726019" w:rsidRPr="00FD20FE">
          <w:rPr>
            <w:rFonts w:cs="Times New Roman"/>
            <w:noProof/>
            <w:vertAlign w:val="superscript"/>
          </w:rPr>
          <w:t>57</w:t>
        </w:r>
        <w:r w:rsidR="00726019" w:rsidRPr="00FD20FE">
          <w:rPr>
            <w:rFonts w:cs="Times New Roman"/>
          </w:rPr>
          <w:fldChar w:fldCharType="end"/>
        </w:r>
      </w:hyperlink>
      <w:r w:rsidR="00731658" w:rsidRPr="00FD20FE">
        <w:rPr>
          <w:rFonts w:cs="Times New Roman"/>
        </w:rPr>
        <w:t xml:space="preserve"> </w:t>
      </w:r>
      <w:r w:rsidR="009F56A8" w:rsidRPr="00FD20FE">
        <w:rPr>
          <w:rFonts w:cs="Times New Roman"/>
        </w:rPr>
        <w:t>We used</w:t>
      </w:r>
      <w:r w:rsidR="00A733CD" w:rsidRPr="00FD20FE">
        <w:rPr>
          <w:rFonts w:cs="Times New Roman"/>
        </w:rPr>
        <w:t xml:space="preserve"> the equation below to </w:t>
      </w:r>
      <w:r w:rsidR="006122F6" w:rsidRPr="00FD20FE">
        <w:rPr>
          <w:rFonts w:cs="Times New Roman"/>
        </w:rPr>
        <w:t>arrive at an approximation of the NPRS scores with and without opioids</w:t>
      </w:r>
      <w:r w:rsidR="00A733CD" w:rsidRPr="00FD20FE">
        <w:rPr>
          <w:rFonts w:cs="Times New Roman"/>
        </w:rPr>
        <w:t>.</w:t>
      </w:r>
    </w:p>
    <w:p w14:paraId="5A23E0D2" w14:textId="4D4F63EE" w:rsidR="00A733CD" w:rsidRPr="00FD20FE" w:rsidRDefault="00A733CD" w:rsidP="00FD20FE">
      <w:pPr>
        <w:spacing w:before="120"/>
        <w:rPr>
          <w:rFonts w:cs="Times New Roman"/>
        </w:rPr>
      </w:pPr>
      <m:oMathPara>
        <m:oMath>
          <m:r>
            <w:rPr>
              <w:rFonts w:ascii="Cambria Math" w:hAnsi="Cambria Math" w:cs="Times New Roman"/>
            </w:rPr>
            <m:t>NPRS for acute pain patients=(1- proportion of acute pain patients prescribed opioids)*NPRS for acute pain without opioids+proportion of acute pain patients prescribed opioids* NPRS for acute pain with opioids</m:t>
          </m:r>
        </m:oMath>
      </m:oMathPara>
    </w:p>
    <w:p w14:paraId="0322C042" w14:textId="2D0A74B1" w:rsidR="00A733CD" w:rsidRPr="00FD20FE" w:rsidRDefault="00A733CD" w:rsidP="008051FD">
      <w:pPr>
        <w:rPr>
          <w:rFonts w:cs="Times New Roman"/>
        </w:rPr>
      </w:pPr>
      <w:r w:rsidRPr="00FD20FE">
        <w:rPr>
          <w:rFonts w:cs="Times New Roman"/>
        </w:rPr>
        <w:t>where</w:t>
      </w:r>
    </w:p>
    <w:p w14:paraId="67366696" w14:textId="64598E4E" w:rsidR="00A733CD" w:rsidRPr="00FD20FE" w:rsidRDefault="00A733CD" w:rsidP="008051FD">
      <w:pPr>
        <w:rPr>
          <w:rFonts w:cs="Times New Roman"/>
        </w:rPr>
      </w:pPr>
      <m:oMathPara>
        <m:oMath>
          <m:r>
            <w:rPr>
              <w:rFonts w:ascii="Cambria Math" w:hAnsi="Cambria Math" w:cs="Times New Roman"/>
            </w:rPr>
            <m:t>NPRS for acute pain with opioids= NPRS for acute pain without opioids</m:t>
          </m:r>
          <m:r>
            <m:rPr>
              <m:brk/>
            </m:rPr>
            <w:rPr>
              <w:rFonts w:ascii="Cambria Math" w:hAnsi="Cambria Math" w:cs="Times New Roman"/>
            </w:rPr>
            <m:t>*(1- reduction in pain with opioid prescription)</m:t>
          </m:r>
        </m:oMath>
      </m:oMathPara>
    </w:p>
    <w:p w14:paraId="252E4D47" w14:textId="68DCF9F1" w:rsidR="006122F6" w:rsidRPr="00FD20FE" w:rsidRDefault="00127474" w:rsidP="00FD20FE">
      <w:pPr>
        <w:spacing w:before="120"/>
        <w:rPr>
          <w:rFonts w:cs="Times New Roman"/>
        </w:rPr>
      </w:pPr>
      <w:r w:rsidRPr="00FD20FE">
        <w:rPr>
          <w:rFonts w:cs="Times New Roman"/>
        </w:rPr>
        <w:t>This</w:t>
      </w:r>
      <w:r w:rsidR="006122F6" w:rsidRPr="00FD20FE">
        <w:rPr>
          <w:rFonts w:cs="Times New Roman"/>
        </w:rPr>
        <w:t xml:space="preserve"> result</w:t>
      </w:r>
      <w:r w:rsidRPr="00FD20FE">
        <w:rPr>
          <w:rFonts w:cs="Times New Roman"/>
        </w:rPr>
        <w:t>s</w:t>
      </w:r>
      <w:r w:rsidR="006122F6" w:rsidRPr="00FD20FE">
        <w:rPr>
          <w:rFonts w:cs="Times New Roman"/>
        </w:rPr>
        <w:t xml:space="preserve"> in </w:t>
      </w:r>
      <w:r w:rsidRPr="00FD20FE">
        <w:rPr>
          <w:rFonts w:cs="Times New Roman"/>
        </w:rPr>
        <w:t>an NPRS score of</w:t>
      </w:r>
      <w:r w:rsidR="006122F6" w:rsidRPr="00FD20FE">
        <w:rPr>
          <w:rFonts w:cs="Times New Roman"/>
        </w:rPr>
        <w:t xml:space="preserve"> </w:t>
      </w:r>
      <w:r w:rsidR="001B4278" w:rsidRPr="00FD20FE">
        <w:rPr>
          <w:rFonts w:cs="Times New Roman"/>
        </w:rPr>
        <w:t>4</w:t>
      </w:r>
      <w:r w:rsidR="006122F6" w:rsidRPr="00FD20FE">
        <w:rPr>
          <w:rFonts w:cs="Times New Roman"/>
        </w:rPr>
        <w:t xml:space="preserve"> </w:t>
      </w:r>
      <w:r w:rsidR="00C6280A" w:rsidRPr="00FD20FE">
        <w:rPr>
          <w:rFonts w:cs="Times New Roman"/>
        </w:rPr>
        <w:t xml:space="preserve">for acute pain patients </w:t>
      </w:r>
      <w:r w:rsidR="006122F6" w:rsidRPr="00FD20FE">
        <w:rPr>
          <w:rFonts w:cs="Times New Roman"/>
        </w:rPr>
        <w:t xml:space="preserve">with opioids and </w:t>
      </w:r>
      <w:r w:rsidR="001B4278" w:rsidRPr="00FD20FE">
        <w:rPr>
          <w:rFonts w:cs="Times New Roman"/>
        </w:rPr>
        <w:t>6</w:t>
      </w:r>
      <w:r w:rsidR="00C6280A" w:rsidRPr="00FD20FE">
        <w:rPr>
          <w:rFonts w:cs="Times New Roman"/>
        </w:rPr>
        <w:t xml:space="preserve"> for patients </w:t>
      </w:r>
      <w:r w:rsidR="006122F6" w:rsidRPr="00FD20FE">
        <w:rPr>
          <w:rFonts w:cs="Times New Roman"/>
        </w:rPr>
        <w:t>without, which correspond to h</w:t>
      </w:r>
      <w:r w:rsidR="001B0B38" w:rsidRPr="00FD20FE">
        <w:rPr>
          <w:rFonts w:cs="Times New Roman"/>
        </w:rPr>
        <w:t>ealth utility decrements of 0.12 and 0.25</w:t>
      </w:r>
      <w:r w:rsidR="006122F6" w:rsidRPr="00FD20FE">
        <w:rPr>
          <w:rFonts w:cs="Times New Roman"/>
        </w:rPr>
        <w:t>, respectively</w:t>
      </w:r>
      <w:r w:rsidR="001701CF" w:rsidRPr="00FD20FE">
        <w:rPr>
          <w:rFonts w:cs="Times New Roman"/>
        </w:rPr>
        <w:t>.</w:t>
      </w:r>
      <w:hyperlink w:anchor="_ENREF_56" w:tooltip="Dixon, 2011 #1661" w:history="1">
        <w:r w:rsidR="00726019" w:rsidRPr="00FD20FE">
          <w:rPr>
            <w:rFonts w:cs="Times New Roman"/>
          </w:rPr>
          <w:fldChar w:fldCharType="begin"/>
        </w:r>
        <w:r w:rsidR="00726019" w:rsidRPr="00FD20FE">
          <w:rPr>
            <w:rFonts w:cs="Times New Roman"/>
          </w:rPr>
          <w:instrText xml:space="preserve"> ADDIN EN.CITE &lt;EndNote&gt;&lt;Cite&gt;&lt;Author&gt;Dixon&lt;/Author&gt;&lt;Year&gt;2011&lt;/Year&gt;&lt;RecNum&gt;1661&lt;/RecNum&gt;&lt;DisplayText&gt;&lt;style face="superscript"&gt;56&lt;/style&gt;&lt;/DisplayText&gt;&lt;record&gt;&lt;rec-number&gt;1661&lt;/rec-number&gt;&lt;foreign-keys&gt;&lt;key app="EN" db-id="dazaf5eeutvxaieddtmv9tamp0es0e0r2a9e" timestamp="1508149236"&gt;1661&lt;/key&gt;&lt;/foreign-keys&gt;&lt;ref-type name="Journal Article"&gt;17&lt;/ref-type&gt;&lt;contributors&gt;&lt;authors&gt;&lt;author&gt;Dixon, S.&lt;/author&gt;&lt;author&gt;Poole, C. D.&lt;/author&gt;&lt;author&gt;Odeyemi, I.&lt;/author&gt;&lt;author&gt;Retsa, P.&lt;/author&gt;&lt;author&gt;Chambers, C.&lt;/author&gt;&lt;author&gt;Currie, C. J.&lt;/author&gt;&lt;/authors&gt;&lt;/contributors&gt;&lt;auth-address&gt;School of Health and Related Research, University of Sheffield, UK. s.dixon@shef.ac.uk&lt;/auth-address&gt;&lt;titles&gt;&lt;title&gt;Deriving health state utilities for the numerical pain rating scale&lt;/title&gt;&lt;secondary-title&gt;Health Qual Life Outcomes&lt;/secondary-title&gt;&lt;alt-title&gt;Health and quality of life outcomes&lt;/alt-title&gt;&lt;/titles&gt;&lt;pages&gt;96&lt;/pages&gt;&lt;volume&gt;9&lt;/volume&gt;&lt;edition&gt;2011/11/08&lt;/edition&gt;&lt;keywords&gt;&lt;keyword&gt;Cost-Benefit Analysis&lt;/keyword&gt;&lt;keyword&gt;Female&lt;/keyword&gt;&lt;keyword&gt;Health Services Research&lt;/keyword&gt;&lt;keyword&gt;*Health Status Indicators&lt;/keyword&gt;&lt;keyword&gt;Humans&lt;/keyword&gt;&lt;keyword&gt;Interviews as Topic&lt;/keyword&gt;&lt;keyword&gt;Male&lt;/keyword&gt;&lt;keyword&gt;Models, Theoretical&lt;/keyword&gt;&lt;keyword&gt;*Pain Measurement&lt;/keyword&gt;&lt;/keywords&gt;&lt;dates&gt;&lt;year&gt;2011&lt;/year&gt;&lt;pub-dates&gt;&lt;date&gt;Nov 3&lt;/date&gt;&lt;/pub-dates&gt;&lt;/dates&gt;&lt;isbn&gt;1477-7525&lt;/isbn&gt;&lt;accession-num&gt;22054241&lt;/accession-num&gt;&lt;urls&gt;&lt;/urls&gt;&lt;custom2&gt;PMC3217931&lt;/custom2&gt;&lt;electronic-resource-num&gt;10.1186/1477-7525-9-96&lt;/electronic-resource-num&gt;&lt;remote-database-provider&gt;NLM&lt;/remote-database-provider&gt;&lt;language&gt;eng&lt;/language&gt;&lt;/record&gt;&lt;/Cite&gt;&lt;/EndNote&gt;</w:instrText>
        </w:r>
        <w:r w:rsidR="00726019" w:rsidRPr="00FD20FE">
          <w:rPr>
            <w:rFonts w:cs="Times New Roman"/>
          </w:rPr>
          <w:fldChar w:fldCharType="separate"/>
        </w:r>
        <w:r w:rsidR="00726019" w:rsidRPr="00FD20FE">
          <w:rPr>
            <w:rFonts w:cs="Times New Roman"/>
            <w:noProof/>
            <w:vertAlign w:val="superscript"/>
          </w:rPr>
          <w:t>56</w:t>
        </w:r>
        <w:r w:rsidR="00726019" w:rsidRPr="00FD20FE">
          <w:rPr>
            <w:rFonts w:cs="Times New Roman"/>
          </w:rPr>
          <w:fldChar w:fldCharType="end"/>
        </w:r>
      </w:hyperlink>
      <w:r w:rsidR="006122F6" w:rsidRPr="00FD20FE">
        <w:rPr>
          <w:rFonts w:cs="Times New Roman"/>
        </w:rPr>
        <w:t xml:space="preserve"> We assume</w:t>
      </w:r>
      <w:r w:rsidR="00C6280A" w:rsidRPr="00FD20FE">
        <w:rPr>
          <w:rFonts w:cs="Times New Roman"/>
        </w:rPr>
        <w:t>d</w:t>
      </w:r>
      <w:r w:rsidR="006122F6" w:rsidRPr="00FD20FE">
        <w:rPr>
          <w:rFonts w:cs="Times New Roman"/>
        </w:rPr>
        <w:t xml:space="preserve"> that acute pain lasts an average of half a month, after which the patient returns to a pain-free state, so </w:t>
      </w:r>
      <w:r w:rsidRPr="00FD20FE">
        <w:rPr>
          <w:rFonts w:cs="Times New Roman"/>
        </w:rPr>
        <w:t>for acute pain, we average</w:t>
      </w:r>
      <w:r w:rsidR="00C6280A" w:rsidRPr="00FD20FE">
        <w:rPr>
          <w:rFonts w:cs="Times New Roman"/>
        </w:rPr>
        <w:t>d</w:t>
      </w:r>
      <w:r w:rsidRPr="00FD20FE">
        <w:rPr>
          <w:rFonts w:cs="Times New Roman"/>
        </w:rPr>
        <w:t xml:space="preserve"> the resulting</w:t>
      </w:r>
      <w:r w:rsidR="006122F6" w:rsidRPr="00FD20FE">
        <w:rPr>
          <w:rFonts w:cs="Times New Roman"/>
        </w:rPr>
        <w:t xml:space="preserve"> utility values with that for a pain-free nonuser. </w:t>
      </w:r>
    </w:p>
    <w:p w14:paraId="130DFF5B" w14:textId="1C788FE7" w:rsidR="0020638B" w:rsidRPr="00FD20FE" w:rsidRDefault="00C7418C" w:rsidP="008051FD">
      <w:pPr>
        <w:ind w:firstLine="720"/>
        <w:rPr>
          <w:rFonts w:cs="Times New Roman"/>
        </w:rPr>
      </w:pPr>
      <w:r w:rsidRPr="00FD20FE">
        <w:rPr>
          <w:rFonts w:cs="Times New Roman"/>
        </w:rPr>
        <w:t>We assume</w:t>
      </w:r>
      <w:r w:rsidR="00C6280A" w:rsidRPr="00FD20FE">
        <w:rPr>
          <w:rFonts w:cs="Times New Roman"/>
        </w:rPr>
        <w:t>d</w:t>
      </w:r>
      <w:r w:rsidRPr="00FD20FE">
        <w:rPr>
          <w:rFonts w:cs="Times New Roman"/>
        </w:rPr>
        <w:t xml:space="preserve"> </w:t>
      </w:r>
      <w:r w:rsidR="000A2E56" w:rsidRPr="00FD20FE">
        <w:rPr>
          <w:rFonts w:cs="Times New Roman"/>
        </w:rPr>
        <w:t>that chronic pain incurs a utility decrement of 0.15</w:t>
      </w:r>
      <w:r w:rsidR="00BE1162" w:rsidRPr="00FD20FE">
        <w:rPr>
          <w:rFonts w:cs="Times New Roman"/>
        </w:rPr>
        <w:t>. We assumed</w:t>
      </w:r>
      <w:r w:rsidR="000A2E56" w:rsidRPr="00FD20FE">
        <w:rPr>
          <w:rFonts w:cs="Times New Roman"/>
        </w:rPr>
        <w:t xml:space="preserve"> that treatment with opioids does not yield any benefit, in light of reports </w:t>
      </w:r>
      <w:r w:rsidR="00BE1162" w:rsidRPr="00FD20FE">
        <w:rPr>
          <w:rFonts w:cs="Times New Roman"/>
        </w:rPr>
        <w:t xml:space="preserve">showing no </w:t>
      </w:r>
      <w:r w:rsidR="000A2E56" w:rsidRPr="00FD20FE">
        <w:rPr>
          <w:rFonts w:cs="Times New Roman"/>
        </w:rPr>
        <w:t xml:space="preserve">evidence of </w:t>
      </w:r>
      <w:r w:rsidR="001D5BE9" w:rsidRPr="00FD20FE">
        <w:rPr>
          <w:rFonts w:cs="Times New Roman"/>
        </w:rPr>
        <w:t>reduction i</w:t>
      </w:r>
      <w:r w:rsidR="000A2E56" w:rsidRPr="00FD20FE">
        <w:rPr>
          <w:rFonts w:cs="Times New Roman"/>
        </w:rPr>
        <w:t xml:space="preserve">n pain </w:t>
      </w:r>
      <w:r w:rsidR="001D5BE9" w:rsidRPr="00FD20FE">
        <w:rPr>
          <w:rFonts w:cs="Times New Roman"/>
        </w:rPr>
        <w:t>from</w:t>
      </w:r>
      <w:r w:rsidR="000A2E56" w:rsidRPr="00FD20FE">
        <w:rPr>
          <w:rFonts w:cs="Times New Roman"/>
        </w:rPr>
        <w:t xml:space="preserve"> long-term use of opioids</w:t>
      </w:r>
      <w:r w:rsidR="001D5BE9" w:rsidRPr="00FD20FE">
        <w:rPr>
          <w:rFonts w:cs="Times New Roman"/>
        </w:rPr>
        <w:t xml:space="preserve"> as well as uncertainty in the net effect of opioid use on quality of life, given undesirable side effects</w:t>
      </w:r>
      <w:r w:rsidR="000A2E56" w:rsidRPr="00FD20FE">
        <w:rPr>
          <w:rFonts w:cs="Times New Roman"/>
        </w:rPr>
        <w:t>.</w:t>
      </w:r>
      <w:hyperlink w:anchor="_ENREF_58" w:tooltip="Birke, 2017 #1687" w:history="1">
        <w:r w:rsidR="00726019" w:rsidRPr="00FD20FE">
          <w:rPr>
            <w:rFonts w:cs="Times New Roman"/>
          </w:rPr>
          <w:fldChar w:fldCharType="begin">
            <w:fldData xml:space="preserve">PEVuZE5vdGU+PENpdGU+PEF1dGhvcj5CaXJrZTwvQXV0aG9yPjxZZWFyPjIwMTc8L1llYXI+PFJl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CaXJrZTwvQXV0aG9yPjxZZWFyPjIwMTc8L1llYXI+PFJl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58-62</w:t>
        </w:r>
        <w:r w:rsidR="00726019" w:rsidRPr="00FD20FE">
          <w:rPr>
            <w:rFonts w:cs="Times New Roman"/>
          </w:rPr>
          <w:fldChar w:fldCharType="end"/>
        </w:r>
      </w:hyperlink>
      <w:r w:rsidR="000A2E56" w:rsidRPr="00FD20FE">
        <w:rPr>
          <w:rFonts w:cs="Times New Roman"/>
        </w:rPr>
        <w:t xml:space="preserve"> </w:t>
      </w:r>
    </w:p>
    <w:p w14:paraId="28E7F170" w14:textId="04FCA920" w:rsidR="00C527EB" w:rsidRPr="00FD20FE" w:rsidRDefault="00C6280A" w:rsidP="008051FD">
      <w:pPr>
        <w:ind w:firstLine="720"/>
        <w:rPr>
          <w:rFonts w:cs="Times New Roman"/>
        </w:rPr>
      </w:pPr>
      <w:r w:rsidRPr="00FD20FE">
        <w:rPr>
          <w:rFonts w:cs="Times New Roman"/>
        </w:rPr>
        <w:t>We estimated h</w:t>
      </w:r>
      <w:r w:rsidR="008C48C6" w:rsidRPr="00FD20FE">
        <w:rPr>
          <w:rFonts w:cs="Times New Roman"/>
        </w:rPr>
        <w:t xml:space="preserve">ealth utility decrements </w:t>
      </w:r>
      <w:r w:rsidR="00CB27FC" w:rsidRPr="00FD20FE">
        <w:rPr>
          <w:rFonts w:cs="Times New Roman"/>
        </w:rPr>
        <w:t xml:space="preserve">associated with SHUD </w:t>
      </w:r>
      <w:r w:rsidRPr="00FD20FE">
        <w:rPr>
          <w:rFonts w:cs="Times New Roman"/>
        </w:rPr>
        <w:t>based on published</w:t>
      </w:r>
      <w:r w:rsidR="00CB27FC" w:rsidRPr="00FD20FE">
        <w:rPr>
          <w:rFonts w:cs="Times New Roman"/>
        </w:rPr>
        <w:t xml:space="preserve"> literature</w:t>
      </w:r>
      <w:r w:rsidR="001701CF" w:rsidRPr="00FD20FE">
        <w:rPr>
          <w:rFonts w:cs="Times New Roman"/>
        </w:rPr>
        <w:t>:</w:t>
      </w:r>
      <w:hyperlink w:anchor="_ENREF_63" w:tooltip="Barnett, 2001 #1645" w:history="1">
        <w:r w:rsidR="00726019" w:rsidRPr="00FD20FE">
          <w:rPr>
            <w:rFonts w:cs="Times New Roman"/>
          </w:rPr>
          <w:fldChar w:fldCharType="begin">
            <w:fldData xml:space="preserve">PEVuZE5vdGU+PENpdGU+PEF1dGhvcj5CYXJuZXR0PC9BdXRob3I+PFllYXI+MjAwMTwvWWVhcj48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</w:fldData>
          </w:fldChar>
        </w:r>
        <w:r w:rsidR="00726019" w:rsidRPr="00FD20FE">
          <w:rPr>
            <w:rFonts w:cs="Times New Roman"/>
          </w:rPr>
          <w:instrText xml:space="preserve"> ADDIN EN.CITE </w:instrText>
        </w:r>
        <w:r w:rsidR="00726019" w:rsidRPr="00FD20FE">
          <w:rPr>
            <w:rFonts w:cs="Times New Roman"/>
          </w:rPr>
          <w:fldChar w:fldCharType="begin">
            <w:fldData xml:space="preserve">PEVuZE5vdGU+PENpdGU+PEF1dGhvcj5CYXJuZXR0PC9BdXRob3I+PFllYXI+MjAwMTwvWWVhcj48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</w:fldData>
          </w:fldChar>
        </w:r>
        <w:r w:rsidR="00726019" w:rsidRPr="00FD20FE">
          <w:rPr>
            <w:rFonts w:cs="Times New Roman"/>
          </w:rPr>
          <w:instrText xml:space="preserve"> ADDIN EN.CITE.DATA </w:instrText>
        </w:r>
        <w:r w:rsidR="00726019" w:rsidRPr="00FD20FE">
          <w:rPr>
            <w:rFonts w:cs="Times New Roman"/>
          </w:rPr>
        </w:r>
        <w:r w:rsidR="00726019" w:rsidRPr="00FD20FE">
          <w:rPr>
            <w:rFonts w:cs="Times New Roman"/>
          </w:rPr>
          <w:fldChar w:fldCharType="end"/>
        </w:r>
        <w:r w:rsidR="00726019" w:rsidRPr="00FD20FE">
          <w:rPr>
            <w:rFonts w:cs="Times New Roman"/>
          </w:rPr>
        </w:r>
        <w:r w:rsidR="00726019" w:rsidRPr="00FD20FE">
          <w:rPr>
            <w:rFonts w:cs="Times New Roman"/>
          </w:rPr>
          <w:fldChar w:fldCharType="separate"/>
        </w:r>
        <w:r w:rsidR="00726019" w:rsidRPr="00FD20FE">
          <w:rPr>
            <w:rFonts w:cs="Times New Roman"/>
            <w:noProof/>
            <w:vertAlign w:val="superscript"/>
          </w:rPr>
          <w:t>63-65</w:t>
        </w:r>
        <w:r w:rsidR="00726019" w:rsidRPr="00FD20FE">
          <w:rPr>
            <w:rFonts w:cs="Times New Roman"/>
          </w:rPr>
          <w:fldChar w:fldCharType="end"/>
        </w:r>
      </w:hyperlink>
      <w:r w:rsidR="00682980" w:rsidRPr="00FD20FE">
        <w:rPr>
          <w:rFonts w:cs="Times New Roman"/>
        </w:rPr>
        <w:t xml:space="preserve"> we used a </w:t>
      </w:r>
      <w:r w:rsidR="008C48C6" w:rsidRPr="00FD20FE">
        <w:rPr>
          <w:rFonts w:cs="Times New Roman"/>
        </w:rPr>
        <w:t xml:space="preserve">utility </w:t>
      </w:r>
      <w:r w:rsidR="00682980" w:rsidRPr="00FD20FE">
        <w:rPr>
          <w:rFonts w:cs="Times New Roman"/>
        </w:rPr>
        <w:t>value of</w:t>
      </w:r>
      <w:r w:rsidR="00CB27FC" w:rsidRPr="00FD20FE">
        <w:rPr>
          <w:rFonts w:cs="Times New Roman"/>
        </w:rPr>
        <w:t xml:space="preserve"> 0.8 for individuals with SHUD who are not in </w:t>
      </w:r>
      <w:r w:rsidR="00E408A9" w:rsidRPr="00FD20FE">
        <w:rPr>
          <w:rFonts w:cs="Times New Roman"/>
        </w:rPr>
        <w:t>MAT</w:t>
      </w:r>
      <w:r w:rsidR="008C48C6" w:rsidRPr="00FD20FE">
        <w:rPr>
          <w:rFonts w:cs="Times New Roman"/>
        </w:rPr>
        <w:t>. We assigned a</w:t>
      </w:r>
      <w:r w:rsidR="00E408A9" w:rsidRPr="00FD20FE">
        <w:rPr>
          <w:rFonts w:cs="Times New Roman"/>
        </w:rPr>
        <w:t xml:space="preserve"> </w:t>
      </w:r>
      <w:r w:rsidR="00C52AFC" w:rsidRPr="00FD20FE">
        <w:rPr>
          <w:rFonts w:cs="Times New Roman"/>
        </w:rPr>
        <w:t>0.9</w:t>
      </w:r>
      <w:r w:rsidR="008C48C6" w:rsidRPr="00FD20FE">
        <w:rPr>
          <w:rFonts w:cs="Times New Roman"/>
        </w:rPr>
        <w:t xml:space="preserve"> utility value</w:t>
      </w:r>
      <w:r w:rsidR="00C52AFC" w:rsidRPr="00FD20FE">
        <w:rPr>
          <w:rFonts w:cs="Times New Roman"/>
        </w:rPr>
        <w:t xml:space="preserve"> for </w:t>
      </w:r>
      <w:r w:rsidR="00E408A9" w:rsidRPr="00FD20FE">
        <w:rPr>
          <w:rFonts w:cs="Times New Roman"/>
        </w:rPr>
        <w:t xml:space="preserve">individuals with </w:t>
      </w:r>
      <w:r w:rsidR="00C52AFC" w:rsidRPr="00FD20FE">
        <w:rPr>
          <w:rFonts w:cs="Times New Roman"/>
        </w:rPr>
        <w:t xml:space="preserve">SHUD </w:t>
      </w:r>
      <w:r w:rsidR="00E408A9" w:rsidRPr="00FD20FE">
        <w:rPr>
          <w:rFonts w:cs="Times New Roman"/>
        </w:rPr>
        <w:t>who are in MAT</w:t>
      </w:r>
      <w:r w:rsidR="008C48C6" w:rsidRPr="00FD20FE">
        <w:rPr>
          <w:rFonts w:cs="Times New Roman"/>
        </w:rPr>
        <w:t>, because we assumed MAT mitigates utility loss</w:t>
      </w:r>
      <w:r w:rsidR="00EB44DC" w:rsidRPr="00FD20FE">
        <w:rPr>
          <w:rFonts w:cs="Times New Roman"/>
        </w:rPr>
        <w:t>.</w:t>
      </w:r>
      <w:hyperlink w:anchor="_ENREF_66" w:tooltip="Dhawan, 2013 #1648" w:history="1">
        <w:r w:rsidR="00726019" w:rsidRPr="00FD20FE">
          <w:rPr>
            <w:rFonts w:cs="Times New Roman"/>
          </w:rPr>
          <w:fldChar w:fldCharType="begin"/>
        </w:r>
        <w:r w:rsidR="00726019" w:rsidRPr="00FD20FE">
          <w:rPr>
            <w:rFonts w:cs="Times New Roman"/>
          </w:rPr>
          <w:instrText xml:space="preserve"> ADDIN EN.CITE &lt;EndNote&gt;&lt;Cite&gt;&lt;Author&gt;Dhawan&lt;/Author&gt;&lt;Year&gt;2013&lt;/Year&gt;&lt;RecNum&gt;1648&lt;/RecNum&gt;&lt;DisplayText&gt;&lt;style face="superscript"&gt;66&lt;/style&gt;&lt;/DisplayText&gt;&lt;record&gt;&lt;rec-number&gt;1648&lt;/rec-number&gt;&lt;foreign-keys&gt;&lt;key app="EN" db-id="dazaf5eeutvxaieddtmv9tamp0es0e0r2a9e" timestamp="1504116936"&gt;1648&lt;/key&gt;&lt;/foreign-keys&gt;&lt;ref-type name="Journal Article"&gt;17&lt;/ref-type&gt;&lt;contributors&gt;&lt;authors&gt;&lt;author&gt;Dhawan, A.&lt;/author&gt;&lt;author&gt;Chopra, A.&lt;/author&gt;&lt;/authors&gt;&lt;/contributors&gt;&lt;auth-address&gt;National Drug Dependence Treatment Centre, All India Institute of Medical Sciences, New Delhi, India. anjudh@hotmail.com&lt;/auth-address&gt;&lt;titles&gt;&lt;title&gt;Does buprenorphine maintenance improve the quality of life of opioid users?&lt;/title&gt;&lt;secondary-title&gt;Indian J Med Res&lt;/secondary-title&gt;&lt;alt-title&gt;The Indian journal of medical research&lt;/alt-title&gt;&lt;/titles&gt;&lt;periodical&gt;&lt;full-title&gt;Indian Journal of Medical Research&lt;/full-title&gt;&lt;abbr-1&gt;Indian J. Med. Res.&lt;/abbr-1&gt;&lt;abbr-2&gt;Indian J Med Res&lt;/abbr-2&gt;&lt;/periodical&gt;&lt;pages&gt;130-5&lt;/pages&gt;&lt;volume&gt;137&lt;/volume&gt;&lt;number&gt;1&lt;/number&gt;&lt;edition&gt;2013/03/14&lt;/edition&gt;&lt;keywords&gt;&lt;keyword&gt;Adolescent&lt;/keyword&gt;&lt;keyword&gt;Adult&lt;/keyword&gt;&lt;keyword&gt;Analgesics, Opioid/*toxicity&lt;/keyword&gt;&lt;keyword&gt;Buprenorphine/*administration &amp;amp; dosage&lt;/keyword&gt;&lt;keyword&gt;Female&lt;/keyword&gt;&lt;keyword&gt;Humans&lt;/keyword&gt;&lt;keyword&gt;India&lt;/keyword&gt;&lt;keyword&gt;Male&lt;/keyword&gt;&lt;keyword&gt;Middle Aged&lt;/keyword&gt;&lt;keyword&gt;Opioid-Related Disorders/*drug therapy/pathology&lt;/keyword&gt;&lt;keyword&gt;Quality of Life&lt;/keyword&gt;&lt;keyword&gt;Substance-Related Disorders/*drug therapy&lt;/keyword&gt;&lt;keyword&gt;Treatment Outcome&lt;/keyword&gt;&lt;/keywords&gt;&lt;dates&gt;&lt;year&gt;2013&lt;/year&gt;&lt;pub-dates&gt;&lt;date&gt;Jan&lt;/date&gt;&lt;/pub-dates&gt;&lt;/dates&gt;&lt;isbn&gt;0971-5916 (Print)&amp;#xD;0971-5916&lt;/isbn&gt;&lt;accession-num&gt;23481062&lt;/accession-num&gt;&lt;urls&gt;&lt;/urls&gt;&lt;custom2&gt;PMC3657876&lt;/custom2&gt;&lt;remote-database-provider&gt;NLM&lt;/remote-database-provider&gt;&lt;language&gt;eng&lt;/language&gt;&lt;/record&gt;&lt;/Cite&gt;&lt;/EndNote&gt;</w:instrText>
        </w:r>
        <w:r w:rsidR="00726019" w:rsidRPr="00FD20FE">
          <w:rPr>
            <w:rFonts w:cs="Times New Roman"/>
          </w:rPr>
          <w:fldChar w:fldCharType="separate"/>
        </w:r>
        <w:r w:rsidR="00726019" w:rsidRPr="00FD20FE">
          <w:rPr>
            <w:rFonts w:cs="Times New Roman"/>
            <w:noProof/>
            <w:vertAlign w:val="superscript"/>
          </w:rPr>
          <w:t>66</w:t>
        </w:r>
        <w:r w:rsidR="00726019" w:rsidRPr="00FD20FE">
          <w:rPr>
            <w:rFonts w:cs="Times New Roman"/>
          </w:rPr>
          <w:fldChar w:fldCharType="end"/>
        </w:r>
      </w:hyperlink>
      <w:r w:rsidR="00DB5A30" w:rsidRPr="00FD20FE">
        <w:rPr>
          <w:rFonts w:cs="Times New Roman"/>
        </w:rPr>
        <w:t xml:space="preserve"> </w:t>
      </w:r>
      <w:r w:rsidR="00071CF1" w:rsidRPr="00FD20FE">
        <w:rPr>
          <w:rFonts w:cs="Times New Roman"/>
        </w:rPr>
        <w:t xml:space="preserve">We did not find studies </w:t>
      </w:r>
      <w:r w:rsidR="00E408A9" w:rsidRPr="00FD20FE">
        <w:rPr>
          <w:rFonts w:cs="Times New Roman"/>
        </w:rPr>
        <w:t>estimating</w:t>
      </w:r>
      <w:r w:rsidR="00071CF1" w:rsidRPr="00FD20FE">
        <w:rPr>
          <w:rFonts w:cs="Times New Roman"/>
        </w:rPr>
        <w:t xml:space="preserve"> health utility associated with SOUD, so we assume</w:t>
      </w:r>
      <w:r w:rsidR="00E408A9" w:rsidRPr="00FD20FE">
        <w:rPr>
          <w:rFonts w:cs="Times New Roman"/>
        </w:rPr>
        <w:t>d</w:t>
      </w:r>
      <w:r w:rsidR="00071CF1" w:rsidRPr="00FD20FE">
        <w:rPr>
          <w:rFonts w:cs="Times New Roman"/>
        </w:rPr>
        <w:t xml:space="preserve"> values similar </w:t>
      </w:r>
      <w:r w:rsidR="00682980" w:rsidRPr="00FD20FE">
        <w:rPr>
          <w:rFonts w:cs="Times New Roman"/>
        </w:rPr>
        <w:t xml:space="preserve">to </w:t>
      </w:r>
      <w:r w:rsidR="00071CF1" w:rsidRPr="00FD20FE">
        <w:rPr>
          <w:rFonts w:cs="Times New Roman"/>
        </w:rPr>
        <w:t xml:space="preserve">but </w:t>
      </w:r>
      <w:r w:rsidR="00E408A9" w:rsidRPr="00FD20FE">
        <w:rPr>
          <w:rFonts w:cs="Times New Roman"/>
        </w:rPr>
        <w:t xml:space="preserve">higher than </w:t>
      </w:r>
      <w:r w:rsidR="00071CF1" w:rsidRPr="00FD20FE">
        <w:rPr>
          <w:rFonts w:cs="Times New Roman"/>
        </w:rPr>
        <w:t>those for SHUD.</w:t>
      </w:r>
    </w:p>
    <w:p w14:paraId="6BDA44E6" w14:textId="77777777" w:rsidR="00816BA0" w:rsidRPr="00FD20FE" w:rsidRDefault="00816BA0" w:rsidP="008051FD">
      <w:pPr>
        <w:outlineLvl w:val="0"/>
        <w:rPr>
          <w:rFonts w:cs="Times New Roman"/>
          <w:b/>
        </w:rPr>
      </w:pPr>
    </w:p>
    <w:p w14:paraId="4E28066B" w14:textId="1B64312D" w:rsidR="00593B22" w:rsidRPr="00FD20FE" w:rsidRDefault="00997E2A" w:rsidP="008051FD">
      <w:pPr>
        <w:outlineLvl w:val="0"/>
        <w:rPr>
          <w:rFonts w:cs="Times New Roman"/>
          <w:b/>
        </w:rPr>
      </w:pPr>
      <w:r w:rsidRPr="00FD20FE">
        <w:rPr>
          <w:rFonts w:cs="Times New Roman"/>
          <w:b/>
        </w:rPr>
        <w:t>S</w:t>
      </w:r>
      <w:r w:rsidR="00B671A0" w:rsidRPr="00FD20FE">
        <w:rPr>
          <w:rFonts w:cs="Times New Roman"/>
          <w:b/>
        </w:rPr>
        <w:t>1.6</w:t>
      </w:r>
      <w:r w:rsidR="00593B22" w:rsidRPr="00FD20FE">
        <w:rPr>
          <w:rFonts w:cs="Times New Roman"/>
          <w:b/>
        </w:rPr>
        <w:t xml:space="preserve"> Base Case Parameter Sets </w:t>
      </w:r>
    </w:p>
    <w:p w14:paraId="5C11F223" w14:textId="77777777" w:rsidR="00792555" w:rsidRDefault="00593B22" w:rsidP="00792555">
      <w:pPr>
        <w:ind w:firstLine="720"/>
        <w:outlineLvl w:val="0"/>
        <w:rPr>
          <w:rFonts w:cs="Times New Roman"/>
        </w:rPr>
      </w:pPr>
      <w:r w:rsidRPr="00FD20FE">
        <w:rPr>
          <w:rFonts w:cs="Times New Roman"/>
        </w:rPr>
        <w:t>We sought to model the US opioid epidemic “on average.” However, there is substantial uncertainty around what value for each input parameter would truly represent the US on average. For this reason</w:t>
      </w:r>
      <w:r w:rsidR="00221AD8" w:rsidRPr="00FD20FE">
        <w:rPr>
          <w:rFonts w:cs="Times New Roman"/>
        </w:rPr>
        <w:t>,</w:t>
      </w:r>
      <w:r w:rsidRPr="00FD20FE">
        <w:rPr>
          <w:rFonts w:cs="Times New Roman"/>
        </w:rPr>
        <w:t xml:space="preserve"> we created </w:t>
      </w:r>
      <w:r w:rsidR="00221AD8" w:rsidRPr="00FD20FE">
        <w:rPr>
          <w:rFonts w:cs="Times New Roman"/>
        </w:rPr>
        <w:t>ten</w:t>
      </w:r>
      <w:r w:rsidRPr="00FD20FE">
        <w:rPr>
          <w:rFonts w:cs="Times New Roman"/>
        </w:rPr>
        <w:t xml:space="preserve"> base case parameter sets, described in </w:t>
      </w:r>
      <w:r w:rsidR="00B5754D" w:rsidRPr="00FD20FE">
        <w:rPr>
          <w:rFonts w:cs="Times New Roman"/>
        </w:rPr>
        <w:t>Table</w:t>
      </w:r>
      <w:r w:rsidR="00EE1A73" w:rsidRPr="00FD20FE">
        <w:rPr>
          <w:rFonts w:cs="Times New Roman"/>
        </w:rPr>
        <w:t xml:space="preserve"> </w:t>
      </w:r>
      <w:r w:rsidR="00362AA6">
        <w:rPr>
          <w:rFonts w:cs="Times New Roman"/>
        </w:rPr>
        <w:t>C</w:t>
      </w:r>
      <w:r w:rsidRPr="00FD20FE">
        <w:rPr>
          <w:rFonts w:cs="Times New Roman"/>
        </w:rPr>
        <w:t>, as potential representations of the status quo. The parameters described in section</w:t>
      </w:r>
      <w:r w:rsidR="00B671A0" w:rsidRPr="00FD20FE">
        <w:rPr>
          <w:rFonts w:cs="Times New Roman"/>
        </w:rPr>
        <w:t>s</w:t>
      </w:r>
      <w:r w:rsidRPr="00FD20FE">
        <w:rPr>
          <w:rFonts w:cs="Times New Roman"/>
        </w:rPr>
        <w:t xml:space="preserve"> S1</w:t>
      </w:r>
      <w:r w:rsidR="00B671A0" w:rsidRPr="00FD20FE">
        <w:rPr>
          <w:rFonts w:cs="Times New Roman"/>
        </w:rPr>
        <w:t>.3 through S1.5</w:t>
      </w:r>
      <w:r w:rsidRPr="00FD20FE">
        <w:rPr>
          <w:rFonts w:cs="Times New Roman"/>
        </w:rPr>
        <w:t xml:space="preserve"> were used to arrive at initial compartment sizes, transition probabilities, and utility values, and form base case parameter set 1. We developed each of nine additional base case parameter sets by altering a small number of parameters from Set 1. We did not alter any parameters that impact the initial compartment sizes. </w:t>
      </w:r>
    </w:p>
    <w:p w14:paraId="3C612114" w14:textId="77777777" w:rsidR="00792555" w:rsidRDefault="00792555" w:rsidP="00792555">
      <w:pPr>
        <w:outlineLvl w:val="0"/>
        <w:rPr>
          <w:rFonts w:cs="Times New Roman"/>
        </w:rPr>
      </w:pPr>
    </w:p>
    <w:p w14:paraId="5CB48D6E" w14:textId="37831FA0" w:rsidR="00EA779C" w:rsidRPr="00792555" w:rsidRDefault="00B671A0" w:rsidP="00792555">
      <w:pPr>
        <w:outlineLvl w:val="0"/>
        <w:rPr>
          <w:rFonts w:cs="Times New Roman"/>
        </w:rPr>
      </w:pPr>
      <w:r w:rsidRPr="00FD20FE">
        <w:rPr>
          <w:rFonts w:cs="Times New Roman"/>
          <w:b/>
        </w:rPr>
        <w:t>S1.7</w:t>
      </w:r>
      <w:r w:rsidR="00D9413A" w:rsidRPr="00FD20FE">
        <w:rPr>
          <w:rFonts w:cs="Times New Roman"/>
          <w:b/>
        </w:rPr>
        <w:t xml:space="preserve"> </w:t>
      </w:r>
      <w:r w:rsidR="00EA779C" w:rsidRPr="00FD20FE">
        <w:rPr>
          <w:rFonts w:cs="Times New Roman"/>
          <w:b/>
        </w:rPr>
        <w:t>Outcome Measures</w:t>
      </w:r>
    </w:p>
    <w:p w14:paraId="15A28EA7" w14:textId="1FF03112" w:rsidR="00EA779C" w:rsidRPr="00FD20FE" w:rsidRDefault="00FB4C3E" w:rsidP="008051FD">
      <w:pPr>
        <w:rPr>
          <w:rFonts w:cs="Times New Roman"/>
        </w:rPr>
      </w:pPr>
      <w:r w:rsidRPr="00FD20FE">
        <w:rPr>
          <w:rFonts w:cs="Times New Roman"/>
        </w:rPr>
        <w:tab/>
      </w:r>
      <w:r w:rsidR="00957D69" w:rsidRPr="00FD20FE">
        <w:rPr>
          <w:rFonts w:cs="Times New Roman"/>
        </w:rPr>
        <w:t>We calculated the foll</w:t>
      </w:r>
      <w:r w:rsidR="00290E21" w:rsidRPr="00FD20FE">
        <w:rPr>
          <w:rFonts w:cs="Times New Roman"/>
        </w:rPr>
        <w:t>o</w:t>
      </w:r>
      <w:r w:rsidR="00957D69" w:rsidRPr="00FD20FE">
        <w:rPr>
          <w:rFonts w:cs="Times New Roman"/>
        </w:rPr>
        <w:t>wing outcome measures:</w:t>
      </w:r>
      <w:r w:rsidRPr="00FD20FE">
        <w:rPr>
          <w:rFonts w:cs="Times New Roman"/>
        </w:rPr>
        <w:t xml:space="preserve"> </w:t>
      </w:r>
      <w:r w:rsidR="00574883" w:rsidRPr="00FD20FE">
        <w:rPr>
          <w:rFonts w:cs="Times New Roman"/>
        </w:rPr>
        <w:t xml:space="preserve">discounted </w:t>
      </w:r>
      <w:r w:rsidR="004B007A" w:rsidRPr="00FD20FE">
        <w:rPr>
          <w:rFonts w:cs="Times New Roman"/>
        </w:rPr>
        <w:t xml:space="preserve">net present (2016) </w:t>
      </w:r>
      <w:r w:rsidRPr="00FD20FE">
        <w:rPr>
          <w:rFonts w:cs="Times New Roman"/>
        </w:rPr>
        <w:t>life year</w:t>
      </w:r>
      <w:r w:rsidR="00A86182" w:rsidRPr="00FD20FE">
        <w:rPr>
          <w:rFonts w:cs="Times New Roman"/>
        </w:rPr>
        <w:t>s</w:t>
      </w:r>
      <w:r w:rsidR="00D252F0" w:rsidRPr="00FD20FE">
        <w:rPr>
          <w:rFonts w:cs="Times New Roman"/>
        </w:rPr>
        <w:t xml:space="preserve"> lived</w:t>
      </w:r>
      <w:r w:rsidR="000B28E8" w:rsidRPr="00FD20FE">
        <w:rPr>
          <w:rFonts w:cs="Times New Roman"/>
        </w:rPr>
        <w:t>;</w:t>
      </w:r>
      <w:r w:rsidRPr="00FD20FE">
        <w:rPr>
          <w:rFonts w:cs="Times New Roman"/>
        </w:rPr>
        <w:t xml:space="preserve"> </w:t>
      </w:r>
      <w:r w:rsidR="00574883" w:rsidRPr="00FD20FE">
        <w:rPr>
          <w:rFonts w:cs="Times New Roman"/>
        </w:rPr>
        <w:t xml:space="preserve">discounted </w:t>
      </w:r>
      <w:r w:rsidR="004B007A" w:rsidRPr="00FD20FE">
        <w:rPr>
          <w:rFonts w:cs="Times New Roman"/>
        </w:rPr>
        <w:t xml:space="preserve">net present (2016) </w:t>
      </w:r>
      <w:r w:rsidR="00D9413A" w:rsidRPr="00FD20FE">
        <w:rPr>
          <w:rFonts w:cs="Times New Roman"/>
        </w:rPr>
        <w:t>quality-</w:t>
      </w:r>
      <w:r w:rsidRPr="00FD20FE">
        <w:rPr>
          <w:rFonts w:cs="Times New Roman"/>
        </w:rPr>
        <w:t xml:space="preserve">adjusted life years </w:t>
      </w:r>
      <w:r w:rsidR="00550ABA" w:rsidRPr="00FD20FE">
        <w:rPr>
          <w:rFonts w:cs="Times New Roman"/>
        </w:rPr>
        <w:t xml:space="preserve">(QALYs) </w:t>
      </w:r>
      <w:r w:rsidR="00D252F0" w:rsidRPr="00FD20FE">
        <w:rPr>
          <w:rFonts w:cs="Times New Roman"/>
        </w:rPr>
        <w:t>lived</w:t>
      </w:r>
      <w:r w:rsidR="000B28E8" w:rsidRPr="00FD20FE">
        <w:rPr>
          <w:rFonts w:cs="Times New Roman"/>
        </w:rPr>
        <w:t>;</w:t>
      </w:r>
      <w:r w:rsidRPr="00FD20FE">
        <w:rPr>
          <w:rFonts w:cs="Times New Roman"/>
        </w:rPr>
        <w:t xml:space="preserve"> the number of </w:t>
      </w:r>
      <w:r w:rsidR="009D481C" w:rsidRPr="00FD20FE">
        <w:rPr>
          <w:rFonts w:cs="Times New Roman"/>
        </w:rPr>
        <w:t xml:space="preserve">prescription opioid </w:t>
      </w:r>
      <w:r w:rsidR="00A3481F" w:rsidRPr="00FD20FE">
        <w:rPr>
          <w:rFonts w:cs="Times New Roman"/>
        </w:rPr>
        <w:t xml:space="preserve">deaths (due to overdose) </w:t>
      </w:r>
      <w:r w:rsidR="009D481C" w:rsidRPr="00FD20FE">
        <w:rPr>
          <w:rFonts w:cs="Times New Roman"/>
        </w:rPr>
        <w:t xml:space="preserve">and heroin </w:t>
      </w:r>
      <w:r w:rsidRPr="00FD20FE">
        <w:rPr>
          <w:rFonts w:cs="Times New Roman"/>
        </w:rPr>
        <w:t>addiction-related deaths (</w:t>
      </w:r>
      <w:r w:rsidR="00A3481F" w:rsidRPr="00FD20FE">
        <w:rPr>
          <w:rFonts w:cs="Times New Roman"/>
        </w:rPr>
        <w:t xml:space="preserve">due to </w:t>
      </w:r>
      <w:r w:rsidRPr="00FD20FE">
        <w:rPr>
          <w:rFonts w:cs="Times New Roman"/>
        </w:rPr>
        <w:t>overdose and infection)</w:t>
      </w:r>
      <w:r w:rsidR="009D481C" w:rsidRPr="00FD20FE">
        <w:rPr>
          <w:rFonts w:cs="Times New Roman"/>
        </w:rPr>
        <w:t xml:space="preserve"> monthly and aggregated over five</w:t>
      </w:r>
      <w:r w:rsidR="000B28E8" w:rsidRPr="00FD20FE">
        <w:rPr>
          <w:rFonts w:cs="Times New Roman"/>
        </w:rPr>
        <w:t xml:space="preserve"> and </w:t>
      </w:r>
      <w:r w:rsidR="009D481C" w:rsidRPr="00FD20FE">
        <w:rPr>
          <w:rFonts w:cs="Times New Roman"/>
        </w:rPr>
        <w:t>ten years</w:t>
      </w:r>
      <w:r w:rsidR="000B28E8" w:rsidRPr="00FD20FE">
        <w:rPr>
          <w:rFonts w:cs="Times New Roman"/>
        </w:rPr>
        <w:t>;</w:t>
      </w:r>
      <w:r w:rsidR="009D481C" w:rsidRPr="00FD20FE">
        <w:rPr>
          <w:rFonts w:cs="Times New Roman"/>
        </w:rPr>
        <w:t xml:space="preserve"> and monthly incidence and </w:t>
      </w:r>
      <w:r w:rsidR="00093F57" w:rsidRPr="00FD20FE">
        <w:rPr>
          <w:rFonts w:cs="Times New Roman"/>
        </w:rPr>
        <w:t>prevalence</w:t>
      </w:r>
      <w:r w:rsidR="00D9413A" w:rsidRPr="00FD20FE">
        <w:rPr>
          <w:rFonts w:cs="Times New Roman"/>
        </w:rPr>
        <w:t xml:space="preserve"> of </w:t>
      </w:r>
      <w:r w:rsidRPr="00FD20FE">
        <w:rPr>
          <w:rFonts w:cs="Times New Roman"/>
        </w:rPr>
        <w:t>SOUD and SHUD</w:t>
      </w:r>
      <w:r w:rsidR="009D481C" w:rsidRPr="00FD20FE">
        <w:rPr>
          <w:rFonts w:cs="Times New Roman"/>
        </w:rPr>
        <w:t>.</w:t>
      </w:r>
      <w:r w:rsidR="00574883" w:rsidRPr="00FD20FE">
        <w:rPr>
          <w:rFonts w:cs="Times New Roman"/>
        </w:rPr>
        <w:t xml:space="preserve"> We discounted all LYs and QALYs at 3%</w:t>
      </w:r>
      <w:r w:rsidR="00880B72" w:rsidRPr="00FD20FE">
        <w:rPr>
          <w:rFonts w:cs="Times New Roman"/>
        </w:rPr>
        <w:t>, annually</w:t>
      </w:r>
      <w:r w:rsidR="00574883" w:rsidRPr="00FD20FE">
        <w:rPr>
          <w:rFonts w:cs="Times New Roman"/>
        </w:rPr>
        <w:t>.</w:t>
      </w:r>
      <w:hyperlink w:anchor="_ENREF_67" w:tooltip="Lipscomb, 1996 #1711" w:history="1">
        <w:r w:rsidR="00726019" w:rsidRPr="00FD20FE">
          <w:rPr>
            <w:rFonts w:cs="Times New Roman"/>
          </w:rPr>
          <w:fldChar w:fldCharType="begin"/>
        </w:r>
        <w:r w:rsidR="00726019" w:rsidRPr="00FD20FE">
          <w:rPr>
            <w:rFonts w:cs="Times New Roman"/>
          </w:rPr>
          <w:instrText xml:space="preserve"> ADDIN EN.CITE &lt;EndNote&gt;&lt;Cite&gt;&lt;Author&gt;Lipscomb&lt;/Author&gt;&lt;Year&gt;1996&lt;/Year&gt;&lt;RecNum&gt;1711&lt;/RecNum&gt;&lt;DisplayText&gt;&lt;style face="superscript"&gt;67&lt;/style&gt;&lt;/DisplayText&gt;&lt;record&gt;&lt;rec-number&gt;1711&lt;/rec-number&gt;&lt;foreign-keys&gt;&lt;key app="EN" db-id="dazaf5eeutvxaieddtmv9tamp0es0e0r2a9e" timestamp="1518334745"&gt;1711&lt;/key&gt;&lt;/foreign-keys&gt;&lt;ref-type name="Journal Article"&gt;17&lt;/ref-type&gt;&lt;contributors&gt;&lt;authors&gt;&lt;author&gt;Lipscomb, Joseph&lt;/author&gt;&lt;/authors&gt;&lt;/contributors&gt;&lt;titles&gt;&lt;title&gt;The Proper Role for Discounting: Search in Progress&lt;/title&gt;&lt;secondary-title&gt;Medical Care&lt;/secondary-title&gt;&lt;short-title&gt;The Proper Role for Discounting&lt;/short-title&gt;&lt;/titles&gt;&lt;periodical&gt;&lt;full-title&gt;Medical Care&lt;/full-title&gt;&lt;abbr-1&gt;Med. Care&lt;/abbr-1&gt;&lt;abbr-2&gt;Med Care&lt;/abbr-2&gt;&lt;/periodical&gt;&lt;pages&gt;DS119-DS123&lt;/pages&gt;&lt;volume&gt;34&lt;/volume&gt;&lt;number&gt;12&lt;/number&gt;&lt;dates&gt;&lt;year&gt;1996&lt;/year&gt;&lt;pub-dates&gt;&lt;date&gt;1996&lt;/date&gt;&lt;/pub-dates&gt;&lt;/dates&gt;&lt;isbn&gt;0025-7079&lt;/isbn&gt;&lt;urls&gt;&lt;related-urls&gt;&lt;url&gt;http://www.jstor.org/stable/3766360&lt;/url&gt;&lt;/related-urls&gt;&lt;/urls&gt;&lt;remote-database-provider&gt;Jstor&lt;/remote-database-provider&gt;&lt;/record&gt;&lt;/Cite&gt;&lt;/EndNote&gt;</w:instrText>
        </w:r>
        <w:r w:rsidR="00726019" w:rsidRPr="00FD20FE">
          <w:rPr>
            <w:rFonts w:cs="Times New Roman"/>
          </w:rPr>
          <w:fldChar w:fldCharType="separate"/>
        </w:r>
        <w:r w:rsidR="00726019" w:rsidRPr="00FD20FE">
          <w:rPr>
            <w:rFonts w:cs="Times New Roman"/>
            <w:noProof/>
            <w:vertAlign w:val="superscript"/>
          </w:rPr>
          <w:t>67</w:t>
        </w:r>
        <w:r w:rsidR="00726019" w:rsidRPr="00FD20FE">
          <w:rPr>
            <w:rFonts w:cs="Times New Roman"/>
          </w:rPr>
          <w:fldChar w:fldCharType="end"/>
        </w:r>
      </w:hyperlink>
      <w:r w:rsidR="00574883" w:rsidRPr="00FD20FE">
        <w:rPr>
          <w:rFonts w:cs="Times New Roman"/>
        </w:rPr>
        <w:t xml:space="preserve"> </w:t>
      </w:r>
    </w:p>
    <w:p w14:paraId="11ABF102" w14:textId="77777777" w:rsidR="00816BA0" w:rsidRPr="00FD20FE" w:rsidRDefault="00816BA0" w:rsidP="008051FD">
      <w:pPr>
        <w:outlineLvl w:val="0"/>
        <w:rPr>
          <w:rFonts w:cs="Times New Roman"/>
          <w:b/>
        </w:rPr>
      </w:pPr>
    </w:p>
    <w:p w14:paraId="377E2046" w14:textId="0ECD6C4B" w:rsidR="00574883" w:rsidRPr="00FD20FE" w:rsidRDefault="00574883" w:rsidP="00FD20FE">
      <w:pPr>
        <w:keepNext/>
        <w:outlineLvl w:val="0"/>
        <w:rPr>
          <w:rFonts w:cs="Times New Roman"/>
          <w:b/>
        </w:rPr>
      </w:pPr>
      <w:r w:rsidRPr="00FD20FE">
        <w:rPr>
          <w:rFonts w:cs="Times New Roman"/>
          <w:b/>
        </w:rPr>
        <w:t>S1.8 Post-</w:t>
      </w:r>
      <w:r w:rsidR="008D07C6" w:rsidRPr="00FD20FE">
        <w:rPr>
          <w:rFonts w:cs="Times New Roman"/>
          <w:b/>
        </w:rPr>
        <w:t>Time</w:t>
      </w:r>
      <w:r w:rsidR="008D07C6">
        <w:rPr>
          <w:rFonts w:cs="Times New Roman"/>
          <w:b/>
        </w:rPr>
        <w:t>-</w:t>
      </w:r>
      <w:r w:rsidRPr="00FD20FE">
        <w:rPr>
          <w:rFonts w:cs="Times New Roman"/>
          <w:b/>
        </w:rPr>
        <w:t>Horizon Accounting</w:t>
      </w:r>
    </w:p>
    <w:p w14:paraId="74FC82C9" w14:textId="51E85B34" w:rsidR="00574883" w:rsidRPr="00FD20FE" w:rsidRDefault="00574883" w:rsidP="008051FD">
      <w:pPr>
        <w:outlineLvl w:val="0"/>
        <w:rPr>
          <w:rFonts w:cs="Times New Roman"/>
        </w:rPr>
      </w:pPr>
      <w:r w:rsidRPr="00FD20FE">
        <w:rPr>
          <w:rFonts w:cs="Times New Roman"/>
        </w:rPr>
        <w:tab/>
      </w:r>
      <w:r w:rsidR="004271A1" w:rsidRPr="00FD20FE">
        <w:rPr>
          <w:rFonts w:cs="Times New Roman"/>
        </w:rPr>
        <w:t xml:space="preserve">At the end of the modeled time horizon </w:t>
      </w:r>
      <w:r w:rsidRPr="00FD20FE">
        <w:rPr>
          <w:rFonts w:cs="Times New Roman"/>
        </w:rPr>
        <w:t xml:space="preserve">the distribution of individuals </w:t>
      </w:r>
      <w:r w:rsidR="001E1901" w:rsidRPr="00FD20FE">
        <w:rPr>
          <w:rFonts w:cs="Times New Roman"/>
        </w:rPr>
        <w:t>across</w:t>
      </w:r>
      <w:r w:rsidRPr="00FD20FE">
        <w:rPr>
          <w:rFonts w:cs="Times New Roman"/>
        </w:rPr>
        <w:t xml:space="preserve"> compartmental states </w:t>
      </w:r>
      <w:r w:rsidR="004271A1" w:rsidRPr="00FD20FE">
        <w:rPr>
          <w:rFonts w:cs="Times New Roman"/>
        </w:rPr>
        <w:t>may differ between policies. These states are</w:t>
      </w:r>
      <w:r w:rsidR="001E1901" w:rsidRPr="00FD20FE">
        <w:rPr>
          <w:rFonts w:cs="Times New Roman"/>
        </w:rPr>
        <w:t xml:space="preserve"> associated</w:t>
      </w:r>
      <w:r w:rsidR="004271A1" w:rsidRPr="00FD20FE">
        <w:rPr>
          <w:rFonts w:cs="Times New Roman"/>
        </w:rPr>
        <w:t xml:space="preserve"> with various</w:t>
      </w:r>
      <w:r w:rsidRPr="00FD20FE">
        <w:rPr>
          <w:rFonts w:cs="Times New Roman"/>
        </w:rPr>
        <w:t xml:space="preserve"> utility values and mortality rates</w:t>
      </w:r>
      <w:r w:rsidR="004271A1" w:rsidRPr="00FD20FE">
        <w:rPr>
          <w:rFonts w:cs="Times New Roman"/>
        </w:rPr>
        <w:t xml:space="preserve">. To account for this, </w:t>
      </w:r>
      <w:r w:rsidRPr="00FD20FE">
        <w:rPr>
          <w:rFonts w:cs="Times New Roman"/>
        </w:rPr>
        <w:t>we include</w:t>
      </w:r>
      <w:r w:rsidR="00123A95" w:rsidRPr="00FD20FE">
        <w:rPr>
          <w:rFonts w:cs="Times New Roman"/>
        </w:rPr>
        <w:t>d</w:t>
      </w:r>
      <w:r w:rsidRPr="00FD20FE">
        <w:rPr>
          <w:rFonts w:cs="Times New Roman"/>
        </w:rPr>
        <w:t xml:space="preserve"> the </w:t>
      </w:r>
      <w:r w:rsidR="00904248" w:rsidRPr="00FD20FE">
        <w:rPr>
          <w:rFonts w:cs="Times New Roman"/>
        </w:rPr>
        <w:t xml:space="preserve">discounted </w:t>
      </w:r>
      <w:r w:rsidRPr="00FD20FE">
        <w:rPr>
          <w:rFonts w:cs="Times New Roman"/>
        </w:rPr>
        <w:t xml:space="preserve">net present value of LYs and QALYs </w:t>
      </w:r>
      <w:r w:rsidR="001E1901" w:rsidRPr="00FD20FE">
        <w:rPr>
          <w:rFonts w:cs="Times New Roman"/>
        </w:rPr>
        <w:t>for these individual</w:t>
      </w:r>
      <w:r w:rsidR="004271A1" w:rsidRPr="00FD20FE">
        <w:rPr>
          <w:rFonts w:cs="Times New Roman"/>
        </w:rPr>
        <w:t>s, assuming that they remain in their end-of-time horizon state until death (e.g., no additional transitions to other pain, opioid use, or addiction statuses).</w:t>
      </w:r>
      <w:r w:rsidR="00391B0B" w:rsidRPr="00FD20FE">
        <w:rPr>
          <w:rFonts w:cs="Times New Roman"/>
        </w:rPr>
        <w:t xml:space="preserve"> We implement</w:t>
      </w:r>
      <w:r w:rsidR="00123A95" w:rsidRPr="00FD20FE">
        <w:rPr>
          <w:rFonts w:cs="Times New Roman"/>
        </w:rPr>
        <w:t>ed</w:t>
      </w:r>
      <w:r w:rsidR="00391B0B" w:rsidRPr="00FD20FE">
        <w:rPr>
          <w:rFonts w:cs="Times New Roman"/>
        </w:rPr>
        <w:t xml:space="preserve"> this</w:t>
      </w:r>
      <w:r w:rsidR="00E61F7B" w:rsidRPr="00FD20FE">
        <w:rPr>
          <w:rFonts w:cs="Times New Roman"/>
        </w:rPr>
        <w:t xml:space="preserve"> as a simple alive-dead Markov model for each compartment that commences at the end of the modeled time horizon.</w:t>
      </w:r>
      <w:r w:rsidR="004271A1" w:rsidRPr="00FD20FE">
        <w:rPr>
          <w:rFonts w:cs="Times New Roman"/>
        </w:rPr>
        <w:t xml:space="preserve"> Because we model a wide range of ages in the population, we assume</w:t>
      </w:r>
      <w:r w:rsidR="00123A95" w:rsidRPr="00FD20FE">
        <w:rPr>
          <w:rFonts w:cs="Times New Roman"/>
        </w:rPr>
        <w:t>d</w:t>
      </w:r>
      <w:r w:rsidR="004271A1" w:rsidRPr="00FD20FE">
        <w:rPr>
          <w:rFonts w:cs="Times New Roman"/>
        </w:rPr>
        <w:t xml:space="preserve"> the post-time</w:t>
      </w:r>
      <w:r w:rsidR="00D252F0" w:rsidRPr="00FD20FE">
        <w:rPr>
          <w:rFonts w:cs="Times New Roman"/>
        </w:rPr>
        <w:t>-</w:t>
      </w:r>
      <w:r w:rsidR="004271A1" w:rsidRPr="00FD20FE">
        <w:rPr>
          <w:rFonts w:cs="Times New Roman"/>
        </w:rPr>
        <w:t xml:space="preserve">horizon survival curve </w:t>
      </w:r>
      <w:r w:rsidR="00AF21CA" w:rsidRPr="00FD20FE">
        <w:rPr>
          <w:rFonts w:cs="Times New Roman"/>
        </w:rPr>
        <w:t xml:space="preserve">for individuals without addiction </w:t>
      </w:r>
      <w:r w:rsidR="004271A1" w:rsidRPr="00FD20FE">
        <w:rPr>
          <w:rFonts w:cs="Times New Roman"/>
        </w:rPr>
        <w:t>is consistent with that of a 44-year old (the average age in the aged 12+ US population).</w:t>
      </w:r>
      <w:hyperlink w:anchor="_ENREF_68" w:tooltip="Arias, 2015 #1637" w:history="1">
        <w:r w:rsidR="00726019" w:rsidRPr="00FD20FE">
          <w:rPr>
            <w:rFonts w:cs="Times New Roman"/>
          </w:rPr>
          <w:fldChar w:fldCharType="begin"/>
        </w:r>
        <w:r w:rsidR="00726019" w:rsidRPr="00FD20FE">
          <w:rPr>
            <w:rFonts w:cs="Times New Roman"/>
          </w:rPr>
          <w:instrText xml:space="preserve"> ADDIN EN.CITE &lt;EndNote&gt;&lt;Cite&gt;&lt;Author&gt;Arias&lt;/Author&gt;&lt;Year&gt;2015&lt;/Year&gt;&lt;RecNum&gt;1637&lt;/RecNum&gt;&lt;DisplayText&gt;&lt;style face="superscript"&gt;68&lt;/style&gt;&lt;/DisplayText&gt;&lt;record&gt;&lt;rec-number&gt;1637&lt;/rec-number&gt;&lt;foreign-keys&gt;&lt;key app="EN" db-id="dazaf5eeutvxaieddtmv9tamp0es0e0r2a9e" timestamp="1498142636"&gt;1637&lt;/key&gt;&lt;/foreign-keys&gt;&lt;ref-type name="Journal Article"&gt;17&lt;/ref-type&gt;&lt;contributors&gt;&lt;authors&gt;&lt;author&gt;Arias, E.&lt;/author&gt;&lt;/authors&gt;&lt;/contributors&gt;&lt;titles&gt;&lt;title&gt;United States life tables, 2011&lt;/title&gt;&lt;secondary-title&gt;Natl Vital Stat Rep&lt;/secondary-title&gt;&lt;/titles&gt;&lt;periodical&gt;&lt;full-title&gt;National Vital Statistics Reports&lt;/full-title&gt;&lt;abbr-1&gt;Natl. Vital Stat. Rep.&lt;/abbr-1&gt;&lt;abbr-2&gt;Natl Vital Stat Rep&lt;/abbr-2&gt;&lt;/periodical&gt;&lt;pages&gt;1-63&lt;/pages&gt;&lt;volume&gt;64&lt;/volume&gt;&lt;number&gt;11&lt;/number&gt;&lt;dates&gt;&lt;year&gt;2015&lt;/year&gt;&lt;pub-dates&gt;&lt;date&gt;Sep 22&lt;/date&gt;&lt;/pub-dates&gt;&lt;/dates&gt;&lt;isbn&gt;vol 64 no 11&lt;/isbn&gt;&lt;urls&gt;&lt;/urls&gt;&lt;/record&gt;&lt;/Cite&gt;&lt;/EndNote&gt;</w:instrText>
        </w:r>
        <w:r w:rsidR="00726019" w:rsidRPr="00FD20FE">
          <w:rPr>
            <w:rFonts w:cs="Times New Roman"/>
          </w:rPr>
          <w:fldChar w:fldCharType="separate"/>
        </w:r>
        <w:r w:rsidR="00726019" w:rsidRPr="00FD20FE">
          <w:rPr>
            <w:rFonts w:cs="Times New Roman"/>
            <w:noProof/>
            <w:vertAlign w:val="superscript"/>
          </w:rPr>
          <w:t>68</w:t>
        </w:r>
        <w:r w:rsidR="00726019" w:rsidRPr="00FD20FE">
          <w:rPr>
            <w:rFonts w:cs="Times New Roman"/>
          </w:rPr>
          <w:fldChar w:fldCharType="end"/>
        </w:r>
      </w:hyperlink>
      <w:r w:rsidR="00AF21CA" w:rsidRPr="00FD20FE">
        <w:rPr>
          <w:rFonts w:cs="Times New Roman"/>
        </w:rPr>
        <w:t xml:space="preserve"> (For simplicity, we assume no differences in the age distributions across compartments.) For individuals with addiction, we assume</w:t>
      </w:r>
      <w:r w:rsidR="00123A95" w:rsidRPr="00FD20FE">
        <w:rPr>
          <w:rFonts w:cs="Times New Roman"/>
        </w:rPr>
        <w:t>d</w:t>
      </w:r>
      <w:r w:rsidR="00AF21CA" w:rsidRPr="00FD20FE">
        <w:rPr>
          <w:rFonts w:cs="Times New Roman"/>
        </w:rPr>
        <w:t xml:space="preserve"> a</w:t>
      </w:r>
      <w:r w:rsidR="00816FB9" w:rsidRPr="00FD20FE">
        <w:rPr>
          <w:rFonts w:cs="Times New Roman"/>
        </w:rPr>
        <w:t xml:space="preserve">n additional risk of death from overdose or infection consistent with rates described in </w:t>
      </w:r>
      <w:r w:rsidR="006E7448" w:rsidRPr="00FD20FE">
        <w:rPr>
          <w:rFonts w:cs="Times New Roman"/>
        </w:rPr>
        <w:t>s</w:t>
      </w:r>
      <w:r w:rsidR="00816FB9" w:rsidRPr="00FD20FE">
        <w:rPr>
          <w:rFonts w:cs="Times New Roman"/>
        </w:rPr>
        <w:t xml:space="preserve">ection S1.4 and </w:t>
      </w:r>
      <w:r w:rsidR="00B5754D" w:rsidRPr="00FD20FE">
        <w:rPr>
          <w:rFonts w:cs="Times New Roman"/>
        </w:rPr>
        <w:t>Table</w:t>
      </w:r>
      <w:r w:rsidR="00816FB9" w:rsidRPr="00FD20FE">
        <w:rPr>
          <w:rFonts w:cs="Times New Roman"/>
        </w:rPr>
        <w:t xml:space="preserve"> </w:t>
      </w:r>
      <w:r w:rsidR="00362AA6">
        <w:rPr>
          <w:rFonts w:cs="Times New Roman"/>
        </w:rPr>
        <w:t>A</w:t>
      </w:r>
      <w:r w:rsidR="00816FB9" w:rsidRPr="00FD20FE">
        <w:rPr>
          <w:rFonts w:cs="Times New Roman"/>
        </w:rPr>
        <w:t>.</w:t>
      </w:r>
      <w:r w:rsidR="0021590F" w:rsidRPr="00FD20FE">
        <w:rPr>
          <w:rFonts w:cs="Times New Roman"/>
        </w:rPr>
        <w:t xml:space="preserve"> For each compartment, we </w:t>
      </w:r>
      <w:r w:rsidR="006E7448" w:rsidRPr="00FD20FE">
        <w:rPr>
          <w:rFonts w:cs="Times New Roman"/>
        </w:rPr>
        <w:t>calculated</w:t>
      </w:r>
      <w:r w:rsidR="0021590F" w:rsidRPr="00FD20FE">
        <w:rPr>
          <w:rFonts w:cs="Times New Roman"/>
        </w:rPr>
        <w:t xml:space="preserve"> discounted LYs and QALYs accrued post-time</w:t>
      </w:r>
      <w:r w:rsidR="006E7448" w:rsidRPr="00FD20FE">
        <w:rPr>
          <w:rFonts w:cs="Times New Roman"/>
        </w:rPr>
        <w:t>-</w:t>
      </w:r>
      <w:r w:rsidR="0021590F" w:rsidRPr="00FD20FE">
        <w:rPr>
          <w:rFonts w:cs="Times New Roman"/>
        </w:rPr>
        <w:t>horizon and added them to those accrued during the modeled time horizon.</w:t>
      </w:r>
    </w:p>
    <w:p w14:paraId="0C4994C6" w14:textId="77777777" w:rsidR="00816BA0" w:rsidRPr="00FD20FE" w:rsidRDefault="00816BA0" w:rsidP="008051FD">
      <w:pPr>
        <w:outlineLvl w:val="0"/>
        <w:rPr>
          <w:rFonts w:cs="Times New Roman"/>
          <w:b/>
        </w:rPr>
      </w:pPr>
    </w:p>
    <w:p w14:paraId="0D34AFC4" w14:textId="41A0953A" w:rsidR="00593B22" w:rsidRPr="00FD20FE" w:rsidRDefault="00B671A0" w:rsidP="008051FD">
      <w:pPr>
        <w:outlineLvl w:val="0"/>
        <w:rPr>
          <w:rFonts w:cs="Times New Roman"/>
          <w:b/>
        </w:rPr>
      </w:pPr>
      <w:r w:rsidRPr="00FD20FE">
        <w:rPr>
          <w:rFonts w:cs="Times New Roman"/>
          <w:b/>
        </w:rPr>
        <w:t>S1.</w:t>
      </w:r>
      <w:r w:rsidR="00FB2F69" w:rsidRPr="00FD20FE">
        <w:rPr>
          <w:rFonts w:cs="Times New Roman"/>
          <w:b/>
        </w:rPr>
        <w:t>9</w:t>
      </w:r>
      <w:r w:rsidR="00593B22" w:rsidRPr="00FD20FE">
        <w:rPr>
          <w:rFonts w:cs="Times New Roman"/>
          <w:b/>
        </w:rPr>
        <w:t xml:space="preserve"> Intervention Descriptions</w:t>
      </w:r>
    </w:p>
    <w:p w14:paraId="39479E09" w14:textId="5BA0E01E" w:rsidR="00593B22" w:rsidRPr="00FD20FE" w:rsidRDefault="00593B22" w:rsidP="008051FD">
      <w:pPr>
        <w:rPr>
          <w:rFonts w:cs="Times New Roman"/>
        </w:rPr>
      </w:pPr>
      <w:r w:rsidRPr="00FD20FE">
        <w:rPr>
          <w:rFonts w:cs="Times New Roman"/>
          <w:b/>
        </w:rPr>
        <w:tab/>
      </w:r>
      <w:r w:rsidRPr="00FD20FE">
        <w:rPr>
          <w:rFonts w:cs="Times New Roman"/>
        </w:rPr>
        <w:t>We assessed the effects of 11 interventions aimed at curbing the opioid epidemic</w:t>
      </w:r>
      <w:r w:rsidR="009711B7" w:rsidRPr="00FD20FE">
        <w:rPr>
          <w:rFonts w:cs="Times New Roman"/>
        </w:rPr>
        <w:t xml:space="preserve"> (Table </w:t>
      </w:r>
      <w:r w:rsidR="00362AA6">
        <w:rPr>
          <w:rFonts w:cs="Times New Roman"/>
        </w:rPr>
        <w:t>B</w:t>
      </w:r>
      <w:r w:rsidR="009711B7" w:rsidRPr="00FD20FE">
        <w:rPr>
          <w:rFonts w:cs="Times New Roman"/>
        </w:rPr>
        <w:t>)</w:t>
      </w:r>
      <w:r w:rsidRPr="00FD20FE">
        <w:rPr>
          <w:rFonts w:cs="Times New Roman"/>
        </w:rPr>
        <w:t>. All of these interventions have been implemented to some extent in certain regions of the country; we aim to project the effect of implementing each intervention on a broader scale. We assumed the mechanism by which each intervention would impact the dynamics of the system and the magnitude of the effects using expert opinion (K. Humphre</w:t>
      </w:r>
      <w:r w:rsidR="008C6C5A" w:rsidRPr="00FD20FE">
        <w:rPr>
          <w:rFonts w:cs="Times New Roman"/>
        </w:rPr>
        <w:t>y</w:t>
      </w:r>
      <w:r w:rsidRPr="00FD20FE">
        <w:rPr>
          <w:rFonts w:cs="Times New Roman"/>
        </w:rPr>
        <w:t>s) and information from the literature when available. The interventions and our baseline assumptions about their effects are as follows:</w:t>
      </w:r>
    </w:p>
    <w:p w14:paraId="0B86A314" w14:textId="77777777"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Reduced prescribing for acute pain</w:t>
      </w:r>
      <w:r w:rsidRPr="00FD20FE">
        <w:rPr>
          <w:rFonts w:ascii="Times New Roman" w:hAnsi="Times New Roman" w:cs="Times New Roman"/>
        </w:rPr>
        <w:t xml:space="preserve"> We assumed that changes to guidelines for treatment of acute pain result in a 25% reduction in acute pain prescribing.</w:t>
      </w:r>
    </w:p>
    <w:p w14:paraId="472AE7A5" w14:textId="77777777"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Reduced prescribing for transitioning pain</w:t>
      </w:r>
      <w:r w:rsidRPr="00FD20FE">
        <w:rPr>
          <w:rFonts w:ascii="Times New Roman" w:hAnsi="Times New Roman" w:cs="Times New Roman"/>
        </w:rPr>
        <w:t xml:space="preserve"> We assumed that changes to guidelines for managing pain that extends beyond one month results in a 25% reduction in prescribing for pain that is transitioning from acute to chronic.</w:t>
      </w:r>
    </w:p>
    <w:p w14:paraId="54057351" w14:textId="79C03DF4"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Reduced prescribing for chronic pain</w:t>
      </w:r>
      <w:r w:rsidRPr="00FD20FE">
        <w:rPr>
          <w:rFonts w:ascii="Times New Roman" w:hAnsi="Times New Roman" w:cs="Times New Roman"/>
        </w:rPr>
        <w:t xml:space="preserve"> We assumed that changes to guidelines for treatment of chronic pain result in a 25% reduction in chronic pain prescribing.</w:t>
      </w:r>
      <w:r w:rsidR="000363D0" w:rsidRPr="00FD20FE">
        <w:rPr>
          <w:rFonts w:ascii="Times New Roman" w:hAnsi="Times New Roman" w:cs="Times New Roman"/>
        </w:rPr>
        <w:t xml:space="preserve"> We recognize that 25% reduction in prescribing for the three interventions above is </w:t>
      </w:r>
      <w:r w:rsidR="00063845">
        <w:rPr>
          <w:rFonts w:ascii="Times New Roman" w:hAnsi="Times New Roman" w:cs="Times New Roman"/>
        </w:rPr>
        <w:t>significant</w:t>
      </w:r>
      <w:r w:rsidR="000363D0" w:rsidRPr="00FD20FE">
        <w:rPr>
          <w:rFonts w:ascii="Times New Roman" w:hAnsi="Times New Roman" w:cs="Times New Roman"/>
        </w:rPr>
        <w:t xml:space="preserve"> and that policies to reduce prescribing could take a variety of forms ranging from aggressive regulatory action to loose guidelines for providers.</w:t>
      </w:r>
      <w:r w:rsidR="00F736B2" w:rsidRPr="00FD20FE">
        <w:rPr>
          <w:rFonts w:ascii="Times New Roman" w:hAnsi="Times New Roman" w:cs="Times New Roman"/>
        </w:rPr>
        <w:t xml:space="preserve"> Given the dramatic rise in prescribing in the first decade of the 21</w:t>
      </w:r>
      <w:r w:rsidR="00F736B2" w:rsidRPr="00FD20FE">
        <w:rPr>
          <w:rFonts w:ascii="Times New Roman" w:hAnsi="Times New Roman" w:cs="Times New Roman"/>
          <w:vertAlign w:val="superscript"/>
        </w:rPr>
        <w:t>st</w:t>
      </w:r>
      <w:r w:rsidR="00F736B2" w:rsidRPr="00FD20FE">
        <w:rPr>
          <w:rFonts w:ascii="Times New Roman" w:hAnsi="Times New Roman" w:cs="Times New Roman"/>
        </w:rPr>
        <w:t xml:space="preserve"> century, reversal of this trend, in somewhat similar dramatic fashion, does not seem implausible.</w:t>
      </w:r>
    </w:p>
    <w:p w14:paraId="7025C41D" w14:textId="3FBEB7AE"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Drug rescheduling</w:t>
      </w:r>
      <w:r w:rsidRPr="00FD20FE">
        <w:rPr>
          <w:rFonts w:ascii="Times New Roman" w:hAnsi="Times New Roman" w:cs="Times New Roman"/>
        </w:rPr>
        <w:t xml:space="preserve"> More restrictive scheduling of opioids </w:t>
      </w:r>
      <w:r w:rsidR="00896882" w:rsidRPr="00FD20FE">
        <w:rPr>
          <w:rFonts w:ascii="Times New Roman" w:hAnsi="Times New Roman" w:cs="Times New Roman"/>
        </w:rPr>
        <w:t xml:space="preserve">under the Controlled Substances Act </w:t>
      </w:r>
      <w:r w:rsidRPr="00FD20FE">
        <w:rPr>
          <w:rFonts w:ascii="Times New Roman" w:hAnsi="Times New Roman" w:cs="Times New Roman"/>
        </w:rPr>
        <w:t xml:space="preserve">puts additional barriers in place for refilling prescription (e.g., requiring </w:t>
      </w:r>
      <w:r w:rsidRPr="00FD20FE">
        <w:rPr>
          <w:rFonts w:ascii="Times New Roman" w:hAnsi="Times New Roman" w:cs="Times New Roman"/>
        </w:rPr>
        <w:lastRenderedPageBreak/>
        <w:t xml:space="preserve">that patients see their physician every 30 days in order to get monthly refills). The extent to which rescheduling might impact the chance of opioid prescription renewal depends on the set of drugs for which the rescheduling would apply. We assumed that a drug rescheduling policy would reduce by 10% the likelihood that a prescription holder desiring renewal is able to obtain a renewal. </w:t>
      </w:r>
    </w:p>
    <w:p w14:paraId="73E176A1" w14:textId="6A071CFD"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Prescription monitoring program (PMP)</w:t>
      </w:r>
      <w:r w:rsidRPr="00FD20FE">
        <w:rPr>
          <w:rFonts w:ascii="Times New Roman" w:hAnsi="Times New Roman" w:cs="Times New Roman"/>
        </w:rPr>
        <w:t xml:space="preserve"> Individuals with SOUD attempting to misuse prescribed opioids often attempt to obtain multiple prescriptions from several doctors (“doctor shopping”). </w:t>
      </w:r>
      <w:r w:rsidR="008939A9" w:rsidRPr="00FD20FE">
        <w:rPr>
          <w:rFonts w:ascii="Times New Roman" w:hAnsi="Times New Roman" w:cs="Times New Roman"/>
        </w:rPr>
        <w:t xml:space="preserve">PMPs provide prescribers and dispensers with an up-to-date history of controlled substance dispensing to individual patients. </w:t>
      </w:r>
      <w:r w:rsidR="00494F3B" w:rsidRPr="00FD20FE">
        <w:rPr>
          <w:rFonts w:ascii="Times New Roman" w:hAnsi="Times New Roman" w:cs="Times New Roman"/>
        </w:rPr>
        <w:t xml:space="preserve">Improvements to PMPs might include having the it cover a broader range of medications, </w:t>
      </w:r>
      <w:r w:rsidR="00063845">
        <w:rPr>
          <w:rFonts w:ascii="Times New Roman" w:hAnsi="Times New Roman" w:cs="Times New Roman"/>
        </w:rPr>
        <w:t>making the PMP</w:t>
      </w:r>
      <w:r w:rsidR="00494F3B" w:rsidRPr="00FD20FE">
        <w:rPr>
          <w:rFonts w:ascii="Times New Roman" w:hAnsi="Times New Roman" w:cs="Times New Roman"/>
        </w:rPr>
        <w:t xml:space="preserve"> easier to access (e.g., by integrating it into the electronic health record), and increasing the proportion of providers who participate via incentives, a mandate, or both. </w:t>
      </w:r>
      <w:r w:rsidR="00CF1D19" w:rsidRPr="00FD20FE">
        <w:rPr>
          <w:rFonts w:ascii="Times New Roman" w:hAnsi="Times New Roman" w:cs="Times New Roman"/>
        </w:rPr>
        <w:t>T</w:t>
      </w:r>
      <w:r w:rsidR="00494F3B" w:rsidRPr="00FD20FE">
        <w:rPr>
          <w:rFonts w:ascii="Times New Roman" w:hAnsi="Times New Roman" w:cs="Times New Roman"/>
        </w:rPr>
        <w:t xml:space="preserve">he effects of these </w:t>
      </w:r>
      <w:r w:rsidR="006C40F5" w:rsidRPr="00FD20FE">
        <w:rPr>
          <w:rFonts w:ascii="Times New Roman" w:hAnsi="Times New Roman" w:cs="Times New Roman"/>
        </w:rPr>
        <w:t>initiatives</w:t>
      </w:r>
      <w:r w:rsidR="00494F3B" w:rsidRPr="00FD20FE">
        <w:rPr>
          <w:rFonts w:ascii="Times New Roman" w:hAnsi="Times New Roman" w:cs="Times New Roman"/>
        </w:rPr>
        <w:t xml:space="preserve"> would likely be wide ranging</w:t>
      </w:r>
      <w:r w:rsidR="006C40F5" w:rsidRPr="00FD20FE">
        <w:rPr>
          <w:rFonts w:ascii="Times New Roman" w:hAnsi="Times New Roman" w:cs="Times New Roman"/>
        </w:rPr>
        <w:t>,</w:t>
      </w:r>
      <w:r w:rsidR="00CE375E" w:rsidRPr="00FD20FE">
        <w:rPr>
          <w:rFonts w:ascii="Times New Roman" w:hAnsi="Times New Roman" w:cs="Times New Roman"/>
        </w:rPr>
        <w:t xml:space="preserve"> improving safety of prescribing </w:t>
      </w:r>
      <w:r w:rsidR="006C024A" w:rsidRPr="00FD20FE">
        <w:rPr>
          <w:rFonts w:ascii="Times New Roman" w:hAnsi="Times New Roman" w:cs="Times New Roman"/>
        </w:rPr>
        <w:t>beyond</w:t>
      </w:r>
      <w:r w:rsidR="00CE375E" w:rsidRPr="00FD20FE">
        <w:rPr>
          <w:rFonts w:ascii="Times New Roman" w:hAnsi="Times New Roman" w:cs="Times New Roman"/>
        </w:rPr>
        <w:t xml:space="preserve"> the opioid epidemic (e.g., identifying potentially dangerous combinations of drugs</w:t>
      </w:r>
      <w:r w:rsidR="00CF1D19" w:rsidRPr="00FD20FE">
        <w:rPr>
          <w:rFonts w:ascii="Times New Roman" w:hAnsi="Times New Roman" w:cs="Times New Roman"/>
        </w:rPr>
        <w:t>). However,</w:t>
      </w:r>
      <w:r w:rsidR="00CE375E" w:rsidRPr="00FD20FE">
        <w:rPr>
          <w:rFonts w:ascii="Times New Roman" w:hAnsi="Times New Roman" w:cs="Times New Roman"/>
        </w:rPr>
        <w:t xml:space="preserve"> as it pertains to the opioid epidemic, we assume that </w:t>
      </w:r>
      <w:r w:rsidRPr="00FD20FE">
        <w:rPr>
          <w:rFonts w:ascii="Times New Roman" w:hAnsi="Times New Roman" w:cs="Times New Roman"/>
        </w:rPr>
        <w:t>PMPs</w:t>
      </w:r>
      <w:r w:rsidR="00CE375E" w:rsidRPr="00FD20FE">
        <w:rPr>
          <w:rFonts w:ascii="Times New Roman" w:hAnsi="Times New Roman" w:cs="Times New Roman"/>
        </w:rPr>
        <w:t xml:space="preserve"> most notably</w:t>
      </w:r>
      <w:r w:rsidRPr="00FD20FE">
        <w:rPr>
          <w:rFonts w:ascii="Times New Roman" w:hAnsi="Times New Roman" w:cs="Times New Roman"/>
        </w:rPr>
        <w:t xml:space="preserve"> prevent</w:t>
      </w:r>
      <w:r w:rsidR="002D1EEA" w:rsidRPr="00FD20FE">
        <w:rPr>
          <w:rFonts w:ascii="Times New Roman" w:hAnsi="Times New Roman" w:cs="Times New Roman"/>
        </w:rPr>
        <w:t xml:space="preserve"> a small portion of</w:t>
      </w:r>
      <w:r w:rsidRPr="00FD20FE">
        <w:rPr>
          <w:rFonts w:ascii="Times New Roman" w:hAnsi="Times New Roman" w:cs="Times New Roman"/>
        </w:rPr>
        <w:t xml:space="preserve"> patients </w:t>
      </w:r>
      <w:r w:rsidR="00CE375E" w:rsidRPr="00FD20FE">
        <w:rPr>
          <w:rFonts w:ascii="Times New Roman" w:hAnsi="Times New Roman" w:cs="Times New Roman"/>
        </w:rPr>
        <w:t xml:space="preserve">with SOUD </w:t>
      </w:r>
      <w:r w:rsidRPr="00FD20FE">
        <w:rPr>
          <w:rFonts w:ascii="Times New Roman" w:hAnsi="Times New Roman" w:cs="Times New Roman"/>
        </w:rPr>
        <w:t xml:space="preserve">from </w:t>
      </w:r>
      <w:r w:rsidR="006C024A" w:rsidRPr="00FD20FE">
        <w:rPr>
          <w:rFonts w:ascii="Times New Roman" w:hAnsi="Times New Roman" w:cs="Times New Roman"/>
        </w:rPr>
        <w:t>doctor shopping, which we represent as a</w:t>
      </w:r>
      <w:r w:rsidRPr="00FD20FE">
        <w:rPr>
          <w:rFonts w:ascii="Times New Roman" w:hAnsi="Times New Roman" w:cs="Times New Roman"/>
        </w:rPr>
        <w:t xml:space="preserve"> </w:t>
      </w:r>
      <w:r w:rsidR="008C6C5A" w:rsidRPr="00FD20FE">
        <w:rPr>
          <w:rFonts w:ascii="Times New Roman" w:hAnsi="Times New Roman" w:cs="Times New Roman"/>
        </w:rPr>
        <w:t>2.</w:t>
      </w:r>
      <w:r w:rsidRPr="00FD20FE">
        <w:rPr>
          <w:rFonts w:ascii="Times New Roman" w:hAnsi="Times New Roman" w:cs="Times New Roman"/>
        </w:rPr>
        <w:t>5% reduction in the likelihood that an individual with SOUD is able to obtain a prescription renewal.</w:t>
      </w:r>
      <w:r w:rsidR="00E346BC" w:rsidRPr="00FD20FE">
        <w:rPr>
          <w:rFonts w:ascii="Times New Roman" w:hAnsi="Times New Roman" w:cs="Times New Roman"/>
        </w:rPr>
        <w:t xml:space="preserve"> </w:t>
      </w:r>
      <w:r w:rsidR="006C024A" w:rsidRPr="00FD20FE">
        <w:rPr>
          <w:rFonts w:ascii="Times New Roman" w:hAnsi="Times New Roman" w:cs="Times New Roman"/>
        </w:rPr>
        <w:t xml:space="preserve">We also assume </w:t>
      </w:r>
      <w:r w:rsidR="00CF1D19" w:rsidRPr="00FD20FE">
        <w:rPr>
          <w:rFonts w:ascii="Times New Roman" w:hAnsi="Times New Roman" w:cs="Times New Roman"/>
        </w:rPr>
        <w:t xml:space="preserve">a smaller </w:t>
      </w:r>
      <w:r w:rsidR="00C06914" w:rsidRPr="00FD20FE">
        <w:rPr>
          <w:rFonts w:ascii="Times New Roman" w:hAnsi="Times New Roman" w:cs="Times New Roman"/>
        </w:rPr>
        <w:t xml:space="preserve">(1%) </w:t>
      </w:r>
      <w:r w:rsidR="00CF1D19" w:rsidRPr="00FD20FE">
        <w:rPr>
          <w:rFonts w:ascii="Times New Roman" w:hAnsi="Times New Roman" w:cs="Times New Roman"/>
        </w:rPr>
        <w:t xml:space="preserve">reduction in the relative likelihood that an </w:t>
      </w:r>
      <w:r w:rsidR="00063845">
        <w:rPr>
          <w:rFonts w:ascii="Times New Roman" w:hAnsi="Times New Roman" w:cs="Times New Roman"/>
        </w:rPr>
        <w:t xml:space="preserve">individual with </w:t>
      </w:r>
      <w:r w:rsidR="00CF1D19" w:rsidRPr="00FD20FE">
        <w:rPr>
          <w:rFonts w:ascii="Times New Roman" w:hAnsi="Times New Roman" w:cs="Times New Roman"/>
        </w:rPr>
        <w:t xml:space="preserve">SOUD </w:t>
      </w:r>
      <w:r w:rsidR="00C06914" w:rsidRPr="00FD20FE">
        <w:rPr>
          <w:rFonts w:ascii="Times New Roman" w:hAnsi="Times New Roman" w:cs="Times New Roman"/>
        </w:rPr>
        <w:t xml:space="preserve">is able to </w:t>
      </w:r>
      <w:r w:rsidR="00063845">
        <w:rPr>
          <w:rFonts w:ascii="Times New Roman" w:hAnsi="Times New Roman" w:cs="Times New Roman"/>
        </w:rPr>
        <w:t xml:space="preserve">obtain </w:t>
      </w:r>
      <w:r w:rsidR="00C06914" w:rsidRPr="00FD20FE">
        <w:rPr>
          <w:rFonts w:ascii="Times New Roman" w:hAnsi="Times New Roman" w:cs="Times New Roman"/>
        </w:rPr>
        <w:t>a</w:t>
      </w:r>
      <w:r w:rsidR="00CF1D19" w:rsidRPr="00FD20FE">
        <w:rPr>
          <w:rFonts w:ascii="Times New Roman" w:hAnsi="Times New Roman" w:cs="Times New Roman"/>
        </w:rPr>
        <w:t xml:space="preserve"> new opioid prescription</w:t>
      </w:r>
      <w:r w:rsidR="00C06914" w:rsidRPr="00FD20FE">
        <w:rPr>
          <w:rFonts w:ascii="Times New Roman" w:hAnsi="Times New Roman" w:cs="Times New Roman"/>
        </w:rPr>
        <w:t>, compared to a person with chronic pain who does not have SOUD</w:t>
      </w:r>
      <w:r w:rsidR="00601621" w:rsidRPr="00FD20FE">
        <w:rPr>
          <w:rFonts w:ascii="Times New Roman" w:hAnsi="Times New Roman" w:cs="Times New Roman"/>
        </w:rPr>
        <w:t>, since aided with data from a PMP, a provider might observe a history of prescriptions that could suggest potential OUD</w:t>
      </w:r>
      <w:r w:rsidR="00C06914" w:rsidRPr="00FD20FE">
        <w:rPr>
          <w:rFonts w:ascii="Times New Roman" w:hAnsi="Times New Roman" w:cs="Times New Roman"/>
        </w:rPr>
        <w:t>.</w:t>
      </w:r>
      <w:r w:rsidR="007B2404" w:rsidRPr="00FD20FE">
        <w:rPr>
          <w:rFonts w:ascii="Times New Roman" w:hAnsi="Times New Roman" w:cs="Times New Roman"/>
        </w:rPr>
        <w:t xml:space="preserve"> Additionally, we assume that opioid prescribing in general </w:t>
      </w:r>
      <w:r w:rsidR="009C2390" w:rsidRPr="00FD20FE">
        <w:rPr>
          <w:rFonts w:ascii="Times New Roman" w:hAnsi="Times New Roman" w:cs="Times New Roman"/>
        </w:rPr>
        <w:t xml:space="preserve">(for acute, transitioning, and chronic pain) </w:t>
      </w:r>
      <w:r w:rsidR="007B2404" w:rsidRPr="00FD20FE">
        <w:rPr>
          <w:rFonts w:ascii="Times New Roman" w:hAnsi="Times New Roman" w:cs="Times New Roman"/>
        </w:rPr>
        <w:t>will be slightly reduced</w:t>
      </w:r>
      <w:r w:rsidR="005406DC" w:rsidRPr="00FD20FE">
        <w:rPr>
          <w:rFonts w:ascii="Times New Roman" w:hAnsi="Times New Roman" w:cs="Times New Roman"/>
        </w:rPr>
        <w:t xml:space="preserve"> (1%) given that use of the PMP will alert providers to a small subset of patients </w:t>
      </w:r>
      <w:r w:rsidR="0095710C" w:rsidRPr="00FD20FE">
        <w:rPr>
          <w:rFonts w:ascii="Times New Roman" w:hAnsi="Times New Roman" w:cs="Times New Roman"/>
        </w:rPr>
        <w:t xml:space="preserve">for whom opioid prescription is counterindicated given other medications that the patient is taking (e.g., </w:t>
      </w:r>
      <w:r w:rsidR="005406DC" w:rsidRPr="00FD20FE">
        <w:rPr>
          <w:rFonts w:ascii="Times New Roman" w:hAnsi="Times New Roman" w:cs="Times New Roman"/>
        </w:rPr>
        <w:t>benzodiazepine</w:t>
      </w:r>
      <w:r w:rsidR="0095710C" w:rsidRPr="00FD20FE">
        <w:rPr>
          <w:rFonts w:ascii="Times New Roman" w:hAnsi="Times New Roman" w:cs="Times New Roman"/>
        </w:rPr>
        <w:t xml:space="preserve">s), </w:t>
      </w:r>
      <w:r w:rsidR="005406DC" w:rsidRPr="00FD20FE">
        <w:rPr>
          <w:rFonts w:ascii="Times New Roman" w:hAnsi="Times New Roman" w:cs="Times New Roman"/>
        </w:rPr>
        <w:t>thereby reducing prescribing.</w:t>
      </w:r>
    </w:p>
    <w:p w14:paraId="1CA40F05" w14:textId="2A4FE475" w:rsidR="0098109C"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Drug reformulation</w:t>
      </w:r>
      <w:r w:rsidRPr="00FD20FE">
        <w:rPr>
          <w:rFonts w:ascii="Times New Roman" w:hAnsi="Times New Roman" w:cs="Times New Roman"/>
        </w:rPr>
        <w:t xml:space="preserve"> Tamper-resistant/abuse-deterrent formulations of opioids reduce the likelihood that the drugs are misused. However, these formulations tend to be more expensive, so currently these reformulated drugs may be prescribed to individuals who are perceived to have heightened risk of </w:t>
      </w:r>
      <w:r w:rsidR="00947BFA" w:rsidRPr="00FD20FE">
        <w:rPr>
          <w:rFonts w:ascii="Times New Roman" w:hAnsi="Times New Roman" w:cs="Times New Roman"/>
        </w:rPr>
        <w:t>mis</w:t>
      </w:r>
      <w:r w:rsidRPr="00FD20FE">
        <w:rPr>
          <w:rFonts w:ascii="Times New Roman" w:hAnsi="Times New Roman" w:cs="Times New Roman"/>
        </w:rPr>
        <w:t xml:space="preserve">use. We assumed that expanded use of tamper-resistant/abuse-deterrent formulations would reduce risk of iatrogenic addiction by 10%. Tamper-resistant pills are also less attractive for </w:t>
      </w:r>
      <w:r w:rsidR="00947BFA" w:rsidRPr="00FD20FE">
        <w:rPr>
          <w:rFonts w:ascii="Times New Roman" w:hAnsi="Times New Roman" w:cs="Times New Roman"/>
        </w:rPr>
        <w:t>mis</w:t>
      </w:r>
      <w:r w:rsidRPr="00FD20FE">
        <w:rPr>
          <w:rFonts w:ascii="Times New Roman" w:hAnsi="Times New Roman" w:cs="Times New Roman"/>
        </w:rPr>
        <w:t>use purposes, as evidenced by a 36% reduction in the street price of OxyContin when reformulated.</w:t>
      </w:r>
      <w:hyperlink w:anchor="_ENREF_69" w:tooltip="Severtson, 2016 #1679" w:history="1">
        <w:r w:rsidR="00726019" w:rsidRPr="00FD20FE">
          <w:rPr>
            <w:rFonts w:ascii="Times New Roman" w:hAnsi="Times New Roman" w:cs="Times New Roman"/>
          </w:rPr>
          <w:fldChar w:fldCharType="begin">
            <w:fldData xml:space="preserve">PEVuZE5vdGU+PENpdGU+PEF1dGhvcj5TZXZlcnRzb248L0F1dGhvcj48WWVhcj4yMDE2PC9ZZWFy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</w:fldData>
          </w:fldChar>
        </w:r>
        <w:r w:rsidR="00726019" w:rsidRPr="00FD20FE">
          <w:rPr>
            <w:rFonts w:ascii="Times New Roman" w:hAnsi="Times New Roman" w:cs="Times New Roman"/>
          </w:rPr>
          <w:instrText xml:space="preserve"> ADDIN EN.CITE </w:instrText>
        </w:r>
        <w:r w:rsidR="00726019" w:rsidRPr="00FD20FE">
          <w:rPr>
            <w:rFonts w:ascii="Times New Roman" w:hAnsi="Times New Roman" w:cs="Times New Roman"/>
          </w:rPr>
          <w:fldChar w:fldCharType="begin">
            <w:fldData xml:space="preserve">PEVuZE5vdGU+PENpdGU+PEF1dGhvcj5TZXZlcnRzb248L0F1dGhvcj48WWVhcj4yMDE2PC9ZZWFy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</w:fldData>
          </w:fldChar>
        </w:r>
        <w:r w:rsidR="00726019" w:rsidRPr="00FD20FE">
          <w:rPr>
            <w:rFonts w:ascii="Times New Roman" w:hAnsi="Times New Roman" w:cs="Times New Roman"/>
          </w:rPr>
          <w:instrText xml:space="preserve"> ADDIN EN.CITE.DATA </w:instrText>
        </w:r>
        <w:r w:rsidR="00726019" w:rsidRPr="00FD20FE">
          <w:rPr>
            <w:rFonts w:ascii="Times New Roman" w:hAnsi="Times New Roman" w:cs="Times New Roman"/>
          </w:rPr>
        </w:r>
        <w:r w:rsidR="00726019" w:rsidRPr="00FD20FE">
          <w:rPr>
            <w:rFonts w:ascii="Times New Roman" w:hAnsi="Times New Roman" w:cs="Times New Roman"/>
          </w:rPr>
          <w:fldChar w:fldCharType="end"/>
        </w:r>
        <w:r w:rsidR="00726019" w:rsidRPr="00FD20FE">
          <w:rPr>
            <w:rFonts w:ascii="Times New Roman" w:hAnsi="Times New Roman" w:cs="Times New Roman"/>
          </w:rPr>
        </w:r>
        <w:r w:rsidR="00726019" w:rsidRPr="00FD20FE">
          <w:rPr>
            <w:rFonts w:ascii="Times New Roman" w:hAnsi="Times New Roman" w:cs="Times New Roman"/>
          </w:rPr>
          <w:fldChar w:fldCharType="separate"/>
        </w:r>
        <w:r w:rsidR="00726019" w:rsidRPr="00FD20FE">
          <w:rPr>
            <w:rFonts w:ascii="Times New Roman" w:hAnsi="Times New Roman" w:cs="Times New Roman"/>
            <w:noProof/>
            <w:vertAlign w:val="superscript"/>
          </w:rPr>
          <w:t>69</w:t>
        </w:r>
        <w:r w:rsidR="00726019" w:rsidRPr="00FD20FE">
          <w:rPr>
            <w:rFonts w:ascii="Times New Roman" w:hAnsi="Times New Roman" w:cs="Times New Roman"/>
          </w:rPr>
          <w:fldChar w:fldCharType="end"/>
        </w:r>
      </w:hyperlink>
      <w:r w:rsidRPr="00FD20FE">
        <w:rPr>
          <w:rFonts w:ascii="Times New Roman" w:hAnsi="Times New Roman" w:cs="Times New Roman"/>
        </w:rPr>
        <w:t xml:space="preserve"> Thus, for the drug reformulation policy we also modeled a 30% reduction in pill-seeking behavior for the “SOUD without Rx” population. We implemented this as a 30% reduction in the likelihood of “SOUD without Rx” individuals obtaining a prescription, as well as a 30% reduction in the proportionality factor between the number of individuals who can be in the “SOUD without Rx” state and the total number of prescription holders one year prior.</w:t>
      </w:r>
      <w:r w:rsidR="00843029" w:rsidRPr="00FD20FE">
        <w:rPr>
          <w:rFonts w:ascii="Times New Roman" w:hAnsi="Times New Roman" w:cs="Times New Roman"/>
        </w:rPr>
        <w:t xml:space="preserve"> However, </w:t>
      </w:r>
      <w:r w:rsidR="00F16C24" w:rsidRPr="00FD20FE">
        <w:rPr>
          <w:rFonts w:ascii="Times New Roman" w:hAnsi="Times New Roman" w:cs="Times New Roman"/>
        </w:rPr>
        <w:t>because</w:t>
      </w:r>
      <w:r w:rsidR="00843029" w:rsidRPr="00FD20FE">
        <w:rPr>
          <w:rFonts w:ascii="Times New Roman" w:hAnsi="Times New Roman" w:cs="Times New Roman"/>
        </w:rPr>
        <w:t xml:space="preserve"> we </w:t>
      </w:r>
      <w:r w:rsidR="00D00CC4" w:rsidRPr="00FD20FE">
        <w:rPr>
          <w:rFonts w:ascii="Times New Roman" w:hAnsi="Times New Roman" w:cs="Times New Roman"/>
        </w:rPr>
        <w:t>modeled</w:t>
      </w:r>
      <w:r w:rsidR="00843029" w:rsidRPr="00FD20FE">
        <w:rPr>
          <w:rFonts w:ascii="Times New Roman" w:hAnsi="Times New Roman" w:cs="Times New Roman"/>
        </w:rPr>
        <w:t xml:space="preserve"> a one-year lag between the number of prescription holders and the number of individuals able to be sustained </w:t>
      </w:r>
      <w:r w:rsidR="00893C77" w:rsidRPr="00FD20FE">
        <w:rPr>
          <w:rFonts w:ascii="Times New Roman" w:hAnsi="Times New Roman" w:cs="Times New Roman"/>
        </w:rPr>
        <w:t xml:space="preserve">in the “SOUD without Rx” state, </w:t>
      </w:r>
      <w:r w:rsidR="0098109C" w:rsidRPr="00FD20FE">
        <w:rPr>
          <w:rFonts w:ascii="Times New Roman" w:hAnsi="Times New Roman" w:cs="Times New Roman"/>
        </w:rPr>
        <w:t>we also model</w:t>
      </w:r>
      <w:r w:rsidR="009E07E3" w:rsidRPr="00FD20FE">
        <w:rPr>
          <w:rFonts w:ascii="Times New Roman" w:hAnsi="Times New Roman" w:cs="Times New Roman"/>
        </w:rPr>
        <w:t>ed</w:t>
      </w:r>
      <w:r w:rsidR="0098109C" w:rsidRPr="00FD20FE">
        <w:rPr>
          <w:rFonts w:ascii="Times New Roman" w:hAnsi="Times New Roman" w:cs="Times New Roman"/>
        </w:rPr>
        <w:t xml:space="preserve"> a one-year lag before this intervention reaches its full effect on the proportionality factor between the number of individuals who can be in the “SOUD without Rx” state and the total number of prescription holders one year prior</w:t>
      </w:r>
      <w:r w:rsidR="00996AB6" w:rsidRPr="00FD20FE">
        <w:rPr>
          <w:rFonts w:ascii="Times New Roman" w:hAnsi="Times New Roman" w:cs="Times New Roman"/>
        </w:rPr>
        <w:t xml:space="preserve">. </w:t>
      </w:r>
      <w:r w:rsidR="00DA5ED3" w:rsidRPr="00FD20FE">
        <w:rPr>
          <w:rFonts w:ascii="Times New Roman" w:hAnsi="Times New Roman" w:cs="Times New Roman"/>
        </w:rPr>
        <w:t>(</w:t>
      </w:r>
      <w:r w:rsidR="00996AB6" w:rsidRPr="00FD20FE">
        <w:rPr>
          <w:rFonts w:ascii="Times New Roman" w:hAnsi="Times New Roman" w:cs="Times New Roman"/>
        </w:rPr>
        <w:t>We assume</w:t>
      </w:r>
      <w:r w:rsidR="009E07E3" w:rsidRPr="00FD20FE">
        <w:rPr>
          <w:rFonts w:ascii="Times New Roman" w:hAnsi="Times New Roman" w:cs="Times New Roman"/>
        </w:rPr>
        <w:t>d</w:t>
      </w:r>
      <w:r w:rsidR="00996AB6" w:rsidRPr="00FD20FE">
        <w:rPr>
          <w:rFonts w:ascii="Times New Roman" w:hAnsi="Times New Roman" w:cs="Times New Roman"/>
        </w:rPr>
        <w:t xml:space="preserve"> linear change in the proportionality factor </w:t>
      </w:r>
      <w:r w:rsidR="00DA5ED3" w:rsidRPr="00FD20FE">
        <w:rPr>
          <w:rFonts w:ascii="Times New Roman" w:hAnsi="Times New Roman" w:cs="Times New Roman"/>
        </w:rPr>
        <w:t xml:space="preserve">over a one year period </w:t>
      </w:r>
      <w:r w:rsidR="00996AB6" w:rsidRPr="00FD20FE">
        <w:rPr>
          <w:rFonts w:ascii="Times New Roman" w:hAnsi="Times New Roman" w:cs="Times New Roman"/>
        </w:rPr>
        <w:t xml:space="preserve">from </w:t>
      </w:r>
      <w:r w:rsidR="00D00CC4" w:rsidRPr="00FD20FE">
        <w:rPr>
          <w:rFonts w:ascii="Times New Roman" w:hAnsi="Times New Roman" w:cs="Times New Roman"/>
        </w:rPr>
        <w:t>when the intervention is initiated</w:t>
      </w:r>
      <w:r w:rsidR="00DA5ED3" w:rsidRPr="00FD20FE">
        <w:rPr>
          <w:rFonts w:ascii="Times New Roman" w:hAnsi="Times New Roman" w:cs="Times New Roman"/>
        </w:rPr>
        <w:t>.)</w:t>
      </w:r>
      <w:r w:rsidR="0098109C" w:rsidRPr="00FD20FE">
        <w:rPr>
          <w:rFonts w:ascii="Times New Roman" w:hAnsi="Times New Roman" w:cs="Times New Roman"/>
          <w:i/>
        </w:rPr>
        <w:t xml:space="preserve"> </w:t>
      </w:r>
    </w:p>
    <w:p w14:paraId="75B29098" w14:textId="406C0C90"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lastRenderedPageBreak/>
        <w:t>Excess opioid disposal</w:t>
      </w:r>
      <w:r w:rsidRPr="00FD20FE">
        <w:rPr>
          <w:rFonts w:ascii="Times New Roman" w:hAnsi="Times New Roman" w:cs="Times New Roman"/>
        </w:rPr>
        <w:t xml:space="preserve"> Excess opioid disposal programs are intended to reduce diversion of drugs by providing receptacles for safe disposal of excess pills. Such programs have been found to have small effects.</w:t>
      </w:r>
      <w:hyperlink w:anchor="_ENREF_70" w:tooltip="Egan, 2017 #1650" w:history="1">
        <w:r w:rsidR="00726019" w:rsidRPr="00FD20FE">
          <w:rPr>
            <w:rFonts w:ascii="Times New Roman" w:hAnsi="Times New Roman" w:cs="Times New Roman"/>
          </w:rPr>
          <w:fldChar w:fldCharType="begin">
            <w:fldData xml:space="preserve">PEVuZE5vdGU+PENpdGU+PEF1dGhvcj5FZ2FuPC9BdXRob3I+PFllYXI+MjAxNzwvWWVhcj48UmVj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</w:fldData>
          </w:fldChar>
        </w:r>
        <w:r w:rsidR="00726019" w:rsidRPr="00FD20FE">
          <w:rPr>
            <w:rFonts w:ascii="Times New Roman" w:hAnsi="Times New Roman" w:cs="Times New Roman"/>
          </w:rPr>
          <w:instrText xml:space="preserve"> ADDIN EN.CITE </w:instrText>
        </w:r>
        <w:r w:rsidR="00726019" w:rsidRPr="00FD20FE">
          <w:rPr>
            <w:rFonts w:ascii="Times New Roman" w:hAnsi="Times New Roman" w:cs="Times New Roman"/>
          </w:rPr>
          <w:fldChar w:fldCharType="begin">
            <w:fldData xml:space="preserve">PEVuZE5vdGU+PENpdGU+PEF1dGhvcj5FZ2FuPC9BdXRob3I+PFllYXI+MjAxNzwvWWVhcj48UmVj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</w:fldData>
          </w:fldChar>
        </w:r>
        <w:r w:rsidR="00726019" w:rsidRPr="00FD20FE">
          <w:rPr>
            <w:rFonts w:ascii="Times New Roman" w:hAnsi="Times New Roman" w:cs="Times New Roman"/>
          </w:rPr>
          <w:instrText xml:space="preserve"> ADDIN EN.CITE.DATA </w:instrText>
        </w:r>
        <w:r w:rsidR="00726019" w:rsidRPr="00FD20FE">
          <w:rPr>
            <w:rFonts w:ascii="Times New Roman" w:hAnsi="Times New Roman" w:cs="Times New Roman"/>
          </w:rPr>
        </w:r>
        <w:r w:rsidR="00726019" w:rsidRPr="00FD20FE">
          <w:rPr>
            <w:rFonts w:ascii="Times New Roman" w:hAnsi="Times New Roman" w:cs="Times New Roman"/>
          </w:rPr>
          <w:fldChar w:fldCharType="end"/>
        </w:r>
        <w:r w:rsidR="00726019" w:rsidRPr="00FD20FE">
          <w:rPr>
            <w:rFonts w:ascii="Times New Roman" w:hAnsi="Times New Roman" w:cs="Times New Roman"/>
          </w:rPr>
        </w:r>
        <w:r w:rsidR="00726019" w:rsidRPr="00FD20FE">
          <w:rPr>
            <w:rFonts w:ascii="Times New Roman" w:hAnsi="Times New Roman" w:cs="Times New Roman"/>
          </w:rPr>
          <w:fldChar w:fldCharType="separate"/>
        </w:r>
        <w:r w:rsidR="00726019" w:rsidRPr="00FD20FE">
          <w:rPr>
            <w:rFonts w:ascii="Times New Roman" w:hAnsi="Times New Roman" w:cs="Times New Roman"/>
            <w:noProof/>
            <w:vertAlign w:val="superscript"/>
          </w:rPr>
          <w:t>70</w:t>
        </w:r>
        <w:r w:rsidR="00726019" w:rsidRPr="00FD20FE">
          <w:rPr>
            <w:rFonts w:ascii="Times New Roman" w:hAnsi="Times New Roman" w:cs="Times New Roman"/>
          </w:rPr>
          <w:fldChar w:fldCharType="end"/>
        </w:r>
      </w:hyperlink>
      <w:r w:rsidRPr="00FD20FE">
        <w:rPr>
          <w:rFonts w:ascii="Times New Roman" w:hAnsi="Times New Roman" w:cs="Times New Roman"/>
        </w:rPr>
        <w:t xml:space="preserve"> We modeled the impact of expansion of such programs via a 10% reduction in diversion of pills to “Pain-free nonusers” as well as a 10% reduction in proportionality factor between the number of individuals permitted in the “SOUD without Rx” state and the total number of non-SOUD prescription holders one year prior. We assumed that individuals in the “Pain-free SOUD with Rx” and “Chronic pain SOUD with Rx” population groups will not participate in excess opioid disposal programs.</w:t>
      </w:r>
      <w:r w:rsidR="00EE468B" w:rsidRPr="00FD20FE">
        <w:rPr>
          <w:rFonts w:ascii="Times New Roman" w:hAnsi="Times New Roman" w:cs="Times New Roman"/>
        </w:rPr>
        <w:t xml:space="preserve"> Similar to the implementation of the drug reformulation policy, we modeled a one-year lag before this intervention reaches its full effect on the proportionality factor between the number of individuals who can be in the “SOUD without Rx” state and the total number of prescription holders one year prior.</w:t>
      </w:r>
    </w:p>
    <w:p w14:paraId="5E621758" w14:textId="77736A27"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Increased naloxone availability</w:t>
      </w:r>
      <w:r w:rsidRPr="00FD20FE">
        <w:rPr>
          <w:rFonts w:ascii="Times New Roman" w:hAnsi="Times New Roman" w:cs="Times New Roman"/>
        </w:rPr>
        <w:t xml:space="preserve"> Approximately 11% of opioid overdoses are fatal if naloxone is not administered.</w:t>
      </w:r>
      <w:hyperlink w:anchor="_ENREF_71" w:tooltip="Giglio, 2015 #1680" w:history="1">
        <w:r w:rsidR="00726019" w:rsidRPr="00FD20FE">
          <w:rPr>
            <w:rFonts w:ascii="Times New Roman" w:hAnsi="Times New Roman" w:cs="Times New Roman"/>
          </w:rPr>
          <w:fldChar w:fldCharType="begin"/>
        </w:r>
        <w:r w:rsidR="00726019" w:rsidRPr="00FD20FE">
          <w:rPr>
            <w:rFonts w:ascii="Times New Roman" w:hAnsi="Times New Roman" w:cs="Times New Roman"/>
          </w:rPr>
          <w:instrText xml:space="preserve"> ADDIN EN.CITE &lt;EndNote&gt;&lt;Cite&gt;&lt;Author&gt;Giglio&lt;/Author&gt;&lt;Year&gt;2015&lt;/Year&gt;&lt;RecNum&gt;1680&lt;/RecNum&gt;&lt;DisplayText&gt;&lt;style face="superscript"&gt;71&lt;/style&gt;&lt;/DisplayText&gt;&lt;record&gt;&lt;rec-number&gt;1680&lt;/rec-number&gt;&lt;foreign-keys&gt;&lt;key app="EN" db-id="dazaf5eeutvxaieddtmv9tamp0es0e0r2a9e" timestamp="1509400219"&gt;1680&lt;/key&gt;&lt;/foreign-keys&gt;&lt;ref-type name="Journal Article"&gt;17&lt;/ref-type&gt;&lt;contributors&gt;&lt;authors&gt;&lt;author&gt;Giglio, Rebecca E.&lt;/author&gt;&lt;author&gt;Li, Guohua&lt;/author&gt;&lt;author&gt;DiMaggio, Charles J.&lt;/author&gt;&lt;/authors&gt;&lt;/contributors&gt;&lt;titles&gt;&lt;title&gt;Effectiveness of bystander naloxone administration and overdose education programs: a meta-analysis&lt;/title&gt;&lt;secondary-title&gt;Inj Epidemiol&lt;/secondary-title&gt;&lt;alt-title&gt;Inj Epidemiol&lt;/alt-title&gt;&lt;short-title&gt;Effectiveness of bystander naloxone administration and overdose education programs&lt;/short-title&gt;&lt;/titles&gt;&lt;pages&gt;10&lt;/pages&gt;&lt;volume&gt;2&lt;/volume&gt;&lt;number&gt;1&lt;/number&gt;&lt;dates&gt;&lt;year&gt;2015&lt;/year&gt;&lt;pub-dates&gt;&lt;date&gt;Dec&lt;/date&gt;&lt;/pub-dates&gt;&lt;/dates&gt;&lt;isbn&gt;2197-1714&lt;/isbn&gt;&lt;urls&gt;&lt;related-urls&gt;&lt;url&gt;http://www.injepijournal.com/content/2/1/10&lt;/url&gt;&lt;/related-urls&gt;&lt;/urls&gt;&lt;electronic-resource-num&gt;10.1186/s40621-015-0041-8&lt;/electronic-resource-num&gt;&lt;remote-database-provider&gt;CrossRef&lt;/remote-database-provider&gt;&lt;language&gt;en&lt;/language&gt;&lt;/record&gt;&lt;/Cite&gt;&lt;/EndNote&gt;</w:instrText>
        </w:r>
        <w:r w:rsidR="00726019" w:rsidRPr="00FD20FE">
          <w:rPr>
            <w:rFonts w:ascii="Times New Roman" w:hAnsi="Times New Roman" w:cs="Times New Roman"/>
          </w:rPr>
          <w:fldChar w:fldCharType="separate"/>
        </w:r>
        <w:r w:rsidR="00726019" w:rsidRPr="00FD20FE">
          <w:rPr>
            <w:rFonts w:ascii="Times New Roman" w:hAnsi="Times New Roman" w:cs="Times New Roman"/>
            <w:noProof/>
            <w:vertAlign w:val="superscript"/>
          </w:rPr>
          <w:t>71</w:t>
        </w:r>
        <w:r w:rsidR="00726019" w:rsidRPr="00FD20FE">
          <w:rPr>
            <w:rFonts w:ascii="Times New Roman" w:hAnsi="Times New Roman" w:cs="Times New Roman"/>
          </w:rPr>
          <w:fldChar w:fldCharType="end"/>
        </w:r>
      </w:hyperlink>
      <w:r w:rsidRPr="00FD20FE">
        <w:rPr>
          <w:rFonts w:ascii="Times New Roman" w:hAnsi="Times New Roman" w:cs="Times New Roman"/>
        </w:rPr>
        <w:t xml:space="preserve"> However, opioid overdose deaths are </w:t>
      </w:r>
      <w:r w:rsidR="00947BFA" w:rsidRPr="00FD20FE">
        <w:rPr>
          <w:rFonts w:ascii="Times New Roman" w:hAnsi="Times New Roman" w:cs="Times New Roman"/>
        </w:rPr>
        <w:t xml:space="preserve">usually </w:t>
      </w:r>
      <w:r w:rsidRPr="00FD20FE">
        <w:rPr>
          <w:rFonts w:ascii="Times New Roman" w:hAnsi="Times New Roman" w:cs="Times New Roman"/>
        </w:rPr>
        <w:t>avoidable if naloxone is administered in time.</w:t>
      </w:r>
      <w:hyperlink w:anchor="_ENREF_71" w:tooltip="Giglio, 2015 #1680" w:history="1">
        <w:r w:rsidR="00726019" w:rsidRPr="00FD20FE">
          <w:rPr>
            <w:rFonts w:ascii="Times New Roman" w:hAnsi="Times New Roman" w:cs="Times New Roman"/>
          </w:rPr>
          <w:fldChar w:fldCharType="begin"/>
        </w:r>
        <w:r w:rsidR="00726019" w:rsidRPr="00FD20FE">
          <w:rPr>
            <w:rFonts w:ascii="Times New Roman" w:hAnsi="Times New Roman" w:cs="Times New Roman"/>
          </w:rPr>
          <w:instrText xml:space="preserve"> ADDIN EN.CITE &lt;EndNote&gt;&lt;Cite&gt;&lt;Author&gt;Giglio&lt;/Author&gt;&lt;Year&gt;2015&lt;/Year&gt;&lt;RecNum&gt;1680&lt;/RecNum&gt;&lt;DisplayText&gt;&lt;style face="superscript"&gt;71&lt;/style&gt;&lt;/DisplayText&gt;&lt;record&gt;&lt;rec-number&gt;1680&lt;/rec-number&gt;&lt;foreign-keys&gt;&lt;key app="EN" db-id="dazaf5eeutvxaieddtmv9tamp0es0e0r2a9e" timestamp="1509400219"&gt;1680&lt;/key&gt;&lt;/foreign-keys&gt;&lt;ref-type name="Journal Article"&gt;17&lt;/ref-type&gt;&lt;contributors&gt;&lt;authors&gt;&lt;author&gt;Giglio, Rebecca E.&lt;/author&gt;&lt;author&gt;Li, Guohua&lt;/author&gt;&lt;author&gt;DiMaggio, Charles J.&lt;/author&gt;&lt;/authors&gt;&lt;/contributors&gt;&lt;titles&gt;&lt;title&gt;Effectiveness of bystander naloxone administration and overdose education programs: a meta-analysis&lt;/title&gt;&lt;secondary-title&gt;Inj Epidemiol&lt;/secondary-title&gt;&lt;alt-title&gt;Inj Epidemiol&lt;/alt-title&gt;&lt;short-title&gt;Effectiveness of bystander naloxone administration and overdose education programs&lt;/short-title&gt;&lt;/titles&gt;&lt;pages&gt;10&lt;/pages&gt;&lt;volume&gt;2&lt;/volume&gt;&lt;number&gt;1&lt;/number&gt;&lt;dates&gt;&lt;year&gt;2015&lt;/year&gt;&lt;pub-dates&gt;&lt;date&gt;Dec&lt;/date&gt;&lt;/pub-dates&gt;&lt;/dates&gt;&lt;isbn&gt;2197-1714&lt;/isbn&gt;&lt;urls&gt;&lt;related-urls&gt;&lt;url&gt;http://www.injepijournal.com/content/2/1/10&lt;/url&gt;&lt;/related-urls&gt;&lt;/urls&gt;&lt;electronic-resource-num&gt;10.1186/s40621-015-0041-8&lt;/electronic-resource-num&gt;&lt;remote-database-provider&gt;CrossRef&lt;/remote-database-provider&gt;&lt;language&gt;en&lt;/language&gt;&lt;/record&gt;&lt;/Cite&gt;&lt;/EndNote&gt;</w:instrText>
        </w:r>
        <w:r w:rsidR="00726019" w:rsidRPr="00FD20FE">
          <w:rPr>
            <w:rFonts w:ascii="Times New Roman" w:hAnsi="Times New Roman" w:cs="Times New Roman"/>
          </w:rPr>
          <w:fldChar w:fldCharType="separate"/>
        </w:r>
        <w:r w:rsidR="00726019" w:rsidRPr="00FD20FE">
          <w:rPr>
            <w:rFonts w:ascii="Times New Roman" w:hAnsi="Times New Roman" w:cs="Times New Roman"/>
            <w:noProof/>
            <w:vertAlign w:val="superscript"/>
          </w:rPr>
          <w:t>71</w:t>
        </w:r>
        <w:r w:rsidR="00726019" w:rsidRPr="00FD20FE">
          <w:rPr>
            <w:rFonts w:ascii="Times New Roman" w:hAnsi="Times New Roman" w:cs="Times New Roman"/>
          </w:rPr>
          <w:fldChar w:fldCharType="end"/>
        </w:r>
      </w:hyperlink>
      <w:r w:rsidRPr="00FD20FE">
        <w:rPr>
          <w:rFonts w:ascii="Times New Roman" w:hAnsi="Times New Roman" w:cs="Times New Roman"/>
        </w:rPr>
        <w:t xml:space="preserve"> In order to administer naloxone, an overdose must be witnessed, which is the case in approximately 80% of overdoses.</w:t>
      </w:r>
      <w:hyperlink w:anchor="_ENREF_72" w:tooltip="Bohnert, 2012 #1681" w:history="1">
        <w:r w:rsidR="00726019" w:rsidRPr="00FD20FE">
          <w:rPr>
            <w:rFonts w:ascii="Times New Roman" w:hAnsi="Times New Roman" w:cs="Times New Roman"/>
          </w:rPr>
          <w:fldChar w:fldCharType="begin"/>
        </w:r>
        <w:r w:rsidR="00726019" w:rsidRPr="00FD20FE">
          <w:rPr>
            <w:rFonts w:ascii="Times New Roman" w:hAnsi="Times New Roman" w:cs="Times New Roman"/>
          </w:rPr>
          <w:instrText xml:space="preserve"> ADDIN EN.CITE &lt;EndNote&gt;&lt;Cite&gt;&lt;Author&gt;Bohnert&lt;/Author&gt;&lt;Year&gt;2012&lt;/Year&gt;&lt;RecNum&gt;1681&lt;/RecNum&gt;&lt;DisplayText&gt;&lt;style face="superscript"&gt;72&lt;/style&gt;&lt;/DisplayText&gt;&lt;record&gt;&lt;rec-number&gt;1681&lt;/rec-number&gt;&lt;foreign-keys&gt;&lt;key app="EN" db-id="dazaf5eeutvxaieddtmv9tamp0es0e0r2a9e" timestamp="1509400219"&gt;1681&lt;/key&gt;&lt;/foreign-keys&gt;&lt;ref-type name="Journal Article"&gt;17&lt;/ref-type&gt;&lt;contributors&gt;&lt;authors&gt;&lt;author&gt;Bohnert, Amy S. B.&lt;/author&gt;&lt;author&gt;Tracy, Melissa&lt;/author&gt;&lt;author&gt;Galea, Sandro&lt;/author&gt;&lt;/authors&gt;&lt;/contributors&gt;&lt;titles&gt;&lt;title&gt;Characteristics of drug users who witness many overdoses: implications for overdose prevention&lt;/title&gt;&lt;secondary-title&gt;Drug Alcohol Depend&lt;/secondary-title&gt;&lt;alt-title&gt;Drug Alcohol Depend&lt;/alt-title&gt;&lt;short-title&gt;Characteristics of drug users who witness many overdoses&lt;/short-title&gt;&lt;/titles&gt;&lt;periodical&gt;&lt;full-title&gt;Drug and Alcohol Dependence&lt;/full-title&gt;&lt;abbr-1&gt;Drug Alcohol Depend.&lt;/abbr-1&gt;&lt;abbr-2&gt;Drug Alcohol Depend&lt;/abbr-2&gt;&lt;abbr-3&gt;Drug &amp;amp; Alcohol Dependence&lt;/abbr-3&gt;&lt;/periodical&gt;&lt;alt-periodical&gt;&lt;full-title&gt;Drug and Alcohol Dependence&lt;/full-title&gt;&lt;abbr-1&gt;Drug Alcohol Depend.&lt;/abbr-1&gt;&lt;abbr-2&gt;Drug Alcohol Depend&lt;/abbr-2&gt;&lt;abbr-3&gt;Drug &amp;amp; Alcohol Dependence&lt;/abbr-3&gt;&lt;/alt-periodical&gt;&lt;pages&gt;168-173&lt;/pages&gt;&lt;volume&gt;120&lt;/volume&gt;&lt;number&gt;1-3&lt;/number&gt;&lt;dates&gt;&lt;year&gt;2012&lt;/year&gt;&lt;pub-dates&gt;&lt;date&gt;Jan 1&lt;/date&gt;&lt;/pub-dates&gt;&lt;/dates&gt;&lt;isbn&gt;0376-8716&lt;/isbn&gt;&lt;urls&gt;&lt;related-urls&gt;&lt;url&gt;http://www.ncbi.nlm.nih.gov/pmc/articles/PMC3229655/&lt;/url&gt;&lt;/related-urls&gt;&lt;/urls&gt;&lt;electronic-resource-num&gt;10.1016/j.drugalcdep.2011.07.018&lt;/electronic-resource-num&gt;&lt;remote-database-provider&gt;PubMed Central&lt;/remote-database-provider&gt;&lt;/record&gt;&lt;/Cite&gt;&lt;/EndNote&gt;</w:instrText>
        </w:r>
        <w:r w:rsidR="00726019" w:rsidRPr="00FD20FE">
          <w:rPr>
            <w:rFonts w:ascii="Times New Roman" w:hAnsi="Times New Roman" w:cs="Times New Roman"/>
          </w:rPr>
          <w:fldChar w:fldCharType="separate"/>
        </w:r>
        <w:r w:rsidR="00726019" w:rsidRPr="00FD20FE">
          <w:rPr>
            <w:rFonts w:ascii="Times New Roman" w:hAnsi="Times New Roman" w:cs="Times New Roman"/>
            <w:noProof/>
            <w:vertAlign w:val="superscript"/>
          </w:rPr>
          <w:t>72</w:t>
        </w:r>
        <w:r w:rsidR="00726019" w:rsidRPr="00FD20FE">
          <w:rPr>
            <w:rFonts w:ascii="Times New Roman" w:hAnsi="Times New Roman" w:cs="Times New Roman"/>
          </w:rPr>
          <w:fldChar w:fldCharType="end"/>
        </w:r>
      </w:hyperlink>
      <w:r w:rsidR="00762E54">
        <w:rPr>
          <w:rFonts w:ascii="Times New Roman" w:hAnsi="Times New Roman" w:cs="Times New Roman"/>
        </w:rPr>
        <w:t xml:space="preserve"> </w:t>
      </w:r>
      <w:r w:rsidRPr="00FD20FE">
        <w:rPr>
          <w:rFonts w:ascii="Times New Roman" w:hAnsi="Times New Roman" w:cs="Times New Roman"/>
        </w:rPr>
        <w:t>We assumed that expanded nalo</w:t>
      </w:r>
      <w:r w:rsidR="00C30098" w:rsidRPr="00FD20FE">
        <w:rPr>
          <w:rFonts w:ascii="Times New Roman" w:hAnsi="Times New Roman" w:cs="Times New Roman"/>
        </w:rPr>
        <w:t>xone access would result in a 5</w:t>
      </w:r>
      <w:r w:rsidRPr="00FD20FE">
        <w:rPr>
          <w:rFonts w:ascii="Times New Roman" w:hAnsi="Times New Roman" w:cs="Times New Roman"/>
        </w:rPr>
        <w:t>% reduction in overdose mortality rates among individuals with SOUD and SHUD.</w:t>
      </w:r>
      <w:r w:rsidR="00C30098" w:rsidRPr="00FD20FE">
        <w:rPr>
          <w:rFonts w:ascii="Times New Roman" w:hAnsi="Times New Roman" w:cs="Times New Roman"/>
        </w:rPr>
        <w:t xml:space="preserve"> We chose this number conservatively in light of many barriers to use of naloxone even if it is made more widely available (e.g., reluctance to carry naloxone, </w:t>
      </w:r>
      <w:r w:rsidR="00B65282" w:rsidRPr="00FD20FE">
        <w:rPr>
          <w:rFonts w:ascii="Times New Roman" w:hAnsi="Times New Roman" w:cs="Times New Roman"/>
        </w:rPr>
        <w:t>witness’s hesitation to use it for fear of “stealing someone’s high”, witness opts to steal the drugs and money of the person suffering from an overdose, etc.).</w:t>
      </w:r>
    </w:p>
    <w:p w14:paraId="74267C2F" w14:textId="5FC188D7"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Expanded needle exchange programs.</w:t>
      </w:r>
      <w:r w:rsidRPr="00FD20FE">
        <w:rPr>
          <w:rFonts w:ascii="Times New Roman" w:hAnsi="Times New Roman" w:cs="Times New Roman"/>
        </w:rPr>
        <w:t xml:space="preserve"> Needle exchange programs reduce the infection-related morbidity and mortality associated with injection drug use (e.g., due to HIV, HCV, etc.). One study found a 33% reduction in HIV incidence among injection drug users participating in needle exchange.</w:t>
      </w:r>
      <w:hyperlink w:anchor="_ENREF_73" w:tooltip="Kaplan, 1993 #1678" w:history="1">
        <w:r w:rsidR="00726019" w:rsidRPr="00FD20FE">
          <w:rPr>
            <w:rFonts w:ascii="Times New Roman" w:hAnsi="Times New Roman" w:cs="Times New Roman"/>
          </w:rPr>
          <w:fldChar w:fldCharType="begin"/>
        </w:r>
        <w:r w:rsidR="00726019" w:rsidRPr="00FD20FE">
          <w:rPr>
            <w:rFonts w:ascii="Times New Roman" w:hAnsi="Times New Roman" w:cs="Times New Roman"/>
          </w:rPr>
          <w:instrText xml:space="preserve"> ADDIN EN.CITE &lt;EndNote&gt;&lt;Cite&gt;&lt;Author&gt;Kaplan&lt;/Author&gt;&lt;Year&gt;1993&lt;/Year&gt;&lt;RecNum&gt;1678&lt;/RecNum&gt;&lt;DisplayText&gt;&lt;style face="superscript"&gt;73&lt;/style&gt;&lt;/DisplayText&gt;&lt;record&gt;&lt;rec-number&gt;1678&lt;/rec-number&gt;&lt;foreign-keys&gt;&lt;key app="EN" db-id="dazaf5eeutvxaieddtmv9tamp0es0e0r2a9e" timestamp="1509395321"&gt;1678&lt;/key&gt;&lt;/foreign-keys&gt;&lt;ref-type name="Journal Article"&gt;17&lt;/ref-type&gt;&lt;contributors&gt;&lt;authors&gt;&lt;author&gt;Kaplan, Edward H.&lt;/author&gt;&lt;author&gt;O&amp;apos;Keefe, Elaine&lt;/author&gt;&lt;/authors&gt;&lt;/contributors&gt;&lt;titles&gt;&lt;title&gt;Let the needles do the talking! Evaluating the New Haven needle exchange&lt;/title&gt;&lt;secondary-title&gt;Interfaces&lt;/secondary-title&gt;&lt;/titles&gt;&lt;pages&gt;7-26&lt;/pages&gt;&lt;volume&gt;23&lt;/volume&gt;&lt;number&gt;1&lt;/number&gt;&lt;dates&gt;&lt;year&gt;1993&lt;/year&gt;&lt;/dates&gt;&lt;urls&gt;&lt;related-urls&gt;&lt;url&gt;https://weblogin.stanford.edu/login/?RT=WfeKyzL13FHFvxRlrShQDp2pyVZybT/cHovxLe0nEthNooCasdudVt+IkPWakp5zWURvtYF+j5ZqIqayNWOVvkM27G7xKi5CmJCeoeJ/hj71K8jWXvBWy6jkarBDeZKlC240vPlXthKtwW4ISOeUBcZ+Pjxuz5rlSalF8bBHUd4Kwk9lcE9yG/tJvdUa4mNyO50tFI0hPwDiKtctFVroE7bkVNbbCtW+T3L9bJQWkYfWe6VwQJHcqDcnHO0umry79iMS4v3M+5RmD/81jxillfBI15vMFtVit5j4+SZyQSP1Lm1z;ST=WfeFloa4rAuUsci7MeM//3ry4uIdJAtWHlSsk/aMUBz7Fvs5llBUKoS0KJxbvF0Ye7X6n0sptYksWiz2f++f5RjsrXKJ9rMtRDgfmkwS5yIzPrCRUhdSOUE3qiGhWmTLemfcTbBl86hMd+WohkcU6aWmB+pxWcdJg0xWrbPIpK0CZCNU7fMK8/SbVqbaywn9Rn6pwQ==&lt;/url&gt;&lt;/related-urls&gt;&lt;/urls&gt;&lt;remote-database-provider&gt;Google Scholar&lt;/remote-database-provider&gt;&lt;/record&gt;&lt;/Cite&gt;&lt;/EndNote&gt;</w:instrText>
        </w:r>
        <w:r w:rsidR="00726019" w:rsidRPr="00FD20FE">
          <w:rPr>
            <w:rFonts w:ascii="Times New Roman" w:hAnsi="Times New Roman" w:cs="Times New Roman"/>
          </w:rPr>
          <w:fldChar w:fldCharType="separate"/>
        </w:r>
        <w:r w:rsidR="00726019" w:rsidRPr="00FD20FE">
          <w:rPr>
            <w:rFonts w:ascii="Times New Roman" w:hAnsi="Times New Roman" w:cs="Times New Roman"/>
            <w:noProof/>
            <w:vertAlign w:val="superscript"/>
          </w:rPr>
          <w:t>73</w:t>
        </w:r>
        <w:r w:rsidR="00726019" w:rsidRPr="00FD20FE">
          <w:rPr>
            <w:rFonts w:ascii="Times New Roman" w:hAnsi="Times New Roman" w:cs="Times New Roman"/>
          </w:rPr>
          <w:fldChar w:fldCharType="end"/>
        </w:r>
      </w:hyperlink>
      <w:r w:rsidRPr="00FD20FE">
        <w:rPr>
          <w:rFonts w:ascii="Times New Roman" w:hAnsi="Times New Roman" w:cs="Times New Roman"/>
        </w:rPr>
        <w:t xml:space="preserve"> We modeled the effect of expanded needle exchange as a 10% reduction in infection-related mortality from the “SHUD” state. </w:t>
      </w:r>
    </w:p>
    <w:p w14:paraId="03770287" w14:textId="77777777"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Expanded access to medication-assisted therapy (MAT</w:t>
      </w:r>
      <w:r w:rsidRPr="00FD20FE">
        <w:rPr>
          <w:rFonts w:ascii="Times New Roman" w:hAnsi="Times New Roman" w:cs="Times New Roman"/>
        </w:rPr>
        <w:t>) We assumed that expansion of MAT would increase enrollment rates by 25% and that dropout rates would be unchanged.</w:t>
      </w:r>
    </w:p>
    <w:p w14:paraId="07A89471" w14:textId="77777777" w:rsidR="00593B22" w:rsidRPr="00FD20FE" w:rsidRDefault="00593B22" w:rsidP="008051FD">
      <w:pPr>
        <w:pStyle w:val="ListParagraph"/>
        <w:numPr>
          <w:ilvl w:val="0"/>
          <w:numId w:val="13"/>
        </w:numPr>
        <w:rPr>
          <w:rFonts w:ascii="Times New Roman" w:hAnsi="Times New Roman" w:cs="Times New Roman"/>
        </w:rPr>
      </w:pPr>
      <w:r w:rsidRPr="00FD20FE">
        <w:rPr>
          <w:rFonts w:ascii="Times New Roman" w:hAnsi="Times New Roman" w:cs="Times New Roman"/>
          <w:i/>
        </w:rPr>
        <w:t>Expanded access to psychosocial treatment</w:t>
      </w:r>
      <w:r w:rsidRPr="00FD20FE">
        <w:rPr>
          <w:rFonts w:ascii="Times New Roman" w:hAnsi="Times New Roman" w:cs="Times New Roman"/>
        </w:rPr>
        <w:t xml:space="preserve"> For simplicity, we did not model an explicit health state for enrollment in psychosocial interventions. Instead, we assumed that increasing access to such interventions would increase by 25% the likelihood of desistance from the non-MAT addiction states (i.e., “pain-free SOUD with Rx”, “chronic pain SOUD with Rx”, “SOUD without Rx”, and “SHUD”). We assumed that psychosocial treatment is included in MAT programs and thus did not model increased desistance for individuals in MAT as a result of this policy.</w:t>
      </w:r>
    </w:p>
    <w:p w14:paraId="7DDD287F" w14:textId="77777777" w:rsidR="00816BA0" w:rsidRPr="00FD20FE" w:rsidRDefault="00816BA0" w:rsidP="008051FD">
      <w:pPr>
        <w:outlineLvl w:val="0"/>
        <w:rPr>
          <w:rFonts w:cs="Times New Roman"/>
          <w:b/>
        </w:rPr>
      </w:pPr>
    </w:p>
    <w:p w14:paraId="2F23837B" w14:textId="77777777" w:rsidR="004A45A0" w:rsidRPr="00FD20FE" w:rsidRDefault="004A45A0" w:rsidP="008051FD">
      <w:pPr>
        <w:rPr>
          <w:rFonts w:cs="Times New Roman"/>
          <w:b/>
        </w:rPr>
      </w:pPr>
      <w:r w:rsidRPr="00FD20FE">
        <w:rPr>
          <w:rFonts w:cs="Times New Roman"/>
          <w:b/>
        </w:rPr>
        <w:br w:type="page"/>
      </w:r>
    </w:p>
    <w:p w14:paraId="79559DC5" w14:textId="4C067782" w:rsidR="00593B22" w:rsidRPr="00FD20FE" w:rsidRDefault="00593B22" w:rsidP="008051FD">
      <w:pPr>
        <w:outlineLvl w:val="0"/>
        <w:rPr>
          <w:rFonts w:cs="Times New Roman"/>
          <w:b/>
        </w:rPr>
      </w:pPr>
      <w:r w:rsidRPr="00FD20FE">
        <w:rPr>
          <w:rFonts w:cs="Times New Roman"/>
          <w:b/>
        </w:rPr>
        <w:lastRenderedPageBreak/>
        <w:t xml:space="preserve">S2. </w:t>
      </w:r>
      <w:r w:rsidR="00B5754D" w:rsidRPr="00FD20FE">
        <w:rPr>
          <w:rFonts w:cs="Times New Roman"/>
          <w:b/>
        </w:rPr>
        <w:t xml:space="preserve">Supplemental </w:t>
      </w:r>
      <w:r w:rsidRPr="00FD20FE">
        <w:rPr>
          <w:rFonts w:cs="Times New Roman"/>
          <w:b/>
        </w:rPr>
        <w:t>Results</w:t>
      </w:r>
    </w:p>
    <w:p w14:paraId="286795A9" w14:textId="77777777" w:rsidR="00816BA0" w:rsidRPr="00FD20FE" w:rsidRDefault="00816BA0" w:rsidP="008051FD">
      <w:pPr>
        <w:outlineLvl w:val="0"/>
        <w:rPr>
          <w:rFonts w:cs="Times New Roman"/>
          <w:b/>
        </w:rPr>
      </w:pPr>
    </w:p>
    <w:p w14:paraId="66DA6BD5" w14:textId="7031E6F1" w:rsidR="004E243F" w:rsidRPr="00FD20FE" w:rsidRDefault="000C63BD" w:rsidP="008051FD">
      <w:pPr>
        <w:outlineLvl w:val="0"/>
        <w:rPr>
          <w:rFonts w:cs="Times New Roman"/>
          <w:b/>
        </w:rPr>
      </w:pPr>
      <w:r w:rsidRPr="00FD20FE">
        <w:rPr>
          <w:rFonts w:cs="Times New Roman"/>
          <w:b/>
        </w:rPr>
        <w:t>S2.1</w:t>
      </w:r>
      <w:r w:rsidR="004E243F" w:rsidRPr="00FD20FE">
        <w:rPr>
          <w:rFonts w:cs="Times New Roman"/>
          <w:b/>
        </w:rPr>
        <w:t xml:space="preserve"> Status Quo Results </w:t>
      </w:r>
    </w:p>
    <w:p w14:paraId="6467A989" w14:textId="5076BB2F" w:rsidR="004E243F" w:rsidRPr="00FD20FE" w:rsidRDefault="00B5754D" w:rsidP="008051FD">
      <w:pPr>
        <w:ind w:firstLine="720"/>
        <w:rPr>
          <w:rFonts w:cs="Times New Roman"/>
        </w:rPr>
      </w:pPr>
      <w:r w:rsidRPr="00FD20FE">
        <w:rPr>
          <w:rFonts w:cs="Times New Roman"/>
        </w:rPr>
        <w:t>Table</w:t>
      </w:r>
      <w:r w:rsidR="004818A3" w:rsidRPr="00FD20FE">
        <w:rPr>
          <w:rFonts w:cs="Times New Roman"/>
        </w:rPr>
        <w:t>s</w:t>
      </w:r>
      <w:r w:rsidR="00492207" w:rsidRPr="00FD20FE">
        <w:rPr>
          <w:rFonts w:cs="Times New Roman"/>
        </w:rPr>
        <w:t xml:space="preserve"> </w:t>
      </w:r>
      <w:r w:rsidR="00362AA6">
        <w:rPr>
          <w:rFonts w:cs="Times New Roman"/>
        </w:rPr>
        <w:t>D</w:t>
      </w:r>
      <w:r w:rsidR="00EE1A73" w:rsidRPr="00FD20FE">
        <w:rPr>
          <w:rFonts w:cs="Times New Roman"/>
        </w:rPr>
        <w:t xml:space="preserve"> and </w:t>
      </w:r>
      <w:r w:rsidR="00362AA6">
        <w:rPr>
          <w:rFonts w:cs="Times New Roman"/>
        </w:rPr>
        <w:t>E</w:t>
      </w:r>
      <w:r w:rsidR="004E243F" w:rsidRPr="00FD20FE">
        <w:rPr>
          <w:rFonts w:cs="Times New Roman"/>
        </w:rPr>
        <w:t xml:space="preserve"> </w:t>
      </w:r>
      <w:r w:rsidR="00CA1B46" w:rsidRPr="00FD20FE">
        <w:rPr>
          <w:rFonts w:cs="Times New Roman"/>
        </w:rPr>
        <w:t xml:space="preserve">show </w:t>
      </w:r>
      <w:r w:rsidR="004E243F" w:rsidRPr="00FD20FE">
        <w:rPr>
          <w:rFonts w:cs="Times New Roman"/>
        </w:rPr>
        <w:t xml:space="preserve">the status quo </w:t>
      </w:r>
      <w:r w:rsidR="0067596B" w:rsidRPr="00FD20FE">
        <w:rPr>
          <w:rFonts w:cs="Times New Roman"/>
        </w:rPr>
        <w:t xml:space="preserve">model outcomes </w:t>
      </w:r>
      <w:r w:rsidR="00D95407" w:rsidRPr="00FD20FE">
        <w:rPr>
          <w:rFonts w:cs="Times New Roman"/>
        </w:rPr>
        <w:t xml:space="preserve">(i.e., </w:t>
      </w:r>
      <w:r w:rsidR="005444B9" w:rsidRPr="00FD20FE">
        <w:rPr>
          <w:rFonts w:cs="Times New Roman"/>
        </w:rPr>
        <w:t xml:space="preserve">current trajectory </w:t>
      </w:r>
      <w:r w:rsidR="00692FB7" w:rsidRPr="00FD20FE">
        <w:rPr>
          <w:rFonts w:cs="Times New Roman"/>
        </w:rPr>
        <w:t>without</w:t>
      </w:r>
      <w:r w:rsidR="00D95407" w:rsidRPr="00FD20FE">
        <w:rPr>
          <w:rFonts w:cs="Times New Roman"/>
        </w:rPr>
        <w:t xml:space="preserve"> </w:t>
      </w:r>
      <w:r w:rsidR="005444B9" w:rsidRPr="00FD20FE">
        <w:rPr>
          <w:rFonts w:cs="Times New Roman"/>
        </w:rPr>
        <w:t xml:space="preserve">additional </w:t>
      </w:r>
      <w:r w:rsidR="00D95407" w:rsidRPr="00FD20FE">
        <w:rPr>
          <w:rFonts w:cs="Times New Roman"/>
        </w:rPr>
        <w:t xml:space="preserve">policies </w:t>
      </w:r>
      <w:r w:rsidR="005444B9" w:rsidRPr="00FD20FE">
        <w:rPr>
          <w:rFonts w:cs="Times New Roman"/>
        </w:rPr>
        <w:t>enacted</w:t>
      </w:r>
      <w:r w:rsidR="00D95407" w:rsidRPr="00FD20FE">
        <w:rPr>
          <w:rFonts w:cs="Times New Roman"/>
        </w:rPr>
        <w:t xml:space="preserve">) </w:t>
      </w:r>
      <w:r w:rsidR="004E243F" w:rsidRPr="00FD20FE">
        <w:rPr>
          <w:rFonts w:cs="Times New Roman"/>
        </w:rPr>
        <w:t xml:space="preserve">over five and ten years for each of the </w:t>
      </w:r>
      <w:r w:rsidR="004227D7" w:rsidRPr="00FD20FE">
        <w:rPr>
          <w:rFonts w:cs="Times New Roman"/>
        </w:rPr>
        <w:t>ten</w:t>
      </w:r>
      <w:r w:rsidR="004E243F" w:rsidRPr="00FD20FE">
        <w:rPr>
          <w:rFonts w:cs="Times New Roman"/>
        </w:rPr>
        <w:t xml:space="preserve"> base</w:t>
      </w:r>
      <w:r w:rsidR="00565ED5" w:rsidRPr="00FD20FE">
        <w:rPr>
          <w:rFonts w:cs="Times New Roman"/>
        </w:rPr>
        <w:t xml:space="preserve"> case parameter sets. </w:t>
      </w:r>
      <w:r w:rsidRPr="00FD20FE">
        <w:rPr>
          <w:rFonts w:cs="Times New Roman"/>
        </w:rPr>
        <w:t>Figure</w:t>
      </w:r>
      <w:r w:rsidR="00EE1A73" w:rsidRPr="00FD20FE">
        <w:rPr>
          <w:rFonts w:cs="Times New Roman"/>
        </w:rPr>
        <w:t xml:space="preserve">s </w:t>
      </w:r>
      <w:r w:rsidR="00362AA6">
        <w:rPr>
          <w:rFonts w:cs="Times New Roman"/>
        </w:rPr>
        <w:t>B</w:t>
      </w:r>
      <w:r w:rsidR="00EE1A73" w:rsidRPr="00FD20FE">
        <w:rPr>
          <w:rFonts w:cs="Times New Roman"/>
        </w:rPr>
        <w:t xml:space="preserve"> through </w:t>
      </w:r>
      <w:r w:rsidR="00362AA6">
        <w:rPr>
          <w:rFonts w:cs="Times New Roman"/>
        </w:rPr>
        <w:t>K</w:t>
      </w:r>
      <w:r w:rsidR="00565ED5" w:rsidRPr="00FD20FE">
        <w:rPr>
          <w:rFonts w:cs="Times New Roman"/>
        </w:rPr>
        <w:t xml:space="preserve"> </w:t>
      </w:r>
      <w:r w:rsidR="004E243F" w:rsidRPr="00FD20FE">
        <w:rPr>
          <w:rFonts w:cs="Times New Roman"/>
        </w:rPr>
        <w:t>illustrate for each base case parameter set the number of people in each compartment or group of compartments by month</w:t>
      </w:r>
      <w:r w:rsidR="00CA1B46" w:rsidRPr="00FD20FE">
        <w:rPr>
          <w:rFonts w:cs="Times New Roman"/>
        </w:rPr>
        <w:t xml:space="preserve"> (excluding pain-free non-users)</w:t>
      </w:r>
      <w:r w:rsidR="004E243F" w:rsidRPr="00FD20FE">
        <w:rPr>
          <w:rFonts w:cs="Times New Roman"/>
        </w:rPr>
        <w:t>, the number of individuals with SHUD</w:t>
      </w:r>
      <w:r w:rsidR="00CA1B46" w:rsidRPr="00FD20FE">
        <w:rPr>
          <w:rFonts w:cs="Times New Roman"/>
        </w:rPr>
        <w:t>,</w:t>
      </w:r>
      <w:r w:rsidR="004E243F" w:rsidRPr="00FD20FE">
        <w:rPr>
          <w:rFonts w:cs="Times New Roman"/>
        </w:rPr>
        <w:t xml:space="preserve"> </w:t>
      </w:r>
      <w:r w:rsidR="00CA1B46" w:rsidRPr="00FD20FE">
        <w:rPr>
          <w:rFonts w:cs="Times New Roman"/>
        </w:rPr>
        <w:t xml:space="preserve">and the number of </w:t>
      </w:r>
      <w:r w:rsidR="004E243F" w:rsidRPr="00FD20FE">
        <w:rPr>
          <w:rFonts w:cs="Times New Roman"/>
        </w:rPr>
        <w:t xml:space="preserve">SHUD-related </w:t>
      </w:r>
      <w:r w:rsidR="00CA1B46" w:rsidRPr="00FD20FE">
        <w:rPr>
          <w:rFonts w:cs="Times New Roman"/>
        </w:rPr>
        <w:t xml:space="preserve">and SOUD-related </w:t>
      </w:r>
      <w:r w:rsidR="004E243F" w:rsidRPr="00FD20FE">
        <w:rPr>
          <w:rFonts w:cs="Times New Roman"/>
        </w:rPr>
        <w:t>deaths by yea</w:t>
      </w:r>
      <w:r w:rsidR="00CA1B46" w:rsidRPr="00FD20FE">
        <w:rPr>
          <w:rFonts w:cs="Times New Roman"/>
        </w:rPr>
        <w:t>r</w:t>
      </w:r>
      <w:r w:rsidR="004E243F" w:rsidRPr="00FD20FE">
        <w:rPr>
          <w:rFonts w:cs="Times New Roman"/>
        </w:rPr>
        <w:t>.</w:t>
      </w:r>
    </w:p>
    <w:p w14:paraId="28E5423F" w14:textId="77777777" w:rsidR="00816BA0" w:rsidRPr="00FD20FE" w:rsidRDefault="00816BA0" w:rsidP="008051FD">
      <w:pPr>
        <w:pStyle w:val="EndNoteBibliography"/>
        <w:outlineLvl w:val="0"/>
        <w:rPr>
          <w:rFonts w:ascii="Times New Roman" w:hAnsi="Times New Roman" w:cs="Times New Roman"/>
          <w:b/>
        </w:rPr>
      </w:pPr>
    </w:p>
    <w:p w14:paraId="2868699B" w14:textId="6A36B99A" w:rsidR="004E243F" w:rsidRPr="00FD20FE" w:rsidRDefault="004E243F" w:rsidP="008051FD">
      <w:pPr>
        <w:pStyle w:val="EndNoteBibliography"/>
        <w:outlineLvl w:val="0"/>
        <w:rPr>
          <w:rFonts w:ascii="Times New Roman" w:hAnsi="Times New Roman" w:cs="Times New Roman"/>
          <w:b/>
        </w:rPr>
      </w:pPr>
      <w:r w:rsidRPr="00FD20FE">
        <w:rPr>
          <w:rFonts w:ascii="Times New Roman" w:hAnsi="Times New Roman" w:cs="Times New Roman"/>
          <w:b/>
        </w:rPr>
        <w:t>S</w:t>
      </w:r>
      <w:r w:rsidR="000C63BD" w:rsidRPr="00FD20FE">
        <w:rPr>
          <w:rFonts w:ascii="Times New Roman" w:hAnsi="Times New Roman" w:cs="Times New Roman"/>
          <w:b/>
        </w:rPr>
        <w:t>2.2</w:t>
      </w:r>
      <w:r w:rsidRPr="00FD20FE">
        <w:rPr>
          <w:rFonts w:ascii="Times New Roman" w:hAnsi="Times New Roman" w:cs="Times New Roman"/>
          <w:b/>
        </w:rPr>
        <w:t xml:space="preserve"> Single Intervention Results</w:t>
      </w:r>
    </w:p>
    <w:p w14:paraId="48A8346D" w14:textId="0BF9F134" w:rsidR="004E243F" w:rsidRPr="00FD20FE" w:rsidRDefault="004E243F" w:rsidP="008051FD">
      <w:pPr>
        <w:pStyle w:val="EndNoteBibliography"/>
        <w:rPr>
          <w:rFonts w:ascii="Times New Roman" w:hAnsi="Times New Roman" w:cs="Times New Roman"/>
          <w:highlight w:val="lightGray"/>
        </w:rPr>
      </w:pPr>
      <w:r w:rsidRPr="00FD20FE">
        <w:rPr>
          <w:rFonts w:ascii="Times New Roman" w:hAnsi="Times New Roman" w:cs="Times New Roman"/>
        </w:rPr>
        <w:tab/>
        <w:t>We evaluated the impact of the 11 individual</w:t>
      </w:r>
      <w:r w:rsidR="003E7999" w:rsidRPr="00FD20FE">
        <w:rPr>
          <w:rFonts w:ascii="Times New Roman" w:hAnsi="Times New Roman" w:cs="Times New Roman"/>
        </w:rPr>
        <w:t xml:space="preserve"> interventions on each of the ten</w:t>
      </w:r>
      <w:r w:rsidRPr="00FD20FE">
        <w:rPr>
          <w:rFonts w:ascii="Times New Roman" w:hAnsi="Times New Roman" w:cs="Times New Roman"/>
        </w:rPr>
        <w:t xml:space="preserve"> model parameter sets over five and ten years.</w:t>
      </w:r>
      <w:r w:rsidR="00E970AA" w:rsidRPr="00FD20FE">
        <w:rPr>
          <w:rFonts w:ascii="Times New Roman" w:hAnsi="Times New Roman" w:cs="Times New Roman"/>
        </w:rPr>
        <w:t xml:space="preserve"> </w:t>
      </w:r>
      <w:r w:rsidR="00B5754D" w:rsidRPr="00FD20FE">
        <w:rPr>
          <w:rFonts w:ascii="Times New Roman" w:hAnsi="Times New Roman" w:cs="Times New Roman"/>
        </w:rPr>
        <w:t>Table</w:t>
      </w:r>
      <w:r w:rsidR="00362AA6">
        <w:rPr>
          <w:rFonts w:ascii="Times New Roman" w:hAnsi="Times New Roman" w:cs="Times New Roman"/>
        </w:rPr>
        <w:t>s</w:t>
      </w:r>
      <w:r w:rsidR="004508F7" w:rsidRPr="00FD20FE">
        <w:rPr>
          <w:rFonts w:ascii="Times New Roman" w:hAnsi="Times New Roman" w:cs="Times New Roman"/>
        </w:rPr>
        <w:t xml:space="preserve"> </w:t>
      </w:r>
      <w:r w:rsidR="00362AA6">
        <w:rPr>
          <w:rFonts w:ascii="Times New Roman" w:hAnsi="Times New Roman" w:cs="Times New Roman"/>
        </w:rPr>
        <w:t>F</w:t>
      </w:r>
      <w:r w:rsidR="00EE1A73" w:rsidRPr="00FD20FE">
        <w:rPr>
          <w:rFonts w:ascii="Times New Roman" w:hAnsi="Times New Roman" w:cs="Times New Roman"/>
        </w:rPr>
        <w:t xml:space="preserve"> and </w:t>
      </w:r>
      <w:r w:rsidR="00362AA6">
        <w:rPr>
          <w:rFonts w:ascii="Times New Roman" w:hAnsi="Times New Roman" w:cs="Times New Roman"/>
        </w:rPr>
        <w:t xml:space="preserve">H </w:t>
      </w:r>
      <w:r w:rsidRPr="00FD20FE">
        <w:rPr>
          <w:rFonts w:ascii="Times New Roman" w:hAnsi="Times New Roman" w:cs="Times New Roman"/>
        </w:rPr>
        <w:t xml:space="preserve">summarize the mean, minimum, and maximum results relative to </w:t>
      </w:r>
      <w:r w:rsidR="005D4FDF" w:rsidRPr="00FD20FE">
        <w:rPr>
          <w:rFonts w:ascii="Times New Roman" w:hAnsi="Times New Roman" w:cs="Times New Roman"/>
        </w:rPr>
        <w:t xml:space="preserve">the </w:t>
      </w:r>
      <w:r w:rsidRPr="00FD20FE">
        <w:rPr>
          <w:rFonts w:ascii="Times New Roman" w:hAnsi="Times New Roman" w:cs="Times New Roman"/>
        </w:rPr>
        <w:t>status quo on change in LYs, QALYs, pill addiction-related deaths, heroin addiction-related deaths, opioid addiction-related deaths, and percent of total population holding a prescription over five and te</w:t>
      </w:r>
      <w:r w:rsidR="002F5D19" w:rsidRPr="00FD20FE">
        <w:rPr>
          <w:rFonts w:ascii="Times New Roman" w:hAnsi="Times New Roman" w:cs="Times New Roman"/>
        </w:rPr>
        <w:t xml:space="preserve">n years, respectively. </w:t>
      </w:r>
      <w:r w:rsidR="00A54A6E">
        <w:rPr>
          <w:rFonts w:ascii="Times New Roman" w:hAnsi="Times New Roman" w:cs="Times New Roman"/>
        </w:rPr>
        <w:t xml:space="preserve">Figure </w:t>
      </w:r>
      <w:r w:rsidR="00362AA6">
        <w:rPr>
          <w:rFonts w:ascii="Times New Roman" w:hAnsi="Times New Roman" w:cs="Times New Roman"/>
        </w:rPr>
        <w:t>L</w:t>
      </w:r>
      <w:r w:rsidRPr="00FD20FE">
        <w:rPr>
          <w:rFonts w:ascii="Times New Roman" w:hAnsi="Times New Roman" w:cs="Times New Roman"/>
        </w:rPr>
        <w:t xml:space="preserve"> shows SOUD and SHUD incidence (top panel), prevalence (middle panel), and related deaths (bottom panel) over </w:t>
      </w:r>
      <w:r w:rsidR="00221AD8" w:rsidRPr="00FD20FE">
        <w:rPr>
          <w:rFonts w:ascii="Times New Roman" w:hAnsi="Times New Roman" w:cs="Times New Roman"/>
        </w:rPr>
        <w:t>ten</w:t>
      </w:r>
      <w:r w:rsidRPr="00FD20FE">
        <w:rPr>
          <w:rFonts w:ascii="Times New Roman" w:hAnsi="Times New Roman" w:cs="Times New Roman"/>
        </w:rPr>
        <w:t xml:space="preserve"> years for each in</w:t>
      </w:r>
      <w:r w:rsidR="002F5D19" w:rsidRPr="00FD20FE">
        <w:rPr>
          <w:rFonts w:ascii="Times New Roman" w:hAnsi="Times New Roman" w:cs="Times New Roman"/>
        </w:rPr>
        <w:t>dividual policy (a-k)</w:t>
      </w:r>
      <w:r w:rsidR="004E30D8" w:rsidRPr="00FD20FE">
        <w:rPr>
          <w:rFonts w:ascii="Times New Roman" w:hAnsi="Times New Roman" w:cs="Times New Roman"/>
        </w:rPr>
        <w:t>, relative to the status quo</w:t>
      </w:r>
      <w:r w:rsidR="002F5D19" w:rsidRPr="00FD20FE">
        <w:rPr>
          <w:rFonts w:ascii="Times New Roman" w:hAnsi="Times New Roman" w:cs="Times New Roman"/>
        </w:rPr>
        <w:t xml:space="preserve">. </w:t>
      </w:r>
    </w:p>
    <w:p w14:paraId="42370B4A" w14:textId="13C31CE4" w:rsidR="00ED1C70" w:rsidRPr="00FD20FE" w:rsidRDefault="002C60E9" w:rsidP="008051FD">
      <w:pPr>
        <w:pStyle w:val="EndNoteBibliography"/>
        <w:rPr>
          <w:rFonts w:ascii="Times New Roman" w:hAnsi="Times New Roman" w:cs="Times New Roman"/>
        </w:rPr>
      </w:pPr>
      <w:r w:rsidRPr="00FD20FE">
        <w:rPr>
          <w:rFonts w:ascii="Times New Roman" w:hAnsi="Times New Roman" w:cs="Times New Roman"/>
        </w:rPr>
        <w:tab/>
      </w:r>
      <w:r w:rsidR="00ED1C70" w:rsidRPr="00FD20FE">
        <w:rPr>
          <w:rFonts w:ascii="Times New Roman" w:hAnsi="Times New Roman" w:cs="Times New Roman"/>
        </w:rPr>
        <w:t xml:space="preserve">Reduced prescribing for acute pain </w:t>
      </w:r>
      <w:r w:rsidR="00AD6D21" w:rsidRPr="00FD20FE">
        <w:rPr>
          <w:rFonts w:ascii="Times New Roman" w:hAnsi="Times New Roman" w:cs="Times New Roman"/>
        </w:rPr>
        <w:t>(</w:t>
      </w:r>
      <w:r w:rsidR="00362AA6">
        <w:rPr>
          <w:rFonts w:ascii="Times New Roman" w:hAnsi="Times New Roman" w:cs="Times New Roman"/>
        </w:rPr>
        <w:t>Figure L</w:t>
      </w:r>
      <w:r w:rsidR="00B74028">
        <w:rPr>
          <w:rFonts w:ascii="Times New Roman" w:hAnsi="Times New Roman" w:cs="Times New Roman"/>
        </w:rPr>
        <w:t xml:space="preserve">, </w:t>
      </w:r>
      <w:r w:rsidR="00AD6D21" w:rsidRPr="00FD20FE">
        <w:rPr>
          <w:rFonts w:ascii="Times New Roman" w:hAnsi="Times New Roman" w:cs="Times New Roman"/>
        </w:rPr>
        <w:t xml:space="preserve">a) </w:t>
      </w:r>
      <w:r w:rsidR="00ED1C70" w:rsidRPr="00FD20FE">
        <w:rPr>
          <w:rFonts w:ascii="Times New Roman" w:hAnsi="Times New Roman" w:cs="Times New Roman"/>
        </w:rPr>
        <w:t xml:space="preserve">reduces incidence of pill addiction through reduced iatrogenic addiction. This further reduces SOUD prevalence relative to the status quo over time. Heroin addiction is reduced in the first year following the policy initiation </w:t>
      </w:r>
      <w:r w:rsidR="00F16C24" w:rsidRPr="00FD20FE">
        <w:rPr>
          <w:rFonts w:ascii="Times New Roman" w:hAnsi="Times New Roman" w:cs="Times New Roman"/>
        </w:rPr>
        <w:t>because</w:t>
      </w:r>
      <w:r w:rsidR="00ED1C70" w:rsidRPr="00FD20FE">
        <w:rPr>
          <w:rFonts w:ascii="Times New Roman" w:hAnsi="Times New Roman" w:cs="Times New Roman"/>
        </w:rPr>
        <w:t xml:space="preserve"> there are fewer individuals with SOUD to escalate to heroin use. However, the incidence of heroin addiction spikes after that year </w:t>
      </w:r>
      <w:r w:rsidR="00AD6D21" w:rsidRPr="00FD20FE">
        <w:rPr>
          <w:rFonts w:ascii="Times New Roman" w:hAnsi="Times New Roman" w:cs="Times New Roman"/>
        </w:rPr>
        <w:t xml:space="preserve">(we modeled a one-year lag in effect on pill supply) </w:t>
      </w:r>
      <w:r w:rsidR="00ED1C70" w:rsidRPr="00FD20FE">
        <w:rPr>
          <w:rFonts w:ascii="Times New Roman" w:hAnsi="Times New Roman" w:cs="Times New Roman"/>
        </w:rPr>
        <w:t>as individuals with SOUD and no prescription face a reduced supply of diverted pills and some shift to heroin addiction. By 2019 the reduction in heroin initiation stemming from reduced iatrogenic addiction exceeds the increase in heroin initiation resulting from reduced pill supply. By 2020, SHUD prevalence under this policy is projected to be consistently lower than under the status quo. SOUD and SHUD deaths mirror the prevalence trajectories and the net effect is a steady decline in deaths relative to the status quo.</w:t>
      </w:r>
    </w:p>
    <w:p w14:paraId="7BD71889" w14:textId="3AE23975" w:rsidR="00EF5BB2" w:rsidRPr="00FD20FE" w:rsidRDefault="004713FA" w:rsidP="008051FD">
      <w:pPr>
        <w:pStyle w:val="EndNoteBibliography"/>
        <w:ind w:firstLine="720"/>
        <w:rPr>
          <w:rFonts w:ascii="Times New Roman" w:hAnsi="Times New Roman" w:cs="Times New Roman"/>
        </w:rPr>
      </w:pPr>
      <w:r w:rsidRPr="00FD20FE">
        <w:rPr>
          <w:rFonts w:ascii="Times New Roman" w:hAnsi="Times New Roman" w:cs="Times New Roman"/>
        </w:rPr>
        <w:t>T</w:t>
      </w:r>
      <w:r w:rsidR="003D2FA2" w:rsidRPr="00FD20FE">
        <w:rPr>
          <w:rFonts w:ascii="Times New Roman" w:hAnsi="Times New Roman" w:cs="Times New Roman"/>
        </w:rPr>
        <w:t>he reduced prescribing for transitioning pain policy (</w:t>
      </w:r>
      <w:r w:rsidR="00A54A6E">
        <w:rPr>
          <w:rFonts w:ascii="Times New Roman" w:hAnsi="Times New Roman" w:cs="Times New Roman"/>
        </w:rPr>
        <w:t xml:space="preserve">Figure </w:t>
      </w:r>
      <w:r w:rsidR="00B74028">
        <w:rPr>
          <w:rFonts w:ascii="Times New Roman" w:hAnsi="Times New Roman" w:cs="Times New Roman"/>
        </w:rPr>
        <w:t xml:space="preserve">L, </w:t>
      </w:r>
      <w:r w:rsidR="003D2FA2" w:rsidRPr="00FD20FE">
        <w:rPr>
          <w:rFonts w:ascii="Times New Roman" w:hAnsi="Times New Roman" w:cs="Times New Roman"/>
        </w:rPr>
        <w:t>b) has a similar but smaller effect on addiction incidence, prevalence, and deaths</w:t>
      </w:r>
      <w:r w:rsidR="00D909BB" w:rsidRPr="00FD20FE">
        <w:rPr>
          <w:rFonts w:ascii="Times New Roman" w:hAnsi="Times New Roman" w:cs="Times New Roman"/>
        </w:rPr>
        <w:t xml:space="preserve">, </w:t>
      </w:r>
      <w:r w:rsidR="00F16C24" w:rsidRPr="00FD20FE">
        <w:rPr>
          <w:rFonts w:ascii="Times New Roman" w:hAnsi="Times New Roman" w:cs="Times New Roman"/>
        </w:rPr>
        <w:t>because</w:t>
      </w:r>
      <w:r w:rsidR="00D909BB" w:rsidRPr="00FD20FE">
        <w:rPr>
          <w:rFonts w:ascii="Times New Roman" w:hAnsi="Times New Roman" w:cs="Times New Roman"/>
        </w:rPr>
        <w:t xml:space="preserve"> the</w:t>
      </w:r>
      <w:r w:rsidR="00B41AD1" w:rsidRPr="00FD20FE">
        <w:rPr>
          <w:rFonts w:ascii="Times New Roman" w:hAnsi="Times New Roman" w:cs="Times New Roman"/>
        </w:rPr>
        <w:t xml:space="preserve"> transitioning pain population </w:t>
      </w:r>
      <w:r w:rsidR="00D909BB" w:rsidRPr="00FD20FE">
        <w:rPr>
          <w:rFonts w:ascii="Times New Roman" w:hAnsi="Times New Roman" w:cs="Times New Roman"/>
        </w:rPr>
        <w:t>is smaller</w:t>
      </w:r>
      <w:r w:rsidRPr="00FD20FE">
        <w:rPr>
          <w:rFonts w:ascii="Times New Roman" w:hAnsi="Times New Roman" w:cs="Times New Roman"/>
        </w:rPr>
        <w:t xml:space="preserve"> than the population with acute pain</w:t>
      </w:r>
      <w:r w:rsidR="003D2FA2" w:rsidRPr="00FD20FE">
        <w:rPr>
          <w:rFonts w:ascii="Times New Roman" w:hAnsi="Times New Roman" w:cs="Times New Roman"/>
        </w:rPr>
        <w:t>.</w:t>
      </w:r>
      <w:r w:rsidR="00760BC0" w:rsidRPr="00FD20FE">
        <w:rPr>
          <w:rFonts w:ascii="Times New Roman" w:hAnsi="Times New Roman" w:cs="Times New Roman"/>
        </w:rPr>
        <w:t xml:space="preserve"> </w:t>
      </w:r>
      <w:r w:rsidR="00B8420E" w:rsidRPr="00FD20FE">
        <w:rPr>
          <w:rFonts w:ascii="Times New Roman" w:hAnsi="Times New Roman" w:cs="Times New Roman"/>
        </w:rPr>
        <w:t>However, reduced prescribing for transitioning pain prompt</w:t>
      </w:r>
      <w:r w:rsidR="00385BC5" w:rsidRPr="00FD20FE">
        <w:rPr>
          <w:rFonts w:ascii="Times New Roman" w:hAnsi="Times New Roman" w:cs="Times New Roman"/>
        </w:rPr>
        <w:t>s</w:t>
      </w:r>
      <w:r w:rsidR="00B8420E" w:rsidRPr="00FD20FE">
        <w:rPr>
          <w:rFonts w:ascii="Times New Roman" w:hAnsi="Times New Roman" w:cs="Times New Roman"/>
        </w:rPr>
        <w:t xml:space="preserve"> </w:t>
      </w:r>
      <w:r w:rsidR="00385BC5" w:rsidRPr="00FD20FE">
        <w:rPr>
          <w:rFonts w:ascii="Times New Roman" w:hAnsi="Times New Roman" w:cs="Times New Roman"/>
        </w:rPr>
        <w:t xml:space="preserve">an </w:t>
      </w:r>
      <w:r w:rsidR="00B8420E" w:rsidRPr="00FD20FE">
        <w:rPr>
          <w:rFonts w:ascii="Times New Roman" w:hAnsi="Times New Roman" w:cs="Times New Roman"/>
        </w:rPr>
        <w:t xml:space="preserve">immediate </w:t>
      </w:r>
      <w:r w:rsidR="00385BC5" w:rsidRPr="00FD20FE">
        <w:rPr>
          <w:rFonts w:ascii="Times New Roman" w:hAnsi="Times New Roman" w:cs="Times New Roman"/>
        </w:rPr>
        <w:t>increase</w:t>
      </w:r>
      <w:r w:rsidR="00B8420E" w:rsidRPr="00FD20FE">
        <w:rPr>
          <w:rFonts w:ascii="Times New Roman" w:hAnsi="Times New Roman" w:cs="Times New Roman"/>
        </w:rPr>
        <w:t xml:space="preserve"> in SHUD incidence </w:t>
      </w:r>
      <w:r w:rsidR="00EA4629" w:rsidRPr="00FD20FE">
        <w:rPr>
          <w:rFonts w:ascii="Times New Roman" w:hAnsi="Times New Roman" w:cs="Times New Roman"/>
        </w:rPr>
        <w:t>as</w:t>
      </w:r>
      <w:r w:rsidR="00B8420E" w:rsidRPr="00FD20FE">
        <w:rPr>
          <w:rFonts w:ascii="Times New Roman" w:hAnsi="Times New Roman" w:cs="Times New Roman"/>
        </w:rPr>
        <w:t xml:space="preserve"> </w:t>
      </w:r>
      <w:r w:rsidR="00EA4629" w:rsidRPr="00FD20FE">
        <w:rPr>
          <w:rFonts w:ascii="Times New Roman" w:hAnsi="Times New Roman" w:cs="Times New Roman"/>
        </w:rPr>
        <w:t xml:space="preserve">some </w:t>
      </w:r>
      <w:r w:rsidR="00385BC5" w:rsidRPr="00FD20FE">
        <w:rPr>
          <w:rFonts w:ascii="Times New Roman" w:hAnsi="Times New Roman" w:cs="Times New Roman"/>
        </w:rPr>
        <w:t>individuals who become iatrogenically addicted during acute pain treatment</w:t>
      </w:r>
      <w:r w:rsidR="00EA4629" w:rsidRPr="00FD20FE">
        <w:rPr>
          <w:rFonts w:ascii="Times New Roman" w:hAnsi="Times New Roman" w:cs="Times New Roman"/>
        </w:rPr>
        <w:t xml:space="preserve"> are also unable </w:t>
      </w:r>
      <w:r w:rsidR="00082CFA" w:rsidRPr="00FD20FE">
        <w:rPr>
          <w:rFonts w:ascii="Times New Roman" w:hAnsi="Times New Roman" w:cs="Times New Roman"/>
        </w:rPr>
        <w:t xml:space="preserve">to </w:t>
      </w:r>
      <w:r w:rsidR="00EA4629" w:rsidRPr="00FD20FE">
        <w:rPr>
          <w:rFonts w:ascii="Times New Roman" w:hAnsi="Times New Roman" w:cs="Times New Roman"/>
        </w:rPr>
        <w:t xml:space="preserve">receive a prescription to continue </w:t>
      </w:r>
      <w:r w:rsidR="00EA4219" w:rsidRPr="00FD20FE">
        <w:rPr>
          <w:rFonts w:ascii="Times New Roman" w:hAnsi="Times New Roman" w:cs="Times New Roman"/>
        </w:rPr>
        <w:t>opioid treatment</w:t>
      </w:r>
      <w:r w:rsidR="00EA4629" w:rsidRPr="00FD20FE">
        <w:rPr>
          <w:rFonts w:ascii="Times New Roman" w:hAnsi="Times New Roman" w:cs="Times New Roman"/>
        </w:rPr>
        <w:t xml:space="preserve"> and thus join the “SOUD without Rx” population</w:t>
      </w:r>
      <w:r w:rsidR="00EF5BB2" w:rsidRPr="00FD20FE">
        <w:rPr>
          <w:rFonts w:ascii="Times New Roman" w:hAnsi="Times New Roman" w:cs="Times New Roman"/>
        </w:rPr>
        <w:t xml:space="preserve">—a population at risk of escalation to heroin use. </w:t>
      </w:r>
      <w:r w:rsidR="00D14A3A" w:rsidRPr="00FD20FE">
        <w:rPr>
          <w:rFonts w:ascii="Times New Roman" w:hAnsi="Times New Roman" w:cs="Times New Roman"/>
        </w:rPr>
        <w:t xml:space="preserve">It takes ten years for the </w:t>
      </w:r>
      <w:r w:rsidR="00082CFA" w:rsidRPr="00FD20FE">
        <w:rPr>
          <w:rFonts w:ascii="Times New Roman" w:hAnsi="Times New Roman" w:cs="Times New Roman"/>
        </w:rPr>
        <w:t xml:space="preserve">monthly </w:t>
      </w:r>
      <w:r w:rsidR="00D14A3A" w:rsidRPr="00FD20FE">
        <w:rPr>
          <w:rFonts w:ascii="Times New Roman" w:hAnsi="Times New Roman" w:cs="Times New Roman"/>
        </w:rPr>
        <w:t>net opioid addiction deaths to decline to a level below that of the status quo.</w:t>
      </w:r>
    </w:p>
    <w:p w14:paraId="7025F4D9" w14:textId="67BE8513" w:rsidR="00707FA3" w:rsidRPr="00FD20FE" w:rsidRDefault="00760BC0" w:rsidP="008051FD">
      <w:pPr>
        <w:pStyle w:val="EndNoteBibliography"/>
        <w:ind w:firstLine="720"/>
        <w:rPr>
          <w:rFonts w:ascii="Times New Roman" w:hAnsi="Times New Roman" w:cs="Times New Roman"/>
        </w:rPr>
      </w:pPr>
      <w:r w:rsidRPr="00FD20FE">
        <w:rPr>
          <w:rFonts w:ascii="Times New Roman" w:hAnsi="Times New Roman" w:cs="Times New Roman"/>
        </w:rPr>
        <w:t>The reduced prescribing for chronic pain policy</w:t>
      </w:r>
      <w:r w:rsidR="00EF5BB2" w:rsidRPr="00FD20FE">
        <w:rPr>
          <w:rFonts w:ascii="Times New Roman" w:hAnsi="Times New Roman" w:cs="Times New Roman"/>
        </w:rPr>
        <w:t xml:space="preserve"> (</w:t>
      </w:r>
      <w:r w:rsidR="00EE1A73" w:rsidRPr="00FD20FE">
        <w:rPr>
          <w:rFonts w:ascii="Times New Roman" w:hAnsi="Times New Roman" w:cs="Times New Roman"/>
        </w:rPr>
        <w:t>Figure</w:t>
      </w:r>
      <w:r w:rsidR="00A75F67">
        <w:rPr>
          <w:rFonts w:ascii="Times New Roman" w:hAnsi="Times New Roman" w:cs="Times New Roman"/>
        </w:rPr>
        <w:t>s</w:t>
      </w:r>
      <w:r w:rsidR="00EE1A73" w:rsidRPr="00FD20FE">
        <w:rPr>
          <w:rFonts w:ascii="Times New Roman" w:hAnsi="Times New Roman" w:cs="Times New Roman"/>
        </w:rPr>
        <w:t xml:space="preserve"> </w:t>
      </w:r>
      <w:r w:rsidR="00A75F67">
        <w:rPr>
          <w:rFonts w:ascii="Times New Roman" w:hAnsi="Times New Roman" w:cs="Times New Roman"/>
        </w:rPr>
        <w:t xml:space="preserve">1 and </w:t>
      </w:r>
      <w:r w:rsidR="00463E93" w:rsidRPr="00FD20FE">
        <w:rPr>
          <w:rFonts w:ascii="Times New Roman" w:hAnsi="Times New Roman" w:cs="Times New Roman"/>
        </w:rPr>
        <w:t>2</w:t>
      </w:r>
      <w:r w:rsidR="00EF5BB2" w:rsidRPr="00FD20FE">
        <w:rPr>
          <w:rFonts w:ascii="Times New Roman" w:hAnsi="Times New Roman" w:cs="Times New Roman"/>
        </w:rPr>
        <w:t>) is similar to the reduced prescribing for transitioning pain policy</w:t>
      </w:r>
      <w:r w:rsidR="00AB3B51" w:rsidRPr="00FD20FE">
        <w:rPr>
          <w:rFonts w:ascii="Times New Roman" w:hAnsi="Times New Roman" w:cs="Times New Roman"/>
        </w:rPr>
        <w:t xml:space="preserve"> but the effects are far greater due to the size of the population</w:t>
      </w:r>
      <w:r w:rsidR="00082CFA" w:rsidRPr="00FD20FE">
        <w:rPr>
          <w:rFonts w:ascii="Times New Roman" w:hAnsi="Times New Roman" w:cs="Times New Roman"/>
        </w:rPr>
        <w:t xml:space="preserve"> with chronic pain</w:t>
      </w:r>
      <w:r w:rsidR="00AB3B51" w:rsidRPr="00FD20FE">
        <w:rPr>
          <w:rFonts w:ascii="Times New Roman" w:hAnsi="Times New Roman" w:cs="Times New Roman"/>
        </w:rPr>
        <w:t xml:space="preserve">. Notably, although the reduced prescribing for chronic pain policy still reduces SOUD prevalence </w:t>
      </w:r>
      <w:r w:rsidR="00EA4219" w:rsidRPr="00FD20FE">
        <w:rPr>
          <w:rFonts w:ascii="Times New Roman" w:hAnsi="Times New Roman" w:cs="Times New Roman"/>
        </w:rPr>
        <w:t>to a greater extent than</w:t>
      </w:r>
      <w:r w:rsidR="00AB3B51" w:rsidRPr="00FD20FE">
        <w:rPr>
          <w:rFonts w:ascii="Times New Roman" w:hAnsi="Times New Roman" w:cs="Times New Roman"/>
        </w:rPr>
        <w:t xml:space="preserve"> it increases SHUD prevalence, the greater deadliness of SHUD compared to SOUD results in </w:t>
      </w:r>
      <w:r w:rsidR="00082CFA" w:rsidRPr="00FD20FE">
        <w:rPr>
          <w:rFonts w:ascii="Times New Roman" w:hAnsi="Times New Roman" w:cs="Times New Roman"/>
        </w:rPr>
        <w:t xml:space="preserve">a </w:t>
      </w:r>
      <w:r w:rsidR="00AB3B51" w:rsidRPr="00FD20FE">
        <w:rPr>
          <w:rFonts w:ascii="Times New Roman" w:hAnsi="Times New Roman" w:cs="Times New Roman"/>
        </w:rPr>
        <w:t>net increase in total opioid addiction deaths.</w:t>
      </w:r>
      <w:r w:rsidR="00D14A3A" w:rsidRPr="00FD20FE">
        <w:rPr>
          <w:rFonts w:ascii="Times New Roman" w:hAnsi="Times New Roman" w:cs="Times New Roman"/>
        </w:rPr>
        <w:t xml:space="preserve"> </w:t>
      </w:r>
    </w:p>
    <w:p w14:paraId="339EC670" w14:textId="027D06DA" w:rsidR="00206DD4" w:rsidRPr="00FD20FE" w:rsidRDefault="00206DD4" w:rsidP="008051FD">
      <w:pPr>
        <w:pStyle w:val="EndNoteBibliography"/>
        <w:ind w:firstLine="720"/>
        <w:rPr>
          <w:rFonts w:ascii="Times New Roman" w:hAnsi="Times New Roman" w:cs="Times New Roman"/>
        </w:rPr>
      </w:pPr>
      <w:r w:rsidRPr="00FD20FE">
        <w:rPr>
          <w:rFonts w:ascii="Times New Roman" w:hAnsi="Times New Roman" w:cs="Times New Roman"/>
        </w:rPr>
        <w:t>Drug rescheduling (</w:t>
      </w:r>
      <w:r w:rsidR="00A54A6E">
        <w:rPr>
          <w:rFonts w:ascii="Times New Roman" w:hAnsi="Times New Roman" w:cs="Times New Roman"/>
        </w:rPr>
        <w:t xml:space="preserve">Figure </w:t>
      </w:r>
      <w:r w:rsidR="00B74028">
        <w:rPr>
          <w:rFonts w:ascii="Times New Roman" w:hAnsi="Times New Roman" w:cs="Times New Roman"/>
        </w:rPr>
        <w:t xml:space="preserve">L, </w:t>
      </w:r>
      <w:r w:rsidR="00463E93" w:rsidRPr="00FD20FE">
        <w:rPr>
          <w:rFonts w:ascii="Times New Roman" w:hAnsi="Times New Roman" w:cs="Times New Roman"/>
        </w:rPr>
        <w:t>c</w:t>
      </w:r>
      <w:r w:rsidRPr="00FD20FE">
        <w:rPr>
          <w:rFonts w:ascii="Times New Roman" w:hAnsi="Times New Roman" w:cs="Times New Roman"/>
        </w:rPr>
        <w:t xml:space="preserve">) decreases SOUD incidence relative to the status quo, but increases SHUD incidence as some individuals with SOUD escalate to heroin addiction in response to reduced pill availability. The incidence of SHUD attenuates over time as a result of reduced SOUD prevalence. However, although SOUD prevalence under this strategy decreases </w:t>
      </w:r>
      <w:r w:rsidRPr="00FD20FE">
        <w:rPr>
          <w:rFonts w:ascii="Times New Roman" w:hAnsi="Times New Roman" w:cs="Times New Roman"/>
        </w:rPr>
        <w:lastRenderedPageBreak/>
        <w:t xml:space="preserve">relative to the status quo, relative SHUD prevalence is greater for the entire time horizon as are total addiction-related deaths. </w:t>
      </w:r>
      <w:r w:rsidR="0088037C" w:rsidRPr="00FD20FE">
        <w:rPr>
          <w:rFonts w:ascii="Times New Roman" w:hAnsi="Times New Roman" w:cs="Times New Roman"/>
        </w:rPr>
        <w:t xml:space="preserve">(Although the SOUD prevalence reduction is greater than the increase in SHUD prevalence, the greater deadliness of SHUD compared to SOUD results in a net increase in total opioid addiction deaths.) The gap between status quo opioid addiction-related deaths and deaths under this policy declines over time, but after ten years this policy still results in a higher number of monthly opioid deaths. </w:t>
      </w:r>
      <w:r w:rsidRPr="00FD20FE">
        <w:rPr>
          <w:rFonts w:ascii="Times New Roman" w:hAnsi="Times New Roman" w:cs="Times New Roman"/>
        </w:rPr>
        <w:t>Over a longer time horizon, annual addiction-related deaths decrease</w:t>
      </w:r>
      <w:r w:rsidR="00623452" w:rsidRPr="00FD20FE">
        <w:rPr>
          <w:rFonts w:ascii="Times New Roman" w:hAnsi="Times New Roman" w:cs="Times New Roman"/>
        </w:rPr>
        <w:t xml:space="preserve"> relative to the status quo: 570</w:t>
      </w:r>
      <w:r w:rsidRPr="00FD20FE">
        <w:rPr>
          <w:rFonts w:ascii="Times New Roman" w:hAnsi="Times New Roman" w:cs="Times New Roman"/>
        </w:rPr>
        <w:t xml:space="preserve"> fewer deaths under the drug rescheduling policy are projected </w:t>
      </w:r>
      <w:r w:rsidR="00175265" w:rsidRPr="00FD20FE">
        <w:rPr>
          <w:rFonts w:ascii="Times New Roman" w:hAnsi="Times New Roman" w:cs="Times New Roman"/>
        </w:rPr>
        <w:t>during</w:t>
      </w:r>
      <w:r w:rsidRPr="00FD20FE">
        <w:rPr>
          <w:rFonts w:ascii="Times New Roman" w:hAnsi="Times New Roman" w:cs="Times New Roman"/>
        </w:rPr>
        <w:t xml:space="preserve"> the year 2030 compared to the status quo.</w:t>
      </w:r>
    </w:p>
    <w:p w14:paraId="333C7000" w14:textId="4E9FE875" w:rsidR="00E268AC" w:rsidRPr="00FD20FE" w:rsidRDefault="00D11422" w:rsidP="008051FD">
      <w:pPr>
        <w:pStyle w:val="EndNoteBibliography"/>
        <w:ind w:firstLine="720"/>
        <w:rPr>
          <w:rFonts w:ascii="Times New Roman" w:hAnsi="Times New Roman" w:cs="Times New Roman"/>
        </w:rPr>
      </w:pPr>
      <w:r w:rsidRPr="00FD20FE">
        <w:rPr>
          <w:rFonts w:ascii="Times New Roman" w:hAnsi="Times New Roman" w:cs="Times New Roman"/>
        </w:rPr>
        <w:t>The PMP policy</w:t>
      </w:r>
      <w:r w:rsidR="00F323F2" w:rsidRPr="00FD20FE">
        <w:rPr>
          <w:rFonts w:ascii="Times New Roman" w:hAnsi="Times New Roman" w:cs="Times New Roman"/>
        </w:rPr>
        <w:t xml:space="preserve"> (</w:t>
      </w:r>
      <w:r w:rsidR="00A54A6E">
        <w:rPr>
          <w:rFonts w:ascii="Times New Roman" w:hAnsi="Times New Roman" w:cs="Times New Roman"/>
        </w:rPr>
        <w:t xml:space="preserve">Figure </w:t>
      </w:r>
      <w:r w:rsidR="00B74028">
        <w:rPr>
          <w:rFonts w:ascii="Times New Roman" w:hAnsi="Times New Roman" w:cs="Times New Roman"/>
        </w:rPr>
        <w:t xml:space="preserve">L, </w:t>
      </w:r>
      <w:r w:rsidR="00463E93" w:rsidRPr="00FD20FE">
        <w:rPr>
          <w:rFonts w:ascii="Times New Roman" w:hAnsi="Times New Roman" w:cs="Times New Roman"/>
        </w:rPr>
        <w:t>d</w:t>
      </w:r>
      <w:r w:rsidR="00F323F2" w:rsidRPr="00FD20FE">
        <w:rPr>
          <w:rFonts w:ascii="Times New Roman" w:hAnsi="Times New Roman" w:cs="Times New Roman"/>
        </w:rPr>
        <w:t>)</w:t>
      </w:r>
      <w:r w:rsidR="00B7096B" w:rsidRPr="00FD20FE">
        <w:rPr>
          <w:rFonts w:ascii="Times New Roman" w:hAnsi="Times New Roman" w:cs="Times New Roman"/>
        </w:rPr>
        <w:t xml:space="preserve"> has an effect similar to the drug rescheduling policy, </w:t>
      </w:r>
      <w:r w:rsidR="00175265" w:rsidRPr="00FD20FE">
        <w:rPr>
          <w:rFonts w:ascii="Times New Roman" w:hAnsi="Times New Roman" w:cs="Times New Roman"/>
        </w:rPr>
        <w:t>but with far less</w:t>
      </w:r>
      <w:r w:rsidR="00B7096B" w:rsidRPr="00FD20FE">
        <w:rPr>
          <w:rFonts w:ascii="Times New Roman" w:hAnsi="Times New Roman" w:cs="Times New Roman"/>
        </w:rPr>
        <w:t xml:space="preserve"> </w:t>
      </w:r>
      <w:r w:rsidR="00C729C2" w:rsidRPr="00FD20FE">
        <w:rPr>
          <w:rFonts w:ascii="Times New Roman" w:hAnsi="Times New Roman" w:cs="Times New Roman"/>
        </w:rPr>
        <w:t xml:space="preserve">impact on SOUD incidence, </w:t>
      </w:r>
      <w:r w:rsidR="00F16C24" w:rsidRPr="00FD20FE">
        <w:rPr>
          <w:rFonts w:ascii="Times New Roman" w:hAnsi="Times New Roman" w:cs="Times New Roman"/>
        </w:rPr>
        <w:t>because</w:t>
      </w:r>
      <w:r w:rsidR="00C729C2" w:rsidRPr="00FD20FE">
        <w:rPr>
          <w:rFonts w:ascii="Times New Roman" w:hAnsi="Times New Roman" w:cs="Times New Roman"/>
        </w:rPr>
        <w:t xml:space="preserve"> </w:t>
      </w:r>
      <w:r w:rsidR="004C1C83" w:rsidRPr="00FD20FE">
        <w:rPr>
          <w:rFonts w:ascii="Times New Roman" w:hAnsi="Times New Roman" w:cs="Times New Roman"/>
        </w:rPr>
        <w:t xml:space="preserve">the PMP policy </w:t>
      </w:r>
      <w:r w:rsidR="00981B3D" w:rsidRPr="00FD20FE">
        <w:rPr>
          <w:rFonts w:ascii="Times New Roman" w:hAnsi="Times New Roman" w:cs="Times New Roman"/>
        </w:rPr>
        <w:t xml:space="preserve">largely </w:t>
      </w:r>
      <w:r w:rsidR="004C1C83" w:rsidRPr="00FD20FE">
        <w:rPr>
          <w:rFonts w:ascii="Times New Roman" w:hAnsi="Times New Roman" w:cs="Times New Roman"/>
        </w:rPr>
        <w:t xml:space="preserve">prevents SOUD addiction through diversion to nonusers and does </w:t>
      </w:r>
      <w:r w:rsidR="00981B3D" w:rsidRPr="00FD20FE">
        <w:rPr>
          <w:rFonts w:ascii="Times New Roman" w:hAnsi="Times New Roman" w:cs="Times New Roman"/>
        </w:rPr>
        <w:t xml:space="preserve">little to </w:t>
      </w:r>
      <w:r w:rsidR="008E75C8" w:rsidRPr="00FD20FE">
        <w:rPr>
          <w:rFonts w:ascii="Times New Roman" w:hAnsi="Times New Roman" w:cs="Times New Roman"/>
        </w:rPr>
        <w:t xml:space="preserve">prevent iatrogenic addiction. </w:t>
      </w:r>
      <w:r w:rsidR="00473F29" w:rsidRPr="00FD20FE">
        <w:rPr>
          <w:rFonts w:ascii="Times New Roman" w:hAnsi="Times New Roman" w:cs="Times New Roman"/>
        </w:rPr>
        <w:t xml:space="preserve">SHUD incidence under the PMP policy </w:t>
      </w:r>
      <w:r w:rsidR="007F2F24" w:rsidRPr="00FD20FE">
        <w:rPr>
          <w:rFonts w:ascii="Times New Roman" w:hAnsi="Times New Roman" w:cs="Times New Roman"/>
        </w:rPr>
        <w:t xml:space="preserve">compared to </w:t>
      </w:r>
      <w:r w:rsidR="00473F29" w:rsidRPr="00FD20FE">
        <w:rPr>
          <w:rFonts w:ascii="Times New Roman" w:hAnsi="Times New Roman" w:cs="Times New Roman"/>
        </w:rPr>
        <w:t>the status quo</w:t>
      </w:r>
      <w:r w:rsidR="00F323F2" w:rsidRPr="00FD20FE">
        <w:rPr>
          <w:rFonts w:ascii="Times New Roman" w:hAnsi="Times New Roman" w:cs="Times New Roman"/>
        </w:rPr>
        <w:t xml:space="preserve"> </w:t>
      </w:r>
      <w:r w:rsidR="007F2F24" w:rsidRPr="00FD20FE">
        <w:rPr>
          <w:rFonts w:ascii="Times New Roman" w:hAnsi="Times New Roman" w:cs="Times New Roman"/>
        </w:rPr>
        <w:t xml:space="preserve">remains higher </w:t>
      </w:r>
      <w:r w:rsidR="00F323F2" w:rsidRPr="00FD20FE">
        <w:rPr>
          <w:rFonts w:ascii="Times New Roman" w:hAnsi="Times New Roman" w:cs="Times New Roman"/>
        </w:rPr>
        <w:t xml:space="preserve">as many </w:t>
      </w:r>
      <w:r w:rsidR="00E52A8E" w:rsidRPr="00FD20FE">
        <w:rPr>
          <w:rFonts w:ascii="Times New Roman" w:hAnsi="Times New Roman" w:cs="Times New Roman"/>
        </w:rPr>
        <w:t xml:space="preserve">individuals </w:t>
      </w:r>
      <w:r w:rsidR="00F323F2" w:rsidRPr="00FD20FE">
        <w:rPr>
          <w:rFonts w:ascii="Times New Roman" w:hAnsi="Times New Roman" w:cs="Times New Roman"/>
        </w:rPr>
        <w:t>addicted to prescription pills are denied refills</w:t>
      </w:r>
      <w:r w:rsidR="008E75C8" w:rsidRPr="00FD20FE">
        <w:rPr>
          <w:rFonts w:ascii="Times New Roman" w:hAnsi="Times New Roman" w:cs="Times New Roman"/>
        </w:rPr>
        <w:t xml:space="preserve"> and escalate to heroin use</w:t>
      </w:r>
      <w:r w:rsidR="00F323F2" w:rsidRPr="00FD20FE">
        <w:rPr>
          <w:rFonts w:ascii="Times New Roman" w:hAnsi="Times New Roman" w:cs="Times New Roman"/>
        </w:rPr>
        <w:t xml:space="preserve">. As a result, SHUD prevalence relative to the status quo does not </w:t>
      </w:r>
      <w:r w:rsidR="008E75C8" w:rsidRPr="00FD20FE">
        <w:rPr>
          <w:rFonts w:ascii="Times New Roman" w:hAnsi="Times New Roman" w:cs="Times New Roman"/>
        </w:rPr>
        <w:t>approach zero</w:t>
      </w:r>
      <w:r w:rsidR="00F323F2" w:rsidRPr="00FD20FE">
        <w:rPr>
          <w:rFonts w:ascii="Times New Roman" w:hAnsi="Times New Roman" w:cs="Times New Roman"/>
        </w:rPr>
        <w:t xml:space="preserve"> over time and total opioid deaths relative to the status quo continue to increase.</w:t>
      </w:r>
    </w:p>
    <w:p w14:paraId="3F4A44CF" w14:textId="25263CAF" w:rsidR="00F91A36" w:rsidRPr="00FD20FE" w:rsidRDefault="00F91A36" w:rsidP="008051FD">
      <w:pPr>
        <w:pStyle w:val="EndNoteBibliography"/>
        <w:ind w:firstLine="720"/>
        <w:rPr>
          <w:rFonts w:ascii="Times New Roman" w:hAnsi="Times New Roman" w:cs="Times New Roman"/>
        </w:rPr>
      </w:pPr>
      <w:r w:rsidRPr="00FD20FE">
        <w:rPr>
          <w:rFonts w:ascii="Times New Roman" w:hAnsi="Times New Roman" w:cs="Times New Roman"/>
        </w:rPr>
        <w:t xml:space="preserve">The drug reformulation policy </w:t>
      </w:r>
      <w:r w:rsidR="00975702" w:rsidRPr="00FD20FE">
        <w:rPr>
          <w:rFonts w:ascii="Times New Roman" w:hAnsi="Times New Roman" w:cs="Times New Roman"/>
        </w:rPr>
        <w:t>(</w:t>
      </w:r>
      <w:r w:rsidR="00A54A6E">
        <w:rPr>
          <w:rFonts w:ascii="Times New Roman" w:hAnsi="Times New Roman" w:cs="Times New Roman"/>
        </w:rPr>
        <w:t xml:space="preserve">Figure </w:t>
      </w:r>
      <w:r w:rsidR="00B74028">
        <w:rPr>
          <w:rFonts w:ascii="Times New Roman" w:hAnsi="Times New Roman" w:cs="Times New Roman"/>
        </w:rPr>
        <w:t xml:space="preserve">L, </w:t>
      </w:r>
      <w:r w:rsidR="00463E93" w:rsidRPr="00FD20FE">
        <w:rPr>
          <w:rFonts w:ascii="Times New Roman" w:hAnsi="Times New Roman" w:cs="Times New Roman"/>
        </w:rPr>
        <w:t>e</w:t>
      </w:r>
      <w:r w:rsidR="00975702" w:rsidRPr="00FD20FE">
        <w:rPr>
          <w:rFonts w:ascii="Times New Roman" w:hAnsi="Times New Roman" w:cs="Times New Roman"/>
        </w:rPr>
        <w:t xml:space="preserve">) </w:t>
      </w:r>
      <w:r w:rsidRPr="00FD20FE">
        <w:rPr>
          <w:rFonts w:ascii="Times New Roman" w:hAnsi="Times New Roman" w:cs="Times New Roman"/>
        </w:rPr>
        <w:t xml:space="preserve">causes an immediate drop in SOUD incidence, prevalence, and deaths as iatrogenic addiction is reduced. SHUD incidence initially spikes as prescription pills are less attractive for abuse and more of the SOUD population escalates to heroin use. </w:t>
      </w:r>
      <w:r w:rsidR="00C2181D" w:rsidRPr="00FD20FE">
        <w:rPr>
          <w:rFonts w:ascii="Times New Roman" w:hAnsi="Times New Roman" w:cs="Times New Roman"/>
        </w:rPr>
        <w:t xml:space="preserve">(SHUD incidence reaches its highest level one year after the intervention is implemented, </w:t>
      </w:r>
      <w:r w:rsidR="00F16C24" w:rsidRPr="00FD20FE">
        <w:rPr>
          <w:rFonts w:ascii="Times New Roman" w:hAnsi="Times New Roman" w:cs="Times New Roman"/>
        </w:rPr>
        <w:t>because</w:t>
      </w:r>
      <w:r w:rsidR="00C2181D" w:rsidRPr="00FD20FE">
        <w:rPr>
          <w:rFonts w:ascii="Times New Roman" w:hAnsi="Times New Roman" w:cs="Times New Roman"/>
        </w:rPr>
        <w:t xml:space="preserve"> we modeled a one-year period for the policy to reach its full effect on the proportionality factor between the number of individuals who can be in the “SOUD without Rx” state and the total number of prescription holders one year prior.) </w:t>
      </w:r>
      <w:r w:rsidR="00975702" w:rsidRPr="00FD20FE">
        <w:rPr>
          <w:rFonts w:ascii="Times New Roman" w:hAnsi="Times New Roman" w:cs="Times New Roman"/>
        </w:rPr>
        <w:t xml:space="preserve">However, </w:t>
      </w:r>
      <w:r w:rsidRPr="00FD20FE">
        <w:rPr>
          <w:rFonts w:ascii="Times New Roman" w:hAnsi="Times New Roman" w:cs="Times New Roman"/>
        </w:rPr>
        <w:t xml:space="preserve">SHUD incidence </w:t>
      </w:r>
      <w:r w:rsidR="008A4EF5" w:rsidRPr="00FD20FE">
        <w:rPr>
          <w:rFonts w:ascii="Times New Roman" w:hAnsi="Times New Roman" w:cs="Times New Roman"/>
        </w:rPr>
        <w:t xml:space="preserve">then </w:t>
      </w:r>
      <w:r w:rsidR="00975702" w:rsidRPr="00FD20FE">
        <w:rPr>
          <w:rFonts w:ascii="Times New Roman" w:hAnsi="Times New Roman" w:cs="Times New Roman"/>
        </w:rPr>
        <w:t>decreases over time</w:t>
      </w:r>
      <w:r w:rsidRPr="00FD20FE">
        <w:rPr>
          <w:rFonts w:ascii="Times New Roman" w:hAnsi="Times New Roman" w:cs="Times New Roman"/>
        </w:rPr>
        <w:t xml:space="preserve">, as there are fewer individuals </w:t>
      </w:r>
      <w:r w:rsidR="007F2F24" w:rsidRPr="00FD20FE">
        <w:rPr>
          <w:rFonts w:ascii="Times New Roman" w:hAnsi="Times New Roman" w:cs="Times New Roman"/>
        </w:rPr>
        <w:t xml:space="preserve">with SOUD </w:t>
      </w:r>
      <w:r w:rsidRPr="00FD20FE">
        <w:rPr>
          <w:rFonts w:ascii="Times New Roman" w:hAnsi="Times New Roman" w:cs="Times New Roman"/>
        </w:rPr>
        <w:t>to escalate to heroin use</w:t>
      </w:r>
      <w:r w:rsidR="0069239F" w:rsidRPr="00FD20FE">
        <w:rPr>
          <w:rFonts w:ascii="Times New Roman" w:hAnsi="Times New Roman" w:cs="Times New Roman"/>
        </w:rPr>
        <w:t>, and falls to a level below that of the status quo by 2024</w:t>
      </w:r>
      <w:r w:rsidRPr="00FD20FE">
        <w:rPr>
          <w:rFonts w:ascii="Times New Roman" w:hAnsi="Times New Roman" w:cs="Times New Roman"/>
        </w:rPr>
        <w:t>.</w:t>
      </w:r>
      <w:r w:rsidR="00975702" w:rsidRPr="00FD20FE">
        <w:rPr>
          <w:rFonts w:ascii="Times New Roman" w:hAnsi="Times New Roman" w:cs="Times New Roman"/>
        </w:rPr>
        <w:t xml:space="preserve"> The net effect is </w:t>
      </w:r>
      <w:r w:rsidR="007F2F24" w:rsidRPr="00FD20FE">
        <w:rPr>
          <w:rFonts w:ascii="Times New Roman" w:hAnsi="Times New Roman" w:cs="Times New Roman"/>
        </w:rPr>
        <w:t xml:space="preserve">a </w:t>
      </w:r>
      <w:r w:rsidR="00975702" w:rsidRPr="00FD20FE">
        <w:rPr>
          <w:rFonts w:ascii="Times New Roman" w:hAnsi="Times New Roman" w:cs="Times New Roman"/>
        </w:rPr>
        <w:t>short-term increase in deaths per month</w:t>
      </w:r>
      <w:r w:rsidR="007F2F24" w:rsidRPr="00FD20FE">
        <w:rPr>
          <w:rFonts w:ascii="Times New Roman" w:hAnsi="Times New Roman" w:cs="Times New Roman"/>
        </w:rPr>
        <w:t>,</w:t>
      </w:r>
      <w:r w:rsidR="00975702" w:rsidRPr="00FD20FE">
        <w:rPr>
          <w:rFonts w:ascii="Times New Roman" w:hAnsi="Times New Roman" w:cs="Times New Roman"/>
        </w:rPr>
        <w:t xml:space="preserve"> but after five years</w:t>
      </w:r>
      <w:r w:rsidR="007F2F24" w:rsidRPr="00FD20FE">
        <w:rPr>
          <w:rFonts w:ascii="Times New Roman" w:hAnsi="Times New Roman" w:cs="Times New Roman"/>
        </w:rPr>
        <w:t>,</w:t>
      </w:r>
      <w:r w:rsidR="00975702" w:rsidRPr="00FD20FE">
        <w:rPr>
          <w:rFonts w:ascii="Times New Roman" w:hAnsi="Times New Roman" w:cs="Times New Roman"/>
        </w:rPr>
        <w:t xml:space="preserve"> deaths per month </w:t>
      </w:r>
      <w:r w:rsidR="00530F39" w:rsidRPr="00FD20FE">
        <w:rPr>
          <w:rFonts w:ascii="Times New Roman" w:hAnsi="Times New Roman" w:cs="Times New Roman"/>
        </w:rPr>
        <w:t>under this policy become lower than the status quo.</w:t>
      </w:r>
    </w:p>
    <w:p w14:paraId="1CC13129" w14:textId="6E4C869F" w:rsidR="00C4016F" w:rsidRPr="00FD20FE" w:rsidRDefault="00C4016F" w:rsidP="008051FD">
      <w:pPr>
        <w:pStyle w:val="EndNoteBibliography"/>
        <w:ind w:firstLine="720"/>
        <w:rPr>
          <w:rFonts w:ascii="Times New Roman" w:hAnsi="Times New Roman" w:cs="Times New Roman"/>
        </w:rPr>
      </w:pPr>
      <w:r w:rsidRPr="00FD20FE">
        <w:rPr>
          <w:rFonts w:ascii="Times New Roman" w:hAnsi="Times New Roman" w:cs="Times New Roman"/>
        </w:rPr>
        <w:t>The excess opioid disposal policy</w:t>
      </w:r>
      <w:r w:rsidR="00D43393" w:rsidRPr="00FD20FE">
        <w:rPr>
          <w:rFonts w:ascii="Times New Roman" w:hAnsi="Times New Roman" w:cs="Times New Roman"/>
        </w:rPr>
        <w:t xml:space="preserve"> </w:t>
      </w:r>
      <w:r w:rsidR="00923001" w:rsidRPr="00FD20FE">
        <w:rPr>
          <w:rFonts w:ascii="Times New Roman" w:hAnsi="Times New Roman" w:cs="Times New Roman"/>
        </w:rPr>
        <w:t>(</w:t>
      </w:r>
      <w:r w:rsidR="00A54A6E">
        <w:rPr>
          <w:rFonts w:ascii="Times New Roman" w:hAnsi="Times New Roman" w:cs="Times New Roman"/>
        </w:rPr>
        <w:t xml:space="preserve">Figure </w:t>
      </w:r>
      <w:r w:rsidR="00B74028">
        <w:rPr>
          <w:rFonts w:ascii="Times New Roman" w:hAnsi="Times New Roman" w:cs="Times New Roman"/>
        </w:rPr>
        <w:t xml:space="preserve">L, </w:t>
      </w:r>
      <w:r w:rsidR="00463E93" w:rsidRPr="00FD20FE">
        <w:rPr>
          <w:rFonts w:ascii="Times New Roman" w:hAnsi="Times New Roman" w:cs="Times New Roman"/>
        </w:rPr>
        <w:t>f</w:t>
      </w:r>
      <w:r w:rsidR="00923001" w:rsidRPr="00FD20FE">
        <w:rPr>
          <w:rFonts w:ascii="Times New Roman" w:hAnsi="Times New Roman" w:cs="Times New Roman"/>
        </w:rPr>
        <w:t xml:space="preserve">) </w:t>
      </w:r>
      <w:r w:rsidR="00D43393" w:rsidRPr="00FD20FE">
        <w:rPr>
          <w:rFonts w:ascii="Times New Roman" w:hAnsi="Times New Roman" w:cs="Times New Roman"/>
        </w:rPr>
        <w:t xml:space="preserve">causes </w:t>
      </w:r>
      <w:r w:rsidR="007F2F24" w:rsidRPr="00FD20FE">
        <w:rPr>
          <w:rFonts w:ascii="Times New Roman" w:hAnsi="Times New Roman" w:cs="Times New Roman"/>
        </w:rPr>
        <w:t xml:space="preserve">an </w:t>
      </w:r>
      <w:r w:rsidR="00D43393" w:rsidRPr="00FD20FE">
        <w:rPr>
          <w:rFonts w:ascii="Times New Roman" w:hAnsi="Times New Roman" w:cs="Times New Roman"/>
        </w:rPr>
        <w:t xml:space="preserve">immediate reduction in monthly SOUD incidence, prevalence, and deaths relative to the status quo. However, </w:t>
      </w:r>
      <w:r w:rsidR="00C503DF" w:rsidRPr="00FD20FE">
        <w:rPr>
          <w:rFonts w:ascii="Times New Roman" w:hAnsi="Times New Roman" w:cs="Times New Roman"/>
        </w:rPr>
        <w:t xml:space="preserve">a </w:t>
      </w:r>
      <w:r w:rsidR="0074357A" w:rsidRPr="00FD20FE">
        <w:rPr>
          <w:rFonts w:ascii="Times New Roman" w:hAnsi="Times New Roman" w:cs="Times New Roman"/>
        </w:rPr>
        <w:t>spike in</w:t>
      </w:r>
      <w:r w:rsidR="00D43393" w:rsidRPr="00FD20FE">
        <w:rPr>
          <w:rFonts w:ascii="Times New Roman" w:hAnsi="Times New Roman" w:cs="Times New Roman"/>
        </w:rPr>
        <w:t xml:space="preserve"> SHUD incidence</w:t>
      </w:r>
      <w:r w:rsidR="004361AE" w:rsidRPr="00FD20FE">
        <w:rPr>
          <w:rFonts w:ascii="Times New Roman" w:hAnsi="Times New Roman" w:cs="Times New Roman"/>
        </w:rPr>
        <w:t xml:space="preserve"> </w:t>
      </w:r>
      <w:r w:rsidR="008C4C5F" w:rsidRPr="00FD20FE">
        <w:rPr>
          <w:rFonts w:ascii="Times New Roman" w:hAnsi="Times New Roman" w:cs="Times New Roman"/>
        </w:rPr>
        <w:t xml:space="preserve">occurs </w:t>
      </w:r>
      <w:r w:rsidR="004361AE" w:rsidRPr="00FD20FE">
        <w:rPr>
          <w:rFonts w:ascii="Times New Roman" w:hAnsi="Times New Roman" w:cs="Times New Roman"/>
        </w:rPr>
        <w:t>as there are fewer pills available for diversion to the “SOUD without Rx” population.</w:t>
      </w:r>
      <w:r w:rsidR="00A856FD" w:rsidRPr="00FD20FE">
        <w:rPr>
          <w:rFonts w:ascii="Times New Roman" w:hAnsi="Times New Roman" w:cs="Times New Roman"/>
        </w:rPr>
        <w:t xml:space="preserve"> </w:t>
      </w:r>
      <w:r w:rsidR="008A4EF5" w:rsidRPr="00FD20FE">
        <w:rPr>
          <w:rFonts w:ascii="Times New Roman" w:hAnsi="Times New Roman" w:cs="Times New Roman"/>
        </w:rPr>
        <w:t xml:space="preserve">(Similar to the drug rescheduling policy, we modeled a one-year period before the policy reaches its full effect on the proportionality factor between the number of individuals who can be in the “SOUD without Rx” state and the total number of prescription holders one year prior. Thus, SHUD incidence takes one year to reach its highest level.) </w:t>
      </w:r>
      <w:r w:rsidR="00A856FD" w:rsidRPr="00FD20FE">
        <w:rPr>
          <w:rFonts w:ascii="Times New Roman" w:hAnsi="Times New Roman" w:cs="Times New Roman"/>
        </w:rPr>
        <w:t xml:space="preserve">SHUD incidence </w:t>
      </w:r>
      <w:r w:rsidR="008A4EF5" w:rsidRPr="00FD20FE">
        <w:rPr>
          <w:rFonts w:ascii="Times New Roman" w:hAnsi="Times New Roman" w:cs="Times New Roman"/>
        </w:rPr>
        <w:t xml:space="preserve">then </w:t>
      </w:r>
      <w:r w:rsidR="0069239F" w:rsidRPr="00FD20FE">
        <w:rPr>
          <w:rFonts w:ascii="Times New Roman" w:hAnsi="Times New Roman" w:cs="Times New Roman"/>
        </w:rPr>
        <w:t>decreases, falling to a level below that of the status quo by 2022</w:t>
      </w:r>
      <w:r w:rsidR="00A856FD" w:rsidRPr="00FD20FE">
        <w:rPr>
          <w:rFonts w:ascii="Times New Roman" w:hAnsi="Times New Roman" w:cs="Times New Roman"/>
        </w:rPr>
        <w:t xml:space="preserve">. </w:t>
      </w:r>
      <w:r w:rsidR="008C4C5F" w:rsidRPr="00FD20FE">
        <w:rPr>
          <w:rFonts w:ascii="Times New Roman" w:hAnsi="Times New Roman" w:cs="Times New Roman"/>
        </w:rPr>
        <w:t xml:space="preserve">Similarly, </w:t>
      </w:r>
      <w:r w:rsidR="00A856FD" w:rsidRPr="00FD20FE">
        <w:rPr>
          <w:rFonts w:ascii="Times New Roman" w:hAnsi="Times New Roman" w:cs="Times New Roman"/>
        </w:rPr>
        <w:t xml:space="preserve">SHUD prevalence and deaths </w:t>
      </w:r>
      <w:r w:rsidR="001D0918" w:rsidRPr="00FD20FE">
        <w:rPr>
          <w:rFonts w:ascii="Times New Roman" w:hAnsi="Times New Roman" w:cs="Times New Roman"/>
        </w:rPr>
        <w:t xml:space="preserve">initially increase relative to the status quo, but this gap </w:t>
      </w:r>
      <w:r w:rsidR="008C4C5F" w:rsidRPr="00FD20FE">
        <w:rPr>
          <w:rFonts w:ascii="Times New Roman" w:hAnsi="Times New Roman" w:cs="Times New Roman"/>
        </w:rPr>
        <w:t>diminishes</w:t>
      </w:r>
      <w:r w:rsidR="001D0918" w:rsidRPr="00FD20FE">
        <w:rPr>
          <w:rFonts w:ascii="Times New Roman" w:hAnsi="Times New Roman" w:cs="Times New Roman"/>
        </w:rPr>
        <w:t xml:space="preserve"> </w:t>
      </w:r>
      <w:r w:rsidR="008C4C5F" w:rsidRPr="00FD20FE">
        <w:rPr>
          <w:rFonts w:ascii="Times New Roman" w:hAnsi="Times New Roman" w:cs="Times New Roman"/>
        </w:rPr>
        <w:t>over</w:t>
      </w:r>
      <w:r w:rsidR="001D0918" w:rsidRPr="00FD20FE">
        <w:rPr>
          <w:rFonts w:ascii="Times New Roman" w:hAnsi="Times New Roman" w:cs="Times New Roman"/>
        </w:rPr>
        <w:t xml:space="preserve"> time. Net monthly opioid deaths </w:t>
      </w:r>
      <w:r w:rsidR="006C6F2D" w:rsidRPr="00FD20FE">
        <w:rPr>
          <w:rFonts w:ascii="Times New Roman" w:hAnsi="Times New Roman" w:cs="Times New Roman"/>
        </w:rPr>
        <w:t>are</w:t>
      </w:r>
      <w:r w:rsidR="001D0918" w:rsidRPr="00FD20FE">
        <w:rPr>
          <w:rFonts w:ascii="Times New Roman" w:hAnsi="Times New Roman" w:cs="Times New Roman"/>
        </w:rPr>
        <w:t xml:space="preserve"> initially </w:t>
      </w:r>
      <w:r w:rsidR="00285DA2" w:rsidRPr="00FD20FE">
        <w:rPr>
          <w:rFonts w:ascii="Times New Roman" w:hAnsi="Times New Roman" w:cs="Times New Roman"/>
        </w:rPr>
        <w:t>equal to</w:t>
      </w:r>
      <w:r w:rsidR="001D0918" w:rsidRPr="00FD20FE">
        <w:rPr>
          <w:rFonts w:ascii="Times New Roman" w:hAnsi="Times New Roman" w:cs="Times New Roman"/>
        </w:rPr>
        <w:t xml:space="preserve"> status quo, but become lower </w:t>
      </w:r>
      <w:r w:rsidR="008C4C5F" w:rsidRPr="00FD20FE">
        <w:rPr>
          <w:rFonts w:ascii="Times New Roman" w:hAnsi="Times New Roman" w:cs="Times New Roman"/>
        </w:rPr>
        <w:t xml:space="preserve">after </w:t>
      </w:r>
      <w:r w:rsidR="00285DA2" w:rsidRPr="00FD20FE">
        <w:rPr>
          <w:rFonts w:ascii="Times New Roman" w:hAnsi="Times New Roman" w:cs="Times New Roman"/>
        </w:rPr>
        <w:t>two</w:t>
      </w:r>
      <w:r w:rsidR="008C4C5F" w:rsidRPr="00FD20FE">
        <w:rPr>
          <w:rFonts w:ascii="Times New Roman" w:hAnsi="Times New Roman" w:cs="Times New Roman"/>
        </w:rPr>
        <w:t xml:space="preserve"> years</w:t>
      </w:r>
      <w:r w:rsidR="001D0918" w:rsidRPr="00FD20FE">
        <w:rPr>
          <w:rFonts w:ascii="Times New Roman" w:hAnsi="Times New Roman" w:cs="Times New Roman"/>
        </w:rPr>
        <w:t>.</w:t>
      </w:r>
    </w:p>
    <w:p w14:paraId="5E65C060" w14:textId="11E7ECBB" w:rsidR="00D14A3A" w:rsidRPr="00FD20FE" w:rsidRDefault="00923001" w:rsidP="008051FD">
      <w:pPr>
        <w:pStyle w:val="EndNoteBibliography"/>
        <w:rPr>
          <w:rFonts w:ascii="Times New Roman" w:hAnsi="Times New Roman" w:cs="Times New Roman"/>
        </w:rPr>
      </w:pPr>
      <w:r w:rsidRPr="00FD20FE">
        <w:rPr>
          <w:rFonts w:ascii="Times New Roman" w:hAnsi="Times New Roman" w:cs="Times New Roman"/>
        </w:rPr>
        <w:tab/>
        <w:t>The increased naloxone availability policy</w:t>
      </w:r>
      <w:r w:rsidR="0074357A" w:rsidRPr="00FD20FE">
        <w:rPr>
          <w:rFonts w:ascii="Times New Roman" w:hAnsi="Times New Roman" w:cs="Times New Roman"/>
        </w:rPr>
        <w:t xml:space="preserve"> (</w:t>
      </w:r>
      <w:r w:rsidR="00A54A6E">
        <w:rPr>
          <w:rFonts w:ascii="Times New Roman" w:hAnsi="Times New Roman" w:cs="Times New Roman"/>
        </w:rPr>
        <w:t xml:space="preserve">Figure </w:t>
      </w:r>
      <w:r w:rsidR="00B74028">
        <w:rPr>
          <w:rFonts w:ascii="Times New Roman" w:hAnsi="Times New Roman" w:cs="Times New Roman"/>
        </w:rPr>
        <w:t xml:space="preserve">L, </w:t>
      </w:r>
      <w:r w:rsidR="00463E93" w:rsidRPr="00FD20FE">
        <w:rPr>
          <w:rFonts w:ascii="Times New Roman" w:hAnsi="Times New Roman" w:cs="Times New Roman"/>
        </w:rPr>
        <w:t>g</w:t>
      </w:r>
      <w:r w:rsidR="0074357A" w:rsidRPr="00FD20FE">
        <w:rPr>
          <w:rFonts w:ascii="Times New Roman" w:hAnsi="Times New Roman" w:cs="Times New Roman"/>
        </w:rPr>
        <w:t xml:space="preserve">) </w:t>
      </w:r>
      <w:r w:rsidR="008C4C5F" w:rsidRPr="00FD20FE">
        <w:rPr>
          <w:rFonts w:ascii="Times New Roman" w:hAnsi="Times New Roman" w:cs="Times New Roman"/>
        </w:rPr>
        <w:t xml:space="preserve">has a </w:t>
      </w:r>
      <w:r w:rsidR="0074357A" w:rsidRPr="00FD20FE">
        <w:rPr>
          <w:rFonts w:ascii="Times New Roman" w:hAnsi="Times New Roman" w:cs="Times New Roman"/>
        </w:rPr>
        <w:t xml:space="preserve">negligible impact on SOUD incidence, but increases SOUD prevalence relative to the status quo as fewer individuals </w:t>
      </w:r>
      <w:r w:rsidR="008C4C5F" w:rsidRPr="00FD20FE">
        <w:rPr>
          <w:rFonts w:ascii="Times New Roman" w:hAnsi="Times New Roman" w:cs="Times New Roman"/>
        </w:rPr>
        <w:t xml:space="preserve">with SOUD </w:t>
      </w:r>
      <w:r w:rsidR="0074357A" w:rsidRPr="00FD20FE">
        <w:rPr>
          <w:rFonts w:ascii="Times New Roman" w:hAnsi="Times New Roman" w:cs="Times New Roman"/>
        </w:rPr>
        <w:t xml:space="preserve">die from overdose. </w:t>
      </w:r>
      <w:r w:rsidR="009D2C19" w:rsidRPr="00FD20FE">
        <w:rPr>
          <w:rFonts w:ascii="Times New Roman" w:hAnsi="Times New Roman" w:cs="Times New Roman"/>
        </w:rPr>
        <w:t>B</w:t>
      </w:r>
      <w:r w:rsidR="0074357A" w:rsidRPr="00FD20FE">
        <w:rPr>
          <w:rFonts w:ascii="Times New Roman" w:hAnsi="Times New Roman" w:cs="Times New Roman"/>
        </w:rPr>
        <w:t xml:space="preserve">ecause SOUD prevalence is higher, SHUD incidence and prevalence are </w:t>
      </w:r>
      <w:r w:rsidR="00534B01" w:rsidRPr="00FD20FE">
        <w:rPr>
          <w:rFonts w:ascii="Times New Roman" w:hAnsi="Times New Roman" w:cs="Times New Roman"/>
        </w:rPr>
        <w:t>higher than under</w:t>
      </w:r>
      <w:r w:rsidR="0074357A" w:rsidRPr="00FD20FE">
        <w:rPr>
          <w:rFonts w:ascii="Times New Roman" w:hAnsi="Times New Roman" w:cs="Times New Roman"/>
        </w:rPr>
        <w:t xml:space="preserve"> the status quo. This policy reduces both SOUD and SHUD deaths.</w:t>
      </w:r>
    </w:p>
    <w:p w14:paraId="1E1641DC" w14:textId="144B6DD5" w:rsidR="0074357A" w:rsidRPr="00FD20FE" w:rsidRDefault="0074357A" w:rsidP="008051FD">
      <w:pPr>
        <w:pStyle w:val="EndNoteBibliography"/>
        <w:rPr>
          <w:rFonts w:ascii="Times New Roman" w:hAnsi="Times New Roman" w:cs="Times New Roman"/>
        </w:rPr>
      </w:pPr>
      <w:r w:rsidRPr="00FD20FE">
        <w:rPr>
          <w:rFonts w:ascii="Times New Roman" w:hAnsi="Times New Roman" w:cs="Times New Roman"/>
        </w:rPr>
        <w:tab/>
      </w:r>
      <w:r w:rsidR="00B70972" w:rsidRPr="00FD20FE">
        <w:rPr>
          <w:rFonts w:ascii="Times New Roman" w:hAnsi="Times New Roman" w:cs="Times New Roman"/>
        </w:rPr>
        <w:t>The needle exchange policy (</w:t>
      </w:r>
      <w:r w:rsidR="00A54A6E">
        <w:rPr>
          <w:rFonts w:ascii="Times New Roman" w:hAnsi="Times New Roman" w:cs="Times New Roman"/>
        </w:rPr>
        <w:t xml:space="preserve">Figure </w:t>
      </w:r>
      <w:r w:rsidR="00B74028">
        <w:rPr>
          <w:rFonts w:ascii="Times New Roman" w:hAnsi="Times New Roman" w:cs="Times New Roman"/>
        </w:rPr>
        <w:t xml:space="preserve">L, </w:t>
      </w:r>
      <w:r w:rsidR="00463E93" w:rsidRPr="00FD20FE">
        <w:rPr>
          <w:rFonts w:ascii="Times New Roman" w:hAnsi="Times New Roman" w:cs="Times New Roman"/>
        </w:rPr>
        <w:t>h</w:t>
      </w:r>
      <w:r w:rsidR="00B70972" w:rsidRPr="00FD20FE">
        <w:rPr>
          <w:rFonts w:ascii="Times New Roman" w:hAnsi="Times New Roman" w:cs="Times New Roman"/>
        </w:rPr>
        <w:t>) does not impact SOUD incidence, prevalence</w:t>
      </w:r>
      <w:r w:rsidR="00DD5E0E" w:rsidRPr="00FD20FE">
        <w:rPr>
          <w:rFonts w:ascii="Times New Roman" w:hAnsi="Times New Roman" w:cs="Times New Roman"/>
        </w:rPr>
        <w:t>,</w:t>
      </w:r>
      <w:r w:rsidR="00B70972" w:rsidRPr="00FD20FE">
        <w:rPr>
          <w:rFonts w:ascii="Times New Roman" w:hAnsi="Times New Roman" w:cs="Times New Roman"/>
        </w:rPr>
        <w:t xml:space="preserve"> or deaths. </w:t>
      </w:r>
      <w:r w:rsidR="00CD0615" w:rsidRPr="00FD20FE">
        <w:rPr>
          <w:rFonts w:ascii="Times New Roman" w:hAnsi="Times New Roman" w:cs="Times New Roman"/>
        </w:rPr>
        <w:t>I</w:t>
      </w:r>
      <w:r w:rsidR="00B70972" w:rsidRPr="00FD20FE">
        <w:rPr>
          <w:rFonts w:ascii="Times New Roman" w:hAnsi="Times New Roman" w:cs="Times New Roman"/>
        </w:rPr>
        <w:t xml:space="preserve">t has no effect on SHUD incidence, </w:t>
      </w:r>
      <w:r w:rsidR="00CD0615" w:rsidRPr="00FD20FE">
        <w:rPr>
          <w:rFonts w:ascii="Times New Roman" w:hAnsi="Times New Roman" w:cs="Times New Roman"/>
        </w:rPr>
        <w:t xml:space="preserve">but </w:t>
      </w:r>
      <w:r w:rsidR="00DD5E0E" w:rsidRPr="00FD20FE">
        <w:rPr>
          <w:rFonts w:ascii="Times New Roman" w:hAnsi="Times New Roman" w:cs="Times New Roman"/>
        </w:rPr>
        <w:t>decreases heroin deaths and</w:t>
      </w:r>
      <w:r w:rsidR="00B70972" w:rsidRPr="00FD20FE">
        <w:rPr>
          <w:rFonts w:ascii="Times New Roman" w:hAnsi="Times New Roman" w:cs="Times New Roman"/>
        </w:rPr>
        <w:t xml:space="preserve"> increase</w:t>
      </w:r>
      <w:r w:rsidR="00DD5E0E" w:rsidRPr="00FD20FE">
        <w:rPr>
          <w:rFonts w:ascii="Times New Roman" w:hAnsi="Times New Roman" w:cs="Times New Roman"/>
        </w:rPr>
        <w:t>s</w:t>
      </w:r>
      <w:r w:rsidR="00B70972" w:rsidRPr="00FD20FE">
        <w:rPr>
          <w:rFonts w:ascii="Times New Roman" w:hAnsi="Times New Roman" w:cs="Times New Roman"/>
        </w:rPr>
        <w:t xml:space="preserve"> SHUD prevalence </w:t>
      </w:r>
      <w:r w:rsidR="00E478E2" w:rsidRPr="00FD20FE">
        <w:rPr>
          <w:rFonts w:ascii="Times New Roman" w:hAnsi="Times New Roman" w:cs="Times New Roman"/>
        </w:rPr>
        <w:t>because</w:t>
      </w:r>
      <w:r w:rsidR="00B70972" w:rsidRPr="00FD20FE">
        <w:rPr>
          <w:rFonts w:ascii="Times New Roman" w:hAnsi="Times New Roman" w:cs="Times New Roman"/>
        </w:rPr>
        <w:t xml:space="preserve"> fewer individuals </w:t>
      </w:r>
      <w:r w:rsidR="00DD5E0E" w:rsidRPr="00FD20FE">
        <w:rPr>
          <w:rFonts w:ascii="Times New Roman" w:hAnsi="Times New Roman" w:cs="Times New Roman"/>
        </w:rPr>
        <w:t xml:space="preserve">with SHUD </w:t>
      </w:r>
      <w:r w:rsidR="00B70972" w:rsidRPr="00FD20FE">
        <w:rPr>
          <w:rFonts w:ascii="Times New Roman" w:hAnsi="Times New Roman" w:cs="Times New Roman"/>
        </w:rPr>
        <w:t xml:space="preserve">die. </w:t>
      </w:r>
    </w:p>
    <w:p w14:paraId="471405BF" w14:textId="782CA207" w:rsidR="00DC72EA" w:rsidRPr="00FD20FE" w:rsidRDefault="002741A5" w:rsidP="008051FD">
      <w:pPr>
        <w:pStyle w:val="EndNoteBibliography"/>
        <w:rPr>
          <w:rFonts w:ascii="Times New Roman" w:hAnsi="Times New Roman" w:cs="Times New Roman"/>
        </w:rPr>
      </w:pPr>
      <w:r w:rsidRPr="00FD20FE">
        <w:rPr>
          <w:rFonts w:ascii="Times New Roman" w:hAnsi="Times New Roman" w:cs="Times New Roman"/>
        </w:rPr>
        <w:tab/>
      </w:r>
      <w:r w:rsidR="006C0593" w:rsidRPr="00FD20FE">
        <w:rPr>
          <w:rFonts w:ascii="Times New Roman" w:hAnsi="Times New Roman" w:cs="Times New Roman"/>
        </w:rPr>
        <w:t xml:space="preserve">The increased MAT </w:t>
      </w:r>
      <w:r w:rsidR="00CA0E48" w:rsidRPr="00FD20FE">
        <w:rPr>
          <w:rFonts w:ascii="Times New Roman" w:hAnsi="Times New Roman" w:cs="Times New Roman"/>
        </w:rPr>
        <w:t xml:space="preserve">availability </w:t>
      </w:r>
      <w:r w:rsidR="006C0593" w:rsidRPr="00FD20FE">
        <w:rPr>
          <w:rFonts w:ascii="Times New Roman" w:hAnsi="Times New Roman" w:cs="Times New Roman"/>
        </w:rPr>
        <w:t>policy</w:t>
      </w:r>
      <w:r w:rsidR="00F03742" w:rsidRPr="00FD20FE">
        <w:rPr>
          <w:rFonts w:ascii="Times New Roman" w:hAnsi="Times New Roman" w:cs="Times New Roman"/>
        </w:rPr>
        <w:t xml:space="preserve"> </w:t>
      </w:r>
      <w:r w:rsidR="006C0593" w:rsidRPr="00FD20FE">
        <w:rPr>
          <w:rFonts w:ascii="Times New Roman" w:hAnsi="Times New Roman" w:cs="Times New Roman"/>
        </w:rPr>
        <w:t>(</w:t>
      </w:r>
      <w:r w:rsidR="00A54A6E">
        <w:rPr>
          <w:rFonts w:ascii="Times New Roman" w:hAnsi="Times New Roman" w:cs="Times New Roman"/>
        </w:rPr>
        <w:t xml:space="preserve">Figure </w:t>
      </w:r>
      <w:r w:rsidR="00B74028">
        <w:rPr>
          <w:rFonts w:ascii="Times New Roman" w:hAnsi="Times New Roman" w:cs="Times New Roman"/>
        </w:rPr>
        <w:t xml:space="preserve">L, </w:t>
      </w:r>
      <w:r w:rsidR="006C4EA6" w:rsidRPr="00FD20FE">
        <w:rPr>
          <w:rFonts w:ascii="Times New Roman" w:hAnsi="Times New Roman" w:cs="Times New Roman"/>
        </w:rPr>
        <w:t>i)</w:t>
      </w:r>
      <w:r w:rsidR="00560ACF" w:rsidRPr="00FD20FE">
        <w:rPr>
          <w:rFonts w:ascii="Times New Roman" w:hAnsi="Times New Roman" w:cs="Times New Roman"/>
        </w:rPr>
        <w:t xml:space="preserve"> has a negligible effect on SOUD incidence, but </w:t>
      </w:r>
      <w:r w:rsidR="00CA0E48" w:rsidRPr="00FD20FE">
        <w:rPr>
          <w:rFonts w:ascii="Times New Roman" w:hAnsi="Times New Roman" w:cs="Times New Roman"/>
        </w:rPr>
        <w:t>reduces</w:t>
      </w:r>
      <w:r w:rsidR="00560ACF" w:rsidRPr="00FD20FE">
        <w:rPr>
          <w:rFonts w:ascii="Times New Roman" w:hAnsi="Times New Roman" w:cs="Times New Roman"/>
        </w:rPr>
        <w:t xml:space="preserve"> SHUD incidence </w:t>
      </w:r>
      <w:r w:rsidR="00DC72EA" w:rsidRPr="00FD20FE">
        <w:rPr>
          <w:rFonts w:ascii="Times New Roman" w:hAnsi="Times New Roman" w:cs="Times New Roman"/>
        </w:rPr>
        <w:t xml:space="preserve">relative to the status quo </w:t>
      </w:r>
      <w:r w:rsidR="00560ACF" w:rsidRPr="00FD20FE">
        <w:rPr>
          <w:rFonts w:ascii="Times New Roman" w:hAnsi="Times New Roman" w:cs="Times New Roman"/>
        </w:rPr>
        <w:t>as individuals opt for MAT</w:t>
      </w:r>
      <w:r w:rsidR="00DC72EA" w:rsidRPr="00FD20FE">
        <w:rPr>
          <w:rFonts w:ascii="Times New Roman" w:hAnsi="Times New Roman" w:cs="Times New Roman"/>
        </w:rPr>
        <w:t>—</w:t>
      </w:r>
      <w:r w:rsidR="00DC72EA" w:rsidRPr="00FD20FE">
        <w:rPr>
          <w:rFonts w:ascii="Times New Roman" w:hAnsi="Times New Roman" w:cs="Times New Roman"/>
        </w:rPr>
        <w:lastRenderedPageBreak/>
        <w:t xml:space="preserve">first dramatically, but the gap between the MAT policy and status quo attenuates as individuals </w:t>
      </w:r>
      <w:r w:rsidR="0076017F" w:rsidRPr="00FD20FE">
        <w:rPr>
          <w:rFonts w:ascii="Times New Roman" w:hAnsi="Times New Roman" w:cs="Times New Roman"/>
        </w:rPr>
        <w:t xml:space="preserve">with SHUD </w:t>
      </w:r>
      <w:r w:rsidR="00DC72EA" w:rsidRPr="00FD20FE">
        <w:rPr>
          <w:rFonts w:ascii="Times New Roman" w:hAnsi="Times New Roman" w:cs="Times New Roman"/>
        </w:rPr>
        <w:t>enrolled in</w:t>
      </w:r>
      <w:r w:rsidR="0076017F" w:rsidRPr="00FD20FE">
        <w:rPr>
          <w:rFonts w:ascii="Times New Roman" w:hAnsi="Times New Roman" w:cs="Times New Roman"/>
        </w:rPr>
        <w:t xml:space="preserve"> MAT</w:t>
      </w:r>
      <w:r w:rsidR="00DC72EA" w:rsidRPr="00FD20FE">
        <w:rPr>
          <w:rFonts w:ascii="Times New Roman" w:hAnsi="Times New Roman" w:cs="Times New Roman"/>
        </w:rPr>
        <w:t xml:space="preserve"> avoid death, then increases again as some desist heroin use</w:t>
      </w:r>
      <w:r w:rsidR="00317A24" w:rsidRPr="00FD20FE">
        <w:rPr>
          <w:rFonts w:ascii="Times New Roman" w:hAnsi="Times New Roman" w:cs="Times New Roman"/>
        </w:rPr>
        <w:t>.</w:t>
      </w:r>
      <w:r w:rsidR="00B73AC4" w:rsidRPr="00FD20FE">
        <w:rPr>
          <w:rFonts w:ascii="Times New Roman" w:hAnsi="Times New Roman" w:cs="Times New Roman"/>
        </w:rPr>
        <w:t xml:space="preserve"> </w:t>
      </w:r>
      <w:r w:rsidR="0076017F" w:rsidRPr="00FD20FE">
        <w:rPr>
          <w:rFonts w:ascii="Times New Roman" w:hAnsi="Times New Roman" w:cs="Times New Roman"/>
        </w:rPr>
        <w:t>S</w:t>
      </w:r>
      <w:r w:rsidR="00B73AC4" w:rsidRPr="00FD20FE">
        <w:rPr>
          <w:rFonts w:ascii="Times New Roman" w:hAnsi="Times New Roman" w:cs="Times New Roman"/>
        </w:rPr>
        <w:t xml:space="preserve">ince MAT reduces risk of death but also increases chance of recovery, </w:t>
      </w:r>
      <w:r w:rsidR="0076017F" w:rsidRPr="00FD20FE">
        <w:rPr>
          <w:rFonts w:ascii="Times New Roman" w:hAnsi="Times New Roman" w:cs="Times New Roman"/>
        </w:rPr>
        <w:t>SOUD prevalence relative to the status quo</w:t>
      </w:r>
      <w:r w:rsidR="009D2994" w:rsidRPr="00FD20FE">
        <w:rPr>
          <w:rFonts w:ascii="Times New Roman" w:hAnsi="Times New Roman" w:cs="Times New Roman"/>
        </w:rPr>
        <w:t xml:space="preserve"> initial</w:t>
      </w:r>
      <w:r w:rsidR="0076017F" w:rsidRPr="00FD20FE">
        <w:rPr>
          <w:rFonts w:ascii="Times New Roman" w:hAnsi="Times New Roman" w:cs="Times New Roman"/>
        </w:rPr>
        <w:t>ly</w:t>
      </w:r>
      <w:r w:rsidR="009D2994" w:rsidRPr="00FD20FE">
        <w:rPr>
          <w:rFonts w:ascii="Times New Roman" w:hAnsi="Times New Roman" w:cs="Times New Roman"/>
        </w:rPr>
        <w:t xml:space="preserve"> increase</w:t>
      </w:r>
      <w:r w:rsidR="0076017F" w:rsidRPr="00FD20FE">
        <w:rPr>
          <w:rFonts w:ascii="Times New Roman" w:hAnsi="Times New Roman" w:cs="Times New Roman"/>
        </w:rPr>
        <w:t>s</w:t>
      </w:r>
      <w:r w:rsidR="009D2994" w:rsidRPr="00FD20FE">
        <w:rPr>
          <w:rFonts w:ascii="Times New Roman" w:hAnsi="Times New Roman" w:cs="Times New Roman"/>
        </w:rPr>
        <w:t xml:space="preserve"> </w:t>
      </w:r>
      <w:r w:rsidR="0076017F" w:rsidRPr="00FD20FE">
        <w:rPr>
          <w:rFonts w:ascii="Times New Roman" w:hAnsi="Times New Roman" w:cs="Times New Roman"/>
        </w:rPr>
        <w:t>but then decreases</w:t>
      </w:r>
      <w:r w:rsidR="009D2994" w:rsidRPr="00FD20FE">
        <w:rPr>
          <w:rFonts w:ascii="Times New Roman" w:hAnsi="Times New Roman" w:cs="Times New Roman"/>
        </w:rPr>
        <w:t>. SHUD prevalence is consistently lower than the status quo and the gap continues to decrease.</w:t>
      </w:r>
      <w:r w:rsidR="00DC72EA" w:rsidRPr="00FD20FE">
        <w:rPr>
          <w:rFonts w:ascii="Times New Roman" w:hAnsi="Times New Roman" w:cs="Times New Roman"/>
        </w:rPr>
        <w:t xml:space="preserve"> The net impact of this policy on deaths is consistent reduction relative to the status quo.</w:t>
      </w:r>
    </w:p>
    <w:p w14:paraId="172ADE60" w14:textId="55747C58" w:rsidR="002741A5" w:rsidRPr="00FD20FE" w:rsidRDefault="00DC72EA" w:rsidP="008051FD">
      <w:pPr>
        <w:pStyle w:val="EndNoteBibliography"/>
        <w:rPr>
          <w:rFonts w:ascii="Times New Roman" w:hAnsi="Times New Roman" w:cs="Times New Roman"/>
        </w:rPr>
      </w:pPr>
      <w:r w:rsidRPr="00FD20FE">
        <w:rPr>
          <w:rFonts w:ascii="Times New Roman" w:hAnsi="Times New Roman" w:cs="Times New Roman"/>
        </w:rPr>
        <w:tab/>
        <w:t xml:space="preserve">The psychosocial intervention policy </w:t>
      </w:r>
      <w:r w:rsidR="00EF773B" w:rsidRPr="00FD20FE">
        <w:rPr>
          <w:rFonts w:ascii="Times New Roman" w:hAnsi="Times New Roman" w:cs="Times New Roman"/>
        </w:rPr>
        <w:t>(</w:t>
      </w:r>
      <w:r w:rsidR="00A54A6E">
        <w:rPr>
          <w:rFonts w:ascii="Times New Roman" w:hAnsi="Times New Roman" w:cs="Times New Roman"/>
        </w:rPr>
        <w:t xml:space="preserve">Figure </w:t>
      </w:r>
      <w:r w:rsidR="00B74028">
        <w:rPr>
          <w:rFonts w:ascii="Times New Roman" w:hAnsi="Times New Roman" w:cs="Times New Roman"/>
        </w:rPr>
        <w:t xml:space="preserve">L, </w:t>
      </w:r>
      <w:r w:rsidR="006C4EA6" w:rsidRPr="00FD20FE">
        <w:rPr>
          <w:rFonts w:ascii="Times New Roman" w:hAnsi="Times New Roman" w:cs="Times New Roman"/>
        </w:rPr>
        <w:t>j</w:t>
      </w:r>
      <w:r w:rsidR="00EF773B" w:rsidRPr="00FD20FE">
        <w:rPr>
          <w:rFonts w:ascii="Times New Roman" w:hAnsi="Times New Roman" w:cs="Times New Roman"/>
        </w:rPr>
        <w:t xml:space="preserve">) </w:t>
      </w:r>
      <w:r w:rsidRPr="00FD20FE">
        <w:rPr>
          <w:rFonts w:ascii="Times New Roman" w:hAnsi="Times New Roman" w:cs="Times New Roman"/>
        </w:rPr>
        <w:t xml:space="preserve">has a negligible effect on SOUD incidence </w:t>
      </w:r>
      <w:r w:rsidR="0076017F" w:rsidRPr="00FD20FE">
        <w:rPr>
          <w:rFonts w:ascii="Times New Roman" w:hAnsi="Times New Roman" w:cs="Times New Roman"/>
        </w:rPr>
        <w:t xml:space="preserve">but </w:t>
      </w:r>
      <w:r w:rsidRPr="00FD20FE">
        <w:rPr>
          <w:rFonts w:ascii="Times New Roman" w:hAnsi="Times New Roman" w:cs="Times New Roman"/>
        </w:rPr>
        <w:t>decreases SOUD prevalence and deaths as desistance increases among individuals</w:t>
      </w:r>
      <w:r w:rsidR="0076017F" w:rsidRPr="00FD20FE">
        <w:rPr>
          <w:rFonts w:ascii="Times New Roman" w:hAnsi="Times New Roman" w:cs="Times New Roman"/>
        </w:rPr>
        <w:t xml:space="preserve"> with SOUD</w:t>
      </w:r>
      <w:r w:rsidRPr="00FD20FE">
        <w:rPr>
          <w:rFonts w:ascii="Times New Roman" w:hAnsi="Times New Roman" w:cs="Times New Roman"/>
        </w:rPr>
        <w:t xml:space="preserve">. SHUD incidence, prevalence, and deaths are lowered relative to the status quo </w:t>
      </w:r>
      <w:r w:rsidR="00E478E2" w:rsidRPr="00FD20FE">
        <w:rPr>
          <w:rFonts w:ascii="Times New Roman" w:hAnsi="Times New Roman" w:cs="Times New Roman"/>
        </w:rPr>
        <w:t>because</w:t>
      </w:r>
      <w:r w:rsidRPr="00FD20FE">
        <w:rPr>
          <w:rFonts w:ascii="Times New Roman" w:hAnsi="Times New Roman" w:cs="Times New Roman"/>
        </w:rPr>
        <w:t xml:space="preserve"> SOUD prevalence decrease</w:t>
      </w:r>
      <w:r w:rsidR="0076017F" w:rsidRPr="00FD20FE">
        <w:rPr>
          <w:rFonts w:ascii="Times New Roman" w:hAnsi="Times New Roman" w:cs="Times New Roman"/>
        </w:rPr>
        <w:t>s</w:t>
      </w:r>
      <w:r w:rsidRPr="00FD20FE">
        <w:rPr>
          <w:rFonts w:ascii="Times New Roman" w:hAnsi="Times New Roman" w:cs="Times New Roman"/>
        </w:rPr>
        <w:t>.</w:t>
      </w:r>
      <w:r w:rsidR="008D3524" w:rsidRPr="00FD20FE">
        <w:rPr>
          <w:rFonts w:ascii="Times New Roman" w:hAnsi="Times New Roman" w:cs="Times New Roman"/>
        </w:rPr>
        <w:t xml:space="preserve"> </w:t>
      </w:r>
    </w:p>
    <w:p w14:paraId="7E2B3A28" w14:textId="77777777" w:rsidR="00816BA0" w:rsidRPr="00FD20FE" w:rsidRDefault="00816BA0" w:rsidP="008051FD">
      <w:pPr>
        <w:keepNext/>
        <w:outlineLvl w:val="0"/>
        <w:rPr>
          <w:rFonts w:cs="Times New Roman"/>
          <w:b/>
        </w:rPr>
      </w:pPr>
    </w:p>
    <w:p w14:paraId="2728CB6A" w14:textId="5C7C6A34" w:rsidR="00581EC9" w:rsidRPr="00FD20FE" w:rsidRDefault="00581EC9" w:rsidP="008051FD">
      <w:pPr>
        <w:keepNext/>
        <w:outlineLvl w:val="0"/>
        <w:rPr>
          <w:rFonts w:cs="Times New Roman"/>
        </w:rPr>
      </w:pPr>
      <w:r w:rsidRPr="00FD20FE">
        <w:rPr>
          <w:rFonts w:cs="Times New Roman"/>
          <w:b/>
        </w:rPr>
        <w:t>S2.3 Variation in Policy Effects across Base Case Models</w:t>
      </w:r>
    </w:p>
    <w:p w14:paraId="63105BA6" w14:textId="45980E73" w:rsidR="00581EC9" w:rsidRPr="00FD20FE" w:rsidRDefault="00581EC9" w:rsidP="008051FD">
      <w:pPr>
        <w:pStyle w:val="EndNoteBibliography"/>
        <w:rPr>
          <w:rFonts w:ascii="Times New Roman" w:hAnsi="Times New Roman" w:cs="Times New Roman"/>
        </w:rPr>
      </w:pPr>
      <w:r w:rsidRPr="00FD20FE">
        <w:rPr>
          <w:rFonts w:ascii="Times New Roman" w:hAnsi="Times New Roman" w:cs="Times New Roman"/>
        </w:rPr>
        <w:tab/>
      </w:r>
      <w:r w:rsidR="005B1DA2">
        <w:rPr>
          <w:rFonts w:ascii="Times New Roman" w:hAnsi="Times New Roman" w:cs="Times New Roman"/>
        </w:rPr>
        <w:t xml:space="preserve">Figure </w:t>
      </w:r>
      <w:r w:rsidR="00B74028">
        <w:rPr>
          <w:rFonts w:ascii="Times New Roman" w:hAnsi="Times New Roman" w:cs="Times New Roman"/>
        </w:rPr>
        <w:t>M</w:t>
      </w:r>
      <w:r w:rsidRPr="00FD20FE">
        <w:rPr>
          <w:rFonts w:ascii="Times New Roman" w:hAnsi="Times New Roman" w:cs="Times New Roman"/>
        </w:rPr>
        <w:t xml:space="preserve"> details for each policy the distribution of effects over </w:t>
      </w:r>
      <w:r w:rsidR="00221AD8" w:rsidRPr="00FD20FE">
        <w:rPr>
          <w:rFonts w:ascii="Times New Roman" w:hAnsi="Times New Roman" w:cs="Times New Roman"/>
        </w:rPr>
        <w:t>ten</w:t>
      </w:r>
      <w:r w:rsidRPr="00FD20FE">
        <w:rPr>
          <w:rFonts w:ascii="Times New Roman" w:hAnsi="Times New Roman" w:cs="Times New Roman"/>
        </w:rPr>
        <w:t xml:space="preserve"> years across the </w:t>
      </w:r>
      <w:r w:rsidR="00221AD8" w:rsidRPr="00FD20FE">
        <w:rPr>
          <w:rFonts w:ascii="Times New Roman" w:hAnsi="Times New Roman" w:cs="Times New Roman"/>
        </w:rPr>
        <w:t>ten</w:t>
      </w:r>
      <w:r w:rsidRPr="00FD20FE">
        <w:rPr>
          <w:rFonts w:ascii="Times New Roman" w:hAnsi="Times New Roman" w:cs="Times New Roman"/>
        </w:rPr>
        <w:t xml:space="preserve"> base case parameter sets. The top row shows incidence of SOUD (left) and SHUD (right). The middle row shows prevalence of SOUD (left) and SHUD (right). The bottom row shows addiction-related deaths from SOUD (left), SHUD (middle), and in total (right). Overall, the SOUD and SHUD trends across the </w:t>
      </w:r>
      <w:r w:rsidR="00221AD8" w:rsidRPr="00FD20FE">
        <w:rPr>
          <w:rFonts w:ascii="Times New Roman" w:hAnsi="Times New Roman" w:cs="Times New Roman"/>
        </w:rPr>
        <w:t>ten</w:t>
      </w:r>
      <w:r w:rsidRPr="00FD20FE">
        <w:rPr>
          <w:rFonts w:ascii="Times New Roman" w:hAnsi="Times New Roman" w:cs="Times New Roman"/>
        </w:rPr>
        <w:t xml:space="preserve"> base case models are in the same direction. However, the overall net effect of a policy on opioid deaths may be positive or negative, depending on the parameter set. For example, </w:t>
      </w:r>
      <w:r w:rsidR="005B1DA2">
        <w:rPr>
          <w:rFonts w:ascii="Times New Roman" w:hAnsi="Times New Roman" w:cs="Times New Roman"/>
        </w:rPr>
        <w:t xml:space="preserve">Figure </w:t>
      </w:r>
      <w:r w:rsidR="00B74028">
        <w:rPr>
          <w:rFonts w:ascii="Times New Roman" w:hAnsi="Times New Roman" w:cs="Times New Roman"/>
        </w:rPr>
        <w:t xml:space="preserve">M, </w:t>
      </w:r>
      <w:r w:rsidRPr="00FD20FE">
        <w:rPr>
          <w:rFonts w:ascii="Times New Roman" w:hAnsi="Times New Roman" w:cs="Times New Roman"/>
        </w:rPr>
        <w:t>d illustrates the effect of the drug rescheduling policy. The panel in the bottom right shows monthly opioid-related deaths relative to the status quo. For base case model 4, we assume lower probability of escalating to SHUD when diverted pills are scarce compared to base case model 1 (reference case). It is reasonable to expect that a policy that reduces the opioid supply would result in fewer deaths if the constrained supply were less likely to result in escalation to SHUD. Conversely, in base case model 2, we assumed a higher mortality risk for SHUD, compared to model 1; thus, a policy that reduces pill supply and prompts escalation to SHUD will cause greater opioid-related deaths for model 2 than for model 1.</w:t>
      </w:r>
    </w:p>
    <w:p w14:paraId="5B63177A" w14:textId="77777777" w:rsidR="00816BA0" w:rsidRPr="00FD20FE" w:rsidRDefault="00816BA0" w:rsidP="008051FD">
      <w:pPr>
        <w:pStyle w:val="EndNoteBibliography"/>
        <w:keepNext/>
        <w:rPr>
          <w:rFonts w:ascii="Times New Roman" w:hAnsi="Times New Roman" w:cs="Times New Roman"/>
          <w:b/>
        </w:rPr>
      </w:pPr>
    </w:p>
    <w:p w14:paraId="77F0209F" w14:textId="1475319F" w:rsidR="004E243F" w:rsidRPr="00FD20FE" w:rsidRDefault="00581EC9" w:rsidP="008051FD">
      <w:pPr>
        <w:pStyle w:val="EndNoteBibliography"/>
        <w:keepNext/>
        <w:rPr>
          <w:rFonts w:ascii="Times New Roman" w:hAnsi="Times New Roman" w:cs="Times New Roman"/>
          <w:b/>
        </w:rPr>
      </w:pPr>
      <w:r w:rsidRPr="00FD20FE">
        <w:rPr>
          <w:rFonts w:ascii="Times New Roman" w:hAnsi="Times New Roman" w:cs="Times New Roman"/>
          <w:b/>
        </w:rPr>
        <w:t>S2.4</w:t>
      </w:r>
      <w:r w:rsidR="004E243F" w:rsidRPr="00FD20FE">
        <w:rPr>
          <w:rFonts w:ascii="Times New Roman" w:hAnsi="Times New Roman" w:cs="Times New Roman"/>
          <w:b/>
        </w:rPr>
        <w:t xml:space="preserve"> Combined Intervention Results</w:t>
      </w:r>
    </w:p>
    <w:p w14:paraId="1E22EF58" w14:textId="4292F405" w:rsidR="005A0F03" w:rsidRPr="00FD20FE" w:rsidRDefault="004E243F" w:rsidP="008051FD">
      <w:pPr>
        <w:pStyle w:val="EndNoteBibliography"/>
        <w:rPr>
          <w:rFonts w:ascii="Times New Roman" w:hAnsi="Times New Roman" w:cs="Times New Roman"/>
        </w:rPr>
      </w:pPr>
      <w:r w:rsidRPr="00FD20FE">
        <w:rPr>
          <w:rFonts w:ascii="Times New Roman" w:hAnsi="Times New Roman" w:cs="Times New Roman"/>
        </w:rPr>
        <w:tab/>
        <w:t>We evaluated the impact of several combined</w:t>
      </w:r>
      <w:r w:rsidR="003E7999" w:rsidRPr="00FD20FE">
        <w:rPr>
          <w:rFonts w:ascii="Times New Roman" w:hAnsi="Times New Roman" w:cs="Times New Roman"/>
        </w:rPr>
        <w:t xml:space="preserve"> interventions on each of the ten</w:t>
      </w:r>
      <w:r w:rsidRPr="00FD20FE">
        <w:rPr>
          <w:rFonts w:ascii="Times New Roman" w:hAnsi="Times New Roman" w:cs="Times New Roman"/>
        </w:rPr>
        <w:t xml:space="preserve"> model parameter sets over five and ten years.</w:t>
      </w:r>
      <w:r w:rsidR="00E970AA" w:rsidRPr="00FD20FE">
        <w:rPr>
          <w:rFonts w:ascii="Times New Roman" w:hAnsi="Times New Roman" w:cs="Times New Roman"/>
        </w:rPr>
        <w:t xml:space="preserve"> </w:t>
      </w:r>
      <w:r w:rsidR="005A0F03" w:rsidRPr="00FD20FE">
        <w:rPr>
          <w:rFonts w:ascii="Times New Roman" w:hAnsi="Times New Roman" w:cs="Times New Roman"/>
        </w:rPr>
        <w:t xml:space="preserve">We tested the potential to mitigate harmful effects from the reduced prescribing, drug rescheduling, and PMP policies by combining them with the four uniformly beneficial policies (naloxone availability, needle exchange, MAT, and psychosocial treatment). </w:t>
      </w:r>
      <w:r w:rsidR="00B5754D" w:rsidRPr="00FD20FE">
        <w:rPr>
          <w:rFonts w:ascii="Times New Roman" w:hAnsi="Times New Roman" w:cs="Times New Roman"/>
        </w:rPr>
        <w:t>Table</w:t>
      </w:r>
      <w:r w:rsidR="003B54E9" w:rsidRPr="00FD20FE">
        <w:rPr>
          <w:rFonts w:ascii="Times New Roman" w:hAnsi="Times New Roman" w:cs="Times New Roman"/>
        </w:rPr>
        <w:t>s</w:t>
      </w:r>
      <w:r w:rsidR="00362AA6">
        <w:rPr>
          <w:rFonts w:ascii="Times New Roman" w:hAnsi="Times New Roman" w:cs="Times New Roman"/>
        </w:rPr>
        <w:t xml:space="preserve"> G</w:t>
      </w:r>
      <w:r w:rsidR="00EE1A73" w:rsidRPr="00FD20FE">
        <w:rPr>
          <w:rFonts w:ascii="Times New Roman" w:hAnsi="Times New Roman" w:cs="Times New Roman"/>
        </w:rPr>
        <w:t xml:space="preserve"> and </w:t>
      </w:r>
      <w:r w:rsidR="00362AA6">
        <w:rPr>
          <w:rFonts w:ascii="Times New Roman" w:hAnsi="Times New Roman" w:cs="Times New Roman"/>
        </w:rPr>
        <w:t>I</w:t>
      </w:r>
      <w:r w:rsidRPr="00FD20FE">
        <w:rPr>
          <w:rFonts w:ascii="Times New Roman" w:hAnsi="Times New Roman" w:cs="Times New Roman"/>
        </w:rPr>
        <w:t xml:space="preserve"> summarize the mean, minimum, and maximum results relative to </w:t>
      </w:r>
      <w:r w:rsidR="000423B8" w:rsidRPr="00FD20FE">
        <w:rPr>
          <w:rFonts w:ascii="Times New Roman" w:hAnsi="Times New Roman" w:cs="Times New Roman"/>
        </w:rPr>
        <w:t xml:space="preserve">the </w:t>
      </w:r>
      <w:r w:rsidRPr="00FD20FE">
        <w:rPr>
          <w:rFonts w:ascii="Times New Roman" w:hAnsi="Times New Roman" w:cs="Times New Roman"/>
        </w:rPr>
        <w:t>status quo on change in LYs, QALYs, pill addiction-related deaths, heroin addiction-related deaths, opioid addiction-related deaths, and percent of total population holding a prescription over five and ten years, respectively.</w:t>
      </w:r>
      <w:r w:rsidR="00B32672" w:rsidRPr="00FD20FE">
        <w:rPr>
          <w:rFonts w:ascii="Times New Roman" w:hAnsi="Times New Roman" w:cs="Times New Roman"/>
        </w:rPr>
        <w:t xml:space="preserve"> </w:t>
      </w:r>
    </w:p>
    <w:p w14:paraId="111219D6" w14:textId="6448CC62" w:rsidR="005A0F03" w:rsidRPr="00FD20FE" w:rsidRDefault="005A0F03" w:rsidP="008051FD">
      <w:pPr>
        <w:pStyle w:val="EndNoteBibliography"/>
        <w:ind w:firstLine="720"/>
        <w:rPr>
          <w:rFonts w:ascii="Times New Roman" w:hAnsi="Times New Roman" w:cs="Times New Roman"/>
        </w:rPr>
      </w:pPr>
      <w:r w:rsidRPr="00FD20FE">
        <w:rPr>
          <w:rFonts w:ascii="Times New Roman" w:hAnsi="Times New Roman" w:cs="Times New Roman"/>
        </w:rPr>
        <w:t xml:space="preserve">For the drug rescheduling and PMP interventions, the addition of naloxone, MAT, needle exchange, or psychosocial treatment policies still results in more addiction-related deaths and fewer LYs over five years compared to the status quo. We considered an “all prescribing” policy in which the reduced acute pain, transitioning pain, and chronic pain prescribing policies are implemented simultaneously. Compared to the status quo, this combined policy leads to </w:t>
      </w:r>
      <w:r w:rsidR="00ED2FBD" w:rsidRPr="00FD20FE">
        <w:rPr>
          <w:rFonts w:ascii="Times New Roman" w:hAnsi="Times New Roman" w:cs="Times New Roman"/>
        </w:rPr>
        <w:t>more</w:t>
      </w:r>
      <w:r w:rsidRPr="00FD20FE">
        <w:rPr>
          <w:rFonts w:ascii="Times New Roman" w:hAnsi="Times New Roman" w:cs="Times New Roman"/>
        </w:rPr>
        <w:t xml:space="preserve"> LYs and </w:t>
      </w:r>
      <w:r w:rsidR="00ED2FBD" w:rsidRPr="00FD20FE">
        <w:rPr>
          <w:rFonts w:ascii="Times New Roman" w:hAnsi="Times New Roman" w:cs="Times New Roman"/>
        </w:rPr>
        <w:t xml:space="preserve">fewer QALYs, but </w:t>
      </w:r>
      <w:r w:rsidR="000B1B14" w:rsidRPr="00FD20FE">
        <w:rPr>
          <w:rFonts w:ascii="Times New Roman" w:hAnsi="Times New Roman" w:cs="Times New Roman"/>
        </w:rPr>
        <w:t xml:space="preserve">a </w:t>
      </w:r>
      <w:r w:rsidR="00ED2FBD" w:rsidRPr="00FD20FE">
        <w:rPr>
          <w:rFonts w:ascii="Times New Roman" w:hAnsi="Times New Roman" w:cs="Times New Roman"/>
        </w:rPr>
        <w:t>negli</w:t>
      </w:r>
      <w:r w:rsidR="00B74FD8" w:rsidRPr="00FD20FE">
        <w:rPr>
          <w:rFonts w:ascii="Times New Roman" w:hAnsi="Times New Roman" w:cs="Times New Roman"/>
        </w:rPr>
        <w:t>gi</w:t>
      </w:r>
      <w:r w:rsidR="00ED2FBD" w:rsidRPr="00FD20FE">
        <w:rPr>
          <w:rFonts w:ascii="Times New Roman" w:hAnsi="Times New Roman" w:cs="Times New Roman"/>
        </w:rPr>
        <w:t xml:space="preserve">ble change </w:t>
      </w:r>
      <w:r w:rsidRPr="00FD20FE">
        <w:rPr>
          <w:rFonts w:ascii="Times New Roman" w:hAnsi="Times New Roman" w:cs="Times New Roman"/>
        </w:rPr>
        <w:t>in total deaths</w:t>
      </w:r>
      <w:r w:rsidR="00915140">
        <w:rPr>
          <w:rFonts w:ascii="Times New Roman" w:hAnsi="Times New Roman" w:cs="Times New Roman"/>
        </w:rPr>
        <w:t xml:space="preserve"> over five years</w:t>
      </w:r>
      <w:r w:rsidRPr="00FD20FE">
        <w:rPr>
          <w:rFonts w:ascii="Times New Roman" w:hAnsi="Times New Roman" w:cs="Times New Roman"/>
        </w:rPr>
        <w:t xml:space="preserve">. The individual addition of naloxone availability, needle exchange, MAT, and psychosocial treatment to the all prescribing policy produces more LYs and averts more deaths than the all prescribing strategy alone, </w:t>
      </w:r>
      <w:r w:rsidR="00ED2FBD" w:rsidRPr="00FD20FE">
        <w:rPr>
          <w:rFonts w:ascii="Times New Roman" w:hAnsi="Times New Roman" w:cs="Times New Roman"/>
        </w:rPr>
        <w:t>and</w:t>
      </w:r>
      <w:r w:rsidRPr="00FD20FE">
        <w:rPr>
          <w:rFonts w:ascii="Times New Roman" w:hAnsi="Times New Roman" w:cs="Times New Roman"/>
        </w:rPr>
        <w:t xml:space="preserve"> the QALY gains generated by </w:t>
      </w:r>
      <w:r w:rsidR="00D965E3">
        <w:rPr>
          <w:rFonts w:ascii="Times New Roman" w:hAnsi="Times New Roman" w:cs="Times New Roman"/>
        </w:rPr>
        <w:t>pairing with the expanded naloxone availability</w:t>
      </w:r>
      <w:r w:rsidRPr="00FD20FE">
        <w:rPr>
          <w:rFonts w:ascii="Times New Roman" w:hAnsi="Times New Roman" w:cs="Times New Roman"/>
        </w:rPr>
        <w:t xml:space="preserve"> </w:t>
      </w:r>
      <w:r w:rsidR="00D965E3">
        <w:rPr>
          <w:rFonts w:ascii="Times New Roman" w:hAnsi="Times New Roman" w:cs="Times New Roman"/>
        </w:rPr>
        <w:t xml:space="preserve">or </w:t>
      </w:r>
      <w:r w:rsidR="00D965E3">
        <w:rPr>
          <w:rFonts w:ascii="Times New Roman" w:hAnsi="Times New Roman" w:cs="Times New Roman"/>
        </w:rPr>
        <w:lastRenderedPageBreak/>
        <w:t xml:space="preserve">MAT interventions </w:t>
      </w:r>
      <w:r w:rsidRPr="00FD20FE">
        <w:rPr>
          <w:rFonts w:ascii="Times New Roman" w:hAnsi="Times New Roman" w:cs="Times New Roman"/>
        </w:rPr>
        <w:t>are enough to counterbalance the QALY loss from the all prescribing intervention.</w:t>
      </w:r>
      <w:r w:rsidR="00E346BC" w:rsidRPr="00FD20FE">
        <w:rPr>
          <w:rFonts w:ascii="Times New Roman" w:hAnsi="Times New Roman" w:cs="Times New Roman"/>
        </w:rPr>
        <w:t xml:space="preserve"> </w:t>
      </w:r>
    </w:p>
    <w:p w14:paraId="52206A99" w14:textId="2627A398" w:rsidR="004E243F" w:rsidRPr="00FD20FE" w:rsidRDefault="00E66FC1" w:rsidP="008051FD">
      <w:pPr>
        <w:pStyle w:val="EndNoteBibliography"/>
        <w:ind w:firstLine="720"/>
        <w:rPr>
          <w:rFonts w:ascii="Times New Roman" w:hAnsi="Times New Roman" w:cs="Times New Roman"/>
        </w:rPr>
      </w:pPr>
      <w:r w:rsidRPr="00FD20FE">
        <w:rPr>
          <w:rFonts w:ascii="Times New Roman" w:hAnsi="Times New Roman" w:cs="Times New Roman"/>
        </w:rPr>
        <w:t>The combination of policies resulted in nearly additive LYs, QALYs, and total opioid deaths. The combination of policies resulted in fewer pill deaths avoided than that for the sum of the individual policies. This is because the same life cannot be saved twice (e.g., drug rescheduling reduces pill addiction, which means there are fewer addicts to be sa</w:t>
      </w:r>
      <w:r w:rsidR="00E56970" w:rsidRPr="00FD20FE">
        <w:rPr>
          <w:rFonts w:ascii="Times New Roman" w:hAnsi="Times New Roman" w:cs="Times New Roman"/>
        </w:rPr>
        <w:t xml:space="preserve">ved by the naloxone strategy). </w:t>
      </w:r>
      <w:r w:rsidRPr="00FD20FE">
        <w:rPr>
          <w:rFonts w:ascii="Times New Roman" w:hAnsi="Times New Roman" w:cs="Times New Roman"/>
        </w:rPr>
        <w:t xml:space="preserve">Conversely, combining a policy that mitigates mortality impact </w:t>
      </w:r>
      <w:r w:rsidR="00497C72" w:rsidRPr="00FD20FE">
        <w:rPr>
          <w:rFonts w:ascii="Times New Roman" w:hAnsi="Times New Roman" w:cs="Times New Roman"/>
        </w:rPr>
        <w:t>(e.g., naloxone availability) with</w:t>
      </w:r>
      <w:r w:rsidRPr="00FD20FE">
        <w:rPr>
          <w:rFonts w:ascii="Times New Roman" w:hAnsi="Times New Roman" w:cs="Times New Roman"/>
        </w:rPr>
        <w:t xml:space="preserve"> a policy that increases heroin usage</w:t>
      </w:r>
      <w:r w:rsidR="00AF3152" w:rsidRPr="00FD20FE">
        <w:rPr>
          <w:rFonts w:ascii="Times New Roman" w:hAnsi="Times New Roman" w:cs="Times New Roman"/>
        </w:rPr>
        <w:t>, at least in the short term</w:t>
      </w:r>
      <w:r w:rsidRPr="00FD20FE">
        <w:rPr>
          <w:rFonts w:ascii="Times New Roman" w:hAnsi="Times New Roman" w:cs="Times New Roman"/>
        </w:rPr>
        <w:t xml:space="preserve"> </w:t>
      </w:r>
      <w:r w:rsidR="00497C72" w:rsidRPr="00FD20FE">
        <w:rPr>
          <w:rFonts w:ascii="Times New Roman" w:hAnsi="Times New Roman" w:cs="Times New Roman"/>
        </w:rPr>
        <w:t>(e.g., drug rescheduling)</w:t>
      </w:r>
      <w:r w:rsidR="00AF3152" w:rsidRPr="00FD20FE">
        <w:rPr>
          <w:rFonts w:ascii="Times New Roman" w:hAnsi="Times New Roman" w:cs="Times New Roman"/>
        </w:rPr>
        <w:t>,</w:t>
      </w:r>
      <w:r w:rsidR="00497C72" w:rsidRPr="00FD20FE">
        <w:rPr>
          <w:rFonts w:ascii="Times New Roman" w:hAnsi="Times New Roman" w:cs="Times New Roman"/>
        </w:rPr>
        <w:t xml:space="preserve"> </w:t>
      </w:r>
      <w:r w:rsidRPr="00FD20FE">
        <w:rPr>
          <w:rFonts w:ascii="Times New Roman" w:hAnsi="Times New Roman" w:cs="Times New Roman"/>
        </w:rPr>
        <w:t xml:space="preserve">results in more </w:t>
      </w:r>
      <w:r w:rsidR="00497C72" w:rsidRPr="00FD20FE">
        <w:rPr>
          <w:rFonts w:ascii="Times New Roman" w:hAnsi="Times New Roman" w:cs="Times New Roman"/>
        </w:rPr>
        <w:t>deaths averted</w:t>
      </w:r>
      <w:r w:rsidRPr="00FD20FE">
        <w:rPr>
          <w:rFonts w:ascii="Times New Roman" w:hAnsi="Times New Roman" w:cs="Times New Roman"/>
        </w:rPr>
        <w:t xml:space="preserve"> than the sum </w:t>
      </w:r>
      <w:r w:rsidR="00497C72" w:rsidRPr="00FD20FE">
        <w:rPr>
          <w:rFonts w:ascii="Times New Roman" w:hAnsi="Times New Roman" w:cs="Times New Roman"/>
        </w:rPr>
        <w:t xml:space="preserve">of the individual policies, </w:t>
      </w:r>
      <w:r w:rsidR="00E478E2" w:rsidRPr="00FD20FE">
        <w:rPr>
          <w:rFonts w:ascii="Times New Roman" w:hAnsi="Times New Roman" w:cs="Times New Roman"/>
        </w:rPr>
        <w:t>because</w:t>
      </w:r>
      <w:r w:rsidRPr="00FD20FE">
        <w:rPr>
          <w:rFonts w:ascii="Times New Roman" w:hAnsi="Times New Roman" w:cs="Times New Roman"/>
        </w:rPr>
        <w:t xml:space="preserve"> </w:t>
      </w:r>
      <w:r w:rsidR="00AF3152" w:rsidRPr="00FD20FE">
        <w:rPr>
          <w:rFonts w:ascii="Times New Roman" w:hAnsi="Times New Roman" w:cs="Times New Roman"/>
        </w:rPr>
        <w:t xml:space="preserve">a </w:t>
      </w:r>
      <w:r w:rsidRPr="00FD20FE">
        <w:rPr>
          <w:rFonts w:ascii="Times New Roman" w:hAnsi="Times New Roman" w:cs="Times New Roman"/>
        </w:rPr>
        <w:t xml:space="preserve">policy that reduces drug mortality impact can </w:t>
      </w:r>
      <w:r w:rsidR="00497C72" w:rsidRPr="00FD20FE">
        <w:rPr>
          <w:rFonts w:ascii="Times New Roman" w:hAnsi="Times New Roman" w:cs="Times New Roman"/>
        </w:rPr>
        <w:t xml:space="preserve">additionally </w:t>
      </w:r>
      <w:r w:rsidRPr="00FD20FE">
        <w:rPr>
          <w:rFonts w:ascii="Times New Roman" w:hAnsi="Times New Roman" w:cs="Times New Roman"/>
        </w:rPr>
        <w:t xml:space="preserve">benefit </w:t>
      </w:r>
      <w:r w:rsidR="00497C72" w:rsidRPr="00FD20FE">
        <w:rPr>
          <w:rFonts w:ascii="Times New Roman" w:hAnsi="Times New Roman" w:cs="Times New Roman"/>
        </w:rPr>
        <w:t>the larger number</w:t>
      </w:r>
      <w:r w:rsidRPr="00FD20FE">
        <w:rPr>
          <w:rFonts w:ascii="Times New Roman" w:hAnsi="Times New Roman" w:cs="Times New Roman"/>
        </w:rPr>
        <w:t xml:space="preserve"> people </w:t>
      </w:r>
      <w:r w:rsidR="00497C72" w:rsidRPr="00FD20FE">
        <w:rPr>
          <w:rFonts w:ascii="Times New Roman" w:hAnsi="Times New Roman" w:cs="Times New Roman"/>
        </w:rPr>
        <w:t>escalating to heroin use.</w:t>
      </w:r>
    </w:p>
    <w:p w14:paraId="03888269" w14:textId="77777777" w:rsidR="00816BA0" w:rsidRPr="00FD20FE" w:rsidRDefault="00816BA0" w:rsidP="008051FD">
      <w:pPr>
        <w:pStyle w:val="EndNoteBibliography"/>
        <w:keepNext/>
        <w:outlineLvl w:val="0"/>
        <w:rPr>
          <w:rFonts w:ascii="Times New Roman" w:hAnsi="Times New Roman" w:cs="Times New Roman"/>
          <w:b/>
        </w:rPr>
      </w:pPr>
    </w:p>
    <w:p w14:paraId="40A64CB8" w14:textId="067606C5" w:rsidR="004E243F" w:rsidRPr="00FD20FE" w:rsidRDefault="00581EC9" w:rsidP="008051FD">
      <w:pPr>
        <w:pStyle w:val="EndNoteBibliography"/>
        <w:keepNext/>
        <w:outlineLvl w:val="0"/>
        <w:rPr>
          <w:rFonts w:ascii="Times New Roman" w:hAnsi="Times New Roman" w:cs="Times New Roman"/>
          <w:b/>
        </w:rPr>
      </w:pPr>
      <w:r w:rsidRPr="00FD20FE">
        <w:rPr>
          <w:rFonts w:ascii="Times New Roman" w:hAnsi="Times New Roman" w:cs="Times New Roman"/>
          <w:b/>
        </w:rPr>
        <w:t>S2.5</w:t>
      </w:r>
      <w:r w:rsidR="0093413E" w:rsidRPr="00FD20FE">
        <w:rPr>
          <w:rFonts w:ascii="Times New Roman" w:hAnsi="Times New Roman" w:cs="Times New Roman"/>
          <w:b/>
        </w:rPr>
        <w:t xml:space="preserve"> </w:t>
      </w:r>
      <w:r w:rsidR="004E243F" w:rsidRPr="00FD20FE">
        <w:rPr>
          <w:rFonts w:ascii="Times New Roman" w:hAnsi="Times New Roman" w:cs="Times New Roman"/>
          <w:b/>
        </w:rPr>
        <w:t>Threshold Analysis Results</w:t>
      </w:r>
    </w:p>
    <w:p w14:paraId="63BD0BC4" w14:textId="0A820F72" w:rsidR="00920405" w:rsidRPr="00FD20FE" w:rsidRDefault="004E243F" w:rsidP="008051FD">
      <w:pPr>
        <w:pStyle w:val="EndNoteBibliography"/>
        <w:rPr>
          <w:rFonts w:ascii="Times New Roman" w:hAnsi="Times New Roman" w:cs="Times New Roman"/>
        </w:rPr>
      </w:pPr>
      <w:r w:rsidRPr="00FD20FE">
        <w:rPr>
          <w:rFonts w:ascii="Times New Roman" w:hAnsi="Times New Roman" w:cs="Times New Roman"/>
        </w:rPr>
        <w:tab/>
        <w:t xml:space="preserve">We determined </w:t>
      </w:r>
      <w:r w:rsidR="00004CD8" w:rsidRPr="00FD20FE">
        <w:rPr>
          <w:rFonts w:ascii="Times New Roman" w:hAnsi="Times New Roman" w:cs="Times New Roman"/>
        </w:rPr>
        <w:t>the</w:t>
      </w:r>
      <w:r w:rsidRPr="00FD20FE">
        <w:rPr>
          <w:rFonts w:ascii="Times New Roman" w:hAnsi="Times New Roman" w:cs="Times New Roman"/>
        </w:rPr>
        <w:t xml:space="preserve"> </w:t>
      </w:r>
      <w:r w:rsidR="001E3F59" w:rsidRPr="00FD20FE">
        <w:rPr>
          <w:rFonts w:ascii="Times New Roman" w:hAnsi="Times New Roman" w:cs="Times New Roman"/>
        </w:rPr>
        <w:t>magnitude</w:t>
      </w:r>
      <w:r w:rsidRPr="00FD20FE">
        <w:rPr>
          <w:rFonts w:ascii="Times New Roman" w:hAnsi="Times New Roman" w:cs="Times New Roman"/>
        </w:rPr>
        <w:t xml:space="preserve"> each individual intervention would need to </w:t>
      </w:r>
      <w:r w:rsidR="001E3F59" w:rsidRPr="00FD20FE">
        <w:rPr>
          <w:rFonts w:ascii="Times New Roman" w:hAnsi="Times New Roman" w:cs="Times New Roman"/>
        </w:rPr>
        <w:t>be implemented at</w:t>
      </w:r>
      <w:r w:rsidRPr="00FD20FE">
        <w:rPr>
          <w:rFonts w:ascii="Times New Roman" w:hAnsi="Times New Roman" w:cs="Times New Roman"/>
        </w:rPr>
        <w:t xml:space="preserve"> to achieve a 10% reduction in mean addiction-related deaths over five years and ten years.</w:t>
      </w:r>
      <w:r w:rsidR="00F35702" w:rsidRPr="00FD20FE">
        <w:rPr>
          <w:rFonts w:ascii="Times New Roman" w:hAnsi="Times New Roman" w:cs="Times New Roman"/>
        </w:rPr>
        <w:t xml:space="preserve"> </w:t>
      </w:r>
      <w:r w:rsidR="001512AA" w:rsidRPr="00FD20FE">
        <w:rPr>
          <w:rFonts w:ascii="Times New Roman" w:hAnsi="Times New Roman" w:cs="Times New Roman"/>
        </w:rPr>
        <w:t>Three</w:t>
      </w:r>
      <w:r w:rsidR="00911882" w:rsidRPr="00FD20FE">
        <w:rPr>
          <w:rFonts w:ascii="Times New Roman" w:hAnsi="Times New Roman" w:cs="Times New Roman"/>
        </w:rPr>
        <w:t xml:space="preserve"> interventions </w:t>
      </w:r>
      <w:r w:rsidR="00E8026F" w:rsidRPr="00FD20FE">
        <w:rPr>
          <w:rFonts w:ascii="Times New Roman" w:hAnsi="Times New Roman" w:cs="Times New Roman"/>
        </w:rPr>
        <w:t>impact more than one</w:t>
      </w:r>
      <w:r w:rsidR="001512AA" w:rsidRPr="00FD20FE">
        <w:rPr>
          <w:rFonts w:ascii="Times New Roman" w:hAnsi="Times New Roman" w:cs="Times New Roman"/>
        </w:rPr>
        <w:t xml:space="preserve"> model </w:t>
      </w:r>
      <w:r w:rsidR="00E8026F" w:rsidRPr="00FD20FE">
        <w:rPr>
          <w:rFonts w:ascii="Times New Roman" w:hAnsi="Times New Roman" w:cs="Times New Roman"/>
        </w:rPr>
        <w:t>parameter</w:t>
      </w:r>
      <w:r w:rsidR="001512AA" w:rsidRPr="00FD20FE">
        <w:rPr>
          <w:rFonts w:ascii="Times New Roman" w:hAnsi="Times New Roman" w:cs="Times New Roman"/>
        </w:rPr>
        <w:t xml:space="preserve">: drug reformulation, excess opioid disposal, and PMP. </w:t>
      </w:r>
      <w:r w:rsidR="0082125D">
        <w:rPr>
          <w:rFonts w:ascii="Times New Roman" w:hAnsi="Times New Roman" w:cs="Times New Roman"/>
        </w:rPr>
        <w:t>For</w:t>
      </w:r>
      <w:r w:rsidR="00E8026F" w:rsidRPr="00FD20FE">
        <w:rPr>
          <w:rFonts w:ascii="Times New Roman" w:hAnsi="Times New Roman" w:cs="Times New Roman"/>
        </w:rPr>
        <w:t xml:space="preserve"> each of these cases we had to decide which parameters </w:t>
      </w:r>
      <w:r w:rsidR="0082125D">
        <w:rPr>
          <w:rFonts w:ascii="Times New Roman" w:hAnsi="Times New Roman" w:cs="Times New Roman"/>
        </w:rPr>
        <w:t xml:space="preserve">to </w:t>
      </w:r>
      <w:r w:rsidR="00E8026F" w:rsidRPr="00FD20FE">
        <w:rPr>
          <w:rFonts w:ascii="Times New Roman" w:hAnsi="Times New Roman" w:cs="Times New Roman"/>
        </w:rPr>
        <w:t xml:space="preserve">vary in order to achieve </w:t>
      </w:r>
      <w:r w:rsidR="0082125D">
        <w:rPr>
          <w:rFonts w:ascii="Times New Roman" w:hAnsi="Times New Roman" w:cs="Times New Roman"/>
        </w:rPr>
        <w:t xml:space="preserve">a </w:t>
      </w:r>
      <w:r w:rsidR="00E8026F" w:rsidRPr="00FD20FE">
        <w:rPr>
          <w:rFonts w:ascii="Times New Roman" w:hAnsi="Times New Roman" w:cs="Times New Roman"/>
        </w:rPr>
        <w:t xml:space="preserve">10% reduction in addiction deaths. For the drug reformulation intervention, we only varied only the magnitude of reduction in iatrogenic addiction. We did not assess the impact of the policy under alternative magnitudes for the reduction in </w:t>
      </w:r>
      <w:r w:rsidR="00F86704" w:rsidRPr="00FD20FE">
        <w:rPr>
          <w:rFonts w:ascii="Times New Roman" w:hAnsi="Times New Roman" w:cs="Times New Roman"/>
        </w:rPr>
        <w:t xml:space="preserve">addiction through diversion of pills to “pain-free nonusers” or the reduction in prescription pill seeking behavior for “SOUD without Rx”. </w:t>
      </w:r>
      <w:r w:rsidR="0024496C" w:rsidRPr="00FD20FE">
        <w:rPr>
          <w:rFonts w:ascii="Times New Roman" w:hAnsi="Times New Roman" w:cs="Times New Roman"/>
        </w:rPr>
        <w:t xml:space="preserve">(We assume that people who intend to abuse the drugs will find ways to do so, </w:t>
      </w:r>
      <w:r w:rsidR="0082125D">
        <w:rPr>
          <w:rFonts w:ascii="Times New Roman" w:hAnsi="Times New Roman" w:cs="Times New Roman"/>
        </w:rPr>
        <w:t>and thus</w:t>
      </w:r>
      <w:r w:rsidR="0024496C" w:rsidRPr="00FD20FE">
        <w:rPr>
          <w:rFonts w:ascii="Times New Roman" w:hAnsi="Times New Roman" w:cs="Times New Roman"/>
        </w:rPr>
        <w:t xml:space="preserve"> intensifying the intervention would not likely be as impactful on the channels of diversion </w:t>
      </w:r>
      <w:r w:rsidR="0082125D">
        <w:rPr>
          <w:rFonts w:ascii="Times New Roman" w:hAnsi="Times New Roman" w:cs="Times New Roman"/>
        </w:rPr>
        <w:t>a</w:t>
      </w:r>
      <w:r w:rsidR="0024496C" w:rsidRPr="00FD20FE">
        <w:rPr>
          <w:rFonts w:ascii="Times New Roman" w:hAnsi="Times New Roman" w:cs="Times New Roman"/>
        </w:rPr>
        <w:t>s it would be on iatrogenic addiction.)</w:t>
      </w:r>
      <w:r w:rsidR="008C248E" w:rsidRPr="00FD20FE">
        <w:rPr>
          <w:rFonts w:ascii="Times New Roman" w:hAnsi="Times New Roman" w:cs="Times New Roman"/>
        </w:rPr>
        <w:t xml:space="preserve"> </w:t>
      </w:r>
      <w:r w:rsidR="00F86704" w:rsidRPr="00FD20FE">
        <w:rPr>
          <w:rFonts w:ascii="Times New Roman" w:hAnsi="Times New Roman" w:cs="Times New Roman"/>
        </w:rPr>
        <w:t xml:space="preserve">For the excess opioid disposal </w:t>
      </w:r>
      <w:r w:rsidR="00D659F3" w:rsidRPr="00FD20FE">
        <w:rPr>
          <w:rFonts w:ascii="Times New Roman" w:hAnsi="Times New Roman" w:cs="Times New Roman"/>
        </w:rPr>
        <w:t>intervention,</w:t>
      </w:r>
      <w:r w:rsidR="00F86704" w:rsidRPr="00FD20FE">
        <w:rPr>
          <w:rFonts w:ascii="Times New Roman" w:hAnsi="Times New Roman" w:cs="Times New Roman"/>
        </w:rPr>
        <w:t xml:space="preserve"> we varied</w:t>
      </w:r>
      <w:r w:rsidR="00D659F3" w:rsidRPr="00FD20FE">
        <w:rPr>
          <w:rFonts w:ascii="Times New Roman" w:hAnsi="Times New Roman" w:cs="Times New Roman"/>
        </w:rPr>
        <w:t>, together and to the same degree,</w:t>
      </w:r>
      <w:r w:rsidR="008E3C8B" w:rsidRPr="00FD20FE">
        <w:rPr>
          <w:rFonts w:ascii="Times New Roman" w:hAnsi="Times New Roman" w:cs="Times New Roman"/>
        </w:rPr>
        <w:t xml:space="preserve"> the magnitude of both the reduction in diversion to pain-free nonusers</w:t>
      </w:r>
      <w:r w:rsidR="00D659F3" w:rsidRPr="00FD20FE">
        <w:rPr>
          <w:rFonts w:ascii="Times New Roman" w:hAnsi="Times New Roman" w:cs="Times New Roman"/>
        </w:rPr>
        <w:t xml:space="preserve"> and the reduction in the number of </w:t>
      </w:r>
      <w:r w:rsidR="0082125D">
        <w:rPr>
          <w:rFonts w:ascii="Times New Roman" w:hAnsi="Times New Roman" w:cs="Times New Roman"/>
        </w:rPr>
        <w:t xml:space="preserve">individuals with </w:t>
      </w:r>
      <w:r w:rsidR="00D659F3" w:rsidRPr="00FD20FE">
        <w:rPr>
          <w:rFonts w:ascii="Times New Roman" w:hAnsi="Times New Roman" w:cs="Times New Roman"/>
        </w:rPr>
        <w:t xml:space="preserve">SOUD </w:t>
      </w:r>
      <w:r w:rsidR="0082125D">
        <w:rPr>
          <w:rFonts w:ascii="Times New Roman" w:hAnsi="Times New Roman" w:cs="Times New Roman"/>
        </w:rPr>
        <w:t>and no</w:t>
      </w:r>
      <w:r w:rsidR="00D659F3" w:rsidRPr="00FD20FE">
        <w:rPr>
          <w:rFonts w:ascii="Times New Roman" w:hAnsi="Times New Roman" w:cs="Times New Roman"/>
        </w:rPr>
        <w:t xml:space="preserve"> prescriptions </w:t>
      </w:r>
      <w:r w:rsidR="0082125D">
        <w:rPr>
          <w:rFonts w:ascii="Times New Roman" w:hAnsi="Times New Roman" w:cs="Times New Roman"/>
        </w:rPr>
        <w:t xml:space="preserve">who are </w:t>
      </w:r>
      <w:r w:rsidR="00D659F3" w:rsidRPr="00FD20FE">
        <w:rPr>
          <w:rFonts w:ascii="Times New Roman" w:hAnsi="Times New Roman" w:cs="Times New Roman"/>
        </w:rPr>
        <w:t>able to be sustained by prescription holders</w:t>
      </w:r>
      <w:r w:rsidR="0082125D">
        <w:rPr>
          <w:rFonts w:ascii="Times New Roman" w:hAnsi="Times New Roman" w:cs="Times New Roman"/>
        </w:rPr>
        <w:t xml:space="preserve"> who do not have SOUD</w:t>
      </w:r>
      <w:r w:rsidR="00D659F3" w:rsidRPr="00FD20FE">
        <w:rPr>
          <w:rFonts w:ascii="Times New Roman" w:hAnsi="Times New Roman" w:cs="Times New Roman"/>
        </w:rPr>
        <w:t xml:space="preserve">. For the PMP intervention, we varied only the reduction in </w:t>
      </w:r>
      <w:r w:rsidR="0082125D">
        <w:rPr>
          <w:rFonts w:ascii="Times New Roman" w:hAnsi="Times New Roman" w:cs="Times New Roman"/>
        </w:rPr>
        <w:t xml:space="preserve">the ability of an individual with </w:t>
      </w:r>
      <w:r w:rsidR="00D659F3" w:rsidRPr="00FD20FE">
        <w:rPr>
          <w:rFonts w:ascii="Times New Roman" w:hAnsi="Times New Roman" w:cs="Times New Roman"/>
        </w:rPr>
        <w:t>SOUD</w:t>
      </w:r>
      <w:r w:rsidR="0082125D">
        <w:rPr>
          <w:rFonts w:ascii="Times New Roman" w:hAnsi="Times New Roman" w:cs="Times New Roman"/>
        </w:rPr>
        <w:t xml:space="preserve"> </w:t>
      </w:r>
      <w:r w:rsidR="00D659F3" w:rsidRPr="00FD20FE">
        <w:rPr>
          <w:rFonts w:ascii="Times New Roman" w:hAnsi="Times New Roman" w:cs="Times New Roman"/>
        </w:rPr>
        <w:t xml:space="preserve">to get opioid prescriptions renewed, as this is the most impactful element of the PMP intervention as it pertains to our model. </w:t>
      </w:r>
    </w:p>
    <w:p w14:paraId="46DA0037" w14:textId="6F0EC702" w:rsidR="004E243F" w:rsidRPr="00FD20FE" w:rsidRDefault="00470E8D" w:rsidP="00FD20FE">
      <w:pPr>
        <w:pStyle w:val="EndNoteBibliography"/>
        <w:ind w:firstLine="720"/>
        <w:rPr>
          <w:rFonts w:ascii="Times New Roman" w:hAnsi="Times New Roman" w:cs="Times New Roman"/>
        </w:rPr>
      </w:pPr>
      <w:r w:rsidRPr="00FD20FE">
        <w:rPr>
          <w:rFonts w:ascii="Times New Roman" w:hAnsi="Times New Roman" w:cs="Times New Roman"/>
        </w:rPr>
        <w:t xml:space="preserve">In Tables </w:t>
      </w:r>
      <w:r w:rsidR="00362AA6">
        <w:rPr>
          <w:rFonts w:ascii="Times New Roman" w:hAnsi="Times New Roman" w:cs="Times New Roman"/>
        </w:rPr>
        <w:t>J</w:t>
      </w:r>
      <w:r w:rsidRPr="00FD20FE">
        <w:rPr>
          <w:rFonts w:ascii="Times New Roman" w:hAnsi="Times New Roman" w:cs="Times New Roman"/>
        </w:rPr>
        <w:t xml:space="preserve"> and </w:t>
      </w:r>
      <w:r w:rsidR="00362AA6">
        <w:rPr>
          <w:rFonts w:ascii="Times New Roman" w:hAnsi="Times New Roman" w:cs="Times New Roman"/>
        </w:rPr>
        <w:t>K</w:t>
      </w:r>
      <w:r w:rsidRPr="00FD20FE">
        <w:rPr>
          <w:rFonts w:ascii="Times New Roman" w:hAnsi="Times New Roman" w:cs="Times New Roman"/>
        </w:rPr>
        <w:t>, w</w:t>
      </w:r>
      <w:r w:rsidR="00F35702" w:rsidRPr="00FD20FE">
        <w:rPr>
          <w:rFonts w:ascii="Times New Roman" w:hAnsi="Times New Roman" w:cs="Times New Roman"/>
        </w:rPr>
        <w:t>e report the mean, minimum, and maximum results relative to status quo on change in LYs, QALYs, pill addiction-related deaths, heroin addiction-related deaths, and opioid addiction-related deaths at the effect magnitude needed to reduce deaths by 10%</w:t>
      </w:r>
      <w:r w:rsidR="00B86ABD" w:rsidRPr="00FD20FE">
        <w:rPr>
          <w:rFonts w:ascii="Times New Roman" w:hAnsi="Times New Roman" w:cs="Times New Roman"/>
        </w:rPr>
        <w:t xml:space="preserve"> if possible</w:t>
      </w:r>
      <w:r w:rsidR="000C1827" w:rsidRPr="00FD20FE">
        <w:rPr>
          <w:rFonts w:ascii="Times New Roman" w:hAnsi="Times New Roman" w:cs="Times New Roman"/>
        </w:rPr>
        <w:t xml:space="preserve"> (i.e., “-10% deaths achieved” is “Yes”)</w:t>
      </w:r>
      <w:r w:rsidR="00B86ABD" w:rsidRPr="00FD20FE">
        <w:rPr>
          <w:rFonts w:ascii="Times New Roman" w:hAnsi="Times New Roman" w:cs="Times New Roman"/>
        </w:rPr>
        <w:t>. For the individual policies for which that level of death reduction is not possible</w:t>
      </w:r>
      <w:r w:rsidR="000C1827" w:rsidRPr="00FD20FE">
        <w:rPr>
          <w:rFonts w:ascii="Times New Roman" w:hAnsi="Times New Roman" w:cs="Times New Roman"/>
        </w:rPr>
        <w:t xml:space="preserve"> (i.e., “-10% deaths achieved” is “No”)</w:t>
      </w:r>
      <w:r w:rsidR="00B86ABD" w:rsidRPr="00FD20FE">
        <w:rPr>
          <w:rFonts w:ascii="Times New Roman" w:hAnsi="Times New Roman" w:cs="Times New Roman"/>
        </w:rPr>
        <w:t>, we report these metrics for the most extreme effect size that minimizes deaths</w:t>
      </w:r>
      <w:r w:rsidR="0034261C" w:rsidRPr="00FD20FE">
        <w:rPr>
          <w:rFonts w:ascii="Times New Roman" w:hAnsi="Times New Roman" w:cs="Times New Roman"/>
        </w:rPr>
        <w:t xml:space="preserve"> (reported under “Policy Change Description”)</w:t>
      </w:r>
      <w:r w:rsidR="00B86ABD" w:rsidRPr="00FD20FE">
        <w:rPr>
          <w:rFonts w:ascii="Times New Roman" w:hAnsi="Times New Roman" w:cs="Times New Roman"/>
        </w:rPr>
        <w:t>.</w:t>
      </w:r>
    </w:p>
    <w:p w14:paraId="13320176" w14:textId="385FA8B5" w:rsidR="001E3F59" w:rsidRPr="00FD20FE" w:rsidRDefault="001E3F59" w:rsidP="008051FD">
      <w:pPr>
        <w:pStyle w:val="EndNoteBibliography"/>
        <w:rPr>
          <w:rFonts w:ascii="Times New Roman" w:hAnsi="Times New Roman" w:cs="Times New Roman"/>
        </w:rPr>
      </w:pPr>
      <w:r w:rsidRPr="00FD20FE">
        <w:rPr>
          <w:rFonts w:ascii="Times New Roman" w:hAnsi="Times New Roman" w:cs="Times New Roman"/>
        </w:rPr>
        <w:tab/>
      </w:r>
      <w:r w:rsidR="0077647F" w:rsidRPr="00FD20FE">
        <w:rPr>
          <w:rFonts w:ascii="Times New Roman" w:hAnsi="Times New Roman" w:cs="Times New Roman"/>
        </w:rPr>
        <w:t>For</w:t>
      </w:r>
      <w:r w:rsidR="00067B18" w:rsidRPr="00FD20FE">
        <w:rPr>
          <w:rFonts w:ascii="Times New Roman" w:hAnsi="Times New Roman" w:cs="Times New Roman"/>
        </w:rPr>
        <w:t xml:space="preserve"> the drug rescheduling policy, the relationship between the percent reduction in likelihood of prescription renewal </w:t>
      </w:r>
      <w:r w:rsidR="0077647F" w:rsidRPr="00FD20FE">
        <w:rPr>
          <w:rFonts w:ascii="Times New Roman" w:hAnsi="Times New Roman" w:cs="Times New Roman"/>
        </w:rPr>
        <w:t xml:space="preserve">(i.e., the effect of the policy) and total addiction-related deaths </w:t>
      </w:r>
      <w:r w:rsidR="00067B18" w:rsidRPr="00FD20FE">
        <w:rPr>
          <w:rFonts w:ascii="Times New Roman" w:hAnsi="Times New Roman" w:cs="Times New Roman"/>
        </w:rPr>
        <w:t>is highly nonlinear</w:t>
      </w:r>
      <w:r w:rsidR="0077647F" w:rsidRPr="00FD20FE">
        <w:rPr>
          <w:rFonts w:ascii="Times New Roman" w:hAnsi="Times New Roman" w:cs="Times New Roman"/>
        </w:rPr>
        <w:t xml:space="preserve">, as shown in </w:t>
      </w:r>
      <w:r w:rsidR="005B1DA2">
        <w:rPr>
          <w:rFonts w:ascii="Times New Roman" w:hAnsi="Times New Roman" w:cs="Times New Roman"/>
        </w:rPr>
        <w:t xml:space="preserve">Figure </w:t>
      </w:r>
      <w:r w:rsidR="00B74028">
        <w:rPr>
          <w:rFonts w:ascii="Times New Roman" w:hAnsi="Times New Roman" w:cs="Times New Roman"/>
        </w:rPr>
        <w:t>N</w:t>
      </w:r>
      <w:r w:rsidR="00067B18" w:rsidRPr="00FD20FE">
        <w:rPr>
          <w:rFonts w:ascii="Times New Roman" w:hAnsi="Times New Roman" w:cs="Times New Roman"/>
        </w:rPr>
        <w:t xml:space="preserve">. </w:t>
      </w:r>
      <w:r w:rsidR="0077647F" w:rsidRPr="00FD20FE">
        <w:rPr>
          <w:rFonts w:ascii="Times New Roman" w:hAnsi="Times New Roman" w:cs="Times New Roman"/>
        </w:rPr>
        <w:t>O</w:t>
      </w:r>
      <w:r w:rsidR="002B197A" w:rsidRPr="00FD20FE">
        <w:rPr>
          <w:rFonts w:ascii="Times New Roman" w:hAnsi="Times New Roman" w:cs="Times New Roman"/>
        </w:rPr>
        <w:t>ver the five-</w:t>
      </w:r>
      <w:r w:rsidR="00067B18" w:rsidRPr="00FD20FE">
        <w:rPr>
          <w:rFonts w:ascii="Times New Roman" w:hAnsi="Times New Roman" w:cs="Times New Roman"/>
        </w:rPr>
        <w:t xml:space="preserve">year time horizon, no degree of likelihood of reduction in renewal is expected to reduce total </w:t>
      </w:r>
      <w:r w:rsidR="00284F43" w:rsidRPr="00FD20FE">
        <w:rPr>
          <w:rFonts w:ascii="Times New Roman" w:hAnsi="Times New Roman" w:cs="Times New Roman"/>
        </w:rPr>
        <w:t xml:space="preserve">addiction-related deaths. </w:t>
      </w:r>
      <w:r w:rsidR="0077647F" w:rsidRPr="00FD20FE">
        <w:rPr>
          <w:rFonts w:ascii="Times New Roman" w:hAnsi="Times New Roman" w:cs="Times New Roman"/>
        </w:rPr>
        <w:t>O</w:t>
      </w:r>
      <w:r w:rsidR="00067B18" w:rsidRPr="00FD20FE">
        <w:rPr>
          <w:rFonts w:ascii="Times New Roman" w:hAnsi="Times New Roman" w:cs="Times New Roman"/>
        </w:rPr>
        <w:t xml:space="preserve">ver </w:t>
      </w:r>
      <w:r w:rsidR="002B197A" w:rsidRPr="00FD20FE">
        <w:rPr>
          <w:rFonts w:ascii="Times New Roman" w:hAnsi="Times New Roman" w:cs="Times New Roman"/>
        </w:rPr>
        <w:t xml:space="preserve">the ten-year time horizon, </w:t>
      </w:r>
      <w:r w:rsidR="0077647F" w:rsidRPr="00FD20FE">
        <w:rPr>
          <w:rFonts w:ascii="Times New Roman" w:hAnsi="Times New Roman" w:cs="Times New Roman"/>
        </w:rPr>
        <w:t xml:space="preserve">a 7% reduction in the likelihood of renewal </w:t>
      </w:r>
      <w:r w:rsidR="00866569" w:rsidRPr="00FD20FE">
        <w:rPr>
          <w:rFonts w:ascii="Times New Roman" w:hAnsi="Times New Roman" w:cs="Times New Roman"/>
        </w:rPr>
        <w:t>leads to</w:t>
      </w:r>
      <w:r w:rsidR="0077647F" w:rsidRPr="00FD20FE">
        <w:rPr>
          <w:rFonts w:ascii="Times New Roman" w:hAnsi="Times New Roman" w:cs="Times New Roman"/>
        </w:rPr>
        <w:t xml:space="preserve"> the greatest </w:t>
      </w:r>
      <w:r w:rsidR="00866569" w:rsidRPr="00FD20FE">
        <w:rPr>
          <w:rFonts w:ascii="Times New Roman" w:hAnsi="Times New Roman" w:cs="Times New Roman"/>
        </w:rPr>
        <w:t>number of deaths over ten years</w:t>
      </w:r>
      <w:r w:rsidR="0077647F" w:rsidRPr="00FD20FE">
        <w:rPr>
          <w:rFonts w:ascii="Times New Roman" w:hAnsi="Times New Roman" w:cs="Times New Roman"/>
        </w:rPr>
        <w:t xml:space="preserve"> relative to the status quo</w:t>
      </w:r>
      <w:r w:rsidR="00866569" w:rsidRPr="00FD20FE">
        <w:rPr>
          <w:rFonts w:ascii="Times New Roman" w:hAnsi="Times New Roman" w:cs="Times New Roman"/>
        </w:rPr>
        <w:t>;</w:t>
      </w:r>
      <w:r w:rsidR="0077647F" w:rsidRPr="00FD20FE">
        <w:rPr>
          <w:rFonts w:ascii="Times New Roman" w:hAnsi="Times New Roman" w:cs="Times New Roman"/>
        </w:rPr>
        <w:t xml:space="preserve"> at least a 55% reduction in likelihood of renewal is required to reduce </w:t>
      </w:r>
      <w:r w:rsidR="00866569" w:rsidRPr="00FD20FE">
        <w:rPr>
          <w:rFonts w:ascii="Times New Roman" w:hAnsi="Times New Roman" w:cs="Times New Roman"/>
        </w:rPr>
        <w:t>total deaths; and complete</w:t>
      </w:r>
      <w:r w:rsidR="002B197A" w:rsidRPr="00FD20FE">
        <w:rPr>
          <w:rFonts w:ascii="Times New Roman" w:hAnsi="Times New Roman" w:cs="Times New Roman"/>
        </w:rPr>
        <w:t xml:space="preserve"> elimination of prescription renewals results in the largest number of lives saved.</w:t>
      </w:r>
      <w:r w:rsidR="00067B18" w:rsidRPr="00FD20FE">
        <w:rPr>
          <w:rFonts w:ascii="Times New Roman" w:hAnsi="Times New Roman" w:cs="Times New Roman"/>
        </w:rPr>
        <w:t xml:space="preserve"> </w:t>
      </w:r>
    </w:p>
    <w:p w14:paraId="26FF9684" w14:textId="77777777" w:rsidR="00816BA0" w:rsidRPr="00FD20FE" w:rsidRDefault="00816BA0" w:rsidP="008051FD">
      <w:pPr>
        <w:outlineLvl w:val="0"/>
        <w:rPr>
          <w:rFonts w:cs="Times New Roman"/>
          <w:b/>
        </w:rPr>
      </w:pPr>
    </w:p>
    <w:p w14:paraId="344721DC" w14:textId="0532134D" w:rsidR="004E243F" w:rsidRPr="00FD20FE" w:rsidRDefault="006C0276" w:rsidP="008051FD">
      <w:pPr>
        <w:outlineLvl w:val="0"/>
        <w:rPr>
          <w:rFonts w:cs="Times New Roman"/>
        </w:rPr>
      </w:pPr>
      <w:r w:rsidRPr="00FD20FE">
        <w:rPr>
          <w:rFonts w:cs="Times New Roman"/>
          <w:b/>
        </w:rPr>
        <w:lastRenderedPageBreak/>
        <w:t>S</w:t>
      </w:r>
      <w:r w:rsidR="00480193" w:rsidRPr="00FD20FE">
        <w:rPr>
          <w:rFonts w:cs="Times New Roman"/>
          <w:b/>
        </w:rPr>
        <w:t>2</w:t>
      </w:r>
      <w:r w:rsidR="004E243F" w:rsidRPr="00FD20FE">
        <w:rPr>
          <w:rFonts w:cs="Times New Roman"/>
          <w:b/>
        </w:rPr>
        <w:t>.</w:t>
      </w:r>
      <w:r w:rsidR="00480193" w:rsidRPr="00FD20FE">
        <w:rPr>
          <w:rFonts w:cs="Times New Roman"/>
          <w:b/>
        </w:rPr>
        <w:t>6</w:t>
      </w:r>
      <w:r w:rsidR="004E243F" w:rsidRPr="00FD20FE">
        <w:rPr>
          <w:rFonts w:cs="Times New Roman"/>
          <w:b/>
        </w:rPr>
        <w:t xml:space="preserve"> </w:t>
      </w:r>
      <w:r w:rsidR="00AA2B29" w:rsidRPr="00FD20FE">
        <w:rPr>
          <w:rFonts w:cs="Times New Roman"/>
          <w:b/>
        </w:rPr>
        <w:t>Sensitivity</w:t>
      </w:r>
      <w:r w:rsidR="006A2DE7" w:rsidRPr="00FD20FE">
        <w:rPr>
          <w:rFonts w:cs="Times New Roman"/>
          <w:b/>
        </w:rPr>
        <w:t xml:space="preserve"> Analyses</w:t>
      </w:r>
    </w:p>
    <w:p w14:paraId="27EAD3A2" w14:textId="6FC18CF1" w:rsidR="004E243F" w:rsidRPr="00FD20FE" w:rsidRDefault="004E243F" w:rsidP="008051FD">
      <w:pPr>
        <w:pStyle w:val="EndNoteBibliography"/>
        <w:rPr>
          <w:rFonts w:ascii="Times New Roman" w:hAnsi="Times New Roman" w:cs="Times New Roman"/>
        </w:rPr>
      </w:pPr>
      <w:r w:rsidRPr="00FD20FE">
        <w:rPr>
          <w:rFonts w:ascii="Times New Roman" w:hAnsi="Times New Roman" w:cs="Times New Roman"/>
        </w:rPr>
        <w:tab/>
      </w:r>
      <w:r w:rsidR="0093413E" w:rsidRPr="00FD20FE">
        <w:rPr>
          <w:rFonts w:ascii="Times New Roman" w:hAnsi="Times New Roman" w:cs="Times New Roman"/>
        </w:rPr>
        <w:t>W</w:t>
      </w:r>
      <w:r w:rsidRPr="00FD20FE">
        <w:rPr>
          <w:rFonts w:ascii="Times New Roman" w:hAnsi="Times New Roman" w:cs="Times New Roman"/>
        </w:rPr>
        <w:t xml:space="preserve">e performed </w:t>
      </w:r>
      <w:r w:rsidR="00AA2B29" w:rsidRPr="00FD20FE">
        <w:rPr>
          <w:rFonts w:ascii="Times New Roman" w:hAnsi="Times New Roman" w:cs="Times New Roman"/>
        </w:rPr>
        <w:t>sensitivity</w:t>
      </w:r>
      <w:r w:rsidRPr="00FD20FE">
        <w:rPr>
          <w:rFonts w:ascii="Times New Roman" w:hAnsi="Times New Roman" w:cs="Times New Roman"/>
        </w:rPr>
        <w:t xml:space="preserve"> analyses to test the robustness of our results to changes in </w:t>
      </w:r>
      <w:r w:rsidR="0093413E" w:rsidRPr="00FD20FE">
        <w:rPr>
          <w:rFonts w:ascii="Times New Roman" w:hAnsi="Times New Roman" w:cs="Times New Roman"/>
        </w:rPr>
        <w:t xml:space="preserve">key model </w:t>
      </w:r>
      <w:r w:rsidRPr="00FD20FE">
        <w:rPr>
          <w:rFonts w:ascii="Times New Roman" w:hAnsi="Times New Roman" w:cs="Times New Roman"/>
        </w:rPr>
        <w:t>parameters: likelihood of escalation to SHUD for</w:t>
      </w:r>
      <w:r w:rsidR="0093413E" w:rsidRPr="00FD20FE">
        <w:rPr>
          <w:rFonts w:ascii="Times New Roman" w:hAnsi="Times New Roman" w:cs="Times New Roman"/>
        </w:rPr>
        <w:t xml:space="preserve"> the</w:t>
      </w:r>
      <w:r w:rsidRPr="00FD20FE">
        <w:rPr>
          <w:rFonts w:ascii="Times New Roman" w:hAnsi="Times New Roman" w:cs="Times New Roman"/>
        </w:rPr>
        <w:t xml:space="preserve"> “SOUD without Rx” population when there are insufficient pills available through diversion</w:t>
      </w:r>
      <w:r w:rsidR="0093413E" w:rsidRPr="00FD20FE">
        <w:rPr>
          <w:rFonts w:ascii="Times New Roman" w:hAnsi="Times New Roman" w:cs="Times New Roman"/>
        </w:rPr>
        <w:t xml:space="preserve">; </w:t>
      </w:r>
      <w:r w:rsidRPr="00FD20FE">
        <w:rPr>
          <w:rFonts w:ascii="Times New Roman" w:hAnsi="Times New Roman" w:cs="Times New Roman"/>
        </w:rPr>
        <w:t>heroin overdose mortality</w:t>
      </w:r>
      <w:r w:rsidR="0093413E" w:rsidRPr="00FD20FE">
        <w:rPr>
          <w:rFonts w:ascii="Times New Roman" w:hAnsi="Times New Roman" w:cs="Times New Roman"/>
        </w:rPr>
        <w:t xml:space="preserve">; </w:t>
      </w:r>
      <w:r w:rsidRPr="00FD20FE">
        <w:rPr>
          <w:rFonts w:ascii="Times New Roman" w:hAnsi="Times New Roman" w:cs="Times New Roman"/>
        </w:rPr>
        <w:t>prescription pill overdose mortality</w:t>
      </w:r>
      <w:r w:rsidR="0093413E" w:rsidRPr="00FD20FE">
        <w:rPr>
          <w:rFonts w:ascii="Times New Roman" w:hAnsi="Times New Roman" w:cs="Times New Roman"/>
        </w:rPr>
        <w:t xml:space="preserve">; </w:t>
      </w:r>
      <w:r w:rsidRPr="00FD20FE">
        <w:rPr>
          <w:rFonts w:ascii="Times New Roman" w:hAnsi="Times New Roman" w:cs="Times New Roman"/>
        </w:rPr>
        <w:t>likelihood of diversion to “pain-free nonusers</w:t>
      </w:r>
      <w:r w:rsidR="0093413E" w:rsidRPr="00FD20FE">
        <w:rPr>
          <w:rFonts w:ascii="Times New Roman" w:hAnsi="Times New Roman" w:cs="Times New Roman"/>
        </w:rPr>
        <w:t xml:space="preserve">”; </w:t>
      </w:r>
      <w:r w:rsidR="008642A5" w:rsidRPr="00FD20FE">
        <w:rPr>
          <w:rFonts w:ascii="Times New Roman" w:hAnsi="Times New Roman" w:cs="Times New Roman"/>
        </w:rPr>
        <w:t xml:space="preserve">rate of enrollment in MAT; </w:t>
      </w:r>
      <w:r w:rsidR="0093413E" w:rsidRPr="00FD20FE">
        <w:rPr>
          <w:rFonts w:ascii="Times New Roman" w:hAnsi="Times New Roman" w:cs="Times New Roman"/>
        </w:rPr>
        <w:t>and quality-of-</w:t>
      </w:r>
      <w:r w:rsidRPr="00FD20FE">
        <w:rPr>
          <w:rFonts w:ascii="Times New Roman" w:hAnsi="Times New Roman" w:cs="Times New Roman"/>
        </w:rPr>
        <w:t xml:space="preserve">life impact of opioid treatment </w:t>
      </w:r>
      <w:r w:rsidR="0093413E" w:rsidRPr="00FD20FE">
        <w:rPr>
          <w:rFonts w:ascii="Times New Roman" w:hAnsi="Times New Roman" w:cs="Times New Roman"/>
        </w:rPr>
        <w:t xml:space="preserve">for </w:t>
      </w:r>
      <w:r w:rsidRPr="00FD20FE">
        <w:rPr>
          <w:rFonts w:ascii="Times New Roman" w:hAnsi="Times New Roman" w:cs="Times New Roman"/>
        </w:rPr>
        <w:t xml:space="preserve">chronic pain. </w:t>
      </w:r>
      <w:r w:rsidR="0093413E" w:rsidRPr="00FD20FE">
        <w:rPr>
          <w:rFonts w:ascii="Times New Roman" w:hAnsi="Times New Roman" w:cs="Times New Roman"/>
        </w:rPr>
        <w:t>Because some</w:t>
      </w:r>
      <w:r w:rsidRPr="00FD20FE">
        <w:rPr>
          <w:rFonts w:ascii="Times New Roman" w:hAnsi="Times New Roman" w:cs="Times New Roman"/>
        </w:rPr>
        <w:t xml:space="preserve"> </w:t>
      </w:r>
      <w:r w:rsidR="0093413E" w:rsidRPr="00FD20FE">
        <w:rPr>
          <w:rFonts w:ascii="Times New Roman" w:hAnsi="Times New Roman" w:cs="Times New Roman"/>
        </w:rPr>
        <w:t xml:space="preserve">parameter values vary </w:t>
      </w:r>
      <w:r w:rsidRPr="00FD20FE">
        <w:rPr>
          <w:rFonts w:ascii="Times New Roman" w:hAnsi="Times New Roman" w:cs="Times New Roman"/>
        </w:rPr>
        <w:t xml:space="preserve">across the </w:t>
      </w:r>
      <w:r w:rsidR="00221AD8" w:rsidRPr="00FD20FE">
        <w:rPr>
          <w:rFonts w:ascii="Times New Roman" w:hAnsi="Times New Roman" w:cs="Times New Roman"/>
        </w:rPr>
        <w:t>ten</w:t>
      </w:r>
      <w:r w:rsidRPr="00FD20FE">
        <w:rPr>
          <w:rFonts w:ascii="Times New Roman" w:hAnsi="Times New Roman" w:cs="Times New Roman"/>
        </w:rPr>
        <w:t xml:space="preserve"> base case sets, we </w:t>
      </w:r>
      <w:r w:rsidR="0093413E" w:rsidRPr="00FD20FE">
        <w:rPr>
          <w:rFonts w:ascii="Times New Roman" w:hAnsi="Times New Roman" w:cs="Times New Roman"/>
        </w:rPr>
        <w:t>performed sensitivity analysis assuming</w:t>
      </w:r>
      <w:r w:rsidRPr="00FD20FE">
        <w:rPr>
          <w:rFonts w:ascii="Times New Roman" w:hAnsi="Times New Roman" w:cs="Times New Roman"/>
        </w:rPr>
        <w:t xml:space="preserve"> a relative change in the value of a given parameter. </w:t>
      </w:r>
    </w:p>
    <w:p w14:paraId="76C5B81A" w14:textId="62593B67" w:rsidR="004E243F" w:rsidRPr="00FD20FE" w:rsidRDefault="004E243F" w:rsidP="008051FD">
      <w:pPr>
        <w:pStyle w:val="EndNoteBibliography"/>
        <w:rPr>
          <w:rFonts w:ascii="Times New Roman" w:hAnsi="Times New Roman" w:cs="Times New Roman"/>
        </w:rPr>
      </w:pPr>
      <w:r w:rsidRPr="00FD20FE">
        <w:rPr>
          <w:rFonts w:ascii="Times New Roman" w:hAnsi="Times New Roman" w:cs="Times New Roman"/>
        </w:rPr>
        <w:tab/>
      </w:r>
      <w:r w:rsidRPr="00FD20FE">
        <w:rPr>
          <w:rFonts w:ascii="Times New Roman" w:hAnsi="Times New Roman" w:cs="Times New Roman"/>
          <w:i/>
        </w:rPr>
        <w:t xml:space="preserve">Escalation to SHUD when there are insufficient pills </w:t>
      </w:r>
      <w:r w:rsidR="00E9475B" w:rsidRPr="00FD20FE">
        <w:rPr>
          <w:rFonts w:ascii="Times New Roman" w:hAnsi="Times New Roman" w:cs="Times New Roman"/>
          <w:i/>
        </w:rPr>
        <w:t>from</w:t>
      </w:r>
      <w:r w:rsidRPr="00FD20FE">
        <w:rPr>
          <w:rFonts w:ascii="Times New Roman" w:hAnsi="Times New Roman" w:cs="Times New Roman"/>
          <w:i/>
        </w:rPr>
        <w:t xml:space="preserve"> diversio</w:t>
      </w:r>
      <w:r w:rsidR="0093413E" w:rsidRPr="00FD20FE">
        <w:rPr>
          <w:rFonts w:ascii="Times New Roman" w:hAnsi="Times New Roman" w:cs="Times New Roman"/>
          <w:i/>
        </w:rPr>
        <w:t>n</w:t>
      </w:r>
      <w:r w:rsidR="00FC4366" w:rsidRPr="00FD20FE">
        <w:rPr>
          <w:rFonts w:ascii="Times New Roman" w:hAnsi="Times New Roman" w:cs="Times New Roman"/>
        </w:rPr>
        <w:t xml:space="preserve"> The number of individuals allowed in the “SOUD without Rx” state is determined by the size of the prescription-holding population. When the number </w:t>
      </w:r>
      <w:r w:rsidR="00B13CCB" w:rsidRPr="00FD20FE">
        <w:rPr>
          <w:rFonts w:ascii="Times New Roman" w:hAnsi="Times New Roman" w:cs="Times New Roman"/>
        </w:rPr>
        <w:t xml:space="preserve">of individuals </w:t>
      </w:r>
      <w:r w:rsidR="00FC4366" w:rsidRPr="00FD20FE">
        <w:rPr>
          <w:rFonts w:ascii="Times New Roman" w:hAnsi="Times New Roman" w:cs="Times New Roman"/>
        </w:rPr>
        <w:t>in the “SOUD with Rx” population exceed</w:t>
      </w:r>
      <w:r w:rsidR="00241F36" w:rsidRPr="00FD20FE">
        <w:rPr>
          <w:rFonts w:ascii="Times New Roman" w:hAnsi="Times New Roman" w:cs="Times New Roman"/>
        </w:rPr>
        <w:t>s</w:t>
      </w:r>
      <w:r w:rsidR="00FC4366" w:rsidRPr="00FD20FE">
        <w:rPr>
          <w:rFonts w:ascii="Times New Roman" w:hAnsi="Times New Roman" w:cs="Times New Roman"/>
        </w:rPr>
        <w:t xml:space="preserve"> that able to be sustained by diverted prescription pills, these individuals are forced to either desist use, enroll in MAT, or escalate to SHUD. </w:t>
      </w:r>
      <w:r w:rsidRPr="00FD20FE">
        <w:rPr>
          <w:rFonts w:ascii="Times New Roman" w:hAnsi="Times New Roman" w:cs="Times New Roman"/>
        </w:rPr>
        <w:t xml:space="preserve">We evaluated how the effect of </w:t>
      </w:r>
      <w:r w:rsidR="005A0E18" w:rsidRPr="00FD20FE">
        <w:rPr>
          <w:rFonts w:ascii="Times New Roman" w:hAnsi="Times New Roman" w:cs="Times New Roman"/>
        </w:rPr>
        <w:t>each individual policy</w:t>
      </w:r>
      <w:r w:rsidRPr="00FD20FE">
        <w:rPr>
          <w:rFonts w:ascii="Times New Roman" w:hAnsi="Times New Roman" w:cs="Times New Roman"/>
        </w:rPr>
        <w:t xml:space="preserve"> differ</w:t>
      </w:r>
      <w:r w:rsidR="00E9475B" w:rsidRPr="00FD20FE">
        <w:rPr>
          <w:rFonts w:ascii="Times New Roman" w:hAnsi="Times New Roman" w:cs="Times New Roman"/>
        </w:rPr>
        <w:t xml:space="preserve">s under </w:t>
      </w:r>
      <w:r w:rsidR="00063DB7" w:rsidRPr="00FD20FE">
        <w:rPr>
          <w:rFonts w:ascii="Times New Roman" w:hAnsi="Times New Roman" w:cs="Times New Roman"/>
        </w:rPr>
        <w:t>alternative</w:t>
      </w:r>
      <w:r w:rsidR="00E9475B" w:rsidRPr="00FD20FE">
        <w:rPr>
          <w:rFonts w:ascii="Times New Roman" w:hAnsi="Times New Roman" w:cs="Times New Roman"/>
        </w:rPr>
        <w:t xml:space="preserve"> assumptions about the </w:t>
      </w:r>
      <w:r w:rsidR="00D835BA" w:rsidRPr="00FD20FE">
        <w:rPr>
          <w:rFonts w:ascii="Times New Roman" w:hAnsi="Times New Roman" w:cs="Times New Roman"/>
        </w:rPr>
        <w:t xml:space="preserve">likelihood </w:t>
      </w:r>
      <w:r w:rsidR="00B13CCB" w:rsidRPr="00FD20FE">
        <w:rPr>
          <w:rFonts w:ascii="Times New Roman" w:hAnsi="Times New Roman" w:cs="Times New Roman"/>
        </w:rPr>
        <w:t xml:space="preserve">that </w:t>
      </w:r>
      <w:r w:rsidR="00D835BA" w:rsidRPr="00FD20FE">
        <w:rPr>
          <w:rFonts w:ascii="Times New Roman" w:hAnsi="Times New Roman" w:cs="Times New Roman"/>
        </w:rPr>
        <w:t xml:space="preserve">an individual in the “SOUD without Rx” population </w:t>
      </w:r>
      <w:r w:rsidR="00B13CCB" w:rsidRPr="00FD20FE">
        <w:rPr>
          <w:rFonts w:ascii="Times New Roman" w:hAnsi="Times New Roman" w:cs="Times New Roman"/>
        </w:rPr>
        <w:t xml:space="preserve">escalates </w:t>
      </w:r>
      <w:r w:rsidR="00D835BA" w:rsidRPr="00FD20FE">
        <w:rPr>
          <w:rFonts w:ascii="Times New Roman" w:hAnsi="Times New Roman" w:cs="Times New Roman"/>
        </w:rPr>
        <w:t xml:space="preserve">to SHUD when there are not enough pills available from diversion. </w:t>
      </w:r>
      <w:r w:rsidR="00063DB7" w:rsidRPr="00FD20FE">
        <w:rPr>
          <w:rFonts w:ascii="Times New Roman" w:hAnsi="Times New Roman" w:cs="Times New Roman"/>
        </w:rPr>
        <w:t xml:space="preserve">We </w:t>
      </w:r>
      <w:r w:rsidR="00166F84" w:rsidRPr="00FD20FE">
        <w:rPr>
          <w:rFonts w:ascii="Times New Roman" w:hAnsi="Times New Roman" w:cs="Times New Roman"/>
        </w:rPr>
        <w:t>explore</w:t>
      </w:r>
      <w:r w:rsidR="00241F36" w:rsidRPr="00FD20FE">
        <w:rPr>
          <w:rFonts w:ascii="Times New Roman" w:hAnsi="Times New Roman" w:cs="Times New Roman"/>
        </w:rPr>
        <w:t>d</w:t>
      </w:r>
      <w:r w:rsidR="00063DB7" w:rsidRPr="00FD20FE">
        <w:rPr>
          <w:rFonts w:ascii="Times New Roman" w:hAnsi="Times New Roman" w:cs="Times New Roman"/>
        </w:rPr>
        <w:t xml:space="preserve"> the impact of a 25% </w:t>
      </w:r>
      <w:r w:rsidR="00304FED" w:rsidRPr="00FD20FE">
        <w:rPr>
          <w:rFonts w:ascii="Times New Roman" w:hAnsi="Times New Roman" w:cs="Times New Roman"/>
        </w:rPr>
        <w:t>(0.75x</w:t>
      </w:r>
      <w:r w:rsidR="005A0E18" w:rsidRPr="00FD20FE">
        <w:rPr>
          <w:rFonts w:ascii="Times New Roman" w:hAnsi="Times New Roman" w:cs="Times New Roman"/>
        </w:rPr>
        <w:t xml:space="preserve"> parameter level</w:t>
      </w:r>
      <w:r w:rsidR="00304FED" w:rsidRPr="00FD20FE">
        <w:rPr>
          <w:rFonts w:ascii="Times New Roman" w:hAnsi="Times New Roman" w:cs="Times New Roman"/>
        </w:rPr>
        <w:t xml:space="preserve">) </w:t>
      </w:r>
      <w:r w:rsidR="00063DB7" w:rsidRPr="00FD20FE">
        <w:rPr>
          <w:rFonts w:ascii="Times New Roman" w:hAnsi="Times New Roman" w:cs="Times New Roman"/>
        </w:rPr>
        <w:t xml:space="preserve">and 50% </w:t>
      </w:r>
      <w:r w:rsidR="002A370A" w:rsidRPr="00FD20FE">
        <w:rPr>
          <w:rFonts w:ascii="Times New Roman" w:hAnsi="Times New Roman" w:cs="Times New Roman"/>
        </w:rPr>
        <w:t>(0.</w:t>
      </w:r>
      <w:r w:rsidR="00304FED" w:rsidRPr="00FD20FE">
        <w:rPr>
          <w:rFonts w:ascii="Times New Roman" w:hAnsi="Times New Roman" w:cs="Times New Roman"/>
        </w:rPr>
        <w:t>5x</w:t>
      </w:r>
      <w:r w:rsidR="005A0E18" w:rsidRPr="00FD20FE">
        <w:rPr>
          <w:rFonts w:ascii="Times New Roman" w:hAnsi="Times New Roman" w:cs="Times New Roman"/>
        </w:rPr>
        <w:t xml:space="preserve"> parameter level</w:t>
      </w:r>
      <w:r w:rsidR="00304FED" w:rsidRPr="00FD20FE">
        <w:rPr>
          <w:rFonts w:ascii="Times New Roman" w:hAnsi="Times New Roman" w:cs="Times New Roman"/>
        </w:rPr>
        <w:t xml:space="preserve">) </w:t>
      </w:r>
      <w:r w:rsidR="00670329" w:rsidRPr="00FD20FE">
        <w:rPr>
          <w:rFonts w:ascii="Times New Roman" w:hAnsi="Times New Roman" w:cs="Times New Roman"/>
        </w:rPr>
        <w:t xml:space="preserve">reduction </w:t>
      </w:r>
      <w:r w:rsidR="00063DB7" w:rsidRPr="00FD20FE">
        <w:rPr>
          <w:rFonts w:ascii="Times New Roman" w:hAnsi="Times New Roman" w:cs="Times New Roman"/>
        </w:rPr>
        <w:t xml:space="preserve">in the likelihood that </w:t>
      </w:r>
      <w:r w:rsidR="00304FED" w:rsidRPr="00FD20FE">
        <w:rPr>
          <w:rFonts w:ascii="Times New Roman" w:hAnsi="Times New Roman" w:cs="Times New Roman"/>
        </w:rPr>
        <w:t xml:space="preserve">these individuals </w:t>
      </w:r>
      <w:r w:rsidR="00241F36" w:rsidRPr="00FD20FE">
        <w:rPr>
          <w:rFonts w:ascii="Times New Roman" w:hAnsi="Times New Roman" w:cs="Times New Roman"/>
        </w:rPr>
        <w:t xml:space="preserve">escalate </w:t>
      </w:r>
      <w:r w:rsidR="00304FED" w:rsidRPr="00FD20FE">
        <w:rPr>
          <w:rFonts w:ascii="Times New Roman" w:hAnsi="Times New Roman" w:cs="Times New Roman"/>
        </w:rPr>
        <w:t>to heroin, compared to our base case assumption (1x</w:t>
      </w:r>
      <w:r w:rsidR="005A0E18" w:rsidRPr="00FD20FE">
        <w:rPr>
          <w:rFonts w:ascii="Times New Roman" w:hAnsi="Times New Roman" w:cs="Times New Roman"/>
        </w:rPr>
        <w:t xml:space="preserve"> parameter level</w:t>
      </w:r>
      <w:r w:rsidR="00304FED" w:rsidRPr="00FD20FE">
        <w:rPr>
          <w:rFonts w:ascii="Times New Roman" w:hAnsi="Times New Roman" w:cs="Times New Roman"/>
        </w:rPr>
        <w:t xml:space="preserve">), assuming that the additional individuals not turning to heroin desist use (i.e., the proportion enrolling in MAT is </w:t>
      </w:r>
      <w:r w:rsidR="0026037C" w:rsidRPr="00FD20FE">
        <w:rPr>
          <w:rFonts w:ascii="Times New Roman" w:hAnsi="Times New Roman" w:cs="Times New Roman"/>
        </w:rPr>
        <w:t>unaffected</w:t>
      </w:r>
      <w:r w:rsidR="00304FED" w:rsidRPr="00FD20FE">
        <w:rPr>
          <w:rFonts w:ascii="Times New Roman" w:hAnsi="Times New Roman" w:cs="Times New Roman"/>
        </w:rPr>
        <w:t xml:space="preserve">). </w:t>
      </w:r>
      <w:r w:rsidR="005B1DA2">
        <w:rPr>
          <w:rFonts w:ascii="Times New Roman" w:hAnsi="Times New Roman" w:cs="Times New Roman"/>
        </w:rPr>
        <w:t xml:space="preserve">Figure </w:t>
      </w:r>
      <w:r w:rsidR="00B74028">
        <w:rPr>
          <w:rFonts w:ascii="Times New Roman" w:hAnsi="Times New Roman" w:cs="Times New Roman"/>
        </w:rPr>
        <w:t>O</w:t>
      </w:r>
      <w:r w:rsidR="00B13CCB" w:rsidRPr="00FD20FE">
        <w:rPr>
          <w:rFonts w:ascii="Times New Roman" w:hAnsi="Times New Roman" w:cs="Times New Roman"/>
        </w:rPr>
        <w:t xml:space="preserve"> shows</w:t>
      </w:r>
      <w:r w:rsidR="00D624F7" w:rsidRPr="00FD20FE">
        <w:rPr>
          <w:rFonts w:ascii="Times New Roman" w:hAnsi="Times New Roman" w:cs="Times New Roman"/>
        </w:rPr>
        <w:t xml:space="preserve"> the effects </w:t>
      </w:r>
      <w:r w:rsidR="002A7E6B" w:rsidRPr="00FD20FE">
        <w:rPr>
          <w:rFonts w:ascii="Times New Roman" w:hAnsi="Times New Roman" w:cs="Times New Roman"/>
        </w:rPr>
        <w:t xml:space="preserve">over five and ten years </w:t>
      </w:r>
      <w:r w:rsidR="00D624F7" w:rsidRPr="00FD20FE">
        <w:rPr>
          <w:rFonts w:ascii="Times New Roman" w:hAnsi="Times New Roman" w:cs="Times New Roman"/>
        </w:rPr>
        <w:t xml:space="preserve">relative to status </w:t>
      </w:r>
      <w:r w:rsidR="00E41E0C" w:rsidRPr="00FD20FE">
        <w:rPr>
          <w:rFonts w:ascii="Times New Roman" w:hAnsi="Times New Roman" w:cs="Times New Roman"/>
        </w:rPr>
        <w:t>quo for each policy</w:t>
      </w:r>
      <w:r w:rsidR="0096428A" w:rsidRPr="00FD20FE">
        <w:rPr>
          <w:rFonts w:ascii="Times New Roman" w:hAnsi="Times New Roman" w:cs="Times New Roman"/>
        </w:rPr>
        <w:t xml:space="preserve"> </w:t>
      </w:r>
      <w:r w:rsidR="006A2DE7" w:rsidRPr="00FD20FE">
        <w:rPr>
          <w:rFonts w:ascii="Times New Roman" w:hAnsi="Times New Roman" w:cs="Times New Roman"/>
        </w:rPr>
        <w:t xml:space="preserve">under the 1x, 0.75x, and 0.50x </w:t>
      </w:r>
      <w:r w:rsidR="005A0E18" w:rsidRPr="00FD20FE">
        <w:rPr>
          <w:rFonts w:ascii="Times New Roman" w:hAnsi="Times New Roman" w:cs="Times New Roman"/>
        </w:rPr>
        <w:t>parameter level</w:t>
      </w:r>
      <w:r w:rsidR="00B13CCB" w:rsidRPr="00FD20FE">
        <w:rPr>
          <w:rFonts w:ascii="Times New Roman" w:hAnsi="Times New Roman" w:cs="Times New Roman"/>
        </w:rPr>
        <w:t>s</w:t>
      </w:r>
      <w:r w:rsidR="006A2DE7" w:rsidRPr="00FD20FE">
        <w:rPr>
          <w:rFonts w:ascii="Times New Roman" w:hAnsi="Times New Roman" w:cs="Times New Roman"/>
        </w:rPr>
        <w:t xml:space="preserve"> for likelihood of escalation to SHUD.</w:t>
      </w:r>
      <w:r w:rsidR="00FE0F45" w:rsidRPr="00FD20FE">
        <w:rPr>
          <w:rFonts w:ascii="Times New Roman" w:hAnsi="Times New Roman" w:cs="Times New Roman"/>
        </w:rPr>
        <w:t xml:space="preserve"> </w:t>
      </w:r>
      <w:r w:rsidR="0074797A" w:rsidRPr="00FD20FE">
        <w:rPr>
          <w:rFonts w:ascii="Times New Roman" w:hAnsi="Times New Roman" w:cs="Times New Roman"/>
        </w:rPr>
        <w:t>At lower likelihoods of escalation to SHUD, the reduced prescribing, drug rescheduling, PMP, drug reformulation, and excess opioid disposal polices result in fewer SHUD deaths as SHUD incidence and prevalence are decreased. Indeed, if the</w:t>
      </w:r>
      <w:r w:rsidR="00877961" w:rsidRPr="00FD20FE">
        <w:rPr>
          <w:rFonts w:ascii="Times New Roman" w:hAnsi="Times New Roman" w:cs="Times New Roman"/>
        </w:rPr>
        <w:t xml:space="preserve"> likelihood of </w:t>
      </w:r>
      <w:r w:rsidR="00F421E6" w:rsidRPr="00FD20FE">
        <w:rPr>
          <w:rFonts w:ascii="Times New Roman" w:hAnsi="Times New Roman" w:cs="Times New Roman"/>
        </w:rPr>
        <w:t>escalation from “SOUD without Rx” to</w:t>
      </w:r>
      <w:r w:rsidR="00877961" w:rsidRPr="00FD20FE">
        <w:rPr>
          <w:rFonts w:ascii="Times New Roman" w:hAnsi="Times New Roman" w:cs="Times New Roman"/>
        </w:rPr>
        <w:t xml:space="preserve"> </w:t>
      </w:r>
      <w:r w:rsidR="00F421E6" w:rsidRPr="00FD20FE">
        <w:rPr>
          <w:rFonts w:ascii="Times New Roman" w:hAnsi="Times New Roman" w:cs="Times New Roman"/>
        </w:rPr>
        <w:t>“</w:t>
      </w:r>
      <w:r w:rsidR="00877961" w:rsidRPr="00FD20FE">
        <w:rPr>
          <w:rFonts w:ascii="Times New Roman" w:hAnsi="Times New Roman" w:cs="Times New Roman"/>
        </w:rPr>
        <w:t>SHUD</w:t>
      </w:r>
      <w:r w:rsidR="00F421E6" w:rsidRPr="00FD20FE">
        <w:rPr>
          <w:rFonts w:ascii="Times New Roman" w:hAnsi="Times New Roman" w:cs="Times New Roman"/>
        </w:rPr>
        <w:t>”</w:t>
      </w:r>
      <w:r w:rsidR="00877961" w:rsidRPr="00FD20FE">
        <w:rPr>
          <w:rFonts w:ascii="Times New Roman" w:hAnsi="Times New Roman" w:cs="Times New Roman"/>
        </w:rPr>
        <w:t xml:space="preserve"> </w:t>
      </w:r>
      <w:r w:rsidR="001439D3" w:rsidRPr="00FD20FE">
        <w:rPr>
          <w:rFonts w:ascii="Times New Roman" w:hAnsi="Times New Roman" w:cs="Times New Roman"/>
        </w:rPr>
        <w:t xml:space="preserve">is </w:t>
      </w:r>
      <w:r w:rsidR="0074797A" w:rsidRPr="00FD20FE">
        <w:rPr>
          <w:rFonts w:ascii="Times New Roman" w:hAnsi="Times New Roman" w:cs="Times New Roman"/>
        </w:rPr>
        <w:t>25% lower</w:t>
      </w:r>
      <w:r w:rsidR="001439D3" w:rsidRPr="00FD20FE">
        <w:rPr>
          <w:rFonts w:ascii="Times New Roman" w:hAnsi="Times New Roman" w:cs="Times New Roman"/>
        </w:rPr>
        <w:t xml:space="preserve"> than in the base case (i.e., 0.75x)</w:t>
      </w:r>
      <w:r w:rsidR="0074797A" w:rsidRPr="00FD20FE">
        <w:rPr>
          <w:rFonts w:ascii="Times New Roman" w:hAnsi="Times New Roman" w:cs="Times New Roman"/>
        </w:rPr>
        <w:t>,</w:t>
      </w:r>
      <w:r w:rsidR="00877961" w:rsidRPr="00FD20FE">
        <w:rPr>
          <w:rFonts w:ascii="Times New Roman" w:hAnsi="Times New Roman" w:cs="Times New Roman"/>
        </w:rPr>
        <w:t xml:space="preserve"> total </w:t>
      </w:r>
      <w:r w:rsidR="002C1104" w:rsidRPr="00FD20FE">
        <w:rPr>
          <w:rFonts w:ascii="Times New Roman" w:hAnsi="Times New Roman" w:cs="Times New Roman"/>
        </w:rPr>
        <w:t xml:space="preserve">monthly </w:t>
      </w:r>
      <w:r w:rsidR="00877961" w:rsidRPr="00FD20FE">
        <w:rPr>
          <w:rFonts w:ascii="Times New Roman" w:hAnsi="Times New Roman" w:cs="Times New Roman"/>
        </w:rPr>
        <w:t xml:space="preserve">addiction deaths </w:t>
      </w:r>
      <w:r w:rsidR="00CB720D" w:rsidRPr="00FD20FE">
        <w:rPr>
          <w:rFonts w:ascii="Times New Roman" w:hAnsi="Times New Roman" w:cs="Times New Roman"/>
        </w:rPr>
        <w:t>would</w:t>
      </w:r>
      <w:r w:rsidR="00877961" w:rsidRPr="00FD20FE">
        <w:rPr>
          <w:rFonts w:ascii="Times New Roman" w:hAnsi="Times New Roman" w:cs="Times New Roman"/>
        </w:rPr>
        <w:t xml:space="preserve"> be decreased </w:t>
      </w:r>
      <w:r w:rsidR="0074797A" w:rsidRPr="00FD20FE">
        <w:rPr>
          <w:rFonts w:ascii="Times New Roman" w:hAnsi="Times New Roman" w:cs="Times New Roman"/>
        </w:rPr>
        <w:t xml:space="preserve">relative to the status quo </w:t>
      </w:r>
      <w:r w:rsidR="00877961" w:rsidRPr="00FD20FE">
        <w:rPr>
          <w:rFonts w:ascii="Times New Roman" w:hAnsi="Times New Roman" w:cs="Times New Roman"/>
        </w:rPr>
        <w:t xml:space="preserve">under </w:t>
      </w:r>
      <w:r w:rsidR="0074797A" w:rsidRPr="00FD20FE">
        <w:rPr>
          <w:rFonts w:ascii="Times New Roman" w:hAnsi="Times New Roman" w:cs="Times New Roman"/>
        </w:rPr>
        <w:t>the reduced prescribing for chronic pain, drug reformulation, and excess opioid disposal policies</w:t>
      </w:r>
      <w:r w:rsidR="002678F7" w:rsidRPr="00FD20FE">
        <w:rPr>
          <w:rFonts w:ascii="Times New Roman" w:hAnsi="Times New Roman" w:cs="Times New Roman"/>
        </w:rPr>
        <w:t>, even in the short term.</w:t>
      </w:r>
      <w:r w:rsidR="0074797A" w:rsidRPr="00FD20FE">
        <w:rPr>
          <w:rFonts w:ascii="Times New Roman" w:hAnsi="Times New Roman" w:cs="Times New Roman"/>
        </w:rPr>
        <w:t xml:space="preserve"> If the likelihood of escalation from “SOUD without Rx” to “SHUD” </w:t>
      </w:r>
      <w:r w:rsidR="001439D3" w:rsidRPr="00FD20FE">
        <w:rPr>
          <w:rFonts w:ascii="Times New Roman" w:hAnsi="Times New Roman" w:cs="Times New Roman"/>
        </w:rPr>
        <w:t xml:space="preserve">is </w:t>
      </w:r>
      <w:r w:rsidR="0074797A" w:rsidRPr="00FD20FE">
        <w:rPr>
          <w:rFonts w:ascii="Times New Roman" w:hAnsi="Times New Roman" w:cs="Times New Roman"/>
        </w:rPr>
        <w:t xml:space="preserve">50% lower, </w:t>
      </w:r>
      <w:r w:rsidR="00A374C8" w:rsidRPr="00FD20FE">
        <w:rPr>
          <w:rFonts w:ascii="Times New Roman" w:hAnsi="Times New Roman" w:cs="Times New Roman"/>
        </w:rPr>
        <w:t>several policies</w:t>
      </w:r>
      <w:r w:rsidR="0074797A" w:rsidRPr="00FD20FE">
        <w:rPr>
          <w:rFonts w:ascii="Times New Roman" w:hAnsi="Times New Roman" w:cs="Times New Roman"/>
        </w:rPr>
        <w:t xml:space="preserve"> would result in immediate reduction in </w:t>
      </w:r>
      <w:r w:rsidR="006C5F77" w:rsidRPr="00FD20FE">
        <w:rPr>
          <w:rFonts w:ascii="Times New Roman" w:hAnsi="Times New Roman" w:cs="Times New Roman"/>
        </w:rPr>
        <w:t xml:space="preserve">monthly </w:t>
      </w:r>
      <w:r w:rsidR="0074797A" w:rsidRPr="00FD20FE">
        <w:rPr>
          <w:rFonts w:ascii="Times New Roman" w:hAnsi="Times New Roman" w:cs="Times New Roman"/>
        </w:rPr>
        <w:t>opioid addiction deaths.</w:t>
      </w:r>
      <w:r w:rsidR="0012019F" w:rsidRPr="00FD20FE">
        <w:rPr>
          <w:rFonts w:ascii="Times New Roman" w:hAnsi="Times New Roman" w:cs="Times New Roman"/>
        </w:rPr>
        <w:t xml:space="preserve"> At lower likelihoods of escalation to SHUD, the naloxone availability, needle exchange, MAT, and psychosocial intervention policies save fewer lives </w:t>
      </w:r>
      <w:r w:rsidR="00E478E2" w:rsidRPr="00FD20FE">
        <w:rPr>
          <w:rFonts w:ascii="Times New Roman" w:hAnsi="Times New Roman" w:cs="Times New Roman"/>
        </w:rPr>
        <w:t>because</w:t>
      </w:r>
      <w:r w:rsidR="0012019F" w:rsidRPr="00FD20FE">
        <w:rPr>
          <w:rFonts w:ascii="Times New Roman" w:hAnsi="Times New Roman" w:cs="Times New Roman"/>
        </w:rPr>
        <w:t xml:space="preserve"> the SHUD incidence is not as high.</w:t>
      </w:r>
    </w:p>
    <w:p w14:paraId="15232CAC" w14:textId="68301B2C" w:rsidR="002678F7" w:rsidRPr="00FD20FE" w:rsidRDefault="002678F7" w:rsidP="008051FD">
      <w:pPr>
        <w:pStyle w:val="EndNoteBibliography"/>
        <w:ind w:firstLine="720"/>
        <w:rPr>
          <w:rFonts w:ascii="Times New Roman" w:hAnsi="Times New Roman" w:cs="Times New Roman"/>
        </w:rPr>
      </w:pPr>
      <w:r w:rsidRPr="00FD20FE">
        <w:rPr>
          <w:rFonts w:ascii="Times New Roman" w:hAnsi="Times New Roman" w:cs="Times New Roman"/>
          <w:i/>
        </w:rPr>
        <w:t>Heroin overdose mortality</w:t>
      </w:r>
      <w:r w:rsidR="008D0533" w:rsidRPr="00FD20FE">
        <w:rPr>
          <w:rFonts w:ascii="Times New Roman" w:hAnsi="Times New Roman" w:cs="Times New Roman"/>
        </w:rPr>
        <w:t xml:space="preserve"> The increasing prevalence of fentanyl in the heroin supply has contributed to increased heroin overdose mortality</w:t>
      </w:r>
      <w:r w:rsidR="008458C9" w:rsidRPr="00FD20FE">
        <w:rPr>
          <w:rFonts w:ascii="Times New Roman" w:hAnsi="Times New Roman" w:cs="Times New Roman"/>
        </w:rPr>
        <w:t>.</w:t>
      </w:r>
      <w:hyperlink w:anchor="_ENREF_74" w:tooltip="Lewis, 2017 #1683" w:history="1">
        <w:r w:rsidR="00726019" w:rsidRPr="00FD20FE">
          <w:rPr>
            <w:rFonts w:ascii="Times New Roman" w:hAnsi="Times New Roman" w:cs="Times New Roman"/>
          </w:rPr>
          <w:fldChar w:fldCharType="begin"/>
        </w:r>
        <w:r w:rsidR="00726019" w:rsidRPr="00FD20FE">
          <w:rPr>
            <w:rFonts w:ascii="Times New Roman" w:hAnsi="Times New Roman" w:cs="Times New Roman"/>
          </w:rPr>
          <w:instrText xml:space="preserve"> ADDIN EN.CITE &lt;EndNote&gt;&lt;Cite&gt;&lt;Author&gt;Lewis&lt;/Author&gt;&lt;Year&gt;2017&lt;/Year&gt;&lt;RecNum&gt;1683&lt;/RecNum&gt;&lt;DisplayText&gt;&lt;style face="superscript"&gt;74&lt;/style&gt;&lt;/DisplayText&gt;&lt;record&gt;&lt;rec-number&gt;1683&lt;/rec-number&gt;&lt;foreign-keys&gt;&lt;key app="EN" db-id="dazaf5eeutvxaieddtmv9tamp0es0e0r2a9e" timestamp="1509483030"&gt;1683&lt;/key&gt;&lt;/foreign-keys&gt;&lt;ref-type name="Newspaper Article"&gt;23&lt;/ref-type&gt;&lt;contributors&gt;&lt;authors&gt;&lt;author&gt;Lewis, Nicole&lt;/author&gt;&lt;author&gt;Ockerman, Emma&lt;/author&gt;&lt;author&gt;Achenbach, Joel&lt;/author&gt;&lt;author&gt;Lowery, Wesley&lt;/author&gt;&lt;/authors&gt;&lt;/contributors&gt;&lt;titles&gt;&lt;title&gt;Fentanyl linked to thousands of urban overdose deaths&lt;/title&gt;&lt;secondary-title&gt;Washington Post&lt;/secondary-title&gt;&lt;/titles&gt;&lt;dates&gt;&lt;year&gt;2017&lt;/year&gt;&lt;pub-dates&gt;&lt;date&gt;Aug 15&lt;/date&gt;&lt;/pub-dates&gt;&lt;/dates&gt;&lt;urls&gt;&lt;related-urls&gt;&lt;url&gt;https://www.washingtonpost.com/graphics/2017/national/fentanyl-overdoses/&lt;/url&gt;&lt;url&gt;https://www.washingtonpost.com/graphics/2017/national/fentanyl-overdoses/?utm_term=.b28733f9977f&lt;/url&gt;&lt;/related-urls&gt;&lt;/urls&gt;&lt;access-date&gt;2017/10/31/20:48:40&lt;/access-date&gt;&lt;/record&gt;&lt;/Cite&gt;&lt;/EndNote&gt;</w:instrText>
        </w:r>
        <w:r w:rsidR="00726019" w:rsidRPr="00FD20FE">
          <w:rPr>
            <w:rFonts w:ascii="Times New Roman" w:hAnsi="Times New Roman" w:cs="Times New Roman"/>
          </w:rPr>
          <w:fldChar w:fldCharType="separate"/>
        </w:r>
        <w:r w:rsidR="00726019" w:rsidRPr="00FD20FE">
          <w:rPr>
            <w:rFonts w:ascii="Times New Roman" w:hAnsi="Times New Roman" w:cs="Times New Roman"/>
            <w:noProof/>
            <w:vertAlign w:val="superscript"/>
          </w:rPr>
          <w:t>74</w:t>
        </w:r>
        <w:r w:rsidR="00726019" w:rsidRPr="00FD20FE">
          <w:rPr>
            <w:rFonts w:ascii="Times New Roman" w:hAnsi="Times New Roman" w:cs="Times New Roman"/>
          </w:rPr>
          <w:fldChar w:fldCharType="end"/>
        </w:r>
      </w:hyperlink>
      <w:r w:rsidR="008D0533" w:rsidRPr="00FD20FE">
        <w:rPr>
          <w:rFonts w:ascii="Times New Roman" w:hAnsi="Times New Roman" w:cs="Times New Roman"/>
        </w:rPr>
        <w:t xml:space="preserve"> In light of the possibility </w:t>
      </w:r>
      <w:r w:rsidR="00670329" w:rsidRPr="00FD20FE">
        <w:rPr>
          <w:rFonts w:ascii="Times New Roman" w:hAnsi="Times New Roman" w:cs="Times New Roman"/>
        </w:rPr>
        <w:t>for further increase in</w:t>
      </w:r>
      <w:r w:rsidR="008D0533" w:rsidRPr="00FD20FE">
        <w:rPr>
          <w:rFonts w:ascii="Times New Roman" w:hAnsi="Times New Roman" w:cs="Times New Roman"/>
        </w:rPr>
        <w:t xml:space="preserve"> the </w:t>
      </w:r>
      <w:r w:rsidR="00670329" w:rsidRPr="00FD20FE">
        <w:rPr>
          <w:rFonts w:ascii="Times New Roman" w:hAnsi="Times New Roman" w:cs="Times New Roman"/>
        </w:rPr>
        <w:t xml:space="preserve">heroin overdose mortality risk, we </w:t>
      </w:r>
      <w:r w:rsidR="006E2917" w:rsidRPr="00FD20FE">
        <w:rPr>
          <w:rFonts w:ascii="Times New Roman" w:hAnsi="Times New Roman" w:cs="Times New Roman"/>
        </w:rPr>
        <w:t>assessed</w:t>
      </w:r>
      <w:r w:rsidR="00670329" w:rsidRPr="00FD20FE">
        <w:rPr>
          <w:rFonts w:ascii="Times New Roman" w:hAnsi="Times New Roman" w:cs="Times New Roman"/>
        </w:rPr>
        <w:t xml:space="preserve"> the impact of a </w:t>
      </w:r>
      <w:r w:rsidR="00813CD5" w:rsidRPr="00FD20FE">
        <w:rPr>
          <w:rFonts w:ascii="Times New Roman" w:hAnsi="Times New Roman" w:cs="Times New Roman"/>
        </w:rPr>
        <w:t xml:space="preserve">25% </w:t>
      </w:r>
      <w:r w:rsidR="00670329" w:rsidRPr="00FD20FE">
        <w:rPr>
          <w:rFonts w:ascii="Times New Roman" w:hAnsi="Times New Roman" w:cs="Times New Roman"/>
        </w:rPr>
        <w:t xml:space="preserve">higher </w:t>
      </w:r>
      <w:r w:rsidR="00813CD5" w:rsidRPr="00FD20FE">
        <w:rPr>
          <w:rFonts w:ascii="Times New Roman" w:hAnsi="Times New Roman" w:cs="Times New Roman"/>
        </w:rPr>
        <w:t>(1.25x</w:t>
      </w:r>
      <w:r w:rsidR="005A0E18" w:rsidRPr="00FD20FE">
        <w:rPr>
          <w:rFonts w:ascii="Times New Roman" w:hAnsi="Times New Roman" w:cs="Times New Roman"/>
        </w:rPr>
        <w:t xml:space="preserve"> parameter level</w:t>
      </w:r>
      <w:r w:rsidR="00813CD5" w:rsidRPr="00FD20FE">
        <w:rPr>
          <w:rFonts w:ascii="Times New Roman" w:hAnsi="Times New Roman" w:cs="Times New Roman"/>
        </w:rPr>
        <w:t xml:space="preserve">) </w:t>
      </w:r>
      <w:r w:rsidR="00670329" w:rsidRPr="00FD20FE">
        <w:rPr>
          <w:rFonts w:ascii="Times New Roman" w:hAnsi="Times New Roman" w:cs="Times New Roman"/>
        </w:rPr>
        <w:t>overdose mortality rate for SHUD individuals compared to our base case assumption (1x</w:t>
      </w:r>
      <w:r w:rsidR="005A0E18" w:rsidRPr="00FD20FE">
        <w:rPr>
          <w:rFonts w:ascii="Times New Roman" w:hAnsi="Times New Roman" w:cs="Times New Roman"/>
        </w:rPr>
        <w:t xml:space="preserve"> parameter level</w:t>
      </w:r>
      <w:r w:rsidR="00670329" w:rsidRPr="00FD20FE">
        <w:rPr>
          <w:rFonts w:ascii="Times New Roman" w:hAnsi="Times New Roman" w:cs="Times New Roman"/>
        </w:rPr>
        <w:t xml:space="preserve">) for </w:t>
      </w:r>
      <w:r w:rsidR="006E2917" w:rsidRPr="00FD20FE">
        <w:rPr>
          <w:rFonts w:ascii="Times New Roman" w:hAnsi="Times New Roman" w:cs="Times New Roman"/>
        </w:rPr>
        <w:t xml:space="preserve">each policy. </w:t>
      </w:r>
      <w:r w:rsidR="00C9276B" w:rsidRPr="00FD20FE">
        <w:rPr>
          <w:rFonts w:ascii="Times New Roman" w:hAnsi="Times New Roman" w:cs="Times New Roman"/>
        </w:rPr>
        <w:t>Because</w:t>
      </w:r>
      <w:r w:rsidR="006E2917" w:rsidRPr="00FD20FE">
        <w:rPr>
          <w:rFonts w:ascii="Times New Roman" w:hAnsi="Times New Roman" w:cs="Times New Roman"/>
        </w:rPr>
        <w:t xml:space="preserve"> China recent</w:t>
      </w:r>
      <w:r w:rsidR="00C9276B" w:rsidRPr="00FD20FE">
        <w:rPr>
          <w:rFonts w:ascii="Times New Roman" w:hAnsi="Times New Roman" w:cs="Times New Roman"/>
        </w:rPr>
        <w:t>ly</w:t>
      </w:r>
      <w:r w:rsidR="006E2917" w:rsidRPr="00FD20FE">
        <w:rPr>
          <w:rFonts w:ascii="Times New Roman" w:hAnsi="Times New Roman" w:cs="Times New Roman"/>
        </w:rPr>
        <w:t xml:space="preserve"> </w:t>
      </w:r>
      <w:r w:rsidR="00C9276B" w:rsidRPr="00FD20FE">
        <w:rPr>
          <w:rFonts w:ascii="Times New Roman" w:hAnsi="Times New Roman" w:cs="Times New Roman"/>
        </w:rPr>
        <w:t xml:space="preserve">acted </w:t>
      </w:r>
      <w:r w:rsidR="006E2917" w:rsidRPr="00FD20FE">
        <w:rPr>
          <w:rFonts w:ascii="Times New Roman" w:hAnsi="Times New Roman" w:cs="Times New Roman"/>
        </w:rPr>
        <w:t>to make fentanyl production illegal,</w:t>
      </w:r>
      <w:hyperlink w:anchor="_ENREF_75" w:tooltip="Ganim, 2017 #1707" w:history="1">
        <w:r w:rsidR="00726019" w:rsidRPr="00FD20FE">
          <w:rPr>
            <w:rFonts w:ascii="Times New Roman" w:hAnsi="Times New Roman" w:cs="Times New Roman"/>
          </w:rPr>
          <w:fldChar w:fldCharType="begin"/>
        </w:r>
        <w:r w:rsidR="00726019" w:rsidRPr="00FD20FE">
          <w:rPr>
            <w:rFonts w:ascii="Times New Roman" w:hAnsi="Times New Roman" w:cs="Times New Roman"/>
          </w:rPr>
          <w:instrText xml:space="preserve"> ADDIN EN.CITE &lt;EndNote&gt;&lt;Cite&gt;&lt;Author&gt;Ganim&lt;/Author&gt;&lt;Year&gt;2017&lt;/Year&gt;&lt;RecNum&gt;1707&lt;/RecNum&gt;&lt;DisplayText&gt;&lt;style face="superscript"&gt;75&lt;/style&gt;&lt;/DisplayText&gt;&lt;record&gt;&lt;rec-number&gt;1707&lt;/rec-number&gt;&lt;foreign-keys&gt;&lt;key app="EN" db-id="dazaf5eeutvxaieddtmv9tamp0es0e0r2a9e" timestamp="1515175850"&gt;1707&lt;/key&gt;&lt;/foreign-keys&gt;&lt;ref-type name="Newspaper Article"&gt;23&lt;/ref-type&gt;&lt;contributors&gt;&lt;authors&gt;&lt;author&gt;Ganim, Sara&lt;/author&gt;&lt;/authors&gt;&lt;/contributors&gt;&lt;titles&gt;&lt;title&gt;China&amp;apos;s fentanyl ban a &amp;apos;game-changer&amp;apos; for opioid epidemic&lt;/title&gt;&lt;secondary-title&gt;CNN&lt;/secondary-title&gt;&lt;/titles&gt;&lt;dates&gt;&lt;year&gt;2017&lt;/year&gt;&lt;pub-dates&gt;&lt;date&gt;2017/02/16/&lt;/date&gt;&lt;/pub-dates&gt;&lt;/dates&gt;&lt;urls&gt;&lt;related-urls&gt;&lt;url&gt;http://www.cnn.com/2017/02/16/health/fentanyl-china-ban-opioids/index.html&lt;/url&gt;&lt;/related-urls&gt;&lt;/urls&gt;&lt;access-date&gt;2018/01/05/18:09:26&lt;/access-date&gt;&lt;/record&gt;&lt;/Cite&gt;&lt;/EndNote&gt;</w:instrText>
        </w:r>
        <w:r w:rsidR="00726019" w:rsidRPr="00FD20FE">
          <w:rPr>
            <w:rFonts w:ascii="Times New Roman" w:hAnsi="Times New Roman" w:cs="Times New Roman"/>
          </w:rPr>
          <w:fldChar w:fldCharType="separate"/>
        </w:r>
        <w:r w:rsidR="00726019" w:rsidRPr="00FD20FE">
          <w:rPr>
            <w:rFonts w:ascii="Times New Roman" w:hAnsi="Times New Roman" w:cs="Times New Roman"/>
            <w:noProof/>
            <w:vertAlign w:val="superscript"/>
          </w:rPr>
          <w:t>75</w:t>
        </w:r>
        <w:r w:rsidR="00726019" w:rsidRPr="00FD20FE">
          <w:rPr>
            <w:rFonts w:ascii="Times New Roman" w:hAnsi="Times New Roman" w:cs="Times New Roman"/>
          </w:rPr>
          <w:fldChar w:fldCharType="end"/>
        </w:r>
      </w:hyperlink>
      <w:r w:rsidR="006E2917" w:rsidRPr="00FD20FE">
        <w:rPr>
          <w:rFonts w:ascii="Times New Roman" w:hAnsi="Times New Roman" w:cs="Times New Roman"/>
        </w:rPr>
        <w:t xml:space="preserve"> we also assess</w:t>
      </w:r>
      <w:r w:rsidR="00C9276B" w:rsidRPr="00FD20FE">
        <w:rPr>
          <w:rFonts w:ascii="Times New Roman" w:hAnsi="Times New Roman" w:cs="Times New Roman"/>
        </w:rPr>
        <w:t>ed</w:t>
      </w:r>
      <w:r w:rsidR="006E2917" w:rsidRPr="00FD20FE">
        <w:rPr>
          <w:rFonts w:ascii="Times New Roman" w:hAnsi="Times New Roman" w:cs="Times New Roman"/>
        </w:rPr>
        <w:t xml:space="preserve"> the impact of 25% lower (0.75x parameter level) overdose mortality rate for SHUD individuals</w:t>
      </w:r>
      <w:r w:rsidR="00A56587" w:rsidRPr="00FD20FE">
        <w:rPr>
          <w:rFonts w:ascii="Times New Roman" w:hAnsi="Times New Roman" w:cs="Times New Roman"/>
        </w:rPr>
        <w:t xml:space="preserve">. </w:t>
      </w:r>
      <w:r w:rsidR="005B1DA2">
        <w:rPr>
          <w:rFonts w:ascii="Times New Roman" w:hAnsi="Times New Roman" w:cs="Times New Roman"/>
        </w:rPr>
        <w:t xml:space="preserve">Figure </w:t>
      </w:r>
      <w:r w:rsidR="00B74028">
        <w:rPr>
          <w:rFonts w:ascii="Times New Roman" w:hAnsi="Times New Roman" w:cs="Times New Roman"/>
        </w:rPr>
        <w:t>P</w:t>
      </w:r>
      <w:r w:rsidR="008F37C1" w:rsidRPr="00FD20FE">
        <w:rPr>
          <w:rFonts w:ascii="Times New Roman" w:hAnsi="Times New Roman" w:cs="Times New Roman"/>
        </w:rPr>
        <w:t xml:space="preserve"> shows that i</w:t>
      </w:r>
      <w:r w:rsidR="002768D1" w:rsidRPr="00FD20FE">
        <w:rPr>
          <w:rFonts w:ascii="Times New Roman" w:hAnsi="Times New Roman" w:cs="Times New Roman"/>
        </w:rPr>
        <w:t xml:space="preserve">f SHUD overdose mortality is higher </w:t>
      </w:r>
      <w:r w:rsidR="003878CF" w:rsidRPr="00FD20FE">
        <w:rPr>
          <w:rFonts w:ascii="Times New Roman" w:hAnsi="Times New Roman" w:cs="Times New Roman"/>
        </w:rPr>
        <w:t xml:space="preserve">(lower) </w:t>
      </w:r>
      <w:r w:rsidR="002768D1" w:rsidRPr="00FD20FE">
        <w:rPr>
          <w:rFonts w:ascii="Times New Roman" w:hAnsi="Times New Roman" w:cs="Times New Roman"/>
        </w:rPr>
        <w:t xml:space="preserve">than the base case level, the impact of each policy (with the exception of the needle exchange policy) </w:t>
      </w:r>
      <w:r w:rsidR="00FB4739" w:rsidRPr="00FD20FE">
        <w:rPr>
          <w:rFonts w:ascii="Times New Roman" w:hAnsi="Times New Roman" w:cs="Times New Roman"/>
        </w:rPr>
        <w:t xml:space="preserve">on SHUD deaths </w:t>
      </w:r>
      <w:r w:rsidR="002768D1" w:rsidRPr="00FD20FE">
        <w:rPr>
          <w:rFonts w:ascii="Times New Roman" w:hAnsi="Times New Roman" w:cs="Times New Roman"/>
        </w:rPr>
        <w:t>is amplified</w:t>
      </w:r>
      <w:r w:rsidR="003878CF" w:rsidRPr="00FD20FE">
        <w:rPr>
          <w:rFonts w:ascii="Times New Roman" w:hAnsi="Times New Roman" w:cs="Times New Roman"/>
        </w:rPr>
        <w:t xml:space="preserve"> (reduced)</w:t>
      </w:r>
      <w:r w:rsidR="002768D1" w:rsidRPr="00FD20FE">
        <w:rPr>
          <w:rFonts w:ascii="Times New Roman" w:hAnsi="Times New Roman" w:cs="Times New Roman"/>
        </w:rPr>
        <w:t xml:space="preserve">. </w:t>
      </w:r>
    </w:p>
    <w:p w14:paraId="6AB48086" w14:textId="766FEB7A" w:rsidR="00C36489" w:rsidRPr="00FD20FE" w:rsidRDefault="00275534" w:rsidP="008051FD">
      <w:pPr>
        <w:pStyle w:val="EndNoteBibliography"/>
        <w:ind w:firstLine="720"/>
        <w:rPr>
          <w:rFonts w:ascii="Times New Roman" w:hAnsi="Times New Roman" w:cs="Times New Roman"/>
          <w:highlight w:val="lightGray"/>
        </w:rPr>
      </w:pPr>
      <w:r w:rsidRPr="00FD20FE">
        <w:rPr>
          <w:rFonts w:ascii="Times New Roman" w:hAnsi="Times New Roman" w:cs="Times New Roman"/>
          <w:i/>
        </w:rPr>
        <w:t xml:space="preserve">Prescription pill </w:t>
      </w:r>
      <w:r w:rsidR="004F141F" w:rsidRPr="00FD20FE">
        <w:rPr>
          <w:rFonts w:ascii="Times New Roman" w:hAnsi="Times New Roman" w:cs="Times New Roman"/>
          <w:i/>
        </w:rPr>
        <w:t>overdose mortality</w:t>
      </w:r>
      <w:r w:rsidR="004F141F" w:rsidRPr="00FD20FE">
        <w:rPr>
          <w:rFonts w:ascii="Times New Roman" w:hAnsi="Times New Roman" w:cs="Times New Roman"/>
        </w:rPr>
        <w:t xml:space="preserve"> </w:t>
      </w:r>
      <w:r w:rsidR="00687DC7" w:rsidRPr="00FD20FE">
        <w:rPr>
          <w:rFonts w:ascii="Times New Roman" w:hAnsi="Times New Roman" w:cs="Times New Roman"/>
        </w:rPr>
        <w:t>Our baseline analyses</w:t>
      </w:r>
      <w:r w:rsidRPr="00FD20FE">
        <w:rPr>
          <w:rFonts w:ascii="Times New Roman" w:hAnsi="Times New Roman" w:cs="Times New Roman"/>
        </w:rPr>
        <w:t xml:space="preserve"> assumed </w:t>
      </w:r>
      <w:r w:rsidR="00687DC7" w:rsidRPr="00FD20FE">
        <w:rPr>
          <w:rFonts w:ascii="Times New Roman" w:hAnsi="Times New Roman" w:cs="Times New Roman"/>
        </w:rPr>
        <w:t xml:space="preserve">that </w:t>
      </w:r>
      <w:r w:rsidRPr="00FD20FE">
        <w:rPr>
          <w:rFonts w:ascii="Times New Roman" w:hAnsi="Times New Roman" w:cs="Times New Roman"/>
        </w:rPr>
        <w:t xml:space="preserve">SOUD overdose mortality </w:t>
      </w:r>
      <w:r w:rsidR="00442013" w:rsidRPr="00FD20FE">
        <w:rPr>
          <w:rFonts w:ascii="Times New Roman" w:hAnsi="Times New Roman" w:cs="Times New Roman"/>
        </w:rPr>
        <w:t>risk</w:t>
      </w:r>
      <w:r w:rsidRPr="00FD20FE">
        <w:rPr>
          <w:rFonts w:ascii="Times New Roman" w:hAnsi="Times New Roman" w:cs="Times New Roman"/>
        </w:rPr>
        <w:t xml:space="preserve"> </w:t>
      </w:r>
      <w:r w:rsidR="00A56587" w:rsidRPr="00FD20FE">
        <w:rPr>
          <w:rFonts w:ascii="Times New Roman" w:hAnsi="Times New Roman" w:cs="Times New Roman"/>
        </w:rPr>
        <w:t>is 0.5</w:t>
      </w:r>
      <w:r w:rsidR="00687DC7" w:rsidRPr="00FD20FE">
        <w:rPr>
          <w:rFonts w:ascii="Times New Roman" w:hAnsi="Times New Roman" w:cs="Times New Roman"/>
        </w:rPr>
        <w:t xml:space="preserve"> </w:t>
      </w:r>
      <w:r w:rsidRPr="00FD20FE">
        <w:rPr>
          <w:rFonts w:ascii="Times New Roman" w:hAnsi="Times New Roman" w:cs="Times New Roman"/>
        </w:rPr>
        <w:t xml:space="preserve">relative to the heroin mortality </w:t>
      </w:r>
      <w:r w:rsidR="00442013" w:rsidRPr="00FD20FE">
        <w:rPr>
          <w:rFonts w:ascii="Times New Roman" w:hAnsi="Times New Roman" w:cs="Times New Roman"/>
        </w:rPr>
        <w:t>risk</w:t>
      </w:r>
      <w:r w:rsidR="003878CF" w:rsidRPr="00FD20FE">
        <w:rPr>
          <w:rFonts w:ascii="Times New Roman" w:hAnsi="Times New Roman" w:cs="Times New Roman"/>
        </w:rPr>
        <w:t>. Because</w:t>
      </w:r>
      <w:r w:rsidR="00A56587" w:rsidRPr="00FD20FE">
        <w:rPr>
          <w:rFonts w:ascii="Times New Roman" w:hAnsi="Times New Roman" w:cs="Times New Roman"/>
        </w:rPr>
        <w:t xml:space="preserve"> substantial uncertainty </w:t>
      </w:r>
      <w:r w:rsidR="003878CF" w:rsidRPr="00FD20FE">
        <w:rPr>
          <w:rFonts w:ascii="Times New Roman" w:hAnsi="Times New Roman" w:cs="Times New Roman"/>
        </w:rPr>
        <w:t xml:space="preserve">exists regarding </w:t>
      </w:r>
      <w:r w:rsidR="00A56587" w:rsidRPr="00FD20FE">
        <w:rPr>
          <w:rFonts w:ascii="Times New Roman" w:hAnsi="Times New Roman" w:cs="Times New Roman"/>
        </w:rPr>
        <w:t xml:space="preserve">the relative deadliness of these </w:t>
      </w:r>
      <w:r w:rsidR="00FF3264" w:rsidRPr="00FD20FE">
        <w:rPr>
          <w:rFonts w:ascii="Times New Roman" w:hAnsi="Times New Roman" w:cs="Times New Roman"/>
        </w:rPr>
        <w:t>prescription opioids versus heroin</w:t>
      </w:r>
      <w:r w:rsidR="00A56587" w:rsidRPr="00FD20FE">
        <w:rPr>
          <w:rFonts w:ascii="Times New Roman" w:hAnsi="Times New Roman" w:cs="Times New Roman"/>
        </w:rPr>
        <w:t>, w</w:t>
      </w:r>
      <w:r w:rsidR="004F141F" w:rsidRPr="00FD20FE">
        <w:rPr>
          <w:rFonts w:ascii="Times New Roman" w:hAnsi="Times New Roman" w:cs="Times New Roman"/>
        </w:rPr>
        <w:t xml:space="preserve">e compared the impact of a </w:t>
      </w:r>
      <w:r w:rsidR="00C36489" w:rsidRPr="00FD20FE">
        <w:rPr>
          <w:rFonts w:ascii="Times New Roman" w:hAnsi="Times New Roman" w:cs="Times New Roman"/>
        </w:rPr>
        <w:t>25</w:t>
      </w:r>
      <w:r w:rsidR="004F141F" w:rsidRPr="00FD20FE">
        <w:rPr>
          <w:rFonts w:ascii="Times New Roman" w:hAnsi="Times New Roman" w:cs="Times New Roman"/>
        </w:rPr>
        <w:t xml:space="preserve">% </w:t>
      </w:r>
      <w:r w:rsidR="00442013" w:rsidRPr="00FD20FE">
        <w:rPr>
          <w:rFonts w:ascii="Times New Roman" w:hAnsi="Times New Roman" w:cs="Times New Roman"/>
        </w:rPr>
        <w:t>lower</w:t>
      </w:r>
      <w:r w:rsidR="003878CF" w:rsidRPr="00FD20FE">
        <w:rPr>
          <w:rFonts w:ascii="Times New Roman" w:hAnsi="Times New Roman" w:cs="Times New Roman"/>
        </w:rPr>
        <w:t xml:space="preserve"> (0.75x parameter level) </w:t>
      </w:r>
      <w:r w:rsidR="004F141F" w:rsidRPr="00FD20FE">
        <w:rPr>
          <w:rFonts w:ascii="Times New Roman" w:hAnsi="Times New Roman" w:cs="Times New Roman"/>
        </w:rPr>
        <w:t xml:space="preserve">and </w:t>
      </w:r>
      <w:r w:rsidR="00C36489" w:rsidRPr="00FD20FE">
        <w:rPr>
          <w:rFonts w:ascii="Times New Roman" w:hAnsi="Times New Roman" w:cs="Times New Roman"/>
        </w:rPr>
        <w:t>25</w:t>
      </w:r>
      <w:r w:rsidR="004F141F" w:rsidRPr="00FD20FE">
        <w:rPr>
          <w:rFonts w:ascii="Times New Roman" w:hAnsi="Times New Roman" w:cs="Times New Roman"/>
        </w:rPr>
        <w:t xml:space="preserve">% </w:t>
      </w:r>
      <w:r w:rsidR="003878CF" w:rsidRPr="00FD20FE">
        <w:rPr>
          <w:rFonts w:ascii="Times New Roman" w:hAnsi="Times New Roman" w:cs="Times New Roman"/>
        </w:rPr>
        <w:t xml:space="preserve">higher </w:t>
      </w:r>
      <w:r w:rsidR="004F141F" w:rsidRPr="00FD20FE">
        <w:rPr>
          <w:rFonts w:ascii="Times New Roman" w:hAnsi="Times New Roman" w:cs="Times New Roman"/>
        </w:rPr>
        <w:t>(</w:t>
      </w:r>
      <w:r w:rsidR="00C36489" w:rsidRPr="00FD20FE">
        <w:rPr>
          <w:rFonts w:ascii="Times New Roman" w:hAnsi="Times New Roman" w:cs="Times New Roman"/>
        </w:rPr>
        <w:t>1.25</w:t>
      </w:r>
      <w:r w:rsidR="004F141F" w:rsidRPr="00FD20FE">
        <w:rPr>
          <w:rFonts w:ascii="Times New Roman" w:hAnsi="Times New Roman" w:cs="Times New Roman"/>
        </w:rPr>
        <w:t>x</w:t>
      </w:r>
      <w:r w:rsidR="005A0E18" w:rsidRPr="00FD20FE">
        <w:rPr>
          <w:rFonts w:ascii="Times New Roman" w:hAnsi="Times New Roman" w:cs="Times New Roman"/>
        </w:rPr>
        <w:t xml:space="preserve"> parameter level</w:t>
      </w:r>
      <w:r w:rsidR="004F141F" w:rsidRPr="00FD20FE">
        <w:rPr>
          <w:rFonts w:ascii="Times New Roman" w:hAnsi="Times New Roman" w:cs="Times New Roman"/>
        </w:rPr>
        <w:t xml:space="preserve">) overdose mortality rate for </w:t>
      </w:r>
      <w:r w:rsidR="00687DC7" w:rsidRPr="00FD20FE">
        <w:rPr>
          <w:rFonts w:ascii="Times New Roman" w:hAnsi="Times New Roman" w:cs="Times New Roman"/>
        </w:rPr>
        <w:t xml:space="preserve">individuals with </w:t>
      </w:r>
      <w:r w:rsidR="00442013" w:rsidRPr="00FD20FE">
        <w:rPr>
          <w:rFonts w:ascii="Times New Roman" w:hAnsi="Times New Roman" w:cs="Times New Roman"/>
        </w:rPr>
        <w:t>SOUD</w:t>
      </w:r>
      <w:r w:rsidR="004F141F" w:rsidRPr="00FD20FE">
        <w:rPr>
          <w:rFonts w:ascii="Times New Roman" w:hAnsi="Times New Roman" w:cs="Times New Roman"/>
        </w:rPr>
        <w:t xml:space="preserve"> compared to our base case assumption (1x</w:t>
      </w:r>
      <w:r w:rsidR="005A0E18" w:rsidRPr="00FD20FE">
        <w:rPr>
          <w:rFonts w:ascii="Times New Roman" w:hAnsi="Times New Roman" w:cs="Times New Roman"/>
        </w:rPr>
        <w:t xml:space="preserve"> parameter level</w:t>
      </w:r>
      <w:r w:rsidR="004F141F" w:rsidRPr="00FD20FE">
        <w:rPr>
          <w:rFonts w:ascii="Times New Roman" w:hAnsi="Times New Roman" w:cs="Times New Roman"/>
        </w:rPr>
        <w:t xml:space="preserve">) for </w:t>
      </w:r>
      <w:r w:rsidR="000748A0" w:rsidRPr="00FD20FE">
        <w:rPr>
          <w:rFonts w:ascii="Times New Roman" w:hAnsi="Times New Roman" w:cs="Times New Roman"/>
        </w:rPr>
        <w:t>each</w:t>
      </w:r>
      <w:r w:rsidR="004F141F" w:rsidRPr="00FD20FE">
        <w:rPr>
          <w:rFonts w:ascii="Times New Roman" w:hAnsi="Times New Roman" w:cs="Times New Roman"/>
        </w:rPr>
        <w:t xml:space="preserve"> policy</w:t>
      </w:r>
      <w:r w:rsidR="003878CF" w:rsidRPr="00FD20FE">
        <w:rPr>
          <w:rFonts w:ascii="Times New Roman" w:hAnsi="Times New Roman" w:cs="Times New Roman"/>
        </w:rPr>
        <w:t xml:space="preserve">. </w:t>
      </w:r>
      <w:r w:rsidR="005B1DA2">
        <w:rPr>
          <w:rFonts w:ascii="Times New Roman" w:hAnsi="Times New Roman" w:cs="Times New Roman"/>
        </w:rPr>
        <w:t xml:space="preserve">Figure </w:t>
      </w:r>
      <w:r w:rsidR="00B74028">
        <w:rPr>
          <w:rFonts w:ascii="Times New Roman" w:hAnsi="Times New Roman" w:cs="Times New Roman"/>
        </w:rPr>
        <w:t>Q</w:t>
      </w:r>
      <w:r w:rsidR="003878CF" w:rsidRPr="00FD20FE">
        <w:rPr>
          <w:rFonts w:ascii="Times New Roman" w:hAnsi="Times New Roman" w:cs="Times New Roman"/>
        </w:rPr>
        <w:t xml:space="preserve"> shows that i</w:t>
      </w:r>
      <w:r w:rsidR="00FB4739" w:rsidRPr="00FD20FE">
        <w:rPr>
          <w:rFonts w:ascii="Times New Roman" w:hAnsi="Times New Roman" w:cs="Times New Roman"/>
        </w:rPr>
        <w:t>f SOUD overdose mortality is higher</w:t>
      </w:r>
      <w:r w:rsidR="00D51A1D" w:rsidRPr="00FD20FE">
        <w:rPr>
          <w:rFonts w:ascii="Times New Roman" w:hAnsi="Times New Roman" w:cs="Times New Roman"/>
        </w:rPr>
        <w:t xml:space="preserve"> </w:t>
      </w:r>
      <w:r w:rsidR="003878CF" w:rsidRPr="00FD20FE">
        <w:rPr>
          <w:rFonts w:ascii="Times New Roman" w:hAnsi="Times New Roman" w:cs="Times New Roman"/>
        </w:rPr>
        <w:t xml:space="preserve">(lower) </w:t>
      </w:r>
      <w:r w:rsidR="00D51A1D" w:rsidRPr="00FD20FE">
        <w:rPr>
          <w:rFonts w:ascii="Times New Roman" w:hAnsi="Times New Roman" w:cs="Times New Roman"/>
        </w:rPr>
        <w:t xml:space="preserve">than </w:t>
      </w:r>
      <w:r w:rsidR="00D51A1D" w:rsidRPr="00FD20FE">
        <w:rPr>
          <w:rFonts w:ascii="Times New Roman" w:hAnsi="Times New Roman" w:cs="Times New Roman"/>
        </w:rPr>
        <w:lastRenderedPageBreak/>
        <w:t xml:space="preserve">the base case level, </w:t>
      </w:r>
      <w:r w:rsidR="00FB4739" w:rsidRPr="00FD20FE">
        <w:rPr>
          <w:rFonts w:ascii="Times New Roman" w:hAnsi="Times New Roman" w:cs="Times New Roman"/>
        </w:rPr>
        <w:t xml:space="preserve">each policy (with the exception of the needle exchange policy) </w:t>
      </w:r>
      <w:r w:rsidR="00D51A1D" w:rsidRPr="00FD20FE">
        <w:rPr>
          <w:rFonts w:ascii="Times New Roman" w:hAnsi="Times New Roman" w:cs="Times New Roman"/>
        </w:rPr>
        <w:t>would reduce</w:t>
      </w:r>
      <w:r w:rsidR="00FB4739" w:rsidRPr="00FD20FE">
        <w:rPr>
          <w:rFonts w:ascii="Times New Roman" w:hAnsi="Times New Roman" w:cs="Times New Roman"/>
        </w:rPr>
        <w:t xml:space="preserve"> SOUD deaths </w:t>
      </w:r>
      <w:r w:rsidR="00D51A1D" w:rsidRPr="00FD20FE">
        <w:rPr>
          <w:rFonts w:ascii="Times New Roman" w:hAnsi="Times New Roman" w:cs="Times New Roman"/>
        </w:rPr>
        <w:t xml:space="preserve">to a greater </w:t>
      </w:r>
      <w:r w:rsidR="003878CF" w:rsidRPr="00FD20FE">
        <w:rPr>
          <w:rFonts w:ascii="Times New Roman" w:hAnsi="Times New Roman" w:cs="Times New Roman"/>
        </w:rPr>
        <w:t xml:space="preserve">(lesser) </w:t>
      </w:r>
      <w:r w:rsidR="00D51A1D" w:rsidRPr="00FD20FE">
        <w:rPr>
          <w:rFonts w:ascii="Times New Roman" w:hAnsi="Times New Roman" w:cs="Times New Roman"/>
        </w:rPr>
        <w:t>extent</w:t>
      </w:r>
      <w:r w:rsidR="00FB4739" w:rsidRPr="00FD20FE">
        <w:rPr>
          <w:rFonts w:ascii="Times New Roman" w:hAnsi="Times New Roman" w:cs="Times New Roman"/>
        </w:rPr>
        <w:t xml:space="preserve">. </w:t>
      </w:r>
      <w:r w:rsidR="006C5F77" w:rsidRPr="00FD20FE">
        <w:rPr>
          <w:rFonts w:ascii="Times New Roman" w:hAnsi="Times New Roman" w:cs="Times New Roman"/>
        </w:rPr>
        <w:t xml:space="preserve">If the chance of SOUD overdose mortality </w:t>
      </w:r>
      <w:r w:rsidR="00FF3264" w:rsidRPr="00FD20FE">
        <w:rPr>
          <w:rFonts w:ascii="Times New Roman" w:hAnsi="Times New Roman" w:cs="Times New Roman"/>
        </w:rPr>
        <w:t xml:space="preserve">is </w:t>
      </w:r>
      <w:r w:rsidR="006C5F77" w:rsidRPr="00FD20FE">
        <w:rPr>
          <w:rFonts w:ascii="Times New Roman" w:hAnsi="Times New Roman" w:cs="Times New Roman"/>
        </w:rPr>
        <w:t xml:space="preserve">25% greater, total addiction deaths </w:t>
      </w:r>
      <w:r w:rsidR="006D5F34" w:rsidRPr="00FD20FE">
        <w:rPr>
          <w:rFonts w:ascii="Times New Roman" w:hAnsi="Times New Roman" w:cs="Times New Roman"/>
        </w:rPr>
        <w:t xml:space="preserve">over five years </w:t>
      </w:r>
      <w:r w:rsidR="006C5F77" w:rsidRPr="00FD20FE">
        <w:rPr>
          <w:rFonts w:ascii="Times New Roman" w:hAnsi="Times New Roman" w:cs="Times New Roman"/>
        </w:rPr>
        <w:t>would be decreased relative to the status quo under the</w:t>
      </w:r>
      <w:r w:rsidR="006D5F34" w:rsidRPr="00FD20FE">
        <w:rPr>
          <w:rFonts w:ascii="Times New Roman" w:hAnsi="Times New Roman" w:cs="Times New Roman"/>
        </w:rPr>
        <w:t xml:space="preserve"> drug reformulation</w:t>
      </w:r>
      <w:r w:rsidR="00910F08" w:rsidRPr="00FD20FE">
        <w:rPr>
          <w:rFonts w:ascii="Times New Roman" w:hAnsi="Times New Roman" w:cs="Times New Roman"/>
        </w:rPr>
        <w:t xml:space="preserve"> and excess opio</w:t>
      </w:r>
      <w:r w:rsidR="00DE591D" w:rsidRPr="00FD20FE">
        <w:rPr>
          <w:rFonts w:ascii="Times New Roman" w:hAnsi="Times New Roman" w:cs="Times New Roman"/>
        </w:rPr>
        <w:t>i</w:t>
      </w:r>
      <w:r w:rsidR="00910F08" w:rsidRPr="00FD20FE">
        <w:rPr>
          <w:rFonts w:ascii="Times New Roman" w:hAnsi="Times New Roman" w:cs="Times New Roman"/>
        </w:rPr>
        <w:t>d disposal policies</w:t>
      </w:r>
      <w:r w:rsidR="00C36489" w:rsidRPr="00FD20FE">
        <w:rPr>
          <w:rFonts w:ascii="Times New Roman" w:hAnsi="Times New Roman" w:cs="Times New Roman"/>
        </w:rPr>
        <w:t xml:space="preserve">. </w:t>
      </w:r>
    </w:p>
    <w:p w14:paraId="296A9B60" w14:textId="68FE1F82" w:rsidR="006E6002" w:rsidRPr="00FD20FE" w:rsidRDefault="006E6002" w:rsidP="008051FD">
      <w:pPr>
        <w:ind w:firstLine="720"/>
        <w:rPr>
          <w:rFonts w:eastAsia="MS Mincho" w:cs="Times New Roman"/>
        </w:rPr>
      </w:pPr>
      <w:r w:rsidRPr="00FD20FE">
        <w:rPr>
          <w:rFonts w:eastAsia="MS Mincho" w:cs="Times New Roman"/>
          <w:i/>
        </w:rPr>
        <w:t xml:space="preserve">Diversion to “pain-free nonusers” </w:t>
      </w:r>
      <w:r w:rsidRPr="00FD20FE">
        <w:rPr>
          <w:rFonts w:eastAsia="MS Mincho" w:cs="Times New Roman"/>
        </w:rPr>
        <w:t xml:space="preserve">The rate of diversion of prescribed opioids to pain-free nonusers is uncertain. Therefore, we assessed the impact of each policy given 50% higher (1.5x parameter level) or 50% lower (0.5x parameter level) rate of diversion from prescription holders to pain-free nonusers, compared to our base case assumption (1x parameter level). The level of diversion primarily impacts the incidence of SOUD—specifically the transition from “pain-free nonusers” to “SOUD without Rx”. Therefore, level of diversion impacts the size of the “SOUD without Rx”—which is limited by the number of prescription holders—and thus the rate at which individuals must leave the “SOUD without Rx” and potentially escalate to SUHD. </w:t>
      </w:r>
      <w:r w:rsidR="005B1DA2">
        <w:rPr>
          <w:rFonts w:eastAsia="MS Mincho" w:cs="Times New Roman"/>
        </w:rPr>
        <w:t xml:space="preserve">Figure </w:t>
      </w:r>
      <w:r w:rsidR="00B74028">
        <w:rPr>
          <w:rFonts w:eastAsia="MS Mincho" w:cs="Times New Roman"/>
        </w:rPr>
        <w:t>R</w:t>
      </w:r>
      <w:r w:rsidRPr="00FD20FE">
        <w:rPr>
          <w:rFonts w:eastAsia="MS Mincho" w:cs="Times New Roman"/>
        </w:rPr>
        <w:t xml:space="preserve"> shows that at higher rates of diversion, the benefit to policies that limit pill supply is greater. Such policies result in greater relative reduction in SOUD incidence at higher levels of diversion. However, the prevalence of SOUD is not similarly reduced by these policies at higher levels of diversion because the size of the “SOUD without Rx” is constrained by the number of prescription holders, so under the status quo, higher levels of diversion results in more individuals escalating to SHUD but little change in SOUD prevalence. Thus, there is little potential for polices that reduce pill supply to significantly impact SOUD prevalence and death rates under higher levels of diversion. Conversely, with respect to SHUD deaths, policies that reduce pill supply provide greater benefit under higher rates of diversion, because they reduce diversion, preventing “pain-free nonusers” from joining the constrained “SOUD without Rx” population. At higher rates of diversion, the potential to protect more individuals from escalating from “SOUD without Rx” to SHUD is greater.</w:t>
      </w:r>
    </w:p>
    <w:p w14:paraId="79D77229" w14:textId="23673948" w:rsidR="006E6002" w:rsidRPr="00FD20FE" w:rsidRDefault="006E6002" w:rsidP="008051FD">
      <w:pPr>
        <w:ind w:firstLine="720"/>
        <w:rPr>
          <w:rFonts w:eastAsia="MS Mincho" w:cs="Times New Roman"/>
          <w:highlight w:val="cyan"/>
        </w:rPr>
      </w:pPr>
      <w:r w:rsidRPr="00FD20FE">
        <w:rPr>
          <w:rFonts w:eastAsia="MS Mincho" w:cs="Times New Roman"/>
        </w:rPr>
        <w:t>If the rate of diversion to “pain-free nonusers” is lower than we assumed, the “SOUD without Rx” population is less likely to become larger than can be supported. At lower levels of diversion, policies that constrain the pill supply have less potential to prevent SOUD. These policies’ impact on the prevalence of SOUD may be similarly reduced at lower levels of diversion to pain-free “nonusers” less diversion to pain-free nonusers. However, under a lower risk of diversion, the “SOUD without Rx” compartment is less likely to exceed its capacity, so fewer should escalate to SHUD in the status quo and SOUD prevalence may increase. This would increase the potential of pill supply reduction policies to reduce the SOUD prevalence relative to the status quo. With less diversion to pain-free nonusers</w:t>
      </w:r>
      <w:r w:rsidR="005E37A9" w:rsidRPr="00FD20FE">
        <w:rPr>
          <w:rFonts w:eastAsia="MS Mincho" w:cs="Times New Roman"/>
        </w:rPr>
        <w:t>, the impact of policies to reduce prescribing for pain have a less dramatic effect on SHUD death rates because with less diversion, the “SOUD without Rx” compartment is less likely to exceed its capacity so individuals are less likely to escalate to heroin use.</w:t>
      </w:r>
    </w:p>
    <w:p w14:paraId="3250DA14" w14:textId="58486A46" w:rsidR="008642A5" w:rsidRPr="00FD20FE" w:rsidRDefault="008642A5" w:rsidP="008051FD">
      <w:pPr>
        <w:pStyle w:val="EndNoteBibliography"/>
        <w:ind w:firstLine="720"/>
        <w:rPr>
          <w:rFonts w:ascii="Times New Roman" w:hAnsi="Times New Roman" w:cs="Times New Roman"/>
        </w:rPr>
      </w:pPr>
      <w:r w:rsidRPr="00FD20FE">
        <w:rPr>
          <w:rFonts w:ascii="Times New Roman" w:hAnsi="Times New Roman" w:cs="Times New Roman"/>
          <w:i/>
        </w:rPr>
        <w:t>Rate of enrollment in MAT</w:t>
      </w:r>
      <w:r w:rsidRPr="00FD20FE">
        <w:rPr>
          <w:rFonts w:ascii="Times New Roman" w:hAnsi="Times New Roman" w:cs="Times New Roman"/>
        </w:rPr>
        <w:t xml:space="preserve"> Medica</w:t>
      </w:r>
      <w:r w:rsidR="00040915" w:rsidRPr="00FD20FE">
        <w:rPr>
          <w:rFonts w:ascii="Times New Roman" w:hAnsi="Times New Roman" w:cs="Times New Roman"/>
        </w:rPr>
        <w:t>id</w:t>
      </w:r>
      <w:r w:rsidRPr="00FD20FE">
        <w:rPr>
          <w:rFonts w:ascii="Times New Roman" w:hAnsi="Times New Roman" w:cs="Times New Roman"/>
        </w:rPr>
        <w:t xml:space="preserve"> pays for </w:t>
      </w:r>
      <w:r w:rsidR="00040915" w:rsidRPr="00FD20FE">
        <w:rPr>
          <w:rFonts w:ascii="Times New Roman" w:hAnsi="Times New Roman" w:cs="Times New Roman"/>
        </w:rPr>
        <w:t>25% of buprenorphine maintenance in the U.S.,</w:t>
      </w:r>
      <w:hyperlink w:anchor="_ENREF_76" w:tooltip="Vestal, 2016 #1708" w:history="1">
        <w:r w:rsidR="00726019" w:rsidRPr="00FD20FE">
          <w:rPr>
            <w:rFonts w:ascii="Times New Roman" w:hAnsi="Times New Roman" w:cs="Times New Roman"/>
          </w:rPr>
          <w:fldChar w:fldCharType="begin"/>
        </w:r>
        <w:r w:rsidR="00726019" w:rsidRPr="00FD20FE">
          <w:rPr>
            <w:rFonts w:ascii="Times New Roman" w:hAnsi="Times New Roman" w:cs="Times New Roman"/>
          </w:rPr>
          <w:instrText xml:space="preserve"> ADDIN EN.CITE &lt;EndNote&gt;&lt;Cite&gt;&lt;Author&gt;Vestal&lt;/Author&gt;&lt;Year&gt;2016&lt;/Year&gt;&lt;RecNum&gt;1708&lt;/RecNum&gt;&lt;DisplayText&gt;&lt;style face="superscript"&gt;76&lt;/style&gt;&lt;/DisplayText&gt;&lt;record&gt;&lt;rec-number&gt;1708&lt;/rec-number&gt;&lt;foreign-keys&gt;&lt;key app="EN" db-id="dazaf5eeutvxaieddtmv9tamp0es0e0r2a9e" timestamp="1515176302"&gt;1708&lt;/key&gt;&lt;/foreign-keys&gt;&lt;ref-type name="Report"&gt;27&lt;/ref-type&gt;&lt;contributors&gt;&lt;authors&gt;&lt;author&gt;Vestal, Christine&lt;/author&gt;&lt;/authors&gt;&lt;/contributors&gt;&lt;titles&gt;&lt;title&gt;Diverse Medicaid Rules Hurt in Fighting Addiction&lt;/title&gt;&lt;secondary-title&gt;Stateline&lt;/secondary-title&gt;&lt;/titles&gt;&lt;dates&gt;&lt;year&gt;2016&lt;/year&gt;&lt;pub-dates&gt;&lt;date&gt;2016/10/14/&lt;/date&gt;&lt;/pub-dates&gt;&lt;/dates&gt;&lt;publisher&gt;The Pew Charitable Trusts&lt;/publisher&gt;&lt;urls&gt;&lt;related-urls&gt;&lt;url&gt;http://pew.org/2e1cNkO&lt;/url&gt;&lt;url&gt;http://www.pewtrusts.org/en/research-and-analysis/blogs/stateline/2016/10/14/diverse-medicaid-rules-hurt-in-fighting-addiction&lt;/url&gt;&lt;/related-urls&gt;&lt;/urls&gt;&lt;access-date&gt;2018/01/05/18:14:44&lt;/access-date&gt;&lt;/record&gt;&lt;/Cite&gt;&lt;/EndNote&gt;</w:instrText>
        </w:r>
        <w:r w:rsidR="00726019" w:rsidRPr="00FD20FE">
          <w:rPr>
            <w:rFonts w:ascii="Times New Roman" w:hAnsi="Times New Roman" w:cs="Times New Roman"/>
          </w:rPr>
          <w:fldChar w:fldCharType="separate"/>
        </w:r>
        <w:r w:rsidR="00726019" w:rsidRPr="00FD20FE">
          <w:rPr>
            <w:rFonts w:ascii="Times New Roman" w:hAnsi="Times New Roman" w:cs="Times New Roman"/>
            <w:noProof/>
            <w:vertAlign w:val="superscript"/>
          </w:rPr>
          <w:t>76</w:t>
        </w:r>
        <w:r w:rsidR="00726019" w:rsidRPr="00FD20FE">
          <w:rPr>
            <w:rFonts w:ascii="Times New Roman" w:hAnsi="Times New Roman" w:cs="Times New Roman"/>
          </w:rPr>
          <w:fldChar w:fldCharType="end"/>
        </w:r>
      </w:hyperlink>
      <w:r w:rsidR="00040915" w:rsidRPr="00FD20FE">
        <w:rPr>
          <w:rFonts w:ascii="Times New Roman" w:hAnsi="Times New Roman" w:cs="Times New Roman"/>
        </w:rPr>
        <w:t xml:space="preserve"> which is just one of several forms of MAT</w:t>
      </w:r>
      <w:r w:rsidR="00AA6637" w:rsidRPr="00FD20FE">
        <w:rPr>
          <w:rFonts w:ascii="Times New Roman" w:hAnsi="Times New Roman" w:cs="Times New Roman"/>
        </w:rPr>
        <w:t xml:space="preserve"> i</w:t>
      </w:r>
      <w:r w:rsidRPr="00FD20FE">
        <w:rPr>
          <w:rFonts w:ascii="Times New Roman" w:hAnsi="Times New Roman" w:cs="Times New Roman"/>
        </w:rPr>
        <w:t xml:space="preserve">n light of </w:t>
      </w:r>
      <w:r w:rsidR="00040915" w:rsidRPr="00FD20FE">
        <w:rPr>
          <w:rFonts w:ascii="Times New Roman" w:hAnsi="Times New Roman" w:cs="Times New Roman"/>
        </w:rPr>
        <w:t>recent and ongoing Congressional efforts to</w:t>
      </w:r>
      <w:r w:rsidRPr="00FD20FE">
        <w:rPr>
          <w:rFonts w:ascii="Times New Roman" w:hAnsi="Times New Roman" w:cs="Times New Roman"/>
        </w:rPr>
        <w:t xml:space="preserve"> reduce funding to Medica</w:t>
      </w:r>
      <w:r w:rsidR="00040915" w:rsidRPr="00FD20FE">
        <w:rPr>
          <w:rFonts w:ascii="Times New Roman" w:hAnsi="Times New Roman" w:cs="Times New Roman"/>
        </w:rPr>
        <w:t>id</w:t>
      </w:r>
      <w:r w:rsidRPr="00FD20FE">
        <w:rPr>
          <w:rFonts w:ascii="Times New Roman" w:hAnsi="Times New Roman" w:cs="Times New Roman"/>
        </w:rPr>
        <w:t>, we model</w:t>
      </w:r>
      <w:r w:rsidR="001E0A9E" w:rsidRPr="00FD20FE">
        <w:rPr>
          <w:rFonts w:ascii="Times New Roman" w:hAnsi="Times New Roman" w:cs="Times New Roman"/>
        </w:rPr>
        <w:t>ed</w:t>
      </w:r>
      <w:r w:rsidRPr="00FD20FE">
        <w:rPr>
          <w:rFonts w:ascii="Times New Roman" w:hAnsi="Times New Roman" w:cs="Times New Roman"/>
        </w:rPr>
        <w:t xml:space="preserve"> the impact</w:t>
      </w:r>
      <w:r w:rsidR="001A05F2" w:rsidRPr="00FD20FE">
        <w:rPr>
          <w:rFonts w:ascii="Times New Roman" w:hAnsi="Times New Roman" w:cs="Times New Roman"/>
        </w:rPr>
        <w:t xml:space="preserve"> of each intervention under </w:t>
      </w:r>
      <w:r w:rsidR="00F65492" w:rsidRPr="00FD20FE">
        <w:rPr>
          <w:rFonts w:ascii="Times New Roman" w:hAnsi="Times New Roman" w:cs="Times New Roman"/>
        </w:rPr>
        <w:t>lower</w:t>
      </w:r>
      <w:r w:rsidR="001A05F2" w:rsidRPr="00FD20FE">
        <w:rPr>
          <w:rFonts w:ascii="Times New Roman" w:hAnsi="Times New Roman" w:cs="Times New Roman"/>
        </w:rPr>
        <w:t xml:space="preserve"> levels of status quo enrollment in MAT: 25% reduction (0.75x</w:t>
      </w:r>
      <w:r w:rsidR="005A0E18" w:rsidRPr="00FD20FE">
        <w:rPr>
          <w:rFonts w:ascii="Times New Roman" w:hAnsi="Times New Roman" w:cs="Times New Roman"/>
        </w:rPr>
        <w:t xml:space="preserve"> parameter level</w:t>
      </w:r>
      <w:r w:rsidR="001A05F2" w:rsidRPr="00FD20FE">
        <w:rPr>
          <w:rFonts w:ascii="Times New Roman" w:hAnsi="Times New Roman" w:cs="Times New Roman"/>
        </w:rPr>
        <w:t>) and 50% reduction (0.5x</w:t>
      </w:r>
      <w:r w:rsidR="005A0E18" w:rsidRPr="00FD20FE">
        <w:rPr>
          <w:rFonts w:ascii="Times New Roman" w:hAnsi="Times New Roman" w:cs="Times New Roman"/>
        </w:rPr>
        <w:t xml:space="preserve"> parameter level</w:t>
      </w:r>
      <w:r w:rsidR="001A05F2" w:rsidRPr="00FD20FE">
        <w:rPr>
          <w:rFonts w:ascii="Times New Roman" w:hAnsi="Times New Roman" w:cs="Times New Roman"/>
        </w:rPr>
        <w:t>) in likelihood of enrollment relative to the status quo (1x</w:t>
      </w:r>
      <w:r w:rsidR="005A0E18" w:rsidRPr="00FD20FE">
        <w:rPr>
          <w:rFonts w:ascii="Times New Roman" w:hAnsi="Times New Roman" w:cs="Times New Roman"/>
        </w:rPr>
        <w:t xml:space="preserve"> parameter level</w:t>
      </w:r>
      <w:r w:rsidR="001A05F2" w:rsidRPr="00FD20FE">
        <w:rPr>
          <w:rFonts w:ascii="Times New Roman" w:hAnsi="Times New Roman" w:cs="Times New Roman"/>
        </w:rPr>
        <w:t>)</w:t>
      </w:r>
      <w:r w:rsidR="00F65492" w:rsidRPr="00FD20FE">
        <w:rPr>
          <w:rFonts w:ascii="Times New Roman" w:hAnsi="Times New Roman" w:cs="Times New Roman"/>
        </w:rPr>
        <w:t xml:space="preserve">. </w:t>
      </w:r>
      <w:r w:rsidR="005B1DA2">
        <w:rPr>
          <w:rFonts w:ascii="Times New Roman" w:hAnsi="Times New Roman" w:cs="Times New Roman"/>
        </w:rPr>
        <w:t xml:space="preserve">Figure </w:t>
      </w:r>
      <w:r w:rsidR="00B74028">
        <w:rPr>
          <w:rFonts w:ascii="Times New Roman" w:hAnsi="Times New Roman" w:cs="Times New Roman"/>
        </w:rPr>
        <w:t>S</w:t>
      </w:r>
      <w:r w:rsidR="001E0A9E" w:rsidRPr="00FD20FE">
        <w:rPr>
          <w:rFonts w:ascii="Times New Roman" w:hAnsi="Times New Roman" w:cs="Times New Roman"/>
        </w:rPr>
        <w:t xml:space="preserve"> shows that t</w:t>
      </w:r>
      <w:r w:rsidR="00E74241" w:rsidRPr="00FD20FE">
        <w:rPr>
          <w:rFonts w:ascii="Times New Roman" w:hAnsi="Times New Roman" w:cs="Times New Roman"/>
        </w:rPr>
        <w:t xml:space="preserve">he effect of the policies on deaths relative to the status quo is generally not substantially changed under assumptions of lower MAT enrollment rates. The policies that cause the largest increases in SHUD incidence (i.e., drug rescheduling and PMP) result in somewhat higher monthly rates of SHUD deaths relative to the status quo if the MAT enrollment rate is lower than we assumed. </w:t>
      </w:r>
      <w:r w:rsidR="00BD41F2" w:rsidRPr="00FD20FE">
        <w:rPr>
          <w:rFonts w:ascii="Times New Roman" w:hAnsi="Times New Roman" w:cs="Times New Roman"/>
        </w:rPr>
        <w:t xml:space="preserve">The only policy that </w:t>
      </w:r>
      <w:r w:rsidR="008E5931" w:rsidRPr="00FD20FE">
        <w:rPr>
          <w:rFonts w:ascii="Times New Roman" w:hAnsi="Times New Roman" w:cs="Times New Roman"/>
        </w:rPr>
        <w:t xml:space="preserve">is </w:t>
      </w:r>
      <w:r w:rsidR="00F91057" w:rsidRPr="00FD20FE">
        <w:rPr>
          <w:rFonts w:ascii="Times New Roman" w:hAnsi="Times New Roman" w:cs="Times New Roman"/>
        </w:rPr>
        <w:t>substantially</w:t>
      </w:r>
      <w:r w:rsidR="008E5931" w:rsidRPr="00FD20FE">
        <w:rPr>
          <w:rFonts w:ascii="Times New Roman" w:hAnsi="Times New Roman" w:cs="Times New Roman"/>
        </w:rPr>
        <w:t xml:space="preserve"> affected by </w:t>
      </w:r>
      <w:r w:rsidR="008E5931" w:rsidRPr="00FD20FE">
        <w:rPr>
          <w:rFonts w:ascii="Times New Roman" w:hAnsi="Times New Roman" w:cs="Times New Roman"/>
        </w:rPr>
        <w:lastRenderedPageBreak/>
        <w:t>alternate rates of MAT enrollment is the MAT policy</w:t>
      </w:r>
      <w:r w:rsidR="001E0A9E" w:rsidRPr="00FD20FE">
        <w:rPr>
          <w:rFonts w:ascii="Times New Roman" w:hAnsi="Times New Roman" w:cs="Times New Roman"/>
        </w:rPr>
        <w:t>: it is not surprising</w:t>
      </w:r>
      <w:r w:rsidR="00F91057" w:rsidRPr="00FD20FE">
        <w:rPr>
          <w:rFonts w:ascii="Times New Roman" w:hAnsi="Times New Roman" w:cs="Times New Roman"/>
        </w:rPr>
        <w:t xml:space="preserve"> that lower status quo enrollment rates cause notably lower projected reduction in deaths</w:t>
      </w:r>
      <w:r w:rsidR="008E5931" w:rsidRPr="00FD20FE">
        <w:rPr>
          <w:rFonts w:ascii="Times New Roman" w:hAnsi="Times New Roman" w:cs="Times New Roman"/>
        </w:rPr>
        <w:t xml:space="preserve">. </w:t>
      </w:r>
    </w:p>
    <w:p w14:paraId="381BD3B2" w14:textId="3C97595C" w:rsidR="00644A45" w:rsidRPr="00FD20FE" w:rsidRDefault="00644A45" w:rsidP="008051FD">
      <w:pPr>
        <w:pStyle w:val="EndNoteBibliography"/>
        <w:ind w:firstLine="720"/>
        <w:rPr>
          <w:rFonts w:ascii="Times New Roman" w:hAnsi="Times New Roman" w:cs="Times New Roman"/>
        </w:rPr>
      </w:pPr>
      <w:r w:rsidRPr="00FD20FE">
        <w:rPr>
          <w:rFonts w:ascii="Times New Roman" w:hAnsi="Times New Roman" w:cs="Times New Roman"/>
          <w:i/>
        </w:rPr>
        <w:t xml:space="preserve">Quality of life impact of opioid treatment for chronic pain </w:t>
      </w:r>
      <w:r w:rsidR="001E0A9E" w:rsidRPr="00FD20FE">
        <w:rPr>
          <w:rFonts w:ascii="Times New Roman" w:hAnsi="Times New Roman" w:cs="Times New Roman"/>
        </w:rPr>
        <w:t>C</w:t>
      </w:r>
      <w:r w:rsidRPr="00FD20FE">
        <w:rPr>
          <w:rFonts w:ascii="Times New Roman" w:hAnsi="Times New Roman" w:cs="Times New Roman"/>
        </w:rPr>
        <w:t xml:space="preserve">ontroversy </w:t>
      </w:r>
      <w:r w:rsidR="001E0A9E" w:rsidRPr="00FD20FE">
        <w:rPr>
          <w:rFonts w:ascii="Times New Roman" w:hAnsi="Times New Roman" w:cs="Times New Roman"/>
        </w:rPr>
        <w:t xml:space="preserve">exists regarding </w:t>
      </w:r>
      <w:r w:rsidRPr="00FD20FE">
        <w:rPr>
          <w:rFonts w:ascii="Times New Roman" w:hAnsi="Times New Roman" w:cs="Times New Roman"/>
        </w:rPr>
        <w:t xml:space="preserve">the impact </w:t>
      </w:r>
      <w:r w:rsidR="001E0A9E" w:rsidRPr="00FD20FE">
        <w:rPr>
          <w:rFonts w:ascii="Times New Roman" w:hAnsi="Times New Roman" w:cs="Times New Roman"/>
        </w:rPr>
        <w:t xml:space="preserve">of </w:t>
      </w:r>
      <w:r w:rsidRPr="00FD20FE">
        <w:rPr>
          <w:rFonts w:ascii="Times New Roman" w:hAnsi="Times New Roman" w:cs="Times New Roman"/>
        </w:rPr>
        <w:t>opioid treatment on chronic pain</w:t>
      </w:r>
      <w:r w:rsidR="008458C9" w:rsidRPr="00FD20FE">
        <w:rPr>
          <w:rFonts w:ascii="Times New Roman" w:hAnsi="Times New Roman" w:cs="Times New Roman"/>
        </w:rPr>
        <w:t>.</w:t>
      </w:r>
      <w:r w:rsidR="00816C40" w:rsidRPr="00FD20FE">
        <w:rPr>
          <w:rFonts w:ascii="Times New Roman" w:hAnsi="Times New Roman" w:cs="Times New Roman"/>
        </w:rPr>
        <w:fldChar w:fldCharType="begin">
          <w:fldData xml:space="preserve">PEVuZE5vdGU+PENpdGU+PEF1dGhvcj5DaG91PC9BdXRob3I+PFllYXI+MjAxNTwvWWVhcj48UmVj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</w:fldData>
        </w:fldChar>
      </w:r>
      <w:r w:rsidR="00134CC5" w:rsidRPr="00FD20FE">
        <w:rPr>
          <w:rFonts w:ascii="Times New Roman" w:hAnsi="Times New Roman" w:cs="Times New Roman"/>
        </w:rPr>
        <w:instrText xml:space="preserve"> ADDIN EN.CITE </w:instrText>
      </w:r>
      <w:r w:rsidR="00134CC5" w:rsidRPr="00FD20FE">
        <w:rPr>
          <w:rFonts w:ascii="Times New Roman" w:hAnsi="Times New Roman" w:cs="Times New Roman"/>
        </w:rPr>
        <w:fldChar w:fldCharType="begin">
          <w:fldData xml:space="preserve">PEVuZE5vdGU+PENpdGU+PEF1dGhvcj5DaG91PC9BdXRob3I+PFllYXI+MjAxNTwvWWVhcj48UmVj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</w:fldData>
        </w:fldChar>
      </w:r>
      <w:r w:rsidR="00134CC5" w:rsidRPr="00FD20FE">
        <w:rPr>
          <w:rFonts w:ascii="Times New Roman" w:hAnsi="Times New Roman" w:cs="Times New Roman"/>
        </w:rPr>
        <w:instrText xml:space="preserve"> ADDIN EN.CITE.DATA </w:instrText>
      </w:r>
      <w:r w:rsidR="00134CC5" w:rsidRPr="00FD20FE">
        <w:rPr>
          <w:rFonts w:ascii="Times New Roman" w:hAnsi="Times New Roman" w:cs="Times New Roman"/>
        </w:rPr>
      </w:r>
      <w:r w:rsidR="00134CC5" w:rsidRPr="00FD20FE">
        <w:rPr>
          <w:rFonts w:ascii="Times New Roman" w:hAnsi="Times New Roman" w:cs="Times New Roman"/>
        </w:rPr>
        <w:fldChar w:fldCharType="end"/>
      </w:r>
      <w:r w:rsidR="00816C40" w:rsidRPr="00FD20FE">
        <w:rPr>
          <w:rFonts w:ascii="Times New Roman" w:hAnsi="Times New Roman" w:cs="Times New Roman"/>
        </w:rPr>
      </w:r>
      <w:r w:rsidR="00816C40" w:rsidRPr="00FD20FE">
        <w:rPr>
          <w:rFonts w:ascii="Times New Roman" w:hAnsi="Times New Roman" w:cs="Times New Roman"/>
        </w:rPr>
        <w:fldChar w:fldCharType="separate"/>
      </w:r>
      <w:hyperlink w:anchor="_ENREF_59" w:tooltip="Chou, 2015 #1656" w:history="1">
        <w:r w:rsidR="00726019" w:rsidRPr="00FD20FE">
          <w:rPr>
            <w:rFonts w:ascii="Times New Roman" w:hAnsi="Times New Roman" w:cs="Times New Roman"/>
            <w:noProof/>
            <w:vertAlign w:val="superscript"/>
          </w:rPr>
          <w:t>59</w:t>
        </w:r>
      </w:hyperlink>
      <w:r w:rsidR="00134CC5" w:rsidRPr="00FD20FE">
        <w:rPr>
          <w:rFonts w:ascii="Times New Roman" w:hAnsi="Times New Roman" w:cs="Times New Roman"/>
          <w:noProof/>
          <w:vertAlign w:val="superscript"/>
        </w:rPr>
        <w:t>,</w:t>
      </w:r>
      <w:hyperlink w:anchor="_ENREF_62" w:tooltip="Rosenblum, 2008 #1684" w:history="1">
        <w:r w:rsidR="00726019" w:rsidRPr="00FD20FE">
          <w:rPr>
            <w:rFonts w:ascii="Times New Roman" w:hAnsi="Times New Roman" w:cs="Times New Roman"/>
            <w:noProof/>
            <w:vertAlign w:val="superscript"/>
          </w:rPr>
          <w:t>62</w:t>
        </w:r>
      </w:hyperlink>
      <w:r w:rsidR="00816C40" w:rsidRPr="00FD20FE">
        <w:rPr>
          <w:rFonts w:ascii="Times New Roman" w:hAnsi="Times New Roman" w:cs="Times New Roman"/>
        </w:rPr>
        <w:fldChar w:fldCharType="end"/>
      </w:r>
      <w:r w:rsidRPr="00FD20FE">
        <w:rPr>
          <w:rFonts w:ascii="Times New Roman" w:hAnsi="Times New Roman" w:cs="Times New Roman"/>
        </w:rPr>
        <w:t xml:space="preserve"> In light of this, </w:t>
      </w:r>
      <w:r w:rsidR="00C73CF4" w:rsidRPr="00FD20FE">
        <w:rPr>
          <w:rFonts w:ascii="Times New Roman" w:hAnsi="Times New Roman" w:cs="Times New Roman"/>
        </w:rPr>
        <w:t xml:space="preserve">in our base case assumptions, </w:t>
      </w:r>
      <w:r w:rsidRPr="00FD20FE">
        <w:rPr>
          <w:rFonts w:ascii="Times New Roman" w:hAnsi="Times New Roman" w:cs="Times New Roman"/>
        </w:rPr>
        <w:t xml:space="preserve">we </w:t>
      </w:r>
      <w:r w:rsidR="00C73CF4" w:rsidRPr="00FD20FE">
        <w:rPr>
          <w:rFonts w:ascii="Times New Roman" w:hAnsi="Times New Roman" w:cs="Times New Roman"/>
        </w:rPr>
        <w:t>assigned</w:t>
      </w:r>
      <w:r w:rsidRPr="00FD20FE">
        <w:rPr>
          <w:rFonts w:ascii="Times New Roman" w:hAnsi="Times New Roman" w:cs="Times New Roman"/>
        </w:rPr>
        <w:t xml:space="preserve"> no </w:t>
      </w:r>
      <w:r w:rsidR="001E0A9E" w:rsidRPr="00FD20FE">
        <w:rPr>
          <w:rFonts w:ascii="Times New Roman" w:hAnsi="Times New Roman" w:cs="Times New Roman"/>
        </w:rPr>
        <w:t>quality-of-</w:t>
      </w:r>
      <w:r w:rsidRPr="00FD20FE">
        <w:rPr>
          <w:rFonts w:ascii="Times New Roman" w:hAnsi="Times New Roman" w:cs="Times New Roman"/>
        </w:rPr>
        <w:t xml:space="preserve">life benefit or harm for opioid treatment of chronic pain, </w:t>
      </w:r>
      <w:r w:rsidR="00C73CF4" w:rsidRPr="00FD20FE">
        <w:rPr>
          <w:rFonts w:ascii="Times New Roman" w:hAnsi="Times New Roman" w:cs="Times New Roman"/>
        </w:rPr>
        <w:t>allocating</w:t>
      </w:r>
      <w:r w:rsidRPr="00FD20FE">
        <w:rPr>
          <w:rFonts w:ascii="Times New Roman" w:hAnsi="Times New Roman" w:cs="Times New Roman"/>
        </w:rPr>
        <w:t xml:space="preserve"> both the “Chronic pain nonuser” and “Chronic pain with Rx” states a utility of 0.85. We test</w:t>
      </w:r>
      <w:r w:rsidR="00F40612" w:rsidRPr="00FD20FE">
        <w:rPr>
          <w:rFonts w:ascii="Times New Roman" w:hAnsi="Times New Roman" w:cs="Times New Roman"/>
        </w:rPr>
        <w:t>ed</w:t>
      </w:r>
      <w:r w:rsidRPr="00FD20FE">
        <w:rPr>
          <w:rFonts w:ascii="Times New Roman" w:hAnsi="Times New Roman" w:cs="Times New Roman"/>
        </w:rPr>
        <w:t xml:space="preserve"> the impact of select policies under alternate utility levels for “Chronic pain with Rx”: 0.83 (equivalent to SOUD), 0.84, 0.85 (base case assumption), 0.93, 1.00 (equivalent to “Pain-free nonuser”). </w:t>
      </w:r>
      <w:r w:rsidR="00C73CF4" w:rsidRPr="00FD20FE">
        <w:rPr>
          <w:rFonts w:ascii="Times New Roman" w:hAnsi="Times New Roman" w:cs="Times New Roman"/>
        </w:rPr>
        <w:t>We focused</w:t>
      </w:r>
      <w:r w:rsidR="006A30DD" w:rsidRPr="00FD20FE">
        <w:rPr>
          <w:rFonts w:ascii="Times New Roman" w:hAnsi="Times New Roman" w:cs="Times New Roman"/>
        </w:rPr>
        <w:t xml:space="preserve"> this analysis</w:t>
      </w:r>
      <w:r w:rsidR="00C73CF4" w:rsidRPr="00FD20FE">
        <w:rPr>
          <w:rFonts w:ascii="Times New Roman" w:hAnsi="Times New Roman" w:cs="Times New Roman"/>
        </w:rPr>
        <w:t xml:space="preserve"> on the policies that directly impact chronic pain treatment (i.e., reduced prescribing for chronic pain, reduced prescribing for transitioning pain, and drug rescheduling</w:t>
      </w:r>
      <w:r w:rsidR="00C40304" w:rsidRPr="00FD20FE">
        <w:rPr>
          <w:rFonts w:ascii="Times New Roman" w:hAnsi="Times New Roman" w:cs="Times New Roman"/>
        </w:rPr>
        <w:t xml:space="preserve">), </w:t>
      </w:r>
      <w:r w:rsidR="00E412FC" w:rsidRPr="00FD20FE">
        <w:rPr>
          <w:rFonts w:ascii="Times New Roman" w:hAnsi="Times New Roman" w:cs="Times New Roman"/>
        </w:rPr>
        <w:t>and</w:t>
      </w:r>
      <w:r w:rsidR="00C40304" w:rsidRPr="00FD20FE">
        <w:rPr>
          <w:rFonts w:ascii="Times New Roman" w:hAnsi="Times New Roman" w:cs="Times New Roman"/>
        </w:rPr>
        <w:t xml:space="preserve"> for comparison also assessed the impact on reduced prescribing for acute pain. </w:t>
      </w:r>
      <w:r w:rsidR="005B1DA2">
        <w:rPr>
          <w:rFonts w:ascii="Times New Roman" w:hAnsi="Times New Roman" w:cs="Times New Roman"/>
        </w:rPr>
        <w:t xml:space="preserve">Figure </w:t>
      </w:r>
      <w:r w:rsidR="00B74028">
        <w:rPr>
          <w:rFonts w:ascii="Times New Roman" w:hAnsi="Times New Roman" w:cs="Times New Roman"/>
        </w:rPr>
        <w:t>T</w:t>
      </w:r>
      <w:r w:rsidR="00F40612" w:rsidRPr="00FD20FE">
        <w:rPr>
          <w:rFonts w:ascii="Times New Roman" w:hAnsi="Times New Roman" w:cs="Times New Roman"/>
        </w:rPr>
        <w:t xml:space="preserve"> shows</w:t>
      </w:r>
      <w:r w:rsidRPr="00FD20FE">
        <w:rPr>
          <w:rFonts w:ascii="Times New Roman" w:hAnsi="Times New Roman" w:cs="Times New Roman"/>
        </w:rPr>
        <w:t xml:space="preserve"> the </w:t>
      </w:r>
      <w:r w:rsidR="00BA51FD" w:rsidRPr="00FD20FE">
        <w:rPr>
          <w:rFonts w:ascii="Times New Roman" w:hAnsi="Times New Roman" w:cs="Times New Roman"/>
        </w:rPr>
        <w:t xml:space="preserve">QALY </w:t>
      </w:r>
      <w:r w:rsidRPr="00FD20FE">
        <w:rPr>
          <w:rFonts w:ascii="Times New Roman" w:hAnsi="Times New Roman" w:cs="Times New Roman"/>
        </w:rPr>
        <w:t>impact of the</w:t>
      </w:r>
      <w:r w:rsidR="00E412FC" w:rsidRPr="00FD20FE">
        <w:rPr>
          <w:rFonts w:ascii="Times New Roman" w:hAnsi="Times New Roman" w:cs="Times New Roman"/>
        </w:rPr>
        <w:t>se policies</w:t>
      </w:r>
      <w:r w:rsidRPr="00FD20FE">
        <w:rPr>
          <w:rFonts w:ascii="Times New Roman" w:hAnsi="Times New Roman" w:cs="Times New Roman"/>
        </w:rPr>
        <w:t xml:space="preserve"> under each of these alternative utility values for “Chronic pain with Rx</w:t>
      </w:r>
      <w:r w:rsidR="00F767E7" w:rsidRPr="00FD20FE">
        <w:rPr>
          <w:rFonts w:ascii="Times New Roman" w:hAnsi="Times New Roman" w:cs="Times New Roman"/>
        </w:rPr>
        <w:t>.”</w:t>
      </w:r>
      <w:r w:rsidR="00911C44" w:rsidRPr="00FD20FE">
        <w:rPr>
          <w:rFonts w:ascii="Times New Roman" w:hAnsi="Times New Roman" w:cs="Times New Roman"/>
        </w:rPr>
        <w:t xml:space="preserve"> The reduced prescribing for acute pain policy results in </w:t>
      </w:r>
      <w:r w:rsidR="00F40612" w:rsidRPr="00FD20FE">
        <w:rPr>
          <w:rFonts w:ascii="Times New Roman" w:hAnsi="Times New Roman" w:cs="Times New Roman"/>
        </w:rPr>
        <w:t xml:space="preserve">a </w:t>
      </w:r>
      <w:r w:rsidR="00911C44" w:rsidRPr="00FD20FE">
        <w:rPr>
          <w:rFonts w:ascii="Times New Roman" w:hAnsi="Times New Roman" w:cs="Times New Roman"/>
        </w:rPr>
        <w:t>substantial QALY loss regardless of these assumptions about utility value associated with opioid treatment for chronic pain.</w:t>
      </w:r>
      <w:r w:rsidRPr="00FD20FE">
        <w:rPr>
          <w:rFonts w:ascii="Times New Roman" w:hAnsi="Times New Roman" w:cs="Times New Roman"/>
        </w:rPr>
        <w:t xml:space="preserve"> </w:t>
      </w:r>
      <w:r w:rsidR="00D67A01" w:rsidRPr="00FD20FE">
        <w:rPr>
          <w:rFonts w:ascii="Times New Roman" w:hAnsi="Times New Roman" w:cs="Times New Roman"/>
        </w:rPr>
        <w:t>R</w:t>
      </w:r>
      <w:r w:rsidR="00911C44" w:rsidRPr="00FD20FE">
        <w:rPr>
          <w:rFonts w:ascii="Times New Roman" w:hAnsi="Times New Roman" w:cs="Times New Roman"/>
        </w:rPr>
        <w:t>educed prescribing for transitio</w:t>
      </w:r>
      <w:r w:rsidR="00D67A01" w:rsidRPr="00FD20FE">
        <w:rPr>
          <w:rFonts w:ascii="Times New Roman" w:hAnsi="Times New Roman" w:cs="Times New Roman"/>
        </w:rPr>
        <w:t xml:space="preserve">ning pain </w:t>
      </w:r>
      <w:r w:rsidRPr="00FD20FE">
        <w:rPr>
          <w:rFonts w:ascii="Times New Roman" w:hAnsi="Times New Roman" w:cs="Times New Roman"/>
        </w:rPr>
        <w:t>result</w:t>
      </w:r>
      <w:r w:rsidR="00D67A01" w:rsidRPr="00FD20FE">
        <w:rPr>
          <w:rFonts w:ascii="Times New Roman" w:hAnsi="Times New Roman" w:cs="Times New Roman"/>
        </w:rPr>
        <w:t>s</w:t>
      </w:r>
      <w:r w:rsidRPr="00FD20FE">
        <w:rPr>
          <w:rFonts w:ascii="Times New Roman" w:hAnsi="Times New Roman" w:cs="Times New Roman"/>
        </w:rPr>
        <w:t xml:space="preserve"> in </w:t>
      </w:r>
      <w:r w:rsidR="00F40612" w:rsidRPr="00FD20FE">
        <w:rPr>
          <w:rFonts w:ascii="Times New Roman" w:hAnsi="Times New Roman" w:cs="Times New Roman"/>
        </w:rPr>
        <w:t xml:space="preserve">a </w:t>
      </w:r>
      <w:r w:rsidRPr="00FD20FE">
        <w:rPr>
          <w:rFonts w:ascii="Times New Roman" w:hAnsi="Times New Roman" w:cs="Times New Roman"/>
        </w:rPr>
        <w:t xml:space="preserve">QALY loss if the utility for the “Chronic pain with Rx” state is </w:t>
      </w:r>
      <w:r w:rsidR="00D67A01" w:rsidRPr="00FD20FE">
        <w:rPr>
          <w:rFonts w:ascii="Times New Roman" w:hAnsi="Times New Roman" w:cs="Times New Roman"/>
        </w:rPr>
        <w:t>greater than approximately 0.87</w:t>
      </w:r>
      <w:r w:rsidR="00DD05DF" w:rsidRPr="00FD20FE">
        <w:rPr>
          <w:rFonts w:ascii="Times New Roman" w:hAnsi="Times New Roman" w:cs="Times New Roman"/>
        </w:rPr>
        <w:t xml:space="preserve"> (i.e., </w:t>
      </w:r>
      <w:r w:rsidR="00F40612" w:rsidRPr="00FD20FE">
        <w:rPr>
          <w:rFonts w:ascii="Times New Roman" w:hAnsi="Times New Roman" w:cs="Times New Roman"/>
        </w:rPr>
        <w:t>assuming</w:t>
      </w:r>
      <w:r w:rsidR="00D67A01" w:rsidRPr="00FD20FE">
        <w:rPr>
          <w:rFonts w:ascii="Times New Roman" w:hAnsi="Times New Roman" w:cs="Times New Roman"/>
        </w:rPr>
        <w:t xml:space="preserve"> a 0.02</w:t>
      </w:r>
      <w:r w:rsidR="00DD05DF" w:rsidRPr="00FD20FE">
        <w:rPr>
          <w:rFonts w:ascii="Times New Roman" w:hAnsi="Times New Roman" w:cs="Times New Roman"/>
        </w:rPr>
        <w:t xml:space="preserve"> utility improvement for opioid treatment of chronic pain)</w:t>
      </w:r>
      <w:r w:rsidR="007D2A93">
        <w:rPr>
          <w:rFonts w:ascii="Times New Roman" w:hAnsi="Times New Roman" w:cs="Times New Roman"/>
        </w:rPr>
        <w:t xml:space="preserve"> or 0.88</w:t>
      </w:r>
      <w:r w:rsidR="00D67A01" w:rsidRPr="00FD20FE">
        <w:rPr>
          <w:rFonts w:ascii="Times New Roman" w:hAnsi="Times New Roman" w:cs="Times New Roman"/>
        </w:rPr>
        <w:t>, for the five- and ten-year time horizons, respectively</w:t>
      </w:r>
      <w:r w:rsidRPr="00FD20FE">
        <w:rPr>
          <w:rFonts w:ascii="Times New Roman" w:hAnsi="Times New Roman" w:cs="Times New Roman"/>
        </w:rPr>
        <w:t>.</w:t>
      </w:r>
      <w:r w:rsidR="005B356B" w:rsidRPr="00FD20FE">
        <w:rPr>
          <w:rFonts w:ascii="Times New Roman" w:hAnsi="Times New Roman" w:cs="Times New Roman"/>
        </w:rPr>
        <w:t xml:space="preserve"> </w:t>
      </w:r>
      <w:r w:rsidR="00854B91" w:rsidRPr="00FD20FE">
        <w:rPr>
          <w:rFonts w:ascii="Times New Roman" w:hAnsi="Times New Roman" w:cs="Times New Roman"/>
        </w:rPr>
        <w:t xml:space="preserve">Reduced prescribing for chronic pain results in a QALY loss if the utility for the “Chronic pain with Rx” state is greater than approximately 0.86 or 0.87, for the five- and ten-year time horizons, respectively. Drug rescheduling results in a QALY loss if the utility for the “Chronic pain with Rx” state is at least approximately 0.85 or 0.86, for the five- and ten-year time horizons, respectively. These findings suggest that QALYs gained from policies that directly impact chronic pain treatment are highly sensitive to assumptions about the effectiveness of opioid treatment of chronic pain. </w:t>
      </w:r>
    </w:p>
    <w:p w14:paraId="4B2B6695" w14:textId="6680661E" w:rsidR="00CE6E5A" w:rsidRPr="00816BA0" w:rsidRDefault="00CE6E5A" w:rsidP="00816BA0">
      <w:pPr>
        <w:ind w:right="720"/>
        <w:rPr>
          <w:rFonts w:ascii="Times" w:hAnsi="Times" w:cs="Times New Roman"/>
          <w:sz w:val="20"/>
          <w:szCs w:val="20"/>
        </w:rPr>
      </w:pPr>
    </w:p>
    <w:p w14:paraId="3C62CABC" w14:textId="35085A80" w:rsidR="00A35A47" w:rsidRPr="00816BA0" w:rsidRDefault="00A35A47" w:rsidP="00816BA0">
      <w:pPr>
        <w:rPr>
          <w:rFonts w:ascii="Times" w:hAnsi="Times" w:cs="Times New Roman"/>
          <w:sz w:val="20"/>
          <w:szCs w:val="20"/>
        </w:rPr>
      </w:pPr>
      <w:r w:rsidRPr="00816BA0">
        <w:rPr>
          <w:rFonts w:ascii="Times" w:hAnsi="Times" w:cs="Times New Roman"/>
          <w:sz w:val="20"/>
          <w:szCs w:val="20"/>
        </w:rPr>
        <w:br w:type="page"/>
      </w:r>
    </w:p>
    <w:p w14:paraId="31A93621" w14:textId="77777777" w:rsidR="008B260D" w:rsidRPr="00816BA0" w:rsidRDefault="008B260D" w:rsidP="00816BA0">
      <w:pPr>
        <w:rPr>
          <w:rFonts w:ascii="Times" w:hAnsi="Times" w:cs="Times New Roman"/>
          <w:b/>
          <w:sz w:val="20"/>
          <w:szCs w:val="20"/>
        </w:rPr>
        <w:sectPr w:rsidR="008B260D" w:rsidRPr="00816BA0" w:rsidSect="00472CF0">
          <w:footerReference w:type="default" r:id="rId8"/>
          <w:footnotePr>
            <w:numFmt w:val="chicago"/>
          </w:footnotePr>
          <w:pgSz w:w="12240" w:h="15840"/>
          <w:pgMar w:top="1440" w:right="1440" w:bottom="1440" w:left="1440" w:header="720" w:footer="720" w:gutter="0"/>
          <w:cols w:space="720"/>
          <w:docGrid w:linePitch="360"/>
        </w:sectPr>
      </w:pPr>
    </w:p>
    <w:p w14:paraId="477534BA" w14:textId="11F1A231" w:rsidR="00474F30" w:rsidRDefault="00474F30" w:rsidP="00474F30">
      <w:pPr>
        <w:spacing w:after="60"/>
        <w:rPr>
          <w:rFonts w:ascii="Arial" w:hAnsi="Arial" w:cs="Arial"/>
          <w:b/>
        </w:rPr>
      </w:pPr>
      <w:r>
        <w:rPr>
          <w:rFonts w:ascii="Arial" w:hAnsi="Arial" w:cs="Arial"/>
          <w:b/>
        </w:rPr>
        <w:lastRenderedPageBreak/>
        <w:t xml:space="preserve">Figure </w:t>
      </w:r>
      <w:r w:rsidR="00362AA6">
        <w:rPr>
          <w:rFonts w:ascii="Arial" w:hAnsi="Arial" w:cs="Arial"/>
          <w:b/>
        </w:rPr>
        <w:t>A</w:t>
      </w:r>
      <w:r w:rsidRPr="00601210">
        <w:rPr>
          <w:rFonts w:ascii="Arial" w:hAnsi="Arial" w:cs="Arial"/>
          <w:b/>
        </w:rPr>
        <w:t xml:space="preserve">. </w:t>
      </w:r>
      <w:r w:rsidR="00754187">
        <w:rPr>
          <w:rFonts w:ascii="Arial" w:hAnsi="Arial" w:cs="Arial"/>
          <w:b/>
        </w:rPr>
        <w:t>Model schematic</w:t>
      </w:r>
    </w:p>
    <w:p w14:paraId="20541011" w14:textId="77777777" w:rsidR="00754187" w:rsidRDefault="00754187" w:rsidP="00754187">
      <w:pPr>
        <w:spacing w:after="120"/>
        <w:rPr>
          <w:rFonts w:ascii="Arial" w:hAnsi="Arial" w:cs="Arial"/>
          <w:sz w:val="20"/>
          <w:szCs w:val="20"/>
        </w:rPr>
      </w:pPr>
      <w:r w:rsidRPr="00754187">
        <w:rPr>
          <w:rFonts w:ascii="Arial" w:hAnsi="Arial" w:cs="Arial"/>
          <w:sz w:val="20"/>
          <w:szCs w:val="20"/>
        </w:rPr>
        <w:t>Compartmental model of health states within the population and the flows between states. MAT, medication-assisted treatment; Rx, prescription; SHUD, severe heroin use disorder; SOUD, severe [prescription] opioid use disorder.</w:t>
      </w:r>
    </w:p>
    <w:p w14:paraId="074B56BD" w14:textId="79B18607" w:rsidR="00474F30" w:rsidRDefault="00754187" w:rsidP="00754187">
      <w:pPr>
        <w:spacing w:after="120"/>
        <w:rPr>
          <w:rFonts w:ascii="Arial" w:hAnsi="Arial" w:cs="Arial"/>
          <w:b/>
        </w:rPr>
      </w:pPr>
      <w:r>
        <w:rPr>
          <w:rFonts w:ascii="Arial" w:hAnsi="Arial" w:cs="Arial"/>
          <w:b/>
          <w:noProof/>
        </w:rPr>
        <w:drawing>
          <wp:inline distT="0" distB="0" distL="0" distR="0" wp14:anchorId="2A6FBF78" wp14:editId="34B2E4DB">
            <wp:extent cx="6871335" cy="5263333"/>
            <wp:effectExtent l="0" t="0" r="1206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Opioid Model Diagram PNG v31 BW.png"/>
                    <pic:cNvPicPr/>
                  </pic:nvPicPr>
                  <pic:blipFill rotWithShape="1">
                    <a:blip r:embed="rId9">
                      <a:extLst>
                        <a:ext uri="{28A0092B-C50C-407E-A947-70E740481C1C}">
                          <a14:useLocalDpi xmlns:a14="http://schemas.microsoft.com/office/drawing/2010/main" val="0"/>
                        </a:ext>
                      </a:extLst>
                    </a:blip>
                    <a:srcRect l="2124" t="2977"/>
                    <a:stretch/>
                  </pic:blipFill>
                  <pic:spPr bwMode="auto">
                    <a:xfrm>
                      <a:off x="0" y="0"/>
                      <a:ext cx="6886895" cy="527525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r w:rsidR="00474F30">
        <w:rPr>
          <w:rFonts w:ascii="Arial" w:hAnsi="Arial" w:cs="Arial"/>
          <w:b/>
        </w:rPr>
        <w:br w:type="page"/>
      </w:r>
    </w:p>
    <w:p w14:paraId="5DB8FEAC" w14:textId="5BF3C4E5" w:rsidR="006F1324"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B</w:t>
      </w:r>
      <w:r w:rsidR="008B260D" w:rsidRPr="00601210">
        <w:rPr>
          <w:rFonts w:ascii="Arial" w:hAnsi="Arial" w:cs="Arial"/>
          <w:b/>
        </w:rPr>
        <w:t>. Status quo results for parameter set 1</w:t>
      </w:r>
      <w:r w:rsidR="006F1324">
        <w:rPr>
          <w:rFonts w:ascii="Arial" w:hAnsi="Arial" w:cs="Arial"/>
          <w:b/>
        </w:rPr>
        <w:t>.</w:t>
      </w:r>
    </w:p>
    <w:p w14:paraId="08A1E93E" w14:textId="75CE4AD0" w:rsidR="006D0244" w:rsidRPr="006F1324" w:rsidRDefault="006F1324" w:rsidP="00FD20FE">
      <w:pPr>
        <w:spacing w:after="120"/>
        <w:rPr>
          <w:rFonts w:ascii="Arial" w:hAnsi="Arial" w:cs="Arial"/>
          <w:sz w:val="20"/>
          <w:szCs w:val="20"/>
        </w:rPr>
      </w:pPr>
      <w:bookmarkStart w:id="1" w:name="OLE_LINK4"/>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w:t>
      </w:r>
      <w:r w:rsidR="002B4675">
        <w:rPr>
          <w:rFonts w:ascii="Arial" w:hAnsi="Arial" w:cs="Arial"/>
          <w:sz w:val="20"/>
          <w:szCs w:val="20"/>
        </w:rPr>
        <w:t>t</w:t>
      </w:r>
      <w:r>
        <w:rPr>
          <w:rFonts w:ascii="Arial" w:hAnsi="Arial" w:cs="Arial"/>
          <w:sz w:val="20"/>
          <w:szCs w:val="20"/>
        </w:rPr>
        <w:t>ates over ten years</w:t>
      </w:r>
      <w:r w:rsidR="00C201E0">
        <w:rPr>
          <w:rFonts w:ascii="Arial" w:hAnsi="Arial" w:cs="Arial"/>
          <w:sz w:val="20"/>
          <w:szCs w:val="20"/>
        </w:rPr>
        <w:t xml:space="preserve"> without any intervention</w:t>
      </w:r>
      <w:r>
        <w:rPr>
          <w:rFonts w:ascii="Arial" w:hAnsi="Arial" w:cs="Arial"/>
          <w:sz w:val="20"/>
          <w:szCs w:val="20"/>
        </w:rPr>
        <w:t>. Bottom left</w:t>
      </w:r>
      <w:r w:rsidR="00C201E0">
        <w:rPr>
          <w:rFonts w:ascii="Arial" w:hAnsi="Arial" w:cs="Arial"/>
          <w:sz w:val="20"/>
          <w:szCs w:val="20"/>
        </w:rPr>
        <w:t>: nu</w:t>
      </w:r>
      <w:r w:rsidR="003D5CA1">
        <w:rPr>
          <w:rFonts w:ascii="Arial" w:hAnsi="Arial" w:cs="Arial"/>
          <w:sz w:val="20"/>
          <w:szCs w:val="20"/>
        </w:rPr>
        <w:t>m</w:t>
      </w:r>
      <w:r w:rsidR="00C201E0">
        <w:rPr>
          <w:rFonts w:ascii="Arial" w:hAnsi="Arial" w:cs="Arial"/>
          <w:sz w:val="20"/>
          <w:szCs w:val="20"/>
        </w:rPr>
        <w:t xml:space="preserve">ber of individuals with SHUD and annual deaths from heroin overdose </w:t>
      </w:r>
      <w:r w:rsidR="003D5CA1">
        <w:rPr>
          <w:rFonts w:ascii="Arial" w:hAnsi="Arial" w:cs="Arial"/>
          <w:sz w:val="20"/>
          <w:szCs w:val="20"/>
        </w:rPr>
        <w:t>over</w:t>
      </w:r>
      <w:r w:rsidR="00C201E0">
        <w:rPr>
          <w:rFonts w:ascii="Arial" w:hAnsi="Arial" w:cs="Arial"/>
          <w:sz w:val="20"/>
          <w:szCs w:val="20"/>
        </w:rPr>
        <w:t xml:space="preserve"> the historical (solid) and modeled (dotted)</w:t>
      </w:r>
      <w:r w:rsidR="002B4675">
        <w:rPr>
          <w:rFonts w:ascii="Arial" w:hAnsi="Arial" w:cs="Arial"/>
          <w:sz w:val="20"/>
          <w:szCs w:val="20"/>
        </w:rPr>
        <w:t xml:space="preserve"> periods</w:t>
      </w:r>
      <w:r w:rsidR="00C201E0">
        <w:rPr>
          <w:rFonts w:ascii="Arial" w:hAnsi="Arial" w:cs="Arial"/>
          <w:sz w:val="20"/>
          <w:szCs w:val="20"/>
        </w:rPr>
        <w:t xml:space="preserve">. </w:t>
      </w:r>
      <w:r w:rsidR="003D5CA1">
        <w:rPr>
          <w:rFonts w:ascii="Arial" w:hAnsi="Arial" w:cs="Arial"/>
          <w:sz w:val="20"/>
          <w:szCs w:val="20"/>
        </w:rPr>
        <w:t>Bottom right: annual overdose deaths from SOUD and SHUD</w:t>
      </w:r>
      <w:r>
        <w:rPr>
          <w:rFonts w:ascii="Arial" w:hAnsi="Arial" w:cs="Arial"/>
          <w:sz w:val="20"/>
          <w:szCs w:val="20"/>
        </w:rPr>
        <w:t xml:space="preserve"> </w:t>
      </w:r>
      <w:r w:rsidR="003D5CA1">
        <w:rPr>
          <w:rFonts w:ascii="Arial" w:hAnsi="Arial" w:cs="Arial"/>
          <w:sz w:val="20"/>
          <w:szCs w:val="20"/>
        </w:rPr>
        <w:t>over the historical (solid) and modeled (dotted)</w:t>
      </w:r>
      <w:r w:rsidR="002B4675">
        <w:rPr>
          <w:rFonts w:ascii="Arial" w:hAnsi="Arial" w:cs="Arial"/>
          <w:sz w:val="20"/>
          <w:szCs w:val="20"/>
        </w:rPr>
        <w:t xml:space="preserve"> periods</w:t>
      </w:r>
      <w:r w:rsidR="003D5CA1">
        <w:rPr>
          <w:rFonts w:ascii="Arial" w:hAnsi="Arial" w:cs="Arial"/>
          <w:sz w:val="20"/>
          <w:szCs w:val="20"/>
        </w:rPr>
        <w:t xml:space="preserve">. </w:t>
      </w:r>
      <w:r w:rsidR="003D5CA1" w:rsidRPr="003D5CA1">
        <w:rPr>
          <w:rFonts w:ascii="Arial" w:hAnsi="Arial" w:cs="Arial"/>
          <w:sz w:val="20"/>
          <w:szCs w:val="20"/>
        </w:rPr>
        <w:t>MAT, medication-assisted treatment; Rx, prescription; SHUD, severe heroin use disorder; SOUD, severe [prescription] opioid use disorder.</w:t>
      </w:r>
      <w:r w:rsidR="00B377D7">
        <w:rPr>
          <w:rFonts w:ascii="Arial" w:hAnsi="Arial" w:cs="Arial"/>
          <w:b/>
        </w:rPr>
        <w:t xml:space="preserve"> </w:t>
      </w:r>
    </w:p>
    <w:bookmarkEnd w:id="1"/>
    <w:p w14:paraId="1F08BD89" w14:textId="331E3F2C" w:rsidR="00A30461" w:rsidRDefault="00694AC0">
      <w:pPr>
        <w:rPr>
          <w:rFonts w:ascii="Arial" w:hAnsi="Arial" w:cs="Arial"/>
          <w:b/>
        </w:rPr>
      </w:pPr>
      <w:r>
        <w:rPr>
          <w:noProof/>
        </w:rPr>
        <w:drawing>
          <wp:inline distT="0" distB="0" distL="0" distR="0" wp14:anchorId="4FE49088" wp14:editId="2B7F56E0">
            <wp:extent cx="3992994" cy="2299054"/>
            <wp:effectExtent l="0" t="0" r="20320" b="12700"/>
            <wp:docPr id="227" name="Chart 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694AC0">
        <w:rPr>
          <w:noProof/>
        </w:rPr>
        <w:t xml:space="preserve"> </w:t>
      </w:r>
      <w:r>
        <w:rPr>
          <w:noProof/>
        </w:rPr>
        <w:drawing>
          <wp:inline distT="0" distB="0" distL="0" distR="0" wp14:anchorId="60CF8E76" wp14:editId="3C875C8D">
            <wp:extent cx="4066309" cy="2299055"/>
            <wp:effectExtent l="0" t="0" r="23495" b="12700"/>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F45414">
        <w:rPr>
          <w:rFonts w:ascii="Arial" w:hAnsi="Arial" w:cs="Arial"/>
          <w:b/>
        </w:rPr>
        <w:t xml:space="preserve"> </w:t>
      </w:r>
    </w:p>
    <w:p w14:paraId="4627EDB0" w14:textId="34459470" w:rsidR="004117D5" w:rsidRDefault="00694AC0">
      <w:pPr>
        <w:rPr>
          <w:rFonts w:ascii="Arial" w:hAnsi="Arial" w:cs="Arial"/>
          <w:b/>
        </w:rPr>
      </w:pPr>
      <w:r>
        <w:rPr>
          <w:noProof/>
        </w:rPr>
        <w:drawing>
          <wp:inline distT="0" distB="0" distL="0" distR="0" wp14:anchorId="74ED8096" wp14:editId="5C91F15E">
            <wp:extent cx="4044373" cy="2229077"/>
            <wp:effectExtent l="0" t="0" r="19685" b="6350"/>
            <wp:docPr id="231" name="Chart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694AC0">
        <w:rPr>
          <w:noProof/>
        </w:rPr>
        <w:t xml:space="preserve"> </w:t>
      </w:r>
      <w:r>
        <w:rPr>
          <w:noProof/>
        </w:rPr>
        <w:drawing>
          <wp:inline distT="0" distB="0" distL="0" distR="0" wp14:anchorId="302FC4B4" wp14:editId="65E57831">
            <wp:extent cx="4012623" cy="2217345"/>
            <wp:effectExtent l="0" t="0" r="635" b="18415"/>
            <wp:docPr id="233" name="Chart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4117D5">
        <w:rPr>
          <w:rFonts w:ascii="Arial" w:hAnsi="Arial" w:cs="Arial"/>
          <w:b/>
        </w:rPr>
        <w:br w:type="page"/>
      </w:r>
    </w:p>
    <w:p w14:paraId="20BE50E5" w14:textId="7A08CD67" w:rsidR="00FE7442" w:rsidRPr="00601210"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C</w:t>
      </w:r>
      <w:r w:rsidR="00FE7442" w:rsidRPr="00601210">
        <w:rPr>
          <w:rFonts w:ascii="Arial" w:hAnsi="Arial" w:cs="Arial"/>
          <w:b/>
        </w:rPr>
        <w:t>. Status quo results for parameter set 2</w:t>
      </w:r>
    </w:p>
    <w:p w14:paraId="5057F186" w14:textId="3E77B813" w:rsidR="000777D8" w:rsidRDefault="00BD4233" w:rsidP="00FD20FE">
      <w:pPr>
        <w:spacing w:after="120"/>
        <w:rPr>
          <w:noProof/>
        </w:rPr>
      </w:pPr>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 xml:space="preserve">“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tates over ten years without any intervention. Bottom left: number of individuals with SHUD and annual deaths from heroin overdose over the historical (solid) and modeled (dotted) periods. Bottom right: annual overdose deaths from SOUD and SHUD over the historical (solid) and modeled (dotted) periods. </w:t>
      </w:r>
      <w:r w:rsidRPr="003D5CA1">
        <w:rPr>
          <w:rFonts w:ascii="Arial" w:hAnsi="Arial" w:cs="Arial"/>
          <w:sz w:val="20"/>
          <w:szCs w:val="20"/>
        </w:rPr>
        <w:t>MAT, medication-assisted treatment; Rx, prescription; SHUD, severe heroin use disorder; SOUD, severe [prescription] opioid use disorder.</w:t>
      </w:r>
      <w:r>
        <w:rPr>
          <w:rFonts w:ascii="Arial" w:hAnsi="Arial" w:cs="Arial"/>
          <w:b/>
        </w:rPr>
        <w:t xml:space="preserve"> </w:t>
      </w:r>
    </w:p>
    <w:p w14:paraId="651373D3" w14:textId="6ABC4E33" w:rsidR="00DF6BC0" w:rsidRDefault="00DF6BC0">
      <w:pPr>
        <w:rPr>
          <w:rFonts w:ascii="Arial" w:hAnsi="Arial" w:cs="Arial"/>
          <w:b/>
        </w:rPr>
      </w:pPr>
      <w:r w:rsidRPr="00DF6BC0">
        <w:rPr>
          <w:noProof/>
        </w:rPr>
        <w:t xml:space="preserve"> </w:t>
      </w:r>
      <w:r w:rsidR="00B45DFD">
        <w:rPr>
          <w:noProof/>
        </w:rPr>
        <w:drawing>
          <wp:inline distT="0" distB="0" distL="0" distR="0" wp14:anchorId="7F2FBD7B" wp14:editId="7A5D3433">
            <wp:extent cx="3992994" cy="2299054"/>
            <wp:effectExtent l="0" t="0" r="20320" b="1270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B45DFD">
        <w:rPr>
          <w:noProof/>
        </w:rPr>
        <w:drawing>
          <wp:inline distT="0" distB="0" distL="0" distR="0" wp14:anchorId="3DBB9398" wp14:editId="64A883DB">
            <wp:extent cx="4066309" cy="2299055"/>
            <wp:effectExtent l="0" t="0" r="23495" b="1270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B45DFD">
        <w:rPr>
          <w:noProof/>
        </w:rPr>
        <w:drawing>
          <wp:inline distT="0" distB="0" distL="0" distR="0" wp14:anchorId="151AF13A" wp14:editId="45A50421">
            <wp:extent cx="4044373" cy="2229077"/>
            <wp:effectExtent l="0" t="0" r="19685" b="635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B45DFD">
        <w:rPr>
          <w:noProof/>
        </w:rPr>
        <w:drawing>
          <wp:inline distT="0" distB="0" distL="0" distR="0" wp14:anchorId="5510F423" wp14:editId="0672B4FD">
            <wp:extent cx="4012623" cy="2217345"/>
            <wp:effectExtent l="0" t="0" r="635" b="1841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686D759" w14:textId="6551DFB3" w:rsidR="00FE7442" w:rsidRPr="00601210"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D</w:t>
      </w:r>
      <w:r w:rsidR="00FE7442" w:rsidRPr="00601210">
        <w:rPr>
          <w:rFonts w:ascii="Arial" w:hAnsi="Arial" w:cs="Arial"/>
          <w:b/>
        </w:rPr>
        <w:t>. Status quo results for parameter set 3</w:t>
      </w:r>
    </w:p>
    <w:p w14:paraId="675742EA" w14:textId="77777777" w:rsidR="00BD4233" w:rsidRPr="006F1324" w:rsidRDefault="00BD4233" w:rsidP="00FD20FE">
      <w:pPr>
        <w:spacing w:after="120"/>
        <w:rPr>
          <w:rFonts w:ascii="Arial" w:hAnsi="Arial" w:cs="Arial"/>
          <w:sz w:val="20"/>
          <w:szCs w:val="20"/>
        </w:rPr>
      </w:pPr>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 xml:space="preserve">“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tates over ten years without any intervention. Bottom left: number of individuals with SHUD and annual deaths from heroin overdose over the historical (solid) and modeled (dotted) periods. Bottom right: annual overdose deaths from SOUD and SHUD over the historical (solid) and modeled (dotted) periods. </w:t>
      </w:r>
      <w:r w:rsidRPr="003D5CA1">
        <w:rPr>
          <w:rFonts w:ascii="Arial" w:hAnsi="Arial" w:cs="Arial"/>
          <w:sz w:val="20"/>
          <w:szCs w:val="20"/>
        </w:rPr>
        <w:t>MAT, medication-assisted treatment; Rx, prescription; SHUD, severe heroin use disorder; SOUD, severe [prescription] opioid use disorder.</w:t>
      </w:r>
      <w:r>
        <w:rPr>
          <w:rFonts w:ascii="Arial" w:hAnsi="Arial" w:cs="Arial"/>
          <w:b/>
        </w:rPr>
        <w:t xml:space="preserve"> </w:t>
      </w:r>
    </w:p>
    <w:p w14:paraId="2DFAC81B" w14:textId="7C74602B" w:rsidR="00F1012F" w:rsidRDefault="00492ECE">
      <w:pPr>
        <w:rPr>
          <w:noProof/>
        </w:rPr>
      </w:pPr>
      <w:r>
        <w:rPr>
          <w:noProof/>
        </w:rPr>
        <w:drawing>
          <wp:inline distT="0" distB="0" distL="0" distR="0" wp14:anchorId="4A467018" wp14:editId="54CBA088">
            <wp:extent cx="3992994" cy="2299054"/>
            <wp:effectExtent l="0" t="0" r="20320" b="12700"/>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492ECE">
        <w:rPr>
          <w:noProof/>
        </w:rPr>
        <w:t xml:space="preserve"> </w:t>
      </w:r>
      <w:r>
        <w:rPr>
          <w:noProof/>
        </w:rPr>
        <w:drawing>
          <wp:inline distT="0" distB="0" distL="0" distR="0" wp14:anchorId="6EF81082" wp14:editId="22DA55ED">
            <wp:extent cx="4066309" cy="2299055"/>
            <wp:effectExtent l="0" t="0" r="23495" b="12700"/>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29D78CE" w14:textId="5506AE6B" w:rsidR="00B80286" w:rsidRDefault="00492ECE">
      <w:pPr>
        <w:rPr>
          <w:rFonts w:ascii="Arial" w:hAnsi="Arial" w:cs="Arial"/>
          <w:b/>
        </w:rPr>
      </w:pPr>
      <w:r>
        <w:rPr>
          <w:noProof/>
        </w:rPr>
        <w:drawing>
          <wp:inline distT="0" distB="0" distL="0" distR="0" wp14:anchorId="52FBA499" wp14:editId="2D1F3ABE">
            <wp:extent cx="4044373" cy="2229077"/>
            <wp:effectExtent l="0" t="0" r="19685" b="6350"/>
            <wp:docPr id="265" name="Chart 2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492ECE">
        <w:rPr>
          <w:noProof/>
        </w:rPr>
        <w:t xml:space="preserve"> </w:t>
      </w:r>
      <w:r>
        <w:rPr>
          <w:noProof/>
        </w:rPr>
        <w:drawing>
          <wp:inline distT="0" distB="0" distL="0" distR="0" wp14:anchorId="7A7C9D9D" wp14:editId="221D561B">
            <wp:extent cx="4012623" cy="2217345"/>
            <wp:effectExtent l="0" t="0" r="635" b="18415"/>
            <wp:docPr id="266" name="Chart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1559299" w14:textId="6842EE8E" w:rsidR="00FE7442" w:rsidRPr="00601210"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E</w:t>
      </w:r>
      <w:r w:rsidR="00FE7442" w:rsidRPr="00601210">
        <w:rPr>
          <w:rFonts w:ascii="Arial" w:hAnsi="Arial" w:cs="Arial"/>
          <w:b/>
        </w:rPr>
        <w:t>. Status quo results for parameter set 4</w:t>
      </w:r>
    </w:p>
    <w:p w14:paraId="297C0BAD" w14:textId="7C5E2705" w:rsidR="008B1EDC" w:rsidRDefault="00BD4233" w:rsidP="00FD20FE">
      <w:pPr>
        <w:spacing w:after="120"/>
        <w:rPr>
          <w:noProof/>
        </w:rPr>
      </w:pPr>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 xml:space="preserve">“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tates over ten years without any intervention. Bottom left: number of individuals with SHUD and annual deaths from heroin overdose over the historical (solid) and modeled (dotted) periods. Bottom right: annual overdose deaths from SOUD and SHUD over the historical (solid) and modeled (dotted) periods. </w:t>
      </w:r>
      <w:r w:rsidRPr="003D5CA1">
        <w:rPr>
          <w:rFonts w:ascii="Arial" w:hAnsi="Arial" w:cs="Arial"/>
          <w:sz w:val="20"/>
          <w:szCs w:val="20"/>
        </w:rPr>
        <w:t>MAT, medication-assisted treatment; Rx, prescription; SHUD, severe heroin use disorder; SOUD, severe [prescription] opioid use disorder.</w:t>
      </w:r>
      <w:r>
        <w:rPr>
          <w:rFonts w:ascii="Arial" w:hAnsi="Arial" w:cs="Arial"/>
          <w:b/>
        </w:rPr>
        <w:t xml:space="preserve"> </w:t>
      </w:r>
      <w:r w:rsidR="00492ECE" w:rsidRPr="00492ECE">
        <w:rPr>
          <w:noProof/>
        </w:rPr>
        <w:t xml:space="preserve"> </w:t>
      </w:r>
    </w:p>
    <w:p w14:paraId="0DF3AD3E" w14:textId="18E42012" w:rsidR="00492ECE" w:rsidRDefault="00492ECE">
      <w:pPr>
        <w:rPr>
          <w:rFonts w:ascii="Arial" w:hAnsi="Arial" w:cs="Arial"/>
          <w:b/>
        </w:rPr>
      </w:pPr>
      <w:r w:rsidRPr="00492ECE">
        <w:rPr>
          <w:noProof/>
        </w:rPr>
        <w:t xml:space="preserve"> </w:t>
      </w:r>
      <w:r w:rsidR="00EF1497">
        <w:rPr>
          <w:noProof/>
        </w:rPr>
        <w:drawing>
          <wp:inline distT="0" distB="0" distL="0" distR="0" wp14:anchorId="1F4DF3F9" wp14:editId="5429D710">
            <wp:extent cx="3992994" cy="2299054"/>
            <wp:effectExtent l="0" t="0" r="20320" b="1270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EF1497">
        <w:rPr>
          <w:noProof/>
        </w:rPr>
        <w:drawing>
          <wp:inline distT="0" distB="0" distL="0" distR="0" wp14:anchorId="5B6A8AD1" wp14:editId="79243B73">
            <wp:extent cx="4066309" cy="2299055"/>
            <wp:effectExtent l="0" t="0" r="23495" b="1270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233DB0">
        <w:rPr>
          <w:noProof/>
        </w:rPr>
        <w:drawing>
          <wp:inline distT="0" distB="0" distL="0" distR="0" wp14:anchorId="436F22F1" wp14:editId="5147EFA8">
            <wp:extent cx="4044373" cy="2229077"/>
            <wp:effectExtent l="0" t="0" r="19685" b="635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233DB0">
        <w:rPr>
          <w:noProof/>
        </w:rPr>
        <w:drawing>
          <wp:inline distT="0" distB="0" distL="0" distR="0" wp14:anchorId="02AF086B" wp14:editId="59BC1E19">
            <wp:extent cx="4012623" cy="2217345"/>
            <wp:effectExtent l="0" t="0" r="635" b="1841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46B3DF6" w14:textId="2943CD5F" w:rsidR="00FE7442" w:rsidRPr="00601210"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F</w:t>
      </w:r>
      <w:r w:rsidR="00FE7442" w:rsidRPr="00601210">
        <w:rPr>
          <w:rFonts w:ascii="Arial" w:hAnsi="Arial" w:cs="Arial"/>
          <w:b/>
        </w:rPr>
        <w:t>. Status quo results for parameter set 5</w:t>
      </w:r>
    </w:p>
    <w:p w14:paraId="6A3CEB93" w14:textId="77777777" w:rsidR="00BD4233" w:rsidRPr="006F1324" w:rsidRDefault="00BD4233" w:rsidP="00FD20FE">
      <w:pPr>
        <w:spacing w:after="120"/>
        <w:rPr>
          <w:rFonts w:ascii="Arial" w:hAnsi="Arial" w:cs="Arial"/>
          <w:sz w:val="20"/>
          <w:szCs w:val="20"/>
        </w:rPr>
      </w:pPr>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 xml:space="preserve">“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tates over ten years without any intervention. Bottom left: number of individuals with SHUD and annual deaths from heroin overdose over the historical (solid) and modeled (dotted) periods. Bottom right: annual overdose deaths from SOUD and SHUD over the historical (solid) and modeled (dotted) periods. </w:t>
      </w:r>
      <w:r w:rsidRPr="003D5CA1">
        <w:rPr>
          <w:rFonts w:ascii="Arial" w:hAnsi="Arial" w:cs="Arial"/>
          <w:sz w:val="20"/>
          <w:szCs w:val="20"/>
        </w:rPr>
        <w:t>MAT, medication-assisted treatment; Rx, prescription; SHUD, severe heroin use disorder; SOUD, severe [prescription] opioid use disorder.</w:t>
      </w:r>
      <w:r>
        <w:rPr>
          <w:rFonts w:ascii="Arial" w:hAnsi="Arial" w:cs="Arial"/>
          <w:b/>
        </w:rPr>
        <w:t xml:space="preserve"> </w:t>
      </w:r>
    </w:p>
    <w:p w14:paraId="2F09EEB3" w14:textId="23469DC2" w:rsidR="00B80286" w:rsidRDefault="003C017F">
      <w:pPr>
        <w:rPr>
          <w:rFonts w:ascii="Arial" w:hAnsi="Arial" w:cs="Arial"/>
          <w:b/>
        </w:rPr>
      </w:pPr>
      <w:r w:rsidRPr="003C017F">
        <w:rPr>
          <w:noProof/>
        </w:rPr>
        <w:drawing>
          <wp:inline distT="0" distB="0" distL="0" distR="0" wp14:anchorId="74D17DBE" wp14:editId="401E9AF5">
            <wp:extent cx="3992994" cy="2299054"/>
            <wp:effectExtent l="0" t="0" r="20320" b="127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3C017F">
        <w:rPr>
          <w:noProof/>
        </w:rPr>
        <w:drawing>
          <wp:inline distT="0" distB="0" distL="0" distR="0" wp14:anchorId="43489A9E" wp14:editId="712B8B88">
            <wp:extent cx="4066309" cy="2299055"/>
            <wp:effectExtent l="0" t="0" r="23495"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rFonts w:ascii="Arial" w:hAnsi="Arial" w:cs="Arial"/>
          <w:b/>
        </w:rPr>
        <w:t xml:space="preserve"> </w:t>
      </w:r>
      <w:r w:rsidR="005E7E7C" w:rsidRPr="003C017F">
        <w:rPr>
          <w:noProof/>
        </w:rPr>
        <w:drawing>
          <wp:inline distT="0" distB="0" distL="0" distR="0" wp14:anchorId="6AF806AD" wp14:editId="48250BD7">
            <wp:extent cx="4044373" cy="2229077"/>
            <wp:effectExtent l="0" t="0" r="19685" b="63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5E7E7C" w:rsidRPr="003C017F">
        <w:rPr>
          <w:noProof/>
        </w:rPr>
        <w:drawing>
          <wp:inline distT="0" distB="0" distL="0" distR="0" wp14:anchorId="6E83E784" wp14:editId="55559482">
            <wp:extent cx="4012623" cy="2217345"/>
            <wp:effectExtent l="0" t="0" r="635" b="1841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69710DC" w14:textId="44A4FD74" w:rsidR="00FE7442" w:rsidRPr="00601210"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G</w:t>
      </w:r>
      <w:r w:rsidR="00FE7442" w:rsidRPr="00601210">
        <w:rPr>
          <w:rFonts w:ascii="Arial" w:hAnsi="Arial" w:cs="Arial"/>
          <w:b/>
        </w:rPr>
        <w:t>. Status quo results for parameter set 6</w:t>
      </w:r>
    </w:p>
    <w:p w14:paraId="3E2664F5" w14:textId="77777777" w:rsidR="00BD4233" w:rsidRPr="006F1324" w:rsidRDefault="00BD4233" w:rsidP="00FD20FE">
      <w:pPr>
        <w:spacing w:after="120"/>
        <w:rPr>
          <w:rFonts w:ascii="Arial" w:hAnsi="Arial" w:cs="Arial"/>
          <w:sz w:val="20"/>
          <w:szCs w:val="20"/>
        </w:rPr>
      </w:pPr>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 xml:space="preserve">“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tates over ten years without any intervention. Bottom left: number of individuals with SHUD and annual deaths from heroin overdose over the historical (solid) and modeled (dotted) periods. Bottom right: annual overdose deaths from SOUD and SHUD over the historical (solid) and modeled (dotted) periods. </w:t>
      </w:r>
      <w:r w:rsidRPr="003D5CA1">
        <w:rPr>
          <w:rFonts w:ascii="Arial" w:hAnsi="Arial" w:cs="Arial"/>
          <w:sz w:val="20"/>
          <w:szCs w:val="20"/>
        </w:rPr>
        <w:t>MAT, medication-assisted treatment; Rx, prescription; SHUD, severe heroin use disorder; SOUD, severe [prescription] opioid use disorder.</w:t>
      </w:r>
      <w:r>
        <w:rPr>
          <w:rFonts w:ascii="Arial" w:hAnsi="Arial" w:cs="Arial"/>
          <w:b/>
        </w:rPr>
        <w:t xml:space="preserve"> </w:t>
      </w:r>
    </w:p>
    <w:p w14:paraId="1B7A094B" w14:textId="77777777" w:rsidR="00C94B3D" w:rsidRDefault="00C94B3D">
      <w:pPr>
        <w:rPr>
          <w:rFonts w:ascii="Arial" w:hAnsi="Arial" w:cs="Arial"/>
          <w:b/>
        </w:rPr>
      </w:pPr>
      <w:r>
        <w:rPr>
          <w:noProof/>
        </w:rPr>
        <w:drawing>
          <wp:inline distT="0" distB="0" distL="0" distR="0" wp14:anchorId="1BDE55DA" wp14:editId="29F1FA0B">
            <wp:extent cx="3992994" cy="2299054"/>
            <wp:effectExtent l="0" t="0" r="20320" b="12700"/>
            <wp:docPr id="296" name="Chart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rPr>
        <w:drawing>
          <wp:inline distT="0" distB="0" distL="0" distR="0" wp14:anchorId="2A03E2D8" wp14:editId="431248C5">
            <wp:extent cx="4066309" cy="2299055"/>
            <wp:effectExtent l="0" t="0" r="23495" b="1270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9EBA045" w14:textId="3F7BD8BF" w:rsidR="00B80286" w:rsidRDefault="00C94B3D">
      <w:pPr>
        <w:rPr>
          <w:rFonts w:ascii="Arial" w:hAnsi="Arial" w:cs="Arial"/>
          <w:b/>
        </w:rPr>
      </w:pPr>
      <w:r>
        <w:rPr>
          <w:noProof/>
        </w:rPr>
        <w:drawing>
          <wp:inline distT="0" distB="0" distL="0" distR="0" wp14:anchorId="0D36FE6B" wp14:editId="2F7E8010">
            <wp:extent cx="4044373" cy="2229077"/>
            <wp:effectExtent l="0" t="0" r="19685" b="635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rPr>
        <w:drawing>
          <wp:inline distT="0" distB="0" distL="0" distR="0" wp14:anchorId="7C8708D0" wp14:editId="2294311D">
            <wp:extent cx="4012623" cy="2217345"/>
            <wp:effectExtent l="0" t="0" r="635" b="18415"/>
            <wp:docPr id="298" name="Chart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B80286">
        <w:rPr>
          <w:rFonts w:ascii="Arial" w:hAnsi="Arial" w:cs="Arial"/>
          <w:b/>
        </w:rPr>
        <w:br w:type="page"/>
      </w:r>
    </w:p>
    <w:p w14:paraId="1EAC17CA" w14:textId="17198C83" w:rsidR="00FE7442" w:rsidRPr="00601210"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H</w:t>
      </w:r>
      <w:r w:rsidR="00FE7442" w:rsidRPr="00601210">
        <w:rPr>
          <w:rFonts w:ascii="Arial" w:hAnsi="Arial" w:cs="Arial"/>
          <w:b/>
        </w:rPr>
        <w:t>. Status quo results for parameter set 7</w:t>
      </w:r>
    </w:p>
    <w:p w14:paraId="61FBDCD3" w14:textId="77777777" w:rsidR="00BD4233" w:rsidRPr="006F1324" w:rsidRDefault="00BD4233" w:rsidP="00FD20FE">
      <w:pPr>
        <w:spacing w:after="120"/>
        <w:rPr>
          <w:rFonts w:ascii="Arial" w:hAnsi="Arial" w:cs="Arial"/>
          <w:sz w:val="20"/>
          <w:szCs w:val="20"/>
        </w:rPr>
      </w:pPr>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 xml:space="preserve">“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tates over ten years without any intervention. Bottom left: number of individuals with SHUD and annual deaths from heroin overdose over the historical (solid) and modeled (dotted) periods. Bottom right: annual overdose deaths from SOUD and SHUD over the historical (solid) and modeled (dotted) periods. </w:t>
      </w:r>
      <w:r w:rsidRPr="003D5CA1">
        <w:rPr>
          <w:rFonts w:ascii="Arial" w:hAnsi="Arial" w:cs="Arial"/>
          <w:sz w:val="20"/>
          <w:szCs w:val="20"/>
        </w:rPr>
        <w:t>MAT, medication-assisted treatment; Rx, prescription; SHUD, severe heroin use disorder; SOUD, severe [prescription] opioid use disorder.</w:t>
      </w:r>
      <w:r>
        <w:rPr>
          <w:rFonts w:ascii="Arial" w:hAnsi="Arial" w:cs="Arial"/>
          <w:b/>
        </w:rPr>
        <w:t xml:space="preserve"> </w:t>
      </w:r>
    </w:p>
    <w:p w14:paraId="096D5A5F" w14:textId="74217673" w:rsidR="00B80286" w:rsidRDefault="00C94B3D">
      <w:pPr>
        <w:rPr>
          <w:rFonts w:ascii="Arial" w:hAnsi="Arial" w:cs="Arial"/>
          <w:b/>
        </w:rPr>
      </w:pPr>
      <w:r>
        <w:rPr>
          <w:noProof/>
        </w:rPr>
        <w:drawing>
          <wp:inline distT="0" distB="0" distL="0" distR="0" wp14:anchorId="104AF2DC" wp14:editId="79D19B46">
            <wp:extent cx="3992994" cy="2299054"/>
            <wp:effectExtent l="0" t="0" r="20320" b="12700"/>
            <wp:docPr id="302" name="Chart 3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noProof/>
        </w:rPr>
        <w:drawing>
          <wp:inline distT="0" distB="0" distL="0" distR="0" wp14:anchorId="6E60C9B1" wp14:editId="1D147F84">
            <wp:extent cx="4066309" cy="2299055"/>
            <wp:effectExtent l="0" t="0" r="23495" b="12700"/>
            <wp:docPr id="303" name="Chart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Pr>
          <w:noProof/>
        </w:rPr>
        <w:drawing>
          <wp:inline distT="0" distB="0" distL="0" distR="0" wp14:anchorId="60DF4FCF" wp14:editId="318E685F">
            <wp:extent cx="4044373" cy="2229077"/>
            <wp:effectExtent l="0" t="0" r="19685" b="6350"/>
            <wp:docPr id="301"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rPr>
        <w:drawing>
          <wp:inline distT="0" distB="0" distL="0" distR="0" wp14:anchorId="42CA0C1E" wp14:editId="1CF25E31">
            <wp:extent cx="4012623" cy="2217345"/>
            <wp:effectExtent l="0" t="0" r="635" b="18415"/>
            <wp:docPr id="300" name="Chart 30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00B80286">
        <w:rPr>
          <w:rFonts w:ascii="Arial" w:hAnsi="Arial" w:cs="Arial"/>
          <w:b/>
        </w:rPr>
        <w:br w:type="page"/>
      </w:r>
    </w:p>
    <w:p w14:paraId="0B50EEBC" w14:textId="00459101" w:rsidR="00FE7442" w:rsidRPr="00601210"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I</w:t>
      </w:r>
      <w:r w:rsidR="00FE7442" w:rsidRPr="00601210">
        <w:rPr>
          <w:rFonts w:ascii="Arial" w:hAnsi="Arial" w:cs="Arial"/>
          <w:b/>
        </w:rPr>
        <w:t>. Status quo results for parameter set 8</w:t>
      </w:r>
    </w:p>
    <w:p w14:paraId="165371FB" w14:textId="77777777" w:rsidR="00BD4233" w:rsidRPr="006F1324" w:rsidRDefault="00BD4233" w:rsidP="00FD20FE">
      <w:pPr>
        <w:spacing w:after="120"/>
        <w:rPr>
          <w:rFonts w:ascii="Arial" w:hAnsi="Arial" w:cs="Arial"/>
          <w:sz w:val="20"/>
          <w:szCs w:val="20"/>
        </w:rPr>
      </w:pPr>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 xml:space="preserve">“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tates over ten years without any intervention. Bottom left: number of individuals with SHUD and annual deaths from heroin overdose over the historical (solid) and modeled (dotted) periods. Bottom right: annual overdose deaths from SOUD and SHUD over the historical (solid) and modeled (dotted) periods. </w:t>
      </w:r>
      <w:r w:rsidRPr="003D5CA1">
        <w:rPr>
          <w:rFonts w:ascii="Arial" w:hAnsi="Arial" w:cs="Arial"/>
          <w:sz w:val="20"/>
          <w:szCs w:val="20"/>
        </w:rPr>
        <w:t>MAT, medication-assisted treatment; Rx, prescription; SHUD, severe heroin use disorder; SOUD, severe [prescription] opioid use disorder.</w:t>
      </w:r>
      <w:r>
        <w:rPr>
          <w:rFonts w:ascii="Arial" w:hAnsi="Arial" w:cs="Arial"/>
          <w:b/>
        </w:rPr>
        <w:t xml:space="preserve"> </w:t>
      </w:r>
    </w:p>
    <w:p w14:paraId="1788B2DE" w14:textId="65A3D382" w:rsidR="00B80286" w:rsidRDefault="008A7539">
      <w:pPr>
        <w:rPr>
          <w:rFonts w:ascii="Arial" w:hAnsi="Arial" w:cs="Arial"/>
          <w:b/>
        </w:rPr>
      </w:pPr>
      <w:r>
        <w:rPr>
          <w:noProof/>
        </w:rPr>
        <w:drawing>
          <wp:inline distT="0" distB="0" distL="0" distR="0" wp14:anchorId="199B244D" wp14:editId="5812D2AC">
            <wp:extent cx="3992994" cy="2299054"/>
            <wp:effectExtent l="0" t="0" r="20320" b="12700"/>
            <wp:docPr id="306" name="Chart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Pr>
          <w:noProof/>
        </w:rPr>
        <w:drawing>
          <wp:inline distT="0" distB="0" distL="0" distR="0" wp14:anchorId="0E90E11B" wp14:editId="6528E7D9">
            <wp:extent cx="4066309" cy="2299055"/>
            <wp:effectExtent l="0" t="0" r="23495" b="12700"/>
            <wp:docPr id="307" name="Chart 30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3D7DF4">
        <w:rPr>
          <w:noProof/>
        </w:rPr>
        <w:drawing>
          <wp:inline distT="0" distB="0" distL="0" distR="0" wp14:anchorId="319EE46B" wp14:editId="37ADAC25">
            <wp:extent cx="4044373" cy="2229077"/>
            <wp:effectExtent l="0" t="0" r="19685" b="6350"/>
            <wp:docPr id="305" name="Chart 30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3D7DF4">
        <w:rPr>
          <w:noProof/>
        </w:rPr>
        <w:drawing>
          <wp:inline distT="0" distB="0" distL="0" distR="0" wp14:anchorId="58F614A4" wp14:editId="7382BF6D">
            <wp:extent cx="4012623" cy="2217345"/>
            <wp:effectExtent l="0" t="0" r="635" b="18415"/>
            <wp:docPr id="304" name="Chart 30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00B80286">
        <w:rPr>
          <w:rFonts w:ascii="Arial" w:hAnsi="Arial" w:cs="Arial"/>
          <w:b/>
        </w:rPr>
        <w:br w:type="page"/>
      </w:r>
    </w:p>
    <w:p w14:paraId="09CE4F96" w14:textId="5FF12854" w:rsidR="00FE7442" w:rsidRPr="00601210"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J</w:t>
      </w:r>
      <w:r w:rsidR="00FE7442" w:rsidRPr="00601210">
        <w:rPr>
          <w:rFonts w:ascii="Arial" w:hAnsi="Arial" w:cs="Arial"/>
          <w:b/>
        </w:rPr>
        <w:t>. Status quo results for parameter set 9</w:t>
      </w:r>
    </w:p>
    <w:p w14:paraId="1A48702B" w14:textId="77777777" w:rsidR="00BD4233" w:rsidRPr="006F1324" w:rsidRDefault="00BD4233" w:rsidP="00FD20FE">
      <w:pPr>
        <w:spacing w:after="120"/>
        <w:rPr>
          <w:rFonts w:ascii="Arial" w:hAnsi="Arial" w:cs="Arial"/>
          <w:sz w:val="20"/>
          <w:szCs w:val="20"/>
        </w:rPr>
      </w:pPr>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 xml:space="preserve">“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tates over ten years without any intervention. Bottom left: number of individuals with SHUD and annual deaths from heroin overdose over the historical (solid) and modeled (dotted) periods. Bottom right: annual overdose deaths from SOUD and SHUD over the historical (solid) and modeled (dotted) periods. </w:t>
      </w:r>
      <w:r w:rsidRPr="003D5CA1">
        <w:rPr>
          <w:rFonts w:ascii="Arial" w:hAnsi="Arial" w:cs="Arial"/>
          <w:sz w:val="20"/>
          <w:szCs w:val="20"/>
        </w:rPr>
        <w:t>MAT, medication-assisted treatment; Rx, prescription; SHUD, severe heroin use disorder; SOUD, severe [prescription] opioid use disorder.</w:t>
      </w:r>
      <w:r>
        <w:rPr>
          <w:rFonts w:ascii="Arial" w:hAnsi="Arial" w:cs="Arial"/>
          <w:b/>
        </w:rPr>
        <w:t xml:space="preserve"> </w:t>
      </w:r>
    </w:p>
    <w:p w14:paraId="1DBE6A92" w14:textId="7E71E51B" w:rsidR="00FE7442" w:rsidRDefault="00D04EA1" w:rsidP="00FD20FE">
      <w:pPr>
        <w:spacing w:after="60"/>
        <w:rPr>
          <w:rFonts w:ascii="Arial" w:hAnsi="Arial" w:cs="Arial"/>
          <w:b/>
        </w:rPr>
      </w:pPr>
      <w:r>
        <w:rPr>
          <w:noProof/>
        </w:rPr>
        <w:drawing>
          <wp:inline distT="0" distB="0" distL="0" distR="0" wp14:anchorId="24371DE0" wp14:editId="52C92B26">
            <wp:extent cx="3992994" cy="2299054"/>
            <wp:effectExtent l="0" t="0" r="20320" b="1270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Pr>
          <w:noProof/>
        </w:rPr>
        <w:drawing>
          <wp:inline distT="0" distB="0" distL="0" distR="0" wp14:anchorId="2026E34E" wp14:editId="0A893536">
            <wp:extent cx="4066309" cy="2299055"/>
            <wp:effectExtent l="0" t="0" r="23495" b="1270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rPr>
        <w:drawing>
          <wp:inline distT="0" distB="0" distL="0" distR="0" wp14:anchorId="15FF34F3" wp14:editId="7A9F0ECA">
            <wp:extent cx="4044373" cy="2229077"/>
            <wp:effectExtent l="0" t="0" r="19685" b="63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rPr>
        <w:drawing>
          <wp:inline distT="0" distB="0" distL="0" distR="0" wp14:anchorId="218A11B0" wp14:editId="48D55910">
            <wp:extent cx="4012623" cy="2217345"/>
            <wp:effectExtent l="0" t="0" r="635" b="1841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C932A2" w:rsidRPr="00601210">
        <w:rPr>
          <w:rFonts w:ascii="Arial" w:hAnsi="Arial" w:cs="Arial"/>
          <w:b/>
        </w:rPr>
        <w:br w:type="page"/>
      </w:r>
      <w:r w:rsidR="00B5754D">
        <w:rPr>
          <w:rFonts w:ascii="Arial" w:hAnsi="Arial" w:cs="Arial"/>
          <w:b/>
        </w:rPr>
        <w:lastRenderedPageBreak/>
        <w:t xml:space="preserve"> </w:t>
      </w:r>
      <w:r w:rsidR="00A54A6E">
        <w:rPr>
          <w:rFonts w:ascii="Arial" w:hAnsi="Arial" w:cs="Arial"/>
          <w:b/>
        </w:rPr>
        <w:t xml:space="preserve">Figure </w:t>
      </w:r>
      <w:r w:rsidR="00362AA6">
        <w:rPr>
          <w:rFonts w:ascii="Arial" w:hAnsi="Arial" w:cs="Arial"/>
          <w:b/>
        </w:rPr>
        <w:t>K</w:t>
      </w:r>
      <w:r w:rsidR="00FE7442" w:rsidRPr="00601210">
        <w:rPr>
          <w:rFonts w:ascii="Arial" w:hAnsi="Arial" w:cs="Arial"/>
          <w:b/>
        </w:rPr>
        <w:t>. Status quo results for parameter set 10</w:t>
      </w:r>
    </w:p>
    <w:p w14:paraId="4E9B07D6" w14:textId="77777777" w:rsidR="00BD4233" w:rsidRPr="006F1324" w:rsidRDefault="00BD4233" w:rsidP="00FD20FE">
      <w:pPr>
        <w:spacing w:after="120"/>
        <w:rPr>
          <w:rFonts w:ascii="Arial" w:hAnsi="Arial" w:cs="Arial"/>
          <w:sz w:val="20"/>
          <w:szCs w:val="20"/>
        </w:rPr>
      </w:pPr>
      <w:r w:rsidRPr="006D0244">
        <w:rPr>
          <w:rFonts w:ascii="Arial" w:hAnsi="Arial" w:cs="Arial"/>
          <w:sz w:val="20"/>
          <w:szCs w:val="20"/>
        </w:rPr>
        <w:t>Top left: number of individuals in the “acute pain</w:t>
      </w:r>
      <w:r>
        <w:rPr>
          <w:rFonts w:ascii="Arial" w:hAnsi="Arial" w:cs="Arial"/>
          <w:sz w:val="20"/>
          <w:szCs w:val="20"/>
        </w:rPr>
        <w:t xml:space="preserve"> nonuser</w:t>
      </w:r>
      <w:r w:rsidRPr="006D0244">
        <w:rPr>
          <w:rFonts w:ascii="Arial" w:hAnsi="Arial" w:cs="Arial"/>
          <w:sz w:val="20"/>
          <w:szCs w:val="20"/>
        </w:rPr>
        <w:t xml:space="preserve">”, </w:t>
      </w:r>
      <w:r>
        <w:rPr>
          <w:rFonts w:ascii="Arial" w:hAnsi="Arial" w:cs="Arial"/>
          <w:sz w:val="20"/>
          <w:szCs w:val="20"/>
        </w:rPr>
        <w:t xml:space="preserve">“chronic pain nonuser”, “acute pain with Rx”, “chronic pain with Rx”, any SOUD state (pain-free SOUD with Rx, chronic pain SOUD with Rx, SOUD without Rx, SOUD in MAT), and any SHUD state (SHUD, SHUD in MAT) over ten years without any intervention. Top right: number of individuals in the pain-free SOUD with Rx, chronic pain SOUD with Rx, SOUD without Rx, SOUD in MAT, SHUD, and SHUD in MAT states over ten years without any intervention. Bottom left: number of individuals with SHUD and annual deaths from heroin overdose over the historical (solid) and modeled (dotted) periods. Bottom right: annual overdose deaths from SOUD and SHUD over the historical (solid) and modeled (dotted) periods. </w:t>
      </w:r>
      <w:r w:rsidRPr="003D5CA1">
        <w:rPr>
          <w:rFonts w:ascii="Arial" w:hAnsi="Arial" w:cs="Arial"/>
          <w:sz w:val="20"/>
          <w:szCs w:val="20"/>
        </w:rPr>
        <w:t>MAT, medication-assisted treatment; Rx, prescription; SHUD, severe heroin use disorder; SOUD, severe [prescription] opioid use disorder.</w:t>
      </w:r>
      <w:r>
        <w:rPr>
          <w:rFonts w:ascii="Arial" w:hAnsi="Arial" w:cs="Arial"/>
          <w:b/>
        </w:rPr>
        <w:t xml:space="preserve"> </w:t>
      </w:r>
    </w:p>
    <w:p w14:paraId="7EB7072B" w14:textId="384C4CBD" w:rsidR="00BD4233" w:rsidRPr="00601210" w:rsidRDefault="009F4737" w:rsidP="00FE7442">
      <w:pPr>
        <w:rPr>
          <w:rFonts w:ascii="Arial" w:hAnsi="Arial" w:cs="Arial"/>
          <w:b/>
        </w:rPr>
      </w:pPr>
      <w:r>
        <w:rPr>
          <w:noProof/>
        </w:rPr>
        <w:drawing>
          <wp:inline distT="0" distB="0" distL="0" distR="0" wp14:anchorId="0C266B88" wp14:editId="0FAEBF3C">
            <wp:extent cx="3992994" cy="2299054"/>
            <wp:effectExtent l="0" t="0" r="20320" b="1270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rPr>
        <w:drawing>
          <wp:inline distT="0" distB="0" distL="0" distR="0" wp14:anchorId="1CC6C618" wp14:editId="3DEB13E6">
            <wp:extent cx="4066309" cy="2299055"/>
            <wp:effectExtent l="0" t="0" r="23495" b="1270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Pr>
          <w:noProof/>
        </w:rPr>
        <w:drawing>
          <wp:inline distT="0" distB="0" distL="0" distR="0" wp14:anchorId="3FD0160A" wp14:editId="2CEA5E5E">
            <wp:extent cx="4044373" cy="2229077"/>
            <wp:effectExtent l="0" t="0" r="19685" b="63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Pr>
          <w:noProof/>
        </w:rPr>
        <w:drawing>
          <wp:inline distT="0" distB="0" distL="0" distR="0" wp14:anchorId="6228CB58" wp14:editId="520DE342">
            <wp:extent cx="4012623" cy="2217345"/>
            <wp:effectExtent l="0" t="0" r="635" b="1841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E2CFC36" w14:textId="77777777" w:rsidR="00BD4233" w:rsidRPr="00601210" w:rsidRDefault="00BD4233" w:rsidP="006E7D04">
      <w:pPr>
        <w:rPr>
          <w:rFonts w:ascii="Arial" w:hAnsi="Arial" w:cs="Arial"/>
          <w:b/>
        </w:rPr>
        <w:sectPr w:rsidR="00BD4233" w:rsidRPr="00601210" w:rsidSect="008B260D">
          <w:footnotePr>
            <w:numFmt w:val="chicago"/>
          </w:footnotePr>
          <w:pgSz w:w="15840" w:h="12240" w:orient="landscape"/>
          <w:pgMar w:top="1440" w:right="1440" w:bottom="1440" w:left="1440" w:header="720" w:footer="720" w:gutter="0"/>
          <w:cols w:space="720"/>
          <w:docGrid w:linePitch="360"/>
        </w:sectPr>
      </w:pPr>
    </w:p>
    <w:p w14:paraId="043F2866" w14:textId="65782EDC" w:rsidR="00A37249" w:rsidRDefault="00A54A6E" w:rsidP="009E28A7">
      <w:pPr>
        <w:spacing w:line="360" w:lineRule="auto"/>
        <w:rPr>
          <w:rFonts w:ascii="Arial" w:hAnsi="Arial" w:cs="Arial"/>
          <w:b/>
        </w:rPr>
      </w:pPr>
      <w:r>
        <w:rPr>
          <w:rFonts w:ascii="Arial" w:hAnsi="Arial" w:cs="Arial"/>
          <w:b/>
        </w:rPr>
        <w:lastRenderedPageBreak/>
        <w:t xml:space="preserve">Figure </w:t>
      </w:r>
      <w:r w:rsidR="00362AA6">
        <w:rPr>
          <w:rFonts w:ascii="Arial" w:hAnsi="Arial" w:cs="Arial"/>
          <w:b/>
        </w:rPr>
        <w:t>L</w:t>
      </w:r>
      <w:r w:rsidR="009E28A7" w:rsidRPr="00601210">
        <w:rPr>
          <w:rFonts w:ascii="Arial" w:hAnsi="Arial" w:cs="Arial"/>
          <w:b/>
        </w:rPr>
        <w:t xml:space="preserve">. </w:t>
      </w:r>
      <w:r w:rsidR="00A37249">
        <w:rPr>
          <w:rFonts w:ascii="Arial" w:hAnsi="Arial" w:cs="Arial"/>
          <w:b/>
        </w:rPr>
        <w:t>E</w:t>
      </w:r>
      <w:r w:rsidR="009E28A7" w:rsidRPr="00601210">
        <w:rPr>
          <w:rFonts w:ascii="Arial" w:hAnsi="Arial" w:cs="Arial"/>
          <w:b/>
        </w:rPr>
        <w:t>ffects of each intervention</w:t>
      </w:r>
      <w:r w:rsidR="00CB12BF">
        <w:rPr>
          <w:rFonts w:ascii="Arial" w:hAnsi="Arial" w:cs="Arial"/>
          <w:b/>
        </w:rPr>
        <w:t xml:space="preserve"> over time</w:t>
      </w:r>
      <w:r w:rsidR="00A37249">
        <w:rPr>
          <w:rFonts w:ascii="Arial" w:hAnsi="Arial" w:cs="Arial"/>
          <w:b/>
        </w:rPr>
        <w:t>.</w:t>
      </w:r>
    </w:p>
    <w:p w14:paraId="6B71B1F1" w14:textId="671ECEA7" w:rsidR="00BD4233" w:rsidRDefault="00A37249" w:rsidP="00FD20FE">
      <w:pPr>
        <w:spacing w:after="120"/>
        <w:rPr>
          <w:rFonts w:ascii="Arial" w:hAnsi="Arial" w:cs="Arial"/>
          <w:b/>
        </w:rPr>
      </w:pPr>
      <w:r w:rsidRPr="00A37249">
        <w:rPr>
          <w:rFonts w:ascii="Arial" w:hAnsi="Arial" w:cs="Arial"/>
          <w:sz w:val="20"/>
          <w:szCs w:val="20"/>
        </w:rPr>
        <w:t>Mean effects of each policy on monthly incidence (top), prevalence (middle), and deaths (bottom), relative to without intervention, of/from severe [prescription] opioid use disorder (SOUD) and severe heroin use disorder (SHUD).</w:t>
      </w:r>
      <w:r>
        <w:rPr>
          <w:rFonts w:ascii="Arial" w:hAnsi="Arial" w:cs="Arial"/>
          <w:sz w:val="20"/>
          <w:szCs w:val="20"/>
        </w:rPr>
        <w:t xml:space="preserve"> </w:t>
      </w:r>
    </w:p>
    <w:p w14:paraId="347E89C5" w14:textId="65C3901C" w:rsidR="006E7D04" w:rsidRPr="00601210" w:rsidRDefault="00A37249" w:rsidP="00FD20FE">
      <w:pPr>
        <w:spacing w:after="120"/>
        <w:rPr>
          <w:rFonts w:ascii="Arial" w:hAnsi="Arial" w:cs="Arial"/>
          <w:b/>
        </w:rPr>
      </w:pPr>
      <w:r>
        <w:rPr>
          <w:rFonts w:ascii="Arial" w:hAnsi="Arial" w:cs="Arial"/>
          <w:b/>
        </w:rPr>
        <w:t>a)</w:t>
      </w:r>
      <w:r w:rsidR="006E7D04" w:rsidRPr="00601210">
        <w:rPr>
          <w:rFonts w:ascii="Arial" w:hAnsi="Arial" w:cs="Arial"/>
          <w:b/>
        </w:rPr>
        <w:t xml:space="preserve"> </w:t>
      </w:r>
      <w:r>
        <w:rPr>
          <w:rFonts w:ascii="Arial" w:hAnsi="Arial" w:cs="Arial"/>
          <w:b/>
        </w:rPr>
        <w:t>R</w:t>
      </w:r>
      <w:r w:rsidR="006E7D04" w:rsidRPr="00601210">
        <w:rPr>
          <w:rFonts w:ascii="Arial" w:hAnsi="Arial" w:cs="Arial"/>
          <w:b/>
        </w:rPr>
        <w:t>educed prescribing for acute pain</w:t>
      </w:r>
    </w:p>
    <w:p w14:paraId="1DCE66E4" w14:textId="01C502C7" w:rsidR="008F5C9D" w:rsidRDefault="00406AD2">
      <w:pPr>
        <w:rPr>
          <w:rFonts w:ascii="Arial" w:hAnsi="Arial" w:cs="Arial"/>
          <w:b/>
        </w:rPr>
      </w:pPr>
      <w:r w:rsidRPr="00884415">
        <w:rPr>
          <w:noProof/>
        </w:rPr>
        <w:drawing>
          <wp:inline distT="0" distB="0" distL="0" distR="0" wp14:anchorId="7E08411D" wp14:editId="73D25D17">
            <wp:extent cx="5770107" cy="2369430"/>
            <wp:effectExtent l="0" t="0" r="21590" b="184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00884415" w:rsidRPr="00884415">
        <w:rPr>
          <w:noProof/>
        </w:rPr>
        <w:drawing>
          <wp:inline distT="0" distB="0" distL="0" distR="0" wp14:anchorId="61A353AE" wp14:editId="684A33C3">
            <wp:extent cx="5770106" cy="2369430"/>
            <wp:effectExtent l="0" t="0" r="21590" b="184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00884415" w:rsidRPr="00884415">
        <w:rPr>
          <w:noProof/>
        </w:rPr>
        <w:drawing>
          <wp:inline distT="0" distB="0" distL="0" distR="0" wp14:anchorId="3084097F" wp14:editId="01B0BC26">
            <wp:extent cx="5795432" cy="2369428"/>
            <wp:effectExtent l="0" t="0" r="2159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2B4AEA7" w14:textId="4984EC5B" w:rsidR="008F5C9D" w:rsidRPr="00601210" w:rsidRDefault="00A37249" w:rsidP="00FD20FE">
      <w:pPr>
        <w:spacing w:after="120"/>
        <w:rPr>
          <w:rFonts w:ascii="Arial" w:hAnsi="Arial" w:cs="Arial"/>
          <w:b/>
        </w:rPr>
      </w:pPr>
      <w:r>
        <w:rPr>
          <w:rFonts w:ascii="Arial" w:hAnsi="Arial" w:cs="Arial"/>
          <w:b/>
        </w:rPr>
        <w:lastRenderedPageBreak/>
        <w:t>b)</w:t>
      </w:r>
      <w:r w:rsidR="008F5C9D" w:rsidRPr="00601210">
        <w:rPr>
          <w:rFonts w:ascii="Arial" w:hAnsi="Arial" w:cs="Arial"/>
          <w:b/>
        </w:rPr>
        <w:t xml:space="preserve"> </w:t>
      </w:r>
      <w:r>
        <w:rPr>
          <w:rFonts w:ascii="Arial" w:hAnsi="Arial" w:cs="Arial"/>
          <w:b/>
        </w:rPr>
        <w:t>R</w:t>
      </w:r>
      <w:r w:rsidR="008F5C9D" w:rsidRPr="00601210">
        <w:rPr>
          <w:rFonts w:ascii="Arial" w:hAnsi="Arial" w:cs="Arial"/>
          <w:b/>
        </w:rPr>
        <w:t>educed prescribing for transitioning pain</w:t>
      </w:r>
    </w:p>
    <w:p w14:paraId="73DD3797" w14:textId="01572586" w:rsidR="009B0673" w:rsidRDefault="00406AD2" w:rsidP="006A4BB0">
      <w:pPr>
        <w:rPr>
          <w:rFonts w:ascii="Arial" w:hAnsi="Arial" w:cs="Arial"/>
          <w:b/>
        </w:rPr>
      </w:pPr>
      <w:bookmarkStart w:id="2" w:name="OLE_LINK3"/>
      <w:r>
        <w:rPr>
          <w:noProof/>
        </w:rPr>
        <w:drawing>
          <wp:inline distT="0" distB="0" distL="0" distR="0" wp14:anchorId="07473AA8" wp14:editId="742EBE64">
            <wp:extent cx="5770107" cy="2369430"/>
            <wp:effectExtent l="0" t="0" r="21590"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837B0E">
        <w:rPr>
          <w:noProof/>
        </w:rPr>
        <w:drawing>
          <wp:inline distT="0" distB="0" distL="0" distR="0" wp14:anchorId="3D705D35" wp14:editId="404AF233">
            <wp:extent cx="5770106" cy="2369430"/>
            <wp:effectExtent l="0" t="0" r="21590" b="18415"/>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sidR="00837B0E">
        <w:rPr>
          <w:noProof/>
        </w:rPr>
        <w:drawing>
          <wp:inline distT="0" distB="0" distL="0" distR="0" wp14:anchorId="2C8B598B" wp14:editId="163A6047">
            <wp:extent cx="5795432" cy="2369428"/>
            <wp:effectExtent l="0" t="0" r="21590" b="18415"/>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AF14F7E" w14:textId="77777777" w:rsidR="00837B0E" w:rsidRDefault="00837B0E">
      <w:pPr>
        <w:rPr>
          <w:rFonts w:ascii="Arial" w:hAnsi="Arial" w:cs="Arial"/>
          <w:b/>
        </w:rPr>
      </w:pPr>
      <w:r>
        <w:rPr>
          <w:rFonts w:ascii="Arial" w:hAnsi="Arial" w:cs="Arial"/>
          <w:b/>
        </w:rPr>
        <w:br w:type="page"/>
      </w:r>
    </w:p>
    <w:p w14:paraId="77E75E43" w14:textId="6DE5D842" w:rsidR="006A4BB0" w:rsidRPr="00601210" w:rsidRDefault="00A37249" w:rsidP="00FD20FE">
      <w:pPr>
        <w:spacing w:after="120"/>
        <w:rPr>
          <w:rFonts w:ascii="Arial" w:hAnsi="Arial" w:cs="Arial"/>
          <w:b/>
        </w:rPr>
      </w:pPr>
      <w:r>
        <w:rPr>
          <w:rFonts w:ascii="Arial" w:hAnsi="Arial" w:cs="Arial"/>
          <w:b/>
        </w:rPr>
        <w:lastRenderedPageBreak/>
        <w:t>c)</w:t>
      </w:r>
      <w:r w:rsidR="006A4BB0" w:rsidRPr="00601210">
        <w:rPr>
          <w:rFonts w:ascii="Arial" w:hAnsi="Arial" w:cs="Arial"/>
          <w:b/>
        </w:rPr>
        <w:t xml:space="preserve"> </w:t>
      </w:r>
      <w:r>
        <w:rPr>
          <w:rFonts w:ascii="Arial" w:hAnsi="Arial" w:cs="Arial"/>
          <w:b/>
        </w:rPr>
        <w:t>D</w:t>
      </w:r>
      <w:r w:rsidR="006A4BB0" w:rsidRPr="00601210">
        <w:rPr>
          <w:rFonts w:ascii="Arial" w:hAnsi="Arial" w:cs="Arial"/>
          <w:b/>
        </w:rPr>
        <w:t>rug rescheduling</w:t>
      </w:r>
    </w:p>
    <w:p w14:paraId="18C75A0F" w14:textId="3DDF9880" w:rsidR="009B0673" w:rsidRDefault="00406AD2">
      <w:pPr>
        <w:rPr>
          <w:rFonts w:ascii="Arial" w:hAnsi="Arial" w:cs="Arial"/>
          <w:b/>
        </w:rPr>
      </w:pPr>
      <w:r>
        <w:rPr>
          <w:noProof/>
        </w:rPr>
        <w:drawing>
          <wp:inline distT="0" distB="0" distL="0" distR="0" wp14:anchorId="45EA412A" wp14:editId="588C3DC9">
            <wp:extent cx="5770107" cy="2369430"/>
            <wp:effectExtent l="0" t="0" r="21590" b="18415"/>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00837B0E">
        <w:rPr>
          <w:noProof/>
        </w:rPr>
        <w:drawing>
          <wp:inline distT="0" distB="0" distL="0" distR="0" wp14:anchorId="753C4401" wp14:editId="172B387D">
            <wp:extent cx="5770106" cy="2369430"/>
            <wp:effectExtent l="0" t="0" r="21590" b="18415"/>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sidR="00837B0E">
        <w:rPr>
          <w:noProof/>
        </w:rPr>
        <w:drawing>
          <wp:inline distT="0" distB="0" distL="0" distR="0" wp14:anchorId="55F599B9" wp14:editId="7022DF89">
            <wp:extent cx="5795432" cy="2369428"/>
            <wp:effectExtent l="0" t="0" r="21590" b="18415"/>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4376464" w14:textId="77777777" w:rsidR="00837B0E" w:rsidRDefault="00837B0E">
      <w:pPr>
        <w:rPr>
          <w:rFonts w:ascii="Arial" w:hAnsi="Arial" w:cs="Arial"/>
          <w:b/>
        </w:rPr>
      </w:pPr>
      <w:r>
        <w:rPr>
          <w:rFonts w:ascii="Arial" w:hAnsi="Arial" w:cs="Arial"/>
          <w:b/>
        </w:rPr>
        <w:br w:type="page"/>
      </w:r>
    </w:p>
    <w:p w14:paraId="5B985410" w14:textId="043C6268" w:rsidR="00CE6E5A" w:rsidRPr="00601210" w:rsidRDefault="00A37249" w:rsidP="00FD20FE">
      <w:pPr>
        <w:spacing w:after="120"/>
        <w:rPr>
          <w:rFonts w:ascii="Arial" w:hAnsi="Arial" w:cs="Arial"/>
          <w:b/>
        </w:rPr>
      </w:pPr>
      <w:r>
        <w:rPr>
          <w:rFonts w:ascii="Arial" w:hAnsi="Arial" w:cs="Arial"/>
          <w:b/>
        </w:rPr>
        <w:lastRenderedPageBreak/>
        <w:t>d)</w:t>
      </w:r>
      <w:r w:rsidR="00CE6E5A" w:rsidRPr="00601210">
        <w:rPr>
          <w:rFonts w:ascii="Arial" w:hAnsi="Arial" w:cs="Arial"/>
          <w:b/>
        </w:rPr>
        <w:t xml:space="preserve"> </w:t>
      </w:r>
      <w:r>
        <w:rPr>
          <w:rFonts w:ascii="Arial" w:hAnsi="Arial" w:cs="Arial"/>
          <w:b/>
        </w:rPr>
        <w:t>Prescription Monitoring Program</w:t>
      </w:r>
    </w:p>
    <w:bookmarkEnd w:id="2"/>
    <w:p w14:paraId="355AE312" w14:textId="62910849" w:rsidR="009B0673" w:rsidRDefault="009132FA">
      <w:pPr>
        <w:rPr>
          <w:rFonts w:ascii="Arial" w:hAnsi="Arial" w:cs="Arial"/>
          <w:b/>
        </w:rPr>
      </w:pPr>
      <w:r>
        <w:rPr>
          <w:noProof/>
        </w:rPr>
        <w:drawing>
          <wp:inline distT="0" distB="0" distL="0" distR="0" wp14:anchorId="0FC33897" wp14:editId="04E67998">
            <wp:extent cx="5770107" cy="2369430"/>
            <wp:effectExtent l="0" t="0" r="21590" b="184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Pr>
          <w:noProof/>
        </w:rPr>
        <w:drawing>
          <wp:inline distT="0" distB="0" distL="0" distR="0" wp14:anchorId="02DF1CF1" wp14:editId="18D36236">
            <wp:extent cx="5770106" cy="2369430"/>
            <wp:effectExtent l="0" t="0" r="21590" b="1841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0DA141D" w14:textId="079A5AE7" w:rsidR="00837B0E" w:rsidRDefault="009132FA">
      <w:pPr>
        <w:rPr>
          <w:rFonts w:ascii="Arial" w:hAnsi="Arial" w:cs="Arial"/>
          <w:b/>
        </w:rPr>
      </w:pPr>
      <w:r>
        <w:rPr>
          <w:noProof/>
        </w:rPr>
        <w:drawing>
          <wp:inline distT="0" distB="0" distL="0" distR="0" wp14:anchorId="479E0F4F" wp14:editId="006B689E">
            <wp:extent cx="5795432" cy="2369428"/>
            <wp:effectExtent l="0" t="0" r="21590" b="1841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sidR="00837B0E">
        <w:rPr>
          <w:rFonts w:ascii="Arial" w:hAnsi="Arial" w:cs="Arial"/>
          <w:b/>
        </w:rPr>
        <w:br w:type="page"/>
      </w:r>
    </w:p>
    <w:p w14:paraId="60821565" w14:textId="76C3D2B8" w:rsidR="00CE6E5A" w:rsidRPr="00601210" w:rsidRDefault="00A37249" w:rsidP="00FD20FE">
      <w:pPr>
        <w:spacing w:after="120"/>
        <w:rPr>
          <w:rFonts w:ascii="Arial" w:hAnsi="Arial" w:cs="Arial"/>
          <w:b/>
        </w:rPr>
      </w:pPr>
      <w:r>
        <w:rPr>
          <w:rFonts w:ascii="Arial" w:hAnsi="Arial" w:cs="Arial"/>
          <w:b/>
        </w:rPr>
        <w:lastRenderedPageBreak/>
        <w:t>e)</w:t>
      </w:r>
      <w:r w:rsidR="00CE6E5A" w:rsidRPr="00601210">
        <w:rPr>
          <w:rFonts w:ascii="Arial" w:hAnsi="Arial" w:cs="Arial"/>
          <w:b/>
        </w:rPr>
        <w:t xml:space="preserve"> </w:t>
      </w:r>
      <w:r>
        <w:rPr>
          <w:rFonts w:ascii="Arial" w:hAnsi="Arial" w:cs="Arial"/>
          <w:b/>
        </w:rPr>
        <w:t>D</w:t>
      </w:r>
      <w:r w:rsidR="00CE6E5A" w:rsidRPr="00601210">
        <w:rPr>
          <w:rFonts w:ascii="Arial" w:hAnsi="Arial" w:cs="Arial"/>
          <w:b/>
        </w:rPr>
        <w:t>rug reformulation policy</w:t>
      </w:r>
    </w:p>
    <w:p w14:paraId="60CFAC1F" w14:textId="1493519B" w:rsidR="009B0673" w:rsidRDefault="00406AD2">
      <w:pPr>
        <w:rPr>
          <w:rFonts w:ascii="Arial" w:hAnsi="Arial" w:cs="Arial"/>
          <w:b/>
        </w:rPr>
      </w:pPr>
      <w:r>
        <w:rPr>
          <w:noProof/>
        </w:rPr>
        <w:drawing>
          <wp:inline distT="0" distB="0" distL="0" distR="0" wp14:anchorId="72AE71EF" wp14:editId="2955DABB">
            <wp:extent cx="5770107" cy="2369430"/>
            <wp:effectExtent l="0" t="0" r="21590" b="18415"/>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sidR="00837B0E">
        <w:rPr>
          <w:noProof/>
        </w:rPr>
        <w:drawing>
          <wp:inline distT="0" distB="0" distL="0" distR="0" wp14:anchorId="48983B5C" wp14:editId="1EEAFC98">
            <wp:extent cx="5770106" cy="2369430"/>
            <wp:effectExtent l="0" t="0" r="21590" b="18415"/>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sidR="00837B0E">
        <w:rPr>
          <w:noProof/>
        </w:rPr>
        <w:drawing>
          <wp:inline distT="0" distB="0" distL="0" distR="0" wp14:anchorId="4205660B" wp14:editId="03D1F3E6">
            <wp:extent cx="5795432" cy="2369428"/>
            <wp:effectExtent l="0" t="0" r="21590" b="18415"/>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4178CB0" w14:textId="77777777" w:rsidR="00837B0E" w:rsidRDefault="00837B0E">
      <w:pPr>
        <w:rPr>
          <w:rFonts w:ascii="Arial" w:hAnsi="Arial" w:cs="Arial"/>
          <w:b/>
        </w:rPr>
      </w:pPr>
      <w:r>
        <w:rPr>
          <w:rFonts w:ascii="Arial" w:hAnsi="Arial" w:cs="Arial"/>
          <w:b/>
        </w:rPr>
        <w:br w:type="page"/>
      </w:r>
    </w:p>
    <w:p w14:paraId="6C8F3F87" w14:textId="711BB144" w:rsidR="009B0673" w:rsidRDefault="00A37249" w:rsidP="00FD20FE">
      <w:pPr>
        <w:spacing w:after="120"/>
        <w:rPr>
          <w:rFonts w:ascii="Arial" w:hAnsi="Arial" w:cs="Arial"/>
          <w:b/>
        </w:rPr>
      </w:pPr>
      <w:r>
        <w:rPr>
          <w:rFonts w:ascii="Arial" w:hAnsi="Arial" w:cs="Arial"/>
          <w:b/>
        </w:rPr>
        <w:lastRenderedPageBreak/>
        <w:t>f)</w:t>
      </w:r>
      <w:r w:rsidR="001A0D6C" w:rsidRPr="00601210">
        <w:rPr>
          <w:rFonts w:ascii="Arial" w:hAnsi="Arial" w:cs="Arial"/>
          <w:b/>
        </w:rPr>
        <w:t xml:space="preserve"> </w:t>
      </w:r>
      <w:r>
        <w:rPr>
          <w:rFonts w:ascii="Arial" w:hAnsi="Arial" w:cs="Arial"/>
          <w:b/>
        </w:rPr>
        <w:t>E</w:t>
      </w:r>
      <w:r w:rsidR="001A0D6C" w:rsidRPr="00601210">
        <w:rPr>
          <w:rFonts w:ascii="Arial" w:hAnsi="Arial" w:cs="Arial"/>
          <w:b/>
        </w:rPr>
        <w:t>xcess opioid disposal</w:t>
      </w:r>
    </w:p>
    <w:p w14:paraId="12200652" w14:textId="342DFEC5" w:rsidR="00837B0E" w:rsidRDefault="00406AD2">
      <w:pPr>
        <w:rPr>
          <w:rFonts w:ascii="Arial" w:hAnsi="Arial" w:cs="Arial"/>
          <w:b/>
        </w:rPr>
      </w:pPr>
      <w:r>
        <w:rPr>
          <w:noProof/>
        </w:rPr>
        <w:drawing>
          <wp:inline distT="0" distB="0" distL="0" distR="0" wp14:anchorId="6393943F" wp14:editId="2FAB1612">
            <wp:extent cx="5770107" cy="2369430"/>
            <wp:effectExtent l="0" t="0" r="21590" b="18415"/>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r w:rsidR="00837B0E">
        <w:rPr>
          <w:noProof/>
        </w:rPr>
        <w:drawing>
          <wp:inline distT="0" distB="0" distL="0" distR="0" wp14:anchorId="414A005B" wp14:editId="01CD800A">
            <wp:extent cx="5770106" cy="2369430"/>
            <wp:effectExtent l="0" t="0" r="21590" b="1841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sidR="00837B0E">
        <w:rPr>
          <w:noProof/>
        </w:rPr>
        <w:drawing>
          <wp:inline distT="0" distB="0" distL="0" distR="0" wp14:anchorId="34389A6A" wp14:editId="2EFDCFD1">
            <wp:extent cx="5795432" cy="2369428"/>
            <wp:effectExtent l="0" t="0" r="21590" b="1841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00837B0E">
        <w:rPr>
          <w:rFonts w:ascii="Arial" w:hAnsi="Arial" w:cs="Arial"/>
          <w:b/>
        </w:rPr>
        <w:br w:type="page"/>
      </w:r>
    </w:p>
    <w:p w14:paraId="39BACC60" w14:textId="13B40478" w:rsidR="002E04F1" w:rsidRPr="00601210" w:rsidRDefault="00A37249" w:rsidP="00FD20FE">
      <w:pPr>
        <w:spacing w:after="120"/>
        <w:rPr>
          <w:rFonts w:ascii="Arial" w:hAnsi="Arial" w:cs="Arial"/>
          <w:b/>
        </w:rPr>
      </w:pPr>
      <w:r>
        <w:rPr>
          <w:rFonts w:ascii="Arial" w:hAnsi="Arial" w:cs="Arial"/>
          <w:b/>
        </w:rPr>
        <w:lastRenderedPageBreak/>
        <w:t>g)</w:t>
      </w:r>
      <w:r w:rsidR="0023598B" w:rsidRPr="00601210">
        <w:rPr>
          <w:rFonts w:ascii="Arial" w:hAnsi="Arial" w:cs="Arial"/>
          <w:b/>
        </w:rPr>
        <w:t xml:space="preserve"> </w:t>
      </w:r>
      <w:r>
        <w:rPr>
          <w:rFonts w:ascii="Arial" w:hAnsi="Arial" w:cs="Arial"/>
          <w:b/>
        </w:rPr>
        <w:t>I</w:t>
      </w:r>
      <w:r w:rsidR="0023598B" w:rsidRPr="00601210">
        <w:rPr>
          <w:rFonts w:ascii="Arial" w:hAnsi="Arial" w:cs="Arial"/>
          <w:b/>
        </w:rPr>
        <w:t>ncreased naloxone availability</w:t>
      </w:r>
    </w:p>
    <w:p w14:paraId="0336FE1C" w14:textId="6E3BDE51" w:rsidR="00837B0E" w:rsidRDefault="00406AD2" w:rsidP="00FD20FE">
      <w:pPr>
        <w:spacing w:after="120"/>
        <w:rPr>
          <w:rFonts w:ascii="Arial" w:hAnsi="Arial" w:cs="Arial"/>
          <w:b/>
        </w:rPr>
      </w:pPr>
      <w:r>
        <w:rPr>
          <w:noProof/>
        </w:rPr>
        <w:drawing>
          <wp:inline distT="0" distB="0" distL="0" distR="0" wp14:anchorId="09CCAFEE" wp14:editId="0C860386">
            <wp:extent cx="5770107" cy="2369430"/>
            <wp:effectExtent l="0" t="0" r="21590" b="1841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00837B0E">
        <w:rPr>
          <w:noProof/>
        </w:rPr>
        <w:drawing>
          <wp:inline distT="0" distB="0" distL="0" distR="0" wp14:anchorId="27F78F51" wp14:editId="749D8EAC">
            <wp:extent cx="5770106" cy="2369430"/>
            <wp:effectExtent l="0" t="0" r="21590" b="18415"/>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sidR="00837B0E">
        <w:rPr>
          <w:noProof/>
        </w:rPr>
        <w:drawing>
          <wp:inline distT="0" distB="0" distL="0" distR="0" wp14:anchorId="3B7EEA12" wp14:editId="08D8EF8E">
            <wp:extent cx="5795432" cy="2369428"/>
            <wp:effectExtent l="0" t="0" r="21590" b="1841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sidR="00837B0E">
        <w:rPr>
          <w:rFonts w:ascii="Arial" w:hAnsi="Arial" w:cs="Arial"/>
          <w:b/>
        </w:rPr>
        <w:br w:type="page"/>
      </w:r>
    </w:p>
    <w:p w14:paraId="0EBCA9A8" w14:textId="07F0EE94" w:rsidR="00EC0901" w:rsidRPr="00601210" w:rsidRDefault="00A37249" w:rsidP="00FD20FE">
      <w:pPr>
        <w:spacing w:after="120"/>
        <w:rPr>
          <w:rFonts w:ascii="Arial" w:hAnsi="Arial" w:cs="Arial"/>
          <w:b/>
        </w:rPr>
      </w:pPr>
      <w:r>
        <w:rPr>
          <w:rFonts w:ascii="Arial" w:hAnsi="Arial" w:cs="Arial"/>
          <w:b/>
        </w:rPr>
        <w:lastRenderedPageBreak/>
        <w:t>h)</w:t>
      </w:r>
      <w:r w:rsidR="00EC0901" w:rsidRPr="00601210">
        <w:rPr>
          <w:rFonts w:ascii="Arial" w:hAnsi="Arial" w:cs="Arial"/>
          <w:b/>
        </w:rPr>
        <w:t xml:space="preserve"> </w:t>
      </w:r>
      <w:r>
        <w:rPr>
          <w:rFonts w:ascii="Arial" w:hAnsi="Arial" w:cs="Arial"/>
          <w:b/>
        </w:rPr>
        <w:t>N</w:t>
      </w:r>
      <w:r w:rsidR="00EC0901" w:rsidRPr="00601210">
        <w:rPr>
          <w:rFonts w:ascii="Arial" w:hAnsi="Arial" w:cs="Arial"/>
          <w:b/>
        </w:rPr>
        <w:t>eedle exchange</w:t>
      </w:r>
    </w:p>
    <w:p w14:paraId="797906A0" w14:textId="42A21B38" w:rsidR="009B0673" w:rsidRDefault="00406AD2">
      <w:pPr>
        <w:rPr>
          <w:rFonts w:ascii="Arial" w:hAnsi="Arial" w:cs="Arial"/>
          <w:b/>
        </w:rPr>
      </w:pPr>
      <w:r>
        <w:rPr>
          <w:noProof/>
        </w:rPr>
        <w:drawing>
          <wp:inline distT="0" distB="0" distL="0" distR="0" wp14:anchorId="5FFB04CA" wp14:editId="3BF3A43B">
            <wp:extent cx="5770107" cy="2369430"/>
            <wp:effectExtent l="0" t="0" r="21590" b="1841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sidR="00AD4CD3">
        <w:rPr>
          <w:noProof/>
        </w:rPr>
        <w:drawing>
          <wp:inline distT="0" distB="0" distL="0" distR="0" wp14:anchorId="4BFE4F84" wp14:editId="1F877CFA">
            <wp:extent cx="5770106" cy="2369430"/>
            <wp:effectExtent l="0" t="0" r="21590" b="18415"/>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r w:rsidR="00AD4CD3">
        <w:rPr>
          <w:noProof/>
        </w:rPr>
        <w:drawing>
          <wp:inline distT="0" distB="0" distL="0" distR="0" wp14:anchorId="716C124F" wp14:editId="3DAD0E6C">
            <wp:extent cx="5795432" cy="2369428"/>
            <wp:effectExtent l="0" t="0" r="21590" b="18415"/>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D046245" w14:textId="77777777" w:rsidR="00837B0E" w:rsidRDefault="00837B0E">
      <w:pPr>
        <w:rPr>
          <w:rFonts w:ascii="Arial" w:hAnsi="Arial" w:cs="Arial"/>
          <w:b/>
        </w:rPr>
      </w:pPr>
      <w:r>
        <w:rPr>
          <w:rFonts w:ascii="Arial" w:hAnsi="Arial" w:cs="Arial"/>
          <w:b/>
        </w:rPr>
        <w:br w:type="page"/>
      </w:r>
    </w:p>
    <w:p w14:paraId="3610E419" w14:textId="7DEB40C4" w:rsidR="008E6918" w:rsidRPr="00601210" w:rsidRDefault="00A37249" w:rsidP="00FD20FE">
      <w:pPr>
        <w:spacing w:after="120"/>
        <w:rPr>
          <w:rFonts w:ascii="Arial" w:hAnsi="Arial" w:cs="Arial"/>
          <w:b/>
        </w:rPr>
      </w:pPr>
      <w:r>
        <w:rPr>
          <w:rFonts w:ascii="Arial" w:hAnsi="Arial" w:cs="Arial"/>
          <w:b/>
        </w:rPr>
        <w:lastRenderedPageBreak/>
        <w:t>i)</w:t>
      </w:r>
      <w:r w:rsidR="008E6918" w:rsidRPr="00601210">
        <w:rPr>
          <w:rFonts w:ascii="Arial" w:hAnsi="Arial" w:cs="Arial"/>
          <w:b/>
        </w:rPr>
        <w:t xml:space="preserve"> </w:t>
      </w:r>
      <w:r>
        <w:rPr>
          <w:rFonts w:ascii="Arial" w:hAnsi="Arial" w:cs="Arial"/>
          <w:b/>
        </w:rPr>
        <w:t>I</w:t>
      </w:r>
      <w:r w:rsidR="008E6918" w:rsidRPr="00601210">
        <w:rPr>
          <w:rFonts w:ascii="Arial" w:hAnsi="Arial" w:cs="Arial"/>
          <w:b/>
        </w:rPr>
        <w:t>ncrease</w:t>
      </w:r>
      <w:r w:rsidR="00A276C1" w:rsidRPr="00601210">
        <w:rPr>
          <w:rFonts w:ascii="Arial" w:hAnsi="Arial" w:cs="Arial"/>
          <w:b/>
        </w:rPr>
        <w:t>d</w:t>
      </w:r>
      <w:r w:rsidR="008E6918" w:rsidRPr="00601210">
        <w:rPr>
          <w:rFonts w:ascii="Arial" w:hAnsi="Arial" w:cs="Arial"/>
          <w:b/>
        </w:rPr>
        <w:t xml:space="preserve"> </w:t>
      </w:r>
      <w:r>
        <w:rPr>
          <w:rFonts w:ascii="Arial" w:hAnsi="Arial" w:cs="Arial"/>
          <w:b/>
        </w:rPr>
        <w:t>Medication-Assisted Therapy</w:t>
      </w:r>
      <w:r w:rsidRPr="00601210">
        <w:rPr>
          <w:rFonts w:ascii="Arial" w:hAnsi="Arial" w:cs="Arial"/>
          <w:b/>
        </w:rPr>
        <w:t xml:space="preserve"> </w:t>
      </w:r>
      <w:r w:rsidR="008E6918" w:rsidRPr="00601210">
        <w:rPr>
          <w:rFonts w:ascii="Arial" w:hAnsi="Arial" w:cs="Arial"/>
          <w:b/>
        </w:rPr>
        <w:t>access</w:t>
      </w:r>
    </w:p>
    <w:p w14:paraId="6EB29335" w14:textId="793CF7B0" w:rsidR="009B0673" w:rsidRDefault="00406AD2">
      <w:pPr>
        <w:rPr>
          <w:rFonts w:ascii="Arial" w:hAnsi="Arial" w:cs="Arial"/>
          <w:b/>
        </w:rPr>
      </w:pPr>
      <w:r>
        <w:rPr>
          <w:noProof/>
        </w:rPr>
        <w:drawing>
          <wp:inline distT="0" distB="0" distL="0" distR="0" wp14:anchorId="32F71C7D" wp14:editId="4D0CC37F">
            <wp:extent cx="5770107" cy="2369430"/>
            <wp:effectExtent l="0" t="0" r="21590" b="18415"/>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sidR="00AD4CD3">
        <w:rPr>
          <w:noProof/>
        </w:rPr>
        <w:drawing>
          <wp:inline distT="0" distB="0" distL="0" distR="0" wp14:anchorId="1BE88928" wp14:editId="32004D48">
            <wp:extent cx="5770106" cy="2369430"/>
            <wp:effectExtent l="0" t="0" r="21590" b="18415"/>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sidR="00AD4CD3">
        <w:rPr>
          <w:noProof/>
        </w:rPr>
        <w:drawing>
          <wp:inline distT="0" distB="0" distL="0" distR="0" wp14:anchorId="53AC8E87" wp14:editId="605ED358">
            <wp:extent cx="5795432" cy="2369428"/>
            <wp:effectExtent l="0" t="0" r="21590" b="18415"/>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17259C14" w14:textId="77777777" w:rsidR="00837B0E" w:rsidRDefault="00837B0E">
      <w:pPr>
        <w:rPr>
          <w:rFonts w:ascii="Arial" w:hAnsi="Arial" w:cs="Arial"/>
          <w:b/>
        </w:rPr>
      </w:pPr>
      <w:r>
        <w:rPr>
          <w:rFonts w:ascii="Arial" w:hAnsi="Arial" w:cs="Arial"/>
          <w:b/>
        </w:rPr>
        <w:br w:type="page"/>
      </w:r>
    </w:p>
    <w:p w14:paraId="0A784292" w14:textId="567A8AFD" w:rsidR="00A276C1" w:rsidRPr="00601210" w:rsidRDefault="00A37249" w:rsidP="00FD20FE">
      <w:pPr>
        <w:spacing w:after="120"/>
        <w:rPr>
          <w:rFonts w:ascii="Arial" w:hAnsi="Arial" w:cs="Arial"/>
          <w:b/>
        </w:rPr>
      </w:pPr>
      <w:r>
        <w:rPr>
          <w:rFonts w:ascii="Arial" w:hAnsi="Arial" w:cs="Arial"/>
          <w:b/>
        </w:rPr>
        <w:lastRenderedPageBreak/>
        <w:t>j)</w:t>
      </w:r>
      <w:r w:rsidR="00A276C1" w:rsidRPr="00601210">
        <w:rPr>
          <w:rFonts w:ascii="Arial" w:hAnsi="Arial" w:cs="Arial"/>
          <w:b/>
        </w:rPr>
        <w:t xml:space="preserve"> </w:t>
      </w:r>
      <w:r>
        <w:rPr>
          <w:rFonts w:ascii="Arial" w:hAnsi="Arial" w:cs="Arial"/>
          <w:b/>
        </w:rPr>
        <w:t>I</w:t>
      </w:r>
      <w:r w:rsidR="00A276C1" w:rsidRPr="00601210">
        <w:rPr>
          <w:rFonts w:ascii="Arial" w:hAnsi="Arial" w:cs="Arial"/>
          <w:b/>
        </w:rPr>
        <w:t>ncreased access to psychosocial treatment</w:t>
      </w:r>
    </w:p>
    <w:p w14:paraId="457DE99F" w14:textId="60DB0F12" w:rsidR="00A276C1" w:rsidRPr="00601210" w:rsidRDefault="00406AD2" w:rsidP="0023598B">
      <w:pPr>
        <w:rPr>
          <w:rFonts w:ascii="Arial" w:hAnsi="Arial" w:cs="Arial"/>
          <w:b/>
        </w:rPr>
      </w:pPr>
      <w:r>
        <w:rPr>
          <w:noProof/>
        </w:rPr>
        <w:drawing>
          <wp:inline distT="0" distB="0" distL="0" distR="0" wp14:anchorId="4EDE06DF" wp14:editId="36BA70FA">
            <wp:extent cx="5770107" cy="2369430"/>
            <wp:effectExtent l="0" t="0" r="21590" b="1841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r w:rsidR="00AD4CD3">
        <w:rPr>
          <w:noProof/>
        </w:rPr>
        <w:drawing>
          <wp:inline distT="0" distB="0" distL="0" distR="0" wp14:anchorId="26CE83C3" wp14:editId="15545BF3">
            <wp:extent cx="5770106" cy="2369430"/>
            <wp:effectExtent l="0" t="0" r="21590" b="18415"/>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00AD4CD3">
        <w:rPr>
          <w:noProof/>
        </w:rPr>
        <w:drawing>
          <wp:inline distT="0" distB="0" distL="0" distR="0" wp14:anchorId="0B74176E" wp14:editId="3409DF25">
            <wp:extent cx="5795432" cy="2369428"/>
            <wp:effectExtent l="0" t="0" r="21590" b="18415"/>
            <wp:docPr id="100" name="Chart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54DA324" w14:textId="77777777" w:rsidR="0070147D" w:rsidRPr="00601210" w:rsidRDefault="0070147D" w:rsidP="00472CF0">
      <w:pPr>
        <w:ind w:right="720"/>
        <w:rPr>
          <w:rFonts w:ascii="Arial" w:hAnsi="Arial" w:cs="Arial"/>
          <w:b/>
        </w:rPr>
        <w:sectPr w:rsidR="0070147D" w:rsidRPr="00601210" w:rsidSect="005E1A91">
          <w:pgSz w:w="12240" w:h="15840"/>
          <w:pgMar w:top="1440" w:right="1440" w:bottom="1440" w:left="1440" w:header="720" w:footer="720" w:gutter="0"/>
          <w:cols w:space="720"/>
          <w:docGrid w:linePitch="360"/>
        </w:sectPr>
      </w:pPr>
    </w:p>
    <w:p w14:paraId="7D604805" w14:textId="3AAB3269" w:rsidR="00AA0245" w:rsidRDefault="005B1DA2" w:rsidP="00FD20FE">
      <w:pPr>
        <w:spacing w:after="60"/>
        <w:ind w:right="720"/>
        <w:rPr>
          <w:rFonts w:ascii="Arial" w:hAnsi="Arial" w:cs="Arial"/>
          <w:b/>
        </w:rPr>
      </w:pPr>
      <w:r>
        <w:rPr>
          <w:rFonts w:ascii="Arial" w:hAnsi="Arial" w:cs="Arial"/>
          <w:b/>
        </w:rPr>
        <w:lastRenderedPageBreak/>
        <w:t xml:space="preserve">Figure </w:t>
      </w:r>
      <w:r w:rsidR="00362AA6">
        <w:rPr>
          <w:rFonts w:ascii="Arial" w:hAnsi="Arial" w:cs="Arial"/>
          <w:b/>
        </w:rPr>
        <w:t>M</w:t>
      </w:r>
      <w:r w:rsidR="009E28A7" w:rsidRPr="00601210">
        <w:rPr>
          <w:rFonts w:ascii="Arial" w:hAnsi="Arial" w:cs="Arial"/>
          <w:b/>
        </w:rPr>
        <w:t>. Distribution of effects over time</w:t>
      </w:r>
      <w:r w:rsidR="006F0B4D">
        <w:rPr>
          <w:rFonts w:ascii="Arial" w:hAnsi="Arial" w:cs="Arial"/>
          <w:b/>
        </w:rPr>
        <w:t xml:space="preserve"> for each intervention</w:t>
      </w:r>
    </w:p>
    <w:p w14:paraId="7067B362" w14:textId="0162C2FC" w:rsidR="00057511" w:rsidRPr="002572D1" w:rsidRDefault="00CA4879" w:rsidP="00FD20FE">
      <w:pPr>
        <w:spacing w:after="60"/>
        <w:rPr>
          <w:rFonts w:ascii="Arial" w:hAnsi="Arial" w:cs="Arial"/>
          <w:sz w:val="20"/>
          <w:szCs w:val="20"/>
        </w:rPr>
      </w:pPr>
      <w:r w:rsidRPr="002572D1">
        <w:rPr>
          <w:rFonts w:ascii="Arial" w:hAnsi="Arial" w:cs="Arial"/>
          <w:sz w:val="20"/>
          <w:szCs w:val="20"/>
        </w:rPr>
        <w:t>Top row</w:t>
      </w:r>
      <w:r w:rsidR="00B41F13">
        <w:rPr>
          <w:rFonts w:ascii="Arial" w:hAnsi="Arial" w:cs="Arial"/>
          <w:sz w:val="20"/>
          <w:szCs w:val="20"/>
        </w:rPr>
        <w:t xml:space="preserve">: </w:t>
      </w:r>
      <w:r w:rsidR="00B41F13" w:rsidRPr="00B41F13">
        <w:rPr>
          <w:rFonts w:ascii="Arial" w:hAnsi="Arial" w:cs="Arial"/>
          <w:sz w:val="20"/>
          <w:szCs w:val="20"/>
        </w:rPr>
        <w:t xml:space="preserve">effects of the </w:t>
      </w:r>
      <w:r w:rsidR="008A1E91">
        <w:rPr>
          <w:rFonts w:ascii="Arial" w:hAnsi="Arial" w:cs="Arial"/>
          <w:sz w:val="20"/>
          <w:szCs w:val="20"/>
        </w:rPr>
        <w:t>given</w:t>
      </w:r>
      <w:r w:rsidR="00B41F13" w:rsidRPr="00B41F13">
        <w:rPr>
          <w:rFonts w:ascii="Arial" w:hAnsi="Arial" w:cs="Arial"/>
          <w:sz w:val="20"/>
          <w:szCs w:val="20"/>
        </w:rPr>
        <w:t xml:space="preserve"> policy on monthly incidence</w:t>
      </w:r>
      <w:r w:rsidR="008A1E91">
        <w:rPr>
          <w:rFonts w:ascii="Arial" w:hAnsi="Arial" w:cs="Arial"/>
          <w:sz w:val="20"/>
          <w:szCs w:val="20"/>
        </w:rPr>
        <w:t xml:space="preserve"> of SOUD (left) and SHUD (center), relative to without intervention, for each base case parameter set. Middle row: </w:t>
      </w:r>
      <w:r w:rsidR="008A1E91" w:rsidRPr="00B41F13">
        <w:rPr>
          <w:rFonts w:ascii="Arial" w:hAnsi="Arial" w:cs="Arial"/>
          <w:sz w:val="20"/>
          <w:szCs w:val="20"/>
        </w:rPr>
        <w:t xml:space="preserve">effects of the </w:t>
      </w:r>
      <w:r w:rsidR="008A1E91">
        <w:rPr>
          <w:rFonts w:ascii="Arial" w:hAnsi="Arial" w:cs="Arial"/>
          <w:sz w:val="20"/>
          <w:szCs w:val="20"/>
        </w:rPr>
        <w:t>given</w:t>
      </w:r>
      <w:r w:rsidR="008A1E91" w:rsidRPr="00B41F13">
        <w:rPr>
          <w:rFonts w:ascii="Arial" w:hAnsi="Arial" w:cs="Arial"/>
          <w:sz w:val="20"/>
          <w:szCs w:val="20"/>
        </w:rPr>
        <w:t xml:space="preserve"> policy on </w:t>
      </w:r>
      <w:r w:rsidR="008A1E91">
        <w:rPr>
          <w:rFonts w:ascii="Arial" w:hAnsi="Arial" w:cs="Arial"/>
          <w:sz w:val="20"/>
          <w:szCs w:val="20"/>
        </w:rPr>
        <w:t xml:space="preserve">prevalence of SOUD (left) and SHUD (center), relative to without intervention, for each base case parameter set. Bottom row: </w:t>
      </w:r>
      <w:r w:rsidR="008A1E91" w:rsidRPr="00B41F13">
        <w:rPr>
          <w:rFonts w:ascii="Arial" w:hAnsi="Arial" w:cs="Arial"/>
          <w:sz w:val="20"/>
          <w:szCs w:val="20"/>
        </w:rPr>
        <w:t xml:space="preserve">effects of the </w:t>
      </w:r>
      <w:r w:rsidR="008A1E91">
        <w:rPr>
          <w:rFonts w:ascii="Arial" w:hAnsi="Arial" w:cs="Arial"/>
          <w:sz w:val="20"/>
          <w:szCs w:val="20"/>
        </w:rPr>
        <w:t>given</w:t>
      </w:r>
      <w:r w:rsidR="008A1E91" w:rsidRPr="00B41F13">
        <w:rPr>
          <w:rFonts w:ascii="Arial" w:hAnsi="Arial" w:cs="Arial"/>
          <w:sz w:val="20"/>
          <w:szCs w:val="20"/>
        </w:rPr>
        <w:t xml:space="preserve"> policy on monthly </w:t>
      </w:r>
      <w:r w:rsidR="008A1E91">
        <w:rPr>
          <w:rFonts w:ascii="Arial" w:hAnsi="Arial" w:cs="Arial"/>
          <w:sz w:val="20"/>
          <w:szCs w:val="20"/>
        </w:rPr>
        <w:t>prescription opioid-related deaths (left), heroin-related deaths (center), and total opioid addiction-related deaths (right) relative to without intervention, for each base case parameter set.</w:t>
      </w:r>
      <w:r w:rsidR="001D07C5">
        <w:rPr>
          <w:rFonts w:ascii="Arial" w:hAnsi="Arial" w:cs="Arial"/>
          <w:sz w:val="20"/>
          <w:szCs w:val="20"/>
        </w:rPr>
        <w:t xml:space="preserve"> </w:t>
      </w:r>
      <w:r w:rsidR="001D07C5" w:rsidRPr="001D07C5">
        <w:rPr>
          <w:rFonts w:ascii="Arial" w:hAnsi="Arial" w:cs="Arial"/>
          <w:sz w:val="20"/>
          <w:szCs w:val="20"/>
        </w:rPr>
        <w:t>SHUD, severe heroin use disorder; SOUD, severe [prescription] opioid use disorder.</w:t>
      </w:r>
    </w:p>
    <w:p w14:paraId="6DE98CCB" w14:textId="3315BFCE" w:rsidR="00186FBD" w:rsidRPr="00601210" w:rsidRDefault="00B82DA0" w:rsidP="00FD20FE">
      <w:pPr>
        <w:spacing w:before="120"/>
        <w:rPr>
          <w:rFonts w:ascii="Arial" w:hAnsi="Arial" w:cs="Arial"/>
          <w:b/>
        </w:rPr>
      </w:pPr>
      <w:r>
        <w:rPr>
          <w:rFonts w:ascii="Arial" w:hAnsi="Arial" w:cs="Arial"/>
          <w:b/>
        </w:rPr>
        <w:t>a)</w:t>
      </w:r>
      <w:r w:rsidR="00DC3EFC" w:rsidRPr="00601210">
        <w:rPr>
          <w:rFonts w:ascii="Arial" w:hAnsi="Arial" w:cs="Arial"/>
          <w:b/>
        </w:rPr>
        <w:t xml:space="preserve"> </w:t>
      </w:r>
      <w:r>
        <w:rPr>
          <w:rFonts w:ascii="Arial" w:hAnsi="Arial" w:cs="Arial"/>
          <w:b/>
        </w:rPr>
        <w:t>R</w:t>
      </w:r>
      <w:r w:rsidR="00DC3EFC" w:rsidRPr="00601210">
        <w:rPr>
          <w:rFonts w:ascii="Arial" w:hAnsi="Arial" w:cs="Arial"/>
          <w:b/>
        </w:rPr>
        <w:t>educed prescribing for acute pain</w:t>
      </w:r>
      <w:r w:rsidR="00445AE2" w:rsidRPr="00601210">
        <w:rPr>
          <w:rFonts w:ascii="Arial" w:hAnsi="Arial" w:cs="Arial"/>
          <w:b/>
        </w:rPr>
        <w:t xml:space="preserve"> </w:t>
      </w:r>
    </w:p>
    <w:tbl>
      <w:tblPr>
        <w:tblW w:w="14676" w:type="dxa"/>
        <w:tblLook w:val="04A0" w:firstRow="1" w:lastRow="0" w:firstColumn="1" w:lastColumn="0" w:noHBand="0" w:noVBand="1"/>
      </w:tblPr>
      <w:tblGrid>
        <w:gridCol w:w="1516"/>
        <w:gridCol w:w="1316"/>
        <w:gridCol w:w="1316"/>
        <w:gridCol w:w="1316"/>
        <w:gridCol w:w="1316"/>
        <w:gridCol w:w="1316"/>
        <w:gridCol w:w="1316"/>
        <w:gridCol w:w="1316"/>
        <w:gridCol w:w="1316"/>
        <w:gridCol w:w="1316"/>
        <w:gridCol w:w="1316"/>
      </w:tblGrid>
      <w:tr w:rsidR="00AB2C30" w:rsidRPr="00601210" w14:paraId="7FC7E3D1" w14:textId="77777777" w:rsidTr="004962E2">
        <w:trPr>
          <w:trHeight w:val="320"/>
        </w:trPr>
        <w:tc>
          <w:tcPr>
            <w:tcW w:w="1516" w:type="dxa"/>
            <w:tcBorders>
              <w:top w:val="nil"/>
              <w:left w:val="nil"/>
              <w:bottom w:val="nil"/>
              <w:right w:val="nil"/>
            </w:tcBorders>
            <w:shd w:val="clear" w:color="auto" w:fill="auto"/>
            <w:noWrap/>
            <w:vAlign w:val="bottom"/>
            <w:hideMark/>
          </w:tcPr>
          <w:p w14:paraId="1BE765F8" w14:textId="298F42E8" w:rsidR="00AB2C30" w:rsidRPr="00601210" w:rsidRDefault="00AB2C30" w:rsidP="00AB2C30">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19680" behindDoc="0" locked="0" layoutInCell="1" allowOverlap="1" wp14:anchorId="5E45DC00" wp14:editId="25E6E091">
                  <wp:simplePos x="0" y="0"/>
                  <wp:positionH relativeFrom="column">
                    <wp:posOffset>101600</wp:posOffset>
                  </wp:positionH>
                  <wp:positionV relativeFrom="paragraph">
                    <wp:posOffset>38100</wp:posOffset>
                  </wp:positionV>
                  <wp:extent cx="2806700" cy="1765300"/>
                  <wp:effectExtent l="0" t="0" r="12700" b="12700"/>
                  <wp:wrapNone/>
                  <wp:docPr id="163" name="Chart 16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723776" behindDoc="0" locked="0" layoutInCell="1" allowOverlap="1" wp14:anchorId="3915D340" wp14:editId="2541F32B">
                  <wp:simplePos x="0" y="0"/>
                  <wp:positionH relativeFrom="column">
                    <wp:posOffset>2933700</wp:posOffset>
                  </wp:positionH>
                  <wp:positionV relativeFrom="paragraph">
                    <wp:posOffset>50800</wp:posOffset>
                  </wp:positionV>
                  <wp:extent cx="2819400" cy="1765300"/>
                  <wp:effectExtent l="0" t="0" r="0" b="12700"/>
                  <wp:wrapNone/>
                  <wp:docPr id="162" name="Chart 16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AB2C30" w:rsidRPr="00601210" w14:paraId="7BA3B056"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173F8A27" w14:textId="77777777" w:rsidR="00AB2C30" w:rsidRPr="00601210" w:rsidRDefault="00AB2C30" w:rsidP="00AB2C30">
                  <w:pPr>
                    <w:rPr>
                      <w:rFonts w:ascii="Arial" w:eastAsia="Times New Roman" w:hAnsi="Arial" w:cs="Arial"/>
                      <w:color w:val="000000"/>
                    </w:rPr>
                  </w:pPr>
                </w:p>
              </w:tc>
            </w:tr>
          </w:tbl>
          <w:p w14:paraId="51B0DFF5" w14:textId="77777777" w:rsidR="00AB2C30" w:rsidRPr="00601210" w:rsidRDefault="00AB2C30" w:rsidP="00AB2C30">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098C98A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C88ED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1D927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88EBDF"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CDA18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BA97E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61526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A4089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E9B53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5DAA3BA" w14:textId="77777777" w:rsidR="00AB2C30" w:rsidRPr="00601210" w:rsidRDefault="00AB2C30" w:rsidP="00AB2C30">
            <w:pPr>
              <w:rPr>
                <w:rFonts w:ascii="Arial" w:eastAsia="Times New Roman" w:hAnsi="Arial" w:cs="Arial"/>
              </w:rPr>
            </w:pPr>
          </w:p>
        </w:tc>
      </w:tr>
      <w:tr w:rsidR="00AB2C30" w:rsidRPr="00601210" w14:paraId="36B2FAE3" w14:textId="77777777" w:rsidTr="004962E2">
        <w:trPr>
          <w:trHeight w:val="320"/>
        </w:trPr>
        <w:tc>
          <w:tcPr>
            <w:tcW w:w="1516" w:type="dxa"/>
            <w:tcBorders>
              <w:top w:val="nil"/>
              <w:left w:val="nil"/>
              <w:bottom w:val="nil"/>
              <w:right w:val="nil"/>
            </w:tcBorders>
            <w:shd w:val="clear" w:color="auto" w:fill="auto"/>
            <w:noWrap/>
            <w:vAlign w:val="bottom"/>
            <w:hideMark/>
          </w:tcPr>
          <w:p w14:paraId="327BD38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6F56D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63135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E9513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DD5A6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E2472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D0CD2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5ACD3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7EDF5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49EC5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DFC64C6" w14:textId="77777777" w:rsidR="00AB2C30" w:rsidRPr="00601210" w:rsidRDefault="00AB2C30" w:rsidP="00AB2C30">
            <w:pPr>
              <w:rPr>
                <w:rFonts w:ascii="Arial" w:eastAsia="Times New Roman" w:hAnsi="Arial" w:cs="Arial"/>
              </w:rPr>
            </w:pPr>
          </w:p>
        </w:tc>
      </w:tr>
      <w:tr w:rsidR="00AB2C30" w:rsidRPr="00601210" w14:paraId="3493E81A" w14:textId="77777777" w:rsidTr="004962E2">
        <w:trPr>
          <w:trHeight w:val="320"/>
        </w:trPr>
        <w:tc>
          <w:tcPr>
            <w:tcW w:w="1516" w:type="dxa"/>
            <w:tcBorders>
              <w:top w:val="nil"/>
              <w:left w:val="nil"/>
              <w:bottom w:val="nil"/>
              <w:right w:val="nil"/>
            </w:tcBorders>
            <w:shd w:val="clear" w:color="auto" w:fill="auto"/>
            <w:noWrap/>
            <w:vAlign w:val="bottom"/>
            <w:hideMark/>
          </w:tcPr>
          <w:p w14:paraId="0B4FB31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95CD3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EEDE1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2CA34A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51C10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6720C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60659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D25B41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7B6BB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E11C2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012276" w14:textId="77777777" w:rsidR="00AB2C30" w:rsidRPr="00601210" w:rsidRDefault="00AB2C30" w:rsidP="00AB2C30">
            <w:pPr>
              <w:rPr>
                <w:rFonts w:ascii="Arial" w:eastAsia="Times New Roman" w:hAnsi="Arial" w:cs="Arial"/>
              </w:rPr>
            </w:pPr>
          </w:p>
        </w:tc>
      </w:tr>
      <w:tr w:rsidR="00AB2C30" w:rsidRPr="00601210" w14:paraId="48479103" w14:textId="77777777" w:rsidTr="004962E2">
        <w:trPr>
          <w:trHeight w:val="320"/>
        </w:trPr>
        <w:tc>
          <w:tcPr>
            <w:tcW w:w="1516" w:type="dxa"/>
            <w:tcBorders>
              <w:top w:val="nil"/>
              <w:left w:val="nil"/>
              <w:bottom w:val="nil"/>
              <w:right w:val="nil"/>
            </w:tcBorders>
            <w:shd w:val="clear" w:color="auto" w:fill="auto"/>
            <w:noWrap/>
            <w:vAlign w:val="bottom"/>
            <w:hideMark/>
          </w:tcPr>
          <w:p w14:paraId="293C021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29F61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D39FB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A3CA0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8A93D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856470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F043B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C62B1B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148014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661E8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AD955B" w14:textId="77777777" w:rsidR="00AB2C30" w:rsidRPr="00601210" w:rsidRDefault="00AB2C30" w:rsidP="00AB2C30">
            <w:pPr>
              <w:rPr>
                <w:rFonts w:ascii="Arial" w:eastAsia="Times New Roman" w:hAnsi="Arial" w:cs="Arial"/>
              </w:rPr>
            </w:pPr>
          </w:p>
        </w:tc>
      </w:tr>
      <w:tr w:rsidR="00AB2C30" w:rsidRPr="00601210" w14:paraId="619BB031" w14:textId="77777777" w:rsidTr="004962E2">
        <w:trPr>
          <w:trHeight w:val="320"/>
        </w:trPr>
        <w:tc>
          <w:tcPr>
            <w:tcW w:w="1516" w:type="dxa"/>
            <w:tcBorders>
              <w:top w:val="nil"/>
              <w:left w:val="nil"/>
              <w:bottom w:val="nil"/>
              <w:right w:val="nil"/>
            </w:tcBorders>
            <w:shd w:val="clear" w:color="auto" w:fill="auto"/>
            <w:noWrap/>
            <w:vAlign w:val="bottom"/>
            <w:hideMark/>
          </w:tcPr>
          <w:p w14:paraId="7C92E87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ED2F4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83B1E4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05EDE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18380E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F5895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2A2C3D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40FFC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A05C5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04401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A1C7AB0" w14:textId="77777777" w:rsidR="00AB2C30" w:rsidRPr="00601210" w:rsidRDefault="00AB2C30" w:rsidP="00AB2C30">
            <w:pPr>
              <w:rPr>
                <w:rFonts w:ascii="Arial" w:eastAsia="Times New Roman" w:hAnsi="Arial" w:cs="Arial"/>
              </w:rPr>
            </w:pPr>
          </w:p>
        </w:tc>
      </w:tr>
      <w:tr w:rsidR="00AB2C30" w:rsidRPr="00601210" w14:paraId="46DA58F8" w14:textId="77777777" w:rsidTr="004962E2">
        <w:trPr>
          <w:trHeight w:val="320"/>
        </w:trPr>
        <w:tc>
          <w:tcPr>
            <w:tcW w:w="1516" w:type="dxa"/>
            <w:tcBorders>
              <w:top w:val="nil"/>
              <w:left w:val="nil"/>
              <w:bottom w:val="nil"/>
              <w:right w:val="nil"/>
            </w:tcBorders>
            <w:shd w:val="clear" w:color="auto" w:fill="auto"/>
            <w:noWrap/>
            <w:vAlign w:val="bottom"/>
            <w:hideMark/>
          </w:tcPr>
          <w:p w14:paraId="2CC3241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4D3DF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4FB10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F475A7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6784C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5D29B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17567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5BB64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6C35A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53378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867243" w14:textId="77777777" w:rsidR="00AB2C30" w:rsidRPr="00601210" w:rsidRDefault="00AB2C30" w:rsidP="00AB2C30">
            <w:pPr>
              <w:rPr>
                <w:rFonts w:ascii="Arial" w:eastAsia="Times New Roman" w:hAnsi="Arial" w:cs="Arial"/>
              </w:rPr>
            </w:pPr>
          </w:p>
        </w:tc>
      </w:tr>
      <w:tr w:rsidR="00AB2C30" w:rsidRPr="00601210" w14:paraId="16E693B2" w14:textId="77777777" w:rsidTr="004962E2">
        <w:trPr>
          <w:trHeight w:val="320"/>
        </w:trPr>
        <w:tc>
          <w:tcPr>
            <w:tcW w:w="1516" w:type="dxa"/>
            <w:tcBorders>
              <w:top w:val="nil"/>
              <w:left w:val="nil"/>
              <w:bottom w:val="nil"/>
              <w:right w:val="nil"/>
            </w:tcBorders>
            <w:shd w:val="clear" w:color="auto" w:fill="auto"/>
            <w:noWrap/>
            <w:vAlign w:val="bottom"/>
            <w:hideMark/>
          </w:tcPr>
          <w:p w14:paraId="4193F9C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E1753F"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85BCFB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3BC96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1A9C01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3C20F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CA0E1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8C023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3ED59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95169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89067B0" w14:textId="77777777" w:rsidR="00AB2C30" w:rsidRPr="00601210" w:rsidRDefault="00AB2C30" w:rsidP="00AB2C30">
            <w:pPr>
              <w:rPr>
                <w:rFonts w:ascii="Arial" w:eastAsia="Times New Roman" w:hAnsi="Arial" w:cs="Arial"/>
              </w:rPr>
            </w:pPr>
          </w:p>
        </w:tc>
      </w:tr>
      <w:tr w:rsidR="00AB2C30" w:rsidRPr="00601210" w14:paraId="2FD6B60F" w14:textId="77777777" w:rsidTr="004962E2">
        <w:trPr>
          <w:trHeight w:val="320"/>
        </w:trPr>
        <w:tc>
          <w:tcPr>
            <w:tcW w:w="1516" w:type="dxa"/>
            <w:tcBorders>
              <w:top w:val="nil"/>
              <w:left w:val="nil"/>
              <w:bottom w:val="nil"/>
              <w:right w:val="nil"/>
            </w:tcBorders>
            <w:shd w:val="clear" w:color="auto" w:fill="auto"/>
            <w:noWrap/>
            <w:vAlign w:val="bottom"/>
            <w:hideMark/>
          </w:tcPr>
          <w:p w14:paraId="26BCD57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55890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D777D4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C0D160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130E9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F22AC7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3F185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95838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E43F5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5ED04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686425" w14:textId="77777777" w:rsidR="00AB2C30" w:rsidRPr="00601210" w:rsidRDefault="00AB2C30" w:rsidP="00AB2C30">
            <w:pPr>
              <w:rPr>
                <w:rFonts w:ascii="Arial" w:eastAsia="Times New Roman" w:hAnsi="Arial" w:cs="Arial"/>
              </w:rPr>
            </w:pPr>
          </w:p>
        </w:tc>
      </w:tr>
      <w:tr w:rsidR="00AB2C30" w:rsidRPr="00601210" w14:paraId="548D2A71" w14:textId="77777777" w:rsidTr="004962E2">
        <w:trPr>
          <w:trHeight w:val="320"/>
        </w:trPr>
        <w:tc>
          <w:tcPr>
            <w:tcW w:w="1516" w:type="dxa"/>
            <w:tcBorders>
              <w:top w:val="nil"/>
              <w:left w:val="nil"/>
              <w:bottom w:val="nil"/>
              <w:right w:val="nil"/>
            </w:tcBorders>
            <w:shd w:val="clear" w:color="auto" w:fill="auto"/>
            <w:noWrap/>
            <w:vAlign w:val="bottom"/>
            <w:hideMark/>
          </w:tcPr>
          <w:p w14:paraId="017B7538" w14:textId="4C853310" w:rsidR="00AB2C30" w:rsidRPr="00601210" w:rsidRDefault="00AB2C30" w:rsidP="00AB2C30">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20704" behindDoc="0" locked="0" layoutInCell="1" allowOverlap="1" wp14:anchorId="155623A2" wp14:editId="6E1A7FF3">
                  <wp:simplePos x="0" y="0"/>
                  <wp:positionH relativeFrom="column">
                    <wp:posOffset>101600</wp:posOffset>
                  </wp:positionH>
                  <wp:positionV relativeFrom="paragraph">
                    <wp:posOffset>38100</wp:posOffset>
                  </wp:positionV>
                  <wp:extent cx="2806700" cy="1765300"/>
                  <wp:effectExtent l="0" t="0" r="12700" b="12700"/>
                  <wp:wrapNone/>
                  <wp:docPr id="161" name="Chart 16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721728" behindDoc="0" locked="0" layoutInCell="1" allowOverlap="1" wp14:anchorId="24A1A81D" wp14:editId="09AB8A7C">
                  <wp:simplePos x="0" y="0"/>
                  <wp:positionH relativeFrom="column">
                    <wp:posOffset>2933700</wp:posOffset>
                  </wp:positionH>
                  <wp:positionV relativeFrom="paragraph">
                    <wp:posOffset>38100</wp:posOffset>
                  </wp:positionV>
                  <wp:extent cx="2819400" cy="1765300"/>
                  <wp:effectExtent l="0" t="0" r="0" b="12700"/>
                  <wp:wrapNone/>
                  <wp:docPr id="160" name="Chart 16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AB2C30" w:rsidRPr="00601210" w14:paraId="2AB562D0"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784C85C9" w14:textId="77777777" w:rsidR="00AB2C30" w:rsidRPr="00601210" w:rsidRDefault="00AB2C30" w:rsidP="00AB2C30">
                  <w:pPr>
                    <w:rPr>
                      <w:rFonts w:ascii="Arial" w:eastAsia="Times New Roman" w:hAnsi="Arial" w:cs="Arial"/>
                      <w:color w:val="000000"/>
                    </w:rPr>
                  </w:pPr>
                </w:p>
              </w:tc>
            </w:tr>
          </w:tbl>
          <w:p w14:paraId="0B9C8F12" w14:textId="77777777" w:rsidR="00AB2C30" w:rsidRPr="00601210" w:rsidRDefault="00AB2C30" w:rsidP="00AB2C30">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1029604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5F939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AD846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2BD7C5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5831C1"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79A7A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A20C8B1"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C01C2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049C3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E9F5F3" w14:textId="77777777" w:rsidR="00AB2C30" w:rsidRPr="00601210" w:rsidRDefault="00AB2C30" w:rsidP="00AB2C30">
            <w:pPr>
              <w:rPr>
                <w:rFonts w:ascii="Arial" w:eastAsia="Times New Roman" w:hAnsi="Arial" w:cs="Arial"/>
              </w:rPr>
            </w:pPr>
          </w:p>
        </w:tc>
      </w:tr>
      <w:tr w:rsidR="00AB2C30" w:rsidRPr="00601210" w14:paraId="6018B529" w14:textId="77777777" w:rsidTr="004962E2">
        <w:trPr>
          <w:trHeight w:val="320"/>
        </w:trPr>
        <w:tc>
          <w:tcPr>
            <w:tcW w:w="1516" w:type="dxa"/>
            <w:tcBorders>
              <w:top w:val="nil"/>
              <w:left w:val="nil"/>
              <w:bottom w:val="nil"/>
              <w:right w:val="nil"/>
            </w:tcBorders>
            <w:shd w:val="clear" w:color="auto" w:fill="auto"/>
            <w:noWrap/>
            <w:vAlign w:val="bottom"/>
            <w:hideMark/>
          </w:tcPr>
          <w:p w14:paraId="46A20F9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3DB65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897D01"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98D4ED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15EF1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D81F13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D0EA23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572FC4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448B1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B9857F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7315D0" w14:textId="77777777" w:rsidR="00AB2C30" w:rsidRPr="00601210" w:rsidRDefault="00AB2C30" w:rsidP="00AB2C30">
            <w:pPr>
              <w:rPr>
                <w:rFonts w:ascii="Arial" w:eastAsia="Times New Roman" w:hAnsi="Arial" w:cs="Arial"/>
              </w:rPr>
            </w:pPr>
          </w:p>
        </w:tc>
      </w:tr>
      <w:tr w:rsidR="00AB2C30" w:rsidRPr="00601210" w14:paraId="7BF58A7A" w14:textId="77777777" w:rsidTr="004962E2">
        <w:trPr>
          <w:trHeight w:val="320"/>
        </w:trPr>
        <w:tc>
          <w:tcPr>
            <w:tcW w:w="1516" w:type="dxa"/>
            <w:tcBorders>
              <w:top w:val="nil"/>
              <w:left w:val="nil"/>
              <w:bottom w:val="nil"/>
              <w:right w:val="nil"/>
            </w:tcBorders>
            <w:shd w:val="clear" w:color="auto" w:fill="auto"/>
            <w:noWrap/>
            <w:vAlign w:val="bottom"/>
            <w:hideMark/>
          </w:tcPr>
          <w:p w14:paraId="2EEAD59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11BB3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47AB8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8D557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6153A01"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75F2EE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97150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0EA7D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49344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674D7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14184F" w14:textId="77777777" w:rsidR="00AB2C30" w:rsidRPr="00601210" w:rsidRDefault="00AB2C30" w:rsidP="00AB2C30">
            <w:pPr>
              <w:rPr>
                <w:rFonts w:ascii="Arial" w:eastAsia="Times New Roman" w:hAnsi="Arial" w:cs="Arial"/>
              </w:rPr>
            </w:pPr>
          </w:p>
        </w:tc>
      </w:tr>
      <w:tr w:rsidR="00AB2C30" w:rsidRPr="00601210" w14:paraId="033C003A" w14:textId="77777777" w:rsidTr="004962E2">
        <w:trPr>
          <w:trHeight w:val="320"/>
        </w:trPr>
        <w:tc>
          <w:tcPr>
            <w:tcW w:w="1516" w:type="dxa"/>
            <w:tcBorders>
              <w:top w:val="nil"/>
              <w:left w:val="nil"/>
              <w:bottom w:val="nil"/>
              <w:right w:val="nil"/>
            </w:tcBorders>
            <w:shd w:val="clear" w:color="auto" w:fill="auto"/>
            <w:noWrap/>
            <w:vAlign w:val="bottom"/>
            <w:hideMark/>
          </w:tcPr>
          <w:p w14:paraId="15CE6D3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40E3C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6EE20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FE1B16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5FC9A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C81B01"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8C0E19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9A0FE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5FF7E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B6A94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89818E" w14:textId="77777777" w:rsidR="00AB2C30" w:rsidRPr="00601210" w:rsidRDefault="00AB2C30" w:rsidP="00AB2C30">
            <w:pPr>
              <w:rPr>
                <w:rFonts w:ascii="Arial" w:eastAsia="Times New Roman" w:hAnsi="Arial" w:cs="Arial"/>
              </w:rPr>
            </w:pPr>
          </w:p>
        </w:tc>
      </w:tr>
      <w:tr w:rsidR="00AB2C30" w:rsidRPr="00601210" w14:paraId="0E70AE22" w14:textId="77777777" w:rsidTr="004962E2">
        <w:trPr>
          <w:trHeight w:val="320"/>
        </w:trPr>
        <w:tc>
          <w:tcPr>
            <w:tcW w:w="1516" w:type="dxa"/>
            <w:tcBorders>
              <w:top w:val="nil"/>
              <w:left w:val="nil"/>
              <w:bottom w:val="nil"/>
              <w:right w:val="nil"/>
            </w:tcBorders>
            <w:shd w:val="clear" w:color="auto" w:fill="auto"/>
            <w:noWrap/>
            <w:vAlign w:val="bottom"/>
            <w:hideMark/>
          </w:tcPr>
          <w:p w14:paraId="2FE16A2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B2B6D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1CF79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5389E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DEADF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C50CB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867BF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E4F5DC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CD25A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29943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828C094" w14:textId="77777777" w:rsidR="00AB2C30" w:rsidRPr="00601210" w:rsidRDefault="00AB2C30" w:rsidP="00AB2C30">
            <w:pPr>
              <w:rPr>
                <w:rFonts w:ascii="Arial" w:eastAsia="Times New Roman" w:hAnsi="Arial" w:cs="Arial"/>
              </w:rPr>
            </w:pPr>
          </w:p>
        </w:tc>
      </w:tr>
      <w:tr w:rsidR="00AB2C30" w:rsidRPr="00601210" w14:paraId="59B43106" w14:textId="77777777" w:rsidTr="004962E2">
        <w:trPr>
          <w:trHeight w:val="320"/>
        </w:trPr>
        <w:tc>
          <w:tcPr>
            <w:tcW w:w="1516" w:type="dxa"/>
            <w:tcBorders>
              <w:top w:val="nil"/>
              <w:left w:val="nil"/>
              <w:bottom w:val="nil"/>
              <w:right w:val="nil"/>
            </w:tcBorders>
            <w:shd w:val="clear" w:color="auto" w:fill="auto"/>
            <w:noWrap/>
            <w:vAlign w:val="bottom"/>
            <w:hideMark/>
          </w:tcPr>
          <w:p w14:paraId="13D502F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DDF11BF"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B8B4B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F897C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CE3B74F"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FC41D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77B85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E7C19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FA8B7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C5CE6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8CA575" w14:textId="77777777" w:rsidR="00AB2C30" w:rsidRPr="00601210" w:rsidRDefault="00AB2C30" w:rsidP="00AB2C30">
            <w:pPr>
              <w:rPr>
                <w:rFonts w:ascii="Arial" w:eastAsia="Times New Roman" w:hAnsi="Arial" w:cs="Arial"/>
              </w:rPr>
            </w:pPr>
          </w:p>
        </w:tc>
      </w:tr>
      <w:tr w:rsidR="00AB2C30" w:rsidRPr="00601210" w14:paraId="005FA8B7" w14:textId="77777777" w:rsidTr="004962E2">
        <w:trPr>
          <w:trHeight w:val="320"/>
        </w:trPr>
        <w:tc>
          <w:tcPr>
            <w:tcW w:w="1516" w:type="dxa"/>
            <w:tcBorders>
              <w:top w:val="nil"/>
              <w:left w:val="nil"/>
              <w:bottom w:val="nil"/>
              <w:right w:val="nil"/>
            </w:tcBorders>
            <w:shd w:val="clear" w:color="auto" w:fill="auto"/>
            <w:noWrap/>
            <w:vAlign w:val="bottom"/>
            <w:hideMark/>
          </w:tcPr>
          <w:p w14:paraId="70C9A3DF"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A0830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D01F8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56526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A48B3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7DAD9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79A0A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14C08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2A7B5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CAAE5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8E40FB" w14:textId="77777777" w:rsidR="00AB2C30" w:rsidRPr="00601210" w:rsidRDefault="00AB2C30" w:rsidP="00AB2C30">
            <w:pPr>
              <w:rPr>
                <w:rFonts w:ascii="Arial" w:eastAsia="Times New Roman" w:hAnsi="Arial" w:cs="Arial"/>
              </w:rPr>
            </w:pPr>
          </w:p>
        </w:tc>
      </w:tr>
      <w:tr w:rsidR="00AB2C30" w:rsidRPr="00601210" w14:paraId="1445822A" w14:textId="77777777" w:rsidTr="004962E2">
        <w:trPr>
          <w:trHeight w:val="320"/>
        </w:trPr>
        <w:tc>
          <w:tcPr>
            <w:tcW w:w="1516" w:type="dxa"/>
            <w:tcBorders>
              <w:top w:val="nil"/>
              <w:left w:val="nil"/>
              <w:bottom w:val="nil"/>
              <w:right w:val="nil"/>
            </w:tcBorders>
            <w:shd w:val="clear" w:color="auto" w:fill="auto"/>
            <w:noWrap/>
            <w:vAlign w:val="bottom"/>
            <w:hideMark/>
          </w:tcPr>
          <w:p w14:paraId="70D82B8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0BAD7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B0AB66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035C4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F84D7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BF9155"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C376D4D"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6913E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2CE16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D0028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FD2A1E" w14:textId="77777777" w:rsidR="00AB2C30" w:rsidRPr="00601210" w:rsidRDefault="00AB2C30" w:rsidP="00AB2C30">
            <w:pPr>
              <w:rPr>
                <w:rFonts w:ascii="Arial" w:eastAsia="Times New Roman" w:hAnsi="Arial" w:cs="Arial"/>
              </w:rPr>
            </w:pPr>
          </w:p>
        </w:tc>
      </w:tr>
      <w:tr w:rsidR="00AB2C30" w:rsidRPr="00601210" w14:paraId="5E6AF5EF" w14:textId="77777777" w:rsidTr="004962E2">
        <w:trPr>
          <w:trHeight w:val="320"/>
        </w:trPr>
        <w:tc>
          <w:tcPr>
            <w:tcW w:w="1516" w:type="dxa"/>
            <w:tcBorders>
              <w:top w:val="nil"/>
              <w:left w:val="nil"/>
              <w:bottom w:val="nil"/>
              <w:right w:val="nil"/>
            </w:tcBorders>
            <w:shd w:val="clear" w:color="auto" w:fill="auto"/>
            <w:noWrap/>
            <w:vAlign w:val="bottom"/>
            <w:hideMark/>
          </w:tcPr>
          <w:p w14:paraId="1DB3E5A1" w14:textId="260956C8" w:rsidR="00AB2C30" w:rsidRPr="00601210" w:rsidRDefault="00AB2C30" w:rsidP="00AB2C30">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24800" behindDoc="0" locked="0" layoutInCell="1" allowOverlap="1" wp14:anchorId="68BB2518" wp14:editId="14EC7E9B">
                  <wp:simplePos x="0" y="0"/>
                  <wp:positionH relativeFrom="column">
                    <wp:posOffset>101600</wp:posOffset>
                  </wp:positionH>
                  <wp:positionV relativeFrom="paragraph">
                    <wp:posOffset>0</wp:posOffset>
                  </wp:positionV>
                  <wp:extent cx="2806700" cy="1778000"/>
                  <wp:effectExtent l="0" t="0" r="12700" b="0"/>
                  <wp:wrapNone/>
                  <wp:docPr id="159" name="Chart 15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725824" behindDoc="0" locked="0" layoutInCell="1" allowOverlap="1" wp14:anchorId="6E8AEB46" wp14:editId="4FC1C5B1">
                  <wp:simplePos x="0" y="0"/>
                  <wp:positionH relativeFrom="column">
                    <wp:posOffset>2933700</wp:posOffset>
                  </wp:positionH>
                  <wp:positionV relativeFrom="paragraph">
                    <wp:posOffset>0</wp:posOffset>
                  </wp:positionV>
                  <wp:extent cx="2819400" cy="1778000"/>
                  <wp:effectExtent l="0" t="0" r="0" b="0"/>
                  <wp:wrapNone/>
                  <wp:docPr id="158" name="Chart 15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AB2C30" w:rsidRPr="00601210" w14:paraId="6C70A6AF"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197D068A" w14:textId="77777777" w:rsidR="00AB2C30" w:rsidRPr="00601210" w:rsidRDefault="00AB2C30" w:rsidP="00AB2C30">
                  <w:pPr>
                    <w:rPr>
                      <w:rFonts w:ascii="Arial" w:eastAsia="Times New Roman" w:hAnsi="Arial" w:cs="Arial"/>
                      <w:color w:val="000000"/>
                    </w:rPr>
                  </w:pPr>
                </w:p>
              </w:tc>
            </w:tr>
          </w:tbl>
          <w:p w14:paraId="38B77D83" w14:textId="77777777" w:rsidR="00AB2C30" w:rsidRPr="00601210" w:rsidRDefault="00AB2C30" w:rsidP="00AB2C30">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7256E0D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9FC27D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9142A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4B657C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51809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BE4BBD" w14:textId="77777777" w:rsidR="00AB2C30" w:rsidRPr="00601210" w:rsidRDefault="00AB2C30" w:rsidP="00AB2C30">
            <w:pPr>
              <w:rPr>
                <w:rFonts w:ascii="Arial" w:eastAsia="Times New Roman" w:hAnsi="Arial" w:cs="Arial"/>
              </w:rPr>
            </w:pPr>
          </w:p>
        </w:tc>
        <w:tc>
          <w:tcPr>
            <w:tcW w:w="5264" w:type="dxa"/>
            <w:gridSpan w:val="4"/>
            <w:vMerge w:val="restart"/>
            <w:tcBorders>
              <w:top w:val="nil"/>
              <w:left w:val="nil"/>
              <w:bottom w:val="nil"/>
              <w:right w:val="nil"/>
            </w:tcBorders>
            <w:shd w:val="clear" w:color="auto" w:fill="auto"/>
            <w:noWrap/>
            <w:vAlign w:val="bottom"/>
            <w:hideMark/>
          </w:tcPr>
          <w:p w14:paraId="3E6C5E50" w14:textId="46A91939" w:rsidR="00AB2C30" w:rsidRPr="00601210" w:rsidRDefault="00AB2C30" w:rsidP="00AB2C30">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22752" behindDoc="0" locked="0" layoutInCell="1" allowOverlap="1" wp14:anchorId="6270C94C" wp14:editId="57C9F8C8">
                  <wp:simplePos x="0" y="0"/>
                  <wp:positionH relativeFrom="column">
                    <wp:posOffset>-174625</wp:posOffset>
                  </wp:positionH>
                  <wp:positionV relativeFrom="paragraph">
                    <wp:posOffset>22225</wp:posOffset>
                  </wp:positionV>
                  <wp:extent cx="2806700" cy="1778000"/>
                  <wp:effectExtent l="0" t="0" r="12700" b="0"/>
                  <wp:wrapNone/>
                  <wp:docPr id="157" name="Chart 15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14:sizeRelH relativeFrom="page">
                    <wp14:pctWidth>0</wp14:pctWidth>
                  </wp14:sizeRelH>
                  <wp14:sizeRelV relativeFrom="page">
                    <wp14:pctHeight>0</wp14:pctHeight>
                  </wp14:sizeRelV>
                </wp:anchor>
              </w:drawing>
            </w:r>
          </w:p>
        </w:tc>
      </w:tr>
      <w:tr w:rsidR="00AB2C30" w:rsidRPr="00601210" w14:paraId="41D8B141" w14:textId="77777777" w:rsidTr="004962E2">
        <w:trPr>
          <w:trHeight w:val="320"/>
        </w:trPr>
        <w:tc>
          <w:tcPr>
            <w:tcW w:w="1516" w:type="dxa"/>
            <w:tcBorders>
              <w:top w:val="nil"/>
              <w:left w:val="nil"/>
              <w:bottom w:val="nil"/>
              <w:right w:val="nil"/>
            </w:tcBorders>
            <w:shd w:val="clear" w:color="auto" w:fill="auto"/>
            <w:noWrap/>
            <w:vAlign w:val="bottom"/>
            <w:hideMark/>
          </w:tcPr>
          <w:p w14:paraId="4869A79E" w14:textId="77777777" w:rsidR="00AB2C30" w:rsidRPr="00601210" w:rsidRDefault="00AB2C30" w:rsidP="00AB2C30">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1850316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7848141"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5F7AF9"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6FD6C90"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3A9C71"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906382" w14:textId="77777777" w:rsidR="00AB2C30" w:rsidRPr="00601210" w:rsidRDefault="00AB2C30" w:rsidP="00AB2C30">
            <w:pPr>
              <w:rPr>
                <w:rFonts w:ascii="Arial" w:eastAsia="Times New Roman" w:hAnsi="Arial" w:cs="Arial"/>
              </w:rPr>
            </w:pPr>
          </w:p>
        </w:tc>
        <w:tc>
          <w:tcPr>
            <w:tcW w:w="5264" w:type="dxa"/>
            <w:gridSpan w:val="4"/>
            <w:vMerge/>
            <w:tcBorders>
              <w:top w:val="nil"/>
              <w:left w:val="nil"/>
              <w:bottom w:val="nil"/>
              <w:right w:val="nil"/>
            </w:tcBorders>
            <w:vAlign w:val="center"/>
            <w:hideMark/>
          </w:tcPr>
          <w:p w14:paraId="20463E81" w14:textId="77777777" w:rsidR="00AB2C30" w:rsidRPr="00601210" w:rsidRDefault="00AB2C30" w:rsidP="00AB2C30">
            <w:pPr>
              <w:rPr>
                <w:rFonts w:ascii="Arial" w:eastAsia="Times New Roman" w:hAnsi="Arial" w:cs="Arial"/>
                <w:color w:val="000000"/>
              </w:rPr>
            </w:pPr>
          </w:p>
        </w:tc>
      </w:tr>
      <w:tr w:rsidR="00AB2C30" w:rsidRPr="00601210" w14:paraId="5BBD1C96" w14:textId="77777777" w:rsidTr="004962E2">
        <w:trPr>
          <w:trHeight w:val="320"/>
        </w:trPr>
        <w:tc>
          <w:tcPr>
            <w:tcW w:w="1516" w:type="dxa"/>
            <w:tcBorders>
              <w:top w:val="nil"/>
              <w:left w:val="nil"/>
              <w:bottom w:val="nil"/>
              <w:right w:val="nil"/>
            </w:tcBorders>
            <w:shd w:val="clear" w:color="auto" w:fill="auto"/>
            <w:noWrap/>
            <w:vAlign w:val="bottom"/>
            <w:hideMark/>
          </w:tcPr>
          <w:p w14:paraId="3114F50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084B3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3AF9C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8D8EAE"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A769F2"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9866B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1A979C8" w14:textId="77777777" w:rsidR="00AB2C30" w:rsidRPr="00601210" w:rsidRDefault="00AB2C30" w:rsidP="00AB2C30">
            <w:pPr>
              <w:rPr>
                <w:rFonts w:ascii="Arial" w:eastAsia="Times New Roman" w:hAnsi="Arial" w:cs="Arial"/>
              </w:rPr>
            </w:pPr>
          </w:p>
        </w:tc>
        <w:tc>
          <w:tcPr>
            <w:tcW w:w="5264" w:type="dxa"/>
            <w:gridSpan w:val="4"/>
            <w:vMerge/>
            <w:tcBorders>
              <w:top w:val="nil"/>
              <w:left w:val="nil"/>
              <w:bottom w:val="nil"/>
              <w:right w:val="nil"/>
            </w:tcBorders>
            <w:vAlign w:val="center"/>
            <w:hideMark/>
          </w:tcPr>
          <w:p w14:paraId="6DB1DECC" w14:textId="77777777" w:rsidR="00AB2C30" w:rsidRPr="00601210" w:rsidRDefault="00AB2C30" w:rsidP="00AB2C30">
            <w:pPr>
              <w:rPr>
                <w:rFonts w:ascii="Arial" w:eastAsia="Times New Roman" w:hAnsi="Arial" w:cs="Arial"/>
                <w:color w:val="000000"/>
              </w:rPr>
            </w:pPr>
          </w:p>
        </w:tc>
      </w:tr>
      <w:tr w:rsidR="00AB2C30" w:rsidRPr="00601210" w14:paraId="542FAE52" w14:textId="77777777" w:rsidTr="004962E2">
        <w:trPr>
          <w:trHeight w:val="320"/>
        </w:trPr>
        <w:tc>
          <w:tcPr>
            <w:tcW w:w="1516" w:type="dxa"/>
            <w:tcBorders>
              <w:top w:val="nil"/>
              <w:left w:val="nil"/>
              <w:bottom w:val="nil"/>
              <w:right w:val="nil"/>
            </w:tcBorders>
            <w:shd w:val="clear" w:color="auto" w:fill="auto"/>
            <w:noWrap/>
            <w:vAlign w:val="bottom"/>
            <w:hideMark/>
          </w:tcPr>
          <w:p w14:paraId="00FE96AA"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E6A803"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8C85408"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84C8D26"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CFC74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D1C5B17"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3DF3D99" w14:textId="77777777" w:rsidR="00AB2C30" w:rsidRPr="00601210" w:rsidRDefault="00AB2C30" w:rsidP="00AB2C30">
            <w:pPr>
              <w:rPr>
                <w:rFonts w:ascii="Arial" w:eastAsia="Times New Roman" w:hAnsi="Arial" w:cs="Arial"/>
              </w:rPr>
            </w:pPr>
          </w:p>
        </w:tc>
        <w:tc>
          <w:tcPr>
            <w:tcW w:w="5264" w:type="dxa"/>
            <w:gridSpan w:val="4"/>
            <w:vMerge/>
            <w:tcBorders>
              <w:top w:val="nil"/>
              <w:left w:val="nil"/>
              <w:bottom w:val="nil"/>
              <w:right w:val="nil"/>
            </w:tcBorders>
            <w:vAlign w:val="center"/>
            <w:hideMark/>
          </w:tcPr>
          <w:p w14:paraId="164AF1EC" w14:textId="77777777" w:rsidR="00AB2C30" w:rsidRPr="00601210" w:rsidRDefault="00AB2C30" w:rsidP="00AB2C30">
            <w:pPr>
              <w:rPr>
                <w:rFonts w:ascii="Arial" w:eastAsia="Times New Roman" w:hAnsi="Arial" w:cs="Arial"/>
                <w:color w:val="000000"/>
              </w:rPr>
            </w:pPr>
          </w:p>
        </w:tc>
      </w:tr>
      <w:tr w:rsidR="00AB2C30" w:rsidRPr="00601210" w14:paraId="27B95F42" w14:textId="77777777" w:rsidTr="004962E2">
        <w:trPr>
          <w:trHeight w:val="320"/>
        </w:trPr>
        <w:tc>
          <w:tcPr>
            <w:tcW w:w="1516" w:type="dxa"/>
            <w:tcBorders>
              <w:top w:val="nil"/>
              <w:left w:val="nil"/>
              <w:bottom w:val="nil"/>
              <w:right w:val="nil"/>
            </w:tcBorders>
            <w:shd w:val="clear" w:color="auto" w:fill="auto"/>
            <w:noWrap/>
            <w:vAlign w:val="bottom"/>
            <w:hideMark/>
          </w:tcPr>
          <w:p w14:paraId="443F537C"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7291C4"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4EDE3F"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B1131F"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3745E1"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D80BCBB" w14:textId="77777777" w:rsidR="00AB2C30" w:rsidRPr="00601210" w:rsidRDefault="00AB2C30" w:rsidP="00AB2C3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D50C4E" w14:textId="77777777" w:rsidR="00AB2C30" w:rsidRPr="00601210" w:rsidRDefault="00AB2C30" w:rsidP="00AB2C30">
            <w:pPr>
              <w:rPr>
                <w:rFonts w:ascii="Arial" w:eastAsia="Times New Roman" w:hAnsi="Arial" w:cs="Arial"/>
              </w:rPr>
            </w:pPr>
          </w:p>
        </w:tc>
        <w:tc>
          <w:tcPr>
            <w:tcW w:w="5264" w:type="dxa"/>
            <w:gridSpan w:val="4"/>
            <w:vMerge/>
            <w:tcBorders>
              <w:top w:val="nil"/>
              <w:left w:val="nil"/>
              <w:bottom w:val="nil"/>
              <w:right w:val="nil"/>
            </w:tcBorders>
            <w:vAlign w:val="center"/>
            <w:hideMark/>
          </w:tcPr>
          <w:p w14:paraId="0E45D2EC" w14:textId="77777777" w:rsidR="00AB2C30" w:rsidRPr="00601210" w:rsidRDefault="00AB2C30" w:rsidP="00AB2C30">
            <w:pPr>
              <w:rPr>
                <w:rFonts w:ascii="Arial" w:eastAsia="Times New Roman" w:hAnsi="Arial" w:cs="Arial"/>
                <w:color w:val="000000"/>
              </w:rPr>
            </w:pPr>
          </w:p>
        </w:tc>
      </w:tr>
    </w:tbl>
    <w:p w14:paraId="65ECD60D" w14:textId="77777777" w:rsidR="00B147AA" w:rsidRDefault="00B147AA" w:rsidP="00311D6A">
      <w:pPr>
        <w:spacing w:after="120"/>
        <w:rPr>
          <w:rFonts w:ascii="Arial" w:hAnsi="Arial" w:cs="Arial"/>
          <w:b/>
        </w:rPr>
      </w:pPr>
    </w:p>
    <w:p w14:paraId="00D7B483" w14:textId="49DCA23D" w:rsidR="00DC3EFC" w:rsidRPr="00601210" w:rsidRDefault="00CF6CA1" w:rsidP="00311D6A">
      <w:pPr>
        <w:spacing w:after="120"/>
        <w:rPr>
          <w:rFonts w:ascii="Arial" w:hAnsi="Arial" w:cs="Arial"/>
          <w:b/>
        </w:rPr>
      </w:pPr>
      <w:r>
        <w:rPr>
          <w:rFonts w:ascii="Arial" w:hAnsi="Arial" w:cs="Arial"/>
          <w:b/>
        </w:rPr>
        <w:lastRenderedPageBreak/>
        <w:t>b)</w:t>
      </w:r>
      <w:r w:rsidR="00DC3EFC" w:rsidRPr="00601210">
        <w:rPr>
          <w:rFonts w:ascii="Arial" w:hAnsi="Arial" w:cs="Arial"/>
          <w:b/>
        </w:rPr>
        <w:t xml:space="preserve"> </w:t>
      </w:r>
      <w:r>
        <w:rPr>
          <w:rFonts w:ascii="Arial" w:hAnsi="Arial" w:cs="Arial"/>
          <w:b/>
        </w:rPr>
        <w:t>R</w:t>
      </w:r>
      <w:r w:rsidR="00DC3EFC" w:rsidRPr="00601210">
        <w:rPr>
          <w:rFonts w:ascii="Arial" w:hAnsi="Arial" w:cs="Arial"/>
          <w:b/>
        </w:rPr>
        <w:t>educed prescribing for transitioning pain</w:t>
      </w:r>
      <w:r w:rsidR="00445AE2" w:rsidRPr="00601210">
        <w:rPr>
          <w:rFonts w:ascii="Arial" w:hAnsi="Arial" w:cs="Arial"/>
          <w:b/>
        </w:rPr>
        <w:t xml:space="preserve"> </w:t>
      </w:r>
    </w:p>
    <w:tbl>
      <w:tblPr>
        <w:tblW w:w="15004" w:type="dxa"/>
        <w:tblCellMar>
          <w:left w:w="0" w:type="dxa"/>
          <w:right w:w="0" w:type="dxa"/>
        </w:tblCellMar>
        <w:tblLook w:val="04A0" w:firstRow="1" w:lastRow="0" w:firstColumn="1" w:lastColumn="0" w:noHBand="0" w:noVBand="1"/>
      </w:tblPr>
      <w:tblGrid>
        <w:gridCol w:w="1380"/>
        <w:gridCol w:w="1380"/>
        <w:gridCol w:w="1380"/>
        <w:gridCol w:w="1380"/>
        <w:gridCol w:w="1380"/>
        <w:gridCol w:w="1380"/>
        <w:gridCol w:w="1380"/>
        <w:gridCol w:w="1380"/>
        <w:gridCol w:w="1380"/>
        <w:gridCol w:w="1380"/>
        <w:gridCol w:w="1380"/>
      </w:tblGrid>
      <w:tr w:rsidR="00D446C7" w:rsidRPr="00601210" w14:paraId="2A309644" w14:textId="77777777" w:rsidTr="00E27A35">
        <w:trPr>
          <w:trHeight w:val="320"/>
        </w:trPr>
        <w:tc>
          <w:tcPr>
            <w:tcW w:w="1364" w:type="dxa"/>
            <w:tcBorders>
              <w:top w:val="nil"/>
              <w:left w:val="nil"/>
              <w:bottom w:val="nil"/>
              <w:right w:val="nil"/>
            </w:tcBorders>
            <w:shd w:val="clear" w:color="auto" w:fill="auto"/>
            <w:noWrap/>
            <w:vAlign w:val="bottom"/>
            <w:hideMark/>
          </w:tcPr>
          <w:p w14:paraId="5B23F21B" w14:textId="064AC839" w:rsidR="00D446C7" w:rsidRPr="00601210" w:rsidRDefault="00D446C7">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31968" behindDoc="0" locked="0" layoutInCell="1" allowOverlap="1" wp14:anchorId="0455A43C" wp14:editId="7A59F68E">
                  <wp:simplePos x="0" y="0"/>
                  <wp:positionH relativeFrom="column">
                    <wp:posOffset>101600</wp:posOffset>
                  </wp:positionH>
                  <wp:positionV relativeFrom="paragraph">
                    <wp:posOffset>38100</wp:posOffset>
                  </wp:positionV>
                  <wp:extent cx="2806700" cy="1778000"/>
                  <wp:effectExtent l="0" t="0" r="12700" b="0"/>
                  <wp:wrapNone/>
                  <wp:docPr id="173" name="Chart 17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736064" behindDoc="0" locked="0" layoutInCell="1" allowOverlap="1" wp14:anchorId="648A4831" wp14:editId="6854A6FC">
                  <wp:simplePos x="0" y="0"/>
                  <wp:positionH relativeFrom="column">
                    <wp:posOffset>2933700</wp:posOffset>
                  </wp:positionH>
                  <wp:positionV relativeFrom="paragraph">
                    <wp:posOffset>38100</wp:posOffset>
                  </wp:positionV>
                  <wp:extent cx="2819400" cy="1778000"/>
                  <wp:effectExtent l="0" t="0" r="0" b="0"/>
                  <wp:wrapNone/>
                  <wp:docPr id="172" name="Chart 17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D446C7" w:rsidRPr="00601210" w14:paraId="18F06791"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0D0BCE27" w14:textId="77777777" w:rsidR="00D446C7" w:rsidRPr="00601210" w:rsidRDefault="00D446C7">
                  <w:pPr>
                    <w:rPr>
                      <w:rFonts w:ascii="Arial" w:eastAsia="Times New Roman" w:hAnsi="Arial" w:cs="Arial"/>
                      <w:color w:val="000000"/>
                    </w:rPr>
                  </w:pPr>
                </w:p>
              </w:tc>
            </w:tr>
          </w:tbl>
          <w:p w14:paraId="59C1DE65" w14:textId="77777777" w:rsidR="00D446C7" w:rsidRPr="00601210" w:rsidRDefault="00D446C7">
            <w:pPr>
              <w:rPr>
                <w:rFonts w:ascii="Arial" w:eastAsia="Times New Roman" w:hAnsi="Arial" w:cs="Arial"/>
                <w:color w:val="000000"/>
              </w:rPr>
            </w:pPr>
          </w:p>
        </w:tc>
        <w:tc>
          <w:tcPr>
            <w:tcW w:w="1364" w:type="dxa"/>
            <w:tcBorders>
              <w:top w:val="nil"/>
              <w:left w:val="nil"/>
              <w:bottom w:val="nil"/>
              <w:right w:val="nil"/>
            </w:tcBorders>
            <w:shd w:val="clear" w:color="auto" w:fill="auto"/>
            <w:noWrap/>
            <w:vAlign w:val="bottom"/>
            <w:hideMark/>
          </w:tcPr>
          <w:p w14:paraId="7D7DB5C9" w14:textId="77777777" w:rsidR="00D446C7" w:rsidRPr="00601210" w:rsidRDefault="00D446C7">
            <w:pPr>
              <w:rPr>
                <w:rFonts w:ascii="Arial" w:eastAsia="Times New Roman" w:hAnsi="Arial" w:cs="Arial"/>
              </w:rPr>
            </w:pPr>
          </w:p>
        </w:tc>
        <w:tc>
          <w:tcPr>
            <w:tcW w:w="1364" w:type="dxa"/>
            <w:tcBorders>
              <w:top w:val="nil"/>
              <w:left w:val="nil"/>
              <w:bottom w:val="nil"/>
              <w:right w:val="nil"/>
            </w:tcBorders>
            <w:shd w:val="clear" w:color="auto" w:fill="auto"/>
            <w:noWrap/>
            <w:vAlign w:val="bottom"/>
            <w:hideMark/>
          </w:tcPr>
          <w:p w14:paraId="5AB3CBD7" w14:textId="77777777" w:rsidR="00D446C7" w:rsidRPr="00601210" w:rsidRDefault="00D446C7">
            <w:pPr>
              <w:rPr>
                <w:rFonts w:ascii="Arial" w:eastAsia="Times New Roman" w:hAnsi="Arial" w:cs="Arial"/>
              </w:rPr>
            </w:pPr>
          </w:p>
        </w:tc>
        <w:tc>
          <w:tcPr>
            <w:tcW w:w="1364" w:type="dxa"/>
            <w:tcBorders>
              <w:top w:val="nil"/>
              <w:left w:val="nil"/>
              <w:bottom w:val="nil"/>
              <w:right w:val="nil"/>
            </w:tcBorders>
            <w:shd w:val="clear" w:color="auto" w:fill="auto"/>
            <w:noWrap/>
            <w:vAlign w:val="bottom"/>
            <w:hideMark/>
          </w:tcPr>
          <w:p w14:paraId="3E9FDFA1" w14:textId="77777777" w:rsidR="00D446C7" w:rsidRPr="00601210" w:rsidRDefault="00D446C7">
            <w:pPr>
              <w:rPr>
                <w:rFonts w:ascii="Arial" w:eastAsia="Times New Roman" w:hAnsi="Arial" w:cs="Arial"/>
              </w:rPr>
            </w:pPr>
          </w:p>
        </w:tc>
        <w:tc>
          <w:tcPr>
            <w:tcW w:w="1364" w:type="dxa"/>
            <w:tcBorders>
              <w:top w:val="nil"/>
              <w:left w:val="nil"/>
              <w:bottom w:val="nil"/>
              <w:right w:val="nil"/>
            </w:tcBorders>
            <w:shd w:val="clear" w:color="auto" w:fill="auto"/>
            <w:noWrap/>
            <w:vAlign w:val="bottom"/>
            <w:hideMark/>
          </w:tcPr>
          <w:p w14:paraId="16530C3E" w14:textId="77777777" w:rsidR="00D446C7" w:rsidRPr="00601210" w:rsidRDefault="00D446C7">
            <w:pPr>
              <w:rPr>
                <w:rFonts w:ascii="Arial" w:eastAsia="Times New Roman" w:hAnsi="Arial" w:cs="Arial"/>
              </w:rPr>
            </w:pPr>
          </w:p>
        </w:tc>
        <w:tc>
          <w:tcPr>
            <w:tcW w:w="1364" w:type="dxa"/>
            <w:tcBorders>
              <w:top w:val="nil"/>
              <w:left w:val="nil"/>
              <w:bottom w:val="nil"/>
              <w:right w:val="nil"/>
            </w:tcBorders>
            <w:shd w:val="clear" w:color="auto" w:fill="auto"/>
            <w:noWrap/>
            <w:vAlign w:val="bottom"/>
            <w:hideMark/>
          </w:tcPr>
          <w:p w14:paraId="0B095775" w14:textId="77777777" w:rsidR="00D446C7" w:rsidRPr="00601210" w:rsidRDefault="00D446C7">
            <w:pPr>
              <w:rPr>
                <w:rFonts w:ascii="Arial" w:eastAsia="Times New Roman" w:hAnsi="Arial" w:cs="Arial"/>
              </w:rPr>
            </w:pPr>
          </w:p>
        </w:tc>
        <w:tc>
          <w:tcPr>
            <w:tcW w:w="1364" w:type="dxa"/>
            <w:tcBorders>
              <w:top w:val="nil"/>
              <w:left w:val="nil"/>
              <w:bottom w:val="nil"/>
              <w:right w:val="nil"/>
            </w:tcBorders>
            <w:shd w:val="clear" w:color="auto" w:fill="auto"/>
            <w:noWrap/>
            <w:vAlign w:val="bottom"/>
            <w:hideMark/>
          </w:tcPr>
          <w:p w14:paraId="006CC813" w14:textId="77777777" w:rsidR="00D446C7" w:rsidRPr="00601210" w:rsidRDefault="00D446C7">
            <w:pPr>
              <w:rPr>
                <w:rFonts w:ascii="Arial" w:eastAsia="Times New Roman" w:hAnsi="Arial" w:cs="Arial"/>
              </w:rPr>
            </w:pPr>
          </w:p>
        </w:tc>
        <w:tc>
          <w:tcPr>
            <w:tcW w:w="1364" w:type="dxa"/>
            <w:tcBorders>
              <w:top w:val="nil"/>
              <w:left w:val="nil"/>
              <w:bottom w:val="nil"/>
              <w:right w:val="nil"/>
            </w:tcBorders>
            <w:shd w:val="clear" w:color="auto" w:fill="auto"/>
            <w:noWrap/>
            <w:vAlign w:val="bottom"/>
            <w:hideMark/>
          </w:tcPr>
          <w:p w14:paraId="68442697" w14:textId="77777777" w:rsidR="00D446C7" w:rsidRPr="00601210" w:rsidRDefault="00D446C7">
            <w:pPr>
              <w:rPr>
                <w:rFonts w:ascii="Arial" w:eastAsia="Times New Roman" w:hAnsi="Arial" w:cs="Arial"/>
              </w:rPr>
            </w:pPr>
          </w:p>
        </w:tc>
        <w:tc>
          <w:tcPr>
            <w:tcW w:w="1364" w:type="dxa"/>
            <w:tcBorders>
              <w:top w:val="nil"/>
              <w:left w:val="nil"/>
              <w:bottom w:val="nil"/>
              <w:right w:val="nil"/>
            </w:tcBorders>
            <w:shd w:val="clear" w:color="auto" w:fill="auto"/>
            <w:noWrap/>
            <w:vAlign w:val="bottom"/>
            <w:hideMark/>
          </w:tcPr>
          <w:p w14:paraId="198956B6" w14:textId="77777777" w:rsidR="00D446C7" w:rsidRPr="00601210" w:rsidRDefault="00D446C7">
            <w:pPr>
              <w:rPr>
                <w:rFonts w:ascii="Arial" w:eastAsia="Times New Roman" w:hAnsi="Arial" w:cs="Arial"/>
              </w:rPr>
            </w:pPr>
          </w:p>
        </w:tc>
        <w:tc>
          <w:tcPr>
            <w:tcW w:w="1364" w:type="dxa"/>
            <w:tcBorders>
              <w:top w:val="nil"/>
              <w:left w:val="nil"/>
              <w:bottom w:val="nil"/>
              <w:right w:val="nil"/>
            </w:tcBorders>
            <w:shd w:val="clear" w:color="auto" w:fill="auto"/>
            <w:noWrap/>
            <w:vAlign w:val="bottom"/>
            <w:hideMark/>
          </w:tcPr>
          <w:p w14:paraId="44D0399E" w14:textId="77777777" w:rsidR="00D446C7" w:rsidRPr="00601210" w:rsidRDefault="00D446C7">
            <w:pPr>
              <w:rPr>
                <w:rFonts w:ascii="Arial" w:eastAsia="Times New Roman" w:hAnsi="Arial" w:cs="Arial"/>
              </w:rPr>
            </w:pPr>
          </w:p>
        </w:tc>
        <w:tc>
          <w:tcPr>
            <w:tcW w:w="1364" w:type="dxa"/>
            <w:tcBorders>
              <w:top w:val="nil"/>
              <w:left w:val="nil"/>
              <w:bottom w:val="nil"/>
              <w:right w:val="nil"/>
            </w:tcBorders>
            <w:shd w:val="clear" w:color="auto" w:fill="auto"/>
            <w:noWrap/>
            <w:vAlign w:val="bottom"/>
            <w:hideMark/>
          </w:tcPr>
          <w:p w14:paraId="033F3067" w14:textId="77777777" w:rsidR="00D446C7" w:rsidRPr="00601210" w:rsidRDefault="00D446C7">
            <w:pPr>
              <w:rPr>
                <w:rFonts w:ascii="Arial" w:eastAsia="Times New Roman" w:hAnsi="Arial" w:cs="Arial"/>
              </w:rPr>
            </w:pPr>
          </w:p>
        </w:tc>
      </w:tr>
      <w:tr w:rsidR="00D446C7" w:rsidRPr="00601210" w14:paraId="11B2A2CF" w14:textId="77777777" w:rsidTr="00E27A35">
        <w:trPr>
          <w:trHeight w:val="320"/>
        </w:trPr>
        <w:tc>
          <w:tcPr>
            <w:tcW w:w="0" w:type="auto"/>
            <w:tcBorders>
              <w:top w:val="nil"/>
              <w:left w:val="nil"/>
              <w:bottom w:val="nil"/>
              <w:right w:val="nil"/>
            </w:tcBorders>
            <w:shd w:val="clear" w:color="auto" w:fill="auto"/>
            <w:noWrap/>
            <w:vAlign w:val="bottom"/>
            <w:hideMark/>
          </w:tcPr>
          <w:p w14:paraId="2501870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6A6A7C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27E938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CED36B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358100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46C94D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496FF4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FCD2F3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D9885A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F4D28F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E2A8EBD" w14:textId="77777777" w:rsidR="00D446C7" w:rsidRPr="00601210" w:rsidRDefault="00D446C7">
            <w:pPr>
              <w:rPr>
                <w:rFonts w:ascii="Arial" w:eastAsia="Times New Roman" w:hAnsi="Arial" w:cs="Arial"/>
              </w:rPr>
            </w:pPr>
          </w:p>
        </w:tc>
      </w:tr>
      <w:tr w:rsidR="00D446C7" w:rsidRPr="00601210" w14:paraId="6FDE2D7B" w14:textId="77777777" w:rsidTr="00E27A35">
        <w:trPr>
          <w:trHeight w:val="320"/>
        </w:trPr>
        <w:tc>
          <w:tcPr>
            <w:tcW w:w="0" w:type="auto"/>
            <w:tcBorders>
              <w:top w:val="nil"/>
              <w:left w:val="nil"/>
              <w:bottom w:val="nil"/>
              <w:right w:val="nil"/>
            </w:tcBorders>
            <w:shd w:val="clear" w:color="auto" w:fill="auto"/>
            <w:noWrap/>
            <w:vAlign w:val="bottom"/>
            <w:hideMark/>
          </w:tcPr>
          <w:p w14:paraId="0D1C90E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BEECBA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306825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BC2BC1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8B7781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186856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0B8E76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093627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1347013"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3BC7FB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17D52CB" w14:textId="77777777" w:rsidR="00D446C7" w:rsidRPr="00601210" w:rsidRDefault="00D446C7">
            <w:pPr>
              <w:rPr>
                <w:rFonts w:ascii="Arial" w:eastAsia="Times New Roman" w:hAnsi="Arial" w:cs="Arial"/>
              </w:rPr>
            </w:pPr>
          </w:p>
        </w:tc>
      </w:tr>
      <w:tr w:rsidR="00D446C7" w:rsidRPr="00601210" w14:paraId="0A7A4A07" w14:textId="77777777" w:rsidTr="00E27A35">
        <w:trPr>
          <w:trHeight w:val="320"/>
        </w:trPr>
        <w:tc>
          <w:tcPr>
            <w:tcW w:w="0" w:type="auto"/>
            <w:tcBorders>
              <w:top w:val="nil"/>
              <w:left w:val="nil"/>
              <w:bottom w:val="nil"/>
              <w:right w:val="nil"/>
            </w:tcBorders>
            <w:shd w:val="clear" w:color="auto" w:fill="auto"/>
            <w:noWrap/>
            <w:vAlign w:val="bottom"/>
            <w:hideMark/>
          </w:tcPr>
          <w:p w14:paraId="3983ABB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B5F51D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2D36E1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43318A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746D17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2DF48B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AF5063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4FD651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81C2B2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BAF498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EA5D21D" w14:textId="77777777" w:rsidR="00D446C7" w:rsidRPr="00601210" w:rsidRDefault="00D446C7">
            <w:pPr>
              <w:rPr>
                <w:rFonts w:ascii="Arial" w:eastAsia="Times New Roman" w:hAnsi="Arial" w:cs="Arial"/>
              </w:rPr>
            </w:pPr>
          </w:p>
        </w:tc>
      </w:tr>
      <w:tr w:rsidR="00D446C7" w:rsidRPr="00601210" w14:paraId="43F74357" w14:textId="77777777" w:rsidTr="00E27A35">
        <w:trPr>
          <w:trHeight w:val="320"/>
        </w:trPr>
        <w:tc>
          <w:tcPr>
            <w:tcW w:w="0" w:type="auto"/>
            <w:tcBorders>
              <w:top w:val="nil"/>
              <w:left w:val="nil"/>
              <w:bottom w:val="nil"/>
              <w:right w:val="nil"/>
            </w:tcBorders>
            <w:shd w:val="clear" w:color="auto" w:fill="auto"/>
            <w:noWrap/>
            <w:vAlign w:val="bottom"/>
            <w:hideMark/>
          </w:tcPr>
          <w:p w14:paraId="1076977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09D1DB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68A213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C29211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0E7F8C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E3EC5D3"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93814F6"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788C4A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4ED5013"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F25CA1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7C67805" w14:textId="77777777" w:rsidR="00D446C7" w:rsidRPr="00601210" w:rsidRDefault="00D446C7">
            <w:pPr>
              <w:rPr>
                <w:rFonts w:ascii="Arial" w:eastAsia="Times New Roman" w:hAnsi="Arial" w:cs="Arial"/>
              </w:rPr>
            </w:pPr>
          </w:p>
        </w:tc>
      </w:tr>
      <w:tr w:rsidR="00D446C7" w:rsidRPr="00601210" w14:paraId="11738F2D" w14:textId="77777777" w:rsidTr="00E27A35">
        <w:trPr>
          <w:trHeight w:val="320"/>
        </w:trPr>
        <w:tc>
          <w:tcPr>
            <w:tcW w:w="0" w:type="auto"/>
            <w:tcBorders>
              <w:top w:val="nil"/>
              <w:left w:val="nil"/>
              <w:bottom w:val="nil"/>
              <w:right w:val="nil"/>
            </w:tcBorders>
            <w:shd w:val="clear" w:color="auto" w:fill="auto"/>
            <w:noWrap/>
            <w:vAlign w:val="bottom"/>
            <w:hideMark/>
          </w:tcPr>
          <w:p w14:paraId="7FDF2D2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FD52FF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09E63D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767DBC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668655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E04D66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AA1394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61F442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886E44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9EFB27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B9F184A" w14:textId="77777777" w:rsidR="00D446C7" w:rsidRPr="00601210" w:rsidRDefault="00D446C7">
            <w:pPr>
              <w:rPr>
                <w:rFonts w:ascii="Arial" w:eastAsia="Times New Roman" w:hAnsi="Arial" w:cs="Arial"/>
              </w:rPr>
            </w:pPr>
          </w:p>
        </w:tc>
      </w:tr>
      <w:tr w:rsidR="00D446C7" w:rsidRPr="00601210" w14:paraId="6B40BFBF" w14:textId="77777777" w:rsidTr="00E27A35">
        <w:trPr>
          <w:trHeight w:val="320"/>
        </w:trPr>
        <w:tc>
          <w:tcPr>
            <w:tcW w:w="0" w:type="auto"/>
            <w:tcBorders>
              <w:top w:val="nil"/>
              <w:left w:val="nil"/>
              <w:bottom w:val="nil"/>
              <w:right w:val="nil"/>
            </w:tcBorders>
            <w:shd w:val="clear" w:color="auto" w:fill="auto"/>
            <w:noWrap/>
            <w:vAlign w:val="bottom"/>
            <w:hideMark/>
          </w:tcPr>
          <w:p w14:paraId="19485EF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8708E6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1143A1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0049BE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BDDE52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AADDDA4"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B1CC4C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9B6DFC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7B410D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1F6D46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53E89FF" w14:textId="77777777" w:rsidR="00D446C7" w:rsidRPr="00601210" w:rsidRDefault="00D446C7">
            <w:pPr>
              <w:rPr>
                <w:rFonts w:ascii="Arial" w:eastAsia="Times New Roman" w:hAnsi="Arial" w:cs="Arial"/>
              </w:rPr>
            </w:pPr>
          </w:p>
        </w:tc>
      </w:tr>
      <w:tr w:rsidR="00D446C7" w:rsidRPr="00601210" w14:paraId="2B00B0F8" w14:textId="77777777" w:rsidTr="00E27A35">
        <w:trPr>
          <w:trHeight w:val="320"/>
        </w:trPr>
        <w:tc>
          <w:tcPr>
            <w:tcW w:w="0" w:type="auto"/>
            <w:tcBorders>
              <w:top w:val="nil"/>
              <w:left w:val="nil"/>
              <w:bottom w:val="nil"/>
              <w:right w:val="nil"/>
            </w:tcBorders>
            <w:shd w:val="clear" w:color="auto" w:fill="auto"/>
            <w:noWrap/>
            <w:vAlign w:val="bottom"/>
            <w:hideMark/>
          </w:tcPr>
          <w:p w14:paraId="2E08E08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599475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453DC2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032B44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43B641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57B545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76072B6"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A1DA4C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E475F6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322D41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A2F7DFA" w14:textId="77777777" w:rsidR="00D446C7" w:rsidRPr="00601210" w:rsidRDefault="00D446C7">
            <w:pPr>
              <w:rPr>
                <w:rFonts w:ascii="Arial" w:eastAsia="Times New Roman" w:hAnsi="Arial" w:cs="Arial"/>
              </w:rPr>
            </w:pPr>
          </w:p>
        </w:tc>
      </w:tr>
      <w:tr w:rsidR="00D446C7" w:rsidRPr="00601210" w14:paraId="09B6D1AA" w14:textId="77777777" w:rsidTr="00E27A35">
        <w:trPr>
          <w:trHeight w:val="320"/>
        </w:trPr>
        <w:tc>
          <w:tcPr>
            <w:tcW w:w="0" w:type="auto"/>
            <w:tcBorders>
              <w:top w:val="nil"/>
              <w:left w:val="nil"/>
              <w:bottom w:val="nil"/>
              <w:right w:val="nil"/>
            </w:tcBorders>
            <w:shd w:val="clear" w:color="auto" w:fill="auto"/>
            <w:noWrap/>
            <w:vAlign w:val="bottom"/>
            <w:hideMark/>
          </w:tcPr>
          <w:p w14:paraId="6DB70295" w14:textId="7A3202E0" w:rsidR="00D446C7" w:rsidRPr="00601210" w:rsidRDefault="00D446C7">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32992" behindDoc="0" locked="0" layoutInCell="1" allowOverlap="1" wp14:anchorId="28007B0F" wp14:editId="12970610">
                  <wp:simplePos x="0" y="0"/>
                  <wp:positionH relativeFrom="column">
                    <wp:posOffset>101600</wp:posOffset>
                  </wp:positionH>
                  <wp:positionV relativeFrom="paragraph">
                    <wp:posOffset>25400</wp:posOffset>
                  </wp:positionV>
                  <wp:extent cx="2806700" cy="1778000"/>
                  <wp:effectExtent l="0" t="0" r="12700" b="0"/>
                  <wp:wrapNone/>
                  <wp:docPr id="171" name="Chart 17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734016" behindDoc="0" locked="0" layoutInCell="1" allowOverlap="1" wp14:anchorId="357DC092" wp14:editId="46D05899">
                  <wp:simplePos x="0" y="0"/>
                  <wp:positionH relativeFrom="column">
                    <wp:posOffset>2933700</wp:posOffset>
                  </wp:positionH>
                  <wp:positionV relativeFrom="paragraph">
                    <wp:posOffset>25400</wp:posOffset>
                  </wp:positionV>
                  <wp:extent cx="2819400" cy="1778000"/>
                  <wp:effectExtent l="0" t="0" r="0" b="0"/>
                  <wp:wrapNone/>
                  <wp:docPr id="170" name="Chart 17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D446C7" w:rsidRPr="00601210" w14:paraId="749A444F"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20EB0E8F" w14:textId="77777777" w:rsidR="00D446C7" w:rsidRPr="00601210" w:rsidRDefault="00D446C7">
                  <w:pPr>
                    <w:rPr>
                      <w:rFonts w:ascii="Arial" w:eastAsia="Times New Roman" w:hAnsi="Arial" w:cs="Arial"/>
                      <w:color w:val="000000"/>
                    </w:rPr>
                  </w:pPr>
                </w:p>
              </w:tc>
            </w:tr>
          </w:tbl>
          <w:p w14:paraId="5D3B8C06" w14:textId="77777777" w:rsidR="00D446C7" w:rsidRPr="00601210" w:rsidRDefault="00D446C7">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5077AFC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AA01B5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B45F0F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538E53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2BECB3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C8610E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E447D83"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48FD88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D72163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CCA58A0" w14:textId="77777777" w:rsidR="00D446C7" w:rsidRPr="00601210" w:rsidRDefault="00D446C7">
            <w:pPr>
              <w:rPr>
                <w:rFonts w:ascii="Arial" w:eastAsia="Times New Roman" w:hAnsi="Arial" w:cs="Arial"/>
              </w:rPr>
            </w:pPr>
          </w:p>
        </w:tc>
      </w:tr>
      <w:tr w:rsidR="00D446C7" w:rsidRPr="00601210" w14:paraId="657B2226" w14:textId="77777777" w:rsidTr="00E27A35">
        <w:trPr>
          <w:trHeight w:val="320"/>
        </w:trPr>
        <w:tc>
          <w:tcPr>
            <w:tcW w:w="0" w:type="auto"/>
            <w:tcBorders>
              <w:top w:val="nil"/>
              <w:left w:val="nil"/>
              <w:bottom w:val="nil"/>
              <w:right w:val="nil"/>
            </w:tcBorders>
            <w:shd w:val="clear" w:color="auto" w:fill="auto"/>
            <w:noWrap/>
            <w:vAlign w:val="bottom"/>
            <w:hideMark/>
          </w:tcPr>
          <w:p w14:paraId="45960A93"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8207C8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154FED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4C1246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09E099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9E1BA9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3C0B41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2C9797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646DE3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7C8D9F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F5E088E" w14:textId="77777777" w:rsidR="00D446C7" w:rsidRPr="00601210" w:rsidRDefault="00D446C7">
            <w:pPr>
              <w:rPr>
                <w:rFonts w:ascii="Arial" w:eastAsia="Times New Roman" w:hAnsi="Arial" w:cs="Arial"/>
              </w:rPr>
            </w:pPr>
          </w:p>
        </w:tc>
      </w:tr>
      <w:tr w:rsidR="00D446C7" w:rsidRPr="00601210" w14:paraId="6B07310E" w14:textId="77777777" w:rsidTr="00E27A35">
        <w:trPr>
          <w:trHeight w:val="320"/>
        </w:trPr>
        <w:tc>
          <w:tcPr>
            <w:tcW w:w="0" w:type="auto"/>
            <w:tcBorders>
              <w:top w:val="nil"/>
              <w:left w:val="nil"/>
              <w:bottom w:val="nil"/>
              <w:right w:val="nil"/>
            </w:tcBorders>
            <w:shd w:val="clear" w:color="auto" w:fill="auto"/>
            <w:noWrap/>
            <w:vAlign w:val="bottom"/>
            <w:hideMark/>
          </w:tcPr>
          <w:p w14:paraId="3FDA019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97BEC6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227F5A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2077B7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417FA0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6E036D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2A57EF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204E36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094FB8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E822F8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36529F3" w14:textId="77777777" w:rsidR="00D446C7" w:rsidRPr="00601210" w:rsidRDefault="00D446C7">
            <w:pPr>
              <w:rPr>
                <w:rFonts w:ascii="Arial" w:eastAsia="Times New Roman" w:hAnsi="Arial" w:cs="Arial"/>
              </w:rPr>
            </w:pPr>
          </w:p>
        </w:tc>
      </w:tr>
      <w:tr w:rsidR="00D446C7" w:rsidRPr="00601210" w14:paraId="12C4E5B6" w14:textId="77777777" w:rsidTr="00E27A35">
        <w:trPr>
          <w:trHeight w:val="320"/>
        </w:trPr>
        <w:tc>
          <w:tcPr>
            <w:tcW w:w="0" w:type="auto"/>
            <w:tcBorders>
              <w:top w:val="nil"/>
              <w:left w:val="nil"/>
              <w:bottom w:val="nil"/>
              <w:right w:val="nil"/>
            </w:tcBorders>
            <w:shd w:val="clear" w:color="auto" w:fill="auto"/>
            <w:noWrap/>
            <w:vAlign w:val="bottom"/>
            <w:hideMark/>
          </w:tcPr>
          <w:p w14:paraId="0DF1E7D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458D3D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EC3AEA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4111F4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FEAC1D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C1BFC8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8B468B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C2216D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2D3E2B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5AD7CC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B994A52" w14:textId="77777777" w:rsidR="00D446C7" w:rsidRPr="00601210" w:rsidRDefault="00D446C7">
            <w:pPr>
              <w:rPr>
                <w:rFonts w:ascii="Arial" w:eastAsia="Times New Roman" w:hAnsi="Arial" w:cs="Arial"/>
              </w:rPr>
            </w:pPr>
          </w:p>
        </w:tc>
      </w:tr>
      <w:tr w:rsidR="00D446C7" w:rsidRPr="00601210" w14:paraId="29D9F53D" w14:textId="77777777" w:rsidTr="00E27A35">
        <w:trPr>
          <w:trHeight w:val="320"/>
        </w:trPr>
        <w:tc>
          <w:tcPr>
            <w:tcW w:w="0" w:type="auto"/>
            <w:tcBorders>
              <w:top w:val="nil"/>
              <w:left w:val="nil"/>
              <w:bottom w:val="nil"/>
              <w:right w:val="nil"/>
            </w:tcBorders>
            <w:shd w:val="clear" w:color="auto" w:fill="auto"/>
            <w:noWrap/>
            <w:vAlign w:val="bottom"/>
            <w:hideMark/>
          </w:tcPr>
          <w:p w14:paraId="26AD3A4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EA09FD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321A95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D6B4AF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82710E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DC0A32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240915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215C0F4"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798298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37D240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2DC55F3" w14:textId="77777777" w:rsidR="00D446C7" w:rsidRPr="00601210" w:rsidRDefault="00D446C7">
            <w:pPr>
              <w:rPr>
                <w:rFonts w:ascii="Arial" w:eastAsia="Times New Roman" w:hAnsi="Arial" w:cs="Arial"/>
              </w:rPr>
            </w:pPr>
          </w:p>
        </w:tc>
      </w:tr>
      <w:tr w:rsidR="00D446C7" w:rsidRPr="00601210" w14:paraId="12AD4DD9" w14:textId="77777777" w:rsidTr="00E27A35">
        <w:trPr>
          <w:trHeight w:val="320"/>
        </w:trPr>
        <w:tc>
          <w:tcPr>
            <w:tcW w:w="0" w:type="auto"/>
            <w:tcBorders>
              <w:top w:val="nil"/>
              <w:left w:val="nil"/>
              <w:bottom w:val="nil"/>
              <w:right w:val="nil"/>
            </w:tcBorders>
            <w:shd w:val="clear" w:color="auto" w:fill="auto"/>
            <w:noWrap/>
            <w:vAlign w:val="bottom"/>
            <w:hideMark/>
          </w:tcPr>
          <w:p w14:paraId="29A1F436"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522874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8AD339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7A2196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0B5588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813657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B28D92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91F934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B62943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FDBDD84"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0CDCFE5" w14:textId="77777777" w:rsidR="00D446C7" w:rsidRPr="00601210" w:rsidRDefault="00D446C7">
            <w:pPr>
              <w:rPr>
                <w:rFonts w:ascii="Arial" w:eastAsia="Times New Roman" w:hAnsi="Arial" w:cs="Arial"/>
              </w:rPr>
            </w:pPr>
          </w:p>
        </w:tc>
      </w:tr>
      <w:tr w:rsidR="00D446C7" w:rsidRPr="00601210" w14:paraId="61C3858E" w14:textId="77777777" w:rsidTr="00E27A35">
        <w:trPr>
          <w:trHeight w:val="320"/>
        </w:trPr>
        <w:tc>
          <w:tcPr>
            <w:tcW w:w="0" w:type="auto"/>
            <w:tcBorders>
              <w:top w:val="nil"/>
              <w:left w:val="nil"/>
              <w:bottom w:val="nil"/>
              <w:right w:val="nil"/>
            </w:tcBorders>
            <w:shd w:val="clear" w:color="auto" w:fill="auto"/>
            <w:noWrap/>
            <w:vAlign w:val="bottom"/>
            <w:hideMark/>
          </w:tcPr>
          <w:p w14:paraId="1D904684"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2EDF0C6"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D3AA5F6"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DFD938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4116E9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BCD95A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8F374A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ECFC32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37D77E4"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F6D5AC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140E5F9" w14:textId="77777777" w:rsidR="00D446C7" w:rsidRPr="00601210" w:rsidRDefault="00D446C7">
            <w:pPr>
              <w:rPr>
                <w:rFonts w:ascii="Arial" w:eastAsia="Times New Roman" w:hAnsi="Arial" w:cs="Arial"/>
              </w:rPr>
            </w:pPr>
          </w:p>
        </w:tc>
      </w:tr>
      <w:tr w:rsidR="00D446C7" w:rsidRPr="00601210" w14:paraId="10EBC241" w14:textId="77777777" w:rsidTr="00E27A35">
        <w:trPr>
          <w:trHeight w:val="320"/>
        </w:trPr>
        <w:tc>
          <w:tcPr>
            <w:tcW w:w="0" w:type="auto"/>
            <w:tcBorders>
              <w:top w:val="nil"/>
              <w:left w:val="nil"/>
              <w:bottom w:val="nil"/>
              <w:right w:val="nil"/>
            </w:tcBorders>
            <w:shd w:val="clear" w:color="auto" w:fill="auto"/>
            <w:noWrap/>
            <w:vAlign w:val="bottom"/>
            <w:hideMark/>
          </w:tcPr>
          <w:p w14:paraId="24E77B6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F7681C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05C805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7B4380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7D788F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2AE4CB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3C0D76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815421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2966AB7"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F88C4F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CF86947" w14:textId="77777777" w:rsidR="00D446C7" w:rsidRPr="00601210" w:rsidRDefault="00D446C7">
            <w:pPr>
              <w:rPr>
                <w:rFonts w:ascii="Arial" w:eastAsia="Times New Roman" w:hAnsi="Arial" w:cs="Arial"/>
              </w:rPr>
            </w:pPr>
          </w:p>
        </w:tc>
      </w:tr>
      <w:tr w:rsidR="00D446C7" w:rsidRPr="00601210" w14:paraId="30680C49" w14:textId="77777777" w:rsidTr="00E27A35">
        <w:trPr>
          <w:trHeight w:val="320"/>
        </w:trPr>
        <w:tc>
          <w:tcPr>
            <w:tcW w:w="0" w:type="auto"/>
            <w:tcBorders>
              <w:top w:val="nil"/>
              <w:left w:val="nil"/>
              <w:bottom w:val="nil"/>
              <w:right w:val="nil"/>
            </w:tcBorders>
            <w:shd w:val="clear" w:color="auto" w:fill="auto"/>
            <w:noWrap/>
            <w:vAlign w:val="bottom"/>
            <w:hideMark/>
          </w:tcPr>
          <w:p w14:paraId="1867C0C2" w14:textId="06ECD6C5" w:rsidR="00D446C7" w:rsidRPr="00601210" w:rsidRDefault="00D446C7">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37088" behindDoc="0" locked="0" layoutInCell="1" allowOverlap="1" wp14:anchorId="34517DE0" wp14:editId="41E3B5AE">
                  <wp:simplePos x="0" y="0"/>
                  <wp:positionH relativeFrom="column">
                    <wp:posOffset>101600</wp:posOffset>
                  </wp:positionH>
                  <wp:positionV relativeFrom="paragraph">
                    <wp:posOffset>0</wp:posOffset>
                  </wp:positionV>
                  <wp:extent cx="2806700" cy="1778000"/>
                  <wp:effectExtent l="0" t="0" r="12700" b="0"/>
                  <wp:wrapNone/>
                  <wp:docPr id="169" name="Chart 16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738112" behindDoc="0" locked="0" layoutInCell="1" allowOverlap="1" wp14:anchorId="3556D63D" wp14:editId="57BDB4B8">
                  <wp:simplePos x="0" y="0"/>
                  <wp:positionH relativeFrom="column">
                    <wp:posOffset>2933700</wp:posOffset>
                  </wp:positionH>
                  <wp:positionV relativeFrom="paragraph">
                    <wp:posOffset>0</wp:posOffset>
                  </wp:positionV>
                  <wp:extent cx="2819400" cy="1778000"/>
                  <wp:effectExtent l="0" t="0" r="0" b="0"/>
                  <wp:wrapNone/>
                  <wp:docPr id="168" name="Chart 16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D446C7" w:rsidRPr="00601210" w14:paraId="31867425"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5F5A9802" w14:textId="77777777" w:rsidR="00D446C7" w:rsidRPr="00601210" w:rsidRDefault="00D446C7">
                  <w:pPr>
                    <w:rPr>
                      <w:rFonts w:ascii="Arial" w:eastAsia="Times New Roman" w:hAnsi="Arial" w:cs="Arial"/>
                      <w:color w:val="000000"/>
                    </w:rPr>
                  </w:pPr>
                </w:p>
              </w:tc>
            </w:tr>
          </w:tbl>
          <w:p w14:paraId="0E228D1B" w14:textId="77777777" w:rsidR="00D446C7" w:rsidRPr="00601210" w:rsidRDefault="00D446C7">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5E8BFA3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B0B96D4"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6A6245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ECD424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37540E3"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447383A" w14:textId="77777777" w:rsidR="00D446C7" w:rsidRPr="00601210" w:rsidRDefault="00D446C7">
            <w:pPr>
              <w:rPr>
                <w:rFonts w:ascii="Arial" w:eastAsia="Times New Roman" w:hAnsi="Arial" w:cs="Arial"/>
              </w:rPr>
            </w:pPr>
          </w:p>
        </w:tc>
        <w:tc>
          <w:tcPr>
            <w:tcW w:w="5456" w:type="dxa"/>
            <w:gridSpan w:val="4"/>
            <w:vMerge w:val="restart"/>
            <w:tcBorders>
              <w:top w:val="nil"/>
              <w:left w:val="nil"/>
              <w:bottom w:val="nil"/>
              <w:right w:val="nil"/>
            </w:tcBorders>
            <w:shd w:val="clear" w:color="auto" w:fill="auto"/>
            <w:noWrap/>
            <w:vAlign w:val="bottom"/>
            <w:hideMark/>
          </w:tcPr>
          <w:p w14:paraId="4B44FB43" w14:textId="01A52D71" w:rsidR="00D446C7" w:rsidRPr="00601210" w:rsidRDefault="00D446C7">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35040" behindDoc="0" locked="0" layoutInCell="1" allowOverlap="1" wp14:anchorId="5F65B029" wp14:editId="23CACEE3">
                  <wp:simplePos x="0" y="0"/>
                  <wp:positionH relativeFrom="column">
                    <wp:posOffset>-329565</wp:posOffset>
                  </wp:positionH>
                  <wp:positionV relativeFrom="paragraph">
                    <wp:posOffset>40005</wp:posOffset>
                  </wp:positionV>
                  <wp:extent cx="2806700" cy="1778000"/>
                  <wp:effectExtent l="0" t="0" r="12700" b="0"/>
                  <wp:wrapNone/>
                  <wp:docPr id="167" name="Chart 16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page">
                    <wp14:pctWidth>0</wp14:pctWidth>
                  </wp14:sizeRelH>
                  <wp14:sizeRelV relativeFrom="page">
                    <wp14:pctHeight>0</wp14:pctHeight>
                  </wp14:sizeRelV>
                </wp:anchor>
              </w:drawing>
            </w:r>
          </w:p>
        </w:tc>
      </w:tr>
      <w:tr w:rsidR="00D446C7" w:rsidRPr="00601210" w14:paraId="336826E1" w14:textId="77777777" w:rsidTr="00E27A35">
        <w:trPr>
          <w:trHeight w:val="320"/>
        </w:trPr>
        <w:tc>
          <w:tcPr>
            <w:tcW w:w="0" w:type="auto"/>
            <w:tcBorders>
              <w:top w:val="nil"/>
              <w:left w:val="nil"/>
              <w:bottom w:val="nil"/>
              <w:right w:val="nil"/>
            </w:tcBorders>
            <w:shd w:val="clear" w:color="auto" w:fill="auto"/>
            <w:noWrap/>
            <w:vAlign w:val="bottom"/>
            <w:hideMark/>
          </w:tcPr>
          <w:p w14:paraId="22AC2948" w14:textId="77777777" w:rsidR="00D446C7" w:rsidRPr="00601210" w:rsidRDefault="00D446C7">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1B8840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EAEB8D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FF6134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E4F7333"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90339AD"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BC88CFE" w14:textId="77777777" w:rsidR="00D446C7" w:rsidRPr="00601210" w:rsidRDefault="00D446C7">
            <w:pPr>
              <w:rPr>
                <w:rFonts w:ascii="Arial" w:eastAsia="Times New Roman" w:hAnsi="Arial" w:cs="Arial"/>
              </w:rPr>
            </w:pPr>
          </w:p>
        </w:tc>
        <w:tc>
          <w:tcPr>
            <w:tcW w:w="0" w:type="auto"/>
            <w:gridSpan w:val="4"/>
            <w:vMerge/>
            <w:tcBorders>
              <w:top w:val="nil"/>
              <w:left w:val="nil"/>
              <w:bottom w:val="nil"/>
              <w:right w:val="nil"/>
            </w:tcBorders>
            <w:vAlign w:val="center"/>
            <w:hideMark/>
          </w:tcPr>
          <w:p w14:paraId="07D5E2BD" w14:textId="77777777" w:rsidR="00D446C7" w:rsidRPr="00601210" w:rsidRDefault="00D446C7">
            <w:pPr>
              <w:rPr>
                <w:rFonts w:ascii="Arial" w:eastAsia="Times New Roman" w:hAnsi="Arial" w:cs="Arial"/>
                <w:color w:val="000000"/>
              </w:rPr>
            </w:pPr>
          </w:p>
        </w:tc>
      </w:tr>
      <w:tr w:rsidR="00D446C7" w:rsidRPr="00601210" w14:paraId="7C540EC4" w14:textId="77777777" w:rsidTr="00E27A35">
        <w:trPr>
          <w:trHeight w:val="320"/>
        </w:trPr>
        <w:tc>
          <w:tcPr>
            <w:tcW w:w="0" w:type="auto"/>
            <w:tcBorders>
              <w:top w:val="nil"/>
              <w:left w:val="nil"/>
              <w:bottom w:val="nil"/>
              <w:right w:val="nil"/>
            </w:tcBorders>
            <w:shd w:val="clear" w:color="auto" w:fill="auto"/>
            <w:noWrap/>
            <w:vAlign w:val="bottom"/>
            <w:hideMark/>
          </w:tcPr>
          <w:p w14:paraId="3DA864B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02DD98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9FE6688"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FB0577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B18FD73"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8BFF09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67E3D41" w14:textId="77777777" w:rsidR="00D446C7" w:rsidRPr="00601210" w:rsidRDefault="00D446C7">
            <w:pPr>
              <w:rPr>
                <w:rFonts w:ascii="Arial" w:eastAsia="Times New Roman" w:hAnsi="Arial" w:cs="Arial"/>
              </w:rPr>
            </w:pPr>
          </w:p>
        </w:tc>
        <w:tc>
          <w:tcPr>
            <w:tcW w:w="0" w:type="auto"/>
            <w:gridSpan w:val="4"/>
            <w:vMerge/>
            <w:tcBorders>
              <w:top w:val="nil"/>
              <w:left w:val="nil"/>
              <w:bottom w:val="nil"/>
              <w:right w:val="nil"/>
            </w:tcBorders>
            <w:vAlign w:val="center"/>
            <w:hideMark/>
          </w:tcPr>
          <w:p w14:paraId="1400C361" w14:textId="77777777" w:rsidR="00D446C7" w:rsidRPr="00601210" w:rsidRDefault="00D446C7">
            <w:pPr>
              <w:rPr>
                <w:rFonts w:ascii="Arial" w:eastAsia="Times New Roman" w:hAnsi="Arial" w:cs="Arial"/>
                <w:color w:val="000000"/>
              </w:rPr>
            </w:pPr>
          </w:p>
        </w:tc>
      </w:tr>
      <w:tr w:rsidR="00D446C7" w:rsidRPr="00601210" w14:paraId="77F69CE4" w14:textId="77777777" w:rsidTr="00E27A35">
        <w:trPr>
          <w:trHeight w:val="320"/>
        </w:trPr>
        <w:tc>
          <w:tcPr>
            <w:tcW w:w="0" w:type="auto"/>
            <w:tcBorders>
              <w:top w:val="nil"/>
              <w:left w:val="nil"/>
              <w:bottom w:val="nil"/>
              <w:right w:val="nil"/>
            </w:tcBorders>
            <w:shd w:val="clear" w:color="auto" w:fill="auto"/>
            <w:noWrap/>
            <w:vAlign w:val="bottom"/>
            <w:hideMark/>
          </w:tcPr>
          <w:p w14:paraId="3FC76DB0"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0C7D5C6"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D60E8C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9CF81B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8B159A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6C9FAC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DA71962" w14:textId="77777777" w:rsidR="00D446C7" w:rsidRPr="00601210" w:rsidRDefault="00D446C7">
            <w:pPr>
              <w:rPr>
                <w:rFonts w:ascii="Arial" w:eastAsia="Times New Roman" w:hAnsi="Arial" w:cs="Arial"/>
              </w:rPr>
            </w:pPr>
          </w:p>
        </w:tc>
        <w:tc>
          <w:tcPr>
            <w:tcW w:w="0" w:type="auto"/>
            <w:gridSpan w:val="4"/>
            <w:vMerge/>
            <w:tcBorders>
              <w:top w:val="nil"/>
              <w:left w:val="nil"/>
              <w:bottom w:val="nil"/>
              <w:right w:val="nil"/>
            </w:tcBorders>
            <w:vAlign w:val="center"/>
            <w:hideMark/>
          </w:tcPr>
          <w:p w14:paraId="4E85A422" w14:textId="77777777" w:rsidR="00D446C7" w:rsidRPr="00601210" w:rsidRDefault="00D446C7">
            <w:pPr>
              <w:rPr>
                <w:rFonts w:ascii="Arial" w:eastAsia="Times New Roman" w:hAnsi="Arial" w:cs="Arial"/>
                <w:color w:val="000000"/>
              </w:rPr>
            </w:pPr>
          </w:p>
        </w:tc>
      </w:tr>
      <w:tr w:rsidR="00D446C7" w:rsidRPr="00601210" w14:paraId="35D543FB" w14:textId="77777777" w:rsidTr="00E27A35">
        <w:trPr>
          <w:trHeight w:val="320"/>
        </w:trPr>
        <w:tc>
          <w:tcPr>
            <w:tcW w:w="0" w:type="auto"/>
            <w:tcBorders>
              <w:top w:val="nil"/>
              <w:left w:val="nil"/>
              <w:bottom w:val="nil"/>
              <w:right w:val="nil"/>
            </w:tcBorders>
            <w:shd w:val="clear" w:color="auto" w:fill="auto"/>
            <w:noWrap/>
            <w:vAlign w:val="bottom"/>
            <w:hideMark/>
          </w:tcPr>
          <w:p w14:paraId="4AEDD04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05C6B4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48CEFDE"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DDAE66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1C5AD39"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793395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560BFCC6" w14:textId="77777777" w:rsidR="00D446C7" w:rsidRPr="00601210" w:rsidRDefault="00D446C7">
            <w:pPr>
              <w:rPr>
                <w:rFonts w:ascii="Arial" w:eastAsia="Times New Roman" w:hAnsi="Arial" w:cs="Arial"/>
              </w:rPr>
            </w:pPr>
          </w:p>
        </w:tc>
        <w:tc>
          <w:tcPr>
            <w:tcW w:w="0" w:type="auto"/>
            <w:gridSpan w:val="4"/>
            <w:vMerge/>
            <w:tcBorders>
              <w:top w:val="nil"/>
              <w:left w:val="nil"/>
              <w:bottom w:val="nil"/>
              <w:right w:val="nil"/>
            </w:tcBorders>
            <w:vAlign w:val="center"/>
            <w:hideMark/>
          </w:tcPr>
          <w:p w14:paraId="24ED11EC" w14:textId="77777777" w:rsidR="00D446C7" w:rsidRPr="00601210" w:rsidRDefault="00D446C7">
            <w:pPr>
              <w:rPr>
                <w:rFonts w:ascii="Arial" w:eastAsia="Times New Roman" w:hAnsi="Arial" w:cs="Arial"/>
                <w:color w:val="000000"/>
              </w:rPr>
            </w:pPr>
          </w:p>
        </w:tc>
      </w:tr>
      <w:tr w:rsidR="00D446C7" w:rsidRPr="00601210" w14:paraId="381C45A7" w14:textId="77777777" w:rsidTr="00E27A35">
        <w:trPr>
          <w:trHeight w:val="320"/>
        </w:trPr>
        <w:tc>
          <w:tcPr>
            <w:tcW w:w="0" w:type="auto"/>
            <w:tcBorders>
              <w:top w:val="nil"/>
              <w:left w:val="nil"/>
              <w:bottom w:val="nil"/>
              <w:right w:val="nil"/>
            </w:tcBorders>
            <w:shd w:val="clear" w:color="auto" w:fill="auto"/>
            <w:noWrap/>
            <w:vAlign w:val="bottom"/>
            <w:hideMark/>
          </w:tcPr>
          <w:p w14:paraId="519DC55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2CA81CDB"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867C24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F949A3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2EC54CC"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0F7DC76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6757F4EA" w14:textId="77777777" w:rsidR="00D446C7" w:rsidRPr="00601210" w:rsidRDefault="00D446C7">
            <w:pPr>
              <w:rPr>
                <w:rFonts w:ascii="Arial" w:eastAsia="Times New Roman" w:hAnsi="Arial" w:cs="Arial"/>
              </w:rPr>
            </w:pPr>
          </w:p>
        </w:tc>
        <w:tc>
          <w:tcPr>
            <w:tcW w:w="0" w:type="auto"/>
            <w:gridSpan w:val="4"/>
            <w:vMerge/>
            <w:tcBorders>
              <w:top w:val="nil"/>
              <w:left w:val="nil"/>
              <w:bottom w:val="nil"/>
              <w:right w:val="nil"/>
            </w:tcBorders>
            <w:vAlign w:val="center"/>
            <w:hideMark/>
          </w:tcPr>
          <w:p w14:paraId="345B92D2" w14:textId="77777777" w:rsidR="00D446C7" w:rsidRPr="00601210" w:rsidRDefault="00D446C7">
            <w:pPr>
              <w:rPr>
                <w:rFonts w:ascii="Arial" w:eastAsia="Times New Roman" w:hAnsi="Arial" w:cs="Arial"/>
                <w:color w:val="000000"/>
              </w:rPr>
            </w:pPr>
          </w:p>
        </w:tc>
      </w:tr>
      <w:tr w:rsidR="00D446C7" w:rsidRPr="00601210" w14:paraId="4C424A2A" w14:textId="77777777" w:rsidTr="00E27A35">
        <w:trPr>
          <w:trHeight w:val="320"/>
        </w:trPr>
        <w:tc>
          <w:tcPr>
            <w:tcW w:w="0" w:type="auto"/>
            <w:tcBorders>
              <w:top w:val="nil"/>
              <w:left w:val="nil"/>
              <w:bottom w:val="nil"/>
              <w:right w:val="nil"/>
            </w:tcBorders>
            <w:shd w:val="clear" w:color="auto" w:fill="auto"/>
            <w:noWrap/>
            <w:vAlign w:val="bottom"/>
            <w:hideMark/>
          </w:tcPr>
          <w:p w14:paraId="2FA8D676"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7B382895"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3479D36A"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0B069F1"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4ADD139F"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E46A922" w14:textId="77777777" w:rsidR="00D446C7" w:rsidRPr="00601210" w:rsidRDefault="00D446C7">
            <w:pPr>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14:paraId="17D3462F" w14:textId="77777777" w:rsidR="00D446C7" w:rsidRPr="00601210" w:rsidRDefault="00D446C7">
            <w:pPr>
              <w:rPr>
                <w:rFonts w:ascii="Arial" w:eastAsia="Times New Roman" w:hAnsi="Arial" w:cs="Arial"/>
              </w:rPr>
            </w:pPr>
          </w:p>
        </w:tc>
        <w:tc>
          <w:tcPr>
            <w:tcW w:w="0" w:type="auto"/>
            <w:gridSpan w:val="4"/>
            <w:vMerge/>
            <w:tcBorders>
              <w:top w:val="nil"/>
              <w:left w:val="nil"/>
              <w:bottom w:val="nil"/>
              <w:right w:val="nil"/>
            </w:tcBorders>
            <w:vAlign w:val="center"/>
            <w:hideMark/>
          </w:tcPr>
          <w:p w14:paraId="1F3841D5" w14:textId="77777777" w:rsidR="00D446C7" w:rsidRPr="00601210" w:rsidRDefault="00D446C7">
            <w:pPr>
              <w:rPr>
                <w:rFonts w:ascii="Arial" w:eastAsia="Times New Roman" w:hAnsi="Arial" w:cs="Arial"/>
                <w:color w:val="000000"/>
              </w:rPr>
            </w:pPr>
          </w:p>
        </w:tc>
      </w:tr>
    </w:tbl>
    <w:p w14:paraId="1D90C43E" w14:textId="77777777" w:rsidR="00912E0C" w:rsidRPr="00601210" w:rsidRDefault="00912E0C" w:rsidP="00F74173">
      <w:pPr>
        <w:rPr>
          <w:rFonts w:ascii="Arial" w:hAnsi="Arial" w:cs="Arial"/>
          <w:b/>
        </w:rPr>
      </w:pPr>
    </w:p>
    <w:p w14:paraId="0C019A4F" w14:textId="77777777" w:rsidR="00912E0C" w:rsidRPr="00601210" w:rsidRDefault="00912E0C">
      <w:pPr>
        <w:rPr>
          <w:rFonts w:ascii="Arial" w:hAnsi="Arial" w:cs="Arial"/>
          <w:b/>
        </w:rPr>
      </w:pPr>
      <w:r w:rsidRPr="00601210">
        <w:rPr>
          <w:rFonts w:ascii="Arial" w:hAnsi="Arial" w:cs="Arial"/>
          <w:b/>
        </w:rPr>
        <w:br w:type="page"/>
      </w:r>
    </w:p>
    <w:p w14:paraId="60E567FB" w14:textId="71AB36DC" w:rsidR="00F74173" w:rsidRPr="00601210" w:rsidRDefault="00B147AA" w:rsidP="00311D6A">
      <w:pPr>
        <w:spacing w:after="120"/>
        <w:rPr>
          <w:rFonts w:ascii="Arial" w:hAnsi="Arial" w:cs="Arial"/>
          <w:b/>
        </w:rPr>
      </w:pPr>
      <w:r>
        <w:rPr>
          <w:rFonts w:ascii="Arial" w:hAnsi="Arial" w:cs="Arial"/>
          <w:b/>
        </w:rPr>
        <w:lastRenderedPageBreak/>
        <w:t>c</w:t>
      </w:r>
      <w:bookmarkStart w:id="3" w:name="_GoBack"/>
      <w:bookmarkEnd w:id="3"/>
      <w:r w:rsidR="00CF6CA1">
        <w:rPr>
          <w:rFonts w:ascii="Arial" w:hAnsi="Arial" w:cs="Arial"/>
          <w:b/>
        </w:rPr>
        <w:t>)</w:t>
      </w:r>
      <w:r w:rsidR="00F74173" w:rsidRPr="00601210">
        <w:rPr>
          <w:rFonts w:ascii="Arial" w:hAnsi="Arial" w:cs="Arial"/>
          <w:b/>
        </w:rPr>
        <w:t xml:space="preserve"> </w:t>
      </w:r>
      <w:r w:rsidR="00CF6CA1">
        <w:rPr>
          <w:rFonts w:ascii="Arial" w:hAnsi="Arial" w:cs="Arial"/>
          <w:b/>
        </w:rPr>
        <w:t>R</w:t>
      </w:r>
      <w:r w:rsidR="00F74173" w:rsidRPr="00601210">
        <w:rPr>
          <w:rFonts w:ascii="Arial" w:hAnsi="Arial" w:cs="Arial"/>
          <w:b/>
        </w:rPr>
        <w:t xml:space="preserve">educed prescribing for chronic pain </w:t>
      </w:r>
    </w:p>
    <w:tbl>
      <w:tblPr>
        <w:tblW w:w="14676" w:type="dxa"/>
        <w:tblLook w:val="04A0" w:firstRow="1" w:lastRow="0" w:firstColumn="1" w:lastColumn="0" w:noHBand="0" w:noVBand="1"/>
      </w:tblPr>
      <w:tblGrid>
        <w:gridCol w:w="1516"/>
        <w:gridCol w:w="1316"/>
        <w:gridCol w:w="1316"/>
        <w:gridCol w:w="1316"/>
        <w:gridCol w:w="1316"/>
        <w:gridCol w:w="1316"/>
        <w:gridCol w:w="1316"/>
        <w:gridCol w:w="1316"/>
        <w:gridCol w:w="1316"/>
        <w:gridCol w:w="1316"/>
        <w:gridCol w:w="1316"/>
      </w:tblGrid>
      <w:tr w:rsidR="00266780" w:rsidRPr="00601210" w14:paraId="27FFDDDE" w14:textId="77777777" w:rsidTr="00266780">
        <w:trPr>
          <w:trHeight w:val="320"/>
        </w:trPr>
        <w:tc>
          <w:tcPr>
            <w:tcW w:w="1516" w:type="dxa"/>
            <w:tcBorders>
              <w:top w:val="nil"/>
              <w:left w:val="nil"/>
              <w:bottom w:val="nil"/>
              <w:right w:val="nil"/>
            </w:tcBorders>
            <w:shd w:val="clear" w:color="auto" w:fill="auto"/>
            <w:noWrap/>
            <w:vAlign w:val="bottom"/>
            <w:hideMark/>
          </w:tcPr>
          <w:p w14:paraId="3850C35F" w14:textId="33063884" w:rsidR="00266780" w:rsidRPr="00601210" w:rsidRDefault="00266780" w:rsidP="00266780">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44256" behindDoc="0" locked="0" layoutInCell="1" allowOverlap="1" wp14:anchorId="1B49226A" wp14:editId="366F9E5A">
                  <wp:simplePos x="0" y="0"/>
                  <wp:positionH relativeFrom="column">
                    <wp:posOffset>101600</wp:posOffset>
                  </wp:positionH>
                  <wp:positionV relativeFrom="paragraph">
                    <wp:posOffset>38100</wp:posOffset>
                  </wp:positionV>
                  <wp:extent cx="2806700" cy="1778000"/>
                  <wp:effectExtent l="0" t="0" r="12700" b="0"/>
                  <wp:wrapNone/>
                  <wp:docPr id="183" name="Chart 18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748352" behindDoc="0" locked="0" layoutInCell="1" allowOverlap="1" wp14:anchorId="5FBA0CC1" wp14:editId="731AABE6">
                  <wp:simplePos x="0" y="0"/>
                  <wp:positionH relativeFrom="column">
                    <wp:posOffset>2933700</wp:posOffset>
                  </wp:positionH>
                  <wp:positionV relativeFrom="paragraph">
                    <wp:posOffset>38100</wp:posOffset>
                  </wp:positionV>
                  <wp:extent cx="2819400" cy="1778000"/>
                  <wp:effectExtent l="0" t="0" r="0" b="0"/>
                  <wp:wrapNone/>
                  <wp:docPr id="182" name="Chart 18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266780" w:rsidRPr="00601210" w14:paraId="4AD2472E"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0D63DAEC" w14:textId="77777777" w:rsidR="00266780" w:rsidRPr="00601210" w:rsidRDefault="00266780" w:rsidP="00266780">
                  <w:pPr>
                    <w:rPr>
                      <w:rFonts w:ascii="Arial" w:eastAsia="Times New Roman" w:hAnsi="Arial" w:cs="Arial"/>
                      <w:color w:val="000000"/>
                    </w:rPr>
                  </w:pPr>
                </w:p>
              </w:tc>
            </w:tr>
          </w:tbl>
          <w:p w14:paraId="00019970" w14:textId="77777777" w:rsidR="00266780" w:rsidRPr="00601210" w:rsidRDefault="00266780" w:rsidP="00266780">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58681C7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D19566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148C3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53781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033C67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521D5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3CAFE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342EB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F021F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546052" w14:textId="77777777" w:rsidR="00266780" w:rsidRPr="00601210" w:rsidRDefault="00266780" w:rsidP="00266780">
            <w:pPr>
              <w:rPr>
                <w:rFonts w:ascii="Arial" w:eastAsia="Times New Roman" w:hAnsi="Arial" w:cs="Arial"/>
              </w:rPr>
            </w:pPr>
          </w:p>
        </w:tc>
      </w:tr>
      <w:tr w:rsidR="00266780" w:rsidRPr="00601210" w14:paraId="7F6CBE0F" w14:textId="77777777" w:rsidTr="00266780">
        <w:trPr>
          <w:trHeight w:val="320"/>
        </w:trPr>
        <w:tc>
          <w:tcPr>
            <w:tcW w:w="1516" w:type="dxa"/>
            <w:tcBorders>
              <w:top w:val="nil"/>
              <w:left w:val="nil"/>
              <w:bottom w:val="nil"/>
              <w:right w:val="nil"/>
            </w:tcBorders>
            <w:shd w:val="clear" w:color="auto" w:fill="auto"/>
            <w:noWrap/>
            <w:vAlign w:val="bottom"/>
            <w:hideMark/>
          </w:tcPr>
          <w:p w14:paraId="1DEF4A5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03CA65"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782F8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9C50A2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23E209"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A33D4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72082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4AFD80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900256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A74FC9"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AC9F6C" w14:textId="77777777" w:rsidR="00266780" w:rsidRPr="00601210" w:rsidRDefault="00266780" w:rsidP="00266780">
            <w:pPr>
              <w:rPr>
                <w:rFonts w:ascii="Arial" w:eastAsia="Times New Roman" w:hAnsi="Arial" w:cs="Arial"/>
              </w:rPr>
            </w:pPr>
          </w:p>
        </w:tc>
      </w:tr>
      <w:tr w:rsidR="00266780" w:rsidRPr="00601210" w14:paraId="0B5A7159" w14:textId="77777777" w:rsidTr="00266780">
        <w:trPr>
          <w:trHeight w:val="320"/>
        </w:trPr>
        <w:tc>
          <w:tcPr>
            <w:tcW w:w="1516" w:type="dxa"/>
            <w:tcBorders>
              <w:top w:val="nil"/>
              <w:left w:val="nil"/>
              <w:bottom w:val="nil"/>
              <w:right w:val="nil"/>
            </w:tcBorders>
            <w:shd w:val="clear" w:color="auto" w:fill="auto"/>
            <w:noWrap/>
            <w:vAlign w:val="bottom"/>
            <w:hideMark/>
          </w:tcPr>
          <w:p w14:paraId="09C43EC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8A87550"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A959EE"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8EBA719"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376474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B99EC0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01867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90519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97812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242607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7C01B6" w14:textId="77777777" w:rsidR="00266780" w:rsidRPr="00601210" w:rsidRDefault="00266780" w:rsidP="00266780">
            <w:pPr>
              <w:rPr>
                <w:rFonts w:ascii="Arial" w:eastAsia="Times New Roman" w:hAnsi="Arial" w:cs="Arial"/>
              </w:rPr>
            </w:pPr>
          </w:p>
        </w:tc>
      </w:tr>
      <w:tr w:rsidR="00266780" w:rsidRPr="00601210" w14:paraId="1BEDFC45" w14:textId="77777777" w:rsidTr="00266780">
        <w:trPr>
          <w:trHeight w:val="320"/>
        </w:trPr>
        <w:tc>
          <w:tcPr>
            <w:tcW w:w="1516" w:type="dxa"/>
            <w:tcBorders>
              <w:top w:val="nil"/>
              <w:left w:val="nil"/>
              <w:bottom w:val="nil"/>
              <w:right w:val="nil"/>
            </w:tcBorders>
            <w:shd w:val="clear" w:color="auto" w:fill="auto"/>
            <w:noWrap/>
            <w:vAlign w:val="bottom"/>
            <w:hideMark/>
          </w:tcPr>
          <w:p w14:paraId="27BB08B9"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4A6D2F"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4B84F5"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387F8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810D5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E8F43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EE556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4FEFE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B3E28F"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007802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ACB7FAD" w14:textId="77777777" w:rsidR="00266780" w:rsidRPr="00601210" w:rsidRDefault="00266780" w:rsidP="00266780">
            <w:pPr>
              <w:rPr>
                <w:rFonts w:ascii="Arial" w:eastAsia="Times New Roman" w:hAnsi="Arial" w:cs="Arial"/>
              </w:rPr>
            </w:pPr>
          </w:p>
        </w:tc>
      </w:tr>
      <w:tr w:rsidR="00266780" w:rsidRPr="00601210" w14:paraId="0D882A3C" w14:textId="77777777" w:rsidTr="00266780">
        <w:trPr>
          <w:trHeight w:val="320"/>
        </w:trPr>
        <w:tc>
          <w:tcPr>
            <w:tcW w:w="1516" w:type="dxa"/>
            <w:tcBorders>
              <w:top w:val="nil"/>
              <w:left w:val="nil"/>
              <w:bottom w:val="nil"/>
              <w:right w:val="nil"/>
            </w:tcBorders>
            <w:shd w:val="clear" w:color="auto" w:fill="auto"/>
            <w:noWrap/>
            <w:vAlign w:val="bottom"/>
            <w:hideMark/>
          </w:tcPr>
          <w:p w14:paraId="13F3B69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7B16CD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CA8683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B2DB1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8C351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DE43A5"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9D5EDE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1586E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E4EB50"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243A0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D2C97B" w14:textId="77777777" w:rsidR="00266780" w:rsidRPr="00601210" w:rsidRDefault="00266780" w:rsidP="00266780">
            <w:pPr>
              <w:rPr>
                <w:rFonts w:ascii="Arial" w:eastAsia="Times New Roman" w:hAnsi="Arial" w:cs="Arial"/>
              </w:rPr>
            </w:pPr>
          </w:p>
        </w:tc>
      </w:tr>
      <w:tr w:rsidR="00266780" w:rsidRPr="00601210" w14:paraId="09897364" w14:textId="77777777" w:rsidTr="00266780">
        <w:trPr>
          <w:trHeight w:val="320"/>
        </w:trPr>
        <w:tc>
          <w:tcPr>
            <w:tcW w:w="1516" w:type="dxa"/>
            <w:tcBorders>
              <w:top w:val="nil"/>
              <w:left w:val="nil"/>
              <w:bottom w:val="nil"/>
              <w:right w:val="nil"/>
            </w:tcBorders>
            <w:shd w:val="clear" w:color="auto" w:fill="auto"/>
            <w:noWrap/>
            <w:vAlign w:val="bottom"/>
            <w:hideMark/>
          </w:tcPr>
          <w:p w14:paraId="3BC8FC4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882869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71DFB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A0444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69092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88FF195"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33BC9F"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D7D94E"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B8725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07F1E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D86436" w14:textId="77777777" w:rsidR="00266780" w:rsidRPr="00601210" w:rsidRDefault="00266780" w:rsidP="00266780">
            <w:pPr>
              <w:rPr>
                <w:rFonts w:ascii="Arial" w:eastAsia="Times New Roman" w:hAnsi="Arial" w:cs="Arial"/>
              </w:rPr>
            </w:pPr>
          </w:p>
        </w:tc>
      </w:tr>
      <w:tr w:rsidR="00266780" w:rsidRPr="00601210" w14:paraId="6611058A" w14:textId="77777777" w:rsidTr="00266780">
        <w:trPr>
          <w:trHeight w:val="320"/>
        </w:trPr>
        <w:tc>
          <w:tcPr>
            <w:tcW w:w="1516" w:type="dxa"/>
            <w:tcBorders>
              <w:top w:val="nil"/>
              <w:left w:val="nil"/>
              <w:bottom w:val="nil"/>
              <w:right w:val="nil"/>
            </w:tcBorders>
            <w:shd w:val="clear" w:color="auto" w:fill="auto"/>
            <w:noWrap/>
            <w:vAlign w:val="bottom"/>
            <w:hideMark/>
          </w:tcPr>
          <w:p w14:paraId="791C7BE5"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CA05B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4A0B5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A18B2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6437C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3BB9FC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ECBB9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E5F2E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BA3D68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6A518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C5DF36" w14:textId="77777777" w:rsidR="00266780" w:rsidRPr="00601210" w:rsidRDefault="00266780" w:rsidP="00266780">
            <w:pPr>
              <w:rPr>
                <w:rFonts w:ascii="Arial" w:eastAsia="Times New Roman" w:hAnsi="Arial" w:cs="Arial"/>
              </w:rPr>
            </w:pPr>
          </w:p>
        </w:tc>
      </w:tr>
      <w:tr w:rsidR="00266780" w:rsidRPr="00601210" w14:paraId="448B9FA3" w14:textId="77777777" w:rsidTr="00266780">
        <w:trPr>
          <w:trHeight w:val="320"/>
        </w:trPr>
        <w:tc>
          <w:tcPr>
            <w:tcW w:w="1516" w:type="dxa"/>
            <w:tcBorders>
              <w:top w:val="nil"/>
              <w:left w:val="nil"/>
              <w:bottom w:val="nil"/>
              <w:right w:val="nil"/>
            </w:tcBorders>
            <w:shd w:val="clear" w:color="auto" w:fill="auto"/>
            <w:noWrap/>
            <w:vAlign w:val="bottom"/>
            <w:hideMark/>
          </w:tcPr>
          <w:p w14:paraId="360E60C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A30CA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A2A420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233158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CE9F5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C45DDF"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51F87F"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B6FAB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BD7C3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52871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149B03" w14:textId="77777777" w:rsidR="00266780" w:rsidRPr="00601210" w:rsidRDefault="00266780" w:rsidP="00266780">
            <w:pPr>
              <w:rPr>
                <w:rFonts w:ascii="Arial" w:eastAsia="Times New Roman" w:hAnsi="Arial" w:cs="Arial"/>
              </w:rPr>
            </w:pPr>
          </w:p>
        </w:tc>
      </w:tr>
      <w:tr w:rsidR="00266780" w:rsidRPr="00601210" w14:paraId="58604A49" w14:textId="77777777" w:rsidTr="00266780">
        <w:trPr>
          <w:trHeight w:val="320"/>
        </w:trPr>
        <w:tc>
          <w:tcPr>
            <w:tcW w:w="1516" w:type="dxa"/>
            <w:tcBorders>
              <w:top w:val="nil"/>
              <w:left w:val="nil"/>
              <w:bottom w:val="nil"/>
              <w:right w:val="nil"/>
            </w:tcBorders>
            <w:shd w:val="clear" w:color="auto" w:fill="auto"/>
            <w:noWrap/>
            <w:vAlign w:val="bottom"/>
            <w:hideMark/>
          </w:tcPr>
          <w:p w14:paraId="0A081A26" w14:textId="61468286" w:rsidR="00266780" w:rsidRPr="00601210" w:rsidRDefault="00266780" w:rsidP="00266780">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45280" behindDoc="0" locked="0" layoutInCell="1" allowOverlap="1" wp14:anchorId="7F88368E" wp14:editId="61418226">
                  <wp:simplePos x="0" y="0"/>
                  <wp:positionH relativeFrom="column">
                    <wp:posOffset>101600</wp:posOffset>
                  </wp:positionH>
                  <wp:positionV relativeFrom="paragraph">
                    <wp:posOffset>25400</wp:posOffset>
                  </wp:positionV>
                  <wp:extent cx="2806700" cy="1778000"/>
                  <wp:effectExtent l="0" t="0" r="12700" b="0"/>
                  <wp:wrapNone/>
                  <wp:docPr id="181" name="Chart 18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746304" behindDoc="0" locked="0" layoutInCell="1" allowOverlap="1" wp14:anchorId="27A1DBC0" wp14:editId="292AE5B7">
                  <wp:simplePos x="0" y="0"/>
                  <wp:positionH relativeFrom="column">
                    <wp:posOffset>2933700</wp:posOffset>
                  </wp:positionH>
                  <wp:positionV relativeFrom="paragraph">
                    <wp:posOffset>25400</wp:posOffset>
                  </wp:positionV>
                  <wp:extent cx="2819400" cy="1778000"/>
                  <wp:effectExtent l="0" t="0" r="0" b="0"/>
                  <wp:wrapNone/>
                  <wp:docPr id="180" name="Chart 18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266780" w:rsidRPr="00601210" w14:paraId="6FF078B1"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73DFE8BC" w14:textId="77777777" w:rsidR="00266780" w:rsidRPr="00601210" w:rsidRDefault="00266780" w:rsidP="00266780">
                  <w:pPr>
                    <w:rPr>
                      <w:rFonts w:ascii="Arial" w:eastAsia="Times New Roman" w:hAnsi="Arial" w:cs="Arial"/>
                      <w:color w:val="000000"/>
                    </w:rPr>
                  </w:pPr>
                </w:p>
              </w:tc>
            </w:tr>
          </w:tbl>
          <w:p w14:paraId="77531D00" w14:textId="77777777" w:rsidR="00266780" w:rsidRPr="00601210" w:rsidRDefault="00266780" w:rsidP="00266780">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4A8C8F3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5E574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47A1D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21803B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53DBF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29C9E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33677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1594E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1FD423F"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E341CD" w14:textId="77777777" w:rsidR="00266780" w:rsidRPr="00601210" w:rsidRDefault="00266780" w:rsidP="00266780">
            <w:pPr>
              <w:rPr>
                <w:rFonts w:ascii="Arial" w:eastAsia="Times New Roman" w:hAnsi="Arial" w:cs="Arial"/>
              </w:rPr>
            </w:pPr>
          </w:p>
        </w:tc>
      </w:tr>
      <w:tr w:rsidR="00266780" w:rsidRPr="00601210" w14:paraId="0B7533E2" w14:textId="77777777" w:rsidTr="00266780">
        <w:trPr>
          <w:trHeight w:val="320"/>
        </w:trPr>
        <w:tc>
          <w:tcPr>
            <w:tcW w:w="1516" w:type="dxa"/>
            <w:tcBorders>
              <w:top w:val="nil"/>
              <w:left w:val="nil"/>
              <w:bottom w:val="nil"/>
              <w:right w:val="nil"/>
            </w:tcBorders>
            <w:shd w:val="clear" w:color="auto" w:fill="auto"/>
            <w:noWrap/>
            <w:vAlign w:val="bottom"/>
            <w:hideMark/>
          </w:tcPr>
          <w:p w14:paraId="010EB34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FF8B3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8BDB0E"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15F578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AEABE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059FD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3D1328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8B31F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08A5E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4D23CB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709E49" w14:textId="77777777" w:rsidR="00266780" w:rsidRPr="00601210" w:rsidRDefault="00266780" w:rsidP="00266780">
            <w:pPr>
              <w:rPr>
                <w:rFonts w:ascii="Arial" w:eastAsia="Times New Roman" w:hAnsi="Arial" w:cs="Arial"/>
              </w:rPr>
            </w:pPr>
          </w:p>
        </w:tc>
      </w:tr>
      <w:tr w:rsidR="00266780" w:rsidRPr="00601210" w14:paraId="556A1123" w14:textId="77777777" w:rsidTr="00266780">
        <w:trPr>
          <w:trHeight w:val="320"/>
        </w:trPr>
        <w:tc>
          <w:tcPr>
            <w:tcW w:w="1516" w:type="dxa"/>
            <w:tcBorders>
              <w:top w:val="nil"/>
              <w:left w:val="nil"/>
              <w:bottom w:val="nil"/>
              <w:right w:val="nil"/>
            </w:tcBorders>
            <w:shd w:val="clear" w:color="auto" w:fill="auto"/>
            <w:noWrap/>
            <w:vAlign w:val="bottom"/>
            <w:hideMark/>
          </w:tcPr>
          <w:p w14:paraId="2A54250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1CE1F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15C6E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7D583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AE72A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71326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A6988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36D62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C25ED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BD8C29"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B6FF3A" w14:textId="77777777" w:rsidR="00266780" w:rsidRPr="00601210" w:rsidRDefault="00266780" w:rsidP="00266780">
            <w:pPr>
              <w:rPr>
                <w:rFonts w:ascii="Arial" w:eastAsia="Times New Roman" w:hAnsi="Arial" w:cs="Arial"/>
              </w:rPr>
            </w:pPr>
          </w:p>
        </w:tc>
      </w:tr>
      <w:tr w:rsidR="00266780" w:rsidRPr="00601210" w14:paraId="3F2633C6" w14:textId="77777777" w:rsidTr="00266780">
        <w:trPr>
          <w:trHeight w:val="320"/>
        </w:trPr>
        <w:tc>
          <w:tcPr>
            <w:tcW w:w="1516" w:type="dxa"/>
            <w:tcBorders>
              <w:top w:val="nil"/>
              <w:left w:val="nil"/>
              <w:bottom w:val="nil"/>
              <w:right w:val="nil"/>
            </w:tcBorders>
            <w:shd w:val="clear" w:color="auto" w:fill="auto"/>
            <w:noWrap/>
            <w:vAlign w:val="bottom"/>
            <w:hideMark/>
          </w:tcPr>
          <w:p w14:paraId="612046F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4FC7C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B0DB4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D97B3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5935A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6B98B0"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CD760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E36899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D4960E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316C80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053746" w14:textId="77777777" w:rsidR="00266780" w:rsidRPr="00601210" w:rsidRDefault="00266780" w:rsidP="00266780">
            <w:pPr>
              <w:rPr>
                <w:rFonts w:ascii="Arial" w:eastAsia="Times New Roman" w:hAnsi="Arial" w:cs="Arial"/>
              </w:rPr>
            </w:pPr>
          </w:p>
        </w:tc>
      </w:tr>
      <w:tr w:rsidR="00266780" w:rsidRPr="00601210" w14:paraId="1C11DC23" w14:textId="77777777" w:rsidTr="00266780">
        <w:trPr>
          <w:trHeight w:val="320"/>
        </w:trPr>
        <w:tc>
          <w:tcPr>
            <w:tcW w:w="1516" w:type="dxa"/>
            <w:tcBorders>
              <w:top w:val="nil"/>
              <w:left w:val="nil"/>
              <w:bottom w:val="nil"/>
              <w:right w:val="nil"/>
            </w:tcBorders>
            <w:shd w:val="clear" w:color="auto" w:fill="auto"/>
            <w:noWrap/>
            <w:vAlign w:val="bottom"/>
            <w:hideMark/>
          </w:tcPr>
          <w:p w14:paraId="379D0760"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30BC8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BE3C6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20D4D9"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926BF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44A23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0F2C3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20CBFF"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F3EB31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368DE0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919C119" w14:textId="77777777" w:rsidR="00266780" w:rsidRPr="00601210" w:rsidRDefault="00266780" w:rsidP="00266780">
            <w:pPr>
              <w:rPr>
                <w:rFonts w:ascii="Arial" w:eastAsia="Times New Roman" w:hAnsi="Arial" w:cs="Arial"/>
              </w:rPr>
            </w:pPr>
          </w:p>
        </w:tc>
      </w:tr>
      <w:tr w:rsidR="00266780" w:rsidRPr="00601210" w14:paraId="6B6AB3C1" w14:textId="77777777" w:rsidTr="00266780">
        <w:trPr>
          <w:trHeight w:val="320"/>
        </w:trPr>
        <w:tc>
          <w:tcPr>
            <w:tcW w:w="1516" w:type="dxa"/>
            <w:tcBorders>
              <w:top w:val="nil"/>
              <w:left w:val="nil"/>
              <w:bottom w:val="nil"/>
              <w:right w:val="nil"/>
            </w:tcBorders>
            <w:shd w:val="clear" w:color="auto" w:fill="auto"/>
            <w:noWrap/>
            <w:vAlign w:val="bottom"/>
            <w:hideMark/>
          </w:tcPr>
          <w:p w14:paraId="7436EE7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66936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31F0B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EBB68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C5448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E3152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AF941E"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D2350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848A68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288AB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5E5EE2" w14:textId="77777777" w:rsidR="00266780" w:rsidRPr="00601210" w:rsidRDefault="00266780" w:rsidP="00266780">
            <w:pPr>
              <w:rPr>
                <w:rFonts w:ascii="Arial" w:eastAsia="Times New Roman" w:hAnsi="Arial" w:cs="Arial"/>
              </w:rPr>
            </w:pPr>
          </w:p>
        </w:tc>
      </w:tr>
      <w:tr w:rsidR="00266780" w:rsidRPr="00601210" w14:paraId="7C41A57B" w14:textId="77777777" w:rsidTr="00266780">
        <w:trPr>
          <w:trHeight w:val="320"/>
        </w:trPr>
        <w:tc>
          <w:tcPr>
            <w:tcW w:w="1516" w:type="dxa"/>
            <w:tcBorders>
              <w:top w:val="nil"/>
              <w:left w:val="nil"/>
              <w:bottom w:val="nil"/>
              <w:right w:val="nil"/>
            </w:tcBorders>
            <w:shd w:val="clear" w:color="auto" w:fill="auto"/>
            <w:noWrap/>
            <w:vAlign w:val="bottom"/>
            <w:hideMark/>
          </w:tcPr>
          <w:p w14:paraId="777EE10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8BDBB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79571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0F1C7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C3FEE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316157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426F9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C0BDC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3CD90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5FA130"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B783A1" w14:textId="77777777" w:rsidR="00266780" w:rsidRPr="00601210" w:rsidRDefault="00266780" w:rsidP="00266780">
            <w:pPr>
              <w:rPr>
                <w:rFonts w:ascii="Arial" w:eastAsia="Times New Roman" w:hAnsi="Arial" w:cs="Arial"/>
              </w:rPr>
            </w:pPr>
          </w:p>
        </w:tc>
      </w:tr>
      <w:tr w:rsidR="00266780" w:rsidRPr="00601210" w14:paraId="1017BA6D" w14:textId="77777777" w:rsidTr="00266780">
        <w:trPr>
          <w:trHeight w:val="320"/>
        </w:trPr>
        <w:tc>
          <w:tcPr>
            <w:tcW w:w="1516" w:type="dxa"/>
            <w:tcBorders>
              <w:top w:val="nil"/>
              <w:left w:val="nil"/>
              <w:bottom w:val="nil"/>
              <w:right w:val="nil"/>
            </w:tcBorders>
            <w:shd w:val="clear" w:color="auto" w:fill="auto"/>
            <w:noWrap/>
            <w:vAlign w:val="bottom"/>
            <w:hideMark/>
          </w:tcPr>
          <w:p w14:paraId="7D765265"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43F07E"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6DD8B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20584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E837B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3AD8A9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A9D3E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3284ED"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2273A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BBBBB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1E14FC" w14:textId="77777777" w:rsidR="00266780" w:rsidRPr="00601210" w:rsidRDefault="00266780" w:rsidP="00266780">
            <w:pPr>
              <w:rPr>
                <w:rFonts w:ascii="Arial" w:eastAsia="Times New Roman" w:hAnsi="Arial" w:cs="Arial"/>
              </w:rPr>
            </w:pPr>
          </w:p>
        </w:tc>
      </w:tr>
      <w:tr w:rsidR="00266780" w:rsidRPr="00601210" w14:paraId="13D6E693" w14:textId="77777777" w:rsidTr="00266780">
        <w:trPr>
          <w:trHeight w:val="320"/>
        </w:trPr>
        <w:tc>
          <w:tcPr>
            <w:tcW w:w="1516" w:type="dxa"/>
            <w:tcBorders>
              <w:top w:val="nil"/>
              <w:left w:val="nil"/>
              <w:bottom w:val="nil"/>
              <w:right w:val="nil"/>
            </w:tcBorders>
            <w:shd w:val="clear" w:color="auto" w:fill="auto"/>
            <w:noWrap/>
            <w:vAlign w:val="bottom"/>
            <w:hideMark/>
          </w:tcPr>
          <w:p w14:paraId="27512832" w14:textId="6640641C" w:rsidR="00266780" w:rsidRPr="00601210" w:rsidRDefault="00266780" w:rsidP="00266780">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49376" behindDoc="0" locked="0" layoutInCell="1" allowOverlap="1" wp14:anchorId="07781977" wp14:editId="6DBB6542">
                  <wp:simplePos x="0" y="0"/>
                  <wp:positionH relativeFrom="column">
                    <wp:posOffset>101600</wp:posOffset>
                  </wp:positionH>
                  <wp:positionV relativeFrom="paragraph">
                    <wp:posOffset>0</wp:posOffset>
                  </wp:positionV>
                  <wp:extent cx="2806700" cy="1778000"/>
                  <wp:effectExtent l="0" t="0" r="12700" b="0"/>
                  <wp:wrapNone/>
                  <wp:docPr id="179" name="Chart 17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750400" behindDoc="0" locked="0" layoutInCell="1" allowOverlap="1" wp14:anchorId="25758D00" wp14:editId="492895A1">
                  <wp:simplePos x="0" y="0"/>
                  <wp:positionH relativeFrom="column">
                    <wp:posOffset>2933700</wp:posOffset>
                  </wp:positionH>
                  <wp:positionV relativeFrom="paragraph">
                    <wp:posOffset>0</wp:posOffset>
                  </wp:positionV>
                  <wp:extent cx="2819400" cy="1778000"/>
                  <wp:effectExtent l="0" t="0" r="0" b="0"/>
                  <wp:wrapNone/>
                  <wp:docPr id="178" name="Chart 17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266780" w:rsidRPr="00601210" w14:paraId="133AEC28"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6F7FC1CE" w14:textId="77777777" w:rsidR="00266780" w:rsidRPr="00601210" w:rsidRDefault="00266780" w:rsidP="00266780">
                  <w:pPr>
                    <w:rPr>
                      <w:rFonts w:ascii="Arial" w:eastAsia="Times New Roman" w:hAnsi="Arial" w:cs="Arial"/>
                      <w:color w:val="000000"/>
                    </w:rPr>
                  </w:pPr>
                </w:p>
              </w:tc>
            </w:tr>
          </w:tbl>
          <w:p w14:paraId="568278CC" w14:textId="77777777" w:rsidR="00266780" w:rsidRPr="00601210" w:rsidRDefault="00266780" w:rsidP="00266780">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666101C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8DF6B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3E0ED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6CC117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C6E76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2A77CB0" w14:textId="77777777" w:rsidR="00266780" w:rsidRPr="00601210" w:rsidRDefault="00266780" w:rsidP="00266780">
            <w:pPr>
              <w:rPr>
                <w:rFonts w:ascii="Arial" w:eastAsia="Times New Roman" w:hAnsi="Arial" w:cs="Arial"/>
              </w:rPr>
            </w:pPr>
          </w:p>
        </w:tc>
        <w:tc>
          <w:tcPr>
            <w:tcW w:w="5264" w:type="dxa"/>
            <w:gridSpan w:val="4"/>
            <w:vMerge w:val="restart"/>
            <w:tcBorders>
              <w:top w:val="nil"/>
              <w:left w:val="nil"/>
              <w:bottom w:val="nil"/>
              <w:right w:val="nil"/>
            </w:tcBorders>
            <w:shd w:val="clear" w:color="auto" w:fill="auto"/>
            <w:noWrap/>
            <w:vAlign w:val="bottom"/>
            <w:hideMark/>
          </w:tcPr>
          <w:p w14:paraId="3E67167F" w14:textId="045E0099" w:rsidR="00266780" w:rsidRPr="00601210" w:rsidRDefault="00266780" w:rsidP="00266780">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747328" behindDoc="0" locked="0" layoutInCell="1" allowOverlap="1" wp14:anchorId="29AEF744" wp14:editId="350116AF">
                  <wp:simplePos x="0" y="0"/>
                  <wp:positionH relativeFrom="column">
                    <wp:posOffset>-174625</wp:posOffset>
                  </wp:positionH>
                  <wp:positionV relativeFrom="paragraph">
                    <wp:posOffset>40005</wp:posOffset>
                  </wp:positionV>
                  <wp:extent cx="2806700" cy="1778000"/>
                  <wp:effectExtent l="0" t="0" r="12700" b="0"/>
                  <wp:wrapNone/>
                  <wp:docPr id="177" name="Chart 17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14:sizeRelH relativeFrom="page">
                    <wp14:pctWidth>0</wp14:pctWidth>
                  </wp14:sizeRelH>
                  <wp14:sizeRelV relativeFrom="page">
                    <wp14:pctHeight>0</wp14:pctHeight>
                  </wp14:sizeRelV>
                </wp:anchor>
              </w:drawing>
            </w:r>
          </w:p>
        </w:tc>
      </w:tr>
      <w:tr w:rsidR="00266780" w:rsidRPr="00601210" w14:paraId="126B0BFE" w14:textId="77777777" w:rsidTr="00266780">
        <w:trPr>
          <w:trHeight w:val="320"/>
        </w:trPr>
        <w:tc>
          <w:tcPr>
            <w:tcW w:w="1516" w:type="dxa"/>
            <w:tcBorders>
              <w:top w:val="nil"/>
              <w:left w:val="nil"/>
              <w:bottom w:val="nil"/>
              <w:right w:val="nil"/>
            </w:tcBorders>
            <w:shd w:val="clear" w:color="auto" w:fill="auto"/>
            <w:noWrap/>
            <w:vAlign w:val="bottom"/>
            <w:hideMark/>
          </w:tcPr>
          <w:p w14:paraId="3658401D" w14:textId="77777777" w:rsidR="00266780" w:rsidRPr="00601210" w:rsidRDefault="00266780" w:rsidP="00266780">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72A0608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A47D5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68C845"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D7E73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5CE156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17E3E4" w14:textId="77777777" w:rsidR="00266780" w:rsidRPr="00601210" w:rsidRDefault="00266780" w:rsidP="00266780">
            <w:pPr>
              <w:rPr>
                <w:rFonts w:ascii="Arial" w:eastAsia="Times New Roman" w:hAnsi="Arial" w:cs="Arial"/>
              </w:rPr>
            </w:pPr>
          </w:p>
        </w:tc>
        <w:tc>
          <w:tcPr>
            <w:tcW w:w="5264" w:type="dxa"/>
            <w:gridSpan w:val="4"/>
            <w:vMerge/>
            <w:tcBorders>
              <w:top w:val="nil"/>
              <w:left w:val="nil"/>
              <w:bottom w:val="nil"/>
              <w:right w:val="nil"/>
            </w:tcBorders>
            <w:vAlign w:val="center"/>
            <w:hideMark/>
          </w:tcPr>
          <w:p w14:paraId="158E62A5" w14:textId="77777777" w:rsidR="00266780" w:rsidRPr="00601210" w:rsidRDefault="00266780" w:rsidP="00266780">
            <w:pPr>
              <w:rPr>
                <w:rFonts w:ascii="Arial" w:eastAsia="Times New Roman" w:hAnsi="Arial" w:cs="Arial"/>
                <w:color w:val="000000"/>
              </w:rPr>
            </w:pPr>
          </w:p>
        </w:tc>
      </w:tr>
      <w:tr w:rsidR="00266780" w:rsidRPr="00601210" w14:paraId="6A93EF03" w14:textId="77777777" w:rsidTr="00266780">
        <w:trPr>
          <w:trHeight w:val="320"/>
        </w:trPr>
        <w:tc>
          <w:tcPr>
            <w:tcW w:w="1516" w:type="dxa"/>
            <w:tcBorders>
              <w:top w:val="nil"/>
              <w:left w:val="nil"/>
              <w:bottom w:val="nil"/>
              <w:right w:val="nil"/>
            </w:tcBorders>
            <w:shd w:val="clear" w:color="auto" w:fill="auto"/>
            <w:noWrap/>
            <w:vAlign w:val="bottom"/>
            <w:hideMark/>
          </w:tcPr>
          <w:p w14:paraId="2FB7BDA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F39A3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A70150F"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E4BB8F"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FC585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D67B31"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40E271" w14:textId="77777777" w:rsidR="00266780" w:rsidRPr="00601210" w:rsidRDefault="00266780" w:rsidP="00266780">
            <w:pPr>
              <w:rPr>
                <w:rFonts w:ascii="Arial" w:eastAsia="Times New Roman" w:hAnsi="Arial" w:cs="Arial"/>
              </w:rPr>
            </w:pPr>
          </w:p>
        </w:tc>
        <w:tc>
          <w:tcPr>
            <w:tcW w:w="5264" w:type="dxa"/>
            <w:gridSpan w:val="4"/>
            <w:vMerge/>
            <w:tcBorders>
              <w:top w:val="nil"/>
              <w:left w:val="nil"/>
              <w:bottom w:val="nil"/>
              <w:right w:val="nil"/>
            </w:tcBorders>
            <w:vAlign w:val="center"/>
            <w:hideMark/>
          </w:tcPr>
          <w:p w14:paraId="173BC226" w14:textId="77777777" w:rsidR="00266780" w:rsidRPr="00601210" w:rsidRDefault="00266780" w:rsidP="00266780">
            <w:pPr>
              <w:rPr>
                <w:rFonts w:ascii="Arial" w:eastAsia="Times New Roman" w:hAnsi="Arial" w:cs="Arial"/>
                <w:color w:val="000000"/>
              </w:rPr>
            </w:pPr>
          </w:p>
        </w:tc>
      </w:tr>
      <w:tr w:rsidR="00266780" w:rsidRPr="00601210" w14:paraId="054AD6BF" w14:textId="77777777" w:rsidTr="00266780">
        <w:trPr>
          <w:trHeight w:val="320"/>
        </w:trPr>
        <w:tc>
          <w:tcPr>
            <w:tcW w:w="1516" w:type="dxa"/>
            <w:tcBorders>
              <w:top w:val="nil"/>
              <w:left w:val="nil"/>
              <w:bottom w:val="nil"/>
              <w:right w:val="nil"/>
            </w:tcBorders>
            <w:shd w:val="clear" w:color="auto" w:fill="auto"/>
            <w:noWrap/>
            <w:vAlign w:val="bottom"/>
            <w:hideMark/>
          </w:tcPr>
          <w:p w14:paraId="484543A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41E172"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E72A29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ED43BF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0D6D0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1BF6B7"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D49029" w14:textId="77777777" w:rsidR="00266780" w:rsidRPr="00601210" w:rsidRDefault="00266780" w:rsidP="00266780">
            <w:pPr>
              <w:rPr>
                <w:rFonts w:ascii="Arial" w:eastAsia="Times New Roman" w:hAnsi="Arial" w:cs="Arial"/>
              </w:rPr>
            </w:pPr>
          </w:p>
        </w:tc>
        <w:tc>
          <w:tcPr>
            <w:tcW w:w="5264" w:type="dxa"/>
            <w:gridSpan w:val="4"/>
            <w:vMerge/>
            <w:tcBorders>
              <w:top w:val="nil"/>
              <w:left w:val="nil"/>
              <w:bottom w:val="nil"/>
              <w:right w:val="nil"/>
            </w:tcBorders>
            <w:vAlign w:val="center"/>
            <w:hideMark/>
          </w:tcPr>
          <w:p w14:paraId="0DAB7241" w14:textId="77777777" w:rsidR="00266780" w:rsidRPr="00601210" w:rsidRDefault="00266780" w:rsidP="00266780">
            <w:pPr>
              <w:rPr>
                <w:rFonts w:ascii="Arial" w:eastAsia="Times New Roman" w:hAnsi="Arial" w:cs="Arial"/>
                <w:color w:val="000000"/>
              </w:rPr>
            </w:pPr>
          </w:p>
        </w:tc>
      </w:tr>
      <w:tr w:rsidR="00266780" w:rsidRPr="00601210" w14:paraId="7031A354" w14:textId="77777777" w:rsidTr="00266780">
        <w:trPr>
          <w:trHeight w:val="320"/>
        </w:trPr>
        <w:tc>
          <w:tcPr>
            <w:tcW w:w="1516" w:type="dxa"/>
            <w:tcBorders>
              <w:top w:val="nil"/>
              <w:left w:val="nil"/>
              <w:bottom w:val="nil"/>
              <w:right w:val="nil"/>
            </w:tcBorders>
            <w:shd w:val="clear" w:color="auto" w:fill="auto"/>
            <w:noWrap/>
            <w:vAlign w:val="bottom"/>
            <w:hideMark/>
          </w:tcPr>
          <w:p w14:paraId="231D1A8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8F8F4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784F4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86A213"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60484B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64948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BA311C1" w14:textId="77777777" w:rsidR="00266780" w:rsidRPr="00601210" w:rsidRDefault="00266780" w:rsidP="00266780">
            <w:pPr>
              <w:rPr>
                <w:rFonts w:ascii="Arial" w:eastAsia="Times New Roman" w:hAnsi="Arial" w:cs="Arial"/>
              </w:rPr>
            </w:pPr>
          </w:p>
        </w:tc>
        <w:tc>
          <w:tcPr>
            <w:tcW w:w="5264" w:type="dxa"/>
            <w:gridSpan w:val="4"/>
            <w:vMerge/>
            <w:tcBorders>
              <w:top w:val="nil"/>
              <w:left w:val="nil"/>
              <w:bottom w:val="nil"/>
              <w:right w:val="nil"/>
            </w:tcBorders>
            <w:vAlign w:val="center"/>
            <w:hideMark/>
          </w:tcPr>
          <w:p w14:paraId="59ECE59D" w14:textId="77777777" w:rsidR="00266780" w:rsidRPr="00601210" w:rsidRDefault="00266780" w:rsidP="00266780">
            <w:pPr>
              <w:rPr>
                <w:rFonts w:ascii="Arial" w:eastAsia="Times New Roman" w:hAnsi="Arial" w:cs="Arial"/>
                <w:color w:val="000000"/>
              </w:rPr>
            </w:pPr>
          </w:p>
        </w:tc>
      </w:tr>
      <w:tr w:rsidR="00266780" w:rsidRPr="00601210" w14:paraId="664D2E1D" w14:textId="77777777" w:rsidTr="00266780">
        <w:trPr>
          <w:trHeight w:val="320"/>
        </w:trPr>
        <w:tc>
          <w:tcPr>
            <w:tcW w:w="1516" w:type="dxa"/>
            <w:tcBorders>
              <w:top w:val="nil"/>
              <w:left w:val="nil"/>
              <w:bottom w:val="nil"/>
              <w:right w:val="nil"/>
            </w:tcBorders>
            <w:shd w:val="clear" w:color="auto" w:fill="auto"/>
            <w:noWrap/>
            <w:vAlign w:val="bottom"/>
            <w:hideMark/>
          </w:tcPr>
          <w:p w14:paraId="3B53D1E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9A8D65A"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33F416"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27F570"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FFB6DC"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16E259"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F654AA" w14:textId="77777777" w:rsidR="00266780" w:rsidRPr="00601210" w:rsidRDefault="00266780" w:rsidP="00266780">
            <w:pPr>
              <w:rPr>
                <w:rFonts w:ascii="Arial" w:eastAsia="Times New Roman" w:hAnsi="Arial" w:cs="Arial"/>
              </w:rPr>
            </w:pPr>
          </w:p>
        </w:tc>
        <w:tc>
          <w:tcPr>
            <w:tcW w:w="5264" w:type="dxa"/>
            <w:gridSpan w:val="4"/>
            <w:vMerge/>
            <w:tcBorders>
              <w:top w:val="nil"/>
              <w:left w:val="nil"/>
              <w:bottom w:val="nil"/>
              <w:right w:val="nil"/>
            </w:tcBorders>
            <w:vAlign w:val="center"/>
            <w:hideMark/>
          </w:tcPr>
          <w:p w14:paraId="521AB98D" w14:textId="77777777" w:rsidR="00266780" w:rsidRPr="00601210" w:rsidRDefault="00266780" w:rsidP="00266780">
            <w:pPr>
              <w:rPr>
                <w:rFonts w:ascii="Arial" w:eastAsia="Times New Roman" w:hAnsi="Arial" w:cs="Arial"/>
                <w:color w:val="000000"/>
              </w:rPr>
            </w:pPr>
          </w:p>
        </w:tc>
      </w:tr>
      <w:tr w:rsidR="00266780" w:rsidRPr="00601210" w14:paraId="7EB58820" w14:textId="77777777" w:rsidTr="00266780">
        <w:trPr>
          <w:trHeight w:val="320"/>
        </w:trPr>
        <w:tc>
          <w:tcPr>
            <w:tcW w:w="1516" w:type="dxa"/>
            <w:tcBorders>
              <w:top w:val="nil"/>
              <w:left w:val="nil"/>
              <w:bottom w:val="nil"/>
              <w:right w:val="nil"/>
            </w:tcBorders>
            <w:shd w:val="clear" w:color="auto" w:fill="auto"/>
            <w:noWrap/>
            <w:vAlign w:val="bottom"/>
            <w:hideMark/>
          </w:tcPr>
          <w:p w14:paraId="39EEEAD9"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B45848"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AB86A4"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591C2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9A6840"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89E35CB" w14:textId="77777777" w:rsidR="00266780" w:rsidRPr="00601210" w:rsidRDefault="00266780" w:rsidP="00266780">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827EB9" w14:textId="77777777" w:rsidR="00266780" w:rsidRPr="00601210" w:rsidRDefault="00266780" w:rsidP="00266780">
            <w:pPr>
              <w:rPr>
                <w:rFonts w:ascii="Arial" w:eastAsia="Times New Roman" w:hAnsi="Arial" w:cs="Arial"/>
              </w:rPr>
            </w:pPr>
          </w:p>
        </w:tc>
        <w:tc>
          <w:tcPr>
            <w:tcW w:w="5264" w:type="dxa"/>
            <w:gridSpan w:val="4"/>
            <w:vMerge/>
            <w:tcBorders>
              <w:top w:val="nil"/>
              <w:left w:val="nil"/>
              <w:bottom w:val="nil"/>
              <w:right w:val="nil"/>
            </w:tcBorders>
            <w:vAlign w:val="center"/>
            <w:hideMark/>
          </w:tcPr>
          <w:p w14:paraId="114427BF" w14:textId="77777777" w:rsidR="00266780" w:rsidRPr="00601210" w:rsidRDefault="00266780" w:rsidP="00266780">
            <w:pPr>
              <w:rPr>
                <w:rFonts w:ascii="Arial" w:eastAsia="Times New Roman" w:hAnsi="Arial" w:cs="Arial"/>
                <w:color w:val="000000"/>
              </w:rPr>
            </w:pPr>
          </w:p>
        </w:tc>
      </w:tr>
    </w:tbl>
    <w:p w14:paraId="1B0009EB" w14:textId="77777777" w:rsidR="00912E0C" w:rsidRPr="00601210" w:rsidRDefault="00912E0C" w:rsidP="006A4BB0">
      <w:pPr>
        <w:rPr>
          <w:rFonts w:ascii="Arial" w:hAnsi="Arial" w:cs="Arial"/>
          <w:b/>
        </w:rPr>
      </w:pPr>
    </w:p>
    <w:p w14:paraId="08B2ACDF" w14:textId="77777777" w:rsidR="00912E0C" w:rsidRPr="00601210" w:rsidRDefault="00912E0C">
      <w:pPr>
        <w:rPr>
          <w:rFonts w:ascii="Arial" w:hAnsi="Arial" w:cs="Arial"/>
          <w:b/>
        </w:rPr>
      </w:pPr>
      <w:r w:rsidRPr="00601210">
        <w:rPr>
          <w:rFonts w:ascii="Arial" w:hAnsi="Arial" w:cs="Arial"/>
          <w:b/>
        </w:rPr>
        <w:br w:type="page"/>
      </w:r>
    </w:p>
    <w:p w14:paraId="2CA314AC" w14:textId="585A8A4B" w:rsidR="006A4BB0" w:rsidRPr="00601210" w:rsidRDefault="00CF6CA1" w:rsidP="00311D6A">
      <w:pPr>
        <w:spacing w:after="120"/>
        <w:rPr>
          <w:rFonts w:ascii="Arial" w:hAnsi="Arial" w:cs="Arial"/>
          <w:b/>
        </w:rPr>
      </w:pPr>
      <w:r>
        <w:rPr>
          <w:rFonts w:ascii="Arial" w:hAnsi="Arial" w:cs="Arial"/>
          <w:b/>
        </w:rPr>
        <w:lastRenderedPageBreak/>
        <w:t>d) D</w:t>
      </w:r>
      <w:r w:rsidR="006A4BB0" w:rsidRPr="00601210">
        <w:rPr>
          <w:rFonts w:ascii="Arial" w:hAnsi="Arial" w:cs="Arial"/>
          <w:b/>
        </w:rPr>
        <w:t xml:space="preserve">rug </w:t>
      </w:r>
      <w:r w:rsidR="003F71D7" w:rsidRPr="00601210">
        <w:rPr>
          <w:rFonts w:ascii="Arial" w:hAnsi="Arial" w:cs="Arial"/>
          <w:b/>
        </w:rPr>
        <w:t>rescheduling</w:t>
      </w:r>
      <w:r w:rsidR="006A4BB0" w:rsidRPr="00601210">
        <w:rPr>
          <w:rFonts w:ascii="Arial" w:hAnsi="Arial" w:cs="Arial"/>
          <w:b/>
        </w:rPr>
        <w:t xml:space="preserve"> </w:t>
      </w:r>
    </w:p>
    <w:tbl>
      <w:tblPr>
        <w:tblW w:w="18416" w:type="dxa"/>
        <w:tblInd w:w="108" w:type="dxa"/>
        <w:tblLook w:val="04A0" w:firstRow="1" w:lastRow="0" w:firstColumn="1" w:lastColumn="0" w:noHBand="0" w:noVBand="1"/>
      </w:tblPr>
      <w:tblGrid>
        <w:gridCol w:w="1516"/>
        <w:gridCol w:w="1300"/>
        <w:gridCol w:w="1300"/>
        <w:gridCol w:w="1300"/>
        <w:gridCol w:w="1300"/>
        <w:gridCol w:w="1300"/>
        <w:gridCol w:w="1300"/>
        <w:gridCol w:w="5200"/>
        <w:gridCol w:w="1300"/>
        <w:gridCol w:w="1300"/>
        <w:gridCol w:w="1300"/>
      </w:tblGrid>
      <w:tr w:rsidR="00BA045E" w:rsidRPr="00601210" w14:paraId="32A7440F" w14:textId="77777777" w:rsidTr="00BA045E">
        <w:trPr>
          <w:trHeight w:val="320"/>
        </w:trPr>
        <w:tc>
          <w:tcPr>
            <w:tcW w:w="1516" w:type="dxa"/>
            <w:tcBorders>
              <w:top w:val="nil"/>
              <w:left w:val="nil"/>
              <w:bottom w:val="nil"/>
              <w:right w:val="nil"/>
            </w:tcBorders>
            <w:shd w:val="clear" w:color="auto" w:fill="auto"/>
            <w:noWrap/>
            <w:vAlign w:val="bottom"/>
            <w:hideMark/>
          </w:tcPr>
          <w:p w14:paraId="79D76997" w14:textId="780EF0BD" w:rsidR="00BA045E" w:rsidRPr="00601210" w:rsidRDefault="00BA045E" w:rsidP="00BA045E">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36768" behindDoc="0" locked="0" layoutInCell="1" allowOverlap="1" wp14:anchorId="721498B8" wp14:editId="05CFFF36">
                  <wp:simplePos x="0" y="0"/>
                  <wp:positionH relativeFrom="column">
                    <wp:posOffset>101600</wp:posOffset>
                  </wp:positionH>
                  <wp:positionV relativeFrom="paragraph">
                    <wp:posOffset>38100</wp:posOffset>
                  </wp:positionV>
                  <wp:extent cx="2806700" cy="1778000"/>
                  <wp:effectExtent l="0" t="0" r="12700" b="0"/>
                  <wp:wrapNone/>
                  <wp:docPr id="29"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940864" behindDoc="0" locked="0" layoutInCell="1" allowOverlap="1" wp14:anchorId="1B33CFFE" wp14:editId="177E609C">
                  <wp:simplePos x="0" y="0"/>
                  <wp:positionH relativeFrom="column">
                    <wp:posOffset>2933700</wp:posOffset>
                  </wp:positionH>
                  <wp:positionV relativeFrom="paragraph">
                    <wp:posOffset>38100</wp:posOffset>
                  </wp:positionV>
                  <wp:extent cx="2819400" cy="1778000"/>
                  <wp:effectExtent l="0" t="0" r="0" b="0"/>
                  <wp:wrapNone/>
                  <wp:docPr id="28"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BA045E" w:rsidRPr="00601210" w14:paraId="4964EC71"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57FABE57" w14:textId="77777777" w:rsidR="00BA045E" w:rsidRPr="00601210" w:rsidRDefault="00BA045E" w:rsidP="00BA045E">
                  <w:pPr>
                    <w:rPr>
                      <w:rFonts w:ascii="Arial" w:eastAsia="Times New Roman" w:hAnsi="Arial" w:cs="Arial"/>
                      <w:color w:val="000000"/>
                    </w:rPr>
                  </w:pPr>
                </w:p>
              </w:tc>
            </w:tr>
          </w:tbl>
          <w:p w14:paraId="3FCF86EA" w14:textId="77777777" w:rsidR="00BA045E" w:rsidRPr="00601210" w:rsidRDefault="00BA045E" w:rsidP="00BA045E">
            <w:pPr>
              <w:rPr>
                <w:rFonts w:ascii="Arial" w:eastAsia="Times New Roman" w:hAnsi="Arial" w:cs="Arial"/>
                <w:color w:val="000000"/>
              </w:rPr>
            </w:pPr>
          </w:p>
        </w:tc>
        <w:tc>
          <w:tcPr>
            <w:tcW w:w="1300" w:type="dxa"/>
            <w:tcBorders>
              <w:top w:val="nil"/>
              <w:left w:val="nil"/>
              <w:bottom w:val="nil"/>
              <w:right w:val="nil"/>
            </w:tcBorders>
            <w:shd w:val="clear" w:color="auto" w:fill="auto"/>
            <w:noWrap/>
            <w:vAlign w:val="bottom"/>
            <w:hideMark/>
          </w:tcPr>
          <w:p w14:paraId="17778D0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06962F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605698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8AE3FC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FD27A8F"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8B486AF"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009FAD09"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8BDF45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A5428D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9AFA706" w14:textId="77777777" w:rsidR="00BA045E" w:rsidRPr="00601210" w:rsidRDefault="00BA045E" w:rsidP="00BA045E">
            <w:pPr>
              <w:rPr>
                <w:rFonts w:ascii="Arial" w:eastAsia="Times New Roman" w:hAnsi="Arial" w:cs="Arial"/>
                <w:sz w:val="20"/>
                <w:szCs w:val="20"/>
              </w:rPr>
            </w:pPr>
          </w:p>
        </w:tc>
      </w:tr>
      <w:tr w:rsidR="00BA045E" w:rsidRPr="00601210" w14:paraId="3126ABBB" w14:textId="77777777" w:rsidTr="00BA045E">
        <w:trPr>
          <w:trHeight w:val="320"/>
        </w:trPr>
        <w:tc>
          <w:tcPr>
            <w:tcW w:w="1516" w:type="dxa"/>
            <w:tcBorders>
              <w:top w:val="nil"/>
              <w:left w:val="nil"/>
              <w:bottom w:val="nil"/>
              <w:right w:val="nil"/>
            </w:tcBorders>
            <w:shd w:val="clear" w:color="auto" w:fill="auto"/>
            <w:noWrap/>
            <w:vAlign w:val="bottom"/>
            <w:hideMark/>
          </w:tcPr>
          <w:p w14:paraId="55EAB3B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7FE2DA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D2A514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B7C38E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79FCD49"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8933B6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35B3FCE"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5EAB83B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4E836E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B8F23B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D592D2C" w14:textId="77777777" w:rsidR="00BA045E" w:rsidRPr="00601210" w:rsidRDefault="00BA045E" w:rsidP="00BA045E">
            <w:pPr>
              <w:rPr>
                <w:rFonts w:ascii="Arial" w:eastAsia="Times New Roman" w:hAnsi="Arial" w:cs="Arial"/>
                <w:sz w:val="20"/>
                <w:szCs w:val="20"/>
              </w:rPr>
            </w:pPr>
          </w:p>
        </w:tc>
      </w:tr>
      <w:tr w:rsidR="00BA045E" w:rsidRPr="00601210" w14:paraId="1346C4B5" w14:textId="77777777" w:rsidTr="00BA045E">
        <w:trPr>
          <w:trHeight w:val="320"/>
        </w:trPr>
        <w:tc>
          <w:tcPr>
            <w:tcW w:w="1516" w:type="dxa"/>
            <w:tcBorders>
              <w:top w:val="nil"/>
              <w:left w:val="nil"/>
              <w:bottom w:val="nil"/>
              <w:right w:val="nil"/>
            </w:tcBorders>
            <w:shd w:val="clear" w:color="auto" w:fill="auto"/>
            <w:noWrap/>
            <w:vAlign w:val="bottom"/>
            <w:hideMark/>
          </w:tcPr>
          <w:p w14:paraId="3396E7FF"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F4EEAE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197059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9BDA7D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BDC382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A63C6C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0CC9AC6"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245A94D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20CE00F"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2FC852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C8C091F" w14:textId="77777777" w:rsidR="00BA045E" w:rsidRPr="00601210" w:rsidRDefault="00BA045E" w:rsidP="00BA045E">
            <w:pPr>
              <w:rPr>
                <w:rFonts w:ascii="Arial" w:eastAsia="Times New Roman" w:hAnsi="Arial" w:cs="Arial"/>
                <w:sz w:val="20"/>
                <w:szCs w:val="20"/>
              </w:rPr>
            </w:pPr>
          </w:p>
        </w:tc>
      </w:tr>
      <w:tr w:rsidR="00BA045E" w:rsidRPr="00601210" w14:paraId="69DABA2B" w14:textId="77777777" w:rsidTr="00BA045E">
        <w:trPr>
          <w:trHeight w:val="320"/>
        </w:trPr>
        <w:tc>
          <w:tcPr>
            <w:tcW w:w="1516" w:type="dxa"/>
            <w:tcBorders>
              <w:top w:val="nil"/>
              <w:left w:val="nil"/>
              <w:bottom w:val="nil"/>
              <w:right w:val="nil"/>
            </w:tcBorders>
            <w:shd w:val="clear" w:color="auto" w:fill="auto"/>
            <w:noWrap/>
            <w:vAlign w:val="bottom"/>
            <w:hideMark/>
          </w:tcPr>
          <w:p w14:paraId="1CF5011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E377EB5"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204DE2A"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FCBC73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7A5D67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021F65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1F43048"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3FED41B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BFE608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8C8B44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6B85D2A" w14:textId="77777777" w:rsidR="00BA045E" w:rsidRPr="00601210" w:rsidRDefault="00BA045E" w:rsidP="00BA045E">
            <w:pPr>
              <w:rPr>
                <w:rFonts w:ascii="Arial" w:eastAsia="Times New Roman" w:hAnsi="Arial" w:cs="Arial"/>
                <w:sz w:val="20"/>
                <w:szCs w:val="20"/>
              </w:rPr>
            </w:pPr>
          </w:p>
        </w:tc>
      </w:tr>
      <w:tr w:rsidR="00BA045E" w:rsidRPr="00601210" w14:paraId="17E5171A" w14:textId="77777777" w:rsidTr="00BA045E">
        <w:trPr>
          <w:trHeight w:val="320"/>
        </w:trPr>
        <w:tc>
          <w:tcPr>
            <w:tcW w:w="1516" w:type="dxa"/>
            <w:tcBorders>
              <w:top w:val="nil"/>
              <w:left w:val="nil"/>
              <w:bottom w:val="nil"/>
              <w:right w:val="nil"/>
            </w:tcBorders>
            <w:shd w:val="clear" w:color="auto" w:fill="auto"/>
            <w:noWrap/>
            <w:vAlign w:val="bottom"/>
            <w:hideMark/>
          </w:tcPr>
          <w:p w14:paraId="0725006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18C4D46"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E7D4D9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815BD65"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50FA02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37F2D6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0FD2487"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1A6F28A9"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577982A"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81542A6"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2AAA767" w14:textId="77777777" w:rsidR="00BA045E" w:rsidRPr="00601210" w:rsidRDefault="00BA045E" w:rsidP="00BA045E">
            <w:pPr>
              <w:rPr>
                <w:rFonts w:ascii="Arial" w:eastAsia="Times New Roman" w:hAnsi="Arial" w:cs="Arial"/>
                <w:sz w:val="20"/>
                <w:szCs w:val="20"/>
              </w:rPr>
            </w:pPr>
          </w:p>
        </w:tc>
      </w:tr>
      <w:tr w:rsidR="00BA045E" w:rsidRPr="00601210" w14:paraId="109666DF" w14:textId="77777777" w:rsidTr="00BA045E">
        <w:trPr>
          <w:trHeight w:val="320"/>
        </w:trPr>
        <w:tc>
          <w:tcPr>
            <w:tcW w:w="1516" w:type="dxa"/>
            <w:tcBorders>
              <w:top w:val="nil"/>
              <w:left w:val="nil"/>
              <w:bottom w:val="nil"/>
              <w:right w:val="nil"/>
            </w:tcBorders>
            <w:shd w:val="clear" w:color="auto" w:fill="auto"/>
            <w:noWrap/>
            <w:vAlign w:val="bottom"/>
            <w:hideMark/>
          </w:tcPr>
          <w:p w14:paraId="4AB3FD8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61165D9"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47D3F2E"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3ED793E"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850F57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4E5F46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4DDFE45"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5370514A"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6EB74E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1EF8BEA"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DD78858" w14:textId="77777777" w:rsidR="00BA045E" w:rsidRPr="00601210" w:rsidRDefault="00BA045E" w:rsidP="00BA045E">
            <w:pPr>
              <w:rPr>
                <w:rFonts w:ascii="Arial" w:eastAsia="Times New Roman" w:hAnsi="Arial" w:cs="Arial"/>
                <w:sz w:val="20"/>
                <w:szCs w:val="20"/>
              </w:rPr>
            </w:pPr>
          </w:p>
        </w:tc>
      </w:tr>
      <w:tr w:rsidR="00BA045E" w:rsidRPr="00601210" w14:paraId="6B9AFFBE" w14:textId="77777777" w:rsidTr="00BA045E">
        <w:trPr>
          <w:trHeight w:val="320"/>
        </w:trPr>
        <w:tc>
          <w:tcPr>
            <w:tcW w:w="1516" w:type="dxa"/>
            <w:tcBorders>
              <w:top w:val="nil"/>
              <w:left w:val="nil"/>
              <w:bottom w:val="nil"/>
              <w:right w:val="nil"/>
            </w:tcBorders>
            <w:shd w:val="clear" w:color="auto" w:fill="auto"/>
            <w:noWrap/>
            <w:vAlign w:val="bottom"/>
            <w:hideMark/>
          </w:tcPr>
          <w:p w14:paraId="74F536C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E42575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21E6F1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4998DC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1E0771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B44792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CE8ACED"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353EDF2F"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804D4E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C67AE86"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09F5560" w14:textId="77777777" w:rsidR="00BA045E" w:rsidRPr="00601210" w:rsidRDefault="00BA045E" w:rsidP="00BA045E">
            <w:pPr>
              <w:rPr>
                <w:rFonts w:ascii="Arial" w:eastAsia="Times New Roman" w:hAnsi="Arial" w:cs="Arial"/>
                <w:sz w:val="20"/>
                <w:szCs w:val="20"/>
              </w:rPr>
            </w:pPr>
          </w:p>
        </w:tc>
      </w:tr>
      <w:tr w:rsidR="00BA045E" w:rsidRPr="00601210" w14:paraId="724190DF" w14:textId="77777777" w:rsidTr="00BA045E">
        <w:trPr>
          <w:trHeight w:val="320"/>
        </w:trPr>
        <w:tc>
          <w:tcPr>
            <w:tcW w:w="1516" w:type="dxa"/>
            <w:tcBorders>
              <w:top w:val="nil"/>
              <w:left w:val="nil"/>
              <w:bottom w:val="nil"/>
              <w:right w:val="nil"/>
            </w:tcBorders>
            <w:shd w:val="clear" w:color="auto" w:fill="auto"/>
            <w:noWrap/>
            <w:vAlign w:val="bottom"/>
            <w:hideMark/>
          </w:tcPr>
          <w:p w14:paraId="3451FAE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812887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A0936D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E888249"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5FAF14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706101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EA36B0F"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5E4F2D9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E93C4C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5EFF8F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22F78FF" w14:textId="77777777" w:rsidR="00BA045E" w:rsidRPr="00601210" w:rsidRDefault="00BA045E" w:rsidP="00BA045E">
            <w:pPr>
              <w:rPr>
                <w:rFonts w:ascii="Arial" w:eastAsia="Times New Roman" w:hAnsi="Arial" w:cs="Arial"/>
                <w:sz w:val="20"/>
                <w:szCs w:val="20"/>
              </w:rPr>
            </w:pPr>
          </w:p>
        </w:tc>
      </w:tr>
      <w:tr w:rsidR="00BA045E" w:rsidRPr="00601210" w14:paraId="3F37779C" w14:textId="77777777" w:rsidTr="00BA045E">
        <w:trPr>
          <w:trHeight w:val="320"/>
        </w:trPr>
        <w:tc>
          <w:tcPr>
            <w:tcW w:w="1516" w:type="dxa"/>
            <w:tcBorders>
              <w:top w:val="nil"/>
              <w:left w:val="nil"/>
              <w:bottom w:val="nil"/>
              <w:right w:val="nil"/>
            </w:tcBorders>
            <w:shd w:val="clear" w:color="auto" w:fill="auto"/>
            <w:noWrap/>
            <w:vAlign w:val="bottom"/>
            <w:hideMark/>
          </w:tcPr>
          <w:p w14:paraId="172A4623" w14:textId="6E7510C6" w:rsidR="00BA045E" w:rsidRPr="00601210" w:rsidRDefault="00BA045E" w:rsidP="00BA045E">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37792" behindDoc="0" locked="0" layoutInCell="1" allowOverlap="1" wp14:anchorId="2DBF1492" wp14:editId="664CF7AB">
                  <wp:simplePos x="0" y="0"/>
                  <wp:positionH relativeFrom="column">
                    <wp:posOffset>101600</wp:posOffset>
                  </wp:positionH>
                  <wp:positionV relativeFrom="paragraph">
                    <wp:posOffset>25400</wp:posOffset>
                  </wp:positionV>
                  <wp:extent cx="2806700" cy="1778000"/>
                  <wp:effectExtent l="0" t="0" r="12700" b="0"/>
                  <wp:wrapNone/>
                  <wp:docPr id="27"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938816" behindDoc="0" locked="0" layoutInCell="1" allowOverlap="1" wp14:anchorId="168501F4" wp14:editId="31C64166">
                  <wp:simplePos x="0" y="0"/>
                  <wp:positionH relativeFrom="column">
                    <wp:posOffset>2933700</wp:posOffset>
                  </wp:positionH>
                  <wp:positionV relativeFrom="paragraph">
                    <wp:posOffset>25400</wp:posOffset>
                  </wp:positionV>
                  <wp:extent cx="2819400" cy="1778000"/>
                  <wp:effectExtent l="0" t="0" r="0" b="0"/>
                  <wp:wrapNone/>
                  <wp:docPr id="26" name="Chart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BA045E" w:rsidRPr="00601210" w14:paraId="39BD50F9"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4BD15BD8" w14:textId="77777777" w:rsidR="00BA045E" w:rsidRPr="00601210" w:rsidRDefault="00BA045E" w:rsidP="00BA045E">
                  <w:pPr>
                    <w:rPr>
                      <w:rFonts w:ascii="Arial" w:eastAsia="Times New Roman" w:hAnsi="Arial" w:cs="Arial"/>
                      <w:color w:val="000000"/>
                    </w:rPr>
                  </w:pPr>
                </w:p>
              </w:tc>
            </w:tr>
          </w:tbl>
          <w:p w14:paraId="2ED842B0" w14:textId="77777777" w:rsidR="00BA045E" w:rsidRPr="00601210" w:rsidRDefault="00BA045E" w:rsidP="00BA045E">
            <w:pPr>
              <w:rPr>
                <w:rFonts w:ascii="Arial" w:eastAsia="Times New Roman" w:hAnsi="Arial" w:cs="Arial"/>
                <w:color w:val="000000"/>
              </w:rPr>
            </w:pPr>
          </w:p>
        </w:tc>
        <w:tc>
          <w:tcPr>
            <w:tcW w:w="1300" w:type="dxa"/>
            <w:tcBorders>
              <w:top w:val="nil"/>
              <w:left w:val="nil"/>
              <w:bottom w:val="nil"/>
              <w:right w:val="nil"/>
            </w:tcBorders>
            <w:shd w:val="clear" w:color="auto" w:fill="auto"/>
            <w:noWrap/>
            <w:vAlign w:val="bottom"/>
            <w:hideMark/>
          </w:tcPr>
          <w:p w14:paraId="398338C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A26C24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BF8D5C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42EB41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EBF02E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0DE8AF8"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1486110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648179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6BD610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A4048D8" w14:textId="77777777" w:rsidR="00BA045E" w:rsidRPr="00601210" w:rsidRDefault="00BA045E" w:rsidP="00BA045E">
            <w:pPr>
              <w:rPr>
                <w:rFonts w:ascii="Arial" w:eastAsia="Times New Roman" w:hAnsi="Arial" w:cs="Arial"/>
                <w:sz w:val="20"/>
                <w:szCs w:val="20"/>
              </w:rPr>
            </w:pPr>
          </w:p>
        </w:tc>
      </w:tr>
      <w:tr w:rsidR="00BA045E" w:rsidRPr="00601210" w14:paraId="214C5B92" w14:textId="77777777" w:rsidTr="00BA045E">
        <w:trPr>
          <w:trHeight w:val="320"/>
        </w:trPr>
        <w:tc>
          <w:tcPr>
            <w:tcW w:w="1516" w:type="dxa"/>
            <w:tcBorders>
              <w:top w:val="nil"/>
              <w:left w:val="nil"/>
              <w:bottom w:val="nil"/>
              <w:right w:val="nil"/>
            </w:tcBorders>
            <w:shd w:val="clear" w:color="auto" w:fill="auto"/>
            <w:noWrap/>
            <w:vAlign w:val="bottom"/>
            <w:hideMark/>
          </w:tcPr>
          <w:p w14:paraId="4DF48026"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7E521E6"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C52443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B0F5BF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7476A3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9C1CFB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B4B5BC0"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150BC9A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04359D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2DA6EF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0DFB5C1" w14:textId="77777777" w:rsidR="00BA045E" w:rsidRPr="00601210" w:rsidRDefault="00BA045E" w:rsidP="00BA045E">
            <w:pPr>
              <w:rPr>
                <w:rFonts w:ascii="Arial" w:eastAsia="Times New Roman" w:hAnsi="Arial" w:cs="Arial"/>
                <w:sz w:val="20"/>
                <w:szCs w:val="20"/>
              </w:rPr>
            </w:pPr>
          </w:p>
        </w:tc>
      </w:tr>
      <w:tr w:rsidR="00BA045E" w:rsidRPr="00601210" w14:paraId="4CAFD6BE" w14:textId="77777777" w:rsidTr="00BA045E">
        <w:trPr>
          <w:trHeight w:val="320"/>
        </w:trPr>
        <w:tc>
          <w:tcPr>
            <w:tcW w:w="1516" w:type="dxa"/>
            <w:tcBorders>
              <w:top w:val="nil"/>
              <w:left w:val="nil"/>
              <w:bottom w:val="nil"/>
              <w:right w:val="nil"/>
            </w:tcBorders>
            <w:shd w:val="clear" w:color="auto" w:fill="auto"/>
            <w:noWrap/>
            <w:vAlign w:val="bottom"/>
            <w:hideMark/>
          </w:tcPr>
          <w:p w14:paraId="0961BB3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557334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D56551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40C0B7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D20D93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03A6FC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CDFA3E7"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4A9F90A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67C8E2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365B526"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FE343E0" w14:textId="77777777" w:rsidR="00BA045E" w:rsidRPr="00601210" w:rsidRDefault="00BA045E" w:rsidP="00BA045E">
            <w:pPr>
              <w:rPr>
                <w:rFonts w:ascii="Arial" w:eastAsia="Times New Roman" w:hAnsi="Arial" w:cs="Arial"/>
                <w:sz w:val="20"/>
                <w:szCs w:val="20"/>
              </w:rPr>
            </w:pPr>
          </w:p>
        </w:tc>
      </w:tr>
      <w:tr w:rsidR="00BA045E" w:rsidRPr="00601210" w14:paraId="605FFF3E" w14:textId="77777777" w:rsidTr="00BA045E">
        <w:trPr>
          <w:trHeight w:val="320"/>
        </w:trPr>
        <w:tc>
          <w:tcPr>
            <w:tcW w:w="1516" w:type="dxa"/>
            <w:tcBorders>
              <w:top w:val="nil"/>
              <w:left w:val="nil"/>
              <w:bottom w:val="nil"/>
              <w:right w:val="nil"/>
            </w:tcBorders>
            <w:shd w:val="clear" w:color="auto" w:fill="auto"/>
            <w:noWrap/>
            <w:vAlign w:val="bottom"/>
            <w:hideMark/>
          </w:tcPr>
          <w:p w14:paraId="10CE264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F9FDAF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2A0402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8C8D1E9"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B2999A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5F89CD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DA5EA01"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010EF28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57B919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08D388E"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4BF77B4" w14:textId="77777777" w:rsidR="00BA045E" w:rsidRPr="00601210" w:rsidRDefault="00BA045E" w:rsidP="00BA045E">
            <w:pPr>
              <w:rPr>
                <w:rFonts w:ascii="Arial" w:eastAsia="Times New Roman" w:hAnsi="Arial" w:cs="Arial"/>
                <w:sz w:val="20"/>
                <w:szCs w:val="20"/>
              </w:rPr>
            </w:pPr>
          </w:p>
        </w:tc>
      </w:tr>
      <w:tr w:rsidR="00BA045E" w:rsidRPr="00601210" w14:paraId="69E72059" w14:textId="77777777" w:rsidTr="00BA045E">
        <w:trPr>
          <w:trHeight w:val="320"/>
        </w:trPr>
        <w:tc>
          <w:tcPr>
            <w:tcW w:w="1516" w:type="dxa"/>
            <w:tcBorders>
              <w:top w:val="nil"/>
              <w:left w:val="nil"/>
              <w:bottom w:val="nil"/>
              <w:right w:val="nil"/>
            </w:tcBorders>
            <w:shd w:val="clear" w:color="auto" w:fill="auto"/>
            <w:noWrap/>
            <w:vAlign w:val="bottom"/>
            <w:hideMark/>
          </w:tcPr>
          <w:p w14:paraId="5DCFD8F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9C38E1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E2DF23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3B1681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7F2305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1353D1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27674A0"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2564F7F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D89906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17598D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7740B6C" w14:textId="77777777" w:rsidR="00BA045E" w:rsidRPr="00601210" w:rsidRDefault="00BA045E" w:rsidP="00BA045E">
            <w:pPr>
              <w:rPr>
                <w:rFonts w:ascii="Arial" w:eastAsia="Times New Roman" w:hAnsi="Arial" w:cs="Arial"/>
                <w:sz w:val="20"/>
                <w:szCs w:val="20"/>
              </w:rPr>
            </w:pPr>
          </w:p>
        </w:tc>
      </w:tr>
      <w:tr w:rsidR="00BA045E" w:rsidRPr="00601210" w14:paraId="1FB60C76" w14:textId="77777777" w:rsidTr="00BA045E">
        <w:trPr>
          <w:trHeight w:val="320"/>
        </w:trPr>
        <w:tc>
          <w:tcPr>
            <w:tcW w:w="1516" w:type="dxa"/>
            <w:tcBorders>
              <w:top w:val="nil"/>
              <w:left w:val="nil"/>
              <w:bottom w:val="nil"/>
              <w:right w:val="nil"/>
            </w:tcBorders>
            <w:shd w:val="clear" w:color="auto" w:fill="auto"/>
            <w:noWrap/>
            <w:vAlign w:val="bottom"/>
            <w:hideMark/>
          </w:tcPr>
          <w:p w14:paraId="62D0E8A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37AEF5F"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E3DBDA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1A21EC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3831049"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6147425"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9B88F0C"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6854B6DE"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4F857F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654499F"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A9921E4" w14:textId="77777777" w:rsidR="00BA045E" w:rsidRPr="00601210" w:rsidRDefault="00BA045E" w:rsidP="00BA045E">
            <w:pPr>
              <w:rPr>
                <w:rFonts w:ascii="Arial" w:eastAsia="Times New Roman" w:hAnsi="Arial" w:cs="Arial"/>
                <w:sz w:val="20"/>
                <w:szCs w:val="20"/>
              </w:rPr>
            </w:pPr>
          </w:p>
        </w:tc>
      </w:tr>
      <w:tr w:rsidR="00BA045E" w:rsidRPr="00601210" w14:paraId="599CBBA6" w14:textId="77777777" w:rsidTr="00BA045E">
        <w:trPr>
          <w:trHeight w:val="320"/>
        </w:trPr>
        <w:tc>
          <w:tcPr>
            <w:tcW w:w="1516" w:type="dxa"/>
            <w:tcBorders>
              <w:top w:val="nil"/>
              <w:left w:val="nil"/>
              <w:bottom w:val="nil"/>
              <w:right w:val="nil"/>
            </w:tcBorders>
            <w:shd w:val="clear" w:color="auto" w:fill="auto"/>
            <w:noWrap/>
            <w:vAlign w:val="bottom"/>
            <w:hideMark/>
          </w:tcPr>
          <w:p w14:paraId="2608BC2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827AB6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4E6F92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BF09D7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8D4B6D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377383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FB35A5D"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6E9E5BDA"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C36B1A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9495C0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E5B8F7E" w14:textId="77777777" w:rsidR="00BA045E" w:rsidRPr="00601210" w:rsidRDefault="00BA045E" w:rsidP="00BA045E">
            <w:pPr>
              <w:rPr>
                <w:rFonts w:ascii="Arial" w:eastAsia="Times New Roman" w:hAnsi="Arial" w:cs="Arial"/>
                <w:sz w:val="20"/>
                <w:szCs w:val="20"/>
              </w:rPr>
            </w:pPr>
          </w:p>
        </w:tc>
      </w:tr>
      <w:tr w:rsidR="00BA045E" w:rsidRPr="00601210" w14:paraId="292E99F2" w14:textId="77777777" w:rsidTr="00BA045E">
        <w:trPr>
          <w:trHeight w:val="320"/>
        </w:trPr>
        <w:tc>
          <w:tcPr>
            <w:tcW w:w="1516" w:type="dxa"/>
            <w:tcBorders>
              <w:top w:val="nil"/>
              <w:left w:val="nil"/>
              <w:bottom w:val="nil"/>
              <w:right w:val="nil"/>
            </w:tcBorders>
            <w:shd w:val="clear" w:color="auto" w:fill="auto"/>
            <w:noWrap/>
            <w:vAlign w:val="bottom"/>
            <w:hideMark/>
          </w:tcPr>
          <w:p w14:paraId="6CD7B83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AC2881F"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3ECD00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EF549F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322CBF7"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8F790A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C755347" w14:textId="77777777" w:rsidR="00BA045E" w:rsidRPr="00601210" w:rsidRDefault="00BA045E" w:rsidP="00BA045E">
            <w:pPr>
              <w:rPr>
                <w:rFonts w:ascii="Arial" w:eastAsia="Times New Roman" w:hAnsi="Arial" w:cs="Arial"/>
                <w:sz w:val="20"/>
                <w:szCs w:val="20"/>
              </w:rPr>
            </w:pPr>
          </w:p>
        </w:tc>
        <w:tc>
          <w:tcPr>
            <w:tcW w:w="5200" w:type="dxa"/>
            <w:tcBorders>
              <w:top w:val="nil"/>
              <w:left w:val="nil"/>
              <w:bottom w:val="nil"/>
              <w:right w:val="nil"/>
            </w:tcBorders>
            <w:shd w:val="clear" w:color="auto" w:fill="auto"/>
            <w:noWrap/>
            <w:vAlign w:val="bottom"/>
            <w:hideMark/>
          </w:tcPr>
          <w:p w14:paraId="0C0880E5"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D458A36"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FD41C39"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74B920B" w14:textId="77777777" w:rsidR="00BA045E" w:rsidRPr="00601210" w:rsidRDefault="00BA045E" w:rsidP="00BA045E">
            <w:pPr>
              <w:rPr>
                <w:rFonts w:ascii="Arial" w:eastAsia="Times New Roman" w:hAnsi="Arial" w:cs="Arial"/>
                <w:sz w:val="20"/>
                <w:szCs w:val="20"/>
              </w:rPr>
            </w:pPr>
          </w:p>
        </w:tc>
      </w:tr>
      <w:tr w:rsidR="00BA045E" w:rsidRPr="00601210" w14:paraId="50AB7926" w14:textId="77777777" w:rsidTr="00BA045E">
        <w:trPr>
          <w:trHeight w:val="320"/>
        </w:trPr>
        <w:tc>
          <w:tcPr>
            <w:tcW w:w="1516" w:type="dxa"/>
            <w:tcBorders>
              <w:top w:val="nil"/>
              <w:left w:val="nil"/>
              <w:bottom w:val="nil"/>
              <w:right w:val="nil"/>
            </w:tcBorders>
            <w:shd w:val="clear" w:color="auto" w:fill="auto"/>
            <w:noWrap/>
            <w:vAlign w:val="bottom"/>
            <w:hideMark/>
          </w:tcPr>
          <w:p w14:paraId="6A20E8A1" w14:textId="2A3BB5E4" w:rsidR="00BA045E" w:rsidRPr="00601210" w:rsidRDefault="00BA045E" w:rsidP="00BA045E">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41888" behindDoc="0" locked="0" layoutInCell="1" allowOverlap="1" wp14:anchorId="07A8AA1D" wp14:editId="1DC7BD93">
                  <wp:simplePos x="0" y="0"/>
                  <wp:positionH relativeFrom="column">
                    <wp:posOffset>101600</wp:posOffset>
                  </wp:positionH>
                  <wp:positionV relativeFrom="paragraph">
                    <wp:posOffset>0</wp:posOffset>
                  </wp:positionV>
                  <wp:extent cx="2806700" cy="1778000"/>
                  <wp:effectExtent l="0" t="0" r="12700" b="0"/>
                  <wp:wrapNone/>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942912" behindDoc="0" locked="0" layoutInCell="1" allowOverlap="1" wp14:anchorId="6C92BE0C" wp14:editId="12C069E0">
                  <wp:simplePos x="0" y="0"/>
                  <wp:positionH relativeFrom="column">
                    <wp:posOffset>2933700</wp:posOffset>
                  </wp:positionH>
                  <wp:positionV relativeFrom="paragraph">
                    <wp:posOffset>0</wp:posOffset>
                  </wp:positionV>
                  <wp:extent cx="2819400" cy="1778000"/>
                  <wp:effectExtent l="0" t="0" r="0" b="0"/>
                  <wp:wrapNone/>
                  <wp:docPr id="13"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BA045E" w:rsidRPr="00601210" w14:paraId="30880B3A"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0B89622D" w14:textId="77777777" w:rsidR="00BA045E" w:rsidRPr="00601210" w:rsidRDefault="00BA045E" w:rsidP="00BA045E">
                  <w:pPr>
                    <w:rPr>
                      <w:rFonts w:ascii="Arial" w:eastAsia="Times New Roman" w:hAnsi="Arial" w:cs="Arial"/>
                      <w:color w:val="000000"/>
                    </w:rPr>
                  </w:pPr>
                </w:p>
              </w:tc>
            </w:tr>
          </w:tbl>
          <w:p w14:paraId="6E23705B" w14:textId="77777777" w:rsidR="00BA045E" w:rsidRPr="00601210" w:rsidRDefault="00BA045E" w:rsidP="00BA045E">
            <w:pPr>
              <w:rPr>
                <w:rFonts w:ascii="Arial" w:eastAsia="Times New Roman" w:hAnsi="Arial" w:cs="Arial"/>
                <w:color w:val="000000"/>
              </w:rPr>
            </w:pPr>
          </w:p>
        </w:tc>
        <w:tc>
          <w:tcPr>
            <w:tcW w:w="1300" w:type="dxa"/>
            <w:tcBorders>
              <w:top w:val="nil"/>
              <w:left w:val="nil"/>
              <w:bottom w:val="nil"/>
              <w:right w:val="nil"/>
            </w:tcBorders>
            <w:shd w:val="clear" w:color="auto" w:fill="auto"/>
            <w:noWrap/>
            <w:vAlign w:val="bottom"/>
            <w:hideMark/>
          </w:tcPr>
          <w:p w14:paraId="609A4D6A"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A98CD2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303FFE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B7C2DF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5FCEEE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36592A5" w14:textId="77777777" w:rsidR="00BA045E" w:rsidRPr="00601210" w:rsidRDefault="00BA045E" w:rsidP="00BA045E">
            <w:pPr>
              <w:rPr>
                <w:rFonts w:ascii="Arial" w:eastAsia="Times New Roman" w:hAnsi="Arial" w:cs="Arial"/>
                <w:sz w:val="20"/>
                <w:szCs w:val="20"/>
              </w:rPr>
            </w:pPr>
          </w:p>
        </w:tc>
        <w:tc>
          <w:tcPr>
            <w:tcW w:w="9100" w:type="dxa"/>
            <w:gridSpan w:val="4"/>
            <w:vMerge w:val="restart"/>
            <w:tcBorders>
              <w:top w:val="nil"/>
              <w:left w:val="nil"/>
              <w:bottom w:val="nil"/>
              <w:right w:val="nil"/>
            </w:tcBorders>
            <w:shd w:val="clear" w:color="auto" w:fill="auto"/>
            <w:noWrap/>
            <w:vAlign w:val="bottom"/>
            <w:hideMark/>
          </w:tcPr>
          <w:p w14:paraId="5AB79A68" w14:textId="71889861" w:rsidR="00BA045E" w:rsidRPr="00601210" w:rsidRDefault="00BA045E" w:rsidP="00BA045E">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39840" behindDoc="0" locked="0" layoutInCell="1" allowOverlap="1" wp14:anchorId="5491D64F" wp14:editId="7AAA7610">
                  <wp:simplePos x="0" y="0"/>
                  <wp:positionH relativeFrom="column">
                    <wp:posOffset>-103505</wp:posOffset>
                  </wp:positionH>
                  <wp:positionV relativeFrom="paragraph">
                    <wp:posOffset>-23495</wp:posOffset>
                  </wp:positionV>
                  <wp:extent cx="2806700" cy="1778000"/>
                  <wp:effectExtent l="0" t="0" r="12700" b="0"/>
                  <wp:wrapNone/>
                  <wp:docPr id="12"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14:sizeRelH relativeFrom="page">
                    <wp14:pctWidth>0</wp14:pctWidth>
                  </wp14:sizeRelH>
                  <wp14:sizeRelV relativeFrom="page">
                    <wp14:pctHeight>0</wp14:pctHeight>
                  </wp14:sizeRelV>
                </wp:anchor>
              </w:drawing>
            </w:r>
          </w:p>
        </w:tc>
      </w:tr>
      <w:tr w:rsidR="00BA045E" w:rsidRPr="00601210" w14:paraId="0DB79E7C" w14:textId="77777777" w:rsidTr="00BA045E">
        <w:trPr>
          <w:trHeight w:val="320"/>
        </w:trPr>
        <w:tc>
          <w:tcPr>
            <w:tcW w:w="1516" w:type="dxa"/>
            <w:tcBorders>
              <w:top w:val="nil"/>
              <w:left w:val="nil"/>
              <w:bottom w:val="nil"/>
              <w:right w:val="nil"/>
            </w:tcBorders>
            <w:shd w:val="clear" w:color="auto" w:fill="auto"/>
            <w:noWrap/>
            <w:vAlign w:val="bottom"/>
            <w:hideMark/>
          </w:tcPr>
          <w:p w14:paraId="5D5379D3" w14:textId="77777777" w:rsidR="00BA045E" w:rsidRPr="00601210" w:rsidRDefault="00BA045E" w:rsidP="00BA045E">
            <w:pPr>
              <w:rPr>
                <w:rFonts w:ascii="Arial" w:eastAsia="Times New Roman" w:hAnsi="Arial" w:cs="Arial"/>
                <w:color w:val="000000"/>
              </w:rPr>
            </w:pPr>
          </w:p>
        </w:tc>
        <w:tc>
          <w:tcPr>
            <w:tcW w:w="1300" w:type="dxa"/>
            <w:tcBorders>
              <w:top w:val="nil"/>
              <w:left w:val="nil"/>
              <w:bottom w:val="nil"/>
              <w:right w:val="nil"/>
            </w:tcBorders>
            <w:shd w:val="clear" w:color="auto" w:fill="auto"/>
            <w:noWrap/>
            <w:vAlign w:val="bottom"/>
            <w:hideMark/>
          </w:tcPr>
          <w:p w14:paraId="6675776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371BB6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D2E245E"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E3629D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EEF7146"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2D95A61" w14:textId="77777777" w:rsidR="00BA045E" w:rsidRPr="00601210" w:rsidRDefault="00BA045E" w:rsidP="00BA045E">
            <w:pPr>
              <w:rPr>
                <w:rFonts w:ascii="Arial" w:eastAsia="Times New Roman" w:hAnsi="Arial" w:cs="Arial"/>
                <w:sz w:val="20"/>
                <w:szCs w:val="20"/>
              </w:rPr>
            </w:pPr>
          </w:p>
        </w:tc>
        <w:tc>
          <w:tcPr>
            <w:tcW w:w="9100" w:type="dxa"/>
            <w:gridSpan w:val="4"/>
            <w:vMerge/>
            <w:tcBorders>
              <w:top w:val="nil"/>
              <w:left w:val="nil"/>
              <w:bottom w:val="nil"/>
              <w:right w:val="nil"/>
            </w:tcBorders>
            <w:vAlign w:val="center"/>
            <w:hideMark/>
          </w:tcPr>
          <w:p w14:paraId="576D0DCF" w14:textId="77777777" w:rsidR="00BA045E" w:rsidRPr="00601210" w:rsidRDefault="00BA045E" w:rsidP="00BA045E">
            <w:pPr>
              <w:rPr>
                <w:rFonts w:ascii="Arial" w:eastAsia="Times New Roman" w:hAnsi="Arial" w:cs="Arial"/>
                <w:color w:val="000000"/>
              </w:rPr>
            </w:pPr>
          </w:p>
        </w:tc>
      </w:tr>
      <w:tr w:rsidR="00BA045E" w:rsidRPr="00601210" w14:paraId="3F71E9AF" w14:textId="77777777" w:rsidTr="00BA045E">
        <w:trPr>
          <w:trHeight w:val="320"/>
        </w:trPr>
        <w:tc>
          <w:tcPr>
            <w:tcW w:w="1516" w:type="dxa"/>
            <w:tcBorders>
              <w:top w:val="nil"/>
              <w:left w:val="nil"/>
              <w:bottom w:val="nil"/>
              <w:right w:val="nil"/>
            </w:tcBorders>
            <w:shd w:val="clear" w:color="auto" w:fill="auto"/>
            <w:noWrap/>
            <w:vAlign w:val="bottom"/>
            <w:hideMark/>
          </w:tcPr>
          <w:p w14:paraId="5847BE2E"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357E15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D6BF53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1ABCE98"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721884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C766E5F"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6753D80" w14:textId="77777777" w:rsidR="00BA045E" w:rsidRPr="00601210" w:rsidRDefault="00BA045E" w:rsidP="00BA045E">
            <w:pPr>
              <w:rPr>
                <w:rFonts w:ascii="Arial" w:eastAsia="Times New Roman" w:hAnsi="Arial" w:cs="Arial"/>
                <w:sz w:val="20"/>
                <w:szCs w:val="20"/>
              </w:rPr>
            </w:pPr>
          </w:p>
        </w:tc>
        <w:tc>
          <w:tcPr>
            <w:tcW w:w="9100" w:type="dxa"/>
            <w:gridSpan w:val="4"/>
            <w:vMerge/>
            <w:tcBorders>
              <w:top w:val="nil"/>
              <w:left w:val="nil"/>
              <w:bottom w:val="nil"/>
              <w:right w:val="nil"/>
            </w:tcBorders>
            <w:vAlign w:val="center"/>
            <w:hideMark/>
          </w:tcPr>
          <w:p w14:paraId="3AC5559B" w14:textId="77777777" w:rsidR="00BA045E" w:rsidRPr="00601210" w:rsidRDefault="00BA045E" w:rsidP="00BA045E">
            <w:pPr>
              <w:rPr>
                <w:rFonts w:ascii="Arial" w:eastAsia="Times New Roman" w:hAnsi="Arial" w:cs="Arial"/>
                <w:color w:val="000000"/>
              </w:rPr>
            </w:pPr>
          </w:p>
        </w:tc>
      </w:tr>
      <w:tr w:rsidR="00BA045E" w:rsidRPr="00601210" w14:paraId="4C58123B" w14:textId="77777777" w:rsidTr="00BA045E">
        <w:trPr>
          <w:trHeight w:val="320"/>
        </w:trPr>
        <w:tc>
          <w:tcPr>
            <w:tcW w:w="1516" w:type="dxa"/>
            <w:tcBorders>
              <w:top w:val="nil"/>
              <w:left w:val="nil"/>
              <w:bottom w:val="nil"/>
              <w:right w:val="nil"/>
            </w:tcBorders>
            <w:shd w:val="clear" w:color="auto" w:fill="auto"/>
            <w:noWrap/>
            <w:vAlign w:val="bottom"/>
            <w:hideMark/>
          </w:tcPr>
          <w:p w14:paraId="101EB844"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58FCC7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78A2C651"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79F0545"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A99D4A6"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A7FC11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21E7E11" w14:textId="77777777" w:rsidR="00BA045E" w:rsidRPr="00601210" w:rsidRDefault="00BA045E" w:rsidP="00BA045E">
            <w:pPr>
              <w:rPr>
                <w:rFonts w:ascii="Arial" w:eastAsia="Times New Roman" w:hAnsi="Arial" w:cs="Arial"/>
                <w:sz w:val="20"/>
                <w:szCs w:val="20"/>
              </w:rPr>
            </w:pPr>
          </w:p>
        </w:tc>
        <w:tc>
          <w:tcPr>
            <w:tcW w:w="9100" w:type="dxa"/>
            <w:gridSpan w:val="4"/>
            <w:vMerge/>
            <w:tcBorders>
              <w:top w:val="nil"/>
              <w:left w:val="nil"/>
              <w:bottom w:val="nil"/>
              <w:right w:val="nil"/>
            </w:tcBorders>
            <w:vAlign w:val="center"/>
            <w:hideMark/>
          </w:tcPr>
          <w:p w14:paraId="46D74AA9" w14:textId="77777777" w:rsidR="00BA045E" w:rsidRPr="00601210" w:rsidRDefault="00BA045E" w:rsidP="00BA045E">
            <w:pPr>
              <w:rPr>
                <w:rFonts w:ascii="Arial" w:eastAsia="Times New Roman" w:hAnsi="Arial" w:cs="Arial"/>
                <w:color w:val="000000"/>
              </w:rPr>
            </w:pPr>
          </w:p>
        </w:tc>
      </w:tr>
      <w:tr w:rsidR="00BA045E" w:rsidRPr="00601210" w14:paraId="3D99863D" w14:textId="77777777" w:rsidTr="00BA045E">
        <w:trPr>
          <w:trHeight w:val="320"/>
        </w:trPr>
        <w:tc>
          <w:tcPr>
            <w:tcW w:w="1516" w:type="dxa"/>
            <w:tcBorders>
              <w:top w:val="nil"/>
              <w:left w:val="nil"/>
              <w:bottom w:val="nil"/>
              <w:right w:val="nil"/>
            </w:tcBorders>
            <w:shd w:val="clear" w:color="auto" w:fill="auto"/>
            <w:noWrap/>
            <w:vAlign w:val="bottom"/>
            <w:hideMark/>
          </w:tcPr>
          <w:p w14:paraId="69C03D4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EFC5A9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22CEFE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0FB8972"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1CD493D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237624A"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1C26E8D" w14:textId="77777777" w:rsidR="00BA045E" w:rsidRPr="00601210" w:rsidRDefault="00BA045E" w:rsidP="00BA045E">
            <w:pPr>
              <w:rPr>
                <w:rFonts w:ascii="Arial" w:eastAsia="Times New Roman" w:hAnsi="Arial" w:cs="Arial"/>
                <w:sz w:val="20"/>
                <w:szCs w:val="20"/>
              </w:rPr>
            </w:pPr>
          </w:p>
        </w:tc>
        <w:tc>
          <w:tcPr>
            <w:tcW w:w="9100" w:type="dxa"/>
            <w:gridSpan w:val="4"/>
            <w:vMerge/>
            <w:tcBorders>
              <w:top w:val="nil"/>
              <w:left w:val="nil"/>
              <w:bottom w:val="nil"/>
              <w:right w:val="nil"/>
            </w:tcBorders>
            <w:vAlign w:val="center"/>
            <w:hideMark/>
          </w:tcPr>
          <w:p w14:paraId="5B17DD81" w14:textId="77777777" w:rsidR="00BA045E" w:rsidRPr="00601210" w:rsidRDefault="00BA045E" w:rsidP="00BA045E">
            <w:pPr>
              <w:rPr>
                <w:rFonts w:ascii="Arial" w:eastAsia="Times New Roman" w:hAnsi="Arial" w:cs="Arial"/>
                <w:color w:val="000000"/>
              </w:rPr>
            </w:pPr>
          </w:p>
        </w:tc>
      </w:tr>
      <w:tr w:rsidR="00BA045E" w:rsidRPr="00601210" w14:paraId="0D6D9BCD" w14:textId="77777777" w:rsidTr="00BA045E">
        <w:trPr>
          <w:trHeight w:val="320"/>
        </w:trPr>
        <w:tc>
          <w:tcPr>
            <w:tcW w:w="1516" w:type="dxa"/>
            <w:tcBorders>
              <w:top w:val="nil"/>
              <w:left w:val="nil"/>
              <w:bottom w:val="nil"/>
              <w:right w:val="nil"/>
            </w:tcBorders>
            <w:shd w:val="clear" w:color="auto" w:fill="auto"/>
            <w:noWrap/>
            <w:vAlign w:val="bottom"/>
            <w:hideMark/>
          </w:tcPr>
          <w:p w14:paraId="45BFACF9"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55BABF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8E1F975"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602BAA3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62EAA80"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474F96CA"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3589641" w14:textId="77777777" w:rsidR="00BA045E" w:rsidRPr="00601210" w:rsidRDefault="00BA045E" w:rsidP="00BA045E">
            <w:pPr>
              <w:rPr>
                <w:rFonts w:ascii="Arial" w:eastAsia="Times New Roman" w:hAnsi="Arial" w:cs="Arial"/>
                <w:sz w:val="20"/>
                <w:szCs w:val="20"/>
              </w:rPr>
            </w:pPr>
          </w:p>
        </w:tc>
        <w:tc>
          <w:tcPr>
            <w:tcW w:w="9100" w:type="dxa"/>
            <w:gridSpan w:val="4"/>
            <w:vMerge/>
            <w:tcBorders>
              <w:top w:val="nil"/>
              <w:left w:val="nil"/>
              <w:bottom w:val="nil"/>
              <w:right w:val="nil"/>
            </w:tcBorders>
            <w:vAlign w:val="center"/>
            <w:hideMark/>
          </w:tcPr>
          <w:p w14:paraId="08891169" w14:textId="77777777" w:rsidR="00BA045E" w:rsidRPr="00601210" w:rsidRDefault="00BA045E" w:rsidP="00BA045E">
            <w:pPr>
              <w:rPr>
                <w:rFonts w:ascii="Arial" w:eastAsia="Times New Roman" w:hAnsi="Arial" w:cs="Arial"/>
                <w:color w:val="000000"/>
              </w:rPr>
            </w:pPr>
          </w:p>
        </w:tc>
      </w:tr>
      <w:tr w:rsidR="00BA045E" w:rsidRPr="00601210" w14:paraId="61FD394B" w14:textId="77777777" w:rsidTr="00BA045E">
        <w:trPr>
          <w:trHeight w:val="320"/>
        </w:trPr>
        <w:tc>
          <w:tcPr>
            <w:tcW w:w="1516" w:type="dxa"/>
            <w:tcBorders>
              <w:top w:val="nil"/>
              <w:left w:val="nil"/>
              <w:bottom w:val="nil"/>
              <w:right w:val="nil"/>
            </w:tcBorders>
            <w:shd w:val="clear" w:color="auto" w:fill="auto"/>
            <w:noWrap/>
            <w:vAlign w:val="bottom"/>
            <w:hideMark/>
          </w:tcPr>
          <w:p w14:paraId="40FEB2DB"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6205BEC"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2273107A"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334BE47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0187D83D"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37F4213" w14:textId="77777777" w:rsidR="00BA045E" w:rsidRPr="00601210" w:rsidRDefault="00BA045E" w:rsidP="00BA045E">
            <w:pPr>
              <w:rPr>
                <w:rFonts w:ascii="Arial" w:eastAsia="Times New Roman" w:hAnsi="Arial" w:cs="Arial"/>
                <w:sz w:val="20"/>
                <w:szCs w:val="20"/>
              </w:rPr>
            </w:pPr>
          </w:p>
        </w:tc>
        <w:tc>
          <w:tcPr>
            <w:tcW w:w="1300" w:type="dxa"/>
            <w:tcBorders>
              <w:top w:val="nil"/>
              <w:left w:val="nil"/>
              <w:bottom w:val="nil"/>
              <w:right w:val="nil"/>
            </w:tcBorders>
            <w:shd w:val="clear" w:color="auto" w:fill="auto"/>
            <w:noWrap/>
            <w:vAlign w:val="bottom"/>
            <w:hideMark/>
          </w:tcPr>
          <w:p w14:paraId="5416A94C" w14:textId="77777777" w:rsidR="00BA045E" w:rsidRPr="00601210" w:rsidRDefault="00BA045E" w:rsidP="00BA045E">
            <w:pPr>
              <w:rPr>
                <w:rFonts w:ascii="Arial" w:eastAsia="Times New Roman" w:hAnsi="Arial" w:cs="Arial"/>
                <w:sz w:val="20"/>
                <w:szCs w:val="20"/>
              </w:rPr>
            </w:pPr>
          </w:p>
        </w:tc>
        <w:tc>
          <w:tcPr>
            <w:tcW w:w="9100" w:type="dxa"/>
            <w:gridSpan w:val="4"/>
            <w:vMerge/>
            <w:tcBorders>
              <w:top w:val="nil"/>
              <w:left w:val="nil"/>
              <w:bottom w:val="nil"/>
              <w:right w:val="nil"/>
            </w:tcBorders>
            <w:vAlign w:val="center"/>
            <w:hideMark/>
          </w:tcPr>
          <w:p w14:paraId="0469981D" w14:textId="77777777" w:rsidR="00BA045E" w:rsidRPr="00601210" w:rsidRDefault="00BA045E" w:rsidP="00BA045E">
            <w:pPr>
              <w:rPr>
                <w:rFonts w:ascii="Arial" w:eastAsia="Times New Roman" w:hAnsi="Arial" w:cs="Arial"/>
                <w:color w:val="000000"/>
              </w:rPr>
            </w:pPr>
          </w:p>
        </w:tc>
      </w:tr>
    </w:tbl>
    <w:p w14:paraId="4595F3B7" w14:textId="77777777" w:rsidR="005F5115" w:rsidRDefault="005F5115" w:rsidP="00311D6A">
      <w:pPr>
        <w:spacing w:after="120"/>
        <w:rPr>
          <w:rFonts w:ascii="Arial" w:hAnsi="Arial" w:cs="Arial"/>
          <w:b/>
        </w:rPr>
      </w:pPr>
    </w:p>
    <w:p w14:paraId="157B28E6" w14:textId="77777777" w:rsidR="005F5115" w:rsidRDefault="005F5115">
      <w:pPr>
        <w:rPr>
          <w:rFonts w:ascii="Arial" w:hAnsi="Arial" w:cs="Arial"/>
          <w:b/>
        </w:rPr>
      </w:pPr>
      <w:r>
        <w:rPr>
          <w:rFonts w:ascii="Arial" w:hAnsi="Arial" w:cs="Arial"/>
          <w:b/>
        </w:rPr>
        <w:br w:type="page"/>
      </w:r>
    </w:p>
    <w:p w14:paraId="54E91C93" w14:textId="24B3817C" w:rsidR="00F020EF" w:rsidRPr="00601210" w:rsidRDefault="00CF6CA1" w:rsidP="00311D6A">
      <w:pPr>
        <w:spacing w:after="120"/>
        <w:rPr>
          <w:rFonts w:ascii="Arial" w:hAnsi="Arial" w:cs="Arial"/>
          <w:b/>
        </w:rPr>
      </w:pPr>
      <w:r>
        <w:rPr>
          <w:rFonts w:ascii="Arial" w:hAnsi="Arial" w:cs="Arial"/>
          <w:b/>
        </w:rPr>
        <w:lastRenderedPageBreak/>
        <w:t>e) Prescription Monitoring Program</w:t>
      </w:r>
      <w:r w:rsidR="00F020EF" w:rsidRPr="00601210">
        <w:rPr>
          <w:rFonts w:ascii="Arial" w:hAnsi="Arial" w:cs="Arial"/>
          <w:b/>
        </w:rPr>
        <w:t xml:space="preserve"> </w:t>
      </w:r>
    </w:p>
    <w:tbl>
      <w:tblPr>
        <w:tblW w:w="14476" w:type="dxa"/>
        <w:tblInd w:w="108" w:type="dxa"/>
        <w:tblLook w:val="04A0" w:firstRow="1" w:lastRow="0" w:firstColumn="1" w:lastColumn="0" w:noHBand="0" w:noVBand="1"/>
      </w:tblPr>
      <w:tblGrid>
        <w:gridCol w:w="1516"/>
        <w:gridCol w:w="1316"/>
        <w:gridCol w:w="1316"/>
        <w:gridCol w:w="1316"/>
        <w:gridCol w:w="1316"/>
        <w:gridCol w:w="1316"/>
        <w:gridCol w:w="1316"/>
        <w:gridCol w:w="1316"/>
        <w:gridCol w:w="1316"/>
        <w:gridCol w:w="1316"/>
        <w:gridCol w:w="1316"/>
      </w:tblGrid>
      <w:tr w:rsidR="00541AC1" w14:paraId="3358D8B5" w14:textId="77777777" w:rsidTr="00541AC1">
        <w:trPr>
          <w:trHeight w:val="320"/>
        </w:trPr>
        <w:tc>
          <w:tcPr>
            <w:tcW w:w="1316" w:type="dxa"/>
            <w:tcBorders>
              <w:top w:val="nil"/>
              <w:left w:val="nil"/>
              <w:bottom w:val="nil"/>
              <w:right w:val="nil"/>
            </w:tcBorders>
            <w:shd w:val="clear" w:color="auto" w:fill="auto"/>
            <w:noWrap/>
            <w:vAlign w:val="bottom"/>
            <w:hideMark/>
          </w:tcPr>
          <w:p w14:paraId="183F9F6A" w14:textId="32D5D8AC" w:rsidR="00541AC1" w:rsidRDefault="00541AC1">
            <w:pPr>
              <w:rPr>
                <w:rFonts w:ascii="Calibri" w:eastAsia="Times New Roman" w:hAnsi="Calibri" w:cs="Times New Roman"/>
                <w:color w:val="000000"/>
              </w:rPr>
            </w:pPr>
            <w:r>
              <w:rPr>
                <w:rFonts w:ascii="Calibri" w:eastAsia="Times New Roman" w:hAnsi="Calibri" w:cs="Times New Roman"/>
                <w:noProof/>
                <w:color w:val="000000"/>
              </w:rPr>
              <mc:AlternateContent>
                <mc:Choice Requires="wpg">
                  <w:drawing>
                    <wp:anchor distT="0" distB="0" distL="114300" distR="114300" simplePos="0" relativeHeight="251944960" behindDoc="0" locked="0" layoutInCell="1" allowOverlap="1" wp14:anchorId="34E6E082" wp14:editId="49C55835">
                      <wp:simplePos x="0" y="0"/>
                      <wp:positionH relativeFrom="column">
                        <wp:posOffset>101600</wp:posOffset>
                      </wp:positionH>
                      <wp:positionV relativeFrom="paragraph">
                        <wp:posOffset>50800</wp:posOffset>
                      </wp:positionV>
                      <wp:extent cx="8483600" cy="5372100"/>
                      <wp:effectExtent l="0" t="0" r="0" b="0"/>
                      <wp:wrapNone/>
                      <wp:docPr id="18" name="Group 18"/>
                      <wp:cNvGraphicFramePr/>
                      <a:graphic xmlns:a="http://schemas.openxmlformats.org/drawingml/2006/main">
                        <a:graphicData uri="http://schemas.microsoft.com/office/word/2010/wordprocessingGroup">
                          <wpg:wgp>
                            <wpg:cNvGrpSpPr/>
                            <wpg:grpSpPr>
                              <a:xfrm>
                                <a:off x="0" y="0"/>
                                <a:ext cx="8474122" cy="5273894"/>
                                <a:chOff x="0" y="0"/>
                                <a:chExt cx="8474122" cy="5273894"/>
                              </a:xfrm>
                            </wpg:grpSpPr>
                            <wpg:graphicFrame>
                              <wpg:cNvPr id="214" name="Chart 214"/>
                              <wpg:cNvFrPr>
                                <a:graphicFrameLocks/>
                              </wpg:cNvFrPr>
                              <wpg:xfrm>
                                <a:off x="0" y="0"/>
                                <a:ext cx="2803857" cy="1725589"/>
                              </wpg:xfrm>
                              <a:graphic>
                                <a:graphicData uri="http://schemas.openxmlformats.org/drawingml/2006/chart">
                                  <c:chart xmlns:c="http://schemas.openxmlformats.org/drawingml/2006/chart" xmlns:r="http://schemas.openxmlformats.org/officeDocument/2006/relationships" r:id="rId108"/>
                                </a:graphicData>
                              </a:graphic>
                            </wpg:graphicFrame>
                            <wpg:graphicFrame>
                              <wpg:cNvPr id="215" name="Chart 215"/>
                              <wpg:cNvFrPr>
                                <a:graphicFrameLocks/>
                              </wpg:cNvFrPr>
                              <wpg:xfrm>
                                <a:off x="0" y="1784918"/>
                                <a:ext cx="2803857" cy="1723107"/>
                              </wpg:xfrm>
                              <a:graphic>
                                <a:graphicData uri="http://schemas.openxmlformats.org/drawingml/2006/chart">
                                  <c:chart xmlns:c="http://schemas.openxmlformats.org/drawingml/2006/chart" xmlns:r="http://schemas.openxmlformats.org/officeDocument/2006/relationships" r:id="rId109"/>
                                </a:graphicData>
                              </a:graphic>
                            </wpg:graphicFrame>
                            <wpg:graphicFrame>
                              <wpg:cNvPr id="216" name="Chart 216"/>
                              <wpg:cNvFrPr>
                                <a:graphicFrameLocks/>
                              </wpg:cNvFrPr>
                              <wpg:xfrm>
                                <a:off x="2841958" y="1784918"/>
                                <a:ext cx="2795860" cy="1723107"/>
                              </wpg:xfrm>
                              <a:graphic>
                                <a:graphicData uri="http://schemas.openxmlformats.org/drawingml/2006/chart">
                                  <c:chart xmlns:c="http://schemas.openxmlformats.org/drawingml/2006/chart" xmlns:r="http://schemas.openxmlformats.org/officeDocument/2006/relationships" r:id="rId110"/>
                                </a:graphicData>
                              </a:graphic>
                            </wpg:graphicFrame>
                            <wpg:graphicFrame>
                              <wpg:cNvPr id="217" name="Chart 217"/>
                              <wpg:cNvFrPr>
                                <a:graphicFrameLocks/>
                              </wpg:cNvFrPr>
                              <wpg:xfrm>
                                <a:off x="5670266" y="3550786"/>
                                <a:ext cx="2803856" cy="1723108"/>
                              </wpg:xfrm>
                              <a:graphic>
                                <a:graphicData uri="http://schemas.openxmlformats.org/drawingml/2006/chart">
                                  <c:chart xmlns:c="http://schemas.openxmlformats.org/drawingml/2006/chart" xmlns:r="http://schemas.openxmlformats.org/officeDocument/2006/relationships" r:id="rId111"/>
                                </a:graphicData>
                              </a:graphic>
                            </wpg:graphicFrame>
                            <wpg:graphicFrame>
                              <wpg:cNvPr id="218" name="Chart 218"/>
                              <wpg:cNvFrPr>
                                <a:graphicFrameLocks/>
                              </wpg:cNvFrPr>
                              <wpg:xfrm>
                                <a:off x="2841958" y="6349"/>
                                <a:ext cx="2795860" cy="1723108"/>
                              </wpg:xfrm>
                              <a:graphic>
                                <a:graphicData uri="http://schemas.openxmlformats.org/drawingml/2006/chart">
                                  <c:chart xmlns:c="http://schemas.openxmlformats.org/drawingml/2006/chart" xmlns:r="http://schemas.openxmlformats.org/officeDocument/2006/relationships" r:id="rId112"/>
                                </a:graphicData>
                              </a:graphic>
                            </wpg:graphicFrame>
                            <wpg:graphicFrame>
                              <wpg:cNvPr id="219" name="Chart 219"/>
                              <wpg:cNvFrPr>
                                <a:graphicFrameLocks/>
                              </wpg:cNvFrPr>
                              <wpg:xfrm>
                                <a:off x="0" y="3550786"/>
                                <a:ext cx="2803857" cy="1723108"/>
                              </wpg:xfrm>
                              <a:graphic>
                                <a:graphicData uri="http://schemas.openxmlformats.org/drawingml/2006/chart">
                                  <c:chart xmlns:c="http://schemas.openxmlformats.org/drawingml/2006/chart" xmlns:r="http://schemas.openxmlformats.org/officeDocument/2006/relationships" r:id="rId113"/>
                                </a:graphicData>
                              </a:graphic>
                            </wpg:graphicFrame>
                            <wpg:graphicFrame>
                              <wpg:cNvPr id="220" name="Chart 220"/>
                              <wpg:cNvFrPr>
                                <a:graphicFrameLocks/>
                              </wpg:cNvFrPr>
                              <wpg:xfrm>
                                <a:off x="2841958" y="3550786"/>
                                <a:ext cx="2795860" cy="1723108"/>
                              </wpg:xfrm>
                              <a:graphic>
                                <a:graphicData uri="http://schemas.openxmlformats.org/drawingml/2006/chart">
                                  <c:chart xmlns:c="http://schemas.openxmlformats.org/drawingml/2006/chart" xmlns:r="http://schemas.openxmlformats.org/officeDocument/2006/relationships" r:id="rId114"/>
                                </a:graphicData>
                              </a:graphic>
                            </wpg:graphicFrame>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group w14:anchorId="33478851" id="Group 18" o:spid="_x0000_s1026" style="position:absolute;margin-left:8pt;margin-top:4pt;width:668pt;height:423pt;z-index:251944960" coordsize="84741,52738" o:gfxdata="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14" o:spid="_x0000_s1027" type="#_x0000_t75" style="position:absolute;left:-60;top:-60;width:28162;height:173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">
                        <v:imagedata r:id="rId116" o:title=""/>
                        <o:lock v:ext="edit" aspectratio="f"/>
                      </v:shape>
                      <v:shape id="Chart 215" o:spid="_x0000_s1028" type="#_x0000_t75" style="position:absolute;left:-60;top:17800;width:28162;height:173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">
                        <v:imagedata r:id="rId117" o:title=""/>
                        <o:lock v:ext="edit" aspectratio="f"/>
                      </v:shape>
                      <v:shape id="Chart 216" o:spid="_x0000_s1029" type="#_x0000_t75" style="position:absolute;left:28346;top:17800;width:28102;height:173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">
                        <v:imagedata r:id="rId118" o:title=""/>
                        <o:lock v:ext="edit" aspectratio="f"/>
                      </v:shape>
                      <v:shape id="Chart 217" o:spid="_x0000_s1030" type="#_x0000_t75" style="position:absolute;left:56631;top:35417;width:28164;height:173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">
                        <v:imagedata r:id="rId119" o:title=""/>
                        <o:lock v:ext="edit" aspectratio="f"/>
                      </v:shape>
                      <v:shape id="Chart 218" o:spid="_x0000_s1031" type="#_x0000_t75" style="position:absolute;left:28346;width:28102;height:173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">
                        <v:imagedata r:id="rId120" o:title=""/>
                        <o:lock v:ext="edit" aspectratio="f"/>
                      </v:shape>
                      <v:shape id="Chart 219" o:spid="_x0000_s1032" type="#_x0000_t75" style="position:absolute;left:-60;top:35417;width:28162;height:173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">
                        <v:imagedata r:id="rId121" o:title=""/>
                        <o:lock v:ext="edit" aspectratio="f"/>
                      </v:shape>
                      <v:shape id="Chart 220" o:spid="_x0000_s1033" type="#_x0000_t75" style="position:absolute;left:28346;top:35417;width:28102;height:173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">
                        <v:imagedata r:id="rId122" o:title=""/>
                        <o:lock v:ext="edit" aspectratio="f"/>
                      </v:shape>
                    </v:group>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300"/>
            </w:tblGrid>
            <w:tr w:rsidR="00541AC1" w14:paraId="57B8B9D2"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5BD36439" w14:textId="77777777" w:rsidR="00541AC1" w:rsidRDefault="00541AC1">
                  <w:pPr>
                    <w:rPr>
                      <w:rFonts w:ascii="Calibri" w:eastAsia="Times New Roman" w:hAnsi="Calibri" w:cs="Times New Roman"/>
                      <w:color w:val="000000"/>
                    </w:rPr>
                  </w:pPr>
                </w:p>
              </w:tc>
            </w:tr>
          </w:tbl>
          <w:p w14:paraId="64BD8255" w14:textId="77777777" w:rsidR="00541AC1" w:rsidRDefault="00541AC1">
            <w:pPr>
              <w:rPr>
                <w:rFonts w:ascii="Calibri" w:eastAsia="Times New Roman" w:hAnsi="Calibri" w:cs="Times New Roman"/>
                <w:color w:val="000000"/>
              </w:rPr>
            </w:pPr>
          </w:p>
        </w:tc>
        <w:tc>
          <w:tcPr>
            <w:tcW w:w="1316" w:type="dxa"/>
            <w:tcBorders>
              <w:top w:val="nil"/>
              <w:left w:val="nil"/>
              <w:bottom w:val="nil"/>
              <w:right w:val="nil"/>
            </w:tcBorders>
            <w:shd w:val="clear" w:color="auto" w:fill="auto"/>
            <w:noWrap/>
            <w:vAlign w:val="bottom"/>
            <w:hideMark/>
          </w:tcPr>
          <w:p w14:paraId="553DD6F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06B89C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8919A4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4D8100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FEB909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B17E07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E0AA11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8D2351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34A748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A64AD4A" w14:textId="77777777" w:rsidR="00541AC1" w:rsidRDefault="00541AC1">
            <w:pPr>
              <w:rPr>
                <w:rFonts w:eastAsia="Times New Roman" w:cs="Times New Roman"/>
                <w:sz w:val="20"/>
                <w:szCs w:val="20"/>
              </w:rPr>
            </w:pPr>
          </w:p>
        </w:tc>
      </w:tr>
      <w:tr w:rsidR="00541AC1" w14:paraId="3981AE9C" w14:textId="77777777" w:rsidTr="00541AC1">
        <w:trPr>
          <w:trHeight w:val="320"/>
        </w:trPr>
        <w:tc>
          <w:tcPr>
            <w:tcW w:w="1316" w:type="dxa"/>
            <w:tcBorders>
              <w:top w:val="nil"/>
              <w:left w:val="nil"/>
              <w:bottom w:val="nil"/>
              <w:right w:val="nil"/>
            </w:tcBorders>
            <w:shd w:val="clear" w:color="auto" w:fill="auto"/>
            <w:noWrap/>
            <w:vAlign w:val="bottom"/>
            <w:hideMark/>
          </w:tcPr>
          <w:p w14:paraId="727E760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8823E4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79B5CD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E458F7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D9E205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64AE44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22510C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3015B9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6246E2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EA2990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ED55744" w14:textId="77777777" w:rsidR="00541AC1" w:rsidRDefault="00541AC1">
            <w:pPr>
              <w:rPr>
                <w:rFonts w:eastAsia="Times New Roman" w:cs="Times New Roman"/>
                <w:sz w:val="20"/>
                <w:szCs w:val="20"/>
              </w:rPr>
            </w:pPr>
          </w:p>
        </w:tc>
      </w:tr>
      <w:tr w:rsidR="00541AC1" w14:paraId="3FFA8136" w14:textId="77777777" w:rsidTr="00541AC1">
        <w:trPr>
          <w:trHeight w:val="320"/>
        </w:trPr>
        <w:tc>
          <w:tcPr>
            <w:tcW w:w="1316" w:type="dxa"/>
            <w:tcBorders>
              <w:top w:val="nil"/>
              <w:left w:val="nil"/>
              <w:bottom w:val="nil"/>
              <w:right w:val="nil"/>
            </w:tcBorders>
            <w:shd w:val="clear" w:color="auto" w:fill="auto"/>
            <w:noWrap/>
            <w:vAlign w:val="bottom"/>
            <w:hideMark/>
          </w:tcPr>
          <w:p w14:paraId="3F14678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CD432C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3ACF7D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DAD2DD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7C3EA5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202F58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691628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27CC661"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7D3571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1C0339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58810D5" w14:textId="77777777" w:rsidR="00541AC1" w:rsidRDefault="00541AC1">
            <w:pPr>
              <w:rPr>
                <w:rFonts w:eastAsia="Times New Roman" w:cs="Times New Roman"/>
                <w:sz w:val="20"/>
                <w:szCs w:val="20"/>
              </w:rPr>
            </w:pPr>
          </w:p>
        </w:tc>
      </w:tr>
      <w:tr w:rsidR="00541AC1" w14:paraId="5759F203" w14:textId="77777777" w:rsidTr="00541AC1">
        <w:trPr>
          <w:trHeight w:val="320"/>
        </w:trPr>
        <w:tc>
          <w:tcPr>
            <w:tcW w:w="1316" w:type="dxa"/>
            <w:tcBorders>
              <w:top w:val="nil"/>
              <w:left w:val="nil"/>
              <w:bottom w:val="nil"/>
              <w:right w:val="nil"/>
            </w:tcBorders>
            <w:shd w:val="clear" w:color="auto" w:fill="auto"/>
            <w:noWrap/>
            <w:vAlign w:val="bottom"/>
            <w:hideMark/>
          </w:tcPr>
          <w:p w14:paraId="083BD98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B159D0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7363F8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73109F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F5851B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A431B5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B7DA8B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EBF07F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1A270F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FD5925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F5B29A9" w14:textId="77777777" w:rsidR="00541AC1" w:rsidRDefault="00541AC1">
            <w:pPr>
              <w:rPr>
                <w:rFonts w:eastAsia="Times New Roman" w:cs="Times New Roman"/>
                <w:sz w:val="20"/>
                <w:szCs w:val="20"/>
              </w:rPr>
            </w:pPr>
          </w:p>
        </w:tc>
      </w:tr>
      <w:tr w:rsidR="00541AC1" w14:paraId="4DBC8504" w14:textId="77777777" w:rsidTr="00541AC1">
        <w:trPr>
          <w:trHeight w:val="320"/>
        </w:trPr>
        <w:tc>
          <w:tcPr>
            <w:tcW w:w="1316" w:type="dxa"/>
            <w:tcBorders>
              <w:top w:val="nil"/>
              <w:left w:val="nil"/>
              <w:bottom w:val="nil"/>
              <w:right w:val="nil"/>
            </w:tcBorders>
            <w:shd w:val="clear" w:color="auto" w:fill="auto"/>
            <w:noWrap/>
            <w:vAlign w:val="bottom"/>
            <w:hideMark/>
          </w:tcPr>
          <w:p w14:paraId="30A6511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7814CF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673BF9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189952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62C448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B4DA17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C385BC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9268DD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71BED6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57098F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BA9D77C" w14:textId="77777777" w:rsidR="00541AC1" w:rsidRDefault="00541AC1">
            <w:pPr>
              <w:rPr>
                <w:rFonts w:eastAsia="Times New Roman" w:cs="Times New Roman"/>
                <w:sz w:val="20"/>
                <w:szCs w:val="20"/>
              </w:rPr>
            </w:pPr>
          </w:p>
        </w:tc>
      </w:tr>
      <w:tr w:rsidR="00541AC1" w14:paraId="42A56605" w14:textId="77777777" w:rsidTr="00541AC1">
        <w:trPr>
          <w:trHeight w:val="320"/>
        </w:trPr>
        <w:tc>
          <w:tcPr>
            <w:tcW w:w="1316" w:type="dxa"/>
            <w:tcBorders>
              <w:top w:val="nil"/>
              <w:left w:val="nil"/>
              <w:bottom w:val="nil"/>
              <w:right w:val="nil"/>
            </w:tcBorders>
            <w:shd w:val="clear" w:color="auto" w:fill="auto"/>
            <w:noWrap/>
            <w:vAlign w:val="bottom"/>
            <w:hideMark/>
          </w:tcPr>
          <w:p w14:paraId="5447C38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025843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A4DE7D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9C4870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37D533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9EF256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679A20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349AB5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C3E859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598B88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EEC848A" w14:textId="77777777" w:rsidR="00541AC1" w:rsidRDefault="00541AC1">
            <w:pPr>
              <w:rPr>
                <w:rFonts w:eastAsia="Times New Roman" w:cs="Times New Roman"/>
                <w:sz w:val="20"/>
                <w:szCs w:val="20"/>
              </w:rPr>
            </w:pPr>
          </w:p>
        </w:tc>
      </w:tr>
      <w:tr w:rsidR="00541AC1" w14:paraId="5968E599" w14:textId="77777777" w:rsidTr="00541AC1">
        <w:trPr>
          <w:trHeight w:val="320"/>
        </w:trPr>
        <w:tc>
          <w:tcPr>
            <w:tcW w:w="1316" w:type="dxa"/>
            <w:tcBorders>
              <w:top w:val="nil"/>
              <w:left w:val="nil"/>
              <w:bottom w:val="nil"/>
              <w:right w:val="nil"/>
            </w:tcBorders>
            <w:shd w:val="clear" w:color="auto" w:fill="auto"/>
            <w:noWrap/>
            <w:vAlign w:val="bottom"/>
            <w:hideMark/>
          </w:tcPr>
          <w:p w14:paraId="5E47970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B79866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026640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BD934F1"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6D0E2C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699FE9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CC87CB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26613A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10C17C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7F9E72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926326A" w14:textId="77777777" w:rsidR="00541AC1" w:rsidRDefault="00541AC1">
            <w:pPr>
              <w:rPr>
                <w:rFonts w:eastAsia="Times New Roman" w:cs="Times New Roman"/>
                <w:sz w:val="20"/>
                <w:szCs w:val="20"/>
              </w:rPr>
            </w:pPr>
          </w:p>
        </w:tc>
      </w:tr>
      <w:tr w:rsidR="00541AC1" w14:paraId="1A8EBEB0" w14:textId="77777777" w:rsidTr="00541AC1">
        <w:trPr>
          <w:trHeight w:val="320"/>
        </w:trPr>
        <w:tc>
          <w:tcPr>
            <w:tcW w:w="1316" w:type="dxa"/>
            <w:tcBorders>
              <w:top w:val="nil"/>
              <w:left w:val="nil"/>
              <w:bottom w:val="nil"/>
              <w:right w:val="nil"/>
            </w:tcBorders>
            <w:shd w:val="clear" w:color="auto" w:fill="auto"/>
            <w:noWrap/>
            <w:vAlign w:val="bottom"/>
            <w:hideMark/>
          </w:tcPr>
          <w:p w14:paraId="283CF74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5E7FAD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F8F214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0FDC2A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221F46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BAA354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BCA325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6FB27A1"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C2BF91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E00E57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370D457" w14:textId="77777777" w:rsidR="00541AC1" w:rsidRDefault="00541AC1">
            <w:pPr>
              <w:rPr>
                <w:rFonts w:eastAsia="Times New Roman" w:cs="Times New Roman"/>
                <w:sz w:val="20"/>
                <w:szCs w:val="20"/>
              </w:rPr>
            </w:pPr>
          </w:p>
        </w:tc>
      </w:tr>
      <w:tr w:rsidR="00541AC1" w14:paraId="59890064" w14:textId="77777777" w:rsidTr="00541AC1">
        <w:trPr>
          <w:trHeight w:val="320"/>
        </w:trPr>
        <w:tc>
          <w:tcPr>
            <w:tcW w:w="1316" w:type="dxa"/>
            <w:tcBorders>
              <w:top w:val="nil"/>
              <w:left w:val="nil"/>
              <w:bottom w:val="nil"/>
              <w:right w:val="nil"/>
            </w:tcBorders>
            <w:shd w:val="clear" w:color="auto" w:fill="auto"/>
            <w:noWrap/>
            <w:vAlign w:val="bottom"/>
            <w:hideMark/>
          </w:tcPr>
          <w:p w14:paraId="7136187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3546AD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894629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F9757E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C142E5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D423E8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166B8F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CD2741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0BC24B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CDA6211"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0F1063C" w14:textId="77777777" w:rsidR="00541AC1" w:rsidRDefault="00541AC1">
            <w:pPr>
              <w:rPr>
                <w:rFonts w:eastAsia="Times New Roman" w:cs="Times New Roman"/>
                <w:sz w:val="20"/>
                <w:szCs w:val="20"/>
              </w:rPr>
            </w:pPr>
          </w:p>
        </w:tc>
      </w:tr>
      <w:tr w:rsidR="00541AC1" w14:paraId="17E4ED27" w14:textId="77777777" w:rsidTr="00541AC1">
        <w:trPr>
          <w:trHeight w:val="320"/>
        </w:trPr>
        <w:tc>
          <w:tcPr>
            <w:tcW w:w="1316" w:type="dxa"/>
            <w:tcBorders>
              <w:top w:val="nil"/>
              <w:left w:val="nil"/>
              <w:bottom w:val="nil"/>
              <w:right w:val="nil"/>
            </w:tcBorders>
            <w:shd w:val="clear" w:color="auto" w:fill="auto"/>
            <w:noWrap/>
            <w:vAlign w:val="bottom"/>
            <w:hideMark/>
          </w:tcPr>
          <w:p w14:paraId="77E0D8F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7EF5C8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4BCC1A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85E79D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B73FF5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C17CA8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7C27F8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BA3451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19D940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544141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FC306B4" w14:textId="77777777" w:rsidR="00541AC1" w:rsidRDefault="00541AC1">
            <w:pPr>
              <w:rPr>
                <w:rFonts w:eastAsia="Times New Roman" w:cs="Times New Roman"/>
                <w:sz w:val="20"/>
                <w:szCs w:val="20"/>
              </w:rPr>
            </w:pPr>
          </w:p>
        </w:tc>
      </w:tr>
      <w:tr w:rsidR="00541AC1" w14:paraId="527316DA" w14:textId="77777777" w:rsidTr="00541AC1">
        <w:trPr>
          <w:trHeight w:val="320"/>
        </w:trPr>
        <w:tc>
          <w:tcPr>
            <w:tcW w:w="1316" w:type="dxa"/>
            <w:tcBorders>
              <w:top w:val="nil"/>
              <w:left w:val="nil"/>
              <w:bottom w:val="nil"/>
              <w:right w:val="nil"/>
            </w:tcBorders>
            <w:shd w:val="clear" w:color="auto" w:fill="auto"/>
            <w:noWrap/>
            <w:vAlign w:val="bottom"/>
            <w:hideMark/>
          </w:tcPr>
          <w:p w14:paraId="446AA8C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AD9388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A59636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24795F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F5161B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01DED9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73174D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F5CC0B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459E72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8057F4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5EFFABE" w14:textId="77777777" w:rsidR="00541AC1" w:rsidRDefault="00541AC1">
            <w:pPr>
              <w:rPr>
                <w:rFonts w:eastAsia="Times New Roman" w:cs="Times New Roman"/>
                <w:sz w:val="20"/>
                <w:szCs w:val="20"/>
              </w:rPr>
            </w:pPr>
          </w:p>
        </w:tc>
      </w:tr>
      <w:tr w:rsidR="00541AC1" w14:paraId="50F8A576" w14:textId="77777777" w:rsidTr="00541AC1">
        <w:trPr>
          <w:trHeight w:val="320"/>
        </w:trPr>
        <w:tc>
          <w:tcPr>
            <w:tcW w:w="1316" w:type="dxa"/>
            <w:tcBorders>
              <w:top w:val="nil"/>
              <w:left w:val="nil"/>
              <w:bottom w:val="nil"/>
              <w:right w:val="nil"/>
            </w:tcBorders>
            <w:shd w:val="clear" w:color="auto" w:fill="auto"/>
            <w:noWrap/>
            <w:vAlign w:val="bottom"/>
            <w:hideMark/>
          </w:tcPr>
          <w:p w14:paraId="24407C2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8E74DD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CA2060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ECD001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98A821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1ADD4F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4CF15E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7888F3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CEB2FB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5912C5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D5E97F7" w14:textId="77777777" w:rsidR="00541AC1" w:rsidRDefault="00541AC1">
            <w:pPr>
              <w:rPr>
                <w:rFonts w:eastAsia="Times New Roman" w:cs="Times New Roman"/>
                <w:sz w:val="20"/>
                <w:szCs w:val="20"/>
              </w:rPr>
            </w:pPr>
          </w:p>
        </w:tc>
      </w:tr>
      <w:tr w:rsidR="00541AC1" w14:paraId="49F36A1B" w14:textId="77777777" w:rsidTr="00541AC1">
        <w:trPr>
          <w:trHeight w:val="320"/>
        </w:trPr>
        <w:tc>
          <w:tcPr>
            <w:tcW w:w="1316" w:type="dxa"/>
            <w:tcBorders>
              <w:top w:val="nil"/>
              <w:left w:val="nil"/>
              <w:bottom w:val="nil"/>
              <w:right w:val="nil"/>
            </w:tcBorders>
            <w:shd w:val="clear" w:color="auto" w:fill="auto"/>
            <w:noWrap/>
            <w:vAlign w:val="bottom"/>
            <w:hideMark/>
          </w:tcPr>
          <w:p w14:paraId="6DF08BB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02BC76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A8D02E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EB4F48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F163AC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2DAE78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2F0CEB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B37A79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125F70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883460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F214225" w14:textId="77777777" w:rsidR="00541AC1" w:rsidRDefault="00541AC1">
            <w:pPr>
              <w:rPr>
                <w:rFonts w:eastAsia="Times New Roman" w:cs="Times New Roman"/>
                <w:sz w:val="20"/>
                <w:szCs w:val="20"/>
              </w:rPr>
            </w:pPr>
          </w:p>
        </w:tc>
      </w:tr>
      <w:tr w:rsidR="00541AC1" w14:paraId="6D8364C0" w14:textId="77777777" w:rsidTr="00541AC1">
        <w:trPr>
          <w:trHeight w:val="320"/>
        </w:trPr>
        <w:tc>
          <w:tcPr>
            <w:tcW w:w="1316" w:type="dxa"/>
            <w:tcBorders>
              <w:top w:val="nil"/>
              <w:left w:val="nil"/>
              <w:bottom w:val="nil"/>
              <w:right w:val="nil"/>
            </w:tcBorders>
            <w:shd w:val="clear" w:color="auto" w:fill="auto"/>
            <w:noWrap/>
            <w:vAlign w:val="bottom"/>
            <w:hideMark/>
          </w:tcPr>
          <w:p w14:paraId="1A3A7C1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0B7D9A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826685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47E793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2FC62F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76D2B2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21CF1B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B712FE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0477C8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180DEC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7F001D7" w14:textId="77777777" w:rsidR="00541AC1" w:rsidRDefault="00541AC1">
            <w:pPr>
              <w:rPr>
                <w:rFonts w:eastAsia="Times New Roman" w:cs="Times New Roman"/>
                <w:sz w:val="20"/>
                <w:szCs w:val="20"/>
              </w:rPr>
            </w:pPr>
          </w:p>
        </w:tc>
      </w:tr>
      <w:tr w:rsidR="00541AC1" w14:paraId="71638A45" w14:textId="77777777" w:rsidTr="00541AC1">
        <w:trPr>
          <w:trHeight w:val="320"/>
        </w:trPr>
        <w:tc>
          <w:tcPr>
            <w:tcW w:w="1316" w:type="dxa"/>
            <w:tcBorders>
              <w:top w:val="nil"/>
              <w:left w:val="nil"/>
              <w:bottom w:val="nil"/>
              <w:right w:val="nil"/>
            </w:tcBorders>
            <w:shd w:val="clear" w:color="auto" w:fill="auto"/>
            <w:noWrap/>
            <w:vAlign w:val="bottom"/>
            <w:hideMark/>
          </w:tcPr>
          <w:p w14:paraId="64BD1D2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61511E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15C9A7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89FA9D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044782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DC3179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06D9D8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841266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66BEA0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4FE04D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00D1821" w14:textId="77777777" w:rsidR="00541AC1" w:rsidRDefault="00541AC1">
            <w:pPr>
              <w:rPr>
                <w:rFonts w:eastAsia="Times New Roman" w:cs="Times New Roman"/>
                <w:sz w:val="20"/>
                <w:szCs w:val="20"/>
              </w:rPr>
            </w:pPr>
          </w:p>
        </w:tc>
      </w:tr>
      <w:tr w:rsidR="00541AC1" w14:paraId="1AEED71E" w14:textId="77777777" w:rsidTr="00541AC1">
        <w:trPr>
          <w:trHeight w:val="320"/>
        </w:trPr>
        <w:tc>
          <w:tcPr>
            <w:tcW w:w="1316" w:type="dxa"/>
            <w:tcBorders>
              <w:top w:val="nil"/>
              <w:left w:val="nil"/>
              <w:bottom w:val="nil"/>
              <w:right w:val="nil"/>
            </w:tcBorders>
            <w:shd w:val="clear" w:color="auto" w:fill="auto"/>
            <w:noWrap/>
            <w:vAlign w:val="bottom"/>
            <w:hideMark/>
          </w:tcPr>
          <w:p w14:paraId="12BC629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01E24E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F7B602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B25948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BBF2A4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FC6951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052EB1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8110F91"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18F1B71"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A1CC23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C53EE6E" w14:textId="77777777" w:rsidR="00541AC1" w:rsidRDefault="00541AC1">
            <w:pPr>
              <w:rPr>
                <w:rFonts w:eastAsia="Times New Roman" w:cs="Times New Roman"/>
                <w:sz w:val="20"/>
                <w:szCs w:val="20"/>
              </w:rPr>
            </w:pPr>
          </w:p>
        </w:tc>
      </w:tr>
      <w:tr w:rsidR="00541AC1" w14:paraId="7532BC8B" w14:textId="77777777" w:rsidTr="00541AC1">
        <w:trPr>
          <w:trHeight w:val="320"/>
        </w:trPr>
        <w:tc>
          <w:tcPr>
            <w:tcW w:w="1316" w:type="dxa"/>
            <w:tcBorders>
              <w:top w:val="nil"/>
              <w:left w:val="nil"/>
              <w:bottom w:val="nil"/>
              <w:right w:val="nil"/>
            </w:tcBorders>
            <w:shd w:val="clear" w:color="auto" w:fill="auto"/>
            <w:noWrap/>
            <w:vAlign w:val="bottom"/>
            <w:hideMark/>
          </w:tcPr>
          <w:p w14:paraId="57BF559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2445F5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409AD3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24734C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0C0A4C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97F965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EB6FB8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CDCD3F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EBCAE1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76F1F2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D0A74E1" w14:textId="77777777" w:rsidR="00541AC1" w:rsidRDefault="00541AC1">
            <w:pPr>
              <w:rPr>
                <w:rFonts w:eastAsia="Times New Roman" w:cs="Times New Roman"/>
                <w:sz w:val="20"/>
                <w:szCs w:val="20"/>
              </w:rPr>
            </w:pPr>
          </w:p>
        </w:tc>
      </w:tr>
      <w:tr w:rsidR="00541AC1" w14:paraId="7EF1E732" w14:textId="77777777" w:rsidTr="00541AC1">
        <w:trPr>
          <w:trHeight w:val="320"/>
        </w:trPr>
        <w:tc>
          <w:tcPr>
            <w:tcW w:w="1316" w:type="dxa"/>
            <w:tcBorders>
              <w:top w:val="nil"/>
              <w:left w:val="nil"/>
              <w:bottom w:val="nil"/>
              <w:right w:val="nil"/>
            </w:tcBorders>
            <w:shd w:val="clear" w:color="auto" w:fill="auto"/>
            <w:noWrap/>
            <w:vAlign w:val="bottom"/>
            <w:hideMark/>
          </w:tcPr>
          <w:p w14:paraId="3678146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7B3D9F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9BE6A3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8FDBFB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9B15D8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45DA96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839D34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D6C11D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5F5D31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2AF7BE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13164BA" w14:textId="77777777" w:rsidR="00541AC1" w:rsidRDefault="00541AC1">
            <w:pPr>
              <w:rPr>
                <w:rFonts w:eastAsia="Times New Roman" w:cs="Times New Roman"/>
                <w:sz w:val="20"/>
                <w:szCs w:val="20"/>
              </w:rPr>
            </w:pPr>
          </w:p>
        </w:tc>
      </w:tr>
      <w:tr w:rsidR="00541AC1" w14:paraId="7BAAB833" w14:textId="77777777" w:rsidTr="00541AC1">
        <w:trPr>
          <w:trHeight w:val="320"/>
        </w:trPr>
        <w:tc>
          <w:tcPr>
            <w:tcW w:w="1316" w:type="dxa"/>
            <w:tcBorders>
              <w:top w:val="nil"/>
              <w:left w:val="nil"/>
              <w:bottom w:val="nil"/>
              <w:right w:val="nil"/>
            </w:tcBorders>
            <w:shd w:val="clear" w:color="auto" w:fill="auto"/>
            <w:noWrap/>
            <w:vAlign w:val="bottom"/>
            <w:hideMark/>
          </w:tcPr>
          <w:p w14:paraId="213F5FC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74A1D7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1589B8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F540A6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61EC76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5D4EC6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47CE18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5E61E1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81E1F5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6A5408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CA90827" w14:textId="77777777" w:rsidR="00541AC1" w:rsidRDefault="00541AC1">
            <w:pPr>
              <w:rPr>
                <w:rFonts w:eastAsia="Times New Roman" w:cs="Times New Roman"/>
                <w:sz w:val="20"/>
                <w:szCs w:val="20"/>
              </w:rPr>
            </w:pPr>
          </w:p>
        </w:tc>
      </w:tr>
      <w:tr w:rsidR="00541AC1" w14:paraId="26AFCAA9" w14:textId="77777777" w:rsidTr="00541AC1">
        <w:trPr>
          <w:trHeight w:val="320"/>
        </w:trPr>
        <w:tc>
          <w:tcPr>
            <w:tcW w:w="1316" w:type="dxa"/>
            <w:tcBorders>
              <w:top w:val="nil"/>
              <w:left w:val="nil"/>
              <w:bottom w:val="nil"/>
              <w:right w:val="nil"/>
            </w:tcBorders>
            <w:shd w:val="clear" w:color="auto" w:fill="auto"/>
            <w:noWrap/>
            <w:vAlign w:val="bottom"/>
            <w:hideMark/>
          </w:tcPr>
          <w:p w14:paraId="5F697C6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CD7643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E2BC30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FE4EC7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C5112D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D4C61A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64B093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7ACD8F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D0B999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10F783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982B6E8" w14:textId="77777777" w:rsidR="00541AC1" w:rsidRDefault="00541AC1">
            <w:pPr>
              <w:rPr>
                <w:rFonts w:eastAsia="Times New Roman" w:cs="Times New Roman"/>
                <w:sz w:val="20"/>
                <w:szCs w:val="20"/>
              </w:rPr>
            </w:pPr>
          </w:p>
        </w:tc>
      </w:tr>
      <w:tr w:rsidR="00541AC1" w14:paraId="472CF121" w14:textId="77777777" w:rsidTr="00541AC1">
        <w:trPr>
          <w:trHeight w:val="320"/>
        </w:trPr>
        <w:tc>
          <w:tcPr>
            <w:tcW w:w="1316" w:type="dxa"/>
            <w:tcBorders>
              <w:top w:val="nil"/>
              <w:left w:val="nil"/>
              <w:bottom w:val="nil"/>
              <w:right w:val="nil"/>
            </w:tcBorders>
            <w:shd w:val="clear" w:color="auto" w:fill="auto"/>
            <w:noWrap/>
            <w:vAlign w:val="bottom"/>
            <w:hideMark/>
          </w:tcPr>
          <w:p w14:paraId="40FE69E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B3242D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23C516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F0CE2D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C684CC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856E23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830082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5B4B8C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121552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6CC8F1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09B0C20" w14:textId="77777777" w:rsidR="00541AC1" w:rsidRDefault="00541AC1">
            <w:pPr>
              <w:rPr>
                <w:rFonts w:eastAsia="Times New Roman" w:cs="Times New Roman"/>
                <w:sz w:val="20"/>
                <w:szCs w:val="20"/>
              </w:rPr>
            </w:pPr>
          </w:p>
        </w:tc>
      </w:tr>
      <w:tr w:rsidR="00541AC1" w14:paraId="112B5191" w14:textId="77777777" w:rsidTr="00541AC1">
        <w:trPr>
          <w:trHeight w:val="320"/>
        </w:trPr>
        <w:tc>
          <w:tcPr>
            <w:tcW w:w="1316" w:type="dxa"/>
            <w:tcBorders>
              <w:top w:val="nil"/>
              <w:left w:val="nil"/>
              <w:bottom w:val="nil"/>
              <w:right w:val="nil"/>
            </w:tcBorders>
            <w:shd w:val="clear" w:color="auto" w:fill="auto"/>
            <w:noWrap/>
            <w:vAlign w:val="bottom"/>
            <w:hideMark/>
          </w:tcPr>
          <w:p w14:paraId="222B601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512622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D4BEEB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511FB8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DEC7A4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41D0EF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9D4645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41A1713"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7F41A0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A976E7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E767320" w14:textId="77777777" w:rsidR="00541AC1" w:rsidRDefault="00541AC1">
            <w:pPr>
              <w:rPr>
                <w:rFonts w:eastAsia="Times New Roman" w:cs="Times New Roman"/>
                <w:sz w:val="20"/>
                <w:szCs w:val="20"/>
              </w:rPr>
            </w:pPr>
          </w:p>
        </w:tc>
      </w:tr>
      <w:tr w:rsidR="00541AC1" w14:paraId="76DA8D9E" w14:textId="77777777" w:rsidTr="00541AC1">
        <w:trPr>
          <w:trHeight w:val="320"/>
        </w:trPr>
        <w:tc>
          <w:tcPr>
            <w:tcW w:w="1316" w:type="dxa"/>
            <w:tcBorders>
              <w:top w:val="nil"/>
              <w:left w:val="nil"/>
              <w:bottom w:val="nil"/>
              <w:right w:val="nil"/>
            </w:tcBorders>
            <w:shd w:val="clear" w:color="auto" w:fill="auto"/>
            <w:noWrap/>
            <w:vAlign w:val="bottom"/>
            <w:hideMark/>
          </w:tcPr>
          <w:p w14:paraId="45E4F15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B0B128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2D3D921"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43DB77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EB3CFB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334222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21006D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BE4496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FE14E6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188EE8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D3289BA" w14:textId="77777777" w:rsidR="00541AC1" w:rsidRDefault="00541AC1">
            <w:pPr>
              <w:rPr>
                <w:rFonts w:eastAsia="Times New Roman" w:cs="Times New Roman"/>
                <w:sz w:val="20"/>
                <w:szCs w:val="20"/>
              </w:rPr>
            </w:pPr>
          </w:p>
        </w:tc>
      </w:tr>
      <w:tr w:rsidR="00541AC1" w14:paraId="4DBE5D31" w14:textId="77777777" w:rsidTr="00541AC1">
        <w:trPr>
          <w:trHeight w:val="320"/>
        </w:trPr>
        <w:tc>
          <w:tcPr>
            <w:tcW w:w="1316" w:type="dxa"/>
            <w:tcBorders>
              <w:top w:val="nil"/>
              <w:left w:val="nil"/>
              <w:bottom w:val="nil"/>
              <w:right w:val="nil"/>
            </w:tcBorders>
            <w:shd w:val="clear" w:color="auto" w:fill="auto"/>
            <w:noWrap/>
            <w:vAlign w:val="bottom"/>
            <w:hideMark/>
          </w:tcPr>
          <w:p w14:paraId="3977D99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5E24A3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54534B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B02F33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B39766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680E73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A33555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E5CD59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A7A376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DAB491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F201B26" w14:textId="77777777" w:rsidR="00541AC1" w:rsidRDefault="00541AC1">
            <w:pPr>
              <w:rPr>
                <w:rFonts w:eastAsia="Times New Roman" w:cs="Times New Roman"/>
                <w:sz w:val="20"/>
                <w:szCs w:val="20"/>
              </w:rPr>
            </w:pPr>
          </w:p>
        </w:tc>
      </w:tr>
      <w:tr w:rsidR="00541AC1" w14:paraId="0A81DCF4" w14:textId="77777777" w:rsidTr="00541AC1">
        <w:trPr>
          <w:trHeight w:val="320"/>
        </w:trPr>
        <w:tc>
          <w:tcPr>
            <w:tcW w:w="1316" w:type="dxa"/>
            <w:tcBorders>
              <w:top w:val="nil"/>
              <w:left w:val="nil"/>
              <w:bottom w:val="nil"/>
              <w:right w:val="nil"/>
            </w:tcBorders>
            <w:shd w:val="clear" w:color="auto" w:fill="auto"/>
            <w:noWrap/>
            <w:vAlign w:val="bottom"/>
            <w:hideMark/>
          </w:tcPr>
          <w:p w14:paraId="1B09F93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8AA99B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3D78FB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FB14CF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FE1EEA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598D577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E61E938"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D3CD38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18B8EC7"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1F12CA1"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C49E925" w14:textId="77777777" w:rsidR="00541AC1" w:rsidRDefault="00541AC1">
            <w:pPr>
              <w:rPr>
                <w:rFonts w:eastAsia="Times New Roman" w:cs="Times New Roman"/>
                <w:sz w:val="20"/>
                <w:szCs w:val="20"/>
              </w:rPr>
            </w:pPr>
          </w:p>
        </w:tc>
      </w:tr>
      <w:tr w:rsidR="00541AC1" w14:paraId="3258C451" w14:textId="77777777" w:rsidTr="00541AC1">
        <w:trPr>
          <w:trHeight w:val="320"/>
        </w:trPr>
        <w:tc>
          <w:tcPr>
            <w:tcW w:w="1316" w:type="dxa"/>
            <w:tcBorders>
              <w:top w:val="nil"/>
              <w:left w:val="nil"/>
              <w:bottom w:val="nil"/>
              <w:right w:val="nil"/>
            </w:tcBorders>
            <w:shd w:val="clear" w:color="auto" w:fill="auto"/>
            <w:noWrap/>
            <w:vAlign w:val="bottom"/>
            <w:hideMark/>
          </w:tcPr>
          <w:p w14:paraId="33062C1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ED5878F"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0BE245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984B13E"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2903B4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323E6BD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FBB92D6"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9FCE80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65DDE35"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A2281BB"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68D79AC1" w14:textId="77777777" w:rsidR="00541AC1" w:rsidRDefault="00541AC1">
            <w:pPr>
              <w:rPr>
                <w:rFonts w:eastAsia="Times New Roman" w:cs="Times New Roman"/>
                <w:sz w:val="20"/>
                <w:szCs w:val="20"/>
              </w:rPr>
            </w:pPr>
          </w:p>
        </w:tc>
      </w:tr>
      <w:tr w:rsidR="00541AC1" w14:paraId="7DD9EF5F" w14:textId="77777777" w:rsidTr="00541AC1">
        <w:trPr>
          <w:trHeight w:val="320"/>
        </w:trPr>
        <w:tc>
          <w:tcPr>
            <w:tcW w:w="1316" w:type="dxa"/>
            <w:tcBorders>
              <w:top w:val="nil"/>
              <w:left w:val="nil"/>
              <w:bottom w:val="nil"/>
              <w:right w:val="nil"/>
            </w:tcBorders>
            <w:shd w:val="clear" w:color="auto" w:fill="auto"/>
            <w:noWrap/>
            <w:vAlign w:val="bottom"/>
            <w:hideMark/>
          </w:tcPr>
          <w:p w14:paraId="127027F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3BA5F6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FEB24D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AF078DD"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6597154"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05D8272"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4E6254F0"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2D61490A"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083BD3E9"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7A3D4BDC" w14:textId="77777777" w:rsidR="00541AC1" w:rsidRDefault="00541AC1">
            <w:pPr>
              <w:rPr>
                <w:rFonts w:eastAsia="Times New Roman" w:cs="Times New Roman"/>
                <w:sz w:val="20"/>
                <w:szCs w:val="20"/>
              </w:rPr>
            </w:pPr>
          </w:p>
        </w:tc>
        <w:tc>
          <w:tcPr>
            <w:tcW w:w="1316" w:type="dxa"/>
            <w:tcBorders>
              <w:top w:val="nil"/>
              <w:left w:val="nil"/>
              <w:bottom w:val="nil"/>
              <w:right w:val="nil"/>
            </w:tcBorders>
            <w:shd w:val="clear" w:color="auto" w:fill="auto"/>
            <w:noWrap/>
            <w:vAlign w:val="bottom"/>
            <w:hideMark/>
          </w:tcPr>
          <w:p w14:paraId="1C943C4C" w14:textId="77777777" w:rsidR="00541AC1" w:rsidRDefault="00541AC1">
            <w:pPr>
              <w:rPr>
                <w:rFonts w:eastAsia="Times New Roman" w:cs="Times New Roman"/>
                <w:sz w:val="20"/>
                <w:szCs w:val="20"/>
              </w:rPr>
            </w:pPr>
          </w:p>
        </w:tc>
      </w:tr>
    </w:tbl>
    <w:p w14:paraId="42D180D8" w14:textId="7A48C02C" w:rsidR="00604C53" w:rsidRPr="00601210" w:rsidRDefault="00604C53">
      <w:pPr>
        <w:rPr>
          <w:rFonts w:ascii="Arial" w:hAnsi="Arial" w:cs="Arial"/>
          <w:b/>
        </w:rPr>
      </w:pPr>
    </w:p>
    <w:p w14:paraId="073863CC" w14:textId="57CA3102" w:rsidR="00E77E42" w:rsidRPr="00601210" w:rsidRDefault="004B7AAD" w:rsidP="00311D6A">
      <w:pPr>
        <w:spacing w:after="120"/>
        <w:rPr>
          <w:rFonts w:ascii="Arial" w:hAnsi="Arial" w:cs="Arial"/>
          <w:b/>
        </w:rPr>
      </w:pPr>
      <w:r>
        <w:rPr>
          <w:rFonts w:ascii="Arial" w:hAnsi="Arial" w:cs="Arial"/>
          <w:b/>
        </w:rPr>
        <w:lastRenderedPageBreak/>
        <w:t>f) D</w:t>
      </w:r>
      <w:r w:rsidR="00087F61" w:rsidRPr="00601210">
        <w:rPr>
          <w:rFonts w:ascii="Arial" w:hAnsi="Arial" w:cs="Arial"/>
          <w:b/>
        </w:rPr>
        <w:t>rug reformulation</w:t>
      </w:r>
    </w:p>
    <w:tbl>
      <w:tblPr>
        <w:tblW w:w="14676" w:type="dxa"/>
        <w:tblInd w:w="108" w:type="dxa"/>
        <w:tblLook w:val="04A0" w:firstRow="1" w:lastRow="0" w:firstColumn="1" w:lastColumn="0" w:noHBand="0" w:noVBand="1"/>
      </w:tblPr>
      <w:tblGrid>
        <w:gridCol w:w="1516"/>
        <w:gridCol w:w="1316"/>
        <w:gridCol w:w="1316"/>
        <w:gridCol w:w="1316"/>
        <w:gridCol w:w="1316"/>
        <w:gridCol w:w="1316"/>
        <w:gridCol w:w="1316"/>
        <w:gridCol w:w="1316"/>
        <w:gridCol w:w="1316"/>
        <w:gridCol w:w="1316"/>
        <w:gridCol w:w="1316"/>
      </w:tblGrid>
      <w:tr w:rsidR="00B5129C" w:rsidRPr="00601210" w14:paraId="57E82032" w14:textId="77777777" w:rsidTr="00B5129C">
        <w:trPr>
          <w:trHeight w:val="320"/>
        </w:trPr>
        <w:tc>
          <w:tcPr>
            <w:tcW w:w="1516" w:type="dxa"/>
            <w:tcBorders>
              <w:top w:val="nil"/>
              <w:left w:val="nil"/>
              <w:bottom w:val="nil"/>
              <w:right w:val="nil"/>
            </w:tcBorders>
            <w:shd w:val="clear" w:color="auto" w:fill="auto"/>
            <w:noWrap/>
            <w:vAlign w:val="bottom"/>
            <w:hideMark/>
          </w:tcPr>
          <w:p w14:paraId="5AFC6266" w14:textId="06879C9A" w:rsidR="00B5129C" w:rsidRPr="00601210" w:rsidRDefault="00B5129C" w:rsidP="00B5129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04000" behindDoc="0" locked="0" layoutInCell="1" allowOverlap="1" wp14:anchorId="1827A886" wp14:editId="55F29AA2">
                  <wp:simplePos x="0" y="0"/>
                  <wp:positionH relativeFrom="column">
                    <wp:posOffset>101600</wp:posOffset>
                  </wp:positionH>
                  <wp:positionV relativeFrom="paragraph">
                    <wp:posOffset>38100</wp:posOffset>
                  </wp:positionV>
                  <wp:extent cx="2806700" cy="1778000"/>
                  <wp:effectExtent l="0" t="0" r="12700" b="0"/>
                  <wp:wrapNone/>
                  <wp:docPr id="150" name="Chart 15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908096" behindDoc="0" locked="0" layoutInCell="1" allowOverlap="1" wp14:anchorId="4478E283" wp14:editId="572312B1">
                  <wp:simplePos x="0" y="0"/>
                  <wp:positionH relativeFrom="column">
                    <wp:posOffset>2933700</wp:posOffset>
                  </wp:positionH>
                  <wp:positionV relativeFrom="paragraph">
                    <wp:posOffset>38100</wp:posOffset>
                  </wp:positionV>
                  <wp:extent cx="2819400" cy="1778000"/>
                  <wp:effectExtent l="0" t="0" r="0" b="0"/>
                  <wp:wrapNone/>
                  <wp:docPr id="149" name="Chart 1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B5129C" w:rsidRPr="00601210" w14:paraId="0543DFDE"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1F57C596" w14:textId="77777777" w:rsidR="00B5129C" w:rsidRPr="00601210" w:rsidRDefault="00B5129C" w:rsidP="00B5129C">
                  <w:pPr>
                    <w:rPr>
                      <w:rFonts w:ascii="Arial" w:eastAsia="Times New Roman" w:hAnsi="Arial" w:cs="Arial"/>
                      <w:color w:val="000000"/>
                    </w:rPr>
                  </w:pPr>
                </w:p>
              </w:tc>
            </w:tr>
          </w:tbl>
          <w:p w14:paraId="17EFE8FF" w14:textId="77777777" w:rsidR="00B5129C" w:rsidRPr="00601210" w:rsidRDefault="00B5129C" w:rsidP="00B5129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69CA2B9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F73F7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4A522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93E9C8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07B24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4EE8F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4D2FA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29787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FFA84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E68779" w14:textId="77777777" w:rsidR="00B5129C" w:rsidRPr="00601210" w:rsidRDefault="00B5129C" w:rsidP="00B5129C">
            <w:pPr>
              <w:rPr>
                <w:rFonts w:ascii="Arial" w:eastAsia="Times New Roman" w:hAnsi="Arial" w:cs="Arial"/>
              </w:rPr>
            </w:pPr>
          </w:p>
        </w:tc>
      </w:tr>
      <w:tr w:rsidR="00B5129C" w:rsidRPr="00601210" w14:paraId="27D74395" w14:textId="77777777" w:rsidTr="00B5129C">
        <w:trPr>
          <w:trHeight w:val="320"/>
        </w:trPr>
        <w:tc>
          <w:tcPr>
            <w:tcW w:w="1516" w:type="dxa"/>
            <w:tcBorders>
              <w:top w:val="nil"/>
              <w:left w:val="nil"/>
              <w:bottom w:val="nil"/>
              <w:right w:val="nil"/>
            </w:tcBorders>
            <w:shd w:val="clear" w:color="auto" w:fill="auto"/>
            <w:noWrap/>
            <w:vAlign w:val="bottom"/>
            <w:hideMark/>
          </w:tcPr>
          <w:p w14:paraId="7F2805F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78B7F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36F25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FB215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3AA92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77E68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D3AD1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A3782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468B7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60959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57A163" w14:textId="77777777" w:rsidR="00B5129C" w:rsidRPr="00601210" w:rsidRDefault="00B5129C" w:rsidP="00B5129C">
            <w:pPr>
              <w:rPr>
                <w:rFonts w:ascii="Arial" w:eastAsia="Times New Roman" w:hAnsi="Arial" w:cs="Arial"/>
              </w:rPr>
            </w:pPr>
          </w:p>
        </w:tc>
      </w:tr>
      <w:tr w:rsidR="00B5129C" w:rsidRPr="00601210" w14:paraId="3594C16C" w14:textId="77777777" w:rsidTr="00B5129C">
        <w:trPr>
          <w:trHeight w:val="320"/>
        </w:trPr>
        <w:tc>
          <w:tcPr>
            <w:tcW w:w="1516" w:type="dxa"/>
            <w:tcBorders>
              <w:top w:val="nil"/>
              <w:left w:val="nil"/>
              <w:bottom w:val="nil"/>
              <w:right w:val="nil"/>
            </w:tcBorders>
            <w:shd w:val="clear" w:color="auto" w:fill="auto"/>
            <w:noWrap/>
            <w:vAlign w:val="bottom"/>
            <w:hideMark/>
          </w:tcPr>
          <w:p w14:paraId="0848853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12A8F6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8CB494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9C6850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FEB2B4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E7F75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07C50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1D847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6F9F8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48A14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606F25" w14:textId="77777777" w:rsidR="00B5129C" w:rsidRPr="00601210" w:rsidRDefault="00B5129C" w:rsidP="00B5129C">
            <w:pPr>
              <w:rPr>
                <w:rFonts w:ascii="Arial" w:eastAsia="Times New Roman" w:hAnsi="Arial" w:cs="Arial"/>
              </w:rPr>
            </w:pPr>
          </w:p>
        </w:tc>
      </w:tr>
      <w:tr w:rsidR="00B5129C" w:rsidRPr="00601210" w14:paraId="38A733FE" w14:textId="77777777" w:rsidTr="00B5129C">
        <w:trPr>
          <w:trHeight w:val="320"/>
        </w:trPr>
        <w:tc>
          <w:tcPr>
            <w:tcW w:w="1516" w:type="dxa"/>
            <w:tcBorders>
              <w:top w:val="nil"/>
              <w:left w:val="nil"/>
              <w:bottom w:val="nil"/>
              <w:right w:val="nil"/>
            </w:tcBorders>
            <w:shd w:val="clear" w:color="auto" w:fill="auto"/>
            <w:noWrap/>
            <w:vAlign w:val="bottom"/>
            <w:hideMark/>
          </w:tcPr>
          <w:p w14:paraId="26CD240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ECDC1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C34DB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8A5C7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90B523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5F1A2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579EBE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5CED0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FE98D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63A1B6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3A965C" w14:textId="77777777" w:rsidR="00B5129C" w:rsidRPr="00601210" w:rsidRDefault="00B5129C" w:rsidP="00B5129C">
            <w:pPr>
              <w:rPr>
                <w:rFonts w:ascii="Arial" w:eastAsia="Times New Roman" w:hAnsi="Arial" w:cs="Arial"/>
              </w:rPr>
            </w:pPr>
          </w:p>
        </w:tc>
      </w:tr>
      <w:tr w:rsidR="00B5129C" w:rsidRPr="00601210" w14:paraId="0FDFBA3B" w14:textId="77777777" w:rsidTr="00B5129C">
        <w:trPr>
          <w:trHeight w:val="320"/>
        </w:trPr>
        <w:tc>
          <w:tcPr>
            <w:tcW w:w="1516" w:type="dxa"/>
            <w:tcBorders>
              <w:top w:val="nil"/>
              <w:left w:val="nil"/>
              <w:bottom w:val="nil"/>
              <w:right w:val="nil"/>
            </w:tcBorders>
            <w:shd w:val="clear" w:color="auto" w:fill="auto"/>
            <w:noWrap/>
            <w:vAlign w:val="bottom"/>
            <w:hideMark/>
          </w:tcPr>
          <w:p w14:paraId="018278A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5C8A2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2C8C9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1AC92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A358D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935BF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3BC6E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D498FC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A1D068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8F547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A80549" w14:textId="77777777" w:rsidR="00B5129C" w:rsidRPr="00601210" w:rsidRDefault="00B5129C" w:rsidP="00B5129C">
            <w:pPr>
              <w:rPr>
                <w:rFonts w:ascii="Arial" w:eastAsia="Times New Roman" w:hAnsi="Arial" w:cs="Arial"/>
              </w:rPr>
            </w:pPr>
          </w:p>
        </w:tc>
      </w:tr>
      <w:tr w:rsidR="00B5129C" w:rsidRPr="00601210" w14:paraId="6FBA21B4" w14:textId="77777777" w:rsidTr="00B5129C">
        <w:trPr>
          <w:trHeight w:val="320"/>
        </w:trPr>
        <w:tc>
          <w:tcPr>
            <w:tcW w:w="1516" w:type="dxa"/>
            <w:tcBorders>
              <w:top w:val="nil"/>
              <w:left w:val="nil"/>
              <w:bottom w:val="nil"/>
              <w:right w:val="nil"/>
            </w:tcBorders>
            <w:shd w:val="clear" w:color="auto" w:fill="auto"/>
            <w:noWrap/>
            <w:vAlign w:val="bottom"/>
            <w:hideMark/>
          </w:tcPr>
          <w:p w14:paraId="14F834E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11BEE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0D6A1D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0B150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32DE0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B7B76D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A8B3C4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9504C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E61A7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39239F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C5D645" w14:textId="77777777" w:rsidR="00B5129C" w:rsidRPr="00601210" w:rsidRDefault="00B5129C" w:rsidP="00B5129C">
            <w:pPr>
              <w:rPr>
                <w:rFonts w:ascii="Arial" w:eastAsia="Times New Roman" w:hAnsi="Arial" w:cs="Arial"/>
              </w:rPr>
            </w:pPr>
          </w:p>
        </w:tc>
      </w:tr>
      <w:tr w:rsidR="00B5129C" w:rsidRPr="00601210" w14:paraId="412590CF" w14:textId="77777777" w:rsidTr="00B5129C">
        <w:trPr>
          <w:trHeight w:val="320"/>
        </w:trPr>
        <w:tc>
          <w:tcPr>
            <w:tcW w:w="1516" w:type="dxa"/>
            <w:tcBorders>
              <w:top w:val="nil"/>
              <w:left w:val="nil"/>
              <w:bottom w:val="nil"/>
              <w:right w:val="nil"/>
            </w:tcBorders>
            <w:shd w:val="clear" w:color="auto" w:fill="auto"/>
            <w:noWrap/>
            <w:vAlign w:val="bottom"/>
            <w:hideMark/>
          </w:tcPr>
          <w:p w14:paraId="52ABF45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C9BAD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11D95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CCD06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A62DBE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D9BDFE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E95B5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62CC5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45D90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DA2EC6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551579" w14:textId="77777777" w:rsidR="00B5129C" w:rsidRPr="00601210" w:rsidRDefault="00B5129C" w:rsidP="00B5129C">
            <w:pPr>
              <w:rPr>
                <w:rFonts w:ascii="Arial" w:eastAsia="Times New Roman" w:hAnsi="Arial" w:cs="Arial"/>
              </w:rPr>
            </w:pPr>
          </w:p>
        </w:tc>
      </w:tr>
      <w:tr w:rsidR="00B5129C" w:rsidRPr="00601210" w14:paraId="357D8193" w14:textId="77777777" w:rsidTr="00B5129C">
        <w:trPr>
          <w:trHeight w:val="320"/>
        </w:trPr>
        <w:tc>
          <w:tcPr>
            <w:tcW w:w="1516" w:type="dxa"/>
            <w:tcBorders>
              <w:top w:val="nil"/>
              <w:left w:val="nil"/>
              <w:bottom w:val="nil"/>
              <w:right w:val="nil"/>
            </w:tcBorders>
            <w:shd w:val="clear" w:color="auto" w:fill="auto"/>
            <w:noWrap/>
            <w:vAlign w:val="bottom"/>
            <w:hideMark/>
          </w:tcPr>
          <w:p w14:paraId="5931247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51168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ADA8B2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D18CA3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121CD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E8FF9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A2AA4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6A94B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D842A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825C4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21B1EE9" w14:textId="77777777" w:rsidR="00B5129C" w:rsidRPr="00601210" w:rsidRDefault="00B5129C" w:rsidP="00B5129C">
            <w:pPr>
              <w:rPr>
                <w:rFonts w:ascii="Arial" w:eastAsia="Times New Roman" w:hAnsi="Arial" w:cs="Arial"/>
              </w:rPr>
            </w:pPr>
          </w:p>
        </w:tc>
      </w:tr>
      <w:tr w:rsidR="00B5129C" w:rsidRPr="00601210" w14:paraId="758FD38C" w14:textId="77777777" w:rsidTr="00B5129C">
        <w:trPr>
          <w:trHeight w:val="320"/>
        </w:trPr>
        <w:tc>
          <w:tcPr>
            <w:tcW w:w="1516" w:type="dxa"/>
            <w:tcBorders>
              <w:top w:val="nil"/>
              <w:left w:val="nil"/>
              <w:bottom w:val="nil"/>
              <w:right w:val="nil"/>
            </w:tcBorders>
            <w:shd w:val="clear" w:color="auto" w:fill="auto"/>
            <w:noWrap/>
            <w:vAlign w:val="bottom"/>
            <w:hideMark/>
          </w:tcPr>
          <w:p w14:paraId="6D8C9091" w14:textId="4D649D8B" w:rsidR="00B5129C" w:rsidRPr="00601210" w:rsidRDefault="00B5129C" w:rsidP="00B5129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05024" behindDoc="0" locked="0" layoutInCell="1" allowOverlap="1" wp14:anchorId="6C96A084" wp14:editId="7790E1F8">
                  <wp:simplePos x="0" y="0"/>
                  <wp:positionH relativeFrom="column">
                    <wp:posOffset>101600</wp:posOffset>
                  </wp:positionH>
                  <wp:positionV relativeFrom="paragraph">
                    <wp:posOffset>25400</wp:posOffset>
                  </wp:positionV>
                  <wp:extent cx="2806700" cy="1778000"/>
                  <wp:effectExtent l="0" t="0" r="12700" b="0"/>
                  <wp:wrapNone/>
                  <wp:docPr id="148" name="Chart 14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906048" behindDoc="0" locked="0" layoutInCell="1" allowOverlap="1" wp14:anchorId="6998DB7E" wp14:editId="0C39E6DA">
                  <wp:simplePos x="0" y="0"/>
                  <wp:positionH relativeFrom="column">
                    <wp:posOffset>2933700</wp:posOffset>
                  </wp:positionH>
                  <wp:positionV relativeFrom="paragraph">
                    <wp:posOffset>25400</wp:posOffset>
                  </wp:positionV>
                  <wp:extent cx="2819400" cy="1778000"/>
                  <wp:effectExtent l="0" t="0" r="0" b="0"/>
                  <wp:wrapNone/>
                  <wp:docPr id="147" name="Chart 14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B5129C" w:rsidRPr="00601210" w14:paraId="5346E2D6"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4492EACF" w14:textId="77777777" w:rsidR="00B5129C" w:rsidRPr="00601210" w:rsidRDefault="00B5129C" w:rsidP="00B5129C">
                  <w:pPr>
                    <w:rPr>
                      <w:rFonts w:ascii="Arial" w:eastAsia="Times New Roman" w:hAnsi="Arial" w:cs="Arial"/>
                      <w:color w:val="000000"/>
                    </w:rPr>
                  </w:pPr>
                </w:p>
              </w:tc>
            </w:tr>
          </w:tbl>
          <w:p w14:paraId="61790B33" w14:textId="77777777" w:rsidR="00B5129C" w:rsidRPr="00601210" w:rsidRDefault="00B5129C" w:rsidP="00B5129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7BAF8D1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8C4F5A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7113EB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B9FE90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BB25E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AAEF6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AE46D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E151F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126E1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716177D" w14:textId="77777777" w:rsidR="00B5129C" w:rsidRPr="00601210" w:rsidRDefault="00B5129C" w:rsidP="00B5129C">
            <w:pPr>
              <w:rPr>
                <w:rFonts w:ascii="Arial" w:eastAsia="Times New Roman" w:hAnsi="Arial" w:cs="Arial"/>
              </w:rPr>
            </w:pPr>
          </w:p>
        </w:tc>
      </w:tr>
      <w:tr w:rsidR="00B5129C" w:rsidRPr="00601210" w14:paraId="295427CD" w14:textId="77777777" w:rsidTr="00B5129C">
        <w:trPr>
          <w:trHeight w:val="320"/>
        </w:trPr>
        <w:tc>
          <w:tcPr>
            <w:tcW w:w="1516" w:type="dxa"/>
            <w:tcBorders>
              <w:top w:val="nil"/>
              <w:left w:val="nil"/>
              <w:bottom w:val="nil"/>
              <w:right w:val="nil"/>
            </w:tcBorders>
            <w:shd w:val="clear" w:color="auto" w:fill="auto"/>
            <w:noWrap/>
            <w:vAlign w:val="bottom"/>
            <w:hideMark/>
          </w:tcPr>
          <w:p w14:paraId="29B3AA7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C9F031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45CF1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2566A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E0570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77AE7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6DD06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E17F0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4D1EC9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46DD1D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4180A6A" w14:textId="77777777" w:rsidR="00B5129C" w:rsidRPr="00601210" w:rsidRDefault="00B5129C" w:rsidP="00B5129C">
            <w:pPr>
              <w:rPr>
                <w:rFonts w:ascii="Arial" w:eastAsia="Times New Roman" w:hAnsi="Arial" w:cs="Arial"/>
              </w:rPr>
            </w:pPr>
          </w:p>
        </w:tc>
      </w:tr>
      <w:tr w:rsidR="00B5129C" w:rsidRPr="00601210" w14:paraId="6E24652A" w14:textId="77777777" w:rsidTr="00B5129C">
        <w:trPr>
          <w:trHeight w:val="320"/>
        </w:trPr>
        <w:tc>
          <w:tcPr>
            <w:tcW w:w="1516" w:type="dxa"/>
            <w:tcBorders>
              <w:top w:val="nil"/>
              <w:left w:val="nil"/>
              <w:bottom w:val="nil"/>
              <w:right w:val="nil"/>
            </w:tcBorders>
            <w:shd w:val="clear" w:color="auto" w:fill="auto"/>
            <w:noWrap/>
            <w:vAlign w:val="bottom"/>
            <w:hideMark/>
          </w:tcPr>
          <w:p w14:paraId="1C87AC2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BE4355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DF87B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66AFB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C70658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F31E7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E5A1C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7B957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212DE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2EBAC1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35199C" w14:textId="77777777" w:rsidR="00B5129C" w:rsidRPr="00601210" w:rsidRDefault="00B5129C" w:rsidP="00B5129C">
            <w:pPr>
              <w:rPr>
                <w:rFonts w:ascii="Arial" w:eastAsia="Times New Roman" w:hAnsi="Arial" w:cs="Arial"/>
              </w:rPr>
            </w:pPr>
          </w:p>
        </w:tc>
      </w:tr>
      <w:tr w:rsidR="00B5129C" w:rsidRPr="00601210" w14:paraId="0899F242" w14:textId="77777777" w:rsidTr="00B5129C">
        <w:trPr>
          <w:trHeight w:val="320"/>
        </w:trPr>
        <w:tc>
          <w:tcPr>
            <w:tcW w:w="1516" w:type="dxa"/>
            <w:tcBorders>
              <w:top w:val="nil"/>
              <w:left w:val="nil"/>
              <w:bottom w:val="nil"/>
              <w:right w:val="nil"/>
            </w:tcBorders>
            <w:shd w:val="clear" w:color="auto" w:fill="auto"/>
            <w:noWrap/>
            <w:vAlign w:val="bottom"/>
            <w:hideMark/>
          </w:tcPr>
          <w:p w14:paraId="0549E0E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453C3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238BA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B0795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2B5D3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A2D3D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FA53A3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B8284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EDF7C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47217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DB0D4B" w14:textId="77777777" w:rsidR="00B5129C" w:rsidRPr="00601210" w:rsidRDefault="00B5129C" w:rsidP="00B5129C">
            <w:pPr>
              <w:rPr>
                <w:rFonts w:ascii="Arial" w:eastAsia="Times New Roman" w:hAnsi="Arial" w:cs="Arial"/>
              </w:rPr>
            </w:pPr>
          </w:p>
        </w:tc>
      </w:tr>
      <w:tr w:rsidR="00B5129C" w:rsidRPr="00601210" w14:paraId="0EEDA8EC" w14:textId="77777777" w:rsidTr="00B5129C">
        <w:trPr>
          <w:trHeight w:val="320"/>
        </w:trPr>
        <w:tc>
          <w:tcPr>
            <w:tcW w:w="1516" w:type="dxa"/>
            <w:tcBorders>
              <w:top w:val="nil"/>
              <w:left w:val="nil"/>
              <w:bottom w:val="nil"/>
              <w:right w:val="nil"/>
            </w:tcBorders>
            <w:shd w:val="clear" w:color="auto" w:fill="auto"/>
            <w:noWrap/>
            <w:vAlign w:val="bottom"/>
            <w:hideMark/>
          </w:tcPr>
          <w:p w14:paraId="14EF72B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0FCA4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5D0587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DFAAE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ACEEB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C4E80F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B6CDE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0559D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54D89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06BF6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E98704" w14:textId="77777777" w:rsidR="00B5129C" w:rsidRPr="00601210" w:rsidRDefault="00B5129C" w:rsidP="00B5129C">
            <w:pPr>
              <w:rPr>
                <w:rFonts w:ascii="Arial" w:eastAsia="Times New Roman" w:hAnsi="Arial" w:cs="Arial"/>
              </w:rPr>
            </w:pPr>
          </w:p>
        </w:tc>
      </w:tr>
      <w:tr w:rsidR="00B5129C" w:rsidRPr="00601210" w14:paraId="31FFA8D5" w14:textId="77777777" w:rsidTr="00B5129C">
        <w:trPr>
          <w:trHeight w:val="320"/>
        </w:trPr>
        <w:tc>
          <w:tcPr>
            <w:tcW w:w="1516" w:type="dxa"/>
            <w:tcBorders>
              <w:top w:val="nil"/>
              <w:left w:val="nil"/>
              <w:bottom w:val="nil"/>
              <w:right w:val="nil"/>
            </w:tcBorders>
            <w:shd w:val="clear" w:color="auto" w:fill="auto"/>
            <w:noWrap/>
            <w:vAlign w:val="bottom"/>
            <w:hideMark/>
          </w:tcPr>
          <w:p w14:paraId="4E760F7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3C4F1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B3707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4EF2F4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F63FF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00B9E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E89E3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0AB93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712C6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C1640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28317F" w14:textId="77777777" w:rsidR="00B5129C" w:rsidRPr="00601210" w:rsidRDefault="00B5129C" w:rsidP="00B5129C">
            <w:pPr>
              <w:rPr>
                <w:rFonts w:ascii="Arial" w:eastAsia="Times New Roman" w:hAnsi="Arial" w:cs="Arial"/>
              </w:rPr>
            </w:pPr>
          </w:p>
        </w:tc>
      </w:tr>
      <w:tr w:rsidR="00B5129C" w:rsidRPr="00601210" w14:paraId="11A3048B" w14:textId="77777777" w:rsidTr="00B5129C">
        <w:trPr>
          <w:trHeight w:val="320"/>
        </w:trPr>
        <w:tc>
          <w:tcPr>
            <w:tcW w:w="1516" w:type="dxa"/>
            <w:tcBorders>
              <w:top w:val="nil"/>
              <w:left w:val="nil"/>
              <w:bottom w:val="nil"/>
              <w:right w:val="nil"/>
            </w:tcBorders>
            <w:shd w:val="clear" w:color="auto" w:fill="auto"/>
            <w:noWrap/>
            <w:vAlign w:val="bottom"/>
            <w:hideMark/>
          </w:tcPr>
          <w:p w14:paraId="37FCC91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BB962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27B45D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33C2B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C0DBF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C265B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BC5346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778D0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06B632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C7757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8F1DC74" w14:textId="77777777" w:rsidR="00B5129C" w:rsidRPr="00601210" w:rsidRDefault="00B5129C" w:rsidP="00B5129C">
            <w:pPr>
              <w:rPr>
                <w:rFonts w:ascii="Arial" w:eastAsia="Times New Roman" w:hAnsi="Arial" w:cs="Arial"/>
              </w:rPr>
            </w:pPr>
          </w:p>
        </w:tc>
      </w:tr>
      <w:tr w:rsidR="00B5129C" w:rsidRPr="00601210" w14:paraId="147F728F" w14:textId="77777777" w:rsidTr="00B5129C">
        <w:trPr>
          <w:trHeight w:val="320"/>
        </w:trPr>
        <w:tc>
          <w:tcPr>
            <w:tcW w:w="1516" w:type="dxa"/>
            <w:tcBorders>
              <w:top w:val="nil"/>
              <w:left w:val="nil"/>
              <w:bottom w:val="nil"/>
              <w:right w:val="nil"/>
            </w:tcBorders>
            <w:shd w:val="clear" w:color="auto" w:fill="auto"/>
            <w:noWrap/>
            <w:vAlign w:val="bottom"/>
            <w:hideMark/>
          </w:tcPr>
          <w:p w14:paraId="35F1F70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9E99A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79EB9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50021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6CADA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4DD6C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35493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4784C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3BE659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A4B554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124F77" w14:textId="77777777" w:rsidR="00B5129C" w:rsidRPr="00601210" w:rsidRDefault="00B5129C" w:rsidP="00B5129C">
            <w:pPr>
              <w:rPr>
                <w:rFonts w:ascii="Arial" w:eastAsia="Times New Roman" w:hAnsi="Arial" w:cs="Arial"/>
              </w:rPr>
            </w:pPr>
          </w:p>
        </w:tc>
      </w:tr>
      <w:tr w:rsidR="00B5129C" w:rsidRPr="00601210" w14:paraId="11CA6262" w14:textId="77777777" w:rsidTr="00B5129C">
        <w:trPr>
          <w:trHeight w:val="320"/>
        </w:trPr>
        <w:tc>
          <w:tcPr>
            <w:tcW w:w="1516" w:type="dxa"/>
            <w:tcBorders>
              <w:top w:val="nil"/>
              <w:left w:val="nil"/>
              <w:bottom w:val="nil"/>
              <w:right w:val="nil"/>
            </w:tcBorders>
            <w:shd w:val="clear" w:color="auto" w:fill="auto"/>
            <w:noWrap/>
            <w:vAlign w:val="bottom"/>
            <w:hideMark/>
          </w:tcPr>
          <w:p w14:paraId="7C31B9DA" w14:textId="5A3CDB8E" w:rsidR="00B5129C" w:rsidRPr="00601210" w:rsidRDefault="00B5129C" w:rsidP="00B5129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10144" behindDoc="0" locked="0" layoutInCell="1" allowOverlap="1" wp14:anchorId="53AA3480" wp14:editId="2459E122">
                  <wp:simplePos x="0" y="0"/>
                  <wp:positionH relativeFrom="column">
                    <wp:posOffset>2933700</wp:posOffset>
                  </wp:positionH>
                  <wp:positionV relativeFrom="paragraph">
                    <wp:posOffset>0</wp:posOffset>
                  </wp:positionV>
                  <wp:extent cx="2819400" cy="1778000"/>
                  <wp:effectExtent l="0" t="0" r="0" b="0"/>
                  <wp:wrapNone/>
                  <wp:docPr id="145" name="Chart 14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B5129C" w:rsidRPr="00601210" w14:paraId="018F1C90"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1AB3DF6D" w14:textId="6BBFAC00" w:rsidR="00B5129C" w:rsidRPr="00601210" w:rsidRDefault="00523DC2" w:rsidP="00B5129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09120" behindDoc="0" locked="0" layoutInCell="1" allowOverlap="1" wp14:anchorId="28294E36" wp14:editId="271EA813">
                        <wp:simplePos x="0" y="0"/>
                        <wp:positionH relativeFrom="column">
                          <wp:posOffset>102235</wp:posOffset>
                        </wp:positionH>
                        <wp:positionV relativeFrom="paragraph">
                          <wp:posOffset>-163830</wp:posOffset>
                        </wp:positionV>
                        <wp:extent cx="2806700" cy="1778000"/>
                        <wp:effectExtent l="0" t="0" r="12700" b="0"/>
                        <wp:wrapNone/>
                        <wp:docPr id="146" name="Chart 1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14:sizeRelH relativeFrom="page">
                          <wp14:pctWidth>0</wp14:pctWidth>
                        </wp14:sizeRelH>
                        <wp14:sizeRelV relativeFrom="page">
                          <wp14:pctHeight>0</wp14:pctHeight>
                        </wp14:sizeRelV>
                      </wp:anchor>
                    </w:drawing>
                  </w:r>
                </w:p>
              </w:tc>
            </w:tr>
          </w:tbl>
          <w:p w14:paraId="6A476A1F" w14:textId="77777777" w:rsidR="00B5129C" w:rsidRPr="00601210" w:rsidRDefault="00B5129C" w:rsidP="00B5129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50BF0EB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A5480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C9B09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388DF4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EAB72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823A60" w14:textId="77777777" w:rsidR="00B5129C" w:rsidRPr="00601210" w:rsidRDefault="00B5129C" w:rsidP="00B5129C">
            <w:pPr>
              <w:rPr>
                <w:rFonts w:ascii="Arial" w:eastAsia="Times New Roman" w:hAnsi="Arial" w:cs="Arial"/>
              </w:rPr>
            </w:pPr>
          </w:p>
        </w:tc>
        <w:tc>
          <w:tcPr>
            <w:tcW w:w="5264" w:type="dxa"/>
            <w:gridSpan w:val="4"/>
            <w:vMerge w:val="restart"/>
            <w:tcBorders>
              <w:top w:val="nil"/>
              <w:left w:val="nil"/>
              <w:bottom w:val="nil"/>
              <w:right w:val="nil"/>
            </w:tcBorders>
            <w:shd w:val="clear" w:color="auto" w:fill="auto"/>
            <w:noWrap/>
            <w:vAlign w:val="bottom"/>
            <w:hideMark/>
          </w:tcPr>
          <w:p w14:paraId="3E064679" w14:textId="67B1BDA1" w:rsidR="00B5129C" w:rsidRPr="00601210" w:rsidRDefault="00B5129C" w:rsidP="00B5129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07072" behindDoc="0" locked="0" layoutInCell="1" allowOverlap="1" wp14:anchorId="43ACE5E5" wp14:editId="5E22A8C2">
                  <wp:simplePos x="0" y="0"/>
                  <wp:positionH relativeFrom="column">
                    <wp:posOffset>-169545</wp:posOffset>
                  </wp:positionH>
                  <wp:positionV relativeFrom="paragraph">
                    <wp:posOffset>40005</wp:posOffset>
                  </wp:positionV>
                  <wp:extent cx="2806700" cy="1778000"/>
                  <wp:effectExtent l="0" t="0" r="12700" b="0"/>
                  <wp:wrapNone/>
                  <wp:docPr id="144" name="Chart 14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14:sizeRelH relativeFrom="page">
                    <wp14:pctWidth>0</wp14:pctWidth>
                  </wp14:sizeRelH>
                  <wp14:sizeRelV relativeFrom="page">
                    <wp14:pctHeight>0</wp14:pctHeight>
                  </wp14:sizeRelV>
                </wp:anchor>
              </w:drawing>
            </w:r>
          </w:p>
        </w:tc>
      </w:tr>
      <w:tr w:rsidR="00B5129C" w:rsidRPr="00601210" w14:paraId="7F890A37" w14:textId="77777777" w:rsidTr="00B5129C">
        <w:trPr>
          <w:trHeight w:val="320"/>
        </w:trPr>
        <w:tc>
          <w:tcPr>
            <w:tcW w:w="1516" w:type="dxa"/>
            <w:tcBorders>
              <w:top w:val="nil"/>
              <w:left w:val="nil"/>
              <w:bottom w:val="nil"/>
              <w:right w:val="nil"/>
            </w:tcBorders>
            <w:shd w:val="clear" w:color="auto" w:fill="auto"/>
            <w:noWrap/>
            <w:vAlign w:val="bottom"/>
            <w:hideMark/>
          </w:tcPr>
          <w:p w14:paraId="1C2CF596" w14:textId="77777777" w:rsidR="00B5129C" w:rsidRPr="00601210" w:rsidRDefault="00B5129C" w:rsidP="00B5129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03D646E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69A88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7278B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8DD72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82CDE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120EFC1"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779A8FBC" w14:textId="77777777" w:rsidR="00B5129C" w:rsidRPr="00601210" w:rsidRDefault="00B5129C" w:rsidP="00B5129C">
            <w:pPr>
              <w:rPr>
                <w:rFonts w:ascii="Arial" w:eastAsia="Times New Roman" w:hAnsi="Arial" w:cs="Arial"/>
                <w:color w:val="000000"/>
              </w:rPr>
            </w:pPr>
          </w:p>
        </w:tc>
      </w:tr>
      <w:tr w:rsidR="00B5129C" w:rsidRPr="00601210" w14:paraId="74DC71E1" w14:textId="77777777" w:rsidTr="00B5129C">
        <w:trPr>
          <w:trHeight w:val="320"/>
        </w:trPr>
        <w:tc>
          <w:tcPr>
            <w:tcW w:w="1516" w:type="dxa"/>
            <w:tcBorders>
              <w:top w:val="nil"/>
              <w:left w:val="nil"/>
              <w:bottom w:val="nil"/>
              <w:right w:val="nil"/>
            </w:tcBorders>
            <w:shd w:val="clear" w:color="auto" w:fill="auto"/>
            <w:noWrap/>
            <w:vAlign w:val="bottom"/>
            <w:hideMark/>
          </w:tcPr>
          <w:p w14:paraId="4759E7F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F252F5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97294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17537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EB0CA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510A2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EFF6FCE"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0871126C" w14:textId="77777777" w:rsidR="00B5129C" w:rsidRPr="00601210" w:rsidRDefault="00B5129C" w:rsidP="00B5129C">
            <w:pPr>
              <w:rPr>
                <w:rFonts w:ascii="Arial" w:eastAsia="Times New Roman" w:hAnsi="Arial" w:cs="Arial"/>
                <w:color w:val="000000"/>
              </w:rPr>
            </w:pPr>
          </w:p>
        </w:tc>
      </w:tr>
      <w:tr w:rsidR="00B5129C" w:rsidRPr="00601210" w14:paraId="4DEB4358" w14:textId="77777777" w:rsidTr="00B5129C">
        <w:trPr>
          <w:trHeight w:val="320"/>
        </w:trPr>
        <w:tc>
          <w:tcPr>
            <w:tcW w:w="1516" w:type="dxa"/>
            <w:tcBorders>
              <w:top w:val="nil"/>
              <w:left w:val="nil"/>
              <w:bottom w:val="nil"/>
              <w:right w:val="nil"/>
            </w:tcBorders>
            <w:shd w:val="clear" w:color="auto" w:fill="auto"/>
            <w:noWrap/>
            <w:vAlign w:val="bottom"/>
            <w:hideMark/>
          </w:tcPr>
          <w:p w14:paraId="4809AAD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ECD04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00090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66BFA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D29A3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374280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3120EF"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49C96317" w14:textId="77777777" w:rsidR="00B5129C" w:rsidRPr="00601210" w:rsidRDefault="00B5129C" w:rsidP="00B5129C">
            <w:pPr>
              <w:rPr>
                <w:rFonts w:ascii="Arial" w:eastAsia="Times New Roman" w:hAnsi="Arial" w:cs="Arial"/>
                <w:color w:val="000000"/>
              </w:rPr>
            </w:pPr>
          </w:p>
        </w:tc>
      </w:tr>
      <w:tr w:rsidR="00B5129C" w:rsidRPr="00601210" w14:paraId="1C416D0B" w14:textId="77777777" w:rsidTr="00B5129C">
        <w:trPr>
          <w:trHeight w:val="320"/>
        </w:trPr>
        <w:tc>
          <w:tcPr>
            <w:tcW w:w="1516" w:type="dxa"/>
            <w:tcBorders>
              <w:top w:val="nil"/>
              <w:left w:val="nil"/>
              <w:bottom w:val="nil"/>
              <w:right w:val="nil"/>
            </w:tcBorders>
            <w:shd w:val="clear" w:color="auto" w:fill="auto"/>
            <w:noWrap/>
            <w:vAlign w:val="bottom"/>
            <w:hideMark/>
          </w:tcPr>
          <w:p w14:paraId="5583669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D030CE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9133BF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F0F74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4A681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88B87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918785B"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0ACE0278" w14:textId="77777777" w:rsidR="00B5129C" w:rsidRPr="00601210" w:rsidRDefault="00B5129C" w:rsidP="00B5129C">
            <w:pPr>
              <w:rPr>
                <w:rFonts w:ascii="Arial" w:eastAsia="Times New Roman" w:hAnsi="Arial" w:cs="Arial"/>
                <w:color w:val="000000"/>
              </w:rPr>
            </w:pPr>
          </w:p>
        </w:tc>
      </w:tr>
      <w:tr w:rsidR="00B5129C" w:rsidRPr="00601210" w14:paraId="103B8789" w14:textId="77777777" w:rsidTr="00B5129C">
        <w:trPr>
          <w:trHeight w:val="320"/>
        </w:trPr>
        <w:tc>
          <w:tcPr>
            <w:tcW w:w="1516" w:type="dxa"/>
            <w:tcBorders>
              <w:top w:val="nil"/>
              <w:left w:val="nil"/>
              <w:bottom w:val="nil"/>
              <w:right w:val="nil"/>
            </w:tcBorders>
            <w:shd w:val="clear" w:color="auto" w:fill="auto"/>
            <w:noWrap/>
            <w:vAlign w:val="bottom"/>
            <w:hideMark/>
          </w:tcPr>
          <w:p w14:paraId="1501025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C4423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2CF3B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8DEAF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7B4CB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3AB33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F926CE"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24529C1B" w14:textId="77777777" w:rsidR="00B5129C" w:rsidRPr="00601210" w:rsidRDefault="00B5129C" w:rsidP="00B5129C">
            <w:pPr>
              <w:rPr>
                <w:rFonts w:ascii="Arial" w:eastAsia="Times New Roman" w:hAnsi="Arial" w:cs="Arial"/>
                <w:color w:val="000000"/>
              </w:rPr>
            </w:pPr>
          </w:p>
        </w:tc>
      </w:tr>
      <w:tr w:rsidR="00B5129C" w:rsidRPr="00601210" w14:paraId="08B47EC2" w14:textId="77777777" w:rsidTr="00B5129C">
        <w:trPr>
          <w:trHeight w:val="320"/>
        </w:trPr>
        <w:tc>
          <w:tcPr>
            <w:tcW w:w="1516" w:type="dxa"/>
            <w:tcBorders>
              <w:top w:val="nil"/>
              <w:left w:val="nil"/>
              <w:bottom w:val="nil"/>
              <w:right w:val="nil"/>
            </w:tcBorders>
            <w:shd w:val="clear" w:color="auto" w:fill="auto"/>
            <w:noWrap/>
            <w:vAlign w:val="bottom"/>
            <w:hideMark/>
          </w:tcPr>
          <w:p w14:paraId="56CB506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D99EF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B4787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7E6E6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5E6B5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347CCA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840946"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3864A902" w14:textId="77777777" w:rsidR="00B5129C" w:rsidRPr="00601210" w:rsidRDefault="00B5129C" w:rsidP="00B5129C">
            <w:pPr>
              <w:rPr>
                <w:rFonts w:ascii="Arial" w:eastAsia="Times New Roman" w:hAnsi="Arial" w:cs="Arial"/>
                <w:color w:val="000000"/>
              </w:rPr>
            </w:pPr>
          </w:p>
        </w:tc>
      </w:tr>
    </w:tbl>
    <w:p w14:paraId="1590AF3E" w14:textId="2B82D53D" w:rsidR="0091061E" w:rsidRDefault="0091061E" w:rsidP="00030963">
      <w:pPr>
        <w:rPr>
          <w:rFonts w:ascii="Arial" w:hAnsi="Arial" w:cs="Arial"/>
          <w:b/>
        </w:rPr>
      </w:pPr>
    </w:p>
    <w:p w14:paraId="553B5050" w14:textId="77777777" w:rsidR="0091061E" w:rsidRDefault="0091061E">
      <w:pPr>
        <w:rPr>
          <w:rFonts w:ascii="Arial" w:hAnsi="Arial" w:cs="Arial"/>
          <w:b/>
        </w:rPr>
      </w:pPr>
      <w:r>
        <w:rPr>
          <w:rFonts w:ascii="Arial" w:hAnsi="Arial" w:cs="Arial"/>
          <w:b/>
        </w:rPr>
        <w:br w:type="page"/>
      </w:r>
    </w:p>
    <w:p w14:paraId="2E55C567" w14:textId="77777777" w:rsidR="00523DC2" w:rsidRDefault="00523DC2" w:rsidP="00030963">
      <w:pPr>
        <w:rPr>
          <w:rFonts w:ascii="Arial" w:hAnsi="Arial" w:cs="Arial"/>
          <w:b/>
        </w:rPr>
      </w:pPr>
    </w:p>
    <w:p w14:paraId="4C5E3414" w14:textId="75F28DDA" w:rsidR="001A0D6C" w:rsidRPr="00601210" w:rsidRDefault="004B7AAD" w:rsidP="00030963">
      <w:pPr>
        <w:rPr>
          <w:rFonts w:ascii="Arial" w:hAnsi="Arial" w:cs="Arial"/>
          <w:b/>
        </w:rPr>
      </w:pPr>
      <w:r>
        <w:rPr>
          <w:rFonts w:ascii="Arial" w:hAnsi="Arial" w:cs="Arial"/>
          <w:b/>
        </w:rPr>
        <w:t>g) E</w:t>
      </w:r>
      <w:r w:rsidR="001A0D6C" w:rsidRPr="00601210">
        <w:rPr>
          <w:rFonts w:ascii="Arial" w:hAnsi="Arial" w:cs="Arial"/>
          <w:b/>
        </w:rPr>
        <w:t>xcess opioid disposal</w:t>
      </w:r>
    </w:p>
    <w:tbl>
      <w:tblPr>
        <w:tblW w:w="14676" w:type="dxa"/>
        <w:tblInd w:w="108" w:type="dxa"/>
        <w:tblLook w:val="04A0" w:firstRow="1" w:lastRow="0" w:firstColumn="1" w:lastColumn="0" w:noHBand="0" w:noVBand="1"/>
      </w:tblPr>
      <w:tblGrid>
        <w:gridCol w:w="1516"/>
        <w:gridCol w:w="1316"/>
        <w:gridCol w:w="1316"/>
        <w:gridCol w:w="1316"/>
        <w:gridCol w:w="1316"/>
        <w:gridCol w:w="1316"/>
        <w:gridCol w:w="1316"/>
        <w:gridCol w:w="1316"/>
        <w:gridCol w:w="1316"/>
        <w:gridCol w:w="1316"/>
        <w:gridCol w:w="1316"/>
      </w:tblGrid>
      <w:tr w:rsidR="00B5129C" w:rsidRPr="00601210" w14:paraId="4D4E7A68" w14:textId="77777777" w:rsidTr="00B5129C">
        <w:trPr>
          <w:trHeight w:val="320"/>
        </w:trPr>
        <w:tc>
          <w:tcPr>
            <w:tcW w:w="1516" w:type="dxa"/>
            <w:tcBorders>
              <w:top w:val="nil"/>
              <w:left w:val="nil"/>
              <w:bottom w:val="nil"/>
              <w:right w:val="nil"/>
            </w:tcBorders>
            <w:shd w:val="clear" w:color="auto" w:fill="auto"/>
            <w:noWrap/>
            <w:vAlign w:val="bottom"/>
            <w:hideMark/>
          </w:tcPr>
          <w:p w14:paraId="018DDDE5" w14:textId="6EA64CC1" w:rsidR="00B5129C" w:rsidRPr="00601210" w:rsidRDefault="00B5129C" w:rsidP="00B5129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95808" behindDoc="0" locked="0" layoutInCell="1" allowOverlap="1" wp14:anchorId="58F12348" wp14:editId="72B0FBBB">
                  <wp:simplePos x="0" y="0"/>
                  <wp:positionH relativeFrom="column">
                    <wp:posOffset>101600</wp:posOffset>
                  </wp:positionH>
                  <wp:positionV relativeFrom="paragraph">
                    <wp:posOffset>38100</wp:posOffset>
                  </wp:positionV>
                  <wp:extent cx="2806700" cy="1778000"/>
                  <wp:effectExtent l="0" t="0" r="12700" b="0"/>
                  <wp:wrapNone/>
                  <wp:docPr id="143" name="Chart 1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99904" behindDoc="0" locked="0" layoutInCell="1" allowOverlap="1" wp14:anchorId="35E35F31" wp14:editId="0AB62C4C">
                  <wp:simplePos x="0" y="0"/>
                  <wp:positionH relativeFrom="column">
                    <wp:posOffset>2933700</wp:posOffset>
                  </wp:positionH>
                  <wp:positionV relativeFrom="paragraph">
                    <wp:posOffset>38100</wp:posOffset>
                  </wp:positionV>
                  <wp:extent cx="2819400" cy="1778000"/>
                  <wp:effectExtent l="0" t="0" r="0" b="0"/>
                  <wp:wrapNone/>
                  <wp:docPr id="142" name="Chart 14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B5129C" w:rsidRPr="00601210" w14:paraId="4DCE85C0"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3A865097" w14:textId="77777777" w:rsidR="00B5129C" w:rsidRPr="00601210" w:rsidRDefault="00B5129C" w:rsidP="00B5129C">
                  <w:pPr>
                    <w:rPr>
                      <w:rFonts w:ascii="Arial" w:eastAsia="Times New Roman" w:hAnsi="Arial" w:cs="Arial"/>
                      <w:color w:val="000000"/>
                    </w:rPr>
                  </w:pPr>
                </w:p>
              </w:tc>
            </w:tr>
          </w:tbl>
          <w:p w14:paraId="06EDF457" w14:textId="77777777" w:rsidR="00B5129C" w:rsidRPr="00601210" w:rsidRDefault="00B5129C" w:rsidP="00B5129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71C35C0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AF9CF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2590C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2F6B5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36EFE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9D78C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30709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5C578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095B2F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A00D740" w14:textId="77777777" w:rsidR="00B5129C" w:rsidRPr="00601210" w:rsidRDefault="00B5129C" w:rsidP="00B5129C">
            <w:pPr>
              <w:rPr>
                <w:rFonts w:ascii="Arial" w:eastAsia="Times New Roman" w:hAnsi="Arial" w:cs="Arial"/>
              </w:rPr>
            </w:pPr>
          </w:p>
        </w:tc>
      </w:tr>
      <w:tr w:rsidR="00B5129C" w:rsidRPr="00601210" w14:paraId="18F7C9F2" w14:textId="77777777" w:rsidTr="00B5129C">
        <w:trPr>
          <w:trHeight w:val="320"/>
        </w:trPr>
        <w:tc>
          <w:tcPr>
            <w:tcW w:w="1516" w:type="dxa"/>
            <w:tcBorders>
              <w:top w:val="nil"/>
              <w:left w:val="nil"/>
              <w:bottom w:val="nil"/>
              <w:right w:val="nil"/>
            </w:tcBorders>
            <w:shd w:val="clear" w:color="auto" w:fill="auto"/>
            <w:noWrap/>
            <w:vAlign w:val="bottom"/>
            <w:hideMark/>
          </w:tcPr>
          <w:p w14:paraId="56BABE8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2CE7B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C3003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EB636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50DC6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23423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AF1A4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8F224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21EE2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BA468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2F91C4" w14:textId="77777777" w:rsidR="00B5129C" w:rsidRPr="00601210" w:rsidRDefault="00B5129C" w:rsidP="00B5129C">
            <w:pPr>
              <w:rPr>
                <w:rFonts w:ascii="Arial" w:eastAsia="Times New Roman" w:hAnsi="Arial" w:cs="Arial"/>
              </w:rPr>
            </w:pPr>
          </w:p>
        </w:tc>
      </w:tr>
      <w:tr w:rsidR="00B5129C" w:rsidRPr="00601210" w14:paraId="789643ED" w14:textId="77777777" w:rsidTr="00B5129C">
        <w:trPr>
          <w:trHeight w:val="320"/>
        </w:trPr>
        <w:tc>
          <w:tcPr>
            <w:tcW w:w="1516" w:type="dxa"/>
            <w:tcBorders>
              <w:top w:val="nil"/>
              <w:left w:val="nil"/>
              <w:bottom w:val="nil"/>
              <w:right w:val="nil"/>
            </w:tcBorders>
            <w:shd w:val="clear" w:color="auto" w:fill="auto"/>
            <w:noWrap/>
            <w:vAlign w:val="bottom"/>
            <w:hideMark/>
          </w:tcPr>
          <w:p w14:paraId="750B162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5E390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BE11F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C3FD7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DF4B5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5A40B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718CD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34DE3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93D89B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DA2CD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F726BE" w14:textId="77777777" w:rsidR="00B5129C" w:rsidRPr="00601210" w:rsidRDefault="00B5129C" w:rsidP="00B5129C">
            <w:pPr>
              <w:rPr>
                <w:rFonts w:ascii="Arial" w:eastAsia="Times New Roman" w:hAnsi="Arial" w:cs="Arial"/>
              </w:rPr>
            </w:pPr>
          </w:p>
        </w:tc>
      </w:tr>
      <w:tr w:rsidR="00B5129C" w:rsidRPr="00601210" w14:paraId="63E4312D" w14:textId="77777777" w:rsidTr="00B5129C">
        <w:trPr>
          <w:trHeight w:val="320"/>
        </w:trPr>
        <w:tc>
          <w:tcPr>
            <w:tcW w:w="1516" w:type="dxa"/>
            <w:tcBorders>
              <w:top w:val="nil"/>
              <w:left w:val="nil"/>
              <w:bottom w:val="nil"/>
              <w:right w:val="nil"/>
            </w:tcBorders>
            <w:shd w:val="clear" w:color="auto" w:fill="auto"/>
            <w:noWrap/>
            <w:vAlign w:val="bottom"/>
            <w:hideMark/>
          </w:tcPr>
          <w:p w14:paraId="37B8D36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894186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77E68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D49A9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53B9E4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34A4B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A0224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4ED14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C0984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9F51D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142BE2" w14:textId="77777777" w:rsidR="00B5129C" w:rsidRPr="00601210" w:rsidRDefault="00B5129C" w:rsidP="00B5129C">
            <w:pPr>
              <w:rPr>
                <w:rFonts w:ascii="Arial" w:eastAsia="Times New Roman" w:hAnsi="Arial" w:cs="Arial"/>
              </w:rPr>
            </w:pPr>
          </w:p>
        </w:tc>
      </w:tr>
      <w:tr w:rsidR="00B5129C" w:rsidRPr="00601210" w14:paraId="2AD2559F" w14:textId="77777777" w:rsidTr="00B5129C">
        <w:trPr>
          <w:trHeight w:val="320"/>
        </w:trPr>
        <w:tc>
          <w:tcPr>
            <w:tcW w:w="1516" w:type="dxa"/>
            <w:tcBorders>
              <w:top w:val="nil"/>
              <w:left w:val="nil"/>
              <w:bottom w:val="nil"/>
              <w:right w:val="nil"/>
            </w:tcBorders>
            <w:shd w:val="clear" w:color="auto" w:fill="auto"/>
            <w:noWrap/>
            <w:vAlign w:val="bottom"/>
            <w:hideMark/>
          </w:tcPr>
          <w:p w14:paraId="443F6E6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7B443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F4501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B23E7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13B54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A1E081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28FCA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87233A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34F12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A142A5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A8A517" w14:textId="77777777" w:rsidR="00B5129C" w:rsidRPr="00601210" w:rsidRDefault="00B5129C" w:rsidP="00B5129C">
            <w:pPr>
              <w:rPr>
                <w:rFonts w:ascii="Arial" w:eastAsia="Times New Roman" w:hAnsi="Arial" w:cs="Arial"/>
              </w:rPr>
            </w:pPr>
          </w:p>
        </w:tc>
      </w:tr>
      <w:tr w:rsidR="00B5129C" w:rsidRPr="00601210" w14:paraId="15B01F35" w14:textId="77777777" w:rsidTr="00B5129C">
        <w:trPr>
          <w:trHeight w:val="320"/>
        </w:trPr>
        <w:tc>
          <w:tcPr>
            <w:tcW w:w="1516" w:type="dxa"/>
            <w:tcBorders>
              <w:top w:val="nil"/>
              <w:left w:val="nil"/>
              <w:bottom w:val="nil"/>
              <w:right w:val="nil"/>
            </w:tcBorders>
            <w:shd w:val="clear" w:color="auto" w:fill="auto"/>
            <w:noWrap/>
            <w:vAlign w:val="bottom"/>
            <w:hideMark/>
          </w:tcPr>
          <w:p w14:paraId="622B8EA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C0D5B7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7B9FA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A9A4D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32487C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7A547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07D57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9412F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A8492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0B123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C6B8E6" w14:textId="77777777" w:rsidR="00B5129C" w:rsidRPr="00601210" w:rsidRDefault="00B5129C" w:rsidP="00B5129C">
            <w:pPr>
              <w:rPr>
                <w:rFonts w:ascii="Arial" w:eastAsia="Times New Roman" w:hAnsi="Arial" w:cs="Arial"/>
              </w:rPr>
            </w:pPr>
          </w:p>
        </w:tc>
      </w:tr>
      <w:tr w:rsidR="00B5129C" w:rsidRPr="00601210" w14:paraId="3C0D97F2" w14:textId="77777777" w:rsidTr="00B5129C">
        <w:trPr>
          <w:trHeight w:val="320"/>
        </w:trPr>
        <w:tc>
          <w:tcPr>
            <w:tcW w:w="1516" w:type="dxa"/>
            <w:tcBorders>
              <w:top w:val="nil"/>
              <w:left w:val="nil"/>
              <w:bottom w:val="nil"/>
              <w:right w:val="nil"/>
            </w:tcBorders>
            <w:shd w:val="clear" w:color="auto" w:fill="auto"/>
            <w:noWrap/>
            <w:vAlign w:val="bottom"/>
            <w:hideMark/>
          </w:tcPr>
          <w:p w14:paraId="20A9EAF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A75D0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A956F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77B52F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2AE84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1EEDF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9C4A0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D140A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A9B9B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461E5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E068AF4" w14:textId="77777777" w:rsidR="00B5129C" w:rsidRPr="00601210" w:rsidRDefault="00B5129C" w:rsidP="00B5129C">
            <w:pPr>
              <w:rPr>
                <w:rFonts w:ascii="Arial" w:eastAsia="Times New Roman" w:hAnsi="Arial" w:cs="Arial"/>
              </w:rPr>
            </w:pPr>
          </w:p>
        </w:tc>
      </w:tr>
      <w:tr w:rsidR="00B5129C" w:rsidRPr="00601210" w14:paraId="1BB8708F" w14:textId="77777777" w:rsidTr="00B5129C">
        <w:trPr>
          <w:trHeight w:val="320"/>
        </w:trPr>
        <w:tc>
          <w:tcPr>
            <w:tcW w:w="1516" w:type="dxa"/>
            <w:tcBorders>
              <w:top w:val="nil"/>
              <w:left w:val="nil"/>
              <w:bottom w:val="nil"/>
              <w:right w:val="nil"/>
            </w:tcBorders>
            <w:shd w:val="clear" w:color="auto" w:fill="auto"/>
            <w:noWrap/>
            <w:vAlign w:val="bottom"/>
            <w:hideMark/>
          </w:tcPr>
          <w:p w14:paraId="708AE89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08F1B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2E012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EFF35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56275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30284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86B07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2CC2A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934A9C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62362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C41723" w14:textId="77777777" w:rsidR="00B5129C" w:rsidRPr="00601210" w:rsidRDefault="00B5129C" w:rsidP="00B5129C">
            <w:pPr>
              <w:rPr>
                <w:rFonts w:ascii="Arial" w:eastAsia="Times New Roman" w:hAnsi="Arial" w:cs="Arial"/>
              </w:rPr>
            </w:pPr>
          </w:p>
        </w:tc>
      </w:tr>
      <w:tr w:rsidR="00B5129C" w:rsidRPr="00601210" w14:paraId="181091C4" w14:textId="77777777" w:rsidTr="00B5129C">
        <w:trPr>
          <w:trHeight w:val="320"/>
        </w:trPr>
        <w:tc>
          <w:tcPr>
            <w:tcW w:w="1516" w:type="dxa"/>
            <w:tcBorders>
              <w:top w:val="nil"/>
              <w:left w:val="nil"/>
              <w:bottom w:val="nil"/>
              <w:right w:val="nil"/>
            </w:tcBorders>
            <w:shd w:val="clear" w:color="auto" w:fill="auto"/>
            <w:noWrap/>
            <w:vAlign w:val="bottom"/>
            <w:hideMark/>
          </w:tcPr>
          <w:p w14:paraId="77B0F025" w14:textId="4D6E5126" w:rsidR="00B5129C" w:rsidRPr="00601210" w:rsidRDefault="00B5129C" w:rsidP="00B5129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96832" behindDoc="0" locked="0" layoutInCell="1" allowOverlap="1" wp14:anchorId="6EC7B310" wp14:editId="09CE20BA">
                  <wp:simplePos x="0" y="0"/>
                  <wp:positionH relativeFrom="column">
                    <wp:posOffset>101600</wp:posOffset>
                  </wp:positionH>
                  <wp:positionV relativeFrom="paragraph">
                    <wp:posOffset>25400</wp:posOffset>
                  </wp:positionV>
                  <wp:extent cx="2806700" cy="1778000"/>
                  <wp:effectExtent l="0" t="0" r="12700" b="0"/>
                  <wp:wrapNone/>
                  <wp:docPr id="141" name="Chart 1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97856" behindDoc="0" locked="0" layoutInCell="1" allowOverlap="1" wp14:anchorId="7E2D6BF6" wp14:editId="43CA2D20">
                  <wp:simplePos x="0" y="0"/>
                  <wp:positionH relativeFrom="column">
                    <wp:posOffset>2933700</wp:posOffset>
                  </wp:positionH>
                  <wp:positionV relativeFrom="paragraph">
                    <wp:posOffset>25400</wp:posOffset>
                  </wp:positionV>
                  <wp:extent cx="2819400" cy="1778000"/>
                  <wp:effectExtent l="0" t="0" r="0" b="0"/>
                  <wp:wrapNone/>
                  <wp:docPr id="140" name="Chart 1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B5129C" w:rsidRPr="00601210" w14:paraId="5A789384"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59F9AD42" w14:textId="77777777" w:rsidR="00B5129C" w:rsidRPr="00601210" w:rsidRDefault="00B5129C" w:rsidP="00B5129C">
                  <w:pPr>
                    <w:rPr>
                      <w:rFonts w:ascii="Arial" w:eastAsia="Times New Roman" w:hAnsi="Arial" w:cs="Arial"/>
                      <w:color w:val="000000"/>
                    </w:rPr>
                  </w:pPr>
                </w:p>
              </w:tc>
            </w:tr>
          </w:tbl>
          <w:p w14:paraId="5EC02749" w14:textId="77777777" w:rsidR="00B5129C" w:rsidRPr="00601210" w:rsidRDefault="00B5129C" w:rsidP="00B5129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0CB010C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80ACC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870821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3B909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278BD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2D52E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D376C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7FEBE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891D2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83082A4" w14:textId="77777777" w:rsidR="00B5129C" w:rsidRPr="00601210" w:rsidRDefault="00B5129C" w:rsidP="00B5129C">
            <w:pPr>
              <w:rPr>
                <w:rFonts w:ascii="Arial" w:eastAsia="Times New Roman" w:hAnsi="Arial" w:cs="Arial"/>
              </w:rPr>
            </w:pPr>
          </w:p>
        </w:tc>
      </w:tr>
      <w:tr w:rsidR="00B5129C" w:rsidRPr="00601210" w14:paraId="02A8B718" w14:textId="77777777" w:rsidTr="00B5129C">
        <w:trPr>
          <w:trHeight w:val="320"/>
        </w:trPr>
        <w:tc>
          <w:tcPr>
            <w:tcW w:w="1516" w:type="dxa"/>
            <w:tcBorders>
              <w:top w:val="nil"/>
              <w:left w:val="nil"/>
              <w:bottom w:val="nil"/>
              <w:right w:val="nil"/>
            </w:tcBorders>
            <w:shd w:val="clear" w:color="auto" w:fill="auto"/>
            <w:noWrap/>
            <w:vAlign w:val="bottom"/>
            <w:hideMark/>
          </w:tcPr>
          <w:p w14:paraId="4EB4CAE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D9747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9568E1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895E86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01FF1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A4650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2C5B76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19EB2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5EC68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DF30BF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1E3A20" w14:textId="77777777" w:rsidR="00B5129C" w:rsidRPr="00601210" w:rsidRDefault="00B5129C" w:rsidP="00B5129C">
            <w:pPr>
              <w:rPr>
                <w:rFonts w:ascii="Arial" w:eastAsia="Times New Roman" w:hAnsi="Arial" w:cs="Arial"/>
              </w:rPr>
            </w:pPr>
          </w:p>
        </w:tc>
      </w:tr>
      <w:tr w:rsidR="00B5129C" w:rsidRPr="00601210" w14:paraId="10345D15" w14:textId="77777777" w:rsidTr="00B5129C">
        <w:trPr>
          <w:trHeight w:val="320"/>
        </w:trPr>
        <w:tc>
          <w:tcPr>
            <w:tcW w:w="1516" w:type="dxa"/>
            <w:tcBorders>
              <w:top w:val="nil"/>
              <w:left w:val="nil"/>
              <w:bottom w:val="nil"/>
              <w:right w:val="nil"/>
            </w:tcBorders>
            <w:shd w:val="clear" w:color="auto" w:fill="auto"/>
            <w:noWrap/>
            <w:vAlign w:val="bottom"/>
            <w:hideMark/>
          </w:tcPr>
          <w:p w14:paraId="1D84C28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92862D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D654EE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913B4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9CE02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4FF03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BF42B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6F9DC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03DA3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D664E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8EA510E" w14:textId="77777777" w:rsidR="00B5129C" w:rsidRPr="00601210" w:rsidRDefault="00B5129C" w:rsidP="00B5129C">
            <w:pPr>
              <w:rPr>
                <w:rFonts w:ascii="Arial" w:eastAsia="Times New Roman" w:hAnsi="Arial" w:cs="Arial"/>
              </w:rPr>
            </w:pPr>
          </w:p>
        </w:tc>
      </w:tr>
      <w:tr w:rsidR="00B5129C" w:rsidRPr="00601210" w14:paraId="54635771" w14:textId="77777777" w:rsidTr="00B5129C">
        <w:trPr>
          <w:trHeight w:val="320"/>
        </w:trPr>
        <w:tc>
          <w:tcPr>
            <w:tcW w:w="1516" w:type="dxa"/>
            <w:tcBorders>
              <w:top w:val="nil"/>
              <w:left w:val="nil"/>
              <w:bottom w:val="nil"/>
              <w:right w:val="nil"/>
            </w:tcBorders>
            <w:shd w:val="clear" w:color="auto" w:fill="auto"/>
            <w:noWrap/>
            <w:vAlign w:val="bottom"/>
            <w:hideMark/>
          </w:tcPr>
          <w:p w14:paraId="43E39DA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E251F1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275B8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EF022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32E0F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ED708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0283D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88D40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3AF33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91B40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B3BCEB" w14:textId="77777777" w:rsidR="00B5129C" w:rsidRPr="00601210" w:rsidRDefault="00B5129C" w:rsidP="00B5129C">
            <w:pPr>
              <w:rPr>
                <w:rFonts w:ascii="Arial" w:eastAsia="Times New Roman" w:hAnsi="Arial" w:cs="Arial"/>
              </w:rPr>
            </w:pPr>
          </w:p>
        </w:tc>
      </w:tr>
      <w:tr w:rsidR="00B5129C" w:rsidRPr="00601210" w14:paraId="6CA15418" w14:textId="77777777" w:rsidTr="00B5129C">
        <w:trPr>
          <w:trHeight w:val="320"/>
        </w:trPr>
        <w:tc>
          <w:tcPr>
            <w:tcW w:w="1516" w:type="dxa"/>
            <w:tcBorders>
              <w:top w:val="nil"/>
              <w:left w:val="nil"/>
              <w:bottom w:val="nil"/>
              <w:right w:val="nil"/>
            </w:tcBorders>
            <w:shd w:val="clear" w:color="auto" w:fill="auto"/>
            <w:noWrap/>
            <w:vAlign w:val="bottom"/>
            <w:hideMark/>
          </w:tcPr>
          <w:p w14:paraId="021E5C4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1C5C0B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7E1E0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53716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31409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8712E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FEE11E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316B6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1F37B3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CB74A7"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470BED" w14:textId="77777777" w:rsidR="00B5129C" w:rsidRPr="00601210" w:rsidRDefault="00B5129C" w:rsidP="00B5129C">
            <w:pPr>
              <w:rPr>
                <w:rFonts w:ascii="Arial" w:eastAsia="Times New Roman" w:hAnsi="Arial" w:cs="Arial"/>
              </w:rPr>
            </w:pPr>
          </w:p>
        </w:tc>
      </w:tr>
      <w:tr w:rsidR="00B5129C" w:rsidRPr="00601210" w14:paraId="4760AD0A" w14:textId="77777777" w:rsidTr="00B5129C">
        <w:trPr>
          <w:trHeight w:val="320"/>
        </w:trPr>
        <w:tc>
          <w:tcPr>
            <w:tcW w:w="1516" w:type="dxa"/>
            <w:tcBorders>
              <w:top w:val="nil"/>
              <w:left w:val="nil"/>
              <w:bottom w:val="nil"/>
              <w:right w:val="nil"/>
            </w:tcBorders>
            <w:shd w:val="clear" w:color="auto" w:fill="auto"/>
            <w:noWrap/>
            <w:vAlign w:val="bottom"/>
            <w:hideMark/>
          </w:tcPr>
          <w:p w14:paraId="0424042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BEE63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A92945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452793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0227F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C45D3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39C89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D079F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3E37B9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908B2DC"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C27073" w14:textId="77777777" w:rsidR="00B5129C" w:rsidRPr="00601210" w:rsidRDefault="00B5129C" w:rsidP="00B5129C">
            <w:pPr>
              <w:rPr>
                <w:rFonts w:ascii="Arial" w:eastAsia="Times New Roman" w:hAnsi="Arial" w:cs="Arial"/>
              </w:rPr>
            </w:pPr>
          </w:p>
        </w:tc>
      </w:tr>
      <w:tr w:rsidR="00B5129C" w:rsidRPr="00601210" w14:paraId="37EF4339" w14:textId="77777777" w:rsidTr="00B5129C">
        <w:trPr>
          <w:trHeight w:val="320"/>
        </w:trPr>
        <w:tc>
          <w:tcPr>
            <w:tcW w:w="1516" w:type="dxa"/>
            <w:tcBorders>
              <w:top w:val="nil"/>
              <w:left w:val="nil"/>
              <w:bottom w:val="nil"/>
              <w:right w:val="nil"/>
            </w:tcBorders>
            <w:shd w:val="clear" w:color="auto" w:fill="auto"/>
            <w:noWrap/>
            <w:vAlign w:val="bottom"/>
            <w:hideMark/>
          </w:tcPr>
          <w:p w14:paraId="62DB3A7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5FAFC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E7C52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8445A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7136F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56820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C6969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8BEF1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60A6E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EF5FA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34856B" w14:textId="77777777" w:rsidR="00B5129C" w:rsidRPr="00601210" w:rsidRDefault="00B5129C" w:rsidP="00B5129C">
            <w:pPr>
              <w:rPr>
                <w:rFonts w:ascii="Arial" w:eastAsia="Times New Roman" w:hAnsi="Arial" w:cs="Arial"/>
              </w:rPr>
            </w:pPr>
          </w:p>
        </w:tc>
      </w:tr>
      <w:tr w:rsidR="00B5129C" w:rsidRPr="00601210" w14:paraId="78EEF55D" w14:textId="77777777" w:rsidTr="00B5129C">
        <w:trPr>
          <w:trHeight w:val="320"/>
        </w:trPr>
        <w:tc>
          <w:tcPr>
            <w:tcW w:w="1516" w:type="dxa"/>
            <w:tcBorders>
              <w:top w:val="nil"/>
              <w:left w:val="nil"/>
              <w:bottom w:val="nil"/>
              <w:right w:val="nil"/>
            </w:tcBorders>
            <w:shd w:val="clear" w:color="auto" w:fill="auto"/>
            <w:noWrap/>
            <w:vAlign w:val="bottom"/>
            <w:hideMark/>
          </w:tcPr>
          <w:p w14:paraId="70F2A40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8B2424"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F6482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39E5A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2C962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8854F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31686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7FAA0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AAFB1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C6FFA7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E9C31C" w14:textId="77777777" w:rsidR="00B5129C" w:rsidRPr="00601210" w:rsidRDefault="00B5129C" w:rsidP="00B5129C">
            <w:pPr>
              <w:rPr>
                <w:rFonts w:ascii="Arial" w:eastAsia="Times New Roman" w:hAnsi="Arial" w:cs="Arial"/>
              </w:rPr>
            </w:pPr>
          </w:p>
        </w:tc>
      </w:tr>
      <w:tr w:rsidR="00B5129C" w:rsidRPr="00601210" w14:paraId="3041E40B" w14:textId="77777777" w:rsidTr="00B5129C">
        <w:trPr>
          <w:trHeight w:val="320"/>
        </w:trPr>
        <w:tc>
          <w:tcPr>
            <w:tcW w:w="1516" w:type="dxa"/>
            <w:tcBorders>
              <w:top w:val="nil"/>
              <w:left w:val="nil"/>
              <w:bottom w:val="nil"/>
              <w:right w:val="nil"/>
            </w:tcBorders>
            <w:shd w:val="clear" w:color="auto" w:fill="auto"/>
            <w:noWrap/>
            <w:vAlign w:val="bottom"/>
            <w:hideMark/>
          </w:tcPr>
          <w:p w14:paraId="2DE9DCD0" w14:textId="1EB64041" w:rsidR="00B5129C" w:rsidRPr="00601210" w:rsidRDefault="00B5129C" w:rsidP="00B5129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900928" behindDoc="0" locked="0" layoutInCell="1" allowOverlap="1" wp14:anchorId="2F93C603" wp14:editId="3E320F40">
                  <wp:simplePos x="0" y="0"/>
                  <wp:positionH relativeFrom="column">
                    <wp:posOffset>101600</wp:posOffset>
                  </wp:positionH>
                  <wp:positionV relativeFrom="paragraph">
                    <wp:posOffset>0</wp:posOffset>
                  </wp:positionV>
                  <wp:extent cx="2806700" cy="1778000"/>
                  <wp:effectExtent l="0" t="0" r="12700" b="0"/>
                  <wp:wrapNone/>
                  <wp:docPr id="139" name="Chart 13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901952" behindDoc="0" locked="0" layoutInCell="1" allowOverlap="1" wp14:anchorId="53202E7D" wp14:editId="217FCFEF">
                  <wp:simplePos x="0" y="0"/>
                  <wp:positionH relativeFrom="column">
                    <wp:posOffset>2933700</wp:posOffset>
                  </wp:positionH>
                  <wp:positionV relativeFrom="paragraph">
                    <wp:posOffset>0</wp:posOffset>
                  </wp:positionV>
                  <wp:extent cx="2819400" cy="1778000"/>
                  <wp:effectExtent l="0" t="0" r="0" b="0"/>
                  <wp:wrapNone/>
                  <wp:docPr id="138" name="Chart 1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B5129C" w:rsidRPr="00601210" w14:paraId="564D02DB"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7FC8D2D4" w14:textId="77777777" w:rsidR="00B5129C" w:rsidRPr="00601210" w:rsidRDefault="00B5129C" w:rsidP="00B5129C">
                  <w:pPr>
                    <w:rPr>
                      <w:rFonts w:ascii="Arial" w:eastAsia="Times New Roman" w:hAnsi="Arial" w:cs="Arial"/>
                      <w:color w:val="000000"/>
                    </w:rPr>
                  </w:pPr>
                </w:p>
              </w:tc>
            </w:tr>
          </w:tbl>
          <w:p w14:paraId="63735E81" w14:textId="77777777" w:rsidR="00B5129C" w:rsidRPr="00601210" w:rsidRDefault="00B5129C" w:rsidP="00B5129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5BFD57A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176A05"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4B13F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48BB06"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3BB10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F03C0FF" w14:textId="77777777" w:rsidR="00B5129C" w:rsidRPr="00601210" w:rsidRDefault="00B5129C" w:rsidP="00B5129C">
            <w:pPr>
              <w:rPr>
                <w:rFonts w:ascii="Arial" w:eastAsia="Times New Roman" w:hAnsi="Arial" w:cs="Arial"/>
              </w:rPr>
            </w:pPr>
          </w:p>
        </w:tc>
        <w:tc>
          <w:tcPr>
            <w:tcW w:w="5264" w:type="dxa"/>
            <w:gridSpan w:val="4"/>
            <w:vMerge w:val="restart"/>
            <w:tcBorders>
              <w:top w:val="nil"/>
              <w:left w:val="nil"/>
              <w:bottom w:val="nil"/>
              <w:right w:val="nil"/>
            </w:tcBorders>
            <w:shd w:val="clear" w:color="auto" w:fill="auto"/>
            <w:noWrap/>
            <w:vAlign w:val="bottom"/>
            <w:hideMark/>
          </w:tcPr>
          <w:p w14:paraId="2E0FD3ED" w14:textId="2C7C41D8" w:rsidR="00B5129C" w:rsidRPr="00601210" w:rsidRDefault="00B5129C" w:rsidP="00B5129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98880" behindDoc="0" locked="0" layoutInCell="1" allowOverlap="1" wp14:anchorId="14A4639B" wp14:editId="3F58DAD1">
                  <wp:simplePos x="0" y="0"/>
                  <wp:positionH relativeFrom="column">
                    <wp:posOffset>-169545</wp:posOffset>
                  </wp:positionH>
                  <wp:positionV relativeFrom="paragraph">
                    <wp:posOffset>1905</wp:posOffset>
                  </wp:positionV>
                  <wp:extent cx="2806700" cy="1778000"/>
                  <wp:effectExtent l="0" t="0" r="12700" b="0"/>
                  <wp:wrapNone/>
                  <wp:docPr id="137" name="Chart 13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14:sizeRelH relativeFrom="page">
                    <wp14:pctWidth>0</wp14:pctWidth>
                  </wp14:sizeRelH>
                  <wp14:sizeRelV relativeFrom="page">
                    <wp14:pctHeight>0</wp14:pctHeight>
                  </wp14:sizeRelV>
                </wp:anchor>
              </w:drawing>
            </w:r>
          </w:p>
        </w:tc>
      </w:tr>
      <w:tr w:rsidR="00B5129C" w:rsidRPr="00601210" w14:paraId="43D7199E" w14:textId="77777777" w:rsidTr="00B5129C">
        <w:trPr>
          <w:trHeight w:val="320"/>
        </w:trPr>
        <w:tc>
          <w:tcPr>
            <w:tcW w:w="1516" w:type="dxa"/>
            <w:tcBorders>
              <w:top w:val="nil"/>
              <w:left w:val="nil"/>
              <w:bottom w:val="nil"/>
              <w:right w:val="nil"/>
            </w:tcBorders>
            <w:shd w:val="clear" w:color="auto" w:fill="auto"/>
            <w:noWrap/>
            <w:vAlign w:val="bottom"/>
            <w:hideMark/>
          </w:tcPr>
          <w:p w14:paraId="6AD655A2" w14:textId="77777777" w:rsidR="00B5129C" w:rsidRPr="00601210" w:rsidRDefault="00B5129C" w:rsidP="00B5129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3BA0075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454B6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6B536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6ADF0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FBA04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C40CA96"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0CA8D3EE" w14:textId="77777777" w:rsidR="00B5129C" w:rsidRPr="00601210" w:rsidRDefault="00B5129C" w:rsidP="00B5129C">
            <w:pPr>
              <w:rPr>
                <w:rFonts w:ascii="Arial" w:eastAsia="Times New Roman" w:hAnsi="Arial" w:cs="Arial"/>
                <w:color w:val="000000"/>
              </w:rPr>
            </w:pPr>
          </w:p>
        </w:tc>
      </w:tr>
      <w:tr w:rsidR="00B5129C" w:rsidRPr="00601210" w14:paraId="6A9931F8" w14:textId="77777777" w:rsidTr="00B5129C">
        <w:trPr>
          <w:trHeight w:val="320"/>
        </w:trPr>
        <w:tc>
          <w:tcPr>
            <w:tcW w:w="1516" w:type="dxa"/>
            <w:tcBorders>
              <w:top w:val="nil"/>
              <w:left w:val="nil"/>
              <w:bottom w:val="nil"/>
              <w:right w:val="nil"/>
            </w:tcBorders>
            <w:shd w:val="clear" w:color="auto" w:fill="auto"/>
            <w:noWrap/>
            <w:vAlign w:val="bottom"/>
            <w:hideMark/>
          </w:tcPr>
          <w:p w14:paraId="2DFE992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B46C72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524C4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44187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C6BE95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E4AE51"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0013F3"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1009FF70" w14:textId="77777777" w:rsidR="00B5129C" w:rsidRPr="00601210" w:rsidRDefault="00B5129C" w:rsidP="00B5129C">
            <w:pPr>
              <w:rPr>
                <w:rFonts w:ascii="Arial" w:eastAsia="Times New Roman" w:hAnsi="Arial" w:cs="Arial"/>
                <w:color w:val="000000"/>
              </w:rPr>
            </w:pPr>
          </w:p>
        </w:tc>
      </w:tr>
      <w:tr w:rsidR="00B5129C" w:rsidRPr="00601210" w14:paraId="6B74A63F" w14:textId="77777777" w:rsidTr="00B5129C">
        <w:trPr>
          <w:trHeight w:val="320"/>
        </w:trPr>
        <w:tc>
          <w:tcPr>
            <w:tcW w:w="1516" w:type="dxa"/>
            <w:tcBorders>
              <w:top w:val="nil"/>
              <w:left w:val="nil"/>
              <w:bottom w:val="nil"/>
              <w:right w:val="nil"/>
            </w:tcBorders>
            <w:shd w:val="clear" w:color="auto" w:fill="auto"/>
            <w:noWrap/>
            <w:vAlign w:val="bottom"/>
            <w:hideMark/>
          </w:tcPr>
          <w:p w14:paraId="121EDF79"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6FD96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F44A5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D3CF9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D0408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4959D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091155"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7FEABD7F" w14:textId="77777777" w:rsidR="00B5129C" w:rsidRPr="00601210" w:rsidRDefault="00B5129C" w:rsidP="00B5129C">
            <w:pPr>
              <w:rPr>
                <w:rFonts w:ascii="Arial" w:eastAsia="Times New Roman" w:hAnsi="Arial" w:cs="Arial"/>
                <w:color w:val="000000"/>
              </w:rPr>
            </w:pPr>
          </w:p>
        </w:tc>
      </w:tr>
      <w:tr w:rsidR="00B5129C" w:rsidRPr="00601210" w14:paraId="11D0B0AD" w14:textId="77777777" w:rsidTr="00B5129C">
        <w:trPr>
          <w:trHeight w:val="320"/>
        </w:trPr>
        <w:tc>
          <w:tcPr>
            <w:tcW w:w="1516" w:type="dxa"/>
            <w:tcBorders>
              <w:top w:val="nil"/>
              <w:left w:val="nil"/>
              <w:bottom w:val="nil"/>
              <w:right w:val="nil"/>
            </w:tcBorders>
            <w:shd w:val="clear" w:color="auto" w:fill="auto"/>
            <w:noWrap/>
            <w:vAlign w:val="bottom"/>
            <w:hideMark/>
          </w:tcPr>
          <w:p w14:paraId="751ABB7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97AD5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EE0962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8EC2F1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D6E9D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D65D5D"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C8745B"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21248A0C" w14:textId="77777777" w:rsidR="00B5129C" w:rsidRPr="00601210" w:rsidRDefault="00B5129C" w:rsidP="00B5129C">
            <w:pPr>
              <w:rPr>
                <w:rFonts w:ascii="Arial" w:eastAsia="Times New Roman" w:hAnsi="Arial" w:cs="Arial"/>
                <w:color w:val="000000"/>
              </w:rPr>
            </w:pPr>
          </w:p>
        </w:tc>
      </w:tr>
      <w:tr w:rsidR="00B5129C" w:rsidRPr="00601210" w14:paraId="77C6905F" w14:textId="77777777" w:rsidTr="00B5129C">
        <w:trPr>
          <w:trHeight w:val="320"/>
        </w:trPr>
        <w:tc>
          <w:tcPr>
            <w:tcW w:w="1516" w:type="dxa"/>
            <w:tcBorders>
              <w:top w:val="nil"/>
              <w:left w:val="nil"/>
              <w:bottom w:val="nil"/>
              <w:right w:val="nil"/>
            </w:tcBorders>
            <w:shd w:val="clear" w:color="auto" w:fill="auto"/>
            <w:noWrap/>
            <w:vAlign w:val="bottom"/>
            <w:hideMark/>
          </w:tcPr>
          <w:p w14:paraId="0E1686D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3E8240"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179CE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2EC1B7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6E6AF98"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AEB54BA"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1E3CBB"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300CD7FB" w14:textId="77777777" w:rsidR="00B5129C" w:rsidRPr="00601210" w:rsidRDefault="00B5129C" w:rsidP="00B5129C">
            <w:pPr>
              <w:rPr>
                <w:rFonts w:ascii="Arial" w:eastAsia="Times New Roman" w:hAnsi="Arial" w:cs="Arial"/>
                <w:color w:val="000000"/>
              </w:rPr>
            </w:pPr>
          </w:p>
        </w:tc>
      </w:tr>
      <w:tr w:rsidR="00B5129C" w:rsidRPr="00601210" w14:paraId="1CA59F39" w14:textId="77777777" w:rsidTr="00B5129C">
        <w:trPr>
          <w:trHeight w:val="320"/>
        </w:trPr>
        <w:tc>
          <w:tcPr>
            <w:tcW w:w="1516" w:type="dxa"/>
            <w:tcBorders>
              <w:top w:val="nil"/>
              <w:left w:val="nil"/>
              <w:bottom w:val="nil"/>
              <w:right w:val="nil"/>
            </w:tcBorders>
            <w:shd w:val="clear" w:color="auto" w:fill="auto"/>
            <w:noWrap/>
            <w:vAlign w:val="bottom"/>
            <w:hideMark/>
          </w:tcPr>
          <w:p w14:paraId="179D84B3"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F887FE"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85E142"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1F6D7B"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B7CC9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31A76F" w14:textId="77777777" w:rsidR="00B5129C" w:rsidRPr="00601210" w:rsidRDefault="00B5129C" w:rsidP="00B5129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F12596" w14:textId="77777777" w:rsidR="00B5129C" w:rsidRPr="00601210" w:rsidRDefault="00B5129C" w:rsidP="00B5129C">
            <w:pPr>
              <w:rPr>
                <w:rFonts w:ascii="Arial" w:eastAsia="Times New Roman" w:hAnsi="Arial" w:cs="Arial"/>
              </w:rPr>
            </w:pPr>
          </w:p>
        </w:tc>
        <w:tc>
          <w:tcPr>
            <w:tcW w:w="5264" w:type="dxa"/>
            <w:gridSpan w:val="4"/>
            <w:vMerge/>
            <w:tcBorders>
              <w:top w:val="nil"/>
              <w:left w:val="nil"/>
              <w:bottom w:val="nil"/>
              <w:right w:val="nil"/>
            </w:tcBorders>
            <w:vAlign w:val="center"/>
            <w:hideMark/>
          </w:tcPr>
          <w:p w14:paraId="333BEAA6" w14:textId="77777777" w:rsidR="00B5129C" w:rsidRPr="00601210" w:rsidRDefault="00B5129C" w:rsidP="00B5129C">
            <w:pPr>
              <w:rPr>
                <w:rFonts w:ascii="Arial" w:eastAsia="Times New Roman" w:hAnsi="Arial" w:cs="Arial"/>
                <w:color w:val="000000"/>
              </w:rPr>
            </w:pPr>
          </w:p>
        </w:tc>
      </w:tr>
    </w:tbl>
    <w:p w14:paraId="593F6F4E" w14:textId="77777777" w:rsidR="003F6E5F" w:rsidRDefault="003F6E5F" w:rsidP="00030963">
      <w:pPr>
        <w:rPr>
          <w:rFonts w:ascii="Arial" w:hAnsi="Arial" w:cs="Arial"/>
          <w:b/>
        </w:rPr>
      </w:pPr>
    </w:p>
    <w:p w14:paraId="5206C454" w14:textId="77777777" w:rsidR="003F6E5F" w:rsidRDefault="003F6E5F">
      <w:pPr>
        <w:rPr>
          <w:rFonts w:ascii="Arial" w:hAnsi="Arial" w:cs="Arial"/>
          <w:b/>
        </w:rPr>
      </w:pPr>
      <w:r>
        <w:rPr>
          <w:rFonts w:ascii="Arial" w:hAnsi="Arial" w:cs="Arial"/>
          <w:b/>
        </w:rPr>
        <w:br w:type="page"/>
      </w:r>
    </w:p>
    <w:p w14:paraId="3C990105" w14:textId="701DD235" w:rsidR="0023598B" w:rsidRPr="00601210" w:rsidRDefault="004B7AAD" w:rsidP="00030963">
      <w:pPr>
        <w:rPr>
          <w:rFonts w:ascii="Arial" w:hAnsi="Arial" w:cs="Arial"/>
          <w:b/>
        </w:rPr>
      </w:pPr>
      <w:r>
        <w:rPr>
          <w:rFonts w:ascii="Arial" w:hAnsi="Arial" w:cs="Arial"/>
          <w:b/>
        </w:rPr>
        <w:lastRenderedPageBreak/>
        <w:t>h) I</w:t>
      </w:r>
      <w:r w:rsidR="0023598B" w:rsidRPr="00601210">
        <w:rPr>
          <w:rFonts w:ascii="Arial" w:hAnsi="Arial" w:cs="Arial"/>
          <w:b/>
        </w:rPr>
        <w:t>ncreased naloxone availability</w:t>
      </w:r>
    </w:p>
    <w:tbl>
      <w:tblPr>
        <w:tblW w:w="14676" w:type="dxa"/>
        <w:tblLook w:val="04A0" w:firstRow="1" w:lastRow="0" w:firstColumn="1" w:lastColumn="0" w:noHBand="0" w:noVBand="1"/>
      </w:tblPr>
      <w:tblGrid>
        <w:gridCol w:w="1516"/>
        <w:gridCol w:w="1316"/>
        <w:gridCol w:w="1316"/>
        <w:gridCol w:w="1316"/>
        <w:gridCol w:w="1316"/>
        <w:gridCol w:w="1316"/>
        <w:gridCol w:w="1316"/>
        <w:gridCol w:w="1316"/>
        <w:gridCol w:w="1316"/>
        <w:gridCol w:w="1316"/>
        <w:gridCol w:w="1316"/>
      </w:tblGrid>
      <w:tr w:rsidR="00CD11EA" w:rsidRPr="00601210" w14:paraId="3117082B" w14:textId="77777777" w:rsidTr="00CD11EA">
        <w:trPr>
          <w:trHeight w:val="320"/>
        </w:trPr>
        <w:tc>
          <w:tcPr>
            <w:tcW w:w="1516" w:type="dxa"/>
            <w:tcBorders>
              <w:top w:val="nil"/>
              <w:left w:val="nil"/>
              <w:bottom w:val="nil"/>
              <w:right w:val="nil"/>
            </w:tcBorders>
            <w:shd w:val="clear" w:color="auto" w:fill="auto"/>
            <w:noWrap/>
            <w:vAlign w:val="bottom"/>
            <w:hideMark/>
          </w:tcPr>
          <w:p w14:paraId="75D362C2" w14:textId="353A22AD" w:rsidR="00CD11EA" w:rsidRPr="00601210" w:rsidRDefault="00CD11EA" w:rsidP="00CD11EA">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05696" behindDoc="0" locked="0" layoutInCell="1" allowOverlap="1" wp14:anchorId="651163E2" wp14:editId="4ECF5958">
                  <wp:simplePos x="0" y="0"/>
                  <wp:positionH relativeFrom="column">
                    <wp:posOffset>101600</wp:posOffset>
                  </wp:positionH>
                  <wp:positionV relativeFrom="paragraph">
                    <wp:posOffset>38100</wp:posOffset>
                  </wp:positionV>
                  <wp:extent cx="2806700" cy="1778000"/>
                  <wp:effectExtent l="0" t="0" r="12700" b="0"/>
                  <wp:wrapNone/>
                  <wp:docPr id="243" name="Chart 2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09792" behindDoc="0" locked="0" layoutInCell="1" allowOverlap="1" wp14:anchorId="6731C8A4" wp14:editId="03A36182">
                  <wp:simplePos x="0" y="0"/>
                  <wp:positionH relativeFrom="column">
                    <wp:posOffset>2933700</wp:posOffset>
                  </wp:positionH>
                  <wp:positionV relativeFrom="paragraph">
                    <wp:posOffset>38100</wp:posOffset>
                  </wp:positionV>
                  <wp:extent cx="2819400" cy="1778000"/>
                  <wp:effectExtent l="0" t="0" r="0" b="0"/>
                  <wp:wrapNone/>
                  <wp:docPr id="242" name="Chart 24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CD11EA" w:rsidRPr="00601210" w14:paraId="652606B8"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498096CD" w14:textId="77777777" w:rsidR="00CD11EA" w:rsidRPr="00601210" w:rsidRDefault="00CD11EA" w:rsidP="00CD11EA">
                  <w:pPr>
                    <w:rPr>
                      <w:rFonts w:ascii="Arial" w:eastAsia="Times New Roman" w:hAnsi="Arial" w:cs="Arial"/>
                      <w:color w:val="000000"/>
                    </w:rPr>
                  </w:pPr>
                </w:p>
              </w:tc>
            </w:tr>
          </w:tbl>
          <w:p w14:paraId="7EDCAF49" w14:textId="77777777" w:rsidR="00CD11EA" w:rsidRPr="00601210" w:rsidRDefault="00CD11EA" w:rsidP="00CD11EA">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733D79A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871F34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68F00B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1BA4C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8E466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F2EE56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22BAE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6891F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B3D7F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C700906" w14:textId="77777777" w:rsidR="00CD11EA" w:rsidRPr="00601210" w:rsidRDefault="00CD11EA" w:rsidP="00CD11EA">
            <w:pPr>
              <w:rPr>
                <w:rFonts w:ascii="Arial" w:eastAsia="Times New Roman" w:hAnsi="Arial" w:cs="Arial"/>
              </w:rPr>
            </w:pPr>
          </w:p>
        </w:tc>
      </w:tr>
      <w:tr w:rsidR="00CD11EA" w:rsidRPr="00601210" w14:paraId="03E69A49" w14:textId="77777777" w:rsidTr="00CD11EA">
        <w:trPr>
          <w:trHeight w:val="320"/>
        </w:trPr>
        <w:tc>
          <w:tcPr>
            <w:tcW w:w="1516" w:type="dxa"/>
            <w:tcBorders>
              <w:top w:val="nil"/>
              <w:left w:val="nil"/>
              <w:bottom w:val="nil"/>
              <w:right w:val="nil"/>
            </w:tcBorders>
            <w:shd w:val="clear" w:color="auto" w:fill="auto"/>
            <w:noWrap/>
            <w:vAlign w:val="bottom"/>
            <w:hideMark/>
          </w:tcPr>
          <w:p w14:paraId="5BA11D0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E48E3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30653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8A7C04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8840B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271C3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B72809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2BBD83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B630BD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C986E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B4A13CF" w14:textId="77777777" w:rsidR="00CD11EA" w:rsidRPr="00601210" w:rsidRDefault="00CD11EA" w:rsidP="00CD11EA">
            <w:pPr>
              <w:rPr>
                <w:rFonts w:ascii="Arial" w:eastAsia="Times New Roman" w:hAnsi="Arial" w:cs="Arial"/>
              </w:rPr>
            </w:pPr>
          </w:p>
        </w:tc>
      </w:tr>
      <w:tr w:rsidR="00CD11EA" w:rsidRPr="00601210" w14:paraId="27CE3B3A" w14:textId="77777777" w:rsidTr="00CD11EA">
        <w:trPr>
          <w:trHeight w:val="320"/>
        </w:trPr>
        <w:tc>
          <w:tcPr>
            <w:tcW w:w="1516" w:type="dxa"/>
            <w:tcBorders>
              <w:top w:val="nil"/>
              <w:left w:val="nil"/>
              <w:bottom w:val="nil"/>
              <w:right w:val="nil"/>
            </w:tcBorders>
            <w:shd w:val="clear" w:color="auto" w:fill="auto"/>
            <w:noWrap/>
            <w:vAlign w:val="bottom"/>
            <w:hideMark/>
          </w:tcPr>
          <w:p w14:paraId="40B98AD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0FDC9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8DF361"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BEB35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F402E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20250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39073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4D666A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2CEBD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5F478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48E6E2" w14:textId="77777777" w:rsidR="00CD11EA" w:rsidRPr="00601210" w:rsidRDefault="00CD11EA" w:rsidP="00CD11EA">
            <w:pPr>
              <w:rPr>
                <w:rFonts w:ascii="Arial" w:eastAsia="Times New Roman" w:hAnsi="Arial" w:cs="Arial"/>
              </w:rPr>
            </w:pPr>
          </w:p>
        </w:tc>
      </w:tr>
      <w:tr w:rsidR="00CD11EA" w:rsidRPr="00601210" w14:paraId="3D4EB475" w14:textId="77777777" w:rsidTr="00CD11EA">
        <w:trPr>
          <w:trHeight w:val="320"/>
        </w:trPr>
        <w:tc>
          <w:tcPr>
            <w:tcW w:w="1516" w:type="dxa"/>
            <w:tcBorders>
              <w:top w:val="nil"/>
              <w:left w:val="nil"/>
              <w:bottom w:val="nil"/>
              <w:right w:val="nil"/>
            </w:tcBorders>
            <w:shd w:val="clear" w:color="auto" w:fill="auto"/>
            <w:noWrap/>
            <w:vAlign w:val="bottom"/>
            <w:hideMark/>
          </w:tcPr>
          <w:p w14:paraId="2DC2F2B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E63DB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DDB144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8A711B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5E517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96956B1"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92FB15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B27BA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3E2F2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A3A63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2C448E" w14:textId="77777777" w:rsidR="00CD11EA" w:rsidRPr="00601210" w:rsidRDefault="00CD11EA" w:rsidP="00CD11EA">
            <w:pPr>
              <w:rPr>
                <w:rFonts w:ascii="Arial" w:eastAsia="Times New Roman" w:hAnsi="Arial" w:cs="Arial"/>
              </w:rPr>
            </w:pPr>
          </w:p>
        </w:tc>
      </w:tr>
      <w:tr w:rsidR="00CD11EA" w:rsidRPr="00601210" w14:paraId="54BC6FD8" w14:textId="77777777" w:rsidTr="00CD11EA">
        <w:trPr>
          <w:trHeight w:val="320"/>
        </w:trPr>
        <w:tc>
          <w:tcPr>
            <w:tcW w:w="1516" w:type="dxa"/>
            <w:tcBorders>
              <w:top w:val="nil"/>
              <w:left w:val="nil"/>
              <w:bottom w:val="nil"/>
              <w:right w:val="nil"/>
            </w:tcBorders>
            <w:shd w:val="clear" w:color="auto" w:fill="auto"/>
            <w:noWrap/>
            <w:vAlign w:val="bottom"/>
            <w:hideMark/>
          </w:tcPr>
          <w:p w14:paraId="0F6DC12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98A6F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499CA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0CA85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A2CAA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443EB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27674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B1AC0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20E94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A2EC4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4EB682" w14:textId="77777777" w:rsidR="00CD11EA" w:rsidRPr="00601210" w:rsidRDefault="00CD11EA" w:rsidP="00CD11EA">
            <w:pPr>
              <w:rPr>
                <w:rFonts w:ascii="Arial" w:eastAsia="Times New Roman" w:hAnsi="Arial" w:cs="Arial"/>
              </w:rPr>
            </w:pPr>
          </w:p>
        </w:tc>
      </w:tr>
      <w:tr w:rsidR="00CD11EA" w:rsidRPr="00601210" w14:paraId="1EA8D2B5" w14:textId="77777777" w:rsidTr="00CD11EA">
        <w:trPr>
          <w:trHeight w:val="320"/>
        </w:trPr>
        <w:tc>
          <w:tcPr>
            <w:tcW w:w="1516" w:type="dxa"/>
            <w:tcBorders>
              <w:top w:val="nil"/>
              <w:left w:val="nil"/>
              <w:bottom w:val="nil"/>
              <w:right w:val="nil"/>
            </w:tcBorders>
            <w:shd w:val="clear" w:color="auto" w:fill="auto"/>
            <w:noWrap/>
            <w:vAlign w:val="bottom"/>
            <w:hideMark/>
          </w:tcPr>
          <w:p w14:paraId="5C1B8A6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99A8E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F24A3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15E9B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B3BAC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10CE4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C5D11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F3E0C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04438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9FAC8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AB3F51" w14:textId="77777777" w:rsidR="00CD11EA" w:rsidRPr="00601210" w:rsidRDefault="00CD11EA" w:rsidP="00CD11EA">
            <w:pPr>
              <w:rPr>
                <w:rFonts w:ascii="Arial" w:eastAsia="Times New Roman" w:hAnsi="Arial" w:cs="Arial"/>
              </w:rPr>
            </w:pPr>
          </w:p>
        </w:tc>
      </w:tr>
      <w:tr w:rsidR="00CD11EA" w:rsidRPr="00601210" w14:paraId="54B5B1A4" w14:textId="77777777" w:rsidTr="00CD11EA">
        <w:trPr>
          <w:trHeight w:val="320"/>
        </w:trPr>
        <w:tc>
          <w:tcPr>
            <w:tcW w:w="1516" w:type="dxa"/>
            <w:tcBorders>
              <w:top w:val="nil"/>
              <w:left w:val="nil"/>
              <w:bottom w:val="nil"/>
              <w:right w:val="nil"/>
            </w:tcBorders>
            <w:shd w:val="clear" w:color="auto" w:fill="auto"/>
            <w:noWrap/>
            <w:vAlign w:val="bottom"/>
            <w:hideMark/>
          </w:tcPr>
          <w:p w14:paraId="4DA819C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4F1F80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C6083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367C6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5035E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E30530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ED2BC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BB51FA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E8CF41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7D9BD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D0F78C" w14:textId="77777777" w:rsidR="00CD11EA" w:rsidRPr="00601210" w:rsidRDefault="00CD11EA" w:rsidP="00CD11EA">
            <w:pPr>
              <w:rPr>
                <w:rFonts w:ascii="Arial" w:eastAsia="Times New Roman" w:hAnsi="Arial" w:cs="Arial"/>
              </w:rPr>
            </w:pPr>
          </w:p>
        </w:tc>
      </w:tr>
      <w:tr w:rsidR="00CD11EA" w:rsidRPr="00601210" w14:paraId="2AAD8B7F" w14:textId="77777777" w:rsidTr="00CD11EA">
        <w:trPr>
          <w:trHeight w:val="320"/>
        </w:trPr>
        <w:tc>
          <w:tcPr>
            <w:tcW w:w="1516" w:type="dxa"/>
            <w:tcBorders>
              <w:top w:val="nil"/>
              <w:left w:val="nil"/>
              <w:bottom w:val="nil"/>
              <w:right w:val="nil"/>
            </w:tcBorders>
            <w:shd w:val="clear" w:color="auto" w:fill="auto"/>
            <w:noWrap/>
            <w:vAlign w:val="bottom"/>
            <w:hideMark/>
          </w:tcPr>
          <w:p w14:paraId="596CBD1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9FE7E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8FCDF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DCBEF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A97D65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E06923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D236E5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4DDCB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187C9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719F1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F08866" w14:textId="77777777" w:rsidR="00CD11EA" w:rsidRPr="00601210" w:rsidRDefault="00CD11EA" w:rsidP="00CD11EA">
            <w:pPr>
              <w:rPr>
                <w:rFonts w:ascii="Arial" w:eastAsia="Times New Roman" w:hAnsi="Arial" w:cs="Arial"/>
              </w:rPr>
            </w:pPr>
          </w:p>
        </w:tc>
      </w:tr>
      <w:tr w:rsidR="00CD11EA" w:rsidRPr="00601210" w14:paraId="087E77D0" w14:textId="77777777" w:rsidTr="00CD11EA">
        <w:trPr>
          <w:trHeight w:val="320"/>
        </w:trPr>
        <w:tc>
          <w:tcPr>
            <w:tcW w:w="1516" w:type="dxa"/>
            <w:tcBorders>
              <w:top w:val="nil"/>
              <w:left w:val="nil"/>
              <w:bottom w:val="nil"/>
              <w:right w:val="nil"/>
            </w:tcBorders>
            <w:shd w:val="clear" w:color="auto" w:fill="auto"/>
            <w:noWrap/>
            <w:vAlign w:val="bottom"/>
            <w:hideMark/>
          </w:tcPr>
          <w:p w14:paraId="43CEC42A" w14:textId="542800DE" w:rsidR="00CD11EA" w:rsidRPr="00601210" w:rsidRDefault="00CD11EA" w:rsidP="00CD11EA">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06720" behindDoc="0" locked="0" layoutInCell="1" allowOverlap="1" wp14:anchorId="7BEB18DC" wp14:editId="2DE07837">
                  <wp:simplePos x="0" y="0"/>
                  <wp:positionH relativeFrom="column">
                    <wp:posOffset>101600</wp:posOffset>
                  </wp:positionH>
                  <wp:positionV relativeFrom="paragraph">
                    <wp:posOffset>25400</wp:posOffset>
                  </wp:positionV>
                  <wp:extent cx="2806700" cy="1778000"/>
                  <wp:effectExtent l="0" t="0" r="12700" b="0"/>
                  <wp:wrapNone/>
                  <wp:docPr id="241" name="Chart 2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07744" behindDoc="0" locked="0" layoutInCell="1" allowOverlap="1" wp14:anchorId="0525B599" wp14:editId="1770B478">
                  <wp:simplePos x="0" y="0"/>
                  <wp:positionH relativeFrom="column">
                    <wp:posOffset>2933700</wp:posOffset>
                  </wp:positionH>
                  <wp:positionV relativeFrom="paragraph">
                    <wp:posOffset>25400</wp:posOffset>
                  </wp:positionV>
                  <wp:extent cx="2819400" cy="1778000"/>
                  <wp:effectExtent l="0" t="0" r="0" b="0"/>
                  <wp:wrapNone/>
                  <wp:docPr id="240" name="Chart 2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CD11EA" w:rsidRPr="00601210" w14:paraId="6943FD9B"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6E485DD1" w14:textId="77777777" w:rsidR="00CD11EA" w:rsidRPr="00601210" w:rsidRDefault="00CD11EA" w:rsidP="00CD11EA">
                  <w:pPr>
                    <w:rPr>
                      <w:rFonts w:ascii="Arial" w:eastAsia="Times New Roman" w:hAnsi="Arial" w:cs="Arial"/>
                      <w:color w:val="000000"/>
                    </w:rPr>
                  </w:pPr>
                </w:p>
              </w:tc>
            </w:tr>
          </w:tbl>
          <w:p w14:paraId="706505B0" w14:textId="77777777" w:rsidR="00CD11EA" w:rsidRPr="00601210" w:rsidRDefault="00CD11EA" w:rsidP="00CD11EA">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6E981DB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CB9853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39948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040CA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666E6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A682C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8F3842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20A12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D44E9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D7810D" w14:textId="77777777" w:rsidR="00CD11EA" w:rsidRPr="00601210" w:rsidRDefault="00CD11EA" w:rsidP="00CD11EA">
            <w:pPr>
              <w:rPr>
                <w:rFonts w:ascii="Arial" w:eastAsia="Times New Roman" w:hAnsi="Arial" w:cs="Arial"/>
              </w:rPr>
            </w:pPr>
          </w:p>
        </w:tc>
      </w:tr>
      <w:tr w:rsidR="00CD11EA" w:rsidRPr="00601210" w14:paraId="3D222925" w14:textId="77777777" w:rsidTr="00CD11EA">
        <w:trPr>
          <w:trHeight w:val="320"/>
        </w:trPr>
        <w:tc>
          <w:tcPr>
            <w:tcW w:w="1516" w:type="dxa"/>
            <w:tcBorders>
              <w:top w:val="nil"/>
              <w:left w:val="nil"/>
              <w:bottom w:val="nil"/>
              <w:right w:val="nil"/>
            </w:tcBorders>
            <w:shd w:val="clear" w:color="auto" w:fill="auto"/>
            <w:noWrap/>
            <w:vAlign w:val="bottom"/>
            <w:hideMark/>
          </w:tcPr>
          <w:p w14:paraId="76C720D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44578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8DF04D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C9F01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0D8F5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74080F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9FD8A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47212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CF047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EB57B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92004C" w14:textId="77777777" w:rsidR="00CD11EA" w:rsidRPr="00601210" w:rsidRDefault="00CD11EA" w:rsidP="00CD11EA">
            <w:pPr>
              <w:rPr>
                <w:rFonts w:ascii="Arial" w:eastAsia="Times New Roman" w:hAnsi="Arial" w:cs="Arial"/>
              </w:rPr>
            </w:pPr>
          </w:p>
        </w:tc>
      </w:tr>
      <w:tr w:rsidR="00CD11EA" w:rsidRPr="00601210" w14:paraId="674D6964" w14:textId="77777777" w:rsidTr="00CD11EA">
        <w:trPr>
          <w:trHeight w:val="320"/>
        </w:trPr>
        <w:tc>
          <w:tcPr>
            <w:tcW w:w="1516" w:type="dxa"/>
            <w:tcBorders>
              <w:top w:val="nil"/>
              <w:left w:val="nil"/>
              <w:bottom w:val="nil"/>
              <w:right w:val="nil"/>
            </w:tcBorders>
            <w:shd w:val="clear" w:color="auto" w:fill="auto"/>
            <w:noWrap/>
            <w:vAlign w:val="bottom"/>
            <w:hideMark/>
          </w:tcPr>
          <w:p w14:paraId="6291397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579AC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DA5FE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9DC1A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1B58B1"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26788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E9F6F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B3E5C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282D5C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507FB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B3FBD49" w14:textId="77777777" w:rsidR="00CD11EA" w:rsidRPr="00601210" w:rsidRDefault="00CD11EA" w:rsidP="00CD11EA">
            <w:pPr>
              <w:rPr>
                <w:rFonts w:ascii="Arial" w:eastAsia="Times New Roman" w:hAnsi="Arial" w:cs="Arial"/>
              </w:rPr>
            </w:pPr>
          </w:p>
        </w:tc>
      </w:tr>
      <w:tr w:rsidR="00CD11EA" w:rsidRPr="00601210" w14:paraId="26DB20F8" w14:textId="77777777" w:rsidTr="00CD11EA">
        <w:trPr>
          <w:trHeight w:val="320"/>
        </w:trPr>
        <w:tc>
          <w:tcPr>
            <w:tcW w:w="1516" w:type="dxa"/>
            <w:tcBorders>
              <w:top w:val="nil"/>
              <w:left w:val="nil"/>
              <w:bottom w:val="nil"/>
              <w:right w:val="nil"/>
            </w:tcBorders>
            <w:shd w:val="clear" w:color="auto" w:fill="auto"/>
            <w:noWrap/>
            <w:vAlign w:val="bottom"/>
            <w:hideMark/>
          </w:tcPr>
          <w:p w14:paraId="1FD1134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DE08A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FEB16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E99CB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2E8EA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2237A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BF312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CE8E3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033ED3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211BA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2E64BA" w14:textId="77777777" w:rsidR="00CD11EA" w:rsidRPr="00601210" w:rsidRDefault="00CD11EA" w:rsidP="00CD11EA">
            <w:pPr>
              <w:rPr>
                <w:rFonts w:ascii="Arial" w:eastAsia="Times New Roman" w:hAnsi="Arial" w:cs="Arial"/>
              </w:rPr>
            </w:pPr>
          </w:p>
        </w:tc>
      </w:tr>
      <w:tr w:rsidR="00CD11EA" w:rsidRPr="00601210" w14:paraId="11673356" w14:textId="77777777" w:rsidTr="00CD11EA">
        <w:trPr>
          <w:trHeight w:val="320"/>
        </w:trPr>
        <w:tc>
          <w:tcPr>
            <w:tcW w:w="1516" w:type="dxa"/>
            <w:tcBorders>
              <w:top w:val="nil"/>
              <w:left w:val="nil"/>
              <w:bottom w:val="nil"/>
              <w:right w:val="nil"/>
            </w:tcBorders>
            <w:shd w:val="clear" w:color="auto" w:fill="auto"/>
            <w:noWrap/>
            <w:vAlign w:val="bottom"/>
            <w:hideMark/>
          </w:tcPr>
          <w:p w14:paraId="3F8C851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D98EC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474B9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2B13BA"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A0B1C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D18FE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89DAD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9C7E9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B1013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890BE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99693D" w14:textId="77777777" w:rsidR="00CD11EA" w:rsidRPr="00601210" w:rsidRDefault="00CD11EA" w:rsidP="00CD11EA">
            <w:pPr>
              <w:rPr>
                <w:rFonts w:ascii="Arial" w:eastAsia="Times New Roman" w:hAnsi="Arial" w:cs="Arial"/>
              </w:rPr>
            </w:pPr>
          </w:p>
        </w:tc>
      </w:tr>
      <w:tr w:rsidR="00CD11EA" w:rsidRPr="00601210" w14:paraId="0C361A73" w14:textId="77777777" w:rsidTr="00CD11EA">
        <w:trPr>
          <w:trHeight w:val="320"/>
        </w:trPr>
        <w:tc>
          <w:tcPr>
            <w:tcW w:w="1516" w:type="dxa"/>
            <w:tcBorders>
              <w:top w:val="nil"/>
              <w:left w:val="nil"/>
              <w:bottom w:val="nil"/>
              <w:right w:val="nil"/>
            </w:tcBorders>
            <w:shd w:val="clear" w:color="auto" w:fill="auto"/>
            <w:noWrap/>
            <w:vAlign w:val="bottom"/>
            <w:hideMark/>
          </w:tcPr>
          <w:p w14:paraId="3F292C7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9C340A"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88536C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94482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8A0559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0114E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8C4DA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8B775A"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6E8B51"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E3712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79A184" w14:textId="77777777" w:rsidR="00CD11EA" w:rsidRPr="00601210" w:rsidRDefault="00CD11EA" w:rsidP="00CD11EA">
            <w:pPr>
              <w:rPr>
                <w:rFonts w:ascii="Arial" w:eastAsia="Times New Roman" w:hAnsi="Arial" w:cs="Arial"/>
              </w:rPr>
            </w:pPr>
          </w:p>
        </w:tc>
      </w:tr>
      <w:tr w:rsidR="00CD11EA" w:rsidRPr="00601210" w14:paraId="25ED1B27" w14:textId="77777777" w:rsidTr="00CD11EA">
        <w:trPr>
          <w:trHeight w:val="320"/>
        </w:trPr>
        <w:tc>
          <w:tcPr>
            <w:tcW w:w="1516" w:type="dxa"/>
            <w:tcBorders>
              <w:top w:val="nil"/>
              <w:left w:val="nil"/>
              <w:bottom w:val="nil"/>
              <w:right w:val="nil"/>
            </w:tcBorders>
            <w:shd w:val="clear" w:color="auto" w:fill="auto"/>
            <w:noWrap/>
            <w:vAlign w:val="bottom"/>
            <w:hideMark/>
          </w:tcPr>
          <w:p w14:paraId="12A16AE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8F9B9A"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5141C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56540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E2625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E47C9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8D67C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D327D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AC485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5FCDE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6BF042" w14:textId="77777777" w:rsidR="00CD11EA" w:rsidRPr="00601210" w:rsidRDefault="00CD11EA" w:rsidP="00CD11EA">
            <w:pPr>
              <w:rPr>
                <w:rFonts w:ascii="Arial" w:eastAsia="Times New Roman" w:hAnsi="Arial" w:cs="Arial"/>
              </w:rPr>
            </w:pPr>
          </w:p>
        </w:tc>
      </w:tr>
      <w:tr w:rsidR="00CD11EA" w:rsidRPr="00601210" w14:paraId="7E80D815" w14:textId="77777777" w:rsidTr="00CD11EA">
        <w:trPr>
          <w:trHeight w:val="320"/>
        </w:trPr>
        <w:tc>
          <w:tcPr>
            <w:tcW w:w="1516" w:type="dxa"/>
            <w:tcBorders>
              <w:top w:val="nil"/>
              <w:left w:val="nil"/>
              <w:bottom w:val="nil"/>
              <w:right w:val="nil"/>
            </w:tcBorders>
            <w:shd w:val="clear" w:color="auto" w:fill="auto"/>
            <w:noWrap/>
            <w:vAlign w:val="bottom"/>
            <w:hideMark/>
          </w:tcPr>
          <w:p w14:paraId="14375CB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EDB9F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051E5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86AAE8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B540B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815D2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8DEF6AF" w14:textId="78BA57B9"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AA71CB" w14:textId="440EBB74"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DC208A"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D8EC8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F7D3B0" w14:textId="77777777" w:rsidR="00CD11EA" w:rsidRPr="00601210" w:rsidRDefault="00CD11EA" w:rsidP="00CD11EA">
            <w:pPr>
              <w:rPr>
                <w:rFonts w:ascii="Arial" w:eastAsia="Times New Roman" w:hAnsi="Arial" w:cs="Arial"/>
              </w:rPr>
            </w:pPr>
          </w:p>
        </w:tc>
      </w:tr>
      <w:tr w:rsidR="00CD11EA" w:rsidRPr="00601210" w14:paraId="0405020B" w14:textId="77777777" w:rsidTr="00CD11EA">
        <w:trPr>
          <w:trHeight w:val="320"/>
        </w:trPr>
        <w:tc>
          <w:tcPr>
            <w:tcW w:w="1516" w:type="dxa"/>
            <w:tcBorders>
              <w:top w:val="nil"/>
              <w:left w:val="nil"/>
              <w:bottom w:val="nil"/>
              <w:right w:val="nil"/>
            </w:tcBorders>
            <w:shd w:val="clear" w:color="auto" w:fill="auto"/>
            <w:noWrap/>
            <w:vAlign w:val="bottom"/>
            <w:hideMark/>
          </w:tcPr>
          <w:p w14:paraId="28E1564F" w14:textId="0C0D6120" w:rsidR="00CD11EA" w:rsidRPr="00601210" w:rsidRDefault="00CD11EA" w:rsidP="00CD11EA">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10816" behindDoc="0" locked="0" layoutInCell="1" allowOverlap="1" wp14:anchorId="12B463DC" wp14:editId="59C814F1">
                  <wp:simplePos x="0" y="0"/>
                  <wp:positionH relativeFrom="column">
                    <wp:posOffset>101600</wp:posOffset>
                  </wp:positionH>
                  <wp:positionV relativeFrom="paragraph">
                    <wp:posOffset>0</wp:posOffset>
                  </wp:positionV>
                  <wp:extent cx="2806700" cy="1778000"/>
                  <wp:effectExtent l="0" t="0" r="12700" b="0"/>
                  <wp:wrapNone/>
                  <wp:docPr id="239" name="Chart 23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11840" behindDoc="0" locked="0" layoutInCell="1" allowOverlap="1" wp14:anchorId="2D67A805" wp14:editId="6BD847FA">
                  <wp:simplePos x="0" y="0"/>
                  <wp:positionH relativeFrom="column">
                    <wp:posOffset>2933700</wp:posOffset>
                  </wp:positionH>
                  <wp:positionV relativeFrom="paragraph">
                    <wp:posOffset>0</wp:posOffset>
                  </wp:positionV>
                  <wp:extent cx="2819400" cy="1778000"/>
                  <wp:effectExtent l="0" t="0" r="0" b="0"/>
                  <wp:wrapNone/>
                  <wp:docPr id="238" name="Chart 2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CD11EA" w:rsidRPr="00601210" w14:paraId="381D89EC"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67B8D057" w14:textId="77777777" w:rsidR="00CD11EA" w:rsidRPr="00601210" w:rsidRDefault="00CD11EA" w:rsidP="00CD11EA">
                  <w:pPr>
                    <w:rPr>
                      <w:rFonts w:ascii="Arial" w:eastAsia="Times New Roman" w:hAnsi="Arial" w:cs="Arial"/>
                      <w:color w:val="000000"/>
                    </w:rPr>
                  </w:pPr>
                </w:p>
              </w:tc>
            </w:tr>
          </w:tbl>
          <w:p w14:paraId="60410749" w14:textId="77777777" w:rsidR="00CD11EA" w:rsidRPr="00601210" w:rsidRDefault="00CD11EA" w:rsidP="00CD11EA">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39C1729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5589A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8ECF7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B9F57A"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0B1CB8"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5978AF" w14:textId="69E5F514" w:rsidR="00CD11EA" w:rsidRPr="00601210" w:rsidRDefault="00CD11EA" w:rsidP="00CD11EA">
            <w:pPr>
              <w:rPr>
                <w:rFonts w:ascii="Arial" w:eastAsia="Times New Roman" w:hAnsi="Arial" w:cs="Arial"/>
              </w:rPr>
            </w:pPr>
          </w:p>
        </w:tc>
        <w:tc>
          <w:tcPr>
            <w:tcW w:w="5264" w:type="dxa"/>
            <w:gridSpan w:val="4"/>
            <w:vMerge w:val="restart"/>
            <w:tcBorders>
              <w:top w:val="nil"/>
              <w:left w:val="nil"/>
              <w:bottom w:val="nil"/>
              <w:right w:val="nil"/>
            </w:tcBorders>
            <w:shd w:val="clear" w:color="auto" w:fill="auto"/>
            <w:noWrap/>
            <w:vAlign w:val="bottom"/>
            <w:hideMark/>
          </w:tcPr>
          <w:p w14:paraId="0F77DA79" w14:textId="043A224B" w:rsidR="00CD11EA" w:rsidRPr="00601210" w:rsidRDefault="005B61A7" w:rsidP="00CD11EA">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08768" behindDoc="0" locked="0" layoutInCell="1" allowOverlap="1" wp14:anchorId="7CA58B06" wp14:editId="634E2745">
                  <wp:simplePos x="0" y="0"/>
                  <wp:positionH relativeFrom="column">
                    <wp:posOffset>-173355</wp:posOffset>
                  </wp:positionH>
                  <wp:positionV relativeFrom="paragraph">
                    <wp:posOffset>-2006600</wp:posOffset>
                  </wp:positionV>
                  <wp:extent cx="2806700" cy="1778000"/>
                  <wp:effectExtent l="0" t="0" r="12700" b="0"/>
                  <wp:wrapNone/>
                  <wp:docPr id="237" name="Chart 23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14:sizeRelH relativeFrom="page">
                    <wp14:pctWidth>0</wp14:pctWidth>
                  </wp14:sizeRelH>
                  <wp14:sizeRelV relativeFrom="page">
                    <wp14:pctHeight>0</wp14:pctHeight>
                  </wp14:sizeRelV>
                </wp:anchor>
              </w:drawing>
            </w:r>
          </w:p>
        </w:tc>
      </w:tr>
      <w:tr w:rsidR="00CD11EA" w:rsidRPr="00601210" w14:paraId="27305BA6" w14:textId="77777777" w:rsidTr="00CD11EA">
        <w:trPr>
          <w:trHeight w:val="320"/>
        </w:trPr>
        <w:tc>
          <w:tcPr>
            <w:tcW w:w="1516" w:type="dxa"/>
            <w:tcBorders>
              <w:top w:val="nil"/>
              <w:left w:val="nil"/>
              <w:bottom w:val="nil"/>
              <w:right w:val="nil"/>
            </w:tcBorders>
            <w:shd w:val="clear" w:color="auto" w:fill="auto"/>
            <w:noWrap/>
            <w:vAlign w:val="bottom"/>
            <w:hideMark/>
          </w:tcPr>
          <w:p w14:paraId="4F2C084F" w14:textId="77777777" w:rsidR="00CD11EA" w:rsidRPr="00601210" w:rsidRDefault="00CD11EA" w:rsidP="00CD11EA">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67478DE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1B8A2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9076C1"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288981"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2FE6F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BC680D" w14:textId="77777777" w:rsidR="00CD11EA" w:rsidRPr="00601210" w:rsidRDefault="00CD11EA" w:rsidP="00CD11EA">
            <w:pPr>
              <w:rPr>
                <w:rFonts w:ascii="Arial" w:eastAsia="Times New Roman" w:hAnsi="Arial" w:cs="Arial"/>
              </w:rPr>
            </w:pPr>
          </w:p>
        </w:tc>
        <w:tc>
          <w:tcPr>
            <w:tcW w:w="5264" w:type="dxa"/>
            <w:gridSpan w:val="4"/>
            <w:vMerge/>
            <w:tcBorders>
              <w:top w:val="nil"/>
              <w:left w:val="nil"/>
              <w:bottom w:val="nil"/>
              <w:right w:val="nil"/>
            </w:tcBorders>
            <w:vAlign w:val="center"/>
            <w:hideMark/>
          </w:tcPr>
          <w:p w14:paraId="5FF077CA" w14:textId="77777777" w:rsidR="00CD11EA" w:rsidRPr="00601210" w:rsidRDefault="00CD11EA" w:rsidP="00CD11EA">
            <w:pPr>
              <w:rPr>
                <w:rFonts w:ascii="Arial" w:eastAsia="Times New Roman" w:hAnsi="Arial" w:cs="Arial"/>
                <w:color w:val="000000"/>
              </w:rPr>
            </w:pPr>
          </w:p>
        </w:tc>
      </w:tr>
      <w:tr w:rsidR="00CD11EA" w:rsidRPr="00601210" w14:paraId="6BCF678A" w14:textId="77777777" w:rsidTr="00CD11EA">
        <w:trPr>
          <w:trHeight w:val="320"/>
        </w:trPr>
        <w:tc>
          <w:tcPr>
            <w:tcW w:w="1516" w:type="dxa"/>
            <w:tcBorders>
              <w:top w:val="nil"/>
              <w:left w:val="nil"/>
              <w:bottom w:val="nil"/>
              <w:right w:val="nil"/>
            </w:tcBorders>
            <w:shd w:val="clear" w:color="auto" w:fill="auto"/>
            <w:noWrap/>
            <w:vAlign w:val="bottom"/>
            <w:hideMark/>
          </w:tcPr>
          <w:p w14:paraId="0538ABE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A28548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8407A91"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AAE23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B64EF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016AB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69009F" w14:textId="77777777" w:rsidR="00CD11EA" w:rsidRPr="00601210" w:rsidRDefault="00CD11EA" w:rsidP="00CD11EA">
            <w:pPr>
              <w:rPr>
                <w:rFonts w:ascii="Arial" w:eastAsia="Times New Roman" w:hAnsi="Arial" w:cs="Arial"/>
              </w:rPr>
            </w:pPr>
          </w:p>
        </w:tc>
        <w:tc>
          <w:tcPr>
            <w:tcW w:w="5264" w:type="dxa"/>
            <w:gridSpan w:val="4"/>
            <w:vMerge/>
            <w:tcBorders>
              <w:top w:val="nil"/>
              <w:left w:val="nil"/>
              <w:bottom w:val="nil"/>
              <w:right w:val="nil"/>
            </w:tcBorders>
            <w:vAlign w:val="center"/>
            <w:hideMark/>
          </w:tcPr>
          <w:p w14:paraId="7349A86E" w14:textId="77777777" w:rsidR="00CD11EA" w:rsidRPr="00601210" w:rsidRDefault="00CD11EA" w:rsidP="00CD11EA">
            <w:pPr>
              <w:rPr>
                <w:rFonts w:ascii="Arial" w:eastAsia="Times New Roman" w:hAnsi="Arial" w:cs="Arial"/>
                <w:color w:val="000000"/>
              </w:rPr>
            </w:pPr>
          </w:p>
        </w:tc>
      </w:tr>
      <w:tr w:rsidR="00CD11EA" w:rsidRPr="00601210" w14:paraId="184B19AB" w14:textId="77777777" w:rsidTr="00CD11EA">
        <w:trPr>
          <w:trHeight w:val="320"/>
        </w:trPr>
        <w:tc>
          <w:tcPr>
            <w:tcW w:w="1516" w:type="dxa"/>
            <w:tcBorders>
              <w:top w:val="nil"/>
              <w:left w:val="nil"/>
              <w:bottom w:val="nil"/>
              <w:right w:val="nil"/>
            </w:tcBorders>
            <w:shd w:val="clear" w:color="auto" w:fill="auto"/>
            <w:noWrap/>
            <w:vAlign w:val="bottom"/>
            <w:hideMark/>
          </w:tcPr>
          <w:p w14:paraId="0EC4026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9D3191"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833CB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ABD762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69794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65E4F7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1C5F2E" w14:textId="77777777" w:rsidR="00CD11EA" w:rsidRPr="00601210" w:rsidRDefault="00CD11EA" w:rsidP="00CD11EA">
            <w:pPr>
              <w:rPr>
                <w:rFonts w:ascii="Arial" w:eastAsia="Times New Roman" w:hAnsi="Arial" w:cs="Arial"/>
              </w:rPr>
            </w:pPr>
          </w:p>
        </w:tc>
        <w:tc>
          <w:tcPr>
            <w:tcW w:w="5264" w:type="dxa"/>
            <w:gridSpan w:val="4"/>
            <w:vMerge/>
            <w:tcBorders>
              <w:top w:val="nil"/>
              <w:left w:val="nil"/>
              <w:bottom w:val="nil"/>
              <w:right w:val="nil"/>
            </w:tcBorders>
            <w:vAlign w:val="center"/>
            <w:hideMark/>
          </w:tcPr>
          <w:p w14:paraId="4A7C2959" w14:textId="77777777" w:rsidR="00CD11EA" w:rsidRPr="00601210" w:rsidRDefault="00CD11EA" w:rsidP="00CD11EA">
            <w:pPr>
              <w:rPr>
                <w:rFonts w:ascii="Arial" w:eastAsia="Times New Roman" w:hAnsi="Arial" w:cs="Arial"/>
                <w:color w:val="000000"/>
              </w:rPr>
            </w:pPr>
          </w:p>
        </w:tc>
      </w:tr>
      <w:tr w:rsidR="00CD11EA" w:rsidRPr="00601210" w14:paraId="1CC1B7B0" w14:textId="77777777" w:rsidTr="00CD11EA">
        <w:trPr>
          <w:trHeight w:val="320"/>
        </w:trPr>
        <w:tc>
          <w:tcPr>
            <w:tcW w:w="1516" w:type="dxa"/>
            <w:tcBorders>
              <w:top w:val="nil"/>
              <w:left w:val="nil"/>
              <w:bottom w:val="nil"/>
              <w:right w:val="nil"/>
            </w:tcBorders>
            <w:shd w:val="clear" w:color="auto" w:fill="auto"/>
            <w:noWrap/>
            <w:vAlign w:val="bottom"/>
            <w:hideMark/>
          </w:tcPr>
          <w:p w14:paraId="142482E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7BE79D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55D1A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457C5C3"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4A8D21"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14E2C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4E0567" w14:textId="77777777" w:rsidR="00CD11EA" w:rsidRPr="00601210" w:rsidRDefault="00CD11EA" w:rsidP="00CD11EA">
            <w:pPr>
              <w:rPr>
                <w:rFonts w:ascii="Arial" w:eastAsia="Times New Roman" w:hAnsi="Arial" w:cs="Arial"/>
              </w:rPr>
            </w:pPr>
          </w:p>
        </w:tc>
        <w:tc>
          <w:tcPr>
            <w:tcW w:w="5264" w:type="dxa"/>
            <w:gridSpan w:val="4"/>
            <w:vMerge/>
            <w:tcBorders>
              <w:top w:val="nil"/>
              <w:left w:val="nil"/>
              <w:bottom w:val="nil"/>
              <w:right w:val="nil"/>
            </w:tcBorders>
            <w:vAlign w:val="center"/>
            <w:hideMark/>
          </w:tcPr>
          <w:p w14:paraId="753210F7" w14:textId="77777777" w:rsidR="00CD11EA" w:rsidRPr="00601210" w:rsidRDefault="00CD11EA" w:rsidP="00CD11EA">
            <w:pPr>
              <w:rPr>
                <w:rFonts w:ascii="Arial" w:eastAsia="Times New Roman" w:hAnsi="Arial" w:cs="Arial"/>
                <w:color w:val="000000"/>
              </w:rPr>
            </w:pPr>
          </w:p>
        </w:tc>
      </w:tr>
      <w:tr w:rsidR="00CD11EA" w:rsidRPr="00601210" w14:paraId="52B43885" w14:textId="77777777" w:rsidTr="00CD11EA">
        <w:trPr>
          <w:trHeight w:val="320"/>
        </w:trPr>
        <w:tc>
          <w:tcPr>
            <w:tcW w:w="1516" w:type="dxa"/>
            <w:tcBorders>
              <w:top w:val="nil"/>
              <w:left w:val="nil"/>
              <w:bottom w:val="nil"/>
              <w:right w:val="nil"/>
            </w:tcBorders>
            <w:shd w:val="clear" w:color="auto" w:fill="auto"/>
            <w:noWrap/>
            <w:vAlign w:val="bottom"/>
            <w:hideMark/>
          </w:tcPr>
          <w:p w14:paraId="4EB09A6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820357C"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B0CE9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F2F41D"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8BD44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5B762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D12976" w14:textId="77777777" w:rsidR="00CD11EA" w:rsidRPr="00601210" w:rsidRDefault="00CD11EA" w:rsidP="00CD11EA">
            <w:pPr>
              <w:rPr>
                <w:rFonts w:ascii="Arial" w:eastAsia="Times New Roman" w:hAnsi="Arial" w:cs="Arial"/>
              </w:rPr>
            </w:pPr>
          </w:p>
        </w:tc>
        <w:tc>
          <w:tcPr>
            <w:tcW w:w="5264" w:type="dxa"/>
            <w:gridSpan w:val="4"/>
            <w:vMerge/>
            <w:tcBorders>
              <w:top w:val="nil"/>
              <w:left w:val="nil"/>
              <w:bottom w:val="nil"/>
              <w:right w:val="nil"/>
            </w:tcBorders>
            <w:vAlign w:val="center"/>
            <w:hideMark/>
          </w:tcPr>
          <w:p w14:paraId="6330658A" w14:textId="77777777" w:rsidR="00CD11EA" w:rsidRPr="00601210" w:rsidRDefault="00CD11EA" w:rsidP="00CD11EA">
            <w:pPr>
              <w:rPr>
                <w:rFonts w:ascii="Arial" w:eastAsia="Times New Roman" w:hAnsi="Arial" w:cs="Arial"/>
                <w:color w:val="000000"/>
              </w:rPr>
            </w:pPr>
          </w:p>
        </w:tc>
      </w:tr>
      <w:tr w:rsidR="00CD11EA" w:rsidRPr="00601210" w14:paraId="593E3367" w14:textId="77777777" w:rsidTr="00CD11EA">
        <w:trPr>
          <w:trHeight w:val="320"/>
        </w:trPr>
        <w:tc>
          <w:tcPr>
            <w:tcW w:w="1516" w:type="dxa"/>
            <w:tcBorders>
              <w:top w:val="nil"/>
              <w:left w:val="nil"/>
              <w:bottom w:val="nil"/>
              <w:right w:val="nil"/>
            </w:tcBorders>
            <w:shd w:val="clear" w:color="auto" w:fill="auto"/>
            <w:noWrap/>
            <w:vAlign w:val="bottom"/>
            <w:hideMark/>
          </w:tcPr>
          <w:p w14:paraId="66E93AE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85A20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A5FF3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3DF4C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7E3FE17"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9767A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6FA34B" w14:textId="77777777" w:rsidR="00CD11EA" w:rsidRPr="00601210" w:rsidRDefault="00CD11EA" w:rsidP="00CD11EA">
            <w:pPr>
              <w:rPr>
                <w:rFonts w:ascii="Arial" w:eastAsia="Times New Roman" w:hAnsi="Arial" w:cs="Arial"/>
              </w:rPr>
            </w:pPr>
          </w:p>
        </w:tc>
        <w:tc>
          <w:tcPr>
            <w:tcW w:w="5264" w:type="dxa"/>
            <w:gridSpan w:val="4"/>
            <w:vMerge/>
            <w:tcBorders>
              <w:top w:val="nil"/>
              <w:left w:val="nil"/>
              <w:bottom w:val="nil"/>
              <w:right w:val="nil"/>
            </w:tcBorders>
            <w:vAlign w:val="center"/>
            <w:hideMark/>
          </w:tcPr>
          <w:p w14:paraId="64D84E3C" w14:textId="77777777" w:rsidR="00CD11EA" w:rsidRPr="00601210" w:rsidRDefault="00CD11EA" w:rsidP="00CD11EA">
            <w:pPr>
              <w:rPr>
                <w:rFonts w:ascii="Arial" w:eastAsia="Times New Roman" w:hAnsi="Arial" w:cs="Arial"/>
                <w:color w:val="000000"/>
              </w:rPr>
            </w:pPr>
          </w:p>
        </w:tc>
      </w:tr>
      <w:tr w:rsidR="00CD11EA" w:rsidRPr="00601210" w14:paraId="70F0E5DF" w14:textId="77777777" w:rsidTr="00CD11EA">
        <w:trPr>
          <w:trHeight w:val="320"/>
        </w:trPr>
        <w:tc>
          <w:tcPr>
            <w:tcW w:w="1516" w:type="dxa"/>
            <w:tcBorders>
              <w:top w:val="nil"/>
              <w:left w:val="nil"/>
              <w:bottom w:val="nil"/>
              <w:right w:val="nil"/>
            </w:tcBorders>
            <w:shd w:val="clear" w:color="auto" w:fill="auto"/>
            <w:noWrap/>
            <w:vAlign w:val="bottom"/>
            <w:hideMark/>
          </w:tcPr>
          <w:p w14:paraId="4246EDEE"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229270"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589765"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B4ED2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FC08B4"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E6B90F"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C563BDB" w14:textId="77777777" w:rsidR="00CD11EA" w:rsidRPr="00601210" w:rsidRDefault="00CD11EA" w:rsidP="00CD11EA">
            <w:pPr>
              <w:rPr>
                <w:rFonts w:ascii="Arial" w:eastAsia="Times New Roman" w:hAnsi="Arial" w:cs="Arial"/>
              </w:rPr>
            </w:pPr>
          </w:p>
        </w:tc>
        <w:tc>
          <w:tcPr>
            <w:tcW w:w="5264" w:type="dxa"/>
            <w:gridSpan w:val="4"/>
            <w:vMerge/>
            <w:tcBorders>
              <w:top w:val="nil"/>
              <w:left w:val="nil"/>
              <w:bottom w:val="nil"/>
              <w:right w:val="nil"/>
            </w:tcBorders>
            <w:vAlign w:val="center"/>
            <w:hideMark/>
          </w:tcPr>
          <w:p w14:paraId="73431E5E" w14:textId="77777777" w:rsidR="00CD11EA" w:rsidRPr="00601210" w:rsidRDefault="00CD11EA" w:rsidP="00CD11EA">
            <w:pPr>
              <w:rPr>
                <w:rFonts w:ascii="Arial" w:eastAsia="Times New Roman" w:hAnsi="Arial" w:cs="Arial"/>
                <w:color w:val="000000"/>
              </w:rPr>
            </w:pPr>
          </w:p>
        </w:tc>
      </w:tr>
    </w:tbl>
    <w:p w14:paraId="3AAC7233" w14:textId="77777777" w:rsidR="0091061E" w:rsidRDefault="0091061E">
      <w:r>
        <w:br w:type="page"/>
      </w:r>
    </w:p>
    <w:tbl>
      <w:tblPr>
        <w:tblW w:w="14676" w:type="dxa"/>
        <w:tblLook w:val="04A0" w:firstRow="1" w:lastRow="0" w:firstColumn="1" w:lastColumn="0" w:noHBand="0" w:noVBand="1"/>
      </w:tblPr>
      <w:tblGrid>
        <w:gridCol w:w="1516"/>
        <w:gridCol w:w="1316"/>
        <w:gridCol w:w="1316"/>
        <w:gridCol w:w="1316"/>
        <w:gridCol w:w="1316"/>
        <w:gridCol w:w="1316"/>
        <w:gridCol w:w="1316"/>
        <w:gridCol w:w="5264"/>
      </w:tblGrid>
      <w:tr w:rsidR="00CD11EA" w:rsidRPr="00601210" w14:paraId="5B1C5A9C" w14:textId="77777777" w:rsidTr="00CD11EA">
        <w:trPr>
          <w:trHeight w:val="320"/>
        </w:trPr>
        <w:tc>
          <w:tcPr>
            <w:tcW w:w="1516" w:type="dxa"/>
            <w:tcBorders>
              <w:top w:val="nil"/>
              <w:left w:val="nil"/>
              <w:bottom w:val="nil"/>
              <w:right w:val="nil"/>
            </w:tcBorders>
            <w:shd w:val="clear" w:color="auto" w:fill="auto"/>
            <w:noWrap/>
            <w:vAlign w:val="bottom"/>
            <w:hideMark/>
          </w:tcPr>
          <w:p w14:paraId="64AF813D" w14:textId="5666A3F3"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FDEA4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11C64B"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F0E192"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0A6BF6"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DCB8F9" w14:textId="77777777" w:rsidR="00CD11EA" w:rsidRPr="00601210" w:rsidRDefault="00CD11EA" w:rsidP="00CD11EA">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FB104FE" w14:textId="77777777" w:rsidR="00CD11EA" w:rsidRPr="00601210" w:rsidRDefault="00CD11EA" w:rsidP="00CD11EA">
            <w:pPr>
              <w:rPr>
                <w:rFonts w:ascii="Arial" w:eastAsia="Times New Roman" w:hAnsi="Arial" w:cs="Arial"/>
              </w:rPr>
            </w:pPr>
          </w:p>
        </w:tc>
        <w:tc>
          <w:tcPr>
            <w:tcW w:w="5264" w:type="dxa"/>
            <w:tcBorders>
              <w:top w:val="nil"/>
              <w:left w:val="nil"/>
              <w:bottom w:val="nil"/>
              <w:right w:val="nil"/>
            </w:tcBorders>
            <w:vAlign w:val="center"/>
            <w:hideMark/>
          </w:tcPr>
          <w:p w14:paraId="25196AA1" w14:textId="77777777" w:rsidR="00CD11EA" w:rsidRPr="00601210" w:rsidRDefault="00CD11EA" w:rsidP="00CD11EA">
            <w:pPr>
              <w:rPr>
                <w:rFonts w:ascii="Arial" w:eastAsia="Times New Roman" w:hAnsi="Arial" w:cs="Arial"/>
                <w:color w:val="000000"/>
              </w:rPr>
            </w:pPr>
          </w:p>
        </w:tc>
      </w:tr>
    </w:tbl>
    <w:p w14:paraId="0C595686" w14:textId="656FE6FF" w:rsidR="00EC0901" w:rsidRPr="00E468BB" w:rsidRDefault="004B7AAD" w:rsidP="004B7AAD">
      <w:pPr>
        <w:rPr>
          <w:rFonts w:ascii="Arial" w:hAnsi="Arial" w:cs="Arial"/>
          <w:b/>
        </w:rPr>
      </w:pPr>
      <w:r w:rsidRPr="004B7AAD">
        <w:rPr>
          <w:rFonts w:ascii="Arial" w:hAnsi="Arial" w:cs="Arial"/>
          <w:b/>
        </w:rPr>
        <w:t>i)</w:t>
      </w:r>
      <w:r>
        <w:rPr>
          <w:rFonts w:ascii="Arial" w:hAnsi="Arial" w:cs="Arial"/>
          <w:b/>
        </w:rPr>
        <w:t xml:space="preserve"> N</w:t>
      </w:r>
      <w:r w:rsidR="00EC0901" w:rsidRPr="00E468BB">
        <w:rPr>
          <w:rFonts w:ascii="Arial" w:hAnsi="Arial" w:cs="Arial"/>
          <w:b/>
        </w:rPr>
        <w:t>eedle exchange</w:t>
      </w:r>
    </w:p>
    <w:tbl>
      <w:tblPr>
        <w:tblW w:w="14676" w:type="dxa"/>
        <w:tblLook w:val="04A0" w:firstRow="1" w:lastRow="0" w:firstColumn="1" w:lastColumn="0" w:noHBand="0" w:noVBand="1"/>
      </w:tblPr>
      <w:tblGrid>
        <w:gridCol w:w="1516"/>
        <w:gridCol w:w="1316"/>
        <w:gridCol w:w="1316"/>
        <w:gridCol w:w="1316"/>
        <w:gridCol w:w="1316"/>
        <w:gridCol w:w="1316"/>
        <w:gridCol w:w="1316"/>
        <w:gridCol w:w="1316"/>
        <w:gridCol w:w="1316"/>
        <w:gridCol w:w="1316"/>
        <w:gridCol w:w="1316"/>
      </w:tblGrid>
      <w:tr w:rsidR="00FA5B5C" w:rsidRPr="00601210" w14:paraId="2ED09CB4" w14:textId="77777777" w:rsidTr="00FA5B5C">
        <w:trPr>
          <w:trHeight w:val="320"/>
        </w:trPr>
        <w:tc>
          <w:tcPr>
            <w:tcW w:w="1516" w:type="dxa"/>
            <w:tcBorders>
              <w:top w:val="nil"/>
              <w:left w:val="nil"/>
              <w:bottom w:val="nil"/>
              <w:right w:val="nil"/>
            </w:tcBorders>
            <w:shd w:val="clear" w:color="auto" w:fill="auto"/>
            <w:noWrap/>
            <w:vAlign w:val="bottom"/>
            <w:hideMark/>
          </w:tcPr>
          <w:p w14:paraId="31A5DE68" w14:textId="688A99A8" w:rsidR="00FA5B5C" w:rsidRPr="00601210" w:rsidRDefault="00FA5B5C" w:rsidP="00FA5B5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17984" behindDoc="0" locked="0" layoutInCell="1" allowOverlap="1" wp14:anchorId="4AEE8004" wp14:editId="4845802C">
                  <wp:simplePos x="0" y="0"/>
                  <wp:positionH relativeFrom="column">
                    <wp:posOffset>101600</wp:posOffset>
                  </wp:positionH>
                  <wp:positionV relativeFrom="paragraph">
                    <wp:posOffset>38100</wp:posOffset>
                  </wp:positionV>
                  <wp:extent cx="2806700" cy="1778000"/>
                  <wp:effectExtent l="0" t="0" r="12700" b="0"/>
                  <wp:wrapNone/>
                  <wp:docPr id="253" name="Chart 25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22080" behindDoc="0" locked="0" layoutInCell="1" allowOverlap="1" wp14:anchorId="3AB204AD" wp14:editId="2D52E65C">
                  <wp:simplePos x="0" y="0"/>
                  <wp:positionH relativeFrom="column">
                    <wp:posOffset>2933700</wp:posOffset>
                  </wp:positionH>
                  <wp:positionV relativeFrom="paragraph">
                    <wp:posOffset>38100</wp:posOffset>
                  </wp:positionV>
                  <wp:extent cx="2819400" cy="1778000"/>
                  <wp:effectExtent l="0" t="0" r="0" b="0"/>
                  <wp:wrapNone/>
                  <wp:docPr id="252" name="Chart 25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FA5B5C" w:rsidRPr="00601210" w14:paraId="3B7F4FB0"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4351FDB8" w14:textId="77777777" w:rsidR="00FA5B5C" w:rsidRPr="00601210" w:rsidRDefault="00FA5B5C" w:rsidP="00FA5B5C">
                  <w:pPr>
                    <w:rPr>
                      <w:rFonts w:ascii="Arial" w:eastAsia="Times New Roman" w:hAnsi="Arial" w:cs="Arial"/>
                      <w:color w:val="000000"/>
                    </w:rPr>
                  </w:pPr>
                </w:p>
              </w:tc>
            </w:tr>
          </w:tbl>
          <w:p w14:paraId="1E20F698" w14:textId="77777777" w:rsidR="00FA5B5C" w:rsidRPr="00601210" w:rsidRDefault="00FA5B5C" w:rsidP="00FA5B5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71A0EF0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FE8FC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1DF5E0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27E38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24F89F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06D2BE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3A8B3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FAD94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6D4F2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9828261" w14:textId="77777777" w:rsidR="00FA5B5C" w:rsidRPr="00601210" w:rsidRDefault="00FA5B5C" w:rsidP="00FA5B5C">
            <w:pPr>
              <w:rPr>
                <w:rFonts w:ascii="Arial" w:eastAsia="Times New Roman" w:hAnsi="Arial" w:cs="Arial"/>
              </w:rPr>
            </w:pPr>
          </w:p>
        </w:tc>
      </w:tr>
      <w:tr w:rsidR="00FA5B5C" w:rsidRPr="00601210" w14:paraId="1A26201A" w14:textId="77777777" w:rsidTr="00FA5B5C">
        <w:trPr>
          <w:trHeight w:val="320"/>
        </w:trPr>
        <w:tc>
          <w:tcPr>
            <w:tcW w:w="1516" w:type="dxa"/>
            <w:tcBorders>
              <w:top w:val="nil"/>
              <w:left w:val="nil"/>
              <w:bottom w:val="nil"/>
              <w:right w:val="nil"/>
            </w:tcBorders>
            <w:shd w:val="clear" w:color="auto" w:fill="auto"/>
            <w:noWrap/>
            <w:vAlign w:val="bottom"/>
            <w:hideMark/>
          </w:tcPr>
          <w:p w14:paraId="14187A9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23942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F65BF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333632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570C1F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1CEDE6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837DB6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E9F10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CFE91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12CF71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50FCC87" w14:textId="77777777" w:rsidR="00FA5B5C" w:rsidRPr="00601210" w:rsidRDefault="00FA5B5C" w:rsidP="00FA5B5C">
            <w:pPr>
              <w:rPr>
                <w:rFonts w:ascii="Arial" w:eastAsia="Times New Roman" w:hAnsi="Arial" w:cs="Arial"/>
              </w:rPr>
            </w:pPr>
          </w:p>
        </w:tc>
      </w:tr>
      <w:tr w:rsidR="00FA5B5C" w:rsidRPr="00601210" w14:paraId="61FBC4A4" w14:textId="77777777" w:rsidTr="00FA5B5C">
        <w:trPr>
          <w:trHeight w:val="320"/>
        </w:trPr>
        <w:tc>
          <w:tcPr>
            <w:tcW w:w="1516" w:type="dxa"/>
            <w:tcBorders>
              <w:top w:val="nil"/>
              <w:left w:val="nil"/>
              <w:bottom w:val="nil"/>
              <w:right w:val="nil"/>
            </w:tcBorders>
            <w:shd w:val="clear" w:color="auto" w:fill="auto"/>
            <w:noWrap/>
            <w:vAlign w:val="bottom"/>
            <w:hideMark/>
          </w:tcPr>
          <w:p w14:paraId="43AA3CB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E920C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9C929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B0B28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BEA33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874BB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709F2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971FD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AD788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F5FC2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D762F3" w14:textId="77777777" w:rsidR="00FA5B5C" w:rsidRPr="00601210" w:rsidRDefault="00FA5B5C" w:rsidP="00FA5B5C">
            <w:pPr>
              <w:rPr>
                <w:rFonts w:ascii="Arial" w:eastAsia="Times New Roman" w:hAnsi="Arial" w:cs="Arial"/>
              </w:rPr>
            </w:pPr>
          </w:p>
        </w:tc>
      </w:tr>
      <w:tr w:rsidR="00FA5B5C" w:rsidRPr="00601210" w14:paraId="1C33A468" w14:textId="77777777" w:rsidTr="00FA5B5C">
        <w:trPr>
          <w:trHeight w:val="320"/>
        </w:trPr>
        <w:tc>
          <w:tcPr>
            <w:tcW w:w="1516" w:type="dxa"/>
            <w:tcBorders>
              <w:top w:val="nil"/>
              <w:left w:val="nil"/>
              <w:bottom w:val="nil"/>
              <w:right w:val="nil"/>
            </w:tcBorders>
            <w:shd w:val="clear" w:color="auto" w:fill="auto"/>
            <w:noWrap/>
            <w:vAlign w:val="bottom"/>
            <w:hideMark/>
          </w:tcPr>
          <w:p w14:paraId="12B3A28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6F811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B7497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89F70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D5B19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0B9C1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E70FAD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54296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C534B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83A08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B22B4B" w14:textId="77777777" w:rsidR="00FA5B5C" w:rsidRPr="00601210" w:rsidRDefault="00FA5B5C" w:rsidP="00FA5B5C">
            <w:pPr>
              <w:rPr>
                <w:rFonts w:ascii="Arial" w:eastAsia="Times New Roman" w:hAnsi="Arial" w:cs="Arial"/>
              </w:rPr>
            </w:pPr>
          </w:p>
        </w:tc>
      </w:tr>
      <w:tr w:rsidR="00FA5B5C" w:rsidRPr="00601210" w14:paraId="07B49E17" w14:textId="77777777" w:rsidTr="00FA5B5C">
        <w:trPr>
          <w:trHeight w:val="320"/>
        </w:trPr>
        <w:tc>
          <w:tcPr>
            <w:tcW w:w="1516" w:type="dxa"/>
            <w:tcBorders>
              <w:top w:val="nil"/>
              <w:left w:val="nil"/>
              <w:bottom w:val="nil"/>
              <w:right w:val="nil"/>
            </w:tcBorders>
            <w:shd w:val="clear" w:color="auto" w:fill="auto"/>
            <w:noWrap/>
            <w:vAlign w:val="bottom"/>
            <w:hideMark/>
          </w:tcPr>
          <w:p w14:paraId="0436DA3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5D23F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390A2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6484594"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DA2017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B1E8BF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EB7D5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34FFF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4CCD4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6CAE4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F66D98B" w14:textId="77777777" w:rsidR="00FA5B5C" w:rsidRPr="00601210" w:rsidRDefault="00FA5B5C" w:rsidP="00FA5B5C">
            <w:pPr>
              <w:rPr>
                <w:rFonts w:ascii="Arial" w:eastAsia="Times New Roman" w:hAnsi="Arial" w:cs="Arial"/>
              </w:rPr>
            </w:pPr>
          </w:p>
        </w:tc>
      </w:tr>
      <w:tr w:rsidR="00FA5B5C" w:rsidRPr="00601210" w14:paraId="49B41F41" w14:textId="77777777" w:rsidTr="00FA5B5C">
        <w:trPr>
          <w:trHeight w:val="320"/>
        </w:trPr>
        <w:tc>
          <w:tcPr>
            <w:tcW w:w="1516" w:type="dxa"/>
            <w:tcBorders>
              <w:top w:val="nil"/>
              <w:left w:val="nil"/>
              <w:bottom w:val="nil"/>
              <w:right w:val="nil"/>
            </w:tcBorders>
            <w:shd w:val="clear" w:color="auto" w:fill="auto"/>
            <w:noWrap/>
            <w:vAlign w:val="bottom"/>
            <w:hideMark/>
          </w:tcPr>
          <w:p w14:paraId="37217DB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E1D45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9CD4A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9778A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FC013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C7B2D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2582E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1ACD6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45BB5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1309574"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E25A6F" w14:textId="77777777" w:rsidR="00FA5B5C" w:rsidRPr="00601210" w:rsidRDefault="00FA5B5C" w:rsidP="00FA5B5C">
            <w:pPr>
              <w:rPr>
                <w:rFonts w:ascii="Arial" w:eastAsia="Times New Roman" w:hAnsi="Arial" w:cs="Arial"/>
              </w:rPr>
            </w:pPr>
          </w:p>
        </w:tc>
      </w:tr>
      <w:tr w:rsidR="00FA5B5C" w:rsidRPr="00601210" w14:paraId="03B3C9FE" w14:textId="77777777" w:rsidTr="00FA5B5C">
        <w:trPr>
          <w:trHeight w:val="320"/>
        </w:trPr>
        <w:tc>
          <w:tcPr>
            <w:tcW w:w="1516" w:type="dxa"/>
            <w:tcBorders>
              <w:top w:val="nil"/>
              <w:left w:val="nil"/>
              <w:bottom w:val="nil"/>
              <w:right w:val="nil"/>
            </w:tcBorders>
            <w:shd w:val="clear" w:color="auto" w:fill="auto"/>
            <w:noWrap/>
            <w:vAlign w:val="bottom"/>
            <w:hideMark/>
          </w:tcPr>
          <w:p w14:paraId="1E1FCCA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4FB7D9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F0E9A1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397A8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1F878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9E4BB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CA610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F904F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402CD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059F2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B793F4" w14:textId="77777777" w:rsidR="00FA5B5C" w:rsidRPr="00601210" w:rsidRDefault="00FA5B5C" w:rsidP="00FA5B5C">
            <w:pPr>
              <w:rPr>
                <w:rFonts w:ascii="Arial" w:eastAsia="Times New Roman" w:hAnsi="Arial" w:cs="Arial"/>
              </w:rPr>
            </w:pPr>
          </w:p>
        </w:tc>
      </w:tr>
      <w:tr w:rsidR="00FA5B5C" w:rsidRPr="00601210" w14:paraId="381F88DE" w14:textId="77777777" w:rsidTr="00FA5B5C">
        <w:trPr>
          <w:trHeight w:val="320"/>
        </w:trPr>
        <w:tc>
          <w:tcPr>
            <w:tcW w:w="1516" w:type="dxa"/>
            <w:tcBorders>
              <w:top w:val="nil"/>
              <w:left w:val="nil"/>
              <w:bottom w:val="nil"/>
              <w:right w:val="nil"/>
            </w:tcBorders>
            <w:shd w:val="clear" w:color="auto" w:fill="auto"/>
            <w:noWrap/>
            <w:vAlign w:val="bottom"/>
            <w:hideMark/>
          </w:tcPr>
          <w:p w14:paraId="2358BA4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DEF786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EA16B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D76B03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D53153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625DC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B5C52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5A870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F9C63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3532A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E5C768" w14:textId="77777777" w:rsidR="00FA5B5C" w:rsidRPr="00601210" w:rsidRDefault="00FA5B5C" w:rsidP="00FA5B5C">
            <w:pPr>
              <w:rPr>
                <w:rFonts w:ascii="Arial" w:eastAsia="Times New Roman" w:hAnsi="Arial" w:cs="Arial"/>
              </w:rPr>
            </w:pPr>
          </w:p>
        </w:tc>
      </w:tr>
      <w:tr w:rsidR="00FA5B5C" w:rsidRPr="00601210" w14:paraId="301613EB" w14:textId="77777777" w:rsidTr="00FA5B5C">
        <w:trPr>
          <w:trHeight w:val="320"/>
        </w:trPr>
        <w:tc>
          <w:tcPr>
            <w:tcW w:w="1516" w:type="dxa"/>
            <w:tcBorders>
              <w:top w:val="nil"/>
              <w:left w:val="nil"/>
              <w:bottom w:val="nil"/>
              <w:right w:val="nil"/>
            </w:tcBorders>
            <w:shd w:val="clear" w:color="auto" w:fill="auto"/>
            <w:noWrap/>
            <w:vAlign w:val="bottom"/>
            <w:hideMark/>
          </w:tcPr>
          <w:p w14:paraId="54F8BB40" w14:textId="38DC2935" w:rsidR="00FA5B5C" w:rsidRPr="00601210" w:rsidRDefault="00FA5B5C" w:rsidP="00FA5B5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19008" behindDoc="0" locked="0" layoutInCell="1" allowOverlap="1" wp14:anchorId="5A6A37EA" wp14:editId="605C311C">
                  <wp:simplePos x="0" y="0"/>
                  <wp:positionH relativeFrom="column">
                    <wp:posOffset>101600</wp:posOffset>
                  </wp:positionH>
                  <wp:positionV relativeFrom="paragraph">
                    <wp:posOffset>25400</wp:posOffset>
                  </wp:positionV>
                  <wp:extent cx="2806700" cy="1778000"/>
                  <wp:effectExtent l="0" t="0" r="12700" b="0"/>
                  <wp:wrapNone/>
                  <wp:docPr id="251" name="Chart 25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20032" behindDoc="0" locked="0" layoutInCell="1" allowOverlap="1" wp14:anchorId="37EFE865" wp14:editId="4BD4E945">
                  <wp:simplePos x="0" y="0"/>
                  <wp:positionH relativeFrom="column">
                    <wp:posOffset>2933700</wp:posOffset>
                  </wp:positionH>
                  <wp:positionV relativeFrom="paragraph">
                    <wp:posOffset>25400</wp:posOffset>
                  </wp:positionV>
                  <wp:extent cx="2819400" cy="1778000"/>
                  <wp:effectExtent l="0" t="0" r="0" b="0"/>
                  <wp:wrapNone/>
                  <wp:docPr id="250" name="Chart 25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FA5B5C" w:rsidRPr="00601210" w14:paraId="293F7706"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65347A2A" w14:textId="77777777" w:rsidR="00FA5B5C" w:rsidRPr="00601210" w:rsidRDefault="00FA5B5C" w:rsidP="00FA5B5C">
                  <w:pPr>
                    <w:rPr>
                      <w:rFonts w:ascii="Arial" w:eastAsia="Times New Roman" w:hAnsi="Arial" w:cs="Arial"/>
                      <w:color w:val="000000"/>
                    </w:rPr>
                  </w:pPr>
                </w:p>
              </w:tc>
            </w:tr>
          </w:tbl>
          <w:p w14:paraId="02C5EBE3" w14:textId="77777777" w:rsidR="00FA5B5C" w:rsidRPr="00601210" w:rsidRDefault="00FA5B5C" w:rsidP="00FA5B5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7DF71A9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C4C6E4"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0ED8B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9DC88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2335F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DA2AC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A823A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16BC3B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E3EF58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5D230B" w14:textId="77777777" w:rsidR="00FA5B5C" w:rsidRPr="00601210" w:rsidRDefault="00FA5B5C" w:rsidP="00FA5B5C">
            <w:pPr>
              <w:rPr>
                <w:rFonts w:ascii="Arial" w:eastAsia="Times New Roman" w:hAnsi="Arial" w:cs="Arial"/>
              </w:rPr>
            </w:pPr>
          </w:p>
        </w:tc>
      </w:tr>
      <w:tr w:rsidR="00FA5B5C" w:rsidRPr="00601210" w14:paraId="2C1FC551" w14:textId="77777777" w:rsidTr="00FA5B5C">
        <w:trPr>
          <w:trHeight w:val="320"/>
        </w:trPr>
        <w:tc>
          <w:tcPr>
            <w:tcW w:w="1516" w:type="dxa"/>
            <w:tcBorders>
              <w:top w:val="nil"/>
              <w:left w:val="nil"/>
              <w:bottom w:val="nil"/>
              <w:right w:val="nil"/>
            </w:tcBorders>
            <w:shd w:val="clear" w:color="auto" w:fill="auto"/>
            <w:noWrap/>
            <w:vAlign w:val="bottom"/>
            <w:hideMark/>
          </w:tcPr>
          <w:p w14:paraId="5A06FDA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3ED7D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AEB7F4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7F237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38016B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3F47B2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25F0C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93833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1DF5A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64E5B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ECEBC70" w14:textId="77777777" w:rsidR="00FA5B5C" w:rsidRPr="00601210" w:rsidRDefault="00FA5B5C" w:rsidP="00FA5B5C">
            <w:pPr>
              <w:rPr>
                <w:rFonts w:ascii="Arial" w:eastAsia="Times New Roman" w:hAnsi="Arial" w:cs="Arial"/>
              </w:rPr>
            </w:pPr>
          </w:p>
        </w:tc>
      </w:tr>
      <w:tr w:rsidR="00FA5B5C" w:rsidRPr="00601210" w14:paraId="60A7F278" w14:textId="77777777" w:rsidTr="00FA5B5C">
        <w:trPr>
          <w:trHeight w:val="320"/>
        </w:trPr>
        <w:tc>
          <w:tcPr>
            <w:tcW w:w="1516" w:type="dxa"/>
            <w:tcBorders>
              <w:top w:val="nil"/>
              <w:left w:val="nil"/>
              <w:bottom w:val="nil"/>
              <w:right w:val="nil"/>
            </w:tcBorders>
            <w:shd w:val="clear" w:color="auto" w:fill="auto"/>
            <w:noWrap/>
            <w:vAlign w:val="bottom"/>
            <w:hideMark/>
          </w:tcPr>
          <w:p w14:paraId="59E189D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C72000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770CB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2FA6F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252D8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E500E6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462D8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F4DB49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316CEB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04264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3C702B" w14:textId="77777777" w:rsidR="00FA5B5C" w:rsidRPr="00601210" w:rsidRDefault="00FA5B5C" w:rsidP="00FA5B5C">
            <w:pPr>
              <w:rPr>
                <w:rFonts w:ascii="Arial" w:eastAsia="Times New Roman" w:hAnsi="Arial" w:cs="Arial"/>
              </w:rPr>
            </w:pPr>
          </w:p>
        </w:tc>
      </w:tr>
      <w:tr w:rsidR="00FA5B5C" w:rsidRPr="00601210" w14:paraId="2D92D4AE" w14:textId="77777777" w:rsidTr="00FA5B5C">
        <w:trPr>
          <w:trHeight w:val="320"/>
        </w:trPr>
        <w:tc>
          <w:tcPr>
            <w:tcW w:w="1516" w:type="dxa"/>
            <w:tcBorders>
              <w:top w:val="nil"/>
              <w:left w:val="nil"/>
              <w:bottom w:val="nil"/>
              <w:right w:val="nil"/>
            </w:tcBorders>
            <w:shd w:val="clear" w:color="auto" w:fill="auto"/>
            <w:noWrap/>
            <w:vAlign w:val="bottom"/>
            <w:hideMark/>
          </w:tcPr>
          <w:p w14:paraId="260DBF0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6777A4"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65BC9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001FC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CF0C7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1E643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F8295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55C1E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FC543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38B78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E46F68" w14:textId="77777777" w:rsidR="00FA5B5C" w:rsidRPr="00601210" w:rsidRDefault="00FA5B5C" w:rsidP="00FA5B5C">
            <w:pPr>
              <w:rPr>
                <w:rFonts w:ascii="Arial" w:eastAsia="Times New Roman" w:hAnsi="Arial" w:cs="Arial"/>
              </w:rPr>
            </w:pPr>
          </w:p>
        </w:tc>
      </w:tr>
      <w:tr w:rsidR="00FA5B5C" w:rsidRPr="00601210" w14:paraId="4F873E27" w14:textId="77777777" w:rsidTr="00FA5B5C">
        <w:trPr>
          <w:trHeight w:val="320"/>
        </w:trPr>
        <w:tc>
          <w:tcPr>
            <w:tcW w:w="1516" w:type="dxa"/>
            <w:tcBorders>
              <w:top w:val="nil"/>
              <w:left w:val="nil"/>
              <w:bottom w:val="nil"/>
              <w:right w:val="nil"/>
            </w:tcBorders>
            <w:shd w:val="clear" w:color="auto" w:fill="auto"/>
            <w:noWrap/>
            <w:vAlign w:val="bottom"/>
            <w:hideMark/>
          </w:tcPr>
          <w:p w14:paraId="74F5E04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A96E5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FBC1B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43AB2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0AB67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05BF6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E8CAEA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15390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738FF4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A73DA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AF54C92" w14:textId="77777777" w:rsidR="00FA5B5C" w:rsidRPr="00601210" w:rsidRDefault="00FA5B5C" w:rsidP="00FA5B5C">
            <w:pPr>
              <w:rPr>
                <w:rFonts w:ascii="Arial" w:eastAsia="Times New Roman" w:hAnsi="Arial" w:cs="Arial"/>
              </w:rPr>
            </w:pPr>
          </w:p>
        </w:tc>
      </w:tr>
      <w:tr w:rsidR="00FA5B5C" w:rsidRPr="00601210" w14:paraId="76371993" w14:textId="77777777" w:rsidTr="00FA5B5C">
        <w:trPr>
          <w:trHeight w:val="320"/>
        </w:trPr>
        <w:tc>
          <w:tcPr>
            <w:tcW w:w="1516" w:type="dxa"/>
            <w:tcBorders>
              <w:top w:val="nil"/>
              <w:left w:val="nil"/>
              <w:bottom w:val="nil"/>
              <w:right w:val="nil"/>
            </w:tcBorders>
            <w:shd w:val="clear" w:color="auto" w:fill="auto"/>
            <w:noWrap/>
            <w:vAlign w:val="bottom"/>
            <w:hideMark/>
          </w:tcPr>
          <w:p w14:paraId="1268321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256609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C5531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11239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90602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C6A14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24D43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EF06A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DEC3A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704C41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CE3B22B" w14:textId="77777777" w:rsidR="00FA5B5C" w:rsidRPr="00601210" w:rsidRDefault="00FA5B5C" w:rsidP="00FA5B5C">
            <w:pPr>
              <w:rPr>
                <w:rFonts w:ascii="Arial" w:eastAsia="Times New Roman" w:hAnsi="Arial" w:cs="Arial"/>
              </w:rPr>
            </w:pPr>
          </w:p>
        </w:tc>
      </w:tr>
      <w:tr w:rsidR="00FA5B5C" w:rsidRPr="00601210" w14:paraId="25C2164E" w14:textId="77777777" w:rsidTr="00FA5B5C">
        <w:trPr>
          <w:trHeight w:val="320"/>
        </w:trPr>
        <w:tc>
          <w:tcPr>
            <w:tcW w:w="1516" w:type="dxa"/>
            <w:tcBorders>
              <w:top w:val="nil"/>
              <w:left w:val="nil"/>
              <w:bottom w:val="nil"/>
              <w:right w:val="nil"/>
            </w:tcBorders>
            <w:shd w:val="clear" w:color="auto" w:fill="auto"/>
            <w:noWrap/>
            <w:vAlign w:val="bottom"/>
            <w:hideMark/>
          </w:tcPr>
          <w:p w14:paraId="3ADD034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BD3A3C4"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3E826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1D67F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12AFBB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907C57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A30521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AC9CB44"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A87CF2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23419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E992F8E" w14:textId="77777777" w:rsidR="00FA5B5C" w:rsidRPr="00601210" w:rsidRDefault="00FA5B5C" w:rsidP="00FA5B5C">
            <w:pPr>
              <w:rPr>
                <w:rFonts w:ascii="Arial" w:eastAsia="Times New Roman" w:hAnsi="Arial" w:cs="Arial"/>
              </w:rPr>
            </w:pPr>
          </w:p>
        </w:tc>
      </w:tr>
      <w:tr w:rsidR="00FA5B5C" w:rsidRPr="00601210" w14:paraId="6E51F4B1" w14:textId="77777777" w:rsidTr="00FA5B5C">
        <w:trPr>
          <w:trHeight w:val="351"/>
        </w:trPr>
        <w:tc>
          <w:tcPr>
            <w:tcW w:w="1516" w:type="dxa"/>
            <w:tcBorders>
              <w:top w:val="nil"/>
              <w:left w:val="nil"/>
              <w:bottom w:val="nil"/>
              <w:right w:val="nil"/>
            </w:tcBorders>
            <w:shd w:val="clear" w:color="auto" w:fill="auto"/>
            <w:noWrap/>
            <w:vAlign w:val="bottom"/>
            <w:hideMark/>
          </w:tcPr>
          <w:p w14:paraId="21DE7F4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C4E76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EE783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86C48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2D395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FDAC7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2CD9C8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4FBD930" w14:textId="03D439B3" w:rsidR="00FA5B5C" w:rsidRPr="00601210" w:rsidRDefault="00FA5B5C" w:rsidP="00FA5B5C">
            <w:pPr>
              <w:rPr>
                <w:rFonts w:ascii="Arial" w:eastAsia="Times New Roman" w:hAnsi="Arial" w:cs="Arial"/>
              </w:rPr>
            </w:pPr>
            <w:r w:rsidRPr="00601210">
              <w:rPr>
                <w:rFonts w:ascii="Arial" w:eastAsia="Times New Roman" w:hAnsi="Arial" w:cs="Arial"/>
                <w:noProof/>
                <w:color w:val="000000"/>
              </w:rPr>
              <w:drawing>
                <wp:anchor distT="0" distB="0" distL="114300" distR="114300" simplePos="0" relativeHeight="251821056" behindDoc="0" locked="0" layoutInCell="1" allowOverlap="1" wp14:anchorId="676BE7BB" wp14:editId="4205DDB3">
                  <wp:simplePos x="0" y="0"/>
                  <wp:positionH relativeFrom="column">
                    <wp:posOffset>-163830</wp:posOffset>
                  </wp:positionH>
                  <wp:positionV relativeFrom="paragraph">
                    <wp:posOffset>194945</wp:posOffset>
                  </wp:positionV>
                  <wp:extent cx="2806700" cy="1778000"/>
                  <wp:effectExtent l="0" t="0" r="12700" b="0"/>
                  <wp:wrapNone/>
                  <wp:docPr id="247" name="Chart 24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14:sizeRelH relativeFrom="page">
                    <wp14:pctWidth>0</wp14:pctWidth>
                  </wp14:sizeRelH>
                  <wp14:sizeRelV relativeFrom="page">
                    <wp14:pctHeight>0</wp14:pctHeight>
                  </wp14:sizeRelV>
                </wp:anchor>
              </w:drawing>
            </w:r>
          </w:p>
        </w:tc>
        <w:tc>
          <w:tcPr>
            <w:tcW w:w="1316" w:type="dxa"/>
            <w:tcBorders>
              <w:top w:val="nil"/>
              <w:left w:val="nil"/>
              <w:bottom w:val="nil"/>
              <w:right w:val="nil"/>
            </w:tcBorders>
            <w:shd w:val="clear" w:color="auto" w:fill="auto"/>
            <w:noWrap/>
            <w:vAlign w:val="bottom"/>
            <w:hideMark/>
          </w:tcPr>
          <w:p w14:paraId="0CC7EBF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CB4414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A399690" w14:textId="77777777" w:rsidR="00FA5B5C" w:rsidRPr="00601210" w:rsidRDefault="00FA5B5C" w:rsidP="00FA5B5C">
            <w:pPr>
              <w:rPr>
                <w:rFonts w:ascii="Arial" w:eastAsia="Times New Roman" w:hAnsi="Arial" w:cs="Arial"/>
              </w:rPr>
            </w:pPr>
          </w:p>
        </w:tc>
      </w:tr>
      <w:tr w:rsidR="00FA5B5C" w:rsidRPr="00601210" w14:paraId="0CA62FB3" w14:textId="77777777" w:rsidTr="00FA5B5C">
        <w:trPr>
          <w:trHeight w:val="320"/>
        </w:trPr>
        <w:tc>
          <w:tcPr>
            <w:tcW w:w="1516" w:type="dxa"/>
            <w:tcBorders>
              <w:top w:val="nil"/>
              <w:left w:val="nil"/>
              <w:bottom w:val="nil"/>
              <w:right w:val="nil"/>
            </w:tcBorders>
            <w:shd w:val="clear" w:color="auto" w:fill="auto"/>
            <w:noWrap/>
            <w:vAlign w:val="bottom"/>
            <w:hideMark/>
          </w:tcPr>
          <w:p w14:paraId="1CECAC3D" w14:textId="6E8185B4" w:rsidR="00FA5B5C" w:rsidRPr="00601210" w:rsidRDefault="00FA5B5C" w:rsidP="00FA5B5C">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23104" behindDoc="0" locked="0" layoutInCell="1" allowOverlap="1" wp14:anchorId="09B3431C" wp14:editId="7616E980">
                  <wp:simplePos x="0" y="0"/>
                  <wp:positionH relativeFrom="column">
                    <wp:posOffset>101600</wp:posOffset>
                  </wp:positionH>
                  <wp:positionV relativeFrom="paragraph">
                    <wp:posOffset>0</wp:posOffset>
                  </wp:positionV>
                  <wp:extent cx="2806700" cy="1778000"/>
                  <wp:effectExtent l="0" t="0" r="12700" b="0"/>
                  <wp:wrapNone/>
                  <wp:docPr id="249" name="Chart 2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24128" behindDoc="0" locked="0" layoutInCell="1" allowOverlap="1" wp14:anchorId="3D224989" wp14:editId="6808CCA8">
                  <wp:simplePos x="0" y="0"/>
                  <wp:positionH relativeFrom="column">
                    <wp:posOffset>2933700</wp:posOffset>
                  </wp:positionH>
                  <wp:positionV relativeFrom="paragraph">
                    <wp:posOffset>0</wp:posOffset>
                  </wp:positionV>
                  <wp:extent cx="2819400" cy="1778000"/>
                  <wp:effectExtent l="0" t="0" r="0" b="0"/>
                  <wp:wrapNone/>
                  <wp:docPr id="248" name="Chart 24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FA5B5C" w:rsidRPr="00601210" w14:paraId="76C74F1F"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3E9860D3" w14:textId="77777777" w:rsidR="00FA5B5C" w:rsidRPr="00601210" w:rsidRDefault="00FA5B5C" w:rsidP="00FA5B5C">
                  <w:pPr>
                    <w:rPr>
                      <w:rFonts w:ascii="Arial" w:eastAsia="Times New Roman" w:hAnsi="Arial" w:cs="Arial"/>
                      <w:color w:val="000000"/>
                    </w:rPr>
                  </w:pPr>
                </w:p>
              </w:tc>
            </w:tr>
          </w:tbl>
          <w:p w14:paraId="57335B9C" w14:textId="77777777" w:rsidR="00FA5B5C" w:rsidRPr="00601210" w:rsidRDefault="00FA5B5C" w:rsidP="00FA5B5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684E598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CE1C9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2B805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E70E8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26109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B582543" w14:textId="77777777" w:rsidR="00FA5B5C" w:rsidRPr="00601210" w:rsidRDefault="00FA5B5C" w:rsidP="00FA5B5C">
            <w:pPr>
              <w:rPr>
                <w:rFonts w:ascii="Arial" w:eastAsia="Times New Roman" w:hAnsi="Arial" w:cs="Arial"/>
              </w:rPr>
            </w:pPr>
          </w:p>
        </w:tc>
        <w:tc>
          <w:tcPr>
            <w:tcW w:w="5264" w:type="dxa"/>
            <w:gridSpan w:val="4"/>
            <w:vMerge w:val="restart"/>
            <w:tcBorders>
              <w:top w:val="nil"/>
              <w:left w:val="nil"/>
              <w:bottom w:val="nil"/>
              <w:right w:val="nil"/>
            </w:tcBorders>
            <w:shd w:val="clear" w:color="auto" w:fill="auto"/>
            <w:noWrap/>
            <w:vAlign w:val="bottom"/>
            <w:hideMark/>
          </w:tcPr>
          <w:p w14:paraId="6F9A4717" w14:textId="60284461" w:rsidR="00FA5B5C" w:rsidRPr="00601210" w:rsidRDefault="00FA5B5C" w:rsidP="00FA5B5C">
            <w:pPr>
              <w:rPr>
                <w:rFonts w:ascii="Arial" w:eastAsia="Times New Roman" w:hAnsi="Arial" w:cs="Arial"/>
                <w:color w:val="000000"/>
              </w:rPr>
            </w:pPr>
          </w:p>
        </w:tc>
      </w:tr>
      <w:tr w:rsidR="00FA5B5C" w:rsidRPr="00601210" w14:paraId="016BA35A" w14:textId="77777777" w:rsidTr="00FA5B5C">
        <w:trPr>
          <w:trHeight w:val="320"/>
        </w:trPr>
        <w:tc>
          <w:tcPr>
            <w:tcW w:w="1516" w:type="dxa"/>
            <w:tcBorders>
              <w:top w:val="nil"/>
              <w:left w:val="nil"/>
              <w:bottom w:val="nil"/>
              <w:right w:val="nil"/>
            </w:tcBorders>
            <w:shd w:val="clear" w:color="auto" w:fill="auto"/>
            <w:noWrap/>
            <w:vAlign w:val="bottom"/>
            <w:hideMark/>
          </w:tcPr>
          <w:p w14:paraId="5E80A0B2" w14:textId="77777777" w:rsidR="00FA5B5C" w:rsidRPr="00601210" w:rsidRDefault="00FA5B5C" w:rsidP="00FA5B5C">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07A1AF20"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C805A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48E169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054B7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2BE48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6EAC48B" w14:textId="77777777" w:rsidR="00FA5B5C" w:rsidRPr="00601210" w:rsidRDefault="00FA5B5C" w:rsidP="00FA5B5C">
            <w:pPr>
              <w:rPr>
                <w:rFonts w:ascii="Arial" w:eastAsia="Times New Roman" w:hAnsi="Arial" w:cs="Arial"/>
              </w:rPr>
            </w:pPr>
          </w:p>
        </w:tc>
        <w:tc>
          <w:tcPr>
            <w:tcW w:w="5264" w:type="dxa"/>
            <w:gridSpan w:val="4"/>
            <w:vMerge/>
            <w:tcBorders>
              <w:top w:val="nil"/>
              <w:left w:val="nil"/>
              <w:bottom w:val="nil"/>
              <w:right w:val="nil"/>
            </w:tcBorders>
            <w:vAlign w:val="center"/>
            <w:hideMark/>
          </w:tcPr>
          <w:p w14:paraId="4782D67F" w14:textId="77777777" w:rsidR="00FA5B5C" w:rsidRPr="00601210" w:rsidRDefault="00FA5B5C" w:rsidP="00FA5B5C">
            <w:pPr>
              <w:rPr>
                <w:rFonts w:ascii="Arial" w:eastAsia="Times New Roman" w:hAnsi="Arial" w:cs="Arial"/>
                <w:color w:val="000000"/>
              </w:rPr>
            </w:pPr>
          </w:p>
        </w:tc>
      </w:tr>
      <w:tr w:rsidR="00FA5B5C" w:rsidRPr="00601210" w14:paraId="2F5C95A5" w14:textId="77777777" w:rsidTr="00FA5B5C">
        <w:trPr>
          <w:trHeight w:val="320"/>
        </w:trPr>
        <w:tc>
          <w:tcPr>
            <w:tcW w:w="1516" w:type="dxa"/>
            <w:tcBorders>
              <w:top w:val="nil"/>
              <w:left w:val="nil"/>
              <w:bottom w:val="nil"/>
              <w:right w:val="nil"/>
            </w:tcBorders>
            <w:shd w:val="clear" w:color="auto" w:fill="auto"/>
            <w:noWrap/>
            <w:vAlign w:val="bottom"/>
            <w:hideMark/>
          </w:tcPr>
          <w:p w14:paraId="196665A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57573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9BAD01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CE978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98E875"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1AA5B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54FB8E" w14:textId="77777777" w:rsidR="00FA5B5C" w:rsidRPr="00601210" w:rsidRDefault="00FA5B5C" w:rsidP="00FA5B5C">
            <w:pPr>
              <w:rPr>
                <w:rFonts w:ascii="Arial" w:eastAsia="Times New Roman" w:hAnsi="Arial" w:cs="Arial"/>
              </w:rPr>
            </w:pPr>
          </w:p>
        </w:tc>
        <w:tc>
          <w:tcPr>
            <w:tcW w:w="5264" w:type="dxa"/>
            <w:gridSpan w:val="4"/>
            <w:vMerge/>
            <w:tcBorders>
              <w:top w:val="nil"/>
              <w:left w:val="nil"/>
              <w:bottom w:val="nil"/>
              <w:right w:val="nil"/>
            </w:tcBorders>
            <w:vAlign w:val="center"/>
            <w:hideMark/>
          </w:tcPr>
          <w:p w14:paraId="374363E8" w14:textId="77777777" w:rsidR="00FA5B5C" w:rsidRPr="00601210" w:rsidRDefault="00FA5B5C" w:rsidP="00FA5B5C">
            <w:pPr>
              <w:rPr>
                <w:rFonts w:ascii="Arial" w:eastAsia="Times New Roman" w:hAnsi="Arial" w:cs="Arial"/>
                <w:color w:val="000000"/>
              </w:rPr>
            </w:pPr>
          </w:p>
        </w:tc>
      </w:tr>
      <w:tr w:rsidR="00FA5B5C" w:rsidRPr="00601210" w14:paraId="68752423" w14:textId="77777777" w:rsidTr="00FA5B5C">
        <w:trPr>
          <w:trHeight w:val="320"/>
        </w:trPr>
        <w:tc>
          <w:tcPr>
            <w:tcW w:w="1516" w:type="dxa"/>
            <w:tcBorders>
              <w:top w:val="nil"/>
              <w:left w:val="nil"/>
              <w:bottom w:val="nil"/>
              <w:right w:val="nil"/>
            </w:tcBorders>
            <w:shd w:val="clear" w:color="auto" w:fill="auto"/>
            <w:noWrap/>
            <w:vAlign w:val="bottom"/>
            <w:hideMark/>
          </w:tcPr>
          <w:p w14:paraId="0DE5B70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AB6A7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1F8EA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AF699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8729B0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B3095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27AB469" w14:textId="77777777" w:rsidR="00FA5B5C" w:rsidRPr="00601210" w:rsidRDefault="00FA5B5C" w:rsidP="00FA5B5C">
            <w:pPr>
              <w:rPr>
                <w:rFonts w:ascii="Arial" w:eastAsia="Times New Roman" w:hAnsi="Arial" w:cs="Arial"/>
              </w:rPr>
            </w:pPr>
          </w:p>
        </w:tc>
        <w:tc>
          <w:tcPr>
            <w:tcW w:w="5264" w:type="dxa"/>
            <w:gridSpan w:val="4"/>
            <w:vMerge/>
            <w:tcBorders>
              <w:top w:val="nil"/>
              <w:left w:val="nil"/>
              <w:bottom w:val="nil"/>
              <w:right w:val="nil"/>
            </w:tcBorders>
            <w:vAlign w:val="center"/>
            <w:hideMark/>
          </w:tcPr>
          <w:p w14:paraId="1867FD82" w14:textId="77777777" w:rsidR="00FA5B5C" w:rsidRPr="00601210" w:rsidRDefault="00FA5B5C" w:rsidP="00FA5B5C">
            <w:pPr>
              <w:rPr>
                <w:rFonts w:ascii="Arial" w:eastAsia="Times New Roman" w:hAnsi="Arial" w:cs="Arial"/>
                <w:color w:val="000000"/>
              </w:rPr>
            </w:pPr>
          </w:p>
        </w:tc>
      </w:tr>
      <w:tr w:rsidR="00FA5B5C" w:rsidRPr="00601210" w14:paraId="358BF6BD" w14:textId="77777777" w:rsidTr="00FA5B5C">
        <w:trPr>
          <w:trHeight w:val="320"/>
        </w:trPr>
        <w:tc>
          <w:tcPr>
            <w:tcW w:w="1516" w:type="dxa"/>
            <w:tcBorders>
              <w:top w:val="nil"/>
              <w:left w:val="nil"/>
              <w:bottom w:val="nil"/>
              <w:right w:val="nil"/>
            </w:tcBorders>
            <w:shd w:val="clear" w:color="auto" w:fill="auto"/>
            <w:noWrap/>
            <w:vAlign w:val="bottom"/>
            <w:hideMark/>
          </w:tcPr>
          <w:p w14:paraId="70F8509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38B70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D353D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449BC8"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18EE8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842EC1"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026267" w14:textId="77777777" w:rsidR="00FA5B5C" w:rsidRPr="00601210" w:rsidRDefault="00FA5B5C" w:rsidP="00FA5B5C">
            <w:pPr>
              <w:rPr>
                <w:rFonts w:ascii="Arial" w:eastAsia="Times New Roman" w:hAnsi="Arial" w:cs="Arial"/>
              </w:rPr>
            </w:pPr>
          </w:p>
        </w:tc>
        <w:tc>
          <w:tcPr>
            <w:tcW w:w="5264" w:type="dxa"/>
            <w:gridSpan w:val="4"/>
            <w:vMerge/>
            <w:tcBorders>
              <w:top w:val="nil"/>
              <w:left w:val="nil"/>
              <w:bottom w:val="nil"/>
              <w:right w:val="nil"/>
            </w:tcBorders>
            <w:vAlign w:val="center"/>
            <w:hideMark/>
          </w:tcPr>
          <w:p w14:paraId="0785DD6B" w14:textId="77777777" w:rsidR="00FA5B5C" w:rsidRPr="00601210" w:rsidRDefault="00FA5B5C" w:rsidP="00FA5B5C">
            <w:pPr>
              <w:rPr>
                <w:rFonts w:ascii="Arial" w:eastAsia="Times New Roman" w:hAnsi="Arial" w:cs="Arial"/>
                <w:color w:val="000000"/>
              </w:rPr>
            </w:pPr>
          </w:p>
        </w:tc>
      </w:tr>
      <w:tr w:rsidR="00FA5B5C" w:rsidRPr="00601210" w14:paraId="7D364B55" w14:textId="77777777" w:rsidTr="00FA5B5C">
        <w:trPr>
          <w:trHeight w:val="320"/>
        </w:trPr>
        <w:tc>
          <w:tcPr>
            <w:tcW w:w="1516" w:type="dxa"/>
            <w:tcBorders>
              <w:top w:val="nil"/>
              <w:left w:val="nil"/>
              <w:bottom w:val="nil"/>
              <w:right w:val="nil"/>
            </w:tcBorders>
            <w:shd w:val="clear" w:color="auto" w:fill="auto"/>
            <w:noWrap/>
            <w:vAlign w:val="bottom"/>
            <w:hideMark/>
          </w:tcPr>
          <w:p w14:paraId="5585723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7BCC1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750C6C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E76E7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9862D8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8CE9B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EEACE8" w14:textId="77777777" w:rsidR="00FA5B5C" w:rsidRPr="00601210" w:rsidRDefault="00FA5B5C" w:rsidP="00FA5B5C">
            <w:pPr>
              <w:rPr>
                <w:rFonts w:ascii="Arial" w:eastAsia="Times New Roman" w:hAnsi="Arial" w:cs="Arial"/>
              </w:rPr>
            </w:pPr>
          </w:p>
        </w:tc>
        <w:tc>
          <w:tcPr>
            <w:tcW w:w="5264" w:type="dxa"/>
            <w:gridSpan w:val="4"/>
            <w:vMerge/>
            <w:tcBorders>
              <w:top w:val="nil"/>
              <w:left w:val="nil"/>
              <w:bottom w:val="nil"/>
              <w:right w:val="nil"/>
            </w:tcBorders>
            <w:vAlign w:val="center"/>
            <w:hideMark/>
          </w:tcPr>
          <w:p w14:paraId="5A6C0630" w14:textId="77777777" w:rsidR="00FA5B5C" w:rsidRPr="00601210" w:rsidRDefault="00FA5B5C" w:rsidP="00FA5B5C">
            <w:pPr>
              <w:rPr>
                <w:rFonts w:ascii="Arial" w:eastAsia="Times New Roman" w:hAnsi="Arial" w:cs="Arial"/>
                <w:color w:val="000000"/>
              </w:rPr>
            </w:pPr>
          </w:p>
        </w:tc>
      </w:tr>
      <w:tr w:rsidR="00FA5B5C" w:rsidRPr="00601210" w14:paraId="4AE29FD7" w14:textId="77777777" w:rsidTr="00FA5B5C">
        <w:trPr>
          <w:trHeight w:val="320"/>
        </w:trPr>
        <w:tc>
          <w:tcPr>
            <w:tcW w:w="1516" w:type="dxa"/>
            <w:tcBorders>
              <w:top w:val="nil"/>
              <w:left w:val="nil"/>
              <w:bottom w:val="nil"/>
              <w:right w:val="nil"/>
            </w:tcBorders>
            <w:shd w:val="clear" w:color="auto" w:fill="auto"/>
            <w:noWrap/>
            <w:vAlign w:val="bottom"/>
            <w:hideMark/>
          </w:tcPr>
          <w:p w14:paraId="26F4EB4D"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F3A05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95B32B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B5CC7B"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726C64"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B50CC6"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B7D69B" w14:textId="77777777" w:rsidR="00FA5B5C" w:rsidRPr="00601210" w:rsidRDefault="00FA5B5C" w:rsidP="00FA5B5C">
            <w:pPr>
              <w:rPr>
                <w:rFonts w:ascii="Arial" w:eastAsia="Times New Roman" w:hAnsi="Arial" w:cs="Arial"/>
              </w:rPr>
            </w:pPr>
          </w:p>
        </w:tc>
        <w:tc>
          <w:tcPr>
            <w:tcW w:w="5264" w:type="dxa"/>
            <w:gridSpan w:val="4"/>
            <w:vMerge/>
            <w:tcBorders>
              <w:top w:val="nil"/>
              <w:left w:val="nil"/>
              <w:bottom w:val="nil"/>
              <w:right w:val="nil"/>
            </w:tcBorders>
            <w:vAlign w:val="center"/>
            <w:hideMark/>
          </w:tcPr>
          <w:p w14:paraId="5AB0C782" w14:textId="77777777" w:rsidR="00FA5B5C" w:rsidRPr="00601210" w:rsidRDefault="00FA5B5C" w:rsidP="00FA5B5C">
            <w:pPr>
              <w:rPr>
                <w:rFonts w:ascii="Arial" w:eastAsia="Times New Roman" w:hAnsi="Arial" w:cs="Arial"/>
                <w:color w:val="000000"/>
              </w:rPr>
            </w:pPr>
          </w:p>
        </w:tc>
      </w:tr>
      <w:tr w:rsidR="00FA5B5C" w:rsidRPr="00601210" w14:paraId="76F6F921" w14:textId="77777777" w:rsidTr="00FA5B5C">
        <w:trPr>
          <w:trHeight w:val="320"/>
        </w:trPr>
        <w:tc>
          <w:tcPr>
            <w:tcW w:w="1516" w:type="dxa"/>
            <w:tcBorders>
              <w:top w:val="nil"/>
              <w:left w:val="nil"/>
              <w:bottom w:val="nil"/>
              <w:right w:val="nil"/>
            </w:tcBorders>
            <w:shd w:val="clear" w:color="auto" w:fill="auto"/>
            <w:noWrap/>
            <w:vAlign w:val="bottom"/>
            <w:hideMark/>
          </w:tcPr>
          <w:p w14:paraId="731ADE3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8CC898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9C5B37A"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830D37"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9EABCE"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831D9D9"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7F413B" w14:textId="77777777" w:rsidR="00FA5B5C" w:rsidRPr="00601210" w:rsidRDefault="00FA5B5C" w:rsidP="00FA5B5C">
            <w:pPr>
              <w:rPr>
                <w:rFonts w:ascii="Arial" w:eastAsia="Times New Roman" w:hAnsi="Arial" w:cs="Arial"/>
              </w:rPr>
            </w:pPr>
          </w:p>
        </w:tc>
        <w:tc>
          <w:tcPr>
            <w:tcW w:w="5264" w:type="dxa"/>
            <w:gridSpan w:val="4"/>
            <w:vMerge/>
            <w:tcBorders>
              <w:top w:val="nil"/>
              <w:left w:val="nil"/>
              <w:bottom w:val="nil"/>
              <w:right w:val="nil"/>
            </w:tcBorders>
            <w:vAlign w:val="center"/>
            <w:hideMark/>
          </w:tcPr>
          <w:p w14:paraId="3BF667C0" w14:textId="77777777" w:rsidR="00FA5B5C" w:rsidRPr="00601210" w:rsidRDefault="00FA5B5C" w:rsidP="00FA5B5C">
            <w:pPr>
              <w:rPr>
                <w:rFonts w:ascii="Arial" w:eastAsia="Times New Roman" w:hAnsi="Arial" w:cs="Arial"/>
                <w:color w:val="000000"/>
              </w:rPr>
            </w:pPr>
          </w:p>
        </w:tc>
      </w:tr>
    </w:tbl>
    <w:p w14:paraId="0E141F97" w14:textId="77777777" w:rsidR="0091061E" w:rsidRDefault="0091061E">
      <w:r>
        <w:br w:type="page"/>
      </w:r>
    </w:p>
    <w:tbl>
      <w:tblPr>
        <w:tblW w:w="14676" w:type="dxa"/>
        <w:tblLook w:val="04A0" w:firstRow="1" w:lastRow="0" w:firstColumn="1" w:lastColumn="0" w:noHBand="0" w:noVBand="1"/>
      </w:tblPr>
      <w:tblGrid>
        <w:gridCol w:w="1516"/>
        <w:gridCol w:w="1316"/>
        <w:gridCol w:w="1316"/>
        <w:gridCol w:w="1316"/>
        <w:gridCol w:w="1316"/>
        <w:gridCol w:w="1316"/>
        <w:gridCol w:w="1316"/>
        <w:gridCol w:w="5264"/>
      </w:tblGrid>
      <w:tr w:rsidR="00FA5B5C" w:rsidRPr="00601210" w14:paraId="1E4EF303" w14:textId="77777777" w:rsidTr="00FA5B5C">
        <w:trPr>
          <w:trHeight w:val="320"/>
        </w:trPr>
        <w:tc>
          <w:tcPr>
            <w:tcW w:w="1516" w:type="dxa"/>
            <w:tcBorders>
              <w:top w:val="nil"/>
              <w:left w:val="nil"/>
              <w:bottom w:val="nil"/>
              <w:right w:val="nil"/>
            </w:tcBorders>
            <w:shd w:val="clear" w:color="auto" w:fill="auto"/>
            <w:noWrap/>
            <w:vAlign w:val="bottom"/>
            <w:hideMark/>
          </w:tcPr>
          <w:p w14:paraId="7BC052A8" w14:textId="15699209"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2FF7FC"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49493F"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18BF9C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F97BB2"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B0B0493" w14:textId="77777777" w:rsidR="00FA5B5C" w:rsidRPr="00601210" w:rsidRDefault="00FA5B5C" w:rsidP="00FA5B5C">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BB5BFD" w14:textId="77777777" w:rsidR="00FA5B5C" w:rsidRPr="00601210" w:rsidRDefault="00FA5B5C" w:rsidP="00FA5B5C">
            <w:pPr>
              <w:rPr>
                <w:rFonts w:ascii="Arial" w:eastAsia="Times New Roman" w:hAnsi="Arial" w:cs="Arial"/>
              </w:rPr>
            </w:pPr>
          </w:p>
        </w:tc>
        <w:tc>
          <w:tcPr>
            <w:tcW w:w="5264" w:type="dxa"/>
            <w:tcBorders>
              <w:top w:val="nil"/>
              <w:left w:val="nil"/>
              <w:bottom w:val="nil"/>
              <w:right w:val="nil"/>
            </w:tcBorders>
            <w:vAlign w:val="center"/>
            <w:hideMark/>
          </w:tcPr>
          <w:p w14:paraId="3EC4C88F" w14:textId="77777777" w:rsidR="00FA5B5C" w:rsidRPr="00601210" w:rsidRDefault="00FA5B5C" w:rsidP="00FA5B5C">
            <w:pPr>
              <w:rPr>
                <w:rFonts w:ascii="Arial" w:eastAsia="Times New Roman" w:hAnsi="Arial" w:cs="Arial"/>
                <w:color w:val="000000"/>
              </w:rPr>
            </w:pPr>
          </w:p>
        </w:tc>
      </w:tr>
    </w:tbl>
    <w:p w14:paraId="3DFB4533" w14:textId="0A50B1CB" w:rsidR="008E6918" w:rsidRPr="00601210" w:rsidRDefault="004B7AAD" w:rsidP="00030963">
      <w:pPr>
        <w:rPr>
          <w:rFonts w:ascii="Arial" w:hAnsi="Arial" w:cs="Arial"/>
          <w:b/>
        </w:rPr>
      </w:pPr>
      <w:r>
        <w:rPr>
          <w:rFonts w:ascii="Arial" w:hAnsi="Arial" w:cs="Arial"/>
          <w:b/>
        </w:rPr>
        <w:t>j) I</w:t>
      </w:r>
      <w:r w:rsidR="008E6918" w:rsidRPr="00601210">
        <w:rPr>
          <w:rFonts w:ascii="Arial" w:hAnsi="Arial" w:cs="Arial"/>
          <w:b/>
        </w:rPr>
        <w:t>ncreased MAT access</w:t>
      </w:r>
    </w:p>
    <w:tbl>
      <w:tblPr>
        <w:tblW w:w="14676" w:type="dxa"/>
        <w:tblLook w:val="04A0" w:firstRow="1" w:lastRow="0" w:firstColumn="1" w:lastColumn="0" w:noHBand="0" w:noVBand="1"/>
      </w:tblPr>
      <w:tblGrid>
        <w:gridCol w:w="1516"/>
        <w:gridCol w:w="1316"/>
        <w:gridCol w:w="1316"/>
        <w:gridCol w:w="1316"/>
        <w:gridCol w:w="1316"/>
        <w:gridCol w:w="1316"/>
        <w:gridCol w:w="1316"/>
        <w:gridCol w:w="1316"/>
        <w:gridCol w:w="1316"/>
        <w:gridCol w:w="1316"/>
        <w:gridCol w:w="1316"/>
      </w:tblGrid>
      <w:tr w:rsidR="009567FB" w:rsidRPr="00601210" w14:paraId="1635AE46" w14:textId="77777777" w:rsidTr="009567FB">
        <w:trPr>
          <w:trHeight w:val="320"/>
        </w:trPr>
        <w:tc>
          <w:tcPr>
            <w:tcW w:w="1516" w:type="dxa"/>
            <w:tcBorders>
              <w:top w:val="nil"/>
              <w:left w:val="nil"/>
              <w:bottom w:val="nil"/>
              <w:right w:val="nil"/>
            </w:tcBorders>
            <w:shd w:val="clear" w:color="auto" w:fill="auto"/>
            <w:noWrap/>
            <w:vAlign w:val="bottom"/>
            <w:hideMark/>
          </w:tcPr>
          <w:p w14:paraId="26BE4D79" w14:textId="28F09AC6" w:rsidR="009567FB" w:rsidRPr="00601210" w:rsidRDefault="009567FB" w:rsidP="009567FB">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30272" behindDoc="0" locked="0" layoutInCell="1" allowOverlap="1" wp14:anchorId="7BB8F698" wp14:editId="34A03E4C">
                  <wp:simplePos x="0" y="0"/>
                  <wp:positionH relativeFrom="column">
                    <wp:posOffset>101600</wp:posOffset>
                  </wp:positionH>
                  <wp:positionV relativeFrom="paragraph">
                    <wp:posOffset>38100</wp:posOffset>
                  </wp:positionV>
                  <wp:extent cx="2806700" cy="1778000"/>
                  <wp:effectExtent l="0" t="0" r="12700" b="0"/>
                  <wp:wrapNone/>
                  <wp:docPr id="263" name="Chart 26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34368" behindDoc="0" locked="0" layoutInCell="1" allowOverlap="1" wp14:anchorId="01D92833" wp14:editId="0282A75B">
                  <wp:simplePos x="0" y="0"/>
                  <wp:positionH relativeFrom="column">
                    <wp:posOffset>2933700</wp:posOffset>
                  </wp:positionH>
                  <wp:positionV relativeFrom="paragraph">
                    <wp:posOffset>38100</wp:posOffset>
                  </wp:positionV>
                  <wp:extent cx="2819400" cy="1778000"/>
                  <wp:effectExtent l="0" t="0" r="0" b="0"/>
                  <wp:wrapNone/>
                  <wp:docPr id="262" name="Chart 26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9567FB" w:rsidRPr="00601210" w14:paraId="6720DF43"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6DAED4A6" w14:textId="77777777" w:rsidR="009567FB" w:rsidRPr="00601210" w:rsidRDefault="009567FB" w:rsidP="009567FB">
                  <w:pPr>
                    <w:rPr>
                      <w:rFonts w:ascii="Arial" w:eastAsia="Times New Roman" w:hAnsi="Arial" w:cs="Arial"/>
                      <w:color w:val="000000"/>
                    </w:rPr>
                  </w:pPr>
                </w:p>
              </w:tc>
            </w:tr>
          </w:tbl>
          <w:p w14:paraId="7321EA06" w14:textId="77777777" w:rsidR="009567FB" w:rsidRPr="00601210" w:rsidRDefault="009567FB" w:rsidP="009567FB">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771BDC7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E5BDD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2B0974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A8652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3D31EE"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4B14A1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074D51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1E85D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700E6A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89CE623" w14:textId="77777777" w:rsidR="009567FB" w:rsidRPr="00601210" w:rsidRDefault="009567FB" w:rsidP="009567FB">
            <w:pPr>
              <w:rPr>
                <w:rFonts w:ascii="Arial" w:eastAsia="Times New Roman" w:hAnsi="Arial" w:cs="Arial"/>
              </w:rPr>
            </w:pPr>
          </w:p>
        </w:tc>
      </w:tr>
      <w:tr w:rsidR="009567FB" w:rsidRPr="00601210" w14:paraId="378FB378" w14:textId="77777777" w:rsidTr="009567FB">
        <w:trPr>
          <w:trHeight w:val="320"/>
        </w:trPr>
        <w:tc>
          <w:tcPr>
            <w:tcW w:w="1516" w:type="dxa"/>
            <w:tcBorders>
              <w:top w:val="nil"/>
              <w:left w:val="nil"/>
              <w:bottom w:val="nil"/>
              <w:right w:val="nil"/>
            </w:tcBorders>
            <w:shd w:val="clear" w:color="auto" w:fill="auto"/>
            <w:noWrap/>
            <w:vAlign w:val="bottom"/>
            <w:hideMark/>
          </w:tcPr>
          <w:p w14:paraId="246B79F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31C31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216B14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9B11A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0059F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88BBD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9AEFC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EDD33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CC3BE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2391E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A0CAC4" w14:textId="77777777" w:rsidR="009567FB" w:rsidRPr="00601210" w:rsidRDefault="009567FB" w:rsidP="009567FB">
            <w:pPr>
              <w:rPr>
                <w:rFonts w:ascii="Arial" w:eastAsia="Times New Roman" w:hAnsi="Arial" w:cs="Arial"/>
              </w:rPr>
            </w:pPr>
          </w:p>
        </w:tc>
      </w:tr>
      <w:tr w:rsidR="009567FB" w:rsidRPr="00601210" w14:paraId="012F8DB7" w14:textId="77777777" w:rsidTr="009567FB">
        <w:trPr>
          <w:trHeight w:val="320"/>
        </w:trPr>
        <w:tc>
          <w:tcPr>
            <w:tcW w:w="1516" w:type="dxa"/>
            <w:tcBorders>
              <w:top w:val="nil"/>
              <w:left w:val="nil"/>
              <w:bottom w:val="nil"/>
              <w:right w:val="nil"/>
            </w:tcBorders>
            <w:shd w:val="clear" w:color="auto" w:fill="auto"/>
            <w:noWrap/>
            <w:vAlign w:val="bottom"/>
            <w:hideMark/>
          </w:tcPr>
          <w:p w14:paraId="1EE4DC8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EC3FDE"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E5AFCE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A591F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DDC5B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3F5CEA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8067F3E"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C4C306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EAF40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DA0AB5A"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DA6A5F" w14:textId="77777777" w:rsidR="009567FB" w:rsidRPr="00601210" w:rsidRDefault="009567FB" w:rsidP="009567FB">
            <w:pPr>
              <w:rPr>
                <w:rFonts w:ascii="Arial" w:eastAsia="Times New Roman" w:hAnsi="Arial" w:cs="Arial"/>
              </w:rPr>
            </w:pPr>
          </w:p>
        </w:tc>
      </w:tr>
      <w:tr w:rsidR="009567FB" w:rsidRPr="00601210" w14:paraId="08DC37F6" w14:textId="77777777" w:rsidTr="009567FB">
        <w:trPr>
          <w:trHeight w:val="320"/>
        </w:trPr>
        <w:tc>
          <w:tcPr>
            <w:tcW w:w="1516" w:type="dxa"/>
            <w:tcBorders>
              <w:top w:val="nil"/>
              <w:left w:val="nil"/>
              <w:bottom w:val="nil"/>
              <w:right w:val="nil"/>
            </w:tcBorders>
            <w:shd w:val="clear" w:color="auto" w:fill="auto"/>
            <w:noWrap/>
            <w:vAlign w:val="bottom"/>
            <w:hideMark/>
          </w:tcPr>
          <w:p w14:paraId="185C58B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C4E11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FB141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B3DABE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F979D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8C395BA"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253E70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7D1AA1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770BF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1229B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D7336B" w14:textId="77777777" w:rsidR="009567FB" w:rsidRPr="00601210" w:rsidRDefault="009567FB" w:rsidP="009567FB">
            <w:pPr>
              <w:rPr>
                <w:rFonts w:ascii="Arial" w:eastAsia="Times New Roman" w:hAnsi="Arial" w:cs="Arial"/>
              </w:rPr>
            </w:pPr>
          </w:p>
        </w:tc>
      </w:tr>
      <w:tr w:rsidR="009567FB" w:rsidRPr="00601210" w14:paraId="5375B9E6" w14:textId="77777777" w:rsidTr="009567FB">
        <w:trPr>
          <w:trHeight w:val="320"/>
        </w:trPr>
        <w:tc>
          <w:tcPr>
            <w:tcW w:w="1516" w:type="dxa"/>
            <w:tcBorders>
              <w:top w:val="nil"/>
              <w:left w:val="nil"/>
              <w:bottom w:val="nil"/>
              <w:right w:val="nil"/>
            </w:tcBorders>
            <w:shd w:val="clear" w:color="auto" w:fill="auto"/>
            <w:noWrap/>
            <w:vAlign w:val="bottom"/>
            <w:hideMark/>
          </w:tcPr>
          <w:p w14:paraId="035B92AA"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16435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23758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60394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581F09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F8D49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9013E2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FB999E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52474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853B2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3AD7CE" w14:textId="77777777" w:rsidR="009567FB" w:rsidRPr="00601210" w:rsidRDefault="009567FB" w:rsidP="009567FB">
            <w:pPr>
              <w:rPr>
                <w:rFonts w:ascii="Arial" w:eastAsia="Times New Roman" w:hAnsi="Arial" w:cs="Arial"/>
              </w:rPr>
            </w:pPr>
          </w:p>
        </w:tc>
      </w:tr>
      <w:tr w:rsidR="009567FB" w:rsidRPr="00601210" w14:paraId="73AF6B1F" w14:textId="77777777" w:rsidTr="009567FB">
        <w:trPr>
          <w:trHeight w:val="320"/>
        </w:trPr>
        <w:tc>
          <w:tcPr>
            <w:tcW w:w="1516" w:type="dxa"/>
            <w:tcBorders>
              <w:top w:val="nil"/>
              <w:left w:val="nil"/>
              <w:bottom w:val="nil"/>
              <w:right w:val="nil"/>
            </w:tcBorders>
            <w:shd w:val="clear" w:color="auto" w:fill="auto"/>
            <w:noWrap/>
            <w:vAlign w:val="bottom"/>
            <w:hideMark/>
          </w:tcPr>
          <w:p w14:paraId="6669920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132E5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E4C03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AF530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10105A"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F500F0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D5C900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0F11C6"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429A49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9CB9A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8C2D37" w14:textId="77777777" w:rsidR="009567FB" w:rsidRPr="00601210" w:rsidRDefault="009567FB" w:rsidP="009567FB">
            <w:pPr>
              <w:rPr>
                <w:rFonts w:ascii="Arial" w:eastAsia="Times New Roman" w:hAnsi="Arial" w:cs="Arial"/>
              </w:rPr>
            </w:pPr>
          </w:p>
        </w:tc>
      </w:tr>
      <w:tr w:rsidR="009567FB" w:rsidRPr="00601210" w14:paraId="07FD1A5E" w14:textId="77777777" w:rsidTr="009567FB">
        <w:trPr>
          <w:trHeight w:val="320"/>
        </w:trPr>
        <w:tc>
          <w:tcPr>
            <w:tcW w:w="1516" w:type="dxa"/>
            <w:tcBorders>
              <w:top w:val="nil"/>
              <w:left w:val="nil"/>
              <w:bottom w:val="nil"/>
              <w:right w:val="nil"/>
            </w:tcBorders>
            <w:shd w:val="clear" w:color="auto" w:fill="auto"/>
            <w:noWrap/>
            <w:vAlign w:val="bottom"/>
            <w:hideMark/>
          </w:tcPr>
          <w:p w14:paraId="2BAD83C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AA5BC3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332700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00CBE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9A62F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BD266C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1BCE496"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9A2CA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B0CF0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103F64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00B9918" w14:textId="77777777" w:rsidR="009567FB" w:rsidRPr="00601210" w:rsidRDefault="009567FB" w:rsidP="009567FB">
            <w:pPr>
              <w:rPr>
                <w:rFonts w:ascii="Arial" w:eastAsia="Times New Roman" w:hAnsi="Arial" w:cs="Arial"/>
              </w:rPr>
            </w:pPr>
          </w:p>
        </w:tc>
      </w:tr>
      <w:tr w:rsidR="009567FB" w:rsidRPr="00601210" w14:paraId="03237976" w14:textId="77777777" w:rsidTr="009567FB">
        <w:trPr>
          <w:trHeight w:val="320"/>
        </w:trPr>
        <w:tc>
          <w:tcPr>
            <w:tcW w:w="1516" w:type="dxa"/>
            <w:tcBorders>
              <w:top w:val="nil"/>
              <w:left w:val="nil"/>
              <w:bottom w:val="nil"/>
              <w:right w:val="nil"/>
            </w:tcBorders>
            <w:shd w:val="clear" w:color="auto" w:fill="auto"/>
            <w:noWrap/>
            <w:vAlign w:val="bottom"/>
            <w:hideMark/>
          </w:tcPr>
          <w:p w14:paraId="13E94A5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D4A17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342901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B9DCD8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FE3208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7634BA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75B495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19ADD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82E775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9A4BF2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457198" w14:textId="77777777" w:rsidR="009567FB" w:rsidRPr="00601210" w:rsidRDefault="009567FB" w:rsidP="009567FB">
            <w:pPr>
              <w:rPr>
                <w:rFonts w:ascii="Arial" w:eastAsia="Times New Roman" w:hAnsi="Arial" w:cs="Arial"/>
              </w:rPr>
            </w:pPr>
          </w:p>
        </w:tc>
      </w:tr>
      <w:tr w:rsidR="009567FB" w:rsidRPr="00601210" w14:paraId="0B269EB0" w14:textId="77777777" w:rsidTr="009567FB">
        <w:trPr>
          <w:trHeight w:val="639"/>
        </w:trPr>
        <w:tc>
          <w:tcPr>
            <w:tcW w:w="1516" w:type="dxa"/>
            <w:tcBorders>
              <w:top w:val="nil"/>
              <w:left w:val="nil"/>
              <w:bottom w:val="nil"/>
              <w:right w:val="nil"/>
            </w:tcBorders>
            <w:shd w:val="clear" w:color="auto" w:fill="auto"/>
            <w:noWrap/>
            <w:vAlign w:val="bottom"/>
            <w:hideMark/>
          </w:tcPr>
          <w:p w14:paraId="5FE19B2D" w14:textId="39D07099" w:rsidR="009567FB" w:rsidRPr="00601210" w:rsidRDefault="009567FB" w:rsidP="009567FB">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31296" behindDoc="0" locked="0" layoutInCell="1" allowOverlap="1" wp14:anchorId="02E7CD20" wp14:editId="695AF4F2">
                  <wp:simplePos x="0" y="0"/>
                  <wp:positionH relativeFrom="column">
                    <wp:posOffset>101600</wp:posOffset>
                  </wp:positionH>
                  <wp:positionV relativeFrom="paragraph">
                    <wp:posOffset>25400</wp:posOffset>
                  </wp:positionV>
                  <wp:extent cx="2806700" cy="1778000"/>
                  <wp:effectExtent l="0" t="0" r="12700" b="0"/>
                  <wp:wrapNone/>
                  <wp:docPr id="261" name="Chart 26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32320" behindDoc="0" locked="0" layoutInCell="1" allowOverlap="1" wp14:anchorId="11B4F8A1" wp14:editId="6173CC2B">
                  <wp:simplePos x="0" y="0"/>
                  <wp:positionH relativeFrom="column">
                    <wp:posOffset>2933700</wp:posOffset>
                  </wp:positionH>
                  <wp:positionV relativeFrom="paragraph">
                    <wp:posOffset>25400</wp:posOffset>
                  </wp:positionV>
                  <wp:extent cx="2819400" cy="1778000"/>
                  <wp:effectExtent l="0" t="0" r="0" b="0"/>
                  <wp:wrapNone/>
                  <wp:docPr id="260" name="Chart 26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9567FB" w:rsidRPr="00601210" w14:paraId="599B4858"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6D0AFD10" w14:textId="77777777" w:rsidR="009567FB" w:rsidRPr="00601210" w:rsidRDefault="009567FB" w:rsidP="009567FB">
                  <w:pPr>
                    <w:rPr>
                      <w:rFonts w:ascii="Arial" w:eastAsia="Times New Roman" w:hAnsi="Arial" w:cs="Arial"/>
                      <w:color w:val="000000"/>
                    </w:rPr>
                  </w:pPr>
                </w:p>
              </w:tc>
            </w:tr>
          </w:tbl>
          <w:p w14:paraId="353349C9" w14:textId="77777777" w:rsidR="009567FB" w:rsidRPr="00601210" w:rsidRDefault="009567FB" w:rsidP="009567FB">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0BA27A7E"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41D86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182D8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9777C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DAB7B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C6470A"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5A00B8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7E6D2B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D2DC74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432671" w14:textId="77777777" w:rsidR="009567FB" w:rsidRPr="00601210" w:rsidRDefault="009567FB" w:rsidP="009567FB">
            <w:pPr>
              <w:rPr>
                <w:rFonts w:ascii="Arial" w:eastAsia="Times New Roman" w:hAnsi="Arial" w:cs="Arial"/>
              </w:rPr>
            </w:pPr>
          </w:p>
        </w:tc>
      </w:tr>
      <w:tr w:rsidR="009567FB" w:rsidRPr="00601210" w14:paraId="76D4C81A" w14:textId="77777777" w:rsidTr="009567FB">
        <w:trPr>
          <w:trHeight w:val="320"/>
        </w:trPr>
        <w:tc>
          <w:tcPr>
            <w:tcW w:w="1516" w:type="dxa"/>
            <w:tcBorders>
              <w:top w:val="nil"/>
              <w:left w:val="nil"/>
              <w:bottom w:val="nil"/>
              <w:right w:val="nil"/>
            </w:tcBorders>
            <w:shd w:val="clear" w:color="auto" w:fill="auto"/>
            <w:noWrap/>
            <w:vAlign w:val="bottom"/>
            <w:hideMark/>
          </w:tcPr>
          <w:p w14:paraId="63A26D0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93E5E8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8BCE32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62B93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368445A"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13149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092A1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A164C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5A4737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EDC32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C64170B" w14:textId="77777777" w:rsidR="009567FB" w:rsidRPr="00601210" w:rsidRDefault="009567FB" w:rsidP="009567FB">
            <w:pPr>
              <w:rPr>
                <w:rFonts w:ascii="Arial" w:eastAsia="Times New Roman" w:hAnsi="Arial" w:cs="Arial"/>
              </w:rPr>
            </w:pPr>
          </w:p>
        </w:tc>
      </w:tr>
      <w:tr w:rsidR="009567FB" w:rsidRPr="00601210" w14:paraId="5F6D2A22" w14:textId="77777777" w:rsidTr="009567FB">
        <w:trPr>
          <w:trHeight w:val="320"/>
        </w:trPr>
        <w:tc>
          <w:tcPr>
            <w:tcW w:w="1516" w:type="dxa"/>
            <w:tcBorders>
              <w:top w:val="nil"/>
              <w:left w:val="nil"/>
              <w:bottom w:val="nil"/>
              <w:right w:val="nil"/>
            </w:tcBorders>
            <w:shd w:val="clear" w:color="auto" w:fill="auto"/>
            <w:noWrap/>
            <w:vAlign w:val="bottom"/>
            <w:hideMark/>
          </w:tcPr>
          <w:p w14:paraId="5C0D75BE"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6AF43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285F1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4D4BF2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0B65E8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54A08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9F4C3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3A8B8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08905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95431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73B0CF6" w14:textId="77777777" w:rsidR="009567FB" w:rsidRPr="00601210" w:rsidRDefault="009567FB" w:rsidP="009567FB">
            <w:pPr>
              <w:rPr>
                <w:rFonts w:ascii="Arial" w:eastAsia="Times New Roman" w:hAnsi="Arial" w:cs="Arial"/>
              </w:rPr>
            </w:pPr>
          </w:p>
        </w:tc>
      </w:tr>
      <w:tr w:rsidR="009567FB" w:rsidRPr="00601210" w14:paraId="20B3D3D7" w14:textId="77777777" w:rsidTr="009567FB">
        <w:trPr>
          <w:trHeight w:val="320"/>
        </w:trPr>
        <w:tc>
          <w:tcPr>
            <w:tcW w:w="1516" w:type="dxa"/>
            <w:tcBorders>
              <w:top w:val="nil"/>
              <w:left w:val="nil"/>
              <w:bottom w:val="nil"/>
              <w:right w:val="nil"/>
            </w:tcBorders>
            <w:shd w:val="clear" w:color="auto" w:fill="auto"/>
            <w:noWrap/>
            <w:vAlign w:val="bottom"/>
            <w:hideMark/>
          </w:tcPr>
          <w:p w14:paraId="79F6425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75C550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36E1C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07F9ED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AFCEC3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3FE61C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F9F5C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57592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049A1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984B8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E968D33" w14:textId="77777777" w:rsidR="009567FB" w:rsidRPr="00601210" w:rsidRDefault="009567FB" w:rsidP="009567FB">
            <w:pPr>
              <w:rPr>
                <w:rFonts w:ascii="Arial" w:eastAsia="Times New Roman" w:hAnsi="Arial" w:cs="Arial"/>
              </w:rPr>
            </w:pPr>
          </w:p>
        </w:tc>
      </w:tr>
      <w:tr w:rsidR="009567FB" w:rsidRPr="00601210" w14:paraId="4847FCDF" w14:textId="77777777" w:rsidTr="009567FB">
        <w:trPr>
          <w:trHeight w:val="320"/>
        </w:trPr>
        <w:tc>
          <w:tcPr>
            <w:tcW w:w="1516" w:type="dxa"/>
            <w:tcBorders>
              <w:top w:val="nil"/>
              <w:left w:val="nil"/>
              <w:bottom w:val="nil"/>
              <w:right w:val="nil"/>
            </w:tcBorders>
            <w:shd w:val="clear" w:color="auto" w:fill="auto"/>
            <w:noWrap/>
            <w:vAlign w:val="bottom"/>
            <w:hideMark/>
          </w:tcPr>
          <w:p w14:paraId="2DD2B1C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F9FA0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EF8B76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69FD4D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B5E6D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965CE0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9DA90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86B2EA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2E9180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4BA53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80D7B82" w14:textId="77777777" w:rsidR="009567FB" w:rsidRPr="00601210" w:rsidRDefault="009567FB" w:rsidP="009567FB">
            <w:pPr>
              <w:rPr>
                <w:rFonts w:ascii="Arial" w:eastAsia="Times New Roman" w:hAnsi="Arial" w:cs="Arial"/>
              </w:rPr>
            </w:pPr>
          </w:p>
        </w:tc>
      </w:tr>
      <w:tr w:rsidR="009567FB" w:rsidRPr="00601210" w14:paraId="5CEFC0BE" w14:textId="77777777" w:rsidTr="009567FB">
        <w:trPr>
          <w:trHeight w:val="320"/>
        </w:trPr>
        <w:tc>
          <w:tcPr>
            <w:tcW w:w="1516" w:type="dxa"/>
            <w:tcBorders>
              <w:top w:val="nil"/>
              <w:left w:val="nil"/>
              <w:bottom w:val="nil"/>
              <w:right w:val="nil"/>
            </w:tcBorders>
            <w:shd w:val="clear" w:color="auto" w:fill="auto"/>
            <w:noWrap/>
            <w:vAlign w:val="bottom"/>
            <w:hideMark/>
          </w:tcPr>
          <w:p w14:paraId="0CBCDE4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4A795B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C27847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11B42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9391DC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F390EF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AFF531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22CEB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26192B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445FB2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BFECE5" w14:textId="77777777" w:rsidR="009567FB" w:rsidRPr="00601210" w:rsidRDefault="009567FB" w:rsidP="009567FB">
            <w:pPr>
              <w:rPr>
                <w:rFonts w:ascii="Arial" w:eastAsia="Times New Roman" w:hAnsi="Arial" w:cs="Arial"/>
              </w:rPr>
            </w:pPr>
          </w:p>
        </w:tc>
      </w:tr>
      <w:tr w:rsidR="009567FB" w:rsidRPr="00601210" w14:paraId="7D0A1544" w14:textId="77777777" w:rsidTr="009567FB">
        <w:trPr>
          <w:trHeight w:val="320"/>
        </w:trPr>
        <w:tc>
          <w:tcPr>
            <w:tcW w:w="1516" w:type="dxa"/>
            <w:tcBorders>
              <w:top w:val="nil"/>
              <w:left w:val="nil"/>
              <w:bottom w:val="nil"/>
              <w:right w:val="nil"/>
            </w:tcBorders>
            <w:shd w:val="clear" w:color="auto" w:fill="auto"/>
            <w:noWrap/>
            <w:vAlign w:val="bottom"/>
            <w:hideMark/>
          </w:tcPr>
          <w:p w14:paraId="74C211A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42C7C06"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99EE74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01BFE6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FBFDF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A4C299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E3FC0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48ED56"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FC5F70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8A37C7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EB0420" w14:textId="77777777" w:rsidR="009567FB" w:rsidRPr="00601210" w:rsidRDefault="009567FB" w:rsidP="009567FB">
            <w:pPr>
              <w:rPr>
                <w:rFonts w:ascii="Arial" w:eastAsia="Times New Roman" w:hAnsi="Arial" w:cs="Arial"/>
              </w:rPr>
            </w:pPr>
          </w:p>
        </w:tc>
      </w:tr>
      <w:tr w:rsidR="009567FB" w:rsidRPr="00601210" w14:paraId="555AC064" w14:textId="77777777" w:rsidTr="009567FB">
        <w:trPr>
          <w:trHeight w:val="320"/>
        </w:trPr>
        <w:tc>
          <w:tcPr>
            <w:tcW w:w="1516" w:type="dxa"/>
            <w:tcBorders>
              <w:top w:val="nil"/>
              <w:left w:val="nil"/>
              <w:bottom w:val="nil"/>
              <w:right w:val="nil"/>
            </w:tcBorders>
            <w:shd w:val="clear" w:color="auto" w:fill="auto"/>
            <w:noWrap/>
            <w:vAlign w:val="bottom"/>
            <w:hideMark/>
          </w:tcPr>
          <w:p w14:paraId="06DEC326"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F13C9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3ADE75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18FB0F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84E9D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0ADAF4"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7EAF4A"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176BE4" w14:textId="6632903C"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930B0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91A04E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3AB5BC" w14:textId="77777777" w:rsidR="009567FB" w:rsidRPr="00601210" w:rsidRDefault="009567FB" w:rsidP="009567FB">
            <w:pPr>
              <w:rPr>
                <w:rFonts w:ascii="Arial" w:eastAsia="Times New Roman" w:hAnsi="Arial" w:cs="Arial"/>
              </w:rPr>
            </w:pPr>
          </w:p>
        </w:tc>
      </w:tr>
      <w:tr w:rsidR="009567FB" w:rsidRPr="00601210" w14:paraId="3E6B9D01" w14:textId="77777777" w:rsidTr="009567FB">
        <w:trPr>
          <w:trHeight w:val="320"/>
        </w:trPr>
        <w:tc>
          <w:tcPr>
            <w:tcW w:w="1516" w:type="dxa"/>
            <w:tcBorders>
              <w:top w:val="nil"/>
              <w:left w:val="nil"/>
              <w:bottom w:val="nil"/>
              <w:right w:val="nil"/>
            </w:tcBorders>
            <w:shd w:val="clear" w:color="auto" w:fill="auto"/>
            <w:noWrap/>
            <w:vAlign w:val="bottom"/>
            <w:hideMark/>
          </w:tcPr>
          <w:p w14:paraId="19DB14AE" w14:textId="31772E40" w:rsidR="009567FB" w:rsidRPr="00601210" w:rsidRDefault="009567FB" w:rsidP="009567FB">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35392" behindDoc="0" locked="0" layoutInCell="1" allowOverlap="1" wp14:anchorId="66B30535" wp14:editId="326C7FD0">
                  <wp:simplePos x="0" y="0"/>
                  <wp:positionH relativeFrom="column">
                    <wp:posOffset>101600</wp:posOffset>
                  </wp:positionH>
                  <wp:positionV relativeFrom="paragraph">
                    <wp:posOffset>0</wp:posOffset>
                  </wp:positionV>
                  <wp:extent cx="2806700" cy="1778000"/>
                  <wp:effectExtent l="0" t="0" r="12700" b="0"/>
                  <wp:wrapNone/>
                  <wp:docPr id="259" name="Chart 25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14:sizeRelH relativeFrom="page">
                    <wp14:pctWidth>0</wp14:pctWidth>
                  </wp14:sizeRelH>
                  <wp14:sizeRelV relativeFrom="page">
                    <wp14:pctHeight>0</wp14:pctHeight>
                  </wp14:sizeRelV>
                </wp:anchor>
              </w:drawing>
            </w:r>
            <w:r w:rsidRPr="00601210">
              <w:rPr>
                <w:rFonts w:ascii="Arial" w:eastAsia="Times New Roman" w:hAnsi="Arial" w:cs="Arial"/>
                <w:noProof/>
                <w:color w:val="000000"/>
              </w:rPr>
              <w:drawing>
                <wp:anchor distT="0" distB="0" distL="114300" distR="114300" simplePos="0" relativeHeight="251836416" behindDoc="0" locked="0" layoutInCell="1" allowOverlap="1" wp14:anchorId="7CDBBAD4" wp14:editId="07702183">
                  <wp:simplePos x="0" y="0"/>
                  <wp:positionH relativeFrom="column">
                    <wp:posOffset>2933700</wp:posOffset>
                  </wp:positionH>
                  <wp:positionV relativeFrom="paragraph">
                    <wp:posOffset>0</wp:posOffset>
                  </wp:positionV>
                  <wp:extent cx="2819400" cy="1778000"/>
                  <wp:effectExtent l="0" t="0" r="0" b="0"/>
                  <wp:wrapNone/>
                  <wp:docPr id="258" name="Chart 25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9567FB" w:rsidRPr="00601210" w14:paraId="30006F45"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04B507FF" w14:textId="77777777" w:rsidR="009567FB" w:rsidRPr="00601210" w:rsidRDefault="009567FB" w:rsidP="009567FB">
                  <w:pPr>
                    <w:rPr>
                      <w:rFonts w:ascii="Arial" w:eastAsia="Times New Roman" w:hAnsi="Arial" w:cs="Arial"/>
                      <w:color w:val="000000"/>
                    </w:rPr>
                  </w:pPr>
                </w:p>
              </w:tc>
            </w:tr>
          </w:tbl>
          <w:p w14:paraId="1BB9754C" w14:textId="77777777" w:rsidR="009567FB" w:rsidRPr="00601210" w:rsidRDefault="009567FB" w:rsidP="009567FB">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34D5A62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354BD5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F0F79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B574A2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EC4930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498414" w14:textId="77777777" w:rsidR="009567FB" w:rsidRPr="00601210" w:rsidRDefault="009567FB" w:rsidP="009567FB">
            <w:pPr>
              <w:rPr>
                <w:rFonts w:ascii="Arial" w:eastAsia="Times New Roman" w:hAnsi="Arial" w:cs="Arial"/>
              </w:rPr>
            </w:pPr>
          </w:p>
        </w:tc>
        <w:tc>
          <w:tcPr>
            <w:tcW w:w="5264" w:type="dxa"/>
            <w:gridSpan w:val="4"/>
            <w:vMerge w:val="restart"/>
            <w:tcBorders>
              <w:top w:val="nil"/>
              <w:left w:val="nil"/>
              <w:bottom w:val="nil"/>
              <w:right w:val="nil"/>
            </w:tcBorders>
            <w:shd w:val="clear" w:color="auto" w:fill="auto"/>
            <w:noWrap/>
            <w:vAlign w:val="bottom"/>
            <w:hideMark/>
          </w:tcPr>
          <w:p w14:paraId="0D5CDBDE" w14:textId="3CD430DA" w:rsidR="009567FB" w:rsidRPr="00601210" w:rsidRDefault="005B61A7" w:rsidP="009567FB">
            <w:pPr>
              <w:rPr>
                <w:rFonts w:ascii="Arial" w:eastAsia="Times New Roman" w:hAnsi="Arial" w:cs="Arial"/>
                <w:color w:val="000000"/>
              </w:rPr>
            </w:pPr>
            <w:r w:rsidRPr="00601210">
              <w:rPr>
                <w:rFonts w:ascii="Arial" w:eastAsia="Times New Roman" w:hAnsi="Arial" w:cs="Arial"/>
                <w:noProof/>
                <w:color w:val="000000"/>
              </w:rPr>
              <w:drawing>
                <wp:anchor distT="0" distB="0" distL="114300" distR="114300" simplePos="0" relativeHeight="251833344" behindDoc="0" locked="0" layoutInCell="1" allowOverlap="1" wp14:anchorId="149B5952" wp14:editId="73C254FC">
                  <wp:simplePos x="0" y="0"/>
                  <wp:positionH relativeFrom="column">
                    <wp:posOffset>-171450</wp:posOffset>
                  </wp:positionH>
                  <wp:positionV relativeFrom="paragraph">
                    <wp:posOffset>-2040890</wp:posOffset>
                  </wp:positionV>
                  <wp:extent cx="2806700" cy="1778000"/>
                  <wp:effectExtent l="0" t="0" r="12700" b="0"/>
                  <wp:wrapNone/>
                  <wp:docPr id="257" name="Chart 25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14:sizeRelH relativeFrom="page">
                    <wp14:pctWidth>0</wp14:pctWidth>
                  </wp14:sizeRelH>
                  <wp14:sizeRelV relativeFrom="page">
                    <wp14:pctHeight>0</wp14:pctHeight>
                  </wp14:sizeRelV>
                </wp:anchor>
              </w:drawing>
            </w:r>
          </w:p>
        </w:tc>
      </w:tr>
      <w:tr w:rsidR="009567FB" w:rsidRPr="00601210" w14:paraId="2DEF8A32" w14:textId="77777777" w:rsidTr="009567FB">
        <w:trPr>
          <w:trHeight w:val="320"/>
        </w:trPr>
        <w:tc>
          <w:tcPr>
            <w:tcW w:w="1516" w:type="dxa"/>
            <w:tcBorders>
              <w:top w:val="nil"/>
              <w:left w:val="nil"/>
              <w:bottom w:val="nil"/>
              <w:right w:val="nil"/>
            </w:tcBorders>
            <w:shd w:val="clear" w:color="auto" w:fill="auto"/>
            <w:noWrap/>
            <w:vAlign w:val="bottom"/>
            <w:hideMark/>
          </w:tcPr>
          <w:p w14:paraId="41730289" w14:textId="77777777" w:rsidR="009567FB" w:rsidRPr="00601210" w:rsidRDefault="009567FB" w:rsidP="009567FB">
            <w:pPr>
              <w:rPr>
                <w:rFonts w:ascii="Arial" w:eastAsia="Times New Roman" w:hAnsi="Arial" w:cs="Arial"/>
                <w:color w:val="000000"/>
              </w:rPr>
            </w:pPr>
          </w:p>
        </w:tc>
        <w:tc>
          <w:tcPr>
            <w:tcW w:w="1316" w:type="dxa"/>
            <w:tcBorders>
              <w:top w:val="nil"/>
              <w:left w:val="nil"/>
              <w:bottom w:val="nil"/>
              <w:right w:val="nil"/>
            </w:tcBorders>
            <w:shd w:val="clear" w:color="auto" w:fill="auto"/>
            <w:noWrap/>
            <w:vAlign w:val="bottom"/>
            <w:hideMark/>
          </w:tcPr>
          <w:p w14:paraId="74350D1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435A6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CF1279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A87DE5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968677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5566093" w14:textId="77777777" w:rsidR="009567FB" w:rsidRPr="00601210" w:rsidRDefault="009567FB" w:rsidP="009567FB">
            <w:pPr>
              <w:rPr>
                <w:rFonts w:ascii="Arial" w:eastAsia="Times New Roman" w:hAnsi="Arial" w:cs="Arial"/>
              </w:rPr>
            </w:pPr>
          </w:p>
        </w:tc>
        <w:tc>
          <w:tcPr>
            <w:tcW w:w="5264" w:type="dxa"/>
            <w:gridSpan w:val="4"/>
            <w:vMerge/>
            <w:tcBorders>
              <w:top w:val="nil"/>
              <w:left w:val="nil"/>
              <w:bottom w:val="nil"/>
              <w:right w:val="nil"/>
            </w:tcBorders>
            <w:vAlign w:val="center"/>
            <w:hideMark/>
          </w:tcPr>
          <w:p w14:paraId="0DC3DC85" w14:textId="77777777" w:rsidR="009567FB" w:rsidRPr="00601210" w:rsidRDefault="009567FB" w:rsidP="009567FB">
            <w:pPr>
              <w:rPr>
                <w:rFonts w:ascii="Arial" w:eastAsia="Times New Roman" w:hAnsi="Arial" w:cs="Arial"/>
                <w:color w:val="000000"/>
              </w:rPr>
            </w:pPr>
          </w:p>
        </w:tc>
      </w:tr>
      <w:tr w:rsidR="009567FB" w:rsidRPr="00601210" w14:paraId="48A26262" w14:textId="77777777" w:rsidTr="009567FB">
        <w:trPr>
          <w:trHeight w:val="320"/>
        </w:trPr>
        <w:tc>
          <w:tcPr>
            <w:tcW w:w="1516" w:type="dxa"/>
            <w:tcBorders>
              <w:top w:val="nil"/>
              <w:left w:val="nil"/>
              <w:bottom w:val="nil"/>
              <w:right w:val="nil"/>
            </w:tcBorders>
            <w:shd w:val="clear" w:color="auto" w:fill="auto"/>
            <w:noWrap/>
            <w:vAlign w:val="bottom"/>
            <w:hideMark/>
          </w:tcPr>
          <w:p w14:paraId="59957CA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DAE58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6A38ED6"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BAB5CB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810C26E"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5FFC9C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0EDC77D" w14:textId="77777777" w:rsidR="009567FB" w:rsidRPr="00601210" w:rsidRDefault="009567FB" w:rsidP="009567FB">
            <w:pPr>
              <w:rPr>
                <w:rFonts w:ascii="Arial" w:eastAsia="Times New Roman" w:hAnsi="Arial" w:cs="Arial"/>
              </w:rPr>
            </w:pPr>
          </w:p>
        </w:tc>
        <w:tc>
          <w:tcPr>
            <w:tcW w:w="5264" w:type="dxa"/>
            <w:gridSpan w:val="4"/>
            <w:vMerge/>
            <w:tcBorders>
              <w:top w:val="nil"/>
              <w:left w:val="nil"/>
              <w:bottom w:val="nil"/>
              <w:right w:val="nil"/>
            </w:tcBorders>
            <w:vAlign w:val="center"/>
            <w:hideMark/>
          </w:tcPr>
          <w:p w14:paraId="1D0AF695" w14:textId="77777777" w:rsidR="009567FB" w:rsidRPr="00601210" w:rsidRDefault="009567FB" w:rsidP="009567FB">
            <w:pPr>
              <w:rPr>
                <w:rFonts w:ascii="Arial" w:eastAsia="Times New Roman" w:hAnsi="Arial" w:cs="Arial"/>
                <w:color w:val="000000"/>
              </w:rPr>
            </w:pPr>
          </w:p>
        </w:tc>
      </w:tr>
      <w:tr w:rsidR="009567FB" w:rsidRPr="00601210" w14:paraId="20BBA0EB" w14:textId="77777777" w:rsidTr="009567FB">
        <w:trPr>
          <w:trHeight w:val="320"/>
        </w:trPr>
        <w:tc>
          <w:tcPr>
            <w:tcW w:w="1516" w:type="dxa"/>
            <w:tcBorders>
              <w:top w:val="nil"/>
              <w:left w:val="nil"/>
              <w:bottom w:val="nil"/>
              <w:right w:val="nil"/>
            </w:tcBorders>
            <w:shd w:val="clear" w:color="auto" w:fill="auto"/>
            <w:noWrap/>
            <w:vAlign w:val="bottom"/>
            <w:hideMark/>
          </w:tcPr>
          <w:p w14:paraId="18A5228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22AF94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5A9D6E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FA6726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F7E9C8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7479DB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7B4C6D" w14:textId="77777777" w:rsidR="009567FB" w:rsidRPr="00601210" w:rsidRDefault="009567FB" w:rsidP="009567FB">
            <w:pPr>
              <w:rPr>
                <w:rFonts w:ascii="Arial" w:eastAsia="Times New Roman" w:hAnsi="Arial" w:cs="Arial"/>
              </w:rPr>
            </w:pPr>
          </w:p>
        </w:tc>
        <w:tc>
          <w:tcPr>
            <w:tcW w:w="5264" w:type="dxa"/>
            <w:gridSpan w:val="4"/>
            <w:vMerge/>
            <w:tcBorders>
              <w:top w:val="nil"/>
              <w:left w:val="nil"/>
              <w:bottom w:val="nil"/>
              <w:right w:val="nil"/>
            </w:tcBorders>
            <w:vAlign w:val="center"/>
            <w:hideMark/>
          </w:tcPr>
          <w:p w14:paraId="222FD99A" w14:textId="77777777" w:rsidR="009567FB" w:rsidRPr="00601210" w:rsidRDefault="009567FB" w:rsidP="009567FB">
            <w:pPr>
              <w:rPr>
                <w:rFonts w:ascii="Arial" w:eastAsia="Times New Roman" w:hAnsi="Arial" w:cs="Arial"/>
                <w:color w:val="000000"/>
              </w:rPr>
            </w:pPr>
          </w:p>
        </w:tc>
      </w:tr>
      <w:tr w:rsidR="009567FB" w:rsidRPr="00601210" w14:paraId="0BC1C1F0" w14:textId="77777777" w:rsidTr="009567FB">
        <w:trPr>
          <w:trHeight w:val="320"/>
        </w:trPr>
        <w:tc>
          <w:tcPr>
            <w:tcW w:w="1516" w:type="dxa"/>
            <w:tcBorders>
              <w:top w:val="nil"/>
              <w:left w:val="nil"/>
              <w:bottom w:val="nil"/>
              <w:right w:val="nil"/>
            </w:tcBorders>
            <w:shd w:val="clear" w:color="auto" w:fill="auto"/>
            <w:noWrap/>
            <w:vAlign w:val="bottom"/>
            <w:hideMark/>
          </w:tcPr>
          <w:p w14:paraId="5919252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4B2EB1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EF275E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6A0F10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74AC361"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A36180E"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845DDA8" w14:textId="77777777" w:rsidR="009567FB" w:rsidRPr="00601210" w:rsidRDefault="009567FB" w:rsidP="009567FB">
            <w:pPr>
              <w:rPr>
                <w:rFonts w:ascii="Arial" w:eastAsia="Times New Roman" w:hAnsi="Arial" w:cs="Arial"/>
              </w:rPr>
            </w:pPr>
          </w:p>
        </w:tc>
        <w:tc>
          <w:tcPr>
            <w:tcW w:w="5264" w:type="dxa"/>
            <w:gridSpan w:val="4"/>
            <w:vMerge/>
            <w:tcBorders>
              <w:top w:val="nil"/>
              <w:left w:val="nil"/>
              <w:bottom w:val="nil"/>
              <w:right w:val="nil"/>
            </w:tcBorders>
            <w:vAlign w:val="center"/>
            <w:hideMark/>
          </w:tcPr>
          <w:p w14:paraId="7B552036" w14:textId="77777777" w:rsidR="009567FB" w:rsidRPr="00601210" w:rsidRDefault="009567FB" w:rsidP="009567FB">
            <w:pPr>
              <w:rPr>
                <w:rFonts w:ascii="Arial" w:eastAsia="Times New Roman" w:hAnsi="Arial" w:cs="Arial"/>
                <w:color w:val="000000"/>
              </w:rPr>
            </w:pPr>
          </w:p>
        </w:tc>
      </w:tr>
      <w:tr w:rsidR="009567FB" w:rsidRPr="00601210" w14:paraId="5A2354FB" w14:textId="77777777" w:rsidTr="009567FB">
        <w:trPr>
          <w:trHeight w:val="320"/>
        </w:trPr>
        <w:tc>
          <w:tcPr>
            <w:tcW w:w="1516" w:type="dxa"/>
            <w:tcBorders>
              <w:top w:val="nil"/>
              <w:left w:val="nil"/>
              <w:bottom w:val="nil"/>
              <w:right w:val="nil"/>
            </w:tcBorders>
            <w:shd w:val="clear" w:color="auto" w:fill="auto"/>
            <w:noWrap/>
            <w:vAlign w:val="bottom"/>
            <w:hideMark/>
          </w:tcPr>
          <w:p w14:paraId="2339D3A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7981B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C7301DB"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31B127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09F3167"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636E04E"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24810C4" w14:textId="77777777" w:rsidR="009567FB" w:rsidRPr="00601210" w:rsidRDefault="009567FB" w:rsidP="009567FB">
            <w:pPr>
              <w:rPr>
                <w:rFonts w:ascii="Arial" w:eastAsia="Times New Roman" w:hAnsi="Arial" w:cs="Arial"/>
              </w:rPr>
            </w:pPr>
          </w:p>
        </w:tc>
        <w:tc>
          <w:tcPr>
            <w:tcW w:w="5264" w:type="dxa"/>
            <w:gridSpan w:val="4"/>
            <w:vMerge/>
            <w:tcBorders>
              <w:top w:val="nil"/>
              <w:left w:val="nil"/>
              <w:bottom w:val="nil"/>
              <w:right w:val="nil"/>
            </w:tcBorders>
            <w:vAlign w:val="center"/>
            <w:hideMark/>
          </w:tcPr>
          <w:p w14:paraId="11B7FAF5" w14:textId="77777777" w:rsidR="009567FB" w:rsidRPr="00601210" w:rsidRDefault="009567FB" w:rsidP="009567FB">
            <w:pPr>
              <w:rPr>
                <w:rFonts w:ascii="Arial" w:eastAsia="Times New Roman" w:hAnsi="Arial" w:cs="Arial"/>
                <w:color w:val="000000"/>
              </w:rPr>
            </w:pPr>
          </w:p>
        </w:tc>
      </w:tr>
      <w:tr w:rsidR="009567FB" w:rsidRPr="00601210" w14:paraId="3EC1FE0F" w14:textId="77777777" w:rsidTr="009567FB">
        <w:trPr>
          <w:trHeight w:val="320"/>
        </w:trPr>
        <w:tc>
          <w:tcPr>
            <w:tcW w:w="1516" w:type="dxa"/>
            <w:tcBorders>
              <w:top w:val="nil"/>
              <w:left w:val="nil"/>
              <w:bottom w:val="nil"/>
              <w:right w:val="nil"/>
            </w:tcBorders>
            <w:shd w:val="clear" w:color="auto" w:fill="auto"/>
            <w:noWrap/>
            <w:vAlign w:val="bottom"/>
            <w:hideMark/>
          </w:tcPr>
          <w:p w14:paraId="18800212"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DC1AB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3F8F44E"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30C145C8"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19ED45D"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545AAE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CBB60AE" w14:textId="77777777" w:rsidR="009567FB" w:rsidRPr="00601210" w:rsidRDefault="009567FB" w:rsidP="009567FB">
            <w:pPr>
              <w:rPr>
                <w:rFonts w:ascii="Arial" w:eastAsia="Times New Roman" w:hAnsi="Arial" w:cs="Arial"/>
              </w:rPr>
            </w:pPr>
          </w:p>
        </w:tc>
        <w:tc>
          <w:tcPr>
            <w:tcW w:w="5264" w:type="dxa"/>
            <w:gridSpan w:val="4"/>
            <w:vMerge/>
            <w:tcBorders>
              <w:top w:val="nil"/>
              <w:left w:val="nil"/>
              <w:bottom w:val="nil"/>
              <w:right w:val="nil"/>
            </w:tcBorders>
            <w:vAlign w:val="center"/>
            <w:hideMark/>
          </w:tcPr>
          <w:p w14:paraId="5B78A796" w14:textId="77777777" w:rsidR="009567FB" w:rsidRPr="00601210" w:rsidRDefault="009567FB" w:rsidP="009567FB">
            <w:pPr>
              <w:rPr>
                <w:rFonts w:ascii="Arial" w:eastAsia="Times New Roman" w:hAnsi="Arial" w:cs="Arial"/>
                <w:color w:val="000000"/>
              </w:rPr>
            </w:pPr>
          </w:p>
        </w:tc>
      </w:tr>
      <w:tr w:rsidR="009567FB" w:rsidRPr="00601210" w14:paraId="0640E51A" w14:textId="77777777" w:rsidTr="009567FB">
        <w:trPr>
          <w:trHeight w:val="320"/>
        </w:trPr>
        <w:tc>
          <w:tcPr>
            <w:tcW w:w="1516" w:type="dxa"/>
            <w:tcBorders>
              <w:top w:val="nil"/>
              <w:left w:val="nil"/>
              <w:bottom w:val="nil"/>
              <w:right w:val="nil"/>
            </w:tcBorders>
            <w:shd w:val="clear" w:color="auto" w:fill="auto"/>
            <w:noWrap/>
            <w:vAlign w:val="bottom"/>
            <w:hideMark/>
          </w:tcPr>
          <w:p w14:paraId="333C53C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C65BF7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566F4CD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06E2A8D3"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4073514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30244E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91ADEB0" w14:textId="77777777" w:rsidR="009567FB" w:rsidRPr="00601210" w:rsidRDefault="009567FB" w:rsidP="009567FB">
            <w:pPr>
              <w:rPr>
                <w:rFonts w:ascii="Arial" w:eastAsia="Times New Roman" w:hAnsi="Arial" w:cs="Arial"/>
              </w:rPr>
            </w:pPr>
          </w:p>
        </w:tc>
        <w:tc>
          <w:tcPr>
            <w:tcW w:w="5264" w:type="dxa"/>
            <w:gridSpan w:val="4"/>
            <w:vMerge/>
            <w:tcBorders>
              <w:top w:val="nil"/>
              <w:left w:val="nil"/>
              <w:bottom w:val="nil"/>
              <w:right w:val="nil"/>
            </w:tcBorders>
            <w:vAlign w:val="center"/>
            <w:hideMark/>
          </w:tcPr>
          <w:p w14:paraId="06DDCE52" w14:textId="77777777" w:rsidR="009567FB" w:rsidRPr="00601210" w:rsidRDefault="009567FB" w:rsidP="009567FB">
            <w:pPr>
              <w:rPr>
                <w:rFonts w:ascii="Arial" w:eastAsia="Times New Roman" w:hAnsi="Arial" w:cs="Arial"/>
                <w:color w:val="000000"/>
              </w:rPr>
            </w:pPr>
          </w:p>
        </w:tc>
      </w:tr>
      <w:tr w:rsidR="009567FB" w:rsidRPr="00601210" w14:paraId="69A90615" w14:textId="77777777" w:rsidTr="009567FB">
        <w:trPr>
          <w:trHeight w:val="320"/>
        </w:trPr>
        <w:tc>
          <w:tcPr>
            <w:tcW w:w="1516" w:type="dxa"/>
            <w:tcBorders>
              <w:top w:val="nil"/>
              <w:left w:val="nil"/>
              <w:bottom w:val="nil"/>
              <w:right w:val="nil"/>
            </w:tcBorders>
            <w:shd w:val="clear" w:color="auto" w:fill="auto"/>
            <w:noWrap/>
            <w:vAlign w:val="bottom"/>
            <w:hideMark/>
          </w:tcPr>
          <w:p w14:paraId="02A1CA9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3E6133F"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C7D0C30"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64497609"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714226FC"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11DE8B15" w14:textId="77777777" w:rsidR="009567FB" w:rsidRPr="00601210" w:rsidRDefault="009567FB" w:rsidP="009567FB">
            <w:pPr>
              <w:rPr>
                <w:rFonts w:ascii="Arial" w:eastAsia="Times New Roman" w:hAnsi="Arial" w:cs="Arial"/>
              </w:rPr>
            </w:pPr>
          </w:p>
        </w:tc>
        <w:tc>
          <w:tcPr>
            <w:tcW w:w="1316" w:type="dxa"/>
            <w:tcBorders>
              <w:top w:val="nil"/>
              <w:left w:val="nil"/>
              <w:bottom w:val="nil"/>
              <w:right w:val="nil"/>
            </w:tcBorders>
            <w:shd w:val="clear" w:color="auto" w:fill="auto"/>
            <w:noWrap/>
            <w:vAlign w:val="bottom"/>
            <w:hideMark/>
          </w:tcPr>
          <w:p w14:paraId="218A7015" w14:textId="77777777" w:rsidR="009567FB" w:rsidRPr="00601210" w:rsidRDefault="009567FB" w:rsidP="009567FB">
            <w:pPr>
              <w:rPr>
                <w:rFonts w:ascii="Arial" w:eastAsia="Times New Roman" w:hAnsi="Arial" w:cs="Arial"/>
              </w:rPr>
            </w:pPr>
          </w:p>
        </w:tc>
        <w:tc>
          <w:tcPr>
            <w:tcW w:w="5264" w:type="dxa"/>
            <w:gridSpan w:val="4"/>
            <w:vMerge/>
            <w:tcBorders>
              <w:top w:val="nil"/>
              <w:left w:val="nil"/>
              <w:bottom w:val="nil"/>
              <w:right w:val="nil"/>
            </w:tcBorders>
            <w:vAlign w:val="center"/>
            <w:hideMark/>
          </w:tcPr>
          <w:p w14:paraId="56FAAC18" w14:textId="77777777" w:rsidR="009567FB" w:rsidRPr="00601210" w:rsidRDefault="009567FB" w:rsidP="009567FB">
            <w:pPr>
              <w:rPr>
                <w:rFonts w:ascii="Arial" w:eastAsia="Times New Roman" w:hAnsi="Arial" w:cs="Arial"/>
                <w:color w:val="000000"/>
              </w:rPr>
            </w:pPr>
          </w:p>
        </w:tc>
      </w:tr>
    </w:tbl>
    <w:p w14:paraId="5B15F6B9" w14:textId="7C019021" w:rsidR="00A276C1" w:rsidRPr="00601210" w:rsidRDefault="00030963" w:rsidP="00030963">
      <w:pPr>
        <w:rPr>
          <w:rFonts w:ascii="Arial" w:hAnsi="Arial" w:cs="Arial"/>
          <w:b/>
        </w:rPr>
      </w:pPr>
      <w:r w:rsidRPr="00601210">
        <w:rPr>
          <w:rFonts w:ascii="Arial" w:hAnsi="Arial" w:cs="Arial"/>
          <w:b/>
        </w:rPr>
        <w:br w:type="page"/>
      </w:r>
      <w:r w:rsidR="004B7AAD">
        <w:rPr>
          <w:rFonts w:ascii="Arial" w:hAnsi="Arial" w:cs="Arial"/>
          <w:b/>
        </w:rPr>
        <w:lastRenderedPageBreak/>
        <w:t>k)</w:t>
      </w:r>
      <w:r w:rsidR="00A276C1" w:rsidRPr="00601210">
        <w:rPr>
          <w:rFonts w:ascii="Arial" w:hAnsi="Arial" w:cs="Arial"/>
          <w:b/>
        </w:rPr>
        <w:t xml:space="preserve"> </w:t>
      </w:r>
      <w:r w:rsidR="004B7AAD">
        <w:rPr>
          <w:rFonts w:ascii="Arial" w:hAnsi="Arial" w:cs="Arial"/>
          <w:b/>
        </w:rPr>
        <w:t>P</w:t>
      </w:r>
      <w:r w:rsidR="00A276C1" w:rsidRPr="00601210">
        <w:rPr>
          <w:rFonts w:ascii="Arial" w:hAnsi="Arial" w:cs="Arial"/>
          <w:b/>
        </w:rPr>
        <w:t>sychosocial treatment</w:t>
      </w:r>
    </w:p>
    <w:tbl>
      <w:tblPr>
        <w:tblW w:w="14676" w:type="dxa"/>
        <w:tblInd w:w="108" w:type="dxa"/>
        <w:tblLook w:val="04A0" w:firstRow="1" w:lastRow="0" w:firstColumn="1" w:lastColumn="0" w:noHBand="0" w:noVBand="1"/>
      </w:tblPr>
      <w:tblGrid>
        <w:gridCol w:w="1516"/>
        <w:gridCol w:w="1316"/>
        <w:gridCol w:w="1316"/>
        <w:gridCol w:w="1316"/>
        <w:gridCol w:w="1316"/>
        <w:gridCol w:w="1316"/>
        <w:gridCol w:w="1316"/>
        <w:gridCol w:w="1316"/>
        <w:gridCol w:w="1316"/>
        <w:gridCol w:w="1316"/>
        <w:gridCol w:w="1316"/>
      </w:tblGrid>
      <w:tr w:rsidR="000B3B81" w:rsidRPr="00BD5546" w14:paraId="31A3D9F6" w14:textId="77777777" w:rsidTr="000B3B81">
        <w:trPr>
          <w:trHeight w:val="320"/>
        </w:trPr>
        <w:tc>
          <w:tcPr>
            <w:tcW w:w="1516" w:type="dxa"/>
            <w:tcBorders>
              <w:top w:val="nil"/>
              <w:left w:val="nil"/>
              <w:bottom w:val="nil"/>
              <w:right w:val="nil"/>
            </w:tcBorders>
            <w:shd w:val="clear" w:color="auto" w:fill="auto"/>
            <w:noWrap/>
            <w:vAlign w:val="bottom"/>
            <w:hideMark/>
          </w:tcPr>
          <w:p w14:paraId="1E927248" w14:textId="04BF4D13" w:rsidR="000B3B81" w:rsidRPr="00BD5546" w:rsidRDefault="000B3B81" w:rsidP="000B3B81">
            <w:pPr>
              <w:rPr>
                <w:rFonts w:ascii="Arial" w:eastAsia="Times New Roman" w:hAnsi="Arial" w:cs="Arial"/>
                <w:color w:val="000000"/>
                <w:sz w:val="20"/>
                <w:szCs w:val="20"/>
              </w:rPr>
            </w:pPr>
            <w:r w:rsidRPr="00BD5546">
              <w:rPr>
                <w:rFonts w:ascii="Arial" w:eastAsia="Times New Roman" w:hAnsi="Arial" w:cs="Arial"/>
                <w:noProof/>
                <w:color w:val="000000"/>
                <w:sz w:val="20"/>
                <w:szCs w:val="20"/>
              </w:rPr>
              <w:drawing>
                <wp:anchor distT="0" distB="0" distL="114300" distR="114300" simplePos="0" relativeHeight="251912192" behindDoc="0" locked="0" layoutInCell="1" allowOverlap="1" wp14:anchorId="452DAD3E" wp14:editId="014342CF">
                  <wp:simplePos x="0" y="0"/>
                  <wp:positionH relativeFrom="column">
                    <wp:posOffset>101600</wp:posOffset>
                  </wp:positionH>
                  <wp:positionV relativeFrom="paragraph">
                    <wp:posOffset>38100</wp:posOffset>
                  </wp:positionV>
                  <wp:extent cx="2806700" cy="1778000"/>
                  <wp:effectExtent l="0" t="0" r="12700" b="0"/>
                  <wp:wrapNone/>
                  <wp:docPr id="194" name="Chart 19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14:sizeRelH relativeFrom="page">
                    <wp14:pctWidth>0</wp14:pctWidth>
                  </wp14:sizeRelH>
                  <wp14:sizeRelV relativeFrom="page">
                    <wp14:pctHeight>0</wp14:pctHeight>
                  </wp14:sizeRelV>
                </wp:anchor>
              </w:drawing>
            </w:r>
            <w:r w:rsidRPr="00BD5546">
              <w:rPr>
                <w:rFonts w:ascii="Arial" w:eastAsia="Times New Roman" w:hAnsi="Arial" w:cs="Arial"/>
                <w:noProof/>
                <w:color w:val="000000"/>
                <w:sz w:val="20"/>
                <w:szCs w:val="20"/>
              </w:rPr>
              <w:drawing>
                <wp:anchor distT="0" distB="0" distL="114300" distR="114300" simplePos="0" relativeHeight="251916288" behindDoc="0" locked="0" layoutInCell="1" allowOverlap="1" wp14:anchorId="045C0ADB" wp14:editId="0C66AB09">
                  <wp:simplePos x="0" y="0"/>
                  <wp:positionH relativeFrom="column">
                    <wp:posOffset>2933700</wp:posOffset>
                  </wp:positionH>
                  <wp:positionV relativeFrom="paragraph">
                    <wp:posOffset>38100</wp:posOffset>
                  </wp:positionV>
                  <wp:extent cx="2819400" cy="1778000"/>
                  <wp:effectExtent l="0" t="0" r="0" b="0"/>
                  <wp:wrapNone/>
                  <wp:docPr id="156" name="Chart 15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0B3B81" w:rsidRPr="00BD5546" w14:paraId="1FDEFB4E"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7336FEEF" w14:textId="77777777" w:rsidR="000B3B81" w:rsidRPr="00BD5546" w:rsidRDefault="000B3B81" w:rsidP="000B3B81">
                  <w:pPr>
                    <w:rPr>
                      <w:rFonts w:ascii="Arial" w:eastAsia="Times New Roman" w:hAnsi="Arial" w:cs="Arial"/>
                      <w:color w:val="000000"/>
                      <w:sz w:val="20"/>
                      <w:szCs w:val="20"/>
                    </w:rPr>
                  </w:pPr>
                </w:p>
              </w:tc>
            </w:tr>
          </w:tbl>
          <w:p w14:paraId="485BA924" w14:textId="77777777" w:rsidR="000B3B81" w:rsidRPr="00BD5546" w:rsidRDefault="000B3B81" w:rsidP="000B3B81">
            <w:pPr>
              <w:rPr>
                <w:rFonts w:ascii="Arial" w:eastAsia="Times New Roman" w:hAnsi="Arial" w:cs="Arial"/>
                <w:color w:val="000000"/>
                <w:sz w:val="20"/>
                <w:szCs w:val="20"/>
              </w:rPr>
            </w:pPr>
          </w:p>
        </w:tc>
        <w:tc>
          <w:tcPr>
            <w:tcW w:w="1316" w:type="dxa"/>
            <w:tcBorders>
              <w:top w:val="nil"/>
              <w:left w:val="nil"/>
              <w:bottom w:val="nil"/>
              <w:right w:val="nil"/>
            </w:tcBorders>
            <w:shd w:val="clear" w:color="auto" w:fill="auto"/>
            <w:noWrap/>
            <w:vAlign w:val="bottom"/>
            <w:hideMark/>
          </w:tcPr>
          <w:p w14:paraId="7F74A0B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845A59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2EEF62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4666E58"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8A3EB9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3915CC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AA18AE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25B5BF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5E429EF"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D29A4CB" w14:textId="77777777" w:rsidR="000B3B81" w:rsidRPr="00BD5546" w:rsidRDefault="000B3B81" w:rsidP="000B3B81">
            <w:pPr>
              <w:rPr>
                <w:rFonts w:ascii="Arial" w:eastAsia="Times New Roman" w:hAnsi="Arial" w:cs="Arial"/>
                <w:sz w:val="20"/>
                <w:szCs w:val="20"/>
              </w:rPr>
            </w:pPr>
          </w:p>
        </w:tc>
      </w:tr>
      <w:tr w:rsidR="000B3B81" w:rsidRPr="00BD5546" w14:paraId="1F01C178" w14:textId="77777777" w:rsidTr="000B3B81">
        <w:trPr>
          <w:trHeight w:val="320"/>
        </w:trPr>
        <w:tc>
          <w:tcPr>
            <w:tcW w:w="1516" w:type="dxa"/>
            <w:tcBorders>
              <w:top w:val="nil"/>
              <w:left w:val="nil"/>
              <w:bottom w:val="nil"/>
              <w:right w:val="nil"/>
            </w:tcBorders>
            <w:shd w:val="clear" w:color="auto" w:fill="auto"/>
            <w:noWrap/>
            <w:vAlign w:val="bottom"/>
            <w:hideMark/>
          </w:tcPr>
          <w:p w14:paraId="75ED808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368331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F7D3CB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28E40BF"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656AF2F"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68B891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216601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F702E9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DB7219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591023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70FAA37" w14:textId="77777777" w:rsidR="000B3B81" w:rsidRPr="00BD5546" w:rsidRDefault="000B3B81" w:rsidP="000B3B81">
            <w:pPr>
              <w:rPr>
                <w:rFonts w:ascii="Arial" w:eastAsia="Times New Roman" w:hAnsi="Arial" w:cs="Arial"/>
                <w:sz w:val="20"/>
                <w:szCs w:val="20"/>
              </w:rPr>
            </w:pPr>
          </w:p>
        </w:tc>
      </w:tr>
      <w:tr w:rsidR="000B3B81" w:rsidRPr="00BD5546" w14:paraId="28197BCA" w14:textId="77777777" w:rsidTr="000B3B81">
        <w:trPr>
          <w:trHeight w:val="320"/>
        </w:trPr>
        <w:tc>
          <w:tcPr>
            <w:tcW w:w="1516" w:type="dxa"/>
            <w:tcBorders>
              <w:top w:val="nil"/>
              <w:left w:val="nil"/>
              <w:bottom w:val="nil"/>
              <w:right w:val="nil"/>
            </w:tcBorders>
            <w:shd w:val="clear" w:color="auto" w:fill="auto"/>
            <w:noWrap/>
            <w:vAlign w:val="bottom"/>
            <w:hideMark/>
          </w:tcPr>
          <w:p w14:paraId="2167E8F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A622E4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396BAC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889363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2F1E3D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4BDFB8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76851A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810354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0D8A99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2EE62D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E5398CB" w14:textId="77777777" w:rsidR="000B3B81" w:rsidRPr="00BD5546" w:rsidRDefault="000B3B81" w:rsidP="000B3B81">
            <w:pPr>
              <w:rPr>
                <w:rFonts w:ascii="Arial" w:eastAsia="Times New Roman" w:hAnsi="Arial" w:cs="Arial"/>
                <w:sz w:val="20"/>
                <w:szCs w:val="20"/>
              </w:rPr>
            </w:pPr>
          </w:p>
        </w:tc>
      </w:tr>
      <w:tr w:rsidR="000B3B81" w:rsidRPr="00BD5546" w14:paraId="046627DC" w14:textId="77777777" w:rsidTr="000B3B81">
        <w:trPr>
          <w:trHeight w:val="320"/>
        </w:trPr>
        <w:tc>
          <w:tcPr>
            <w:tcW w:w="1516" w:type="dxa"/>
            <w:tcBorders>
              <w:top w:val="nil"/>
              <w:left w:val="nil"/>
              <w:bottom w:val="nil"/>
              <w:right w:val="nil"/>
            </w:tcBorders>
            <w:shd w:val="clear" w:color="auto" w:fill="auto"/>
            <w:noWrap/>
            <w:vAlign w:val="bottom"/>
            <w:hideMark/>
          </w:tcPr>
          <w:p w14:paraId="74AEB84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DDFF84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4445AB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D59DF4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BD664E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AE8E24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33DB62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180DF0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7F94E4F"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23E181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32E5B01" w14:textId="77777777" w:rsidR="000B3B81" w:rsidRPr="00BD5546" w:rsidRDefault="000B3B81" w:rsidP="000B3B81">
            <w:pPr>
              <w:rPr>
                <w:rFonts w:ascii="Arial" w:eastAsia="Times New Roman" w:hAnsi="Arial" w:cs="Arial"/>
                <w:sz w:val="20"/>
                <w:szCs w:val="20"/>
              </w:rPr>
            </w:pPr>
          </w:p>
        </w:tc>
      </w:tr>
      <w:tr w:rsidR="000B3B81" w:rsidRPr="00BD5546" w14:paraId="72C8E1CC" w14:textId="77777777" w:rsidTr="000B3B81">
        <w:trPr>
          <w:trHeight w:val="320"/>
        </w:trPr>
        <w:tc>
          <w:tcPr>
            <w:tcW w:w="1516" w:type="dxa"/>
            <w:tcBorders>
              <w:top w:val="nil"/>
              <w:left w:val="nil"/>
              <w:bottom w:val="nil"/>
              <w:right w:val="nil"/>
            </w:tcBorders>
            <w:shd w:val="clear" w:color="auto" w:fill="auto"/>
            <w:noWrap/>
            <w:vAlign w:val="bottom"/>
            <w:hideMark/>
          </w:tcPr>
          <w:p w14:paraId="5E13C50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779F6B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CFB3A5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CF96C8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7C6345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9D3B72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A25B48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38B475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13D3D4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563E698"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49211FE" w14:textId="77777777" w:rsidR="000B3B81" w:rsidRPr="00BD5546" w:rsidRDefault="000B3B81" w:rsidP="000B3B81">
            <w:pPr>
              <w:rPr>
                <w:rFonts w:ascii="Arial" w:eastAsia="Times New Roman" w:hAnsi="Arial" w:cs="Arial"/>
                <w:sz w:val="20"/>
                <w:szCs w:val="20"/>
              </w:rPr>
            </w:pPr>
          </w:p>
        </w:tc>
      </w:tr>
      <w:tr w:rsidR="000B3B81" w:rsidRPr="00BD5546" w14:paraId="39707BFF" w14:textId="77777777" w:rsidTr="000B3B81">
        <w:trPr>
          <w:trHeight w:val="320"/>
        </w:trPr>
        <w:tc>
          <w:tcPr>
            <w:tcW w:w="1516" w:type="dxa"/>
            <w:tcBorders>
              <w:top w:val="nil"/>
              <w:left w:val="nil"/>
              <w:bottom w:val="nil"/>
              <w:right w:val="nil"/>
            </w:tcBorders>
            <w:shd w:val="clear" w:color="auto" w:fill="auto"/>
            <w:noWrap/>
            <w:vAlign w:val="bottom"/>
            <w:hideMark/>
          </w:tcPr>
          <w:p w14:paraId="1F8B513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EB7CE8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C7BBEB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24FE42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DF12B3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8140F3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4994F6F"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889189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E81F6D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AE815C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497AA64" w14:textId="77777777" w:rsidR="000B3B81" w:rsidRPr="00BD5546" w:rsidRDefault="000B3B81" w:rsidP="000B3B81">
            <w:pPr>
              <w:rPr>
                <w:rFonts w:ascii="Arial" w:eastAsia="Times New Roman" w:hAnsi="Arial" w:cs="Arial"/>
                <w:sz w:val="20"/>
                <w:szCs w:val="20"/>
              </w:rPr>
            </w:pPr>
          </w:p>
        </w:tc>
      </w:tr>
      <w:tr w:rsidR="000B3B81" w:rsidRPr="00BD5546" w14:paraId="4878C62D" w14:textId="77777777" w:rsidTr="000B3B81">
        <w:trPr>
          <w:trHeight w:val="320"/>
        </w:trPr>
        <w:tc>
          <w:tcPr>
            <w:tcW w:w="1516" w:type="dxa"/>
            <w:tcBorders>
              <w:top w:val="nil"/>
              <w:left w:val="nil"/>
              <w:bottom w:val="nil"/>
              <w:right w:val="nil"/>
            </w:tcBorders>
            <w:shd w:val="clear" w:color="auto" w:fill="auto"/>
            <w:noWrap/>
            <w:vAlign w:val="bottom"/>
            <w:hideMark/>
          </w:tcPr>
          <w:p w14:paraId="2B51ABE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73D3EB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39D003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91D841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C6023F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F519A5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89BF2D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1C03B7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6B6D6E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F5FCB2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901E346" w14:textId="77777777" w:rsidR="000B3B81" w:rsidRPr="00BD5546" w:rsidRDefault="000B3B81" w:rsidP="000B3B81">
            <w:pPr>
              <w:rPr>
                <w:rFonts w:ascii="Arial" w:eastAsia="Times New Roman" w:hAnsi="Arial" w:cs="Arial"/>
                <w:sz w:val="20"/>
                <w:szCs w:val="20"/>
              </w:rPr>
            </w:pPr>
          </w:p>
        </w:tc>
      </w:tr>
      <w:tr w:rsidR="000B3B81" w:rsidRPr="00BD5546" w14:paraId="218497F8" w14:textId="77777777" w:rsidTr="000B3B81">
        <w:trPr>
          <w:trHeight w:val="320"/>
        </w:trPr>
        <w:tc>
          <w:tcPr>
            <w:tcW w:w="1516" w:type="dxa"/>
            <w:tcBorders>
              <w:top w:val="nil"/>
              <w:left w:val="nil"/>
              <w:bottom w:val="nil"/>
              <w:right w:val="nil"/>
            </w:tcBorders>
            <w:shd w:val="clear" w:color="auto" w:fill="auto"/>
            <w:noWrap/>
            <w:vAlign w:val="bottom"/>
            <w:hideMark/>
          </w:tcPr>
          <w:p w14:paraId="5C578CB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5BDC5D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C5C550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D379C2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96F5D1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0520C4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6ACBA2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B6D7DC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27DE89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350F1C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357271E" w14:textId="77777777" w:rsidR="000B3B81" w:rsidRPr="00BD5546" w:rsidRDefault="000B3B81" w:rsidP="000B3B81">
            <w:pPr>
              <w:rPr>
                <w:rFonts w:ascii="Arial" w:eastAsia="Times New Roman" w:hAnsi="Arial" w:cs="Arial"/>
                <w:sz w:val="20"/>
                <w:szCs w:val="20"/>
              </w:rPr>
            </w:pPr>
          </w:p>
        </w:tc>
      </w:tr>
      <w:tr w:rsidR="000B3B81" w:rsidRPr="00BD5546" w14:paraId="455EF9D2" w14:textId="77777777" w:rsidTr="000B3B81">
        <w:trPr>
          <w:trHeight w:val="320"/>
        </w:trPr>
        <w:tc>
          <w:tcPr>
            <w:tcW w:w="1516" w:type="dxa"/>
            <w:tcBorders>
              <w:top w:val="nil"/>
              <w:left w:val="nil"/>
              <w:bottom w:val="nil"/>
              <w:right w:val="nil"/>
            </w:tcBorders>
            <w:shd w:val="clear" w:color="auto" w:fill="auto"/>
            <w:noWrap/>
            <w:vAlign w:val="bottom"/>
            <w:hideMark/>
          </w:tcPr>
          <w:p w14:paraId="1706489F" w14:textId="47BD02DF" w:rsidR="000B3B81" w:rsidRPr="00BD5546" w:rsidRDefault="000B3B81" w:rsidP="000B3B81">
            <w:pPr>
              <w:rPr>
                <w:rFonts w:ascii="Arial" w:eastAsia="Times New Roman" w:hAnsi="Arial" w:cs="Arial"/>
                <w:color w:val="000000"/>
                <w:sz w:val="20"/>
                <w:szCs w:val="20"/>
              </w:rPr>
            </w:pPr>
            <w:r w:rsidRPr="00BD5546">
              <w:rPr>
                <w:rFonts w:ascii="Arial" w:eastAsia="Times New Roman" w:hAnsi="Arial" w:cs="Arial"/>
                <w:noProof/>
                <w:color w:val="000000"/>
                <w:sz w:val="20"/>
                <w:szCs w:val="20"/>
              </w:rPr>
              <w:drawing>
                <wp:anchor distT="0" distB="0" distL="114300" distR="114300" simplePos="0" relativeHeight="251913216" behindDoc="0" locked="0" layoutInCell="1" allowOverlap="1" wp14:anchorId="5A19132D" wp14:editId="59BC35B6">
                  <wp:simplePos x="0" y="0"/>
                  <wp:positionH relativeFrom="column">
                    <wp:posOffset>101600</wp:posOffset>
                  </wp:positionH>
                  <wp:positionV relativeFrom="paragraph">
                    <wp:posOffset>25400</wp:posOffset>
                  </wp:positionV>
                  <wp:extent cx="2806700" cy="1778000"/>
                  <wp:effectExtent l="0" t="0" r="12700" b="0"/>
                  <wp:wrapNone/>
                  <wp:docPr id="155" name="Chart 15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14:sizeRelH relativeFrom="page">
                    <wp14:pctWidth>0</wp14:pctWidth>
                  </wp14:sizeRelH>
                  <wp14:sizeRelV relativeFrom="page">
                    <wp14:pctHeight>0</wp14:pctHeight>
                  </wp14:sizeRelV>
                </wp:anchor>
              </w:drawing>
            </w:r>
            <w:r w:rsidRPr="00BD5546">
              <w:rPr>
                <w:rFonts w:ascii="Arial" w:eastAsia="Times New Roman" w:hAnsi="Arial" w:cs="Arial"/>
                <w:noProof/>
                <w:color w:val="000000"/>
                <w:sz w:val="20"/>
                <w:szCs w:val="20"/>
              </w:rPr>
              <w:drawing>
                <wp:anchor distT="0" distB="0" distL="114300" distR="114300" simplePos="0" relativeHeight="251914240" behindDoc="0" locked="0" layoutInCell="1" allowOverlap="1" wp14:anchorId="0F019837" wp14:editId="24656A5D">
                  <wp:simplePos x="0" y="0"/>
                  <wp:positionH relativeFrom="column">
                    <wp:posOffset>2933700</wp:posOffset>
                  </wp:positionH>
                  <wp:positionV relativeFrom="paragraph">
                    <wp:posOffset>25400</wp:posOffset>
                  </wp:positionV>
                  <wp:extent cx="2819400" cy="1778000"/>
                  <wp:effectExtent l="0" t="0" r="0" b="0"/>
                  <wp:wrapNone/>
                  <wp:docPr id="154" name="Chart 1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0B3B81" w:rsidRPr="00BD5546" w14:paraId="53280112"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671CB3BB" w14:textId="77777777" w:rsidR="000B3B81" w:rsidRPr="00BD5546" w:rsidRDefault="000B3B81" w:rsidP="000B3B81">
                  <w:pPr>
                    <w:rPr>
                      <w:rFonts w:ascii="Arial" w:eastAsia="Times New Roman" w:hAnsi="Arial" w:cs="Arial"/>
                      <w:color w:val="000000"/>
                      <w:sz w:val="20"/>
                      <w:szCs w:val="20"/>
                    </w:rPr>
                  </w:pPr>
                </w:p>
              </w:tc>
            </w:tr>
          </w:tbl>
          <w:p w14:paraId="40BDFE35" w14:textId="77777777" w:rsidR="000B3B81" w:rsidRPr="00BD5546" w:rsidRDefault="000B3B81" w:rsidP="000B3B81">
            <w:pPr>
              <w:rPr>
                <w:rFonts w:ascii="Arial" w:eastAsia="Times New Roman" w:hAnsi="Arial" w:cs="Arial"/>
                <w:color w:val="000000"/>
                <w:sz w:val="20"/>
                <w:szCs w:val="20"/>
              </w:rPr>
            </w:pPr>
          </w:p>
        </w:tc>
        <w:tc>
          <w:tcPr>
            <w:tcW w:w="1316" w:type="dxa"/>
            <w:tcBorders>
              <w:top w:val="nil"/>
              <w:left w:val="nil"/>
              <w:bottom w:val="nil"/>
              <w:right w:val="nil"/>
            </w:tcBorders>
            <w:shd w:val="clear" w:color="auto" w:fill="auto"/>
            <w:noWrap/>
            <w:vAlign w:val="bottom"/>
            <w:hideMark/>
          </w:tcPr>
          <w:p w14:paraId="53CE1BF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51364A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408AAD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B8FBE7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48AE7DF"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FEE2D8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F5573E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C4B3E8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DA9A48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0194AFF" w14:textId="77777777" w:rsidR="000B3B81" w:rsidRPr="00BD5546" w:rsidRDefault="000B3B81" w:rsidP="000B3B81">
            <w:pPr>
              <w:rPr>
                <w:rFonts w:ascii="Arial" w:eastAsia="Times New Roman" w:hAnsi="Arial" w:cs="Arial"/>
                <w:sz w:val="20"/>
                <w:szCs w:val="20"/>
              </w:rPr>
            </w:pPr>
          </w:p>
        </w:tc>
      </w:tr>
      <w:tr w:rsidR="000B3B81" w:rsidRPr="00BD5546" w14:paraId="72AA382C" w14:textId="77777777" w:rsidTr="000B3B81">
        <w:trPr>
          <w:trHeight w:val="320"/>
        </w:trPr>
        <w:tc>
          <w:tcPr>
            <w:tcW w:w="1516" w:type="dxa"/>
            <w:tcBorders>
              <w:top w:val="nil"/>
              <w:left w:val="nil"/>
              <w:bottom w:val="nil"/>
              <w:right w:val="nil"/>
            </w:tcBorders>
            <w:shd w:val="clear" w:color="auto" w:fill="auto"/>
            <w:noWrap/>
            <w:vAlign w:val="bottom"/>
            <w:hideMark/>
          </w:tcPr>
          <w:p w14:paraId="67A2B75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85F89F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43BFBD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C39CC7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065A4C8"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66F654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A8DE9E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1522B5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85570D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0D69F7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4B0EE13" w14:textId="77777777" w:rsidR="000B3B81" w:rsidRPr="00BD5546" w:rsidRDefault="000B3B81" w:rsidP="000B3B81">
            <w:pPr>
              <w:rPr>
                <w:rFonts w:ascii="Arial" w:eastAsia="Times New Roman" w:hAnsi="Arial" w:cs="Arial"/>
                <w:sz w:val="20"/>
                <w:szCs w:val="20"/>
              </w:rPr>
            </w:pPr>
          </w:p>
        </w:tc>
      </w:tr>
      <w:tr w:rsidR="000B3B81" w:rsidRPr="00BD5546" w14:paraId="743804E0" w14:textId="77777777" w:rsidTr="000B3B81">
        <w:trPr>
          <w:trHeight w:val="320"/>
        </w:trPr>
        <w:tc>
          <w:tcPr>
            <w:tcW w:w="1516" w:type="dxa"/>
            <w:tcBorders>
              <w:top w:val="nil"/>
              <w:left w:val="nil"/>
              <w:bottom w:val="nil"/>
              <w:right w:val="nil"/>
            </w:tcBorders>
            <w:shd w:val="clear" w:color="auto" w:fill="auto"/>
            <w:noWrap/>
            <w:vAlign w:val="bottom"/>
            <w:hideMark/>
          </w:tcPr>
          <w:p w14:paraId="0739F80F"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5EE058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757011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FD151D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C3D0BA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CF4029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8154D2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43D9E4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AED937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73ED9E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13A4A0F" w14:textId="77777777" w:rsidR="000B3B81" w:rsidRPr="00BD5546" w:rsidRDefault="000B3B81" w:rsidP="000B3B81">
            <w:pPr>
              <w:rPr>
                <w:rFonts w:ascii="Arial" w:eastAsia="Times New Roman" w:hAnsi="Arial" w:cs="Arial"/>
                <w:sz w:val="20"/>
                <w:szCs w:val="20"/>
              </w:rPr>
            </w:pPr>
          </w:p>
        </w:tc>
      </w:tr>
      <w:tr w:rsidR="000B3B81" w:rsidRPr="00BD5546" w14:paraId="54A9843F" w14:textId="77777777" w:rsidTr="000B3B81">
        <w:trPr>
          <w:trHeight w:val="320"/>
        </w:trPr>
        <w:tc>
          <w:tcPr>
            <w:tcW w:w="1516" w:type="dxa"/>
            <w:tcBorders>
              <w:top w:val="nil"/>
              <w:left w:val="nil"/>
              <w:bottom w:val="nil"/>
              <w:right w:val="nil"/>
            </w:tcBorders>
            <w:shd w:val="clear" w:color="auto" w:fill="auto"/>
            <w:noWrap/>
            <w:vAlign w:val="bottom"/>
            <w:hideMark/>
          </w:tcPr>
          <w:p w14:paraId="2420070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BB96E2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3C2CDB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35BBF4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1C5C4AF"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B1748C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74F3CD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5DE532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D28145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5A066E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5979E86" w14:textId="77777777" w:rsidR="000B3B81" w:rsidRPr="00BD5546" w:rsidRDefault="000B3B81" w:rsidP="000B3B81">
            <w:pPr>
              <w:rPr>
                <w:rFonts w:ascii="Arial" w:eastAsia="Times New Roman" w:hAnsi="Arial" w:cs="Arial"/>
                <w:sz w:val="20"/>
                <w:szCs w:val="20"/>
              </w:rPr>
            </w:pPr>
          </w:p>
        </w:tc>
      </w:tr>
      <w:tr w:rsidR="000B3B81" w:rsidRPr="00BD5546" w14:paraId="652AA3FF" w14:textId="77777777" w:rsidTr="000B3B81">
        <w:trPr>
          <w:trHeight w:val="320"/>
        </w:trPr>
        <w:tc>
          <w:tcPr>
            <w:tcW w:w="1516" w:type="dxa"/>
            <w:tcBorders>
              <w:top w:val="nil"/>
              <w:left w:val="nil"/>
              <w:bottom w:val="nil"/>
              <w:right w:val="nil"/>
            </w:tcBorders>
            <w:shd w:val="clear" w:color="auto" w:fill="auto"/>
            <w:noWrap/>
            <w:vAlign w:val="bottom"/>
            <w:hideMark/>
          </w:tcPr>
          <w:p w14:paraId="0643519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F9E96A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2065B5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8EBB85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60B5B8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CC37BA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26A6F7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843B10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7EB303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4A64DB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AFFDF6A" w14:textId="77777777" w:rsidR="000B3B81" w:rsidRPr="00BD5546" w:rsidRDefault="000B3B81" w:rsidP="000B3B81">
            <w:pPr>
              <w:rPr>
                <w:rFonts w:ascii="Arial" w:eastAsia="Times New Roman" w:hAnsi="Arial" w:cs="Arial"/>
                <w:sz w:val="20"/>
                <w:szCs w:val="20"/>
              </w:rPr>
            </w:pPr>
          </w:p>
        </w:tc>
      </w:tr>
      <w:tr w:rsidR="000B3B81" w:rsidRPr="00BD5546" w14:paraId="11397F4E" w14:textId="77777777" w:rsidTr="000B3B81">
        <w:trPr>
          <w:trHeight w:val="320"/>
        </w:trPr>
        <w:tc>
          <w:tcPr>
            <w:tcW w:w="1516" w:type="dxa"/>
            <w:tcBorders>
              <w:top w:val="nil"/>
              <w:left w:val="nil"/>
              <w:bottom w:val="nil"/>
              <w:right w:val="nil"/>
            </w:tcBorders>
            <w:shd w:val="clear" w:color="auto" w:fill="auto"/>
            <w:noWrap/>
            <w:vAlign w:val="bottom"/>
            <w:hideMark/>
          </w:tcPr>
          <w:p w14:paraId="2FE25A3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9AB84A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40D265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78443A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825118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11F0F9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FA4C9C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FDD8F3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1CB119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66F5A1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8E05569" w14:textId="77777777" w:rsidR="000B3B81" w:rsidRPr="00BD5546" w:rsidRDefault="000B3B81" w:rsidP="000B3B81">
            <w:pPr>
              <w:rPr>
                <w:rFonts w:ascii="Arial" w:eastAsia="Times New Roman" w:hAnsi="Arial" w:cs="Arial"/>
                <w:sz w:val="20"/>
                <w:szCs w:val="20"/>
              </w:rPr>
            </w:pPr>
          </w:p>
        </w:tc>
      </w:tr>
      <w:tr w:rsidR="000B3B81" w:rsidRPr="00BD5546" w14:paraId="660AFD2A" w14:textId="77777777" w:rsidTr="000B3B81">
        <w:trPr>
          <w:trHeight w:val="320"/>
        </w:trPr>
        <w:tc>
          <w:tcPr>
            <w:tcW w:w="1516" w:type="dxa"/>
            <w:tcBorders>
              <w:top w:val="nil"/>
              <w:left w:val="nil"/>
              <w:bottom w:val="nil"/>
              <w:right w:val="nil"/>
            </w:tcBorders>
            <w:shd w:val="clear" w:color="auto" w:fill="auto"/>
            <w:noWrap/>
            <w:vAlign w:val="bottom"/>
            <w:hideMark/>
          </w:tcPr>
          <w:p w14:paraId="65D584D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B56EE9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10C350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C5B386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28F2EE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A07B80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52AAE8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176DC78"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7F4B67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209E3E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077FBFE" w14:textId="77777777" w:rsidR="000B3B81" w:rsidRPr="00BD5546" w:rsidRDefault="000B3B81" w:rsidP="000B3B81">
            <w:pPr>
              <w:rPr>
                <w:rFonts w:ascii="Arial" w:eastAsia="Times New Roman" w:hAnsi="Arial" w:cs="Arial"/>
                <w:sz w:val="20"/>
                <w:szCs w:val="20"/>
              </w:rPr>
            </w:pPr>
          </w:p>
        </w:tc>
      </w:tr>
      <w:tr w:rsidR="000B3B81" w:rsidRPr="00BD5546" w14:paraId="0E858740" w14:textId="77777777" w:rsidTr="000B3B81">
        <w:trPr>
          <w:trHeight w:val="320"/>
        </w:trPr>
        <w:tc>
          <w:tcPr>
            <w:tcW w:w="1516" w:type="dxa"/>
            <w:tcBorders>
              <w:top w:val="nil"/>
              <w:left w:val="nil"/>
              <w:bottom w:val="nil"/>
              <w:right w:val="nil"/>
            </w:tcBorders>
            <w:shd w:val="clear" w:color="auto" w:fill="auto"/>
            <w:noWrap/>
            <w:vAlign w:val="bottom"/>
            <w:hideMark/>
          </w:tcPr>
          <w:p w14:paraId="4E9F0F7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720646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0B98589"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844ADB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DCA04BF"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A25127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B423B7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6F0352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833C27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4B7B93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748CA4C" w14:textId="77777777" w:rsidR="000B3B81" w:rsidRPr="00BD5546" w:rsidRDefault="000B3B81" w:rsidP="000B3B81">
            <w:pPr>
              <w:rPr>
                <w:rFonts w:ascii="Arial" w:eastAsia="Times New Roman" w:hAnsi="Arial" w:cs="Arial"/>
                <w:sz w:val="20"/>
                <w:szCs w:val="20"/>
              </w:rPr>
            </w:pPr>
          </w:p>
        </w:tc>
      </w:tr>
      <w:tr w:rsidR="000B3B81" w:rsidRPr="00BD5546" w14:paraId="762241C1" w14:textId="77777777" w:rsidTr="000B3B81">
        <w:trPr>
          <w:trHeight w:val="320"/>
        </w:trPr>
        <w:tc>
          <w:tcPr>
            <w:tcW w:w="1516" w:type="dxa"/>
            <w:tcBorders>
              <w:top w:val="nil"/>
              <w:left w:val="nil"/>
              <w:bottom w:val="nil"/>
              <w:right w:val="nil"/>
            </w:tcBorders>
            <w:shd w:val="clear" w:color="auto" w:fill="auto"/>
            <w:noWrap/>
            <w:vAlign w:val="bottom"/>
            <w:hideMark/>
          </w:tcPr>
          <w:p w14:paraId="1339220F" w14:textId="3155AF0F" w:rsidR="000B3B81" w:rsidRPr="00BD5546" w:rsidRDefault="000B3B81" w:rsidP="000B3B81">
            <w:pPr>
              <w:rPr>
                <w:rFonts w:ascii="Arial" w:eastAsia="Times New Roman" w:hAnsi="Arial" w:cs="Arial"/>
                <w:color w:val="000000"/>
                <w:sz w:val="20"/>
                <w:szCs w:val="20"/>
              </w:rPr>
            </w:pPr>
            <w:r w:rsidRPr="00BD5546">
              <w:rPr>
                <w:rFonts w:ascii="Arial" w:eastAsia="Times New Roman" w:hAnsi="Arial" w:cs="Arial"/>
                <w:noProof/>
                <w:color w:val="000000"/>
                <w:sz w:val="20"/>
                <w:szCs w:val="20"/>
              </w:rPr>
              <w:drawing>
                <wp:anchor distT="0" distB="0" distL="114300" distR="114300" simplePos="0" relativeHeight="251917312" behindDoc="0" locked="0" layoutInCell="1" allowOverlap="1" wp14:anchorId="4B393AEA" wp14:editId="61AE287B">
                  <wp:simplePos x="0" y="0"/>
                  <wp:positionH relativeFrom="column">
                    <wp:posOffset>101600</wp:posOffset>
                  </wp:positionH>
                  <wp:positionV relativeFrom="paragraph">
                    <wp:posOffset>0</wp:posOffset>
                  </wp:positionV>
                  <wp:extent cx="2806700" cy="1778000"/>
                  <wp:effectExtent l="0" t="0" r="12700" b="0"/>
                  <wp:wrapNone/>
                  <wp:docPr id="153" name="Chart 15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14:sizeRelH relativeFrom="page">
                    <wp14:pctWidth>0</wp14:pctWidth>
                  </wp14:sizeRelH>
                  <wp14:sizeRelV relativeFrom="page">
                    <wp14:pctHeight>0</wp14:pctHeight>
                  </wp14:sizeRelV>
                </wp:anchor>
              </w:drawing>
            </w:r>
            <w:r w:rsidRPr="00BD5546">
              <w:rPr>
                <w:rFonts w:ascii="Arial" w:eastAsia="Times New Roman" w:hAnsi="Arial" w:cs="Arial"/>
                <w:noProof/>
                <w:color w:val="000000"/>
                <w:sz w:val="20"/>
                <w:szCs w:val="20"/>
              </w:rPr>
              <w:drawing>
                <wp:anchor distT="0" distB="0" distL="114300" distR="114300" simplePos="0" relativeHeight="251918336" behindDoc="0" locked="0" layoutInCell="1" allowOverlap="1" wp14:anchorId="6D96010A" wp14:editId="7153E773">
                  <wp:simplePos x="0" y="0"/>
                  <wp:positionH relativeFrom="column">
                    <wp:posOffset>2933700</wp:posOffset>
                  </wp:positionH>
                  <wp:positionV relativeFrom="paragraph">
                    <wp:posOffset>0</wp:posOffset>
                  </wp:positionV>
                  <wp:extent cx="2819400" cy="1778000"/>
                  <wp:effectExtent l="0" t="0" r="0" b="0"/>
                  <wp:wrapNone/>
                  <wp:docPr id="152" name="Chart 15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300"/>
            </w:tblGrid>
            <w:tr w:rsidR="000B3B81" w:rsidRPr="00BD5546" w14:paraId="4C3DA93C" w14:textId="77777777">
              <w:trPr>
                <w:trHeight w:val="320"/>
                <w:tblCellSpacing w:w="0" w:type="dxa"/>
              </w:trPr>
              <w:tc>
                <w:tcPr>
                  <w:tcW w:w="1300" w:type="dxa"/>
                  <w:tcBorders>
                    <w:top w:val="nil"/>
                    <w:left w:val="nil"/>
                    <w:bottom w:val="nil"/>
                    <w:right w:val="nil"/>
                  </w:tcBorders>
                  <w:shd w:val="clear" w:color="auto" w:fill="auto"/>
                  <w:noWrap/>
                  <w:vAlign w:val="bottom"/>
                  <w:hideMark/>
                </w:tcPr>
                <w:p w14:paraId="11DC51E0" w14:textId="77777777" w:rsidR="000B3B81" w:rsidRPr="00BD5546" w:rsidRDefault="000B3B81" w:rsidP="000B3B81">
                  <w:pPr>
                    <w:rPr>
                      <w:rFonts w:ascii="Arial" w:eastAsia="Times New Roman" w:hAnsi="Arial" w:cs="Arial"/>
                      <w:color w:val="000000"/>
                      <w:sz w:val="20"/>
                      <w:szCs w:val="20"/>
                    </w:rPr>
                  </w:pPr>
                </w:p>
              </w:tc>
            </w:tr>
          </w:tbl>
          <w:p w14:paraId="749238BD" w14:textId="77777777" w:rsidR="000B3B81" w:rsidRPr="00BD5546" w:rsidRDefault="000B3B81" w:rsidP="000B3B81">
            <w:pPr>
              <w:rPr>
                <w:rFonts w:ascii="Arial" w:eastAsia="Times New Roman" w:hAnsi="Arial" w:cs="Arial"/>
                <w:color w:val="000000"/>
                <w:sz w:val="20"/>
                <w:szCs w:val="20"/>
              </w:rPr>
            </w:pPr>
          </w:p>
        </w:tc>
        <w:tc>
          <w:tcPr>
            <w:tcW w:w="1316" w:type="dxa"/>
            <w:tcBorders>
              <w:top w:val="nil"/>
              <w:left w:val="nil"/>
              <w:bottom w:val="nil"/>
              <w:right w:val="nil"/>
            </w:tcBorders>
            <w:shd w:val="clear" w:color="auto" w:fill="auto"/>
            <w:noWrap/>
            <w:vAlign w:val="bottom"/>
            <w:hideMark/>
          </w:tcPr>
          <w:p w14:paraId="2897919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9B9FDB0"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F4637F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3DE795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8E2D52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1190ADE" w14:textId="77777777" w:rsidR="000B3B81" w:rsidRPr="00BD5546" w:rsidRDefault="000B3B81" w:rsidP="000B3B81">
            <w:pPr>
              <w:rPr>
                <w:rFonts w:ascii="Arial" w:eastAsia="Times New Roman" w:hAnsi="Arial" w:cs="Arial"/>
                <w:sz w:val="20"/>
                <w:szCs w:val="20"/>
              </w:rPr>
            </w:pPr>
          </w:p>
        </w:tc>
        <w:tc>
          <w:tcPr>
            <w:tcW w:w="5264" w:type="dxa"/>
            <w:gridSpan w:val="4"/>
            <w:vMerge w:val="restart"/>
            <w:tcBorders>
              <w:top w:val="nil"/>
              <w:left w:val="nil"/>
              <w:bottom w:val="nil"/>
              <w:right w:val="nil"/>
            </w:tcBorders>
            <w:shd w:val="clear" w:color="auto" w:fill="auto"/>
            <w:noWrap/>
            <w:vAlign w:val="bottom"/>
            <w:hideMark/>
          </w:tcPr>
          <w:p w14:paraId="48C2D997" w14:textId="1D3FF48F" w:rsidR="000B3B81" w:rsidRPr="00BD5546" w:rsidRDefault="000B3B81" w:rsidP="000B3B81">
            <w:pPr>
              <w:rPr>
                <w:rFonts w:ascii="Arial" w:eastAsia="Times New Roman" w:hAnsi="Arial" w:cs="Arial"/>
                <w:color w:val="000000"/>
                <w:sz w:val="20"/>
                <w:szCs w:val="20"/>
              </w:rPr>
            </w:pPr>
            <w:r w:rsidRPr="00BD5546">
              <w:rPr>
                <w:rFonts w:ascii="Arial" w:eastAsia="Times New Roman" w:hAnsi="Arial" w:cs="Arial"/>
                <w:noProof/>
                <w:color w:val="000000"/>
                <w:sz w:val="20"/>
                <w:szCs w:val="20"/>
              </w:rPr>
              <w:drawing>
                <wp:anchor distT="0" distB="0" distL="114300" distR="114300" simplePos="0" relativeHeight="251915264" behindDoc="0" locked="0" layoutInCell="1" allowOverlap="1" wp14:anchorId="2EB2DB43" wp14:editId="3AE30EC7">
                  <wp:simplePos x="0" y="0"/>
                  <wp:positionH relativeFrom="column">
                    <wp:posOffset>0</wp:posOffset>
                  </wp:positionH>
                  <wp:positionV relativeFrom="paragraph">
                    <wp:posOffset>0</wp:posOffset>
                  </wp:positionV>
                  <wp:extent cx="2806700" cy="1778000"/>
                  <wp:effectExtent l="0" t="0" r="12700" b="0"/>
                  <wp:wrapNone/>
                  <wp:docPr id="151" name="Chart 15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14:sizeRelH relativeFrom="page">
                    <wp14:pctWidth>0</wp14:pctWidth>
                  </wp14:sizeRelH>
                  <wp14:sizeRelV relativeFrom="page">
                    <wp14:pctHeight>0</wp14:pctHeight>
                  </wp14:sizeRelV>
                </wp:anchor>
              </w:drawing>
            </w:r>
          </w:p>
        </w:tc>
      </w:tr>
      <w:tr w:rsidR="000B3B81" w:rsidRPr="00BD5546" w14:paraId="02A45E3E" w14:textId="77777777" w:rsidTr="000B3B81">
        <w:trPr>
          <w:trHeight w:val="320"/>
        </w:trPr>
        <w:tc>
          <w:tcPr>
            <w:tcW w:w="1516" w:type="dxa"/>
            <w:tcBorders>
              <w:top w:val="nil"/>
              <w:left w:val="nil"/>
              <w:bottom w:val="nil"/>
              <w:right w:val="nil"/>
            </w:tcBorders>
            <w:shd w:val="clear" w:color="auto" w:fill="auto"/>
            <w:noWrap/>
            <w:vAlign w:val="bottom"/>
            <w:hideMark/>
          </w:tcPr>
          <w:p w14:paraId="1B418965" w14:textId="77777777" w:rsidR="000B3B81" w:rsidRPr="00BD5546" w:rsidRDefault="000B3B81" w:rsidP="000B3B81">
            <w:pPr>
              <w:rPr>
                <w:rFonts w:ascii="Arial" w:eastAsia="Times New Roman" w:hAnsi="Arial" w:cs="Arial"/>
                <w:color w:val="000000"/>
                <w:sz w:val="20"/>
                <w:szCs w:val="20"/>
              </w:rPr>
            </w:pPr>
          </w:p>
        </w:tc>
        <w:tc>
          <w:tcPr>
            <w:tcW w:w="1316" w:type="dxa"/>
            <w:tcBorders>
              <w:top w:val="nil"/>
              <w:left w:val="nil"/>
              <w:bottom w:val="nil"/>
              <w:right w:val="nil"/>
            </w:tcBorders>
            <w:shd w:val="clear" w:color="auto" w:fill="auto"/>
            <w:noWrap/>
            <w:vAlign w:val="bottom"/>
            <w:hideMark/>
          </w:tcPr>
          <w:p w14:paraId="3C4099F8"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55F945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ECB826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055D83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6853D3E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2F5014F" w14:textId="77777777" w:rsidR="000B3B81" w:rsidRPr="00BD5546" w:rsidRDefault="000B3B81" w:rsidP="000B3B81">
            <w:pPr>
              <w:rPr>
                <w:rFonts w:ascii="Arial" w:eastAsia="Times New Roman" w:hAnsi="Arial" w:cs="Arial"/>
                <w:sz w:val="20"/>
                <w:szCs w:val="20"/>
              </w:rPr>
            </w:pPr>
          </w:p>
        </w:tc>
        <w:tc>
          <w:tcPr>
            <w:tcW w:w="5264" w:type="dxa"/>
            <w:gridSpan w:val="4"/>
            <w:vMerge/>
            <w:tcBorders>
              <w:top w:val="nil"/>
              <w:left w:val="nil"/>
              <w:bottom w:val="nil"/>
              <w:right w:val="nil"/>
            </w:tcBorders>
            <w:vAlign w:val="center"/>
            <w:hideMark/>
          </w:tcPr>
          <w:p w14:paraId="3C401CF9" w14:textId="77777777" w:rsidR="000B3B81" w:rsidRPr="00BD5546" w:rsidRDefault="000B3B81" w:rsidP="000B3B81">
            <w:pPr>
              <w:rPr>
                <w:rFonts w:ascii="Arial" w:eastAsia="Times New Roman" w:hAnsi="Arial" w:cs="Arial"/>
                <w:color w:val="000000"/>
                <w:sz w:val="20"/>
                <w:szCs w:val="20"/>
              </w:rPr>
            </w:pPr>
          </w:p>
        </w:tc>
      </w:tr>
      <w:tr w:rsidR="000B3B81" w:rsidRPr="00BD5546" w14:paraId="58C2B199" w14:textId="77777777" w:rsidTr="000B3B81">
        <w:trPr>
          <w:trHeight w:val="320"/>
        </w:trPr>
        <w:tc>
          <w:tcPr>
            <w:tcW w:w="1516" w:type="dxa"/>
            <w:tcBorders>
              <w:top w:val="nil"/>
              <w:left w:val="nil"/>
              <w:bottom w:val="nil"/>
              <w:right w:val="nil"/>
            </w:tcBorders>
            <w:shd w:val="clear" w:color="auto" w:fill="auto"/>
            <w:noWrap/>
            <w:vAlign w:val="bottom"/>
            <w:hideMark/>
          </w:tcPr>
          <w:p w14:paraId="76C0259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46E42F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50B979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8C2FC28"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B5059E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494F44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16C95C6" w14:textId="77777777" w:rsidR="000B3B81" w:rsidRPr="00BD5546" w:rsidRDefault="000B3B81" w:rsidP="000B3B81">
            <w:pPr>
              <w:rPr>
                <w:rFonts w:ascii="Arial" w:eastAsia="Times New Roman" w:hAnsi="Arial" w:cs="Arial"/>
                <w:sz w:val="20"/>
                <w:szCs w:val="20"/>
              </w:rPr>
            </w:pPr>
          </w:p>
        </w:tc>
        <w:tc>
          <w:tcPr>
            <w:tcW w:w="5264" w:type="dxa"/>
            <w:gridSpan w:val="4"/>
            <w:vMerge/>
            <w:tcBorders>
              <w:top w:val="nil"/>
              <w:left w:val="nil"/>
              <w:bottom w:val="nil"/>
              <w:right w:val="nil"/>
            </w:tcBorders>
            <w:vAlign w:val="center"/>
            <w:hideMark/>
          </w:tcPr>
          <w:p w14:paraId="5DBA8D11" w14:textId="77777777" w:rsidR="000B3B81" w:rsidRPr="00BD5546" w:rsidRDefault="000B3B81" w:rsidP="000B3B81">
            <w:pPr>
              <w:rPr>
                <w:rFonts w:ascii="Arial" w:eastAsia="Times New Roman" w:hAnsi="Arial" w:cs="Arial"/>
                <w:color w:val="000000"/>
                <w:sz w:val="20"/>
                <w:szCs w:val="20"/>
              </w:rPr>
            </w:pPr>
          </w:p>
        </w:tc>
      </w:tr>
      <w:tr w:rsidR="000B3B81" w:rsidRPr="00BD5546" w14:paraId="4CAA7B08" w14:textId="77777777" w:rsidTr="000B3B81">
        <w:trPr>
          <w:trHeight w:val="320"/>
        </w:trPr>
        <w:tc>
          <w:tcPr>
            <w:tcW w:w="1516" w:type="dxa"/>
            <w:tcBorders>
              <w:top w:val="nil"/>
              <w:left w:val="nil"/>
              <w:bottom w:val="nil"/>
              <w:right w:val="nil"/>
            </w:tcBorders>
            <w:shd w:val="clear" w:color="auto" w:fill="auto"/>
            <w:noWrap/>
            <w:vAlign w:val="bottom"/>
            <w:hideMark/>
          </w:tcPr>
          <w:p w14:paraId="40240E0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23BEFE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06F28F8"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383607A"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218EC8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135F5F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E28F9AB" w14:textId="77777777" w:rsidR="000B3B81" w:rsidRPr="00BD5546" w:rsidRDefault="000B3B81" w:rsidP="000B3B81">
            <w:pPr>
              <w:rPr>
                <w:rFonts w:ascii="Arial" w:eastAsia="Times New Roman" w:hAnsi="Arial" w:cs="Arial"/>
                <w:sz w:val="20"/>
                <w:szCs w:val="20"/>
              </w:rPr>
            </w:pPr>
          </w:p>
        </w:tc>
        <w:tc>
          <w:tcPr>
            <w:tcW w:w="5264" w:type="dxa"/>
            <w:gridSpan w:val="4"/>
            <w:vMerge/>
            <w:tcBorders>
              <w:top w:val="nil"/>
              <w:left w:val="nil"/>
              <w:bottom w:val="nil"/>
              <w:right w:val="nil"/>
            </w:tcBorders>
            <w:vAlign w:val="center"/>
            <w:hideMark/>
          </w:tcPr>
          <w:p w14:paraId="54FEC3CD" w14:textId="77777777" w:rsidR="000B3B81" w:rsidRPr="00BD5546" w:rsidRDefault="000B3B81" w:rsidP="000B3B81">
            <w:pPr>
              <w:rPr>
                <w:rFonts w:ascii="Arial" w:eastAsia="Times New Roman" w:hAnsi="Arial" w:cs="Arial"/>
                <w:color w:val="000000"/>
                <w:sz w:val="20"/>
                <w:szCs w:val="20"/>
              </w:rPr>
            </w:pPr>
          </w:p>
        </w:tc>
      </w:tr>
      <w:tr w:rsidR="000B3B81" w:rsidRPr="00BD5546" w14:paraId="72AB3445" w14:textId="77777777" w:rsidTr="000B3B81">
        <w:trPr>
          <w:trHeight w:val="320"/>
        </w:trPr>
        <w:tc>
          <w:tcPr>
            <w:tcW w:w="1516" w:type="dxa"/>
            <w:tcBorders>
              <w:top w:val="nil"/>
              <w:left w:val="nil"/>
              <w:bottom w:val="nil"/>
              <w:right w:val="nil"/>
            </w:tcBorders>
            <w:shd w:val="clear" w:color="auto" w:fill="auto"/>
            <w:noWrap/>
            <w:vAlign w:val="bottom"/>
            <w:hideMark/>
          </w:tcPr>
          <w:p w14:paraId="433EC51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A1CAFE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994AD2D"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7C447A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3FFE97C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510B423"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CDB6135" w14:textId="77777777" w:rsidR="000B3B81" w:rsidRPr="00BD5546" w:rsidRDefault="000B3B81" w:rsidP="000B3B81">
            <w:pPr>
              <w:rPr>
                <w:rFonts w:ascii="Arial" w:eastAsia="Times New Roman" w:hAnsi="Arial" w:cs="Arial"/>
                <w:sz w:val="20"/>
                <w:szCs w:val="20"/>
              </w:rPr>
            </w:pPr>
          </w:p>
        </w:tc>
        <w:tc>
          <w:tcPr>
            <w:tcW w:w="5264" w:type="dxa"/>
            <w:gridSpan w:val="4"/>
            <w:vMerge/>
            <w:tcBorders>
              <w:top w:val="nil"/>
              <w:left w:val="nil"/>
              <w:bottom w:val="nil"/>
              <w:right w:val="nil"/>
            </w:tcBorders>
            <w:vAlign w:val="center"/>
            <w:hideMark/>
          </w:tcPr>
          <w:p w14:paraId="572CF476" w14:textId="77777777" w:rsidR="000B3B81" w:rsidRPr="00BD5546" w:rsidRDefault="000B3B81" w:rsidP="000B3B81">
            <w:pPr>
              <w:rPr>
                <w:rFonts w:ascii="Arial" w:eastAsia="Times New Roman" w:hAnsi="Arial" w:cs="Arial"/>
                <w:color w:val="000000"/>
                <w:sz w:val="20"/>
                <w:szCs w:val="20"/>
              </w:rPr>
            </w:pPr>
          </w:p>
        </w:tc>
      </w:tr>
      <w:tr w:rsidR="000B3B81" w:rsidRPr="00BD5546" w14:paraId="0630B13D" w14:textId="77777777" w:rsidTr="000B3B81">
        <w:trPr>
          <w:trHeight w:val="320"/>
        </w:trPr>
        <w:tc>
          <w:tcPr>
            <w:tcW w:w="1516" w:type="dxa"/>
            <w:tcBorders>
              <w:top w:val="nil"/>
              <w:left w:val="nil"/>
              <w:bottom w:val="nil"/>
              <w:right w:val="nil"/>
            </w:tcBorders>
            <w:shd w:val="clear" w:color="auto" w:fill="auto"/>
            <w:noWrap/>
            <w:vAlign w:val="bottom"/>
            <w:hideMark/>
          </w:tcPr>
          <w:p w14:paraId="2D01405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40F0F05"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0C0077C"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11EC03A1"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653FA67"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7EB9FCC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40229949" w14:textId="77777777" w:rsidR="000B3B81" w:rsidRPr="00BD5546" w:rsidRDefault="000B3B81" w:rsidP="000B3B81">
            <w:pPr>
              <w:rPr>
                <w:rFonts w:ascii="Arial" w:eastAsia="Times New Roman" w:hAnsi="Arial" w:cs="Arial"/>
                <w:sz w:val="20"/>
                <w:szCs w:val="20"/>
              </w:rPr>
            </w:pPr>
          </w:p>
        </w:tc>
        <w:tc>
          <w:tcPr>
            <w:tcW w:w="5264" w:type="dxa"/>
            <w:gridSpan w:val="4"/>
            <w:vMerge/>
            <w:tcBorders>
              <w:top w:val="nil"/>
              <w:left w:val="nil"/>
              <w:bottom w:val="nil"/>
              <w:right w:val="nil"/>
            </w:tcBorders>
            <w:vAlign w:val="center"/>
            <w:hideMark/>
          </w:tcPr>
          <w:p w14:paraId="0A5F5446" w14:textId="77777777" w:rsidR="000B3B81" w:rsidRPr="00BD5546" w:rsidRDefault="000B3B81" w:rsidP="000B3B81">
            <w:pPr>
              <w:rPr>
                <w:rFonts w:ascii="Arial" w:eastAsia="Times New Roman" w:hAnsi="Arial" w:cs="Arial"/>
                <w:color w:val="000000"/>
                <w:sz w:val="20"/>
                <w:szCs w:val="20"/>
              </w:rPr>
            </w:pPr>
          </w:p>
        </w:tc>
      </w:tr>
      <w:tr w:rsidR="000B3B81" w:rsidRPr="00BD5546" w14:paraId="5E3646A9" w14:textId="77777777" w:rsidTr="000B3B81">
        <w:trPr>
          <w:trHeight w:val="320"/>
        </w:trPr>
        <w:tc>
          <w:tcPr>
            <w:tcW w:w="1516" w:type="dxa"/>
            <w:tcBorders>
              <w:top w:val="nil"/>
              <w:left w:val="nil"/>
              <w:bottom w:val="nil"/>
              <w:right w:val="nil"/>
            </w:tcBorders>
            <w:shd w:val="clear" w:color="auto" w:fill="auto"/>
            <w:noWrap/>
            <w:vAlign w:val="bottom"/>
            <w:hideMark/>
          </w:tcPr>
          <w:p w14:paraId="150C204B"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0D3F9A64"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C12AA32"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3181F0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5F6B015E"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7206B56" w14:textId="77777777" w:rsidR="000B3B81" w:rsidRPr="00BD5546" w:rsidRDefault="000B3B81" w:rsidP="000B3B81">
            <w:pPr>
              <w:rPr>
                <w:rFonts w:ascii="Arial" w:eastAsia="Times New Roman" w:hAnsi="Arial" w:cs="Arial"/>
                <w:sz w:val="20"/>
                <w:szCs w:val="20"/>
              </w:rPr>
            </w:pPr>
          </w:p>
        </w:tc>
        <w:tc>
          <w:tcPr>
            <w:tcW w:w="1316" w:type="dxa"/>
            <w:tcBorders>
              <w:top w:val="nil"/>
              <w:left w:val="nil"/>
              <w:bottom w:val="nil"/>
              <w:right w:val="nil"/>
            </w:tcBorders>
            <w:shd w:val="clear" w:color="auto" w:fill="auto"/>
            <w:noWrap/>
            <w:vAlign w:val="bottom"/>
            <w:hideMark/>
          </w:tcPr>
          <w:p w14:paraId="21C28335" w14:textId="77777777" w:rsidR="000B3B81" w:rsidRPr="00BD5546" w:rsidRDefault="000B3B81" w:rsidP="000B3B81">
            <w:pPr>
              <w:rPr>
                <w:rFonts w:ascii="Arial" w:eastAsia="Times New Roman" w:hAnsi="Arial" w:cs="Arial"/>
                <w:sz w:val="20"/>
                <w:szCs w:val="20"/>
              </w:rPr>
            </w:pPr>
          </w:p>
        </w:tc>
        <w:tc>
          <w:tcPr>
            <w:tcW w:w="5264" w:type="dxa"/>
            <w:gridSpan w:val="4"/>
            <w:vMerge/>
            <w:tcBorders>
              <w:top w:val="nil"/>
              <w:left w:val="nil"/>
              <w:bottom w:val="nil"/>
              <w:right w:val="nil"/>
            </w:tcBorders>
            <w:vAlign w:val="center"/>
            <w:hideMark/>
          </w:tcPr>
          <w:p w14:paraId="3E304E3D" w14:textId="77777777" w:rsidR="000B3B81" w:rsidRPr="00BD5546" w:rsidRDefault="000B3B81" w:rsidP="000B3B81">
            <w:pPr>
              <w:rPr>
                <w:rFonts w:ascii="Arial" w:eastAsia="Times New Roman" w:hAnsi="Arial" w:cs="Arial"/>
                <w:color w:val="000000"/>
                <w:sz w:val="20"/>
                <w:szCs w:val="20"/>
              </w:rPr>
            </w:pPr>
          </w:p>
        </w:tc>
      </w:tr>
    </w:tbl>
    <w:p w14:paraId="7AA820E9" w14:textId="77777777" w:rsidR="000B3B81" w:rsidRPr="00601210" w:rsidRDefault="000B3B81" w:rsidP="007C60C8">
      <w:pPr>
        <w:rPr>
          <w:rFonts w:ascii="Arial" w:eastAsia="Times New Roman" w:hAnsi="Arial" w:cs="Arial"/>
        </w:rPr>
        <w:sectPr w:rsidR="000B3B81" w:rsidRPr="00601210" w:rsidSect="00FD20FE">
          <w:pgSz w:w="15840" w:h="12240" w:orient="landscape"/>
          <w:pgMar w:top="990" w:right="1440" w:bottom="1440" w:left="1440" w:header="720" w:footer="720" w:gutter="0"/>
          <w:cols w:space="720"/>
          <w:docGrid w:linePitch="360"/>
        </w:sectPr>
      </w:pPr>
    </w:p>
    <w:p w14:paraId="5D8DA44F" w14:textId="4AE5A61A" w:rsidR="00E872C2" w:rsidRDefault="005B1DA2" w:rsidP="00FD20FE">
      <w:pPr>
        <w:spacing w:after="60"/>
        <w:rPr>
          <w:rFonts w:ascii="Arial" w:hAnsi="Arial" w:cs="Arial"/>
          <w:b/>
        </w:rPr>
      </w:pPr>
      <w:r>
        <w:rPr>
          <w:rFonts w:ascii="Arial" w:hAnsi="Arial" w:cs="Arial"/>
          <w:b/>
        </w:rPr>
        <w:lastRenderedPageBreak/>
        <w:t xml:space="preserve">Figure </w:t>
      </w:r>
      <w:r w:rsidR="00362AA6">
        <w:rPr>
          <w:rFonts w:ascii="Arial" w:hAnsi="Arial" w:cs="Arial"/>
          <w:b/>
        </w:rPr>
        <w:t>N</w:t>
      </w:r>
      <w:r w:rsidR="00E872C2" w:rsidRPr="00601210">
        <w:rPr>
          <w:rFonts w:ascii="Arial" w:hAnsi="Arial" w:cs="Arial"/>
          <w:b/>
        </w:rPr>
        <w:t>.</w:t>
      </w:r>
      <w:r w:rsidR="007943E8">
        <w:rPr>
          <w:rFonts w:ascii="Arial" w:hAnsi="Arial" w:cs="Arial"/>
          <w:b/>
        </w:rPr>
        <w:t xml:space="preserve"> D</w:t>
      </w:r>
      <w:r w:rsidR="00E872C2" w:rsidRPr="00601210">
        <w:rPr>
          <w:rFonts w:ascii="Arial" w:hAnsi="Arial" w:cs="Arial"/>
          <w:b/>
        </w:rPr>
        <w:t xml:space="preserve">eaths under drug rescheduling for </w:t>
      </w:r>
      <w:r w:rsidR="001F6575">
        <w:rPr>
          <w:rFonts w:ascii="Arial" w:hAnsi="Arial" w:cs="Arial"/>
          <w:b/>
        </w:rPr>
        <w:t>various</w:t>
      </w:r>
      <w:r w:rsidR="007943E8" w:rsidRPr="00601210">
        <w:rPr>
          <w:rFonts w:ascii="Arial" w:hAnsi="Arial" w:cs="Arial"/>
          <w:b/>
        </w:rPr>
        <w:t xml:space="preserve"> </w:t>
      </w:r>
      <w:r w:rsidR="00E872C2" w:rsidRPr="00601210">
        <w:rPr>
          <w:rFonts w:ascii="Arial" w:hAnsi="Arial" w:cs="Arial"/>
          <w:b/>
        </w:rPr>
        <w:t>policy</w:t>
      </w:r>
      <w:r w:rsidR="001F6575">
        <w:rPr>
          <w:rFonts w:ascii="Arial" w:hAnsi="Arial" w:cs="Arial"/>
          <w:b/>
        </w:rPr>
        <w:t xml:space="preserve"> effect</w:t>
      </w:r>
      <w:r w:rsidR="00E872C2" w:rsidRPr="00601210">
        <w:rPr>
          <w:rFonts w:ascii="Arial" w:hAnsi="Arial" w:cs="Arial"/>
          <w:b/>
        </w:rPr>
        <w:t xml:space="preserve"> magnitudes </w:t>
      </w:r>
    </w:p>
    <w:p w14:paraId="60FB1336" w14:textId="5E68C0CE" w:rsidR="001F6575" w:rsidRPr="00D40D93" w:rsidRDefault="001F6575" w:rsidP="00E872C2">
      <w:pPr>
        <w:rPr>
          <w:rFonts w:ascii="Arial" w:hAnsi="Arial" w:cs="Arial"/>
          <w:sz w:val="20"/>
          <w:szCs w:val="20"/>
        </w:rPr>
      </w:pPr>
      <w:r w:rsidRPr="00D40D93">
        <w:rPr>
          <w:rFonts w:ascii="Arial" w:hAnsi="Arial" w:cs="Arial"/>
          <w:sz w:val="20"/>
          <w:szCs w:val="20"/>
        </w:rPr>
        <w:t xml:space="preserve">Mean </w:t>
      </w:r>
      <w:r w:rsidR="00241C6C" w:rsidRPr="00D40D93">
        <w:rPr>
          <w:rFonts w:ascii="Arial" w:hAnsi="Arial" w:cs="Arial"/>
          <w:sz w:val="20"/>
          <w:szCs w:val="20"/>
        </w:rPr>
        <w:t xml:space="preserve">total </w:t>
      </w:r>
      <w:r w:rsidRPr="00D40D93">
        <w:rPr>
          <w:rFonts w:ascii="Arial" w:hAnsi="Arial" w:cs="Arial"/>
          <w:sz w:val="20"/>
          <w:szCs w:val="20"/>
        </w:rPr>
        <w:t>deaths</w:t>
      </w:r>
      <w:r w:rsidR="004151E5">
        <w:rPr>
          <w:rFonts w:ascii="Arial" w:hAnsi="Arial" w:cs="Arial"/>
          <w:sz w:val="20"/>
          <w:szCs w:val="20"/>
        </w:rPr>
        <w:t>,</w:t>
      </w:r>
      <w:r w:rsidRPr="00D40D93">
        <w:rPr>
          <w:rFonts w:ascii="Arial" w:hAnsi="Arial" w:cs="Arial"/>
          <w:sz w:val="20"/>
          <w:szCs w:val="20"/>
        </w:rPr>
        <w:t xml:space="preserve"> relative to without intervention</w:t>
      </w:r>
      <w:r w:rsidR="004151E5">
        <w:rPr>
          <w:rFonts w:ascii="Arial" w:hAnsi="Arial" w:cs="Arial"/>
          <w:sz w:val="20"/>
          <w:szCs w:val="20"/>
        </w:rPr>
        <w:t>,</w:t>
      </w:r>
      <w:r w:rsidRPr="00D40D93">
        <w:rPr>
          <w:rFonts w:ascii="Arial" w:hAnsi="Arial" w:cs="Arial"/>
          <w:sz w:val="20"/>
          <w:szCs w:val="20"/>
        </w:rPr>
        <w:t xml:space="preserve"> over </w:t>
      </w:r>
      <w:r w:rsidR="00241C6C" w:rsidRPr="00D40D93">
        <w:rPr>
          <w:rFonts w:ascii="Arial" w:hAnsi="Arial" w:cs="Arial"/>
          <w:sz w:val="20"/>
          <w:szCs w:val="20"/>
        </w:rPr>
        <w:t>five (green) or ten (orange) years for various</w:t>
      </w:r>
      <w:r w:rsidR="00C958B4" w:rsidRPr="00C958B4">
        <w:rPr>
          <w:rFonts w:ascii="Arial" w:hAnsi="Arial" w:cs="Arial"/>
          <w:sz w:val="20"/>
          <w:szCs w:val="20"/>
        </w:rPr>
        <w:t xml:space="preserve"> assumed </w:t>
      </w:r>
      <w:r w:rsidR="00C958B4">
        <w:rPr>
          <w:rFonts w:ascii="Arial" w:hAnsi="Arial" w:cs="Arial"/>
          <w:sz w:val="20"/>
          <w:szCs w:val="20"/>
        </w:rPr>
        <w:t>magnitudes</w:t>
      </w:r>
      <w:r w:rsidR="00241C6C" w:rsidRPr="00D40D93">
        <w:rPr>
          <w:rFonts w:ascii="Arial" w:hAnsi="Arial" w:cs="Arial"/>
          <w:sz w:val="20"/>
          <w:szCs w:val="20"/>
        </w:rPr>
        <w:t xml:space="preserve"> of the drug rescheduling policy</w:t>
      </w:r>
      <w:r w:rsidR="00C958B4">
        <w:rPr>
          <w:rFonts w:ascii="Arial" w:hAnsi="Arial" w:cs="Arial"/>
          <w:sz w:val="20"/>
          <w:szCs w:val="20"/>
        </w:rPr>
        <w:t>’s effect</w:t>
      </w:r>
      <w:r w:rsidR="00241C6C" w:rsidRPr="00D40D93">
        <w:rPr>
          <w:rFonts w:ascii="Arial" w:hAnsi="Arial" w:cs="Arial"/>
          <w:sz w:val="20"/>
          <w:szCs w:val="20"/>
        </w:rPr>
        <w:t xml:space="preserve"> on </w:t>
      </w:r>
      <w:r w:rsidR="00C958B4">
        <w:rPr>
          <w:rFonts w:ascii="Arial" w:hAnsi="Arial" w:cs="Arial"/>
          <w:sz w:val="20"/>
          <w:szCs w:val="20"/>
        </w:rPr>
        <w:t>reducing</w:t>
      </w:r>
      <w:r w:rsidR="00241C6C" w:rsidRPr="00D40D93">
        <w:rPr>
          <w:rFonts w:ascii="Arial" w:hAnsi="Arial" w:cs="Arial"/>
          <w:sz w:val="20"/>
          <w:szCs w:val="20"/>
        </w:rPr>
        <w:t xml:space="preserve"> likelihood of prescription opioid renewal.</w:t>
      </w:r>
    </w:p>
    <w:p w14:paraId="1DE5503B" w14:textId="77777777" w:rsidR="00E872C2" w:rsidRDefault="00E872C2" w:rsidP="00E872C2">
      <w:pPr>
        <w:rPr>
          <w:rFonts w:ascii="Arial" w:hAnsi="Arial" w:cs="Arial"/>
          <w:b/>
        </w:rPr>
      </w:pPr>
    </w:p>
    <w:p w14:paraId="1D507709" w14:textId="189D2FFB" w:rsidR="000605EF" w:rsidRPr="00601210" w:rsidRDefault="000C789A" w:rsidP="00E872C2">
      <w:pPr>
        <w:rPr>
          <w:rFonts w:ascii="Arial" w:hAnsi="Arial" w:cs="Arial"/>
          <w:b/>
        </w:rPr>
      </w:pPr>
      <w:r>
        <w:rPr>
          <w:noProof/>
        </w:rPr>
        <w:drawing>
          <wp:inline distT="0" distB="0" distL="0" distR="0" wp14:anchorId="61467A83" wp14:editId="028C4A50">
            <wp:extent cx="5778500" cy="3695700"/>
            <wp:effectExtent l="0" t="0" r="12700"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14:paraId="01439FA2" w14:textId="5391D976" w:rsidR="00E872C2" w:rsidRPr="00601210" w:rsidRDefault="00E872C2" w:rsidP="00E872C2">
      <w:pPr>
        <w:rPr>
          <w:rFonts w:ascii="Arial" w:hAnsi="Arial" w:cs="Arial"/>
        </w:rPr>
        <w:sectPr w:rsidR="00E872C2" w:rsidRPr="00601210" w:rsidSect="005E1A91">
          <w:pgSz w:w="12240" w:h="15840"/>
          <w:pgMar w:top="1440" w:right="1440" w:bottom="1440" w:left="1440" w:header="720" w:footer="720" w:gutter="0"/>
          <w:cols w:space="720"/>
          <w:docGrid w:linePitch="360"/>
        </w:sectPr>
      </w:pPr>
    </w:p>
    <w:p w14:paraId="6478C573" w14:textId="6EDB3ECC" w:rsidR="003A2804" w:rsidRDefault="005B1DA2" w:rsidP="00311D6A">
      <w:pPr>
        <w:spacing w:after="120"/>
        <w:rPr>
          <w:rFonts w:ascii="Arial" w:hAnsi="Arial" w:cs="Arial"/>
          <w:b/>
        </w:rPr>
      </w:pPr>
      <w:r>
        <w:rPr>
          <w:rFonts w:ascii="Arial" w:hAnsi="Arial" w:cs="Arial"/>
          <w:b/>
        </w:rPr>
        <w:lastRenderedPageBreak/>
        <w:t xml:space="preserve">Figure </w:t>
      </w:r>
      <w:r w:rsidR="00362AA6">
        <w:rPr>
          <w:rFonts w:ascii="Arial" w:hAnsi="Arial" w:cs="Arial"/>
          <w:b/>
        </w:rPr>
        <w:t>O</w:t>
      </w:r>
      <w:r w:rsidR="009E28A7" w:rsidRPr="00601210">
        <w:rPr>
          <w:rFonts w:ascii="Arial" w:hAnsi="Arial" w:cs="Arial"/>
          <w:b/>
        </w:rPr>
        <w:t xml:space="preserve">. </w:t>
      </w:r>
      <w:r w:rsidR="00035E92">
        <w:rPr>
          <w:rFonts w:ascii="Arial" w:hAnsi="Arial" w:cs="Arial"/>
          <w:b/>
        </w:rPr>
        <w:t>S</w:t>
      </w:r>
      <w:r w:rsidR="00AA2B29" w:rsidRPr="00601210">
        <w:rPr>
          <w:rFonts w:ascii="Arial" w:hAnsi="Arial" w:cs="Arial"/>
          <w:b/>
        </w:rPr>
        <w:t>ensitivity</w:t>
      </w:r>
      <w:r w:rsidR="009E28A7" w:rsidRPr="00601210">
        <w:rPr>
          <w:rFonts w:ascii="Arial" w:hAnsi="Arial" w:cs="Arial"/>
          <w:b/>
        </w:rPr>
        <w:t xml:space="preserve"> </w:t>
      </w:r>
      <w:r w:rsidR="00035E92">
        <w:rPr>
          <w:rFonts w:ascii="Arial" w:hAnsi="Arial" w:cs="Arial"/>
          <w:b/>
        </w:rPr>
        <w:t>of policies’ effect on addiction-related deaths</w:t>
      </w:r>
      <w:r w:rsidR="00035E92" w:rsidRPr="00601210">
        <w:rPr>
          <w:rFonts w:ascii="Arial" w:hAnsi="Arial" w:cs="Arial"/>
          <w:b/>
        </w:rPr>
        <w:t xml:space="preserve"> </w:t>
      </w:r>
      <w:r w:rsidR="00035E92">
        <w:rPr>
          <w:rFonts w:ascii="Arial" w:hAnsi="Arial" w:cs="Arial"/>
          <w:b/>
        </w:rPr>
        <w:t>to various likelihoods of</w:t>
      </w:r>
      <w:r w:rsidR="00035E92" w:rsidRPr="00601210">
        <w:rPr>
          <w:rFonts w:ascii="Arial" w:hAnsi="Arial" w:cs="Arial"/>
          <w:b/>
        </w:rPr>
        <w:t xml:space="preserve"> </w:t>
      </w:r>
      <w:r w:rsidR="00956D1B" w:rsidRPr="00601210">
        <w:rPr>
          <w:rFonts w:ascii="Arial" w:hAnsi="Arial" w:cs="Arial"/>
          <w:b/>
        </w:rPr>
        <w:t>escalation to SHUD</w:t>
      </w:r>
    </w:p>
    <w:p w14:paraId="6C08A248" w14:textId="0BEFD50D" w:rsidR="001D07C5" w:rsidRPr="00A37249" w:rsidRDefault="001D07C5" w:rsidP="001D07C5">
      <w:pPr>
        <w:rPr>
          <w:rFonts w:ascii="Arial" w:hAnsi="Arial" w:cs="Arial"/>
          <w:b/>
        </w:rPr>
      </w:pPr>
      <w:r w:rsidRPr="00A37249">
        <w:rPr>
          <w:rFonts w:ascii="Arial" w:hAnsi="Arial" w:cs="Arial"/>
          <w:sz w:val="20"/>
          <w:szCs w:val="20"/>
        </w:rPr>
        <w:t xml:space="preserve">Mean </w:t>
      </w:r>
      <w:r w:rsidR="001E7A09">
        <w:rPr>
          <w:rFonts w:ascii="Arial" w:hAnsi="Arial" w:cs="Arial"/>
          <w:sz w:val="20"/>
          <w:szCs w:val="20"/>
        </w:rPr>
        <w:t>monthly deaths</w:t>
      </w:r>
      <w:r w:rsidR="001E7A09" w:rsidRPr="001E7A09">
        <w:rPr>
          <w:rFonts w:ascii="Arial" w:hAnsi="Arial" w:cs="Arial"/>
          <w:sz w:val="20"/>
          <w:szCs w:val="20"/>
        </w:rPr>
        <w:t xml:space="preserve"> </w:t>
      </w:r>
      <w:r w:rsidR="001E7A09" w:rsidRPr="00A37249">
        <w:rPr>
          <w:rFonts w:ascii="Arial" w:hAnsi="Arial" w:cs="Arial"/>
          <w:sz w:val="20"/>
          <w:szCs w:val="20"/>
        </w:rPr>
        <w:t xml:space="preserve">from </w:t>
      </w:r>
      <w:r w:rsidR="00B219C6">
        <w:rPr>
          <w:rFonts w:ascii="Arial" w:hAnsi="Arial" w:cs="Arial"/>
          <w:sz w:val="20"/>
          <w:szCs w:val="20"/>
        </w:rPr>
        <w:t>SOUD</w:t>
      </w:r>
      <w:r w:rsidR="001E7A09">
        <w:rPr>
          <w:rFonts w:ascii="Arial" w:hAnsi="Arial" w:cs="Arial"/>
          <w:sz w:val="20"/>
          <w:szCs w:val="20"/>
        </w:rPr>
        <w:t>,</w:t>
      </w:r>
      <w:r w:rsidR="001E7A09" w:rsidRPr="00A37249">
        <w:rPr>
          <w:rFonts w:ascii="Arial" w:hAnsi="Arial" w:cs="Arial"/>
          <w:sz w:val="20"/>
          <w:szCs w:val="20"/>
        </w:rPr>
        <w:t xml:space="preserve"> </w:t>
      </w:r>
      <w:r w:rsidR="00B219C6">
        <w:rPr>
          <w:rFonts w:ascii="Arial" w:hAnsi="Arial" w:cs="Arial"/>
          <w:sz w:val="20"/>
          <w:szCs w:val="20"/>
        </w:rPr>
        <w:t>SHUD</w:t>
      </w:r>
      <w:r w:rsidR="001E7A09">
        <w:rPr>
          <w:rFonts w:ascii="Arial" w:hAnsi="Arial" w:cs="Arial"/>
          <w:sz w:val="20"/>
          <w:szCs w:val="20"/>
        </w:rPr>
        <w:t xml:space="preserve">, and total addiction-related deaths, </w:t>
      </w:r>
      <w:r w:rsidR="001E7A09" w:rsidRPr="00A37249">
        <w:rPr>
          <w:rFonts w:ascii="Arial" w:hAnsi="Arial" w:cs="Arial"/>
          <w:sz w:val="20"/>
          <w:szCs w:val="20"/>
        </w:rPr>
        <w:t>relat</w:t>
      </w:r>
      <w:r w:rsidR="001E7A09">
        <w:rPr>
          <w:rFonts w:ascii="Arial" w:hAnsi="Arial" w:cs="Arial"/>
          <w:sz w:val="20"/>
          <w:szCs w:val="20"/>
        </w:rPr>
        <w:t xml:space="preserve">ive to without intervention, under </w:t>
      </w:r>
      <w:r w:rsidRPr="00A37249">
        <w:rPr>
          <w:rFonts w:ascii="Arial" w:hAnsi="Arial" w:cs="Arial"/>
          <w:sz w:val="20"/>
          <w:szCs w:val="20"/>
        </w:rPr>
        <w:t>each policy</w:t>
      </w:r>
      <w:r w:rsidR="001E7A09">
        <w:rPr>
          <w:rFonts w:ascii="Arial" w:hAnsi="Arial" w:cs="Arial"/>
          <w:sz w:val="20"/>
          <w:szCs w:val="20"/>
        </w:rPr>
        <w:t>, for various likelihoods of escalation to SHUD: the base case assumption level, 75% of the base case assumption level, and 50% of the base case assumption level.</w:t>
      </w:r>
      <w:r w:rsidR="00B219C6" w:rsidRPr="00B219C6">
        <w:rPr>
          <w:rFonts w:cs="Times New Roman"/>
        </w:rPr>
        <w:t xml:space="preserve"> </w:t>
      </w:r>
      <w:r w:rsidR="00B219C6" w:rsidRPr="00B219C6">
        <w:rPr>
          <w:rFonts w:ascii="Arial" w:hAnsi="Arial" w:cs="Arial"/>
          <w:sz w:val="20"/>
          <w:szCs w:val="20"/>
        </w:rPr>
        <w:t>SHUD, severe heroin use disorder; SOUD, severe [prescription] opioid use disorder.</w:t>
      </w:r>
    </w:p>
    <w:p w14:paraId="49AE732C" w14:textId="77777777" w:rsidR="00165D59" w:rsidRPr="00601210" w:rsidRDefault="00165D59" w:rsidP="00311D6A">
      <w:pPr>
        <w:spacing w:after="120"/>
        <w:rPr>
          <w:rFonts w:ascii="Arial" w:hAnsi="Arial" w:cs="Arial"/>
          <w:b/>
        </w:rPr>
      </w:pPr>
    </w:p>
    <w:p w14:paraId="11B226BD" w14:textId="7BA439DB" w:rsidR="005F784C" w:rsidRPr="00601210" w:rsidRDefault="009934E0" w:rsidP="00311D6A">
      <w:pPr>
        <w:spacing w:after="120"/>
        <w:rPr>
          <w:rFonts w:ascii="Arial" w:hAnsi="Arial" w:cs="Arial"/>
          <w:b/>
        </w:rPr>
      </w:pPr>
      <w:r>
        <w:rPr>
          <w:rFonts w:ascii="Arial" w:hAnsi="Arial" w:cs="Arial"/>
          <w:b/>
        </w:rPr>
        <w:t>a)</w:t>
      </w:r>
      <w:r w:rsidR="005F784C" w:rsidRPr="00601210">
        <w:rPr>
          <w:rFonts w:ascii="Arial" w:hAnsi="Arial" w:cs="Arial"/>
          <w:b/>
        </w:rPr>
        <w:t xml:space="preserve"> Reduced prescribing for acute pain</w:t>
      </w:r>
    </w:p>
    <w:p w14:paraId="4B6A724A" w14:textId="5E7E7935" w:rsidR="006015A7" w:rsidRPr="00601210" w:rsidRDefault="0019592C" w:rsidP="005F784C">
      <w:pPr>
        <w:rPr>
          <w:rFonts w:ascii="Arial" w:hAnsi="Arial" w:cs="Arial"/>
          <w:b/>
        </w:rPr>
      </w:pPr>
      <w:r w:rsidRPr="00601210">
        <w:rPr>
          <w:rFonts w:ascii="Arial" w:hAnsi="Arial" w:cs="Arial"/>
          <w:noProof/>
        </w:rPr>
        <w:drawing>
          <wp:inline distT="0" distB="0" distL="0" distR="0" wp14:anchorId="34FCE0D6" wp14:editId="1F62DC44">
            <wp:extent cx="8229600" cy="2349500"/>
            <wp:effectExtent l="0" t="0" r="0" b="1270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14:paraId="5FD7EDE2" w14:textId="77777777" w:rsidR="008064C6" w:rsidRPr="00601210" w:rsidRDefault="008064C6" w:rsidP="005F784C">
      <w:pPr>
        <w:rPr>
          <w:rFonts w:ascii="Arial" w:hAnsi="Arial" w:cs="Arial"/>
          <w:b/>
        </w:rPr>
      </w:pPr>
    </w:p>
    <w:p w14:paraId="4322D480" w14:textId="77777777" w:rsidR="009934E0" w:rsidRDefault="009934E0">
      <w:pPr>
        <w:rPr>
          <w:rFonts w:ascii="Arial" w:hAnsi="Arial" w:cs="Arial"/>
          <w:b/>
        </w:rPr>
      </w:pPr>
      <w:r>
        <w:rPr>
          <w:rFonts w:ascii="Arial" w:hAnsi="Arial" w:cs="Arial"/>
          <w:b/>
        </w:rPr>
        <w:br w:type="page"/>
      </w:r>
    </w:p>
    <w:p w14:paraId="7A84CF90" w14:textId="08053D68" w:rsidR="005F784C" w:rsidRPr="00601210" w:rsidRDefault="009934E0" w:rsidP="00311D6A">
      <w:pPr>
        <w:spacing w:after="120"/>
        <w:rPr>
          <w:rFonts w:ascii="Arial" w:hAnsi="Arial" w:cs="Arial"/>
          <w:b/>
        </w:rPr>
      </w:pPr>
      <w:r>
        <w:rPr>
          <w:rFonts w:ascii="Arial" w:hAnsi="Arial" w:cs="Arial"/>
          <w:b/>
        </w:rPr>
        <w:lastRenderedPageBreak/>
        <w:t>b)</w:t>
      </w:r>
      <w:r w:rsidR="005F784C" w:rsidRPr="00601210">
        <w:rPr>
          <w:rFonts w:ascii="Arial" w:hAnsi="Arial" w:cs="Arial"/>
          <w:b/>
        </w:rPr>
        <w:t xml:space="preserve"> Reduced prescribing for transitioning pain</w:t>
      </w:r>
    </w:p>
    <w:p w14:paraId="67C8A5E1" w14:textId="3C45AE64" w:rsidR="00871F85" w:rsidRPr="00601210" w:rsidRDefault="0019592C" w:rsidP="005F784C">
      <w:pPr>
        <w:rPr>
          <w:rFonts w:ascii="Arial" w:hAnsi="Arial" w:cs="Arial"/>
          <w:b/>
        </w:rPr>
      </w:pPr>
      <w:r w:rsidRPr="00601210">
        <w:rPr>
          <w:rFonts w:ascii="Arial" w:hAnsi="Arial" w:cs="Arial"/>
          <w:noProof/>
        </w:rPr>
        <w:drawing>
          <wp:inline distT="0" distB="0" distL="0" distR="0" wp14:anchorId="583FFF47" wp14:editId="2EA8E503">
            <wp:extent cx="8229600" cy="2349500"/>
            <wp:effectExtent l="0" t="0" r="0" b="1270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14:paraId="17A4263F" w14:textId="57890D52" w:rsidR="007919A6" w:rsidRPr="00601210" w:rsidRDefault="007919A6">
      <w:pPr>
        <w:rPr>
          <w:rFonts w:ascii="Arial" w:hAnsi="Arial" w:cs="Arial"/>
          <w:b/>
        </w:rPr>
      </w:pPr>
    </w:p>
    <w:p w14:paraId="541BBC46" w14:textId="6804F733" w:rsidR="005F784C" w:rsidRPr="00601210" w:rsidRDefault="009934E0" w:rsidP="00311D6A">
      <w:pPr>
        <w:spacing w:after="120"/>
        <w:rPr>
          <w:rFonts w:ascii="Arial" w:hAnsi="Arial" w:cs="Arial"/>
          <w:b/>
        </w:rPr>
      </w:pPr>
      <w:r>
        <w:rPr>
          <w:rFonts w:ascii="Arial" w:hAnsi="Arial" w:cs="Arial"/>
          <w:b/>
        </w:rPr>
        <w:t>c)</w:t>
      </w:r>
      <w:r w:rsidR="005F784C" w:rsidRPr="00601210">
        <w:rPr>
          <w:rFonts w:ascii="Arial" w:hAnsi="Arial" w:cs="Arial"/>
          <w:b/>
        </w:rPr>
        <w:t xml:space="preserve"> Reduced prescribing for chronic pain</w:t>
      </w:r>
    </w:p>
    <w:p w14:paraId="69293CF2" w14:textId="25C947EC" w:rsidR="0019592C" w:rsidRPr="00601210" w:rsidRDefault="0019592C" w:rsidP="005F784C">
      <w:pPr>
        <w:rPr>
          <w:rFonts w:ascii="Arial" w:hAnsi="Arial" w:cs="Arial"/>
          <w:b/>
        </w:rPr>
      </w:pPr>
      <w:r w:rsidRPr="00601210">
        <w:rPr>
          <w:rFonts w:ascii="Arial" w:hAnsi="Arial" w:cs="Arial"/>
          <w:noProof/>
        </w:rPr>
        <w:drawing>
          <wp:inline distT="0" distB="0" distL="0" distR="0" wp14:anchorId="35D8E427" wp14:editId="2066626F">
            <wp:extent cx="8229600" cy="2349500"/>
            <wp:effectExtent l="0" t="0" r="0" b="1270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79CDE4CB" w14:textId="77777777" w:rsidR="008064C6" w:rsidRPr="00601210" w:rsidRDefault="008064C6" w:rsidP="005F784C">
      <w:pPr>
        <w:rPr>
          <w:rFonts w:ascii="Arial" w:hAnsi="Arial" w:cs="Arial"/>
          <w:b/>
        </w:rPr>
      </w:pPr>
    </w:p>
    <w:p w14:paraId="4A5C9F78" w14:textId="77777777" w:rsidR="009934E0" w:rsidRDefault="009934E0">
      <w:pPr>
        <w:rPr>
          <w:rFonts w:ascii="Arial" w:hAnsi="Arial" w:cs="Arial"/>
          <w:b/>
        </w:rPr>
      </w:pPr>
      <w:r>
        <w:rPr>
          <w:rFonts w:ascii="Arial" w:hAnsi="Arial" w:cs="Arial"/>
          <w:b/>
        </w:rPr>
        <w:br w:type="page"/>
      </w:r>
    </w:p>
    <w:p w14:paraId="4712B819" w14:textId="7065443D" w:rsidR="005F784C" w:rsidRPr="00601210" w:rsidRDefault="009934E0" w:rsidP="00311D6A">
      <w:pPr>
        <w:spacing w:after="120"/>
        <w:rPr>
          <w:rFonts w:ascii="Arial" w:hAnsi="Arial" w:cs="Arial"/>
          <w:b/>
        </w:rPr>
      </w:pPr>
      <w:r>
        <w:rPr>
          <w:rFonts w:ascii="Arial" w:hAnsi="Arial" w:cs="Arial"/>
          <w:b/>
        </w:rPr>
        <w:lastRenderedPageBreak/>
        <w:t>d)</w:t>
      </w:r>
      <w:r w:rsidR="00BD4009" w:rsidRPr="00601210">
        <w:rPr>
          <w:rFonts w:ascii="Arial" w:hAnsi="Arial" w:cs="Arial"/>
          <w:b/>
        </w:rPr>
        <w:t xml:space="preserve"> Drug rescheduling</w:t>
      </w:r>
    </w:p>
    <w:p w14:paraId="1DDA234E" w14:textId="4705B3F8" w:rsidR="0019592C" w:rsidRPr="00601210" w:rsidRDefault="00843151" w:rsidP="005F784C">
      <w:pPr>
        <w:rPr>
          <w:rFonts w:ascii="Arial" w:hAnsi="Arial" w:cs="Arial"/>
          <w:b/>
        </w:rPr>
      </w:pPr>
      <w:r w:rsidRPr="00601210">
        <w:rPr>
          <w:rFonts w:ascii="Arial" w:hAnsi="Arial" w:cs="Arial"/>
          <w:noProof/>
        </w:rPr>
        <w:drawing>
          <wp:inline distT="0" distB="0" distL="0" distR="0" wp14:anchorId="40D61606" wp14:editId="12DAF499">
            <wp:extent cx="8229600" cy="2349500"/>
            <wp:effectExtent l="0" t="0" r="0" b="1270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p w14:paraId="35721FEF" w14:textId="77777777" w:rsidR="009934E0" w:rsidRDefault="009934E0" w:rsidP="009934E0">
      <w:pPr>
        <w:rPr>
          <w:rFonts w:ascii="Arial" w:hAnsi="Arial" w:cs="Arial"/>
          <w:b/>
        </w:rPr>
      </w:pPr>
    </w:p>
    <w:p w14:paraId="342D7BC9" w14:textId="49ECC5E4" w:rsidR="005F784C" w:rsidRPr="00601210" w:rsidRDefault="009934E0" w:rsidP="009934E0">
      <w:pPr>
        <w:rPr>
          <w:rFonts w:ascii="Arial" w:hAnsi="Arial" w:cs="Arial"/>
          <w:b/>
        </w:rPr>
      </w:pPr>
      <w:r>
        <w:rPr>
          <w:rFonts w:ascii="Arial" w:hAnsi="Arial" w:cs="Arial"/>
          <w:b/>
        </w:rPr>
        <w:t xml:space="preserve">e) Prescription </w:t>
      </w:r>
      <w:r w:rsidR="00937682">
        <w:rPr>
          <w:rFonts w:ascii="Arial" w:hAnsi="Arial" w:cs="Arial"/>
          <w:b/>
        </w:rPr>
        <w:t>monitoring p</w:t>
      </w:r>
      <w:r>
        <w:rPr>
          <w:rFonts w:ascii="Arial" w:hAnsi="Arial" w:cs="Arial"/>
          <w:b/>
        </w:rPr>
        <w:t>rogram</w:t>
      </w:r>
    </w:p>
    <w:p w14:paraId="761B3AC9" w14:textId="51EA90E8" w:rsidR="0019592C" w:rsidRPr="00601210" w:rsidRDefault="00FF718A" w:rsidP="005F784C">
      <w:pPr>
        <w:rPr>
          <w:rFonts w:ascii="Arial" w:hAnsi="Arial" w:cs="Arial"/>
          <w:b/>
        </w:rPr>
      </w:pPr>
      <w:r>
        <w:rPr>
          <w:noProof/>
        </w:rPr>
        <w:drawing>
          <wp:inline distT="0" distB="0" distL="0" distR="0" wp14:anchorId="2EC5E5BB" wp14:editId="7F485A88">
            <wp:extent cx="8229600" cy="2349500"/>
            <wp:effectExtent l="0" t="0" r="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14:paraId="6ACF3CF3" w14:textId="77777777" w:rsidR="008064C6" w:rsidRPr="00601210" w:rsidRDefault="008064C6" w:rsidP="005F784C">
      <w:pPr>
        <w:rPr>
          <w:rFonts w:ascii="Arial" w:hAnsi="Arial" w:cs="Arial"/>
          <w:b/>
        </w:rPr>
      </w:pPr>
    </w:p>
    <w:p w14:paraId="1454A151" w14:textId="77777777" w:rsidR="009934E0" w:rsidRDefault="009934E0">
      <w:pPr>
        <w:rPr>
          <w:rFonts w:ascii="Arial" w:hAnsi="Arial" w:cs="Arial"/>
          <w:b/>
        </w:rPr>
      </w:pPr>
      <w:r>
        <w:rPr>
          <w:rFonts w:ascii="Arial" w:hAnsi="Arial" w:cs="Arial"/>
          <w:b/>
        </w:rPr>
        <w:br w:type="page"/>
      </w:r>
    </w:p>
    <w:p w14:paraId="4FF2ACA7" w14:textId="77380506" w:rsidR="005F784C" w:rsidRPr="00601210" w:rsidRDefault="009934E0" w:rsidP="00311D6A">
      <w:pPr>
        <w:spacing w:after="120"/>
        <w:rPr>
          <w:rFonts w:ascii="Arial" w:hAnsi="Arial" w:cs="Arial"/>
          <w:b/>
        </w:rPr>
      </w:pPr>
      <w:r>
        <w:rPr>
          <w:rFonts w:ascii="Arial" w:hAnsi="Arial" w:cs="Arial"/>
          <w:b/>
        </w:rPr>
        <w:lastRenderedPageBreak/>
        <w:t>f)</w:t>
      </w:r>
      <w:r w:rsidR="005F784C" w:rsidRPr="00601210">
        <w:rPr>
          <w:rFonts w:ascii="Arial" w:hAnsi="Arial" w:cs="Arial"/>
          <w:b/>
        </w:rPr>
        <w:t xml:space="preserve"> Drug </w:t>
      </w:r>
      <w:r w:rsidR="00BD4009" w:rsidRPr="00601210">
        <w:rPr>
          <w:rFonts w:ascii="Arial" w:hAnsi="Arial" w:cs="Arial"/>
          <w:b/>
        </w:rPr>
        <w:t>reformulation</w:t>
      </w:r>
    </w:p>
    <w:p w14:paraId="6B2C73C9" w14:textId="7BFA67BC" w:rsidR="0019592C" w:rsidRPr="00601210" w:rsidRDefault="00082019" w:rsidP="005F784C">
      <w:pPr>
        <w:rPr>
          <w:rFonts w:ascii="Arial" w:hAnsi="Arial" w:cs="Arial"/>
          <w:b/>
        </w:rPr>
      </w:pPr>
      <w:r w:rsidRPr="00601210">
        <w:rPr>
          <w:rFonts w:ascii="Arial" w:hAnsi="Arial" w:cs="Arial"/>
          <w:noProof/>
        </w:rPr>
        <w:drawing>
          <wp:inline distT="0" distB="0" distL="0" distR="0" wp14:anchorId="506A87EA" wp14:editId="4352A6D5">
            <wp:extent cx="8229600" cy="2349500"/>
            <wp:effectExtent l="0" t="0" r="0" b="12700"/>
            <wp:docPr id="195" name="Chart 1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238ACDCB" w14:textId="77777777" w:rsidR="009934E0" w:rsidRDefault="009934E0" w:rsidP="009934E0">
      <w:pPr>
        <w:rPr>
          <w:rFonts w:ascii="Arial" w:hAnsi="Arial" w:cs="Arial"/>
          <w:b/>
        </w:rPr>
      </w:pPr>
    </w:p>
    <w:p w14:paraId="2BD66C52" w14:textId="7F833D6A" w:rsidR="005F784C" w:rsidRPr="00601210" w:rsidRDefault="009934E0" w:rsidP="009934E0">
      <w:pPr>
        <w:rPr>
          <w:rFonts w:ascii="Arial" w:hAnsi="Arial" w:cs="Arial"/>
          <w:b/>
        </w:rPr>
      </w:pPr>
      <w:r>
        <w:rPr>
          <w:rFonts w:ascii="Arial" w:hAnsi="Arial" w:cs="Arial"/>
          <w:b/>
        </w:rPr>
        <w:t>g)</w:t>
      </w:r>
      <w:r w:rsidR="005F784C" w:rsidRPr="00601210">
        <w:rPr>
          <w:rFonts w:ascii="Arial" w:hAnsi="Arial" w:cs="Arial"/>
          <w:b/>
        </w:rPr>
        <w:t xml:space="preserve"> </w:t>
      </w:r>
      <w:r w:rsidR="00BD4009" w:rsidRPr="00601210">
        <w:rPr>
          <w:rFonts w:ascii="Arial" w:hAnsi="Arial" w:cs="Arial"/>
          <w:b/>
        </w:rPr>
        <w:t>Excess opioid disposal</w:t>
      </w:r>
    </w:p>
    <w:p w14:paraId="506A0943" w14:textId="39B6EAE7" w:rsidR="0019592C" w:rsidRPr="00601210" w:rsidRDefault="00082019" w:rsidP="005F784C">
      <w:pPr>
        <w:rPr>
          <w:rFonts w:ascii="Arial" w:hAnsi="Arial" w:cs="Arial"/>
          <w:b/>
        </w:rPr>
      </w:pPr>
      <w:r w:rsidRPr="00601210">
        <w:rPr>
          <w:rFonts w:ascii="Arial" w:hAnsi="Arial" w:cs="Arial"/>
          <w:noProof/>
        </w:rPr>
        <w:drawing>
          <wp:inline distT="0" distB="0" distL="0" distR="0" wp14:anchorId="395E70EB" wp14:editId="54D71FA8">
            <wp:extent cx="8229600" cy="2349500"/>
            <wp:effectExtent l="0" t="0" r="0" b="12700"/>
            <wp:docPr id="196" name="Chart 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59D514FF" w14:textId="77777777" w:rsidR="008064C6" w:rsidRPr="00601210" w:rsidRDefault="008064C6" w:rsidP="005F784C">
      <w:pPr>
        <w:rPr>
          <w:rFonts w:ascii="Arial" w:hAnsi="Arial" w:cs="Arial"/>
          <w:b/>
        </w:rPr>
      </w:pPr>
    </w:p>
    <w:p w14:paraId="163F4F3A" w14:textId="77777777" w:rsidR="009934E0" w:rsidRDefault="009934E0">
      <w:pPr>
        <w:rPr>
          <w:rFonts w:ascii="Arial" w:hAnsi="Arial" w:cs="Arial"/>
          <w:b/>
        </w:rPr>
      </w:pPr>
      <w:r>
        <w:rPr>
          <w:rFonts w:ascii="Arial" w:hAnsi="Arial" w:cs="Arial"/>
          <w:b/>
        </w:rPr>
        <w:br w:type="page"/>
      </w:r>
    </w:p>
    <w:p w14:paraId="5C063D9C" w14:textId="1C6B6D61" w:rsidR="005F784C" w:rsidRPr="00601210" w:rsidRDefault="009934E0" w:rsidP="00311D6A">
      <w:pPr>
        <w:spacing w:after="120"/>
        <w:rPr>
          <w:rFonts w:ascii="Arial" w:hAnsi="Arial" w:cs="Arial"/>
          <w:b/>
        </w:rPr>
      </w:pPr>
      <w:r>
        <w:rPr>
          <w:rFonts w:ascii="Arial" w:hAnsi="Arial" w:cs="Arial"/>
          <w:b/>
        </w:rPr>
        <w:lastRenderedPageBreak/>
        <w:t>h)</w:t>
      </w:r>
      <w:r w:rsidR="005F784C" w:rsidRPr="00601210">
        <w:rPr>
          <w:rFonts w:ascii="Arial" w:hAnsi="Arial" w:cs="Arial"/>
          <w:b/>
        </w:rPr>
        <w:t xml:space="preserve"> </w:t>
      </w:r>
      <w:r w:rsidR="00BD4009" w:rsidRPr="00601210">
        <w:rPr>
          <w:rFonts w:ascii="Arial" w:hAnsi="Arial" w:cs="Arial"/>
          <w:b/>
        </w:rPr>
        <w:t>Naloxone availability</w:t>
      </w:r>
    </w:p>
    <w:p w14:paraId="418B6174" w14:textId="3E6CE259" w:rsidR="0019592C" w:rsidRPr="00601210" w:rsidRDefault="00D91242" w:rsidP="005F784C">
      <w:pPr>
        <w:rPr>
          <w:rFonts w:ascii="Arial" w:hAnsi="Arial" w:cs="Arial"/>
          <w:b/>
        </w:rPr>
      </w:pPr>
      <w:r w:rsidRPr="00601210">
        <w:rPr>
          <w:rFonts w:ascii="Arial" w:hAnsi="Arial" w:cs="Arial"/>
          <w:noProof/>
        </w:rPr>
        <w:drawing>
          <wp:inline distT="0" distB="0" distL="0" distR="0" wp14:anchorId="72344406" wp14:editId="5BE6478C">
            <wp:extent cx="8229600" cy="2349500"/>
            <wp:effectExtent l="0" t="0" r="0" b="12700"/>
            <wp:docPr id="112" name="Chart 1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14:paraId="11E2085B" w14:textId="77777777" w:rsidR="009934E0" w:rsidRDefault="009934E0" w:rsidP="009934E0">
      <w:pPr>
        <w:rPr>
          <w:rFonts w:ascii="Arial" w:hAnsi="Arial" w:cs="Arial"/>
          <w:b/>
        </w:rPr>
      </w:pPr>
    </w:p>
    <w:p w14:paraId="76766FDF" w14:textId="37313E48" w:rsidR="005F784C" w:rsidRPr="00601210" w:rsidRDefault="009934E0" w:rsidP="009934E0">
      <w:pPr>
        <w:rPr>
          <w:rFonts w:ascii="Arial" w:hAnsi="Arial" w:cs="Arial"/>
          <w:b/>
        </w:rPr>
      </w:pPr>
      <w:r>
        <w:rPr>
          <w:rFonts w:ascii="Arial" w:hAnsi="Arial" w:cs="Arial"/>
          <w:b/>
        </w:rPr>
        <w:t>i)</w:t>
      </w:r>
      <w:r w:rsidR="005F784C" w:rsidRPr="00601210">
        <w:rPr>
          <w:rFonts w:ascii="Arial" w:hAnsi="Arial" w:cs="Arial"/>
          <w:b/>
        </w:rPr>
        <w:t xml:space="preserve"> </w:t>
      </w:r>
      <w:r w:rsidR="00BD4009" w:rsidRPr="00601210">
        <w:rPr>
          <w:rFonts w:ascii="Arial" w:hAnsi="Arial" w:cs="Arial"/>
          <w:b/>
        </w:rPr>
        <w:t>Needle exchange</w:t>
      </w:r>
    </w:p>
    <w:p w14:paraId="63A7EBC4" w14:textId="7E2BA0B1" w:rsidR="0019592C" w:rsidRPr="00601210" w:rsidRDefault="0019592C" w:rsidP="005F784C">
      <w:pPr>
        <w:rPr>
          <w:rFonts w:ascii="Arial" w:hAnsi="Arial" w:cs="Arial"/>
          <w:b/>
        </w:rPr>
      </w:pPr>
      <w:r w:rsidRPr="00601210">
        <w:rPr>
          <w:rFonts w:ascii="Arial" w:hAnsi="Arial" w:cs="Arial"/>
          <w:noProof/>
        </w:rPr>
        <w:drawing>
          <wp:inline distT="0" distB="0" distL="0" distR="0" wp14:anchorId="6AC09245" wp14:editId="2C53A5B2">
            <wp:extent cx="8229600" cy="2349500"/>
            <wp:effectExtent l="0" t="0" r="0" b="1270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14:paraId="05CD07E3" w14:textId="77777777" w:rsidR="008064C6" w:rsidRPr="00601210" w:rsidRDefault="008064C6">
      <w:pPr>
        <w:rPr>
          <w:rFonts w:ascii="Arial" w:hAnsi="Arial" w:cs="Arial"/>
          <w:b/>
        </w:rPr>
      </w:pPr>
    </w:p>
    <w:p w14:paraId="5D827580" w14:textId="77777777" w:rsidR="009934E0" w:rsidRDefault="009934E0">
      <w:pPr>
        <w:rPr>
          <w:rFonts w:ascii="Arial" w:hAnsi="Arial" w:cs="Arial"/>
          <w:b/>
        </w:rPr>
      </w:pPr>
      <w:r>
        <w:rPr>
          <w:rFonts w:ascii="Arial" w:hAnsi="Arial" w:cs="Arial"/>
          <w:b/>
        </w:rPr>
        <w:br w:type="page"/>
      </w:r>
    </w:p>
    <w:p w14:paraId="6618959D" w14:textId="212ACC4A" w:rsidR="003A2804" w:rsidRPr="00601210" w:rsidRDefault="00937682" w:rsidP="00311D6A">
      <w:pPr>
        <w:spacing w:after="120"/>
        <w:rPr>
          <w:rFonts w:ascii="Arial" w:hAnsi="Arial" w:cs="Arial"/>
          <w:b/>
        </w:rPr>
      </w:pPr>
      <w:r>
        <w:rPr>
          <w:rFonts w:ascii="Arial" w:hAnsi="Arial" w:cs="Arial"/>
          <w:b/>
        </w:rPr>
        <w:lastRenderedPageBreak/>
        <w:t>j) Medication-assisted t</w:t>
      </w:r>
      <w:r w:rsidR="009934E0">
        <w:rPr>
          <w:rFonts w:ascii="Arial" w:hAnsi="Arial" w:cs="Arial"/>
          <w:b/>
        </w:rPr>
        <w:t>reatment</w:t>
      </w:r>
    </w:p>
    <w:p w14:paraId="0DCFA63C" w14:textId="50D75328" w:rsidR="0019592C" w:rsidRPr="00601210" w:rsidRDefault="0019592C">
      <w:pPr>
        <w:rPr>
          <w:rFonts w:ascii="Arial" w:hAnsi="Arial" w:cs="Arial"/>
          <w:b/>
        </w:rPr>
      </w:pPr>
      <w:r w:rsidRPr="00601210">
        <w:rPr>
          <w:rFonts w:ascii="Arial" w:hAnsi="Arial" w:cs="Arial"/>
          <w:noProof/>
        </w:rPr>
        <w:drawing>
          <wp:inline distT="0" distB="0" distL="0" distR="0" wp14:anchorId="6F9E1000" wp14:editId="20085D5B">
            <wp:extent cx="8229600" cy="2349500"/>
            <wp:effectExtent l="0" t="0" r="0" b="1270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14:paraId="6D12EFBC" w14:textId="77777777" w:rsidR="009934E0" w:rsidRDefault="009934E0" w:rsidP="00101309">
      <w:pPr>
        <w:rPr>
          <w:rFonts w:ascii="Arial" w:hAnsi="Arial" w:cs="Arial"/>
          <w:b/>
        </w:rPr>
      </w:pPr>
    </w:p>
    <w:p w14:paraId="4C04844B" w14:textId="44F8E670" w:rsidR="003B2037" w:rsidRPr="00601210" w:rsidRDefault="00101309" w:rsidP="00101309">
      <w:pPr>
        <w:rPr>
          <w:rFonts w:ascii="Arial" w:hAnsi="Arial" w:cs="Arial"/>
          <w:b/>
        </w:rPr>
      </w:pPr>
      <w:r>
        <w:rPr>
          <w:rFonts w:ascii="Arial" w:hAnsi="Arial" w:cs="Arial"/>
          <w:b/>
        </w:rPr>
        <w:t>k)</w:t>
      </w:r>
      <w:r w:rsidR="003B2037" w:rsidRPr="00601210">
        <w:rPr>
          <w:rFonts w:ascii="Arial" w:hAnsi="Arial" w:cs="Arial"/>
          <w:b/>
        </w:rPr>
        <w:t xml:space="preserve"> </w:t>
      </w:r>
      <w:r>
        <w:rPr>
          <w:rFonts w:ascii="Arial" w:hAnsi="Arial" w:cs="Arial"/>
          <w:b/>
        </w:rPr>
        <w:t>P</w:t>
      </w:r>
      <w:r w:rsidR="001B497F" w:rsidRPr="00601210">
        <w:rPr>
          <w:rFonts w:ascii="Arial" w:hAnsi="Arial" w:cs="Arial"/>
          <w:b/>
        </w:rPr>
        <w:t>sychosocial</w:t>
      </w:r>
      <w:r w:rsidR="00AA2B29" w:rsidRPr="00601210">
        <w:rPr>
          <w:rFonts w:ascii="Arial" w:hAnsi="Arial" w:cs="Arial"/>
          <w:b/>
        </w:rPr>
        <w:t xml:space="preserve"> treatment</w:t>
      </w:r>
    </w:p>
    <w:p w14:paraId="2394C752" w14:textId="5F1E5214" w:rsidR="008064C6" w:rsidRPr="00601210" w:rsidRDefault="00082019" w:rsidP="008064C6">
      <w:pPr>
        <w:rPr>
          <w:rFonts w:ascii="Arial" w:hAnsi="Arial" w:cs="Arial"/>
          <w:b/>
        </w:rPr>
      </w:pPr>
      <w:r w:rsidRPr="00601210">
        <w:rPr>
          <w:rFonts w:ascii="Arial" w:hAnsi="Arial" w:cs="Arial"/>
          <w:noProof/>
        </w:rPr>
        <w:drawing>
          <wp:inline distT="0" distB="0" distL="0" distR="0" wp14:anchorId="293FC2BA" wp14:editId="7BF22EAB">
            <wp:extent cx="8229600" cy="2349500"/>
            <wp:effectExtent l="0" t="0" r="0" b="12700"/>
            <wp:docPr id="198" name="Chart 1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p>
    <w:p w14:paraId="685A4B89" w14:textId="77777777" w:rsidR="008064C6" w:rsidRPr="00601210" w:rsidRDefault="008064C6" w:rsidP="008064C6">
      <w:pPr>
        <w:rPr>
          <w:rFonts w:ascii="Arial" w:hAnsi="Arial" w:cs="Arial"/>
          <w:b/>
        </w:rPr>
      </w:pPr>
    </w:p>
    <w:p w14:paraId="366FC40E" w14:textId="77777777" w:rsidR="00604C53" w:rsidRPr="00601210" w:rsidRDefault="00604C53">
      <w:pPr>
        <w:rPr>
          <w:rFonts w:ascii="Arial" w:hAnsi="Arial" w:cs="Arial"/>
          <w:b/>
        </w:rPr>
      </w:pPr>
      <w:r w:rsidRPr="00601210">
        <w:rPr>
          <w:rFonts w:ascii="Arial" w:hAnsi="Arial" w:cs="Arial"/>
          <w:b/>
        </w:rPr>
        <w:br w:type="page"/>
      </w:r>
    </w:p>
    <w:p w14:paraId="13270CCC" w14:textId="2EC337A0" w:rsidR="00956D1B" w:rsidRDefault="005B1DA2" w:rsidP="008064C6">
      <w:pPr>
        <w:rPr>
          <w:rFonts w:ascii="Arial" w:hAnsi="Arial" w:cs="Arial"/>
          <w:b/>
        </w:rPr>
      </w:pPr>
      <w:r>
        <w:rPr>
          <w:rFonts w:ascii="Arial" w:hAnsi="Arial" w:cs="Arial"/>
          <w:b/>
        </w:rPr>
        <w:lastRenderedPageBreak/>
        <w:t xml:space="preserve">Figure </w:t>
      </w:r>
      <w:r w:rsidR="00362AA6">
        <w:rPr>
          <w:rFonts w:ascii="Arial" w:hAnsi="Arial" w:cs="Arial"/>
          <w:b/>
        </w:rPr>
        <w:t>P</w:t>
      </w:r>
      <w:r w:rsidR="00956D1B" w:rsidRPr="00601210">
        <w:rPr>
          <w:rFonts w:ascii="Arial" w:hAnsi="Arial" w:cs="Arial"/>
          <w:b/>
        </w:rPr>
        <w:t xml:space="preserve">. </w:t>
      </w:r>
      <w:r w:rsidR="00B219C6">
        <w:rPr>
          <w:rFonts w:ascii="Arial" w:hAnsi="Arial" w:cs="Arial"/>
          <w:b/>
        </w:rPr>
        <w:t>S</w:t>
      </w:r>
      <w:r w:rsidR="00B219C6" w:rsidRPr="00601210">
        <w:rPr>
          <w:rFonts w:ascii="Arial" w:hAnsi="Arial" w:cs="Arial"/>
          <w:b/>
        </w:rPr>
        <w:t xml:space="preserve">ensitivity </w:t>
      </w:r>
      <w:r w:rsidR="00B219C6">
        <w:rPr>
          <w:rFonts w:ascii="Arial" w:hAnsi="Arial" w:cs="Arial"/>
          <w:b/>
        </w:rPr>
        <w:t>of policies’ effect on addiction-related deaths</w:t>
      </w:r>
      <w:r w:rsidR="00B219C6" w:rsidRPr="00601210">
        <w:rPr>
          <w:rFonts w:ascii="Arial" w:hAnsi="Arial" w:cs="Arial"/>
          <w:b/>
        </w:rPr>
        <w:t xml:space="preserve"> </w:t>
      </w:r>
      <w:r w:rsidR="00B219C6">
        <w:rPr>
          <w:rFonts w:ascii="Arial" w:hAnsi="Arial" w:cs="Arial"/>
          <w:b/>
        </w:rPr>
        <w:t>to various likelihoods of</w:t>
      </w:r>
      <w:r w:rsidR="00B219C6" w:rsidRPr="00601210">
        <w:rPr>
          <w:rFonts w:ascii="Arial" w:hAnsi="Arial" w:cs="Arial"/>
          <w:b/>
        </w:rPr>
        <w:t xml:space="preserve"> </w:t>
      </w:r>
      <w:r w:rsidR="00956D1B" w:rsidRPr="00601210">
        <w:rPr>
          <w:rFonts w:ascii="Arial" w:hAnsi="Arial" w:cs="Arial"/>
          <w:b/>
        </w:rPr>
        <w:t>SHUD overdose mortality</w:t>
      </w:r>
    </w:p>
    <w:p w14:paraId="49CF70B2" w14:textId="3652BEF0" w:rsidR="00B219C6" w:rsidRPr="00A37249" w:rsidRDefault="00B219C6" w:rsidP="00B219C6">
      <w:pPr>
        <w:rPr>
          <w:rFonts w:ascii="Arial" w:hAnsi="Arial" w:cs="Arial"/>
          <w:b/>
        </w:rPr>
      </w:pPr>
      <w:r w:rsidRPr="00A37249">
        <w:rPr>
          <w:rFonts w:ascii="Arial" w:hAnsi="Arial" w:cs="Arial"/>
          <w:sz w:val="20"/>
          <w:szCs w:val="20"/>
        </w:rPr>
        <w:t xml:space="preserve">Mean </w:t>
      </w:r>
      <w:r>
        <w:rPr>
          <w:rFonts w:ascii="Arial" w:hAnsi="Arial" w:cs="Arial"/>
          <w:sz w:val="20"/>
          <w:szCs w:val="20"/>
        </w:rPr>
        <w:t>monthly deaths</w:t>
      </w:r>
      <w:r w:rsidRPr="001E7A09">
        <w:rPr>
          <w:rFonts w:ascii="Arial" w:hAnsi="Arial" w:cs="Arial"/>
          <w:sz w:val="20"/>
          <w:szCs w:val="20"/>
        </w:rPr>
        <w:t xml:space="preserve"> </w:t>
      </w:r>
      <w:r w:rsidRPr="00A37249">
        <w:rPr>
          <w:rFonts w:ascii="Arial" w:hAnsi="Arial" w:cs="Arial"/>
          <w:sz w:val="20"/>
          <w:szCs w:val="20"/>
        </w:rPr>
        <w:t xml:space="preserve">from </w:t>
      </w:r>
      <w:r>
        <w:rPr>
          <w:rFonts w:ascii="Arial" w:hAnsi="Arial" w:cs="Arial"/>
          <w:sz w:val="20"/>
          <w:szCs w:val="20"/>
        </w:rPr>
        <w:t>SOUD,</w:t>
      </w:r>
      <w:r w:rsidRPr="00A37249">
        <w:rPr>
          <w:rFonts w:ascii="Arial" w:hAnsi="Arial" w:cs="Arial"/>
          <w:sz w:val="20"/>
          <w:szCs w:val="20"/>
        </w:rPr>
        <w:t xml:space="preserve"> </w:t>
      </w:r>
      <w:r>
        <w:rPr>
          <w:rFonts w:ascii="Arial" w:hAnsi="Arial" w:cs="Arial"/>
          <w:sz w:val="20"/>
          <w:szCs w:val="20"/>
        </w:rPr>
        <w:t xml:space="preserve">SHUD, and total addiction-related deaths, </w:t>
      </w:r>
      <w:r w:rsidRPr="00A37249">
        <w:rPr>
          <w:rFonts w:ascii="Arial" w:hAnsi="Arial" w:cs="Arial"/>
          <w:sz w:val="20"/>
          <w:szCs w:val="20"/>
        </w:rPr>
        <w:t>relat</w:t>
      </w:r>
      <w:r>
        <w:rPr>
          <w:rFonts w:ascii="Arial" w:hAnsi="Arial" w:cs="Arial"/>
          <w:sz w:val="20"/>
          <w:szCs w:val="20"/>
        </w:rPr>
        <w:t xml:space="preserve">ive to without intervention, under </w:t>
      </w:r>
      <w:r w:rsidRPr="00A37249">
        <w:rPr>
          <w:rFonts w:ascii="Arial" w:hAnsi="Arial" w:cs="Arial"/>
          <w:sz w:val="20"/>
          <w:szCs w:val="20"/>
        </w:rPr>
        <w:t>each policy</w:t>
      </w:r>
      <w:r>
        <w:rPr>
          <w:rFonts w:ascii="Arial" w:hAnsi="Arial" w:cs="Arial"/>
          <w:sz w:val="20"/>
          <w:szCs w:val="20"/>
        </w:rPr>
        <w:t>, for various likelihoods of SHUD overdose mortality: the base case assumption level, 75% of the base case assumption level, and 50% of the base case assumption level.</w:t>
      </w:r>
      <w:r w:rsidRPr="00B219C6">
        <w:rPr>
          <w:rFonts w:cs="Times New Roman"/>
        </w:rPr>
        <w:t xml:space="preserve"> </w:t>
      </w:r>
      <w:r w:rsidRPr="00B219C6">
        <w:rPr>
          <w:rFonts w:ascii="Arial" w:hAnsi="Arial" w:cs="Arial"/>
          <w:sz w:val="20"/>
          <w:szCs w:val="20"/>
        </w:rPr>
        <w:t>SHUD, severe heroin use disorder; SOUD, severe [prescription] opioid use disorder.</w:t>
      </w:r>
    </w:p>
    <w:p w14:paraId="7553BB4B" w14:textId="77777777" w:rsidR="00B219C6" w:rsidRPr="00601210" w:rsidRDefault="00B219C6" w:rsidP="008064C6">
      <w:pPr>
        <w:rPr>
          <w:rFonts w:ascii="Arial" w:hAnsi="Arial" w:cs="Arial"/>
          <w:b/>
        </w:rPr>
      </w:pPr>
    </w:p>
    <w:p w14:paraId="5C9E6A3F" w14:textId="3DA622C0" w:rsidR="000D4449" w:rsidRPr="00601210" w:rsidRDefault="00372404" w:rsidP="00311D6A">
      <w:pPr>
        <w:spacing w:before="120" w:after="120"/>
        <w:rPr>
          <w:rFonts w:ascii="Arial" w:hAnsi="Arial" w:cs="Arial"/>
          <w:b/>
        </w:rPr>
      </w:pPr>
      <w:r>
        <w:rPr>
          <w:rFonts w:ascii="Arial" w:hAnsi="Arial" w:cs="Arial"/>
          <w:b/>
        </w:rPr>
        <w:t>a)</w:t>
      </w:r>
      <w:r w:rsidR="000D4449" w:rsidRPr="00601210">
        <w:rPr>
          <w:rFonts w:ascii="Arial" w:hAnsi="Arial" w:cs="Arial"/>
          <w:b/>
        </w:rPr>
        <w:t xml:space="preserve"> Reduced prescribing for acute pain</w:t>
      </w:r>
    </w:p>
    <w:p w14:paraId="403367B4" w14:textId="410C6122" w:rsidR="007B30AB" w:rsidRPr="00601210" w:rsidRDefault="007B30AB" w:rsidP="000D4449">
      <w:pPr>
        <w:rPr>
          <w:rFonts w:ascii="Arial" w:hAnsi="Arial" w:cs="Arial"/>
          <w:b/>
        </w:rPr>
      </w:pPr>
      <w:r w:rsidRPr="00601210">
        <w:rPr>
          <w:rFonts w:ascii="Arial" w:hAnsi="Arial" w:cs="Arial"/>
          <w:noProof/>
        </w:rPr>
        <w:drawing>
          <wp:inline distT="0" distB="0" distL="0" distR="0" wp14:anchorId="12F7357D" wp14:editId="14F54252">
            <wp:extent cx="8229600" cy="2349500"/>
            <wp:effectExtent l="0" t="0" r="0" b="1270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inline>
        </w:drawing>
      </w:r>
    </w:p>
    <w:p w14:paraId="231399E3" w14:textId="77777777" w:rsidR="00604C53" w:rsidRPr="00601210" w:rsidRDefault="00604C53" w:rsidP="000D4449">
      <w:pPr>
        <w:rPr>
          <w:rFonts w:ascii="Arial" w:hAnsi="Arial" w:cs="Arial"/>
          <w:b/>
        </w:rPr>
      </w:pPr>
    </w:p>
    <w:p w14:paraId="0B0AEDF2" w14:textId="77777777" w:rsidR="00372404" w:rsidRDefault="00372404">
      <w:pPr>
        <w:rPr>
          <w:rFonts w:ascii="Arial" w:hAnsi="Arial" w:cs="Arial"/>
          <w:b/>
        </w:rPr>
      </w:pPr>
      <w:r>
        <w:rPr>
          <w:rFonts w:ascii="Arial" w:hAnsi="Arial" w:cs="Arial"/>
          <w:b/>
        </w:rPr>
        <w:br w:type="page"/>
      </w:r>
    </w:p>
    <w:p w14:paraId="445EE5C0" w14:textId="43CF08D2" w:rsidR="000D4449" w:rsidRPr="00601210" w:rsidRDefault="00372404" w:rsidP="00311D6A">
      <w:pPr>
        <w:spacing w:after="120"/>
        <w:rPr>
          <w:rFonts w:ascii="Arial" w:hAnsi="Arial" w:cs="Arial"/>
          <w:b/>
        </w:rPr>
      </w:pPr>
      <w:r>
        <w:rPr>
          <w:rFonts w:ascii="Arial" w:hAnsi="Arial" w:cs="Arial"/>
          <w:b/>
        </w:rPr>
        <w:lastRenderedPageBreak/>
        <w:t>b)</w:t>
      </w:r>
      <w:r w:rsidR="000D4449" w:rsidRPr="00601210">
        <w:rPr>
          <w:rFonts w:ascii="Arial" w:hAnsi="Arial" w:cs="Arial"/>
          <w:b/>
        </w:rPr>
        <w:t xml:space="preserve"> Reduced prescribing for transitioning pain</w:t>
      </w:r>
    </w:p>
    <w:p w14:paraId="59E85BD9" w14:textId="7B938738" w:rsidR="00AB5E13" w:rsidRPr="00601210" w:rsidRDefault="00AB5E13" w:rsidP="000D4449">
      <w:pPr>
        <w:rPr>
          <w:rFonts w:ascii="Arial" w:hAnsi="Arial" w:cs="Arial"/>
          <w:b/>
        </w:rPr>
      </w:pPr>
      <w:r w:rsidRPr="00601210">
        <w:rPr>
          <w:rFonts w:ascii="Arial" w:hAnsi="Arial" w:cs="Arial"/>
          <w:noProof/>
        </w:rPr>
        <w:drawing>
          <wp:inline distT="0" distB="0" distL="0" distR="0" wp14:anchorId="65B756F8" wp14:editId="1FFE025B">
            <wp:extent cx="8229600" cy="2349500"/>
            <wp:effectExtent l="0" t="0" r="0" b="1270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p>
    <w:p w14:paraId="685651BE" w14:textId="77777777" w:rsidR="008064C6" w:rsidRPr="00601210" w:rsidRDefault="008064C6" w:rsidP="000D4449">
      <w:pPr>
        <w:rPr>
          <w:rFonts w:ascii="Arial" w:hAnsi="Arial" w:cs="Arial"/>
          <w:b/>
        </w:rPr>
      </w:pPr>
    </w:p>
    <w:p w14:paraId="07A0E20D" w14:textId="0F31AD91" w:rsidR="000D4449" w:rsidRPr="00601210" w:rsidRDefault="00372404" w:rsidP="00DE57F1">
      <w:pPr>
        <w:rPr>
          <w:rFonts w:ascii="Arial" w:hAnsi="Arial" w:cs="Arial"/>
          <w:b/>
        </w:rPr>
      </w:pPr>
      <w:r>
        <w:rPr>
          <w:rFonts w:ascii="Arial" w:hAnsi="Arial" w:cs="Arial"/>
          <w:b/>
        </w:rPr>
        <w:t>c)</w:t>
      </w:r>
      <w:r w:rsidR="000D4449" w:rsidRPr="00601210">
        <w:rPr>
          <w:rFonts w:ascii="Arial" w:hAnsi="Arial" w:cs="Arial"/>
          <w:b/>
        </w:rPr>
        <w:t xml:space="preserve"> Reduced prescribing for chronic pain</w:t>
      </w:r>
    </w:p>
    <w:p w14:paraId="6C07E032" w14:textId="6D8C0C77" w:rsidR="00AB5E13" w:rsidRPr="00601210" w:rsidRDefault="00AB5E13" w:rsidP="000D4449">
      <w:pPr>
        <w:rPr>
          <w:rFonts w:ascii="Arial" w:hAnsi="Arial" w:cs="Arial"/>
          <w:b/>
        </w:rPr>
      </w:pPr>
      <w:r w:rsidRPr="00601210">
        <w:rPr>
          <w:rFonts w:ascii="Arial" w:hAnsi="Arial" w:cs="Arial"/>
          <w:noProof/>
        </w:rPr>
        <w:drawing>
          <wp:inline distT="0" distB="0" distL="0" distR="0" wp14:anchorId="30C72778" wp14:editId="6EAD2A3B">
            <wp:extent cx="8229600" cy="2349500"/>
            <wp:effectExtent l="0" t="0" r="0" b="1270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p>
    <w:p w14:paraId="3FC65FB8" w14:textId="77777777" w:rsidR="00604C53" w:rsidRPr="00601210" w:rsidRDefault="00604C53" w:rsidP="000D4449">
      <w:pPr>
        <w:rPr>
          <w:rFonts w:ascii="Arial" w:hAnsi="Arial" w:cs="Arial"/>
          <w:b/>
        </w:rPr>
      </w:pPr>
    </w:p>
    <w:p w14:paraId="4AA22386" w14:textId="77777777" w:rsidR="00372404" w:rsidRDefault="00372404">
      <w:pPr>
        <w:rPr>
          <w:rFonts w:ascii="Arial" w:hAnsi="Arial" w:cs="Arial"/>
          <w:b/>
        </w:rPr>
      </w:pPr>
      <w:r>
        <w:rPr>
          <w:rFonts w:ascii="Arial" w:hAnsi="Arial" w:cs="Arial"/>
          <w:b/>
        </w:rPr>
        <w:br w:type="page"/>
      </w:r>
    </w:p>
    <w:p w14:paraId="420CC465" w14:textId="78FDE71D" w:rsidR="000D4449" w:rsidRPr="00601210" w:rsidRDefault="00372404" w:rsidP="00311D6A">
      <w:pPr>
        <w:spacing w:after="120"/>
        <w:rPr>
          <w:rFonts w:ascii="Arial" w:hAnsi="Arial" w:cs="Arial"/>
          <w:b/>
        </w:rPr>
      </w:pPr>
      <w:r>
        <w:rPr>
          <w:rFonts w:ascii="Arial" w:hAnsi="Arial" w:cs="Arial"/>
          <w:b/>
        </w:rPr>
        <w:lastRenderedPageBreak/>
        <w:t>d)</w:t>
      </w:r>
      <w:r w:rsidR="000D4449" w:rsidRPr="00601210">
        <w:rPr>
          <w:rFonts w:ascii="Arial" w:hAnsi="Arial" w:cs="Arial"/>
          <w:b/>
        </w:rPr>
        <w:t xml:space="preserve"> Drug rescheduling</w:t>
      </w:r>
    </w:p>
    <w:p w14:paraId="15560D54" w14:textId="3BE79B67" w:rsidR="00AB5E13" w:rsidRPr="00601210" w:rsidRDefault="00E37632" w:rsidP="000D4449">
      <w:pPr>
        <w:rPr>
          <w:rFonts w:ascii="Arial" w:hAnsi="Arial" w:cs="Arial"/>
          <w:b/>
        </w:rPr>
      </w:pPr>
      <w:r w:rsidRPr="00601210">
        <w:rPr>
          <w:rFonts w:ascii="Arial" w:hAnsi="Arial" w:cs="Arial"/>
          <w:noProof/>
        </w:rPr>
        <w:drawing>
          <wp:inline distT="0" distB="0" distL="0" distR="0" wp14:anchorId="3F419423" wp14:editId="043A1D16">
            <wp:extent cx="8229600" cy="2349500"/>
            <wp:effectExtent l="0" t="0" r="0" b="1270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14:paraId="088DAA96" w14:textId="77777777" w:rsidR="008064C6" w:rsidRPr="00601210" w:rsidRDefault="008064C6" w:rsidP="000D4449">
      <w:pPr>
        <w:rPr>
          <w:rFonts w:ascii="Arial" w:hAnsi="Arial" w:cs="Arial"/>
          <w:b/>
        </w:rPr>
      </w:pPr>
    </w:p>
    <w:p w14:paraId="7ED72EF4" w14:textId="2568175C" w:rsidR="000D4449" w:rsidRPr="00601210" w:rsidRDefault="00937682" w:rsidP="00FB2882">
      <w:pPr>
        <w:rPr>
          <w:rFonts w:ascii="Arial" w:hAnsi="Arial" w:cs="Arial"/>
          <w:b/>
        </w:rPr>
      </w:pPr>
      <w:r>
        <w:rPr>
          <w:rFonts w:ascii="Arial" w:hAnsi="Arial" w:cs="Arial"/>
          <w:b/>
        </w:rPr>
        <w:t>e) Prescription monitoring p</w:t>
      </w:r>
      <w:r w:rsidR="00372404">
        <w:rPr>
          <w:rFonts w:ascii="Arial" w:hAnsi="Arial" w:cs="Arial"/>
          <w:b/>
        </w:rPr>
        <w:t>rogram</w:t>
      </w:r>
    </w:p>
    <w:p w14:paraId="71D123FC" w14:textId="0CF911EE" w:rsidR="00AB5E13" w:rsidRPr="00601210" w:rsidRDefault="00FF718A" w:rsidP="000D4449">
      <w:pPr>
        <w:rPr>
          <w:rFonts w:ascii="Arial" w:hAnsi="Arial" w:cs="Arial"/>
          <w:b/>
        </w:rPr>
      </w:pPr>
      <w:r>
        <w:rPr>
          <w:noProof/>
        </w:rPr>
        <w:drawing>
          <wp:inline distT="0" distB="0" distL="0" distR="0" wp14:anchorId="4A319414" wp14:editId="0DFA12A8">
            <wp:extent cx="8229600" cy="2349500"/>
            <wp:effectExtent l="0" t="0" r="0"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p>
    <w:p w14:paraId="7D5DF7A3" w14:textId="77777777" w:rsidR="00604C53" w:rsidRPr="00601210" w:rsidRDefault="00604C53" w:rsidP="000D4449">
      <w:pPr>
        <w:rPr>
          <w:rFonts w:ascii="Arial" w:hAnsi="Arial" w:cs="Arial"/>
          <w:b/>
        </w:rPr>
      </w:pPr>
    </w:p>
    <w:p w14:paraId="661F32F1" w14:textId="77777777" w:rsidR="00372404" w:rsidRDefault="00372404">
      <w:pPr>
        <w:rPr>
          <w:rFonts w:ascii="Arial" w:hAnsi="Arial" w:cs="Arial"/>
          <w:b/>
        </w:rPr>
      </w:pPr>
      <w:r>
        <w:rPr>
          <w:rFonts w:ascii="Arial" w:hAnsi="Arial" w:cs="Arial"/>
          <w:b/>
        </w:rPr>
        <w:br w:type="page"/>
      </w:r>
    </w:p>
    <w:p w14:paraId="203145CC" w14:textId="67ECC27A" w:rsidR="000D4449" w:rsidRPr="00601210" w:rsidRDefault="00372404" w:rsidP="00311D6A">
      <w:pPr>
        <w:spacing w:after="120"/>
        <w:rPr>
          <w:rFonts w:ascii="Arial" w:hAnsi="Arial" w:cs="Arial"/>
          <w:b/>
        </w:rPr>
      </w:pPr>
      <w:r>
        <w:rPr>
          <w:rFonts w:ascii="Arial" w:hAnsi="Arial" w:cs="Arial"/>
          <w:b/>
        </w:rPr>
        <w:lastRenderedPageBreak/>
        <w:t>f)</w:t>
      </w:r>
      <w:r w:rsidR="000D4449" w:rsidRPr="00601210">
        <w:rPr>
          <w:rFonts w:ascii="Arial" w:hAnsi="Arial" w:cs="Arial"/>
          <w:b/>
        </w:rPr>
        <w:t xml:space="preserve"> Drug reformulation</w:t>
      </w:r>
    </w:p>
    <w:p w14:paraId="591D5379" w14:textId="2DF89B92" w:rsidR="00AB5E13" w:rsidRPr="00601210" w:rsidRDefault="007C14D2" w:rsidP="000D4449">
      <w:pPr>
        <w:rPr>
          <w:rFonts w:ascii="Arial" w:hAnsi="Arial" w:cs="Arial"/>
          <w:b/>
        </w:rPr>
      </w:pPr>
      <w:r w:rsidRPr="00601210">
        <w:rPr>
          <w:rFonts w:ascii="Arial" w:hAnsi="Arial" w:cs="Arial"/>
          <w:noProof/>
        </w:rPr>
        <w:drawing>
          <wp:inline distT="0" distB="0" distL="0" distR="0" wp14:anchorId="3574EA1C" wp14:editId="2CA6EBB2">
            <wp:extent cx="8229600" cy="2349500"/>
            <wp:effectExtent l="0" t="0" r="0" b="12700"/>
            <wp:docPr id="199" name="Chart 1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p>
    <w:p w14:paraId="314B6267" w14:textId="77777777" w:rsidR="008064C6" w:rsidRPr="00601210" w:rsidRDefault="008064C6" w:rsidP="000D4449">
      <w:pPr>
        <w:rPr>
          <w:rFonts w:ascii="Arial" w:hAnsi="Arial" w:cs="Arial"/>
          <w:b/>
        </w:rPr>
      </w:pPr>
    </w:p>
    <w:p w14:paraId="1D4F6007" w14:textId="1867CC0E" w:rsidR="000D4449" w:rsidRPr="00601210" w:rsidRDefault="0091061E" w:rsidP="00FD20FE">
      <w:pPr>
        <w:spacing w:after="120"/>
        <w:rPr>
          <w:rFonts w:ascii="Arial" w:hAnsi="Arial" w:cs="Arial"/>
          <w:b/>
        </w:rPr>
      </w:pPr>
      <w:r>
        <w:rPr>
          <w:rFonts w:ascii="Arial" w:hAnsi="Arial" w:cs="Arial"/>
          <w:b/>
        </w:rPr>
        <w:t>g)</w:t>
      </w:r>
      <w:r w:rsidR="000D4449" w:rsidRPr="00601210">
        <w:rPr>
          <w:rFonts w:ascii="Arial" w:hAnsi="Arial" w:cs="Arial"/>
          <w:b/>
        </w:rPr>
        <w:t xml:space="preserve"> Excess opioid disposal</w:t>
      </w:r>
    </w:p>
    <w:p w14:paraId="10AD9535" w14:textId="518ACBA5" w:rsidR="00AB5E13" w:rsidRPr="00601210" w:rsidRDefault="007C14D2" w:rsidP="000D4449">
      <w:pPr>
        <w:rPr>
          <w:rFonts w:ascii="Arial" w:hAnsi="Arial" w:cs="Arial"/>
          <w:b/>
        </w:rPr>
      </w:pPr>
      <w:r w:rsidRPr="00601210">
        <w:rPr>
          <w:rFonts w:ascii="Arial" w:hAnsi="Arial" w:cs="Arial"/>
          <w:noProof/>
        </w:rPr>
        <w:drawing>
          <wp:inline distT="0" distB="0" distL="0" distR="0" wp14:anchorId="54B35660" wp14:editId="1AACE701">
            <wp:extent cx="8229600" cy="2349500"/>
            <wp:effectExtent l="0" t="0" r="0" b="12700"/>
            <wp:docPr id="200" name="Chart 2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3"/>
              </a:graphicData>
            </a:graphic>
          </wp:inline>
        </w:drawing>
      </w:r>
    </w:p>
    <w:p w14:paraId="3AEA02A3" w14:textId="77777777" w:rsidR="00604C53" w:rsidRPr="00601210" w:rsidRDefault="00604C53" w:rsidP="000D4449">
      <w:pPr>
        <w:rPr>
          <w:rFonts w:ascii="Arial" w:hAnsi="Arial" w:cs="Arial"/>
          <w:b/>
        </w:rPr>
      </w:pPr>
    </w:p>
    <w:p w14:paraId="6080E6E5" w14:textId="77777777" w:rsidR="00FB2882" w:rsidRDefault="00FB2882">
      <w:pPr>
        <w:rPr>
          <w:rFonts w:ascii="Arial" w:hAnsi="Arial" w:cs="Arial"/>
          <w:b/>
        </w:rPr>
      </w:pPr>
      <w:r>
        <w:rPr>
          <w:rFonts w:ascii="Arial" w:hAnsi="Arial" w:cs="Arial"/>
          <w:b/>
        </w:rPr>
        <w:br w:type="page"/>
      </w:r>
    </w:p>
    <w:p w14:paraId="0923B9DF" w14:textId="7AF3204B" w:rsidR="000D4449" w:rsidRPr="00601210" w:rsidRDefault="00FB2882" w:rsidP="00311D6A">
      <w:pPr>
        <w:spacing w:after="120"/>
        <w:rPr>
          <w:rFonts w:ascii="Arial" w:hAnsi="Arial" w:cs="Arial"/>
          <w:b/>
        </w:rPr>
      </w:pPr>
      <w:r>
        <w:rPr>
          <w:rFonts w:ascii="Arial" w:hAnsi="Arial" w:cs="Arial"/>
          <w:b/>
        </w:rPr>
        <w:lastRenderedPageBreak/>
        <w:t>h)</w:t>
      </w:r>
      <w:r w:rsidR="000D4449" w:rsidRPr="00601210">
        <w:rPr>
          <w:rFonts w:ascii="Arial" w:hAnsi="Arial" w:cs="Arial"/>
          <w:b/>
        </w:rPr>
        <w:t xml:space="preserve"> Naloxone availability</w:t>
      </w:r>
    </w:p>
    <w:p w14:paraId="3F300390" w14:textId="4DA7FC53" w:rsidR="00AB5E13" w:rsidRPr="00601210" w:rsidRDefault="00C35189" w:rsidP="000D4449">
      <w:pPr>
        <w:rPr>
          <w:rFonts w:ascii="Arial" w:hAnsi="Arial" w:cs="Arial"/>
          <w:b/>
        </w:rPr>
      </w:pPr>
      <w:r w:rsidRPr="00601210">
        <w:rPr>
          <w:rFonts w:ascii="Arial" w:hAnsi="Arial" w:cs="Arial"/>
          <w:noProof/>
        </w:rPr>
        <w:drawing>
          <wp:inline distT="0" distB="0" distL="0" distR="0" wp14:anchorId="4087E161" wp14:editId="7626D4F2">
            <wp:extent cx="8229600" cy="2349500"/>
            <wp:effectExtent l="0" t="0" r="0" b="12700"/>
            <wp:docPr id="122" name="Chart 1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4"/>
              </a:graphicData>
            </a:graphic>
          </wp:inline>
        </w:drawing>
      </w:r>
    </w:p>
    <w:p w14:paraId="401103B4" w14:textId="77777777" w:rsidR="008064C6" w:rsidRPr="00601210" w:rsidRDefault="008064C6" w:rsidP="000D4449">
      <w:pPr>
        <w:rPr>
          <w:rFonts w:ascii="Arial" w:hAnsi="Arial" w:cs="Arial"/>
          <w:b/>
        </w:rPr>
      </w:pPr>
    </w:p>
    <w:p w14:paraId="3A9E64DF" w14:textId="3B953B0D" w:rsidR="000D4449" w:rsidRPr="00601210" w:rsidRDefault="00FB2882" w:rsidP="00FD20FE">
      <w:pPr>
        <w:spacing w:after="120"/>
        <w:rPr>
          <w:rFonts w:ascii="Arial" w:hAnsi="Arial" w:cs="Arial"/>
          <w:b/>
        </w:rPr>
      </w:pPr>
      <w:r>
        <w:rPr>
          <w:rFonts w:ascii="Arial" w:hAnsi="Arial" w:cs="Arial"/>
          <w:b/>
        </w:rPr>
        <w:t xml:space="preserve">i) </w:t>
      </w:r>
      <w:r w:rsidR="000D4449" w:rsidRPr="00601210">
        <w:rPr>
          <w:rFonts w:ascii="Arial" w:hAnsi="Arial" w:cs="Arial"/>
          <w:b/>
        </w:rPr>
        <w:t xml:space="preserve"> Needle exchange</w:t>
      </w:r>
    </w:p>
    <w:p w14:paraId="36969C98" w14:textId="40D26459" w:rsidR="00AB5E13" w:rsidRPr="00601210" w:rsidRDefault="00AB5E13" w:rsidP="000D4449">
      <w:pPr>
        <w:rPr>
          <w:rFonts w:ascii="Arial" w:hAnsi="Arial" w:cs="Arial"/>
          <w:b/>
        </w:rPr>
      </w:pPr>
      <w:r w:rsidRPr="00601210">
        <w:rPr>
          <w:rFonts w:ascii="Arial" w:hAnsi="Arial" w:cs="Arial"/>
          <w:noProof/>
        </w:rPr>
        <w:drawing>
          <wp:inline distT="0" distB="0" distL="0" distR="0" wp14:anchorId="626087FE" wp14:editId="4AC441F9">
            <wp:extent cx="8229600" cy="2349500"/>
            <wp:effectExtent l="0" t="0" r="0" b="1270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5"/>
              </a:graphicData>
            </a:graphic>
          </wp:inline>
        </w:drawing>
      </w:r>
    </w:p>
    <w:p w14:paraId="42384FD7" w14:textId="77777777" w:rsidR="00604C53" w:rsidRPr="00601210" w:rsidRDefault="00604C53" w:rsidP="000D4449">
      <w:pPr>
        <w:rPr>
          <w:rFonts w:ascii="Arial" w:hAnsi="Arial" w:cs="Arial"/>
          <w:b/>
        </w:rPr>
      </w:pPr>
    </w:p>
    <w:p w14:paraId="602D5D72" w14:textId="77777777" w:rsidR="00FB2882" w:rsidRDefault="00FB2882">
      <w:pPr>
        <w:rPr>
          <w:rFonts w:ascii="Arial" w:hAnsi="Arial" w:cs="Arial"/>
          <w:b/>
        </w:rPr>
      </w:pPr>
      <w:r>
        <w:rPr>
          <w:rFonts w:ascii="Arial" w:hAnsi="Arial" w:cs="Arial"/>
          <w:b/>
        </w:rPr>
        <w:br w:type="page"/>
      </w:r>
    </w:p>
    <w:p w14:paraId="69909614" w14:textId="0B3BB44B" w:rsidR="000D4449" w:rsidRPr="00601210" w:rsidRDefault="00937682" w:rsidP="00311D6A">
      <w:pPr>
        <w:spacing w:after="120"/>
        <w:rPr>
          <w:rFonts w:ascii="Arial" w:hAnsi="Arial" w:cs="Arial"/>
          <w:b/>
        </w:rPr>
      </w:pPr>
      <w:r>
        <w:rPr>
          <w:rFonts w:ascii="Arial" w:hAnsi="Arial" w:cs="Arial"/>
          <w:b/>
        </w:rPr>
        <w:lastRenderedPageBreak/>
        <w:t>j) Medication-assisted t</w:t>
      </w:r>
      <w:r w:rsidR="00FB2882">
        <w:rPr>
          <w:rFonts w:ascii="Arial" w:hAnsi="Arial" w:cs="Arial"/>
          <w:b/>
        </w:rPr>
        <w:t>herapy</w:t>
      </w:r>
    </w:p>
    <w:p w14:paraId="41EA3129" w14:textId="613246CB" w:rsidR="00AB5E13" w:rsidRPr="00601210" w:rsidRDefault="00AB5E13" w:rsidP="000D4449">
      <w:pPr>
        <w:rPr>
          <w:rFonts w:ascii="Arial" w:hAnsi="Arial" w:cs="Arial"/>
          <w:b/>
        </w:rPr>
      </w:pPr>
      <w:r w:rsidRPr="00601210">
        <w:rPr>
          <w:rFonts w:ascii="Arial" w:hAnsi="Arial" w:cs="Arial"/>
          <w:noProof/>
        </w:rPr>
        <w:drawing>
          <wp:inline distT="0" distB="0" distL="0" distR="0" wp14:anchorId="60D2CFFB" wp14:editId="6623C33F">
            <wp:extent cx="8229600" cy="2349500"/>
            <wp:effectExtent l="0" t="0" r="0" b="1270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6"/>
              </a:graphicData>
            </a:graphic>
          </wp:inline>
        </w:drawing>
      </w:r>
    </w:p>
    <w:p w14:paraId="0216FD3B" w14:textId="77777777" w:rsidR="008064C6" w:rsidRPr="00601210" w:rsidRDefault="008064C6" w:rsidP="000D4449">
      <w:pPr>
        <w:rPr>
          <w:rFonts w:ascii="Arial" w:hAnsi="Arial" w:cs="Arial"/>
          <w:b/>
        </w:rPr>
      </w:pPr>
    </w:p>
    <w:p w14:paraId="6ADA59A6" w14:textId="5A8B0C7F" w:rsidR="000D4449" w:rsidRPr="00601210" w:rsidRDefault="00FB2882" w:rsidP="00FD20FE">
      <w:pPr>
        <w:spacing w:after="120"/>
        <w:rPr>
          <w:rFonts w:ascii="Arial" w:hAnsi="Arial" w:cs="Arial"/>
          <w:b/>
        </w:rPr>
      </w:pPr>
      <w:r>
        <w:rPr>
          <w:rFonts w:ascii="Arial" w:hAnsi="Arial" w:cs="Arial"/>
          <w:b/>
        </w:rPr>
        <w:t>k) P</w:t>
      </w:r>
      <w:r w:rsidR="000D4449" w:rsidRPr="00601210">
        <w:rPr>
          <w:rFonts w:ascii="Arial" w:hAnsi="Arial" w:cs="Arial"/>
          <w:b/>
        </w:rPr>
        <w:t>sychosocial</w:t>
      </w:r>
      <w:r w:rsidR="00AA2B29" w:rsidRPr="00601210">
        <w:rPr>
          <w:rFonts w:ascii="Arial" w:hAnsi="Arial" w:cs="Arial"/>
          <w:b/>
        </w:rPr>
        <w:t xml:space="preserve"> treatment</w:t>
      </w:r>
    </w:p>
    <w:p w14:paraId="5375C0FC" w14:textId="611277B0" w:rsidR="00A21354" w:rsidRPr="00601210" w:rsidRDefault="007C14D2" w:rsidP="006C6978">
      <w:pPr>
        <w:rPr>
          <w:rFonts w:ascii="Arial" w:hAnsi="Arial" w:cs="Arial"/>
          <w:b/>
        </w:rPr>
      </w:pPr>
      <w:r w:rsidRPr="00601210">
        <w:rPr>
          <w:rFonts w:ascii="Arial" w:hAnsi="Arial" w:cs="Arial"/>
          <w:noProof/>
        </w:rPr>
        <w:drawing>
          <wp:inline distT="0" distB="0" distL="0" distR="0" wp14:anchorId="1C8692D4" wp14:editId="05064745">
            <wp:extent cx="8229600" cy="2349500"/>
            <wp:effectExtent l="0" t="0" r="0" b="12700"/>
            <wp:docPr id="201" name="Chart 2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
              </a:graphicData>
            </a:graphic>
          </wp:inline>
        </w:drawing>
      </w:r>
    </w:p>
    <w:p w14:paraId="324CF78B" w14:textId="77777777" w:rsidR="00161F72" w:rsidRPr="00601210" w:rsidRDefault="00161F72">
      <w:pPr>
        <w:rPr>
          <w:rFonts w:ascii="Arial" w:hAnsi="Arial" w:cs="Arial"/>
          <w:b/>
        </w:rPr>
      </w:pPr>
      <w:r w:rsidRPr="00601210">
        <w:rPr>
          <w:rFonts w:ascii="Arial" w:hAnsi="Arial" w:cs="Arial"/>
          <w:b/>
        </w:rPr>
        <w:br w:type="page"/>
      </w:r>
    </w:p>
    <w:p w14:paraId="24B8A003" w14:textId="76228DCB" w:rsidR="00F649D1" w:rsidRDefault="005B1DA2" w:rsidP="00F649D1">
      <w:pPr>
        <w:rPr>
          <w:rFonts w:ascii="Arial" w:hAnsi="Arial" w:cs="Arial"/>
          <w:b/>
        </w:rPr>
      </w:pPr>
      <w:r>
        <w:rPr>
          <w:rFonts w:ascii="Arial" w:hAnsi="Arial" w:cs="Arial"/>
          <w:b/>
        </w:rPr>
        <w:lastRenderedPageBreak/>
        <w:t xml:space="preserve">Figure </w:t>
      </w:r>
      <w:r w:rsidR="00362AA6">
        <w:rPr>
          <w:rFonts w:ascii="Arial" w:hAnsi="Arial" w:cs="Arial"/>
          <w:b/>
        </w:rPr>
        <w:t>Q</w:t>
      </w:r>
      <w:r w:rsidR="00785E8A" w:rsidRPr="00601210">
        <w:rPr>
          <w:rFonts w:ascii="Arial" w:hAnsi="Arial" w:cs="Arial"/>
          <w:b/>
        </w:rPr>
        <w:t xml:space="preserve">. </w:t>
      </w:r>
      <w:r w:rsidR="00F649D1">
        <w:rPr>
          <w:rFonts w:ascii="Arial" w:hAnsi="Arial" w:cs="Arial"/>
          <w:b/>
        </w:rPr>
        <w:t>S</w:t>
      </w:r>
      <w:r w:rsidR="00F649D1" w:rsidRPr="00601210">
        <w:rPr>
          <w:rFonts w:ascii="Arial" w:hAnsi="Arial" w:cs="Arial"/>
          <w:b/>
        </w:rPr>
        <w:t xml:space="preserve">ensitivity </w:t>
      </w:r>
      <w:r w:rsidR="00F649D1">
        <w:rPr>
          <w:rFonts w:ascii="Arial" w:hAnsi="Arial" w:cs="Arial"/>
          <w:b/>
        </w:rPr>
        <w:t>of policies’ effect on addiction-related deaths</w:t>
      </w:r>
      <w:r w:rsidR="00F649D1" w:rsidRPr="00601210">
        <w:rPr>
          <w:rFonts w:ascii="Arial" w:hAnsi="Arial" w:cs="Arial"/>
          <w:b/>
        </w:rPr>
        <w:t xml:space="preserve"> </w:t>
      </w:r>
      <w:r w:rsidR="00F649D1">
        <w:rPr>
          <w:rFonts w:ascii="Arial" w:hAnsi="Arial" w:cs="Arial"/>
          <w:b/>
        </w:rPr>
        <w:t>to various likelihoods of</w:t>
      </w:r>
      <w:r w:rsidR="00F649D1" w:rsidRPr="00601210">
        <w:rPr>
          <w:rFonts w:ascii="Arial" w:hAnsi="Arial" w:cs="Arial"/>
          <w:b/>
        </w:rPr>
        <w:t xml:space="preserve"> </w:t>
      </w:r>
      <w:r w:rsidR="00CC0832">
        <w:rPr>
          <w:rFonts w:ascii="Arial" w:hAnsi="Arial" w:cs="Arial"/>
          <w:b/>
        </w:rPr>
        <w:t>SO</w:t>
      </w:r>
      <w:r w:rsidR="00F649D1" w:rsidRPr="00601210">
        <w:rPr>
          <w:rFonts w:ascii="Arial" w:hAnsi="Arial" w:cs="Arial"/>
          <w:b/>
        </w:rPr>
        <w:t>UD overdose mortality</w:t>
      </w:r>
    </w:p>
    <w:p w14:paraId="59DF5A32" w14:textId="05B54FC2" w:rsidR="00F649D1" w:rsidRPr="00A37249" w:rsidRDefault="00F649D1" w:rsidP="00F649D1">
      <w:pPr>
        <w:rPr>
          <w:rFonts w:ascii="Arial" w:hAnsi="Arial" w:cs="Arial"/>
          <w:b/>
        </w:rPr>
      </w:pPr>
      <w:r w:rsidRPr="00A37249">
        <w:rPr>
          <w:rFonts w:ascii="Arial" w:hAnsi="Arial" w:cs="Arial"/>
          <w:sz w:val="20"/>
          <w:szCs w:val="20"/>
        </w:rPr>
        <w:t xml:space="preserve">Mean </w:t>
      </w:r>
      <w:r>
        <w:rPr>
          <w:rFonts w:ascii="Arial" w:hAnsi="Arial" w:cs="Arial"/>
          <w:sz w:val="20"/>
          <w:szCs w:val="20"/>
        </w:rPr>
        <w:t>monthly deaths</w:t>
      </w:r>
      <w:r w:rsidRPr="001E7A09">
        <w:rPr>
          <w:rFonts w:ascii="Arial" w:hAnsi="Arial" w:cs="Arial"/>
          <w:sz w:val="20"/>
          <w:szCs w:val="20"/>
        </w:rPr>
        <w:t xml:space="preserve"> </w:t>
      </w:r>
      <w:r w:rsidRPr="00A37249">
        <w:rPr>
          <w:rFonts w:ascii="Arial" w:hAnsi="Arial" w:cs="Arial"/>
          <w:sz w:val="20"/>
          <w:szCs w:val="20"/>
        </w:rPr>
        <w:t xml:space="preserve">from </w:t>
      </w:r>
      <w:r>
        <w:rPr>
          <w:rFonts w:ascii="Arial" w:hAnsi="Arial" w:cs="Arial"/>
          <w:sz w:val="20"/>
          <w:szCs w:val="20"/>
        </w:rPr>
        <w:t>SOUD,</w:t>
      </w:r>
      <w:r w:rsidRPr="00A37249">
        <w:rPr>
          <w:rFonts w:ascii="Arial" w:hAnsi="Arial" w:cs="Arial"/>
          <w:sz w:val="20"/>
          <w:szCs w:val="20"/>
        </w:rPr>
        <w:t xml:space="preserve"> </w:t>
      </w:r>
      <w:r>
        <w:rPr>
          <w:rFonts w:ascii="Arial" w:hAnsi="Arial" w:cs="Arial"/>
          <w:sz w:val="20"/>
          <w:szCs w:val="20"/>
        </w:rPr>
        <w:t xml:space="preserve">SHUD, and total addiction-related deaths, </w:t>
      </w:r>
      <w:r w:rsidRPr="00A37249">
        <w:rPr>
          <w:rFonts w:ascii="Arial" w:hAnsi="Arial" w:cs="Arial"/>
          <w:sz w:val="20"/>
          <w:szCs w:val="20"/>
        </w:rPr>
        <w:t>relat</w:t>
      </w:r>
      <w:r>
        <w:rPr>
          <w:rFonts w:ascii="Arial" w:hAnsi="Arial" w:cs="Arial"/>
          <w:sz w:val="20"/>
          <w:szCs w:val="20"/>
        </w:rPr>
        <w:t xml:space="preserve">ive to without intervention, under </w:t>
      </w:r>
      <w:r w:rsidRPr="00A37249">
        <w:rPr>
          <w:rFonts w:ascii="Arial" w:hAnsi="Arial" w:cs="Arial"/>
          <w:sz w:val="20"/>
          <w:szCs w:val="20"/>
        </w:rPr>
        <w:t>each policy</w:t>
      </w:r>
      <w:r>
        <w:rPr>
          <w:rFonts w:ascii="Arial" w:hAnsi="Arial" w:cs="Arial"/>
          <w:sz w:val="20"/>
          <w:szCs w:val="20"/>
        </w:rPr>
        <w:t xml:space="preserve">, for various likelihoods of </w:t>
      </w:r>
      <w:r w:rsidR="00CC0832">
        <w:rPr>
          <w:rFonts w:ascii="Arial" w:hAnsi="Arial" w:cs="Arial"/>
          <w:sz w:val="20"/>
          <w:szCs w:val="20"/>
        </w:rPr>
        <w:t>SO</w:t>
      </w:r>
      <w:r>
        <w:rPr>
          <w:rFonts w:ascii="Arial" w:hAnsi="Arial" w:cs="Arial"/>
          <w:sz w:val="20"/>
          <w:szCs w:val="20"/>
        </w:rPr>
        <w:t xml:space="preserve">UD overdose mortality: </w:t>
      </w:r>
      <w:r w:rsidR="00CC0832">
        <w:rPr>
          <w:rFonts w:ascii="Arial" w:hAnsi="Arial" w:cs="Arial"/>
          <w:sz w:val="20"/>
          <w:szCs w:val="20"/>
        </w:rPr>
        <w:t xml:space="preserve">125% of </w:t>
      </w:r>
      <w:r>
        <w:rPr>
          <w:rFonts w:ascii="Arial" w:hAnsi="Arial" w:cs="Arial"/>
          <w:sz w:val="20"/>
          <w:szCs w:val="20"/>
        </w:rPr>
        <w:t xml:space="preserve">the base case assumption level, the base case assumption level, and </w:t>
      </w:r>
      <w:r w:rsidR="00CC0832">
        <w:rPr>
          <w:rFonts w:ascii="Arial" w:hAnsi="Arial" w:cs="Arial"/>
          <w:sz w:val="20"/>
          <w:szCs w:val="20"/>
        </w:rPr>
        <w:t>75</w:t>
      </w:r>
      <w:r>
        <w:rPr>
          <w:rFonts w:ascii="Arial" w:hAnsi="Arial" w:cs="Arial"/>
          <w:sz w:val="20"/>
          <w:szCs w:val="20"/>
        </w:rPr>
        <w:t>% of the base case assumption level.</w:t>
      </w:r>
      <w:r w:rsidRPr="00B219C6">
        <w:rPr>
          <w:rFonts w:cs="Times New Roman"/>
        </w:rPr>
        <w:t xml:space="preserve"> </w:t>
      </w:r>
      <w:r w:rsidRPr="00B219C6">
        <w:rPr>
          <w:rFonts w:ascii="Arial" w:hAnsi="Arial" w:cs="Arial"/>
          <w:sz w:val="20"/>
          <w:szCs w:val="20"/>
        </w:rPr>
        <w:t>SHUD, severe heroin use disorder; SOUD, severe [prescription] opioid use disorder.</w:t>
      </w:r>
    </w:p>
    <w:p w14:paraId="1BDC7313" w14:textId="77777777" w:rsidR="00CC0832" w:rsidRDefault="00CC0832" w:rsidP="00F649D1">
      <w:pPr>
        <w:spacing w:line="360" w:lineRule="auto"/>
        <w:rPr>
          <w:rFonts w:ascii="Arial" w:hAnsi="Arial" w:cs="Arial"/>
          <w:b/>
        </w:rPr>
      </w:pPr>
    </w:p>
    <w:p w14:paraId="3C922B21" w14:textId="4C906C5A" w:rsidR="004B0E10" w:rsidRPr="00601210" w:rsidRDefault="00CC0832" w:rsidP="00F649D1">
      <w:pPr>
        <w:spacing w:line="360" w:lineRule="auto"/>
        <w:rPr>
          <w:rFonts w:ascii="Arial" w:hAnsi="Arial" w:cs="Arial"/>
          <w:b/>
        </w:rPr>
      </w:pPr>
      <w:r>
        <w:rPr>
          <w:rFonts w:ascii="Arial" w:hAnsi="Arial" w:cs="Arial"/>
          <w:b/>
        </w:rPr>
        <w:t>a)</w:t>
      </w:r>
      <w:r w:rsidR="004B0E10" w:rsidRPr="00601210">
        <w:rPr>
          <w:rFonts w:ascii="Arial" w:hAnsi="Arial" w:cs="Arial"/>
          <w:b/>
        </w:rPr>
        <w:t xml:space="preserve"> Reduced prescribing for acute pain</w:t>
      </w:r>
    </w:p>
    <w:p w14:paraId="10560723" w14:textId="3CC17194" w:rsidR="000E2123" w:rsidRPr="00601210" w:rsidRDefault="000E2123" w:rsidP="004B0E10">
      <w:pPr>
        <w:rPr>
          <w:rFonts w:ascii="Arial" w:hAnsi="Arial" w:cs="Arial"/>
          <w:b/>
        </w:rPr>
      </w:pPr>
      <w:r w:rsidRPr="00601210">
        <w:rPr>
          <w:rFonts w:ascii="Arial" w:hAnsi="Arial" w:cs="Arial"/>
          <w:noProof/>
        </w:rPr>
        <w:drawing>
          <wp:inline distT="0" distB="0" distL="0" distR="0" wp14:anchorId="642F19FF" wp14:editId="5CE8CD73">
            <wp:extent cx="8229600" cy="2349500"/>
            <wp:effectExtent l="0" t="0" r="0" b="1270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8"/>
              </a:graphicData>
            </a:graphic>
          </wp:inline>
        </w:drawing>
      </w:r>
    </w:p>
    <w:p w14:paraId="46FD7D80" w14:textId="77777777" w:rsidR="008064C6" w:rsidRPr="00601210" w:rsidRDefault="008064C6" w:rsidP="004B0E10">
      <w:pPr>
        <w:rPr>
          <w:rFonts w:ascii="Arial" w:hAnsi="Arial" w:cs="Arial"/>
          <w:b/>
        </w:rPr>
      </w:pPr>
    </w:p>
    <w:p w14:paraId="6EB443E8" w14:textId="77777777" w:rsidR="00CC0832" w:rsidRDefault="00CC0832">
      <w:pPr>
        <w:rPr>
          <w:rFonts w:ascii="Arial" w:hAnsi="Arial" w:cs="Arial"/>
          <w:b/>
        </w:rPr>
      </w:pPr>
      <w:r>
        <w:rPr>
          <w:rFonts w:ascii="Arial" w:hAnsi="Arial" w:cs="Arial"/>
          <w:b/>
        </w:rPr>
        <w:br w:type="page"/>
      </w:r>
    </w:p>
    <w:p w14:paraId="4E8D6DE6" w14:textId="7464FB5A" w:rsidR="004B0E10" w:rsidRPr="00601210" w:rsidRDefault="00CC0832" w:rsidP="00311D6A">
      <w:pPr>
        <w:spacing w:after="120"/>
        <w:rPr>
          <w:rFonts w:ascii="Arial" w:hAnsi="Arial" w:cs="Arial"/>
          <w:b/>
        </w:rPr>
      </w:pPr>
      <w:r>
        <w:rPr>
          <w:rFonts w:ascii="Arial" w:hAnsi="Arial" w:cs="Arial"/>
          <w:b/>
        </w:rPr>
        <w:lastRenderedPageBreak/>
        <w:t>b)</w:t>
      </w:r>
      <w:r w:rsidR="004B0E10" w:rsidRPr="00601210">
        <w:rPr>
          <w:rFonts w:ascii="Arial" w:hAnsi="Arial" w:cs="Arial"/>
          <w:b/>
        </w:rPr>
        <w:t xml:space="preserve"> Reduced prescribing for transitioning pain</w:t>
      </w:r>
    </w:p>
    <w:p w14:paraId="54A190FB" w14:textId="0359F426" w:rsidR="000E2123" w:rsidRPr="00601210" w:rsidRDefault="000E2123" w:rsidP="004B0E10">
      <w:pPr>
        <w:rPr>
          <w:rFonts w:ascii="Arial" w:hAnsi="Arial" w:cs="Arial"/>
          <w:b/>
        </w:rPr>
      </w:pPr>
      <w:r w:rsidRPr="00601210">
        <w:rPr>
          <w:rFonts w:ascii="Arial" w:hAnsi="Arial" w:cs="Arial"/>
          <w:noProof/>
        </w:rPr>
        <w:drawing>
          <wp:inline distT="0" distB="0" distL="0" distR="0" wp14:anchorId="2CF7F593" wp14:editId="6A1E9522">
            <wp:extent cx="8229600" cy="2349500"/>
            <wp:effectExtent l="0" t="0" r="0" b="1270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65F8D826" w14:textId="18BD3EF7" w:rsidR="00CC0832" w:rsidRDefault="00CC0832" w:rsidP="00311D6A">
      <w:pPr>
        <w:spacing w:after="120"/>
        <w:rPr>
          <w:rFonts w:ascii="Arial" w:hAnsi="Arial" w:cs="Arial"/>
          <w:b/>
        </w:rPr>
      </w:pPr>
    </w:p>
    <w:p w14:paraId="22BDF363" w14:textId="3CCCA009" w:rsidR="004B0E10" w:rsidRPr="00601210" w:rsidRDefault="00CC0832" w:rsidP="00311D6A">
      <w:pPr>
        <w:spacing w:after="120"/>
        <w:rPr>
          <w:rFonts w:ascii="Arial" w:hAnsi="Arial" w:cs="Arial"/>
          <w:b/>
        </w:rPr>
      </w:pPr>
      <w:r>
        <w:rPr>
          <w:rFonts w:ascii="Arial" w:hAnsi="Arial" w:cs="Arial"/>
          <w:b/>
        </w:rPr>
        <w:t xml:space="preserve">c) </w:t>
      </w:r>
      <w:r w:rsidR="004B0E10" w:rsidRPr="00601210">
        <w:rPr>
          <w:rFonts w:ascii="Arial" w:hAnsi="Arial" w:cs="Arial"/>
          <w:b/>
        </w:rPr>
        <w:t>Reduced prescribing for chronic pain</w:t>
      </w:r>
    </w:p>
    <w:p w14:paraId="43A673F3" w14:textId="2E5E5ADC" w:rsidR="000E2123" w:rsidRPr="00601210" w:rsidRDefault="000E2123" w:rsidP="004B0E10">
      <w:pPr>
        <w:rPr>
          <w:rFonts w:ascii="Arial" w:hAnsi="Arial" w:cs="Arial"/>
          <w:b/>
        </w:rPr>
      </w:pPr>
      <w:r w:rsidRPr="00601210">
        <w:rPr>
          <w:rFonts w:ascii="Arial" w:hAnsi="Arial" w:cs="Arial"/>
          <w:noProof/>
        </w:rPr>
        <w:drawing>
          <wp:inline distT="0" distB="0" distL="0" distR="0" wp14:anchorId="74D07B71" wp14:editId="324C29D2">
            <wp:extent cx="8229600" cy="2349500"/>
            <wp:effectExtent l="0" t="0" r="0" b="1270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14:paraId="5A541967" w14:textId="77777777" w:rsidR="008064C6" w:rsidRPr="00601210" w:rsidRDefault="008064C6" w:rsidP="004B0E10">
      <w:pPr>
        <w:rPr>
          <w:rFonts w:ascii="Arial" w:hAnsi="Arial" w:cs="Arial"/>
          <w:b/>
        </w:rPr>
      </w:pPr>
    </w:p>
    <w:p w14:paraId="59E3A849" w14:textId="77777777" w:rsidR="00CC0832" w:rsidRDefault="00CC0832">
      <w:pPr>
        <w:rPr>
          <w:rFonts w:ascii="Arial" w:hAnsi="Arial" w:cs="Arial"/>
          <w:b/>
        </w:rPr>
      </w:pPr>
      <w:r>
        <w:rPr>
          <w:rFonts w:ascii="Arial" w:hAnsi="Arial" w:cs="Arial"/>
          <w:b/>
        </w:rPr>
        <w:br w:type="page"/>
      </w:r>
    </w:p>
    <w:p w14:paraId="6C2EE6D7" w14:textId="79830465" w:rsidR="004B0E10" w:rsidRPr="00601210" w:rsidRDefault="00CC0832" w:rsidP="00311D6A">
      <w:pPr>
        <w:spacing w:after="120"/>
        <w:rPr>
          <w:rFonts w:ascii="Arial" w:hAnsi="Arial" w:cs="Arial"/>
          <w:b/>
        </w:rPr>
      </w:pPr>
      <w:r>
        <w:rPr>
          <w:rFonts w:ascii="Arial" w:hAnsi="Arial" w:cs="Arial"/>
          <w:b/>
        </w:rPr>
        <w:lastRenderedPageBreak/>
        <w:t>d)</w:t>
      </w:r>
      <w:r w:rsidR="004B0E10" w:rsidRPr="00601210">
        <w:rPr>
          <w:rFonts w:ascii="Arial" w:hAnsi="Arial" w:cs="Arial"/>
          <w:b/>
        </w:rPr>
        <w:t xml:space="preserve"> Drug rescheduling</w:t>
      </w:r>
    </w:p>
    <w:p w14:paraId="0E04B3B5" w14:textId="38DE5B72" w:rsidR="000E2123" w:rsidRPr="00601210" w:rsidRDefault="00E37632" w:rsidP="004B0E10">
      <w:pPr>
        <w:rPr>
          <w:rFonts w:ascii="Arial" w:hAnsi="Arial" w:cs="Arial"/>
          <w:b/>
        </w:rPr>
      </w:pPr>
      <w:r w:rsidRPr="00601210">
        <w:rPr>
          <w:rFonts w:ascii="Arial" w:hAnsi="Arial" w:cs="Arial"/>
          <w:noProof/>
        </w:rPr>
        <w:drawing>
          <wp:inline distT="0" distB="0" distL="0" distR="0" wp14:anchorId="45670632" wp14:editId="2EED296B">
            <wp:extent cx="8229600" cy="2349500"/>
            <wp:effectExtent l="0" t="0" r="0" b="1270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14:paraId="21907B85" w14:textId="77777777" w:rsidR="00CC0832" w:rsidRDefault="00CC0832" w:rsidP="00CC0832">
      <w:pPr>
        <w:rPr>
          <w:rFonts w:ascii="Arial" w:hAnsi="Arial" w:cs="Arial"/>
          <w:b/>
        </w:rPr>
      </w:pPr>
    </w:p>
    <w:p w14:paraId="5B00B1EC" w14:textId="294FA169" w:rsidR="00CC0832" w:rsidRPr="00601210" w:rsidRDefault="00937682" w:rsidP="00FD20FE">
      <w:pPr>
        <w:spacing w:after="120"/>
        <w:rPr>
          <w:rFonts w:ascii="Arial" w:hAnsi="Arial" w:cs="Arial"/>
          <w:b/>
        </w:rPr>
      </w:pPr>
      <w:r>
        <w:rPr>
          <w:rFonts w:ascii="Arial" w:hAnsi="Arial" w:cs="Arial"/>
          <w:b/>
        </w:rPr>
        <w:t>e) Prescription monitoring p</w:t>
      </w:r>
      <w:r w:rsidR="00CC0832">
        <w:rPr>
          <w:rFonts w:ascii="Arial" w:hAnsi="Arial" w:cs="Arial"/>
          <w:b/>
        </w:rPr>
        <w:t>rogram</w:t>
      </w:r>
    </w:p>
    <w:p w14:paraId="5E5ACA0D" w14:textId="57A0D435" w:rsidR="004B0E10" w:rsidRPr="00601210" w:rsidRDefault="00FF718A" w:rsidP="00311D6A">
      <w:pPr>
        <w:spacing w:after="120"/>
        <w:rPr>
          <w:rFonts w:ascii="Arial" w:hAnsi="Arial" w:cs="Arial"/>
          <w:b/>
        </w:rPr>
      </w:pPr>
      <w:r>
        <w:rPr>
          <w:noProof/>
        </w:rPr>
        <w:drawing>
          <wp:inline distT="0" distB="0" distL="0" distR="0" wp14:anchorId="4FF9D2FD" wp14:editId="05E9158E">
            <wp:extent cx="8229600" cy="2349500"/>
            <wp:effectExtent l="0" t="0" r="0" b="1270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2890EB84" w14:textId="6D15649D" w:rsidR="000E2123" w:rsidRPr="00601210" w:rsidRDefault="000E2123" w:rsidP="004B0E10">
      <w:pPr>
        <w:rPr>
          <w:rFonts w:ascii="Arial" w:hAnsi="Arial" w:cs="Arial"/>
          <w:b/>
        </w:rPr>
      </w:pPr>
    </w:p>
    <w:p w14:paraId="5278FE30" w14:textId="610BFD77" w:rsidR="00CC0832" w:rsidRDefault="00CC0832">
      <w:pPr>
        <w:rPr>
          <w:rFonts w:ascii="Arial" w:hAnsi="Arial" w:cs="Arial"/>
          <w:b/>
        </w:rPr>
      </w:pPr>
    </w:p>
    <w:p w14:paraId="5C064FFA" w14:textId="54D68B77" w:rsidR="004B0E10" w:rsidRPr="00601210" w:rsidRDefault="00CC0832" w:rsidP="00311D6A">
      <w:pPr>
        <w:spacing w:after="120"/>
        <w:rPr>
          <w:rFonts w:ascii="Arial" w:hAnsi="Arial" w:cs="Arial"/>
          <w:b/>
        </w:rPr>
      </w:pPr>
      <w:r>
        <w:rPr>
          <w:rFonts w:ascii="Arial" w:hAnsi="Arial" w:cs="Arial"/>
          <w:b/>
        </w:rPr>
        <w:lastRenderedPageBreak/>
        <w:t>f)</w:t>
      </w:r>
      <w:r w:rsidR="004B0E10" w:rsidRPr="00601210">
        <w:rPr>
          <w:rFonts w:ascii="Arial" w:hAnsi="Arial" w:cs="Arial"/>
          <w:b/>
        </w:rPr>
        <w:t xml:space="preserve"> Drug reformulation</w:t>
      </w:r>
    </w:p>
    <w:p w14:paraId="3532452B" w14:textId="4383CFFD" w:rsidR="000E2123" w:rsidRPr="00601210" w:rsidRDefault="007119EF" w:rsidP="004B0E10">
      <w:pPr>
        <w:rPr>
          <w:rFonts w:ascii="Arial" w:hAnsi="Arial" w:cs="Arial"/>
          <w:b/>
        </w:rPr>
      </w:pPr>
      <w:r w:rsidRPr="00601210">
        <w:rPr>
          <w:rFonts w:ascii="Arial" w:hAnsi="Arial" w:cs="Arial"/>
          <w:noProof/>
        </w:rPr>
        <w:drawing>
          <wp:inline distT="0" distB="0" distL="0" distR="0" wp14:anchorId="32CEED76" wp14:editId="421180CB">
            <wp:extent cx="8229600" cy="2349500"/>
            <wp:effectExtent l="0" t="0" r="0" b="12700"/>
            <wp:docPr id="202" name="Chart 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3231A783" w14:textId="77777777" w:rsidR="00CC0832" w:rsidRDefault="00CC0832" w:rsidP="00311D6A">
      <w:pPr>
        <w:spacing w:after="120"/>
        <w:rPr>
          <w:rFonts w:ascii="Arial" w:hAnsi="Arial" w:cs="Arial"/>
          <w:b/>
        </w:rPr>
      </w:pPr>
    </w:p>
    <w:p w14:paraId="7937224D" w14:textId="2F535FA5" w:rsidR="004B0E10" w:rsidRPr="00601210" w:rsidRDefault="00CC0832" w:rsidP="00311D6A">
      <w:pPr>
        <w:spacing w:after="120"/>
        <w:rPr>
          <w:rFonts w:ascii="Arial" w:hAnsi="Arial" w:cs="Arial"/>
          <w:b/>
        </w:rPr>
      </w:pPr>
      <w:r>
        <w:rPr>
          <w:rFonts w:ascii="Arial" w:hAnsi="Arial" w:cs="Arial"/>
          <w:b/>
        </w:rPr>
        <w:t>g)</w:t>
      </w:r>
      <w:r w:rsidR="004B0E10" w:rsidRPr="00601210">
        <w:rPr>
          <w:rFonts w:ascii="Arial" w:hAnsi="Arial" w:cs="Arial"/>
          <w:b/>
        </w:rPr>
        <w:t xml:space="preserve"> Excess opioid disposal</w:t>
      </w:r>
    </w:p>
    <w:p w14:paraId="5EDE739B" w14:textId="73F2E26E" w:rsidR="000E2123" w:rsidRPr="00601210" w:rsidRDefault="007119EF" w:rsidP="004B0E10">
      <w:pPr>
        <w:rPr>
          <w:rFonts w:ascii="Arial" w:hAnsi="Arial" w:cs="Arial"/>
          <w:b/>
        </w:rPr>
      </w:pPr>
      <w:r w:rsidRPr="00601210">
        <w:rPr>
          <w:rFonts w:ascii="Arial" w:hAnsi="Arial" w:cs="Arial"/>
          <w:noProof/>
        </w:rPr>
        <w:drawing>
          <wp:inline distT="0" distB="0" distL="0" distR="0" wp14:anchorId="47E59663" wp14:editId="3486C224">
            <wp:extent cx="8229600" cy="2349500"/>
            <wp:effectExtent l="0" t="0" r="0" b="12700"/>
            <wp:docPr id="203" name="Chart 2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420A151F" w14:textId="77777777" w:rsidR="008064C6" w:rsidRPr="00601210" w:rsidRDefault="008064C6" w:rsidP="004B0E10">
      <w:pPr>
        <w:rPr>
          <w:rFonts w:ascii="Arial" w:hAnsi="Arial" w:cs="Arial"/>
          <w:b/>
        </w:rPr>
      </w:pPr>
    </w:p>
    <w:p w14:paraId="0C356D3B" w14:textId="77777777" w:rsidR="00CC0832" w:rsidRDefault="00CC0832">
      <w:pPr>
        <w:rPr>
          <w:rFonts w:ascii="Arial" w:hAnsi="Arial" w:cs="Arial"/>
          <w:b/>
        </w:rPr>
      </w:pPr>
      <w:r>
        <w:rPr>
          <w:rFonts w:ascii="Arial" w:hAnsi="Arial" w:cs="Arial"/>
          <w:b/>
        </w:rPr>
        <w:br w:type="page"/>
      </w:r>
    </w:p>
    <w:p w14:paraId="532BE72C" w14:textId="4D4F742C" w:rsidR="004B0E10" w:rsidRPr="00601210" w:rsidRDefault="00CC0832" w:rsidP="00311D6A">
      <w:pPr>
        <w:spacing w:after="120"/>
        <w:rPr>
          <w:rFonts w:ascii="Arial" w:hAnsi="Arial" w:cs="Arial"/>
          <w:b/>
        </w:rPr>
      </w:pPr>
      <w:r>
        <w:rPr>
          <w:rFonts w:ascii="Arial" w:hAnsi="Arial" w:cs="Arial"/>
          <w:b/>
        </w:rPr>
        <w:lastRenderedPageBreak/>
        <w:t>h)</w:t>
      </w:r>
      <w:r w:rsidR="004B0E10" w:rsidRPr="00601210">
        <w:rPr>
          <w:rFonts w:ascii="Arial" w:hAnsi="Arial" w:cs="Arial"/>
          <w:b/>
        </w:rPr>
        <w:t xml:space="preserve"> Naloxone availability</w:t>
      </w:r>
    </w:p>
    <w:p w14:paraId="137CA2F6" w14:textId="16CA227B" w:rsidR="000E2123" w:rsidRPr="00601210" w:rsidRDefault="00805B3E" w:rsidP="004B0E10">
      <w:pPr>
        <w:rPr>
          <w:rFonts w:ascii="Arial" w:hAnsi="Arial" w:cs="Arial"/>
          <w:b/>
        </w:rPr>
      </w:pPr>
      <w:r w:rsidRPr="00601210">
        <w:rPr>
          <w:rFonts w:ascii="Arial" w:hAnsi="Arial" w:cs="Arial"/>
          <w:noProof/>
        </w:rPr>
        <w:drawing>
          <wp:inline distT="0" distB="0" distL="0" distR="0" wp14:anchorId="6399958F" wp14:editId="30D2A31D">
            <wp:extent cx="8229600" cy="2349500"/>
            <wp:effectExtent l="0" t="0" r="0" b="12700"/>
            <wp:docPr id="166" name="Chart 1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233F896E" w14:textId="5D1EAADF" w:rsidR="00955DF4" w:rsidRDefault="00955DF4" w:rsidP="00311D6A">
      <w:pPr>
        <w:spacing w:after="120"/>
        <w:rPr>
          <w:rFonts w:ascii="Arial" w:hAnsi="Arial" w:cs="Arial"/>
          <w:b/>
        </w:rPr>
      </w:pPr>
    </w:p>
    <w:p w14:paraId="56505EEC" w14:textId="63C06A9B" w:rsidR="004B0E10" w:rsidRPr="00601210" w:rsidRDefault="00955DF4" w:rsidP="00311D6A">
      <w:pPr>
        <w:spacing w:after="120"/>
        <w:rPr>
          <w:rFonts w:ascii="Arial" w:hAnsi="Arial" w:cs="Arial"/>
          <w:b/>
        </w:rPr>
      </w:pPr>
      <w:r>
        <w:rPr>
          <w:rFonts w:ascii="Arial" w:hAnsi="Arial" w:cs="Arial"/>
          <w:b/>
        </w:rPr>
        <w:t>i)</w:t>
      </w:r>
      <w:r w:rsidR="004B0E10" w:rsidRPr="00601210">
        <w:rPr>
          <w:rFonts w:ascii="Arial" w:hAnsi="Arial" w:cs="Arial"/>
          <w:b/>
        </w:rPr>
        <w:t xml:space="preserve"> Needle exchange</w:t>
      </w:r>
    </w:p>
    <w:p w14:paraId="1E5EF692" w14:textId="6E640091" w:rsidR="000E2123" w:rsidRPr="00601210" w:rsidRDefault="000E2123" w:rsidP="004B0E10">
      <w:pPr>
        <w:rPr>
          <w:rFonts w:ascii="Arial" w:hAnsi="Arial" w:cs="Arial"/>
          <w:b/>
        </w:rPr>
      </w:pPr>
      <w:r w:rsidRPr="00601210">
        <w:rPr>
          <w:rFonts w:ascii="Arial" w:hAnsi="Arial" w:cs="Arial"/>
          <w:noProof/>
        </w:rPr>
        <w:drawing>
          <wp:inline distT="0" distB="0" distL="0" distR="0" wp14:anchorId="0D76B496" wp14:editId="1BC866AE">
            <wp:extent cx="8229600" cy="2349500"/>
            <wp:effectExtent l="0" t="0" r="0" b="1270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1DD97F59" w14:textId="77777777" w:rsidR="008064C6" w:rsidRPr="00601210" w:rsidRDefault="008064C6" w:rsidP="004B0E10">
      <w:pPr>
        <w:rPr>
          <w:rFonts w:ascii="Arial" w:hAnsi="Arial" w:cs="Arial"/>
          <w:b/>
        </w:rPr>
      </w:pPr>
    </w:p>
    <w:p w14:paraId="014EE277" w14:textId="77777777" w:rsidR="00955DF4" w:rsidRDefault="00955DF4">
      <w:pPr>
        <w:rPr>
          <w:rFonts w:ascii="Arial" w:hAnsi="Arial" w:cs="Arial"/>
          <w:b/>
        </w:rPr>
      </w:pPr>
      <w:r>
        <w:rPr>
          <w:rFonts w:ascii="Arial" w:hAnsi="Arial" w:cs="Arial"/>
          <w:b/>
        </w:rPr>
        <w:br w:type="page"/>
      </w:r>
    </w:p>
    <w:p w14:paraId="66463B09" w14:textId="77777777" w:rsidR="00FB7E82" w:rsidRDefault="00937682" w:rsidP="00FD20FE">
      <w:pPr>
        <w:spacing w:after="120"/>
        <w:rPr>
          <w:rFonts w:ascii="Arial" w:hAnsi="Arial" w:cs="Arial"/>
          <w:b/>
        </w:rPr>
      </w:pPr>
      <w:r>
        <w:rPr>
          <w:rFonts w:ascii="Arial" w:hAnsi="Arial" w:cs="Arial"/>
          <w:b/>
        </w:rPr>
        <w:lastRenderedPageBreak/>
        <w:t>j) Medication-assisted t</w:t>
      </w:r>
      <w:r w:rsidR="00955DF4">
        <w:rPr>
          <w:rFonts w:ascii="Arial" w:hAnsi="Arial" w:cs="Arial"/>
          <w:b/>
        </w:rPr>
        <w:t>herapy</w:t>
      </w:r>
    </w:p>
    <w:p w14:paraId="04BA9A38" w14:textId="305C76CC" w:rsidR="000E2123" w:rsidRPr="00601210" w:rsidRDefault="000E2123" w:rsidP="00FD20FE">
      <w:pPr>
        <w:spacing w:after="120"/>
        <w:rPr>
          <w:rFonts w:ascii="Arial" w:hAnsi="Arial" w:cs="Arial"/>
          <w:b/>
        </w:rPr>
      </w:pPr>
      <w:r w:rsidRPr="00601210">
        <w:rPr>
          <w:rFonts w:ascii="Arial" w:hAnsi="Arial" w:cs="Arial"/>
          <w:noProof/>
        </w:rPr>
        <w:drawing>
          <wp:inline distT="0" distB="0" distL="0" distR="0" wp14:anchorId="15C02603" wp14:editId="7217DE33">
            <wp:extent cx="8229600" cy="2349500"/>
            <wp:effectExtent l="0" t="0" r="0" b="1270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2A76CC12" w14:textId="77777777" w:rsidR="00955DF4" w:rsidRDefault="00955DF4" w:rsidP="00311D6A">
      <w:pPr>
        <w:spacing w:after="120"/>
        <w:rPr>
          <w:rFonts w:ascii="Arial" w:hAnsi="Arial" w:cs="Arial"/>
          <w:b/>
        </w:rPr>
      </w:pPr>
    </w:p>
    <w:p w14:paraId="2FB78643" w14:textId="238760A0" w:rsidR="00785E8A" w:rsidRPr="00601210" w:rsidRDefault="00955DF4" w:rsidP="00311D6A">
      <w:pPr>
        <w:spacing w:after="120"/>
        <w:rPr>
          <w:rFonts w:ascii="Arial" w:hAnsi="Arial" w:cs="Arial"/>
          <w:b/>
        </w:rPr>
      </w:pPr>
      <w:r>
        <w:rPr>
          <w:rFonts w:ascii="Arial" w:hAnsi="Arial" w:cs="Arial"/>
          <w:b/>
        </w:rPr>
        <w:t>k)</w:t>
      </w:r>
      <w:r w:rsidR="004B0E10" w:rsidRPr="00601210">
        <w:rPr>
          <w:rFonts w:ascii="Arial" w:hAnsi="Arial" w:cs="Arial"/>
          <w:b/>
        </w:rPr>
        <w:t xml:space="preserve"> </w:t>
      </w:r>
      <w:r>
        <w:rPr>
          <w:rFonts w:ascii="Arial" w:hAnsi="Arial" w:cs="Arial"/>
          <w:b/>
        </w:rPr>
        <w:t>P</w:t>
      </w:r>
      <w:r w:rsidR="004B0E10" w:rsidRPr="00601210">
        <w:rPr>
          <w:rFonts w:ascii="Arial" w:hAnsi="Arial" w:cs="Arial"/>
          <w:b/>
        </w:rPr>
        <w:t>sychosocial</w:t>
      </w:r>
      <w:r>
        <w:rPr>
          <w:rFonts w:ascii="Arial" w:hAnsi="Arial" w:cs="Arial"/>
          <w:b/>
        </w:rPr>
        <w:t xml:space="preserve"> interventions</w:t>
      </w:r>
    </w:p>
    <w:p w14:paraId="5C670948" w14:textId="2A6EB54B" w:rsidR="008064C6" w:rsidRPr="00601210" w:rsidRDefault="007119EF" w:rsidP="008064C6">
      <w:pPr>
        <w:rPr>
          <w:rFonts w:ascii="Arial" w:hAnsi="Arial" w:cs="Arial"/>
          <w:b/>
        </w:rPr>
      </w:pPr>
      <w:bookmarkStart w:id="4" w:name="OLE_LINK2"/>
      <w:r w:rsidRPr="00601210">
        <w:rPr>
          <w:rFonts w:ascii="Arial" w:hAnsi="Arial" w:cs="Arial"/>
          <w:noProof/>
        </w:rPr>
        <w:drawing>
          <wp:inline distT="0" distB="0" distL="0" distR="0" wp14:anchorId="742DB697" wp14:editId="18B44530">
            <wp:extent cx="8229600" cy="2349500"/>
            <wp:effectExtent l="0" t="0" r="0" b="12700"/>
            <wp:docPr id="274" name="Chart 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14:paraId="4BDC60EB" w14:textId="77777777" w:rsidR="008064C6" w:rsidRPr="00601210" w:rsidRDefault="008064C6" w:rsidP="008064C6">
      <w:pPr>
        <w:rPr>
          <w:rFonts w:ascii="Arial" w:hAnsi="Arial" w:cs="Arial"/>
          <w:b/>
        </w:rPr>
      </w:pPr>
    </w:p>
    <w:p w14:paraId="7F88B272" w14:textId="77777777" w:rsidR="00604C53" w:rsidRPr="00601210" w:rsidRDefault="00604C53">
      <w:pPr>
        <w:rPr>
          <w:rFonts w:ascii="Arial" w:hAnsi="Arial" w:cs="Arial"/>
          <w:b/>
        </w:rPr>
      </w:pPr>
      <w:r w:rsidRPr="00601210">
        <w:rPr>
          <w:rFonts w:ascii="Arial" w:hAnsi="Arial" w:cs="Arial"/>
          <w:b/>
        </w:rPr>
        <w:br w:type="page"/>
      </w:r>
    </w:p>
    <w:p w14:paraId="0A385F95" w14:textId="1D4D66DE" w:rsidR="00785E8A" w:rsidRDefault="005B1DA2" w:rsidP="00311D6A">
      <w:pPr>
        <w:spacing w:after="120"/>
        <w:rPr>
          <w:rFonts w:ascii="Arial" w:hAnsi="Arial" w:cs="Arial"/>
          <w:b/>
        </w:rPr>
      </w:pPr>
      <w:r>
        <w:rPr>
          <w:rFonts w:ascii="Arial" w:hAnsi="Arial" w:cs="Arial"/>
          <w:b/>
        </w:rPr>
        <w:lastRenderedPageBreak/>
        <w:t xml:space="preserve">Figure </w:t>
      </w:r>
      <w:r w:rsidR="00362AA6">
        <w:rPr>
          <w:rFonts w:ascii="Arial" w:hAnsi="Arial" w:cs="Arial"/>
          <w:b/>
        </w:rPr>
        <w:t>R</w:t>
      </w:r>
      <w:r w:rsidR="00785E8A" w:rsidRPr="00601210">
        <w:rPr>
          <w:rFonts w:ascii="Arial" w:hAnsi="Arial" w:cs="Arial"/>
          <w:b/>
        </w:rPr>
        <w:t xml:space="preserve">. </w:t>
      </w:r>
      <w:r w:rsidR="00E64A56">
        <w:rPr>
          <w:rFonts w:ascii="Arial" w:hAnsi="Arial" w:cs="Arial"/>
          <w:b/>
        </w:rPr>
        <w:t>S</w:t>
      </w:r>
      <w:r w:rsidR="00E64A56" w:rsidRPr="00601210">
        <w:rPr>
          <w:rFonts w:ascii="Arial" w:hAnsi="Arial" w:cs="Arial"/>
          <w:b/>
        </w:rPr>
        <w:t xml:space="preserve">ensitivity </w:t>
      </w:r>
      <w:r w:rsidR="00E64A56">
        <w:rPr>
          <w:rFonts w:ascii="Arial" w:hAnsi="Arial" w:cs="Arial"/>
          <w:b/>
        </w:rPr>
        <w:t>of policies’ effect on addiction-related deaths</w:t>
      </w:r>
      <w:r w:rsidR="00E64A56" w:rsidRPr="00601210">
        <w:rPr>
          <w:rFonts w:ascii="Arial" w:hAnsi="Arial" w:cs="Arial"/>
          <w:b/>
        </w:rPr>
        <w:t xml:space="preserve"> </w:t>
      </w:r>
      <w:r w:rsidR="00E64A56">
        <w:rPr>
          <w:rFonts w:ascii="Arial" w:hAnsi="Arial" w:cs="Arial"/>
          <w:b/>
        </w:rPr>
        <w:t xml:space="preserve">to various rates of </w:t>
      </w:r>
      <w:bookmarkEnd w:id="4"/>
      <w:r w:rsidR="00785E8A" w:rsidRPr="00601210">
        <w:rPr>
          <w:rFonts w:ascii="Arial" w:hAnsi="Arial" w:cs="Arial"/>
          <w:b/>
        </w:rPr>
        <w:t>diversion to pain-free nonusers</w:t>
      </w:r>
    </w:p>
    <w:p w14:paraId="3CD6B47D" w14:textId="4572D693" w:rsidR="00E64A56" w:rsidRPr="00E64A56" w:rsidRDefault="00E64A56" w:rsidP="00E64A56">
      <w:pPr>
        <w:rPr>
          <w:rFonts w:ascii="Arial" w:hAnsi="Arial" w:cs="Arial"/>
          <w:b/>
          <w:sz w:val="20"/>
          <w:szCs w:val="20"/>
        </w:rPr>
      </w:pPr>
      <w:r w:rsidRPr="00A37249">
        <w:rPr>
          <w:rFonts w:ascii="Arial" w:hAnsi="Arial" w:cs="Arial"/>
          <w:sz w:val="20"/>
          <w:szCs w:val="20"/>
        </w:rPr>
        <w:t xml:space="preserve">Mean </w:t>
      </w:r>
      <w:r>
        <w:rPr>
          <w:rFonts w:ascii="Arial" w:hAnsi="Arial" w:cs="Arial"/>
          <w:sz w:val="20"/>
          <w:szCs w:val="20"/>
        </w:rPr>
        <w:t>monthly deaths</w:t>
      </w:r>
      <w:r w:rsidRPr="001E7A09">
        <w:rPr>
          <w:rFonts w:ascii="Arial" w:hAnsi="Arial" w:cs="Arial"/>
          <w:sz w:val="20"/>
          <w:szCs w:val="20"/>
        </w:rPr>
        <w:t xml:space="preserve"> </w:t>
      </w:r>
      <w:r w:rsidRPr="00A37249">
        <w:rPr>
          <w:rFonts w:ascii="Arial" w:hAnsi="Arial" w:cs="Arial"/>
          <w:sz w:val="20"/>
          <w:szCs w:val="20"/>
        </w:rPr>
        <w:t xml:space="preserve">from </w:t>
      </w:r>
      <w:r>
        <w:rPr>
          <w:rFonts w:ascii="Arial" w:hAnsi="Arial" w:cs="Arial"/>
          <w:sz w:val="20"/>
          <w:szCs w:val="20"/>
        </w:rPr>
        <w:t>SOUD,</w:t>
      </w:r>
      <w:r w:rsidRPr="00A37249">
        <w:rPr>
          <w:rFonts w:ascii="Arial" w:hAnsi="Arial" w:cs="Arial"/>
          <w:sz w:val="20"/>
          <w:szCs w:val="20"/>
        </w:rPr>
        <w:t xml:space="preserve"> </w:t>
      </w:r>
      <w:r>
        <w:rPr>
          <w:rFonts w:ascii="Arial" w:hAnsi="Arial" w:cs="Arial"/>
          <w:sz w:val="20"/>
          <w:szCs w:val="20"/>
        </w:rPr>
        <w:t xml:space="preserve">SHUD, and total addiction-related deaths, </w:t>
      </w:r>
      <w:r w:rsidRPr="00A37249">
        <w:rPr>
          <w:rFonts w:ascii="Arial" w:hAnsi="Arial" w:cs="Arial"/>
          <w:sz w:val="20"/>
          <w:szCs w:val="20"/>
        </w:rPr>
        <w:t>relat</w:t>
      </w:r>
      <w:r>
        <w:rPr>
          <w:rFonts w:ascii="Arial" w:hAnsi="Arial" w:cs="Arial"/>
          <w:sz w:val="20"/>
          <w:szCs w:val="20"/>
        </w:rPr>
        <w:t xml:space="preserve">ive to without intervention, under </w:t>
      </w:r>
      <w:r w:rsidRPr="00E64A56">
        <w:rPr>
          <w:rFonts w:ascii="Arial" w:hAnsi="Arial" w:cs="Arial"/>
          <w:sz w:val="20"/>
          <w:szCs w:val="20"/>
        </w:rPr>
        <w:t xml:space="preserve">each policy, for various rates of diversion to pain-free nonusers: </w:t>
      </w:r>
      <w:r>
        <w:rPr>
          <w:rFonts w:ascii="Arial" w:hAnsi="Arial" w:cs="Arial"/>
          <w:sz w:val="20"/>
          <w:szCs w:val="20"/>
        </w:rPr>
        <w:t>150</w:t>
      </w:r>
      <w:r w:rsidRPr="00E64A56">
        <w:rPr>
          <w:rFonts w:ascii="Arial" w:hAnsi="Arial" w:cs="Arial"/>
          <w:sz w:val="20"/>
          <w:szCs w:val="20"/>
        </w:rPr>
        <w:t xml:space="preserve">% of the base case assumption level, the base case assumption level, and </w:t>
      </w:r>
      <w:r>
        <w:rPr>
          <w:rFonts w:ascii="Arial" w:hAnsi="Arial" w:cs="Arial"/>
          <w:sz w:val="20"/>
          <w:szCs w:val="20"/>
        </w:rPr>
        <w:t>50% of the base case assumption level.</w:t>
      </w:r>
      <w:r w:rsidRPr="00B219C6">
        <w:rPr>
          <w:rFonts w:cs="Times New Roman"/>
        </w:rPr>
        <w:t xml:space="preserve"> </w:t>
      </w:r>
      <w:r w:rsidRPr="00B219C6">
        <w:rPr>
          <w:rFonts w:ascii="Arial" w:hAnsi="Arial" w:cs="Arial"/>
          <w:sz w:val="20"/>
          <w:szCs w:val="20"/>
        </w:rPr>
        <w:t>SHUD, severe heroin use disorder; SOUD, severe [prescription] opioid use disorder.</w:t>
      </w:r>
    </w:p>
    <w:p w14:paraId="441D8DD3" w14:textId="77777777" w:rsidR="00E64A56" w:rsidRPr="00601210" w:rsidRDefault="00E64A56" w:rsidP="00311D6A">
      <w:pPr>
        <w:spacing w:after="120"/>
        <w:rPr>
          <w:rFonts w:ascii="Arial" w:hAnsi="Arial" w:cs="Arial"/>
          <w:b/>
        </w:rPr>
      </w:pPr>
    </w:p>
    <w:p w14:paraId="798A4C3F" w14:textId="06112DE6" w:rsidR="004B0E10" w:rsidRPr="00601210" w:rsidRDefault="003A413C" w:rsidP="00311D6A">
      <w:pPr>
        <w:spacing w:after="120"/>
        <w:rPr>
          <w:rFonts w:ascii="Arial" w:hAnsi="Arial" w:cs="Arial"/>
          <w:b/>
        </w:rPr>
      </w:pPr>
      <w:r>
        <w:rPr>
          <w:rFonts w:ascii="Arial" w:hAnsi="Arial" w:cs="Arial"/>
          <w:b/>
        </w:rPr>
        <w:t>a)</w:t>
      </w:r>
      <w:r w:rsidR="004B0E10" w:rsidRPr="00601210">
        <w:rPr>
          <w:rFonts w:ascii="Arial" w:hAnsi="Arial" w:cs="Arial"/>
          <w:b/>
        </w:rPr>
        <w:t xml:space="preserve"> Reduced prescribing for acute pain</w:t>
      </w:r>
    </w:p>
    <w:p w14:paraId="3C758B9C" w14:textId="2EB9962A" w:rsidR="006C6978" w:rsidRPr="00601210" w:rsidRDefault="005B7806" w:rsidP="004B0E10">
      <w:pPr>
        <w:rPr>
          <w:rFonts w:ascii="Arial" w:hAnsi="Arial" w:cs="Arial"/>
          <w:b/>
        </w:rPr>
      </w:pPr>
      <w:r w:rsidRPr="00601210">
        <w:rPr>
          <w:rFonts w:ascii="Arial" w:hAnsi="Arial" w:cs="Arial"/>
          <w:noProof/>
        </w:rPr>
        <w:drawing>
          <wp:inline distT="0" distB="0" distL="0" distR="0" wp14:anchorId="20C2A5B9" wp14:editId="56CF0340">
            <wp:extent cx="8229600" cy="2349500"/>
            <wp:effectExtent l="0" t="0" r="0" b="1270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9"/>
              </a:graphicData>
            </a:graphic>
          </wp:inline>
        </w:drawing>
      </w:r>
    </w:p>
    <w:p w14:paraId="7AC64F31" w14:textId="77777777" w:rsidR="003C1C29" w:rsidRPr="00601210" w:rsidRDefault="003C1C29" w:rsidP="004B0E10">
      <w:pPr>
        <w:rPr>
          <w:rFonts w:ascii="Arial" w:hAnsi="Arial" w:cs="Arial"/>
          <w:b/>
        </w:rPr>
      </w:pPr>
    </w:p>
    <w:p w14:paraId="4270E529" w14:textId="77777777" w:rsidR="003A413C" w:rsidRDefault="003A413C">
      <w:pPr>
        <w:rPr>
          <w:rFonts w:ascii="Arial" w:hAnsi="Arial" w:cs="Arial"/>
          <w:b/>
        </w:rPr>
      </w:pPr>
      <w:r>
        <w:rPr>
          <w:rFonts w:ascii="Arial" w:hAnsi="Arial" w:cs="Arial"/>
          <w:b/>
        </w:rPr>
        <w:br w:type="page"/>
      </w:r>
    </w:p>
    <w:p w14:paraId="499BF304" w14:textId="7F135CC1" w:rsidR="004B0E10" w:rsidRPr="00601210" w:rsidRDefault="003A413C" w:rsidP="00311D6A">
      <w:pPr>
        <w:spacing w:after="120"/>
        <w:rPr>
          <w:rFonts w:ascii="Arial" w:hAnsi="Arial" w:cs="Arial"/>
          <w:b/>
        </w:rPr>
      </w:pPr>
      <w:r>
        <w:rPr>
          <w:rFonts w:ascii="Arial" w:hAnsi="Arial" w:cs="Arial"/>
          <w:b/>
        </w:rPr>
        <w:lastRenderedPageBreak/>
        <w:t>b)</w:t>
      </w:r>
      <w:r w:rsidR="004B0E10" w:rsidRPr="00601210">
        <w:rPr>
          <w:rFonts w:ascii="Arial" w:hAnsi="Arial" w:cs="Arial"/>
          <w:b/>
        </w:rPr>
        <w:t xml:space="preserve"> Reduced prescribing for transitioning pain</w:t>
      </w:r>
    </w:p>
    <w:p w14:paraId="0E929C82" w14:textId="0815F1DE" w:rsidR="006C6978" w:rsidRPr="00601210" w:rsidRDefault="005E3A66" w:rsidP="004B0E10">
      <w:pPr>
        <w:rPr>
          <w:rFonts w:ascii="Arial" w:hAnsi="Arial" w:cs="Arial"/>
          <w:b/>
        </w:rPr>
      </w:pPr>
      <w:r w:rsidRPr="00601210">
        <w:rPr>
          <w:rFonts w:ascii="Arial" w:hAnsi="Arial" w:cs="Arial"/>
          <w:noProof/>
        </w:rPr>
        <w:drawing>
          <wp:inline distT="0" distB="0" distL="0" distR="0" wp14:anchorId="4CEC73AA" wp14:editId="5EBC8CA8">
            <wp:extent cx="8229600" cy="2349500"/>
            <wp:effectExtent l="0" t="0" r="0" b="1270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0"/>
              </a:graphicData>
            </a:graphic>
          </wp:inline>
        </w:drawing>
      </w:r>
    </w:p>
    <w:p w14:paraId="0006A6B0" w14:textId="77777777" w:rsidR="008064C6" w:rsidRPr="00601210" w:rsidRDefault="008064C6" w:rsidP="004B0E10">
      <w:pPr>
        <w:rPr>
          <w:rFonts w:ascii="Arial" w:hAnsi="Arial" w:cs="Arial"/>
          <w:b/>
        </w:rPr>
      </w:pPr>
    </w:p>
    <w:p w14:paraId="7EC6AA1B" w14:textId="548EF3EF" w:rsidR="004B0E10" w:rsidRPr="00601210" w:rsidRDefault="003A413C" w:rsidP="00FD20FE">
      <w:pPr>
        <w:spacing w:after="120"/>
        <w:rPr>
          <w:rFonts w:ascii="Arial" w:hAnsi="Arial" w:cs="Arial"/>
          <w:b/>
        </w:rPr>
      </w:pPr>
      <w:r>
        <w:rPr>
          <w:rFonts w:ascii="Arial" w:hAnsi="Arial" w:cs="Arial"/>
          <w:b/>
        </w:rPr>
        <w:t>c)</w:t>
      </w:r>
      <w:r w:rsidR="004B0E10" w:rsidRPr="00601210">
        <w:rPr>
          <w:rFonts w:ascii="Arial" w:hAnsi="Arial" w:cs="Arial"/>
          <w:b/>
        </w:rPr>
        <w:t xml:space="preserve"> Reduced prescribing for chronic pain</w:t>
      </w:r>
    </w:p>
    <w:p w14:paraId="1F69791B" w14:textId="35C21CFC" w:rsidR="006C6978" w:rsidRPr="00601210" w:rsidRDefault="008B7391" w:rsidP="004B0E10">
      <w:pPr>
        <w:rPr>
          <w:rFonts w:ascii="Arial" w:hAnsi="Arial" w:cs="Arial"/>
          <w:b/>
        </w:rPr>
      </w:pPr>
      <w:r w:rsidRPr="00601210">
        <w:rPr>
          <w:rFonts w:ascii="Arial" w:hAnsi="Arial" w:cs="Arial"/>
          <w:noProof/>
        </w:rPr>
        <w:drawing>
          <wp:inline distT="0" distB="0" distL="0" distR="0" wp14:anchorId="72DEC21D" wp14:editId="026D0424">
            <wp:extent cx="8229600" cy="2349500"/>
            <wp:effectExtent l="0" t="0" r="0" b="12700"/>
            <wp:docPr id="125" name="Chart 1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1"/>
              </a:graphicData>
            </a:graphic>
          </wp:inline>
        </w:drawing>
      </w:r>
    </w:p>
    <w:p w14:paraId="684A4DF6" w14:textId="77777777" w:rsidR="003C1C29" w:rsidRPr="00601210" w:rsidRDefault="003C1C29" w:rsidP="004B0E10">
      <w:pPr>
        <w:rPr>
          <w:rFonts w:ascii="Arial" w:hAnsi="Arial" w:cs="Arial"/>
          <w:b/>
        </w:rPr>
      </w:pPr>
    </w:p>
    <w:p w14:paraId="535E4118" w14:textId="77777777" w:rsidR="003A413C" w:rsidRDefault="003A413C">
      <w:pPr>
        <w:rPr>
          <w:rFonts w:ascii="Arial" w:hAnsi="Arial" w:cs="Arial"/>
          <w:b/>
        </w:rPr>
      </w:pPr>
      <w:r>
        <w:rPr>
          <w:rFonts w:ascii="Arial" w:hAnsi="Arial" w:cs="Arial"/>
          <w:b/>
        </w:rPr>
        <w:br w:type="page"/>
      </w:r>
    </w:p>
    <w:p w14:paraId="2678BCDB" w14:textId="2D610D79" w:rsidR="004B0E10" w:rsidRPr="00601210" w:rsidRDefault="003A413C" w:rsidP="00311D6A">
      <w:pPr>
        <w:spacing w:after="120"/>
        <w:rPr>
          <w:rFonts w:ascii="Arial" w:hAnsi="Arial" w:cs="Arial"/>
          <w:b/>
        </w:rPr>
      </w:pPr>
      <w:r>
        <w:rPr>
          <w:rFonts w:ascii="Arial" w:hAnsi="Arial" w:cs="Arial"/>
          <w:b/>
        </w:rPr>
        <w:lastRenderedPageBreak/>
        <w:t>d)</w:t>
      </w:r>
      <w:r w:rsidR="004B0E10" w:rsidRPr="00601210">
        <w:rPr>
          <w:rFonts w:ascii="Arial" w:hAnsi="Arial" w:cs="Arial"/>
          <w:b/>
        </w:rPr>
        <w:t xml:space="preserve"> Drug rescheduling</w:t>
      </w:r>
    </w:p>
    <w:p w14:paraId="1BD01D88" w14:textId="2D6794A9" w:rsidR="006C6978" w:rsidRPr="00601210" w:rsidRDefault="005F0E9B" w:rsidP="004B0E10">
      <w:pPr>
        <w:rPr>
          <w:rFonts w:ascii="Arial" w:hAnsi="Arial" w:cs="Arial"/>
          <w:b/>
        </w:rPr>
      </w:pPr>
      <w:r w:rsidRPr="00601210">
        <w:rPr>
          <w:rFonts w:ascii="Arial" w:hAnsi="Arial" w:cs="Arial"/>
          <w:noProof/>
        </w:rPr>
        <w:drawing>
          <wp:inline distT="0" distB="0" distL="0" distR="0" wp14:anchorId="79BEEA30" wp14:editId="2B449D44">
            <wp:extent cx="8229600" cy="2349500"/>
            <wp:effectExtent l="0" t="0" r="0" b="1270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p>
    <w:p w14:paraId="1282E10C" w14:textId="77777777" w:rsidR="008064C6" w:rsidRPr="00601210" w:rsidRDefault="008064C6" w:rsidP="004B0E10">
      <w:pPr>
        <w:rPr>
          <w:rFonts w:ascii="Arial" w:hAnsi="Arial" w:cs="Arial"/>
          <w:b/>
        </w:rPr>
      </w:pPr>
    </w:p>
    <w:p w14:paraId="7834D55F" w14:textId="77777777" w:rsidR="00FB7E82" w:rsidRDefault="00937682" w:rsidP="00FD20FE">
      <w:pPr>
        <w:spacing w:after="120"/>
        <w:rPr>
          <w:rFonts w:ascii="Arial" w:hAnsi="Arial" w:cs="Arial"/>
          <w:b/>
        </w:rPr>
      </w:pPr>
      <w:r>
        <w:rPr>
          <w:rFonts w:ascii="Arial" w:hAnsi="Arial" w:cs="Arial"/>
          <w:b/>
        </w:rPr>
        <w:t>e) Prescription monitoring p</w:t>
      </w:r>
      <w:r w:rsidR="003A413C">
        <w:rPr>
          <w:rFonts w:ascii="Arial" w:hAnsi="Arial" w:cs="Arial"/>
          <w:b/>
        </w:rPr>
        <w:t>rogram</w:t>
      </w:r>
    </w:p>
    <w:p w14:paraId="32126BB5" w14:textId="2407A9E8" w:rsidR="006C6978" w:rsidRPr="00601210" w:rsidRDefault="00971B1D" w:rsidP="00FD20FE">
      <w:pPr>
        <w:spacing w:after="120"/>
        <w:rPr>
          <w:rFonts w:ascii="Arial" w:hAnsi="Arial" w:cs="Arial"/>
          <w:b/>
        </w:rPr>
      </w:pPr>
      <w:r>
        <w:rPr>
          <w:noProof/>
        </w:rPr>
        <w:drawing>
          <wp:inline distT="0" distB="0" distL="0" distR="0" wp14:anchorId="5A076FBB" wp14:editId="205EA709">
            <wp:extent cx="8229600" cy="2349500"/>
            <wp:effectExtent l="0" t="0" r="0" b="1270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14:paraId="1BCBA6F6" w14:textId="77777777" w:rsidR="003C1C29" w:rsidRPr="00601210" w:rsidRDefault="003C1C29" w:rsidP="004B0E10">
      <w:pPr>
        <w:rPr>
          <w:rFonts w:ascii="Arial" w:hAnsi="Arial" w:cs="Arial"/>
          <w:b/>
        </w:rPr>
      </w:pPr>
    </w:p>
    <w:p w14:paraId="0303CF2E" w14:textId="77777777" w:rsidR="003A413C" w:rsidRDefault="003A413C">
      <w:pPr>
        <w:rPr>
          <w:rFonts w:ascii="Arial" w:hAnsi="Arial" w:cs="Arial"/>
          <w:b/>
        </w:rPr>
      </w:pPr>
      <w:r>
        <w:rPr>
          <w:rFonts w:ascii="Arial" w:hAnsi="Arial" w:cs="Arial"/>
          <w:b/>
        </w:rPr>
        <w:br w:type="page"/>
      </w:r>
    </w:p>
    <w:p w14:paraId="590C8B02" w14:textId="218E64E0" w:rsidR="004B0E10" w:rsidRPr="00601210" w:rsidRDefault="003A413C" w:rsidP="00F13C2C">
      <w:pPr>
        <w:spacing w:after="120"/>
        <w:rPr>
          <w:rFonts w:ascii="Arial" w:hAnsi="Arial" w:cs="Arial"/>
          <w:b/>
        </w:rPr>
      </w:pPr>
      <w:r>
        <w:rPr>
          <w:rFonts w:ascii="Arial" w:hAnsi="Arial" w:cs="Arial"/>
          <w:b/>
        </w:rPr>
        <w:lastRenderedPageBreak/>
        <w:t>f)</w:t>
      </w:r>
      <w:r w:rsidR="004B0E10" w:rsidRPr="00601210">
        <w:rPr>
          <w:rFonts w:ascii="Arial" w:hAnsi="Arial" w:cs="Arial"/>
          <w:b/>
        </w:rPr>
        <w:t xml:space="preserve"> Drug reformulation</w:t>
      </w:r>
    </w:p>
    <w:p w14:paraId="7DDF028A" w14:textId="1FB1B70D" w:rsidR="006C6978" w:rsidRPr="00601210" w:rsidRDefault="007E608D" w:rsidP="004B0E10">
      <w:pPr>
        <w:rPr>
          <w:rFonts w:ascii="Arial" w:hAnsi="Arial" w:cs="Arial"/>
          <w:b/>
        </w:rPr>
      </w:pPr>
      <w:r w:rsidRPr="00601210">
        <w:rPr>
          <w:rFonts w:ascii="Arial" w:hAnsi="Arial" w:cs="Arial"/>
          <w:noProof/>
        </w:rPr>
        <w:drawing>
          <wp:inline distT="0" distB="0" distL="0" distR="0" wp14:anchorId="7FC8434A" wp14:editId="1DB412FD">
            <wp:extent cx="8229600" cy="2349500"/>
            <wp:effectExtent l="0" t="0" r="0" b="12700"/>
            <wp:docPr id="275" name="Chart 2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4"/>
              </a:graphicData>
            </a:graphic>
          </wp:inline>
        </w:drawing>
      </w:r>
    </w:p>
    <w:p w14:paraId="64E01687" w14:textId="77777777" w:rsidR="008064C6" w:rsidRPr="00601210" w:rsidRDefault="008064C6" w:rsidP="004B0E10">
      <w:pPr>
        <w:rPr>
          <w:rFonts w:ascii="Arial" w:hAnsi="Arial" w:cs="Arial"/>
          <w:b/>
        </w:rPr>
      </w:pPr>
    </w:p>
    <w:p w14:paraId="513DAF02" w14:textId="4119D0E1" w:rsidR="004B0E10" w:rsidRPr="00601210" w:rsidRDefault="003A413C" w:rsidP="00F13C2C">
      <w:pPr>
        <w:spacing w:after="120"/>
        <w:rPr>
          <w:rFonts w:ascii="Arial" w:hAnsi="Arial" w:cs="Arial"/>
          <w:b/>
        </w:rPr>
      </w:pPr>
      <w:r>
        <w:rPr>
          <w:rFonts w:ascii="Arial" w:hAnsi="Arial" w:cs="Arial"/>
          <w:b/>
        </w:rPr>
        <w:t>g)</w:t>
      </w:r>
      <w:r w:rsidR="004B0E10" w:rsidRPr="00601210">
        <w:rPr>
          <w:rFonts w:ascii="Arial" w:hAnsi="Arial" w:cs="Arial"/>
          <w:b/>
        </w:rPr>
        <w:t xml:space="preserve"> Excess opioid disposal</w:t>
      </w:r>
    </w:p>
    <w:p w14:paraId="61B25577" w14:textId="0B3B7E27" w:rsidR="006C6978" w:rsidRPr="00601210" w:rsidRDefault="007E608D" w:rsidP="004B0E10">
      <w:pPr>
        <w:rPr>
          <w:rFonts w:ascii="Arial" w:hAnsi="Arial" w:cs="Arial"/>
          <w:b/>
        </w:rPr>
      </w:pPr>
      <w:r w:rsidRPr="00601210">
        <w:rPr>
          <w:rFonts w:ascii="Arial" w:hAnsi="Arial" w:cs="Arial"/>
          <w:noProof/>
        </w:rPr>
        <w:drawing>
          <wp:inline distT="0" distB="0" distL="0" distR="0" wp14:anchorId="0463589E" wp14:editId="20493FE4">
            <wp:extent cx="8229600" cy="2349500"/>
            <wp:effectExtent l="0" t="0" r="0" b="12700"/>
            <wp:docPr id="276" name="Chart 2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14:paraId="53302A8D" w14:textId="77777777" w:rsidR="003C1C29" w:rsidRPr="00601210" w:rsidRDefault="003C1C29" w:rsidP="004B0E10">
      <w:pPr>
        <w:rPr>
          <w:rFonts w:ascii="Arial" w:hAnsi="Arial" w:cs="Arial"/>
          <w:b/>
        </w:rPr>
      </w:pPr>
    </w:p>
    <w:p w14:paraId="508E5812" w14:textId="77777777" w:rsidR="003A413C" w:rsidRDefault="003A413C">
      <w:pPr>
        <w:rPr>
          <w:rFonts w:ascii="Arial" w:hAnsi="Arial" w:cs="Arial"/>
          <w:b/>
        </w:rPr>
      </w:pPr>
      <w:r>
        <w:rPr>
          <w:rFonts w:ascii="Arial" w:hAnsi="Arial" w:cs="Arial"/>
          <w:b/>
        </w:rPr>
        <w:br w:type="page"/>
      </w:r>
    </w:p>
    <w:p w14:paraId="466FB884" w14:textId="5D2DCF1D" w:rsidR="004B0E10" w:rsidRPr="00601210" w:rsidRDefault="003A413C" w:rsidP="00F13C2C">
      <w:pPr>
        <w:spacing w:after="120"/>
        <w:rPr>
          <w:rFonts w:ascii="Arial" w:hAnsi="Arial" w:cs="Arial"/>
          <w:b/>
        </w:rPr>
      </w:pPr>
      <w:r>
        <w:rPr>
          <w:rFonts w:ascii="Arial" w:hAnsi="Arial" w:cs="Arial"/>
          <w:b/>
        </w:rPr>
        <w:lastRenderedPageBreak/>
        <w:t>h)</w:t>
      </w:r>
      <w:r w:rsidR="004B0E10" w:rsidRPr="00601210">
        <w:rPr>
          <w:rFonts w:ascii="Arial" w:hAnsi="Arial" w:cs="Arial"/>
          <w:b/>
        </w:rPr>
        <w:t xml:space="preserve"> Naloxone availability</w:t>
      </w:r>
    </w:p>
    <w:p w14:paraId="474C7A16" w14:textId="3438CAEB" w:rsidR="006C6978" w:rsidRPr="00601210" w:rsidRDefault="0050504A" w:rsidP="004B0E10">
      <w:pPr>
        <w:rPr>
          <w:rFonts w:ascii="Arial" w:hAnsi="Arial" w:cs="Arial"/>
          <w:b/>
        </w:rPr>
      </w:pPr>
      <w:r w:rsidRPr="00601210">
        <w:rPr>
          <w:rFonts w:ascii="Arial" w:hAnsi="Arial" w:cs="Arial"/>
          <w:noProof/>
        </w:rPr>
        <w:drawing>
          <wp:inline distT="0" distB="0" distL="0" distR="0" wp14:anchorId="01CD5CBC" wp14:editId="3524DF5A">
            <wp:extent cx="8229600" cy="2349500"/>
            <wp:effectExtent l="0" t="0" r="0" b="12700"/>
            <wp:docPr id="184" name="Chart 1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14:paraId="5407B336" w14:textId="77777777" w:rsidR="008064C6" w:rsidRPr="00601210" w:rsidRDefault="008064C6" w:rsidP="004B0E10">
      <w:pPr>
        <w:rPr>
          <w:rFonts w:ascii="Arial" w:hAnsi="Arial" w:cs="Arial"/>
          <w:b/>
        </w:rPr>
      </w:pPr>
    </w:p>
    <w:p w14:paraId="47068328" w14:textId="7D949EFE" w:rsidR="004B0E10" w:rsidRPr="00601210" w:rsidRDefault="003A413C" w:rsidP="00F13C2C">
      <w:pPr>
        <w:spacing w:after="120"/>
        <w:rPr>
          <w:rFonts w:ascii="Arial" w:hAnsi="Arial" w:cs="Arial"/>
          <w:b/>
        </w:rPr>
      </w:pPr>
      <w:r>
        <w:rPr>
          <w:rFonts w:ascii="Arial" w:hAnsi="Arial" w:cs="Arial"/>
          <w:b/>
        </w:rPr>
        <w:t>i)</w:t>
      </w:r>
      <w:r w:rsidR="004B0E10" w:rsidRPr="00601210">
        <w:rPr>
          <w:rFonts w:ascii="Arial" w:hAnsi="Arial" w:cs="Arial"/>
          <w:b/>
        </w:rPr>
        <w:t xml:space="preserve"> Needle exchange</w:t>
      </w:r>
    </w:p>
    <w:p w14:paraId="1D579DF1" w14:textId="097510C4" w:rsidR="006C6978" w:rsidRPr="00601210" w:rsidRDefault="005E3A66" w:rsidP="004B0E10">
      <w:pPr>
        <w:rPr>
          <w:rFonts w:ascii="Arial" w:hAnsi="Arial" w:cs="Arial"/>
          <w:b/>
        </w:rPr>
      </w:pPr>
      <w:r w:rsidRPr="00601210">
        <w:rPr>
          <w:rFonts w:ascii="Arial" w:hAnsi="Arial" w:cs="Arial"/>
          <w:noProof/>
        </w:rPr>
        <w:drawing>
          <wp:inline distT="0" distB="0" distL="0" distR="0" wp14:anchorId="6B10E12E" wp14:editId="62994B25">
            <wp:extent cx="8229600" cy="2349500"/>
            <wp:effectExtent l="0" t="0" r="0" b="1270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p w14:paraId="6BB4559C" w14:textId="77777777" w:rsidR="003C1C29" w:rsidRPr="00601210" w:rsidRDefault="003C1C29" w:rsidP="004B0E10">
      <w:pPr>
        <w:rPr>
          <w:rFonts w:ascii="Arial" w:hAnsi="Arial" w:cs="Arial"/>
          <w:b/>
        </w:rPr>
      </w:pPr>
    </w:p>
    <w:p w14:paraId="69549F12" w14:textId="77777777" w:rsidR="003A413C" w:rsidRDefault="003A413C">
      <w:pPr>
        <w:rPr>
          <w:rFonts w:ascii="Arial" w:hAnsi="Arial" w:cs="Arial"/>
          <w:b/>
        </w:rPr>
      </w:pPr>
      <w:r>
        <w:rPr>
          <w:rFonts w:ascii="Arial" w:hAnsi="Arial" w:cs="Arial"/>
          <w:b/>
        </w:rPr>
        <w:br w:type="page"/>
      </w:r>
    </w:p>
    <w:p w14:paraId="6ADAAE65" w14:textId="77777777" w:rsidR="00FB7E82" w:rsidRDefault="00937682" w:rsidP="00FD20FE">
      <w:pPr>
        <w:spacing w:after="120"/>
        <w:rPr>
          <w:rFonts w:ascii="Arial" w:hAnsi="Arial" w:cs="Arial"/>
          <w:b/>
        </w:rPr>
      </w:pPr>
      <w:r>
        <w:rPr>
          <w:rFonts w:ascii="Arial" w:hAnsi="Arial" w:cs="Arial"/>
          <w:b/>
        </w:rPr>
        <w:lastRenderedPageBreak/>
        <w:t>j) Medication-assisted t</w:t>
      </w:r>
      <w:r w:rsidR="003A413C">
        <w:rPr>
          <w:rFonts w:ascii="Arial" w:hAnsi="Arial" w:cs="Arial"/>
          <w:b/>
        </w:rPr>
        <w:t>herapy</w:t>
      </w:r>
    </w:p>
    <w:p w14:paraId="030776F8" w14:textId="550DDD6E" w:rsidR="006C6978" w:rsidRPr="00601210" w:rsidRDefault="005E3A66" w:rsidP="00FD20FE">
      <w:pPr>
        <w:spacing w:after="120"/>
        <w:rPr>
          <w:rFonts w:ascii="Arial" w:hAnsi="Arial" w:cs="Arial"/>
          <w:b/>
        </w:rPr>
      </w:pPr>
      <w:r w:rsidRPr="00601210">
        <w:rPr>
          <w:rFonts w:ascii="Arial" w:hAnsi="Arial" w:cs="Arial"/>
          <w:noProof/>
        </w:rPr>
        <w:drawing>
          <wp:inline distT="0" distB="0" distL="0" distR="0" wp14:anchorId="0279AE65" wp14:editId="2DE4C746">
            <wp:extent cx="8229600" cy="2349500"/>
            <wp:effectExtent l="0" t="0" r="0" b="1270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2B4A8AF8" w14:textId="77777777" w:rsidR="008064C6" w:rsidRPr="00601210" w:rsidRDefault="008064C6" w:rsidP="004B0E10">
      <w:pPr>
        <w:ind w:right="720"/>
        <w:rPr>
          <w:rFonts w:ascii="Arial" w:hAnsi="Arial" w:cs="Arial"/>
          <w:b/>
        </w:rPr>
      </w:pPr>
    </w:p>
    <w:p w14:paraId="602EB16D" w14:textId="77777777" w:rsidR="003A413C" w:rsidRPr="00601210" w:rsidRDefault="003A413C" w:rsidP="00FD20FE">
      <w:pPr>
        <w:spacing w:after="120"/>
        <w:rPr>
          <w:rFonts w:ascii="Arial" w:hAnsi="Arial" w:cs="Arial"/>
          <w:b/>
        </w:rPr>
      </w:pPr>
      <w:r>
        <w:rPr>
          <w:rFonts w:ascii="Arial" w:hAnsi="Arial" w:cs="Arial"/>
          <w:b/>
        </w:rPr>
        <w:t>k)</w:t>
      </w:r>
      <w:r w:rsidRPr="00601210">
        <w:rPr>
          <w:rFonts w:ascii="Arial" w:hAnsi="Arial" w:cs="Arial"/>
          <w:b/>
        </w:rPr>
        <w:t xml:space="preserve"> </w:t>
      </w:r>
      <w:r>
        <w:rPr>
          <w:rFonts w:ascii="Arial" w:hAnsi="Arial" w:cs="Arial"/>
          <w:b/>
        </w:rPr>
        <w:t>P</w:t>
      </w:r>
      <w:r w:rsidRPr="00601210">
        <w:rPr>
          <w:rFonts w:ascii="Arial" w:hAnsi="Arial" w:cs="Arial"/>
          <w:b/>
        </w:rPr>
        <w:t>sychosocial</w:t>
      </w:r>
      <w:r>
        <w:rPr>
          <w:rFonts w:ascii="Arial" w:hAnsi="Arial" w:cs="Arial"/>
          <w:b/>
        </w:rPr>
        <w:t xml:space="preserve"> interventions</w:t>
      </w:r>
    </w:p>
    <w:p w14:paraId="1A7F9610" w14:textId="6A9BC221" w:rsidR="006C6978" w:rsidRPr="00601210" w:rsidRDefault="007E608D" w:rsidP="004B0E10">
      <w:pPr>
        <w:ind w:right="720"/>
        <w:rPr>
          <w:rFonts w:ascii="Arial" w:hAnsi="Arial" w:cs="Arial"/>
          <w:b/>
        </w:rPr>
      </w:pPr>
      <w:r w:rsidRPr="00601210">
        <w:rPr>
          <w:rFonts w:ascii="Arial" w:hAnsi="Arial" w:cs="Arial"/>
          <w:noProof/>
        </w:rPr>
        <w:drawing>
          <wp:inline distT="0" distB="0" distL="0" distR="0" wp14:anchorId="747369A4" wp14:editId="3CBD936F">
            <wp:extent cx="8229600" cy="2349500"/>
            <wp:effectExtent l="0" t="0" r="0" b="12700"/>
            <wp:docPr id="277" name="Chart 2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2C22DF96" w14:textId="77777777" w:rsidR="00A32881" w:rsidRPr="00601210" w:rsidRDefault="00A32881">
      <w:pPr>
        <w:rPr>
          <w:rFonts w:ascii="Arial" w:hAnsi="Arial" w:cs="Arial"/>
          <w:b/>
        </w:rPr>
      </w:pPr>
    </w:p>
    <w:p w14:paraId="6313C08E" w14:textId="77777777" w:rsidR="008064C6" w:rsidRPr="00601210" w:rsidRDefault="008064C6">
      <w:pPr>
        <w:rPr>
          <w:rFonts w:ascii="Arial" w:hAnsi="Arial" w:cs="Arial"/>
          <w:b/>
        </w:rPr>
      </w:pPr>
      <w:r w:rsidRPr="00601210">
        <w:rPr>
          <w:rFonts w:ascii="Arial" w:hAnsi="Arial" w:cs="Arial"/>
          <w:b/>
        </w:rPr>
        <w:br w:type="page"/>
      </w:r>
    </w:p>
    <w:p w14:paraId="2A9934D4" w14:textId="5D1CD630" w:rsidR="001D3840" w:rsidRDefault="005B1DA2" w:rsidP="004B0E10">
      <w:pPr>
        <w:spacing w:line="360" w:lineRule="auto"/>
        <w:rPr>
          <w:rFonts w:ascii="Arial" w:hAnsi="Arial" w:cs="Arial"/>
          <w:b/>
        </w:rPr>
      </w:pPr>
      <w:r>
        <w:rPr>
          <w:rFonts w:ascii="Arial" w:hAnsi="Arial" w:cs="Arial"/>
          <w:b/>
        </w:rPr>
        <w:lastRenderedPageBreak/>
        <w:t xml:space="preserve">Figure </w:t>
      </w:r>
      <w:r w:rsidR="00362AA6">
        <w:rPr>
          <w:rFonts w:ascii="Arial" w:hAnsi="Arial" w:cs="Arial"/>
          <w:b/>
        </w:rPr>
        <w:t>S</w:t>
      </w:r>
      <w:r w:rsidR="004B0E10" w:rsidRPr="00601210">
        <w:rPr>
          <w:rFonts w:ascii="Arial" w:hAnsi="Arial" w:cs="Arial"/>
          <w:b/>
        </w:rPr>
        <w:t xml:space="preserve">. </w:t>
      </w:r>
      <w:r w:rsidR="00BD5B63">
        <w:rPr>
          <w:rFonts w:ascii="Arial" w:hAnsi="Arial" w:cs="Arial"/>
          <w:b/>
        </w:rPr>
        <w:t>S</w:t>
      </w:r>
      <w:r w:rsidR="00BD5B63" w:rsidRPr="00601210">
        <w:rPr>
          <w:rFonts w:ascii="Arial" w:hAnsi="Arial" w:cs="Arial"/>
          <w:b/>
        </w:rPr>
        <w:t xml:space="preserve">ensitivity </w:t>
      </w:r>
      <w:r w:rsidR="00BD5B63">
        <w:rPr>
          <w:rFonts w:ascii="Arial" w:hAnsi="Arial" w:cs="Arial"/>
          <w:b/>
        </w:rPr>
        <w:t>of policies’ effect on addiction-related deaths</w:t>
      </w:r>
      <w:r w:rsidR="00BD5B63" w:rsidRPr="00601210">
        <w:rPr>
          <w:rFonts w:ascii="Arial" w:hAnsi="Arial" w:cs="Arial"/>
          <w:b/>
        </w:rPr>
        <w:t xml:space="preserve"> </w:t>
      </w:r>
      <w:r w:rsidR="00BD5B63">
        <w:rPr>
          <w:rFonts w:ascii="Arial" w:hAnsi="Arial" w:cs="Arial"/>
          <w:b/>
        </w:rPr>
        <w:t>to various rates of</w:t>
      </w:r>
      <w:r w:rsidR="004B0E10" w:rsidRPr="00601210">
        <w:rPr>
          <w:rFonts w:ascii="Arial" w:hAnsi="Arial" w:cs="Arial"/>
          <w:b/>
        </w:rPr>
        <w:t xml:space="preserve"> enrollment in MAT</w:t>
      </w:r>
    </w:p>
    <w:p w14:paraId="6A0AA8D3" w14:textId="422751A8" w:rsidR="00BD5B63" w:rsidRPr="00E64A56" w:rsidRDefault="00BD5B63" w:rsidP="00BD5B63">
      <w:pPr>
        <w:rPr>
          <w:rFonts w:ascii="Arial" w:hAnsi="Arial" w:cs="Arial"/>
          <w:b/>
          <w:sz w:val="20"/>
          <w:szCs w:val="20"/>
        </w:rPr>
      </w:pPr>
      <w:r w:rsidRPr="00A37249">
        <w:rPr>
          <w:rFonts w:ascii="Arial" w:hAnsi="Arial" w:cs="Arial"/>
          <w:sz w:val="20"/>
          <w:szCs w:val="20"/>
        </w:rPr>
        <w:t xml:space="preserve">Mean </w:t>
      </w:r>
      <w:r>
        <w:rPr>
          <w:rFonts w:ascii="Arial" w:hAnsi="Arial" w:cs="Arial"/>
          <w:sz w:val="20"/>
          <w:szCs w:val="20"/>
        </w:rPr>
        <w:t>monthly deaths</w:t>
      </w:r>
      <w:r w:rsidRPr="001E7A09">
        <w:rPr>
          <w:rFonts w:ascii="Arial" w:hAnsi="Arial" w:cs="Arial"/>
          <w:sz w:val="20"/>
          <w:szCs w:val="20"/>
        </w:rPr>
        <w:t xml:space="preserve"> </w:t>
      </w:r>
      <w:r w:rsidRPr="00A37249">
        <w:rPr>
          <w:rFonts w:ascii="Arial" w:hAnsi="Arial" w:cs="Arial"/>
          <w:sz w:val="20"/>
          <w:szCs w:val="20"/>
        </w:rPr>
        <w:t xml:space="preserve">from </w:t>
      </w:r>
      <w:r>
        <w:rPr>
          <w:rFonts w:ascii="Arial" w:hAnsi="Arial" w:cs="Arial"/>
          <w:sz w:val="20"/>
          <w:szCs w:val="20"/>
        </w:rPr>
        <w:t>SOUD,</w:t>
      </w:r>
      <w:r w:rsidRPr="00A37249">
        <w:rPr>
          <w:rFonts w:ascii="Arial" w:hAnsi="Arial" w:cs="Arial"/>
          <w:sz w:val="20"/>
          <w:szCs w:val="20"/>
        </w:rPr>
        <w:t xml:space="preserve"> </w:t>
      </w:r>
      <w:r>
        <w:rPr>
          <w:rFonts w:ascii="Arial" w:hAnsi="Arial" w:cs="Arial"/>
          <w:sz w:val="20"/>
          <w:szCs w:val="20"/>
        </w:rPr>
        <w:t xml:space="preserve">SHUD, and total addiction-related deaths, </w:t>
      </w:r>
      <w:r w:rsidRPr="00A37249">
        <w:rPr>
          <w:rFonts w:ascii="Arial" w:hAnsi="Arial" w:cs="Arial"/>
          <w:sz w:val="20"/>
          <w:szCs w:val="20"/>
        </w:rPr>
        <w:t>relat</w:t>
      </w:r>
      <w:r>
        <w:rPr>
          <w:rFonts w:ascii="Arial" w:hAnsi="Arial" w:cs="Arial"/>
          <w:sz w:val="20"/>
          <w:szCs w:val="20"/>
        </w:rPr>
        <w:t xml:space="preserve">ive to without intervention, under </w:t>
      </w:r>
      <w:r w:rsidRPr="00E64A56">
        <w:rPr>
          <w:rFonts w:ascii="Arial" w:hAnsi="Arial" w:cs="Arial"/>
          <w:sz w:val="20"/>
          <w:szCs w:val="20"/>
        </w:rPr>
        <w:t xml:space="preserve">each policy, for various rates of </w:t>
      </w:r>
      <w:r w:rsidR="009D7D34">
        <w:rPr>
          <w:rFonts w:ascii="Arial" w:hAnsi="Arial" w:cs="Arial"/>
          <w:sz w:val="20"/>
          <w:szCs w:val="20"/>
        </w:rPr>
        <w:t>enrollment in MAT</w:t>
      </w:r>
      <w:r w:rsidRPr="00E64A56">
        <w:rPr>
          <w:rFonts w:ascii="Arial" w:hAnsi="Arial" w:cs="Arial"/>
          <w:sz w:val="20"/>
          <w:szCs w:val="20"/>
        </w:rPr>
        <w:t xml:space="preserve">: the base case assumption level, </w:t>
      </w:r>
      <w:r w:rsidR="009D7D34">
        <w:rPr>
          <w:rFonts w:ascii="Arial" w:hAnsi="Arial" w:cs="Arial"/>
          <w:sz w:val="20"/>
          <w:szCs w:val="20"/>
        </w:rPr>
        <w:t xml:space="preserve">75% of </w:t>
      </w:r>
      <w:r w:rsidRPr="00E64A56">
        <w:rPr>
          <w:rFonts w:ascii="Arial" w:hAnsi="Arial" w:cs="Arial"/>
          <w:sz w:val="20"/>
          <w:szCs w:val="20"/>
        </w:rPr>
        <w:t xml:space="preserve">the base case assumption level, and </w:t>
      </w:r>
      <w:r>
        <w:rPr>
          <w:rFonts w:ascii="Arial" w:hAnsi="Arial" w:cs="Arial"/>
          <w:sz w:val="20"/>
          <w:szCs w:val="20"/>
        </w:rPr>
        <w:t>50% of the base case assumption level.</w:t>
      </w:r>
      <w:r w:rsidRPr="00BD5B63">
        <w:rPr>
          <w:rFonts w:ascii="Arial" w:hAnsi="Arial" w:cs="Arial"/>
          <w:sz w:val="20"/>
          <w:szCs w:val="20"/>
        </w:rPr>
        <w:t xml:space="preserve"> MAT, medication-assisted treatment;</w:t>
      </w:r>
      <w:r w:rsidRPr="00BD5B63">
        <w:rPr>
          <w:rFonts w:cs="Times New Roman"/>
        </w:rPr>
        <w:t xml:space="preserve"> </w:t>
      </w:r>
      <w:r w:rsidRPr="00B219C6">
        <w:rPr>
          <w:rFonts w:ascii="Arial" w:hAnsi="Arial" w:cs="Arial"/>
          <w:sz w:val="20"/>
          <w:szCs w:val="20"/>
        </w:rPr>
        <w:t>SHUD, severe heroin use disorder; SOUD, severe [prescription] opioid use disorder.</w:t>
      </w:r>
    </w:p>
    <w:p w14:paraId="6FBABDA7" w14:textId="77777777" w:rsidR="00BD5B63" w:rsidRPr="00601210" w:rsidRDefault="00BD5B63" w:rsidP="004B0E10">
      <w:pPr>
        <w:spacing w:line="360" w:lineRule="auto"/>
        <w:rPr>
          <w:rFonts w:ascii="Arial" w:hAnsi="Arial" w:cs="Arial"/>
          <w:b/>
        </w:rPr>
      </w:pPr>
    </w:p>
    <w:p w14:paraId="6DDB125A" w14:textId="57AFEC81" w:rsidR="004B0E10" w:rsidRPr="00601210" w:rsidRDefault="009D7D34" w:rsidP="00F13C2C">
      <w:pPr>
        <w:spacing w:after="120"/>
        <w:rPr>
          <w:rFonts w:ascii="Arial" w:hAnsi="Arial" w:cs="Arial"/>
          <w:b/>
        </w:rPr>
      </w:pPr>
      <w:r>
        <w:rPr>
          <w:rFonts w:ascii="Arial" w:hAnsi="Arial" w:cs="Arial"/>
          <w:b/>
        </w:rPr>
        <w:t>a)</w:t>
      </w:r>
      <w:r w:rsidR="004B0E10" w:rsidRPr="00601210">
        <w:rPr>
          <w:rFonts w:ascii="Arial" w:hAnsi="Arial" w:cs="Arial"/>
          <w:b/>
        </w:rPr>
        <w:t xml:space="preserve"> Reduced prescribing for acute pain</w:t>
      </w:r>
    </w:p>
    <w:p w14:paraId="723A4C1A" w14:textId="0B118D1C" w:rsidR="001D3840" w:rsidRPr="00601210" w:rsidRDefault="001D3840" w:rsidP="004B0E10">
      <w:pPr>
        <w:rPr>
          <w:rFonts w:ascii="Arial" w:hAnsi="Arial" w:cs="Arial"/>
          <w:b/>
        </w:rPr>
      </w:pPr>
      <w:r w:rsidRPr="00601210">
        <w:rPr>
          <w:rFonts w:ascii="Arial" w:hAnsi="Arial" w:cs="Arial"/>
          <w:noProof/>
        </w:rPr>
        <w:drawing>
          <wp:inline distT="0" distB="0" distL="0" distR="0" wp14:anchorId="3B5F2791" wp14:editId="4FCDDC58">
            <wp:extent cx="8229600" cy="2349500"/>
            <wp:effectExtent l="0" t="0" r="0" b="12700"/>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07CF0193" w14:textId="77777777" w:rsidR="008064C6" w:rsidRPr="00601210" w:rsidRDefault="008064C6" w:rsidP="004B0E10">
      <w:pPr>
        <w:rPr>
          <w:rFonts w:ascii="Arial" w:hAnsi="Arial" w:cs="Arial"/>
          <w:b/>
        </w:rPr>
      </w:pPr>
    </w:p>
    <w:p w14:paraId="3B86CA2C" w14:textId="77777777" w:rsidR="009D7D34" w:rsidRDefault="009D7D34">
      <w:pPr>
        <w:rPr>
          <w:rFonts w:ascii="Arial" w:hAnsi="Arial" w:cs="Arial"/>
          <w:b/>
        </w:rPr>
      </w:pPr>
      <w:r>
        <w:rPr>
          <w:rFonts w:ascii="Arial" w:hAnsi="Arial" w:cs="Arial"/>
          <w:b/>
        </w:rPr>
        <w:br w:type="page"/>
      </w:r>
    </w:p>
    <w:p w14:paraId="085BEEA0" w14:textId="7A3FC1A3" w:rsidR="004B0E10" w:rsidRPr="00601210" w:rsidRDefault="009D7D34" w:rsidP="00F13C2C">
      <w:pPr>
        <w:spacing w:after="120"/>
        <w:rPr>
          <w:rFonts w:ascii="Arial" w:hAnsi="Arial" w:cs="Arial"/>
          <w:b/>
        </w:rPr>
      </w:pPr>
      <w:r>
        <w:rPr>
          <w:rFonts w:ascii="Arial" w:hAnsi="Arial" w:cs="Arial"/>
          <w:b/>
        </w:rPr>
        <w:lastRenderedPageBreak/>
        <w:t>b)</w:t>
      </w:r>
      <w:r w:rsidR="004B0E10" w:rsidRPr="00601210">
        <w:rPr>
          <w:rFonts w:ascii="Arial" w:hAnsi="Arial" w:cs="Arial"/>
          <w:b/>
        </w:rPr>
        <w:t xml:space="preserve"> Reduced prescribing for transitioning pain</w:t>
      </w:r>
    </w:p>
    <w:p w14:paraId="47D65A58" w14:textId="3F6715FC" w:rsidR="001D3840" w:rsidRPr="00601210" w:rsidRDefault="001D3840" w:rsidP="004B0E10">
      <w:pPr>
        <w:rPr>
          <w:rFonts w:ascii="Arial" w:hAnsi="Arial" w:cs="Arial"/>
          <w:b/>
        </w:rPr>
      </w:pPr>
      <w:r w:rsidRPr="00601210">
        <w:rPr>
          <w:rFonts w:ascii="Arial" w:hAnsi="Arial" w:cs="Arial"/>
          <w:noProof/>
        </w:rPr>
        <w:drawing>
          <wp:inline distT="0" distB="0" distL="0" distR="0" wp14:anchorId="70C32C67" wp14:editId="278AFFB3">
            <wp:extent cx="8229600" cy="2349500"/>
            <wp:effectExtent l="0" t="0" r="0" b="12700"/>
            <wp:docPr id="108" name="Chart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2221044E" w14:textId="77777777" w:rsidR="009D7D34" w:rsidRDefault="009D7D34" w:rsidP="00F13C2C">
      <w:pPr>
        <w:spacing w:after="120"/>
        <w:rPr>
          <w:rFonts w:ascii="Arial" w:hAnsi="Arial" w:cs="Arial"/>
          <w:b/>
        </w:rPr>
      </w:pPr>
    </w:p>
    <w:p w14:paraId="49DE2134" w14:textId="4C6F12AB" w:rsidR="004B0E10" w:rsidRPr="00601210" w:rsidRDefault="009D7D34" w:rsidP="00F13C2C">
      <w:pPr>
        <w:spacing w:after="120"/>
        <w:rPr>
          <w:rFonts w:ascii="Arial" w:hAnsi="Arial" w:cs="Arial"/>
          <w:b/>
        </w:rPr>
      </w:pPr>
      <w:r>
        <w:rPr>
          <w:rFonts w:ascii="Arial" w:hAnsi="Arial" w:cs="Arial"/>
          <w:b/>
        </w:rPr>
        <w:t>c)</w:t>
      </w:r>
      <w:r w:rsidR="004B0E10" w:rsidRPr="00601210">
        <w:rPr>
          <w:rFonts w:ascii="Arial" w:hAnsi="Arial" w:cs="Arial"/>
          <w:b/>
        </w:rPr>
        <w:t xml:space="preserve"> Reduced prescribing for chronic pain</w:t>
      </w:r>
    </w:p>
    <w:p w14:paraId="53658050" w14:textId="5A39B55D" w:rsidR="001D3840" w:rsidRPr="00601210" w:rsidRDefault="001D3840" w:rsidP="004B0E10">
      <w:pPr>
        <w:rPr>
          <w:rFonts w:ascii="Arial" w:hAnsi="Arial" w:cs="Arial"/>
          <w:b/>
        </w:rPr>
      </w:pPr>
      <w:r w:rsidRPr="00601210">
        <w:rPr>
          <w:rFonts w:ascii="Arial" w:hAnsi="Arial" w:cs="Arial"/>
          <w:noProof/>
        </w:rPr>
        <w:drawing>
          <wp:inline distT="0" distB="0" distL="0" distR="0" wp14:anchorId="72EFA11A" wp14:editId="1A8046CD">
            <wp:extent cx="8229600" cy="2349500"/>
            <wp:effectExtent l="0" t="0" r="0" b="12700"/>
            <wp:docPr id="109" name="Chart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4A40F63B" w14:textId="77777777" w:rsidR="008064C6" w:rsidRPr="00601210" w:rsidRDefault="008064C6" w:rsidP="004B0E10">
      <w:pPr>
        <w:rPr>
          <w:rFonts w:ascii="Arial" w:hAnsi="Arial" w:cs="Arial"/>
          <w:b/>
        </w:rPr>
      </w:pPr>
    </w:p>
    <w:p w14:paraId="232649A5" w14:textId="77777777" w:rsidR="009D7D34" w:rsidRDefault="009D7D34">
      <w:pPr>
        <w:rPr>
          <w:rFonts w:ascii="Arial" w:hAnsi="Arial" w:cs="Arial"/>
          <w:b/>
        </w:rPr>
      </w:pPr>
      <w:r>
        <w:rPr>
          <w:rFonts w:ascii="Arial" w:hAnsi="Arial" w:cs="Arial"/>
          <w:b/>
        </w:rPr>
        <w:br w:type="page"/>
      </w:r>
    </w:p>
    <w:p w14:paraId="69ACA0C1" w14:textId="6336506D" w:rsidR="004B0E10" w:rsidRPr="00601210" w:rsidRDefault="009D7D34" w:rsidP="00F13C2C">
      <w:pPr>
        <w:spacing w:after="120"/>
        <w:rPr>
          <w:rFonts w:ascii="Arial" w:hAnsi="Arial" w:cs="Arial"/>
          <w:b/>
        </w:rPr>
      </w:pPr>
      <w:r>
        <w:rPr>
          <w:rFonts w:ascii="Arial" w:hAnsi="Arial" w:cs="Arial"/>
          <w:b/>
        </w:rPr>
        <w:lastRenderedPageBreak/>
        <w:t>d)</w:t>
      </w:r>
      <w:r w:rsidR="004B0E10" w:rsidRPr="00601210">
        <w:rPr>
          <w:rFonts w:ascii="Arial" w:hAnsi="Arial" w:cs="Arial"/>
          <w:b/>
        </w:rPr>
        <w:t xml:space="preserve"> Drug rescheduling</w:t>
      </w:r>
    </w:p>
    <w:p w14:paraId="45950FD5" w14:textId="1B56ED32" w:rsidR="001D3840" w:rsidRPr="00601210" w:rsidRDefault="005F0E9B" w:rsidP="004B0E10">
      <w:pPr>
        <w:rPr>
          <w:rFonts w:ascii="Arial" w:hAnsi="Arial" w:cs="Arial"/>
          <w:b/>
        </w:rPr>
      </w:pPr>
      <w:r w:rsidRPr="00601210">
        <w:rPr>
          <w:rFonts w:ascii="Arial" w:hAnsi="Arial" w:cs="Arial"/>
          <w:noProof/>
        </w:rPr>
        <w:drawing>
          <wp:inline distT="0" distB="0" distL="0" distR="0" wp14:anchorId="70D65307" wp14:editId="4628F8F8">
            <wp:extent cx="8229600" cy="2349500"/>
            <wp:effectExtent l="0" t="0" r="0" b="1270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62D1BD13" w14:textId="77777777" w:rsidR="009D7D34" w:rsidRDefault="009D7D34" w:rsidP="00F13C2C">
      <w:pPr>
        <w:spacing w:after="120"/>
        <w:rPr>
          <w:rFonts w:ascii="Arial" w:hAnsi="Arial" w:cs="Arial"/>
          <w:b/>
        </w:rPr>
      </w:pPr>
    </w:p>
    <w:p w14:paraId="6C11EBC0" w14:textId="032EC0FE" w:rsidR="001D3840" w:rsidRPr="00601210" w:rsidRDefault="00937682" w:rsidP="00FD20FE">
      <w:pPr>
        <w:spacing w:after="120"/>
        <w:rPr>
          <w:rFonts w:ascii="Arial" w:hAnsi="Arial" w:cs="Arial"/>
          <w:b/>
        </w:rPr>
      </w:pPr>
      <w:r>
        <w:rPr>
          <w:rFonts w:ascii="Arial" w:hAnsi="Arial" w:cs="Arial"/>
          <w:b/>
        </w:rPr>
        <w:t>e) Prescription monitoring p</w:t>
      </w:r>
      <w:r w:rsidR="009D7D34">
        <w:rPr>
          <w:rFonts w:ascii="Arial" w:hAnsi="Arial" w:cs="Arial"/>
          <w:b/>
        </w:rPr>
        <w:t>rogram</w:t>
      </w:r>
      <w:r w:rsidR="009D7D34" w:rsidRPr="00601210" w:rsidDel="003A413C">
        <w:rPr>
          <w:rFonts w:ascii="Arial" w:hAnsi="Arial" w:cs="Arial"/>
          <w:b/>
        </w:rPr>
        <w:t xml:space="preserve"> </w:t>
      </w:r>
    </w:p>
    <w:p w14:paraId="39330323" w14:textId="2A2D947B" w:rsidR="008064C6" w:rsidRPr="00601210" w:rsidRDefault="00971B1D" w:rsidP="004B0E10">
      <w:pPr>
        <w:rPr>
          <w:rFonts w:ascii="Arial" w:hAnsi="Arial" w:cs="Arial"/>
          <w:b/>
        </w:rPr>
      </w:pPr>
      <w:r>
        <w:rPr>
          <w:noProof/>
        </w:rPr>
        <w:drawing>
          <wp:inline distT="0" distB="0" distL="0" distR="0" wp14:anchorId="31A5F765" wp14:editId="2F666DE2">
            <wp:extent cx="8229600" cy="2349500"/>
            <wp:effectExtent l="0" t="0" r="0" b="1270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04320AA4" w14:textId="77777777" w:rsidR="009D7D34" w:rsidRDefault="009D7D34">
      <w:pPr>
        <w:rPr>
          <w:rFonts w:ascii="Arial" w:hAnsi="Arial" w:cs="Arial"/>
          <w:b/>
        </w:rPr>
      </w:pPr>
      <w:r>
        <w:rPr>
          <w:rFonts w:ascii="Arial" w:hAnsi="Arial" w:cs="Arial"/>
          <w:b/>
        </w:rPr>
        <w:br w:type="page"/>
      </w:r>
    </w:p>
    <w:p w14:paraId="79B8371E" w14:textId="04B0F772" w:rsidR="004B0E10" w:rsidRPr="00601210" w:rsidRDefault="009D7D34" w:rsidP="00F13C2C">
      <w:pPr>
        <w:spacing w:after="120"/>
        <w:rPr>
          <w:rFonts w:ascii="Arial" w:hAnsi="Arial" w:cs="Arial"/>
          <w:b/>
        </w:rPr>
      </w:pPr>
      <w:r>
        <w:rPr>
          <w:rFonts w:ascii="Arial" w:hAnsi="Arial" w:cs="Arial"/>
          <w:b/>
        </w:rPr>
        <w:lastRenderedPageBreak/>
        <w:t>f</w:t>
      </w:r>
      <w:r w:rsidR="004B0E10" w:rsidRPr="00601210">
        <w:rPr>
          <w:rFonts w:ascii="Arial" w:hAnsi="Arial" w:cs="Arial"/>
          <w:b/>
        </w:rPr>
        <w:t xml:space="preserve"> </w:t>
      </w:r>
      <w:r>
        <w:rPr>
          <w:rFonts w:ascii="Arial" w:hAnsi="Arial" w:cs="Arial"/>
          <w:b/>
        </w:rPr>
        <w:t xml:space="preserve">) </w:t>
      </w:r>
      <w:r w:rsidR="004B0E10" w:rsidRPr="00601210">
        <w:rPr>
          <w:rFonts w:ascii="Arial" w:hAnsi="Arial" w:cs="Arial"/>
          <w:b/>
        </w:rPr>
        <w:t>Drug reformulation</w:t>
      </w:r>
    </w:p>
    <w:p w14:paraId="2FE882D4" w14:textId="66B86EE5" w:rsidR="001D3840" w:rsidRPr="00601210" w:rsidRDefault="00F64922" w:rsidP="004B0E10">
      <w:pPr>
        <w:rPr>
          <w:rFonts w:ascii="Arial" w:hAnsi="Arial" w:cs="Arial"/>
          <w:b/>
        </w:rPr>
      </w:pPr>
      <w:r w:rsidRPr="00601210">
        <w:rPr>
          <w:rFonts w:ascii="Arial" w:hAnsi="Arial" w:cs="Arial"/>
          <w:noProof/>
        </w:rPr>
        <w:drawing>
          <wp:inline distT="0" distB="0" distL="0" distR="0" wp14:anchorId="4C834260" wp14:editId="45FC5267">
            <wp:extent cx="8229600" cy="2349500"/>
            <wp:effectExtent l="0" t="0" r="0" b="12700"/>
            <wp:docPr id="278" name="Chart 2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1A0A17C2" w14:textId="77777777" w:rsidR="009D7D34" w:rsidRDefault="009D7D34" w:rsidP="00F13C2C">
      <w:pPr>
        <w:spacing w:after="120"/>
        <w:rPr>
          <w:rFonts w:ascii="Arial" w:hAnsi="Arial" w:cs="Arial"/>
          <w:b/>
        </w:rPr>
      </w:pPr>
    </w:p>
    <w:p w14:paraId="2B27699E" w14:textId="41055675" w:rsidR="004B0E10" w:rsidRPr="00601210" w:rsidRDefault="009D7D34" w:rsidP="00F13C2C">
      <w:pPr>
        <w:spacing w:after="120"/>
        <w:rPr>
          <w:rFonts w:ascii="Arial" w:hAnsi="Arial" w:cs="Arial"/>
          <w:b/>
        </w:rPr>
      </w:pPr>
      <w:r>
        <w:rPr>
          <w:rFonts w:ascii="Arial" w:hAnsi="Arial" w:cs="Arial"/>
          <w:b/>
        </w:rPr>
        <w:t>g)</w:t>
      </w:r>
      <w:r w:rsidR="004B0E10" w:rsidRPr="00601210">
        <w:rPr>
          <w:rFonts w:ascii="Arial" w:hAnsi="Arial" w:cs="Arial"/>
          <w:b/>
        </w:rPr>
        <w:t xml:space="preserve"> Excess opioid disposal</w:t>
      </w:r>
    </w:p>
    <w:p w14:paraId="33C14435" w14:textId="35D2AA0D" w:rsidR="001D3840" w:rsidRPr="00601210" w:rsidRDefault="00F64922" w:rsidP="004B0E10">
      <w:pPr>
        <w:rPr>
          <w:rFonts w:ascii="Arial" w:hAnsi="Arial" w:cs="Arial"/>
          <w:b/>
        </w:rPr>
      </w:pPr>
      <w:r w:rsidRPr="00601210">
        <w:rPr>
          <w:rFonts w:ascii="Arial" w:hAnsi="Arial" w:cs="Arial"/>
          <w:noProof/>
        </w:rPr>
        <w:drawing>
          <wp:inline distT="0" distB="0" distL="0" distR="0" wp14:anchorId="6DD27A41" wp14:editId="7BF2094A">
            <wp:extent cx="8229600" cy="2349500"/>
            <wp:effectExtent l="0" t="0" r="0" b="12700"/>
            <wp:docPr id="279" name="Chart 2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750C170D" w14:textId="77777777" w:rsidR="008064C6" w:rsidRPr="00601210" w:rsidRDefault="008064C6" w:rsidP="004B0E10">
      <w:pPr>
        <w:rPr>
          <w:rFonts w:ascii="Arial" w:hAnsi="Arial" w:cs="Arial"/>
          <w:b/>
        </w:rPr>
      </w:pPr>
    </w:p>
    <w:p w14:paraId="76C14E50" w14:textId="77777777" w:rsidR="009D7D34" w:rsidRDefault="009D7D34">
      <w:pPr>
        <w:rPr>
          <w:rFonts w:ascii="Arial" w:hAnsi="Arial" w:cs="Arial"/>
          <w:b/>
        </w:rPr>
      </w:pPr>
      <w:r>
        <w:rPr>
          <w:rFonts w:ascii="Arial" w:hAnsi="Arial" w:cs="Arial"/>
          <w:b/>
        </w:rPr>
        <w:br w:type="page"/>
      </w:r>
    </w:p>
    <w:p w14:paraId="220BA5A5" w14:textId="22E53C17" w:rsidR="004B0E10" w:rsidRPr="00601210" w:rsidRDefault="009D7D34" w:rsidP="00F13C2C">
      <w:pPr>
        <w:spacing w:after="120"/>
        <w:rPr>
          <w:rFonts w:ascii="Arial" w:hAnsi="Arial" w:cs="Arial"/>
          <w:b/>
        </w:rPr>
      </w:pPr>
      <w:r>
        <w:rPr>
          <w:rFonts w:ascii="Arial" w:hAnsi="Arial" w:cs="Arial"/>
          <w:b/>
        </w:rPr>
        <w:lastRenderedPageBreak/>
        <w:t>h)</w:t>
      </w:r>
      <w:r w:rsidR="004B0E10" w:rsidRPr="00601210">
        <w:rPr>
          <w:rFonts w:ascii="Arial" w:hAnsi="Arial" w:cs="Arial"/>
          <w:b/>
        </w:rPr>
        <w:t xml:space="preserve"> Naloxone availability</w:t>
      </w:r>
    </w:p>
    <w:p w14:paraId="76D4EFEF" w14:textId="5A54009B" w:rsidR="001D3840" w:rsidRPr="00601210" w:rsidRDefault="00EA2C78" w:rsidP="004B0E10">
      <w:pPr>
        <w:rPr>
          <w:rFonts w:ascii="Arial" w:hAnsi="Arial" w:cs="Arial"/>
          <w:b/>
        </w:rPr>
      </w:pPr>
      <w:r w:rsidRPr="00601210">
        <w:rPr>
          <w:rFonts w:ascii="Arial" w:hAnsi="Arial" w:cs="Arial"/>
          <w:noProof/>
        </w:rPr>
        <w:drawing>
          <wp:inline distT="0" distB="0" distL="0" distR="0" wp14:anchorId="63A82528" wp14:editId="0F5B4DDA">
            <wp:extent cx="8229600" cy="2349500"/>
            <wp:effectExtent l="0" t="0" r="0" b="12700"/>
            <wp:docPr id="197" name="Chart 1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196E0D1D" w14:textId="16F1307A" w:rsidR="009D7D34" w:rsidRDefault="009D7D34" w:rsidP="00F13C2C">
      <w:pPr>
        <w:spacing w:after="120"/>
        <w:rPr>
          <w:rFonts w:ascii="Arial" w:hAnsi="Arial" w:cs="Arial"/>
          <w:b/>
        </w:rPr>
      </w:pPr>
    </w:p>
    <w:p w14:paraId="33DE7D37" w14:textId="6B66D86B" w:rsidR="004B0E10" w:rsidRPr="00601210" w:rsidRDefault="009D7D34" w:rsidP="00F13C2C">
      <w:pPr>
        <w:spacing w:after="120"/>
        <w:rPr>
          <w:rFonts w:ascii="Arial" w:hAnsi="Arial" w:cs="Arial"/>
          <w:b/>
        </w:rPr>
      </w:pPr>
      <w:r>
        <w:rPr>
          <w:rFonts w:ascii="Arial" w:hAnsi="Arial" w:cs="Arial"/>
          <w:b/>
        </w:rPr>
        <w:t>i)</w:t>
      </w:r>
      <w:r w:rsidR="004B0E10" w:rsidRPr="00601210">
        <w:rPr>
          <w:rFonts w:ascii="Arial" w:hAnsi="Arial" w:cs="Arial"/>
          <w:b/>
        </w:rPr>
        <w:t xml:space="preserve"> Needle exchange</w:t>
      </w:r>
    </w:p>
    <w:p w14:paraId="7D7BEE7E" w14:textId="1BB44068" w:rsidR="001D3840" w:rsidRPr="00601210" w:rsidRDefault="001D3840" w:rsidP="004B0E10">
      <w:pPr>
        <w:rPr>
          <w:rFonts w:ascii="Arial" w:hAnsi="Arial" w:cs="Arial"/>
          <w:b/>
        </w:rPr>
      </w:pPr>
      <w:r w:rsidRPr="00601210">
        <w:rPr>
          <w:rFonts w:ascii="Arial" w:hAnsi="Arial" w:cs="Arial"/>
          <w:noProof/>
        </w:rPr>
        <w:drawing>
          <wp:inline distT="0" distB="0" distL="0" distR="0" wp14:anchorId="6D1797CA" wp14:editId="3CC66250">
            <wp:extent cx="8229600" cy="2349500"/>
            <wp:effectExtent l="0" t="0" r="0" b="12700"/>
            <wp:docPr id="115" name="Chart 1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48238704" w14:textId="00971DAB" w:rsidR="008064C6" w:rsidRDefault="008064C6" w:rsidP="004B0E10">
      <w:pPr>
        <w:rPr>
          <w:rFonts w:ascii="Arial" w:hAnsi="Arial" w:cs="Arial"/>
          <w:b/>
        </w:rPr>
      </w:pPr>
    </w:p>
    <w:p w14:paraId="4059D5EE" w14:textId="77777777" w:rsidR="00FB7E82" w:rsidRPr="00601210" w:rsidRDefault="00FB7E82" w:rsidP="004B0E10">
      <w:pPr>
        <w:rPr>
          <w:rFonts w:ascii="Arial" w:hAnsi="Arial" w:cs="Arial"/>
          <w:b/>
        </w:rPr>
      </w:pPr>
    </w:p>
    <w:p w14:paraId="775E0938" w14:textId="77777777" w:rsidR="00FB7E82" w:rsidRDefault="00937682" w:rsidP="00FD20FE">
      <w:pPr>
        <w:spacing w:after="120"/>
        <w:rPr>
          <w:rFonts w:ascii="Arial" w:hAnsi="Arial" w:cs="Arial"/>
          <w:b/>
        </w:rPr>
      </w:pPr>
      <w:r>
        <w:rPr>
          <w:rFonts w:ascii="Arial" w:hAnsi="Arial" w:cs="Arial"/>
          <w:b/>
        </w:rPr>
        <w:lastRenderedPageBreak/>
        <w:t>j) Medication-assisted t</w:t>
      </w:r>
      <w:r w:rsidR="009D7D34">
        <w:rPr>
          <w:rFonts w:ascii="Arial" w:hAnsi="Arial" w:cs="Arial"/>
          <w:b/>
        </w:rPr>
        <w:t>herapy</w:t>
      </w:r>
      <w:r w:rsidR="009D7D34" w:rsidDel="003A413C">
        <w:rPr>
          <w:rFonts w:ascii="Arial" w:hAnsi="Arial" w:cs="Arial"/>
          <w:b/>
        </w:rPr>
        <w:t xml:space="preserve"> </w:t>
      </w:r>
    </w:p>
    <w:p w14:paraId="6F10AC27" w14:textId="391BB791" w:rsidR="001D3840" w:rsidRPr="00601210" w:rsidRDefault="001D3840" w:rsidP="00FD20FE">
      <w:pPr>
        <w:spacing w:after="120"/>
        <w:rPr>
          <w:rFonts w:ascii="Arial" w:hAnsi="Arial" w:cs="Arial"/>
          <w:b/>
        </w:rPr>
      </w:pPr>
      <w:r w:rsidRPr="00601210">
        <w:rPr>
          <w:rFonts w:ascii="Arial" w:hAnsi="Arial" w:cs="Arial"/>
          <w:noProof/>
        </w:rPr>
        <w:drawing>
          <wp:inline distT="0" distB="0" distL="0" distR="0" wp14:anchorId="1D6ED37A" wp14:editId="21B660CB">
            <wp:extent cx="8229600" cy="2349500"/>
            <wp:effectExtent l="0" t="0" r="0" b="12700"/>
            <wp:docPr id="116" name="Chart 1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74AF798A" w14:textId="77777777" w:rsidR="009D7D34" w:rsidRDefault="009D7D34" w:rsidP="009D7D34">
      <w:pPr>
        <w:rPr>
          <w:rFonts w:ascii="Arial" w:hAnsi="Arial" w:cs="Arial"/>
          <w:b/>
        </w:rPr>
      </w:pPr>
    </w:p>
    <w:p w14:paraId="480C669F" w14:textId="066F9B40" w:rsidR="00FB7E82" w:rsidRPr="00601210" w:rsidRDefault="009D7D34" w:rsidP="00FD20FE">
      <w:pPr>
        <w:spacing w:after="120"/>
        <w:rPr>
          <w:rFonts w:ascii="Arial" w:hAnsi="Arial" w:cs="Arial"/>
          <w:b/>
        </w:rPr>
      </w:pPr>
      <w:r>
        <w:rPr>
          <w:rFonts w:ascii="Arial" w:hAnsi="Arial" w:cs="Arial"/>
          <w:b/>
        </w:rPr>
        <w:t>k)</w:t>
      </w:r>
      <w:r w:rsidRPr="00601210">
        <w:rPr>
          <w:rFonts w:ascii="Arial" w:hAnsi="Arial" w:cs="Arial"/>
          <w:b/>
        </w:rPr>
        <w:t xml:space="preserve"> </w:t>
      </w:r>
      <w:r>
        <w:rPr>
          <w:rFonts w:ascii="Arial" w:hAnsi="Arial" w:cs="Arial"/>
          <w:b/>
        </w:rPr>
        <w:t>P</w:t>
      </w:r>
      <w:r w:rsidRPr="00601210">
        <w:rPr>
          <w:rFonts w:ascii="Arial" w:hAnsi="Arial" w:cs="Arial"/>
          <w:b/>
        </w:rPr>
        <w:t>sychosocial</w:t>
      </w:r>
      <w:r>
        <w:rPr>
          <w:rFonts w:ascii="Arial" w:hAnsi="Arial" w:cs="Arial"/>
          <w:b/>
        </w:rPr>
        <w:t xml:space="preserve"> interventions</w:t>
      </w:r>
    </w:p>
    <w:p w14:paraId="02A5AE3F" w14:textId="46A25D7D" w:rsidR="001D3840" w:rsidRPr="00601210" w:rsidRDefault="00F64922" w:rsidP="004B0E10">
      <w:pPr>
        <w:ind w:right="720"/>
        <w:rPr>
          <w:rFonts w:ascii="Arial" w:hAnsi="Arial" w:cs="Arial"/>
          <w:b/>
        </w:rPr>
      </w:pPr>
      <w:r w:rsidRPr="00601210">
        <w:rPr>
          <w:rFonts w:ascii="Arial" w:hAnsi="Arial" w:cs="Arial"/>
          <w:noProof/>
        </w:rPr>
        <w:drawing>
          <wp:inline distT="0" distB="0" distL="0" distR="0" wp14:anchorId="5DE95EEC" wp14:editId="2FB84D55">
            <wp:extent cx="8229600" cy="2349500"/>
            <wp:effectExtent l="0" t="0" r="0" b="12700"/>
            <wp:docPr id="280" name="Chart 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p>
    <w:p w14:paraId="34FE6F07" w14:textId="77777777" w:rsidR="004B0E10" w:rsidRPr="00601210" w:rsidRDefault="004B0E10" w:rsidP="00A32881">
      <w:pPr>
        <w:spacing w:after="120"/>
        <w:rPr>
          <w:rFonts w:ascii="Arial" w:hAnsi="Arial" w:cs="Arial"/>
          <w:b/>
        </w:rPr>
      </w:pPr>
    </w:p>
    <w:p w14:paraId="7638EA03" w14:textId="77777777" w:rsidR="003C1C29" w:rsidRPr="00601210" w:rsidRDefault="003C1C29">
      <w:pPr>
        <w:rPr>
          <w:rFonts w:ascii="Arial" w:hAnsi="Arial" w:cs="Arial"/>
          <w:b/>
        </w:rPr>
      </w:pPr>
      <w:r w:rsidRPr="00601210">
        <w:rPr>
          <w:rFonts w:ascii="Arial" w:hAnsi="Arial" w:cs="Arial"/>
          <w:b/>
        </w:rPr>
        <w:br w:type="page"/>
      </w:r>
    </w:p>
    <w:p w14:paraId="50E847D2" w14:textId="72A1687E" w:rsidR="00A32881" w:rsidRDefault="005B1DA2" w:rsidP="00A32881">
      <w:pPr>
        <w:spacing w:after="120"/>
        <w:rPr>
          <w:rFonts w:ascii="Arial" w:hAnsi="Arial" w:cs="Arial"/>
          <w:b/>
        </w:rPr>
      </w:pPr>
      <w:r>
        <w:rPr>
          <w:rFonts w:ascii="Arial" w:hAnsi="Arial" w:cs="Arial"/>
          <w:b/>
        </w:rPr>
        <w:lastRenderedPageBreak/>
        <w:t xml:space="preserve">Figure </w:t>
      </w:r>
      <w:r w:rsidR="00362AA6">
        <w:rPr>
          <w:rFonts w:ascii="Arial" w:hAnsi="Arial" w:cs="Arial"/>
          <w:b/>
        </w:rPr>
        <w:t>T</w:t>
      </w:r>
      <w:r w:rsidR="00A32881" w:rsidRPr="00601210">
        <w:rPr>
          <w:rFonts w:ascii="Arial" w:hAnsi="Arial" w:cs="Arial"/>
          <w:b/>
        </w:rPr>
        <w:t xml:space="preserve">. </w:t>
      </w:r>
      <w:r w:rsidR="009A0C4E">
        <w:rPr>
          <w:rFonts w:ascii="Arial" w:hAnsi="Arial" w:cs="Arial"/>
          <w:b/>
        </w:rPr>
        <w:t>S</w:t>
      </w:r>
      <w:r w:rsidR="009A0C4E" w:rsidRPr="00601210">
        <w:rPr>
          <w:rFonts w:ascii="Arial" w:hAnsi="Arial" w:cs="Arial"/>
          <w:b/>
        </w:rPr>
        <w:t xml:space="preserve">ensitivity </w:t>
      </w:r>
      <w:r w:rsidR="009A0C4E">
        <w:rPr>
          <w:rFonts w:ascii="Arial" w:hAnsi="Arial" w:cs="Arial"/>
          <w:b/>
        </w:rPr>
        <w:t>of policies’ effect on QALYs to various utility values</w:t>
      </w:r>
      <w:r w:rsidR="009A0C4E" w:rsidRPr="00601210">
        <w:rPr>
          <w:rFonts w:ascii="Arial" w:hAnsi="Arial" w:cs="Arial"/>
          <w:b/>
        </w:rPr>
        <w:t xml:space="preserve"> </w:t>
      </w:r>
      <w:r w:rsidR="00A32881" w:rsidRPr="00601210">
        <w:rPr>
          <w:rFonts w:ascii="Arial" w:hAnsi="Arial" w:cs="Arial"/>
          <w:b/>
        </w:rPr>
        <w:t xml:space="preserve">for </w:t>
      </w:r>
      <w:r w:rsidR="00AA2B29" w:rsidRPr="00601210">
        <w:rPr>
          <w:rFonts w:ascii="Arial" w:hAnsi="Arial" w:cs="Arial"/>
          <w:b/>
        </w:rPr>
        <w:t xml:space="preserve">opioid treatment </w:t>
      </w:r>
      <w:r w:rsidR="00A32881" w:rsidRPr="00601210">
        <w:rPr>
          <w:rFonts w:ascii="Arial" w:hAnsi="Arial" w:cs="Arial"/>
          <w:b/>
        </w:rPr>
        <w:t xml:space="preserve">for </w:t>
      </w:r>
      <w:r w:rsidR="00AA2B29" w:rsidRPr="00601210">
        <w:rPr>
          <w:rFonts w:ascii="Arial" w:hAnsi="Arial" w:cs="Arial"/>
          <w:b/>
        </w:rPr>
        <w:t>chronic pain</w:t>
      </w:r>
    </w:p>
    <w:p w14:paraId="015A7C1E" w14:textId="32E7224E" w:rsidR="00FD517C" w:rsidRPr="00072974" w:rsidRDefault="00FD517C" w:rsidP="00A32881">
      <w:pPr>
        <w:spacing w:after="120"/>
        <w:rPr>
          <w:rFonts w:ascii="Arial" w:hAnsi="Arial" w:cs="Arial"/>
          <w:b/>
          <w:sz w:val="20"/>
          <w:szCs w:val="20"/>
        </w:rPr>
      </w:pPr>
      <w:r w:rsidRPr="00A37249">
        <w:rPr>
          <w:rFonts w:ascii="Arial" w:hAnsi="Arial" w:cs="Arial"/>
          <w:sz w:val="20"/>
          <w:szCs w:val="20"/>
        </w:rPr>
        <w:t xml:space="preserve">Mean </w:t>
      </w:r>
      <w:r w:rsidR="000741C4">
        <w:rPr>
          <w:rFonts w:ascii="Arial" w:hAnsi="Arial" w:cs="Arial"/>
          <w:sz w:val="20"/>
          <w:szCs w:val="20"/>
        </w:rPr>
        <w:t xml:space="preserve">total </w:t>
      </w:r>
      <w:r w:rsidR="008D3809">
        <w:rPr>
          <w:rFonts w:ascii="Arial" w:hAnsi="Arial" w:cs="Arial"/>
          <w:sz w:val="20"/>
          <w:szCs w:val="20"/>
        </w:rPr>
        <w:t>QALYs</w:t>
      </w:r>
      <w:r>
        <w:rPr>
          <w:rFonts w:ascii="Arial" w:hAnsi="Arial" w:cs="Arial"/>
          <w:sz w:val="20"/>
          <w:szCs w:val="20"/>
        </w:rPr>
        <w:t xml:space="preserve">, </w:t>
      </w:r>
      <w:r w:rsidRPr="00A37249">
        <w:rPr>
          <w:rFonts w:ascii="Arial" w:hAnsi="Arial" w:cs="Arial"/>
          <w:sz w:val="20"/>
          <w:szCs w:val="20"/>
        </w:rPr>
        <w:t>relat</w:t>
      </w:r>
      <w:r>
        <w:rPr>
          <w:rFonts w:ascii="Arial" w:hAnsi="Arial" w:cs="Arial"/>
          <w:sz w:val="20"/>
          <w:szCs w:val="20"/>
        </w:rPr>
        <w:t xml:space="preserve">ive to without intervention, under </w:t>
      </w:r>
      <w:r w:rsidR="008D3809">
        <w:rPr>
          <w:rFonts w:ascii="Arial" w:hAnsi="Arial" w:cs="Arial"/>
          <w:sz w:val="20"/>
          <w:szCs w:val="20"/>
        </w:rPr>
        <w:t>the given</w:t>
      </w:r>
      <w:r w:rsidRPr="00E64A56">
        <w:rPr>
          <w:rFonts w:ascii="Arial" w:hAnsi="Arial" w:cs="Arial"/>
          <w:sz w:val="20"/>
          <w:szCs w:val="20"/>
        </w:rPr>
        <w:t xml:space="preserve"> policy, for </w:t>
      </w:r>
      <w:r w:rsidRPr="008D3809">
        <w:rPr>
          <w:rFonts w:ascii="Arial" w:hAnsi="Arial" w:cs="Arial"/>
          <w:sz w:val="20"/>
          <w:szCs w:val="20"/>
        </w:rPr>
        <w:t xml:space="preserve">various </w:t>
      </w:r>
      <w:r w:rsidR="008D3809" w:rsidRPr="008D3809">
        <w:rPr>
          <w:rFonts w:ascii="Arial" w:hAnsi="Arial" w:cs="Arial"/>
          <w:sz w:val="20"/>
          <w:szCs w:val="20"/>
        </w:rPr>
        <w:t xml:space="preserve">utility values for </w:t>
      </w:r>
      <w:r w:rsidR="008D3809">
        <w:rPr>
          <w:rFonts w:ascii="Arial" w:hAnsi="Arial" w:cs="Arial"/>
          <w:sz w:val="20"/>
          <w:szCs w:val="20"/>
        </w:rPr>
        <w:t>the “chronic pain SOUD with Rx” state</w:t>
      </w:r>
      <w:r w:rsidRPr="008D3809">
        <w:rPr>
          <w:rFonts w:ascii="Arial" w:hAnsi="Arial" w:cs="Arial"/>
          <w:sz w:val="20"/>
          <w:szCs w:val="20"/>
        </w:rPr>
        <w:t xml:space="preserve">: </w:t>
      </w:r>
      <w:r w:rsidR="00457A71">
        <w:rPr>
          <w:rFonts w:ascii="Arial" w:hAnsi="Arial" w:cs="Arial"/>
          <w:sz w:val="20"/>
          <w:szCs w:val="20"/>
        </w:rPr>
        <w:t xml:space="preserve">0.83, 0.84, 0.85, 0.93, 1.00. </w:t>
      </w:r>
      <w:r w:rsidR="008D3809">
        <w:rPr>
          <w:rFonts w:ascii="Arial" w:hAnsi="Arial" w:cs="Arial"/>
          <w:sz w:val="20"/>
          <w:szCs w:val="20"/>
        </w:rPr>
        <w:t xml:space="preserve"> QALYs, quality-adjusted life years; Rx, prescription; SOUD,</w:t>
      </w:r>
      <w:r w:rsidR="008D3809" w:rsidRPr="008D3809">
        <w:rPr>
          <w:rFonts w:cs="Times New Roman"/>
        </w:rPr>
        <w:t xml:space="preserve"> </w:t>
      </w:r>
      <w:r w:rsidR="008D3809" w:rsidRPr="008D3809">
        <w:rPr>
          <w:rFonts w:ascii="Arial" w:hAnsi="Arial" w:cs="Arial"/>
          <w:sz w:val="20"/>
          <w:szCs w:val="20"/>
        </w:rPr>
        <w:t>severe [prescription] opioid use disorder.</w:t>
      </w:r>
    </w:p>
    <w:p w14:paraId="5FE66DE7" w14:textId="77777777" w:rsidR="008D3809" w:rsidRDefault="008D3809" w:rsidP="009A0C4E">
      <w:pPr>
        <w:spacing w:after="120"/>
        <w:rPr>
          <w:rFonts w:ascii="Arial" w:hAnsi="Arial" w:cs="Arial"/>
          <w:b/>
        </w:rPr>
      </w:pPr>
    </w:p>
    <w:p w14:paraId="449BB466" w14:textId="347983FF" w:rsidR="00E7709A" w:rsidRPr="009A0C4E" w:rsidRDefault="009A0C4E" w:rsidP="009A0C4E">
      <w:pPr>
        <w:spacing w:after="120"/>
        <w:rPr>
          <w:rFonts w:ascii="Arial" w:hAnsi="Arial" w:cs="Arial"/>
          <w:b/>
        </w:rPr>
      </w:pPr>
      <w:r w:rsidRPr="009A0C4E">
        <w:rPr>
          <w:rFonts w:ascii="Arial" w:hAnsi="Arial" w:cs="Arial"/>
          <w:b/>
        </w:rPr>
        <w:t>a)</w:t>
      </w:r>
      <w:r>
        <w:rPr>
          <w:rFonts w:ascii="Arial" w:hAnsi="Arial" w:cs="Arial"/>
          <w:b/>
        </w:rPr>
        <w:t xml:space="preserve"> R</w:t>
      </w:r>
      <w:r w:rsidR="00E7709A" w:rsidRPr="009A0C4E">
        <w:rPr>
          <w:rFonts w:ascii="Arial" w:hAnsi="Arial" w:cs="Arial"/>
          <w:b/>
        </w:rPr>
        <w:t xml:space="preserve">educed prescribing for </w:t>
      </w:r>
      <w:r w:rsidR="00475920" w:rsidRPr="009A0C4E">
        <w:rPr>
          <w:rFonts w:ascii="Arial" w:hAnsi="Arial" w:cs="Arial"/>
          <w:b/>
        </w:rPr>
        <w:t>acute</w:t>
      </w:r>
      <w:r w:rsidR="00E7709A" w:rsidRPr="009A0C4E">
        <w:rPr>
          <w:rFonts w:ascii="Arial" w:hAnsi="Arial" w:cs="Arial"/>
          <w:b/>
        </w:rPr>
        <w:t xml:space="preserve"> pain</w:t>
      </w:r>
    </w:p>
    <w:p w14:paraId="5D43CDB1" w14:textId="713DE2DA" w:rsidR="003901F6" w:rsidRPr="00601210" w:rsidRDefault="00F34A07" w:rsidP="00E7709A">
      <w:pPr>
        <w:rPr>
          <w:rFonts w:ascii="Arial" w:hAnsi="Arial" w:cs="Arial"/>
          <w:b/>
        </w:rPr>
      </w:pPr>
      <w:r>
        <w:rPr>
          <w:noProof/>
        </w:rPr>
        <w:drawing>
          <wp:inline distT="0" distB="0" distL="0" distR="0" wp14:anchorId="6E34A660" wp14:editId="4ED41277">
            <wp:extent cx="5118735" cy="3279140"/>
            <wp:effectExtent l="0" t="0" r="12065" b="2286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14:paraId="31BE94D6" w14:textId="77777777" w:rsidR="00CA6E07" w:rsidRDefault="00CA6E07">
      <w:pPr>
        <w:rPr>
          <w:rFonts w:ascii="Arial" w:hAnsi="Arial" w:cs="Arial"/>
          <w:b/>
        </w:rPr>
      </w:pPr>
      <w:r>
        <w:rPr>
          <w:rFonts w:ascii="Arial" w:hAnsi="Arial" w:cs="Arial"/>
          <w:b/>
        </w:rPr>
        <w:br w:type="page"/>
      </w:r>
    </w:p>
    <w:p w14:paraId="2464736A" w14:textId="6ED424EC" w:rsidR="00E7709A" w:rsidRPr="00601210" w:rsidRDefault="00457A71" w:rsidP="00F13C2C">
      <w:pPr>
        <w:spacing w:after="120"/>
        <w:rPr>
          <w:rFonts w:ascii="Arial" w:hAnsi="Arial" w:cs="Arial"/>
          <w:b/>
        </w:rPr>
      </w:pPr>
      <w:r>
        <w:rPr>
          <w:rFonts w:ascii="Arial" w:hAnsi="Arial" w:cs="Arial"/>
          <w:b/>
        </w:rPr>
        <w:lastRenderedPageBreak/>
        <w:t>b)</w:t>
      </w:r>
      <w:r w:rsidR="00E7709A" w:rsidRPr="00601210">
        <w:rPr>
          <w:rFonts w:ascii="Arial" w:hAnsi="Arial" w:cs="Arial"/>
          <w:b/>
        </w:rPr>
        <w:t xml:space="preserve"> </w:t>
      </w:r>
      <w:r>
        <w:rPr>
          <w:rFonts w:ascii="Arial" w:hAnsi="Arial" w:cs="Arial"/>
          <w:b/>
        </w:rPr>
        <w:t>R</w:t>
      </w:r>
      <w:r w:rsidR="00E7709A" w:rsidRPr="00601210">
        <w:rPr>
          <w:rFonts w:ascii="Arial" w:hAnsi="Arial" w:cs="Arial"/>
          <w:b/>
        </w:rPr>
        <w:t xml:space="preserve">educed prescribing for </w:t>
      </w:r>
      <w:r w:rsidR="00475920" w:rsidRPr="00601210">
        <w:rPr>
          <w:rFonts w:ascii="Arial" w:hAnsi="Arial" w:cs="Arial"/>
          <w:b/>
        </w:rPr>
        <w:t>transitioning</w:t>
      </w:r>
      <w:r w:rsidR="00E7709A" w:rsidRPr="00601210">
        <w:rPr>
          <w:rFonts w:ascii="Arial" w:hAnsi="Arial" w:cs="Arial"/>
          <w:b/>
        </w:rPr>
        <w:t xml:space="preserve"> pain</w:t>
      </w:r>
    </w:p>
    <w:p w14:paraId="6716A2D2" w14:textId="3244CA39" w:rsidR="003901F6" w:rsidRPr="00601210" w:rsidRDefault="007D2A93" w:rsidP="00E7709A">
      <w:pPr>
        <w:rPr>
          <w:rFonts w:ascii="Arial" w:hAnsi="Arial" w:cs="Arial"/>
          <w:b/>
        </w:rPr>
      </w:pPr>
      <w:r>
        <w:rPr>
          <w:noProof/>
        </w:rPr>
        <w:drawing>
          <wp:inline distT="0" distB="0" distL="0" distR="0" wp14:anchorId="140EC02E" wp14:editId="38D53ED7">
            <wp:extent cx="5118735" cy="3291840"/>
            <wp:effectExtent l="0" t="0" r="12065" b="10160"/>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7A182451" w14:textId="22B23EBC" w:rsidR="00A32881" w:rsidRPr="00601210" w:rsidRDefault="00A94F81" w:rsidP="00FD20FE">
      <w:pPr>
        <w:spacing w:after="120"/>
        <w:rPr>
          <w:rFonts w:ascii="Arial" w:hAnsi="Arial" w:cs="Arial"/>
          <w:b/>
        </w:rPr>
      </w:pPr>
      <w:r w:rsidRPr="00601210">
        <w:rPr>
          <w:rFonts w:ascii="Arial" w:hAnsi="Arial" w:cs="Arial"/>
          <w:b/>
        </w:rPr>
        <w:br w:type="page"/>
      </w:r>
      <w:r w:rsidR="000741C4">
        <w:rPr>
          <w:rFonts w:ascii="Arial" w:hAnsi="Arial" w:cs="Arial"/>
          <w:b/>
        </w:rPr>
        <w:lastRenderedPageBreak/>
        <w:t>c)</w:t>
      </w:r>
      <w:r w:rsidR="00A32881" w:rsidRPr="00601210">
        <w:rPr>
          <w:rFonts w:ascii="Arial" w:hAnsi="Arial" w:cs="Arial"/>
          <w:b/>
        </w:rPr>
        <w:t xml:space="preserve"> </w:t>
      </w:r>
      <w:r w:rsidR="000741C4">
        <w:rPr>
          <w:rFonts w:ascii="Arial" w:hAnsi="Arial" w:cs="Arial"/>
          <w:b/>
        </w:rPr>
        <w:t>R</w:t>
      </w:r>
      <w:r w:rsidR="00A32881" w:rsidRPr="00601210">
        <w:rPr>
          <w:rFonts w:ascii="Arial" w:hAnsi="Arial" w:cs="Arial"/>
          <w:b/>
        </w:rPr>
        <w:t>educed prescribing for chronic pain</w:t>
      </w:r>
    </w:p>
    <w:p w14:paraId="1E0D0CC3" w14:textId="27CDA358" w:rsidR="00A32881" w:rsidRPr="00601210" w:rsidRDefault="00B75DCB" w:rsidP="00A32881">
      <w:pPr>
        <w:rPr>
          <w:rFonts w:ascii="Arial" w:hAnsi="Arial" w:cs="Arial"/>
          <w:b/>
        </w:rPr>
      </w:pPr>
      <w:r>
        <w:rPr>
          <w:noProof/>
        </w:rPr>
        <w:drawing>
          <wp:inline distT="0" distB="0" distL="0" distR="0" wp14:anchorId="170033C6" wp14:editId="67D88F40">
            <wp:extent cx="5118735" cy="3291840"/>
            <wp:effectExtent l="0" t="0" r="12065"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7FD7F335" w14:textId="77777777" w:rsidR="00A32881" w:rsidRPr="00601210" w:rsidRDefault="00A32881">
      <w:pPr>
        <w:rPr>
          <w:rFonts w:ascii="Arial" w:hAnsi="Arial" w:cs="Arial"/>
          <w:b/>
        </w:rPr>
      </w:pPr>
    </w:p>
    <w:p w14:paraId="096E1287" w14:textId="77777777" w:rsidR="00CA6E07" w:rsidRDefault="00CA6E07">
      <w:pPr>
        <w:rPr>
          <w:rFonts w:ascii="Arial" w:hAnsi="Arial" w:cs="Arial"/>
          <w:b/>
        </w:rPr>
      </w:pPr>
      <w:r>
        <w:rPr>
          <w:rFonts w:ascii="Arial" w:hAnsi="Arial" w:cs="Arial"/>
          <w:b/>
        </w:rPr>
        <w:br w:type="page"/>
      </w:r>
    </w:p>
    <w:p w14:paraId="1A9A444C" w14:textId="7CDEE5C5" w:rsidR="00A32881" w:rsidRPr="00601210" w:rsidRDefault="000741C4" w:rsidP="00F13C2C">
      <w:pPr>
        <w:spacing w:after="120"/>
        <w:rPr>
          <w:rFonts w:ascii="Arial" w:hAnsi="Arial" w:cs="Arial"/>
          <w:b/>
        </w:rPr>
      </w:pPr>
      <w:r>
        <w:rPr>
          <w:rFonts w:ascii="Arial" w:hAnsi="Arial" w:cs="Arial"/>
          <w:b/>
        </w:rPr>
        <w:lastRenderedPageBreak/>
        <w:t>d)</w:t>
      </w:r>
      <w:r w:rsidR="00A32881" w:rsidRPr="00601210">
        <w:rPr>
          <w:rFonts w:ascii="Arial" w:hAnsi="Arial" w:cs="Arial"/>
          <w:b/>
        </w:rPr>
        <w:t xml:space="preserve"> </w:t>
      </w:r>
      <w:r>
        <w:rPr>
          <w:rFonts w:ascii="Arial" w:hAnsi="Arial" w:cs="Arial"/>
          <w:b/>
        </w:rPr>
        <w:t>D</w:t>
      </w:r>
      <w:r w:rsidR="00A32881" w:rsidRPr="00601210">
        <w:rPr>
          <w:rFonts w:ascii="Arial" w:hAnsi="Arial" w:cs="Arial"/>
          <w:b/>
        </w:rPr>
        <w:t>rug rescheduling policy</w:t>
      </w:r>
    </w:p>
    <w:p w14:paraId="3230A4F0" w14:textId="3BF9C6B9" w:rsidR="00750E82" w:rsidRPr="00601210" w:rsidRDefault="009907FE" w:rsidP="00F13C2C">
      <w:pPr>
        <w:spacing w:after="120"/>
        <w:rPr>
          <w:rFonts w:ascii="Arial" w:hAnsi="Arial" w:cs="Arial"/>
          <w:b/>
        </w:rPr>
      </w:pPr>
      <w:r>
        <w:rPr>
          <w:noProof/>
        </w:rPr>
        <w:drawing>
          <wp:inline distT="0" distB="0" distL="0" distR="0" wp14:anchorId="78498829" wp14:editId="79FC7F96">
            <wp:extent cx="5118735" cy="3291840"/>
            <wp:effectExtent l="0" t="0" r="12065" b="10160"/>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6C4DE136" w14:textId="0B435C17" w:rsidR="00DB6B9B" w:rsidRPr="00601210" w:rsidRDefault="00DB6B9B">
      <w:pPr>
        <w:rPr>
          <w:rFonts w:ascii="Arial" w:hAnsi="Arial" w:cs="Arial"/>
          <w:b/>
        </w:rPr>
        <w:sectPr w:rsidR="00DB6B9B" w:rsidRPr="00601210" w:rsidSect="00311D6A">
          <w:pgSz w:w="15840" w:h="12240" w:orient="landscape"/>
          <w:pgMar w:top="1440" w:right="1440" w:bottom="1350" w:left="1440" w:header="720" w:footer="720" w:gutter="0"/>
          <w:cols w:space="720"/>
          <w:docGrid w:linePitch="360"/>
        </w:sectPr>
      </w:pPr>
    </w:p>
    <w:p w14:paraId="37A4A761" w14:textId="3908E811" w:rsidR="0043150C" w:rsidRDefault="00B5754D" w:rsidP="005C7FA1">
      <w:pPr>
        <w:spacing w:after="120"/>
        <w:ind w:left="90" w:right="720"/>
        <w:rPr>
          <w:rFonts w:ascii="Arial" w:hAnsi="Arial" w:cs="Arial"/>
          <w:b/>
        </w:rPr>
      </w:pPr>
      <w:r>
        <w:rPr>
          <w:rFonts w:ascii="Arial" w:hAnsi="Arial" w:cs="Arial"/>
          <w:b/>
        </w:rPr>
        <w:lastRenderedPageBreak/>
        <w:t>Table</w:t>
      </w:r>
      <w:r w:rsidR="00EE1A73" w:rsidRPr="00601210">
        <w:rPr>
          <w:rFonts w:ascii="Arial" w:hAnsi="Arial" w:cs="Arial"/>
          <w:b/>
        </w:rPr>
        <w:t xml:space="preserve"> </w:t>
      </w:r>
      <w:r w:rsidR="00362AA6">
        <w:rPr>
          <w:rFonts w:ascii="Arial" w:hAnsi="Arial" w:cs="Arial"/>
          <w:b/>
        </w:rPr>
        <w:t>A</w:t>
      </w:r>
      <w:r w:rsidR="0043150C" w:rsidRPr="00601210">
        <w:rPr>
          <w:rFonts w:ascii="Arial" w:hAnsi="Arial" w:cs="Arial"/>
          <w:b/>
        </w:rPr>
        <w:t xml:space="preserve">. </w:t>
      </w:r>
      <w:r w:rsidR="00956D1B" w:rsidRPr="00601210">
        <w:rPr>
          <w:rFonts w:ascii="Arial" w:hAnsi="Arial" w:cs="Arial"/>
          <w:b/>
        </w:rPr>
        <w:t xml:space="preserve">Values and Sources for </w:t>
      </w:r>
      <w:r w:rsidR="0043150C" w:rsidRPr="00601210">
        <w:rPr>
          <w:rFonts w:ascii="Arial" w:hAnsi="Arial" w:cs="Arial"/>
          <w:b/>
        </w:rPr>
        <w:t>Model Parameter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97"/>
        <w:gridCol w:w="1620"/>
        <w:gridCol w:w="1733"/>
      </w:tblGrid>
      <w:tr w:rsidR="00712663" w:rsidRPr="00AE5811" w14:paraId="41A82C18" w14:textId="77777777" w:rsidTr="00FD20FE">
        <w:trPr>
          <w:trHeight w:val="300"/>
          <w:tblHeader/>
        </w:trPr>
        <w:tc>
          <w:tcPr>
            <w:tcW w:w="6097" w:type="dxa"/>
            <w:shd w:val="clear" w:color="auto" w:fill="auto"/>
            <w:noWrap/>
            <w:vAlign w:val="bottom"/>
            <w:hideMark/>
          </w:tcPr>
          <w:p w14:paraId="52703F37" w14:textId="77777777" w:rsidR="00712663" w:rsidRPr="00AE5811" w:rsidRDefault="00712663" w:rsidP="00712663">
            <w:pPr>
              <w:rPr>
                <w:rFonts w:ascii="Arial" w:eastAsia="Times New Roman" w:hAnsi="Arial" w:cs="Arial"/>
                <w:b/>
                <w:color w:val="000000"/>
                <w:sz w:val="20"/>
                <w:szCs w:val="20"/>
              </w:rPr>
            </w:pPr>
            <w:r w:rsidRPr="00AE5811">
              <w:rPr>
                <w:rFonts w:ascii="Arial" w:eastAsia="Times New Roman" w:hAnsi="Arial" w:cs="Arial"/>
                <w:b/>
                <w:color w:val="000000"/>
                <w:sz w:val="20"/>
                <w:szCs w:val="20"/>
              </w:rPr>
              <w:t>Parameter</w:t>
            </w:r>
          </w:p>
        </w:tc>
        <w:tc>
          <w:tcPr>
            <w:tcW w:w="1620" w:type="dxa"/>
            <w:shd w:val="clear" w:color="auto" w:fill="auto"/>
            <w:noWrap/>
            <w:vAlign w:val="bottom"/>
            <w:hideMark/>
          </w:tcPr>
          <w:p w14:paraId="37360DC7" w14:textId="77777777" w:rsidR="00712663" w:rsidRPr="00AE5811" w:rsidRDefault="00712663" w:rsidP="00712663">
            <w:pPr>
              <w:jc w:val="center"/>
              <w:rPr>
                <w:rFonts w:ascii="Arial" w:eastAsia="Times New Roman" w:hAnsi="Arial" w:cs="Arial"/>
                <w:b/>
                <w:bCs/>
                <w:color w:val="000000"/>
                <w:sz w:val="20"/>
                <w:szCs w:val="20"/>
              </w:rPr>
            </w:pPr>
            <w:r w:rsidRPr="00AE5811">
              <w:rPr>
                <w:rFonts w:ascii="Arial" w:eastAsia="Times New Roman" w:hAnsi="Arial" w:cs="Arial"/>
                <w:b/>
                <w:bCs/>
                <w:color w:val="000000"/>
                <w:sz w:val="20"/>
                <w:szCs w:val="20"/>
              </w:rPr>
              <w:t>Value</w:t>
            </w:r>
          </w:p>
        </w:tc>
        <w:tc>
          <w:tcPr>
            <w:tcW w:w="1733" w:type="dxa"/>
            <w:shd w:val="clear" w:color="auto" w:fill="auto"/>
            <w:noWrap/>
            <w:vAlign w:val="bottom"/>
            <w:hideMark/>
          </w:tcPr>
          <w:p w14:paraId="2FBB5B3E" w14:textId="77777777" w:rsidR="00712663" w:rsidRPr="00AE5811" w:rsidRDefault="00712663" w:rsidP="00712663">
            <w:pPr>
              <w:jc w:val="center"/>
              <w:rPr>
                <w:rFonts w:ascii="Arial" w:eastAsia="Times New Roman" w:hAnsi="Arial" w:cs="Arial"/>
                <w:b/>
                <w:bCs/>
                <w:color w:val="000000"/>
                <w:sz w:val="20"/>
                <w:szCs w:val="20"/>
              </w:rPr>
            </w:pPr>
            <w:r w:rsidRPr="00AE5811">
              <w:rPr>
                <w:rFonts w:ascii="Arial" w:eastAsia="Times New Roman" w:hAnsi="Arial" w:cs="Arial"/>
                <w:b/>
                <w:bCs/>
                <w:color w:val="000000"/>
                <w:sz w:val="20"/>
                <w:szCs w:val="20"/>
              </w:rPr>
              <w:t>Source</w:t>
            </w:r>
          </w:p>
        </w:tc>
      </w:tr>
      <w:tr w:rsidR="00712663" w:rsidRPr="00AE5811" w14:paraId="367F0DE8" w14:textId="77777777" w:rsidTr="00FD20FE">
        <w:trPr>
          <w:trHeight w:val="300"/>
        </w:trPr>
        <w:tc>
          <w:tcPr>
            <w:tcW w:w="6097" w:type="dxa"/>
            <w:shd w:val="clear" w:color="auto" w:fill="auto"/>
            <w:noWrap/>
            <w:vAlign w:val="bottom"/>
            <w:hideMark/>
          </w:tcPr>
          <w:p w14:paraId="6BB07500" w14:textId="77777777" w:rsidR="00712663" w:rsidRPr="00AE5811" w:rsidRDefault="00712663" w:rsidP="00712663">
            <w:pPr>
              <w:rPr>
                <w:rFonts w:ascii="Arial" w:eastAsia="Times New Roman" w:hAnsi="Arial" w:cs="Arial"/>
                <w:b/>
                <w:bCs/>
                <w:color w:val="000000"/>
                <w:sz w:val="20"/>
                <w:szCs w:val="20"/>
              </w:rPr>
            </w:pPr>
            <w:r w:rsidRPr="00AE5811">
              <w:rPr>
                <w:rFonts w:ascii="Arial" w:eastAsia="Times New Roman" w:hAnsi="Arial" w:cs="Arial"/>
                <w:b/>
                <w:bCs/>
                <w:color w:val="000000"/>
                <w:sz w:val="20"/>
                <w:szCs w:val="20"/>
              </w:rPr>
              <w:t>Demographic data</w:t>
            </w:r>
          </w:p>
        </w:tc>
        <w:tc>
          <w:tcPr>
            <w:tcW w:w="1620" w:type="dxa"/>
            <w:shd w:val="clear" w:color="auto" w:fill="auto"/>
            <w:noWrap/>
            <w:vAlign w:val="bottom"/>
            <w:hideMark/>
          </w:tcPr>
          <w:p w14:paraId="6B856A7F" w14:textId="77777777" w:rsidR="00712663" w:rsidRPr="00AE5811" w:rsidRDefault="00712663" w:rsidP="00712663">
            <w:pPr>
              <w:jc w:val="center"/>
              <w:rPr>
                <w:rFonts w:ascii="Arial" w:eastAsia="Times New Roman" w:hAnsi="Arial" w:cs="Arial"/>
                <w:b/>
                <w:bCs/>
                <w:color w:val="000000"/>
                <w:sz w:val="20"/>
                <w:szCs w:val="20"/>
              </w:rPr>
            </w:pPr>
          </w:p>
        </w:tc>
        <w:tc>
          <w:tcPr>
            <w:tcW w:w="1733" w:type="dxa"/>
            <w:shd w:val="clear" w:color="auto" w:fill="auto"/>
            <w:noWrap/>
            <w:vAlign w:val="bottom"/>
            <w:hideMark/>
          </w:tcPr>
          <w:p w14:paraId="785380BF" w14:textId="77777777" w:rsidR="00712663" w:rsidRPr="00AE5811" w:rsidRDefault="00712663" w:rsidP="00712663">
            <w:pPr>
              <w:jc w:val="center"/>
              <w:rPr>
                <w:rFonts w:ascii="Arial" w:eastAsia="Times New Roman" w:hAnsi="Arial" w:cs="Arial"/>
                <w:b/>
                <w:bCs/>
                <w:color w:val="000000"/>
                <w:sz w:val="20"/>
                <w:szCs w:val="20"/>
              </w:rPr>
            </w:pPr>
          </w:p>
        </w:tc>
      </w:tr>
      <w:tr w:rsidR="00712663" w:rsidRPr="00AE5811" w14:paraId="11389F19" w14:textId="77777777" w:rsidTr="00FD20FE">
        <w:trPr>
          <w:trHeight w:val="300"/>
        </w:trPr>
        <w:tc>
          <w:tcPr>
            <w:tcW w:w="6097" w:type="dxa"/>
            <w:shd w:val="clear" w:color="auto" w:fill="auto"/>
            <w:noWrap/>
            <w:vAlign w:val="bottom"/>
            <w:hideMark/>
          </w:tcPr>
          <w:p w14:paraId="43455420" w14:textId="77777777"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Total population size, age 12+</w:t>
            </w:r>
          </w:p>
        </w:tc>
        <w:tc>
          <w:tcPr>
            <w:tcW w:w="1620" w:type="dxa"/>
            <w:shd w:val="clear" w:color="auto" w:fill="auto"/>
            <w:noWrap/>
            <w:vAlign w:val="bottom"/>
            <w:hideMark/>
          </w:tcPr>
          <w:p w14:paraId="55B9171B"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 272,772,746 </w:t>
            </w:r>
          </w:p>
        </w:tc>
        <w:tc>
          <w:tcPr>
            <w:tcW w:w="1733" w:type="dxa"/>
            <w:shd w:val="clear" w:color="auto" w:fill="auto"/>
            <w:noWrap/>
            <w:vAlign w:val="bottom"/>
            <w:hideMark/>
          </w:tcPr>
          <w:p w14:paraId="38B84B97" w14:textId="59BEFDEB" w:rsidR="00712663" w:rsidRPr="00AE5811" w:rsidRDefault="003C22B4" w:rsidP="00726019">
            <w:pPr>
              <w:jc w:val="center"/>
              <w:rPr>
                <w:rFonts w:ascii="Arial" w:eastAsia="Times New Roman" w:hAnsi="Arial" w:cs="Arial"/>
                <w:color w:val="000000"/>
                <w:sz w:val="20"/>
                <w:szCs w:val="20"/>
              </w:rPr>
            </w:pPr>
            <w:hyperlink w:anchor="_ENREF_1" w:tooltip="US Census Bureau, 2016 #295"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US Census Bureau&lt;/Author&gt;&lt;Year&gt;2016&lt;/Year&gt;&lt;RecNum&gt;295&lt;/RecNum&gt;&lt;DisplayText&gt;&lt;style face="superscript"&gt;1&lt;/style&gt;&lt;/DisplayText&gt;&lt;record&gt;&lt;rec-number&gt;295&lt;/rec-number&gt;&lt;foreign-keys&gt;&lt;key app="EN" db-id="dazaf5eeutvxaieddtmv9tamp0es0e0r2a9e" timestamp="1471280313"&gt;295&lt;/key&gt;&lt;/foreign-keys&gt;&lt;ref-type name="Web Page"&gt;12&lt;/ref-type&gt;&lt;contributors&gt;&lt;authors&gt;&lt;author&gt;US Census Bureau,&lt;/author&gt;&lt;/authors&gt;&lt;/contributors&gt;&lt;titles&gt;&lt;title&gt;Annual estimates of the resident population by single year of age and sex for the United States: April 1, 2010 to July 1, 2015&lt;/title&gt;&lt;/titles&gt;&lt;volume&gt;2017&lt;/volume&gt;&lt;number&gt;Jun 17&lt;/number&gt;&lt;dates&gt;&lt;year&gt;2016&lt;/year&gt;&lt;/dates&gt;&lt;publisher&gt;U.S. Census Bureau, Population Division&lt;/publisher&gt;&lt;urls&gt;&lt;related-urls&gt;&lt;url&gt;https://factfinder.census.gov/faces/tableservices/jsf/pages/productview.xhtml?src=bkmk&lt;/url&gt;&lt;/related-urls&gt;&lt;/urls&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1</w:t>
              </w:r>
              <w:r w:rsidR="00726019" w:rsidRPr="00AE5811">
                <w:rPr>
                  <w:rFonts w:ascii="Arial" w:eastAsia="Times New Roman" w:hAnsi="Arial" w:cs="Arial"/>
                  <w:color w:val="000000"/>
                  <w:sz w:val="20"/>
                  <w:szCs w:val="20"/>
                </w:rPr>
                <w:fldChar w:fldCharType="end"/>
              </w:r>
            </w:hyperlink>
          </w:p>
        </w:tc>
      </w:tr>
      <w:tr w:rsidR="00712663" w:rsidRPr="00AE5811" w14:paraId="108FDF07" w14:textId="77777777" w:rsidTr="00FD20FE">
        <w:trPr>
          <w:trHeight w:val="300"/>
        </w:trPr>
        <w:tc>
          <w:tcPr>
            <w:tcW w:w="6097" w:type="dxa"/>
            <w:shd w:val="clear" w:color="auto" w:fill="auto"/>
            <w:noWrap/>
            <w:vAlign w:val="bottom"/>
            <w:hideMark/>
          </w:tcPr>
          <w:p w14:paraId="443C413F" w14:textId="77777777"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Chronic pain prevalence (moderate to severe)</w:t>
            </w:r>
          </w:p>
        </w:tc>
        <w:tc>
          <w:tcPr>
            <w:tcW w:w="1620" w:type="dxa"/>
            <w:shd w:val="clear" w:color="auto" w:fill="auto"/>
            <w:noWrap/>
            <w:vAlign w:val="bottom"/>
            <w:hideMark/>
          </w:tcPr>
          <w:p w14:paraId="569FEC72"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8.6%</w:t>
            </w:r>
          </w:p>
        </w:tc>
        <w:tc>
          <w:tcPr>
            <w:tcW w:w="1733" w:type="dxa"/>
            <w:shd w:val="clear" w:color="auto" w:fill="auto"/>
            <w:noWrap/>
            <w:vAlign w:val="bottom"/>
            <w:hideMark/>
          </w:tcPr>
          <w:p w14:paraId="503EB418" w14:textId="39B1E7D5" w:rsidR="00712663" w:rsidRPr="00AE5811" w:rsidRDefault="00712663"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hyperlink w:anchor="_ENREF_25" w:tooltip="Institute of Medicine, 2011 #212" w:history="1">
              <w:r w:rsidR="00726019" w:rsidRPr="00AE5811">
                <w:rPr>
                  <w:rFonts w:ascii="Arial" w:eastAsia="Times New Roman" w:hAnsi="Arial" w:cs="Arial"/>
                  <w:color w:val="000000"/>
                  <w:sz w:val="20"/>
                  <w:szCs w:val="20"/>
                </w:rPr>
                <w:fldChar w:fldCharType="begin">
                  <w:fldData xml:space="preserve">PEVuZE5vdGU+PENpdGU+PEF1dGhvcj5Uc2FuZzwvQXV0aG9yPjxZZWFyPjIwMDg8L1llYXI+PFJl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Uc2FuZzwvQXV0aG9yPjxZZWFyPjIwMDg8L1llYXI+PFJl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5-28</w:t>
              </w:r>
              <w:r w:rsidR="00726019" w:rsidRPr="00AE5811">
                <w:rPr>
                  <w:rFonts w:ascii="Arial" w:eastAsia="Times New Roman" w:hAnsi="Arial" w:cs="Arial"/>
                  <w:color w:val="000000"/>
                  <w:sz w:val="20"/>
                  <w:szCs w:val="20"/>
                </w:rPr>
                <w:fldChar w:fldCharType="end"/>
              </w:r>
            </w:hyperlink>
          </w:p>
        </w:tc>
      </w:tr>
      <w:tr w:rsidR="00712663" w:rsidRPr="00AE5811" w14:paraId="737AD2E1" w14:textId="77777777" w:rsidTr="00FD20FE">
        <w:trPr>
          <w:trHeight w:val="300"/>
        </w:trPr>
        <w:tc>
          <w:tcPr>
            <w:tcW w:w="6097" w:type="dxa"/>
            <w:shd w:val="clear" w:color="auto" w:fill="auto"/>
            <w:noWrap/>
            <w:vAlign w:val="bottom"/>
            <w:hideMark/>
          </w:tcPr>
          <w:p w14:paraId="7A6BCF01" w14:textId="77777777"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Acute pain prevalence (moderate to severe)</w:t>
            </w:r>
          </w:p>
        </w:tc>
        <w:tc>
          <w:tcPr>
            <w:tcW w:w="1620" w:type="dxa"/>
            <w:shd w:val="clear" w:color="auto" w:fill="auto"/>
            <w:noWrap/>
            <w:vAlign w:val="bottom"/>
            <w:hideMark/>
          </w:tcPr>
          <w:p w14:paraId="14F153CD"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2.5%</w:t>
            </w:r>
          </w:p>
        </w:tc>
        <w:tc>
          <w:tcPr>
            <w:tcW w:w="1733" w:type="dxa"/>
            <w:shd w:val="clear" w:color="auto" w:fill="auto"/>
            <w:noWrap/>
            <w:vAlign w:val="bottom"/>
            <w:hideMark/>
          </w:tcPr>
          <w:p w14:paraId="09288B76" w14:textId="5DBDC926" w:rsidR="00712663" w:rsidRPr="00AE5811" w:rsidRDefault="00712663"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hyperlink w:anchor="_ENREF_2" w:tooltip="Cullen, 2009 #1623" w:history="1">
              <w:r w:rsidR="00726019" w:rsidRPr="00AE5811">
                <w:rPr>
                  <w:rFonts w:ascii="Arial" w:eastAsia="Times New Roman" w:hAnsi="Arial" w:cs="Arial"/>
                  <w:color w:val="000000"/>
                  <w:sz w:val="20"/>
                  <w:szCs w:val="20"/>
                </w:rPr>
                <w:fldChar w:fldCharType="begin">
                  <w:fldData xml:space="preserve">PEVuZE5vdGU+PENpdGU+PEF1dGhvcj5BcGZlbGJhdW08L0F1dGhvcj48WWVhcj4yMDAzPC9ZZWFy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BcGZlbGJhdW08L0F1dGhvcj48WWVhcj4yMDAzPC9ZZWFy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7</w:t>
              </w:r>
              <w:r w:rsidR="00726019" w:rsidRPr="00AE5811">
                <w:rPr>
                  <w:rFonts w:ascii="Arial" w:eastAsia="Times New Roman" w:hAnsi="Arial" w:cs="Arial"/>
                  <w:color w:val="000000"/>
                  <w:sz w:val="20"/>
                  <w:szCs w:val="20"/>
                </w:rPr>
                <w:fldChar w:fldCharType="end"/>
              </w:r>
            </w:hyperlink>
          </w:p>
        </w:tc>
      </w:tr>
      <w:tr w:rsidR="00712663" w:rsidRPr="00AE5811" w14:paraId="5E54BB37" w14:textId="77777777" w:rsidTr="00FD20FE">
        <w:trPr>
          <w:trHeight w:val="300"/>
        </w:trPr>
        <w:tc>
          <w:tcPr>
            <w:tcW w:w="6097" w:type="dxa"/>
            <w:shd w:val="clear" w:color="auto" w:fill="auto"/>
            <w:noWrap/>
            <w:vAlign w:val="bottom"/>
            <w:hideMark/>
          </w:tcPr>
          <w:p w14:paraId="49F8F79A" w14:textId="77777777"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Severe opioid use disorder prevalence</w:t>
            </w:r>
          </w:p>
        </w:tc>
        <w:tc>
          <w:tcPr>
            <w:tcW w:w="1620" w:type="dxa"/>
            <w:shd w:val="clear" w:color="auto" w:fill="auto"/>
            <w:noWrap/>
            <w:vAlign w:val="bottom"/>
            <w:hideMark/>
          </w:tcPr>
          <w:p w14:paraId="6F3F9E24"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77%</w:t>
            </w:r>
          </w:p>
        </w:tc>
        <w:tc>
          <w:tcPr>
            <w:tcW w:w="1733" w:type="dxa"/>
            <w:shd w:val="clear" w:color="auto" w:fill="auto"/>
            <w:vAlign w:val="bottom"/>
            <w:hideMark/>
          </w:tcPr>
          <w:p w14:paraId="76A2CB0D" w14:textId="32899D09" w:rsidR="00712663" w:rsidRPr="00AE5811" w:rsidRDefault="00712663"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Assumed </w:t>
            </w:r>
            <w:r w:rsidRPr="00AE5811">
              <w:rPr>
                <w:rFonts w:ascii="Arial" w:eastAsia="Times New Roman" w:hAnsi="Arial" w:cs="Arial"/>
                <w:color w:val="000000"/>
                <w:sz w:val="20"/>
                <w:szCs w:val="20"/>
              </w:rPr>
              <w:fldChar w:fldCharType="begin">
                <w:fldData xml:space="preserve">PEVuZE5vdGU+PENpdGU+PEF1dGhvcj5DZW50ZXJzIGZvciBEaXNlYXNlIENvbnRyb2wgYW5kIFBy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</w:fldData>
              </w:fldChar>
            </w:r>
            <w:r w:rsidR="00134CC5">
              <w:rPr>
                <w:rFonts w:ascii="Arial" w:eastAsia="Times New Roman" w:hAnsi="Arial" w:cs="Arial"/>
                <w:color w:val="000000"/>
                <w:sz w:val="20"/>
                <w:szCs w:val="20"/>
              </w:rPr>
              <w:instrText xml:space="preserve"> ADDIN EN.CITE </w:instrText>
            </w:r>
            <w:r w:rsidR="00134CC5">
              <w:rPr>
                <w:rFonts w:ascii="Arial" w:eastAsia="Times New Roman" w:hAnsi="Arial" w:cs="Arial"/>
                <w:color w:val="000000"/>
                <w:sz w:val="20"/>
                <w:szCs w:val="20"/>
              </w:rPr>
              <w:fldChar w:fldCharType="begin">
                <w:fldData xml:space="preserve">PEVuZE5vdGU+PENpdGU+PEF1dGhvcj5DZW50ZXJzIGZvciBEaXNlYXNlIENvbnRyb2wgYW5kIFBy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</w:fldData>
              </w:fldChar>
            </w:r>
            <w:r w:rsidR="00134CC5">
              <w:rPr>
                <w:rFonts w:ascii="Arial" w:eastAsia="Times New Roman" w:hAnsi="Arial" w:cs="Arial"/>
                <w:color w:val="000000"/>
                <w:sz w:val="20"/>
                <w:szCs w:val="20"/>
              </w:rPr>
              <w:instrText xml:space="preserve"> ADDIN EN.CITE.DATA </w:instrText>
            </w:r>
            <w:r w:rsidR="00134CC5">
              <w:rPr>
                <w:rFonts w:ascii="Arial" w:eastAsia="Times New Roman" w:hAnsi="Arial" w:cs="Arial"/>
                <w:color w:val="000000"/>
                <w:sz w:val="20"/>
                <w:szCs w:val="20"/>
              </w:rPr>
            </w:r>
            <w:r w:rsidR="00134CC5">
              <w:rPr>
                <w:rFonts w:ascii="Arial" w:eastAsia="Times New Roman" w:hAnsi="Arial" w:cs="Arial"/>
                <w:color w:val="000000"/>
                <w:sz w:val="20"/>
                <w:szCs w:val="20"/>
              </w:rPr>
              <w:fldChar w:fldCharType="end"/>
            </w:r>
            <w:r w:rsidRPr="00AE5811">
              <w:rPr>
                <w:rFonts w:ascii="Arial" w:eastAsia="Times New Roman" w:hAnsi="Arial" w:cs="Arial"/>
                <w:color w:val="000000"/>
                <w:sz w:val="20"/>
                <w:szCs w:val="20"/>
              </w:rPr>
            </w:r>
            <w:r w:rsidRPr="00AE5811">
              <w:rPr>
                <w:rFonts w:ascii="Arial" w:eastAsia="Times New Roman" w:hAnsi="Arial" w:cs="Arial"/>
                <w:color w:val="000000"/>
                <w:sz w:val="20"/>
                <w:szCs w:val="20"/>
              </w:rPr>
              <w:fldChar w:fldCharType="separate"/>
            </w:r>
            <w:hyperlink w:anchor="_ENREF_22" w:tooltip="Ruhm, 2017 #1658" w:history="1">
              <w:r w:rsidR="00726019" w:rsidRPr="00134CC5">
                <w:rPr>
                  <w:rFonts w:ascii="Arial" w:eastAsia="Times New Roman" w:hAnsi="Arial" w:cs="Arial"/>
                  <w:noProof/>
                  <w:color w:val="000000"/>
                  <w:sz w:val="20"/>
                  <w:szCs w:val="20"/>
                  <w:vertAlign w:val="superscript"/>
                </w:rPr>
                <w:t>22</w:t>
              </w:r>
            </w:hyperlink>
            <w:r w:rsidR="00134CC5" w:rsidRPr="00134CC5">
              <w:rPr>
                <w:rFonts w:ascii="Arial" w:eastAsia="Times New Roman" w:hAnsi="Arial" w:cs="Arial"/>
                <w:noProof/>
                <w:color w:val="000000"/>
                <w:sz w:val="20"/>
                <w:szCs w:val="20"/>
                <w:vertAlign w:val="superscript"/>
              </w:rPr>
              <w:t>,</w:t>
            </w:r>
            <w:hyperlink w:anchor="_ENREF_23" w:tooltip="Centers for Disease Control and Prevention, 2016 #1534" w:history="1">
              <w:r w:rsidR="00726019" w:rsidRPr="00134CC5">
                <w:rPr>
                  <w:rFonts w:ascii="Arial" w:eastAsia="Times New Roman" w:hAnsi="Arial" w:cs="Arial"/>
                  <w:noProof/>
                  <w:color w:val="000000"/>
                  <w:sz w:val="20"/>
                  <w:szCs w:val="20"/>
                  <w:vertAlign w:val="superscript"/>
                </w:rPr>
                <w:t>23</w:t>
              </w:r>
            </w:hyperlink>
            <w:r w:rsidRPr="00AE5811">
              <w:rPr>
                <w:rFonts w:ascii="Arial" w:eastAsia="Times New Roman" w:hAnsi="Arial" w:cs="Arial"/>
                <w:color w:val="000000"/>
                <w:sz w:val="20"/>
                <w:szCs w:val="20"/>
              </w:rPr>
              <w:fldChar w:fldCharType="end"/>
            </w:r>
          </w:p>
        </w:tc>
      </w:tr>
      <w:tr w:rsidR="00712663" w:rsidRPr="00AE5811" w14:paraId="5C6A4DE2" w14:textId="77777777" w:rsidTr="00FD20FE">
        <w:trPr>
          <w:trHeight w:val="300"/>
        </w:trPr>
        <w:tc>
          <w:tcPr>
            <w:tcW w:w="6097" w:type="dxa"/>
            <w:shd w:val="clear" w:color="auto" w:fill="auto"/>
            <w:noWrap/>
            <w:vAlign w:val="bottom"/>
            <w:hideMark/>
          </w:tcPr>
          <w:p w14:paraId="739F12CE" w14:textId="77777777"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Severe heroin use disorder prevalence</w:t>
            </w:r>
          </w:p>
        </w:tc>
        <w:tc>
          <w:tcPr>
            <w:tcW w:w="1620" w:type="dxa"/>
            <w:shd w:val="clear" w:color="auto" w:fill="auto"/>
            <w:noWrap/>
            <w:vAlign w:val="bottom"/>
            <w:hideMark/>
          </w:tcPr>
          <w:p w14:paraId="38A16345"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51%</w:t>
            </w:r>
          </w:p>
        </w:tc>
        <w:tc>
          <w:tcPr>
            <w:tcW w:w="1733" w:type="dxa"/>
            <w:shd w:val="clear" w:color="auto" w:fill="auto"/>
            <w:vAlign w:val="bottom"/>
            <w:hideMark/>
          </w:tcPr>
          <w:p w14:paraId="226A206A" w14:textId="09F22B08" w:rsidR="00712663" w:rsidRPr="00AE5811" w:rsidRDefault="00712663"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hyperlink w:anchor="_ENREF_14" w:tooltip="Substance Abuse and Mental Health Services Administration, 2016 #1521" w:history="1">
              <w:r w:rsidR="00726019" w:rsidRPr="00AE5811">
                <w:rPr>
                  <w:rFonts w:ascii="Arial" w:eastAsia="Times New Roman" w:hAnsi="Arial" w:cs="Arial"/>
                  <w:color w:val="000000"/>
                  <w:sz w:val="20"/>
                  <w:szCs w:val="20"/>
                </w:rPr>
                <w:fldChar w:fldCharType="begin">
                  <w:fldData xml:space="preserve">PEVuZE5vdGU+PENpdGU+PEF1dGhvcj5DaWNlcm88L0F1dGhvcj48WWVhcj4yMDE0PC9ZZWFyPjxS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DaWNlcm88L0F1dGhvcj48WWVhcj4yMDE0PC9ZZWFyPjxS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14-17</w:t>
              </w:r>
              <w:r w:rsidR="00726019" w:rsidRPr="00AE5811">
                <w:rPr>
                  <w:rFonts w:ascii="Arial" w:eastAsia="Times New Roman" w:hAnsi="Arial" w:cs="Arial"/>
                  <w:color w:val="000000"/>
                  <w:sz w:val="20"/>
                  <w:szCs w:val="20"/>
                </w:rPr>
                <w:fldChar w:fldCharType="end"/>
              </w:r>
            </w:hyperlink>
          </w:p>
        </w:tc>
      </w:tr>
      <w:tr w:rsidR="00712663" w:rsidRPr="00AE5811" w14:paraId="26CD1C5E" w14:textId="77777777" w:rsidTr="00FD20FE">
        <w:trPr>
          <w:trHeight w:val="300"/>
        </w:trPr>
        <w:tc>
          <w:tcPr>
            <w:tcW w:w="6097" w:type="dxa"/>
            <w:shd w:val="clear" w:color="auto" w:fill="auto"/>
            <w:vAlign w:val="bottom"/>
          </w:tcPr>
          <w:p w14:paraId="2D9FD6D8" w14:textId="3EF4D3FB" w:rsidR="00712663" w:rsidRPr="00AE5811" w:rsidRDefault="00712663" w:rsidP="00AE5811">
            <w:pPr>
              <w:ind w:firstLineChars="100" w:firstLine="200"/>
              <w:rPr>
                <w:rFonts w:ascii="Arial" w:eastAsia="Times New Roman" w:hAnsi="Arial" w:cs="Arial"/>
                <w:b/>
                <w:bCs/>
                <w:color w:val="000000"/>
                <w:sz w:val="20"/>
                <w:szCs w:val="20"/>
              </w:rPr>
            </w:pPr>
            <w:r w:rsidRPr="00AE5811">
              <w:rPr>
                <w:rFonts w:ascii="Arial" w:eastAsia="Times New Roman" w:hAnsi="Arial" w:cs="Arial"/>
                <w:color w:val="000000"/>
                <w:sz w:val="20"/>
                <w:szCs w:val="20"/>
              </w:rPr>
              <w:t>Rate of maturation into the population, people/mo</w:t>
            </w:r>
            <w:r w:rsidR="00762E54">
              <w:rPr>
                <w:rFonts w:ascii="Arial" w:eastAsia="Times New Roman" w:hAnsi="Arial" w:cs="Arial"/>
                <w:color w:val="000000"/>
                <w:sz w:val="20"/>
                <w:szCs w:val="20"/>
              </w:rPr>
              <w:t>nth</w:t>
            </w:r>
          </w:p>
        </w:tc>
        <w:tc>
          <w:tcPr>
            <w:tcW w:w="1620" w:type="dxa"/>
            <w:shd w:val="clear" w:color="auto" w:fill="auto"/>
            <w:noWrap/>
            <w:vAlign w:val="bottom"/>
          </w:tcPr>
          <w:p w14:paraId="6801EDC4" w14:textId="6CCE52B3"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216,322</w:t>
            </w:r>
          </w:p>
        </w:tc>
        <w:tc>
          <w:tcPr>
            <w:tcW w:w="1733" w:type="dxa"/>
            <w:shd w:val="clear" w:color="auto" w:fill="auto"/>
            <w:noWrap/>
            <w:vAlign w:val="bottom"/>
          </w:tcPr>
          <w:p w14:paraId="2D0B551E" w14:textId="596F6A1A" w:rsidR="00712663" w:rsidRPr="00AE5811" w:rsidRDefault="003C22B4" w:rsidP="00726019">
            <w:pPr>
              <w:jc w:val="center"/>
              <w:rPr>
                <w:rFonts w:ascii="Arial" w:eastAsia="Times New Roman" w:hAnsi="Arial" w:cs="Arial"/>
                <w:b/>
                <w:bCs/>
                <w:color w:val="000000"/>
                <w:sz w:val="20"/>
                <w:szCs w:val="20"/>
              </w:rPr>
            </w:pPr>
            <w:hyperlink w:anchor="_ENREF_31" w:tooltip="Kochanek, 2016 #1670"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Kochanek&lt;/Author&gt;&lt;Year&gt;2016&lt;/Year&gt;&lt;RecNum&gt;1670&lt;/RecNum&gt;&lt;DisplayText&gt;&lt;style face="superscript"&gt;31&lt;/style&gt;&lt;/DisplayText&gt;&lt;record&gt;&lt;rec-number&gt;1670&lt;/rec-number&gt;&lt;foreign-keys&gt;&lt;key app="EN" db-id="dazaf5eeutvxaieddtmv9tamp0es0e0r2a9e" timestamp="1508864357"&gt;1670&lt;/key&gt;&lt;/foreign-keys&gt;&lt;ref-type name="Journal Article"&gt;17&lt;/ref-type&gt;&lt;contributors&gt;&lt;authors&gt;&lt;author&gt;Kochanek, K. D.&lt;/author&gt;&lt;author&gt;Sl, Murphy&lt;/author&gt;&lt;author&gt;Xu, J. Q.&lt;/author&gt;&lt;author&gt;Tejada-Vera, B.&lt;/author&gt;&lt;/authors&gt;&lt;/contributors&gt;&lt;titles&gt;&lt;title&gt;Deaths: Final data for 2014&lt;/title&gt;&lt;secondary-title&gt;Natl Vital Stat Rep&lt;/secondary-title&gt;&lt;alt-title&gt;Natl Vital Stat Rep&lt;/alt-title&gt;&lt;/titles&gt;&lt;periodical&gt;&lt;full-title&gt;National Vital Statistics Reports&lt;/full-title&gt;&lt;abbr-1&gt;Natl. Vital Stat. Rep.&lt;/abbr-1&gt;&lt;abbr-2&gt;Natl Vital Stat Rep&lt;/abbr-2&gt;&lt;/periodical&gt;&lt;alt-periodical&gt;&lt;full-title&gt;National Vital Statistics Reports&lt;/full-title&gt;&lt;abbr-1&gt;Natl. Vital Stat. Rep.&lt;/abbr-1&gt;&lt;abbr-2&gt;Natl Vital Stat Rep&lt;/abbr-2&gt;&lt;/alt-periodical&gt;&lt;pages&gt;1-122&lt;/pages&gt;&lt;volume&gt;65&lt;/volume&gt;&lt;number&gt;4&lt;/number&gt;&lt;dates&gt;&lt;year&gt;2016&lt;/year&gt;&lt;/dates&gt;&lt;isbn&gt;vol 65 no 4&lt;/isbn&gt;&lt;urls&gt;&lt;/urls&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31</w:t>
              </w:r>
              <w:r w:rsidR="00726019" w:rsidRPr="00AE5811">
                <w:rPr>
                  <w:rFonts w:ascii="Arial" w:eastAsia="Times New Roman" w:hAnsi="Arial" w:cs="Arial"/>
                  <w:color w:val="000000"/>
                  <w:sz w:val="20"/>
                  <w:szCs w:val="20"/>
                </w:rPr>
                <w:fldChar w:fldCharType="end"/>
              </w:r>
            </w:hyperlink>
          </w:p>
        </w:tc>
      </w:tr>
      <w:tr w:rsidR="00712663" w:rsidRPr="00AE5811" w14:paraId="6EAF2437" w14:textId="77777777" w:rsidTr="00FD20FE">
        <w:trPr>
          <w:trHeight w:val="300"/>
        </w:trPr>
        <w:tc>
          <w:tcPr>
            <w:tcW w:w="6097" w:type="dxa"/>
            <w:shd w:val="clear" w:color="auto" w:fill="auto"/>
            <w:vAlign w:val="bottom"/>
            <w:hideMark/>
          </w:tcPr>
          <w:p w14:paraId="753ACCF6" w14:textId="77777777" w:rsidR="00712663" w:rsidRPr="00AE5811" w:rsidRDefault="00712663" w:rsidP="00712663">
            <w:pPr>
              <w:rPr>
                <w:rFonts w:ascii="Arial" w:eastAsia="Times New Roman" w:hAnsi="Arial" w:cs="Arial"/>
                <w:b/>
                <w:bCs/>
                <w:color w:val="000000"/>
                <w:sz w:val="20"/>
                <w:szCs w:val="20"/>
              </w:rPr>
            </w:pPr>
            <w:r w:rsidRPr="00AE5811">
              <w:rPr>
                <w:rFonts w:ascii="Arial" w:eastAsia="Times New Roman" w:hAnsi="Arial" w:cs="Arial"/>
                <w:b/>
                <w:bCs/>
                <w:color w:val="000000"/>
                <w:sz w:val="20"/>
                <w:szCs w:val="20"/>
              </w:rPr>
              <w:t>Pain natural history</w:t>
            </w:r>
          </w:p>
        </w:tc>
        <w:tc>
          <w:tcPr>
            <w:tcW w:w="1620" w:type="dxa"/>
            <w:shd w:val="clear" w:color="auto" w:fill="auto"/>
            <w:noWrap/>
            <w:vAlign w:val="bottom"/>
            <w:hideMark/>
          </w:tcPr>
          <w:p w14:paraId="6BD5EEDA" w14:textId="77777777" w:rsidR="00712663" w:rsidRPr="00AE5811" w:rsidRDefault="00712663" w:rsidP="00712663">
            <w:pPr>
              <w:jc w:val="center"/>
              <w:rPr>
                <w:rFonts w:ascii="Arial" w:eastAsia="Times New Roman" w:hAnsi="Arial" w:cs="Arial"/>
                <w:b/>
                <w:bCs/>
                <w:color w:val="000000"/>
                <w:sz w:val="20"/>
                <w:szCs w:val="20"/>
              </w:rPr>
            </w:pPr>
          </w:p>
        </w:tc>
        <w:tc>
          <w:tcPr>
            <w:tcW w:w="1733" w:type="dxa"/>
            <w:shd w:val="clear" w:color="auto" w:fill="auto"/>
            <w:noWrap/>
            <w:vAlign w:val="bottom"/>
            <w:hideMark/>
          </w:tcPr>
          <w:p w14:paraId="09391A35" w14:textId="77777777" w:rsidR="00712663" w:rsidRPr="00AE5811" w:rsidRDefault="00712663" w:rsidP="00712663">
            <w:pPr>
              <w:jc w:val="center"/>
              <w:rPr>
                <w:rFonts w:ascii="Arial" w:eastAsia="Times New Roman" w:hAnsi="Arial" w:cs="Arial"/>
                <w:b/>
                <w:bCs/>
                <w:color w:val="000000"/>
                <w:sz w:val="20"/>
                <w:szCs w:val="20"/>
              </w:rPr>
            </w:pPr>
          </w:p>
        </w:tc>
      </w:tr>
      <w:tr w:rsidR="00712663" w:rsidRPr="00AE5811" w14:paraId="31EF5C91" w14:textId="77777777" w:rsidTr="00FD20FE">
        <w:trPr>
          <w:trHeight w:val="300"/>
        </w:trPr>
        <w:tc>
          <w:tcPr>
            <w:tcW w:w="6097" w:type="dxa"/>
            <w:shd w:val="clear" w:color="auto" w:fill="auto"/>
            <w:vAlign w:val="bottom"/>
            <w:hideMark/>
          </w:tcPr>
          <w:p w14:paraId="500D3E53" w14:textId="1944452E"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Acute pain incidence for pain-free nonusers,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271CE92B"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2.5%</w:t>
            </w:r>
          </w:p>
        </w:tc>
        <w:tc>
          <w:tcPr>
            <w:tcW w:w="1733" w:type="dxa"/>
            <w:shd w:val="clear" w:color="auto" w:fill="auto"/>
            <w:noWrap/>
            <w:vAlign w:val="bottom"/>
            <w:hideMark/>
          </w:tcPr>
          <w:p w14:paraId="1B29E97F" w14:textId="63DF8BF4" w:rsidR="00712663" w:rsidRPr="00AE5811" w:rsidRDefault="00712663"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hyperlink w:anchor="_ENREF_2" w:tooltip="Cullen, 2009 #1623" w:history="1">
              <w:r w:rsidR="00726019" w:rsidRPr="00AE5811">
                <w:rPr>
                  <w:rFonts w:ascii="Arial" w:eastAsia="Times New Roman" w:hAnsi="Arial" w:cs="Arial"/>
                  <w:color w:val="000000"/>
                  <w:sz w:val="20"/>
                  <w:szCs w:val="20"/>
                </w:rPr>
                <w:fldChar w:fldCharType="begin">
                  <w:fldData xml:space="preserve">PEVuZE5vdGU+PENpdGU+PEF1dGhvcj5BcGZlbGJhdW08L0F1dGhvcj48WWVhcj4yMDAzPC9ZZWFy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BcGZlbGJhdW08L0F1dGhvcj48WWVhcj4yMDAzPC9ZZWFy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7</w:t>
              </w:r>
              <w:r w:rsidR="00726019" w:rsidRPr="00AE5811">
                <w:rPr>
                  <w:rFonts w:ascii="Arial" w:eastAsia="Times New Roman" w:hAnsi="Arial" w:cs="Arial"/>
                  <w:color w:val="000000"/>
                  <w:sz w:val="20"/>
                  <w:szCs w:val="20"/>
                </w:rPr>
                <w:fldChar w:fldCharType="end"/>
              </w:r>
            </w:hyperlink>
          </w:p>
        </w:tc>
      </w:tr>
      <w:tr w:rsidR="00712663" w:rsidRPr="00AE5811" w14:paraId="68D3EBF2" w14:textId="77777777" w:rsidTr="00FD20FE">
        <w:trPr>
          <w:trHeight w:val="300"/>
        </w:trPr>
        <w:tc>
          <w:tcPr>
            <w:tcW w:w="6097" w:type="dxa"/>
            <w:shd w:val="clear" w:color="auto" w:fill="auto"/>
            <w:vAlign w:val="bottom"/>
            <w:hideMark/>
          </w:tcPr>
          <w:p w14:paraId="46BEFFB1" w14:textId="3913621C"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Chronic pain incidence for pain-free nonusers,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2863FB0D"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3%</w:t>
            </w:r>
          </w:p>
        </w:tc>
        <w:tc>
          <w:tcPr>
            <w:tcW w:w="1733" w:type="dxa"/>
            <w:shd w:val="clear" w:color="auto" w:fill="auto"/>
            <w:noWrap/>
            <w:vAlign w:val="bottom"/>
            <w:hideMark/>
          </w:tcPr>
          <w:p w14:paraId="1EA2DBB8"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712663" w:rsidRPr="00AE5811" w14:paraId="45178614" w14:textId="77777777" w:rsidTr="00FD20FE">
        <w:trPr>
          <w:trHeight w:val="300"/>
        </w:trPr>
        <w:tc>
          <w:tcPr>
            <w:tcW w:w="6097" w:type="dxa"/>
            <w:shd w:val="clear" w:color="auto" w:fill="auto"/>
            <w:vAlign w:val="bottom"/>
            <w:hideMark/>
          </w:tcPr>
          <w:p w14:paraId="250F9568" w14:textId="18EA921D"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Chronic pain subsidence,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61E37F3C"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8%</w:t>
            </w:r>
          </w:p>
        </w:tc>
        <w:tc>
          <w:tcPr>
            <w:tcW w:w="1733" w:type="dxa"/>
            <w:shd w:val="clear" w:color="auto" w:fill="auto"/>
            <w:noWrap/>
            <w:vAlign w:val="bottom"/>
            <w:hideMark/>
          </w:tcPr>
          <w:p w14:paraId="6F95136F" w14:textId="4D4835B6" w:rsidR="00712663" w:rsidRPr="00AE5811" w:rsidRDefault="00712663"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hyperlink w:anchor="_ENREF_35" w:tooltip="Suarez-Almazor, 2000 #1689" w:history="1">
              <w:r w:rsidR="00726019" w:rsidRPr="00AE5811">
                <w:rPr>
                  <w:rFonts w:ascii="Arial" w:eastAsia="Times New Roman" w:hAnsi="Arial" w:cs="Arial"/>
                  <w:color w:val="000000"/>
                  <w:sz w:val="20"/>
                  <w:szCs w:val="20"/>
                </w:rPr>
                <w:fldChar w:fldCharType="begin">
                  <w:fldData xml:space="preserve">PEVuZE5vdGU+PENpdGU+PEF1dGhvcj5TdWFyZXotQWxtYXpvcjwvQXV0aG9yPjxZZWFyPjIwMDA8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TdWFyZXotQWxtYXpvcjwvQXV0aG9yPjxZZWFyPjIwMDA8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35</w:t>
              </w:r>
              <w:r w:rsidR="00726019" w:rsidRPr="00AE5811">
                <w:rPr>
                  <w:rFonts w:ascii="Arial" w:eastAsia="Times New Roman" w:hAnsi="Arial" w:cs="Arial"/>
                  <w:color w:val="000000"/>
                  <w:sz w:val="20"/>
                  <w:szCs w:val="20"/>
                </w:rPr>
                <w:fldChar w:fldCharType="end"/>
              </w:r>
            </w:hyperlink>
          </w:p>
        </w:tc>
      </w:tr>
      <w:tr w:rsidR="00712663" w:rsidRPr="00AE5811" w14:paraId="6FA68424" w14:textId="77777777" w:rsidTr="00FD20FE">
        <w:trPr>
          <w:trHeight w:val="300"/>
        </w:trPr>
        <w:tc>
          <w:tcPr>
            <w:tcW w:w="6097" w:type="dxa"/>
            <w:shd w:val="clear" w:color="auto" w:fill="auto"/>
            <w:vAlign w:val="bottom"/>
            <w:hideMark/>
          </w:tcPr>
          <w:p w14:paraId="327F97BD" w14:textId="77777777"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that acute pain persists without opioid prescription</w:t>
            </w:r>
          </w:p>
        </w:tc>
        <w:tc>
          <w:tcPr>
            <w:tcW w:w="1620" w:type="dxa"/>
            <w:shd w:val="clear" w:color="auto" w:fill="auto"/>
            <w:noWrap/>
            <w:vAlign w:val="bottom"/>
            <w:hideMark/>
          </w:tcPr>
          <w:p w14:paraId="63ED0BC5"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5.0%</w:t>
            </w:r>
          </w:p>
        </w:tc>
        <w:tc>
          <w:tcPr>
            <w:tcW w:w="1733" w:type="dxa"/>
            <w:shd w:val="clear" w:color="auto" w:fill="auto"/>
            <w:noWrap/>
            <w:vAlign w:val="bottom"/>
            <w:hideMark/>
          </w:tcPr>
          <w:p w14:paraId="17E963CE" w14:textId="45EC0C17" w:rsidR="00712663" w:rsidRPr="00AE5811" w:rsidRDefault="00712663"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hyperlink w:anchor="_ENREF_32" w:tooltip="Kehlet, 2006 #1638"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Kehlet&lt;/Author&gt;&lt;Year&gt;2006&lt;/Year&gt;&lt;RecNum&gt;1638&lt;/RecNum&gt;&lt;DisplayText&gt;&lt;style face="superscript"&gt;32&lt;/style&gt;&lt;/DisplayText&gt;&lt;record&gt;&lt;rec-number&gt;1638&lt;/rec-number&gt;&lt;foreign-keys&gt;&lt;key app="EN" db-id="dazaf5eeutvxaieddtmv9tamp0es0e0r2a9e" timestamp="1498142876"&gt;1638&lt;/key&gt;&lt;/foreign-keys&gt;&lt;ref-type name="Journal Article"&gt;17&lt;/ref-type&gt;&lt;contributors&gt;&lt;authors&gt;&lt;author&gt;Kehlet, Henrik&lt;/author&gt;&lt;author&gt;Jensen, Troels S.&lt;/author&gt;&lt;author&gt;Woolf, Clifford J.&lt;/author&gt;&lt;/authors&gt;&lt;/contributors&gt;&lt;titles&gt;&lt;title&gt;Persistent postsurgical pain: risk factors and prevention&lt;/title&gt;&lt;secondary-title&gt;Lancet&lt;/secondary-title&gt;&lt;alt-title&gt;The Lancet&lt;/alt-title&gt;&lt;short-title&gt;Persistent postsurgical pain&lt;/short-title&gt;&lt;/titles&gt;&lt;periodical&gt;&lt;full-title&gt;Lancet&lt;/full-title&gt;&lt;abbr-1&gt;Lancet&lt;/abbr-1&gt;&lt;abbr-2&gt;Lancet&lt;/abbr-2&gt;&lt;/periodical&gt;&lt;pages&gt;1618-1625&lt;/pages&gt;&lt;volume&gt;367&lt;/volume&gt;&lt;number&gt;9522&lt;/number&gt;&lt;dates&gt;&lt;year&gt;2006&lt;/year&gt;&lt;pub-dates&gt;&lt;date&gt;May 19&lt;/date&gt;&lt;/pub-dates&gt;&lt;/dates&gt;&lt;isbn&gt;0140-6736&lt;/isbn&gt;&lt;urls&gt;&lt;related-urls&gt;&lt;url&gt;http://www.sciencedirect.com/science/article/pii/S014067360668700X&lt;/url&gt;&lt;url&gt;files/5292/login.html&lt;/url&gt;&lt;/related-urls&gt;&lt;/urls&gt;&lt;electronic-resource-num&gt;10.1016/S0140-6736(06)68700-X&lt;/electronic-resource-num&gt;&lt;remote-database-provider&gt;ScienceDirect&lt;/remote-database-provider&gt;&lt;access-date&gt;2016/07/20/17:15:16&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32</w:t>
              </w:r>
              <w:r w:rsidR="00726019" w:rsidRPr="00AE5811">
                <w:rPr>
                  <w:rFonts w:ascii="Arial" w:eastAsia="Times New Roman" w:hAnsi="Arial" w:cs="Arial"/>
                  <w:color w:val="000000"/>
                  <w:sz w:val="20"/>
                  <w:szCs w:val="20"/>
                </w:rPr>
                <w:fldChar w:fldCharType="end"/>
              </w:r>
            </w:hyperlink>
          </w:p>
        </w:tc>
      </w:tr>
      <w:tr w:rsidR="00712663" w:rsidRPr="00AE5811" w14:paraId="3F75F671" w14:textId="77777777" w:rsidTr="00FD20FE">
        <w:trPr>
          <w:trHeight w:val="300"/>
        </w:trPr>
        <w:tc>
          <w:tcPr>
            <w:tcW w:w="6097" w:type="dxa"/>
            <w:shd w:val="clear" w:color="auto" w:fill="auto"/>
            <w:vAlign w:val="bottom"/>
            <w:hideMark/>
          </w:tcPr>
          <w:p w14:paraId="62283CA8" w14:textId="77777777" w:rsidR="00712663" w:rsidRPr="00AE5811" w:rsidRDefault="00712663"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that acute pain persists with opioid prescription</w:t>
            </w:r>
          </w:p>
        </w:tc>
        <w:tc>
          <w:tcPr>
            <w:tcW w:w="1620" w:type="dxa"/>
            <w:shd w:val="clear" w:color="auto" w:fill="auto"/>
            <w:noWrap/>
            <w:vAlign w:val="bottom"/>
            <w:hideMark/>
          </w:tcPr>
          <w:p w14:paraId="3CABE24E"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4.7%</w:t>
            </w:r>
          </w:p>
        </w:tc>
        <w:tc>
          <w:tcPr>
            <w:tcW w:w="1733" w:type="dxa"/>
            <w:shd w:val="clear" w:color="auto" w:fill="auto"/>
            <w:noWrap/>
            <w:vAlign w:val="bottom"/>
            <w:hideMark/>
          </w:tcPr>
          <w:p w14:paraId="2915AC0B" w14:textId="77777777" w:rsidR="00712663" w:rsidRPr="00AE5811" w:rsidRDefault="00712663"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1116730E" w14:textId="77777777" w:rsidTr="00FD20FE">
        <w:trPr>
          <w:trHeight w:val="300"/>
        </w:trPr>
        <w:tc>
          <w:tcPr>
            <w:tcW w:w="6097" w:type="dxa"/>
            <w:shd w:val="clear" w:color="auto" w:fill="auto"/>
            <w:vAlign w:val="center"/>
          </w:tcPr>
          <w:p w14:paraId="07F1B45B" w14:textId="77002968" w:rsidR="00AE5811" w:rsidRPr="00AE5811" w:rsidRDefault="00AE5811" w:rsidP="00AE5811">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ercent of 12+ population with chronic pain of any severity</w:t>
            </w:r>
          </w:p>
        </w:tc>
        <w:tc>
          <w:tcPr>
            <w:tcW w:w="1620" w:type="dxa"/>
            <w:shd w:val="clear" w:color="auto" w:fill="auto"/>
            <w:noWrap/>
            <w:vAlign w:val="bottom"/>
          </w:tcPr>
          <w:p w14:paraId="5EA0C1A7" w14:textId="706D7F19"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43%</w:t>
            </w:r>
          </w:p>
        </w:tc>
        <w:tc>
          <w:tcPr>
            <w:tcW w:w="1733" w:type="dxa"/>
            <w:shd w:val="clear" w:color="auto" w:fill="auto"/>
            <w:noWrap/>
            <w:vAlign w:val="bottom"/>
          </w:tcPr>
          <w:p w14:paraId="5831FF27" w14:textId="657422BD"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hyperlink w:anchor="_ENREF_25" w:tooltip="Institute of Medicine, 2011 #212" w:history="1">
              <w:r w:rsidR="00726019" w:rsidRPr="00AE5811">
                <w:rPr>
                  <w:rFonts w:ascii="Arial" w:eastAsia="Times New Roman" w:hAnsi="Arial" w:cs="Arial"/>
                  <w:color w:val="000000"/>
                  <w:sz w:val="20"/>
                  <w:szCs w:val="20"/>
                </w:rPr>
                <w:fldChar w:fldCharType="begin">
                  <w:fldData xml:space="preserve">PEVuZE5vdGU+PENpdGU+PEF1dGhvcj5JbnN0aXR1dGUgb2YgTWVkaWNpbmU8L0F1dGhvcj48WWVh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JbnN0aXR1dGUgb2YgTWVkaWNpbmU8L0F1dGhvcj48WWVh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5-27</w:t>
              </w:r>
              <w:r w:rsidR="00726019" w:rsidRPr="00AE5811">
                <w:rPr>
                  <w:rFonts w:ascii="Arial" w:eastAsia="Times New Roman" w:hAnsi="Arial" w:cs="Arial"/>
                  <w:color w:val="000000"/>
                  <w:sz w:val="20"/>
                  <w:szCs w:val="20"/>
                </w:rPr>
                <w:fldChar w:fldCharType="end"/>
              </w:r>
            </w:hyperlink>
          </w:p>
        </w:tc>
      </w:tr>
      <w:tr w:rsidR="00AE5811" w:rsidRPr="00AE5811" w14:paraId="42F4DE5F" w14:textId="77777777" w:rsidTr="00FD20FE">
        <w:trPr>
          <w:trHeight w:val="300"/>
        </w:trPr>
        <w:tc>
          <w:tcPr>
            <w:tcW w:w="6097" w:type="dxa"/>
            <w:shd w:val="clear" w:color="auto" w:fill="auto"/>
            <w:vAlign w:val="center"/>
          </w:tcPr>
          <w:p w14:paraId="2548AB8A" w14:textId="5C41682D" w:rsidR="00AE5811" w:rsidRPr="00AE5811" w:rsidRDefault="00AE5811" w:rsidP="00AE5811">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Percent of chronic pain population with moderate to severe severity </w:t>
            </w:r>
          </w:p>
        </w:tc>
        <w:tc>
          <w:tcPr>
            <w:tcW w:w="1620" w:type="dxa"/>
            <w:shd w:val="clear" w:color="auto" w:fill="auto"/>
            <w:noWrap/>
            <w:vAlign w:val="bottom"/>
          </w:tcPr>
          <w:p w14:paraId="6FE9A399" w14:textId="33B1E2E3"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20%</w:t>
            </w:r>
          </w:p>
        </w:tc>
        <w:tc>
          <w:tcPr>
            <w:tcW w:w="1733" w:type="dxa"/>
            <w:shd w:val="clear" w:color="auto" w:fill="auto"/>
            <w:noWrap/>
            <w:vAlign w:val="bottom"/>
          </w:tcPr>
          <w:p w14:paraId="713615F2" w14:textId="7AB73219"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hyperlink w:anchor="_ENREF_28" w:tooltip="Huguet, 2008 #1604"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Huguet&lt;/Author&gt;&lt;Year&gt;2008&lt;/Year&gt;&lt;RecNum&gt;1604&lt;/RecNum&gt;&lt;DisplayText&gt;&lt;style face="superscript"&gt;28&lt;/style&gt;&lt;/DisplayText&gt;&lt;record&gt;&lt;rec-number&gt;1604&lt;/rec-number&gt;&lt;foreign-keys&gt;&lt;key app="EN" db-id="dazaf5eeutvxaieddtmv9tamp0es0e0r2a9e" timestamp="1497026397"&gt;1604&lt;/key&gt;&lt;/foreign-keys&gt;&lt;ref-type name="Journal Article"&gt;17&lt;/ref-type&gt;&lt;contributors&gt;&lt;authors&gt;&lt;author&gt;Huguet, Anna&lt;/author&gt;&lt;author&gt;Miró, Jordi&lt;/author&gt;&lt;/authors&gt;&lt;/contributors&gt;&lt;titles&gt;&lt;title&gt;The severity of chronic pediatric pain: an epidemiological study&lt;/title&gt;&lt;secondary-title&gt;J Pain&lt;/secondary-title&gt;&lt;alt-title&gt;J Pain&lt;/alt-title&gt;&lt;short-title&gt;The Severity of Chronic Pediatric Pain&lt;/short-title&gt;&lt;/titles&gt;&lt;periodical&gt;&lt;full-title&gt;Journal of Pain&lt;/full-title&gt;&lt;abbr-1&gt;J. Pain&lt;/abbr-1&gt;&lt;abbr-2&gt;J Pain&lt;/abbr-2&gt;&lt;/periodical&gt;&lt;alt-periodical&gt;&lt;full-title&gt;Journal of Pain&lt;/full-title&gt;&lt;abbr-1&gt;J. Pain&lt;/abbr-1&gt;&lt;abbr-2&gt;J Pain&lt;/abbr-2&gt;&lt;/alt-periodical&gt;&lt;pages&gt;226-236&lt;/pages&gt;&lt;volume&gt;9&lt;/volume&gt;&lt;number&gt;3&lt;/number&gt;&lt;keywords&gt;&lt;keyword&gt;Chronic pain&lt;/keyword&gt;&lt;keyword&gt;epidemiology&lt;/keyword&gt;&lt;keyword&gt;pain severity&lt;/keyword&gt;&lt;keyword&gt;Prevalence&lt;/keyword&gt;&lt;keyword&gt;schoolchildren&lt;/keyword&gt;&lt;/keywords&gt;&lt;dates&gt;&lt;year&gt;2008&lt;/year&gt;&lt;pub-dates&gt;&lt;date&gt;Mar 1&lt;/date&gt;&lt;/pub-dates&gt;&lt;/dates&gt;&lt;isbn&gt;1526-5900, 1528-8447&lt;/isbn&gt;&lt;urls&gt;&lt;related-urls&gt;&lt;url&gt;http://www.jpain.org/article/S1526-5900(07)00903-0/fulltext&lt;/url&gt;&lt;url&gt;http://www.ncbi.nlm.nih.gov/pubmed/18088558,%2018088558&lt;/url&gt;&lt;url&gt;files/6198/fulltext.html&lt;/url&gt;&lt;/related-urls&gt;&lt;/urls&gt;&lt;electronic-resource-num&gt;10.1016/j.jpain.2007.10.015&lt;/electronic-resource-num&gt;&lt;remote-database-provider&gt;www.jpain.org&lt;/remote-database-provider&gt;&lt;language&gt;English&lt;/language&gt;&lt;access-date&gt;2017/05/29/17:04:18&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8</w:t>
              </w:r>
              <w:r w:rsidR="00726019" w:rsidRPr="00AE5811">
                <w:rPr>
                  <w:rFonts w:ascii="Arial" w:eastAsia="Times New Roman" w:hAnsi="Arial" w:cs="Arial"/>
                  <w:color w:val="000000"/>
                  <w:sz w:val="20"/>
                  <w:szCs w:val="20"/>
                </w:rPr>
                <w:fldChar w:fldCharType="end"/>
              </w:r>
            </w:hyperlink>
          </w:p>
        </w:tc>
      </w:tr>
      <w:tr w:rsidR="00AE5811" w:rsidRPr="00AE5811" w14:paraId="03F30743" w14:textId="77777777" w:rsidTr="00FD20FE">
        <w:trPr>
          <w:trHeight w:val="300"/>
        </w:trPr>
        <w:tc>
          <w:tcPr>
            <w:tcW w:w="6097" w:type="dxa"/>
            <w:shd w:val="clear" w:color="auto" w:fill="auto"/>
            <w:vAlign w:val="center"/>
          </w:tcPr>
          <w:p w14:paraId="4703CD49" w14:textId="544667AE" w:rsidR="00AE5811" w:rsidRPr="00AE5811" w:rsidRDefault="00AE5811" w:rsidP="00AE5811">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ercent of 12+ population getting surgery</w:t>
            </w:r>
          </w:p>
        </w:tc>
        <w:tc>
          <w:tcPr>
            <w:tcW w:w="1620" w:type="dxa"/>
            <w:shd w:val="clear" w:color="auto" w:fill="auto"/>
            <w:noWrap/>
            <w:vAlign w:val="bottom"/>
          </w:tcPr>
          <w:p w14:paraId="77E73D23" w14:textId="4A59DB3B"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4%</w:t>
            </w:r>
          </w:p>
        </w:tc>
        <w:tc>
          <w:tcPr>
            <w:tcW w:w="1733" w:type="dxa"/>
            <w:shd w:val="clear" w:color="auto" w:fill="auto"/>
            <w:noWrap/>
            <w:vAlign w:val="bottom"/>
          </w:tcPr>
          <w:p w14:paraId="7D215CD3" w14:textId="6825B11C"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hyperlink w:anchor="_ENREF_2" w:tooltip="Cullen, 2009 #1623" w:history="1">
              <w:r w:rsidR="00726019" w:rsidRPr="00AE5811">
                <w:rPr>
                  <w:rFonts w:ascii="Arial" w:eastAsia="Times New Roman" w:hAnsi="Arial" w:cs="Arial"/>
                  <w:color w:val="000000"/>
                  <w:sz w:val="20"/>
                  <w:szCs w:val="20"/>
                </w:rPr>
                <w:fldChar w:fldCharType="begin">
                  <w:fldData xml:space="preserve">PEVuZE5vdGU+PENpdGU+PEF1dGhvcj5DdWxsZW48L0F1dGhvcj48WWVhcj4yMDA5PC9ZZWFyPjxS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DdWxsZW48L0F1dGhvcj48WWVhcj4yMDA5PC9ZZWFyPjxS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5</w:t>
              </w:r>
              <w:r w:rsidR="00726019" w:rsidRPr="00AE5811">
                <w:rPr>
                  <w:rFonts w:ascii="Arial" w:eastAsia="Times New Roman" w:hAnsi="Arial" w:cs="Arial"/>
                  <w:color w:val="000000"/>
                  <w:sz w:val="20"/>
                  <w:szCs w:val="20"/>
                </w:rPr>
                <w:fldChar w:fldCharType="end"/>
              </w:r>
            </w:hyperlink>
          </w:p>
        </w:tc>
      </w:tr>
      <w:tr w:rsidR="00AE5811" w:rsidRPr="00AE5811" w14:paraId="392236FC" w14:textId="77777777" w:rsidTr="00FD20FE">
        <w:trPr>
          <w:trHeight w:val="300"/>
        </w:trPr>
        <w:tc>
          <w:tcPr>
            <w:tcW w:w="6097" w:type="dxa"/>
            <w:shd w:val="clear" w:color="auto" w:fill="auto"/>
            <w:vAlign w:val="center"/>
          </w:tcPr>
          <w:p w14:paraId="1D6A4B84" w14:textId="2C04562E" w:rsidR="00AE5811" w:rsidRPr="00AE5811" w:rsidRDefault="00AE5811" w:rsidP="00AE5811">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ercent of surgeries resulting in moderate to severe pain</w:t>
            </w:r>
          </w:p>
        </w:tc>
        <w:tc>
          <w:tcPr>
            <w:tcW w:w="1620" w:type="dxa"/>
            <w:shd w:val="clear" w:color="auto" w:fill="auto"/>
            <w:noWrap/>
            <w:vAlign w:val="bottom"/>
          </w:tcPr>
          <w:p w14:paraId="11DFC6F2" w14:textId="743C4C2F"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61%</w:t>
            </w:r>
          </w:p>
        </w:tc>
        <w:tc>
          <w:tcPr>
            <w:tcW w:w="1733" w:type="dxa"/>
            <w:shd w:val="clear" w:color="auto" w:fill="auto"/>
            <w:noWrap/>
            <w:vAlign w:val="bottom"/>
          </w:tcPr>
          <w:p w14:paraId="50DFEA09" w14:textId="3A51DA10" w:rsidR="00AE5811" w:rsidRPr="00AE5811" w:rsidRDefault="003C22B4" w:rsidP="00726019">
            <w:pPr>
              <w:jc w:val="center"/>
              <w:rPr>
                <w:rFonts w:ascii="Arial" w:eastAsia="Times New Roman" w:hAnsi="Arial" w:cs="Arial"/>
                <w:color w:val="000000"/>
                <w:sz w:val="20"/>
                <w:szCs w:val="20"/>
              </w:rPr>
            </w:pPr>
            <w:hyperlink w:anchor="_ENREF_7" w:tooltip="Apfelbaum, 2003 #267"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Apfelbaum&lt;/Author&gt;&lt;Year&gt;2003&lt;/Year&gt;&lt;RecNum&gt;267&lt;/RecNum&gt;&lt;DisplayText&gt;&lt;style face="superscript"&gt;7&lt;/style&gt;&lt;/DisplayText&gt;&lt;record&gt;&lt;rec-number&gt;267&lt;/rec-number&gt;&lt;foreign-keys&gt;&lt;key app="EN" db-id="dazaf5eeutvxaieddtmv9tamp0es0e0r2a9e" timestamp="1471280313"&gt;267&lt;/key&gt;&lt;/foreign-keys&gt;&lt;ref-type name="Journal Article"&gt;17&lt;/ref-type&gt;&lt;contributors&gt;&lt;authors&gt;&lt;author&gt;Apfelbaum, Jeffrey L.&lt;/author&gt;&lt;author&gt;Chen, Connie&lt;/author&gt;&lt;author&gt;Mehta, Shilpa S.&lt;/author&gt;&lt;author&gt;Gan,&lt;/author&gt;&lt;author&gt;Tong, J.&lt;/author&gt;&lt;/authors&gt;&lt;/contributors&gt;&lt;titles&gt;&lt;title&gt;Postoperative pain experience: results from a national survey suggest postoperative pain continues to be undermanaged&lt;/title&gt;&lt;secondary-title&gt;Anesth Analg&lt;/secondary-title&gt;&lt;short-title&gt;Postoperative Pain Experience&lt;/short-title&gt;&lt;/titles&gt;&lt;periodical&gt;&lt;full-title&gt;Anesthesia and Analgesia&lt;/full-title&gt;&lt;abbr-1&gt;Anesth. Analg.&lt;/abbr-1&gt;&lt;abbr-2&gt;Anesth Analg&lt;/abbr-2&gt;&lt;abbr-3&gt;Anesthesia &amp;amp; Analgesia&lt;/abbr-3&gt;&lt;/periodical&gt;&lt;pages&gt;534-540&lt;/pages&gt;&lt;volume&gt;97&lt;/volume&gt;&lt;number&gt;2&lt;/number&gt;&lt;dates&gt;&lt;year&gt;2003&lt;/year&gt;&lt;pub-dates&gt;&lt;date&gt;Aug&lt;/date&gt;&lt;/pub-dates&gt;&lt;/dates&gt;&lt;isbn&gt;0003-2999&lt;/isbn&gt;&lt;urls&gt;&lt;related-urls&gt;&lt;url&gt;http://content.wkhealth.com/linkback/openurl?sid=WKPTLP:landingpage&amp;amp;an=00000539-200308000-00042&lt;/url&gt;&lt;/related-urls&gt;&lt;/urls&gt;&lt;electronic-resource-num&gt;10.1213/01.ANE.0000068822.10113.9E&lt;/electronic-resource-num&gt;&lt;remote-database-provider&gt;CrossRef&lt;/remote-database-provider&gt;&lt;language&gt;en&lt;/language&gt;&lt;access-date&gt;2016/07/20/03:44:21&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7</w:t>
              </w:r>
              <w:r w:rsidR="00726019" w:rsidRPr="00AE5811">
                <w:rPr>
                  <w:rFonts w:ascii="Arial" w:eastAsia="Times New Roman" w:hAnsi="Arial" w:cs="Arial"/>
                  <w:color w:val="000000"/>
                  <w:sz w:val="20"/>
                  <w:szCs w:val="20"/>
                </w:rPr>
                <w:fldChar w:fldCharType="end"/>
              </w:r>
            </w:hyperlink>
          </w:p>
        </w:tc>
      </w:tr>
      <w:tr w:rsidR="00AE5811" w:rsidRPr="00AE5811" w14:paraId="7FDAB685" w14:textId="77777777" w:rsidTr="00FD20FE">
        <w:trPr>
          <w:trHeight w:val="300"/>
        </w:trPr>
        <w:tc>
          <w:tcPr>
            <w:tcW w:w="6097" w:type="dxa"/>
            <w:shd w:val="clear" w:color="auto" w:fill="auto"/>
            <w:vAlign w:val="bottom"/>
          </w:tcPr>
          <w:p w14:paraId="70A4219C" w14:textId="3D6ADFA1" w:rsidR="00AE5811" w:rsidRPr="00AE5811" w:rsidRDefault="00AE5811" w:rsidP="00AE5811">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ercent of prescription-holding SOUD population who suffer from chronic pain</w:t>
            </w:r>
          </w:p>
        </w:tc>
        <w:tc>
          <w:tcPr>
            <w:tcW w:w="1620" w:type="dxa"/>
            <w:shd w:val="clear" w:color="auto" w:fill="auto"/>
            <w:noWrap/>
            <w:vAlign w:val="bottom"/>
          </w:tcPr>
          <w:p w14:paraId="63AA431F" w14:textId="48439A8A"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65%</w:t>
            </w:r>
          </w:p>
        </w:tc>
        <w:tc>
          <w:tcPr>
            <w:tcW w:w="1733" w:type="dxa"/>
            <w:shd w:val="clear" w:color="auto" w:fill="auto"/>
            <w:noWrap/>
            <w:vAlign w:val="bottom"/>
          </w:tcPr>
          <w:p w14:paraId="15DDFA5E" w14:textId="77E5D56A" w:rsidR="00AE5811" w:rsidRPr="00AE5811" w:rsidRDefault="003C22B4" w:rsidP="00726019">
            <w:pPr>
              <w:jc w:val="center"/>
              <w:rPr>
                <w:rFonts w:ascii="Arial" w:eastAsia="Times New Roman" w:hAnsi="Arial" w:cs="Arial"/>
                <w:color w:val="000000"/>
                <w:sz w:val="20"/>
                <w:szCs w:val="20"/>
              </w:rPr>
            </w:pPr>
            <w:hyperlink w:anchor="_ENREF_13" w:tooltip="Hser, 2017 #1635"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Hser&lt;/Author&gt;&lt;Year&gt;2017&lt;/Year&gt;&lt;RecNum&gt;1635&lt;/RecNum&gt;&lt;DisplayText&gt;&lt;style face="superscript"&gt;13&lt;/style&gt;&lt;/DisplayText&gt;&lt;record&gt;&lt;rec-number&gt;1635&lt;/rec-number&gt;&lt;foreign-keys&gt;&lt;key app="EN" db-id="dazaf5eeutvxaieddtmv9tamp0es0e0r2a9e" timestamp="1498141728"&gt;1635&lt;/key&gt;&lt;/foreign-keys&gt;&lt;ref-type name="Journal Article"&gt;17&lt;/ref-type&gt;&lt;contributors&gt;&lt;authors&gt;&lt;author&gt;Hser, Yih-Ing&lt;/author&gt;&lt;author&gt;Mooney, Larissa J.&lt;/author&gt;&lt;author&gt;Saxon, Andrew J.&lt;/author&gt;&lt;author&gt;Miotto, Karen&lt;/author&gt;&lt;author&gt;Bell, Douglas S.&lt;/author&gt;&lt;author&gt;Huang, David&lt;/author&gt;&lt;/authors&gt;&lt;/contributors&gt;&lt;titles&gt;&lt;title&gt;Chronic pain among patients with opioid use disorder: results from electronic health records data&lt;/title&gt;&lt;secondary-title&gt;J Subst Abuse Treat&lt;/secondary-title&gt;&lt;alt-title&gt;Journal of Substance Abuse Treatment&lt;/alt-title&gt;&lt;short-title&gt;Chronic pain among patients with opioid use disorder&lt;/short-title&gt;&lt;/titles&gt;&lt;periodical&gt;&lt;full-title&gt;Journal of Substance Abuse Treatment&lt;/full-title&gt;&lt;abbr-1&gt;J. Subst. Abuse Treat.&lt;/abbr-1&gt;&lt;abbr-2&gt;J Subst Abuse Treat&lt;/abbr-2&gt;&lt;/periodical&gt;&lt;alt-periodical&gt;&lt;full-title&gt;Journal of Substance Abuse Treatment&lt;/full-title&gt;&lt;abbr-1&gt;J. Subst. Abuse Treat.&lt;/abbr-1&gt;&lt;abbr-2&gt;J Subst Abuse Treat&lt;/abbr-2&gt;&lt;/alt-periodical&gt;&lt;pages&gt;26-30&lt;/pages&gt;&lt;volume&gt;77&lt;/volume&gt;&lt;dates&gt;&lt;year&gt;2017&lt;/year&gt;&lt;pub-dates&gt;&lt;date&gt;Jun&lt;/date&gt;&lt;/pub-dates&gt;&lt;/dates&gt;&lt;isbn&gt;0740-5472, 1873-6483&lt;/isbn&gt;&lt;urls&gt;&lt;related-urls&gt;&lt;url&gt;http://www.journalofsubstanceabusetreatment.com/article/S0740-5472(16)30480-9/fulltext&lt;/url&gt;&lt;url&gt;http://www.ncbi.nlm.nih.gov/pubmed/28476267,%2028476267&lt;/url&gt;&lt;url&gt;files/6269/fulltext.html&lt;/url&gt;&lt;/related-urls&gt;&lt;/urls&gt;&lt;electronic-resource-num&gt;10.1016/j.jsat.2017.03.006&lt;/electronic-resource-num&gt;&lt;remote-database-provider&gt;www.journalofsubstanceabusetreatment.com&lt;/remote-database-provider&gt;&lt;language&gt;English&lt;/language&gt;&lt;access-date&gt;2017/06/06/17:03:11&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13</w:t>
              </w:r>
              <w:r w:rsidR="00726019" w:rsidRPr="00AE5811">
                <w:rPr>
                  <w:rFonts w:ascii="Arial" w:eastAsia="Times New Roman" w:hAnsi="Arial" w:cs="Arial"/>
                  <w:color w:val="000000"/>
                  <w:sz w:val="20"/>
                  <w:szCs w:val="20"/>
                </w:rPr>
                <w:fldChar w:fldCharType="end"/>
              </w:r>
            </w:hyperlink>
          </w:p>
        </w:tc>
      </w:tr>
      <w:tr w:rsidR="00AE5811" w:rsidRPr="00AE5811" w14:paraId="743F2BAE" w14:textId="77777777" w:rsidTr="00FD20FE">
        <w:trPr>
          <w:trHeight w:val="300"/>
        </w:trPr>
        <w:tc>
          <w:tcPr>
            <w:tcW w:w="6097" w:type="dxa"/>
            <w:shd w:val="clear" w:color="auto" w:fill="auto"/>
            <w:vAlign w:val="center"/>
          </w:tcPr>
          <w:p w14:paraId="04990C5F" w14:textId="4811F0D0" w:rsidR="00AE5811" w:rsidRPr="00AE5811" w:rsidRDefault="00AE5811" w:rsidP="00AE5811">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ercent of SOUD without Rx and SHUD populations who have with chronic pain</w:t>
            </w:r>
          </w:p>
        </w:tc>
        <w:tc>
          <w:tcPr>
            <w:tcW w:w="1620" w:type="dxa"/>
            <w:shd w:val="clear" w:color="auto" w:fill="auto"/>
            <w:noWrap/>
            <w:vAlign w:val="bottom"/>
          </w:tcPr>
          <w:p w14:paraId="7E7C5C51" w14:textId="648C7686"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45%</w:t>
            </w:r>
          </w:p>
        </w:tc>
        <w:tc>
          <w:tcPr>
            <w:tcW w:w="1733" w:type="dxa"/>
            <w:shd w:val="clear" w:color="auto" w:fill="auto"/>
            <w:noWrap/>
            <w:vAlign w:val="bottom"/>
          </w:tcPr>
          <w:p w14:paraId="03EE9E65" w14:textId="67339C7A"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hyperlink w:anchor="_ENREF_29" w:tooltip="Weiss, 2015 #1702"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Weiss&lt;/Author&gt;&lt;Year&gt;2015&lt;/Year&gt;&lt;RecNum&gt;1702&lt;/RecNum&gt;&lt;DisplayText&gt;&lt;style face="superscript"&gt;29&lt;/style&gt;&lt;/DisplayText&gt;&lt;record&gt;&lt;rec-number&gt;1702&lt;/rec-number&gt;&lt;foreign-keys&gt;&lt;key app="EN" db-id="dazaf5eeutvxaieddtmv9tamp0es0e0r2a9e" timestamp="1511905467"&gt;1702&lt;/key&gt;&lt;/foreign-keys&gt;&lt;ref-type name="Journal Article"&gt;17&lt;/ref-type&gt;&lt;contributors&gt;&lt;authors&gt;&lt;author&gt;Weiss, Roger D.&lt;/author&gt;&lt;author&gt;Potter, Jennifer Sharpe&lt;/author&gt;&lt;author&gt;Griffin, Margaret L.&lt;/author&gt;&lt;author&gt;Provost, Scott E.&lt;/author&gt;&lt;author&gt;Fitzmaurice, Garrett D.&lt;/author&gt;&lt;author&gt;McDermott, Katherine A.&lt;/author&gt;&lt;author&gt;Srisarajivakul, Emily N.&lt;/author&gt;&lt;author&gt;Dodd, Dorian R.&lt;/author&gt;&lt;author&gt;Dreifuss, Jessica A.&lt;/author&gt;&lt;author&gt;McHugh, R. Kathryn&lt;/author&gt;&lt;author&gt;Carroll, Kathleen M.&lt;/author&gt;&lt;/authors&gt;&lt;/contributors&gt;&lt;titles&gt;&lt;title&gt;Long-term outcomes from the National Drug Abuse Treatment Clinical Trials Network Prescription Opioid Addiction Treatment Study&lt;/title&gt;&lt;secondary-title&gt;Drug Alcohol Depend&lt;/secondary-title&gt;&lt;alt-title&gt;Drug Alcohol Depend&lt;/alt-title&gt;&lt;/titles&gt;&lt;periodical&gt;&lt;full-title&gt;Drug and Alcohol Dependence&lt;/full-title&gt;&lt;abbr-1&gt;Drug Alcohol Depend.&lt;/abbr-1&gt;&lt;abbr-2&gt;Drug Alcohol Depend&lt;/abbr-2&gt;&lt;abbr-3&gt;Drug &amp;amp; Alcohol Dependence&lt;/abbr-3&gt;&lt;/periodical&gt;&lt;alt-periodical&gt;&lt;full-title&gt;Drug and Alcohol Dependence&lt;/full-title&gt;&lt;abbr-1&gt;Drug Alcohol Depend.&lt;/abbr-1&gt;&lt;abbr-2&gt;Drug Alcohol Depend&lt;/abbr-2&gt;&lt;abbr-3&gt;Drug &amp;amp; Alcohol Dependence&lt;/abbr-3&gt;&lt;/alt-periodical&gt;&lt;pages&gt;112-119&lt;/pages&gt;&lt;volume&gt;150&lt;/volume&gt;&lt;dates&gt;&lt;year&gt;2015&lt;/year&gt;&lt;pub-dates&gt;&lt;date&gt;May 1&lt;/date&gt;&lt;/pub-dates&gt;&lt;/dates&gt;&lt;isbn&gt;0376-8716&lt;/isbn&gt;&lt;urls&gt;&lt;related-urls&gt;&lt;url&gt;https://www.ncbi.nlm.nih.gov/pmc/articles/PMC4407806/&lt;/url&gt;&lt;/related-urls&gt;&lt;/urls&gt;&lt;electronic-resource-num&gt;10.1016/j.drugalcdep.2015.02.030&lt;/electronic-resource-num&gt;&lt;remote-database-provider&gt;PubMed Central&lt;/remote-database-provider&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9</w:t>
              </w:r>
              <w:r w:rsidR="00726019" w:rsidRPr="00AE5811">
                <w:rPr>
                  <w:rFonts w:ascii="Arial" w:eastAsia="Times New Roman" w:hAnsi="Arial" w:cs="Arial"/>
                  <w:color w:val="000000"/>
                  <w:sz w:val="20"/>
                  <w:szCs w:val="20"/>
                </w:rPr>
                <w:fldChar w:fldCharType="end"/>
              </w:r>
            </w:hyperlink>
          </w:p>
        </w:tc>
      </w:tr>
      <w:tr w:rsidR="00AE5811" w:rsidRPr="00AE5811" w14:paraId="465D7968" w14:textId="77777777" w:rsidTr="00FD20FE">
        <w:trPr>
          <w:trHeight w:val="300"/>
        </w:trPr>
        <w:tc>
          <w:tcPr>
            <w:tcW w:w="6097" w:type="dxa"/>
            <w:shd w:val="clear" w:color="auto" w:fill="auto"/>
            <w:vAlign w:val="center"/>
          </w:tcPr>
          <w:p w14:paraId="367BABBF" w14:textId="735046C8" w:rsidR="00AE5811" w:rsidRPr="00AE5811" w:rsidRDefault="00AE5811" w:rsidP="00AE5811">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Risk ratio for chronic pain developing during acute pain treatment with vs. without opioids </w:t>
            </w:r>
          </w:p>
        </w:tc>
        <w:tc>
          <w:tcPr>
            <w:tcW w:w="1620" w:type="dxa"/>
            <w:shd w:val="clear" w:color="auto" w:fill="auto"/>
            <w:noWrap/>
            <w:vAlign w:val="bottom"/>
          </w:tcPr>
          <w:p w14:paraId="417889D7" w14:textId="7BABDD13"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98</w:t>
            </w:r>
          </w:p>
        </w:tc>
        <w:tc>
          <w:tcPr>
            <w:tcW w:w="1733" w:type="dxa"/>
            <w:shd w:val="clear" w:color="auto" w:fill="auto"/>
            <w:noWrap/>
            <w:vAlign w:val="bottom"/>
          </w:tcPr>
          <w:p w14:paraId="484CD393" w14:textId="0E660753"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007D6FD8" w14:textId="77777777" w:rsidTr="00FD20FE">
        <w:trPr>
          <w:trHeight w:val="300"/>
        </w:trPr>
        <w:tc>
          <w:tcPr>
            <w:tcW w:w="6097" w:type="dxa"/>
            <w:shd w:val="clear" w:color="auto" w:fill="auto"/>
            <w:vAlign w:val="bottom"/>
            <w:hideMark/>
          </w:tcPr>
          <w:p w14:paraId="2B7C1BBA" w14:textId="77777777" w:rsidR="00AE5811" w:rsidRPr="00AE5811" w:rsidRDefault="00AE5811" w:rsidP="00712663">
            <w:pPr>
              <w:rPr>
                <w:rFonts w:ascii="Arial" w:eastAsia="Times New Roman" w:hAnsi="Arial" w:cs="Arial"/>
                <w:b/>
                <w:bCs/>
                <w:color w:val="000000"/>
                <w:sz w:val="20"/>
                <w:szCs w:val="20"/>
              </w:rPr>
            </w:pPr>
            <w:r w:rsidRPr="00AE5811">
              <w:rPr>
                <w:rFonts w:ascii="Arial" w:eastAsia="Times New Roman" w:hAnsi="Arial" w:cs="Arial"/>
                <w:b/>
                <w:bCs/>
                <w:color w:val="000000"/>
                <w:sz w:val="20"/>
                <w:szCs w:val="20"/>
              </w:rPr>
              <w:t>Prescribing behavior</w:t>
            </w:r>
          </w:p>
        </w:tc>
        <w:tc>
          <w:tcPr>
            <w:tcW w:w="1620" w:type="dxa"/>
            <w:shd w:val="clear" w:color="auto" w:fill="auto"/>
            <w:noWrap/>
            <w:vAlign w:val="bottom"/>
            <w:hideMark/>
          </w:tcPr>
          <w:p w14:paraId="53407DC5" w14:textId="77777777" w:rsidR="00AE5811" w:rsidRPr="00AE5811" w:rsidRDefault="00AE5811" w:rsidP="00712663">
            <w:pPr>
              <w:jc w:val="center"/>
              <w:rPr>
                <w:rFonts w:ascii="Arial" w:eastAsia="Times New Roman" w:hAnsi="Arial" w:cs="Arial"/>
                <w:color w:val="000000"/>
                <w:sz w:val="20"/>
                <w:szCs w:val="20"/>
              </w:rPr>
            </w:pPr>
          </w:p>
        </w:tc>
        <w:tc>
          <w:tcPr>
            <w:tcW w:w="1733" w:type="dxa"/>
            <w:shd w:val="clear" w:color="auto" w:fill="auto"/>
            <w:noWrap/>
            <w:vAlign w:val="bottom"/>
            <w:hideMark/>
          </w:tcPr>
          <w:p w14:paraId="6C25C82E" w14:textId="77777777" w:rsidR="00AE5811" w:rsidRPr="00AE5811" w:rsidRDefault="00AE5811" w:rsidP="00712663">
            <w:pPr>
              <w:jc w:val="center"/>
              <w:rPr>
                <w:rFonts w:ascii="Arial" w:eastAsia="Times New Roman" w:hAnsi="Arial" w:cs="Arial"/>
                <w:color w:val="000000"/>
                <w:sz w:val="20"/>
                <w:szCs w:val="20"/>
              </w:rPr>
            </w:pPr>
          </w:p>
        </w:tc>
      </w:tr>
      <w:tr w:rsidR="00AE5811" w:rsidRPr="00AE5811" w14:paraId="06043123" w14:textId="77777777" w:rsidTr="00FD20FE">
        <w:trPr>
          <w:trHeight w:val="300"/>
        </w:trPr>
        <w:tc>
          <w:tcPr>
            <w:tcW w:w="6097" w:type="dxa"/>
            <w:shd w:val="clear" w:color="auto" w:fill="auto"/>
            <w:vAlign w:val="bottom"/>
            <w:hideMark/>
          </w:tcPr>
          <w:p w14:paraId="673870EE"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ercent of acute pain patients prescribed opioids</w:t>
            </w:r>
          </w:p>
        </w:tc>
        <w:tc>
          <w:tcPr>
            <w:tcW w:w="1620" w:type="dxa"/>
            <w:shd w:val="clear" w:color="auto" w:fill="auto"/>
            <w:noWrap/>
            <w:vAlign w:val="bottom"/>
            <w:hideMark/>
          </w:tcPr>
          <w:p w14:paraId="7B5154E4"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50%</w:t>
            </w:r>
          </w:p>
        </w:tc>
        <w:tc>
          <w:tcPr>
            <w:tcW w:w="1733" w:type="dxa"/>
            <w:shd w:val="clear" w:color="auto" w:fill="auto"/>
            <w:vAlign w:val="bottom"/>
            <w:hideMark/>
          </w:tcPr>
          <w:p w14:paraId="7A32B2D9" w14:textId="481F81E6"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hyperlink w:anchor="_ENREF_8" w:tooltip="Brummett, 2017 #1672" w:history="1">
              <w:r w:rsidR="00726019" w:rsidRPr="00AE5811">
                <w:rPr>
                  <w:rFonts w:ascii="Arial" w:eastAsia="Times New Roman" w:hAnsi="Arial" w:cs="Arial"/>
                  <w:color w:val="000000"/>
                  <w:sz w:val="20"/>
                  <w:szCs w:val="20"/>
                </w:rPr>
                <w:fldChar w:fldCharType="begin">
                  <w:fldData xml:space="preserve">PEVuZE5vdGU+PENpdGU+PEF1dGhvcj5CcnVtbWV0dDwvQXV0aG9yPjxZZWFyPjIwMTc8L1llYXI+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CcnVtbWV0dDwvQXV0aG9yPjxZZWFyPjIwMTc8L1llYXI+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8-10</w:t>
              </w:r>
              <w:r w:rsidR="00726019" w:rsidRPr="00AE5811">
                <w:rPr>
                  <w:rFonts w:ascii="Arial" w:eastAsia="Times New Roman" w:hAnsi="Arial" w:cs="Arial"/>
                  <w:color w:val="000000"/>
                  <w:sz w:val="20"/>
                  <w:szCs w:val="20"/>
                </w:rPr>
                <w:fldChar w:fldCharType="end"/>
              </w:r>
            </w:hyperlink>
          </w:p>
        </w:tc>
      </w:tr>
      <w:tr w:rsidR="00AE5811" w:rsidRPr="00AE5811" w14:paraId="332F32A8" w14:textId="77777777" w:rsidTr="00FD20FE">
        <w:trPr>
          <w:trHeight w:val="300"/>
        </w:trPr>
        <w:tc>
          <w:tcPr>
            <w:tcW w:w="6097" w:type="dxa"/>
            <w:shd w:val="clear" w:color="auto" w:fill="auto"/>
            <w:vAlign w:val="bottom"/>
            <w:hideMark/>
          </w:tcPr>
          <w:p w14:paraId="69DDBA65"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of continued use of opioids for pain that persists from acute</w:t>
            </w:r>
          </w:p>
        </w:tc>
        <w:tc>
          <w:tcPr>
            <w:tcW w:w="1620" w:type="dxa"/>
            <w:shd w:val="clear" w:color="auto" w:fill="auto"/>
            <w:noWrap/>
            <w:vAlign w:val="bottom"/>
            <w:hideMark/>
          </w:tcPr>
          <w:p w14:paraId="7A4494BF"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50%</w:t>
            </w:r>
          </w:p>
        </w:tc>
        <w:tc>
          <w:tcPr>
            <w:tcW w:w="1733" w:type="dxa"/>
            <w:shd w:val="clear" w:color="auto" w:fill="auto"/>
            <w:noWrap/>
            <w:vAlign w:val="bottom"/>
            <w:hideMark/>
          </w:tcPr>
          <w:p w14:paraId="340B5E58" w14:textId="54E8F842"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hyperlink w:anchor="_ENREF_8" w:tooltip="Brummett, 2017 #1672"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Brummett&lt;/Author&gt;&lt;Year&gt;2017&lt;/Year&gt;&lt;RecNum&gt;1672&lt;/RecNum&gt;&lt;DisplayText&gt;&lt;style face="superscript"&gt;8&lt;/style&gt;&lt;/DisplayText&gt;&lt;record&gt;&lt;rec-number&gt;1672&lt;/rec-number&gt;&lt;foreign-keys&gt;&lt;key app="EN" db-id="dazaf5eeutvxaieddtmv9tamp0es0e0r2a9e" timestamp="1508881039"&gt;1672&lt;/key&gt;&lt;/foreign-keys&gt;&lt;ref-type name="Journal Article"&gt;17&lt;/ref-type&gt;&lt;contributors&gt;&lt;authors&gt;&lt;author&gt;Brummett, Chad M.&lt;/author&gt;&lt;author&gt;Waljee, Jennifer F.&lt;/author&gt;&lt;author&gt;Goesling, Jenna&lt;/author&gt;&lt;author&gt;Moser, Stephanie&lt;/author&gt;&lt;author&gt;Lin, Paul&lt;/author&gt;&lt;author&gt;Englesbe, Michael J.&lt;/author&gt;&lt;author&gt;Bohnert, Amy S. B.&lt;/author&gt;&lt;author&gt;Kheterpal, Sachin&lt;/author&gt;&lt;author&gt;Nallamothu, Brahmajee K.&lt;/author&gt;&lt;/authors&gt;&lt;/contributors&gt;&lt;titles&gt;&lt;title&gt;New persistent opioid use after minor and major surgical procedures in US adults&lt;/title&gt;&lt;secondary-title&gt;JAMA Surg&lt;/secondary-title&gt;&lt;alt-title&gt;JAMA Surg&lt;/alt-title&gt;&lt;/titles&gt;&lt;pages&gt;e170504&lt;/pages&gt;&lt;volume&gt;152&lt;/volume&gt;&lt;number&gt;6&lt;/number&gt;&lt;dates&gt;&lt;year&gt;2017&lt;/year&gt;&lt;pub-dates&gt;&lt;date&gt;Jun 21&lt;/date&gt;&lt;/pub-dates&gt;&lt;/dates&gt;&lt;urls&gt;&lt;related-urls&gt;&lt;url&gt;http://jamanetwork.com/journals/jamasurgery/fullarticle/2618383&lt;/url&gt;&lt;url&gt;http://jamanetwork.com/journals/jamasurgery/article-abstract/2618383&lt;/url&gt;&lt;/related-urls&gt;&lt;/urls&gt;&lt;electronic-resource-num&gt;10.1001/jamasurg.2017.0504&lt;/electronic-resource-num&gt;&lt;remote-database-provider&gt;jamanetwork.com&lt;/remote-database-provider&gt;&lt;access-date&gt;2017/06/16/01:17:43&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8</w:t>
              </w:r>
              <w:r w:rsidR="00726019" w:rsidRPr="00AE5811">
                <w:rPr>
                  <w:rFonts w:ascii="Arial" w:eastAsia="Times New Roman" w:hAnsi="Arial" w:cs="Arial"/>
                  <w:color w:val="000000"/>
                  <w:sz w:val="20"/>
                  <w:szCs w:val="20"/>
                </w:rPr>
                <w:fldChar w:fldCharType="end"/>
              </w:r>
            </w:hyperlink>
          </w:p>
        </w:tc>
      </w:tr>
      <w:tr w:rsidR="00AE5811" w:rsidRPr="00AE5811" w14:paraId="2B5697DE" w14:textId="77777777" w:rsidTr="00FD20FE">
        <w:trPr>
          <w:trHeight w:val="300"/>
        </w:trPr>
        <w:tc>
          <w:tcPr>
            <w:tcW w:w="6097" w:type="dxa"/>
            <w:shd w:val="clear" w:color="auto" w:fill="auto"/>
            <w:vAlign w:val="bottom"/>
            <w:hideMark/>
          </w:tcPr>
          <w:p w14:paraId="34B724F5"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ercent of total population prescribed opioids for chronic pain</w:t>
            </w:r>
          </w:p>
        </w:tc>
        <w:tc>
          <w:tcPr>
            <w:tcW w:w="1620" w:type="dxa"/>
            <w:shd w:val="clear" w:color="auto" w:fill="auto"/>
            <w:noWrap/>
            <w:vAlign w:val="bottom"/>
            <w:hideMark/>
          </w:tcPr>
          <w:p w14:paraId="7111A13E"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6%</w:t>
            </w:r>
          </w:p>
        </w:tc>
        <w:tc>
          <w:tcPr>
            <w:tcW w:w="1733" w:type="dxa"/>
            <w:shd w:val="clear" w:color="auto" w:fill="auto"/>
            <w:noWrap/>
            <w:vAlign w:val="bottom"/>
            <w:hideMark/>
          </w:tcPr>
          <w:p w14:paraId="4C63CA59" w14:textId="286C621F"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hyperlink w:anchor="_ENREF_11" w:tooltip="Mojtabai, 2017 #1694"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Mojtabai&lt;/Author&gt;&lt;Year&gt;2017&lt;/Year&gt;&lt;RecNum&gt;1694&lt;/RecNum&gt;&lt;DisplayText&gt;&lt;style face="superscript"&gt;11&lt;/style&gt;&lt;/DisplayText&gt;&lt;record&gt;&lt;rec-number&gt;1694&lt;/rec-number&gt;&lt;foreign-keys&gt;&lt;key app="EN" db-id="dazaf5eeutvxaieddtmv9tamp0es0e0r2a9e" timestamp="1511561731"&gt;1694&lt;/key&gt;&lt;/foreign-keys&gt;&lt;ref-type name="Journal Article"&gt;17&lt;/ref-type&gt;&lt;contributors&gt;&lt;authors&gt;&lt;author&gt;Mojtabai, Ramin&lt;/author&gt;&lt;/authors&gt;&lt;/contributors&gt;&lt;titles&gt;&lt;title&gt;National trends in long-term use of prescription opioids&lt;/title&gt;&lt;secondary-title&gt;Pharmacoepidemiol Drug Saf&lt;/secondary-title&gt;&lt;alt-title&gt;Pharmacoepidemiol Drug Saf&lt;/alt-title&gt;&lt;/titles&gt;&lt;periodical&gt;&lt;full-title&gt;Pharmacoepidemiology and Drug Safety&lt;/full-title&gt;&lt;abbr-1&gt;Pharmacoepidemiol. Drug Saf.&lt;/abbr-1&gt;&lt;abbr-2&gt;Pharmacoepidemiol Drug Saf&lt;/abbr-2&gt;&lt;abbr-3&gt;Pharmacoepidemiology &amp;amp; Drug Safety&lt;/abbr-3&gt;&lt;/periodical&gt;&lt;alt-periodical&gt;&lt;full-title&gt;Pharmacoepidemiology and Drug Safety&lt;/full-title&gt;&lt;abbr-1&gt;Pharmacoepidemiol. Drug Saf.&lt;/abbr-1&gt;&lt;abbr-2&gt;Pharmacoepidemiol Drug Saf&lt;/abbr-2&gt;&lt;abbr-3&gt;Pharmacoepidemiology &amp;amp; Drug Safety&lt;/abbr-3&gt;&lt;/alt-periodical&gt;&lt;keywords&gt;&lt;keyword&gt;drug utilization study&lt;/keyword&gt;&lt;keyword&gt;national surveys&lt;/keyword&gt;&lt;keyword&gt;pharmacoepidemiology&lt;/keyword&gt;&lt;keyword&gt;prescription opioids&lt;/keyword&gt;&lt;/keywords&gt;&lt;dates&gt;&lt;year&gt;2017&lt;/year&gt;&lt;pub-dates&gt;&lt;date&gt;Sep 6&lt;/date&gt;&lt;/pub-dates&gt;&lt;/dates&gt;&lt;isbn&gt;1099-1557&lt;/isbn&gt;&lt;urls&gt;&lt;related-urls&gt;&lt;url&gt;http://onlinelibrary.wiley.com/doi/10.1002/pds.4278/abstract&lt;/url&gt;&lt;/related-urls&gt;&lt;/urls&gt;&lt;electronic-resource-num&gt;10.1002/pds.4278&lt;/electronic-resource-num&gt;&lt;remote-database-provider&gt;Wiley Online Library&lt;/remote-database-provider&gt;&lt;language&gt;en&lt;/languag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11</w:t>
              </w:r>
              <w:r w:rsidR="00726019" w:rsidRPr="00AE5811">
                <w:rPr>
                  <w:rFonts w:ascii="Arial" w:eastAsia="Times New Roman" w:hAnsi="Arial" w:cs="Arial"/>
                  <w:color w:val="000000"/>
                  <w:sz w:val="20"/>
                  <w:szCs w:val="20"/>
                </w:rPr>
                <w:fldChar w:fldCharType="end"/>
              </w:r>
            </w:hyperlink>
          </w:p>
        </w:tc>
      </w:tr>
      <w:tr w:rsidR="00AE5811" w:rsidRPr="00AE5811" w14:paraId="4A1148AA" w14:textId="77777777" w:rsidTr="00FD20FE">
        <w:trPr>
          <w:trHeight w:val="300"/>
        </w:trPr>
        <w:tc>
          <w:tcPr>
            <w:tcW w:w="6097" w:type="dxa"/>
            <w:shd w:val="clear" w:color="auto" w:fill="auto"/>
            <w:vAlign w:val="bottom"/>
            <w:hideMark/>
          </w:tcPr>
          <w:p w14:paraId="340CE9D4" w14:textId="2F780DA9"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of chronic pain sufferer being prescribed opioids,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6E733D1C"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3%</w:t>
            </w:r>
          </w:p>
        </w:tc>
        <w:tc>
          <w:tcPr>
            <w:tcW w:w="1733" w:type="dxa"/>
            <w:shd w:val="clear" w:color="auto" w:fill="auto"/>
            <w:vAlign w:val="bottom"/>
            <w:hideMark/>
          </w:tcPr>
          <w:p w14:paraId="55FC45DE"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1BB20ABC" w14:textId="77777777" w:rsidTr="00FD20FE">
        <w:trPr>
          <w:trHeight w:val="300"/>
        </w:trPr>
        <w:tc>
          <w:tcPr>
            <w:tcW w:w="6097" w:type="dxa"/>
            <w:shd w:val="clear" w:color="auto" w:fill="auto"/>
            <w:vAlign w:val="bottom"/>
            <w:hideMark/>
          </w:tcPr>
          <w:p w14:paraId="141D74A2" w14:textId="75B8F9E4"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of SOUD individual being prescribed opioids,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49101A48"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3%</w:t>
            </w:r>
          </w:p>
        </w:tc>
        <w:tc>
          <w:tcPr>
            <w:tcW w:w="1733" w:type="dxa"/>
            <w:shd w:val="clear" w:color="auto" w:fill="auto"/>
            <w:vAlign w:val="bottom"/>
            <w:hideMark/>
          </w:tcPr>
          <w:p w14:paraId="09CD152D"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224DB61C" w14:textId="77777777" w:rsidTr="00FD20FE">
        <w:trPr>
          <w:trHeight w:val="300"/>
        </w:trPr>
        <w:tc>
          <w:tcPr>
            <w:tcW w:w="6097" w:type="dxa"/>
            <w:shd w:val="clear" w:color="auto" w:fill="auto"/>
            <w:vAlign w:val="bottom"/>
            <w:hideMark/>
          </w:tcPr>
          <w:p w14:paraId="1852884B" w14:textId="16EA31E3"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of opioid renewal for non-addicted chronic pain patients,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31436F5A"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98%</w:t>
            </w:r>
          </w:p>
        </w:tc>
        <w:tc>
          <w:tcPr>
            <w:tcW w:w="1733" w:type="dxa"/>
            <w:shd w:val="clear" w:color="auto" w:fill="auto"/>
            <w:noWrap/>
            <w:vAlign w:val="bottom"/>
            <w:hideMark/>
          </w:tcPr>
          <w:p w14:paraId="03139BD4"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2885AD65" w14:textId="77777777" w:rsidTr="00FD20FE">
        <w:trPr>
          <w:trHeight w:val="300"/>
        </w:trPr>
        <w:tc>
          <w:tcPr>
            <w:tcW w:w="6097" w:type="dxa"/>
            <w:shd w:val="clear" w:color="auto" w:fill="auto"/>
            <w:vAlign w:val="bottom"/>
            <w:hideMark/>
          </w:tcPr>
          <w:p w14:paraId="1A501C74" w14:textId="5EFC277D"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of opioid renewal for individuals SOUD,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0E60552D"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98%</w:t>
            </w:r>
          </w:p>
        </w:tc>
        <w:tc>
          <w:tcPr>
            <w:tcW w:w="1733" w:type="dxa"/>
            <w:shd w:val="clear" w:color="auto" w:fill="auto"/>
            <w:noWrap/>
            <w:vAlign w:val="bottom"/>
            <w:hideMark/>
          </w:tcPr>
          <w:p w14:paraId="20B05A52"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1CE085E1" w14:textId="77777777" w:rsidTr="00FD20FE">
        <w:trPr>
          <w:trHeight w:val="300"/>
        </w:trPr>
        <w:tc>
          <w:tcPr>
            <w:tcW w:w="6097" w:type="dxa"/>
            <w:shd w:val="clear" w:color="auto" w:fill="auto"/>
            <w:vAlign w:val="bottom"/>
          </w:tcPr>
          <w:p w14:paraId="5CB81905" w14:textId="51965562"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Estimated annual decline in opioid prescriptions from 2013-2015</w:t>
            </w:r>
          </w:p>
        </w:tc>
        <w:tc>
          <w:tcPr>
            <w:tcW w:w="1620" w:type="dxa"/>
            <w:shd w:val="clear" w:color="auto" w:fill="auto"/>
            <w:noWrap/>
            <w:vAlign w:val="bottom"/>
          </w:tcPr>
          <w:p w14:paraId="1DA4B780" w14:textId="1CBF5DB3"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4.6%</w:t>
            </w:r>
          </w:p>
        </w:tc>
        <w:tc>
          <w:tcPr>
            <w:tcW w:w="1733" w:type="dxa"/>
            <w:shd w:val="clear" w:color="auto" w:fill="auto"/>
            <w:noWrap/>
            <w:vAlign w:val="bottom"/>
          </w:tcPr>
          <w:p w14:paraId="53206571" w14:textId="266CD4A5" w:rsidR="00AE5811" w:rsidRPr="00AE5811" w:rsidRDefault="003C22B4" w:rsidP="00726019">
            <w:pPr>
              <w:jc w:val="center"/>
              <w:rPr>
                <w:rFonts w:ascii="Arial" w:eastAsia="Times New Roman" w:hAnsi="Arial" w:cs="Arial"/>
                <w:color w:val="000000"/>
                <w:sz w:val="20"/>
                <w:szCs w:val="20"/>
              </w:rPr>
            </w:pPr>
            <w:hyperlink w:anchor="_ENREF_36" w:tooltip="Goodnough, 2016 #1329"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Goodnough&lt;/Author&gt;&lt;Year&gt;2016&lt;/Year&gt;&lt;RecNum&gt;1329&lt;/RecNum&gt;&lt;DisplayText&gt;&lt;style face="superscript"&gt;36&lt;/style&gt;&lt;/DisplayText&gt;&lt;record&gt;&lt;rec-number&gt;1329&lt;/rec-number&gt;&lt;foreign-keys&gt;&lt;key app="EN" db-id="dazaf5eeutvxaieddtmv9tamp0es0e0r2a9e" timestamp="1497026396"&gt;1329&lt;/key&gt;&lt;/foreign-keys&gt;&lt;ref-type name="Newspaper Article"&gt;23&lt;/ref-type&gt;&lt;contributors&gt;&lt;authors&gt;&lt;author&gt;Goodnough, Abby&lt;/author&gt;&lt;author&gt;Tavernise, Sabrina&lt;/author&gt;&lt;/authors&gt;&lt;/contributors&gt;&lt;titles&gt;&lt;title&gt;Opioid prescriptions drop for first time in two decades&lt;/title&gt;&lt;secondary-title&gt;NY Times&lt;/secondary-title&gt;&lt;/titles&gt;&lt;keywords&gt;&lt;keyword&gt;Addiction (Psychology)&lt;/keyword&gt;&lt;keyword&gt;Drug Abuse and Traffic&lt;/keyword&gt;&lt;keyword&gt;Drugs (Pharmaceuticals)&lt;/keyword&gt;&lt;keyword&gt;IMS Health&lt;/keyword&gt;&lt;keyword&gt;OxyContin (Drug)&lt;/keyword&gt;&lt;keyword&gt;Pain-Relieving Drugs&lt;/keyword&gt;&lt;/keywords&gt;&lt;dates&gt;&lt;year&gt;2016&lt;/year&gt;&lt;pub-dates&gt;&lt;date&gt;May 20&lt;/date&gt;&lt;/pub-dates&gt;&lt;/dates&gt;&lt;isbn&gt;0362-4331&lt;/isbn&gt;&lt;urls&gt;&lt;related-urls&gt;&lt;url&gt;http://www.nytimes.com/2016/05/21/health/opioid-prescriptions-drop-for-first-time-in-two-decades.html&lt;/url&gt;&lt;url&gt;files/4958/opioid-prescriptions-drop-for-first-time-in-two-decades.html&lt;/url&gt;&lt;/related-urls&gt;&lt;/urls&gt;&lt;remote-database-provider&gt;NYTimes.com&lt;/remote-database-provider&gt;&lt;access-date&gt;2016/07/07/17:57:54&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36</w:t>
              </w:r>
              <w:r w:rsidR="00726019" w:rsidRPr="00AE5811">
                <w:rPr>
                  <w:rFonts w:ascii="Arial" w:eastAsia="Times New Roman" w:hAnsi="Arial" w:cs="Arial"/>
                  <w:color w:val="000000"/>
                  <w:sz w:val="20"/>
                  <w:szCs w:val="20"/>
                </w:rPr>
                <w:fldChar w:fldCharType="end"/>
              </w:r>
            </w:hyperlink>
          </w:p>
        </w:tc>
      </w:tr>
      <w:tr w:rsidR="00AE5811" w:rsidRPr="00AE5811" w14:paraId="37AC08C0" w14:textId="77777777" w:rsidTr="00FD20FE">
        <w:trPr>
          <w:trHeight w:val="300"/>
        </w:trPr>
        <w:tc>
          <w:tcPr>
            <w:tcW w:w="6097" w:type="dxa"/>
            <w:shd w:val="clear" w:color="auto" w:fill="auto"/>
            <w:vAlign w:val="bottom"/>
          </w:tcPr>
          <w:p w14:paraId="6C7CDCCE" w14:textId="0F566918"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of iatrogenically addicted continuing use of opioids after acute pain treatment</w:t>
            </w:r>
          </w:p>
        </w:tc>
        <w:tc>
          <w:tcPr>
            <w:tcW w:w="1620" w:type="dxa"/>
            <w:shd w:val="clear" w:color="auto" w:fill="auto"/>
            <w:noWrap/>
            <w:vAlign w:val="bottom"/>
          </w:tcPr>
          <w:p w14:paraId="0D2FC366" w14:textId="747A5784"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50%</w:t>
            </w:r>
          </w:p>
        </w:tc>
        <w:tc>
          <w:tcPr>
            <w:tcW w:w="1733" w:type="dxa"/>
            <w:shd w:val="clear" w:color="auto" w:fill="auto"/>
            <w:noWrap/>
            <w:vAlign w:val="bottom"/>
          </w:tcPr>
          <w:p w14:paraId="7C67DD91" w14:textId="733BAB29"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7CC9AF5F" w14:textId="77777777" w:rsidTr="00FD20FE">
        <w:trPr>
          <w:trHeight w:val="300"/>
        </w:trPr>
        <w:tc>
          <w:tcPr>
            <w:tcW w:w="6097" w:type="dxa"/>
            <w:shd w:val="clear" w:color="auto" w:fill="auto"/>
            <w:vAlign w:val="bottom"/>
          </w:tcPr>
          <w:p w14:paraId="5DD87801" w14:textId="37D8678E"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that chronic pain opioid user w/o SOUD wants to get prescription renewed, %/mo</w:t>
            </w:r>
            <w:r w:rsidR="00762E54">
              <w:rPr>
                <w:rFonts w:ascii="Arial" w:eastAsia="Times New Roman" w:hAnsi="Arial" w:cs="Arial"/>
                <w:color w:val="000000"/>
                <w:sz w:val="20"/>
                <w:szCs w:val="20"/>
              </w:rPr>
              <w:t>nth</w:t>
            </w:r>
          </w:p>
        </w:tc>
        <w:tc>
          <w:tcPr>
            <w:tcW w:w="1620" w:type="dxa"/>
            <w:shd w:val="clear" w:color="auto" w:fill="auto"/>
            <w:noWrap/>
            <w:vAlign w:val="bottom"/>
          </w:tcPr>
          <w:p w14:paraId="5480986D" w14:textId="147C6BB3"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99%</w:t>
            </w:r>
          </w:p>
        </w:tc>
        <w:tc>
          <w:tcPr>
            <w:tcW w:w="1733" w:type="dxa"/>
            <w:shd w:val="clear" w:color="auto" w:fill="auto"/>
            <w:noWrap/>
            <w:vAlign w:val="bottom"/>
          </w:tcPr>
          <w:p w14:paraId="6464742C" w14:textId="53223363"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4A94CFD4" w14:textId="77777777" w:rsidTr="00FD20FE">
        <w:trPr>
          <w:trHeight w:val="300"/>
        </w:trPr>
        <w:tc>
          <w:tcPr>
            <w:tcW w:w="6097" w:type="dxa"/>
            <w:shd w:val="clear" w:color="auto" w:fill="auto"/>
            <w:vAlign w:val="bottom"/>
          </w:tcPr>
          <w:p w14:paraId="6059C539" w14:textId="2AE82FB0"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that an opioid user is able to get renewal for chronic pain prescription if they choose, %/mo</w:t>
            </w:r>
            <w:r w:rsidR="00762E54">
              <w:rPr>
                <w:rFonts w:ascii="Arial" w:eastAsia="Times New Roman" w:hAnsi="Arial" w:cs="Arial"/>
                <w:color w:val="000000"/>
                <w:sz w:val="20"/>
                <w:szCs w:val="20"/>
              </w:rPr>
              <w:t>nth</w:t>
            </w:r>
          </w:p>
        </w:tc>
        <w:tc>
          <w:tcPr>
            <w:tcW w:w="1620" w:type="dxa"/>
            <w:shd w:val="clear" w:color="auto" w:fill="auto"/>
            <w:noWrap/>
            <w:vAlign w:val="bottom"/>
          </w:tcPr>
          <w:p w14:paraId="6EF00355" w14:textId="043C788A"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99%</w:t>
            </w:r>
          </w:p>
        </w:tc>
        <w:tc>
          <w:tcPr>
            <w:tcW w:w="1733" w:type="dxa"/>
            <w:shd w:val="clear" w:color="auto" w:fill="auto"/>
            <w:noWrap/>
            <w:vAlign w:val="bottom"/>
          </w:tcPr>
          <w:p w14:paraId="08BCB5BD" w14:textId="621A419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43C7B8FD" w14:textId="77777777" w:rsidTr="00FD20FE">
        <w:trPr>
          <w:trHeight w:val="300"/>
        </w:trPr>
        <w:tc>
          <w:tcPr>
            <w:tcW w:w="6097" w:type="dxa"/>
            <w:shd w:val="clear" w:color="auto" w:fill="auto"/>
            <w:vAlign w:val="bottom"/>
            <w:hideMark/>
          </w:tcPr>
          <w:p w14:paraId="2B59B89C" w14:textId="77777777" w:rsidR="00AE5811" w:rsidRPr="00AE5811" w:rsidRDefault="00AE5811" w:rsidP="00FD20FE">
            <w:pPr>
              <w:keepNext/>
              <w:rPr>
                <w:rFonts w:ascii="Arial" w:eastAsia="Times New Roman" w:hAnsi="Arial" w:cs="Arial"/>
                <w:color w:val="000000"/>
                <w:sz w:val="20"/>
                <w:szCs w:val="20"/>
              </w:rPr>
            </w:pPr>
            <w:r w:rsidRPr="00AE5811">
              <w:rPr>
                <w:rFonts w:ascii="Arial" w:eastAsia="Times New Roman" w:hAnsi="Arial" w:cs="Arial"/>
                <w:b/>
                <w:bCs/>
                <w:color w:val="000000"/>
                <w:sz w:val="20"/>
                <w:szCs w:val="20"/>
              </w:rPr>
              <w:lastRenderedPageBreak/>
              <w:t>Addiction</w:t>
            </w:r>
          </w:p>
        </w:tc>
        <w:tc>
          <w:tcPr>
            <w:tcW w:w="1620" w:type="dxa"/>
            <w:shd w:val="clear" w:color="auto" w:fill="auto"/>
            <w:noWrap/>
            <w:vAlign w:val="bottom"/>
            <w:hideMark/>
          </w:tcPr>
          <w:p w14:paraId="2C0C0600" w14:textId="77777777" w:rsidR="00AE5811" w:rsidRPr="00AE5811" w:rsidRDefault="00AE5811" w:rsidP="00712663">
            <w:pPr>
              <w:jc w:val="center"/>
              <w:rPr>
                <w:rFonts w:ascii="Arial" w:eastAsia="Times New Roman" w:hAnsi="Arial" w:cs="Arial"/>
                <w:color w:val="000000"/>
                <w:sz w:val="20"/>
                <w:szCs w:val="20"/>
              </w:rPr>
            </w:pPr>
          </w:p>
        </w:tc>
        <w:tc>
          <w:tcPr>
            <w:tcW w:w="1733" w:type="dxa"/>
            <w:shd w:val="clear" w:color="auto" w:fill="auto"/>
            <w:noWrap/>
            <w:vAlign w:val="bottom"/>
            <w:hideMark/>
          </w:tcPr>
          <w:p w14:paraId="644EF2DB" w14:textId="77777777" w:rsidR="00AE5811" w:rsidRPr="00AE5811" w:rsidRDefault="00AE5811" w:rsidP="00712663">
            <w:pPr>
              <w:jc w:val="center"/>
              <w:rPr>
                <w:rFonts w:ascii="Arial" w:eastAsia="Times New Roman" w:hAnsi="Arial" w:cs="Arial"/>
                <w:color w:val="000000"/>
                <w:sz w:val="20"/>
                <w:szCs w:val="20"/>
              </w:rPr>
            </w:pPr>
          </w:p>
        </w:tc>
      </w:tr>
      <w:tr w:rsidR="00AE5811" w:rsidRPr="00AE5811" w14:paraId="7F90ED51" w14:textId="77777777" w:rsidTr="00FD20FE">
        <w:trPr>
          <w:trHeight w:val="300"/>
        </w:trPr>
        <w:tc>
          <w:tcPr>
            <w:tcW w:w="6097" w:type="dxa"/>
            <w:shd w:val="clear" w:color="auto" w:fill="auto"/>
            <w:vAlign w:val="bottom"/>
          </w:tcPr>
          <w:p w14:paraId="60109E4C" w14:textId="2D1B7044" w:rsidR="00AE5811" w:rsidRPr="00AE5811" w:rsidRDefault="00AE5811" w:rsidP="00712663">
            <w:pPr>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   Probability of iatrogenic addiction during opioid treatment, %/mo</w:t>
            </w:r>
            <w:r w:rsidR="00762E54">
              <w:rPr>
                <w:rFonts w:ascii="Arial" w:eastAsia="Times New Roman" w:hAnsi="Arial" w:cs="Arial"/>
                <w:color w:val="000000"/>
                <w:sz w:val="20"/>
                <w:szCs w:val="20"/>
              </w:rPr>
              <w:t>nth</w:t>
            </w:r>
          </w:p>
        </w:tc>
        <w:tc>
          <w:tcPr>
            <w:tcW w:w="1620" w:type="dxa"/>
            <w:shd w:val="clear" w:color="auto" w:fill="auto"/>
            <w:noWrap/>
            <w:vAlign w:val="bottom"/>
          </w:tcPr>
          <w:p w14:paraId="7895A206"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13%</w:t>
            </w:r>
          </w:p>
        </w:tc>
        <w:tc>
          <w:tcPr>
            <w:tcW w:w="1733" w:type="dxa"/>
            <w:shd w:val="clear" w:color="auto" w:fill="auto"/>
            <w:noWrap/>
            <w:vAlign w:val="bottom"/>
          </w:tcPr>
          <w:p w14:paraId="1F75A6E9" w14:textId="6B6CF22A" w:rsidR="00AE5811" w:rsidRPr="00AE5811" w:rsidRDefault="003C22B4" w:rsidP="00726019">
            <w:pPr>
              <w:jc w:val="center"/>
              <w:rPr>
                <w:rFonts w:ascii="Arial" w:eastAsia="Times New Roman" w:hAnsi="Arial" w:cs="Arial"/>
                <w:color w:val="000000"/>
                <w:sz w:val="20"/>
                <w:szCs w:val="20"/>
              </w:rPr>
            </w:pPr>
            <w:hyperlink w:anchor="_ENREF_40" w:tooltip="Fishbain, 2008 #215"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Fishbain&lt;/Author&gt;&lt;Year&gt;2008&lt;/Year&gt;&lt;RecNum&gt;215&lt;/RecNum&gt;&lt;DisplayText&gt;&lt;style face="superscript"&gt;40&lt;/style&gt;&lt;/DisplayText&gt;&lt;record&gt;&lt;rec-number&gt;215&lt;/rec-number&gt;&lt;foreign-keys&gt;&lt;key app="EN" db-id="dazaf5eeutvxaieddtmv9tamp0es0e0r2a9e" timestamp="1471280313"&gt;215&lt;/key&gt;&lt;/foreign-keys&gt;&lt;ref-type name="Journal Article"&gt;17&lt;/ref-type&gt;&lt;contributors&gt;&lt;authors&gt;&lt;author&gt;Fishbain, David A.&lt;/author&gt;&lt;author&gt;Cole, Brandly&lt;/author&gt;&lt;author&gt;Lewis, John&lt;/author&gt;&lt;author&gt;Rosomoff, Hubert L.&lt;/author&gt;&lt;author&gt;Rosomoff, R. Steele&lt;/author&gt;&lt;/authors&gt;&lt;/contributors&gt;&lt;titles&gt;&lt;title&gt;What percentage of chronic nonmalignant pain patients exposed to chronic opioid analgesic therapy develop abuse/addiction and/or aberrant drug-related behaviors? A structured evidence-based review&lt;/title&gt;&lt;secondary-title&gt;Pain Med&lt;/secondary-title&gt;&lt;short-title&gt;What Percentage of Chronic Nonmalignant Pain Patients Exposed to Chronic Opioid Analgesic Therapy Develop Abuse/Addiction and/or Aberrant Drug-Related Behaviors?&lt;/short-title&gt;&lt;/titles&gt;&lt;periodical&gt;&lt;full-title&gt;Pain Medicine&lt;/full-title&gt;&lt;abbr-1&gt;Pain Med.&lt;/abbr-1&gt;&lt;abbr-2&gt;Pain Med&lt;/abbr-2&gt;&lt;/periodical&gt;&lt;pages&gt;444-59&lt;/pages&gt;&lt;volume&gt;9&lt;/volume&gt;&lt;number&gt;4&lt;/number&gt;&lt;dates&gt;&lt;year&gt;2008&lt;/year&gt;&lt;pub-dates&gt;&lt;date&gt;May 1&lt;/date&gt;&lt;/pub-dates&gt;&lt;/dates&gt;&lt;isbn&gt;1526-2375, 1526-4637&lt;/isbn&gt;&lt;urls&gt;&lt;related-urls&gt;&lt;url&gt;http://painmedicine.oxfordjournals.org/content/9/4/444&lt;/url&gt;&lt;url&gt;http://www.ncbi.nlm.nih.gov/pubmed/18489635&lt;/url&gt;&lt;url&gt;files/5011/444.html&lt;/url&gt;&lt;/related-urls&gt;&lt;/urls&gt;&lt;electronic-resource-num&gt;10.1111/j.1526-4637.2007.00370.x&lt;/electronic-resource-num&gt;&lt;remote-database-provider&gt;painmedicine.oxfordjournals.org&lt;/remote-database-provider&gt;&lt;language&gt;en&lt;/language&gt;&lt;access-date&gt;2016/07/11/00:02:55&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40</w:t>
              </w:r>
              <w:r w:rsidR="00726019" w:rsidRPr="00AE5811">
                <w:rPr>
                  <w:rFonts w:ascii="Arial" w:eastAsia="Times New Roman" w:hAnsi="Arial" w:cs="Arial"/>
                  <w:color w:val="000000"/>
                  <w:sz w:val="20"/>
                  <w:szCs w:val="20"/>
                </w:rPr>
                <w:fldChar w:fldCharType="end"/>
              </w:r>
            </w:hyperlink>
          </w:p>
        </w:tc>
      </w:tr>
      <w:tr w:rsidR="00AE5811" w:rsidRPr="00AE5811" w14:paraId="56A2B690" w14:textId="77777777" w:rsidTr="00FD20FE">
        <w:trPr>
          <w:trHeight w:val="300"/>
        </w:trPr>
        <w:tc>
          <w:tcPr>
            <w:tcW w:w="6097" w:type="dxa"/>
            <w:shd w:val="clear" w:color="auto" w:fill="auto"/>
            <w:vAlign w:val="bottom"/>
          </w:tcPr>
          <w:p w14:paraId="75ED30DD" w14:textId="0E106378" w:rsidR="00AE5811" w:rsidRPr="00AE5811" w:rsidRDefault="00AE5811" w:rsidP="00712663">
            <w:pPr>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   Probability of a non-medical user becoming addicted to diverted pills, %/mo</w:t>
            </w:r>
            <w:r w:rsidR="00762E54">
              <w:rPr>
                <w:rFonts w:ascii="Arial" w:eastAsia="Times New Roman" w:hAnsi="Arial" w:cs="Arial"/>
                <w:color w:val="000000"/>
                <w:sz w:val="20"/>
                <w:szCs w:val="20"/>
              </w:rPr>
              <w:t>nth</w:t>
            </w:r>
          </w:p>
        </w:tc>
        <w:tc>
          <w:tcPr>
            <w:tcW w:w="1620" w:type="dxa"/>
            <w:shd w:val="clear" w:color="auto" w:fill="auto"/>
            <w:noWrap/>
            <w:vAlign w:val="bottom"/>
          </w:tcPr>
          <w:p w14:paraId="2778729E"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7%</w:t>
            </w:r>
          </w:p>
        </w:tc>
        <w:tc>
          <w:tcPr>
            <w:tcW w:w="1733" w:type="dxa"/>
            <w:shd w:val="clear" w:color="auto" w:fill="auto"/>
            <w:noWrap/>
            <w:vAlign w:val="bottom"/>
          </w:tcPr>
          <w:p w14:paraId="52D1D344" w14:textId="5D317FFA"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r w:rsidRPr="00AE5811">
              <w:rPr>
                <w:rFonts w:ascii="Arial" w:eastAsia="Times New Roman" w:hAnsi="Arial" w:cs="Arial"/>
                <w:color w:val="000000"/>
                <w:sz w:val="20"/>
                <w:szCs w:val="20"/>
              </w:rPr>
              <w:fldChar w:fldCharType="begin">
                <w:fldData xml:space="preserve">PEVuZE5vdGU+PENpdGU+PEF1dGhvcj5Cb3NjYXJpbm88L0F1dGhvcj48WWVhcj4yMDExPC9ZZWFy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==
</w:fldData>
              </w:fldChar>
            </w:r>
            <w:r w:rsidR="00134CC5">
              <w:rPr>
                <w:rFonts w:ascii="Arial" w:eastAsia="Times New Roman" w:hAnsi="Arial" w:cs="Arial"/>
                <w:color w:val="000000"/>
                <w:sz w:val="20"/>
                <w:szCs w:val="20"/>
              </w:rPr>
              <w:instrText xml:space="preserve"> ADDIN EN.CITE </w:instrText>
            </w:r>
            <w:r w:rsidR="00134CC5">
              <w:rPr>
                <w:rFonts w:ascii="Arial" w:eastAsia="Times New Roman" w:hAnsi="Arial" w:cs="Arial"/>
                <w:color w:val="000000"/>
                <w:sz w:val="20"/>
                <w:szCs w:val="20"/>
              </w:rPr>
              <w:fldChar w:fldCharType="begin">
                <w:fldData xml:space="preserve">PEVuZE5vdGU+PENpdGU+PEF1dGhvcj5Cb3NjYXJpbm88L0F1dGhvcj48WWVhcj4yMDExPC9ZZWFy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==
</w:fldData>
              </w:fldChar>
            </w:r>
            <w:r w:rsidR="00134CC5">
              <w:rPr>
                <w:rFonts w:ascii="Arial" w:eastAsia="Times New Roman" w:hAnsi="Arial" w:cs="Arial"/>
                <w:color w:val="000000"/>
                <w:sz w:val="20"/>
                <w:szCs w:val="20"/>
              </w:rPr>
              <w:instrText xml:space="preserve"> ADDIN EN.CITE.DATA </w:instrText>
            </w:r>
            <w:r w:rsidR="00134CC5">
              <w:rPr>
                <w:rFonts w:ascii="Arial" w:eastAsia="Times New Roman" w:hAnsi="Arial" w:cs="Arial"/>
                <w:color w:val="000000"/>
                <w:sz w:val="20"/>
                <w:szCs w:val="20"/>
              </w:rPr>
            </w:r>
            <w:r w:rsidR="00134CC5">
              <w:rPr>
                <w:rFonts w:ascii="Arial" w:eastAsia="Times New Roman" w:hAnsi="Arial" w:cs="Arial"/>
                <w:color w:val="000000"/>
                <w:sz w:val="20"/>
                <w:szCs w:val="20"/>
              </w:rPr>
              <w:fldChar w:fldCharType="end"/>
            </w:r>
            <w:r w:rsidRPr="00AE5811">
              <w:rPr>
                <w:rFonts w:ascii="Arial" w:eastAsia="Times New Roman" w:hAnsi="Arial" w:cs="Arial"/>
                <w:color w:val="000000"/>
                <w:sz w:val="20"/>
                <w:szCs w:val="20"/>
              </w:rPr>
            </w:r>
            <w:r w:rsidRPr="00AE5811">
              <w:rPr>
                <w:rFonts w:ascii="Arial" w:eastAsia="Times New Roman" w:hAnsi="Arial" w:cs="Arial"/>
                <w:color w:val="000000"/>
                <w:sz w:val="20"/>
                <w:szCs w:val="20"/>
              </w:rPr>
              <w:fldChar w:fldCharType="separate"/>
            </w:r>
            <w:hyperlink w:anchor="_ENREF_21" w:tooltip="Saha, 2016 #1574" w:history="1">
              <w:r w:rsidR="00726019" w:rsidRPr="00134CC5">
                <w:rPr>
                  <w:rFonts w:ascii="Arial" w:eastAsia="Times New Roman" w:hAnsi="Arial" w:cs="Arial"/>
                  <w:noProof/>
                  <w:color w:val="000000"/>
                  <w:sz w:val="20"/>
                  <w:szCs w:val="20"/>
                  <w:vertAlign w:val="superscript"/>
                </w:rPr>
                <w:t>21</w:t>
              </w:r>
            </w:hyperlink>
            <w:r w:rsidR="00134CC5" w:rsidRPr="00134CC5">
              <w:rPr>
                <w:rFonts w:ascii="Arial" w:eastAsia="Times New Roman" w:hAnsi="Arial" w:cs="Arial"/>
                <w:noProof/>
                <w:color w:val="000000"/>
                <w:sz w:val="20"/>
                <w:szCs w:val="20"/>
                <w:vertAlign w:val="superscript"/>
              </w:rPr>
              <w:t>,</w:t>
            </w:r>
            <w:hyperlink w:anchor="_ENREF_41" w:tooltip="Boscarino, 2011 #1659" w:history="1">
              <w:r w:rsidR="00726019" w:rsidRPr="00134CC5">
                <w:rPr>
                  <w:rFonts w:ascii="Arial" w:eastAsia="Times New Roman" w:hAnsi="Arial" w:cs="Arial"/>
                  <w:noProof/>
                  <w:color w:val="000000"/>
                  <w:sz w:val="20"/>
                  <w:szCs w:val="20"/>
                  <w:vertAlign w:val="superscript"/>
                </w:rPr>
                <w:t>41</w:t>
              </w:r>
            </w:hyperlink>
            <w:r w:rsidRPr="00AE5811">
              <w:rPr>
                <w:rFonts w:ascii="Arial" w:eastAsia="Times New Roman" w:hAnsi="Arial" w:cs="Arial"/>
                <w:color w:val="000000"/>
                <w:sz w:val="20"/>
                <w:szCs w:val="20"/>
              </w:rPr>
              <w:fldChar w:fldCharType="end"/>
            </w:r>
          </w:p>
        </w:tc>
      </w:tr>
      <w:tr w:rsidR="00AE5811" w:rsidRPr="00AE5811" w14:paraId="0B8E8BE8" w14:textId="77777777" w:rsidTr="00FD20FE">
        <w:trPr>
          <w:trHeight w:val="300"/>
        </w:trPr>
        <w:tc>
          <w:tcPr>
            <w:tcW w:w="6097" w:type="dxa"/>
            <w:shd w:val="clear" w:color="auto" w:fill="auto"/>
            <w:vAlign w:val="bottom"/>
            <w:hideMark/>
          </w:tcPr>
          <w:p w14:paraId="3B428A81" w14:textId="7A6C86EA" w:rsidR="00AE5811" w:rsidRPr="00AE5811" w:rsidRDefault="00AE5811" w:rsidP="00712663">
            <w:pPr>
              <w:rPr>
                <w:rFonts w:ascii="Arial" w:eastAsia="Times New Roman" w:hAnsi="Arial" w:cs="Arial"/>
                <w:b/>
                <w:bCs/>
                <w:color w:val="000000"/>
                <w:sz w:val="20"/>
                <w:szCs w:val="20"/>
                <w:u w:val="single"/>
              </w:rPr>
            </w:pPr>
            <w:r w:rsidRPr="00AE5811">
              <w:rPr>
                <w:rFonts w:ascii="Arial" w:eastAsia="Times New Roman" w:hAnsi="Arial" w:cs="Arial"/>
                <w:color w:val="000000"/>
                <w:sz w:val="20"/>
                <w:szCs w:val="20"/>
              </w:rPr>
              <w:t xml:space="preserve">   Baseline</w:t>
            </w:r>
            <w:r w:rsidRPr="00AE5811">
              <w:rPr>
                <w:rFonts w:ascii="Arial" w:eastAsia="Times New Roman" w:hAnsi="Arial" w:cs="Arial"/>
                <w:color w:val="000000"/>
                <w:sz w:val="20"/>
                <w:szCs w:val="20"/>
                <w:vertAlign w:val="superscript"/>
              </w:rPr>
              <w:t>a</w:t>
            </w:r>
            <w:r w:rsidRPr="00AE5811">
              <w:rPr>
                <w:rFonts w:ascii="Arial" w:eastAsia="Times New Roman" w:hAnsi="Arial" w:cs="Arial"/>
                <w:color w:val="000000"/>
                <w:sz w:val="20"/>
                <w:szCs w:val="20"/>
              </w:rPr>
              <w:t xml:space="preserve"> rate of escalation to SHUD from SOUD without Rx,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02C848B0"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4%</w:t>
            </w:r>
          </w:p>
        </w:tc>
        <w:tc>
          <w:tcPr>
            <w:tcW w:w="1733" w:type="dxa"/>
            <w:shd w:val="clear" w:color="auto" w:fill="auto"/>
            <w:noWrap/>
            <w:vAlign w:val="bottom"/>
            <w:hideMark/>
          </w:tcPr>
          <w:p w14:paraId="589948E6"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1353E76B" w14:textId="77777777" w:rsidTr="00FD20FE">
        <w:trPr>
          <w:trHeight w:val="300"/>
        </w:trPr>
        <w:tc>
          <w:tcPr>
            <w:tcW w:w="6097" w:type="dxa"/>
            <w:shd w:val="clear" w:color="auto" w:fill="auto"/>
            <w:vAlign w:val="bottom"/>
            <w:hideMark/>
          </w:tcPr>
          <w:p w14:paraId="769A006B"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of escalation to SHUD if there are not diverted pills for SOUD without Rx</w:t>
            </w:r>
          </w:p>
        </w:tc>
        <w:tc>
          <w:tcPr>
            <w:tcW w:w="1620" w:type="dxa"/>
            <w:shd w:val="clear" w:color="auto" w:fill="auto"/>
            <w:noWrap/>
            <w:vAlign w:val="bottom"/>
            <w:hideMark/>
          </w:tcPr>
          <w:p w14:paraId="0D0F1178"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60%</w:t>
            </w:r>
          </w:p>
        </w:tc>
        <w:tc>
          <w:tcPr>
            <w:tcW w:w="1733" w:type="dxa"/>
            <w:shd w:val="clear" w:color="auto" w:fill="auto"/>
            <w:vAlign w:val="bottom"/>
            <w:hideMark/>
          </w:tcPr>
          <w:p w14:paraId="161DE12B"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Expert opinion</w:t>
            </w:r>
          </w:p>
        </w:tc>
      </w:tr>
      <w:tr w:rsidR="00AE5811" w:rsidRPr="00AE5811" w14:paraId="1AD1833C" w14:textId="77777777" w:rsidTr="00FD20FE">
        <w:trPr>
          <w:trHeight w:val="300"/>
        </w:trPr>
        <w:tc>
          <w:tcPr>
            <w:tcW w:w="6097" w:type="dxa"/>
            <w:shd w:val="clear" w:color="auto" w:fill="auto"/>
            <w:vAlign w:val="bottom"/>
          </w:tcPr>
          <w:p w14:paraId="0F011404" w14:textId="4EDA1C58"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SOUD prevalence among population with opioid prescription for chronic pain</w:t>
            </w:r>
          </w:p>
        </w:tc>
        <w:tc>
          <w:tcPr>
            <w:tcW w:w="1620" w:type="dxa"/>
            <w:shd w:val="clear" w:color="auto" w:fill="auto"/>
            <w:noWrap/>
            <w:vAlign w:val="bottom"/>
          </w:tcPr>
          <w:p w14:paraId="37699C3E" w14:textId="1371031D"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0%</w:t>
            </w:r>
          </w:p>
        </w:tc>
        <w:tc>
          <w:tcPr>
            <w:tcW w:w="1733" w:type="dxa"/>
            <w:shd w:val="clear" w:color="auto" w:fill="auto"/>
            <w:noWrap/>
            <w:vAlign w:val="bottom"/>
          </w:tcPr>
          <w:p w14:paraId="699BD89A" w14:textId="426D41DF" w:rsidR="00AE5811" w:rsidRPr="00AE5811" w:rsidRDefault="003C22B4" w:rsidP="00726019">
            <w:pPr>
              <w:jc w:val="center"/>
              <w:rPr>
                <w:rFonts w:ascii="Arial" w:eastAsia="Times New Roman" w:hAnsi="Arial" w:cs="Arial"/>
                <w:color w:val="000000"/>
                <w:sz w:val="20"/>
                <w:szCs w:val="20"/>
              </w:rPr>
            </w:pPr>
            <w:hyperlink w:anchor="_ENREF_12" w:tooltip="Vowles, 2015 #1664"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Vowles&lt;/Author&gt;&lt;Year&gt;2015&lt;/Year&gt;&lt;RecNum&gt;1664&lt;/RecNum&gt;&lt;DisplayText&gt;&lt;style face="superscript"&gt;12&lt;/style&gt;&lt;/DisplayText&gt;&lt;record&gt;&lt;rec-number&gt;1664&lt;/rec-number&gt;&lt;foreign-keys&gt;&lt;key app="EN" db-id="dazaf5eeutvxaieddtmv9tamp0es0e0r2a9e" timestamp="1508787042"&gt;1664&lt;/key&gt;&lt;/foreign-keys&gt;&lt;ref-type name="Journal Article"&gt;17&lt;/ref-type&gt;&lt;contributors&gt;&lt;authors&gt;&lt;author&gt;Vowles, K. E.&lt;/author&gt;&lt;author&gt;McEntee, M. L.&lt;/author&gt;&lt;author&gt;Julnes, P. S.&lt;/author&gt;&lt;author&gt;Frohe, T.&lt;/author&gt;&lt;author&gt;Ney, J. P.&lt;/author&gt;&lt;author&gt;van der Goes, D. N.&lt;/author&gt;&lt;/authors&gt;&lt;/contributors&gt;&lt;auth-address&gt;aDepartment of Psychology, University of New Mexico, Albuquerque, NM, USA bDepartment of Neurology, University of Washington, Seattle, WA, USA cDepartment of Economics, University of New Mexico, Albuquerque, NM, USA.&lt;/auth-address&gt;&lt;titles&gt;&lt;title&gt;Rates of opioid misuse, abuse, and addiction in chronic pain: a systematic review and data synthesis&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569-76&lt;/pages&gt;&lt;volume&gt;156&lt;/volume&gt;&lt;number&gt;4&lt;/number&gt;&lt;edition&gt;2015/03/19&lt;/edition&gt;&lt;keywords&gt;&lt;keyword&gt;Analgesics, Opioid/*adverse effects&lt;/keyword&gt;&lt;keyword&gt;Behavior, Addictive/*epidemiology&lt;/keyword&gt;&lt;keyword&gt;Chronic Pain/drug therapy&lt;/keyword&gt;&lt;keyword&gt;Humans&lt;/keyword&gt;&lt;keyword&gt;Opioid-Related Disorders/*epidemiology&lt;/keyword&gt;&lt;keyword&gt;Prevalence&lt;/keyword&gt;&lt;keyword&gt;Substance-Related Disorders/*epidemiology&lt;/keyword&gt;&lt;/keywords&gt;&lt;dates&gt;&lt;year&gt;2015&lt;/year&gt;&lt;pub-dates&gt;&lt;date&gt;Apr&lt;/date&gt;&lt;/pub-dates&gt;&lt;/dates&gt;&lt;isbn&gt;0304-3959&lt;/isbn&gt;&lt;accession-num&gt;25785523&lt;/accession-num&gt;&lt;urls&gt;&lt;/urls&gt;&lt;electronic-resource-num&gt;10.1097/01.j.pain.0000460357.01998.f1&lt;/electronic-resource-num&gt;&lt;remote-database-provider&gt;NLM&lt;/remote-database-provider&gt;&lt;language&gt;eng&lt;/languag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12</w:t>
              </w:r>
              <w:r w:rsidR="00726019" w:rsidRPr="00AE5811">
                <w:rPr>
                  <w:rFonts w:ascii="Arial" w:eastAsia="Times New Roman" w:hAnsi="Arial" w:cs="Arial"/>
                  <w:color w:val="000000"/>
                  <w:sz w:val="20"/>
                  <w:szCs w:val="20"/>
                </w:rPr>
                <w:fldChar w:fldCharType="end"/>
              </w:r>
            </w:hyperlink>
          </w:p>
        </w:tc>
      </w:tr>
      <w:tr w:rsidR="00AE5811" w:rsidRPr="00AE5811" w14:paraId="67CCA68D" w14:textId="77777777" w:rsidTr="00FD20FE">
        <w:trPr>
          <w:trHeight w:val="300"/>
        </w:trPr>
        <w:tc>
          <w:tcPr>
            <w:tcW w:w="6097" w:type="dxa"/>
            <w:shd w:val="clear" w:color="auto" w:fill="auto"/>
            <w:vAlign w:val="bottom"/>
          </w:tcPr>
          <w:p w14:paraId="72A44EDD" w14:textId="207E379C"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ercent of SHUD population who escalated from SOUD</w:t>
            </w:r>
          </w:p>
        </w:tc>
        <w:tc>
          <w:tcPr>
            <w:tcW w:w="1620" w:type="dxa"/>
            <w:shd w:val="clear" w:color="auto" w:fill="auto"/>
            <w:noWrap/>
            <w:vAlign w:val="bottom"/>
          </w:tcPr>
          <w:p w14:paraId="24726BB9" w14:textId="719123C2"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80%</w:t>
            </w:r>
          </w:p>
        </w:tc>
        <w:tc>
          <w:tcPr>
            <w:tcW w:w="1733" w:type="dxa"/>
            <w:shd w:val="clear" w:color="auto" w:fill="auto"/>
            <w:noWrap/>
            <w:vAlign w:val="bottom"/>
          </w:tcPr>
          <w:p w14:paraId="549B605D" w14:textId="41171E10"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fldChar w:fldCharType="begin">
                <w:fldData xml:space="preserve">PEVuZE5vdGU+PENpdGU+PEF1dGhvcj5DaWNlcm88L0F1dGhvcj48WWVhcj4yMDE0PC9ZZWFyPjxS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</w:fldData>
              </w:fldChar>
            </w:r>
            <w:r w:rsidR="00134CC5">
              <w:rPr>
                <w:rFonts w:ascii="Arial" w:eastAsia="Times New Roman" w:hAnsi="Arial" w:cs="Arial"/>
                <w:color w:val="000000"/>
                <w:sz w:val="20"/>
                <w:szCs w:val="20"/>
              </w:rPr>
              <w:instrText xml:space="preserve"> ADDIN EN.CITE </w:instrText>
            </w:r>
            <w:r w:rsidR="00134CC5">
              <w:rPr>
                <w:rFonts w:ascii="Arial" w:eastAsia="Times New Roman" w:hAnsi="Arial" w:cs="Arial"/>
                <w:color w:val="000000"/>
                <w:sz w:val="20"/>
                <w:szCs w:val="20"/>
              </w:rPr>
              <w:fldChar w:fldCharType="begin">
                <w:fldData xml:space="preserve">PEVuZE5vdGU+PENpdGU+PEF1dGhvcj5DaWNlcm88L0F1dGhvcj48WWVhcj4yMDE0PC9ZZWFyPjxS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</w:fldData>
              </w:fldChar>
            </w:r>
            <w:r w:rsidR="00134CC5">
              <w:rPr>
                <w:rFonts w:ascii="Arial" w:eastAsia="Times New Roman" w:hAnsi="Arial" w:cs="Arial"/>
                <w:color w:val="000000"/>
                <w:sz w:val="20"/>
                <w:szCs w:val="20"/>
              </w:rPr>
              <w:instrText xml:space="preserve"> ADDIN EN.CITE.DATA </w:instrText>
            </w:r>
            <w:r w:rsidR="00134CC5">
              <w:rPr>
                <w:rFonts w:ascii="Arial" w:eastAsia="Times New Roman" w:hAnsi="Arial" w:cs="Arial"/>
                <w:color w:val="000000"/>
                <w:sz w:val="20"/>
                <w:szCs w:val="20"/>
              </w:rPr>
            </w:r>
            <w:r w:rsidR="00134CC5">
              <w:rPr>
                <w:rFonts w:ascii="Arial" w:eastAsia="Times New Roman" w:hAnsi="Arial" w:cs="Arial"/>
                <w:color w:val="000000"/>
                <w:sz w:val="20"/>
                <w:szCs w:val="20"/>
              </w:rPr>
              <w:fldChar w:fldCharType="end"/>
            </w:r>
            <w:r w:rsidRPr="00AE5811">
              <w:rPr>
                <w:rFonts w:ascii="Arial" w:eastAsia="Times New Roman" w:hAnsi="Arial" w:cs="Arial"/>
                <w:color w:val="000000"/>
                <w:sz w:val="20"/>
                <w:szCs w:val="20"/>
              </w:rPr>
            </w:r>
            <w:r w:rsidRPr="00AE5811">
              <w:rPr>
                <w:rFonts w:ascii="Arial" w:eastAsia="Times New Roman" w:hAnsi="Arial" w:cs="Arial"/>
                <w:color w:val="000000"/>
                <w:sz w:val="20"/>
                <w:szCs w:val="20"/>
              </w:rPr>
              <w:fldChar w:fldCharType="separate"/>
            </w:r>
            <w:hyperlink w:anchor="_ENREF_16" w:tooltip="Muhuri, 2013 #1300" w:history="1">
              <w:r w:rsidR="00726019" w:rsidRPr="00134CC5">
                <w:rPr>
                  <w:rFonts w:ascii="Arial" w:eastAsia="Times New Roman" w:hAnsi="Arial" w:cs="Arial"/>
                  <w:noProof/>
                  <w:color w:val="000000"/>
                  <w:sz w:val="20"/>
                  <w:szCs w:val="20"/>
                  <w:vertAlign w:val="superscript"/>
                </w:rPr>
                <w:t>16</w:t>
              </w:r>
            </w:hyperlink>
            <w:r w:rsidR="00134CC5" w:rsidRPr="00134CC5">
              <w:rPr>
                <w:rFonts w:ascii="Arial" w:eastAsia="Times New Roman" w:hAnsi="Arial" w:cs="Arial"/>
                <w:noProof/>
                <w:color w:val="000000"/>
                <w:sz w:val="20"/>
                <w:szCs w:val="20"/>
                <w:vertAlign w:val="superscript"/>
              </w:rPr>
              <w:t>,</w:t>
            </w:r>
            <w:hyperlink w:anchor="_ENREF_17" w:tooltip="Cicero, 2014 #1688" w:history="1">
              <w:r w:rsidR="00726019" w:rsidRPr="00134CC5">
                <w:rPr>
                  <w:rFonts w:ascii="Arial" w:eastAsia="Times New Roman" w:hAnsi="Arial" w:cs="Arial"/>
                  <w:noProof/>
                  <w:color w:val="000000"/>
                  <w:sz w:val="20"/>
                  <w:szCs w:val="20"/>
                  <w:vertAlign w:val="superscript"/>
                </w:rPr>
                <w:t>17</w:t>
              </w:r>
            </w:hyperlink>
            <w:r w:rsidRPr="00AE5811">
              <w:rPr>
                <w:rFonts w:ascii="Arial" w:eastAsia="Times New Roman" w:hAnsi="Arial" w:cs="Arial"/>
                <w:color w:val="000000"/>
                <w:sz w:val="20"/>
                <w:szCs w:val="20"/>
              </w:rPr>
              <w:fldChar w:fldCharType="end"/>
            </w:r>
          </w:p>
        </w:tc>
      </w:tr>
      <w:tr w:rsidR="00AE5811" w:rsidRPr="00AE5811" w14:paraId="2AE7AC45" w14:textId="77777777" w:rsidTr="00FD20FE">
        <w:trPr>
          <w:trHeight w:val="300"/>
        </w:trPr>
        <w:tc>
          <w:tcPr>
            <w:tcW w:w="6097" w:type="dxa"/>
            <w:shd w:val="clear" w:color="auto" w:fill="auto"/>
            <w:vAlign w:val="bottom"/>
          </w:tcPr>
          <w:p w14:paraId="311E561A" w14:textId="1C38DA38"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Number of pain-free nonusers a prescription holder diverts opioids to, #/mo</w:t>
            </w:r>
            <w:r w:rsidR="00762E54">
              <w:rPr>
                <w:rFonts w:ascii="Arial" w:eastAsia="Times New Roman" w:hAnsi="Arial" w:cs="Arial"/>
                <w:color w:val="000000"/>
                <w:sz w:val="20"/>
                <w:szCs w:val="20"/>
              </w:rPr>
              <w:t>nth</w:t>
            </w:r>
          </w:p>
        </w:tc>
        <w:tc>
          <w:tcPr>
            <w:tcW w:w="1620" w:type="dxa"/>
            <w:shd w:val="clear" w:color="auto" w:fill="auto"/>
            <w:noWrap/>
            <w:vAlign w:val="bottom"/>
          </w:tcPr>
          <w:p w14:paraId="73D9E5FB" w14:textId="6815BA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01</w:t>
            </w:r>
          </w:p>
        </w:tc>
        <w:tc>
          <w:tcPr>
            <w:tcW w:w="1733" w:type="dxa"/>
            <w:shd w:val="clear" w:color="auto" w:fill="auto"/>
            <w:noWrap/>
            <w:vAlign w:val="bottom"/>
          </w:tcPr>
          <w:p w14:paraId="0958B36A" w14:textId="0A6ABE22"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5D407BB5" w14:textId="77777777" w:rsidTr="00FD20FE">
        <w:trPr>
          <w:trHeight w:val="300"/>
        </w:trPr>
        <w:tc>
          <w:tcPr>
            <w:tcW w:w="6097" w:type="dxa"/>
            <w:shd w:val="clear" w:color="auto" w:fill="auto"/>
            <w:vAlign w:val="bottom"/>
          </w:tcPr>
          <w:p w14:paraId="14C8A6D7" w14:textId="0DB18CC8"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Proportionality factory relating SOUD without Rx population able to be sustained by diverted pills to lagged number of prescription holders </w:t>
            </w:r>
          </w:p>
        </w:tc>
        <w:tc>
          <w:tcPr>
            <w:tcW w:w="1620" w:type="dxa"/>
            <w:shd w:val="clear" w:color="auto" w:fill="auto"/>
            <w:noWrap/>
            <w:vAlign w:val="bottom"/>
          </w:tcPr>
          <w:p w14:paraId="70B53C6D" w14:textId="249F6423"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01</w:t>
            </w:r>
          </w:p>
        </w:tc>
        <w:tc>
          <w:tcPr>
            <w:tcW w:w="1733" w:type="dxa"/>
            <w:shd w:val="clear" w:color="auto" w:fill="auto"/>
            <w:noWrap/>
            <w:vAlign w:val="bottom"/>
          </w:tcPr>
          <w:p w14:paraId="73DC15E2" w14:textId="3C0CCFE1"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p>
        </w:tc>
      </w:tr>
      <w:tr w:rsidR="00AE5811" w:rsidRPr="00AE5811" w14:paraId="2603AF4F" w14:textId="77777777" w:rsidTr="00FD20FE">
        <w:trPr>
          <w:trHeight w:val="300"/>
        </w:trPr>
        <w:tc>
          <w:tcPr>
            <w:tcW w:w="6097" w:type="dxa"/>
            <w:shd w:val="clear" w:color="auto" w:fill="auto"/>
            <w:vAlign w:val="bottom"/>
            <w:hideMark/>
          </w:tcPr>
          <w:p w14:paraId="14E1C193" w14:textId="77777777" w:rsidR="00AE5811" w:rsidRPr="00AE5811" w:rsidRDefault="00AE5811" w:rsidP="00712663">
            <w:pPr>
              <w:rPr>
                <w:rFonts w:ascii="Arial" w:eastAsia="Times New Roman" w:hAnsi="Arial" w:cs="Arial"/>
                <w:color w:val="000000"/>
                <w:sz w:val="20"/>
                <w:szCs w:val="20"/>
              </w:rPr>
            </w:pPr>
            <w:r w:rsidRPr="00AE5811">
              <w:rPr>
                <w:rFonts w:ascii="Arial" w:eastAsia="Times New Roman" w:hAnsi="Arial" w:cs="Arial"/>
                <w:b/>
                <w:bCs/>
                <w:color w:val="000000"/>
                <w:sz w:val="20"/>
                <w:szCs w:val="20"/>
              </w:rPr>
              <w:t>Treatment and desistance</w:t>
            </w:r>
          </w:p>
        </w:tc>
        <w:tc>
          <w:tcPr>
            <w:tcW w:w="1620" w:type="dxa"/>
            <w:shd w:val="clear" w:color="auto" w:fill="auto"/>
            <w:noWrap/>
            <w:vAlign w:val="bottom"/>
            <w:hideMark/>
          </w:tcPr>
          <w:p w14:paraId="33CBE5BE" w14:textId="77777777" w:rsidR="00AE5811" w:rsidRPr="00AE5811" w:rsidRDefault="00AE5811" w:rsidP="00712663">
            <w:pPr>
              <w:jc w:val="center"/>
              <w:rPr>
                <w:rFonts w:ascii="Arial" w:eastAsia="Times New Roman" w:hAnsi="Arial" w:cs="Arial"/>
                <w:color w:val="000000"/>
                <w:sz w:val="20"/>
                <w:szCs w:val="20"/>
              </w:rPr>
            </w:pPr>
          </w:p>
        </w:tc>
        <w:tc>
          <w:tcPr>
            <w:tcW w:w="1733" w:type="dxa"/>
            <w:shd w:val="clear" w:color="auto" w:fill="auto"/>
            <w:noWrap/>
            <w:vAlign w:val="bottom"/>
            <w:hideMark/>
          </w:tcPr>
          <w:p w14:paraId="30396C7C" w14:textId="77777777" w:rsidR="00AE5811" w:rsidRPr="00AE5811" w:rsidRDefault="00AE5811" w:rsidP="00712663">
            <w:pPr>
              <w:jc w:val="center"/>
              <w:rPr>
                <w:rFonts w:ascii="Arial" w:eastAsia="Times New Roman" w:hAnsi="Arial" w:cs="Arial"/>
                <w:color w:val="000000"/>
                <w:sz w:val="20"/>
                <w:szCs w:val="20"/>
              </w:rPr>
            </w:pPr>
          </w:p>
        </w:tc>
      </w:tr>
      <w:tr w:rsidR="00AE5811" w:rsidRPr="00AE5811" w14:paraId="4005C9CB" w14:textId="77777777" w:rsidTr="00FD20FE">
        <w:trPr>
          <w:trHeight w:val="300"/>
        </w:trPr>
        <w:tc>
          <w:tcPr>
            <w:tcW w:w="6097" w:type="dxa"/>
            <w:shd w:val="clear" w:color="auto" w:fill="auto"/>
            <w:vAlign w:val="bottom"/>
            <w:hideMark/>
          </w:tcPr>
          <w:p w14:paraId="76693081" w14:textId="77777777" w:rsidR="00AE5811" w:rsidRPr="00AE5811" w:rsidRDefault="00AE5811" w:rsidP="00712663">
            <w:pPr>
              <w:rPr>
                <w:rFonts w:ascii="Arial" w:eastAsia="Times New Roman" w:hAnsi="Arial" w:cs="Arial"/>
                <w:b/>
                <w:bCs/>
                <w:color w:val="000000"/>
                <w:sz w:val="20"/>
                <w:szCs w:val="20"/>
                <w:u w:val="single"/>
              </w:rPr>
            </w:pPr>
            <w:r w:rsidRPr="00AE5811">
              <w:rPr>
                <w:rFonts w:ascii="Arial" w:eastAsia="Times New Roman" w:hAnsi="Arial" w:cs="Arial"/>
                <w:color w:val="000000"/>
                <w:sz w:val="20"/>
                <w:szCs w:val="20"/>
              </w:rPr>
              <w:t xml:space="preserve">   Percent of SOUD population enrolled in MAT</w:t>
            </w:r>
          </w:p>
        </w:tc>
        <w:tc>
          <w:tcPr>
            <w:tcW w:w="1620" w:type="dxa"/>
            <w:shd w:val="clear" w:color="auto" w:fill="auto"/>
            <w:noWrap/>
            <w:vAlign w:val="bottom"/>
            <w:hideMark/>
          </w:tcPr>
          <w:p w14:paraId="3C76B7A7"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5%</w:t>
            </w:r>
          </w:p>
        </w:tc>
        <w:tc>
          <w:tcPr>
            <w:tcW w:w="1733" w:type="dxa"/>
            <w:shd w:val="clear" w:color="auto" w:fill="auto"/>
            <w:noWrap/>
            <w:vAlign w:val="bottom"/>
            <w:hideMark/>
          </w:tcPr>
          <w:p w14:paraId="31706600"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Expert opinion</w:t>
            </w:r>
          </w:p>
        </w:tc>
      </w:tr>
      <w:tr w:rsidR="00AE5811" w:rsidRPr="00AE5811" w14:paraId="71DCBB41" w14:textId="77777777" w:rsidTr="00FD20FE">
        <w:trPr>
          <w:trHeight w:val="300"/>
        </w:trPr>
        <w:tc>
          <w:tcPr>
            <w:tcW w:w="6097" w:type="dxa"/>
            <w:shd w:val="clear" w:color="auto" w:fill="auto"/>
            <w:vAlign w:val="bottom"/>
            <w:hideMark/>
          </w:tcPr>
          <w:p w14:paraId="391B48A3" w14:textId="77777777" w:rsidR="00AE5811" w:rsidRPr="00AE5811" w:rsidRDefault="00AE5811" w:rsidP="00712663">
            <w:pPr>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   Percent of SHUD population enrolled in MAT</w:t>
            </w:r>
          </w:p>
        </w:tc>
        <w:tc>
          <w:tcPr>
            <w:tcW w:w="1620" w:type="dxa"/>
            <w:shd w:val="clear" w:color="auto" w:fill="auto"/>
            <w:noWrap/>
            <w:vAlign w:val="bottom"/>
            <w:hideMark/>
          </w:tcPr>
          <w:p w14:paraId="66BE7186"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20%</w:t>
            </w:r>
          </w:p>
        </w:tc>
        <w:tc>
          <w:tcPr>
            <w:tcW w:w="1733" w:type="dxa"/>
            <w:shd w:val="clear" w:color="auto" w:fill="auto"/>
            <w:noWrap/>
            <w:vAlign w:val="bottom"/>
            <w:hideMark/>
          </w:tcPr>
          <w:p w14:paraId="3316197E"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Expert opinion</w:t>
            </w:r>
          </w:p>
        </w:tc>
      </w:tr>
      <w:tr w:rsidR="00AE5811" w:rsidRPr="00AE5811" w14:paraId="14E06F9A" w14:textId="77777777" w:rsidTr="00FD20FE">
        <w:trPr>
          <w:trHeight w:val="300"/>
        </w:trPr>
        <w:tc>
          <w:tcPr>
            <w:tcW w:w="6097" w:type="dxa"/>
            <w:shd w:val="clear" w:color="auto" w:fill="auto"/>
            <w:vAlign w:val="bottom"/>
          </w:tcPr>
          <w:p w14:paraId="3C08AD91" w14:textId="6B80691B" w:rsidR="00AE5811" w:rsidRPr="00AE5811" w:rsidRDefault="00AE5811" w:rsidP="00712663">
            <w:pPr>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   Rate of SOUD with Rx enrollment in MAT, %/mo</w:t>
            </w:r>
            <w:r w:rsidR="00762E54">
              <w:rPr>
                <w:rFonts w:ascii="Arial" w:eastAsia="Times New Roman" w:hAnsi="Arial" w:cs="Arial"/>
                <w:color w:val="000000"/>
                <w:sz w:val="20"/>
                <w:szCs w:val="20"/>
              </w:rPr>
              <w:t>nth</w:t>
            </w:r>
          </w:p>
        </w:tc>
        <w:tc>
          <w:tcPr>
            <w:tcW w:w="1620" w:type="dxa"/>
            <w:shd w:val="clear" w:color="auto" w:fill="auto"/>
            <w:noWrap/>
            <w:vAlign w:val="bottom"/>
          </w:tcPr>
          <w:p w14:paraId="33F75E61"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w:t>
            </w:r>
          </w:p>
        </w:tc>
        <w:tc>
          <w:tcPr>
            <w:tcW w:w="1733" w:type="dxa"/>
            <w:shd w:val="clear" w:color="auto" w:fill="auto"/>
            <w:noWrap/>
            <w:vAlign w:val="bottom"/>
          </w:tcPr>
          <w:p w14:paraId="33EC8CC0"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3F2C6670" w14:textId="77777777" w:rsidTr="00FD20FE">
        <w:trPr>
          <w:trHeight w:val="300"/>
        </w:trPr>
        <w:tc>
          <w:tcPr>
            <w:tcW w:w="6097" w:type="dxa"/>
            <w:shd w:val="clear" w:color="auto" w:fill="auto"/>
            <w:vAlign w:val="bottom"/>
            <w:hideMark/>
          </w:tcPr>
          <w:p w14:paraId="01263639" w14:textId="4B12CFB6"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Rate of SOUD without Rx enrollment in MAT,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31FAE2ED"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4%</w:t>
            </w:r>
          </w:p>
        </w:tc>
        <w:tc>
          <w:tcPr>
            <w:tcW w:w="1733" w:type="dxa"/>
            <w:shd w:val="clear" w:color="auto" w:fill="auto"/>
            <w:noWrap/>
            <w:vAlign w:val="bottom"/>
            <w:hideMark/>
          </w:tcPr>
          <w:p w14:paraId="00E07D1D"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1698E819" w14:textId="77777777" w:rsidTr="00FD20FE">
        <w:trPr>
          <w:trHeight w:val="300"/>
        </w:trPr>
        <w:tc>
          <w:tcPr>
            <w:tcW w:w="6097" w:type="dxa"/>
            <w:shd w:val="clear" w:color="auto" w:fill="auto"/>
            <w:vAlign w:val="bottom"/>
            <w:hideMark/>
          </w:tcPr>
          <w:p w14:paraId="2562AEEB" w14:textId="19E06905"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Rate of SHUD enrollment in MAT,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55DD3AFF"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4%</w:t>
            </w:r>
          </w:p>
        </w:tc>
        <w:tc>
          <w:tcPr>
            <w:tcW w:w="1733" w:type="dxa"/>
            <w:shd w:val="clear" w:color="auto" w:fill="auto"/>
            <w:noWrap/>
            <w:vAlign w:val="bottom"/>
            <w:hideMark/>
          </w:tcPr>
          <w:p w14:paraId="232D295F" w14:textId="11D335CF"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hyperlink w:anchor="_ENREF_50" w:tooltip="Corsi, 2009 #1703"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Corsi&lt;/Author&gt;&lt;Year&gt;2009&lt;/Year&gt;&lt;RecNum&gt;1703&lt;/RecNum&gt;&lt;DisplayText&gt;&lt;style face="superscript"&gt;50&lt;/style&gt;&lt;/DisplayText&gt;&lt;record&gt;&lt;rec-number&gt;1703&lt;/rec-number&gt;&lt;foreign-keys&gt;&lt;key app="EN" db-id="dazaf5eeutvxaieddtmv9tamp0es0e0r2a9e" timestamp="1511906512"&gt;1703&lt;/key&gt;&lt;/foreign-keys&gt;&lt;ref-type name="Journal Article"&gt;17&lt;/ref-type&gt;&lt;contributors&gt;&lt;authors&gt;&lt;author&gt;Corsi, Karen F.&lt;/author&gt;&lt;author&gt;Lehman, Wayne K.&lt;/author&gt;&lt;author&gt;Booth, Robert E.&lt;/author&gt;&lt;/authors&gt;&lt;/contributors&gt;&lt;titles&gt;&lt;title&gt;The effect of methadone maintenance on positive outcomes for opiate injection drug users&lt;/title&gt;&lt;secondary-title&gt;J Subst Abuse Treat&lt;/secondary-title&gt;&lt;alt-title&gt;J Subst Abuse Treat&lt;/alt-title&gt;&lt;/titles&gt;&lt;periodical&gt;&lt;full-title&gt;Journal of Substance Abuse Treatment&lt;/full-title&gt;&lt;abbr-1&gt;J. Subst. Abuse Treat.&lt;/abbr-1&gt;&lt;abbr-2&gt;J Subst Abuse Treat&lt;/abbr-2&gt;&lt;/periodical&gt;&lt;alt-periodical&gt;&lt;full-title&gt;Journal of Substance Abuse Treatment&lt;/full-title&gt;&lt;abbr-1&gt;J. Subst. Abuse Treat.&lt;/abbr-1&gt;&lt;abbr-2&gt;J Subst Abuse Treat&lt;/abbr-2&gt;&lt;/alt-periodical&gt;&lt;pages&gt;120-126&lt;/pages&gt;&lt;volume&gt;37&lt;/volume&gt;&lt;number&gt;2&lt;/number&gt;&lt;keywords&gt;&lt;keyword&gt;HIV risk&lt;/keyword&gt;&lt;keyword&gt;IDUs&lt;/keyword&gt;&lt;keyword&gt;Methadone&lt;/keyword&gt;&lt;keyword&gt;Productivity&lt;/keyword&gt;&lt;keyword&gt;treatment&lt;/keyword&gt;&lt;/keywords&gt;&lt;dates&gt;&lt;year&gt;2009&lt;/year&gt;&lt;pub-dates&gt;&lt;date&gt;Sep&lt;/date&gt;&lt;/pub-dates&gt;&lt;/dates&gt;&lt;isbn&gt;0740-5472&lt;/isbn&gt;&lt;urls&gt;&lt;related-urls&gt;&lt;url&gt;http://www.sciencedirect.com/science/article/pii/S0740547208002171&lt;/url&gt;&lt;url&gt;http://www.sciencedirect.com.stanford.idm.oclc.org/science/article/pii/S0740547208002171&lt;/url&gt;&lt;/related-urls&gt;&lt;/urls&gt;&lt;electronic-resource-num&gt;10.1016/j.jsat.2008.11.004&lt;/electronic-resource-num&gt;&lt;remote-database-provider&gt;ScienceDirect&lt;/remote-database-provider&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50</w:t>
              </w:r>
              <w:r w:rsidR="00726019" w:rsidRPr="00AE5811">
                <w:rPr>
                  <w:rFonts w:ascii="Arial" w:eastAsia="Times New Roman" w:hAnsi="Arial" w:cs="Arial"/>
                  <w:color w:val="000000"/>
                  <w:sz w:val="20"/>
                  <w:szCs w:val="20"/>
                </w:rPr>
                <w:fldChar w:fldCharType="end"/>
              </w:r>
            </w:hyperlink>
          </w:p>
        </w:tc>
      </w:tr>
      <w:tr w:rsidR="00AE5811" w:rsidRPr="00AE5811" w14:paraId="01229A5A" w14:textId="77777777" w:rsidTr="00FD20FE">
        <w:trPr>
          <w:trHeight w:val="300"/>
        </w:trPr>
        <w:tc>
          <w:tcPr>
            <w:tcW w:w="6097" w:type="dxa"/>
            <w:shd w:val="clear" w:color="auto" w:fill="auto"/>
            <w:vAlign w:val="bottom"/>
            <w:hideMark/>
          </w:tcPr>
          <w:p w14:paraId="030CBE9C" w14:textId="490572AB"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Rate of drop out from MAT for SOUD,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1AF90AA4"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5%</w:t>
            </w:r>
          </w:p>
        </w:tc>
        <w:tc>
          <w:tcPr>
            <w:tcW w:w="1733" w:type="dxa"/>
            <w:shd w:val="clear" w:color="auto" w:fill="auto"/>
            <w:noWrap/>
            <w:vAlign w:val="bottom"/>
            <w:hideMark/>
          </w:tcPr>
          <w:p w14:paraId="5F19F03F"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7FF79869" w14:textId="77777777" w:rsidTr="00FD20FE">
        <w:trPr>
          <w:trHeight w:val="300"/>
        </w:trPr>
        <w:tc>
          <w:tcPr>
            <w:tcW w:w="6097" w:type="dxa"/>
            <w:shd w:val="clear" w:color="auto" w:fill="auto"/>
            <w:vAlign w:val="bottom"/>
            <w:hideMark/>
          </w:tcPr>
          <w:p w14:paraId="27880CAB" w14:textId="70F9A1C4"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Rate of drop out from MAT for SHUD,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295AC8C7"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4%</w:t>
            </w:r>
          </w:p>
        </w:tc>
        <w:tc>
          <w:tcPr>
            <w:tcW w:w="1733" w:type="dxa"/>
            <w:shd w:val="clear" w:color="auto" w:fill="auto"/>
            <w:noWrap/>
            <w:vAlign w:val="bottom"/>
            <w:hideMark/>
          </w:tcPr>
          <w:p w14:paraId="1AD5324E" w14:textId="05A5A327"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hyperlink w:anchor="_ENREF_51" w:tooltip="Connock, 2007 #1660" w:history="1">
              <w:r w:rsidR="00726019" w:rsidRPr="00AE5811">
                <w:rPr>
                  <w:rFonts w:ascii="Arial" w:eastAsia="Times New Roman" w:hAnsi="Arial" w:cs="Arial"/>
                  <w:color w:val="000000"/>
                  <w:sz w:val="20"/>
                  <w:szCs w:val="20"/>
                </w:rPr>
                <w:fldChar w:fldCharType="begin">
                  <w:fldData xml:space="preserve">PEVuZE5vdGU+PENpdGU+PEF1dGhvcj5Db25ub2NrPC9BdXRob3I+PFllYXI+MjAwNzwvWWVhcj48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Db25ub2NrPC9BdXRob3I+PFllYXI+MjAwNzwvWWVhcj48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51</w:t>
              </w:r>
              <w:r w:rsidR="00726019" w:rsidRPr="00AE5811">
                <w:rPr>
                  <w:rFonts w:ascii="Arial" w:eastAsia="Times New Roman" w:hAnsi="Arial" w:cs="Arial"/>
                  <w:color w:val="000000"/>
                  <w:sz w:val="20"/>
                  <w:szCs w:val="20"/>
                </w:rPr>
                <w:fldChar w:fldCharType="end"/>
              </w:r>
            </w:hyperlink>
          </w:p>
        </w:tc>
      </w:tr>
      <w:tr w:rsidR="00AE5811" w:rsidRPr="00AE5811" w14:paraId="3688052B" w14:textId="77777777" w:rsidTr="00FD20FE">
        <w:trPr>
          <w:trHeight w:val="300"/>
        </w:trPr>
        <w:tc>
          <w:tcPr>
            <w:tcW w:w="6097" w:type="dxa"/>
            <w:shd w:val="clear" w:color="auto" w:fill="auto"/>
            <w:vAlign w:val="bottom"/>
            <w:hideMark/>
          </w:tcPr>
          <w:p w14:paraId="589EF3EF" w14:textId="6E4C91F2"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Rate of desistance from SOUD in MAT,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6500FCC0"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w:t>
            </w:r>
          </w:p>
        </w:tc>
        <w:tc>
          <w:tcPr>
            <w:tcW w:w="1733" w:type="dxa"/>
            <w:shd w:val="clear" w:color="auto" w:fill="auto"/>
            <w:noWrap/>
            <w:vAlign w:val="bottom"/>
            <w:hideMark/>
          </w:tcPr>
          <w:p w14:paraId="71ED4549" w14:textId="3BCFA1BF"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hyperlink w:anchor="_ENREF_29" w:tooltip="Weiss, 2015 #1702"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Weiss&lt;/Author&gt;&lt;Year&gt;2015&lt;/Year&gt;&lt;RecNum&gt;1702&lt;/RecNum&gt;&lt;DisplayText&gt;&lt;style face="superscript"&gt;29&lt;/style&gt;&lt;/DisplayText&gt;&lt;record&gt;&lt;rec-number&gt;1702&lt;/rec-number&gt;&lt;foreign-keys&gt;&lt;key app="EN" db-id="dazaf5eeutvxaieddtmv9tamp0es0e0r2a9e" timestamp="1511905467"&gt;1702&lt;/key&gt;&lt;/foreign-keys&gt;&lt;ref-type name="Journal Article"&gt;17&lt;/ref-type&gt;&lt;contributors&gt;&lt;authors&gt;&lt;author&gt;Weiss, Roger D.&lt;/author&gt;&lt;author&gt;Potter, Jennifer Sharpe&lt;/author&gt;&lt;author&gt;Griffin, Margaret L.&lt;/author&gt;&lt;author&gt;Provost, Scott E.&lt;/author&gt;&lt;author&gt;Fitzmaurice, Garrett D.&lt;/author&gt;&lt;author&gt;McDermott, Katherine A.&lt;/author&gt;&lt;author&gt;Srisarajivakul, Emily N.&lt;/author&gt;&lt;author&gt;Dodd, Dorian R.&lt;/author&gt;&lt;author&gt;Dreifuss, Jessica A.&lt;/author&gt;&lt;author&gt;McHugh, R. Kathryn&lt;/author&gt;&lt;author&gt;Carroll, Kathleen M.&lt;/author&gt;&lt;/authors&gt;&lt;/contributors&gt;&lt;titles&gt;&lt;title&gt;Long-term outcomes from the National Drug Abuse Treatment Clinical Trials Network Prescription Opioid Addiction Treatment Study&lt;/title&gt;&lt;secondary-title&gt;Drug Alcohol Depend&lt;/secondary-title&gt;&lt;alt-title&gt;Drug Alcohol Depend&lt;/alt-title&gt;&lt;/titles&gt;&lt;periodical&gt;&lt;full-title&gt;Drug and Alcohol Dependence&lt;/full-title&gt;&lt;abbr-1&gt;Drug Alcohol Depend.&lt;/abbr-1&gt;&lt;abbr-2&gt;Drug Alcohol Depend&lt;/abbr-2&gt;&lt;abbr-3&gt;Drug &amp;amp; Alcohol Dependence&lt;/abbr-3&gt;&lt;/periodical&gt;&lt;alt-periodical&gt;&lt;full-title&gt;Drug and Alcohol Dependence&lt;/full-title&gt;&lt;abbr-1&gt;Drug Alcohol Depend.&lt;/abbr-1&gt;&lt;abbr-2&gt;Drug Alcohol Depend&lt;/abbr-2&gt;&lt;abbr-3&gt;Drug &amp;amp; Alcohol Dependence&lt;/abbr-3&gt;&lt;/alt-periodical&gt;&lt;pages&gt;112-119&lt;/pages&gt;&lt;volume&gt;150&lt;/volume&gt;&lt;dates&gt;&lt;year&gt;2015&lt;/year&gt;&lt;pub-dates&gt;&lt;date&gt;May 1&lt;/date&gt;&lt;/pub-dates&gt;&lt;/dates&gt;&lt;isbn&gt;0376-8716&lt;/isbn&gt;&lt;urls&gt;&lt;related-urls&gt;&lt;url&gt;https://www.ncbi.nlm.nih.gov/pmc/articles/PMC4407806/&lt;/url&gt;&lt;/related-urls&gt;&lt;/urls&gt;&lt;electronic-resource-num&gt;10.1016/j.drugalcdep.2015.02.030&lt;/electronic-resource-num&gt;&lt;remote-database-provider&gt;PubMed Central&lt;/remote-database-provider&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9</w:t>
              </w:r>
              <w:r w:rsidR="00726019" w:rsidRPr="00AE5811">
                <w:rPr>
                  <w:rFonts w:ascii="Arial" w:eastAsia="Times New Roman" w:hAnsi="Arial" w:cs="Arial"/>
                  <w:color w:val="000000"/>
                  <w:sz w:val="20"/>
                  <w:szCs w:val="20"/>
                </w:rPr>
                <w:fldChar w:fldCharType="end"/>
              </w:r>
            </w:hyperlink>
          </w:p>
        </w:tc>
      </w:tr>
      <w:tr w:rsidR="00AE5811" w:rsidRPr="00AE5811" w14:paraId="7DE228E8" w14:textId="77777777" w:rsidTr="00FD20FE">
        <w:trPr>
          <w:trHeight w:val="300"/>
        </w:trPr>
        <w:tc>
          <w:tcPr>
            <w:tcW w:w="6097" w:type="dxa"/>
            <w:shd w:val="clear" w:color="auto" w:fill="auto"/>
            <w:vAlign w:val="bottom"/>
            <w:hideMark/>
          </w:tcPr>
          <w:p w14:paraId="1B3B2202" w14:textId="24C18AFE"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Baseline* rate of desistance from SOUD without MAT,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469462F8"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5%</w:t>
            </w:r>
          </w:p>
        </w:tc>
        <w:tc>
          <w:tcPr>
            <w:tcW w:w="1733" w:type="dxa"/>
            <w:shd w:val="clear" w:color="auto" w:fill="auto"/>
            <w:noWrap/>
            <w:vAlign w:val="bottom"/>
            <w:hideMark/>
          </w:tcPr>
          <w:p w14:paraId="45A59F6E" w14:textId="2057ECD9"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r w:rsidRPr="00AE5811">
              <w:rPr>
                <w:rFonts w:ascii="Arial" w:eastAsia="Times New Roman" w:hAnsi="Arial" w:cs="Arial"/>
                <w:color w:val="000000"/>
                <w:sz w:val="20"/>
                <w:szCs w:val="20"/>
              </w:rPr>
              <w:fldChar w:fldCharType="begin">
                <w:fldData xml:space="preserve">PEVuZE5vdGU+PENpdGU+PEF1dGhvcj5TY2h1Y2tpdDwvQXV0aG9yPjxZZWFyPjIwMTY8L1llYXI+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</w:fldData>
              </w:fldChar>
            </w:r>
            <w:r w:rsidR="00134CC5">
              <w:rPr>
                <w:rFonts w:ascii="Arial" w:eastAsia="Times New Roman" w:hAnsi="Arial" w:cs="Arial"/>
                <w:color w:val="000000"/>
                <w:sz w:val="20"/>
                <w:szCs w:val="20"/>
              </w:rPr>
              <w:instrText xml:space="preserve"> ADDIN EN.CITE </w:instrText>
            </w:r>
            <w:r w:rsidR="00134CC5">
              <w:rPr>
                <w:rFonts w:ascii="Arial" w:eastAsia="Times New Roman" w:hAnsi="Arial" w:cs="Arial"/>
                <w:color w:val="000000"/>
                <w:sz w:val="20"/>
                <w:szCs w:val="20"/>
              </w:rPr>
              <w:fldChar w:fldCharType="begin">
                <w:fldData xml:space="preserve">PEVuZE5vdGU+PENpdGU+PEF1dGhvcj5TY2h1Y2tpdDwvQXV0aG9yPjxZZWFyPjIwMTY8L1llYXI+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</w:fldData>
              </w:fldChar>
            </w:r>
            <w:r w:rsidR="00134CC5">
              <w:rPr>
                <w:rFonts w:ascii="Arial" w:eastAsia="Times New Roman" w:hAnsi="Arial" w:cs="Arial"/>
                <w:color w:val="000000"/>
                <w:sz w:val="20"/>
                <w:szCs w:val="20"/>
              </w:rPr>
              <w:instrText xml:space="preserve"> ADDIN EN.CITE.DATA </w:instrText>
            </w:r>
            <w:r w:rsidR="00134CC5">
              <w:rPr>
                <w:rFonts w:ascii="Arial" w:eastAsia="Times New Roman" w:hAnsi="Arial" w:cs="Arial"/>
                <w:color w:val="000000"/>
                <w:sz w:val="20"/>
                <w:szCs w:val="20"/>
              </w:rPr>
            </w:r>
            <w:r w:rsidR="00134CC5">
              <w:rPr>
                <w:rFonts w:ascii="Arial" w:eastAsia="Times New Roman" w:hAnsi="Arial" w:cs="Arial"/>
                <w:color w:val="000000"/>
                <w:sz w:val="20"/>
                <w:szCs w:val="20"/>
              </w:rPr>
              <w:fldChar w:fldCharType="end"/>
            </w:r>
            <w:r w:rsidRPr="00AE5811">
              <w:rPr>
                <w:rFonts w:ascii="Arial" w:eastAsia="Times New Roman" w:hAnsi="Arial" w:cs="Arial"/>
                <w:color w:val="000000"/>
                <w:sz w:val="20"/>
                <w:szCs w:val="20"/>
              </w:rPr>
            </w:r>
            <w:r w:rsidRPr="00AE5811">
              <w:rPr>
                <w:rFonts w:ascii="Arial" w:eastAsia="Times New Roman" w:hAnsi="Arial" w:cs="Arial"/>
                <w:color w:val="000000"/>
                <w:sz w:val="20"/>
                <w:szCs w:val="20"/>
              </w:rPr>
              <w:fldChar w:fldCharType="separate"/>
            </w:r>
            <w:hyperlink w:anchor="_ENREF_24" w:tooltip="Schuckit, 2016 #1589" w:history="1">
              <w:r w:rsidR="00726019" w:rsidRPr="00134CC5">
                <w:rPr>
                  <w:rFonts w:ascii="Arial" w:eastAsia="Times New Roman" w:hAnsi="Arial" w:cs="Arial"/>
                  <w:noProof/>
                  <w:color w:val="000000"/>
                  <w:sz w:val="20"/>
                  <w:szCs w:val="20"/>
                  <w:vertAlign w:val="superscript"/>
                </w:rPr>
                <w:t>24</w:t>
              </w:r>
            </w:hyperlink>
            <w:r w:rsidR="00134CC5" w:rsidRPr="00134CC5">
              <w:rPr>
                <w:rFonts w:ascii="Arial" w:eastAsia="Times New Roman" w:hAnsi="Arial" w:cs="Arial"/>
                <w:noProof/>
                <w:color w:val="000000"/>
                <w:sz w:val="20"/>
                <w:szCs w:val="20"/>
                <w:vertAlign w:val="superscript"/>
              </w:rPr>
              <w:t>,</w:t>
            </w:r>
            <w:hyperlink w:anchor="_ENREF_29" w:tooltip="Weiss, 2015 #1702" w:history="1">
              <w:r w:rsidR="00726019" w:rsidRPr="00134CC5">
                <w:rPr>
                  <w:rFonts w:ascii="Arial" w:eastAsia="Times New Roman" w:hAnsi="Arial" w:cs="Arial"/>
                  <w:noProof/>
                  <w:color w:val="000000"/>
                  <w:sz w:val="20"/>
                  <w:szCs w:val="20"/>
                  <w:vertAlign w:val="superscript"/>
                </w:rPr>
                <w:t>29</w:t>
              </w:r>
            </w:hyperlink>
            <w:r w:rsidRPr="00AE5811">
              <w:rPr>
                <w:rFonts w:ascii="Arial" w:eastAsia="Times New Roman" w:hAnsi="Arial" w:cs="Arial"/>
                <w:color w:val="000000"/>
                <w:sz w:val="20"/>
                <w:szCs w:val="20"/>
              </w:rPr>
              <w:fldChar w:fldCharType="end"/>
            </w:r>
          </w:p>
        </w:tc>
      </w:tr>
      <w:tr w:rsidR="00AE5811" w:rsidRPr="00AE5811" w14:paraId="1560534A" w14:textId="77777777" w:rsidTr="00FD20FE">
        <w:trPr>
          <w:trHeight w:val="300"/>
        </w:trPr>
        <w:tc>
          <w:tcPr>
            <w:tcW w:w="6097" w:type="dxa"/>
            <w:shd w:val="clear" w:color="auto" w:fill="auto"/>
            <w:vAlign w:val="bottom"/>
            <w:hideMark/>
          </w:tcPr>
          <w:p w14:paraId="68484656" w14:textId="40EF68BC"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Rate of desistance from SHUD in MAT,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37BF4D66"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5%</w:t>
            </w:r>
          </w:p>
        </w:tc>
        <w:tc>
          <w:tcPr>
            <w:tcW w:w="1733" w:type="dxa"/>
            <w:shd w:val="clear" w:color="auto" w:fill="auto"/>
            <w:noWrap/>
            <w:vAlign w:val="bottom"/>
            <w:hideMark/>
          </w:tcPr>
          <w:p w14:paraId="41091B12"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4188140A" w14:textId="77777777" w:rsidTr="00FD20FE">
        <w:trPr>
          <w:trHeight w:val="300"/>
        </w:trPr>
        <w:tc>
          <w:tcPr>
            <w:tcW w:w="6097" w:type="dxa"/>
            <w:shd w:val="clear" w:color="auto" w:fill="auto"/>
            <w:vAlign w:val="bottom"/>
            <w:hideMark/>
          </w:tcPr>
          <w:p w14:paraId="2B67F7E1" w14:textId="0E77C7AA"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Rate of desistance from SHUD not in MAT,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4E9D3CD8"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25%</w:t>
            </w:r>
          </w:p>
        </w:tc>
        <w:tc>
          <w:tcPr>
            <w:tcW w:w="1733" w:type="dxa"/>
            <w:shd w:val="clear" w:color="auto" w:fill="auto"/>
            <w:noWrap/>
            <w:vAlign w:val="bottom"/>
            <w:hideMark/>
          </w:tcPr>
          <w:p w14:paraId="0133F69A"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515B6B89" w14:textId="77777777" w:rsidTr="00FD20FE">
        <w:trPr>
          <w:trHeight w:val="300"/>
        </w:trPr>
        <w:tc>
          <w:tcPr>
            <w:tcW w:w="6097" w:type="dxa"/>
            <w:shd w:val="clear" w:color="auto" w:fill="auto"/>
            <w:vAlign w:val="bottom"/>
            <w:hideMark/>
          </w:tcPr>
          <w:p w14:paraId="1C758FEA"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Probability of enrollment in MAT if there are not diverted pills for SOUD without Rx</w:t>
            </w:r>
          </w:p>
        </w:tc>
        <w:tc>
          <w:tcPr>
            <w:tcW w:w="1620" w:type="dxa"/>
            <w:shd w:val="clear" w:color="auto" w:fill="auto"/>
            <w:noWrap/>
            <w:vAlign w:val="bottom"/>
            <w:hideMark/>
          </w:tcPr>
          <w:p w14:paraId="651EBF80"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30%</w:t>
            </w:r>
          </w:p>
        </w:tc>
        <w:tc>
          <w:tcPr>
            <w:tcW w:w="1733" w:type="dxa"/>
            <w:shd w:val="clear" w:color="auto" w:fill="auto"/>
            <w:noWrap/>
            <w:vAlign w:val="bottom"/>
            <w:hideMark/>
          </w:tcPr>
          <w:p w14:paraId="67A573E1"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Expert opinion</w:t>
            </w:r>
          </w:p>
        </w:tc>
      </w:tr>
      <w:tr w:rsidR="00AE5811" w:rsidRPr="00AE5811" w14:paraId="160003E2" w14:textId="77777777" w:rsidTr="00FD20FE">
        <w:trPr>
          <w:trHeight w:val="300"/>
        </w:trPr>
        <w:tc>
          <w:tcPr>
            <w:tcW w:w="6097" w:type="dxa"/>
            <w:shd w:val="clear" w:color="auto" w:fill="auto"/>
            <w:vAlign w:val="bottom"/>
          </w:tcPr>
          <w:p w14:paraId="3B3936B8" w14:textId="77777777" w:rsidR="00AE5811" w:rsidRPr="00AE5811" w:rsidRDefault="00AE5811" w:rsidP="00712663">
            <w:pPr>
              <w:ind w:firstLineChars="100" w:firstLine="200"/>
              <w:rPr>
                <w:rFonts w:ascii="Arial" w:eastAsia="Times New Roman" w:hAnsi="Arial" w:cs="Arial"/>
                <w:b/>
                <w:bCs/>
                <w:color w:val="000000"/>
                <w:sz w:val="20"/>
                <w:szCs w:val="20"/>
                <w:u w:val="single"/>
              </w:rPr>
            </w:pPr>
            <w:r w:rsidRPr="00AE5811">
              <w:rPr>
                <w:rFonts w:ascii="Arial" w:eastAsia="Times New Roman" w:hAnsi="Arial" w:cs="Arial"/>
                <w:color w:val="000000"/>
                <w:sz w:val="20"/>
                <w:szCs w:val="20"/>
              </w:rPr>
              <w:t>Probability of desistance if there are not diverted pills for SOUD without Rx</w:t>
            </w:r>
          </w:p>
        </w:tc>
        <w:tc>
          <w:tcPr>
            <w:tcW w:w="1620" w:type="dxa"/>
            <w:shd w:val="clear" w:color="auto" w:fill="auto"/>
            <w:noWrap/>
            <w:vAlign w:val="bottom"/>
          </w:tcPr>
          <w:p w14:paraId="1CF5036B"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0%</w:t>
            </w:r>
          </w:p>
        </w:tc>
        <w:tc>
          <w:tcPr>
            <w:tcW w:w="1733" w:type="dxa"/>
            <w:shd w:val="clear" w:color="auto" w:fill="auto"/>
            <w:noWrap/>
            <w:vAlign w:val="bottom"/>
          </w:tcPr>
          <w:p w14:paraId="7E90D9CA"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Expert opinion</w:t>
            </w:r>
          </w:p>
        </w:tc>
      </w:tr>
      <w:tr w:rsidR="00AE5811" w:rsidRPr="00AE5811" w14:paraId="767D746D" w14:textId="77777777" w:rsidTr="00FD20FE">
        <w:trPr>
          <w:trHeight w:val="300"/>
        </w:trPr>
        <w:tc>
          <w:tcPr>
            <w:tcW w:w="6097" w:type="dxa"/>
            <w:shd w:val="clear" w:color="auto" w:fill="auto"/>
            <w:vAlign w:val="bottom"/>
            <w:hideMark/>
          </w:tcPr>
          <w:p w14:paraId="19A1C55A" w14:textId="77777777" w:rsidR="00AE5811" w:rsidRPr="00AE5811" w:rsidRDefault="00AE5811" w:rsidP="00712663">
            <w:pPr>
              <w:rPr>
                <w:rFonts w:ascii="Arial" w:eastAsia="Times New Roman" w:hAnsi="Arial" w:cs="Arial"/>
                <w:color w:val="000000"/>
                <w:sz w:val="20"/>
                <w:szCs w:val="20"/>
              </w:rPr>
            </w:pPr>
            <w:r w:rsidRPr="00AE5811">
              <w:rPr>
                <w:rFonts w:ascii="Arial" w:eastAsia="Times New Roman" w:hAnsi="Arial" w:cs="Arial"/>
                <w:b/>
                <w:bCs/>
                <w:color w:val="000000"/>
                <w:sz w:val="20"/>
                <w:szCs w:val="20"/>
              </w:rPr>
              <w:t>Mortality</w:t>
            </w:r>
          </w:p>
        </w:tc>
        <w:tc>
          <w:tcPr>
            <w:tcW w:w="1620" w:type="dxa"/>
            <w:shd w:val="clear" w:color="auto" w:fill="auto"/>
            <w:noWrap/>
            <w:vAlign w:val="bottom"/>
            <w:hideMark/>
          </w:tcPr>
          <w:p w14:paraId="6E1CD5C6" w14:textId="77777777" w:rsidR="00AE5811" w:rsidRPr="00AE5811" w:rsidRDefault="00AE5811" w:rsidP="00712663">
            <w:pPr>
              <w:jc w:val="center"/>
              <w:rPr>
                <w:rFonts w:ascii="Arial" w:eastAsia="Times New Roman" w:hAnsi="Arial" w:cs="Arial"/>
                <w:color w:val="000000"/>
                <w:sz w:val="20"/>
                <w:szCs w:val="20"/>
              </w:rPr>
            </w:pPr>
          </w:p>
        </w:tc>
        <w:tc>
          <w:tcPr>
            <w:tcW w:w="1733" w:type="dxa"/>
            <w:shd w:val="clear" w:color="auto" w:fill="auto"/>
            <w:noWrap/>
            <w:vAlign w:val="bottom"/>
            <w:hideMark/>
          </w:tcPr>
          <w:p w14:paraId="63420317" w14:textId="77777777" w:rsidR="00AE5811" w:rsidRPr="00AE5811" w:rsidRDefault="00AE5811" w:rsidP="00712663">
            <w:pPr>
              <w:jc w:val="center"/>
              <w:rPr>
                <w:rFonts w:ascii="Arial" w:eastAsia="Times New Roman" w:hAnsi="Arial" w:cs="Arial"/>
                <w:color w:val="000000"/>
                <w:sz w:val="20"/>
                <w:szCs w:val="20"/>
              </w:rPr>
            </w:pPr>
          </w:p>
        </w:tc>
      </w:tr>
      <w:tr w:rsidR="00AE5811" w:rsidRPr="00AE5811" w14:paraId="735CE763" w14:textId="77777777" w:rsidTr="00FD20FE">
        <w:trPr>
          <w:trHeight w:val="300"/>
        </w:trPr>
        <w:tc>
          <w:tcPr>
            <w:tcW w:w="6097" w:type="dxa"/>
            <w:shd w:val="clear" w:color="auto" w:fill="auto"/>
            <w:vAlign w:val="bottom"/>
            <w:hideMark/>
          </w:tcPr>
          <w:p w14:paraId="45E86917" w14:textId="3C4660AE" w:rsidR="00AE5811" w:rsidRPr="00AE5811" w:rsidRDefault="00AE5811" w:rsidP="00712663">
            <w:pPr>
              <w:rPr>
                <w:rFonts w:ascii="Arial" w:eastAsia="Times New Roman" w:hAnsi="Arial" w:cs="Arial"/>
                <w:b/>
                <w:bCs/>
                <w:color w:val="000000"/>
                <w:sz w:val="20"/>
                <w:szCs w:val="20"/>
                <w:u w:val="single"/>
              </w:rPr>
            </w:pPr>
            <w:r w:rsidRPr="00AE5811">
              <w:rPr>
                <w:rFonts w:ascii="Arial" w:eastAsia="Times New Roman" w:hAnsi="Arial" w:cs="Arial"/>
                <w:color w:val="000000"/>
                <w:sz w:val="20"/>
                <w:szCs w:val="20"/>
              </w:rPr>
              <w:t xml:space="preserve">    Mortality rate for the general population,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00147BFD"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07%</w:t>
            </w:r>
          </w:p>
        </w:tc>
        <w:tc>
          <w:tcPr>
            <w:tcW w:w="1733" w:type="dxa"/>
            <w:shd w:val="clear" w:color="auto" w:fill="auto"/>
            <w:noWrap/>
            <w:vAlign w:val="bottom"/>
            <w:hideMark/>
          </w:tcPr>
          <w:p w14:paraId="2CE54A37" w14:textId="045ADC5F" w:rsidR="00AE5811" w:rsidRPr="00AE5811" w:rsidRDefault="003C22B4" w:rsidP="00726019">
            <w:pPr>
              <w:jc w:val="center"/>
              <w:rPr>
                <w:rFonts w:ascii="Arial" w:eastAsia="Times New Roman" w:hAnsi="Arial" w:cs="Arial"/>
                <w:color w:val="000000"/>
                <w:sz w:val="20"/>
                <w:szCs w:val="20"/>
              </w:rPr>
            </w:pPr>
            <w:hyperlink w:anchor="_ENREF_53" w:tooltip="Xu, 2016 #1643"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Xu&lt;/Author&gt;&lt;Year&gt;2016&lt;/Year&gt;&lt;RecNum&gt;1643&lt;/RecNum&gt;&lt;DisplayText&gt;&lt;style face="superscript"&gt;53&lt;/style&gt;&lt;/DisplayText&gt;&lt;record&gt;&lt;rec-number&gt;1643&lt;/rec-number&gt;&lt;foreign-keys&gt;&lt;key app="EN" db-id="dazaf5eeutvxaieddtmv9tamp0es0e0r2a9e" timestamp="1498151584"&gt;1643&lt;/key&gt;&lt;/foreign-keys&gt;&lt;ref-type name="Journal Article"&gt;17&lt;/ref-type&gt;&lt;contributors&gt;&lt;authors&gt;&lt;author&gt;Xu, J. Q.&lt;/author&gt;&lt;author&gt;Murphy, S. L.&lt;/author&gt;&lt;author&gt;Kochanek, K. D.&lt;/author&gt;&lt;author&gt;Bastian, B. A.&lt;/author&gt;&lt;/authors&gt;&lt;/contributors&gt;&lt;titles&gt;&lt;title&gt;Deaths: final data for 2013&lt;/title&gt;&lt;secondary-title&gt;Natl Vital Stat Rep&lt;/secondary-title&gt;&lt;/titles&gt;&lt;periodical&gt;&lt;full-title&gt;National Vital Statistics Reports&lt;/full-title&gt;&lt;abbr-1&gt;Natl. Vital Stat. Rep.&lt;/abbr-1&gt;&lt;abbr-2&gt;Natl Vital Stat Rep&lt;/abbr-2&gt;&lt;/periodical&gt;&lt;pages&gt;1-119&lt;/pages&gt;&lt;volume&gt;64&lt;/volume&gt;&lt;number&gt;2&lt;/number&gt;&lt;dates&gt;&lt;year&gt;2016&lt;/year&gt;&lt;pub-dates&gt;&lt;date&gt;Feb 16&lt;/date&gt;&lt;/pub-dates&gt;&lt;/dates&gt;&lt;isbn&gt;vol 64 no 2&lt;/isbn&gt;&lt;urls&gt;&lt;/urls&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53</w:t>
              </w:r>
              <w:r w:rsidR="00726019" w:rsidRPr="00AE5811">
                <w:rPr>
                  <w:rFonts w:ascii="Arial" w:eastAsia="Times New Roman" w:hAnsi="Arial" w:cs="Arial"/>
                  <w:color w:val="000000"/>
                  <w:sz w:val="20"/>
                  <w:szCs w:val="20"/>
                </w:rPr>
                <w:fldChar w:fldCharType="end"/>
              </w:r>
            </w:hyperlink>
          </w:p>
        </w:tc>
      </w:tr>
      <w:tr w:rsidR="00AE5811" w:rsidRPr="00AE5811" w14:paraId="613EA50E" w14:textId="77777777" w:rsidTr="00FD20FE">
        <w:trPr>
          <w:trHeight w:val="300"/>
        </w:trPr>
        <w:tc>
          <w:tcPr>
            <w:tcW w:w="6097" w:type="dxa"/>
            <w:shd w:val="clear" w:color="auto" w:fill="auto"/>
            <w:vAlign w:val="bottom"/>
            <w:hideMark/>
          </w:tcPr>
          <w:p w14:paraId="4E25AC69" w14:textId="65C22CA3"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Mortality rate for SOUD not in MAT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16542445"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14%</w:t>
            </w:r>
          </w:p>
        </w:tc>
        <w:tc>
          <w:tcPr>
            <w:tcW w:w="1733" w:type="dxa"/>
            <w:shd w:val="clear" w:color="auto" w:fill="auto"/>
            <w:noWrap/>
            <w:vAlign w:val="bottom"/>
            <w:hideMark/>
          </w:tcPr>
          <w:p w14:paraId="350022AA"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2058AF8B" w14:textId="77777777" w:rsidTr="00FD20FE">
        <w:trPr>
          <w:trHeight w:val="302"/>
        </w:trPr>
        <w:tc>
          <w:tcPr>
            <w:tcW w:w="6097" w:type="dxa"/>
            <w:shd w:val="clear" w:color="auto" w:fill="auto"/>
            <w:vAlign w:val="bottom"/>
            <w:hideMark/>
          </w:tcPr>
          <w:p w14:paraId="3B4EE6FF" w14:textId="3F826DE8"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Mortality rate for SHUD not in MAT %/mo</w:t>
            </w:r>
            <w:r w:rsidR="00762E54">
              <w:rPr>
                <w:rFonts w:ascii="Arial" w:eastAsia="Times New Roman" w:hAnsi="Arial" w:cs="Arial"/>
                <w:color w:val="000000"/>
                <w:sz w:val="20"/>
                <w:szCs w:val="20"/>
              </w:rPr>
              <w:t>nth</w:t>
            </w:r>
          </w:p>
        </w:tc>
        <w:tc>
          <w:tcPr>
            <w:tcW w:w="1620" w:type="dxa"/>
            <w:shd w:val="clear" w:color="auto" w:fill="auto"/>
            <w:noWrap/>
            <w:vAlign w:val="bottom"/>
            <w:hideMark/>
          </w:tcPr>
          <w:p w14:paraId="5D00A777"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24%</w:t>
            </w:r>
          </w:p>
        </w:tc>
        <w:tc>
          <w:tcPr>
            <w:tcW w:w="1733" w:type="dxa"/>
            <w:shd w:val="clear" w:color="auto" w:fill="auto"/>
            <w:vAlign w:val="bottom"/>
            <w:hideMark/>
          </w:tcPr>
          <w:p w14:paraId="7D257078" w14:textId="5709DDA3"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r w:rsidRPr="00AE5811">
              <w:rPr>
                <w:rFonts w:ascii="Arial" w:eastAsia="Times New Roman" w:hAnsi="Arial" w:cs="Arial"/>
                <w:color w:val="000000"/>
                <w:sz w:val="20"/>
                <w:szCs w:val="20"/>
              </w:rPr>
              <w:fldChar w:fldCharType="begin">
                <w:fldData xml:space="preserve">PEVuZE5vdGU+PENpdGU+PEF1dGhvcj5DZW50ZXJzIGZvciBEaXNlYXNlIENvbnRyb2wgYW5kIFBy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</w:fldData>
              </w:fldChar>
            </w:r>
            <w:r w:rsidR="00134CC5">
              <w:rPr>
                <w:rFonts w:ascii="Arial" w:eastAsia="Times New Roman" w:hAnsi="Arial" w:cs="Arial"/>
                <w:color w:val="000000"/>
                <w:sz w:val="20"/>
                <w:szCs w:val="20"/>
              </w:rPr>
              <w:instrText xml:space="preserve"> ADDIN EN.CITE </w:instrText>
            </w:r>
            <w:r w:rsidR="00134CC5">
              <w:rPr>
                <w:rFonts w:ascii="Arial" w:eastAsia="Times New Roman" w:hAnsi="Arial" w:cs="Arial"/>
                <w:color w:val="000000"/>
                <w:sz w:val="20"/>
                <w:szCs w:val="20"/>
              </w:rPr>
              <w:fldChar w:fldCharType="begin">
                <w:fldData xml:space="preserve">PEVuZE5vdGU+PENpdGU+PEF1dGhvcj5DZW50ZXJzIGZvciBEaXNlYXNlIENvbnRyb2wgYW5kIFBy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</w:fldData>
              </w:fldChar>
            </w:r>
            <w:r w:rsidR="00134CC5">
              <w:rPr>
                <w:rFonts w:ascii="Arial" w:eastAsia="Times New Roman" w:hAnsi="Arial" w:cs="Arial"/>
                <w:color w:val="000000"/>
                <w:sz w:val="20"/>
                <w:szCs w:val="20"/>
              </w:rPr>
              <w:instrText xml:space="preserve"> ADDIN EN.CITE.DATA </w:instrText>
            </w:r>
            <w:r w:rsidR="00134CC5">
              <w:rPr>
                <w:rFonts w:ascii="Arial" w:eastAsia="Times New Roman" w:hAnsi="Arial" w:cs="Arial"/>
                <w:color w:val="000000"/>
                <w:sz w:val="20"/>
                <w:szCs w:val="20"/>
              </w:rPr>
            </w:r>
            <w:r w:rsidR="00134CC5">
              <w:rPr>
                <w:rFonts w:ascii="Arial" w:eastAsia="Times New Roman" w:hAnsi="Arial" w:cs="Arial"/>
                <w:color w:val="000000"/>
                <w:sz w:val="20"/>
                <w:szCs w:val="20"/>
              </w:rPr>
              <w:fldChar w:fldCharType="end"/>
            </w:r>
            <w:r w:rsidRPr="00AE5811">
              <w:rPr>
                <w:rFonts w:ascii="Arial" w:eastAsia="Times New Roman" w:hAnsi="Arial" w:cs="Arial"/>
                <w:color w:val="000000"/>
                <w:sz w:val="20"/>
                <w:szCs w:val="20"/>
              </w:rPr>
            </w:r>
            <w:r w:rsidRPr="00AE5811">
              <w:rPr>
                <w:rFonts w:ascii="Arial" w:eastAsia="Times New Roman" w:hAnsi="Arial" w:cs="Arial"/>
                <w:color w:val="000000"/>
                <w:sz w:val="20"/>
                <w:szCs w:val="20"/>
              </w:rPr>
              <w:fldChar w:fldCharType="separate"/>
            </w:r>
            <w:hyperlink w:anchor="_ENREF_15" w:tooltip="RAND Corporation, 2014 #1619" w:history="1">
              <w:r w:rsidR="00726019" w:rsidRPr="00134CC5">
                <w:rPr>
                  <w:rFonts w:ascii="Arial" w:eastAsia="Times New Roman" w:hAnsi="Arial" w:cs="Arial"/>
                  <w:noProof/>
                  <w:color w:val="000000"/>
                  <w:sz w:val="20"/>
                  <w:szCs w:val="20"/>
                  <w:vertAlign w:val="superscript"/>
                </w:rPr>
                <w:t>15</w:t>
              </w:r>
            </w:hyperlink>
            <w:r w:rsidR="00134CC5" w:rsidRPr="00134CC5">
              <w:rPr>
                <w:rFonts w:ascii="Arial" w:eastAsia="Times New Roman" w:hAnsi="Arial" w:cs="Arial"/>
                <w:noProof/>
                <w:color w:val="000000"/>
                <w:sz w:val="20"/>
                <w:szCs w:val="20"/>
                <w:vertAlign w:val="superscript"/>
              </w:rPr>
              <w:t>,</w:t>
            </w:r>
            <w:hyperlink w:anchor="_ENREF_23" w:tooltip="Centers for Disease Control and Prevention, 2016 #1534" w:history="1">
              <w:r w:rsidR="00726019" w:rsidRPr="00134CC5">
                <w:rPr>
                  <w:rFonts w:ascii="Arial" w:eastAsia="Times New Roman" w:hAnsi="Arial" w:cs="Arial"/>
                  <w:noProof/>
                  <w:color w:val="000000"/>
                  <w:sz w:val="20"/>
                  <w:szCs w:val="20"/>
                  <w:vertAlign w:val="superscript"/>
                </w:rPr>
                <w:t>23</w:t>
              </w:r>
            </w:hyperlink>
            <w:r w:rsidR="00134CC5" w:rsidRPr="00134CC5">
              <w:rPr>
                <w:rFonts w:ascii="Arial" w:eastAsia="Times New Roman" w:hAnsi="Arial" w:cs="Arial"/>
                <w:noProof/>
                <w:color w:val="000000"/>
                <w:sz w:val="20"/>
                <w:szCs w:val="20"/>
                <w:vertAlign w:val="superscript"/>
              </w:rPr>
              <w:t>,</w:t>
            </w:r>
            <w:hyperlink w:anchor="_ENREF_54" w:tooltip="Evans, 2012 #1573" w:history="1">
              <w:r w:rsidR="00726019" w:rsidRPr="00134CC5">
                <w:rPr>
                  <w:rFonts w:ascii="Arial" w:eastAsia="Times New Roman" w:hAnsi="Arial" w:cs="Arial"/>
                  <w:noProof/>
                  <w:color w:val="000000"/>
                  <w:sz w:val="20"/>
                  <w:szCs w:val="20"/>
                  <w:vertAlign w:val="superscript"/>
                </w:rPr>
                <w:t>54</w:t>
              </w:r>
            </w:hyperlink>
            <w:r w:rsidRPr="00AE5811">
              <w:rPr>
                <w:rFonts w:ascii="Arial" w:eastAsia="Times New Roman" w:hAnsi="Arial" w:cs="Arial"/>
                <w:color w:val="000000"/>
                <w:sz w:val="20"/>
                <w:szCs w:val="20"/>
              </w:rPr>
              <w:fldChar w:fldCharType="end"/>
            </w:r>
          </w:p>
        </w:tc>
      </w:tr>
      <w:tr w:rsidR="00AE5811" w:rsidRPr="00AE5811" w14:paraId="040E04E7" w14:textId="77777777" w:rsidTr="00FD20FE">
        <w:trPr>
          <w:trHeight w:val="300"/>
        </w:trPr>
        <w:tc>
          <w:tcPr>
            <w:tcW w:w="6097" w:type="dxa"/>
            <w:shd w:val="clear" w:color="auto" w:fill="auto"/>
            <w:vAlign w:val="bottom"/>
            <w:hideMark/>
          </w:tcPr>
          <w:p w14:paraId="05533C65" w14:textId="3A63A6C9"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Mortality rate for SOUD in MAT %/mo</w:t>
            </w:r>
            <w:r w:rsidR="0059402B">
              <w:rPr>
                <w:rFonts w:ascii="Arial" w:eastAsia="Times New Roman" w:hAnsi="Arial" w:cs="Arial"/>
                <w:color w:val="000000"/>
                <w:sz w:val="20"/>
                <w:szCs w:val="20"/>
              </w:rPr>
              <w:t>nth</w:t>
            </w:r>
          </w:p>
        </w:tc>
        <w:tc>
          <w:tcPr>
            <w:tcW w:w="1620" w:type="dxa"/>
            <w:shd w:val="clear" w:color="auto" w:fill="auto"/>
            <w:noWrap/>
            <w:vAlign w:val="bottom"/>
            <w:hideMark/>
          </w:tcPr>
          <w:p w14:paraId="65409A73"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10%</w:t>
            </w:r>
          </w:p>
        </w:tc>
        <w:tc>
          <w:tcPr>
            <w:tcW w:w="1733" w:type="dxa"/>
            <w:shd w:val="clear" w:color="auto" w:fill="auto"/>
            <w:vAlign w:val="bottom"/>
            <w:hideMark/>
          </w:tcPr>
          <w:p w14:paraId="7A720A9C" w14:textId="4E32691B"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hyperlink w:anchor="_ENREF_24" w:tooltip="Schuckit, 2016 #1589"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Schuckit&lt;/Author&gt;&lt;Year&gt;2016&lt;/Year&gt;&lt;RecNum&gt;1589&lt;/RecNum&gt;&lt;DisplayText&gt;&lt;style face="superscript"&gt;24&lt;/style&gt;&lt;/DisplayText&gt;&lt;record&gt;&lt;rec-number&gt;1589&lt;/rec-number&gt;&lt;foreign-keys&gt;&lt;key app="EN" db-id="dazaf5eeutvxaieddtmv9tamp0es0e0r2a9e" timestamp="1497026397"&gt;1589&lt;/key&gt;&lt;/foreign-keys&gt;&lt;ref-type name="Journal Article"&gt;17&lt;/ref-type&gt;&lt;contributors&gt;&lt;authors&gt;&lt;author&gt;Schuckit, Marc A.&lt;/author&gt;&lt;/authors&gt;&lt;/contributors&gt;&lt;titles&gt;&lt;title&gt;Treatment of opioid-use disorders&lt;/title&gt;&lt;secondary-title&gt;N Engl J Med&lt;/secondary-title&gt;&lt;alt-title&gt;N Engl J Med&lt;/alt-title&gt;&lt;/titles&gt;&lt;periodical&gt;&lt;full-title&gt;New England Journal of Medicine&lt;/full-title&gt;&lt;abbr-1&gt;N. Engl. J. Med.&lt;/abbr-1&gt;&lt;abbr-2&gt;N Engl J Med&lt;/abbr-2&gt;&lt;/periodical&gt;&lt;alt-periodical&gt;&lt;full-title&gt;New England Journal of Medicine&lt;/full-title&gt;&lt;abbr-1&gt;N. Engl. J. Med.&lt;/abbr-1&gt;&lt;abbr-2&gt;N Engl J Med&lt;/abbr-2&gt;&lt;/alt-periodical&gt;&lt;pages&gt;357-368&lt;/pages&gt;&lt;volume&gt;375&lt;/volume&gt;&lt;number&gt;4&lt;/number&gt;&lt;dates&gt;&lt;year&gt;2016&lt;/year&gt;&lt;pub-dates&gt;&lt;date&gt;Jul 28&lt;/date&gt;&lt;/pub-dates&gt;&lt;/dates&gt;&lt;isbn&gt;0028-4793&lt;/isbn&gt;&lt;urls&gt;&lt;related-urls&gt;&lt;url&gt;http://dx.doi.org/10.1056/NEJMra1604339&lt;/url&gt;&lt;url&gt;files/6113/login.html&lt;/url&gt;&lt;/related-urls&gt;&lt;/urls&gt;&lt;electronic-resource-num&gt;10.1056/NEJMra1604339&lt;/electronic-resource-num&gt;&lt;remote-database-provider&gt;Taylor and Francis+NEJM&lt;/remote-database-provider&gt;&lt;access-date&gt;2017/05/09/18:45:20&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4</w:t>
              </w:r>
              <w:r w:rsidR="00726019" w:rsidRPr="00AE5811">
                <w:rPr>
                  <w:rFonts w:ascii="Arial" w:eastAsia="Times New Roman" w:hAnsi="Arial" w:cs="Arial"/>
                  <w:color w:val="000000"/>
                  <w:sz w:val="20"/>
                  <w:szCs w:val="20"/>
                </w:rPr>
                <w:fldChar w:fldCharType="end"/>
              </w:r>
            </w:hyperlink>
          </w:p>
        </w:tc>
      </w:tr>
      <w:tr w:rsidR="00AE5811" w:rsidRPr="00AE5811" w14:paraId="187C1EF2" w14:textId="77777777" w:rsidTr="00FD20FE">
        <w:trPr>
          <w:trHeight w:val="300"/>
        </w:trPr>
        <w:tc>
          <w:tcPr>
            <w:tcW w:w="6097" w:type="dxa"/>
            <w:shd w:val="clear" w:color="auto" w:fill="auto"/>
            <w:vAlign w:val="bottom"/>
            <w:hideMark/>
          </w:tcPr>
          <w:p w14:paraId="28DEB9B5" w14:textId="23C05B1C"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Mortality rate for SHUD in MAT %/mo</w:t>
            </w:r>
            <w:r w:rsidR="0059402B">
              <w:rPr>
                <w:rFonts w:ascii="Arial" w:eastAsia="Times New Roman" w:hAnsi="Arial" w:cs="Arial"/>
                <w:color w:val="000000"/>
                <w:sz w:val="20"/>
                <w:szCs w:val="20"/>
              </w:rPr>
              <w:t>nth</w:t>
            </w:r>
          </w:p>
        </w:tc>
        <w:tc>
          <w:tcPr>
            <w:tcW w:w="1620" w:type="dxa"/>
            <w:shd w:val="clear" w:color="auto" w:fill="auto"/>
            <w:noWrap/>
            <w:vAlign w:val="bottom"/>
            <w:hideMark/>
          </w:tcPr>
          <w:p w14:paraId="0387198B"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15%</w:t>
            </w:r>
          </w:p>
        </w:tc>
        <w:tc>
          <w:tcPr>
            <w:tcW w:w="1733" w:type="dxa"/>
            <w:shd w:val="clear" w:color="auto" w:fill="auto"/>
            <w:vAlign w:val="bottom"/>
            <w:hideMark/>
          </w:tcPr>
          <w:p w14:paraId="70EB933A" w14:textId="014EBBDA" w:rsidR="00AE5811" w:rsidRPr="00AE5811" w:rsidRDefault="003C22B4" w:rsidP="00726019">
            <w:pPr>
              <w:jc w:val="center"/>
              <w:rPr>
                <w:rFonts w:ascii="Arial" w:eastAsia="Times New Roman" w:hAnsi="Arial" w:cs="Arial"/>
                <w:color w:val="000000"/>
                <w:sz w:val="20"/>
                <w:szCs w:val="20"/>
              </w:rPr>
            </w:pPr>
            <w:hyperlink w:anchor="_ENREF_24" w:tooltip="Schuckit, 2016 #1589"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Schuckit&lt;/Author&gt;&lt;Year&gt;2016&lt;/Year&gt;&lt;RecNum&gt;1589&lt;/RecNum&gt;&lt;DisplayText&gt;&lt;style face="superscript"&gt;24&lt;/style&gt;&lt;/DisplayText&gt;&lt;record&gt;&lt;rec-number&gt;1589&lt;/rec-number&gt;&lt;foreign-keys&gt;&lt;key app="EN" db-id="dazaf5eeutvxaieddtmv9tamp0es0e0r2a9e" timestamp="1497026397"&gt;1589&lt;/key&gt;&lt;/foreign-keys&gt;&lt;ref-type name="Journal Article"&gt;17&lt;/ref-type&gt;&lt;contributors&gt;&lt;authors&gt;&lt;author&gt;Schuckit, Marc A.&lt;/author&gt;&lt;/authors&gt;&lt;/contributors&gt;&lt;titles&gt;&lt;title&gt;Treatment of opioid-use disorders&lt;/title&gt;&lt;secondary-title&gt;N Engl J Med&lt;/secondary-title&gt;&lt;alt-title&gt;N Engl J Med&lt;/alt-title&gt;&lt;/titles&gt;&lt;periodical&gt;&lt;full-title&gt;New England Journal of Medicine&lt;/full-title&gt;&lt;abbr-1&gt;N. Engl. J. Med.&lt;/abbr-1&gt;&lt;abbr-2&gt;N Engl J Med&lt;/abbr-2&gt;&lt;/periodical&gt;&lt;alt-periodical&gt;&lt;full-title&gt;New England Journal of Medicine&lt;/full-title&gt;&lt;abbr-1&gt;N. Engl. J. Med.&lt;/abbr-1&gt;&lt;abbr-2&gt;N Engl J Med&lt;/abbr-2&gt;&lt;/alt-periodical&gt;&lt;pages&gt;357-368&lt;/pages&gt;&lt;volume&gt;375&lt;/volume&gt;&lt;number&gt;4&lt;/number&gt;&lt;dates&gt;&lt;year&gt;2016&lt;/year&gt;&lt;pub-dates&gt;&lt;date&gt;Jul 28&lt;/date&gt;&lt;/pub-dates&gt;&lt;/dates&gt;&lt;isbn&gt;0028-4793&lt;/isbn&gt;&lt;urls&gt;&lt;related-urls&gt;&lt;url&gt;http://dx.doi.org/10.1056/NEJMra1604339&lt;/url&gt;&lt;url&gt;files/6113/login.html&lt;/url&gt;&lt;/related-urls&gt;&lt;/urls&gt;&lt;electronic-resource-num&gt;10.1056/NEJMra1604339&lt;/electronic-resource-num&gt;&lt;remote-database-provider&gt;Taylor and Francis+NEJM&lt;/remote-database-provider&gt;&lt;access-date&gt;2017/05/09/18:45:20&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4</w:t>
              </w:r>
              <w:r w:rsidR="00726019" w:rsidRPr="00AE5811">
                <w:rPr>
                  <w:rFonts w:ascii="Arial" w:eastAsia="Times New Roman" w:hAnsi="Arial" w:cs="Arial"/>
                  <w:color w:val="000000"/>
                  <w:sz w:val="20"/>
                  <w:szCs w:val="20"/>
                </w:rPr>
                <w:fldChar w:fldCharType="end"/>
              </w:r>
            </w:hyperlink>
          </w:p>
        </w:tc>
      </w:tr>
      <w:tr w:rsidR="00AE5811" w:rsidRPr="00AE5811" w14:paraId="00BEE048" w14:textId="77777777" w:rsidTr="00FD20FE">
        <w:trPr>
          <w:trHeight w:val="300"/>
        </w:trPr>
        <w:tc>
          <w:tcPr>
            <w:tcW w:w="6097" w:type="dxa"/>
            <w:shd w:val="clear" w:color="auto" w:fill="auto"/>
            <w:vAlign w:val="bottom"/>
          </w:tcPr>
          <w:p w14:paraId="27620955" w14:textId="6D192433"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Overdose mortality for person with SHUD, not in MAT, %/mo</w:t>
            </w:r>
            <w:r w:rsidR="0059402B">
              <w:rPr>
                <w:rFonts w:ascii="Arial" w:eastAsia="Times New Roman" w:hAnsi="Arial" w:cs="Arial"/>
                <w:color w:val="000000"/>
                <w:sz w:val="20"/>
                <w:szCs w:val="20"/>
              </w:rPr>
              <w:t>nth</w:t>
            </w:r>
          </w:p>
        </w:tc>
        <w:tc>
          <w:tcPr>
            <w:tcW w:w="1620" w:type="dxa"/>
            <w:shd w:val="clear" w:color="auto" w:fill="auto"/>
            <w:noWrap/>
            <w:vAlign w:val="bottom"/>
          </w:tcPr>
          <w:p w14:paraId="770CDA71" w14:textId="1F62446C"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14%</w:t>
            </w:r>
          </w:p>
        </w:tc>
        <w:tc>
          <w:tcPr>
            <w:tcW w:w="1733" w:type="dxa"/>
            <w:shd w:val="clear" w:color="auto" w:fill="auto"/>
            <w:vAlign w:val="bottom"/>
          </w:tcPr>
          <w:p w14:paraId="432515B7" w14:textId="15F669F4"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r w:rsidRPr="00AE5811">
              <w:rPr>
                <w:rFonts w:ascii="Arial" w:eastAsia="Times New Roman" w:hAnsi="Arial" w:cs="Arial"/>
                <w:color w:val="000000"/>
                <w:sz w:val="20"/>
                <w:szCs w:val="20"/>
              </w:rPr>
              <w:fldChar w:fldCharType="begin"/>
            </w:r>
            <w:r w:rsidR="00134CC5">
              <w:rPr>
                <w:rFonts w:ascii="Arial" w:eastAsia="Times New Roman" w:hAnsi="Arial" w:cs="Arial"/>
                <w:color w:val="000000"/>
                <w:sz w:val="20"/>
                <w:szCs w:val="20"/>
              </w:rPr>
              <w:instrText xml:space="preserve"> ADDIN EN.CITE &lt;EndNote&gt;&lt;Cite&gt;&lt;Author&gt;Centers for Disease Control and Prevention&lt;/Author&gt;&lt;Year&gt;2016&lt;/Year&gt;&lt;RecNum&gt;1534&lt;/RecNum&gt;&lt;DisplayText&gt;&lt;style face="superscript"&gt;15,23&lt;/style&gt;&lt;/DisplayText&gt;&lt;record&gt;&lt;rec-number&gt;1534&lt;/rec-number&gt;&lt;foreign-keys&gt;&lt;key app="EN" db-id="dazaf5eeutvxaieddtmv9tamp0es0e0r2a9e" timestamp="1497026397"&gt;1534&lt;/key&gt;&lt;/foreign-keys&gt;&lt;ref-type name="Web Page"&gt;12&lt;/ref-type&gt;&lt;contributors&gt;&lt;authors&gt;&lt;author&gt;Centers for Disease Control and Prevention,&lt;/author&gt;&lt;/authors&gt;&lt;/contributors&gt;&lt;titles&gt;&lt;title&gt;Wide-ranging online data for epidemiologic research (WONDER)&lt;/title&gt;&lt;/titles&gt;&lt;volume&gt;2017&lt;/volume&gt;&lt;number&gt;Jun 23&lt;/number&gt;&lt;dates&gt;&lt;year&gt;2016&lt;/year&gt;&lt;pub-dates&gt;&lt;date&gt;2016&lt;/date&gt;&lt;/pub-dates&gt;&lt;/dates&gt;&lt;pub-location&gt;Atlanta, GA&lt;/pub-location&gt;&lt;publisher&gt;National Center for Health Statistics&lt;/publisher&gt;&lt;urls&gt;&lt;related-urls&gt;&lt;url&gt;https://wonder.cdc.gov/&lt;/url&gt;&lt;/related-urls&gt;&lt;/urls&gt;&lt;custom1&gt;2017&lt;/custom1&gt;&lt;custom2&gt;Jun 17&lt;/custom2&gt;&lt;access-date&gt;2017/04/04/17:30:27&lt;/access-date&gt;&lt;/record&gt;&lt;/Cite&gt;&lt;Cite&gt;&lt;Author&gt;RAND Corporation&lt;/Author&gt;&lt;Year&gt;2014&lt;/Year&gt;&lt;RecNum&gt;1619&lt;/RecNum&gt;&lt;record&gt;&lt;rec-number&gt;1619&lt;/rec-number&gt;&lt;foreign-keys&gt;&lt;key app="EN" db-id="dazaf5eeutvxaieddtmv9tamp0es0e0r2a9e" timestamp="1497026397"&gt;1619&lt;/key&gt;&lt;/foreign-keys&gt;&lt;ref-type name="Report"&gt;27&lt;/ref-type&gt;&lt;contributors&gt;&lt;authors&gt;&lt;author&gt;RAND Corporation,&lt;/author&gt;&lt;/authors&gt;&lt;/contributors&gt;&lt;titles&gt;&lt;title&gt;What America’s users spend on illegal drugs: 2000-2010&lt;/title&gt;&lt;/titles&gt;&lt;dates&gt;&lt;year&gt;2014&lt;/year&gt;&lt;/dates&gt;&lt;pub-location&gt;Washington, DC&lt;/pub-location&gt;&lt;publisher&gt;Office of National Drug Control Policy, Office of Research and Data Analysis&lt;/publisher&gt;&lt;urls&gt;&lt;/urls&gt;&lt;/record&gt;&lt;/Cite&gt;&lt;/EndNote&gt;</w:instrText>
            </w:r>
            <w:r w:rsidRPr="00AE5811">
              <w:rPr>
                <w:rFonts w:ascii="Arial" w:eastAsia="Times New Roman" w:hAnsi="Arial" w:cs="Arial"/>
                <w:color w:val="000000"/>
                <w:sz w:val="20"/>
                <w:szCs w:val="20"/>
              </w:rPr>
              <w:fldChar w:fldCharType="separate"/>
            </w:r>
            <w:hyperlink w:anchor="_ENREF_15" w:tooltip="RAND Corporation, 2014 #1619" w:history="1">
              <w:r w:rsidR="00726019" w:rsidRPr="00134CC5">
                <w:rPr>
                  <w:rFonts w:ascii="Arial" w:eastAsia="Times New Roman" w:hAnsi="Arial" w:cs="Arial"/>
                  <w:noProof/>
                  <w:color w:val="000000"/>
                  <w:sz w:val="20"/>
                  <w:szCs w:val="20"/>
                  <w:vertAlign w:val="superscript"/>
                </w:rPr>
                <w:t>15</w:t>
              </w:r>
            </w:hyperlink>
            <w:r w:rsidR="00134CC5" w:rsidRPr="00134CC5">
              <w:rPr>
                <w:rFonts w:ascii="Arial" w:eastAsia="Times New Roman" w:hAnsi="Arial" w:cs="Arial"/>
                <w:noProof/>
                <w:color w:val="000000"/>
                <w:sz w:val="20"/>
                <w:szCs w:val="20"/>
                <w:vertAlign w:val="superscript"/>
              </w:rPr>
              <w:t>,</w:t>
            </w:r>
            <w:hyperlink w:anchor="_ENREF_23" w:tooltip="Centers for Disease Control and Prevention, 2016 #1534" w:history="1">
              <w:r w:rsidR="00726019" w:rsidRPr="00134CC5">
                <w:rPr>
                  <w:rFonts w:ascii="Arial" w:eastAsia="Times New Roman" w:hAnsi="Arial" w:cs="Arial"/>
                  <w:noProof/>
                  <w:color w:val="000000"/>
                  <w:sz w:val="20"/>
                  <w:szCs w:val="20"/>
                  <w:vertAlign w:val="superscript"/>
                </w:rPr>
                <w:t>23</w:t>
              </w:r>
            </w:hyperlink>
            <w:r w:rsidRPr="00AE5811">
              <w:rPr>
                <w:rFonts w:ascii="Arial" w:eastAsia="Times New Roman" w:hAnsi="Arial" w:cs="Arial"/>
                <w:color w:val="000000"/>
                <w:sz w:val="20"/>
                <w:szCs w:val="20"/>
              </w:rPr>
              <w:fldChar w:fldCharType="end"/>
            </w:r>
          </w:p>
        </w:tc>
      </w:tr>
      <w:tr w:rsidR="00AE5811" w:rsidRPr="00AE5811" w14:paraId="6129DE2B" w14:textId="77777777" w:rsidTr="00FD20FE">
        <w:trPr>
          <w:trHeight w:val="300"/>
        </w:trPr>
        <w:tc>
          <w:tcPr>
            <w:tcW w:w="6097" w:type="dxa"/>
            <w:shd w:val="clear" w:color="auto" w:fill="auto"/>
            <w:vAlign w:val="bottom"/>
          </w:tcPr>
          <w:p w14:paraId="35AED29E" w14:textId="0EBB5E63"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Overdose mortality for person with SOUD, not in MAT, %/mo</w:t>
            </w:r>
            <w:r w:rsidR="0059402B">
              <w:rPr>
                <w:rFonts w:ascii="Arial" w:eastAsia="Times New Roman" w:hAnsi="Arial" w:cs="Arial"/>
                <w:color w:val="000000"/>
                <w:sz w:val="20"/>
                <w:szCs w:val="20"/>
              </w:rPr>
              <w:t>nth</w:t>
            </w:r>
          </w:p>
        </w:tc>
        <w:tc>
          <w:tcPr>
            <w:tcW w:w="1620" w:type="dxa"/>
            <w:shd w:val="clear" w:color="auto" w:fill="auto"/>
            <w:noWrap/>
            <w:vAlign w:val="bottom"/>
          </w:tcPr>
          <w:p w14:paraId="0ED2D48A" w14:textId="17E7937E"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07%</w:t>
            </w:r>
          </w:p>
        </w:tc>
        <w:tc>
          <w:tcPr>
            <w:tcW w:w="1733" w:type="dxa"/>
            <w:shd w:val="clear" w:color="auto" w:fill="auto"/>
            <w:vAlign w:val="bottom"/>
          </w:tcPr>
          <w:p w14:paraId="4930689B" w14:textId="4FDD7C04"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25CB0AB0" w14:textId="77777777" w:rsidTr="00FD20FE">
        <w:trPr>
          <w:trHeight w:val="300"/>
        </w:trPr>
        <w:tc>
          <w:tcPr>
            <w:tcW w:w="6097" w:type="dxa"/>
            <w:shd w:val="clear" w:color="auto" w:fill="auto"/>
            <w:vAlign w:val="bottom"/>
          </w:tcPr>
          <w:p w14:paraId="1E3D0BFD" w14:textId="75F54D0F"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Infection-related mortality for person with SHUD, not in MAT, %/mo</w:t>
            </w:r>
            <w:r w:rsidR="0059402B">
              <w:rPr>
                <w:rFonts w:ascii="Arial" w:eastAsia="Times New Roman" w:hAnsi="Arial" w:cs="Arial"/>
                <w:color w:val="000000"/>
                <w:sz w:val="20"/>
                <w:szCs w:val="20"/>
              </w:rPr>
              <w:t>nth</w:t>
            </w:r>
          </w:p>
        </w:tc>
        <w:tc>
          <w:tcPr>
            <w:tcW w:w="1620" w:type="dxa"/>
            <w:shd w:val="clear" w:color="auto" w:fill="auto"/>
            <w:noWrap/>
            <w:vAlign w:val="bottom"/>
          </w:tcPr>
          <w:p w14:paraId="27019FC2" w14:textId="2A11FB5A"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03%</w:t>
            </w:r>
          </w:p>
        </w:tc>
        <w:tc>
          <w:tcPr>
            <w:tcW w:w="1733" w:type="dxa"/>
            <w:shd w:val="clear" w:color="auto" w:fill="auto"/>
            <w:vAlign w:val="bottom"/>
          </w:tcPr>
          <w:p w14:paraId="045AADD2" w14:textId="37CD0882"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noProof/>
                <w:color w:val="000000"/>
                <w:sz w:val="20"/>
                <w:szCs w:val="20"/>
              </w:rPr>
              <w:t>Calculated</w:t>
            </w:r>
            <w:hyperlink w:anchor="_ENREF_54" w:tooltip="Evans, 2012 #1573"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Evans&lt;/Author&gt;&lt;Year&gt;2012&lt;/Year&gt;&lt;RecNum&gt;1573&lt;/RecNum&gt;&lt;DisplayText&gt;&lt;style face="superscript"&gt;54&lt;/style&gt;&lt;/DisplayText&gt;&lt;record&gt;&lt;rec-number&gt;1573&lt;/rec-number&gt;&lt;foreign-keys&gt;&lt;key app="EN" db-id="dazaf5eeutvxaieddtmv9tamp0es0e0r2a9e" timestamp="1497026397"&gt;1573&lt;/key&gt;&lt;/foreign-keys&gt;&lt;ref-type name="Journal Article"&gt;17&lt;/ref-type&gt;&lt;contributors&gt;&lt;authors&gt;&lt;author&gt;Evans, Jennifer L.&lt;/author&gt;&lt;author&gt;Tsui, Judith I.&lt;/author&gt;&lt;author&gt;Hahn, Judith A.&lt;/author&gt;&lt;author&gt;Davidson, Peter J.&lt;/author&gt;&lt;author&gt;Lum, Paula J.&lt;/author&gt;&lt;author&gt;Page, Kimberly&lt;/author&gt;&lt;/authors&gt;&lt;/contributors&gt;&lt;titles&gt;&lt;title&gt;Mortality among young injection drug users in San Francisco: a 10-year follow-up of the UFO Study&lt;/title&gt;&lt;secondary-title&gt;Am J Epidemiol&lt;/secondary-title&gt;&lt;alt-title&gt;Am J Epidemiol&lt;/alt-title&gt;&lt;short-title&gt;Mortality Among Young Injection Drug Users in San Francisco&lt;/short-title&gt;&lt;/titles&gt;&lt;periodical&gt;&lt;full-title&gt;American Journal of Epidemiology&lt;/full-title&gt;&lt;abbr-1&gt;Am. J. Epidemiol.&lt;/abbr-1&gt;&lt;abbr-2&gt;Am J Epidemiol&lt;/abbr-2&gt;&lt;/periodical&gt;&lt;alt-periodical&gt;&lt;full-title&gt;American Journal of Epidemiology&lt;/full-title&gt;&lt;abbr-1&gt;Am. J. Epidemiol.&lt;/abbr-1&gt;&lt;abbr-2&gt;Am J Epidemiol&lt;/abbr-2&gt;&lt;/alt-periodical&gt;&lt;pages&gt;302-308&lt;/pages&gt;&lt;volume&gt;175&lt;/volume&gt;&lt;number&gt;4&lt;/number&gt;&lt;dates&gt;&lt;year&gt;2012&lt;/year&gt;&lt;pub-dates&gt;&lt;date&gt;Feb 15&lt;/date&gt;&lt;/pub-dates&gt;&lt;/dates&gt;&lt;isbn&gt;0002-9262&lt;/isbn&gt;&lt;urls&gt;&lt;related-urls&gt;&lt;url&gt;https://academic.oup.com/aje/article/175/4/302/116834/Mortality-Among-Young-Injection-Drug-Users-in-San&lt;/url&gt;&lt;url&gt;files/6003/Mortality-Among-Young-Injection-Drug-Users-in-San.html&lt;/url&gt;&lt;/related-urls&gt;&lt;/urls&gt;&lt;electronic-resource-num&gt;10.1093/aje/kwr318&lt;/electronic-resource-num&gt;&lt;remote-database-provider&gt;academic.oup.com&lt;/remote-database-provider&gt;&lt;access-date&gt;2017/05/01/09:23:11&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54</w:t>
              </w:r>
              <w:r w:rsidR="00726019" w:rsidRPr="00AE5811">
                <w:rPr>
                  <w:rFonts w:ascii="Arial" w:eastAsia="Times New Roman" w:hAnsi="Arial" w:cs="Arial"/>
                  <w:color w:val="000000"/>
                  <w:sz w:val="20"/>
                  <w:szCs w:val="20"/>
                </w:rPr>
                <w:fldChar w:fldCharType="end"/>
              </w:r>
            </w:hyperlink>
          </w:p>
        </w:tc>
      </w:tr>
      <w:tr w:rsidR="00AE5811" w:rsidRPr="00AE5811" w14:paraId="102084DE" w14:textId="77777777" w:rsidTr="00FD20FE">
        <w:trPr>
          <w:trHeight w:val="300"/>
        </w:trPr>
        <w:tc>
          <w:tcPr>
            <w:tcW w:w="6097" w:type="dxa"/>
            <w:shd w:val="clear" w:color="auto" w:fill="auto"/>
            <w:vAlign w:val="bottom"/>
          </w:tcPr>
          <w:p w14:paraId="7965BAA8" w14:textId="74832AE9" w:rsidR="00AE5811" w:rsidRPr="0096384D" w:rsidRDefault="00AE5811" w:rsidP="0096384D">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1-month relative risk of addiction-related mortality in vs. out of MAT for person with severe use disorder</w:t>
            </w:r>
          </w:p>
        </w:tc>
        <w:tc>
          <w:tcPr>
            <w:tcW w:w="1620" w:type="dxa"/>
            <w:shd w:val="clear" w:color="auto" w:fill="auto"/>
            <w:noWrap/>
            <w:vAlign w:val="bottom"/>
          </w:tcPr>
          <w:p w14:paraId="4EB6AC20" w14:textId="0EE4767A"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50</w:t>
            </w:r>
          </w:p>
        </w:tc>
        <w:tc>
          <w:tcPr>
            <w:tcW w:w="1733" w:type="dxa"/>
            <w:shd w:val="clear" w:color="auto" w:fill="auto"/>
            <w:vAlign w:val="bottom"/>
          </w:tcPr>
          <w:p w14:paraId="50F63372" w14:textId="37C98F09" w:rsidR="00AE5811" w:rsidRPr="00AE5811" w:rsidRDefault="003C22B4" w:rsidP="00726019">
            <w:pPr>
              <w:jc w:val="center"/>
              <w:rPr>
                <w:rFonts w:ascii="Arial" w:eastAsia="Times New Roman" w:hAnsi="Arial" w:cs="Arial"/>
                <w:color w:val="000000"/>
                <w:sz w:val="20"/>
                <w:szCs w:val="20"/>
              </w:rPr>
            </w:pPr>
            <w:hyperlink w:anchor="_ENREF_24" w:tooltip="Schuckit, 2016 #1589" w:history="1">
              <w:r w:rsidR="00726019" w:rsidRPr="00AE5811">
                <w:rPr>
                  <w:rFonts w:ascii="Arial" w:eastAsia="Times New Roman" w:hAnsi="Arial" w:cs="Arial"/>
                  <w:color w:val="000000"/>
                  <w:sz w:val="20"/>
                  <w:szCs w:val="20"/>
                </w:rPr>
                <w:fldChar w:fldCharType="begin"/>
              </w:r>
              <w:r w:rsidR="00726019">
                <w:rPr>
                  <w:rFonts w:ascii="Arial" w:eastAsia="Times New Roman" w:hAnsi="Arial" w:cs="Arial"/>
                  <w:color w:val="000000"/>
                  <w:sz w:val="20"/>
                  <w:szCs w:val="20"/>
                </w:rPr>
                <w:instrText xml:space="preserve"> ADDIN EN.CITE &lt;EndNote&gt;&lt;Cite&gt;&lt;Author&gt;Schuckit&lt;/Author&gt;&lt;Year&gt;2016&lt;/Year&gt;&lt;RecNum&gt;1589&lt;/RecNum&gt;&lt;DisplayText&gt;&lt;style face="superscript"&gt;24&lt;/style&gt;&lt;/DisplayText&gt;&lt;record&gt;&lt;rec-number&gt;1589&lt;/rec-number&gt;&lt;foreign-keys&gt;&lt;key app="EN" db-id="dazaf5eeutvxaieddtmv9tamp0es0e0r2a9e" timestamp="1497026397"&gt;1589&lt;/key&gt;&lt;/foreign-keys&gt;&lt;ref-type name="Journal Article"&gt;17&lt;/ref-type&gt;&lt;contributors&gt;&lt;authors&gt;&lt;author&gt;Schuckit, Marc A.&lt;/author&gt;&lt;/authors&gt;&lt;/contributors&gt;&lt;titles&gt;&lt;title&gt;Treatment of opioid-use disorders&lt;/title&gt;&lt;secondary-title&gt;N Engl J Med&lt;/secondary-title&gt;&lt;alt-title&gt;N Engl J Med&lt;/alt-title&gt;&lt;/titles&gt;&lt;periodical&gt;&lt;full-title&gt;New England Journal of Medicine&lt;/full-title&gt;&lt;abbr-1&gt;N. Engl. J. Med.&lt;/abbr-1&gt;&lt;abbr-2&gt;N Engl J Med&lt;/abbr-2&gt;&lt;/periodical&gt;&lt;alt-periodical&gt;&lt;full-title&gt;New England Journal of Medicine&lt;/full-title&gt;&lt;abbr-1&gt;N. Engl. J. Med.&lt;/abbr-1&gt;&lt;abbr-2&gt;N Engl J Med&lt;/abbr-2&gt;&lt;/alt-periodical&gt;&lt;pages&gt;357-368&lt;/pages&gt;&lt;volume&gt;375&lt;/volume&gt;&lt;number&gt;4&lt;/number&gt;&lt;dates&gt;&lt;year&gt;2016&lt;/year&gt;&lt;pub-dates&gt;&lt;date&gt;Jul 28&lt;/date&gt;&lt;/pub-dates&gt;&lt;/dates&gt;&lt;isbn&gt;0028-4793&lt;/isbn&gt;&lt;urls&gt;&lt;related-urls&gt;&lt;url&gt;http://dx.doi.org/10.1056/NEJMra1604339&lt;/url&gt;&lt;url&gt;files/6113/login.html&lt;/url&gt;&lt;/related-urls&gt;&lt;/urls&gt;&lt;electronic-resource-num&gt;10.1056/NEJMra1604339&lt;/electronic-resource-num&gt;&lt;remote-database-provider&gt;Taylor and Francis+NEJM&lt;/remote-database-provider&gt;&lt;access-date&gt;2017/05/09/18:45:20&lt;/access-date&gt;&lt;/record&gt;&lt;/Cite&gt;&lt;/EndNote&gt;</w:instrText>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24</w:t>
              </w:r>
              <w:r w:rsidR="00726019" w:rsidRPr="00AE5811">
                <w:rPr>
                  <w:rFonts w:ascii="Arial" w:eastAsia="Times New Roman" w:hAnsi="Arial" w:cs="Arial"/>
                  <w:color w:val="000000"/>
                  <w:sz w:val="20"/>
                  <w:szCs w:val="20"/>
                </w:rPr>
                <w:fldChar w:fldCharType="end"/>
              </w:r>
            </w:hyperlink>
          </w:p>
        </w:tc>
      </w:tr>
      <w:tr w:rsidR="00AE5811" w:rsidRPr="00AE5811" w14:paraId="1518E982" w14:textId="77777777" w:rsidTr="00FD20FE">
        <w:trPr>
          <w:trHeight w:val="300"/>
        </w:trPr>
        <w:tc>
          <w:tcPr>
            <w:tcW w:w="6097" w:type="dxa"/>
            <w:shd w:val="clear" w:color="auto" w:fill="auto"/>
            <w:vAlign w:val="bottom"/>
            <w:hideMark/>
          </w:tcPr>
          <w:p w14:paraId="6CBBDB97" w14:textId="77777777" w:rsidR="00AE5811" w:rsidRPr="00AE5811" w:rsidRDefault="00AE5811" w:rsidP="00FD20FE">
            <w:pPr>
              <w:keepNext/>
              <w:rPr>
                <w:rFonts w:ascii="Arial" w:eastAsia="Times New Roman" w:hAnsi="Arial" w:cs="Arial"/>
                <w:color w:val="000000"/>
                <w:sz w:val="20"/>
                <w:szCs w:val="20"/>
              </w:rPr>
            </w:pPr>
            <w:r w:rsidRPr="00AE5811">
              <w:rPr>
                <w:rFonts w:ascii="Arial" w:eastAsia="Times New Roman" w:hAnsi="Arial" w:cs="Arial"/>
                <w:b/>
                <w:bCs/>
                <w:color w:val="000000"/>
                <w:sz w:val="20"/>
                <w:szCs w:val="20"/>
              </w:rPr>
              <w:lastRenderedPageBreak/>
              <w:t>Utility values</w:t>
            </w:r>
          </w:p>
        </w:tc>
        <w:tc>
          <w:tcPr>
            <w:tcW w:w="1620" w:type="dxa"/>
            <w:shd w:val="clear" w:color="auto" w:fill="auto"/>
            <w:noWrap/>
            <w:vAlign w:val="bottom"/>
            <w:hideMark/>
          </w:tcPr>
          <w:p w14:paraId="7DE41A1A" w14:textId="77777777" w:rsidR="00AE5811" w:rsidRPr="00AE5811" w:rsidRDefault="00AE5811" w:rsidP="00FD20FE">
            <w:pPr>
              <w:keepNext/>
              <w:jc w:val="center"/>
              <w:rPr>
                <w:rFonts w:ascii="Arial" w:eastAsia="Times New Roman" w:hAnsi="Arial" w:cs="Arial"/>
                <w:color w:val="000000"/>
                <w:sz w:val="20"/>
                <w:szCs w:val="20"/>
              </w:rPr>
            </w:pPr>
          </w:p>
        </w:tc>
        <w:tc>
          <w:tcPr>
            <w:tcW w:w="1733" w:type="dxa"/>
            <w:shd w:val="clear" w:color="auto" w:fill="auto"/>
            <w:vAlign w:val="bottom"/>
            <w:hideMark/>
          </w:tcPr>
          <w:p w14:paraId="32CA472A" w14:textId="77777777" w:rsidR="00AE5811" w:rsidRPr="00AE5811" w:rsidRDefault="00AE5811" w:rsidP="00FD20FE">
            <w:pPr>
              <w:keepNext/>
              <w:jc w:val="center"/>
              <w:rPr>
                <w:rFonts w:ascii="Arial" w:eastAsia="Times New Roman" w:hAnsi="Arial" w:cs="Arial"/>
                <w:color w:val="000000"/>
                <w:sz w:val="20"/>
                <w:szCs w:val="20"/>
              </w:rPr>
            </w:pPr>
          </w:p>
        </w:tc>
      </w:tr>
      <w:tr w:rsidR="00AE5811" w:rsidRPr="00AE5811" w14:paraId="02A33983" w14:textId="77777777" w:rsidTr="00FD20FE">
        <w:trPr>
          <w:trHeight w:val="300"/>
        </w:trPr>
        <w:tc>
          <w:tcPr>
            <w:tcW w:w="6097" w:type="dxa"/>
            <w:shd w:val="clear" w:color="auto" w:fill="auto"/>
            <w:noWrap/>
            <w:vAlign w:val="bottom"/>
            <w:hideMark/>
          </w:tcPr>
          <w:p w14:paraId="77C2CC22" w14:textId="77777777" w:rsidR="00AE5811" w:rsidRPr="00AE5811" w:rsidRDefault="00AE5811" w:rsidP="00FD20FE">
            <w:pPr>
              <w:keepNext/>
              <w:rPr>
                <w:rFonts w:ascii="Arial" w:eastAsia="Times New Roman" w:hAnsi="Arial" w:cs="Arial"/>
                <w:b/>
                <w:bCs/>
                <w:color w:val="000000"/>
                <w:sz w:val="20"/>
                <w:szCs w:val="20"/>
                <w:u w:val="single"/>
              </w:rPr>
            </w:pPr>
            <w:r w:rsidRPr="00AE5811">
              <w:rPr>
                <w:rFonts w:ascii="Arial" w:eastAsia="Times New Roman" w:hAnsi="Arial" w:cs="Arial"/>
                <w:color w:val="000000"/>
                <w:sz w:val="20"/>
                <w:szCs w:val="20"/>
              </w:rPr>
              <w:t xml:space="preserve">    Pain-free nonuser</w:t>
            </w:r>
          </w:p>
        </w:tc>
        <w:tc>
          <w:tcPr>
            <w:tcW w:w="1620" w:type="dxa"/>
            <w:shd w:val="clear" w:color="auto" w:fill="auto"/>
            <w:noWrap/>
            <w:vAlign w:val="bottom"/>
            <w:hideMark/>
          </w:tcPr>
          <w:p w14:paraId="071E1F21" w14:textId="77777777" w:rsidR="00AE5811" w:rsidRPr="00AE5811" w:rsidRDefault="00AE5811" w:rsidP="00FD20FE">
            <w:pPr>
              <w:keepNext/>
              <w:jc w:val="center"/>
              <w:rPr>
                <w:rFonts w:ascii="Arial" w:eastAsia="Times New Roman" w:hAnsi="Arial" w:cs="Arial"/>
                <w:color w:val="000000"/>
                <w:sz w:val="20"/>
                <w:szCs w:val="20"/>
              </w:rPr>
            </w:pPr>
            <w:r w:rsidRPr="00AE5811">
              <w:rPr>
                <w:rFonts w:ascii="Arial" w:eastAsia="Times New Roman" w:hAnsi="Arial" w:cs="Arial"/>
                <w:color w:val="000000"/>
                <w:sz w:val="20"/>
                <w:szCs w:val="20"/>
              </w:rPr>
              <w:t>1</w:t>
            </w:r>
          </w:p>
        </w:tc>
        <w:tc>
          <w:tcPr>
            <w:tcW w:w="1733" w:type="dxa"/>
            <w:shd w:val="clear" w:color="auto" w:fill="auto"/>
            <w:noWrap/>
            <w:vAlign w:val="bottom"/>
            <w:hideMark/>
          </w:tcPr>
          <w:p w14:paraId="299CE252" w14:textId="77777777" w:rsidR="00AE5811" w:rsidRPr="00AE5811" w:rsidRDefault="00AE5811" w:rsidP="00FD20FE">
            <w:pPr>
              <w:keepNext/>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28E99925" w14:textId="77777777" w:rsidTr="00FD20FE">
        <w:trPr>
          <w:trHeight w:val="300"/>
        </w:trPr>
        <w:tc>
          <w:tcPr>
            <w:tcW w:w="6097" w:type="dxa"/>
            <w:shd w:val="clear" w:color="auto" w:fill="auto"/>
            <w:vAlign w:val="bottom"/>
            <w:hideMark/>
          </w:tcPr>
          <w:p w14:paraId="4AE20246"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Chronic pain nonuser</w:t>
            </w:r>
          </w:p>
        </w:tc>
        <w:tc>
          <w:tcPr>
            <w:tcW w:w="1620" w:type="dxa"/>
            <w:shd w:val="clear" w:color="auto" w:fill="auto"/>
            <w:noWrap/>
            <w:vAlign w:val="bottom"/>
            <w:hideMark/>
          </w:tcPr>
          <w:p w14:paraId="5B7E0D4C"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85</w:t>
            </w:r>
          </w:p>
        </w:tc>
        <w:tc>
          <w:tcPr>
            <w:tcW w:w="1733" w:type="dxa"/>
            <w:shd w:val="clear" w:color="auto" w:fill="auto"/>
            <w:noWrap/>
            <w:vAlign w:val="bottom"/>
            <w:hideMark/>
          </w:tcPr>
          <w:p w14:paraId="0DD11399"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555A3C13" w14:textId="77777777" w:rsidTr="00FD20FE">
        <w:trPr>
          <w:trHeight w:val="300"/>
        </w:trPr>
        <w:tc>
          <w:tcPr>
            <w:tcW w:w="6097" w:type="dxa"/>
            <w:shd w:val="clear" w:color="auto" w:fill="auto"/>
            <w:vAlign w:val="bottom"/>
            <w:hideMark/>
          </w:tcPr>
          <w:p w14:paraId="24A4DBA3"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Acute pain nonuser</w:t>
            </w:r>
          </w:p>
        </w:tc>
        <w:tc>
          <w:tcPr>
            <w:tcW w:w="1620" w:type="dxa"/>
            <w:shd w:val="clear" w:color="auto" w:fill="auto"/>
            <w:noWrap/>
            <w:vAlign w:val="bottom"/>
            <w:hideMark/>
          </w:tcPr>
          <w:p w14:paraId="638AC2B8"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 0.88 </w:t>
            </w:r>
          </w:p>
        </w:tc>
        <w:tc>
          <w:tcPr>
            <w:tcW w:w="1733" w:type="dxa"/>
            <w:shd w:val="clear" w:color="auto" w:fill="auto"/>
            <w:noWrap/>
            <w:vAlign w:val="bottom"/>
            <w:hideMark/>
          </w:tcPr>
          <w:p w14:paraId="5D5D0A1F" w14:textId="07C4448D"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r w:rsidRPr="00AE5811">
              <w:rPr>
                <w:rFonts w:ascii="Arial" w:eastAsia="Times New Roman" w:hAnsi="Arial" w:cs="Arial"/>
                <w:color w:val="000000"/>
                <w:sz w:val="20"/>
                <w:szCs w:val="20"/>
              </w:rPr>
              <w:fldChar w:fldCharType="begin">
                <w:fldData xml:space="preserve">PEVuZE5vdGU+PENpdGU+PEF1dGhvcj5BcGZlbGJhdW08L0F1dGhvcj48WWVhcj4yMDAzPC9ZZWFy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=
</w:fldData>
              </w:fldChar>
            </w:r>
            <w:r w:rsidR="00134CC5">
              <w:rPr>
                <w:rFonts w:ascii="Arial" w:eastAsia="Times New Roman" w:hAnsi="Arial" w:cs="Arial"/>
                <w:color w:val="000000"/>
                <w:sz w:val="20"/>
                <w:szCs w:val="20"/>
              </w:rPr>
              <w:instrText xml:space="preserve"> ADDIN EN.CITE </w:instrText>
            </w:r>
            <w:r w:rsidR="00134CC5">
              <w:rPr>
                <w:rFonts w:ascii="Arial" w:eastAsia="Times New Roman" w:hAnsi="Arial" w:cs="Arial"/>
                <w:color w:val="000000"/>
                <w:sz w:val="20"/>
                <w:szCs w:val="20"/>
              </w:rPr>
              <w:fldChar w:fldCharType="begin">
                <w:fldData xml:space="preserve">PEVuZE5vdGU+PENpdGU+PEF1dGhvcj5BcGZlbGJhdW08L0F1dGhvcj48WWVhcj4yMDAzPC9ZZWFy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=
</w:fldData>
              </w:fldChar>
            </w:r>
            <w:r w:rsidR="00134CC5">
              <w:rPr>
                <w:rFonts w:ascii="Arial" w:eastAsia="Times New Roman" w:hAnsi="Arial" w:cs="Arial"/>
                <w:color w:val="000000"/>
                <w:sz w:val="20"/>
                <w:szCs w:val="20"/>
              </w:rPr>
              <w:instrText xml:space="preserve"> ADDIN EN.CITE.DATA </w:instrText>
            </w:r>
            <w:r w:rsidR="00134CC5">
              <w:rPr>
                <w:rFonts w:ascii="Arial" w:eastAsia="Times New Roman" w:hAnsi="Arial" w:cs="Arial"/>
                <w:color w:val="000000"/>
                <w:sz w:val="20"/>
                <w:szCs w:val="20"/>
              </w:rPr>
            </w:r>
            <w:r w:rsidR="00134CC5">
              <w:rPr>
                <w:rFonts w:ascii="Arial" w:eastAsia="Times New Roman" w:hAnsi="Arial" w:cs="Arial"/>
                <w:color w:val="000000"/>
                <w:sz w:val="20"/>
                <w:szCs w:val="20"/>
              </w:rPr>
              <w:fldChar w:fldCharType="end"/>
            </w:r>
            <w:r w:rsidRPr="00AE5811">
              <w:rPr>
                <w:rFonts w:ascii="Arial" w:eastAsia="Times New Roman" w:hAnsi="Arial" w:cs="Arial"/>
                <w:color w:val="000000"/>
                <w:sz w:val="20"/>
                <w:szCs w:val="20"/>
              </w:rPr>
            </w:r>
            <w:r w:rsidRPr="00AE5811">
              <w:rPr>
                <w:rFonts w:ascii="Arial" w:eastAsia="Times New Roman" w:hAnsi="Arial" w:cs="Arial"/>
                <w:color w:val="000000"/>
                <w:sz w:val="20"/>
                <w:szCs w:val="20"/>
              </w:rPr>
              <w:fldChar w:fldCharType="separate"/>
            </w:r>
            <w:hyperlink w:anchor="_ENREF_7" w:tooltip="Apfelbaum, 2003 #267" w:history="1">
              <w:r w:rsidR="00726019" w:rsidRPr="00134CC5">
                <w:rPr>
                  <w:rFonts w:ascii="Arial" w:eastAsia="Times New Roman" w:hAnsi="Arial" w:cs="Arial"/>
                  <w:noProof/>
                  <w:color w:val="000000"/>
                  <w:sz w:val="20"/>
                  <w:szCs w:val="20"/>
                  <w:vertAlign w:val="superscript"/>
                </w:rPr>
                <w:t>7</w:t>
              </w:r>
            </w:hyperlink>
            <w:r w:rsidR="00134CC5" w:rsidRPr="00134CC5">
              <w:rPr>
                <w:rFonts w:ascii="Arial" w:eastAsia="Times New Roman" w:hAnsi="Arial" w:cs="Arial"/>
                <w:noProof/>
                <w:color w:val="000000"/>
                <w:sz w:val="20"/>
                <w:szCs w:val="20"/>
                <w:vertAlign w:val="superscript"/>
              </w:rPr>
              <w:t>,</w:t>
            </w:r>
            <w:hyperlink w:anchor="_ENREF_56" w:tooltip="Dixon, 2011 #1661" w:history="1">
              <w:r w:rsidR="00726019" w:rsidRPr="00134CC5">
                <w:rPr>
                  <w:rFonts w:ascii="Arial" w:eastAsia="Times New Roman" w:hAnsi="Arial" w:cs="Arial"/>
                  <w:noProof/>
                  <w:color w:val="000000"/>
                  <w:sz w:val="20"/>
                  <w:szCs w:val="20"/>
                  <w:vertAlign w:val="superscript"/>
                </w:rPr>
                <w:t>56</w:t>
              </w:r>
            </w:hyperlink>
            <w:r w:rsidRPr="00AE5811">
              <w:rPr>
                <w:rFonts w:ascii="Arial" w:eastAsia="Times New Roman" w:hAnsi="Arial" w:cs="Arial"/>
                <w:color w:val="000000"/>
                <w:sz w:val="20"/>
                <w:szCs w:val="20"/>
              </w:rPr>
              <w:fldChar w:fldCharType="end"/>
            </w:r>
          </w:p>
        </w:tc>
      </w:tr>
      <w:tr w:rsidR="00AE5811" w:rsidRPr="00AE5811" w14:paraId="04A9BEC5" w14:textId="77777777" w:rsidTr="00FD20FE">
        <w:trPr>
          <w:trHeight w:val="300"/>
        </w:trPr>
        <w:tc>
          <w:tcPr>
            <w:tcW w:w="6097" w:type="dxa"/>
            <w:shd w:val="clear" w:color="auto" w:fill="auto"/>
            <w:vAlign w:val="bottom"/>
            <w:hideMark/>
          </w:tcPr>
          <w:p w14:paraId="01BF8590"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Acute pain with Rx</w:t>
            </w:r>
          </w:p>
        </w:tc>
        <w:tc>
          <w:tcPr>
            <w:tcW w:w="1620" w:type="dxa"/>
            <w:shd w:val="clear" w:color="auto" w:fill="auto"/>
            <w:noWrap/>
            <w:vAlign w:val="bottom"/>
            <w:hideMark/>
          </w:tcPr>
          <w:p w14:paraId="2B73A4EE"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 xml:space="preserve"> 0.94 </w:t>
            </w:r>
          </w:p>
        </w:tc>
        <w:tc>
          <w:tcPr>
            <w:tcW w:w="1733" w:type="dxa"/>
            <w:shd w:val="clear" w:color="auto" w:fill="auto"/>
            <w:noWrap/>
            <w:vAlign w:val="bottom"/>
            <w:hideMark/>
          </w:tcPr>
          <w:p w14:paraId="0E8AFA1C" w14:textId="0C8C12C1"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Calculated</w:t>
            </w:r>
            <w:r w:rsidRPr="00AE5811">
              <w:rPr>
                <w:rFonts w:ascii="Arial" w:eastAsia="Times New Roman" w:hAnsi="Arial" w:cs="Arial"/>
                <w:color w:val="000000"/>
                <w:sz w:val="20"/>
                <w:szCs w:val="20"/>
              </w:rPr>
              <w:fldChar w:fldCharType="begin">
                <w:fldData xml:space="preserve">PEVuZE5vdGU+PENpdGU+PEF1dGhvcj5BcGZlbGJhdW08L0F1dGhvcj48WWVhcj4yMDAzPC9ZZWFy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=
</w:fldData>
              </w:fldChar>
            </w:r>
            <w:r w:rsidR="00134CC5">
              <w:rPr>
                <w:rFonts w:ascii="Arial" w:eastAsia="Times New Roman" w:hAnsi="Arial" w:cs="Arial"/>
                <w:color w:val="000000"/>
                <w:sz w:val="20"/>
                <w:szCs w:val="20"/>
              </w:rPr>
              <w:instrText xml:space="preserve"> ADDIN EN.CITE </w:instrText>
            </w:r>
            <w:r w:rsidR="00134CC5">
              <w:rPr>
                <w:rFonts w:ascii="Arial" w:eastAsia="Times New Roman" w:hAnsi="Arial" w:cs="Arial"/>
                <w:color w:val="000000"/>
                <w:sz w:val="20"/>
                <w:szCs w:val="20"/>
              </w:rPr>
              <w:fldChar w:fldCharType="begin">
                <w:fldData xml:space="preserve">PEVuZE5vdGU+PENpdGU+PEF1dGhvcj5BcGZlbGJhdW08L0F1dGhvcj48WWVhcj4yMDAzPC9ZZWFy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=
</w:fldData>
              </w:fldChar>
            </w:r>
            <w:r w:rsidR="00134CC5">
              <w:rPr>
                <w:rFonts w:ascii="Arial" w:eastAsia="Times New Roman" w:hAnsi="Arial" w:cs="Arial"/>
                <w:color w:val="000000"/>
                <w:sz w:val="20"/>
                <w:szCs w:val="20"/>
              </w:rPr>
              <w:instrText xml:space="preserve"> ADDIN EN.CITE.DATA </w:instrText>
            </w:r>
            <w:r w:rsidR="00134CC5">
              <w:rPr>
                <w:rFonts w:ascii="Arial" w:eastAsia="Times New Roman" w:hAnsi="Arial" w:cs="Arial"/>
                <w:color w:val="000000"/>
                <w:sz w:val="20"/>
                <w:szCs w:val="20"/>
              </w:rPr>
            </w:r>
            <w:r w:rsidR="00134CC5">
              <w:rPr>
                <w:rFonts w:ascii="Arial" w:eastAsia="Times New Roman" w:hAnsi="Arial" w:cs="Arial"/>
                <w:color w:val="000000"/>
                <w:sz w:val="20"/>
                <w:szCs w:val="20"/>
              </w:rPr>
              <w:fldChar w:fldCharType="end"/>
            </w:r>
            <w:r w:rsidRPr="00AE5811">
              <w:rPr>
                <w:rFonts w:ascii="Arial" w:eastAsia="Times New Roman" w:hAnsi="Arial" w:cs="Arial"/>
                <w:color w:val="000000"/>
                <w:sz w:val="20"/>
                <w:szCs w:val="20"/>
              </w:rPr>
            </w:r>
            <w:r w:rsidRPr="00AE5811">
              <w:rPr>
                <w:rFonts w:ascii="Arial" w:eastAsia="Times New Roman" w:hAnsi="Arial" w:cs="Arial"/>
                <w:color w:val="000000"/>
                <w:sz w:val="20"/>
                <w:szCs w:val="20"/>
              </w:rPr>
              <w:fldChar w:fldCharType="separate"/>
            </w:r>
            <w:hyperlink w:anchor="_ENREF_7" w:tooltip="Apfelbaum, 2003 #267" w:history="1">
              <w:r w:rsidR="00726019" w:rsidRPr="00134CC5">
                <w:rPr>
                  <w:rFonts w:ascii="Arial" w:eastAsia="Times New Roman" w:hAnsi="Arial" w:cs="Arial"/>
                  <w:noProof/>
                  <w:color w:val="000000"/>
                  <w:sz w:val="20"/>
                  <w:szCs w:val="20"/>
                  <w:vertAlign w:val="superscript"/>
                </w:rPr>
                <w:t>7</w:t>
              </w:r>
            </w:hyperlink>
            <w:r w:rsidR="00134CC5" w:rsidRPr="00134CC5">
              <w:rPr>
                <w:rFonts w:ascii="Arial" w:eastAsia="Times New Roman" w:hAnsi="Arial" w:cs="Arial"/>
                <w:noProof/>
                <w:color w:val="000000"/>
                <w:sz w:val="20"/>
                <w:szCs w:val="20"/>
                <w:vertAlign w:val="superscript"/>
              </w:rPr>
              <w:t>,</w:t>
            </w:r>
            <w:hyperlink w:anchor="_ENREF_56" w:tooltip="Dixon, 2011 #1661" w:history="1">
              <w:r w:rsidR="00726019" w:rsidRPr="00134CC5">
                <w:rPr>
                  <w:rFonts w:ascii="Arial" w:eastAsia="Times New Roman" w:hAnsi="Arial" w:cs="Arial"/>
                  <w:noProof/>
                  <w:color w:val="000000"/>
                  <w:sz w:val="20"/>
                  <w:szCs w:val="20"/>
                  <w:vertAlign w:val="superscript"/>
                </w:rPr>
                <w:t>56</w:t>
              </w:r>
            </w:hyperlink>
            <w:r w:rsidRPr="00AE5811">
              <w:rPr>
                <w:rFonts w:ascii="Arial" w:eastAsia="Times New Roman" w:hAnsi="Arial" w:cs="Arial"/>
                <w:color w:val="000000"/>
                <w:sz w:val="20"/>
                <w:szCs w:val="20"/>
              </w:rPr>
              <w:fldChar w:fldCharType="end"/>
            </w:r>
          </w:p>
        </w:tc>
      </w:tr>
      <w:tr w:rsidR="00AE5811" w:rsidRPr="00AE5811" w14:paraId="0536F35B" w14:textId="77777777" w:rsidTr="00FD20FE">
        <w:trPr>
          <w:trHeight w:val="332"/>
        </w:trPr>
        <w:tc>
          <w:tcPr>
            <w:tcW w:w="6097" w:type="dxa"/>
            <w:shd w:val="clear" w:color="auto" w:fill="auto"/>
            <w:vAlign w:val="bottom"/>
            <w:hideMark/>
          </w:tcPr>
          <w:p w14:paraId="7F0840B0"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Chronic pain with Rx</w:t>
            </w:r>
          </w:p>
        </w:tc>
        <w:tc>
          <w:tcPr>
            <w:tcW w:w="1620" w:type="dxa"/>
            <w:shd w:val="clear" w:color="auto" w:fill="auto"/>
            <w:noWrap/>
            <w:vAlign w:val="bottom"/>
            <w:hideMark/>
          </w:tcPr>
          <w:p w14:paraId="7AA697D2"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85</w:t>
            </w:r>
          </w:p>
        </w:tc>
        <w:tc>
          <w:tcPr>
            <w:tcW w:w="1733" w:type="dxa"/>
            <w:shd w:val="clear" w:color="auto" w:fill="auto"/>
            <w:noWrap/>
            <w:vAlign w:val="bottom"/>
            <w:hideMark/>
          </w:tcPr>
          <w:p w14:paraId="641B451A"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138B71FD" w14:textId="77777777" w:rsidTr="00FD20FE">
        <w:trPr>
          <w:trHeight w:val="300"/>
        </w:trPr>
        <w:tc>
          <w:tcPr>
            <w:tcW w:w="6097" w:type="dxa"/>
            <w:shd w:val="clear" w:color="auto" w:fill="auto"/>
            <w:vAlign w:val="bottom"/>
            <w:hideMark/>
          </w:tcPr>
          <w:p w14:paraId="282295AB"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SOUD not in MAT</w:t>
            </w:r>
          </w:p>
        </w:tc>
        <w:tc>
          <w:tcPr>
            <w:tcW w:w="1620" w:type="dxa"/>
            <w:shd w:val="clear" w:color="auto" w:fill="auto"/>
            <w:noWrap/>
            <w:vAlign w:val="bottom"/>
            <w:hideMark/>
          </w:tcPr>
          <w:p w14:paraId="51D49005"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83</w:t>
            </w:r>
          </w:p>
        </w:tc>
        <w:tc>
          <w:tcPr>
            <w:tcW w:w="1733" w:type="dxa"/>
            <w:shd w:val="clear" w:color="auto" w:fill="auto"/>
            <w:noWrap/>
            <w:vAlign w:val="bottom"/>
            <w:hideMark/>
          </w:tcPr>
          <w:p w14:paraId="62A5F3EB"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3F7673B8" w14:textId="77777777" w:rsidTr="00FD20FE">
        <w:trPr>
          <w:trHeight w:val="300"/>
        </w:trPr>
        <w:tc>
          <w:tcPr>
            <w:tcW w:w="6097" w:type="dxa"/>
            <w:shd w:val="clear" w:color="auto" w:fill="auto"/>
            <w:vAlign w:val="bottom"/>
            <w:hideMark/>
          </w:tcPr>
          <w:p w14:paraId="67A0B4CD"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SOUD in MAT</w:t>
            </w:r>
          </w:p>
        </w:tc>
        <w:tc>
          <w:tcPr>
            <w:tcW w:w="1620" w:type="dxa"/>
            <w:shd w:val="clear" w:color="auto" w:fill="auto"/>
            <w:noWrap/>
            <w:vAlign w:val="bottom"/>
            <w:hideMark/>
          </w:tcPr>
          <w:p w14:paraId="1B44F7AA"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92</w:t>
            </w:r>
          </w:p>
        </w:tc>
        <w:tc>
          <w:tcPr>
            <w:tcW w:w="1733" w:type="dxa"/>
            <w:shd w:val="clear" w:color="auto" w:fill="auto"/>
            <w:noWrap/>
            <w:vAlign w:val="bottom"/>
            <w:hideMark/>
          </w:tcPr>
          <w:p w14:paraId="3FDDEA68"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r w:rsidR="00AE5811" w:rsidRPr="00AE5811" w14:paraId="3CB598D7" w14:textId="77777777" w:rsidTr="00FD20FE">
        <w:trPr>
          <w:trHeight w:val="300"/>
        </w:trPr>
        <w:tc>
          <w:tcPr>
            <w:tcW w:w="6097" w:type="dxa"/>
            <w:shd w:val="clear" w:color="auto" w:fill="auto"/>
            <w:vAlign w:val="bottom"/>
            <w:hideMark/>
          </w:tcPr>
          <w:p w14:paraId="3E422ED0"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SHUD not in MAT</w:t>
            </w:r>
          </w:p>
        </w:tc>
        <w:tc>
          <w:tcPr>
            <w:tcW w:w="1620" w:type="dxa"/>
            <w:shd w:val="clear" w:color="auto" w:fill="auto"/>
            <w:noWrap/>
            <w:vAlign w:val="bottom"/>
            <w:hideMark/>
          </w:tcPr>
          <w:p w14:paraId="0C0ABAA8"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80</w:t>
            </w:r>
          </w:p>
        </w:tc>
        <w:tc>
          <w:tcPr>
            <w:tcW w:w="1733" w:type="dxa"/>
            <w:shd w:val="clear" w:color="auto" w:fill="auto"/>
            <w:noWrap/>
            <w:vAlign w:val="bottom"/>
            <w:hideMark/>
          </w:tcPr>
          <w:p w14:paraId="12A77163" w14:textId="3C01130D" w:rsidR="00AE5811" w:rsidRPr="00AE5811" w:rsidRDefault="003C22B4" w:rsidP="00726019">
            <w:pPr>
              <w:jc w:val="center"/>
              <w:rPr>
                <w:rFonts w:ascii="Arial" w:eastAsia="Times New Roman" w:hAnsi="Arial" w:cs="Arial"/>
                <w:color w:val="000000"/>
                <w:sz w:val="20"/>
                <w:szCs w:val="20"/>
              </w:rPr>
            </w:pPr>
            <w:hyperlink w:anchor="_ENREF_63" w:tooltip="Barnett, 2001 #1645" w:history="1">
              <w:r w:rsidR="00726019" w:rsidRPr="00AE5811">
                <w:rPr>
                  <w:rFonts w:ascii="Arial" w:eastAsia="Times New Roman" w:hAnsi="Arial" w:cs="Arial"/>
                  <w:color w:val="000000"/>
                  <w:sz w:val="20"/>
                  <w:szCs w:val="20"/>
                </w:rPr>
                <w:fldChar w:fldCharType="begin">
                  <w:fldData xml:space="preserve">PEVuZE5vdGU+PENpdGU+PEF1dGhvcj5CYXJuZXR0PC9BdXRob3I+PFllYXI+MjAwMTwvWWVhcj48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</w:fldData>
                </w:fldChar>
              </w:r>
              <w:r w:rsidR="00726019">
                <w:rPr>
                  <w:rFonts w:ascii="Arial" w:eastAsia="Times New Roman" w:hAnsi="Arial" w:cs="Arial"/>
                  <w:color w:val="000000"/>
                  <w:sz w:val="20"/>
                  <w:szCs w:val="20"/>
                </w:rPr>
                <w:instrText xml:space="preserve"> ADDIN EN.CITE </w:instrText>
              </w:r>
              <w:r w:rsidR="00726019">
                <w:rPr>
                  <w:rFonts w:ascii="Arial" w:eastAsia="Times New Roman" w:hAnsi="Arial" w:cs="Arial"/>
                  <w:color w:val="000000"/>
                  <w:sz w:val="20"/>
                  <w:szCs w:val="20"/>
                </w:rPr>
                <w:fldChar w:fldCharType="begin">
                  <w:fldData xml:space="preserve">PEVuZE5vdGU+PENpdGU+PEF1dGhvcj5CYXJuZXR0PC9BdXRob3I+PFllYXI+MjAwMTwvWWVhcj48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</w:fldData>
                </w:fldChar>
              </w:r>
              <w:r w:rsidR="00726019">
                <w:rPr>
                  <w:rFonts w:ascii="Arial" w:eastAsia="Times New Roman" w:hAnsi="Arial" w:cs="Arial"/>
                  <w:color w:val="000000"/>
                  <w:sz w:val="20"/>
                  <w:szCs w:val="20"/>
                </w:rPr>
                <w:instrText xml:space="preserve"> ADDIN EN.CITE.DATA </w:instrText>
              </w:r>
              <w:r w:rsidR="00726019">
                <w:rPr>
                  <w:rFonts w:ascii="Arial" w:eastAsia="Times New Roman" w:hAnsi="Arial" w:cs="Arial"/>
                  <w:color w:val="000000"/>
                  <w:sz w:val="20"/>
                  <w:szCs w:val="20"/>
                </w:rPr>
              </w:r>
              <w:r w:rsidR="00726019">
                <w:rPr>
                  <w:rFonts w:ascii="Arial" w:eastAsia="Times New Roman" w:hAnsi="Arial" w:cs="Arial"/>
                  <w:color w:val="000000"/>
                  <w:sz w:val="20"/>
                  <w:szCs w:val="20"/>
                </w:rPr>
                <w:fldChar w:fldCharType="end"/>
              </w:r>
              <w:r w:rsidR="00726019" w:rsidRPr="00AE5811">
                <w:rPr>
                  <w:rFonts w:ascii="Arial" w:eastAsia="Times New Roman" w:hAnsi="Arial" w:cs="Arial"/>
                  <w:color w:val="000000"/>
                  <w:sz w:val="20"/>
                  <w:szCs w:val="20"/>
                </w:rPr>
              </w:r>
              <w:r w:rsidR="00726019" w:rsidRPr="00AE5811">
                <w:rPr>
                  <w:rFonts w:ascii="Arial" w:eastAsia="Times New Roman" w:hAnsi="Arial" w:cs="Arial"/>
                  <w:color w:val="000000"/>
                  <w:sz w:val="20"/>
                  <w:szCs w:val="20"/>
                </w:rPr>
                <w:fldChar w:fldCharType="separate"/>
              </w:r>
              <w:r w:rsidR="00726019" w:rsidRPr="00134CC5">
                <w:rPr>
                  <w:rFonts w:ascii="Arial" w:eastAsia="Times New Roman" w:hAnsi="Arial" w:cs="Arial"/>
                  <w:noProof/>
                  <w:color w:val="000000"/>
                  <w:sz w:val="20"/>
                  <w:szCs w:val="20"/>
                  <w:vertAlign w:val="superscript"/>
                </w:rPr>
                <w:t>63-65</w:t>
              </w:r>
              <w:r w:rsidR="00726019" w:rsidRPr="00AE5811">
                <w:rPr>
                  <w:rFonts w:ascii="Arial" w:eastAsia="Times New Roman" w:hAnsi="Arial" w:cs="Arial"/>
                  <w:color w:val="000000"/>
                  <w:sz w:val="20"/>
                  <w:szCs w:val="20"/>
                </w:rPr>
                <w:fldChar w:fldCharType="end"/>
              </w:r>
            </w:hyperlink>
          </w:p>
        </w:tc>
      </w:tr>
      <w:tr w:rsidR="00AE5811" w:rsidRPr="00AE5811" w14:paraId="32D683C3" w14:textId="77777777" w:rsidTr="00FD20FE">
        <w:trPr>
          <w:trHeight w:val="300"/>
        </w:trPr>
        <w:tc>
          <w:tcPr>
            <w:tcW w:w="6097" w:type="dxa"/>
            <w:shd w:val="clear" w:color="auto" w:fill="auto"/>
            <w:vAlign w:val="bottom"/>
            <w:hideMark/>
          </w:tcPr>
          <w:p w14:paraId="1DB53A96"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SHUD in MAT</w:t>
            </w:r>
          </w:p>
        </w:tc>
        <w:tc>
          <w:tcPr>
            <w:tcW w:w="1620" w:type="dxa"/>
            <w:shd w:val="clear" w:color="auto" w:fill="auto"/>
            <w:noWrap/>
            <w:vAlign w:val="bottom"/>
            <w:hideMark/>
          </w:tcPr>
          <w:p w14:paraId="4C955519"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90</w:t>
            </w:r>
          </w:p>
        </w:tc>
        <w:tc>
          <w:tcPr>
            <w:tcW w:w="1733" w:type="dxa"/>
            <w:shd w:val="clear" w:color="auto" w:fill="auto"/>
            <w:noWrap/>
            <w:vAlign w:val="bottom"/>
            <w:hideMark/>
          </w:tcPr>
          <w:p w14:paraId="17EE7A4C" w14:textId="05CFF6EE" w:rsidR="00AE5811" w:rsidRPr="00AE5811" w:rsidRDefault="00AE5811" w:rsidP="00726019">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fldChar w:fldCharType="begin">
                <w:fldData xml:space="preserve">PEVuZE5vdGU+PENpdGU+PEF1dGhvcj5CYXJuZXR0PC9BdXRob3I+PFllYXI+MjAwMTwvWWVhcj48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</w:fldData>
              </w:fldChar>
            </w:r>
            <w:r w:rsidR="00134CC5">
              <w:rPr>
                <w:rFonts w:ascii="Arial" w:eastAsia="Times New Roman" w:hAnsi="Arial" w:cs="Arial"/>
                <w:color w:val="000000"/>
                <w:sz w:val="20"/>
                <w:szCs w:val="20"/>
              </w:rPr>
              <w:instrText xml:space="preserve"> ADDIN EN.CITE </w:instrText>
            </w:r>
            <w:r w:rsidR="00134CC5">
              <w:rPr>
                <w:rFonts w:ascii="Arial" w:eastAsia="Times New Roman" w:hAnsi="Arial" w:cs="Arial"/>
                <w:color w:val="000000"/>
                <w:sz w:val="20"/>
                <w:szCs w:val="20"/>
              </w:rPr>
              <w:fldChar w:fldCharType="begin">
                <w:fldData xml:space="preserve">PEVuZE5vdGU+PENpdGU+PEF1dGhvcj5CYXJuZXR0PC9BdXRob3I+PFllYXI+MjAwMTwvWWVhcj48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</w:fldData>
              </w:fldChar>
            </w:r>
            <w:r w:rsidR="00134CC5">
              <w:rPr>
                <w:rFonts w:ascii="Arial" w:eastAsia="Times New Roman" w:hAnsi="Arial" w:cs="Arial"/>
                <w:color w:val="000000"/>
                <w:sz w:val="20"/>
                <w:szCs w:val="20"/>
              </w:rPr>
              <w:instrText xml:space="preserve"> ADDIN EN.CITE.DATA </w:instrText>
            </w:r>
            <w:r w:rsidR="00134CC5">
              <w:rPr>
                <w:rFonts w:ascii="Arial" w:eastAsia="Times New Roman" w:hAnsi="Arial" w:cs="Arial"/>
                <w:color w:val="000000"/>
                <w:sz w:val="20"/>
                <w:szCs w:val="20"/>
              </w:rPr>
            </w:r>
            <w:r w:rsidR="00134CC5">
              <w:rPr>
                <w:rFonts w:ascii="Arial" w:eastAsia="Times New Roman" w:hAnsi="Arial" w:cs="Arial"/>
                <w:color w:val="000000"/>
                <w:sz w:val="20"/>
                <w:szCs w:val="20"/>
              </w:rPr>
              <w:fldChar w:fldCharType="end"/>
            </w:r>
            <w:r w:rsidRPr="00AE5811">
              <w:rPr>
                <w:rFonts w:ascii="Arial" w:eastAsia="Times New Roman" w:hAnsi="Arial" w:cs="Arial"/>
                <w:color w:val="000000"/>
                <w:sz w:val="20"/>
                <w:szCs w:val="20"/>
              </w:rPr>
            </w:r>
            <w:r w:rsidRPr="00AE5811">
              <w:rPr>
                <w:rFonts w:ascii="Arial" w:eastAsia="Times New Roman" w:hAnsi="Arial" w:cs="Arial"/>
                <w:color w:val="000000"/>
                <w:sz w:val="20"/>
                <w:szCs w:val="20"/>
              </w:rPr>
              <w:fldChar w:fldCharType="separate"/>
            </w:r>
            <w:hyperlink w:anchor="_ENREF_63" w:tooltip="Barnett, 2001 #1645" w:history="1">
              <w:r w:rsidR="00726019" w:rsidRPr="00134CC5">
                <w:rPr>
                  <w:rFonts w:ascii="Arial" w:eastAsia="Times New Roman" w:hAnsi="Arial" w:cs="Arial"/>
                  <w:noProof/>
                  <w:color w:val="000000"/>
                  <w:sz w:val="20"/>
                  <w:szCs w:val="20"/>
                  <w:vertAlign w:val="superscript"/>
                </w:rPr>
                <w:t>63</w:t>
              </w:r>
            </w:hyperlink>
            <w:r w:rsidR="00134CC5" w:rsidRPr="00134CC5">
              <w:rPr>
                <w:rFonts w:ascii="Arial" w:eastAsia="Times New Roman" w:hAnsi="Arial" w:cs="Arial"/>
                <w:noProof/>
                <w:color w:val="000000"/>
                <w:sz w:val="20"/>
                <w:szCs w:val="20"/>
                <w:vertAlign w:val="superscript"/>
              </w:rPr>
              <w:t>,</w:t>
            </w:r>
            <w:hyperlink w:anchor="_ENREF_65" w:tooltip="Zaric, 2000 #1644" w:history="1">
              <w:r w:rsidR="00726019" w:rsidRPr="00134CC5">
                <w:rPr>
                  <w:rFonts w:ascii="Arial" w:eastAsia="Times New Roman" w:hAnsi="Arial" w:cs="Arial"/>
                  <w:noProof/>
                  <w:color w:val="000000"/>
                  <w:sz w:val="20"/>
                  <w:szCs w:val="20"/>
                  <w:vertAlign w:val="superscript"/>
                </w:rPr>
                <w:t>65</w:t>
              </w:r>
            </w:hyperlink>
            <w:r w:rsidRPr="00AE5811">
              <w:rPr>
                <w:rFonts w:ascii="Arial" w:eastAsia="Times New Roman" w:hAnsi="Arial" w:cs="Arial"/>
                <w:color w:val="000000"/>
                <w:sz w:val="20"/>
                <w:szCs w:val="20"/>
              </w:rPr>
              <w:fldChar w:fldCharType="end"/>
            </w:r>
          </w:p>
        </w:tc>
      </w:tr>
      <w:tr w:rsidR="00AE5811" w:rsidRPr="00AE5811" w14:paraId="5B137305" w14:textId="77777777" w:rsidTr="00FD20FE">
        <w:trPr>
          <w:trHeight w:val="300"/>
        </w:trPr>
        <w:tc>
          <w:tcPr>
            <w:tcW w:w="6097" w:type="dxa"/>
            <w:shd w:val="clear" w:color="auto" w:fill="auto"/>
            <w:vAlign w:val="bottom"/>
            <w:hideMark/>
          </w:tcPr>
          <w:p w14:paraId="6A89949F" w14:textId="77777777" w:rsidR="00AE5811" w:rsidRPr="00AE5811" w:rsidRDefault="00AE5811" w:rsidP="00712663">
            <w:pPr>
              <w:ind w:firstLineChars="100" w:firstLine="200"/>
              <w:rPr>
                <w:rFonts w:ascii="Arial" w:eastAsia="Times New Roman" w:hAnsi="Arial" w:cs="Arial"/>
                <w:color w:val="000000"/>
                <w:sz w:val="20"/>
                <w:szCs w:val="20"/>
              </w:rPr>
            </w:pPr>
            <w:r w:rsidRPr="00AE5811">
              <w:rPr>
                <w:rFonts w:ascii="Arial" w:eastAsia="Times New Roman" w:hAnsi="Arial" w:cs="Arial"/>
                <w:color w:val="000000"/>
                <w:sz w:val="20"/>
                <w:szCs w:val="20"/>
              </w:rPr>
              <w:t>Dead</w:t>
            </w:r>
          </w:p>
        </w:tc>
        <w:tc>
          <w:tcPr>
            <w:tcW w:w="1620" w:type="dxa"/>
            <w:shd w:val="clear" w:color="auto" w:fill="auto"/>
            <w:noWrap/>
            <w:vAlign w:val="bottom"/>
            <w:hideMark/>
          </w:tcPr>
          <w:p w14:paraId="3B178E39"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0</w:t>
            </w:r>
          </w:p>
        </w:tc>
        <w:tc>
          <w:tcPr>
            <w:tcW w:w="1733" w:type="dxa"/>
            <w:shd w:val="clear" w:color="auto" w:fill="auto"/>
            <w:noWrap/>
            <w:vAlign w:val="bottom"/>
            <w:hideMark/>
          </w:tcPr>
          <w:p w14:paraId="11B80138" w14:textId="77777777" w:rsidR="00AE5811" w:rsidRPr="00AE5811" w:rsidRDefault="00AE5811" w:rsidP="00712663">
            <w:pPr>
              <w:jc w:val="center"/>
              <w:rPr>
                <w:rFonts w:ascii="Arial" w:eastAsia="Times New Roman" w:hAnsi="Arial" w:cs="Arial"/>
                <w:color w:val="000000"/>
                <w:sz w:val="20"/>
                <w:szCs w:val="20"/>
              </w:rPr>
            </w:pPr>
            <w:r w:rsidRPr="00AE5811">
              <w:rPr>
                <w:rFonts w:ascii="Arial" w:eastAsia="Times New Roman" w:hAnsi="Arial" w:cs="Arial"/>
                <w:color w:val="000000"/>
                <w:sz w:val="20"/>
                <w:szCs w:val="20"/>
              </w:rPr>
              <w:t>Assumed</w:t>
            </w:r>
          </w:p>
        </w:tc>
      </w:tr>
    </w:tbl>
    <w:p w14:paraId="2A40754D" w14:textId="5A5AB794" w:rsidR="003C4961" w:rsidRPr="00FD20FE" w:rsidRDefault="001A7307" w:rsidP="00FD20FE">
      <w:pPr>
        <w:spacing w:before="120" w:after="120"/>
        <w:ind w:left="180"/>
        <w:rPr>
          <w:rFonts w:ascii="Arial" w:hAnsi="Arial" w:cs="Arial"/>
          <w:sz w:val="22"/>
          <w:szCs w:val="22"/>
        </w:rPr>
      </w:pPr>
      <w:r w:rsidRPr="00FD20FE">
        <w:rPr>
          <w:rFonts w:ascii="Arial" w:hAnsi="Arial" w:cs="Arial"/>
          <w:sz w:val="22"/>
          <w:szCs w:val="22"/>
        </w:rPr>
        <w:t>Abbreviations: MAT = medication-assisted treatment; SHUD = severe heroin use disorder; SOUD = severe opioid use disorder</w:t>
      </w:r>
    </w:p>
    <w:p w14:paraId="2256D35B" w14:textId="77777777" w:rsidR="003C4961" w:rsidRPr="00FD20FE" w:rsidRDefault="003C4961" w:rsidP="008621E2">
      <w:pPr>
        <w:spacing w:after="120"/>
        <w:ind w:left="180"/>
        <w:rPr>
          <w:rFonts w:ascii="Arial" w:hAnsi="Arial" w:cs="Arial"/>
          <w:sz w:val="22"/>
          <w:szCs w:val="22"/>
        </w:rPr>
      </w:pPr>
      <w:r w:rsidRPr="00FD20FE">
        <w:rPr>
          <w:rFonts w:ascii="Arial" w:hAnsi="Arial" w:cs="Arial"/>
          <w:sz w:val="22"/>
          <w:szCs w:val="22"/>
          <w:vertAlign w:val="superscript"/>
        </w:rPr>
        <w:t>a</w:t>
      </w:r>
      <w:r w:rsidRPr="00FD20FE">
        <w:rPr>
          <w:rFonts w:ascii="Arial" w:hAnsi="Arial" w:cs="Arial"/>
          <w:sz w:val="22"/>
          <w:szCs w:val="22"/>
        </w:rPr>
        <w:t xml:space="preserve"> Baseline indicates the rate of transition if the prescription opioid supply is unconstrained.</w:t>
      </w:r>
    </w:p>
    <w:p w14:paraId="1DF3858A" w14:textId="77777777" w:rsidR="003C4961" w:rsidRDefault="003C4961" w:rsidP="00186AB6">
      <w:pPr>
        <w:spacing w:after="120"/>
        <w:rPr>
          <w:rFonts w:ascii="Arial" w:hAnsi="Arial" w:cs="Arial"/>
          <w:sz w:val="20"/>
          <w:szCs w:val="20"/>
        </w:rPr>
      </w:pPr>
    </w:p>
    <w:p w14:paraId="05960C06" w14:textId="77777777" w:rsidR="00A433FD" w:rsidRDefault="00A433FD">
      <w:pPr>
        <w:rPr>
          <w:rFonts w:cs="Times New Roman"/>
          <w:b/>
        </w:rPr>
      </w:pPr>
      <w:r>
        <w:rPr>
          <w:rFonts w:cs="Times New Roman"/>
          <w:b/>
        </w:rPr>
        <w:br w:type="page"/>
      </w:r>
    </w:p>
    <w:p w14:paraId="7BA121BA" w14:textId="6B53CE50" w:rsidR="00A433FD" w:rsidRPr="00FD20FE" w:rsidRDefault="00A433FD" w:rsidP="00A433FD">
      <w:pPr>
        <w:spacing w:after="120"/>
        <w:ind w:right="-360"/>
        <w:rPr>
          <w:rFonts w:ascii="Arial" w:hAnsi="Arial" w:cs="Arial"/>
          <w:b/>
        </w:rPr>
      </w:pPr>
      <w:r w:rsidRPr="00FD20FE">
        <w:rPr>
          <w:rFonts w:ascii="Arial" w:hAnsi="Arial" w:cs="Arial"/>
          <w:b/>
        </w:rPr>
        <w:lastRenderedPageBreak/>
        <w:t xml:space="preserve">Table </w:t>
      </w:r>
      <w:r w:rsidR="00362AA6">
        <w:rPr>
          <w:rFonts w:ascii="Arial" w:hAnsi="Arial" w:cs="Arial"/>
          <w:b/>
        </w:rPr>
        <w:t>B</w:t>
      </w:r>
      <w:r w:rsidRPr="00FD20FE">
        <w:rPr>
          <w:rFonts w:ascii="Arial" w:hAnsi="Arial" w:cs="Arial"/>
          <w:b/>
        </w:rPr>
        <w:t>. Interventions and Assumed Magnitude</w:t>
      </w:r>
    </w:p>
    <w:tbl>
      <w:tblPr>
        <w:tblW w:w="9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325"/>
        <w:gridCol w:w="5176"/>
      </w:tblGrid>
      <w:tr w:rsidR="00A433FD" w:rsidRPr="00A433FD" w14:paraId="2A5147C0" w14:textId="77777777" w:rsidTr="009711B7">
        <w:trPr>
          <w:trHeight w:val="300"/>
        </w:trPr>
        <w:tc>
          <w:tcPr>
            <w:tcW w:w="4325" w:type="dxa"/>
          </w:tcPr>
          <w:p w14:paraId="6F97C71E" w14:textId="77777777" w:rsidR="00A433FD" w:rsidRPr="00A433FD" w:rsidRDefault="00A433FD" w:rsidP="009711B7">
            <w:pPr>
              <w:spacing w:before="120" w:after="120"/>
              <w:ind w:left="185" w:right="180"/>
              <w:rPr>
                <w:rFonts w:ascii="Arial" w:eastAsia="Times New Roman" w:hAnsi="Arial" w:cs="Arial"/>
                <w:b/>
                <w:sz w:val="20"/>
                <w:szCs w:val="20"/>
              </w:rPr>
            </w:pPr>
            <w:r w:rsidRPr="00A433FD">
              <w:rPr>
                <w:rFonts w:ascii="Arial" w:eastAsia="Times New Roman" w:hAnsi="Arial" w:cs="Arial"/>
                <w:b/>
                <w:sz w:val="20"/>
                <w:szCs w:val="20"/>
              </w:rPr>
              <w:t>Intervention</w:t>
            </w:r>
          </w:p>
        </w:tc>
        <w:tc>
          <w:tcPr>
            <w:tcW w:w="5176" w:type="dxa"/>
          </w:tcPr>
          <w:p w14:paraId="2CBEAF21" w14:textId="77777777" w:rsidR="00A433FD" w:rsidRPr="00A433FD" w:rsidRDefault="00A433FD" w:rsidP="009711B7">
            <w:pPr>
              <w:spacing w:before="120" w:after="120"/>
              <w:ind w:left="206" w:right="136"/>
              <w:rPr>
                <w:rFonts w:ascii="Arial" w:eastAsia="Times New Roman" w:hAnsi="Arial" w:cs="Arial"/>
                <w:b/>
                <w:sz w:val="20"/>
                <w:szCs w:val="20"/>
              </w:rPr>
            </w:pPr>
            <w:r w:rsidRPr="00A433FD">
              <w:rPr>
                <w:rFonts w:ascii="Arial" w:eastAsia="Times New Roman" w:hAnsi="Arial" w:cs="Arial"/>
                <w:b/>
                <w:sz w:val="20"/>
                <w:szCs w:val="20"/>
              </w:rPr>
              <w:t>Assumed Magnitude</w:t>
            </w:r>
          </w:p>
        </w:tc>
      </w:tr>
      <w:tr w:rsidR="00A433FD" w:rsidRPr="00A433FD" w14:paraId="5CC5374A" w14:textId="77777777" w:rsidTr="009711B7">
        <w:trPr>
          <w:trHeight w:val="300"/>
        </w:trPr>
        <w:tc>
          <w:tcPr>
            <w:tcW w:w="4325" w:type="dxa"/>
            <w:hideMark/>
          </w:tcPr>
          <w:p w14:paraId="0B3A6486"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Reduced Prescribing for Acute Pain </w:t>
            </w:r>
          </w:p>
        </w:tc>
        <w:tc>
          <w:tcPr>
            <w:tcW w:w="5176" w:type="dxa"/>
            <w:hideMark/>
          </w:tcPr>
          <w:p w14:paraId="5A2F1F00"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25% reduction in incidence of prescribing opioids for acute pain</w:t>
            </w:r>
          </w:p>
        </w:tc>
      </w:tr>
      <w:tr w:rsidR="00A433FD" w:rsidRPr="00A433FD" w14:paraId="09FE5B61" w14:textId="77777777" w:rsidTr="009711B7">
        <w:trPr>
          <w:trHeight w:val="300"/>
        </w:trPr>
        <w:tc>
          <w:tcPr>
            <w:tcW w:w="4325" w:type="dxa"/>
            <w:hideMark/>
          </w:tcPr>
          <w:p w14:paraId="14E6E821"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Reduced Prescribing for Transitioning Pain</w:t>
            </w:r>
          </w:p>
        </w:tc>
        <w:tc>
          <w:tcPr>
            <w:tcW w:w="5176" w:type="dxa"/>
            <w:hideMark/>
          </w:tcPr>
          <w:p w14:paraId="7963F015"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25% reduction in incidence of prescribing opioids for acute pain that transitions to chronic</w:t>
            </w:r>
          </w:p>
        </w:tc>
      </w:tr>
      <w:tr w:rsidR="00A433FD" w:rsidRPr="00A433FD" w14:paraId="5817E9A8" w14:textId="77777777" w:rsidTr="009711B7">
        <w:trPr>
          <w:trHeight w:val="300"/>
        </w:trPr>
        <w:tc>
          <w:tcPr>
            <w:tcW w:w="4325" w:type="dxa"/>
            <w:hideMark/>
          </w:tcPr>
          <w:p w14:paraId="7E04548D"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Reduced Prescribing for Chronic Pain</w:t>
            </w:r>
          </w:p>
        </w:tc>
        <w:tc>
          <w:tcPr>
            <w:tcW w:w="5176" w:type="dxa"/>
            <w:hideMark/>
          </w:tcPr>
          <w:p w14:paraId="072CADE5"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25% reduction in incidence of prescribing opioids for chronic pain</w:t>
            </w:r>
          </w:p>
        </w:tc>
      </w:tr>
      <w:tr w:rsidR="00A433FD" w:rsidRPr="00A433FD" w14:paraId="7B754861" w14:textId="77777777" w:rsidTr="009711B7">
        <w:trPr>
          <w:trHeight w:val="300"/>
        </w:trPr>
        <w:tc>
          <w:tcPr>
            <w:tcW w:w="4325" w:type="dxa"/>
            <w:hideMark/>
          </w:tcPr>
          <w:p w14:paraId="286BA61A"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Drug Rescheduling</w:t>
            </w:r>
          </w:p>
        </w:tc>
        <w:tc>
          <w:tcPr>
            <w:tcW w:w="5176" w:type="dxa"/>
            <w:hideMark/>
          </w:tcPr>
          <w:p w14:paraId="44D005A4"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10% reduction in chance of getting prescription renewed</w:t>
            </w:r>
          </w:p>
        </w:tc>
      </w:tr>
      <w:tr w:rsidR="00A433FD" w:rsidRPr="00A433FD" w14:paraId="05149688" w14:textId="77777777" w:rsidTr="009711B7">
        <w:trPr>
          <w:trHeight w:val="300"/>
        </w:trPr>
        <w:tc>
          <w:tcPr>
            <w:tcW w:w="4325" w:type="dxa"/>
            <w:hideMark/>
          </w:tcPr>
          <w:p w14:paraId="5D66AF57"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Prescription Monitoring Program (PMP)</w:t>
            </w:r>
          </w:p>
        </w:tc>
        <w:tc>
          <w:tcPr>
            <w:tcW w:w="5176" w:type="dxa"/>
            <w:hideMark/>
          </w:tcPr>
          <w:p w14:paraId="11DAC34C" w14:textId="77777777" w:rsid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2.5% reduction in SOUD individual’s ability to get prescription renewed</w:t>
            </w:r>
          </w:p>
          <w:p w14:paraId="5265E339" w14:textId="77777777" w:rsidR="003F5B4E" w:rsidRDefault="003F5B4E" w:rsidP="009711B7">
            <w:pPr>
              <w:spacing w:before="120" w:after="120"/>
              <w:ind w:left="206" w:right="136"/>
              <w:rPr>
                <w:rFonts w:ascii="Arial" w:eastAsia="Times New Roman" w:hAnsi="Arial" w:cs="Arial"/>
                <w:sz w:val="20"/>
                <w:szCs w:val="20"/>
              </w:rPr>
            </w:pPr>
            <w:r>
              <w:rPr>
                <w:rFonts w:ascii="Arial" w:eastAsia="Times New Roman" w:hAnsi="Arial" w:cs="Arial"/>
                <w:sz w:val="20"/>
                <w:szCs w:val="20"/>
              </w:rPr>
              <w:t>1% reduction in the relative likelihood of an SOUD individual’s ability to get a new opioid prescription, compared to that of a non-SOUD chronic pain sufferer</w:t>
            </w:r>
          </w:p>
          <w:p w14:paraId="4761916B" w14:textId="7D05B19E" w:rsidR="000427A6" w:rsidRPr="00A433FD" w:rsidRDefault="000427A6" w:rsidP="009711B7">
            <w:pPr>
              <w:spacing w:before="120" w:after="120"/>
              <w:ind w:left="206" w:right="136"/>
              <w:rPr>
                <w:rFonts w:ascii="Arial" w:eastAsia="Times New Roman" w:hAnsi="Arial" w:cs="Arial"/>
                <w:sz w:val="20"/>
                <w:szCs w:val="20"/>
              </w:rPr>
            </w:pPr>
            <w:r>
              <w:rPr>
                <w:rFonts w:ascii="Arial" w:eastAsia="Times New Roman" w:hAnsi="Arial" w:cs="Arial"/>
                <w:sz w:val="20"/>
                <w:szCs w:val="20"/>
              </w:rPr>
              <w:t>1% r</w:t>
            </w:r>
            <w:r w:rsidRPr="00A433FD">
              <w:rPr>
                <w:rFonts w:ascii="Arial" w:eastAsia="Times New Roman" w:hAnsi="Arial" w:cs="Arial"/>
                <w:sz w:val="20"/>
                <w:szCs w:val="20"/>
              </w:rPr>
              <w:t>eduction in incidence of prescribing opioids for acute pain</w:t>
            </w:r>
            <w:r>
              <w:rPr>
                <w:rFonts w:ascii="Arial" w:eastAsia="Times New Roman" w:hAnsi="Arial" w:cs="Arial"/>
                <w:sz w:val="20"/>
                <w:szCs w:val="20"/>
              </w:rPr>
              <w:t>, transitioning pain, and chronic pain</w:t>
            </w:r>
          </w:p>
        </w:tc>
      </w:tr>
      <w:tr w:rsidR="00A433FD" w:rsidRPr="00A433FD" w14:paraId="4E6EE948" w14:textId="77777777" w:rsidTr="009711B7">
        <w:trPr>
          <w:trHeight w:val="300"/>
        </w:trPr>
        <w:tc>
          <w:tcPr>
            <w:tcW w:w="4325" w:type="dxa"/>
          </w:tcPr>
          <w:p w14:paraId="01DF9F06"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Drug Reformulation</w:t>
            </w:r>
          </w:p>
        </w:tc>
        <w:tc>
          <w:tcPr>
            <w:tcW w:w="5176" w:type="dxa"/>
          </w:tcPr>
          <w:p w14:paraId="7AE464D2"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10% reduction in iatrogenic addiction</w:t>
            </w:r>
          </w:p>
          <w:p w14:paraId="26FCBC9C"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30% reduction in chance of addiction via diversion for pain-free non-users</w:t>
            </w:r>
          </w:p>
          <w:p w14:paraId="48DC81DD"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30% reduction in pill-seeking for SOUD w/o Rx</w:t>
            </w:r>
          </w:p>
        </w:tc>
      </w:tr>
      <w:tr w:rsidR="00A433FD" w:rsidRPr="00A433FD" w14:paraId="6B927C15" w14:textId="77777777" w:rsidTr="009711B7">
        <w:trPr>
          <w:trHeight w:val="300"/>
        </w:trPr>
        <w:tc>
          <w:tcPr>
            <w:tcW w:w="4325" w:type="dxa"/>
          </w:tcPr>
          <w:p w14:paraId="0FF83B83"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Excess Opioid Disposal</w:t>
            </w:r>
          </w:p>
        </w:tc>
        <w:tc>
          <w:tcPr>
            <w:tcW w:w="5176" w:type="dxa"/>
          </w:tcPr>
          <w:p w14:paraId="410FC796"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10% reduction in diversion to pain-free non-users</w:t>
            </w:r>
          </w:p>
          <w:p w14:paraId="1568ABC6"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10% reduction in number of SOUD without Rx able to be sustained by non-SOUD Rx holders</w:t>
            </w:r>
          </w:p>
        </w:tc>
      </w:tr>
      <w:tr w:rsidR="00A433FD" w:rsidRPr="00A433FD" w14:paraId="0C481D4B" w14:textId="77777777" w:rsidTr="009711B7">
        <w:trPr>
          <w:trHeight w:val="300"/>
        </w:trPr>
        <w:tc>
          <w:tcPr>
            <w:tcW w:w="4325" w:type="dxa"/>
          </w:tcPr>
          <w:p w14:paraId="6DAF1176"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Naloxone Availability</w:t>
            </w:r>
          </w:p>
        </w:tc>
        <w:tc>
          <w:tcPr>
            <w:tcW w:w="5176" w:type="dxa"/>
          </w:tcPr>
          <w:p w14:paraId="703DC1FE"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5% reduction in overdose mortality </w:t>
            </w:r>
          </w:p>
        </w:tc>
      </w:tr>
      <w:tr w:rsidR="00A433FD" w:rsidRPr="00A433FD" w14:paraId="508E2D13" w14:textId="77777777" w:rsidTr="009711B7">
        <w:trPr>
          <w:trHeight w:val="300"/>
        </w:trPr>
        <w:tc>
          <w:tcPr>
            <w:tcW w:w="4325" w:type="dxa"/>
            <w:hideMark/>
          </w:tcPr>
          <w:p w14:paraId="45988F00"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Needle Exchange</w:t>
            </w:r>
          </w:p>
        </w:tc>
        <w:tc>
          <w:tcPr>
            <w:tcW w:w="5176" w:type="dxa"/>
            <w:hideMark/>
          </w:tcPr>
          <w:p w14:paraId="08B2DB27"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10% reduction in infection mortality </w:t>
            </w:r>
          </w:p>
        </w:tc>
      </w:tr>
      <w:tr w:rsidR="00A433FD" w:rsidRPr="00A433FD" w14:paraId="4B18BAC7" w14:textId="77777777" w:rsidTr="009711B7">
        <w:trPr>
          <w:trHeight w:val="300"/>
        </w:trPr>
        <w:tc>
          <w:tcPr>
            <w:tcW w:w="4325" w:type="dxa"/>
            <w:hideMark/>
          </w:tcPr>
          <w:p w14:paraId="79641DCC"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Medication-Assisted Treatment (MAT)</w:t>
            </w:r>
          </w:p>
        </w:tc>
        <w:tc>
          <w:tcPr>
            <w:tcW w:w="5176" w:type="dxa"/>
            <w:hideMark/>
          </w:tcPr>
          <w:p w14:paraId="10D80A88"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25% increased likelihood of entering MAT</w:t>
            </w:r>
          </w:p>
        </w:tc>
      </w:tr>
      <w:tr w:rsidR="00A433FD" w:rsidRPr="00A433FD" w14:paraId="1C4FA890" w14:textId="77777777" w:rsidTr="009711B7">
        <w:trPr>
          <w:trHeight w:val="300"/>
        </w:trPr>
        <w:tc>
          <w:tcPr>
            <w:tcW w:w="4325" w:type="dxa"/>
          </w:tcPr>
          <w:p w14:paraId="0EC2470D" w14:textId="77777777" w:rsidR="00A433FD" w:rsidRPr="00A433FD" w:rsidRDefault="00A433FD" w:rsidP="009711B7">
            <w:pPr>
              <w:spacing w:before="120" w:after="120"/>
              <w:ind w:left="185" w:right="180"/>
              <w:rPr>
                <w:rFonts w:ascii="Arial" w:eastAsia="Times New Roman" w:hAnsi="Arial" w:cs="Arial"/>
                <w:sz w:val="20"/>
                <w:szCs w:val="20"/>
              </w:rPr>
            </w:pPr>
            <w:r w:rsidRPr="00A433FD">
              <w:rPr>
                <w:rFonts w:ascii="Arial" w:eastAsia="Times New Roman" w:hAnsi="Arial" w:cs="Arial"/>
                <w:sz w:val="20"/>
                <w:szCs w:val="20"/>
              </w:rPr>
              <w:t>Psychosocial Treatment</w:t>
            </w:r>
          </w:p>
        </w:tc>
        <w:tc>
          <w:tcPr>
            <w:tcW w:w="5176" w:type="dxa"/>
          </w:tcPr>
          <w:p w14:paraId="4E2C80A2" w14:textId="77777777" w:rsidR="00A433FD" w:rsidRPr="00A433FD" w:rsidRDefault="00A433FD" w:rsidP="009711B7">
            <w:pPr>
              <w:spacing w:before="120" w:after="120"/>
              <w:ind w:left="206" w:right="136"/>
              <w:rPr>
                <w:rFonts w:ascii="Arial" w:eastAsia="Times New Roman" w:hAnsi="Arial" w:cs="Arial"/>
                <w:sz w:val="20"/>
                <w:szCs w:val="20"/>
              </w:rPr>
            </w:pPr>
            <w:r w:rsidRPr="00A433FD">
              <w:rPr>
                <w:rFonts w:ascii="Arial" w:eastAsia="Times New Roman" w:hAnsi="Arial" w:cs="Arial"/>
                <w:sz w:val="20"/>
                <w:szCs w:val="20"/>
              </w:rPr>
              <w:t>10% increased likelihood of desistance</w:t>
            </w:r>
          </w:p>
        </w:tc>
      </w:tr>
    </w:tbl>
    <w:p w14:paraId="6DECD35D" w14:textId="77777777" w:rsidR="00A433FD" w:rsidRPr="00FD20FE" w:rsidRDefault="00A433FD" w:rsidP="00A433FD">
      <w:pPr>
        <w:spacing w:before="120"/>
        <w:rPr>
          <w:rFonts w:ascii="Arial" w:hAnsi="Arial" w:cs="Arial"/>
          <w:noProof/>
          <w:sz w:val="22"/>
          <w:szCs w:val="22"/>
        </w:rPr>
      </w:pPr>
      <w:r w:rsidRPr="00FD20FE">
        <w:rPr>
          <w:rFonts w:ascii="Arial" w:hAnsi="Arial" w:cs="Arial"/>
          <w:noProof/>
          <w:sz w:val="22"/>
          <w:szCs w:val="22"/>
        </w:rPr>
        <w:t>Abbreviations: SHUD = severe heroin use disorder; SOUD = severe [prescription] opioid use disorder</w:t>
      </w:r>
    </w:p>
    <w:p w14:paraId="3FC5DFC2" w14:textId="77777777" w:rsidR="00A433FD" w:rsidRPr="00FD20FE" w:rsidRDefault="00A433FD" w:rsidP="00186AB6">
      <w:pPr>
        <w:spacing w:after="120"/>
        <w:rPr>
          <w:rFonts w:ascii="Arial" w:hAnsi="Arial" w:cs="Arial"/>
          <w:sz w:val="22"/>
          <w:szCs w:val="22"/>
        </w:rPr>
        <w:sectPr w:rsidR="00A433FD" w:rsidRPr="00FD20FE" w:rsidSect="00453FB7">
          <w:pgSz w:w="12240" w:h="15840"/>
          <w:pgMar w:top="1440" w:right="1354" w:bottom="1440" w:left="1440" w:header="720" w:footer="720" w:gutter="0"/>
          <w:cols w:space="720"/>
          <w:docGrid w:linePitch="360"/>
        </w:sectPr>
      </w:pPr>
    </w:p>
    <w:p w14:paraId="593619C2" w14:textId="060039C6" w:rsidR="00DB6B9B" w:rsidRPr="00601210" w:rsidRDefault="00B5754D" w:rsidP="005C7FA1">
      <w:pPr>
        <w:spacing w:after="120"/>
        <w:ind w:left="90"/>
        <w:rPr>
          <w:rFonts w:ascii="Arial" w:hAnsi="Arial" w:cs="Arial"/>
          <w:b/>
        </w:rPr>
      </w:pPr>
      <w:r>
        <w:rPr>
          <w:rFonts w:ascii="Arial" w:hAnsi="Arial" w:cs="Arial"/>
          <w:b/>
        </w:rPr>
        <w:lastRenderedPageBreak/>
        <w:t>Table</w:t>
      </w:r>
      <w:r w:rsidR="00EE1A73" w:rsidRPr="00601210">
        <w:rPr>
          <w:rFonts w:ascii="Arial" w:hAnsi="Arial" w:cs="Arial"/>
          <w:b/>
        </w:rPr>
        <w:t xml:space="preserve"> </w:t>
      </w:r>
      <w:r w:rsidR="00362AA6">
        <w:rPr>
          <w:rFonts w:ascii="Arial" w:hAnsi="Arial" w:cs="Arial"/>
          <w:b/>
        </w:rPr>
        <w:t>C</w:t>
      </w:r>
      <w:r w:rsidR="00C54BA4" w:rsidRPr="00601210">
        <w:rPr>
          <w:rFonts w:ascii="Arial" w:hAnsi="Arial" w:cs="Arial"/>
          <w:b/>
        </w:rPr>
        <w:t>. Base Case Descriptions</w:t>
      </w:r>
    </w:p>
    <w:tbl>
      <w:tblPr>
        <w:tblW w:w="12844" w:type="dxa"/>
        <w:tblInd w:w="103" w:type="dxa"/>
        <w:tblLook w:val="04A0" w:firstRow="1" w:lastRow="0" w:firstColumn="1" w:lastColumn="0" w:noHBand="0" w:noVBand="1"/>
      </w:tblPr>
      <w:tblGrid>
        <w:gridCol w:w="720"/>
        <w:gridCol w:w="4640"/>
        <w:gridCol w:w="7484"/>
      </w:tblGrid>
      <w:tr w:rsidR="00A602CC" w:rsidRPr="006F59F1" w14:paraId="56874DA4" w14:textId="77777777" w:rsidTr="00453FB7">
        <w:trPr>
          <w:trHeight w:val="467"/>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25432" w14:textId="77777777" w:rsidR="00A602CC" w:rsidRPr="006F59F1" w:rsidRDefault="00A602CC" w:rsidP="00BD1A9C">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Set</w:t>
            </w:r>
          </w:p>
        </w:tc>
        <w:tc>
          <w:tcPr>
            <w:tcW w:w="4640" w:type="dxa"/>
            <w:tcBorders>
              <w:top w:val="single" w:sz="4" w:space="0" w:color="auto"/>
              <w:left w:val="nil"/>
              <w:bottom w:val="single" w:sz="4" w:space="0" w:color="auto"/>
              <w:right w:val="single" w:sz="4" w:space="0" w:color="auto"/>
            </w:tcBorders>
            <w:shd w:val="clear" w:color="auto" w:fill="auto"/>
            <w:noWrap/>
            <w:vAlign w:val="center"/>
            <w:hideMark/>
          </w:tcPr>
          <w:p w14:paraId="0BB4DB55" w14:textId="77777777" w:rsidR="00A602CC" w:rsidRPr="006F59F1" w:rsidRDefault="00A602CC" w:rsidP="00BD1A9C">
            <w:pPr>
              <w:spacing w:before="60" w:after="60"/>
              <w:rPr>
                <w:rFonts w:ascii="Arial" w:eastAsia="Times New Roman" w:hAnsi="Arial" w:cs="Arial"/>
                <w:b/>
                <w:color w:val="000000"/>
                <w:sz w:val="20"/>
                <w:szCs w:val="20"/>
              </w:rPr>
            </w:pPr>
            <w:r w:rsidRPr="006F59F1">
              <w:rPr>
                <w:rFonts w:ascii="Arial" w:eastAsia="Times New Roman" w:hAnsi="Arial" w:cs="Arial"/>
                <w:b/>
                <w:color w:val="000000"/>
                <w:sz w:val="20"/>
                <w:szCs w:val="20"/>
              </w:rPr>
              <w:t>Parameter Set Brief Description</w:t>
            </w:r>
          </w:p>
        </w:tc>
        <w:tc>
          <w:tcPr>
            <w:tcW w:w="7484" w:type="dxa"/>
            <w:tcBorders>
              <w:top w:val="single" w:sz="4" w:space="0" w:color="auto"/>
              <w:left w:val="nil"/>
              <w:bottom w:val="single" w:sz="4" w:space="0" w:color="auto"/>
              <w:right w:val="single" w:sz="4" w:space="0" w:color="auto"/>
            </w:tcBorders>
            <w:shd w:val="clear" w:color="auto" w:fill="auto"/>
            <w:vAlign w:val="center"/>
            <w:hideMark/>
          </w:tcPr>
          <w:p w14:paraId="344F0533" w14:textId="77777777" w:rsidR="00A602CC" w:rsidRPr="006F59F1" w:rsidRDefault="00A602CC" w:rsidP="00BD1A9C">
            <w:pPr>
              <w:spacing w:before="60" w:after="60"/>
              <w:rPr>
                <w:rFonts w:ascii="Arial" w:eastAsia="Times New Roman" w:hAnsi="Arial" w:cs="Arial"/>
                <w:b/>
                <w:color w:val="000000"/>
                <w:sz w:val="20"/>
                <w:szCs w:val="20"/>
              </w:rPr>
            </w:pPr>
            <w:r w:rsidRPr="006F59F1">
              <w:rPr>
                <w:rFonts w:ascii="Arial" w:eastAsia="Times New Roman" w:hAnsi="Arial" w:cs="Arial"/>
                <w:b/>
                <w:color w:val="000000"/>
                <w:sz w:val="20"/>
                <w:szCs w:val="20"/>
              </w:rPr>
              <w:t>Detail</w:t>
            </w:r>
          </w:p>
        </w:tc>
      </w:tr>
      <w:tr w:rsidR="004C18A1" w:rsidRPr="006F59F1" w14:paraId="080792F5"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1FBA7DCC"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1</w:t>
            </w:r>
          </w:p>
        </w:tc>
        <w:tc>
          <w:tcPr>
            <w:tcW w:w="4640" w:type="dxa"/>
            <w:tcBorders>
              <w:top w:val="nil"/>
              <w:left w:val="nil"/>
              <w:bottom w:val="single" w:sz="4" w:space="0" w:color="auto"/>
              <w:right w:val="single" w:sz="4" w:space="0" w:color="auto"/>
            </w:tcBorders>
            <w:shd w:val="clear" w:color="auto" w:fill="auto"/>
            <w:hideMark/>
          </w:tcPr>
          <w:p w14:paraId="5078C031" w14:textId="798E39FE" w:rsidR="004C18A1" w:rsidRPr="006F59F1" w:rsidRDefault="00A31D19">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ference case</w:t>
            </w:r>
            <w:r w:rsidR="004C18A1" w:rsidRPr="006F59F1">
              <w:rPr>
                <w:rFonts w:ascii="Arial" w:eastAsia="Times New Roman" w:hAnsi="Arial" w:cs="Arial"/>
                <w:color w:val="000000"/>
                <w:sz w:val="20"/>
                <w:szCs w:val="20"/>
              </w:rPr>
              <w:t xml:space="preserve"> </w:t>
            </w:r>
          </w:p>
        </w:tc>
        <w:tc>
          <w:tcPr>
            <w:tcW w:w="7484" w:type="dxa"/>
            <w:tcBorders>
              <w:top w:val="nil"/>
              <w:left w:val="nil"/>
              <w:bottom w:val="single" w:sz="4" w:space="0" w:color="auto"/>
              <w:right w:val="single" w:sz="4" w:space="0" w:color="auto"/>
            </w:tcBorders>
            <w:shd w:val="clear" w:color="auto" w:fill="auto"/>
            <w:hideMark/>
          </w:tcPr>
          <w:p w14:paraId="437203C6" w14:textId="435D63D8" w:rsidR="004C18A1" w:rsidRPr="006F59F1" w:rsidRDefault="0011448C" w:rsidP="00362AA6">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Va</w:t>
            </w:r>
            <w:r w:rsidR="004164BC">
              <w:rPr>
                <w:rFonts w:ascii="Arial" w:eastAsia="Times New Roman" w:hAnsi="Arial" w:cs="Arial"/>
                <w:color w:val="000000"/>
                <w:sz w:val="20"/>
                <w:szCs w:val="20"/>
              </w:rPr>
              <w:t>lues as described in</w:t>
            </w:r>
            <w:r w:rsidRPr="006F59F1">
              <w:rPr>
                <w:rFonts w:ascii="Arial" w:eastAsia="Times New Roman" w:hAnsi="Arial" w:cs="Arial"/>
                <w:color w:val="000000"/>
                <w:sz w:val="20"/>
                <w:szCs w:val="20"/>
              </w:rPr>
              <w:t xml:space="preserve"> </w:t>
            </w:r>
            <w:r w:rsidR="00B5754D">
              <w:rPr>
                <w:rFonts w:ascii="Arial" w:eastAsia="Times New Roman" w:hAnsi="Arial" w:cs="Arial"/>
                <w:color w:val="000000"/>
                <w:sz w:val="20"/>
                <w:szCs w:val="20"/>
              </w:rPr>
              <w:t>Table</w:t>
            </w:r>
            <w:r w:rsidR="00EE1A73" w:rsidRPr="006F59F1">
              <w:rPr>
                <w:rFonts w:ascii="Arial" w:eastAsia="Times New Roman" w:hAnsi="Arial" w:cs="Arial"/>
                <w:color w:val="000000"/>
                <w:sz w:val="20"/>
                <w:szCs w:val="20"/>
              </w:rPr>
              <w:t xml:space="preserve"> </w:t>
            </w:r>
            <w:r w:rsidR="00362AA6">
              <w:rPr>
                <w:rFonts w:ascii="Arial" w:eastAsia="Times New Roman" w:hAnsi="Arial" w:cs="Arial"/>
                <w:color w:val="000000"/>
                <w:sz w:val="20"/>
                <w:szCs w:val="20"/>
              </w:rPr>
              <w:t>A</w:t>
            </w:r>
            <w:r w:rsidR="004C18A1" w:rsidRPr="006F59F1">
              <w:rPr>
                <w:rFonts w:ascii="Arial" w:eastAsia="Times New Roman" w:hAnsi="Arial" w:cs="Arial"/>
                <w:color w:val="000000"/>
                <w:sz w:val="20"/>
                <w:szCs w:val="20"/>
              </w:rPr>
              <w:t xml:space="preserve"> </w:t>
            </w:r>
          </w:p>
        </w:tc>
      </w:tr>
      <w:tr w:rsidR="004C18A1" w:rsidRPr="006F59F1" w14:paraId="4D705931"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259D742F"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2</w:t>
            </w:r>
          </w:p>
        </w:tc>
        <w:tc>
          <w:tcPr>
            <w:tcW w:w="4640" w:type="dxa"/>
            <w:tcBorders>
              <w:top w:val="nil"/>
              <w:left w:val="nil"/>
              <w:bottom w:val="single" w:sz="4" w:space="0" w:color="auto"/>
              <w:right w:val="single" w:sz="4" w:space="0" w:color="auto"/>
            </w:tcBorders>
            <w:shd w:val="clear" w:color="auto" w:fill="auto"/>
            <w:hideMark/>
          </w:tcPr>
          <w:p w14:paraId="247EE4E0" w14:textId="07223E36"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Increased chance of heroin death </w:t>
            </w:r>
          </w:p>
        </w:tc>
        <w:tc>
          <w:tcPr>
            <w:tcW w:w="7484" w:type="dxa"/>
            <w:tcBorders>
              <w:top w:val="nil"/>
              <w:left w:val="nil"/>
              <w:bottom w:val="single" w:sz="4" w:space="0" w:color="auto"/>
              <w:right w:val="single" w:sz="4" w:space="0" w:color="auto"/>
            </w:tcBorders>
            <w:shd w:val="clear" w:color="auto" w:fill="auto"/>
            <w:hideMark/>
          </w:tcPr>
          <w:p w14:paraId="331F28E3" w14:textId="47B953B7"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25% more likely for SHUD to have overdose or infection death </w:t>
            </w:r>
          </w:p>
        </w:tc>
      </w:tr>
      <w:tr w:rsidR="004C18A1" w:rsidRPr="006F59F1" w14:paraId="4B0DFCCE"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6A1A86A3"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3</w:t>
            </w:r>
          </w:p>
        </w:tc>
        <w:tc>
          <w:tcPr>
            <w:tcW w:w="4640" w:type="dxa"/>
            <w:tcBorders>
              <w:top w:val="nil"/>
              <w:left w:val="nil"/>
              <w:bottom w:val="single" w:sz="4" w:space="0" w:color="auto"/>
              <w:right w:val="single" w:sz="4" w:space="0" w:color="auto"/>
            </w:tcBorders>
            <w:shd w:val="clear" w:color="auto" w:fill="auto"/>
            <w:hideMark/>
          </w:tcPr>
          <w:p w14:paraId="16AC1341" w14:textId="2BCD72DE"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Increased chance of prescription opioid death </w:t>
            </w:r>
          </w:p>
        </w:tc>
        <w:tc>
          <w:tcPr>
            <w:tcW w:w="7484" w:type="dxa"/>
            <w:tcBorders>
              <w:top w:val="nil"/>
              <w:left w:val="nil"/>
              <w:bottom w:val="single" w:sz="4" w:space="0" w:color="auto"/>
              <w:right w:val="single" w:sz="4" w:space="0" w:color="auto"/>
            </w:tcBorders>
            <w:shd w:val="clear" w:color="auto" w:fill="auto"/>
            <w:hideMark/>
          </w:tcPr>
          <w:p w14:paraId="626B57A3" w14:textId="03BC6AE5"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25% more likely for SOUD to have overdose death </w:t>
            </w:r>
          </w:p>
        </w:tc>
      </w:tr>
      <w:tr w:rsidR="004C18A1" w:rsidRPr="006F59F1" w14:paraId="53AF9499"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72A83696"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4</w:t>
            </w:r>
          </w:p>
        </w:tc>
        <w:tc>
          <w:tcPr>
            <w:tcW w:w="4640" w:type="dxa"/>
            <w:tcBorders>
              <w:top w:val="nil"/>
              <w:left w:val="nil"/>
              <w:bottom w:val="single" w:sz="4" w:space="0" w:color="auto"/>
              <w:right w:val="single" w:sz="4" w:space="0" w:color="auto"/>
            </w:tcBorders>
            <w:shd w:val="clear" w:color="auto" w:fill="auto"/>
            <w:hideMark/>
          </w:tcPr>
          <w:p w14:paraId="3A430AD5" w14:textId="153D9D36"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Reduced probability of turning to heroin if there </w:t>
            </w:r>
            <w:r w:rsidR="00186AB6" w:rsidRPr="006F59F1">
              <w:rPr>
                <w:rFonts w:ascii="Arial" w:eastAsia="Times New Roman" w:hAnsi="Arial" w:cs="Arial"/>
                <w:color w:val="000000"/>
                <w:sz w:val="20"/>
                <w:szCs w:val="20"/>
              </w:rPr>
              <w:t xml:space="preserve">are not </w:t>
            </w:r>
            <w:r w:rsidRPr="006F59F1">
              <w:rPr>
                <w:rFonts w:ascii="Arial" w:eastAsia="Times New Roman" w:hAnsi="Arial" w:cs="Arial"/>
                <w:color w:val="000000"/>
                <w:sz w:val="20"/>
                <w:szCs w:val="20"/>
              </w:rPr>
              <w:t xml:space="preserve">enough pills to divert </w:t>
            </w:r>
          </w:p>
        </w:tc>
        <w:tc>
          <w:tcPr>
            <w:tcW w:w="7484" w:type="dxa"/>
            <w:tcBorders>
              <w:top w:val="nil"/>
              <w:left w:val="nil"/>
              <w:bottom w:val="single" w:sz="4" w:space="0" w:color="auto"/>
              <w:right w:val="single" w:sz="4" w:space="0" w:color="auto"/>
            </w:tcBorders>
            <w:shd w:val="clear" w:color="auto" w:fill="auto"/>
            <w:hideMark/>
          </w:tcPr>
          <w:p w14:paraId="39036E69" w14:textId="77C4CE18"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50% lower chance of opioid addict without access to prescription turning to heroin; 2x chance of enrolling in MAT </w:t>
            </w:r>
          </w:p>
        </w:tc>
      </w:tr>
      <w:tr w:rsidR="004C18A1" w:rsidRPr="006F59F1" w14:paraId="2BB8BADE"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11E4A559"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5</w:t>
            </w:r>
          </w:p>
        </w:tc>
        <w:tc>
          <w:tcPr>
            <w:tcW w:w="4640" w:type="dxa"/>
            <w:tcBorders>
              <w:top w:val="nil"/>
              <w:left w:val="nil"/>
              <w:bottom w:val="single" w:sz="4" w:space="0" w:color="auto"/>
              <w:right w:val="single" w:sz="4" w:space="0" w:color="auto"/>
            </w:tcBorders>
            <w:shd w:val="clear" w:color="auto" w:fill="auto"/>
            <w:hideMark/>
          </w:tcPr>
          <w:p w14:paraId="0BA8132A" w14:textId="542378BC"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Reduced MAT effectiveness </w:t>
            </w:r>
          </w:p>
        </w:tc>
        <w:tc>
          <w:tcPr>
            <w:tcW w:w="7484" w:type="dxa"/>
            <w:tcBorders>
              <w:top w:val="nil"/>
              <w:left w:val="nil"/>
              <w:bottom w:val="single" w:sz="4" w:space="0" w:color="auto"/>
              <w:right w:val="single" w:sz="4" w:space="0" w:color="auto"/>
            </w:tcBorders>
            <w:shd w:val="clear" w:color="auto" w:fill="auto"/>
            <w:hideMark/>
          </w:tcPr>
          <w:p w14:paraId="49F3DED7" w14:textId="6FDBB49D"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No mortality benefit from MAT and chance of recovery in MAT is reduced by half</w:t>
            </w:r>
            <w:r w:rsidR="008D3524" w:rsidRPr="006F59F1">
              <w:rPr>
                <w:rFonts w:ascii="Arial" w:eastAsia="Times New Roman" w:hAnsi="Arial" w:cs="Arial"/>
                <w:color w:val="000000"/>
                <w:sz w:val="20"/>
                <w:szCs w:val="20"/>
              </w:rPr>
              <w:t xml:space="preserve"> </w:t>
            </w:r>
          </w:p>
        </w:tc>
      </w:tr>
      <w:tr w:rsidR="004C18A1" w:rsidRPr="006F59F1" w14:paraId="4DE5A8A9"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68E5AB8A"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6</w:t>
            </w:r>
          </w:p>
        </w:tc>
        <w:tc>
          <w:tcPr>
            <w:tcW w:w="4640" w:type="dxa"/>
            <w:tcBorders>
              <w:top w:val="nil"/>
              <w:left w:val="nil"/>
              <w:bottom w:val="single" w:sz="4" w:space="0" w:color="auto"/>
              <w:right w:val="single" w:sz="4" w:space="0" w:color="auto"/>
            </w:tcBorders>
            <w:shd w:val="clear" w:color="auto" w:fill="auto"/>
            <w:hideMark/>
          </w:tcPr>
          <w:p w14:paraId="4DF2C59E" w14:textId="5AACCF96"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Reduced relative successfulness in getting prescription for SOUD </w:t>
            </w:r>
          </w:p>
        </w:tc>
        <w:tc>
          <w:tcPr>
            <w:tcW w:w="7484" w:type="dxa"/>
            <w:tcBorders>
              <w:top w:val="nil"/>
              <w:left w:val="nil"/>
              <w:bottom w:val="single" w:sz="4" w:space="0" w:color="auto"/>
              <w:right w:val="single" w:sz="4" w:space="0" w:color="auto"/>
            </w:tcBorders>
            <w:shd w:val="clear" w:color="auto" w:fill="auto"/>
            <w:hideMark/>
          </w:tcPr>
          <w:p w14:paraId="75941B3B" w14:textId="32A4A4B4"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25% less likely for SOUD without Rx to get prescribed opioids, compared to chronic pain nonuser </w:t>
            </w:r>
          </w:p>
        </w:tc>
      </w:tr>
      <w:tr w:rsidR="004C18A1" w:rsidRPr="006F59F1" w14:paraId="465205E2"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7E84298B"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7</w:t>
            </w:r>
          </w:p>
        </w:tc>
        <w:tc>
          <w:tcPr>
            <w:tcW w:w="4640" w:type="dxa"/>
            <w:tcBorders>
              <w:top w:val="nil"/>
              <w:left w:val="nil"/>
              <w:bottom w:val="single" w:sz="4" w:space="0" w:color="auto"/>
              <w:right w:val="single" w:sz="4" w:space="0" w:color="auto"/>
            </w:tcBorders>
            <w:shd w:val="clear" w:color="auto" w:fill="auto"/>
            <w:hideMark/>
          </w:tcPr>
          <w:p w14:paraId="2F3AA4A5" w14:textId="3C8B8FF5"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Increased chance of iatrogenic addiction </w:t>
            </w:r>
          </w:p>
        </w:tc>
        <w:tc>
          <w:tcPr>
            <w:tcW w:w="7484" w:type="dxa"/>
            <w:tcBorders>
              <w:top w:val="nil"/>
              <w:left w:val="nil"/>
              <w:bottom w:val="single" w:sz="4" w:space="0" w:color="auto"/>
              <w:right w:val="single" w:sz="4" w:space="0" w:color="auto"/>
            </w:tcBorders>
            <w:shd w:val="clear" w:color="auto" w:fill="auto"/>
            <w:hideMark/>
          </w:tcPr>
          <w:p w14:paraId="77CB1E30" w14:textId="17EEC716"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Likelihood of iatrogenic addiction is 50% higher </w:t>
            </w:r>
          </w:p>
        </w:tc>
      </w:tr>
      <w:tr w:rsidR="004C18A1" w:rsidRPr="006F59F1" w14:paraId="1B0DD58B"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53B87F0D"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8</w:t>
            </w:r>
          </w:p>
        </w:tc>
        <w:tc>
          <w:tcPr>
            <w:tcW w:w="4640" w:type="dxa"/>
            <w:tcBorders>
              <w:top w:val="nil"/>
              <w:left w:val="nil"/>
              <w:bottom w:val="single" w:sz="4" w:space="0" w:color="auto"/>
              <w:right w:val="single" w:sz="4" w:space="0" w:color="auto"/>
            </w:tcBorders>
            <w:shd w:val="clear" w:color="auto" w:fill="auto"/>
            <w:hideMark/>
          </w:tcPr>
          <w:p w14:paraId="67EEE84B" w14:textId="17C0BC83"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Reduced chance of recovery without </w:t>
            </w:r>
            <w:r w:rsidR="00E03FA8" w:rsidRPr="006F59F1">
              <w:rPr>
                <w:rFonts w:ascii="Arial" w:eastAsia="Times New Roman" w:hAnsi="Arial" w:cs="Arial"/>
                <w:color w:val="000000"/>
                <w:sz w:val="20"/>
                <w:szCs w:val="20"/>
              </w:rPr>
              <w:t>MAT</w:t>
            </w:r>
            <w:r w:rsidRPr="006F59F1">
              <w:rPr>
                <w:rFonts w:ascii="Arial" w:eastAsia="Times New Roman" w:hAnsi="Arial" w:cs="Arial"/>
                <w:color w:val="000000"/>
                <w:sz w:val="20"/>
                <w:szCs w:val="20"/>
              </w:rPr>
              <w:t xml:space="preserve"> </w:t>
            </w:r>
          </w:p>
        </w:tc>
        <w:tc>
          <w:tcPr>
            <w:tcW w:w="7484" w:type="dxa"/>
            <w:tcBorders>
              <w:top w:val="nil"/>
              <w:left w:val="nil"/>
              <w:bottom w:val="single" w:sz="4" w:space="0" w:color="auto"/>
              <w:right w:val="single" w:sz="4" w:space="0" w:color="auto"/>
            </w:tcBorders>
            <w:shd w:val="clear" w:color="auto" w:fill="auto"/>
            <w:hideMark/>
          </w:tcPr>
          <w:p w14:paraId="53526587" w14:textId="7C010780"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Halved chance of recovery without </w:t>
            </w:r>
            <w:r w:rsidR="00E03FA8" w:rsidRPr="006F59F1">
              <w:rPr>
                <w:rFonts w:ascii="Arial" w:eastAsia="Times New Roman" w:hAnsi="Arial" w:cs="Arial"/>
                <w:color w:val="000000"/>
                <w:sz w:val="20"/>
                <w:szCs w:val="20"/>
              </w:rPr>
              <w:t>MAT</w:t>
            </w:r>
            <w:r w:rsidRPr="006F59F1">
              <w:rPr>
                <w:rFonts w:ascii="Arial" w:eastAsia="Times New Roman" w:hAnsi="Arial" w:cs="Arial"/>
                <w:color w:val="000000"/>
                <w:sz w:val="20"/>
                <w:szCs w:val="20"/>
              </w:rPr>
              <w:t xml:space="preserve"> </w:t>
            </w:r>
          </w:p>
        </w:tc>
      </w:tr>
      <w:tr w:rsidR="004C18A1" w:rsidRPr="006F59F1" w14:paraId="07C65E12"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7CC605BE"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9</w:t>
            </w:r>
          </w:p>
        </w:tc>
        <w:tc>
          <w:tcPr>
            <w:tcW w:w="4640" w:type="dxa"/>
            <w:tcBorders>
              <w:top w:val="nil"/>
              <w:left w:val="nil"/>
              <w:bottom w:val="single" w:sz="4" w:space="0" w:color="auto"/>
              <w:right w:val="single" w:sz="4" w:space="0" w:color="auto"/>
            </w:tcBorders>
            <w:shd w:val="clear" w:color="auto" w:fill="auto"/>
            <w:hideMark/>
          </w:tcPr>
          <w:p w14:paraId="53D73878" w14:textId="714F66DA"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Decreased chance of escalating from SOUD to SHUD regardless of pill supply </w:t>
            </w:r>
          </w:p>
        </w:tc>
        <w:tc>
          <w:tcPr>
            <w:tcW w:w="7484" w:type="dxa"/>
            <w:tcBorders>
              <w:top w:val="nil"/>
              <w:left w:val="nil"/>
              <w:bottom w:val="single" w:sz="4" w:space="0" w:color="auto"/>
              <w:right w:val="single" w:sz="4" w:space="0" w:color="auto"/>
            </w:tcBorders>
            <w:shd w:val="clear" w:color="auto" w:fill="auto"/>
            <w:hideMark/>
          </w:tcPr>
          <w:p w14:paraId="029E238C" w14:textId="500F7F80"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75% less likely to escalate to heroin usage regardless of pill supply </w:t>
            </w:r>
          </w:p>
        </w:tc>
      </w:tr>
      <w:tr w:rsidR="004C18A1" w:rsidRPr="006F59F1" w14:paraId="5F88245C" w14:textId="77777777" w:rsidTr="00453FB7">
        <w:trPr>
          <w:trHeight w:val="672"/>
        </w:trPr>
        <w:tc>
          <w:tcPr>
            <w:tcW w:w="720" w:type="dxa"/>
            <w:tcBorders>
              <w:top w:val="nil"/>
              <w:left w:val="single" w:sz="4" w:space="0" w:color="auto"/>
              <w:bottom w:val="single" w:sz="4" w:space="0" w:color="auto"/>
              <w:right w:val="single" w:sz="4" w:space="0" w:color="auto"/>
            </w:tcBorders>
            <w:shd w:val="clear" w:color="auto" w:fill="auto"/>
            <w:noWrap/>
            <w:hideMark/>
          </w:tcPr>
          <w:p w14:paraId="60139276" w14:textId="77777777" w:rsidR="004C18A1" w:rsidRPr="006F59F1" w:rsidRDefault="004C18A1" w:rsidP="00BD1A9C">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10</w:t>
            </w:r>
          </w:p>
        </w:tc>
        <w:tc>
          <w:tcPr>
            <w:tcW w:w="4640" w:type="dxa"/>
            <w:tcBorders>
              <w:top w:val="nil"/>
              <w:left w:val="nil"/>
              <w:bottom w:val="single" w:sz="4" w:space="0" w:color="auto"/>
              <w:right w:val="single" w:sz="4" w:space="0" w:color="auto"/>
            </w:tcBorders>
            <w:shd w:val="clear" w:color="auto" w:fill="auto"/>
            <w:hideMark/>
          </w:tcPr>
          <w:p w14:paraId="69E692FF" w14:textId="0E29B4C1"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Increased likelihood of diverting opioid prescription to pain-free nonuser </w:t>
            </w:r>
          </w:p>
        </w:tc>
        <w:tc>
          <w:tcPr>
            <w:tcW w:w="7484" w:type="dxa"/>
            <w:tcBorders>
              <w:top w:val="nil"/>
              <w:left w:val="nil"/>
              <w:bottom w:val="single" w:sz="4" w:space="0" w:color="auto"/>
              <w:right w:val="single" w:sz="4" w:space="0" w:color="auto"/>
            </w:tcBorders>
            <w:shd w:val="clear" w:color="auto" w:fill="auto"/>
            <w:hideMark/>
          </w:tcPr>
          <w:p w14:paraId="4DA21EE5" w14:textId="73CFEE95" w:rsidR="004C18A1" w:rsidRPr="006F59F1" w:rsidRDefault="004C18A1">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x as likely for a prescription holder to divert pills to a pain-free nonuser </w:t>
            </w:r>
          </w:p>
        </w:tc>
      </w:tr>
    </w:tbl>
    <w:p w14:paraId="1345E87F" w14:textId="53B976D4" w:rsidR="00C54BA4" w:rsidRPr="00FD20FE" w:rsidRDefault="000D565E" w:rsidP="00FD20FE">
      <w:pPr>
        <w:spacing w:before="120"/>
        <w:ind w:left="90"/>
        <w:rPr>
          <w:rFonts w:ascii="Arial" w:hAnsi="Arial" w:cs="Arial"/>
          <w:b/>
          <w:sz w:val="22"/>
          <w:szCs w:val="22"/>
        </w:rPr>
      </w:pPr>
      <w:r w:rsidRPr="00FD20FE">
        <w:rPr>
          <w:rFonts w:ascii="Arial" w:hAnsi="Arial" w:cs="Arial"/>
          <w:sz w:val="22"/>
          <w:szCs w:val="22"/>
        </w:rPr>
        <w:t>MAT, medication-assisted treatment; Rx, prescription; SHUD, severe heroin use disorder; SOUD, severe [prescription] opioid use disorder.</w:t>
      </w:r>
      <w:r w:rsidR="00C54BA4" w:rsidRPr="00FD20FE">
        <w:rPr>
          <w:rFonts w:ascii="Arial" w:hAnsi="Arial" w:cs="Arial"/>
          <w:b/>
          <w:sz w:val="22"/>
          <w:szCs w:val="22"/>
        </w:rPr>
        <w:br w:type="page"/>
      </w:r>
    </w:p>
    <w:p w14:paraId="7898A078" w14:textId="5EE1167B" w:rsidR="00077C80" w:rsidRPr="00601210" w:rsidRDefault="00B5754D" w:rsidP="00374176">
      <w:pPr>
        <w:spacing w:after="120"/>
        <w:ind w:right="720"/>
        <w:rPr>
          <w:rFonts w:ascii="Arial" w:hAnsi="Arial" w:cs="Arial"/>
          <w:b/>
        </w:rPr>
      </w:pPr>
      <w:r>
        <w:rPr>
          <w:rFonts w:ascii="Arial" w:hAnsi="Arial" w:cs="Arial"/>
          <w:b/>
        </w:rPr>
        <w:lastRenderedPageBreak/>
        <w:t>Table</w:t>
      </w:r>
      <w:r w:rsidR="00EE1A73" w:rsidRPr="00601210">
        <w:rPr>
          <w:rFonts w:ascii="Arial" w:hAnsi="Arial" w:cs="Arial"/>
          <w:b/>
        </w:rPr>
        <w:t xml:space="preserve"> </w:t>
      </w:r>
      <w:r w:rsidR="00362AA6">
        <w:rPr>
          <w:rFonts w:ascii="Arial" w:hAnsi="Arial" w:cs="Arial"/>
          <w:b/>
        </w:rPr>
        <w:t>D</w:t>
      </w:r>
      <w:r w:rsidR="00C54BA4" w:rsidRPr="00601210">
        <w:rPr>
          <w:rFonts w:ascii="Arial" w:hAnsi="Arial" w:cs="Arial"/>
          <w:b/>
        </w:rPr>
        <w:t xml:space="preserve">. Base Case Five-Year </w:t>
      </w:r>
      <w:r w:rsidR="004679BF" w:rsidRPr="00601210">
        <w:rPr>
          <w:rFonts w:ascii="Arial" w:hAnsi="Arial" w:cs="Arial"/>
          <w:b/>
        </w:rPr>
        <w:t>Outcomes Under the Status Quo</w:t>
      </w:r>
    </w:p>
    <w:tbl>
      <w:tblPr>
        <w:tblStyle w:val="TableGrid"/>
        <w:tblW w:w="12960" w:type="dxa"/>
        <w:tblLook w:val="04A0" w:firstRow="1" w:lastRow="0" w:firstColumn="1" w:lastColumn="0" w:noHBand="0" w:noVBand="1"/>
      </w:tblPr>
      <w:tblGrid>
        <w:gridCol w:w="864"/>
        <w:gridCol w:w="4608"/>
        <w:gridCol w:w="1584"/>
        <w:gridCol w:w="1584"/>
        <w:gridCol w:w="1440"/>
        <w:gridCol w:w="1440"/>
        <w:gridCol w:w="1440"/>
      </w:tblGrid>
      <w:tr w:rsidR="00545385" w:rsidRPr="006F59F1" w14:paraId="574C2313" w14:textId="77777777" w:rsidTr="00453FB7">
        <w:trPr>
          <w:trHeight w:val="800"/>
        </w:trPr>
        <w:tc>
          <w:tcPr>
            <w:tcW w:w="864" w:type="dxa"/>
            <w:vAlign w:val="bottom"/>
            <w:hideMark/>
          </w:tcPr>
          <w:p w14:paraId="4905886A" w14:textId="77777777"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Set</w:t>
            </w:r>
          </w:p>
        </w:tc>
        <w:tc>
          <w:tcPr>
            <w:tcW w:w="4608" w:type="dxa"/>
            <w:vAlign w:val="bottom"/>
            <w:hideMark/>
          </w:tcPr>
          <w:p w14:paraId="744F3727" w14:textId="77777777" w:rsidR="00CA1E5A" w:rsidRPr="006F59F1" w:rsidRDefault="00CA1E5A" w:rsidP="00453FB7">
            <w:pPr>
              <w:spacing w:before="60" w:after="60"/>
              <w:rPr>
                <w:rFonts w:ascii="Arial" w:eastAsia="Times New Roman" w:hAnsi="Arial" w:cs="Arial"/>
                <w:b/>
                <w:color w:val="000000"/>
                <w:sz w:val="20"/>
                <w:szCs w:val="20"/>
              </w:rPr>
            </w:pPr>
            <w:r w:rsidRPr="006F59F1">
              <w:rPr>
                <w:rFonts w:ascii="Arial" w:eastAsia="Times New Roman" w:hAnsi="Arial" w:cs="Arial"/>
                <w:b/>
                <w:color w:val="000000"/>
                <w:sz w:val="20"/>
                <w:szCs w:val="20"/>
              </w:rPr>
              <w:t>Parameter Set Brief Description</w:t>
            </w:r>
          </w:p>
        </w:tc>
        <w:tc>
          <w:tcPr>
            <w:tcW w:w="1584" w:type="dxa"/>
            <w:vAlign w:val="bottom"/>
            <w:hideMark/>
          </w:tcPr>
          <w:p w14:paraId="1E03BB8C" w14:textId="521ECF77"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Discounted Net Present LYs</w:t>
            </w:r>
            <w:r w:rsidR="00545385" w:rsidRPr="006F59F1">
              <w:rPr>
                <w:rFonts w:ascii="Arial" w:eastAsia="Times New Roman" w:hAnsi="Arial" w:cs="Arial"/>
                <w:b/>
                <w:color w:val="000000"/>
                <w:sz w:val="20"/>
                <w:szCs w:val="20"/>
              </w:rPr>
              <w:t>*</w:t>
            </w:r>
            <w:r w:rsidRPr="006F59F1">
              <w:rPr>
                <w:rFonts w:ascii="Arial" w:eastAsia="Times New Roman" w:hAnsi="Arial" w:cs="Arial"/>
                <w:b/>
                <w:color w:val="000000"/>
                <w:sz w:val="20"/>
                <w:szCs w:val="20"/>
              </w:rPr>
              <w:t xml:space="preserve"> (Thousands)</w:t>
            </w:r>
          </w:p>
        </w:tc>
        <w:tc>
          <w:tcPr>
            <w:tcW w:w="1584" w:type="dxa"/>
            <w:vAlign w:val="bottom"/>
            <w:hideMark/>
          </w:tcPr>
          <w:p w14:paraId="103E9E63" w14:textId="0309FBD9"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Discounted Net Present QALYs</w:t>
            </w:r>
            <w:r w:rsidR="00545385" w:rsidRPr="006F59F1">
              <w:rPr>
                <w:rFonts w:ascii="Arial" w:eastAsia="Times New Roman" w:hAnsi="Arial" w:cs="Arial"/>
                <w:b/>
                <w:color w:val="000000"/>
                <w:sz w:val="20"/>
                <w:szCs w:val="20"/>
              </w:rPr>
              <w:t>*</w:t>
            </w:r>
            <w:r w:rsidRPr="006F59F1">
              <w:rPr>
                <w:rFonts w:ascii="Arial" w:eastAsia="Times New Roman" w:hAnsi="Arial" w:cs="Arial"/>
                <w:b/>
                <w:color w:val="000000"/>
                <w:sz w:val="20"/>
                <w:szCs w:val="20"/>
              </w:rPr>
              <w:t xml:space="preserve"> (Thousands)</w:t>
            </w:r>
          </w:p>
        </w:tc>
        <w:tc>
          <w:tcPr>
            <w:tcW w:w="1440" w:type="dxa"/>
            <w:vAlign w:val="bottom"/>
            <w:hideMark/>
          </w:tcPr>
          <w:p w14:paraId="4D4EFC1A" w14:textId="77777777"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Addiction Deaths</w:t>
            </w:r>
          </w:p>
        </w:tc>
        <w:tc>
          <w:tcPr>
            <w:tcW w:w="1440" w:type="dxa"/>
            <w:vAlign w:val="bottom"/>
            <w:hideMark/>
          </w:tcPr>
          <w:p w14:paraId="6A2A5DDD" w14:textId="77777777"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Rx Pill Addiction Deaths</w:t>
            </w:r>
          </w:p>
        </w:tc>
        <w:tc>
          <w:tcPr>
            <w:tcW w:w="1440" w:type="dxa"/>
            <w:vAlign w:val="bottom"/>
            <w:hideMark/>
          </w:tcPr>
          <w:p w14:paraId="765FE11E" w14:textId="77777777"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Heroin Addiction Deaths</w:t>
            </w:r>
          </w:p>
        </w:tc>
      </w:tr>
      <w:tr w:rsidR="00545385" w:rsidRPr="006F59F1" w14:paraId="29776786" w14:textId="77777777" w:rsidTr="00453FB7">
        <w:trPr>
          <w:trHeight w:val="540"/>
        </w:trPr>
        <w:tc>
          <w:tcPr>
            <w:tcW w:w="864" w:type="dxa"/>
            <w:hideMark/>
          </w:tcPr>
          <w:p w14:paraId="1EEA6E64"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1</w:t>
            </w:r>
          </w:p>
        </w:tc>
        <w:tc>
          <w:tcPr>
            <w:tcW w:w="4608" w:type="dxa"/>
            <w:hideMark/>
          </w:tcPr>
          <w:p w14:paraId="2299A7AE"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ference case</w:t>
            </w:r>
          </w:p>
        </w:tc>
        <w:tc>
          <w:tcPr>
            <w:tcW w:w="1584" w:type="dxa"/>
            <w:hideMark/>
          </w:tcPr>
          <w:p w14:paraId="7BC27E45"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6,024 </w:t>
            </w:r>
          </w:p>
        </w:tc>
        <w:tc>
          <w:tcPr>
            <w:tcW w:w="1584" w:type="dxa"/>
            <w:hideMark/>
          </w:tcPr>
          <w:p w14:paraId="6F7328E1"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6,474 </w:t>
            </w:r>
          </w:p>
        </w:tc>
        <w:tc>
          <w:tcPr>
            <w:tcW w:w="1440" w:type="dxa"/>
            <w:hideMark/>
          </w:tcPr>
          <w:p w14:paraId="2FF43DD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26,592 </w:t>
            </w:r>
          </w:p>
        </w:tc>
        <w:tc>
          <w:tcPr>
            <w:tcW w:w="1440" w:type="dxa"/>
            <w:hideMark/>
          </w:tcPr>
          <w:p w14:paraId="47F555EB"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81,775 </w:t>
            </w:r>
          </w:p>
        </w:tc>
        <w:tc>
          <w:tcPr>
            <w:tcW w:w="1440" w:type="dxa"/>
            <w:hideMark/>
          </w:tcPr>
          <w:p w14:paraId="29EDF90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44,818 </w:t>
            </w:r>
          </w:p>
        </w:tc>
      </w:tr>
      <w:tr w:rsidR="00545385" w:rsidRPr="006F59F1" w14:paraId="4511584E" w14:textId="77777777" w:rsidTr="00453FB7">
        <w:trPr>
          <w:trHeight w:val="540"/>
        </w:trPr>
        <w:tc>
          <w:tcPr>
            <w:tcW w:w="864" w:type="dxa"/>
            <w:hideMark/>
          </w:tcPr>
          <w:p w14:paraId="64CB3B52"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2</w:t>
            </w:r>
          </w:p>
        </w:tc>
        <w:tc>
          <w:tcPr>
            <w:tcW w:w="4608" w:type="dxa"/>
            <w:hideMark/>
          </w:tcPr>
          <w:p w14:paraId="63AFA91B"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Increased chance of heroin death</w:t>
            </w:r>
          </w:p>
        </w:tc>
        <w:tc>
          <w:tcPr>
            <w:tcW w:w="1584" w:type="dxa"/>
            <w:hideMark/>
          </w:tcPr>
          <w:p w14:paraId="64F7555C"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1,795 </w:t>
            </w:r>
          </w:p>
        </w:tc>
        <w:tc>
          <w:tcPr>
            <w:tcW w:w="1584" w:type="dxa"/>
            <w:hideMark/>
          </w:tcPr>
          <w:p w14:paraId="7F92A17B"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3,007 </w:t>
            </w:r>
          </w:p>
        </w:tc>
        <w:tc>
          <w:tcPr>
            <w:tcW w:w="1440" w:type="dxa"/>
            <w:hideMark/>
          </w:tcPr>
          <w:p w14:paraId="3749DD9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60,993 </w:t>
            </w:r>
          </w:p>
        </w:tc>
        <w:tc>
          <w:tcPr>
            <w:tcW w:w="1440" w:type="dxa"/>
            <w:hideMark/>
          </w:tcPr>
          <w:p w14:paraId="27C62DD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81,775 </w:t>
            </w:r>
          </w:p>
        </w:tc>
        <w:tc>
          <w:tcPr>
            <w:tcW w:w="1440" w:type="dxa"/>
            <w:hideMark/>
          </w:tcPr>
          <w:p w14:paraId="78D957FC"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79,218 </w:t>
            </w:r>
          </w:p>
        </w:tc>
      </w:tr>
      <w:tr w:rsidR="00545385" w:rsidRPr="006F59F1" w14:paraId="55F92DA7" w14:textId="77777777" w:rsidTr="00453FB7">
        <w:trPr>
          <w:trHeight w:val="540"/>
        </w:trPr>
        <w:tc>
          <w:tcPr>
            <w:tcW w:w="864" w:type="dxa"/>
            <w:hideMark/>
          </w:tcPr>
          <w:p w14:paraId="4575889E"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3</w:t>
            </w:r>
          </w:p>
        </w:tc>
        <w:tc>
          <w:tcPr>
            <w:tcW w:w="4608" w:type="dxa"/>
            <w:hideMark/>
          </w:tcPr>
          <w:p w14:paraId="4906FEE6"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Increased chance of prescription opioid death</w:t>
            </w:r>
          </w:p>
        </w:tc>
        <w:tc>
          <w:tcPr>
            <w:tcW w:w="1584" w:type="dxa"/>
            <w:hideMark/>
          </w:tcPr>
          <w:p w14:paraId="2C6D8DCE"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2,984 </w:t>
            </w:r>
          </w:p>
        </w:tc>
        <w:tc>
          <w:tcPr>
            <w:tcW w:w="1584" w:type="dxa"/>
            <w:hideMark/>
          </w:tcPr>
          <w:p w14:paraId="01E5DFEC"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3,898 </w:t>
            </w:r>
          </w:p>
        </w:tc>
        <w:tc>
          <w:tcPr>
            <w:tcW w:w="1440" w:type="dxa"/>
            <w:hideMark/>
          </w:tcPr>
          <w:p w14:paraId="6ACC0A2B"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46,525 </w:t>
            </w:r>
          </w:p>
        </w:tc>
        <w:tc>
          <w:tcPr>
            <w:tcW w:w="1440" w:type="dxa"/>
            <w:hideMark/>
          </w:tcPr>
          <w:p w14:paraId="30AEFE9F"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01,947 </w:t>
            </w:r>
          </w:p>
        </w:tc>
        <w:tc>
          <w:tcPr>
            <w:tcW w:w="1440" w:type="dxa"/>
            <w:hideMark/>
          </w:tcPr>
          <w:p w14:paraId="446AF30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44,578 </w:t>
            </w:r>
          </w:p>
        </w:tc>
      </w:tr>
      <w:tr w:rsidR="00545385" w:rsidRPr="006F59F1" w14:paraId="73D2F378" w14:textId="77777777" w:rsidTr="00453FB7">
        <w:trPr>
          <w:trHeight w:val="540"/>
        </w:trPr>
        <w:tc>
          <w:tcPr>
            <w:tcW w:w="864" w:type="dxa"/>
            <w:hideMark/>
          </w:tcPr>
          <w:p w14:paraId="535933A9"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4</w:t>
            </w:r>
          </w:p>
        </w:tc>
        <w:tc>
          <w:tcPr>
            <w:tcW w:w="4608" w:type="dxa"/>
            <w:hideMark/>
          </w:tcPr>
          <w:p w14:paraId="201FCBFD"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duced probability of turning to heroin if there aren't enough pills to divert</w:t>
            </w:r>
          </w:p>
        </w:tc>
        <w:tc>
          <w:tcPr>
            <w:tcW w:w="1584" w:type="dxa"/>
            <w:hideMark/>
          </w:tcPr>
          <w:p w14:paraId="7EE16A7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6,603 </w:t>
            </w:r>
          </w:p>
        </w:tc>
        <w:tc>
          <w:tcPr>
            <w:tcW w:w="1584" w:type="dxa"/>
            <w:hideMark/>
          </w:tcPr>
          <w:p w14:paraId="28BE7B5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7,189 </w:t>
            </w:r>
          </w:p>
        </w:tc>
        <w:tc>
          <w:tcPr>
            <w:tcW w:w="1440" w:type="dxa"/>
            <w:hideMark/>
          </w:tcPr>
          <w:p w14:paraId="2E8DF13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24,434 </w:t>
            </w:r>
          </w:p>
        </w:tc>
        <w:tc>
          <w:tcPr>
            <w:tcW w:w="1440" w:type="dxa"/>
            <w:hideMark/>
          </w:tcPr>
          <w:p w14:paraId="166B076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82,273 </w:t>
            </w:r>
          </w:p>
        </w:tc>
        <w:tc>
          <w:tcPr>
            <w:tcW w:w="1440" w:type="dxa"/>
            <w:hideMark/>
          </w:tcPr>
          <w:p w14:paraId="23078DA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42,161 </w:t>
            </w:r>
          </w:p>
        </w:tc>
      </w:tr>
      <w:tr w:rsidR="00545385" w:rsidRPr="006F59F1" w14:paraId="41FEC420" w14:textId="77777777" w:rsidTr="00453FB7">
        <w:trPr>
          <w:trHeight w:val="540"/>
        </w:trPr>
        <w:tc>
          <w:tcPr>
            <w:tcW w:w="864" w:type="dxa"/>
            <w:hideMark/>
          </w:tcPr>
          <w:p w14:paraId="7ED349B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5</w:t>
            </w:r>
          </w:p>
        </w:tc>
        <w:tc>
          <w:tcPr>
            <w:tcW w:w="4608" w:type="dxa"/>
            <w:hideMark/>
          </w:tcPr>
          <w:p w14:paraId="0ABED1F6"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duced MAT effectiveness</w:t>
            </w:r>
          </w:p>
        </w:tc>
        <w:tc>
          <w:tcPr>
            <w:tcW w:w="1584" w:type="dxa"/>
            <w:hideMark/>
          </w:tcPr>
          <w:p w14:paraId="558988EE"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1,020 </w:t>
            </w:r>
          </w:p>
        </w:tc>
        <w:tc>
          <w:tcPr>
            <w:tcW w:w="1584" w:type="dxa"/>
            <w:hideMark/>
          </w:tcPr>
          <w:p w14:paraId="18570601"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1,452 </w:t>
            </w:r>
          </w:p>
        </w:tc>
        <w:tc>
          <w:tcPr>
            <w:tcW w:w="1440" w:type="dxa"/>
            <w:hideMark/>
          </w:tcPr>
          <w:p w14:paraId="5D8E0B49"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55,041 </w:t>
            </w:r>
          </w:p>
        </w:tc>
        <w:tc>
          <w:tcPr>
            <w:tcW w:w="1440" w:type="dxa"/>
            <w:hideMark/>
          </w:tcPr>
          <w:p w14:paraId="2D53CED4"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91,315 </w:t>
            </w:r>
          </w:p>
        </w:tc>
        <w:tc>
          <w:tcPr>
            <w:tcW w:w="1440" w:type="dxa"/>
            <w:hideMark/>
          </w:tcPr>
          <w:p w14:paraId="033276A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63,726 </w:t>
            </w:r>
          </w:p>
        </w:tc>
      </w:tr>
      <w:tr w:rsidR="00545385" w:rsidRPr="006F59F1" w14:paraId="164A0671" w14:textId="77777777" w:rsidTr="00453FB7">
        <w:trPr>
          <w:trHeight w:val="540"/>
        </w:trPr>
        <w:tc>
          <w:tcPr>
            <w:tcW w:w="864" w:type="dxa"/>
            <w:hideMark/>
          </w:tcPr>
          <w:p w14:paraId="65B6E93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6</w:t>
            </w:r>
          </w:p>
        </w:tc>
        <w:tc>
          <w:tcPr>
            <w:tcW w:w="4608" w:type="dxa"/>
            <w:hideMark/>
          </w:tcPr>
          <w:p w14:paraId="351D37BF"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duced relative successfulness in getting prescription for SOUD</w:t>
            </w:r>
          </w:p>
        </w:tc>
        <w:tc>
          <w:tcPr>
            <w:tcW w:w="1584" w:type="dxa"/>
            <w:hideMark/>
          </w:tcPr>
          <w:p w14:paraId="3CF07BA5"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5,012 </w:t>
            </w:r>
          </w:p>
        </w:tc>
        <w:tc>
          <w:tcPr>
            <w:tcW w:w="1584" w:type="dxa"/>
            <w:hideMark/>
          </w:tcPr>
          <w:p w14:paraId="70C439F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5,742 </w:t>
            </w:r>
          </w:p>
        </w:tc>
        <w:tc>
          <w:tcPr>
            <w:tcW w:w="1440" w:type="dxa"/>
            <w:hideMark/>
          </w:tcPr>
          <w:p w14:paraId="32EF939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31,475 </w:t>
            </w:r>
          </w:p>
        </w:tc>
        <w:tc>
          <w:tcPr>
            <w:tcW w:w="1440" w:type="dxa"/>
            <w:hideMark/>
          </w:tcPr>
          <w:p w14:paraId="2BFDD4CF"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75,980 </w:t>
            </w:r>
          </w:p>
        </w:tc>
        <w:tc>
          <w:tcPr>
            <w:tcW w:w="1440" w:type="dxa"/>
            <w:hideMark/>
          </w:tcPr>
          <w:p w14:paraId="43D9D194"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55,495 </w:t>
            </w:r>
          </w:p>
        </w:tc>
      </w:tr>
      <w:tr w:rsidR="00545385" w:rsidRPr="006F59F1" w14:paraId="5EBF04BA" w14:textId="77777777" w:rsidTr="00453FB7">
        <w:trPr>
          <w:trHeight w:val="540"/>
        </w:trPr>
        <w:tc>
          <w:tcPr>
            <w:tcW w:w="864" w:type="dxa"/>
            <w:hideMark/>
          </w:tcPr>
          <w:p w14:paraId="30E5D134"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7</w:t>
            </w:r>
          </w:p>
        </w:tc>
        <w:tc>
          <w:tcPr>
            <w:tcW w:w="4608" w:type="dxa"/>
            <w:hideMark/>
          </w:tcPr>
          <w:p w14:paraId="7B977B8C"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Increased chance of iatrogenic addiction</w:t>
            </w:r>
          </w:p>
        </w:tc>
        <w:tc>
          <w:tcPr>
            <w:tcW w:w="1584" w:type="dxa"/>
            <w:hideMark/>
          </w:tcPr>
          <w:p w14:paraId="7D6BAAE2"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2,376 </w:t>
            </w:r>
          </w:p>
        </w:tc>
        <w:tc>
          <w:tcPr>
            <w:tcW w:w="1584" w:type="dxa"/>
            <w:hideMark/>
          </w:tcPr>
          <w:p w14:paraId="2687983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1,234 </w:t>
            </w:r>
          </w:p>
        </w:tc>
        <w:tc>
          <w:tcPr>
            <w:tcW w:w="1440" w:type="dxa"/>
            <w:hideMark/>
          </w:tcPr>
          <w:p w14:paraId="3AE7300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39,216 </w:t>
            </w:r>
          </w:p>
        </w:tc>
        <w:tc>
          <w:tcPr>
            <w:tcW w:w="1440" w:type="dxa"/>
            <w:hideMark/>
          </w:tcPr>
          <w:p w14:paraId="522B33CB"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88,502 </w:t>
            </w:r>
          </w:p>
        </w:tc>
        <w:tc>
          <w:tcPr>
            <w:tcW w:w="1440" w:type="dxa"/>
            <w:hideMark/>
          </w:tcPr>
          <w:p w14:paraId="5E6EE11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50,713 </w:t>
            </w:r>
          </w:p>
        </w:tc>
      </w:tr>
      <w:tr w:rsidR="00545385" w:rsidRPr="006F59F1" w14:paraId="1C87DB6C" w14:textId="77777777" w:rsidTr="00453FB7">
        <w:trPr>
          <w:trHeight w:val="540"/>
        </w:trPr>
        <w:tc>
          <w:tcPr>
            <w:tcW w:w="864" w:type="dxa"/>
            <w:hideMark/>
          </w:tcPr>
          <w:p w14:paraId="612542B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8</w:t>
            </w:r>
          </w:p>
        </w:tc>
        <w:tc>
          <w:tcPr>
            <w:tcW w:w="4608" w:type="dxa"/>
            <w:hideMark/>
          </w:tcPr>
          <w:p w14:paraId="6D7C4216"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duced chance of recovery without MAT</w:t>
            </w:r>
          </w:p>
        </w:tc>
        <w:tc>
          <w:tcPr>
            <w:tcW w:w="1584" w:type="dxa"/>
            <w:hideMark/>
          </w:tcPr>
          <w:p w14:paraId="5300324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3,190 </w:t>
            </w:r>
          </w:p>
        </w:tc>
        <w:tc>
          <w:tcPr>
            <w:tcW w:w="1584" w:type="dxa"/>
            <w:hideMark/>
          </w:tcPr>
          <w:p w14:paraId="4995205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2,531 </w:t>
            </w:r>
          </w:p>
        </w:tc>
        <w:tc>
          <w:tcPr>
            <w:tcW w:w="1440" w:type="dxa"/>
            <w:hideMark/>
          </w:tcPr>
          <w:p w14:paraId="79056D15"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36,689 </w:t>
            </w:r>
          </w:p>
        </w:tc>
        <w:tc>
          <w:tcPr>
            <w:tcW w:w="1440" w:type="dxa"/>
            <w:hideMark/>
          </w:tcPr>
          <w:p w14:paraId="6036BE8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84,745 </w:t>
            </w:r>
          </w:p>
        </w:tc>
        <w:tc>
          <w:tcPr>
            <w:tcW w:w="1440" w:type="dxa"/>
            <w:hideMark/>
          </w:tcPr>
          <w:p w14:paraId="2F3843A5"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51,944 </w:t>
            </w:r>
          </w:p>
        </w:tc>
      </w:tr>
      <w:tr w:rsidR="00545385" w:rsidRPr="006F59F1" w14:paraId="62C227A6" w14:textId="77777777" w:rsidTr="00453FB7">
        <w:trPr>
          <w:trHeight w:val="540"/>
        </w:trPr>
        <w:tc>
          <w:tcPr>
            <w:tcW w:w="864" w:type="dxa"/>
            <w:hideMark/>
          </w:tcPr>
          <w:p w14:paraId="22F986D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9</w:t>
            </w:r>
          </w:p>
        </w:tc>
        <w:tc>
          <w:tcPr>
            <w:tcW w:w="4608" w:type="dxa"/>
            <w:hideMark/>
          </w:tcPr>
          <w:p w14:paraId="59B6C051"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Decreased chance of escalating from SOUD to SHUD regardless of pill supply</w:t>
            </w:r>
          </w:p>
        </w:tc>
        <w:tc>
          <w:tcPr>
            <w:tcW w:w="1584" w:type="dxa"/>
            <w:hideMark/>
          </w:tcPr>
          <w:p w14:paraId="52FCD7F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7,255 </w:t>
            </w:r>
          </w:p>
        </w:tc>
        <w:tc>
          <w:tcPr>
            <w:tcW w:w="1584" w:type="dxa"/>
            <w:hideMark/>
          </w:tcPr>
          <w:p w14:paraId="48F4FD5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8,031 </w:t>
            </w:r>
          </w:p>
        </w:tc>
        <w:tc>
          <w:tcPr>
            <w:tcW w:w="1440" w:type="dxa"/>
            <w:hideMark/>
          </w:tcPr>
          <w:p w14:paraId="79A79C5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21,349 </w:t>
            </w:r>
          </w:p>
        </w:tc>
        <w:tc>
          <w:tcPr>
            <w:tcW w:w="1440" w:type="dxa"/>
            <w:hideMark/>
          </w:tcPr>
          <w:p w14:paraId="2E25961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82,510 </w:t>
            </w:r>
          </w:p>
        </w:tc>
        <w:tc>
          <w:tcPr>
            <w:tcW w:w="1440" w:type="dxa"/>
            <w:hideMark/>
          </w:tcPr>
          <w:p w14:paraId="72FCAE9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38,839 </w:t>
            </w:r>
          </w:p>
        </w:tc>
      </w:tr>
      <w:tr w:rsidR="00545385" w:rsidRPr="006F59F1" w14:paraId="51DDA1FD" w14:textId="77777777" w:rsidTr="00453FB7">
        <w:trPr>
          <w:trHeight w:val="540"/>
        </w:trPr>
        <w:tc>
          <w:tcPr>
            <w:tcW w:w="864" w:type="dxa"/>
            <w:hideMark/>
          </w:tcPr>
          <w:p w14:paraId="4D77FB0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10</w:t>
            </w:r>
          </w:p>
        </w:tc>
        <w:tc>
          <w:tcPr>
            <w:tcW w:w="4608" w:type="dxa"/>
            <w:hideMark/>
          </w:tcPr>
          <w:p w14:paraId="0EE5E85A"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Increased likelihood of diverting opioid prescription to pain-free nonuser</w:t>
            </w:r>
          </w:p>
        </w:tc>
        <w:tc>
          <w:tcPr>
            <w:tcW w:w="1584" w:type="dxa"/>
            <w:hideMark/>
          </w:tcPr>
          <w:p w14:paraId="250F900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0,643 </w:t>
            </w:r>
          </w:p>
        </w:tc>
        <w:tc>
          <w:tcPr>
            <w:tcW w:w="1584" w:type="dxa"/>
            <w:hideMark/>
          </w:tcPr>
          <w:p w14:paraId="6114188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49,168 </w:t>
            </w:r>
          </w:p>
        </w:tc>
        <w:tc>
          <w:tcPr>
            <w:tcW w:w="1440" w:type="dxa"/>
            <w:hideMark/>
          </w:tcPr>
          <w:p w14:paraId="5AFDECA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46,800 </w:t>
            </w:r>
          </w:p>
        </w:tc>
        <w:tc>
          <w:tcPr>
            <w:tcW w:w="1440" w:type="dxa"/>
            <w:hideMark/>
          </w:tcPr>
          <w:p w14:paraId="5A6C94F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82,771 </w:t>
            </w:r>
          </w:p>
        </w:tc>
        <w:tc>
          <w:tcPr>
            <w:tcW w:w="1440" w:type="dxa"/>
            <w:hideMark/>
          </w:tcPr>
          <w:p w14:paraId="129AA5F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64,029 </w:t>
            </w:r>
          </w:p>
        </w:tc>
      </w:tr>
      <w:tr w:rsidR="00545385" w:rsidRPr="006F59F1" w14:paraId="6FACC49C" w14:textId="77777777" w:rsidTr="00453FB7">
        <w:trPr>
          <w:trHeight w:val="320"/>
        </w:trPr>
        <w:tc>
          <w:tcPr>
            <w:tcW w:w="864" w:type="dxa"/>
            <w:hideMark/>
          </w:tcPr>
          <w:p w14:paraId="3E9C35A9"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Mean</w:t>
            </w:r>
          </w:p>
        </w:tc>
        <w:tc>
          <w:tcPr>
            <w:tcW w:w="4608" w:type="dxa"/>
            <w:hideMark/>
          </w:tcPr>
          <w:p w14:paraId="09C36A91"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w:t>
            </w:r>
          </w:p>
        </w:tc>
        <w:tc>
          <w:tcPr>
            <w:tcW w:w="1584" w:type="dxa"/>
            <w:hideMark/>
          </w:tcPr>
          <w:p w14:paraId="28DBEBCF"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233,690 </w:t>
            </w:r>
          </w:p>
        </w:tc>
        <w:tc>
          <w:tcPr>
            <w:tcW w:w="1584" w:type="dxa"/>
            <w:hideMark/>
          </w:tcPr>
          <w:p w14:paraId="17F2215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1,053,873 </w:t>
            </w:r>
          </w:p>
        </w:tc>
        <w:tc>
          <w:tcPr>
            <w:tcW w:w="1440" w:type="dxa"/>
            <w:hideMark/>
          </w:tcPr>
          <w:p w14:paraId="3EF5E8D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38,911 </w:t>
            </w:r>
          </w:p>
        </w:tc>
        <w:tc>
          <w:tcPr>
            <w:tcW w:w="1440" w:type="dxa"/>
            <w:hideMark/>
          </w:tcPr>
          <w:p w14:paraId="7AF23899"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85,359 </w:t>
            </w:r>
          </w:p>
        </w:tc>
        <w:tc>
          <w:tcPr>
            <w:tcW w:w="1440" w:type="dxa"/>
            <w:hideMark/>
          </w:tcPr>
          <w:p w14:paraId="3972442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53,552 </w:t>
            </w:r>
          </w:p>
        </w:tc>
      </w:tr>
    </w:tbl>
    <w:p w14:paraId="3847E2F8" w14:textId="47D59A61" w:rsidR="000D565E" w:rsidRPr="00FD20FE" w:rsidRDefault="000D565E" w:rsidP="00FD20FE">
      <w:pPr>
        <w:spacing w:before="120" w:after="120"/>
        <w:ind w:right="720"/>
        <w:rPr>
          <w:rFonts w:ascii="Arial" w:hAnsi="Arial" w:cs="Arial"/>
          <w:b/>
          <w:sz w:val="22"/>
          <w:szCs w:val="22"/>
        </w:rPr>
      </w:pPr>
      <w:r w:rsidRPr="00FD20FE">
        <w:rPr>
          <w:rFonts w:ascii="Arial" w:hAnsi="Arial" w:cs="Arial"/>
          <w:sz w:val="22"/>
          <w:szCs w:val="22"/>
        </w:rPr>
        <w:t>LYs, life years; MAT, medication-assisted treatment; QALYs, quality-adjusted life years; SHUD, severe heroin use disorder; SOUD, severe [prescription] opioid use disorder.</w:t>
      </w:r>
    </w:p>
    <w:p w14:paraId="254FDA42" w14:textId="37B0DBA4" w:rsidR="000D565E" w:rsidRPr="00FD20FE" w:rsidRDefault="00545385" w:rsidP="001956B7">
      <w:pPr>
        <w:rPr>
          <w:rFonts w:ascii="Arial" w:hAnsi="Arial" w:cs="Arial"/>
          <w:sz w:val="22"/>
          <w:szCs w:val="22"/>
        </w:rPr>
      </w:pPr>
      <w:r w:rsidRPr="00FD20FE">
        <w:rPr>
          <w:rFonts w:ascii="Arial" w:hAnsi="Arial" w:cs="Arial"/>
          <w:noProof/>
          <w:sz w:val="22"/>
          <w:szCs w:val="22"/>
          <w:vertAlign w:val="superscript"/>
        </w:rPr>
        <w:t>a</w:t>
      </w:r>
      <w:r w:rsidRPr="00FD20FE">
        <w:rPr>
          <w:rFonts w:ascii="Arial" w:hAnsi="Arial" w:cs="Arial"/>
          <w:noProof/>
          <w:sz w:val="22"/>
          <w:szCs w:val="22"/>
        </w:rPr>
        <w:t xml:space="preserve"> Discounted to 2016.</w:t>
      </w:r>
      <w:r w:rsidR="000D565E" w:rsidRPr="00FD20FE">
        <w:rPr>
          <w:rFonts w:ascii="Arial" w:hAnsi="Arial" w:cs="Arial"/>
          <w:sz w:val="22"/>
          <w:szCs w:val="22"/>
        </w:rPr>
        <w:t xml:space="preserve"> </w:t>
      </w:r>
    </w:p>
    <w:p w14:paraId="62A54734" w14:textId="77777777" w:rsidR="006F59F1" w:rsidRDefault="006F59F1">
      <w:pPr>
        <w:rPr>
          <w:rFonts w:ascii="Arial" w:hAnsi="Arial" w:cs="Arial"/>
          <w:b/>
        </w:rPr>
      </w:pPr>
      <w:r>
        <w:rPr>
          <w:rFonts w:ascii="Arial" w:hAnsi="Arial" w:cs="Arial"/>
          <w:b/>
        </w:rPr>
        <w:br w:type="page"/>
      </w:r>
    </w:p>
    <w:p w14:paraId="3ACA6422" w14:textId="293DE489" w:rsidR="00077C80" w:rsidRPr="00601210" w:rsidRDefault="00B5754D" w:rsidP="00374176">
      <w:pPr>
        <w:spacing w:after="120"/>
        <w:ind w:right="720"/>
        <w:rPr>
          <w:rFonts w:ascii="Arial" w:hAnsi="Arial" w:cs="Arial"/>
          <w:b/>
        </w:rPr>
      </w:pPr>
      <w:r>
        <w:rPr>
          <w:rFonts w:ascii="Arial" w:hAnsi="Arial" w:cs="Arial"/>
          <w:b/>
        </w:rPr>
        <w:lastRenderedPageBreak/>
        <w:t>Table</w:t>
      </w:r>
      <w:r w:rsidR="00EE1A73" w:rsidRPr="00601210">
        <w:rPr>
          <w:rFonts w:ascii="Arial" w:hAnsi="Arial" w:cs="Arial"/>
          <w:b/>
        </w:rPr>
        <w:t xml:space="preserve"> </w:t>
      </w:r>
      <w:r w:rsidR="00362AA6">
        <w:rPr>
          <w:rFonts w:ascii="Arial" w:hAnsi="Arial" w:cs="Arial"/>
          <w:b/>
        </w:rPr>
        <w:t>E</w:t>
      </w:r>
      <w:r w:rsidR="00077C80" w:rsidRPr="00601210">
        <w:rPr>
          <w:rFonts w:ascii="Arial" w:hAnsi="Arial" w:cs="Arial"/>
          <w:b/>
        </w:rPr>
        <w:t xml:space="preserve">. Base Case Ten-Year </w:t>
      </w:r>
      <w:r w:rsidR="004679BF" w:rsidRPr="00601210">
        <w:rPr>
          <w:rFonts w:ascii="Arial" w:hAnsi="Arial" w:cs="Arial"/>
          <w:b/>
        </w:rPr>
        <w:t>Outcomes Under the Status Quo</w:t>
      </w:r>
    </w:p>
    <w:tbl>
      <w:tblPr>
        <w:tblStyle w:val="TableGrid"/>
        <w:tblW w:w="12960" w:type="dxa"/>
        <w:tblLook w:val="04A0" w:firstRow="1" w:lastRow="0" w:firstColumn="1" w:lastColumn="0" w:noHBand="0" w:noVBand="1"/>
      </w:tblPr>
      <w:tblGrid>
        <w:gridCol w:w="864"/>
        <w:gridCol w:w="4608"/>
        <w:gridCol w:w="1584"/>
        <w:gridCol w:w="1584"/>
        <w:gridCol w:w="1440"/>
        <w:gridCol w:w="1440"/>
        <w:gridCol w:w="1440"/>
      </w:tblGrid>
      <w:tr w:rsidR="00545385" w:rsidRPr="006F59F1" w14:paraId="3106E05D" w14:textId="77777777" w:rsidTr="00453FB7">
        <w:trPr>
          <w:trHeight w:val="800"/>
        </w:trPr>
        <w:tc>
          <w:tcPr>
            <w:tcW w:w="864" w:type="dxa"/>
            <w:vAlign w:val="bottom"/>
            <w:hideMark/>
          </w:tcPr>
          <w:p w14:paraId="55FD70E9" w14:textId="77777777"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Set</w:t>
            </w:r>
          </w:p>
        </w:tc>
        <w:tc>
          <w:tcPr>
            <w:tcW w:w="4608" w:type="dxa"/>
            <w:vAlign w:val="bottom"/>
            <w:hideMark/>
          </w:tcPr>
          <w:p w14:paraId="76E178FA" w14:textId="77777777" w:rsidR="00CA1E5A" w:rsidRPr="006F59F1" w:rsidRDefault="00CA1E5A" w:rsidP="00453FB7">
            <w:pPr>
              <w:spacing w:before="60" w:after="60"/>
              <w:rPr>
                <w:rFonts w:ascii="Arial" w:eastAsia="Times New Roman" w:hAnsi="Arial" w:cs="Arial"/>
                <w:b/>
                <w:color w:val="000000"/>
                <w:sz w:val="20"/>
                <w:szCs w:val="20"/>
              </w:rPr>
            </w:pPr>
            <w:r w:rsidRPr="006F59F1">
              <w:rPr>
                <w:rFonts w:ascii="Arial" w:eastAsia="Times New Roman" w:hAnsi="Arial" w:cs="Arial"/>
                <w:b/>
                <w:color w:val="000000"/>
                <w:sz w:val="20"/>
                <w:szCs w:val="20"/>
              </w:rPr>
              <w:t>Parameter Set Brief Description</w:t>
            </w:r>
          </w:p>
        </w:tc>
        <w:tc>
          <w:tcPr>
            <w:tcW w:w="1584" w:type="dxa"/>
            <w:vAlign w:val="bottom"/>
            <w:hideMark/>
          </w:tcPr>
          <w:p w14:paraId="42EB02F6" w14:textId="00D4AC19"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Discounted Net Present L</w:t>
            </w:r>
            <w:r w:rsidR="00545385" w:rsidRPr="006F59F1">
              <w:rPr>
                <w:rFonts w:ascii="Arial" w:eastAsia="Times New Roman" w:hAnsi="Arial" w:cs="Arial"/>
                <w:b/>
                <w:color w:val="000000"/>
                <w:sz w:val="20"/>
                <w:szCs w:val="20"/>
              </w:rPr>
              <w:t>Y</w:t>
            </w:r>
            <w:r w:rsidRPr="006F59F1">
              <w:rPr>
                <w:rFonts w:ascii="Arial" w:eastAsia="Times New Roman" w:hAnsi="Arial" w:cs="Arial"/>
                <w:b/>
                <w:color w:val="000000"/>
                <w:sz w:val="20"/>
                <w:szCs w:val="20"/>
              </w:rPr>
              <w:t>s</w:t>
            </w:r>
            <w:r w:rsidR="00545385" w:rsidRPr="006F59F1">
              <w:rPr>
                <w:rFonts w:ascii="Arial" w:eastAsia="Times New Roman" w:hAnsi="Arial" w:cs="Arial"/>
                <w:b/>
                <w:color w:val="000000"/>
                <w:sz w:val="20"/>
                <w:szCs w:val="20"/>
              </w:rPr>
              <w:t>*</w:t>
            </w:r>
            <w:r w:rsidRPr="006F59F1">
              <w:rPr>
                <w:rFonts w:ascii="Arial" w:eastAsia="Times New Roman" w:hAnsi="Arial" w:cs="Arial"/>
                <w:b/>
                <w:color w:val="000000"/>
                <w:sz w:val="20"/>
                <w:szCs w:val="20"/>
              </w:rPr>
              <w:t xml:space="preserve"> (Thousands)</w:t>
            </w:r>
          </w:p>
        </w:tc>
        <w:tc>
          <w:tcPr>
            <w:tcW w:w="1584" w:type="dxa"/>
            <w:vAlign w:val="bottom"/>
            <w:hideMark/>
          </w:tcPr>
          <w:p w14:paraId="4CDD5FD3" w14:textId="79DAF752"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Discounted Net Present QALYs</w:t>
            </w:r>
            <w:r w:rsidR="00545385" w:rsidRPr="006F59F1">
              <w:rPr>
                <w:rFonts w:ascii="Arial" w:eastAsia="Times New Roman" w:hAnsi="Arial" w:cs="Arial"/>
                <w:b/>
                <w:color w:val="000000"/>
                <w:sz w:val="20"/>
                <w:szCs w:val="20"/>
              </w:rPr>
              <w:t>*</w:t>
            </w:r>
            <w:r w:rsidRPr="006F59F1">
              <w:rPr>
                <w:rFonts w:ascii="Arial" w:eastAsia="Times New Roman" w:hAnsi="Arial" w:cs="Arial"/>
                <w:b/>
                <w:color w:val="000000"/>
                <w:sz w:val="20"/>
                <w:szCs w:val="20"/>
              </w:rPr>
              <w:t xml:space="preserve"> (Thousands)</w:t>
            </w:r>
          </w:p>
        </w:tc>
        <w:tc>
          <w:tcPr>
            <w:tcW w:w="1440" w:type="dxa"/>
            <w:vAlign w:val="bottom"/>
            <w:hideMark/>
          </w:tcPr>
          <w:p w14:paraId="63B1EDED" w14:textId="77777777"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Addiction Deaths</w:t>
            </w:r>
          </w:p>
        </w:tc>
        <w:tc>
          <w:tcPr>
            <w:tcW w:w="1440" w:type="dxa"/>
            <w:vAlign w:val="bottom"/>
            <w:hideMark/>
          </w:tcPr>
          <w:p w14:paraId="3C0199DB" w14:textId="77777777"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Rx Pill Addiction Deaths</w:t>
            </w:r>
          </w:p>
        </w:tc>
        <w:tc>
          <w:tcPr>
            <w:tcW w:w="1440" w:type="dxa"/>
            <w:vAlign w:val="bottom"/>
            <w:hideMark/>
          </w:tcPr>
          <w:p w14:paraId="24782A98" w14:textId="77777777" w:rsidR="00CA1E5A" w:rsidRPr="006F59F1" w:rsidRDefault="00CA1E5A" w:rsidP="00453FB7">
            <w:pPr>
              <w:spacing w:before="60" w:after="60"/>
              <w:jc w:val="center"/>
              <w:rPr>
                <w:rFonts w:ascii="Arial" w:eastAsia="Times New Roman" w:hAnsi="Arial" w:cs="Arial"/>
                <w:b/>
                <w:color w:val="000000"/>
                <w:sz w:val="20"/>
                <w:szCs w:val="20"/>
              </w:rPr>
            </w:pPr>
            <w:r w:rsidRPr="006F59F1">
              <w:rPr>
                <w:rFonts w:ascii="Arial" w:eastAsia="Times New Roman" w:hAnsi="Arial" w:cs="Arial"/>
                <w:b/>
                <w:color w:val="000000"/>
                <w:sz w:val="20"/>
                <w:szCs w:val="20"/>
              </w:rPr>
              <w:t>Heroin Addiction Deaths</w:t>
            </w:r>
          </w:p>
        </w:tc>
      </w:tr>
      <w:tr w:rsidR="00545385" w:rsidRPr="006F59F1" w14:paraId="2F812B0B" w14:textId="77777777" w:rsidTr="00453FB7">
        <w:trPr>
          <w:trHeight w:val="540"/>
        </w:trPr>
        <w:tc>
          <w:tcPr>
            <w:tcW w:w="864" w:type="dxa"/>
            <w:hideMark/>
          </w:tcPr>
          <w:p w14:paraId="6FDA0CC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1</w:t>
            </w:r>
          </w:p>
        </w:tc>
        <w:tc>
          <w:tcPr>
            <w:tcW w:w="4608" w:type="dxa"/>
            <w:hideMark/>
          </w:tcPr>
          <w:p w14:paraId="1B290297"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ference case</w:t>
            </w:r>
          </w:p>
        </w:tc>
        <w:tc>
          <w:tcPr>
            <w:tcW w:w="1584" w:type="dxa"/>
            <w:hideMark/>
          </w:tcPr>
          <w:p w14:paraId="0F551BAC"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89,435 </w:t>
            </w:r>
          </w:p>
        </w:tc>
        <w:tc>
          <w:tcPr>
            <w:tcW w:w="1584" w:type="dxa"/>
            <w:hideMark/>
          </w:tcPr>
          <w:p w14:paraId="4F134D8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89,886 </w:t>
            </w:r>
          </w:p>
        </w:tc>
        <w:tc>
          <w:tcPr>
            <w:tcW w:w="1440" w:type="dxa"/>
            <w:hideMark/>
          </w:tcPr>
          <w:p w14:paraId="32922F2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479,991 </w:t>
            </w:r>
          </w:p>
        </w:tc>
        <w:tc>
          <w:tcPr>
            <w:tcW w:w="1440" w:type="dxa"/>
            <w:hideMark/>
          </w:tcPr>
          <w:p w14:paraId="2D27AF5B"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63,324 </w:t>
            </w:r>
          </w:p>
        </w:tc>
        <w:tc>
          <w:tcPr>
            <w:tcW w:w="1440" w:type="dxa"/>
            <w:hideMark/>
          </w:tcPr>
          <w:p w14:paraId="667EF4C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16,668 </w:t>
            </w:r>
          </w:p>
        </w:tc>
      </w:tr>
      <w:tr w:rsidR="00545385" w:rsidRPr="006F59F1" w14:paraId="482C83E2" w14:textId="77777777" w:rsidTr="00453FB7">
        <w:trPr>
          <w:trHeight w:val="540"/>
        </w:trPr>
        <w:tc>
          <w:tcPr>
            <w:tcW w:w="864" w:type="dxa"/>
            <w:hideMark/>
          </w:tcPr>
          <w:p w14:paraId="095D1A0B"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2</w:t>
            </w:r>
          </w:p>
        </w:tc>
        <w:tc>
          <w:tcPr>
            <w:tcW w:w="4608" w:type="dxa"/>
            <w:hideMark/>
          </w:tcPr>
          <w:p w14:paraId="53BCD1B1"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Increased chance of heroin death</w:t>
            </w:r>
          </w:p>
        </w:tc>
        <w:tc>
          <w:tcPr>
            <w:tcW w:w="1584" w:type="dxa"/>
            <w:hideMark/>
          </w:tcPr>
          <w:p w14:paraId="0DC547E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83,565 </w:t>
            </w:r>
          </w:p>
        </w:tc>
        <w:tc>
          <w:tcPr>
            <w:tcW w:w="1584" w:type="dxa"/>
            <w:hideMark/>
          </w:tcPr>
          <w:p w14:paraId="6463F8C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85,024 </w:t>
            </w:r>
          </w:p>
        </w:tc>
        <w:tc>
          <w:tcPr>
            <w:tcW w:w="1440" w:type="dxa"/>
            <w:hideMark/>
          </w:tcPr>
          <w:p w14:paraId="6A4CBDCA"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552,146 </w:t>
            </w:r>
          </w:p>
        </w:tc>
        <w:tc>
          <w:tcPr>
            <w:tcW w:w="1440" w:type="dxa"/>
            <w:hideMark/>
          </w:tcPr>
          <w:p w14:paraId="1D19EF1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63,322 </w:t>
            </w:r>
          </w:p>
        </w:tc>
        <w:tc>
          <w:tcPr>
            <w:tcW w:w="1440" w:type="dxa"/>
            <w:hideMark/>
          </w:tcPr>
          <w:p w14:paraId="06F6E14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88,824 </w:t>
            </w:r>
          </w:p>
        </w:tc>
      </w:tr>
      <w:tr w:rsidR="00545385" w:rsidRPr="006F59F1" w14:paraId="5E4BC6FA" w14:textId="77777777" w:rsidTr="00453FB7">
        <w:trPr>
          <w:trHeight w:val="540"/>
        </w:trPr>
        <w:tc>
          <w:tcPr>
            <w:tcW w:w="864" w:type="dxa"/>
            <w:hideMark/>
          </w:tcPr>
          <w:p w14:paraId="6ECC45F2"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3</w:t>
            </w:r>
          </w:p>
        </w:tc>
        <w:tc>
          <w:tcPr>
            <w:tcW w:w="4608" w:type="dxa"/>
            <w:hideMark/>
          </w:tcPr>
          <w:p w14:paraId="2DA454BE"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Increased chance of prescription opioid death</w:t>
            </w:r>
          </w:p>
        </w:tc>
        <w:tc>
          <w:tcPr>
            <w:tcW w:w="1584" w:type="dxa"/>
            <w:hideMark/>
          </w:tcPr>
          <w:p w14:paraId="1453D25F"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85,735 </w:t>
            </w:r>
          </w:p>
        </w:tc>
        <w:tc>
          <w:tcPr>
            <w:tcW w:w="1584" w:type="dxa"/>
            <w:hideMark/>
          </w:tcPr>
          <w:p w14:paraId="6EBA35B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86,716 </w:t>
            </w:r>
          </w:p>
        </w:tc>
        <w:tc>
          <w:tcPr>
            <w:tcW w:w="1440" w:type="dxa"/>
            <w:hideMark/>
          </w:tcPr>
          <w:p w14:paraId="78AB97F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518,849 </w:t>
            </w:r>
          </w:p>
        </w:tc>
        <w:tc>
          <w:tcPr>
            <w:tcW w:w="1440" w:type="dxa"/>
            <w:hideMark/>
          </w:tcPr>
          <w:p w14:paraId="69F149D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03,412 </w:t>
            </w:r>
          </w:p>
        </w:tc>
        <w:tc>
          <w:tcPr>
            <w:tcW w:w="1440" w:type="dxa"/>
            <w:hideMark/>
          </w:tcPr>
          <w:p w14:paraId="68AA09E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15,438 </w:t>
            </w:r>
          </w:p>
        </w:tc>
      </w:tr>
      <w:tr w:rsidR="00545385" w:rsidRPr="006F59F1" w14:paraId="47865E7F" w14:textId="77777777" w:rsidTr="00453FB7">
        <w:trPr>
          <w:trHeight w:val="540"/>
        </w:trPr>
        <w:tc>
          <w:tcPr>
            <w:tcW w:w="864" w:type="dxa"/>
            <w:hideMark/>
          </w:tcPr>
          <w:p w14:paraId="1C1D44A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4</w:t>
            </w:r>
          </w:p>
        </w:tc>
        <w:tc>
          <w:tcPr>
            <w:tcW w:w="4608" w:type="dxa"/>
            <w:hideMark/>
          </w:tcPr>
          <w:p w14:paraId="29DFA0B9"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duced probability of turning to heroin if there aren't enough pills to divert</w:t>
            </w:r>
          </w:p>
        </w:tc>
        <w:tc>
          <w:tcPr>
            <w:tcW w:w="1584" w:type="dxa"/>
            <w:hideMark/>
          </w:tcPr>
          <w:p w14:paraId="03259BD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90,613 </w:t>
            </w:r>
          </w:p>
        </w:tc>
        <w:tc>
          <w:tcPr>
            <w:tcW w:w="1584" w:type="dxa"/>
            <w:hideMark/>
          </w:tcPr>
          <w:p w14:paraId="54D78D1F"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91,349 </w:t>
            </w:r>
          </w:p>
        </w:tc>
        <w:tc>
          <w:tcPr>
            <w:tcW w:w="1440" w:type="dxa"/>
            <w:hideMark/>
          </w:tcPr>
          <w:p w14:paraId="6C4DC331"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471,639 </w:t>
            </w:r>
          </w:p>
        </w:tc>
        <w:tc>
          <w:tcPr>
            <w:tcW w:w="1440" w:type="dxa"/>
            <w:hideMark/>
          </w:tcPr>
          <w:p w14:paraId="7E4612FA"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64,935 </w:t>
            </w:r>
          </w:p>
        </w:tc>
        <w:tc>
          <w:tcPr>
            <w:tcW w:w="1440" w:type="dxa"/>
            <w:hideMark/>
          </w:tcPr>
          <w:p w14:paraId="6152FB7A"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06,704 </w:t>
            </w:r>
          </w:p>
        </w:tc>
      </w:tr>
      <w:tr w:rsidR="00545385" w:rsidRPr="006F59F1" w14:paraId="5CD72F39" w14:textId="77777777" w:rsidTr="00453FB7">
        <w:trPr>
          <w:trHeight w:val="540"/>
        </w:trPr>
        <w:tc>
          <w:tcPr>
            <w:tcW w:w="864" w:type="dxa"/>
            <w:hideMark/>
          </w:tcPr>
          <w:p w14:paraId="08E40C8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5</w:t>
            </w:r>
          </w:p>
        </w:tc>
        <w:tc>
          <w:tcPr>
            <w:tcW w:w="4608" w:type="dxa"/>
            <w:hideMark/>
          </w:tcPr>
          <w:p w14:paraId="2FC22B9B"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duced MAT effectiveness</w:t>
            </w:r>
          </w:p>
        </w:tc>
        <w:tc>
          <w:tcPr>
            <w:tcW w:w="1584" w:type="dxa"/>
            <w:hideMark/>
          </w:tcPr>
          <w:p w14:paraId="470F9D7E"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81,485 </w:t>
            </w:r>
          </w:p>
        </w:tc>
        <w:tc>
          <w:tcPr>
            <w:tcW w:w="1584" w:type="dxa"/>
            <w:hideMark/>
          </w:tcPr>
          <w:p w14:paraId="3D19CFDA"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81,556 </w:t>
            </w:r>
          </w:p>
        </w:tc>
        <w:tc>
          <w:tcPr>
            <w:tcW w:w="1440" w:type="dxa"/>
            <w:hideMark/>
          </w:tcPr>
          <w:p w14:paraId="2247B94F"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549,968 </w:t>
            </w:r>
          </w:p>
        </w:tc>
        <w:tc>
          <w:tcPr>
            <w:tcW w:w="1440" w:type="dxa"/>
            <w:hideMark/>
          </w:tcPr>
          <w:p w14:paraId="349CE0BE"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83,910 </w:t>
            </w:r>
          </w:p>
        </w:tc>
        <w:tc>
          <w:tcPr>
            <w:tcW w:w="1440" w:type="dxa"/>
            <w:hideMark/>
          </w:tcPr>
          <w:p w14:paraId="0166B91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66,058 </w:t>
            </w:r>
          </w:p>
        </w:tc>
      </w:tr>
      <w:tr w:rsidR="00545385" w:rsidRPr="006F59F1" w14:paraId="1800DD0C" w14:textId="77777777" w:rsidTr="00453FB7">
        <w:trPr>
          <w:trHeight w:val="540"/>
        </w:trPr>
        <w:tc>
          <w:tcPr>
            <w:tcW w:w="864" w:type="dxa"/>
            <w:hideMark/>
          </w:tcPr>
          <w:p w14:paraId="463B7A52"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6</w:t>
            </w:r>
          </w:p>
        </w:tc>
        <w:tc>
          <w:tcPr>
            <w:tcW w:w="4608" w:type="dxa"/>
            <w:hideMark/>
          </w:tcPr>
          <w:p w14:paraId="72D06E35"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duced relative successfulness in getting prescription for SOUD</w:t>
            </w:r>
          </w:p>
        </w:tc>
        <w:tc>
          <w:tcPr>
            <w:tcW w:w="1584" w:type="dxa"/>
            <w:hideMark/>
          </w:tcPr>
          <w:p w14:paraId="4120DFF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87,694 </w:t>
            </w:r>
          </w:p>
        </w:tc>
        <w:tc>
          <w:tcPr>
            <w:tcW w:w="1584" w:type="dxa"/>
            <w:hideMark/>
          </w:tcPr>
          <w:p w14:paraId="253CD22F"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88,429 </w:t>
            </w:r>
          </w:p>
        </w:tc>
        <w:tc>
          <w:tcPr>
            <w:tcW w:w="1440" w:type="dxa"/>
            <w:hideMark/>
          </w:tcPr>
          <w:p w14:paraId="29582B8B"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495,240 </w:t>
            </w:r>
          </w:p>
        </w:tc>
        <w:tc>
          <w:tcPr>
            <w:tcW w:w="1440" w:type="dxa"/>
            <w:hideMark/>
          </w:tcPr>
          <w:p w14:paraId="368B3E8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47,177 </w:t>
            </w:r>
          </w:p>
        </w:tc>
        <w:tc>
          <w:tcPr>
            <w:tcW w:w="1440" w:type="dxa"/>
            <w:hideMark/>
          </w:tcPr>
          <w:p w14:paraId="16E9878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48,063 </w:t>
            </w:r>
          </w:p>
        </w:tc>
      </w:tr>
      <w:tr w:rsidR="00545385" w:rsidRPr="006F59F1" w14:paraId="588EE82B" w14:textId="77777777" w:rsidTr="00453FB7">
        <w:trPr>
          <w:trHeight w:val="540"/>
        </w:trPr>
        <w:tc>
          <w:tcPr>
            <w:tcW w:w="864" w:type="dxa"/>
            <w:hideMark/>
          </w:tcPr>
          <w:p w14:paraId="742CE621"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7</w:t>
            </w:r>
          </w:p>
        </w:tc>
        <w:tc>
          <w:tcPr>
            <w:tcW w:w="4608" w:type="dxa"/>
            <w:hideMark/>
          </w:tcPr>
          <w:p w14:paraId="798578D8"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Increased chance of iatrogenic addiction</w:t>
            </w:r>
          </w:p>
        </w:tc>
        <w:tc>
          <w:tcPr>
            <w:tcW w:w="1584" w:type="dxa"/>
            <w:hideMark/>
          </w:tcPr>
          <w:p w14:paraId="1079F63A"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81,525 </w:t>
            </w:r>
          </w:p>
        </w:tc>
        <w:tc>
          <w:tcPr>
            <w:tcW w:w="1584" w:type="dxa"/>
            <w:hideMark/>
          </w:tcPr>
          <w:p w14:paraId="31E7B702"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78,869 </w:t>
            </w:r>
          </w:p>
        </w:tc>
        <w:tc>
          <w:tcPr>
            <w:tcW w:w="1440" w:type="dxa"/>
            <w:hideMark/>
          </w:tcPr>
          <w:p w14:paraId="21649A7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530,422 </w:t>
            </w:r>
          </w:p>
        </w:tc>
        <w:tc>
          <w:tcPr>
            <w:tcW w:w="1440" w:type="dxa"/>
            <w:hideMark/>
          </w:tcPr>
          <w:p w14:paraId="2B85F5A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81,841 </w:t>
            </w:r>
          </w:p>
        </w:tc>
        <w:tc>
          <w:tcPr>
            <w:tcW w:w="1440" w:type="dxa"/>
            <w:hideMark/>
          </w:tcPr>
          <w:p w14:paraId="4D2D291C"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48,581 </w:t>
            </w:r>
          </w:p>
        </w:tc>
      </w:tr>
      <w:tr w:rsidR="00545385" w:rsidRPr="006F59F1" w14:paraId="5EA61674" w14:textId="77777777" w:rsidTr="00453FB7">
        <w:trPr>
          <w:trHeight w:val="540"/>
        </w:trPr>
        <w:tc>
          <w:tcPr>
            <w:tcW w:w="864" w:type="dxa"/>
            <w:hideMark/>
          </w:tcPr>
          <w:p w14:paraId="7D6DA105"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8</w:t>
            </w:r>
          </w:p>
        </w:tc>
        <w:tc>
          <w:tcPr>
            <w:tcW w:w="4608" w:type="dxa"/>
            <w:hideMark/>
          </w:tcPr>
          <w:p w14:paraId="71C73021"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Reduced chance of recovery without MAT</w:t>
            </w:r>
          </w:p>
        </w:tc>
        <w:tc>
          <w:tcPr>
            <w:tcW w:w="1584" w:type="dxa"/>
            <w:hideMark/>
          </w:tcPr>
          <w:p w14:paraId="018E50D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83,140 </w:t>
            </w:r>
          </w:p>
        </w:tc>
        <w:tc>
          <w:tcPr>
            <w:tcW w:w="1584" w:type="dxa"/>
            <w:hideMark/>
          </w:tcPr>
          <w:p w14:paraId="4BBEE18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81,355 </w:t>
            </w:r>
          </w:p>
        </w:tc>
        <w:tc>
          <w:tcPr>
            <w:tcW w:w="1440" w:type="dxa"/>
            <w:hideMark/>
          </w:tcPr>
          <w:p w14:paraId="74DFBB95"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520,390 </w:t>
            </w:r>
          </w:p>
        </w:tc>
        <w:tc>
          <w:tcPr>
            <w:tcW w:w="1440" w:type="dxa"/>
            <w:hideMark/>
          </w:tcPr>
          <w:p w14:paraId="462C34DF"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71,517 </w:t>
            </w:r>
          </w:p>
        </w:tc>
        <w:tc>
          <w:tcPr>
            <w:tcW w:w="1440" w:type="dxa"/>
            <w:hideMark/>
          </w:tcPr>
          <w:p w14:paraId="28F51EAA"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48,873 </w:t>
            </w:r>
          </w:p>
        </w:tc>
      </w:tr>
      <w:tr w:rsidR="00545385" w:rsidRPr="006F59F1" w14:paraId="0E77603B" w14:textId="77777777" w:rsidTr="00453FB7">
        <w:trPr>
          <w:trHeight w:val="540"/>
        </w:trPr>
        <w:tc>
          <w:tcPr>
            <w:tcW w:w="864" w:type="dxa"/>
            <w:hideMark/>
          </w:tcPr>
          <w:p w14:paraId="24B850E9"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9</w:t>
            </w:r>
          </w:p>
        </w:tc>
        <w:tc>
          <w:tcPr>
            <w:tcW w:w="4608" w:type="dxa"/>
            <w:hideMark/>
          </w:tcPr>
          <w:p w14:paraId="4E04BC48"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Decreased chance of escalating from SOUD to SHUD regardless of pill supply</w:t>
            </w:r>
          </w:p>
        </w:tc>
        <w:tc>
          <w:tcPr>
            <w:tcW w:w="1584" w:type="dxa"/>
            <w:hideMark/>
          </w:tcPr>
          <w:p w14:paraId="26B7F47E"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91,718 </w:t>
            </w:r>
          </w:p>
        </w:tc>
        <w:tc>
          <w:tcPr>
            <w:tcW w:w="1584" w:type="dxa"/>
            <w:hideMark/>
          </w:tcPr>
          <w:p w14:paraId="7A2B538C"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92,778 </w:t>
            </w:r>
          </w:p>
        </w:tc>
        <w:tc>
          <w:tcPr>
            <w:tcW w:w="1440" w:type="dxa"/>
            <w:hideMark/>
          </w:tcPr>
          <w:p w14:paraId="6B31108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462,926 </w:t>
            </w:r>
          </w:p>
        </w:tc>
        <w:tc>
          <w:tcPr>
            <w:tcW w:w="1440" w:type="dxa"/>
            <w:hideMark/>
          </w:tcPr>
          <w:p w14:paraId="5453EFD2"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65,188 </w:t>
            </w:r>
          </w:p>
        </w:tc>
        <w:tc>
          <w:tcPr>
            <w:tcW w:w="1440" w:type="dxa"/>
            <w:hideMark/>
          </w:tcPr>
          <w:p w14:paraId="332430F8"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297,737 </w:t>
            </w:r>
          </w:p>
        </w:tc>
      </w:tr>
      <w:tr w:rsidR="00545385" w:rsidRPr="006F59F1" w14:paraId="08A340E8" w14:textId="77777777" w:rsidTr="00453FB7">
        <w:trPr>
          <w:trHeight w:val="540"/>
        </w:trPr>
        <w:tc>
          <w:tcPr>
            <w:tcW w:w="864" w:type="dxa"/>
            <w:hideMark/>
          </w:tcPr>
          <w:p w14:paraId="14B36B83"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10</w:t>
            </w:r>
          </w:p>
        </w:tc>
        <w:tc>
          <w:tcPr>
            <w:tcW w:w="4608" w:type="dxa"/>
            <w:hideMark/>
          </w:tcPr>
          <w:p w14:paraId="42303D48"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Increased likelihood of diverting opioid prescription to pain-free nonuser</w:t>
            </w:r>
          </w:p>
        </w:tc>
        <w:tc>
          <w:tcPr>
            <w:tcW w:w="1584" w:type="dxa"/>
            <w:hideMark/>
          </w:tcPr>
          <w:p w14:paraId="4FABD1F1"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78,303 </w:t>
            </w:r>
          </w:p>
        </w:tc>
        <w:tc>
          <w:tcPr>
            <w:tcW w:w="1584" w:type="dxa"/>
            <w:hideMark/>
          </w:tcPr>
          <w:p w14:paraId="0DA1DBC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75,155 </w:t>
            </w:r>
          </w:p>
        </w:tc>
        <w:tc>
          <w:tcPr>
            <w:tcW w:w="1440" w:type="dxa"/>
            <w:hideMark/>
          </w:tcPr>
          <w:p w14:paraId="157910E0"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555,829 </w:t>
            </w:r>
          </w:p>
        </w:tc>
        <w:tc>
          <w:tcPr>
            <w:tcW w:w="1440" w:type="dxa"/>
            <w:hideMark/>
          </w:tcPr>
          <w:p w14:paraId="608921F6"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65,732 </w:t>
            </w:r>
          </w:p>
        </w:tc>
        <w:tc>
          <w:tcPr>
            <w:tcW w:w="1440" w:type="dxa"/>
            <w:hideMark/>
          </w:tcPr>
          <w:p w14:paraId="07E8CA3D"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90,097 </w:t>
            </w:r>
          </w:p>
        </w:tc>
      </w:tr>
      <w:tr w:rsidR="00545385" w:rsidRPr="006F59F1" w14:paraId="2E96C48C" w14:textId="77777777" w:rsidTr="00453FB7">
        <w:trPr>
          <w:trHeight w:val="320"/>
        </w:trPr>
        <w:tc>
          <w:tcPr>
            <w:tcW w:w="864" w:type="dxa"/>
            <w:hideMark/>
          </w:tcPr>
          <w:p w14:paraId="79FDC75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Mean</w:t>
            </w:r>
          </w:p>
        </w:tc>
        <w:tc>
          <w:tcPr>
            <w:tcW w:w="4608" w:type="dxa"/>
            <w:hideMark/>
          </w:tcPr>
          <w:p w14:paraId="17D54440" w14:textId="77777777" w:rsidR="00CA1E5A" w:rsidRPr="006F59F1" w:rsidRDefault="00CA1E5A" w:rsidP="00453FB7">
            <w:pPr>
              <w:spacing w:before="60" w:after="60"/>
              <w:rPr>
                <w:rFonts w:ascii="Arial" w:eastAsia="Times New Roman" w:hAnsi="Arial" w:cs="Arial"/>
                <w:color w:val="000000"/>
                <w:sz w:val="20"/>
                <w:szCs w:val="20"/>
              </w:rPr>
            </w:pPr>
            <w:r w:rsidRPr="006F59F1">
              <w:rPr>
                <w:rFonts w:ascii="Arial" w:eastAsia="Times New Roman" w:hAnsi="Arial" w:cs="Arial"/>
                <w:color w:val="000000"/>
                <w:sz w:val="20"/>
                <w:szCs w:val="20"/>
              </w:rPr>
              <w:t> </w:t>
            </w:r>
          </w:p>
        </w:tc>
        <w:tc>
          <w:tcPr>
            <w:tcW w:w="1584" w:type="dxa"/>
            <w:hideMark/>
          </w:tcPr>
          <w:p w14:paraId="6BA81799"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385,321 </w:t>
            </w:r>
          </w:p>
        </w:tc>
        <w:tc>
          <w:tcPr>
            <w:tcW w:w="1584" w:type="dxa"/>
            <w:hideMark/>
          </w:tcPr>
          <w:p w14:paraId="2A9E4C4F"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2,185,112 </w:t>
            </w:r>
          </w:p>
        </w:tc>
        <w:tc>
          <w:tcPr>
            <w:tcW w:w="1440" w:type="dxa"/>
            <w:hideMark/>
          </w:tcPr>
          <w:p w14:paraId="15E232C4"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513,740 </w:t>
            </w:r>
          </w:p>
        </w:tc>
        <w:tc>
          <w:tcPr>
            <w:tcW w:w="1440" w:type="dxa"/>
            <w:hideMark/>
          </w:tcPr>
          <w:p w14:paraId="21C2484B"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171,036 </w:t>
            </w:r>
          </w:p>
        </w:tc>
        <w:tc>
          <w:tcPr>
            <w:tcW w:w="1440" w:type="dxa"/>
            <w:hideMark/>
          </w:tcPr>
          <w:p w14:paraId="355C3CD7" w14:textId="77777777" w:rsidR="00CA1E5A" w:rsidRPr="006F59F1" w:rsidRDefault="00CA1E5A" w:rsidP="00453FB7">
            <w:pPr>
              <w:spacing w:before="60" w:after="60"/>
              <w:jc w:val="center"/>
              <w:rPr>
                <w:rFonts w:ascii="Arial" w:eastAsia="Times New Roman" w:hAnsi="Arial" w:cs="Arial"/>
                <w:color w:val="000000"/>
                <w:sz w:val="20"/>
                <w:szCs w:val="20"/>
              </w:rPr>
            </w:pPr>
            <w:r w:rsidRPr="006F59F1">
              <w:rPr>
                <w:rFonts w:ascii="Arial" w:eastAsia="Times New Roman" w:hAnsi="Arial" w:cs="Arial"/>
                <w:color w:val="000000"/>
                <w:sz w:val="20"/>
                <w:szCs w:val="20"/>
              </w:rPr>
              <w:t xml:space="preserve"> 342,704 </w:t>
            </w:r>
          </w:p>
        </w:tc>
      </w:tr>
    </w:tbl>
    <w:p w14:paraId="5539C5AB" w14:textId="77777777" w:rsidR="000D565E" w:rsidRPr="00FD20FE" w:rsidRDefault="000D565E" w:rsidP="00FD20FE">
      <w:pPr>
        <w:spacing w:before="120"/>
        <w:rPr>
          <w:rFonts w:ascii="Arial" w:hAnsi="Arial" w:cs="Arial"/>
          <w:b/>
          <w:sz w:val="22"/>
          <w:szCs w:val="22"/>
        </w:rPr>
      </w:pPr>
      <w:r w:rsidRPr="00FD20FE">
        <w:rPr>
          <w:rFonts w:ascii="Arial" w:hAnsi="Arial" w:cs="Arial"/>
          <w:sz w:val="22"/>
          <w:szCs w:val="22"/>
        </w:rPr>
        <w:t>LYs, life years; MAT, medication-assisted treatment; QALYs, quality-adjusted life years; SHUD, severe heroin use disorder; SOUD, severe [prescription] opioid use disorder.</w:t>
      </w:r>
    </w:p>
    <w:p w14:paraId="3B7148B0" w14:textId="710817D1" w:rsidR="00630A87" w:rsidRPr="00FD20FE" w:rsidRDefault="00CA1E5A" w:rsidP="00FD20FE">
      <w:pPr>
        <w:spacing w:before="60"/>
        <w:rPr>
          <w:rFonts w:ascii="Arial" w:hAnsi="Arial" w:cs="Arial"/>
          <w:b/>
          <w:sz w:val="22"/>
          <w:szCs w:val="22"/>
        </w:rPr>
      </w:pPr>
      <w:r w:rsidRPr="00FD20FE">
        <w:rPr>
          <w:rFonts w:ascii="Arial" w:hAnsi="Arial" w:cs="Arial"/>
          <w:noProof/>
          <w:sz w:val="22"/>
          <w:szCs w:val="22"/>
          <w:vertAlign w:val="superscript"/>
        </w:rPr>
        <w:t xml:space="preserve"> </w:t>
      </w:r>
      <w:r w:rsidR="001E260C" w:rsidRPr="00FD20FE">
        <w:rPr>
          <w:rFonts w:ascii="Arial" w:hAnsi="Arial" w:cs="Arial"/>
          <w:noProof/>
          <w:sz w:val="22"/>
          <w:szCs w:val="22"/>
          <w:vertAlign w:val="superscript"/>
        </w:rPr>
        <w:t>a</w:t>
      </w:r>
      <w:r w:rsidR="001E260C" w:rsidRPr="00FD20FE">
        <w:rPr>
          <w:rFonts w:ascii="Arial" w:hAnsi="Arial" w:cs="Arial"/>
          <w:noProof/>
          <w:sz w:val="22"/>
          <w:szCs w:val="22"/>
        </w:rPr>
        <w:t xml:space="preserve"> </w:t>
      </w:r>
      <w:r w:rsidR="00545385" w:rsidRPr="00FD20FE">
        <w:rPr>
          <w:rFonts w:ascii="Arial" w:hAnsi="Arial" w:cs="Arial"/>
          <w:noProof/>
          <w:sz w:val="22"/>
          <w:szCs w:val="22"/>
        </w:rPr>
        <w:t>Discounted to 2016</w:t>
      </w:r>
      <w:r w:rsidR="001E260C" w:rsidRPr="00FD20FE">
        <w:rPr>
          <w:rFonts w:ascii="Arial" w:hAnsi="Arial" w:cs="Arial"/>
          <w:noProof/>
          <w:sz w:val="22"/>
          <w:szCs w:val="22"/>
        </w:rPr>
        <w:t>.</w:t>
      </w:r>
    </w:p>
    <w:p w14:paraId="79180847" w14:textId="77777777" w:rsidR="006F59F1" w:rsidRPr="00FD20FE" w:rsidRDefault="006F59F1" w:rsidP="0059402B">
      <w:pPr>
        <w:rPr>
          <w:rFonts w:ascii="Arial" w:hAnsi="Arial" w:cs="Arial"/>
          <w:b/>
          <w:sz w:val="22"/>
          <w:szCs w:val="22"/>
        </w:rPr>
      </w:pPr>
      <w:r w:rsidRPr="00FD20FE">
        <w:rPr>
          <w:rFonts w:ascii="Arial" w:hAnsi="Arial" w:cs="Arial"/>
          <w:b/>
          <w:sz w:val="22"/>
          <w:szCs w:val="22"/>
        </w:rPr>
        <w:br w:type="page"/>
      </w:r>
    </w:p>
    <w:p w14:paraId="646D4D06" w14:textId="32323EEF" w:rsidR="00D0622E" w:rsidRPr="00601210" w:rsidRDefault="00B5754D" w:rsidP="005C7FA1">
      <w:pPr>
        <w:spacing w:after="120"/>
        <w:ind w:left="90" w:right="720"/>
        <w:rPr>
          <w:rFonts w:ascii="Arial" w:hAnsi="Arial" w:cs="Arial"/>
          <w:b/>
        </w:rPr>
      </w:pPr>
      <w:r>
        <w:rPr>
          <w:rFonts w:ascii="Arial" w:hAnsi="Arial" w:cs="Arial"/>
          <w:b/>
        </w:rPr>
        <w:lastRenderedPageBreak/>
        <w:t>Table</w:t>
      </w:r>
      <w:r w:rsidR="00EE1A73" w:rsidRPr="00601210">
        <w:rPr>
          <w:rFonts w:ascii="Arial" w:hAnsi="Arial" w:cs="Arial"/>
          <w:b/>
        </w:rPr>
        <w:t xml:space="preserve"> </w:t>
      </w:r>
      <w:r w:rsidR="00362AA6">
        <w:rPr>
          <w:rFonts w:ascii="Arial" w:hAnsi="Arial" w:cs="Arial"/>
          <w:b/>
        </w:rPr>
        <w:t>F</w:t>
      </w:r>
      <w:r w:rsidR="00D0622E" w:rsidRPr="00601210">
        <w:rPr>
          <w:rFonts w:ascii="Arial" w:hAnsi="Arial" w:cs="Arial"/>
          <w:b/>
        </w:rPr>
        <w:t xml:space="preserve">. </w:t>
      </w:r>
      <w:r w:rsidR="004679BF" w:rsidRPr="00601210">
        <w:rPr>
          <w:rFonts w:ascii="Arial" w:hAnsi="Arial" w:cs="Arial"/>
          <w:b/>
        </w:rPr>
        <w:t>Outcomes of</w:t>
      </w:r>
      <w:r w:rsidR="00D0622E" w:rsidRPr="00601210">
        <w:rPr>
          <w:rFonts w:ascii="Arial" w:hAnsi="Arial" w:cs="Arial"/>
          <w:b/>
        </w:rPr>
        <w:t xml:space="preserve"> Individual Interventions over 5 Years</w:t>
      </w:r>
    </w:p>
    <w:tbl>
      <w:tblPr>
        <w:tblW w:w="13335" w:type="dxa"/>
        <w:tblInd w:w="108" w:type="dxa"/>
        <w:tblLook w:val="04A0" w:firstRow="1" w:lastRow="0" w:firstColumn="1" w:lastColumn="0" w:noHBand="0" w:noVBand="1"/>
      </w:tblPr>
      <w:tblGrid>
        <w:gridCol w:w="3269"/>
        <w:gridCol w:w="2333"/>
        <w:gridCol w:w="2333"/>
        <w:gridCol w:w="1800"/>
        <w:gridCol w:w="1800"/>
        <w:gridCol w:w="1800"/>
      </w:tblGrid>
      <w:tr w:rsidR="005D0833" w14:paraId="6B94839F" w14:textId="77777777" w:rsidTr="00FD20FE">
        <w:trPr>
          <w:trHeight w:val="720"/>
        </w:trPr>
        <w:tc>
          <w:tcPr>
            <w:tcW w:w="3269" w:type="dxa"/>
            <w:vMerge w:val="restart"/>
            <w:tcBorders>
              <w:top w:val="single" w:sz="4" w:space="0" w:color="auto"/>
              <w:left w:val="single" w:sz="4" w:space="0" w:color="auto"/>
              <w:bottom w:val="single" w:sz="4" w:space="0" w:color="000000"/>
              <w:right w:val="nil"/>
            </w:tcBorders>
            <w:shd w:val="clear" w:color="auto" w:fill="auto"/>
            <w:vAlign w:val="bottom"/>
            <w:hideMark/>
          </w:tcPr>
          <w:p w14:paraId="143FC918" w14:textId="77777777" w:rsidR="005D0833" w:rsidRPr="00FD20FE" w:rsidRDefault="005D0833">
            <w:pPr>
              <w:rPr>
                <w:rFonts w:ascii="Arial" w:eastAsia="Times New Roman" w:hAnsi="Arial" w:cs="Arial"/>
                <w:b/>
                <w:color w:val="000000"/>
                <w:sz w:val="20"/>
                <w:szCs w:val="20"/>
              </w:rPr>
            </w:pPr>
            <w:r w:rsidRPr="00FD20FE">
              <w:rPr>
                <w:rFonts w:ascii="Arial" w:eastAsia="Times New Roman" w:hAnsi="Arial" w:cs="Arial"/>
                <w:b/>
                <w:color w:val="000000"/>
                <w:sz w:val="20"/>
                <w:szCs w:val="20"/>
              </w:rPr>
              <w:t>Policy</w:t>
            </w:r>
          </w:p>
        </w:tc>
        <w:tc>
          <w:tcPr>
            <w:tcW w:w="2333" w:type="dxa"/>
            <w:tcBorders>
              <w:top w:val="single" w:sz="4" w:space="0" w:color="auto"/>
              <w:left w:val="single" w:sz="4" w:space="0" w:color="auto"/>
              <w:bottom w:val="nil"/>
              <w:right w:val="nil"/>
            </w:tcBorders>
            <w:shd w:val="clear" w:color="auto" w:fill="auto"/>
            <w:vAlign w:val="bottom"/>
            <w:hideMark/>
          </w:tcPr>
          <w:p w14:paraId="6E126546" w14:textId="77777777" w:rsidR="005D0833" w:rsidRPr="00FD20FE" w:rsidRDefault="005D083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Discounted Net Present LYs (Thousands)</w:t>
            </w:r>
          </w:p>
        </w:tc>
        <w:tc>
          <w:tcPr>
            <w:tcW w:w="2333" w:type="dxa"/>
            <w:tcBorders>
              <w:top w:val="single" w:sz="4" w:space="0" w:color="auto"/>
              <w:left w:val="single" w:sz="4" w:space="0" w:color="auto"/>
              <w:bottom w:val="nil"/>
              <w:right w:val="nil"/>
            </w:tcBorders>
            <w:shd w:val="clear" w:color="auto" w:fill="auto"/>
            <w:vAlign w:val="bottom"/>
            <w:hideMark/>
          </w:tcPr>
          <w:p w14:paraId="52C41A2D" w14:textId="77777777" w:rsidR="005D0833" w:rsidRPr="00FD20FE" w:rsidRDefault="005D083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Discounted Net Present QALYs (Thousands)</w:t>
            </w:r>
          </w:p>
        </w:tc>
        <w:tc>
          <w:tcPr>
            <w:tcW w:w="1800" w:type="dxa"/>
            <w:tcBorders>
              <w:top w:val="single" w:sz="4" w:space="0" w:color="auto"/>
              <w:left w:val="single" w:sz="4" w:space="0" w:color="auto"/>
              <w:bottom w:val="nil"/>
              <w:right w:val="nil"/>
            </w:tcBorders>
            <w:shd w:val="clear" w:color="auto" w:fill="auto"/>
            <w:vAlign w:val="bottom"/>
            <w:hideMark/>
          </w:tcPr>
          <w:p w14:paraId="482D11FB" w14:textId="77777777" w:rsidR="005D0833" w:rsidRPr="00FD20FE" w:rsidRDefault="005D083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Pill Addiction Deaths</w:t>
            </w:r>
          </w:p>
        </w:tc>
        <w:tc>
          <w:tcPr>
            <w:tcW w:w="1800" w:type="dxa"/>
            <w:tcBorders>
              <w:top w:val="single" w:sz="4" w:space="0" w:color="auto"/>
              <w:left w:val="single" w:sz="4" w:space="0" w:color="auto"/>
              <w:bottom w:val="nil"/>
              <w:right w:val="nil"/>
            </w:tcBorders>
            <w:shd w:val="clear" w:color="auto" w:fill="auto"/>
            <w:vAlign w:val="bottom"/>
            <w:hideMark/>
          </w:tcPr>
          <w:p w14:paraId="041797AA" w14:textId="77777777" w:rsidR="005D0833" w:rsidRPr="00FD20FE" w:rsidRDefault="005D083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Heroin Addiction Deaths</w:t>
            </w:r>
          </w:p>
        </w:tc>
        <w:tc>
          <w:tcPr>
            <w:tcW w:w="1800" w:type="dxa"/>
            <w:tcBorders>
              <w:top w:val="single" w:sz="4" w:space="0" w:color="auto"/>
              <w:left w:val="single" w:sz="4" w:space="0" w:color="auto"/>
              <w:bottom w:val="nil"/>
              <w:right w:val="single" w:sz="4" w:space="0" w:color="auto"/>
            </w:tcBorders>
            <w:shd w:val="clear" w:color="auto" w:fill="auto"/>
            <w:vAlign w:val="bottom"/>
            <w:hideMark/>
          </w:tcPr>
          <w:p w14:paraId="18220131" w14:textId="77777777" w:rsidR="005D0833" w:rsidRPr="00FD20FE" w:rsidRDefault="005D083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Total Opioid Deaths</w:t>
            </w:r>
          </w:p>
        </w:tc>
      </w:tr>
      <w:tr w:rsidR="005D0833" w14:paraId="498A7412" w14:textId="77777777" w:rsidTr="00FD20FE">
        <w:trPr>
          <w:trHeight w:val="260"/>
        </w:trPr>
        <w:tc>
          <w:tcPr>
            <w:tcW w:w="3269" w:type="dxa"/>
            <w:vMerge/>
            <w:tcBorders>
              <w:top w:val="single" w:sz="4" w:space="0" w:color="000000"/>
              <w:left w:val="single" w:sz="4" w:space="0" w:color="auto"/>
              <w:bottom w:val="single" w:sz="4" w:space="0" w:color="000000"/>
              <w:right w:val="nil"/>
            </w:tcBorders>
            <w:vAlign w:val="center"/>
            <w:hideMark/>
          </w:tcPr>
          <w:p w14:paraId="3B8A6E43" w14:textId="77777777" w:rsidR="005D0833" w:rsidRPr="00FD20FE" w:rsidRDefault="005D0833">
            <w:pPr>
              <w:rPr>
                <w:rFonts w:ascii="Arial" w:eastAsia="Times New Roman" w:hAnsi="Arial" w:cs="Arial"/>
                <w:b/>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48B4D1C9" w14:textId="77777777" w:rsidR="005D0833" w:rsidRPr="00FD20FE" w:rsidRDefault="005D083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2333" w:type="dxa"/>
            <w:tcBorders>
              <w:top w:val="nil"/>
              <w:left w:val="single" w:sz="4" w:space="0" w:color="auto"/>
              <w:bottom w:val="single" w:sz="4" w:space="0" w:color="auto"/>
              <w:right w:val="nil"/>
            </w:tcBorders>
            <w:shd w:val="clear" w:color="auto" w:fill="auto"/>
            <w:noWrap/>
            <w:vAlign w:val="bottom"/>
            <w:hideMark/>
          </w:tcPr>
          <w:p w14:paraId="5BE0F6DE" w14:textId="77777777" w:rsidR="005D0833" w:rsidRPr="00FD20FE" w:rsidRDefault="005D083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1800" w:type="dxa"/>
            <w:tcBorders>
              <w:top w:val="nil"/>
              <w:left w:val="single" w:sz="4" w:space="0" w:color="auto"/>
              <w:bottom w:val="single" w:sz="4" w:space="0" w:color="auto"/>
              <w:right w:val="nil"/>
            </w:tcBorders>
            <w:shd w:val="clear" w:color="auto" w:fill="auto"/>
            <w:noWrap/>
            <w:vAlign w:val="bottom"/>
            <w:hideMark/>
          </w:tcPr>
          <w:p w14:paraId="606B7D3C" w14:textId="77777777" w:rsidR="005D0833" w:rsidRPr="00FD20FE" w:rsidRDefault="005D083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1800" w:type="dxa"/>
            <w:tcBorders>
              <w:top w:val="nil"/>
              <w:left w:val="single" w:sz="4" w:space="0" w:color="auto"/>
              <w:bottom w:val="single" w:sz="4" w:space="0" w:color="auto"/>
              <w:right w:val="nil"/>
            </w:tcBorders>
            <w:shd w:val="clear" w:color="auto" w:fill="auto"/>
            <w:noWrap/>
            <w:vAlign w:val="bottom"/>
            <w:hideMark/>
          </w:tcPr>
          <w:p w14:paraId="16B057CB" w14:textId="77777777" w:rsidR="005D0833" w:rsidRPr="00FD20FE" w:rsidRDefault="005D083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0624B6EE" w14:textId="77777777" w:rsidR="005D0833" w:rsidRPr="00FD20FE" w:rsidRDefault="005D083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r>
      <w:tr w:rsidR="005D0833" w14:paraId="408FF377" w14:textId="77777777" w:rsidTr="00FD20FE">
        <w:trPr>
          <w:trHeight w:val="302"/>
        </w:trPr>
        <w:tc>
          <w:tcPr>
            <w:tcW w:w="3269" w:type="dxa"/>
            <w:vMerge w:val="restart"/>
            <w:tcBorders>
              <w:top w:val="nil"/>
              <w:left w:val="single" w:sz="4" w:space="0" w:color="auto"/>
              <w:bottom w:val="single" w:sz="4" w:space="0" w:color="000000"/>
              <w:right w:val="nil"/>
            </w:tcBorders>
            <w:shd w:val="clear" w:color="auto" w:fill="auto"/>
            <w:vAlign w:val="bottom"/>
            <w:hideMark/>
          </w:tcPr>
          <w:p w14:paraId="5F93A570"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 xml:space="preserve">Acute Pain Prescribing </w:t>
            </w:r>
          </w:p>
        </w:tc>
        <w:tc>
          <w:tcPr>
            <w:tcW w:w="2333" w:type="dxa"/>
            <w:tcBorders>
              <w:top w:val="nil"/>
              <w:left w:val="single" w:sz="4" w:space="0" w:color="auto"/>
              <w:bottom w:val="nil"/>
              <w:right w:val="nil"/>
            </w:tcBorders>
            <w:shd w:val="clear" w:color="auto" w:fill="auto"/>
            <w:noWrap/>
            <w:vAlign w:val="bottom"/>
            <w:hideMark/>
          </w:tcPr>
          <w:p w14:paraId="3E3E9DCB"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587</w:t>
            </w:r>
          </w:p>
        </w:tc>
        <w:tc>
          <w:tcPr>
            <w:tcW w:w="2333" w:type="dxa"/>
            <w:tcBorders>
              <w:top w:val="nil"/>
              <w:left w:val="single" w:sz="4" w:space="0" w:color="auto"/>
              <w:bottom w:val="nil"/>
              <w:right w:val="nil"/>
            </w:tcBorders>
            <w:shd w:val="clear" w:color="auto" w:fill="auto"/>
            <w:noWrap/>
            <w:vAlign w:val="bottom"/>
            <w:hideMark/>
          </w:tcPr>
          <w:p w14:paraId="03384200"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244</w:t>
            </w:r>
          </w:p>
        </w:tc>
        <w:tc>
          <w:tcPr>
            <w:tcW w:w="1800" w:type="dxa"/>
            <w:tcBorders>
              <w:top w:val="nil"/>
              <w:left w:val="single" w:sz="4" w:space="0" w:color="auto"/>
              <w:bottom w:val="nil"/>
              <w:right w:val="nil"/>
            </w:tcBorders>
            <w:shd w:val="clear" w:color="auto" w:fill="auto"/>
            <w:noWrap/>
            <w:vAlign w:val="bottom"/>
            <w:hideMark/>
          </w:tcPr>
          <w:p w14:paraId="2048B7E5"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964</w:t>
            </w:r>
          </w:p>
        </w:tc>
        <w:tc>
          <w:tcPr>
            <w:tcW w:w="1800" w:type="dxa"/>
            <w:tcBorders>
              <w:top w:val="nil"/>
              <w:left w:val="single" w:sz="4" w:space="0" w:color="auto"/>
              <w:bottom w:val="nil"/>
              <w:right w:val="nil"/>
            </w:tcBorders>
            <w:shd w:val="clear" w:color="auto" w:fill="auto"/>
            <w:noWrap/>
            <w:vAlign w:val="bottom"/>
            <w:hideMark/>
          </w:tcPr>
          <w:p w14:paraId="20C38105"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70</w:t>
            </w:r>
          </w:p>
        </w:tc>
        <w:tc>
          <w:tcPr>
            <w:tcW w:w="1800" w:type="dxa"/>
            <w:tcBorders>
              <w:top w:val="nil"/>
              <w:left w:val="single" w:sz="4" w:space="0" w:color="auto"/>
              <w:bottom w:val="nil"/>
              <w:right w:val="single" w:sz="4" w:space="0" w:color="auto"/>
            </w:tcBorders>
            <w:shd w:val="clear" w:color="auto" w:fill="auto"/>
            <w:noWrap/>
            <w:vAlign w:val="bottom"/>
            <w:hideMark/>
          </w:tcPr>
          <w:p w14:paraId="07396979"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894</w:t>
            </w:r>
          </w:p>
        </w:tc>
      </w:tr>
      <w:tr w:rsidR="005D0833" w14:paraId="2A62FB98" w14:textId="77777777" w:rsidTr="00FD20FE">
        <w:trPr>
          <w:trHeight w:val="302"/>
        </w:trPr>
        <w:tc>
          <w:tcPr>
            <w:tcW w:w="3269" w:type="dxa"/>
            <w:vMerge/>
            <w:tcBorders>
              <w:top w:val="nil"/>
              <w:left w:val="single" w:sz="4" w:space="0" w:color="auto"/>
              <w:bottom w:val="single" w:sz="4" w:space="0" w:color="000000"/>
              <w:right w:val="nil"/>
            </w:tcBorders>
            <w:vAlign w:val="center"/>
            <w:hideMark/>
          </w:tcPr>
          <w:p w14:paraId="6D7BF205"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4700A932"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52, 804]</w:t>
            </w:r>
          </w:p>
        </w:tc>
        <w:tc>
          <w:tcPr>
            <w:tcW w:w="2333" w:type="dxa"/>
            <w:tcBorders>
              <w:top w:val="nil"/>
              <w:left w:val="single" w:sz="4" w:space="0" w:color="auto"/>
              <w:bottom w:val="single" w:sz="4" w:space="0" w:color="auto"/>
              <w:right w:val="nil"/>
            </w:tcBorders>
            <w:shd w:val="clear" w:color="auto" w:fill="auto"/>
            <w:noWrap/>
            <w:vAlign w:val="bottom"/>
            <w:hideMark/>
          </w:tcPr>
          <w:p w14:paraId="7F67B4E8"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17, -935]</w:t>
            </w:r>
          </w:p>
        </w:tc>
        <w:tc>
          <w:tcPr>
            <w:tcW w:w="1800" w:type="dxa"/>
            <w:tcBorders>
              <w:top w:val="nil"/>
              <w:left w:val="single" w:sz="4" w:space="0" w:color="auto"/>
              <w:bottom w:val="single" w:sz="4" w:space="0" w:color="auto"/>
              <w:right w:val="nil"/>
            </w:tcBorders>
            <w:shd w:val="clear" w:color="auto" w:fill="auto"/>
            <w:noWrap/>
            <w:vAlign w:val="bottom"/>
            <w:hideMark/>
          </w:tcPr>
          <w:p w14:paraId="48942F01"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370, -1,687]</w:t>
            </w:r>
          </w:p>
        </w:tc>
        <w:tc>
          <w:tcPr>
            <w:tcW w:w="1800" w:type="dxa"/>
            <w:tcBorders>
              <w:top w:val="nil"/>
              <w:left w:val="single" w:sz="4" w:space="0" w:color="auto"/>
              <w:bottom w:val="single" w:sz="4" w:space="0" w:color="auto"/>
              <w:right w:val="nil"/>
            </w:tcBorders>
            <w:shd w:val="clear" w:color="auto" w:fill="auto"/>
            <w:noWrap/>
            <w:vAlign w:val="bottom"/>
            <w:hideMark/>
          </w:tcPr>
          <w:p w14:paraId="77DC039D"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38, 496]</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4E839E76"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689, -1,429]</w:t>
            </w:r>
          </w:p>
        </w:tc>
      </w:tr>
      <w:tr w:rsidR="005D0833" w14:paraId="21BFCC08" w14:textId="77777777" w:rsidTr="00FD20FE">
        <w:trPr>
          <w:trHeight w:val="302"/>
        </w:trPr>
        <w:tc>
          <w:tcPr>
            <w:tcW w:w="3269" w:type="dxa"/>
            <w:vMerge w:val="restart"/>
            <w:tcBorders>
              <w:top w:val="nil"/>
              <w:left w:val="single" w:sz="4" w:space="0" w:color="auto"/>
              <w:bottom w:val="nil"/>
              <w:right w:val="nil"/>
            </w:tcBorders>
            <w:shd w:val="clear" w:color="auto" w:fill="auto"/>
            <w:vAlign w:val="bottom"/>
            <w:hideMark/>
          </w:tcPr>
          <w:p w14:paraId="325AD12F"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Prescribing for Transitioning Pain</w:t>
            </w:r>
          </w:p>
        </w:tc>
        <w:tc>
          <w:tcPr>
            <w:tcW w:w="2333" w:type="dxa"/>
            <w:tcBorders>
              <w:top w:val="nil"/>
              <w:left w:val="single" w:sz="4" w:space="0" w:color="auto"/>
              <w:bottom w:val="nil"/>
              <w:right w:val="nil"/>
            </w:tcBorders>
            <w:shd w:val="clear" w:color="auto" w:fill="auto"/>
            <w:noWrap/>
            <w:vAlign w:val="bottom"/>
            <w:hideMark/>
          </w:tcPr>
          <w:p w14:paraId="6117BF2E"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83</w:t>
            </w:r>
          </w:p>
        </w:tc>
        <w:tc>
          <w:tcPr>
            <w:tcW w:w="2333" w:type="dxa"/>
            <w:tcBorders>
              <w:top w:val="nil"/>
              <w:left w:val="single" w:sz="4" w:space="0" w:color="auto"/>
              <w:bottom w:val="nil"/>
              <w:right w:val="nil"/>
            </w:tcBorders>
            <w:shd w:val="clear" w:color="auto" w:fill="auto"/>
            <w:noWrap/>
            <w:vAlign w:val="bottom"/>
            <w:hideMark/>
          </w:tcPr>
          <w:p w14:paraId="670E3002"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94</w:t>
            </w:r>
          </w:p>
        </w:tc>
        <w:tc>
          <w:tcPr>
            <w:tcW w:w="1800" w:type="dxa"/>
            <w:tcBorders>
              <w:top w:val="nil"/>
              <w:left w:val="single" w:sz="4" w:space="0" w:color="auto"/>
              <w:bottom w:val="nil"/>
              <w:right w:val="nil"/>
            </w:tcBorders>
            <w:shd w:val="clear" w:color="auto" w:fill="auto"/>
            <w:noWrap/>
            <w:vAlign w:val="bottom"/>
            <w:hideMark/>
          </w:tcPr>
          <w:p w14:paraId="2654B6F0"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837</w:t>
            </w:r>
          </w:p>
        </w:tc>
        <w:tc>
          <w:tcPr>
            <w:tcW w:w="1800" w:type="dxa"/>
            <w:tcBorders>
              <w:top w:val="nil"/>
              <w:left w:val="single" w:sz="4" w:space="0" w:color="auto"/>
              <w:bottom w:val="nil"/>
              <w:right w:val="nil"/>
            </w:tcBorders>
            <w:shd w:val="clear" w:color="auto" w:fill="auto"/>
            <w:noWrap/>
            <w:vAlign w:val="bottom"/>
            <w:hideMark/>
          </w:tcPr>
          <w:p w14:paraId="1AFAD27B"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684</w:t>
            </w:r>
          </w:p>
        </w:tc>
        <w:tc>
          <w:tcPr>
            <w:tcW w:w="1800" w:type="dxa"/>
            <w:tcBorders>
              <w:top w:val="nil"/>
              <w:left w:val="single" w:sz="4" w:space="0" w:color="auto"/>
              <w:bottom w:val="nil"/>
              <w:right w:val="single" w:sz="4" w:space="0" w:color="auto"/>
            </w:tcBorders>
            <w:shd w:val="clear" w:color="auto" w:fill="auto"/>
            <w:noWrap/>
            <w:vAlign w:val="bottom"/>
            <w:hideMark/>
          </w:tcPr>
          <w:p w14:paraId="2369827D"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53</w:t>
            </w:r>
          </w:p>
        </w:tc>
      </w:tr>
      <w:tr w:rsidR="005D0833" w14:paraId="13FEE21E" w14:textId="77777777" w:rsidTr="00FD20FE">
        <w:trPr>
          <w:trHeight w:val="302"/>
        </w:trPr>
        <w:tc>
          <w:tcPr>
            <w:tcW w:w="3269" w:type="dxa"/>
            <w:vMerge/>
            <w:tcBorders>
              <w:top w:val="nil"/>
              <w:left w:val="single" w:sz="4" w:space="0" w:color="auto"/>
              <w:bottom w:val="nil"/>
              <w:right w:val="nil"/>
            </w:tcBorders>
            <w:vAlign w:val="center"/>
            <w:hideMark/>
          </w:tcPr>
          <w:p w14:paraId="5603017B"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4C5CBCD3"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6, 137]</w:t>
            </w:r>
          </w:p>
        </w:tc>
        <w:tc>
          <w:tcPr>
            <w:tcW w:w="2333" w:type="dxa"/>
            <w:tcBorders>
              <w:top w:val="nil"/>
              <w:left w:val="single" w:sz="4" w:space="0" w:color="auto"/>
              <w:bottom w:val="single" w:sz="4" w:space="0" w:color="auto"/>
              <w:right w:val="nil"/>
            </w:tcBorders>
            <w:shd w:val="clear" w:color="auto" w:fill="auto"/>
            <w:noWrap/>
            <w:vAlign w:val="bottom"/>
            <w:hideMark/>
          </w:tcPr>
          <w:p w14:paraId="1CC4CF22"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5, 267]</w:t>
            </w:r>
          </w:p>
        </w:tc>
        <w:tc>
          <w:tcPr>
            <w:tcW w:w="1800" w:type="dxa"/>
            <w:tcBorders>
              <w:top w:val="nil"/>
              <w:left w:val="single" w:sz="4" w:space="0" w:color="auto"/>
              <w:bottom w:val="nil"/>
              <w:right w:val="nil"/>
            </w:tcBorders>
            <w:shd w:val="clear" w:color="auto" w:fill="auto"/>
            <w:noWrap/>
            <w:vAlign w:val="bottom"/>
            <w:hideMark/>
          </w:tcPr>
          <w:p w14:paraId="454B1515"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041, -731]</w:t>
            </w:r>
          </w:p>
        </w:tc>
        <w:tc>
          <w:tcPr>
            <w:tcW w:w="1800" w:type="dxa"/>
            <w:tcBorders>
              <w:top w:val="nil"/>
              <w:left w:val="single" w:sz="4" w:space="0" w:color="auto"/>
              <w:bottom w:val="nil"/>
              <w:right w:val="nil"/>
            </w:tcBorders>
            <w:shd w:val="clear" w:color="auto" w:fill="auto"/>
            <w:noWrap/>
            <w:vAlign w:val="bottom"/>
            <w:hideMark/>
          </w:tcPr>
          <w:p w14:paraId="6C749646"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34, 908]</w:t>
            </w:r>
          </w:p>
        </w:tc>
        <w:tc>
          <w:tcPr>
            <w:tcW w:w="1800" w:type="dxa"/>
            <w:tcBorders>
              <w:top w:val="nil"/>
              <w:left w:val="single" w:sz="4" w:space="0" w:color="auto"/>
              <w:bottom w:val="nil"/>
              <w:right w:val="single" w:sz="4" w:space="0" w:color="auto"/>
            </w:tcBorders>
            <w:shd w:val="clear" w:color="auto" w:fill="auto"/>
            <w:noWrap/>
            <w:vAlign w:val="bottom"/>
            <w:hideMark/>
          </w:tcPr>
          <w:p w14:paraId="4FB5FEDA"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97, 76]</w:t>
            </w:r>
          </w:p>
        </w:tc>
      </w:tr>
      <w:tr w:rsidR="005D0833" w14:paraId="62DAA875" w14:textId="77777777" w:rsidTr="00FD20FE">
        <w:trPr>
          <w:trHeight w:val="302"/>
        </w:trPr>
        <w:tc>
          <w:tcPr>
            <w:tcW w:w="3269" w:type="dxa"/>
            <w:vMerge w:val="restart"/>
            <w:tcBorders>
              <w:top w:val="single" w:sz="4" w:space="0" w:color="auto"/>
              <w:left w:val="single" w:sz="4" w:space="0" w:color="auto"/>
              <w:bottom w:val="single" w:sz="4" w:space="0" w:color="000000"/>
              <w:right w:val="nil"/>
            </w:tcBorders>
            <w:shd w:val="clear" w:color="auto" w:fill="auto"/>
            <w:vAlign w:val="bottom"/>
            <w:hideMark/>
          </w:tcPr>
          <w:p w14:paraId="3435421C"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Chronic Pain Prescribing</w:t>
            </w:r>
          </w:p>
        </w:tc>
        <w:tc>
          <w:tcPr>
            <w:tcW w:w="2333" w:type="dxa"/>
            <w:tcBorders>
              <w:top w:val="nil"/>
              <w:left w:val="single" w:sz="4" w:space="0" w:color="auto"/>
              <w:bottom w:val="nil"/>
              <w:right w:val="nil"/>
            </w:tcBorders>
            <w:shd w:val="clear" w:color="auto" w:fill="auto"/>
            <w:noWrap/>
            <w:vAlign w:val="bottom"/>
            <w:hideMark/>
          </w:tcPr>
          <w:p w14:paraId="7A360243"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68</w:t>
            </w:r>
          </w:p>
        </w:tc>
        <w:tc>
          <w:tcPr>
            <w:tcW w:w="2333" w:type="dxa"/>
            <w:tcBorders>
              <w:top w:val="nil"/>
              <w:left w:val="single" w:sz="4" w:space="0" w:color="auto"/>
              <w:bottom w:val="nil"/>
              <w:right w:val="nil"/>
            </w:tcBorders>
            <w:shd w:val="clear" w:color="auto" w:fill="auto"/>
            <w:noWrap/>
            <w:vAlign w:val="bottom"/>
            <w:hideMark/>
          </w:tcPr>
          <w:p w14:paraId="0501B93B"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619</w:t>
            </w:r>
          </w:p>
        </w:tc>
        <w:tc>
          <w:tcPr>
            <w:tcW w:w="1800" w:type="dxa"/>
            <w:tcBorders>
              <w:top w:val="single" w:sz="4" w:space="0" w:color="auto"/>
              <w:left w:val="single" w:sz="4" w:space="0" w:color="auto"/>
              <w:bottom w:val="nil"/>
              <w:right w:val="nil"/>
            </w:tcBorders>
            <w:shd w:val="clear" w:color="auto" w:fill="auto"/>
            <w:noWrap/>
            <w:vAlign w:val="bottom"/>
            <w:hideMark/>
          </w:tcPr>
          <w:p w14:paraId="2E2BCDB3"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8,312</w:t>
            </w:r>
          </w:p>
        </w:tc>
        <w:tc>
          <w:tcPr>
            <w:tcW w:w="1800" w:type="dxa"/>
            <w:tcBorders>
              <w:top w:val="single" w:sz="4" w:space="0" w:color="auto"/>
              <w:left w:val="single" w:sz="4" w:space="0" w:color="auto"/>
              <w:bottom w:val="nil"/>
              <w:right w:val="nil"/>
            </w:tcBorders>
            <w:shd w:val="clear" w:color="auto" w:fill="auto"/>
            <w:noWrap/>
            <w:vAlign w:val="bottom"/>
            <w:hideMark/>
          </w:tcPr>
          <w:p w14:paraId="617F0785"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0,626</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61505BB2"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314</w:t>
            </w:r>
          </w:p>
        </w:tc>
      </w:tr>
      <w:tr w:rsidR="005D0833" w14:paraId="0F40D446" w14:textId="77777777" w:rsidTr="00FD20FE">
        <w:trPr>
          <w:trHeight w:val="302"/>
        </w:trPr>
        <w:tc>
          <w:tcPr>
            <w:tcW w:w="3269" w:type="dxa"/>
            <w:vMerge/>
            <w:tcBorders>
              <w:top w:val="single" w:sz="4" w:space="0" w:color="auto"/>
              <w:left w:val="single" w:sz="4" w:space="0" w:color="auto"/>
              <w:bottom w:val="single" w:sz="4" w:space="0" w:color="000000"/>
              <w:right w:val="nil"/>
            </w:tcBorders>
            <w:vAlign w:val="center"/>
            <w:hideMark/>
          </w:tcPr>
          <w:p w14:paraId="797D86D0"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5FA9D27F"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83, 533]</w:t>
            </w:r>
          </w:p>
        </w:tc>
        <w:tc>
          <w:tcPr>
            <w:tcW w:w="2333" w:type="dxa"/>
            <w:tcBorders>
              <w:top w:val="nil"/>
              <w:left w:val="single" w:sz="4" w:space="0" w:color="auto"/>
              <w:bottom w:val="single" w:sz="4" w:space="0" w:color="auto"/>
              <w:right w:val="nil"/>
            </w:tcBorders>
            <w:shd w:val="clear" w:color="auto" w:fill="auto"/>
            <w:noWrap/>
            <w:vAlign w:val="bottom"/>
            <w:hideMark/>
          </w:tcPr>
          <w:p w14:paraId="10FD3293"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1, 1,484]</w:t>
            </w:r>
          </w:p>
        </w:tc>
        <w:tc>
          <w:tcPr>
            <w:tcW w:w="1800" w:type="dxa"/>
            <w:tcBorders>
              <w:top w:val="nil"/>
              <w:left w:val="single" w:sz="4" w:space="0" w:color="auto"/>
              <w:bottom w:val="single" w:sz="4" w:space="0" w:color="auto"/>
              <w:right w:val="nil"/>
            </w:tcBorders>
            <w:shd w:val="clear" w:color="auto" w:fill="auto"/>
            <w:noWrap/>
            <w:vAlign w:val="bottom"/>
            <w:hideMark/>
          </w:tcPr>
          <w:p w14:paraId="5C89DC1C"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0,331, -6,619]</w:t>
            </w:r>
          </w:p>
        </w:tc>
        <w:tc>
          <w:tcPr>
            <w:tcW w:w="1800" w:type="dxa"/>
            <w:tcBorders>
              <w:top w:val="nil"/>
              <w:left w:val="single" w:sz="4" w:space="0" w:color="auto"/>
              <w:bottom w:val="single" w:sz="4" w:space="0" w:color="auto"/>
              <w:right w:val="nil"/>
            </w:tcBorders>
            <w:shd w:val="clear" w:color="auto" w:fill="auto"/>
            <w:noWrap/>
            <w:vAlign w:val="bottom"/>
            <w:hideMark/>
          </w:tcPr>
          <w:p w14:paraId="2FCE0C8B"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214, 13,865]</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0EC3F954"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163, 5,579]</w:t>
            </w:r>
          </w:p>
        </w:tc>
      </w:tr>
      <w:tr w:rsidR="005D0833" w14:paraId="07941068" w14:textId="77777777" w:rsidTr="00FD20FE">
        <w:trPr>
          <w:trHeight w:val="302"/>
        </w:trPr>
        <w:tc>
          <w:tcPr>
            <w:tcW w:w="3269" w:type="dxa"/>
            <w:vMerge w:val="restart"/>
            <w:tcBorders>
              <w:top w:val="nil"/>
              <w:left w:val="single" w:sz="4" w:space="0" w:color="auto"/>
              <w:bottom w:val="nil"/>
              <w:right w:val="nil"/>
            </w:tcBorders>
            <w:shd w:val="clear" w:color="auto" w:fill="auto"/>
            <w:vAlign w:val="bottom"/>
            <w:hideMark/>
          </w:tcPr>
          <w:p w14:paraId="451C4337"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Drug Rescheduling</w:t>
            </w:r>
          </w:p>
        </w:tc>
        <w:tc>
          <w:tcPr>
            <w:tcW w:w="2333" w:type="dxa"/>
            <w:tcBorders>
              <w:top w:val="nil"/>
              <w:left w:val="single" w:sz="4" w:space="0" w:color="auto"/>
              <w:bottom w:val="nil"/>
              <w:right w:val="nil"/>
            </w:tcBorders>
            <w:shd w:val="clear" w:color="auto" w:fill="auto"/>
            <w:noWrap/>
            <w:vAlign w:val="bottom"/>
            <w:hideMark/>
          </w:tcPr>
          <w:p w14:paraId="684B8140"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845</w:t>
            </w:r>
          </w:p>
        </w:tc>
        <w:tc>
          <w:tcPr>
            <w:tcW w:w="2333" w:type="dxa"/>
            <w:tcBorders>
              <w:top w:val="nil"/>
              <w:left w:val="single" w:sz="4" w:space="0" w:color="auto"/>
              <w:bottom w:val="nil"/>
              <w:right w:val="nil"/>
            </w:tcBorders>
            <w:shd w:val="clear" w:color="auto" w:fill="auto"/>
            <w:noWrap/>
            <w:vAlign w:val="bottom"/>
            <w:hideMark/>
          </w:tcPr>
          <w:p w14:paraId="33AA6026"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70</w:t>
            </w:r>
          </w:p>
        </w:tc>
        <w:tc>
          <w:tcPr>
            <w:tcW w:w="1800" w:type="dxa"/>
            <w:tcBorders>
              <w:top w:val="nil"/>
              <w:left w:val="single" w:sz="4" w:space="0" w:color="auto"/>
              <w:bottom w:val="nil"/>
              <w:right w:val="nil"/>
            </w:tcBorders>
            <w:shd w:val="clear" w:color="auto" w:fill="auto"/>
            <w:noWrap/>
            <w:vAlign w:val="bottom"/>
            <w:hideMark/>
          </w:tcPr>
          <w:p w14:paraId="2A375ADD"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45,509</w:t>
            </w:r>
          </w:p>
        </w:tc>
        <w:tc>
          <w:tcPr>
            <w:tcW w:w="1800" w:type="dxa"/>
            <w:tcBorders>
              <w:top w:val="nil"/>
              <w:left w:val="single" w:sz="4" w:space="0" w:color="auto"/>
              <w:bottom w:val="nil"/>
              <w:right w:val="nil"/>
            </w:tcBorders>
            <w:shd w:val="clear" w:color="auto" w:fill="auto"/>
            <w:noWrap/>
            <w:vAlign w:val="bottom"/>
            <w:hideMark/>
          </w:tcPr>
          <w:p w14:paraId="28A58796"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70,020</w:t>
            </w:r>
          </w:p>
        </w:tc>
        <w:tc>
          <w:tcPr>
            <w:tcW w:w="1800" w:type="dxa"/>
            <w:tcBorders>
              <w:top w:val="nil"/>
              <w:left w:val="single" w:sz="4" w:space="0" w:color="auto"/>
              <w:bottom w:val="nil"/>
              <w:right w:val="single" w:sz="4" w:space="0" w:color="auto"/>
            </w:tcBorders>
            <w:shd w:val="clear" w:color="auto" w:fill="auto"/>
            <w:noWrap/>
            <w:vAlign w:val="bottom"/>
            <w:hideMark/>
          </w:tcPr>
          <w:p w14:paraId="714F3AEA"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4,511</w:t>
            </w:r>
          </w:p>
        </w:tc>
      </w:tr>
      <w:tr w:rsidR="005D0833" w14:paraId="58990F02" w14:textId="77777777" w:rsidTr="00FD20FE">
        <w:trPr>
          <w:trHeight w:val="302"/>
        </w:trPr>
        <w:tc>
          <w:tcPr>
            <w:tcW w:w="3269" w:type="dxa"/>
            <w:vMerge/>
            <w:tcBorders>
              <w:top w:val="nil"/>
              <w:left w:val="single" w:sz="4" w:space="0" w:color="auto"/>
              <w:bottom w:val="nil"/>
              <w:right w:val="nil"/>
            </w:tcBorders>
            <w:vAlign w:val="center"/>
            <w:hideMark/>
          </w:tcPr>
          <w:p w14:paraId="564620C0"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5B633DB7"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564, 563]</w:t>
            </w:r>
          </w:p>
        </w:tc>
        <w:tc>
          <w:tcPr>
            <w:tcW w:w="2333" w:type="dxa"/>
            <w:tcBorders>
              <w:top w:val="nil"/>
              <w:left w:val="single" w:sz="4" w:space="0" w:color="auto"/>
              <w:bottom w:val="single" w:sz="4" w:space="0" w:color="auto"/>
              <w:right w:val="nil"/>
            </w:tcBorders>
            <w:shd w:val="clear" w:color="auto" w:fill="auto"/>
            <w:noWrap/>
            <w:vAlign w:val="bottom"/>
            <w:hideMark/>
          </w:tcPr>
          <w:p w14:paraId="094378C4"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604, 4,089]</w:t>
            </w:r>
          </w:p>
        </w:tc>
        <w:tc>
          <w:tcPr>
            <w:tcW w:w="1800" w:type="dxa"/>
            <w:tcBorders>
              <w:top w:val="nil"/>
              <w:left w:val="single" w:sz="4" w:space="0" w:color="auto"/>
              <w:bottom w:val="nil"/>
              <w:right w:val="nil"/>
            </w:tcBorders>
            <w:shd w:val="clear" w:color="auto" w:fill="auto"/>
            <w:noWrap/>
            <w:vAlign w:val="bottom"/>
            <w:hideMark/>
          </w:tcPr>
          <w:p w14:paraId="7C7C9E2A"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5,636, -39,538]</w:t>
            </w:r>
          </w:p>
        </w:tc>
        <w:tc>
          <w:tcPr>
            <w:tcW w:w="1800" w:type="dxa"/>
            <w:tcBorders>
              <w:top w:val="nil"/>
              <w:left w:val="single" w:sz="4" w:space="0" w:color="auto"/>
              <w:bottom w:val="nil"/>
              <w:right w:val="nil"/>
            </w:tcBorders>
            <w:shd w:val="clear" w:color="auto" w:fill="auto"/>
            <w:noWrap/>
            <w:vAlign w:val="bottom"/>
            <w:hideMark/>
          </w:tcPr>
          <w:p w14:paraId="53CC9C7B"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1,851, 87,917]</w:t>
            </w:r>
          </w:p>
        </w:tc>
        <w:tc>
          <w:tcPr>
            <w:tcW w:w="1800" w:type="dxa"/>
            <w:tcBorders>
              <w:top w:val="nil"/>
              <w:left w:val="single" w:sz="4" w:space="0" w:color="auto"/>
              <w:bottom w:val="nil"/>
              <w:right w:val="single" w:sz="4" w:space="0" w:color="auto"/>
            </w:tcBorders>
            <w:shd w:val="clear" w:color="auto" w:fill="auto"/>
            <w:noWrap/>
            <w:vAlign w:val="bottom"/>
            <w:hideMark/>
          </w:tcPr>
          <w:p w14:paraId="6B9BF1D3"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313, 43,238]</w:t>
            </w:r>
          </w:p>
        </w:tc>
      </w:tr>
      <w:tr w:rsidR="005D0833" w14:paraId="6BA3FA9B" w14:textId="77777777" w:rsidTr="00FD20FE">
        <w:trPr>
          <w:trHeight w:val="302"/>
        </w:trPr>
        <w:tc>
          <w:tcPr>
            <w:tcW w:w="3269" w:type="dxa"/>
            <w:vMerge w:val="restart"/>
            <w:tcBorders>
              <w:top w:val="single" w:sz="4" w:space="0" w:color="auto"/>
              <w:left w:val="single" w:sz="4" w:space="0" w:color="auto"/>
              <w:bottom w:val="single" w:sz="4" w:space="0" w:color="000000"/>
              <w:right w:val="nil"/>
            </w:tcBorders>
            <w:shd w:val="clear" w:color="auto" w:fill="auto"/>
            <w:vAlign w:val="bottom"/>
            <w:hideMark/>
          </w:tcPr>
          <w:p w14:paraId="02E1942D"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PMP</w:t>
            </w:r>
          </w:p>
        </w:tc>
        <w:tc>
          <w:tcPr>
            <w:tcW w:w="2333" w:type="dxa"/>
            <w:tcBorders>
              <w:top w:val="nil"/>
              <w:left w:val="single" w:sz="4" w:space="0" w:color="auto"/>
              <w:bottom w:val="nil"/>
              <w:right w:val="nil"/>
            </w:tcBorders>
            <w:shd w:val="clear" w:color="auto" w:fill="auto"/>
            <w:noWrap/>
            <w:vAlign w:val="bottom"/>
            <w:hideMark/>
          </w:tcPr>
          <w:p w14:paraId="22FE2AA9"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858</w:t>
            </w:r>
          </w:p>
        </w:tc>
        <w:tc>
          <w:tcPr>
            <w:tcW w:w="2333" w:type="dxa"/>
            <w:tcBorders>
              <w:top w:val="nil"/>
              <w:left w:val="single" w:sz="4" w:space="0" w:color="auto"/>
              <w:bottom w:val="nil"/>
              <w:right w:val="nil"/>
            </w:tcBorders>
            <w:shd w:val="clear" w:color="auto" w:fill="auto"/>
            <w:noWrap/>
            <w:vAlign w:val="bottom"/>
            <w:hideMark/>
          </w:tcPr>
          <w:p w14:paraId="0BB76499"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054</w:t>
            </w:r>
          </w:p>
        </w:tc>
        <w:tc>
          <w:tcPr>
            <w:tcW w:w="1800" w:type="dxa"/>
            <w:tcBorders>
              <w:top w:val="single" w:sz="4" w:space="0" w:color="auto"/>
              <w:left w:val="single" w:sz="4" w:space="0" w:color="auto"/>
              <w:bottom w:val="nil"/>
              <w:right w:val="nil"/>
            </w:tcBorders>
            <w:shd w:val="clear" w:color="auto" w:fill="auto"/>
            <w:noWrap/>
            <w:vAlign w:val="bottom"/>
            <w:hideMark/>
          </w:tcPr>
          <w:p w14:paraId="159B0BD7"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9,081</w:t>
            </w:r>
          </w:p>
        </w:tc>
        <w:tc>
          <w:tcPr>
            <w:tcW w:w="1800" w:type="dxa"/>
            <w:tcBorders>
              <w:top w:val="single" w:sz="4" w:space="0" w:color="auto"/>
              <w:left w:val="single" w:sz="4" w:space="0" w:color="auto"/>
              <w:bottom w:val="nil"/>
              <w:right w:val="nil"/>
            </w:tcBorders>
            <w:shd w:val="clear" w:color="auto" w:fill="auto"/>
            <w:noWrap/>
            <w:vAlign w:val="bottom"/>
            <w:hideMark/>
          </w:tcPr>
          <w:p w14:paraId="7821EACE"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34,410</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4839C76A"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5,329</w:t>
            </w:r>
          </w:p>
        </w:tc>
      </w:tr>
      <w:tr w:rsidR="005D0833" w14:paraId="68590A42" w14:textId="77777777" w:rsidTr="00FD20FE">
        <w:trPr>
          <w:trHeight w:val="302"/>
        </w:trPr>
        <w:tc>
          <w:tcPr>
            <w:tcW w:w="3269" w:type="dxa"/>
            <w:vMerge/>
            <w:tcBorders>
              <w:top w:val="single" w:sz="4" w:space="0" w:color="auto"/>
              <w:left w:val="single" w:sz="4" w:space="0" w:color="auto"/>
              <w:bottom w:val="single" w:sz="4" w:space="0" w:color="000000"/>
              <w:right w:val="nil"/>
            </w:tcBorders>
            <w:vAlign w:val="center"/>
            <w:hideMark/>
          </w:tcPr>
          <w:p w14:paraId="0CD208FE"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70AFB556"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272, -829]</w:t>
            </w:r>
          </w:p>
        </w:tc>
        <w:tc>
          <w:tcPr>
            <w:tcW w:w="2333" w:type="dxa"/>
            <w:tcBorders>
              <w:top w:val="nil"/>
              <w:left w:val="single" w:sz="4" w:space="0" w:color="auto"/>
              <w:bottom w:val="single" w:sz="4" w:space="0" w:color="auto"/>
              <w:right w:val="nil"/>
            </w:tcBorders>
            <w:shd w:val="clear" w:color="auto" w:fill="auto"/>
            <w:noWrap/>
            <w:vAlign w:val="bottom"/>
            <w:hideMark/>
          </w:tcPr>
          <w:p w14:paraId="1FCCA5DF"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320, 409]</w:t>
            </w:r>
          </w:p>
        </w:tc>
        <w:tc>
          <w:tcPr>
            <w:tcW w:w="1800" w:type="dxa"/>
            <w:tcBorders>
              <w:top w:val="nil"/>
              <w:left w:val="single" w:sz="4" w:space="0" w:color="auto"/>
              <w:bottom w:val="single" w:sz="4" w:space="0" w:color="auto"/>
              <w:right w:val="nil"/>
            </w:tcBorders>
            <w:shd w:val="clear" w:color="auto" w:fill="auto"/>
            <w:noWrap/>
            <w:vAlign w:val="bottom"/>
            <w:hideMark/>
          </w:tcPr>
          <w:p w14:paraId="090418C8"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3,413, -16,327]</w:t>
            </w:r>
          </w:p>
        </w:tc>
        <w:tc>
          <w:tcPr>
            <w:tcW w:w="1800" w:type="dxa"/>
            <w:tcBorders>
              <w:top w:val="nil"/>
              <w:left w:val="single" w:sz="4" w:space="0" w:color="auto"/>
              <w:bottom w:val="single" w:sz="4" w:space="0" w:color="auto"/>
              <w:right w:val="nil"/>
            </w:tcBorders>
            <w:shd w:val="clear" w:color="auto" w:fill="auto"/>
            <w:noWrap/>
            <w:vAlign w:val="bottom"/>
            <w:hideMark/>
          </w:tcPr>
          <w:p w14:paraId="7D37700B"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0,708, 42,821]</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52D24976"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380, 24,001]</w:t>
            </w:r>
          </w:p>
        </w:tc>
      </w:tr>
      <w:tr w:rsidR="005D0833" w14:paraId="45C675F0" w14:textId="77777777" w:rsidTr="00FD20FE">
        <w:trPr>
          <w:trHeight w:val="302"/>
        </w:trPr>
        <w:tc>
          <w:tcPr>
            <w:tcW w:w="3269" w:type="dxa"/>
            <w:vMerge w:val="restart"/>
            <w:tcBorders>
              <w:top w:val="nil"/>
              <w:left w:val="single" w:sz="4" w:space="0" w:color="auto"/>
              <w:bottom w:val="nil"/>
              <w:right w:val="nil"/>
            </w:tcBorders>
            <w:shd w:val="clear" w:color="auto" w:fill="auto"/>
            <w:vAlign w:val="bottom"/>
            <w:hideMark/>
          </w:tcPr>
          <w:p w14:paraId="3AEB7060"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Drug Reformulation</w:t>
            </w:r>
          </w:p>
        </w:tc>
        <w:tc>
          <w:tcPr>
            <w:tcW w:w="2333" w:type="dxa"/>
            <w:tcBorders>
              <w:top w:val="nil"/>
              <w:left w:val="single" w:sz="4" w:space="0" w:color="auto"/>
              <w:bottom w:val="nil"/>
              <w:right w:val="nil"/>
            </w:tcBorders>
            <w:shd w:val="clear" w:color="auto" w:fill="auto"/>
            <w:noWrap/>
            <w:vAlign w:val="bottom"/>
            <w:hideMark/>
          </w:tcPr>
          <w:p w14:paraId="7542EA04"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463</w:t>
            </w:r>
          </w:p>
        </w:tc>
        <w:tc>
          <w:tcPr>
            <w:tcW w:w="2333" w:type="dxa"/>
            <w:tcBorders>
              <w:top w:val="nil"/>
              <w:left w:val="single" w:sz="4" w:space="0" w:color="auto"/>
              <w:bottom w:val="nil"/>
              <w:right w:val="nil"/>
            </w:tcBorders>
            <w:shd w:val="clear" w:color="auto" w:fill="auto"/>
            <w:noWrap/>
            <w:vAlign w:val="bottom"/>
            <w:hideMark/>
          </w:tcPr>
          <w:p w14:paraId="23187ECF"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151</w:t>
            </w:r>
          </w:p>
        </w:tc>
        <w:tc>
          <w:tcPr>
            <w:tcW w:w="1800" w:type="dxa"/>
            <w:tcBorders>
              <w:top w:val="nil"/>
              <w:left w:val="single" w:sz="4" w:space="0" w:color="auto"/>
              <w:bottom w:val="nil"/>
              <w:right w:val="nil"/>
            </w:tcBorders>
            <w:shd w:val="clear" w:color="auto" w:fill="auto"/>
            <w:noWrap/>
            <w:vAlign w:val="bottom"/>
            <w:hideMark/>
          </w:tcPr>
          <w:p w14:paraId="7DC59FA4"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5,637</w:t>
            </w:r>
          </w:p>
        </w:tc>
        <w:tc>
          <w:tcPr>
            <w:tcW w:w="1800" w:type="dxa"/>
            <w:tcBorders>
              <w:top w:val="nil"/>
              <w:left w:val="single" w:sz="4" w:space="0" w:color="auto"/>
              <w:bottom w:val="nil"/>
              <w:right w:val="nil"/>
            </w:tcBorders>
            <w:shd w:val="clear" w:color="auto" w:fill="auto"/>
            <w:noWrap/>
            <w:vAlign w:val="bottom"/>
            <w:hideMark/>
          </w:tcPr>
          <w:p w14:paraId="218A4B9E"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6,893</w:t>
            </w:r>
          </w:p>
        </w:tc>
        <w:tc>
          <w:tcPr>
            <w:tcW w:w="1800" w:type="dxa"/>
            <w:tcBorders>
              <w:top w:val="nil"/>
              <w:left w:val="single" w:sz="4" w:space="0" w:color="auto"/>
              <w:bottom w:val="nil"/>
              <w:right w:val="single" w:sz="4" w:space="0" w:color="auto"/>
            </w:tcBorders>
            <w:shd w:val="clear" w:color="auto" w:fill="auto"/>
            <w:noWrap/>
            <w:vAlign w:val="bottom"/>
            <w:hideMark/>
          </w:tcPr>
          <w:p w14:paraId="5183BBBF"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256</w:t>
            </w:r>
          </w:p>
        </w:tc>
      </w:tr>
      <w:tr w:rsidR="005D0833" w14:paraId="5C953D17" w14:textId="77777777" w:rsidTr="00FD20FE">
        <w:trPr>
          <w:trHeight w:val="302"/>
        </w:trPr>
        <w:tc>
          <w:tcPr>
            <w:tcW w:w="3269" w:type="dxa"/>
            <w:vMerge/>
            <w:tcBorders>
              <w:top w:val="nil"/>
              <w:left w:val="single" w:sz="4" w:space="0" w:color="auto"/>
              <w:bottom w:val="nil"/>
              <w:right w:val="nil"/>
            </w:tcBorders>
            <w:vAlign w:val="center"/>
            <w:hideMark/>
          </w:tcPr>
          <w:p w14:paraId="69A75313"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532AE667"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09, 1,735]</w:t>
            </w:r>
          </w:p>
        </w:tc>
        <w:tc>
          <w:tcPr>
            <w:tcW w:w="2333" w:type="dxa"/>
            <w:tcBorders>
              <w:top w:val="nil"/>
              <w:left w:val="single" w:sz="4" w:space="0" w:color="auto"/>
              <w:bottom w:val="single" w:sz="4" w:space="0" w:color="auto"/>
              <w:right w:val="nil"/>
            </w:tcBorders>
            <w:shd w:val="clear" w:color="auto" w:fill="auto"/>
            <w:noWrap/>
            <w:vAlign w:val="bottom"/>
            <w:hideMark/>
          </w:tcPr>
          <w:p w14:paraId="2FD5E9D7"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096, 3,922]</w:t>
            </w:r>
          </w:p>
        </w:tc>
        <w:tc>
          <w:tcPr>
            <w:tcW w:w="1800" w:type="dxa"/>
            <w:tcBorders>
              <w:top w:val="nil"/>
              <w:left w:val="single" w:sz="4" w:space="0" w:color="auto"/>
              <w:bottom w:val="nil"/>
              <w:right w:val="nil"/>
            </w:tcBorders>
            <w:shd w:val="clear" w:color="auto" w:fill="auto"/>
            <w:noWrap/>
            <w:vAlign w:val="bottom"/>
            <w:hideMark/>
          </w:tcPr>
          <w:p w14:paraId="3C78B093"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9,384, -12,752]</w:t>
            </w:r>
          </w:p>
        </w:tc>
        <w:tc>
          <w:tcPr>
            <w:tcW w:w="1800" w:type="dxa"/>
            <w:tcBorders>
              <w:top w:val="nil"/>
              <w:left w:val="single" w:sz="4" w:space="0" w:color="auto"/>
              <w:bottom w:val="nil"/>
              <w:right w:val="nil"/>
            </w:tcBorders>
            <w:shd w:val="clear" w:color="auto" w:fill="auto"/>
            <w:noWrap/>
            <w:vAlign w:val="bottom"/>
            <w:hideMark/>
          </w:tcPr>
          <w:p w14:paraId="7D1ADE93"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369, 22,650]</w:t>
            </w:r>
          </w:p>
        </w:tc>
        <w:tc>
          <w:tcPr>
            <w:tcW w:w="1800" w:type="dxa"/>
            <w:tcBorders>
              <w:top w:val="nil"/>
              <w:left w:val="single" w:sz="4" w:space="0" w:color="auto"/>
              <w:bottom w:val="nil"/>
              <w:right w:val="single" w:sz="4" w:space="0" w:color="auto"/>
            </w:tcBorders>
            <w:shd w:val="clear" w:color="auto" w:fill="auto"/>
            <w:noWrap/>
            <w:vAlign w:val="bottom"/>
            <w:hideMark/>
          </w:tcPr>
          <w:p w14:paraId="0AD9B22E"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372, 7,107]</w:t>
            </w:r>
          </w:p>
        </w:tc>
      </w:tr>
      <w:tr w:rsidR="005D0833" w14:paraId="59717C92" w14:textId="77777777" w:rsidTr="00FD20FE">
        <w:trPr>
          <w:trHeight w:val="302"/>
        </w:trPr>
        <w:tc>
          <w:tcPr>
            <w:tcW w:w="3269" w:type="dxa"/>
            <w:vMerge w:val="restart"/>
            <w:tcBorders>
              <w:top w:val="single" w:sz="4" w:space="0" w:color="auto"/>
              <w:left w:val="single" w:sz="4" w:space="0" w:color="auto"/>
              <w:bottom w:val="single" w:sz="4" w:space="0" w:color="000000"/>
              <w:right w:val="nil"/>
            </w:tcBorders>
            <w:shd w:val="clear" w:color="auto" w:fill="auto"/>
            <w:vAlign w:val="bottom"/>
            <w:hideMark/>
          </w:tcPr>
          <w:p w14:paraId="645585E7"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Excess Opioid Disposal</w:t>
            </w:r>
          </w:p>
        </w:tc>
        <w:tc>
          <w:tcPr>
            <w:tcW w:w="2333" w:type="dxa"/>
            <w:tcBorders>
              <w:top w:val="nil"/>
              <w:left w:val="single" w:sz="4" w:space="0" w:color="auto"/>
              <w:bottom w:val="nil"/>
              <w:right w:val="nil"/>
            </w:tcBorders>
            <w:shd w:val="clear" w:color="auto" w:fill="auto"/>
            <w:noWrap/>
            <w:vAlign w:val="bottom"/>
            <w:hideMark/>
          </w:tcPr>
          <w:p w14:paraId="3FFED3FF"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03</w:t>
            </w:r>
          </w:p>
        </w:tc>
        <w:tc>
          <w:tcPr>
            <w:tcW w:w="2333" w:type="dxa"/>
            <w:tcBorders>
              <w:top w:val="nil"/>
              <w:left w:val="single" w:sz="4" w:space="0" w:color="auto"/>
              <w:bottom w:val="nil"/>
              <w:right w:val="nil"/>
            </w:tcBorders>
            <w:shd w:val="clear" w:color="auto" w:fill="auto"/>
            <w:noWrap/>
            <w:vAlign w:val="bottom"/>
            <w:hideMark/>
          </w:tcPr>
          <w:p w14:paraId="2E17B8C0"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563</w:t>
            </w:r>
          </w:p>
        </w:tc>
        <w:tc>
          <w:tcPr>
            <w:tcW w:w="1800" w:type="dxa"/>
            <w:tcBorders>
              <w:top w:val="single" w:sz="4" w:space="0" w:color="auto"/>
              <w:left w:val="single" w:sz="4" w:space="0" w:color="auto"/>
              <w:bottom w:val="nil"/>
              <w:right w:val="nil"/>
            </w:tcBorders>
            <w:shd w:val="clear" w:color="auto" w:fill="auto"/>
            <w:noWrap/>
            <w:vAlign w:val="bottom"/>
            <w:hideMark/>
          </w:tcPr>
          <w:p w14:paraId="5F1772CB"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794</w:t>
            </w:r>
          </w:p>
        </w:tc>
        <w:tc>
          <w:tcPr>
            <w:tcW w:w="1800" w:type="dxa"/>
            <w:tcBorders>
              <w:top w:val="single" w:sz="4" w:space="0" w:color="auto"/>
              <w:left w:val="single" w:sz="4" w:space="0" w:color="auto"/>
              <w:bottom w:val="nil"/>
              <w:right w:val="nil"/>
            </w:tcBorders>
            <w:shd w:val="clear" w:color="auto" w:fill="auto"/>
            <w:noWrap/>
            <w:vAlign w:val="bottom"/>
            <w:hideMark/>
          </w:tcPr>
          <w:p w14:paraId="219BB5CE"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539</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6D9A746D"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55</w:t>
            </w:r>
          </w:p>
        </w:tc>
      </w:tr>
      <w:tr w:rsidR="005D0833" w14:paraId="56DB1B1D" w14:textId="77777777" w:rsidTr="00FD20FE">
        <w:trPr>
          <w:trHeight w:val="302"/>
        </w:trPr>
        <w:tc>
          <w:tcPr>
            <w:tcW w:w="3269" w:type="dxa"/>
            <w:vMerge/>
            <w:tcBorders>
              <w:top w:val="single" w:sz="4" w:space="0" w:color="auto"/>
              <w:left w:val="single" w:sz="4" w:space="0" w:color="auto"/>
              <w:bottom w:val="single" w:sz="4" w:space="0" w:color="000000"/>
              <w:right w:val="nil"/>
            </w:tcBorders>
            <w:vAlign w:val="center"/>
            <w:hideMark/>
          </w:tcPr>
          <w:p w14:paraId="71C4DA5B"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27F9D5CA"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 656]</w:t>
            </w:r>
          </w:p>
        </w:tc>
        <w:tc>
          <w:tcPr>
            <w:tcW w:w="2333" w:type="dxa"/>
            <w:tcBorders>
              <w:top w:val="nil"/>
              <w:left w:val="single" w:sz="4" w:space="0" w:color="auto"/>
              <w:bottom w:val="single" w:sz="4" w:space="0" w:color="auto"/>
              <w:right w:val="nil"/>
            </w:tcBorders>
            <w:shd w:val="clear" w:color="auto" w:fill="auto"/>
            <w:noWrap/>
            <w:vAlign w:val="bottom"/>
            <w:hideMark/>
          </w:tcPr>
          <w:p w14:paraId="368B5C42"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11, 1,191]</w:t>
            </w:r>
          </w:p>
        </w:tc>
        <w:tc>
          <w:tcPr>
            <w:tcW w:w="1800" w:type="dxa"/>
            <w:tcBorders>
              <w:top w:val="nil"/>
              <w:left w:val="single" w:sz="4" w:space="0" w:color="auto"/>
              <w:bottom w:val="single" w:sz="4" w:space="0" w:color="auto"/>
              <w:right w:val="nil"/>
            </w:tcBorders>
            <w:shd w:val="clear" w:color="auto" w:fill="auto"/>
            <w:noWrap/>
            <w:vAlign w:val="bottom"/>
            <w:hideMark/>
          </w:tcPr>
          <w:p w14:paraId="1B5F1A75"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468, -2,334]</w:t>
            </w:r>
          </w:p>
        </w:tc>
        <w:tc>
          <w:tcPr>
            <w:tcW w:w="1800" w:type="dxa"/>
            <w:tcBorders>
              <w:top w:val="nil"/>
              <w:left w:val="single" w:sz="4" w:space="0" w:color="auto"/>
              <w:bottom w:val="single" w:sz="4" w:space="0" w:color="auto"/>
              <w:right w:val="nil"/>
            </w:tcBorders>
            <w:shd w:val="clear" w:color="auto" w:fill="auto"/>
            <w:noWrap/>
            <w:vAlign w:val="bottom"/>
            <w:hideMark/>
          </w:tcPr>
          <w:p w14:paraId="2A86C31C"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22, 3,561]</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0EF7E364"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952, 782]</w:t>
            </w:r>
          </w:p>
        </w:tc>
      </w:tr>
      <w:tr w:rsidR="005D0833" w14:paraId="42568E4D" w14:textId="77777777" w:rsidTr="00FD20FE">
        <w:trPr>
          <w:trHeight w:val="302"/>
        </w:trPr>
        <w:tc>
          <w:tcPr>
            <w:tcW w:w="3269" w:type="dxa"/>
            <w:vMerge w:val="restart"/>
            <w:tcBorders>
              <w:top w:val="nil"/>
              <w:left w:val="single" w:sz="4" w:space="0" w:color="auto"/>
              <w:bottom w:val="nil"/>
              <w:right w:val="nil"/>
            </w:tcBorders>
            <w:shd w:val="clear" w:color="auto" w:fill="auto"/>
            <w:vAlign w:val="bottom"/>
            <w:hideMark/>
          </w:tcPr>
          <w:p w14:paraId="2EAC12AF"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Naloxone Availability</w:t>
            </w:r>
          </w:p>
        </w:tc>
        <w:tc>
          <w:tcPr>
            <w:tcW w:w="2333" w:type="dxa"/>
            <w:tcBorders>
              <w:top w:val="nil"/>
              <w:left w:val="single" w:sz="4" w:space="0" w:color="auto"/>
              <w:bottom w:val="nil"/>
              <w:right w:val="nil"/>
            </w:tcBorders>
            <w:shd w:val="clear" w:color="auto" w:fill="auto"/>
            <w:noWrap/>
            <w:vAlign w:val="bottom"/>
            <w:hideMark/>
          </w:tcPr>
          <w:p w14:paraId="1A5593AD"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442</w:t>
            </w:r>
          </w:p>
        </w:tc>
        <w:tc>
          <w:tcPr>
            <w:tcW w:w="2333" w:type="dxa"/>
            <w:tcBorders>
              <w:top w:val="nil"/>
              <w:left w:val="single" w:sz="4" w:space="0" w:color="auto"/>
              <w:bottom w:val="nil"/>
              <w:right w:val="nil"/>
            </w:tcBorders>
            <w:shd w:val="clear" w:color="auto" w:fill="auto"/>
            <w:noWrap/>
            <w:vAlign w:val="bottom"/>
            <w:hideMark/>
          </w:tcPr>
          <w:p w14:paraId="600F0DFE"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200</w:t>
            </w:r>
          </w:p>
        </w:tc>
        <w:tc>
          <w:tcPr>
            <w:tcW w:w="1800" w:type="dxa"/>
            <w:tcBorders>
              <w:top w:val="nil"/>
              <w:left w:val="single" w:sz="4" w:space="0" w:color="auto"/>
              <w:bottom w:val="nil"/>
              <w:right w:val="nil"/>
            </w:tcBorders>
            <w:shd w:val="clear" w:color="auto" w:fill="auto"/>
            <w:noWrap/>
            <w:vAlign w:val="bottom"/>
            <w:hideMark/>
          </w:tcPr>
          <w:p w14:paraId="3C98A151"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4,223</w:t>
            </w:r>
          </w:p>
        </w:tc>
        <w:tc>
          <w:tcPr>
            <w:tcW w:w="1800" w:type="dxa"/>
            <w:tcBorders>
              <w:top w:val="nil"/>
              <w:left w:val="single" w:sz="4" w:space="0" w:color="auto"/>
              <w:bottom w:val="nil"/>
              <w:right w:val="nil"/>
            </w:tcBorders>
            <w:shd w:val="clear" w:color="auto" w:fill="auto"/>
            <w:noWrap/>
            <w:vAlign w:val="bottom"/>
            <w:hideMark/>
          </w:tcPr>
          <w:p w14:paraId="46716450"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5,963</w:t>
            </w:r>
          </w:p>
        </w:tc>
        <w:tc>
          <w:tcPr>
            <w:tcW w:w="1800" w:type="dxa"/>
            <w:tcBorders>
              <w:top w:val="nil"/>
              <w:left w:val="single" w:sz="4" w:space="0" w:color="auto"/>
              <w:bottom w:val="nil"/>
              <w:right w:val="single" w:sz="4" w:space="0" w:color="auto"/>
            </w:tcBorders>
            <w:shd w:val="clear" w:color="auto" w:fill="auto"/>
            <w:noWrap/>
            <w:vAlign w:val="bottom"/>
            <w:hideMark/>
          </w:tcPr>
          <w:p w14:paraId="07221A45"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0,186</w:t>
            </w:r>
          </w:p>
        </w:tc>
      </w:tr>
      <w:tr w:rsidR="005D0833" w14:paraId="730D1AAD" w14:textId="77777777" w:rsidTr="00FD20FE">
        <w:trPr>
          <w:trHeight w:val="302"/>
        </w:trPr>
        <w:tc>
          <w:tcPr>
            <w:tcW w:w="3269" w:type="dxa"/>
            <w:vMerge/>
            <w:tcBorders>
              <w:top w:val="nil"/>
              <w:left w:val="single" w:sz="4" w:space="0" w:color="auto"/>
              <w:bottom w:val="nil"/>
              <w:right w:val="nil"/>
            </w:tcBorders>
            <w:vAlign w:val="center"/>
            <w:hideMark/>
          </w:tcPr>
          <w:p w14:paraId="0D9DF385"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7F93FD18"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337, 1,542]</w:t>
            </w:r>
          </w:p>
        </w:tc>
        <w:tc>
          <w:tcPr>
            <w:tcW w:w="2333" w:type="dxa"/>
            <w:tcBorders>
              <w:top w:val="nil"/>
              <w:left w:val="single" w:sz="4" w:space="0" w:color="auto"/>
              <w:bottom w:val="single" w:sz="4" w:space="0" w:color="auto"/>
              <w:right w:val="nil"/>
            </w:tcBorders>
            <w:shd w:val="clear" w:color="auto" w:fill="auto"/>
            <w:noWrap/>
            <w:vAlign w:val="bottom"/>
            <w:hideMark/>
          </w:tcPr>
          <w:p w14:paraId="6B61825E"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113, 1,281]</w:t>
            </w:r>
          </w:p>
        </w:tc>
        <w:tc>
          <w:tcPr>
            <w:tcW w:w="1800" w:type="dxa"/>
            <w:tcBorders>
              <w:top w:val="nil"/>
              <w:left w:val="single" w:sz="4" w:space="0" w:color="auto"/>
              <w:bottom w:val="nil"/>
              <w:right w:val="nil"/>
            </w:tcBorders>
            <w:shd w:val="clear" w:color="auto" w:fill="auto"/>
            <w:noWrap/>
            <w:vAlign w:val="bottom"/>
            <w:hideMark/>
          </w:tcPr>
          <w:p w14:paraId="16D34BB5"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033, -3,761]</w:t>
            </w:r>
          </w:p>
        </w:tc>
        <w:tc>
          <w:tcPr>
            <w:tcW w:w="1800" w:type="dxa"/>
            <w:tcBorders>
              <w:top w:val="nil"/>
              <w:left w:val="single" w:sz="4" w:space="0" w:color="auto"/>
              <w:bottom w:val="nil"/>
              <w:right w:val="nil"/>
            </w:tcBorders>
            <w:shd w:val="clear" w:color="auto" w:fill="auto"/>
            <w:noWrap/>
            <w:vAlign w:val="bottom"/>
            <w:hideMark/>
          </w:tcPr>
          <w:p w14:paraId="430C2676"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900, -5,395]</w:t>
            </w:r>
          </w:p>
        </w:tc>
        <w:tc>
          <w:tcPr>
            <w:tcW w:w="1800" w:type="dxa"/>
            <w:tcBorders>
              <w:top w:val="nil"/>
              <w:left w:val="single" w:sz="4" w:space="0" w:color="auto"/>
              <w:bottom w:val="nil"/>
              <w:right w:val="single" w:sz="4" w:space="0" w:color="auto"/>
            </w:tcBorders>
            <w:shd w:val="clear" w:color="auto" w:fill="auto"/>
            <w:noWrap/>
            <w:vAlign w:val="bottom"/>
            <w:hideMark/>
          </w:tcPr>
          <w:p w14:paraId="442C5030"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0,947, -9,479]</w:t>
            </w:r>
          </w:p>
        </w:tc>
      </w:tr>
      <w:tr w:rsidR="005D0833" w14:paraId="103D71A9" w14:textId="77777777" w:rsidTr="00FD20FE">
        <w:trPr>
          <w:trHeight w:val="302"/>
        </w:trPr>
        <w:tc>
          <w:tcPr>
            <w:tcW w:w="3269" w:type="dxa"/>
            <w:vMerge w:val="restart"/>
            <w:tcBorders>
              <w:top w:val="single" w:sz="4" w:space="0" w:color="auto"/>
              <w:left w:val="single" w:sz="4" w:space="0" w:color="auto"/>
              <w:bottom w:val="single" w:sz="4" w:space="0" w:color="000000"/>
              <w:right w:val="nil"/>
            </w:tcBorders>
            <w:shd w:val="clear" w:color="auto" w:fill="auto"/>
            <w:vAlign w:val="bottom"/>
            <w:hideMark/>
          </w:tcPr>
          <w:p w14:paraId="58C54580"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Needle Exchange</w:t>
            </w:r>
          </w:p>
        </w:tc>
        <w:tc>
          <w:tcPr>
            <w:tcW w:w="2333" w:type="dxa"/>
            <w:tcBorders>
              <w:top w:val="nil"/>
              <w:left w:val="single" w:sz="4" w:space="0" w:color="auto"/>
              <w:bottom w:val="nil"/>
              <w:right w:val="nil"/>
            </w:tcBorders>
            <w:shd w:val="clear" w:color="auto" w:fill="auto"/>
            <w:noWrap/>
            <w:vAlign w:val="bottom"/>
            <w:hideMark/>
          </w:tcPr>
          <w:p w14:paraId="230813A6"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355</w:t>
            </w:r>
          </w:p>
        </w:tc>
        <w:tc>
          <w:tcPr>
            <w:tcW w:w="2333" w:type="dxa"/>
            <w:tcBorders>
              <w:top w:val="nil"/>
              <w:left w:val="single" w:sz="4" w:space="0" w:color="auto"/>
              <w:bottom w:val="nil"/>
              <w:right w:val="nil"/>
            </w:tcBorders>
            <w:shd w:val="clear" w:color="auto" w:fill="auto"/>
            <w:noWrap/>
            <w:vAlign w:val="bottom"/>
            <w:hideMark/>
          </w:tcPr>
          <w:p w14:paraId="07E67A1C"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91</w:t>
            </w:r>
          </w:p>
        </w:tc>
        <w:tc>
          <w:tcPr>
            <w:tcW w:w="1800" w:type="dxa"/>
            <w:tcBorders>
              <w:top w:val="single" w:sz="4" w:space="0" w:color="auto"/>
              <w:left w:val="single" w:sz="4" w:space="0" w:color="auto"/>
              <w:bottom w:val="nil"/>
              <w:right w:val="nil"/>
            </w:tcBorders>
            <w:shd w:val="clear" w:color="auto" w:fill="auto"/>
            <w:noWrap/>
            <w:vAlign w:val="bottom"/>
            <w:hideMark/>
          </w:tcPr>
          <w:p w14:paraId="2FE73D7E" w14:textId="19D33C44" w:rsidR="005D0833" w:rsidRDefault="00115438">
            <w:pPr>
              <w:jc w:val="center"/>
              <w:rPr>
                <w:rFonts w:ascii="Arial" w:eastAsia="Times New Roman" w:hAnsi="Arial" w:cs="Arial"/>
                <w:color w:val="000000"/>
                <w:sz w:val="20"/>
                <w:szCs w:val="20"/>
              </w:rPr>
            </w:pPr>
            <w:r>
              <w:rPr>
                <w:rFonts w:ascii="Arial" w:eastAsia="Times New Roman" w:hAnsi="Arial" w:cs="Arial"/>
                <w:color w:val="000000"/>
                <w:sz w:val="20"/>
                <w:szCs w:val="20"/>
              </w:rPr>
              <w:t>0</w:t>
            </w:r>
          </w:p>
        </w:tc>
        <w:tc>
          <w:tcPr>
            <w:tcW w:w="1800" w:type="dxa"/>
            <w:tcBorders>
              <w:top w:val="single" w:sz="4" w:space="0" w:color="auto"/>
              <w:left w:val="single" w:sz="4" w:space="0" w:color="auto"/>
              <w:bottom w:val="nil"/>
              <w:right w:val="nil"/>
            </w:tcBorders>
            <w:shd w:val="clear" w:color="auto" w:fill="auto"/>
            <w:noWrap/>
            <w:vAlign w:val="bottom"/>
            <w:hideMark/>
          </w:tcPr>
          <w:p w14:paraId="552EE2E3"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718</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02C30FB0"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2,718</w:t>
            </w:r>
          </w:p>
        </w:tc>
      </w:tr>
      <w:tr w:rsidR="005D0833" w14:paraId="63697491" w14:textId="77777777" w:rsidTr="00FD20FE">
        <w:trPr>
          <w:trHeight w:val="302"/>
        </w:trPr>
        <w:tc>
          <w:tcPr>
            <w:tcW w:w="3269" w:type="dxa"/>
            <w:vMerge/>
            <w:tcBorders>
              <w:top w:val="single" w:sz="4" w:space="0" w:color="auto"/>
              <w:left w:val="single" w:sz="4" w:space="0" w:color="auto"/>
              <w:bottom w:val="single" w:sz="4" w:space="0" w:color="000000"/>
              <w:right w:val="nil"/>
            </w:tcBorders>
            <w:vAlign w:val="center"/>
            <w:hideMark/>
          </w:tcPr>
          <w:p w14:paraId="203E2602"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0B44DB65"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15, 406]</w:t>
            </w:r>
          </w:p>
        </w:tc>
        <w:tc>
          <w:tcPr>
            <w:tcW w:w="2333" w:type="dxa"/>
            <w:tcBorders>
              <w:top w:val="nil"/>
              <w:left w:val="single" w:sz="4" w:space="0" w:color="auto"/>
              <w:bottom w:val="single" w:sz="4" w:space="0" w:color="auto"/>
              <w:right w:val="nil"/>
            </w:tcBorders>
            <w:shd w:val="clear" w:color="auto" w:fill="auto"/>
            <w:noWrap/>
            <w:vAlign w:val="bottom"/>
            <w:hideMark/>
          </w:tcPr>
          <w:p w14:paraId="6BA15BCC"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58, 332]</w:t>
            </w:r>
          </w:p>
        </w:tc>
        <w:tc>
          <w:tcPr>
            <w:tcW w:w="1800" w:type="dxa"/>
            <w:tcBorders>
              <w:top w:val="nil"/>
              <w:left w:val="single" w:sz="4" w:space="0" w:color="auto"/>
              <w:bottom w:val="single" w:sz="4" w:space="0" w:color="auto"/>
              <w:right w:val="nil"/>
            </w:tcBorders>
            <w:shd w:val="clear" w:color="auto" w:fill="auto"/>
            <w:noWrap/>
            <w:vAlign w:val="bottom"/>
            <w:hideMark/>
          </w:tcPr>
          <w:p w14:paraId="284BA476" w14:textId="19C7CB48"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w:t>
            </w:r>
            <w:r w:rsidR="00115438">
              <w:rPr>
                <w:rFonts w:ascii="Arial" w:eastAsia="Times New Roman" w:hAnsi="Arial" w:cs="Arial"/>
                <w:i/>
                <w:iCs/>
                <w:color w:val="000000"/>
                <w:sz w:val="20"/>
                <w:szCs w:val="20"/>
              </w:rPr>
              <w:t>0</w:t>
            </w:r>
            <w:r>
              <w:rPr>
                <w:rFonts w:ascii="Arial" w:eastAsia="Times New Roman" w:hAnsi="Arial" w:cs="Arial"/>
                <w:i/>
                <w:iCs/>
                <w:color w:val="000000"/>
                <w:sz w:val="20"/>
                <w:szCs w:val="20"/>
              </w:rPr>
              <w:t xml:space="preserve">, </w:t>
            </w:r>
            <w:r w:rsidR="00115438">
              <w:rPr>
                <w:rFonts w:ascii="Arial" w:eastAsia="Times New Roman" w:hAnsi="Arial" w:cs="Arial"/>
                <w:i/>
                <w:iCs/>
                <w:color w:val="000000"/>
                <w:sz w:val="20"/>
                <w:szCs w:val="20"/>
              </w:rPr>
              <w:t>0</w:t>
            </w:r>
            <w:r>
              <w:rPr>
                <w:rFonts w:ascii="Arial" w:eastAsia="Times New Roman" w:hAnsi="Arial" w:cs="Arial"/>
                <w:i/>
                <w:iCs/>
                <w:color w:val="000000"/>
                <w:sz w:val="20"/>
                <w:szCs w:val="20"/>
              </w:rPr>
              <w:t>]</w:t>
            </w:r>
          </w:p>
        </w:tc>
        <w:tc>
          <w:tcPr>
            <w:tcW w:w="1800" w:type="dxa"/>
            <w:tcBorders>
              <w:top w:val="nil"/>
              <w:left w:val="single" w:sz="4" w:space="0" w:color="auto"/>
              <w:bottom w:val="single" w:sz="4" w:space="0" w:color="auto"/>
              <w:right w:val="nil"/>
            </w:tcBorders>
            <w:shd w:val="clear" w:color="auto" w:fill="auto"/>
            <w:noWrap/>
            <w:vAlign w:val="bottom"/>
            <w:hideMark/>
          </w:tcPr>
          <w:p w14:paraId="78F10660"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144, -2,460]</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518E83F7"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144, -2,460]</w:t>
            </w:r>
          </w:p>
        </w:tc>
      </w:tr>
      <w:tr w:rsidR="005D0833" w14:paraId="378FCB62" w14:textId="77777777" w:rsidTr="00FD20FE">
        <w:trPr>
          <w:trHeight w:val="302"/>
        </w:trPr>
        <w:tc>
          <w:tcPr>
            <w:tcW w:w="3269" w:type="dxa"/>
            <w:vMerge w:val="restart"/>
            <w:tcBorders>
              <w:top w:val="nil"/>
              <w:left w:val="single" w:sz="4" w:space="0" w:color="auto"/>
              <w:bottom w:val="nil"/>
              <w:right w:val="nil"/>
            </w:tcBorders>
            <w:shd w:val="clear" w:color="auto" w:fill="auto"/>
            <w:vAlign w:val="bottom"/>
            <w:hideMark/>
          </w:tcPr>
          <w:p w14:paraId="5FA9D6B6"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MAT</w:t>
            </w:r>
          </w:p>
        </w:tc>
        <w:tc>
          <w:tcPr>
            <w:tcW w:w="2333" w:type="dxa"/>
            <w:tcBorders>
              <w:top w:val="nil"/>
              <w:left w:val="single" w:sz="4" w:space="0" w:color="auto"/>
              <w:bottom w:val="nil"/>
              <w:right w:val="nil"/>
            </w:tcBorders>
            <w:shd w:val="clear" w:color="auto" w:fill="auto"/>
            <w:noWrap/>
            <w:vAlign w:val="bottom"/>
            <w:hideMark/>
          </w:tcPr>
          <w:p w14:paraId="119EDD83"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907</w:t>
            </w:r>
          </w:p>
        </w:tc>
        <w:tc>
          <w:tcPr>
            <w:tcW w:w="2333" w:type="dxa"/>
            <w:tcBorders>
              <w:top w:val="nil"/>
              <w:left w:val="single" w:sz="4" w:space="0" w:color="auto"/>
              <w:bottom w:val="nil"/>
              <w:right w:val="nil"/>
            </w:tcBorders>
            <w:shd w:val="clear" w:color="auto" w:fill="auto"/>
            <w:noWrap/>
            <w:vAlign w:val="bottom"/>
            <w:hideMark/>
          </w:tcPr>
          <w:p w14:paraId="16A49274"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364</w:t>
            </w:r>
          </w:p>
        </w:tc>
        <w:tc>
          <w:tcPr>
            <w:tcW w:w="1800" w:type="dxa"/>
            <w:tcBorders>
              <w:top w:val="nil"/>
              <w:left w:val="single" w:sz="4" w:space="0" w:color="auto"/>
              <w:bottom w:val="nil"/>
              <w:right w:val="nil"/>
            </w:tcBorders>
            <w:shd w:val="clear" w:color="auto" w:fill="auto"/>
            <w:noWrap/>
            <w:vAlign w:val="bottom"/>
            <w:hideMark/>
          </w:tcPr>
          <w:p w14:paraId="429337E5"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925</w:t>
            </w:r>
          </w:p>
        </w:tc>
        <w:tc>
          <w:tcPr>
            <w:tcW w:w="1800" w:type="dxa"/>
            <w:tcBorders>
              <w:top w:val="nil"/>
              <w:left w:val="single" w:sz="4" w:space="0" w:color="auto"/>
              <w:bottom w:val="nil"/>
              <w:right w:val="nil"/>
            </w:tcBorders>
            <w:shd w:val="clear" w:color="auto" w:fill="auto"/>
            <w:noWrap/>
            <w:vAlign w:val="bottom"/>
            <w:hideMark/>
          </w:tcPr>
          <w:p w14:paraId="24D4182C"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4,000</w:t>
            </w:r>
          </w:p>
        </w:tc>
        <w:tc>
          <w:tcPr>
            <w:tcW w:w="1800" w:type="dxa"/>
            <w:tcBorders>
              <w:top w:val="nil"/>
              <w:left w:val="single" w:sz="4" w:space="0" w:color="auto"/>
              <w:bottom w:val="nil"/>
              <w:right w:val="single" w:sz="4" w:space="0" w:color="auto"/>
            </w:tcBorders>
            <w:shd w:val="clear" w:color="auto" w:fill="auto"/>
            <w:noWrap/>
            <w:vAlign w:val="bottom"/>
            <w:hideMark/>
          </w:tcPr>
          <w:p w14:paraId="77B00A80"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4,925</w:t>
            </w:r>
          </w:p>
        </w:tc>
      </w:tr>
      <w:tr w:rsidR="005D0833" w14:paraId="26CAE2A2" w14:textId="77777777" w:rsidTr="00FD20FE">
        <w:trPr>
          <w:trHeight w:val="302"/>
        </w:trPr>
        <w:tc>
          <w:tcPr>
            <w:tcW w:w="3269" w:type="dxa"/>
            <w:vMerge/>
            <w:tcBorders>
              <w:top w:val="nil"/>
              <w:left w:val="single" w:sz="4" w:space="0" w:color="auto"/>
              <w:bottom w:val="nil"/>
              <w:right w:val="nil"/>
            </w:tcBorders>
            <w:vAlign w:val="center"/>
            <w:hideMark/>
          </w:tcPr>
          <w:p w14:paraId="227A443F"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4798EFF7"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3, 1,109]</w:t>
            </w:r>
          </w:p>
        </w:tc>
        <w:tc>
          <w:tcPr>
            <w:tcW w:w="2333" w:type="dxa"/>
            <w:tcBorders>
              <w:top w:val="nil"/>
              <w:left w:val="single" w:sz="4" w:space="0" w:color="auto"/>
              <w:bottom w:val="single" w:sz="4" w:space="0" w:color="auto"/>
              <w:right w:val="nil"/>
            </w:tcBorders>
            <w:shd w:val="clear" w:color="auto" w:fill="auto"/>
            <w:noWrap/>
            <w:vAlign w:val="bottom"/>
            <w:hideMark/>
          </w:tcPr>
          <w:p w14:paraId="513AB0B8"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46, 1,625]</w:t>
            </w:r>
          </w:p>
        </w:tc>
        <w:tc>
          <w:tcPr>
            <w:tcW w:w="1800" w:type="dxa"/>
            <w:tcBorders>
              <w:top w:val="nil"/>
              <w:left w:val="single" w:sz="4" w:space="0" w:color="auto"/>
              <w:bottom w:val="nil"/>
              <w:right w:val="nil"/>
            </w:tcBorders>
            <w:shd w:val="clear" w:color="auto" w:fill="auto"/>
            <w:noWrap/>
            <w:vAlign w:val="bottom"/>
            <w:hideMark/>
          </w:tcPr>
          <w:p w14:paraId="539A6274"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313, 453]</w:t>
            </w:r>
          </w:p>
        </w:tc>
        <w:tc>
          <w:tcPr>
            <w:tcW w:w="1800" w:type="dxa"/>
            <w:tcBorders>
              <w:top w:val="nil"/>
              <w:left w:val="single" w:sz="4" w:space="0" w:color="auto"/>
              <w:bottom w:val="nil"/>
              <w:right w:val="nil"/>
            </w:tcBorders>
            <w:shd w:val="clear" w:color="auto" w:fill="auto"/>
            <w:noWrap/>
            <w:vAlign w:val="bottom"/>
            <w:hideMark/>
          </w:tcPr>
          <w:p w14:paraId="64BFCD49"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054, -1,066]</w:t>
            </w:r>
          </w:p>
        </w:tc>
        <w:tc>
          <w:tcPr>
            <w:tcW w:w="1800" w:type="dxa"/>
            <w:tcBorders>
              <w:top w:val="nil"/>
              <w:left w:val="single" w:sz="4" w:space="0" w:color="auto"/>
              <w:bottom w:val="nil"/>
              <w:right w:val="single" w:sz="4" w:space="0" w:color="auto"/>
            </w:tcBorders>
            <w:shd w:val="clear" w:color="auto" w:fill="auto"/>
            <w:noWrap/>
            <w:vAlign w:val="bottom"/>
            <w:hideMark/>
          </w:tcPr>
          <w:p w14:paraId="2D335EDC"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109, -612]</w:t>
            </w:r>
          </w:p>
        </w:tc>
      </w:tr>
      <w:tr w:rsidR="005D0833" w14:paraId="1847312A" w14:textId="77777777" w:rsidTr="00FD20FE">
        <w:trPr>
          <w:trHeight w:val="302"/>
        </w:trPr>
        <w:tc>
          <w:tcPr>
            <w:tcW w:w="3269" w:type="dxa"/>
            <w:vMerge w:val="restart"/>
            <w:tcBorders>
              <w:top w:val="single" w:sz="4" w:space="0" w:color="auto"/>
              <w:left w:val="single" w:sz="4" w:space="0" w:color="auto"/>
              <w:bottom w:val="single" w:sz="4" w:space="0" w:color="000000"/>
              <w:right w:val="nil"/>
            </w:tcBorders>
            <w:shd w:val="clear" w:color="auto" w:fill="auto"/>
            <w:vAlign w:val="bottom"/>
            <w:hideMark/>
          </w:tcPr>
          <w:p w14:paraId="506529FB" w14:textId="77777777" w:rsidR="005D0833" w:rsidRDefault="005D0833">
            <w:pPr>
              <w:rPr>
                <w:rFonts w:ascii="Arial" w:eastAsia="Times New Roman" w:hAnsi="Arial" w:cs="Arial"/>
                <w:color w:val="000000"/>
                <w:sz w:val="20"/>
                <w:szCs w:val="20"/>
              </w:rPr>
            </w:pPr>
            <w:r>
              <w:rPr>
                <w:rFonts w:ascii="Arial" w:eastAsia="Times New Roman" w:hAnsi="Arial" w:cs="Arial"/>
                <w:color w:val="000000"/>
                <w:sz w:val="20"/>
                <w:szCs w:val="20"/>
              </w:rPr>
              <w:t>Psychosocial Interventions</w:t>
            </w:r>
          </w:p>
        </w:tc>
        <w:tc>
          <w:tcPr>
            <w:tcW w:w="2333" w:type="dxa"/>
            <w:tcBorders>
              <w:top w:val="nil"/>
              <w:left w:val="single" w:sz="4" w:space="0" w:color="auto"/>
              <w:bottom w:val="nil"/>
              <w:right w:val="nil"/>
            </w:tcBorders>
            <w:shd w:val="clear" w:color="auto" w:fill="auto"/>
            <w:noWrap/>
            <w:vAlign w:val="bottom"/>
            <w:hideMark/>
          </w:tcPr>
          <w:p w14:paraId="540866D0"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530</w:t>
            </w:r>
          </w:p>
        </w:tc>
        <w:tc>
          <w:tcPr>
            <w:tcW w:w="2333" w:type="dxa"/>
            <w:tcBorders>
              <w:top w:val="nil"/>
              <w:left w:val="single" w:sz="4" w:space="0" w:color="auto"/>
              <w:bottom w:val="nil"/>
              <w:right w:val="nil"/>
            </w:tcBorders>
            <w:shd w:val="clear" w:color="auto" w:fill="auto"/>
            <w:noWrap/>
            <w:vAlign w:val="bottom"/>
            <w:hideMark/>
          </w:tcPr>
          <w:p w14:paraId="615D113A"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731</w:t>
            </w:r>
          </w:p>
        </w:tc>
        <w:tc>
          <w:tcPr>
            <w:tcW w:w="1800" w:type="dxa"/>
            <w:tcBorders>
              <w:top w:val="single" w:sz="4" w:space="0" w:color="auto"/>
              <w:left w:val="single" w:sz="4" w:space="0" w:color="auto"/>
              <w:bottom w:val="nil"/>
              <w:right w:val="nil"/>
            </w:tcBorders>
            <w:shd w:val="clear" w:color="auto" w:fill="auto"/>
            <w:noWrap/>
            <w:vAlign w:val="bottom"/>
            <w:hideMark/>
          </w:tcPr>
          <w:p w14:paraId="4A6ACBD7"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570</w:t>
            </w:r>
          </w:p>
        </w:tc>
        <w:tc>
          <w:tcPr>
            <w:tcW w:w="1800" w:type="dxa"/>
            <w:tcBorders>
              <w:top w:val="single" w:sz="4" w:space="0" w:color="auto"/>
              <w:left w:val="single" w:sz="4" w:space="0" w:color="auto"/>
              <w:bottom w:val="nil"/>
              <w:right w:val="nil"/>
            </w:tcBorders>
            <w:shd w:val="clear" w:color="auto" w:fill="auto"/>
            <w:noWrap/>
            <w:vAlign w:val="bottom"/>
            <w:hideMark/>
          </w:tcPr>
          <w:p w14:paraId="7E1AD4EA"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348</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6666FEBB" w14:textId="77777777" w:rsidR="005D0833" w:rsidRDefault="005D0833">
            <w:pPr>
              <w:jc w:val="center"/>
              <w:rPr>
                <w:rFonts w:ascii="Arial" w:eastAsia="Times New Roman" w:hAnsi="Arial" w:cs="Arial"/>
                <w:color w:val="000000"/>
                <w:sz w:val="20"/>
                <w:szCs w:val="20"/>
              </w:rPr>
            </w:pPr>
            <w:r>
              <w:rPr>
                <w:rFonts w:ascii="Arial" w:eastAsia="Times New Roman" w:hAnsi="Arial" w:cs="Arial"/>
                <w:color w:val="000000"/>
                <w:sz w:val="20"/>
                <w:szCs w:val="20"/>
              </w:rPr>
              <w:t>-1,918</w:t>
            </w:r>
          </w:p>
        </w:tc>
      </w:tr>
      <w:tr w:rsidR="005D0833" w14:paraId="00AA349C" w14:textId="77777777" w:rsidTr="00FD20FE">
        <w:trPr>
          <w:trHeight w:val="302"/>
        </w:trPr>
        <w:tc>
          <w:tcPr>
            <w:tcW w:w="3269" w:type="dxa"/>
            <w:vMerge/>
            <w:tcBorders>
              <w:top w:val="single" w:sz="4" w:space="0" w:color="auto"/>
              <w:left w:val="single" w:sz="4" w:space="0" w:color="auto"/>
              <w:bottom w:val="single" w:sz="4" w:space="0" w:color="000000"/>
              <w:right w:val="nil"/>
            </w:tcBorders>
            <w:vAlign w:val="center"/>
            <w:hideMark/>
          </w:tcPr>
          <w:p w14:paraId="7E35DAF1" w14:textId="77777777" w:rsidR="005D0833" w:rsidRDefault="005D0833">
            <w:pPr>
              <w:rPr>
                <w:rFonts w:ascii="Arial" w:eastAsia="Times New Roman" w:hAnsi="Arial" w:cs="Arial"/>
                <w:color w:val="000000"/>
                <w:sz w:val="20"/>
                <w:szCs w:val="20"/>
              </w:rPr>
            </w:pPr>
          </w:p>
        </w:tc>
        <w:tc>
          <w:tcPr>
            <w:tcW w:w="2333" w:type="dxa"/>
            <w:tcBorders>
              <w:top w:val="nil"/>
              <w:left w:val="single" w:sz="4" w:space="0" w:color="auto"/>
              <w:bottom w:val="single" w:sz="4" w:space="0" w:color="auto"/>
              <w:right w:val="nil"/>
            </w:tcBorders>
            <w:shd w:val="clear" w:color="auto" w:fill="auto"/>
            <w:noWrap/>
            <w:vAlign w:val="bottom"/>
            <w:hideMark/>
          </w:tcPr>
          <w:p w14:paraId="731D42B6"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93, 609]</w:t>
            </w:r>
          </w:p>
        </w:tc>
        <w:tc>
          <w:tcPr>
            <w:tcW w:w="2333" w:type="dxa"/>
            <w:tcBorders>
              <w:top w:val="nil"/>
              <w:left w:val="single" w:sz="4" w:space="0" w:color="auto"/>
              <w:bottom w:val="single" w:sz="4" w:space="0" w:color="auto"/>
              <w:right w:val="nil"/>
            </w:tcBorders>
            <w:shd w:val="clear" w:color="auto" w:fill="auto"/>
            <w:noWrap/>
            <w:vAlign w:val="bottom"/>
            <w:hideMark/>
          </w:tcPr>
          <w:p w14:paraId="4495475D"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08, 815]</w:t>
            </w:r>
          </w:p>
        </w:tc>
        <w:tc>
          <w:tcPr>
            <w:tcW w:w="1800" w:type="dxa"/>
            <w:tcBorders>
              <w:top w:val="nil"/>
              <w:left w:val="single" w:sz="4" w:space="0" w:color="auto"/>
              <w:bottom w:val="single" w:sz="4" w:space="0" w:color="auto"/>
              <w:right w:val="nil"/>
            </w:tcBorders>
            <w:shd w:val="clear" w:color="auto" w:fill="auto"/>
            <w:noWrap/>
            <w:vAlign w:val="bottom"/>
            <w:hideMark/>
          </w:tcPr>
          <w:p w14:paraId="2DDF8F61"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11, -306]</w:t>
            </w:r>
          </w:p>
        </w:tc>
        <w:tc>
          <w:tcPr>
            <w:tcW w:w="1800" w:type="dxa"/>
            <w:tcBorders>
              <w:top w:val="nil"/>
              <w:left w:val="single" w:sz="4" w:space="0" w:color="auto"/>
              <w:bottom w:val="single" w:sz="4" w:space="0" w:color="auto"/>
              <w:right w:val="nil"/>
            </w:tcBorders>
            <w:shd w:val="clear" w:color="auto" w:fill="auto"/>
            <w:noWrap/>
            <w:vAlign w:val="bottom"/>
            <w:hideMark/>
          </w:tcPr>
          <w:p w14:paraId="748C58D9"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708, -729]</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47396A27" w14:textId="77777777" w:rsidR="005D0833" w:rsidRDefault="005D083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279, -1,035]</w:t>
            </w:r>
          </w:p>
        </w:tc>
      </w:tr>
    </w:tbl>
    <w:p w14:paraId="664E2B88" w14:textId="5C480C07" w:rsidR="000D565E" w:rsidRPr="00FD20FE" w:rsidRDefault="000D565E" w:rsidP="00FD20FE">
      <w:pPr>
        <w:spacing w:before="120" w:after="120"/>
        <w:ind w:left="86" w:right="-86"/>
        <w:rPr>
          <w:rFonts w:ascii="Arial" w:hAnsi="Arial" w:cs="Arial"/>
          <w:b/>
          <w:sz w:val="22"/>
          <w:szCs w:val="22"/>
        </w:rPr>
      </w:pPr>
      <w:r w:rsidRPr="00FD20FE">
        <w:rPr>
          <w:rFonts w:ascii="Arial" w:hAnsi="Arial" w:cs="Arial"/>
          <w:sz w:val="22"/>
          <w:szCs w:val="22"/>
        </w:rPr>
        <w:t>LYs, life years; MAT, medication-assisted treatment; PMP, prescription monitoring program; QALYs, quality-adjusted life years.</w:t>
      </w:r>
    </w:p>
    <w:p w14:paraId="4D8E2B92" w14:textId="0FF4AEFD" w:rsidR="005D0833" w:rsidRPr="00FD20FE" w:rsidRDefault="00766E4F" w:rsidP="00FD20FE">
      <w:pPr>
        <w:spacing w:before="60"/>
        <w:ind w:left="90" w:right="720"/>
        <w:rPr>
          <w:rFonts w:ascii="Arial" w:hAnsi="Arial" w:cs="Arial"/>
          <w:b/>
          <w:sz w:val="22"/>
          <w:szCs w:val="22"/>
        </w:rPr>
      </w:pPr>
      <w:r w:rsidRPr="00FD20FE">
        <w:rPr>
          <w:rFonts w:ascii="Arial" w:hAnsi="Arial" w:cs="Arial"/>
          <w:noProof/>
          <w:sz w:val="22"/>
          <w:szCs w:val="22"/>
          <w:vertAlign w:val="superscript"/>
        </w:rPr>
        <w:t xml:space="preserve"> </w:t>
      </w:r>
      <w:r w:rsidR="001E260C" w:rsidRPr="00FD20FE">
        <w:rPr>
          <w:rFonts w:ascii="Arial" w:hAnsi="Arial" w:cs="Arial"/>
          <w:noProof/>
          <w:sz w:val="22"/>
          <w:szCs w:val="22"/>
          <w:vertAlign w:val="superscript"/>
        </w:rPr>
        <w:t>a</w:t>
      </w:r>
      <w:r w:rsidR="001E260C" w:rsidRPr="00FD20FE">
        <w:rPr>
          <w:rFonts w:ascii="Arial" w:hAnsi="Arial" w:cs="Arial"/>
          <w:noProof/>
          <w:sz w:val="22"/>
          <w:szCs w:val="22"/>
        </w:rPr>
        <w:t xml:space="preserve"> </w:t>
      </w:r>
      <w:r w:rsidR="00C724B9" w:rsidRPr="00FD20FE">
        <w:rPr>
          <w:rFonts w:ascii="Arial" w:hAnsi="Arial" w:cs="Arial"/>
          <w:noProof/>
          <w:sz w:val="22"/>
          <w:szCs w:val="22"/>
        </w:rPr>
        <w:t>Discounted to 2016</w:t>
      </w:r>
      <w:r w:rsidR="001E260C" w:rsidRPr="00FD20FE">
        <w:rPr>
          <w:rFonts w:ascii="Arial" w:hAnsi="Arial" w:cs="Arial"/>
          <w:noProof/>
          <w:sz w:val="22"/>
          <w:szCs w:val="22"/>
        </w:rPr>
        <w:t>.</w:t>
      </w:r>
      <w:r w:rsidR="005D0833" w:rsidRPr="00FD20FE">
        <w:rPr>
          <w:rFonts w:ascii="Arial" w:hAnsi="Arial" w:cs="Arial"/>
          <w:b/>
          <w:sz w:val="22"/>
          <w:szCs w:val="22"/>
        </w:rPr>
        <w:br w:type="page"/>
      </w:r>
    </w:p>
    <w:p w14:paraId="4A3A70F2" w14:textId="31551830" w:rsidR="005A194E" w:rsidRPr="00601210" w:rsidRDefault="00B5754D" w:rsidP="005C7FA1">
      <w:pPr>
        <w:spacing w:after="120"/>
        <w:ind w:left="90" w:right="720"/>
        <w:rPr>
          <w:rFonts w:ascii="Arial" w:hAnsi="Arial" w:cs="Arial"/>
          <w:b/>
        </w:rPr>
      </w:pPr>
      <w:r>
        <w:rPr>
          <w:rFonts w:ascii="Arial" w:hAnsi="Arial" w:cs="Arial"/>
          <w:b/>
        </w:rPr>
        <w:lastRenderedPageBreak/>
        <w:t>Table</w:t>
      </w:r>
      <w:r w:rsidR="00EE1A73" w:rsidRPr="00601210">
        <w:rPr>
          <w:rFonts w:ascii="Arial" w:hAnsi="Arial" w:cs="Arial"/>
          <w:b/>
        </w:rPr>
        <w:t xml:space="preserve"> </w:t>
      </w:r>
      <w:r w:rsidR="00362AA6">
        <w:rPr>
          <w:rFonts w:ascii="Arial" w:hAnsi="Arial" w:cs="Arial"/>
          <w:b/>
        </w:rPr>
        <w:t>G</w:t>
      </w:r>
      <w:r w:rsidR="005A194E" w:rsidRPr="00601210">
        <w:rPr>
          <w:rFonts w:ascii="Arial" w:hAnsi="Arial" w:cs="Arial"/>
          <w:b/>
        </w:rPr>
        <w:t xml:space="preserve">. </w:t>
      </w:r>
      <w:r w:rsidR="00BD1A9C" w:rsidRPr="00601210">
        <w:rPr>
          <w:rFonts w:ascii="Arial" w:hAnsi="Arial" w:cs="Arial"/>
          <w:b/>
        </w:rPr>
        <w:t>Outcomes</w:t>
      </w:r>
      <w:r w:rsidR="005A194E" w:rsidRPr="00601210">
        <w:rPr>
          <w:rFonts w:ascii="Arial" w:hAnsi="Arial" w:cs="Arial"/>
          <w:b/>
        </w:rPr>
        <w:t xml:space="preserve"> of Combined Interventions over 5 Years</w:t>
      </w:r>
    </w:p>
    <w:tbl>
      <w:tblPr>
        <w:tblW w:w="13074" w:type="dxa"/>
        <w:tblInd w:w="108" w:type="dxa"/>
        <w:tblLook w:val="04A0" w:firstRow="1" w:lastRow="0" w:firstColumn="1" w:lastColumn="0" w:noHBand="0" w:noVBand="1"/>
      </w:tblPr>
      <w:tblGrid>
        <w:gridCol w:w="3312"/>
        <w:gridCol w:w="2203"/>
        <w:gridCol w:w="2203"/>
        <w:gridCol w:w="1814"/>
        <w:gridCol w:w="1771"/>
        <w:gridCol w:w="1771"/>
      </w:tblGrid>
      <w:tr w:rsidR="003277A3" w14:paraId="1F775783" w14:textId="77777777" w:rsidTr="00FD20FE">
        <w:trPr>
          <w:trHeight w:val="864"/>
        </w:trPr>
        <w:tc>
          <w:tcPr>
            <w:tcW w:w="3312"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6BFBD884" w14:textId="77777777" w:rsidR="003277A3" w:rsidRPr="00FD20FE" w:rsidRDefault="003277A3">
            <w:pPr>
              <w:rPr>
                <w:rFonts w:ascii="Arial" w:eastAsia="Times New Roman" w:hAnsi="Arial" w:cs="Arial"/>
                <w:b/>
                <w:color w:val="000000"/>
                <w:sz w:val="20"/>
                <w:szCs w:val="20"/>
              </w:rPr>
            </w:pPr>
            <w:r w:rsidRPr="00FD20FE">
              <w:rPr>
                <w:rFonts w:ascii="Arial" w:eastAsia="Times New Roman" w:hAnsi="Arial" w:cs="Arial"/>
                <w:b/>
                <w:color w:val="000000"/>
                <w:sz w:val="20"/>
                <w:szCs w:val="20"/>
              </w:rPr>
              <w:t>Policy</w:t>
            </w:r>
          </w:p>
        </w:tc>
        <w:tc>
          <w:tcPr>
            <w:tcW w:w="2203" w:type="dxa"/>
            <w:tcBorders>
              <w:top w:val="single" w:sz="4" w:space="0" w:color="auto"/>
              <w:left w:val="nil"/>
              <w:bottom w:val="nil"/>
              <w:right w:val="nil"/>
            </w:tcBorders>
            <w:shd w:val="clear" w:color="auto" w:fill="auto"/>
            <w:vAlign w:val="bottom"/>
            <w:hideMark/>
          </w:tcPr>
          <w:p w14:paraId="37AE3810" w14:textId="77777777" w:rsidR="003277A3" w:rsidRPr="00FD20FE" w:rsidRDefault="003277A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Discounted Net Present LYs (Thousands)</w:t>
            </w:r>
          </w:p>
        </w:tc>
        <w:tc>
          <w:tcPr>
            <w:tcW w:w="2203" w:type="dxa"/>
            <w:tcBorders>
              <w:top w:val="single" w:sz="4" w:space="0" w:color="auto"/>
              <w:left w:val="single" w:sz="4" w:space="0" w:color="auto"/>
              <w:bottom w:val="nil"/>
              <w:right w:val="nil"/>
            </w:tcBorders>
            <w:shd w:val="clear" w:color="auto" w:fill="auto"/>
            <w:vAlign w:val="bottom"/>
            <w:hideMark/>
          </w:tcPr>
          <w:p w14:paraId="31A99E3F" w14:textId="77777777" w:rsidR="003277A3" w:rsidRPr="00FD20FE" w:rsidRDefault="003277A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Discounted Net Present QALYs (Thousands)</w:t>
            </w:r>
          </w:p>
        </w:tc>
        <w:tc>
          <w:tcPr>
            <w:tcW w:w="1814" w:type="dxa"/>
            <w:tcBorders>
              <w:top w:val="single" w:sz="4" w:space="0" w:color="auto"/>
              <w:left w:val="single" w:sz="4" w:space="0" w:color="auto"/>
              <w:bottom w:val="nil"/>
              <w:right w:val="nil"/>
            </w:tcBorders>
            <w:shd w:val="clear" w:color="auto" w:fill="auto"/>
            <w:vAlign w:val="bottom"/>
            <w:hideMark/>
          </w:tcPr>
          <w:p w14:paraId="5328A7F5" w14:textId="77777777" w:rsidR="003277A3" w:rsidRPr="00FD20FE" w:rsidRDefault="003277A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Pill Addiction Deaths</w:t>
            </w:r>
          </w:p>
        </w:tc>
        <w:tc>
          <w:tcPr>
            <w:tcW w:w="1771" w:type="dxa"/>
            <w:tcBorders>
              <w:top w:val="single" w:sz="4" w:space="0" w:color="auto"/>
              <w:left w:val="single" w:sz="4" w:space="0" w:color="auto"/>
              <w:bottom w:val="nil"/>
              <w:right w:val="nil"/>
            </w:tcBorders>
            <w:shd w:val="clear" w:color="auto" w:fill="auto"/>
            <w:vAlign w:val="bottom"/>
            <w:hideMark/>
          </w:tcPr>
          <w:p w14:paraId="59C0505F" w14:textId="77777777" w:rsidR="003277A3" w:rsidRPr="00FD20FE" w:rsidRDefault="003277A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Heroin Addiction Deaths</w:t>
            </w:r>
          </w:p>
        </w:tc>
        <w:tc>
          <w:tcPr>
            <w:tcW w:w="1771" w:type="dxa"/>
            <w:tcBorders>
              <w:top w:val="single" w:sz="4" w:space="0" w:color="auto"/>
              <w:left w:val="single" w:sz="4" w:space="0" w:color="auto"/>
              <w:bottom w:val="nil"/>
              <w:right w:val="single" w:sz="4" w:space="0" w:color="auto"/>
            </w:tcBorders>
            <w:shd w:val="clear" w:color="auto" w:fill="auto"/>
            <w:vAlign w:val="bottom"/>
            <w:hideMark/>
          </w:tcPr>
          <w:p w14:paraId="41D83BB5" w14:textId="77777777" w:rsidR="003277A3" w:rsidRPr="00FD20FE" w:rsidRDefault="003277A3">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Total Opioid Deaths</w:t>
            </w:r>
          </w:p>
        </w:tc>
      </w:tr>
      <w:tr w:rsidR="003277A3" w14:paraId="120CA769" w14:textId="77777777" w:rsidTr="00FD20FE">
        <w:trPr>
          <w:trHeight w:val="260"/>
        </w:trPr>
        <w:tc>
          <w:tcPr>
            <w:tcW w:w="3312" w:type="dxa"/>
            <w:vMerge/>
            <w:tcBorders>
              <w:top w:val="single" w:sz="4" w:space="0" w:color="auto"/>
              <w:left w:val="single" w:sz="4" w:space="0" w:color="auto"/>
              <w:bottom w:val="single" w:sz="4" w:space="0" w:color="000000"/>
              <w:right w:val="single" w:sz="4" w:space="0" w:color="auto"/>
            </w:tcBorders>
            <w:vAlign w:val="center"/>
            <w:hideMark/>
          </w:tcPr>
          <w:p w14:paraId="4064FE61" w14:textId="77777777" w:rsidR="003277A3" w:rsidRPr="00FD20FE" w:rsidRDefault="003277A3">
            <w:pPr>
              <w:rPr>
                <w:rFonts w:ascii="Arial" w:eastAsia="Times New Roman" w:hAnsi="Arial" w:cs="Arial"/>
                <w:b/>
                <w:color w:val="000000"/>
                <w:sz w:val="20"/>
                <w:szCs w:val="20"/>
              </w:rPr>
            </w:pPr>
          </w:p>
        </w:tc>
        <w:tc>
          <w:tcPr>
            <w:tcW w:w="2203" w:type="dxa"/>
            <w:tcBorders>
              <w:top w:val="nil"/>
              <w:left w:val="nil"/>
              <w:bottom w:val="single" w:sz="4" w:space="0" w:color="auto"/>
              <w:right w:val="nil"/>
            </w:tcBorders>
            <w:shd w:val="clear" w:color="auto" w:fill="auto"/>
            <w:noWrap/>
            <w:vAlign w:val="bottom"/>
            <w:hideMark/>
          </w:tcPr>
          <w:p w14:paraId="7D7F9525" w14:textId="77777777" w:rsidR="003277A3" w:rsidRPr="00FD20FE" w:rsidRDefault="003277A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2203" w:type="dxa"/>
            <w:tcBorders>
              <w:top w:val="nil"/>
              <w:left w:val="single" w:sz="4" w:space="0" w:color="auto"/>
              <w:bottom w:val="single" w:sz="4" w:space="0" w:color="auto"/>
              <w:right w:val="nil"/>
            </w:tcBorders>
            <w:shd w:val="clear" w:color="auto" w:fill="auto"/>
            <w:noWrap/>
            <w:vAlign w:val="bottom"/>
            <w:hideMark/>
          </w:tcPr>
          <w:p w14:paraId="22899857" w14:textId="77777777" w:rsidR="003277A3" w:rsidRPr="00FD20FE" w:rsidRDefault="003277A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1814" w:type="dxa"/>
            <w:tcBorders>
              <w:top w:val="nil"/>
              <w:left w:val="single" w:sz="4" w:space="0" w:color="auto"/>
              <w:bottom w:val="single" w:sz="4" w:space="0" w:color="auto"/>
              <w:right w:val="nil"/>
            </w:tcBorders>
            <w:shd w:val="clear" w:color="auto" w:fill="auto"/>
            <w:noWrap/>
            <w:vAlign w:val="bottom"/>
            <w:hideMark/>
          </w:tcPr>
          <w:p w14:paraId="13A60AAA" w14:textId="77777777" w:rsidR="003277A3" w:rsidRPr="00FD20FE" w:rsidRDefault="003277A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1771" w:type="dxa"/>
            <w:tcBorders>
              <w:top w:val="nil"/>
              <w:left w:val="single" w:sz="4" w:space="0" w:color="auto"/>
              <w:bottom w:val="single" w:sz="4" w:space="0" w:color="auto"/>
              <w:right w:val="nil"/>
            </w:tcBorders>
            <w:shd w:val="clear" w:color="auto" w:fill="auto"/>
            <w:noWrap/>
            <w:vAlign w:val="bottom"/>
            <w:hideMark/>
          </w:tcPr>
          <w:p w14:paraId="63F3D30E" w14:textId="77777777" w:rsidR="003277A3" w:rsidRPr="00FD20FE" w:rsidRDefault="003277A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1771" w:type="dxa"/>
            <w:tcBorders>
              <w:top w:val="nil"/>
              <w:left w:val="single" w:sz="4" w:space="0" w:color="auto"/>
              <w:bottom w:val="single" w:sz="4" w:space="0" w:color="auto"/>
              <w:right w:val="single" w:sz="4" w:space="0" w:color="auto"/>
            </w:tcBorders>
            <w:shd w:val="clear" w:color="auto" w:fill="auto"/>
            <w:noWrap/>
            <w:vAlign w:val="bottom"/>
            <w:hideMark/>
          </w:tcPr>
          <w:p w14:paraId="1BF49BE0" w14:textId="77777777" w:rsidR="003277A3" w:rsidRPr="00FD20FE" w:rsidRDefault="003277A3">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r>
      <w:tr w:rsidR="003277A3" w14:paraId="1493E15F" w14:textId="77777777" w:rsidTr="00FD20FE">
        <w:trPr>
          <w:trHeight w:val="300"/>
        </w:trPr>
        <w:tc>
          <w:tcPr>
            <w:tcW w:w="3312" w:type="dxa"/>
            <w:vMerge w:val="restart"/>
            <w:tcBorders>
              <w:top w:val="nil"/>
              <w:left w:val="single" w:sz="4" w:space="0" w:color="auto"/>
              <w:bottom w:val="nil"/>
              <w:right w:val="nil"/>
            </w:tcBorders>
            <w:shd w:val="clear" w:color="auto" w:fill="auto"/>
            <w:vAlign w:val="bottom"/>
            <w:hideMark/>
          </w:tcPr>
          <w:p w14:paraId="0A7F221E"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Drug Rescheduling + Naloxone Availability</w:t>
            </w:r>
          </w:p>
        </w:tc>
        <w:tc>
          <w:tcPr>
            <w:tcW w:w="2203" w:type="dxa"/>
            <w:tcBorders>
              <w:top w:val="nil"/>
              <w:left w:val="single" w:sz="4" w:space="0" w:color="auto"/>
              <w:bottom w:val="nil"/>
              <w:right w:val="nil"/>
            </w:tcBorders>
            <w:shd w:val="clear" w:color="auto" w:fill="auto"/>
            <w:noWrap/>
            <w:vAlign w:val="bottom"/>
            <w:hideMark/>
          </w:tcPr>
          <w:p w14:paraId="4A4C8A80"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445</w:t>
            </w:r>
          </w:p>
        </w:tc>
        <w:tc>
          <w:tcPr>
            <w:tcW w:w="2203" w:type="dxa"/>
            <w:tcBorders>
              <w:top w:val="nil"/>
              <w:left w:val="single" w:sz="4" w:space="0" w:color="auto"/>
              <w:bottom w:val="nil"/>
              <w:right w:val="nil"/>
            </w:tcBorders>
            <w:shd w:val="clear" w:color="auto" w:fill="auto"/>
            <w:noWrap/>
            <w:vAlign w:val="bottom"/>
            <w:hideMark/>
          </w:tcPr>
          <w:p w14:paraId="756A33C7"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088</w:t>
            </w:r>
          </w:p>
        </w:tc>
        <w:tc>
          <w:tcPr>
            <w:tcW w:w="1814" w:type="dxa"/>
            <w:tcBorders>
              <w:top w:val="nil"/>
              <w:left w:val="single" w:sz="4" w:space="0" w:color="auto"/>
              <w:bottom w:val="nil"/>
              <w:right w:val="nil"/>
            </w:tcBorders>
            <w:shd w:val="clear" w:color="auto" w:fill="auto"/>
            <w:noWrap/>
            <w:vAlign w:val="bottom"/>
            <w:hideMark/>
          </w:tcPr>
          <w:p w14:paraId="06514CFC"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7,490</w:t>
            </w:r>
          </w:p>
        </w:tc>
        <w:tc>
          <w:tcPr>
            <w:tcW w:w="1771" w:type="dxa"/>
            <w:tcBorders>
              <w:top w:val="nil"/>
              <w:left w:val="single" w:sz="4" w:space="0" w:color="auto"/>
              <w:bottom w:val="nil"/>
              <w:right w:val="nil"/>
            </w:tcBorders>
            <w:shd w:val="clear" w:color="auto" w:fill="auto"/>
            <w:noWrap/>
            <w:vAlign w:val="bottom"/>
            <w:hideMark/>
          </w:tcPr>
          <w:p w14:paraId="78032467"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61,306</w:t>
            </w:r>
          </w:p>
        </w:tc>
        <w:tc>
          <w:tcPr>
            <w:tcW w:w="1771" w:type="dxa"/>
            <w:tcBorders>
              <w:top w:val="nil"/>
              <w:left w:val="single" w:sz="4" w:space="0" w:color="auto"/>
              <w:bottom w:val="nil"/>
              <w:right w:val="single" w:sz="4" w:space="0" w:color="auto"/>
            </w:tcBorders>
            <w:shd w:val="clear" w:color="auto" w:fill="auto"/>
            <w:noWrap/>
            <w:vAlign w:val="bottom"/>
            <w:hideMark/>
          </w:tcPr>
          <w:p w14:paraId="2B9880D9"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3,816</w:t>
            </w:r>
          </w:p>
        </w:tc>
      </w:tr>
      <w:tr w:rsidR="003277A3" w14:paraId="1BFCD6C0" w14:textId="77777777" w:rsidTr="00FD20FE">
        <w:trPr>
          <w:trHeight w:val="300"/>
        </w:trPr>
        <w:tc>
          <w:tcPr>
            <w:tcW w:w="3312" w:type="dxa"/>
            <w:vMerge/>
            <w:tcBorders>
              <w:top w:val="nil"/>
              <w:left w:val="single" w:sz="4" w:space="0" w:color="auto"/>
              <w:bottom w:val="nil"/>
              <w:right w:val="nil"/>
            </w:tcBorders>
            <w:vAlign w:val="center"/>
            <w:hideMark/>
          </w:tcPr>
          <w:p w14:paraId="0839B981"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298E41FC"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102, 1,794]</w:t>
            </w:r>
          </w:p>
        </w:tc>
        <w:tc>
          <w:tcPr>
            <w:tcW w:w="2203" w:type="dxa"/>
            <w:tcBorders>
              <w:top w:val="nil"/>
              <w:left w:val="single" w:sz="4" w:space="0" w:color="auto"/>
              <w:bottom w:val="single" w:sz="4" w:space="0" w:color="auto"/>
              <w:right w:val="nil"/>
            </w:tcBorders>
            <w:shd w:val="clear" w:color="auto" w:fill="auto"/>
            <w:noWrap/>
            <w:vAlign w:val="bottom"/>
            <w:hideMark/>
          </w:tcPr>
          <w:p w14:paraId="51863C42"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396, 5,112]</w:t>
            </w:r>
          </w:p>
        </w:tc>
        <w:tc>
          <w:tcPr>
            <w:tcW w:w="1814" w:type="dxa"/>
            <w:tcBorders>
              <w:top w:val="nil"/>
              <w:left w:val="single" w:sz="4" w:space="0" w:color="auto"/>
              <w:bottom w:val="nil"/>
              <w:right w:val="nil"/>
            </w:tcBorders>
            <w:shd w:val="clear" w:color="auto" w:fill="auto"/>
            <w:noWrap/>
            <w:vAlign w:val="bottom"/>
            <w:hideMark/>
          </w:tcPr>
          <w:p w14:paraId="25C29668"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7,937, -41,661]</w:t>
            </w:r>
          </w:p>
        </w:tc>
        <w:tc>
          <w:tcPr>
            <w:tcW w:w="1771" w:type="dxa"/>
            <w:tcBorders>
              <w:top w:val="nil"/>
              <w:left w:val="single" w:sz="4" w:space="0" w:color="auto"/>
              <w:bottom w:val="nil"/>
              <w:right w:val="nil"/>
            </w:tcBorders>
            <w:shd w:val="clear" w:color="auto" w:fill="auto"/>
            <w:noWrap/>
            <w:vAlign w:val="bottom"/>
            <w:hideMark/>
          </w:tcPr>
          <w:p w14:paraId="3510D2DF"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4,660, 77,588]</w:t>
            </w:r>
          </w:p>
        </w:tc>
        <w:tc>
          <w:tcPr>
            <w:tcW w:w="1771" w:type="dxa"/>
            <w:tcBorders>
              <w:top w:val="nil"/>
              <w:left w:val="single" w:sz="4" w:space="0" w:color="auto"/>
              <w:bottom w:val="nil"/>
              <w:right w:val="single" w:sz="4" w:space="0" w:color="auto"/>
            </w:tcBorders>
            <w:shd w:val="clear" w:color="auto" w:fill="auto"/>
            <w:noWrap/>
            <w:vAlign w:val="bottom"/>
            <w:hideMark/>
          </w:tcPr>
          <w:p w14:paraId="61768C9A"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000, 31,064]</w:t>
            </w:r>
          </w:p>
        </w:tc>
      </w:tr>
      <w:tr w:rsidR="003277A3" w14:paraId="7A55EDCA" w14:textId="77777777" w:rsidTr="00FD20FE">
        <w:trPr>
          <w:trHeight w:val="300"/>
        </w:trPr>
        <w:tc>
          <w:tcPr>
            <w:tcW w:w="3312" w:type="dxa"/>
            <w:vMerge w:val="restart"/>
            <w:tcBorders>
              <w:top w:val="single" w:sz="4" w:space="0" w:color="auto"/>
              <w:left w:val="single" w:sz="4" w:space="0" w:color="auto"/>
              <w:bottom w:val="single" w:sz="4" w:space="0" w:color="000000"/>
              <w:right w:val="nil"/>
            </w:tcBorders>
            <w:shd w:val="clear" w:color="auto" w:fill="auto"/>
            <w:vAlign w:val="bottom"/>
            <w:hideMark/>
          </w:tcPr>
          <w:p w14:paraId="4DC73F51"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Drug Rescheduling + Needle Exchange</w:t>
            </w:r>
          </w:p>
        </w:tc>
        <w:tc>
          <w:tcPr>
            <w:tcW w:w="2203" w:type="dxa"/>
            <w:tcBorders>
              <w:top w:val="nil"/>
              <w:left w:val="single" w:sz="4" w:space="0" w:color="auto"/>
              <w:bottom w:val="nil"/>
              <w:right w:val="nil"/>
            </w:tcBorders>
            <w:shd w:val="clear" w:color="auto" w:fill="auto"/>
            <w:noWrap/>
            <w:vAlign w:val="bottom"/>
            <w:hideMark/>
          </w:tcPr>
          <w:p w14:paraId="6FD4EFC6"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322</w:t>
            </w:r>
          </w:p>
        </w:tc>
        <w:tc>
          <w:tcPr>
            <w:tcW w:w="2203" w:type="dxa"/>
            <w:tcBorders>
              <w:top w:val="nil"/>
              <w:left w:val="single" w:sz="4" w:space="0" w:color="auto"/>
              <w:bottom w:val="nil"/>
              <w:right w:val="nil"/>
            </w:tcBorders>
            <w:shd w:val="clear" w:color="auto" w:fill="auto"/>
            <w:noWrap/>
            <w:vAlign w:val="bottom"/>
            <w:hideMark/>
          </w:tcPr>
          <w:p w14:paraId="56FF679A"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359</w:t>
            </w:r>
          </w:p>
        </w:tc>
        <w:tc>
          <w:tcPr>
            <w:tcW w:w="1814" w:type="dxa"/>
            <w:tcBorders>
              <w:top w:val="single" w:sz="4" w:space="0" w:color="auto"/>
              <w:left w:val="single" w:sz="4" w:space="0" w:color="auto"/>
              <w:bottom w:val="nil"/>
              <w:right w:val="nil"/>
            </w:tcBorders>
            <w:shd w:val="clear" w:color="auto" w:fill="auto"/>
            <w:noWrap/>
            <w:vAlign w:val="bottom"/>
            <w:hideMark/>
          </w:tcPr>
          <w:p w14:paraId="1F3675B5"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5,509</w:t>
            </w:r>
          </w:p>
        </w:tc>
        <w:tc>
          <w:tcPr>
            <w:tcW w:w="1771" w:type="dxa"/>
            <w:tcBorders>
              <w:top w:val="single" w:sz="4" w:space="0" w:color="auto"/>
              <w:left w:val="single" w:sz="4" w:space="0" w:color="auto"/>
              <w:bottom w:val="nil"/>
              <w:right w:val="nil"/>
            </w:tcBorders>
            <w:shd w:val="clear" w:color="auto" w:fill="auto"/>
            <w:noWrap/>
            <w:vAlign w:val="bottom"/>
            <w:hideMark/>
          </w:tcPr>
          <w:p w14:paraId="074E76C6"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66,059</w:t>
            </w:r>
          </w:p>
        </w:tc>
        <w:tc>
          <w:tcPr>
            <w:tcW w:w="1771" w:type="dxa"/>
            <w:tcBorders>
              <w:top w:val="single" w:sz="4" w:space="0" w:color="auto"/>
              <w:left w:val="single" w:sz="4" w:space="0" w:color="auto"/>
              <w:bottom w:val="nil"/>
              <w:right w:val="single" w:sz="4" w:space="0" w:color="auto"/>
            </w:tcBorders>
            <w:shd w:val="clear" w:color="auto" w:fill="auto"/>
            <w:noWrap/>
            <w:vAlign w:val="bottom"/>
            <w:hideMark/>
          </w:tcPr>
          <w:p w14:paraId="682F517C"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0,550</w:t>
            </w:r>
          </w:p>
        </w:tc>
      </w:tr>
      <w:tr w:rsidR="003277A3" w14:paraId="0A5EF78F" w14:textId="77777777" w:rsidTr="00FD20FE">
        <w:trPr>
          <w:trHeight w:val="300"/>
        </w:trPr>
        <w:tc>
          <w:tcPr>
            <w:tcW w:w="3312" w:type="dxa"/>
            <w:vMerge/>
            <w:tcBorders>
              <w:top w:val="single" w:sz="4" w:space="0" w:color="auto"/>
              <w:left w:val="single" w:sz="4" w:space="0" w:color="auto"/>
              <w:bottom w:val="single" w:sz="4" w:space="0" w:color="000000"/>
              <w:right w:val="nil"/>
            </w:tcBorders>
            <w:vAlign w:val="center"/>
            <w:hideMark/>
          </w:tcPr>
          <w:p w14:paraId="4D90663A"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37AEA50C"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005, 996]</w:t>
            </w:r>
          </w:p>
        </w:tc>
        <w:tc>
          <w:tcPr>
            <w:tcW w:w="2203" w:type="dxa"/>
            <w:tcBorders>
              <w:top w:val="nil"/>
              <w:left w:val="single" w:sz="4" w:space="0" w:color="auto"/>
              <w:bottom w:val="single" w:sz="4" w:space="0" w:color="auto"/>
              <w:right w:val="nil"/>
            </w:tcBorders>
            <w:shd w:val="clear" w:color="auto" w:fill="auto"/>
            <w:noWrap/>
            <w:vAlign w:val="bottom"/>
            <w:hideMark/>
          </w:tcPr>
          <w:p w14:paraId="41FE9F5E"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145, 4,444]</w:t>
            </w:r>
          </w:p>
        </w:tc>
        <w:tc>
          <w:tcPr>
            <w:tcW w:w="1814" w:type="dxa"/>
            <w:tcBorders>
              <w:top w:val="nil"/>
              <w:left w:val="single" w:sz="4" w:space="0" w:color="auto"/>
              <w:bottom w:val="single" w:sz="4" w:space="0" w:color="auto"/>
              <w:right w:val="nil"/>
            </w:tcBorders>
            <w:shd w:val="clear" w:color="auto" w:fill="auto"/>
            <w:noWrap/>
            <w:vAlign w:val="bottom"/>
            <w:hideMark/>
          </w:tcPr>
          <w:p w14:paraId="6034A31A"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5,635, -39,538]</w:t>
            </w:r>
          </w:p>
        </w:tc>
        <w:tc>
          <w:tcPr>
            <w:tcW w:w="1771" w:type="dxa"/>
            <w:tcBorders>
              <w:top w:val="nil"/>
              <w:left w:val="single" w:sz="4" w:space="0" w:color="auto"/>
              <w:bottom w:val="single" w:sz="4" w:space="0" w:color="auto"/>
              <w:right w:val="nil"/>
            </w:tcBorders>
            <w:shd w:val="clear" w:color="auto" w:fill="auto"/>
            <w:noWrap/>
            <w:vAlign w:val="bottom"/>
            <w:hideMark/>
          </w:tcPr>
          <w:p w14:paraId="5E6200FF"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8,587, 83,222]</w:t>
            </w:r>
          </w:p>
        </w:tc>
        <w:tc>
          <w:tcPr>
            <w:tcW w:w="1771" w:type="dxa"/>
            <w:tcBorders>
              <w:top w:val="nil"/>
              <w:left w:val="single" w:sz="4" w:space="0" w:color="auto"/>
              <w:bottom w:val="single" w:sz="4" w:space="0" w:color="auto"/>
              <w:right w:val="single" w:sz="4" w:space="0" w:color="auto"/>
            </w:tcBorders>
            <w:shd w:val="clear" w:color="auto" w:fill="auto"/>
            <w:noWrap/>
            <w:vAlign w:val="bottom"/>
            <w:hideMark/>
          </w:tcPr>
          <w:p w14:paraId="70CD2DB2"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51, 38,544]</w:t>
            </w:r>
          </w:p>
        </w:tc>
      </w:tr>
      <w:tr w:rsidR="003277A3" w14:paraId="101AD50C" w14:textId="77777777" w:rsidTr="00FD20FE">
        <w:trPr>
          <w:trHeight w:val="300"/>
        </w:trPr>
        <w:tc>
          <w:tcPr>
            <w:tcW w:w="3312" w:type="dxa"/>
            <w:vMerge w:val="restart"/>
            <w:tcBorders>
              <w:top w:val="nil"/>
              <w:left w:val="single" w:sz="4" w:space="0" w:color="auto"/>
              <w:bottom w:val="nil"/>
              <w:right w:val="nil"/>
            </w:tcBorders>
            <w:shd w:val="clear" w:color="auto" w:fill="auto"/>
            <w:vAlign w:val="bottom"/>
            <w:hideMark/>
          </w:tcPr>
          <w:p w14:paraId="784BE005"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Drug Rescheduling + MAT</w:t>
            </w:r>
          </w:p>
        </w:tc>
        <w:tc>
          <w:tcPr>
            <w:tcW w:w="2203" w:type="dxa"/>
            <w:tcBorders>
              <w:top w:val="nil"/>
              <w:left w:val="single" w:sz="4" w:space="0" w:color="auto"/>
              <w:bottom w:val="nil"/>
              <w:right w:val="nil"/>
            </w:tcBorders>
            <w:shd w:val="clear" w:color="auto" w:fill="auto"/>
            <w:noWrap/>
            <w:vAlign w:val="bottom"/>
            <w:hideMark/>
          </w:tcPr>
          <w:p w14:paraId="11DE0D11"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786</w:t>
            </w:r>
          </w:p>
        </w:tc>
        <w:tc>
          <w:tcPr>
            <w:tcW w:w="2203" w:type="dxa"/>
            <w:tcBorders>
              <w:top w:val="nil"/>
              <w:left w:val="single" w:sz="4" w:space="0" w:color="auto"/>
              <w:bottom w:val="nil"/>
              <w:right w:val="nil"/>
            </w:tcBorders>
            <w:shd w:val="clear" w:color="auto" w:fill="auto"/>
            <w:noWrap/>
            <w:vAlign w:val="bottom"/>
            <w:hideMark/>
          </w:tcPr>
          <w:p w14:paraId="0EA7F25C"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331</w:t>
            </w:r>
          </w:p>
        </w:tc>
        <w:tc>
          <w:tcPr>
            <w:tcW w:w="1814" w:type="dxa"/>
            <w:tcBorders>
              <w:top w:val="nil"/>
              <w:left w:val="single" w:sz="4" w:space="0" w:color="auto"/>
              <w:bottom w:val="nil"/>
              <w:right w:val="nil"/>
            </w:tcBorders>
            <w:shd w:val="clear" w:color="auto" w:fill="auto"/>
            <w:noWrap/>
            <w:vAlign w:val="bottom"/>
            <w:hideMark/>
          </w:tcPr>
          <w:p w14:paraId="5C097B34"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5,018</w:t>
            </w:r>
          </w:p>
        </w:tc>
        <w:tc>
          <w:tcPr>
            <w:tcW w:w="1771" w:type="dxa"/>
            <w:tcBorders>
              <w:top w:val="nil"/>
              <w:left w:val="single" w:sz="4" w:space="0" w:color="auto"/>
              <w:bottom w:val="nil"/>
              <w:right w:val="nil"/>
            </w:tcBorders>
            <w:shd w:val="clear" w:color="auto" w:fill="auto"/>
            <w:noWrap/>
            <w:vAlign w:val="bottom"/>
            <w:hideMark/>
          </w:tcPr>
          <w:p w14:paraId="72C8542D"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63,434</w:t>
            </w:r>
          </w:p>
        </w:tc>
        <w:tc>
          <w:tcPr>
            <w:tcW w:w="1771" w:type="dxa"/>
            <w:tcBorders>
              <w:top w:val="nil"/>
              <w:left w:val="single" w:sz="4" w:space="0" w:color="auto"/>
              <w:bottom w:val="nil"/>
              <w:right w:val="single" w:sz="4" w:space="0" w:color="auto"/>
            </w:tcBorders>
            <w:shd w:val="clear" w:color="auto" w:fill="auto"/>
            <w:noWrap/>
            <w:vAlign w:val="bottom"/>
            <w:hideMark/>
          </w:tcPr>
          <w:p w14:paraId="0A523DD5"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8,416</w:t>
            </w:r>
          </w:p>
        </w:tc>
      </w:tr>
      <w:tr w:rsidR="003277A3" w14:paraId="15033169" w14:textId="77777777" w:rsidTr="00FD20FE">
        <w:trPr>
          <w:trHeight w:val="300"/>
        </w:trPr>
        <w:tc>
          <w:tcPr>
            <w:tcW w:w="3312" w:type="dxa"/>
            <w:vMerge/>
            <w:tcBorders>
              <w:top w:val="nil"/>
              <w:left w:val="single" w:sz="4" w:space="0" w:color="auto"/>
              <w:bottom w:val="nil"/>
              <w:right w:val="nil"/>
            </w:tcBorders>
            <w:vAlign w:val="center"/>
            <w:hideMark/>
          </w:tcPr>
          <w:p w14:paraId="706BD777"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7435F394"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253, 1,445]</w:t>
            </w:r>
          </w:p>
        </w:tc>
        <w:tc>
          <w:tcPr>
            <w:tcW w:w="2203" w:type="dxa"/>
            <w:tcBorders>
              <w:top w:val="nil"/>
              <w:left w:val="single" w:sz="4" w:space="0" w:color="auto"/>
              <w:bottom w:val="single" w:sz="4" w:space="0" w:color="auto"/>
              <w:right w:val="nil"/>
            </w:tcBorders>
            <w:shd w:val="clear" w:color="auto" w:fill="auto"/>
            <w:noWrap/>
            <w:vAlign w:val="bottom"/>
            <w:hideMark/>
          </w:tcPr>
          <w:p w14:paraId="54CE5EA3"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284, 5,243]</w:t>
            </w:r>
          </w:p>
        </w:tc>
        <w:tc>
          <w:tcPr>
            <w:tcW w:w="1814" w:type="dxa"/>
            <w:tcBorders>
              <w:top w:val="nil"/>
              <w:left w:val="single" w:sz="4" w:space="0" w:color="auto"/>
              <w:bottom w:val="nil"/>
              <w:right w:val="nil"/>
            </w:tcBorders>
            <w:shd w:val="clear" w:color="auto" w:fill="auto"/>
            <w:noWrap/>
            <w:vAlign w:val="bottom"/>
            <w:hideMark/>
          </w:tcPr>
          <w:p w14:paraId="0C118662"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5,112, -39,293]</w:t>
            </w:r>
          </w:p>
        </w:tc>
        <w:tc>
          <w:tcPr>
            <w:tcW w:w="1771" w:type="dxa"/>
            <w:tcBorders>
              <w:top w:val="nil"/>
              <w:left w:val="single" w:sz="4" w:space="0" w:color="auto"/>
              <w:bottom w:val="nil"/>
              <w:right w:val="nil"/>
            </w:tcBorders>
            <w:shd w:val="clear" w:color="auto" w:fill="auto"/>
            <w:noWrap/>
            <w:vAlign w:val="bottom"/>
            <w:hideMark/>
          </w:tcPr>
          <w:p w14:paraId="175D180C"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6,545, 79,393]</w:t>
            </w:r>
          </w:p>
        </w:tc>
        <w:tc>
          <w:tcPr>
            <w:tcW w:w="1771" w:type="dxa"/>
            <w:tcBorders>
              <w:top w:val="nil"/>
              <w:left w:val="single" w:sz="4" w:space="0" w:color="auto"/>
              <w:bottom w:val="nil"/>
              <w:right w:val="single" w:sz="4" w:space="0" w:color="auto"/>
            </w:tcBorders>
            <w:shd w:val="clear" w:color="auto" w:fill="auto"/>
            <w:noWrap/>
            <w:vAlign w:val="bottom"/>
            <w:hideMark/>
          </w:tcPr>
          <w:p w14:paraId="697051E8"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747, 35,134]</w:t>
            </w:r>
          </w:p>
        </w:tc>
      </w:tr>
      <w:tr w:rsidR="003277A3" w14:paraId="5E68D3A7" w14:textId="77777777" w:rsidTr="00FD20FE">
        <w:trPr>
          <w:trHeight w:val="300"/>
        </w:trPr>
        <w:tc>
          <w:tcPr>
            <w:tcW w:w="3312" w:type="dxa"/>
            <w:vMerge w:val="restart"/>
            <w:tcBorders>
              <w:top w:val="single" w:sz="4" w:space="0" w:color="auto"/>
              <w:left w:val="single" w:sz="4" w:space="0" w:color="auto"/>
              <w:bottom w:val="single" w:sz="4" w:space="0" w:color="000000"/>
              <w:right w:val="nil"/>
            </w:tcBorders>
            <w:shd w:val="clear" w:color="auto" w:fill="auto"/>
            <w:vAlign w:val="bottom"/>
            <w:hideMark/>
          </w:tcPr>
          <w:p w14:paraId="368B53D9"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Drug Rescheduling + Psychosocial Interventions</w:t>
            </w:r>
          </w:p>
        </w:tc>
        <w:tc>
          <w:tcPr>
            <w:tcW w:w="2203" w:type="dxa"/>
            <w:tcBorders>
              <w:top w:val="nil"/>
              <w:left w:val="single" w:sz="4" w:space="0" w:color="auto"/>
              <w:bottom w:val="nil"/>
              <w:right w:val="nil"/>
            </w:tcBorders>
            <w:shd w:val="clear" w:color="auto" w:fill="auto"/>
            <w:noWrap/>
            <w:vAlign w:val="bottom"/>
            <w:hideMark/>
          </w:tcPr>
          <w:p w14:paraId="1A1C8958"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398</w:t>
            </w:r>
          </w:p>
        </w:tc>
        <w:tc>
          <w:tcPr>
            <w:tcW w:w="2203" w:type="dxa"/>
            <w:tcBorders>
              <w:top w:val="nil"/>
              <w:left w:val="single" w:sz="4" w:space="0" w:color="auto"/>
              <w:bottom w:val="nil"/>
              <w:right w:val="nil"/>
            </w:tcBorders>
            <w:shd w:val="clear" w:color="auto" w:fill="auto"/>
            <w:noWrap/>
            <w:vAlign w:val="bottom"/>
            <w:hideMark/>
          </w:tcPr>
          <w:p w14:paraId="53CDC2D2"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510</w:t>
            </w:r>
          </w:p>
        </w:tc>
        <w:tc>
          <w:tcPr>
            <w:tcW w:w="1814" w:type="dxa"/>
            <w:tcBorders>
              <w:top w:val="single" w:sz="4" w:space="0" w:color="auto"/>
              <w:left w:val="single" w:sz="4" w:space="0" w:color="auto"/>
              <w:bottom w:val="nil"/>
              <w:right w:val="nil"/>
            </w:tcBorders>
            <w:shd w:val="clear" w:color="auto" w:fill="auto"/>
            <w:noWrap/>
            <w:vAlign w:val="bottom"/>
            <w:hideMark/>
          </w:tcPr>
          <w:p w14:paraId="17B7C191"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5,608</w:t>
            </w:r>
          </w:p>
        </w:tc>
        <w:tc>
          <w:tcPr>
            <w:tcW w:w="1771" w:type="dxa"/>
            <w:tcBorders>
              <w:top w:val="single" w:sz="4" w:space="0" w:color="auto"/>
              <w:left w:val="single" w:sz="4" w:space="0" w:color="auto"/>
              <w:bottom w:val="nil"/>
              <w:right w:val="nil"/>
            </w:tcBorders>
            <w:shd w:val="clear" w:color="auto" w:fill="auto"/>
            <w:noWrap/>
            <w:vAlign w:val="bottom"/>
            <w:hideMark/>
          </w:tcPr>
          <w:p w14:paraId="7F8991E4"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68,377</w:t>
            </w:r>
          </w:p>
        </w:tc>
        <w:tc>
          <w:tcPr>
            <w:tcW w:w="1771" w:type="dxa"/>
            <w:tcBorders>
              <w:top w:val="single" w:sz="4" w:space="0" w:color="auto"/>
              <w:left w:val="single" w:sz="4" w:space="0" w:color="auto"/>
              <w:bottom w:val="nil"/>
              <w:right w:val="single" w:sz="4" w:space="0" w:color="auto"/>
            </w:tcBorders>
            <w:shd w:val="clear" w:color="auto" w:fill="auto"/>
            <w:noWrap/>
            <w:vAlign w:val="bottom"/>
            <w:hideMark/>
          </w:tcPr>
          <w:p w14:paraId="5BAEDD33"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2,769</w:t>
            </w:r>
          </w:p>
        </w:tc>
      </w:tr>
      <w:tr w:rsidR="003277A3" w14:paraId="47BA28E0" w14:textId="77777777" w:rsidTr="00FD20FE">
        <w:trPr>
          <w:trHeight w:val="300"/>
        </w:trPr>
        <w:tc>
          <w:tcPr>
            <w:tcW w:w="3312" w:type="dxa"/>
            <w:vMerge/>
            <w:tcBorders>
              <w:top w:val="single" w:sz="4" w:space="0" w:color="auto"/>
              <w:left w:val="single" w:sz="4" w:space="0" w:color="auto"/>
              <w:bottom w:val="single" w:sz="4" w:space="0" w:color="000000"/>
              <w:right w:val="nil"/>
            </w:tcBorders>
            <w:vAlign w:val="center"/>
            <w:hideMark/>
          </w:tcPr>
          <w:p w14:paraId="768C9D9C"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0B8751C0"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028, 936]</w:t>
            </w:r>
          </w:p>
        </w:tc>
        <w:tc>
          <w:tcPr>
            <w:tcW w:w="2203" w:type="dxa"/>
            <w:tcBorders>
              <w:top w:val="nil"/>
              <w:left w:val="single" w:sz="4" w:space="0" w:color="auto"/>
              <w:bottom w:val="single" w:sz="4" w:space="0" w:color="auto"/>
              <w:right w:val="nil"/>
            </w:tcBorders>
            <w:shd w:val="clear" w:color="auto" w:fill="auto"/>
            <w:noWrap/>
            <w:vAlign w:val="bottom"/>
            <w:hideMark/>
          </w:tcPr>
          <w:p w14:paraId="6157F1C3"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940, 4,582]</w:t>
            </w:r>
          </w:p>
        </w:tc>
        <w:tc>
          <w:tcPr>
            <w:tcW w:w="1814" w:type="dxa"/>
            <w:tcBorders>
              <w:top w:val="nil"/>
              <w:left w:val="single" w:sz="4" w:space="0" w:color="auto"/>
              <w:bottom w:val="single" w:sz="4" w:space="0" w:color="auto"/>
              <w:right w:val="nil"/>
            </w:tcBorders>
            <w:shd w:val="clear" w:color="auto" w:fill="auto"/>
            <w:noWrap/>
            <w:vAlign w:val="bottom"/>
            <w:hideMark/>
          </w:tcPr>
          <w:p w14:paraId="05E2BCD4"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5,751, -39,675]</w:t>
            </w:r>
          </w:p>
        </w:tc>
        <w:tc>
          <w:tcPr>
            <w:tcW w:w="1771" w:type="dxa"/>
            <w:tcBorders>
              <w:top w:val="nil"/>
              <w:left w:val="single" w:sz="4" w:space="0" w:color="auto"/>
              <w:bottom w:val="single" w:sz="4" w:space="0" w:color="auto"/>
              <w:right w:val="nil"/>
            </w:tcBorders>
            <w:shd w:val="clear" w:color="auto" w:fill="auto"/>
            <w:noWrap/>
            <w:vAlign w:val="bottom"/>
            <w:hideMark/>
          </w:tcPr>
          <w:p w14:paraId="6672D593"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0,549, 85,819]</w:t>
            </w:r>
          </w:p>
        </w:tc>
        <w:tc>
          <w:tcPr>
            <w:tcW w:w="1771" w:type="dxa"/>
            <w:tcBorders>
              <w:top w:val="nil"/>
              <w:left w:val="single" w:sz="4" w:space="0" w:color="auto"/>
              <w:bottom w:val="single" w:sz="4" w:space="0" w:color="auto"/>
              <w:right w:val="single" w:sz="4" w:space="0" w:color="auto"/>
            </w:tcBorders>
            <w:shd w:val="clear" w:color="auto" w:fill="auto"/>
            <w:noWrap/>
            <w:vAlign w:val="bottom"/>
            <w:hideMark/>
          </w:tcPr>
          <w:p w14:paraId="5E7849F5"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74, 41,048]</w:t>
            </w:r>
          </w:p>
        </w:tc>
      </w:tr>
      <w:tr w:rsidR="003277A3" w14:paraId="2D17D313" w14:textId="77777777" w:rsidTr="00FD20FE">
        <w:trPr>
          <w:trHeight w:val="300"/>
        </w:trPr>
        <w:tc>
          <w:tcPr>
            <w:tcW w:w="3312" w:type="dxa"/>
            <w:vMerge w:val="restart"/>
            <w:tcBorders>
              <w:top w:val="nil"/>
              <w:left w:val="single" w:sz="4" w:space="0" w:color="auto"/>
              <w:bottom w:val="nil"/>
              <w:right w:val="nil"/>
            </w:tcBorders>
            <w:shd w:val="clear" w:color="auto" w:fill="auto"/>
            <w:vAlign w:val="bottom"/>
            <w:hideMark/>
          </w:tcPr>
          <w:p w14:paraId="4BBEF04B"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PMP + Naloxone Availability</w:t>
            </w:r>
          </w:p>
        </w:tc>
        <w:tc>
          <w:tcPr>
            <w:tcW w:w="2203" w:type="dxa"/>
            <w:tcBorders>
              <w:top w:val="nil"/>
              <w:left w:val="single" w:sz="4" w:space="0" w:color="auto"/>
              <w:bottom w:val="nil"/>
              <w:right w:val="nil"/>
            </w:tcBorders>
            <w:shd w:val="clear" w:color="auto" w:fill="auto"/>
            <w:noWrap/>
            <w:vAlign w:val="bottom"/>
            <w:hideMark/>
          </w:tcPr>
          <w:p w14:paraId="77153BB1"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390</w:t>
            </w:r>
          </w:p>
        </w:tc>
        <w:tc>
          <w:tcPr>
            <w:tcW w:w="2203" w:type="dxa"/>
            <w:tcBorders>
              <w:top w:val="nil"/>
              <w:left w:val="single" w:sz="4" w:space="0" w:color="auto"/>
              <w:bottom w:val="nil"/>
              <w:right w:val="nil"/>
            </w:tcBorders>
            <w:shd w:val="clear" w:color="auto" w:fill="auto"/>
            <w:noWrap/>
            <w:vAlign w:val="bottom"/>
            <w:hideMark/>
          </w:tcPr>
          <w:p w14:paraId="049FFC53"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835</w:t>
            </w:r>
          </w:p>
        </w:tc>
        <w:tc>
          <w:tcPr>
            <w:tcW w:w="1814" w:type="dxa"/>
            <w:tcBorders>
              <w:top w:val="nil"/>
              <w:left w:val="single" w:sz="4" w:space="0" w:color="auto"/>
              <w:bottom w:val="nil"/>
              <w:right w:val="nil"/>
            </w:tcBorders>
            <w:shd w:val="clear" w:color="auto" w:fill="auto"/>
            <w:noWrap/>
            <w:vAlign w:val="bottom"/>
            <w:hideMark/>
          </w:tcPr>
          <w:p w14:paraId="089FBBEC"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2,367</w:t>
            </w:r>
          </w:p>
        </w:tc>
        <w:tc>
          <w:tcPr>
            <w:tcW w:w="1771" w:type="dxa"/>
            <w:tcBorders>
              <w:top w:val="nil"/>
              <w:left w:val="single" w:sz="4" w:space="0" w:color="auto"/>
              <w:bottom w:val="nil"/>
              <w:right w:val="nil"/>
            </w:tcBorders>
            <w:shd w:val="clear" w:color="auto" w:fill="auto"/>
            <w:noWrap/>
            <w:vAlign w:val="bottom"/>
            <w:hideMark/>
          </w:tcPr>
          <w:p w14:paraId="72F8EFF3"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7,098</w:t>
            </w:r>
          </w:p>
        </w:tc>
        <w:tc>
          <w:tcPr>
            <w:tcW w:w="1771" w:type="dxa"/>
            <w:tcBorders>
              <w:top w:val="nil"/>
              <w:left w:val="single" w:sz="4" w:space="0" w:color="auto"/>
              <w:bottom w:val="nil"/>
              <w:right w:val="single" w:sz="4" w:space="0" w:color="auto"/>
            </w:tcBorders>
            <w:shd w:val="clear" w:color="auto" w:fill="auto"/>
            <w:noWrap/>
            <w:vAlign w:val="bottom"/>
            <w:hideMark/>
          </w:tcPr>
          <w:p w14:paraId="531A255A"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730</w:t>
            </w:r>
          </w:p>
        </w:tc>
      </w:tr>
      <w:tr w:rsidR="003277A3" w14:paraId="4064D8CD" w14:textId="77777777" w:rsidTr="00FD20FE">
        <w:trPr>
          <w:trHeight w:val="300"/>
        </w:trPr>
        <w:tc>
          <w:tcPr>
            <w:tcW w:w="3312" w:type="dxa"/>
            <w:vMerge/>
            <w:tcBorders>
              <w:top w:val="nil"/>
              <w:left w:val="single" w:sz="4" w:space="0" w:color="auto"/>
              <w:bottom w:val="nil"/>
              <w:right w:val="nil"/>
            </w:tcBorders>
            <w:vAlign w:val="center"/>
            <w:hideMark/>
          </w:tcPr>
          <w:p w14:paraId="06095087"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2E630F9B"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773, 507]</w:t>
            </w:r>
          </w:p>
        </w:tc>
        <w:tc>
          <w:tcPr>
            <w:tcW w:w="2203" w:type="dxa"/>
            <w:tcBorders>
              <w:top w:val="nil"/>
              <w:left w:val="single" w:sz="4" w:space="0" w:color="auto"/>
              <w:bottom w:val="single" w:sz="4" w:space="0" w:color="auto"/>
              <w:right w:val="nil"/>
            </w:tcBorders>
            <w:shd w:val="clear" w:color="auto" w:fill="auto"/>
            <w:noWrap/>
            <w:vAlign w:val="bottom"/>
            <w:hideMark/>
          </w:tcPr>
          <w:p w14:paraId="295A6881"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077, 1,522]</w:t>
            </w:r>
          </w:p>
        </w:tc>
        <w:tc>
          <w:tcPr>
            <w:tcW w:w="1814" w:type="dxa"/>
            <w:tcBorders>
              <w:top w:val="nil"/>
              <w:left w:val="single" w:sz="4" w:space="0" w:color="auto"/>
              <w:bottom w:val="nil"/>
              <w:right w:val="nil"/>
            </w:tcBorders>
            <w:shd w:val="clear" w:color="auto" w:fill="auto"/>
            <w:noWrap/>
            <w:vAlign w:val="bottom"/>
            <w:hideMark/>
          </w:tcPr>
          <w:p w14:paraId="0C67E360"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7,302, -19,595]</w:t>
            </w:r>
          </w:p>
        </w:tc>
        <w:tc>
          <w:tcPr>
            <w:tcW w:w="1771" w:type="dxa"/>
            <w:tcBorders>
              <w:top w:val="nil"/>
              <w:left w:val="single" w:sz="4" w:space="0" w:color="auto"/>
              <w:bottom w:val="nil"/>
              <w:right w:val="nil"/>
            </w:tcBorders>
            <w:shd w:val="clear" w:color="auto" w:fill="auto"/>
            <w:noWrap/>
            <w:vAlign w:val="bottom"/>
            <w:hideMark/>
          </w:tcPr>
          <w:p w14:paraId="088A8A6F"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350, 34,253]</w:t>
            </w:r>
          </w:p>
        </w:tc>
        <w:tc>
          <w:tcPr>
            <w:tcW w:w="1771" w:type="dxa"/>
            <w:tcBorders>
              <w:top w:val="nil"/>
              <w:left w:val="single" w:sz="4" w:space="0" w:color="auto"/>
              <w:bottom w:val="nil"/>
              <w:right w:val="single" w:sz="4" w:space="0" w:color="auto"/>
            </w:tcBorders>
            <w:shd w:val="clear" w:color="auto" w:fill="auto"/>
            <w:noWrap/>
            <w:vAlign w:val="bottom"/>
            <w:hideMark/>
          </w:tcPr>
          <w:p w14:paraId="45ED6C69"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245, 12,310]</w:t>
            </w:r>
          </w:p>
        </w:tc>
      </w:tr>
      <w:tr w:rsidR="003277A3" w14:paraId="242456CF" w14:textId="77777777" w:rsidTr="00FD20FE">
        <w:trPr>
          <w:trHeight w:val="300"/>
        </w:trPr>
        <w:tc>
          <w:tcPr>
            <w:tcW w:w="3312" w:type="dxa"/>
            <w:vMerge w:val="restart"/>
            <w:tcBorders>
              <w:top w:val="single" w:sz="4" w:space="0" w:color="auto"/>
              <w:left w:val="single" w:sz="4" w:space="0" w:color="auto"/>
              <w:bottom w:val="single" w:sz="4" w:space="0" w:color="000000"/>
              <w:right w:val="nil"/>
            </w:tcBorders>
            <w:shd w:val="clear" w:color="auto" w:fill="auto"/>
            <w:vAlign w:val="bottom"/>
            <w:hideMark/>
          </w:tcPr>
          <w:p w14:paraId="77DE1672"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PMP + Needle Exchange</w:t>
            </w:r>
          </w:p>
        </w:tc>
        <w:tc>
          <w:tcPr>
            <w:tcW w:w="2203" w:type="dxa"/>
            <w:tcBorders>
              <w:top w:val="nil"/>
              <w:left w:val="single" w:sz="4" w:space="0" w:color="auto"/>
              <w:bottom w:val="nil"/>
              <w:right w:val="nil"/>
            </w:tcBorders>
            <w:shd w:val="clear" w:color="auto" w:fill="auto"/>
            <w:noWrap/>
            <w:vAlign w:val="bottom"/>
            <w:hideMark/>
          </w:tcPr>
          <w:p w14:paraId="1E101BC9"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404</w:t>
            </w:r>
          </w:p>
        </w:tc>
        <w:tc>
          <w:tcPr>
            <w:tcW w:w="2203" w:type="dxa"/>
            <w:tcBorders>
              <w:top w:val="nil"/>
              <w:left w:val="single" w:sz="4" w:space="0" w:color="auto"/>
              <w:bottom w:val="nil"/>
              <w:right w:val="nil"/>
            </w:tcBorders>
            <w:shd w:val="clear" w:color="auto" w:fill="auto"/>
            <w:noWrap/>
            <w:vAlign w:val="bottom"/>
            <w:hideMark/>
          </w:tcPr>
          <w:p w14:paraId="6B06B7F9"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682</w:t>
            </w:r>
          </w:p>
        </w:tc>
        <w:tc>
          <w:tcPr>
            <w:tcW w:w="1814" w:type="dxa"/>
            <w:tcBorders>
              <w:top w:val="single" w:sz="4" w:space="0" w:color="auto"/>
              <w:left w:val="single" w:sz="4" w:space="0" w:color="auto"/>
              <w:bottom w:val="nil"/>
              <w:right w:val="nil"/>
            </w:tcBorders>
            <w:shd w:val="clear" w:color="auto" w:fill="auto"/>
            <w:noWrap/>
            <w:vAlign w:val="bottom"/>
            <w:hideMark/>
          </w:tcPr>
          <w:p w14:paraId="7BCCB002"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9,081</w:t>
            </w:r>
          </w:p>
        </w:tc>
        <w:tc>
          <w:tcPr>
            <w:tcW w:w="1771" w:type="dxa"/>
            <w:tcBorders>
              <w:top w:val="single" w:sz="4" w:space="0" w:color="auto"/>
              <w:left w:val="single" w:sz="4" w:space="0" w:color="auto"/>
              <w:bottom w:val="nil"/>
              <w:right w:val="nil"/>
            </w:tcBorders>
            <w:shd w:val="clear" w:color="auto" w:fill="auto"/>
            <w:noWrap/>
            <w:vAlign w:val="bottom"/>
            <w:hideMark/>
          </w:tcPr>
          <w:p w14:paraId="768933EF"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31,079</w:t>
            </w:r>
          </w:p>
        </w:tc>
        <w:tc>
          <w:tcPr>
            <w:tcW w:w="1771" w:type="dxa"/>
            <w:tcBorders>
              <w:top w:val="single" w:sz="4" w:space="0" w:color="auto"/>
              <w:left w:val="single" w:sz="4" w:space="0" w:color="auto"/>
              <w:bottom w:val="nil"/>
              <w:right w:val="single" w:sz="4" w:space="0" w:color="auto"/>
            </w:tcBorders>
            <w:shd w:val="clear" w:color="auto" w:fill="auto"/>
            <w:noWrap/>
            <w:vAlign w:val="bottom"/>
            <w:hideMark/>
          </w:tcPr>
          <w:p w14:paraId="089A57BB"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1,998</w:t>
            </w:r>
          </w:p>
        </w:tc>
      </w:tr>
      <w:tr w:rsidR="003277A3" w14:paraId="6E6D1E8E" w14:textId="77777777" w:rsidTr="00FD20FE">
        <w:trPr>
          <w:trHeight w:val="300"/>
        </w:trPr>
        <w:tc>
          <w:tcPr>
            <w:tcW w:w="3312" w:type="dxa"/>
            <w:vMerge/>
            <w:tcBorders>
              <w:top w:val="single" w:sz="4" w:space="0" w:color="auto"/>
              <w:left w:val="single" w:sz="4" w:space="0" w:color="auto"/>
              <w:bottom w:val="single" w:sz="4" w:space="0" w:color="000000"/>
              <w:right w:val="nil"/>
            </w:tcBorders>
            <w:vAlign w:val="center"/>
            <w:hideMark/>
          </w:tcPr>
          <w:p w14:paraId="21230DAE"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58D094D1"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793, -440]</w:t>
            </w:r>
          </w:p>
        </w:tc>
        <w:tc>
          <w:tcPr>
            <w:tcW w:w="2203" w:type="dxa"/>
            <w:tcBorders>
              <w:top w:val="nil"/>
              <w:left w:val="single" w:sz="4" w:space="0" w:color="auto"/>
              <w:bottom w:val="single" w:sz="4" w:space="0" w:color="auto"/>
              <w:right w:val="nil"/>
            </w:tcBorders>
            <w:shd w:val="clear" w:color="auto" w:fill="auto"/>
            <w:noWrap/>
            <w:vAlign w:val="bottom"/>
            <w:hideMark/>
          </w:tcPr>
          <w:p w14:paraId="54E9F023"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927, 728]</w:t>
            </w:r>
          </w:p>
        </w:tc>
        <w:tc>
          <w:tcPr>
            <w:tcW w:w="1814" w:type="dxa"/>
            <w:tcBorders>
              <w:top w:val="nil"/>
              <w:left w:val="single" w:sz="4" w:space="0" w:color="auto"/>
              <w:bottom w:val="single" w:sz="4" w:space="0" w:color="auto"/>
              <w:right w:val="nil"/>
            </w:tcBorders>
            <w:shd w:val="clear" w:color="auto" w:fill="auto"/>
            <w:noWrap/>
            <w:vAlign w:val="bottom"/>
            <w:hideMark/>
          </w:tcPr>
          <w:p w14:paraId="2DAE633B"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3,413, -16,327]</w:t>
            </w:r>
          </w:p>
        </w:tc>
        <w:tc>
          <w:tcPr>
            <w:tcW w:w="1771" w:type="dxa"/>
            <w:tcBorders>
              <w:top w:val="nil"/>
              <w:left w:val="single" w:sz="4" w:space="0" w:color="auto"/>
              <w:bottom w:val="single" w:sz="4" w:space="0" w:color="auto"/>
              <w:right w:val="nil"/>
            </w:tcBorders>
            <w:shd w:val="clear" w:color="auto" w:fill="auto"/>
            <w:noWrap/>
            <w:vAlign w:val="bottom"/>
            <w:hideMark/>
          </w:tcPr>
          <w:p w14:paraId="16219338"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7,818, 38,918]</w:t>
            </w:r>
          </w:p>
        </w:tc>
        <w:tc>
          <w:tcPr>
            <w:tcW w:w="1771" w:type="dxa"/>
            <w:tcBorders>
              <w:top w:val="nil"/>
              <w:left w:val="single" w:sz="4" w:space="0" w:color="auto"/>
              <w:bottom w:val="single" w:sz="4" w:space="0" w:color="auto"/>
              <w:right w:val="single" w:sz="4" w:space="0" w:color="auto"/>
            </w:tcBorders>
            <w:shd w:val="clear" w:color="auto" w:fill="auto"/>
            <w:noWrap/>
            <w:vAlign w:val="bottom"/>
            <w:hideMark/>
          </w:tcPr>
          <w:p w14:paraId="21199B72"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91, 20,098]</w:t>
            </w:r>
          </w:p>
        </w:tc>
      </w:tr>
      <w:tr w:rsidR="003277A3" w14:paraId="70BCB78A" w14:textId="77777777" w:rsidTr="00FD20FE">
        <w:trPr>
          <w:trHeight w:val="300"/>
        </w:trPr>
        <w:tc>
          <w:tcPr>
            <w:tcW w:w="3312" w:type="dxa"/>
            <w:vMerge w:val="restart"/>
            <w:tcBorders>
              <w:top w:val="nil"/>
              <w:left w:val="single" w:sz="4" w:space="0" w:color="auto"/>
              <w:bottom w:val="nil"/>
              <w:right w:val="nil"/>
            </w:tcBorders>
            <w:shd w:val="clear" w:color="auto" w:fill="auto"/>
            <w:vAlign w:val="bottom"/>
            <w:hideMark/>
          </w:tcPr>
          <w:p w14:paraId="6B3A2BFD"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PMP + MAT</w:t>
            </w:r>
          </w:p>
        </w:tc>
        <w:tc>
          <w:tcPr>
            <w:tcW w:w="2203" w:type="dxa"/>
            <w:tcBorders>
              <w:top w:val="nil"/>
              <w:left w:val="single" w:sz="4" w:space="0" w:color="auto"/>
              <w:bottom w:val="nil"/>
              <w:right w:val="nil"/>
            </w:tcBorders>
            <w:shd w:val="clear" w:color="auto" w:fill="auto"/>
            <w:noWrap/>
            <w:vAlign w:val="bottom"/>
            <w:hideMark/>
          </w:tcPr>
          <w:p w14:paraId="31B6733C"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787</w:t>
            </w:r>
          </w:p>
        </w:tc>
        <w:tc>
          <w:tcPr>
            <w:tcW w:w="2203" w:type="dxa"/>
            <w:tcBorders>
              <w:top w:val="nil"/>
              <w:left w:val="single" w:sz="4" w:space="0" w:color="auto"/>
              <w:bottom w:val="nil"/>
              <w:right w:val="nil"/>
            </w:tcBorders>
            <w:shd w:val="clear" w:color="auto" w:fill="auto"/>
            <w:noWrap/>
            <w:vAlign w:val="bottom"/>
            <w:hideMark/>
          </w:tcPr>
          <w:p w14:paraId="3F6F950C"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585</w:t>
            </w:r>
          </w:p>
        </w:tc>
        <w:tc>
          <w:tcPr>
            <w:tcW w:w="1814" w:type="dxa"/>
            <w:tcBorders>
              <w:top w:val="nil"/>
              <w:left w:val="single" w:sz="4" w:space="0" w:color="auto"/>
              <w:bottom w:val="nil"/>
              <w:right w:val="nil"/>
            </w:tcBorders>
            <w:shd w:val="clear" w:color="auto" w:fill="auto"/>
            <w:noWrap/>
            <w:vAlign w:val="bottom"/>
            <w:hideMark/>
          </w:tcPr>
          <w:p w14:paraId="36B5B571"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9,126</w:t>
            </w:r>
          </w:p>
        </w:tc>
        <w:tc>
          <w:tcPr>
            <w:tcW w:w="1771" w:type="dxa"/>
            <w:tcBorders>
              <w:top w:val="nil"/>
              <w:left w:val="single" w:sz="4" w:space="0" w:color="auto"/>
              <w:bottom w:val="nil"/>
              <w:right w:val="nil"/>
            </w:tcBorders>
            <w:shd w:val="clear" w:color="auto" w:fill="auto"/>
            <w:noWrap/>
            <w:vAlign w:val="bottom"/>
            <w:hideMark/>
          </w:tcPr>
          <w:p w14:paraId="73FE7FD9"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8,687</w:t>
            </w:r>
          </w:p>
        </w:tc>
        <w:tc>
          <w:tcPr>
            <w:tcW w:w="1771" w:type="dxa"/>
            <w:tcBorders>
              <w:top w:val="nil"/>
              <w:left w:val="single" w:sz="4" w:space="0" w:color="auto"/>
              <w:bottom w:val="nil"/>
              <w:right w:val="single" w:sz="4" w:space="0" w:color="auto"/>
            </w:tcBorders>
            <w:shd w:val="clear" w:color="auto" w:fill="auto"/>
            <w:noWrap/>
            <w:vAlign w:val="bottom"/>
            <w:hideMark/>
          </w:tcPr>
          <w:p w14:paraId="057B92D5"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9,561</w:t>
            </w:r>
          </w:p>
        </w:tc>
      </w:tr>
      <w:tr w:rsidR="003277A3" w14:paraId="5AD2871C" w14:textId="77777777" w:rsidTr="00FD20FE">
        <w:trPr>
          <w:trHeight w:val="300"/>
        </w:trPr>
        <w:tc>
          <w:tcPr>
            <w:tcW w:w="3312" w:type="dxa"/>
            <w:vMerge/>
            <w:tcBorders>
              <w:top w:val="nil"/>
              <w:left w:val="single" w:sz="4" w:space="0" w:color="auto"/>
              <w:bottom w:val="nil"/>
              <w:right w:val="nil"/>
            </w:tcBorders>
            <w:vAlign w:val="center"/>
            <w:hideMark/>
          </w:tcPr>
          <w:p w14:paraId="12DA11E3"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52ECE28B"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519, 98]</w:t>
            </w:r>
          </w:p>
        </w:tc>
        <w:tc>
          <w:tcPr>
            <w:tcW w:w="2203" w:type="dxa"/>
            <w:tcBorders>
              <w:top w:val="nil"/>
              <w:left w:val="single" w:sz="4" w:space="0" w:color="auto"/>
              <w:bottom w:val="single" w:sz="4" w:space="0" w:color="auto"/>
              <w:right w:val="nil"/>
            </w:tcBorders>
            <w:shd w:val="clear" w:color="auto" w:fill="auto"/>
            <w:noWrap/>
            <w:vAlign w:val="bottom"/>
            <w:hideMark/>
          </w:tcPr>
          <w:p w14:paraId="64BBC75C"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361, 1,676]</w:t>
            </w:r>
          </w:p>
        </w:tc>
        <w:tc>
          <w:tcPr>
            <w:tcW w:w="1814" w:type="dxa"/>
            <w:tcBorders>
              <w:top w:val="nil"/>
              <w:left w:val="single" w:sz="4" w:space="0" w:color="auto"/>
              <w:bottom w:val="nil"/>
              <w:right w:val="nil"/>
            </w:tcBorders>
            <w:shd w:val="clear" w:color="auto" w:fill="auto"/>
            <w:noWrap/>
            <w:vAlign w:val="bottom"/>
            <w:hideMark/>
          </w:tcPr>
          <w:p w14:paraId="12DBFE99"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3,587, -16,632]</w:t>
            </w:r>
          </w:p>
        </w:tc>
        <w:tc>
          <w:tcPr>
            <w:tcW w:w="1771" w:type="dxa"/>
            <w:tcBorders>
              <w:top w:val="nil"/>
              <w:left w:val="single" w:sz="4" w:space="0" w:color="auto"/>
              <w:bottom w:val="nil"/>
              <w:right w:val="nil"/>
            </w:tcBorders>
            <w:shd w:val="clear" w:color="auto" w:fill="auto"/>
            <w:noWrap/>
            <w:vAlign w:val="bottom"/>
            <w:hideMark/>
          </w:tcPr>
          <w:p w14:paraId="1CC2F5D2"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5,968, 35,863]</w:t>
            </w:r>
          </w:p>
        </w:tc>
        <w:tc>
          <w:tcPr>
            <w:tcW w:w="1771" w:type="dxa"/>
            <w:tcBorders>
              <w:top w:val="nil"/>
              <w:left w:val="single" w:sz="4" w:space="0" w:color="auto"/>
              <w:bottom w:val="nil"/>
              <w:right w:val="single" w:sz="4" w:space="0" w:color="auto"/>
            </w:tcBorders>
            <w:shd w:val="clear" w:color="auto" w:fill="auto"/>
            <w:noWrap/>
            <w:vAlign w:val="bottom"/>
            <w:hideMark/>
          </w:tcPr>
          <w:p w14:paraId="7E5D42A4"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65, 18,865]</w:t>
            </w:r>
          </w:p>
        </w:tc>
      </w:tr>
      <w:tr w:rsidR="003277A3" w14:paraId="13F9392C" w14:textId="77777777" w:rsidTr="00FD20FE">
        <w:trPr>
          <w:trHeight w:val="300"/>
        </w:trPr>
        <w:tc>
          <w:tcPr>
            <w:tcW w:w="3312" w:type="dxa"/>
            <w:vMerge w:val="restart"/>
            <w:tcBorders>
              <w:top w:val="single" w:sz="4" w:space="0" w:color="auto"/>
              <w:left w:val="single" w:sz="4" w:space="0" w:color="auto"/>
              <w:bottom w:val="single" w:sz="4" w:space="0" w:color="000000"/>
              <w:right w:val="nil"/>
            </w:tcBorders>
            <w:shd w:val="clear" w:color="auto" w:fill="auto"/>
            <w:vAlign w:val="bottom"/>
            <w:hideMark/>
          </w:tcPr>
          <w:p w14:paraId="59962EFD"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PMP + Psychosocial Interventions</w:t>
            </w:r>
          </w:p>
        </w:tc>
        <w:tc>
          <w:tcPr>
            <w:tcW w:w="2203" w:type="dxa"/>
            <w:tcBorders>
              <w:top w:val="nil"/>
              <w:left w:val="single" w:sz="4" w:space="0" w:color="auto"/>
              <w:bottom w:val="nil"/>
              <w:right w:val="nil"/>
            </w:tcBorders>
            <w:shd w:val="clear" w:color="auto" w:fill="auto"/>
            <w:noWrap/>
            <w:vAlign w:val="bottom"/>
            <w:hideMark/>
          </w:tcPr>
          <w:p w14:paraId="71957660"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346</w:t>
            </w:r>
          </w:p>
        </w:tc>
        <w:tc>
          <w:tcPr>
            <w:tcW w:w="2203" w:type="dxa"/>
            <w:tcBorders>
              <w:top w:val="nil"/>
              <w:left w:val="single" w:sz="4" w:space="0" w:color="auto"/>
              <w:bottom w:val="nil"/>
              <w:right w:val="nil"/>
            </w:tcBorders>
            <w:shd w:val="clear" w:color="auto" w:fill="auto"/>
            <w:noWrap/>
            <w:vAlign w:val="bottom"/>
            <w:hideMark/>
          </w:tcPr>
          <w:p w14:paraId="0DEB323F"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374</w:t>
            </w:r>
          </w:p>
        </w:tc>
        <w:tc>
          <w:tcPr>
            <w:tcW w:w="1814" w:type="dxa"/>
            <w:tcBorders>
              <w:top w:val="single" w:sz="4" w:space="0" w:color="auto"/>
              <w:left w:val="single" w:sz="4" w:space="0" w:color="auto"/>
              <w:bottom w:val="nil"/>
              <w:right w:val="nil"/>
            </w:tcBorders>
            <w:shd w:val="clear" w:color="auto" w:fill="auto"/>
            <w:noWrap/>
            <w:vAlign w:val="bottom"/>
            <w:hideMark/>
          </w:tcPr>
          <w:p w14:paraId="12F3479F"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9,404</w:t>
            </w:r>
          </w:p>
        </w:tc>
        <w:tc>
          <w:tcPr>
            <w:tcW w:w="1771" w:type="dxa"/>
            <w:tcBorders>
              <w:top w:val="single" w:sz="4" w:space="0" w:color="auto"/>
              <w:left w:val="single" w:sz="4" w:space="0" w:color="auto"/>
              <w:bottom w:val="nil"/>
              <w:right w:val="nil"/>
            </w:tcBorders>
            <w:shd w:val="clear" w:color="auto" w:fill="auto"/>
            <w:noWrap/>
            <w:vAlign w:val="bottom"/>
            <w:hideMark/>
          </w:tcPr>
          <w:p w14:paraId="1A0F6319"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32,825</w:t>
            </w:r>
          </w:p>
        </w:tc>
        <w:tc>
          <w:tcPr>
            <w:tcW w:w="1771" w:type="dxa"/>
            <w:tcBorders>
              <w:top w:val="single" w:sz="4" w:space="0" w:color="auto"/>
              <w:left w:val="single" w:sz="4" w:space="0" w:color="auto"/>
              <w:bottom w:val="nil"/>
              <w:right w:val="single" w:sz="4" w:space="0" w:color="auto"/>
            </w:tcBorders>
            <w:shd w:val="clear" w:color="auto" w:fill="auto"/>
            <w:noWrap/>
            <w:vAlign w:val="bottom"/>
            <w:hideMark/>
          </w:tcPr>
          <w:p w14:paraId="5B5982BB"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3,421</w:t>
            </w:r>
          </w:p>
        </w:tc>
      </w:tr>
      <w:tr w:rsidR="003277A3" w14:paraId="0E6C67DE" w14:textId="77777777" w:rsidTr="00FD20FE">
        <w:trPr>
          <w:trHeight w:val="300"/>
        </w:trPr>
        <w:tc>
          <w:tcPr>
            <w:tcW w:w="3312" w:type="dxa"/>
            <w:vMerge/>
            <w:tcBorders>
              <w:top w:val="single" w:sz="4" w:space="0" w:color="auto"/>
              <w:left w:val="single" w:sz="4" w:space="0" w:color="auto"/>
              <w:bottom w:val="single" w:sz="4" w:space="0" w:color="000000"/>
              <w:right w:val="nil"/>
            </w:tcBorders>
            <w:vAlign w:val="center"/>
            <w:hideMark/>
          </w:tcPr>
          <w:p w14:paraId="5B12FC6A"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026A4787"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668, -390]</w:t>
            </w:r>
          </w:p>
        </w:tc>
        <w:tc>
          <w:tcPr>
            <w:tcW w:w="2203" w:type="dxa"/>
            <w:tcBorders>
              <w:top w:val="nil"/>
              <w:left w:val="single" w:sz="4" w:space="0" w:color="auto"/>
              <w:bottom w:val="single" w:sz="4" w:space="0" w:color="auto"/>
              <w:right w:val="nil"/>
            </w:tcBorders>
            <w:shd w:val="clear" w:color="auto" w:fill="auto"/>
            <w:noWrap/>
            <w:vAlign w:val="bottom"/>
            <w:hideMark/>
          </w:tcPr>
          <w:p w14:paraId="4246B16D"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552, 1,006]</w:t>
            </w:r>
          </w:p>
        </w:tc>
        <w:tc>
          <w:tcPr>
            <w:tcW w:w="1814" w:type="dxa"/>
            <w:tcBorders>
              <w:top w:val="nil"/>
              <w:left w:val="single" w:sz="4" w:space="0" w:color="auto"/>
              <w:bottom w:val="single" w:sz="4" w:space="0" w:color="auto"/>
              <w:right w:val="nil"/>
            </w:tcBorders>
            <w:shd w:val="clear" w:color="auto" w:fill="auto"/>
            <w:noWrap/>
            <w:vAlign w:val="bottom"/>
            <w:hideMark/>
          </w:tcPr>
          <w:p w14:paraId="2D1182F6"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3,810, -16,701]</w:t>
            </w:r>
          </w:p>
        </w:tc>
        <w:tc>
          <w:tcPr>
            <w:tcW w:w="1771" w:type="dxa"/>
            <w:tcBorders>
              <w:top w:val="nil"/>
              <w:left w:val="single" w:sz="4" w:space="0" w:color="auto"/>
              <w:bottom w:val="single" w:sz="4" w:space="0" w:color="auto"/>
              <w:right w:val="nil"/>
            </w:tcBorders>
            <w:shd w:val="clear" w:color="auto" w:fill="auto"/>
            <w:noWrap/>
            <w:vAlign w:val="bottom"/>
            <w:hideMark/>
          </w:tcPr>
          <w:p w14:paraId="13D9D21D"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9,444, 40,802]</w:t>
            </w:r>
          </w:p>
        </w:tc>
        <w:tc>
          <w:tcPr>
            <w:tcW w:w="1771" w:type="dxa"/>
            <w:tcBorders>
              <w:top w:val="nil"/>
              <w:left w:val="single" w:sz="4" w:space="0" w:color="auto"/>
              <w:bottom w:val="single" w:sz="4" w:space="0" w:color="auto"/>
              <w:right w:val="single" w:sz="4" w:space="0" w:color="auto"/>
            </w:tcBorders>
            <w:shd w:val="clear" w:color="auto" w:fill="auto"/>
            <w:noWrap/>
            <w:vAlign w:val="bottom"/>
            <w:hideMark/>
          </w:tcPr>
          <w:p w14:paraId="265E6599"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743, 21,664]</w:t>
            </w:r>
          </w:p>
        </w:tc>
      </w:tr>
      <w:tr w:rsidR="003277A3" w14:paraId="3AC36A76" w14:textId="77777777" w:rsidTr="00FD20FE">
        <w:trPr>
          <w:trHeight w:val="300"/>
        </w:trPr>
        <w:tc>
          <w:tcPr>
            <w:tcW w:w="3312" w:type="dxa"/>
            <w:vMerge w:val="restart"/>
            <w:tcBorders>
              <w:top w:val="nil"/>
              <w:left w:val="single" w:sz="4" w:space="0" w:color="auto"/>
              <w:bottom w:val="nil"/>
              <w:right w:val="nil"/>
            </w:tcBorders>
            <w:shd w:val="clear" w:color="auto" w:fill="auto"/>
            <w:vAlign w:val="bottom"/>
            <w:hideMark/>
          </w:tcPr>
          <w:p w14:paraId="6FD9557C"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All Prescribing (Acute, Transitioning, Chronic)</w:t>
            </w:r>
          </w:p>
        </w:tc>
        <w:tc>
          <w:tcPr>
            <w:tcW w:w="2203" w:type="dxa"/>
            <w:tcBorders>
              <w:top w:val="nil"/>
              <w:left w:val="single" w:sz="4" w:space="0" w:color="auto"/>
              <w:bottom w:val="nil"/>
              <w:right w:val="nil"/>
            </w:tcBorders>
            <w:shd w:val="clear" w:color="auto" w:fill="auto"/>
            <w:noWrap/>
            <w:vAlign w:val="bottom"/>
            <w:hideMark/>
          </w:tcPr>
          <w:p w14:paraId="7FB16BD5"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571</w:t>
            </w:r>
          </w:p>
        </w:tc>
        <w:tc>
          <w:tcPr>
            <w:tcW w:w="2203" w:type="dxa"/>
            <w:tcBorders>
              <w:top w:val="nil"/>
              <w:left w:val="single" w:sz="4" w:space="0" w:color="auto"/>
              <w:bottom w:val="nil"/>
              <w:right w:val="nil"/>
            </w:tcBorders>
            <w:shd w:val="clear" w:color="auto" w:fill="auto"/>
            <w:noWrap/>
            <w:vAlign w:val="bottom"/>
            <w:hideMark/>
          </w:tcPr>
          <w:p w14:paraId="5482B8E6"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385</w:t>
            </w:r>
          </w:p>
        </w:tc>
        <w:tc>
          <w:tcPr>
            <w:tcW w:w="1814" w:type="dxa"/>
            <w:tcBorders>
              <w:top w:val="nil"/>
              <w:left w:val="single" w:sz="4" w:space="0" w:color="auto"/>
              <w:bottom w:val="nil"/>
              <w:right w:val="nil"/>
            </w:tcBorders>
            <w:shd w:val="clear" w:color="auto" w:fill="auto"/>
            <w:noWrap/>
            <w:vAlign w:val="bottom"/>
            <w:hideMark/>
          </w:tcPr>
          <w:p w14:paraId="35FC2666"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0,790</w:t>
            </w:r>
          </w:p>
        </w:tc>
        <w:tc>
          <w:tcPr>
            <w:tcW w:w="1771" w:type="dxa"/>
            <w:tcBorders>
              <w:top w:val="nil"/>
              <w:left w:val="single" w:sz="4" w:space="0" w:color="auto"/>
              <w:bottom w:val="nil"/>
              <w:right w:val="nil"/>
            </w:tcBorders>
            <w:shd w:val="clear" w:color="auto" w:fill="auto"/>
            <w:noWrap/>
            <w:vAlign w:val="bottom"/>
            <w:hideMark/>
          </w:tcPr>
          <w:p w14:paraId="2559DE8A"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0,794</w:t>
            </w:r>
          </w:p>
        </w:tc>
        <w:tc>
          <w:tcPr>
            <w:tcW w:w="1771" w:type="dxa"/>
            <w:tcBorders>
              <w:top w:val="nil"/>
              <w:left w:val="single" w:sz="4" w:space="0" w:color="auto"/>
              <w:bottom w:val="nil"/>
              <w:right w:val="single" w:sz="4" w:space="0" w:color="auto"/>
            </w:tcBorders>
            <w:shd w:val="clear" w:color="auto" w:fill="auto"/>
            <w:noWrap/>
            <w:vAlign w:val="bottom"/>
            <w:hideMark/>
          </w:tcPr>
          <w:p w14:paraId="03BB128D"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r>
      <w:tr w:rsidR="003277A3" w14:paraId="13DB3AF6" w14:textId="77777777" w:rsidTr="00FD20FE">
        <w:trPr>
          <w:trHeight w:val="300"/>
        </w:trPr>
        <w:tc>
          <w:tcPr>
            <w:tcW w:w="3312" w:type="dxa"/>
            <w:vMerge/>
            <w:tcBorders>
              <w:top w:val="nil"/>
              <w:left w:val="single" w:sz="4" w:space="0" w:color="auto"/>
              <w:bottom w:val="nil"/>
              <w:right w:val="nil"/>
            </w:tcBorders>
            <w:vAlign w:val="center"/>
            <w:hideMark/>
          </w:tcPr>
          <w:p w14:paraId="75D81664"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7DDFFF3F"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3, 1,292]</w:t>
            </w:r>
          </w:p>
        </w:tc>
        <w:tc>
          <w:tcPr>
            <w:tcW w:w="2203" w:type="dxa"/>
            <w:tcBorders>
              <w:top w:val="nil"/>
              <w:left w:val="single" w:sz="4" w:space="0" w:color="auto"/>
              <w:bottom w:val="single" w:sz="4" w:space="0" w:color="auto"/>
              <w:right w:val="nil"/>
            </w:tcBorders>
            <w:shd w:val="clear" w:color="auto" w:fill="auto"/>
            <w:noWrap/>
            <w:vAlign w:val="bottom"/>
            <w:hideMark/>
          </w:tcPr>
          <w:p w14:paraId="15501D15"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089, 498]</w:t>
            </w:r>
          </w:p>
        </w:tc>
        <w:tc>
          <w:tcPr>
            <w:tcW w:w="1814" w:type="dxa"/>
            <w:tcBorders>
              <w:top w:val="nil"/>
              <w:left w:val="single" w:sz="4" w:space="0" w:color="auto"/>
              <w:bottom w:val="nil"/>
              <w:right w:val="nil"/>
            </w:tcBorders>
            <w:shd w:val="clear" w:color="auto" w:fill="auto"/>
            <w:noWrap/>
            <w:vAlign w:val="bottom"/>
            <w:hideMark/>
          </w:tcPr>
          <w:p w14:paraId="3D787895"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3,294, -8,800]</w:t>
            </w:r>
          </w:p>
        </w:tc>
        <w:tc>
          <w:tcPr>
            <w:tcW w:w="1771" w:type="dxa"/>
            <w:tcBorders>
              <w:top w:val="nil"/>
              <w:left w:val="single" w:sz="4" w:space="0" w:color="auto"/>
              <w:bottom w:val="nil"/>
              <w:right w:val="nil"/>
            </w:tcBorders>
            <w:shd w:val="clear" w:color="auto" w:fill="auto"/>
            <w:noWrap/>
            <w:vAlign w:val="bottom"/>
            <w:hideMark/>
          </w:tcPr>
          <w:p w14:paraId="51B6D0AF"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991, 14,355]</w:t>
            </w:r>
          </w:p>
        </w:tc>
        <w:tc>
          <w:tcPr>
            <w:tcW w:w="1771" w:type="dxa"/>
            <w:tcBorders>
              <w:top w:val="nil"/>
              <w:left w:val="single" w:sz="4" w:space="0" w:color="auto"/>
              <w:bottom w:val="nil"/>
              <w:right w:val="single" w:sz="4" w:space="0" w:color="auto"/>
            </w:tcBorders>
            <w:shd w:val="clear" w:color="auto" w:fill="auto"/>
            <w:noWrap/>
            <w:vAlign w:val="bottom"/>
            <w:hideMark/>
          </w:tcPr>
          <w:p w14:paraId="6D709A45"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644, 3,694]</w:t>
            </w:r>
          </w:p>
        </w:tc>
      </w:tr>
      <w:tr w:rsidR="003277A3" w14:paraId="555776C1" w14:textId="77777777" w:rsidTr="00FD20FE">
        <w:trPr>
          <w:trHeight w:val="300"/>
        </w:trPr>
        <w:tc>
          <w:tcPr>
            <w:tcW w:w="3312" w:type="dxa"/>
            <w:vMerge w:val="restart"/>
            <w:tcBorders>
              <w:top w:val="single" w:sz="4" w:space="0" w:color="auto"/>
              <w:left w:val="single" w:sz="4" w:space="0" w:color="auto"/>
              <w:bottom w:val="single" w:sz="4" w:space="0" w:color="000000"/>
              <w:right w:val="nil"/>
            </w:tcBorders>
            <w:shd w:val="clear" w:color="auto" w:fill="auto"/>
            <w:vAlign w:val="bottom"/>
            <w:hideMark/>
          </w:tcPr>
          <w:p w14:paraId="5C71A670"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All Prescribing + Naloxone Availability</w:t>
            </w:r>
          </w:p>
        </w:tc>
        <w:tc>
          <w:tcPr>
            <w:tcW w:w="2203" w:type="dxa"/>
            <w:tcBorders>
              <w:top w:val="nil"/>
              <w:left w:val="single" w:sz="4" w:space="0" w:color="auto"/>
              <w:bottom w:val="nil"/>
              <w:right w:val="nil"/>
            </w:tcBorders>
            <w:shd w:val="clear" w:color="auto" w:fill="auto"/>
            <w:noWrap/>
            <w:vAlign w:val="bottom"/>
            <w:hideMark/>
          </w:tcPr>
          <w:p w14:paraId="0F0B03F0"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957</w:t>
            </w:r>
          </w:p>
        </w:tc>
        <w:tc>
          <w:tcPr>
            <w:tcW w:w="2203" w:type="dxa"/>
            <w:tcBorders>
              <w:top w:val="nil"/>
              <w:left w:val="single" w:sz="4" w:space="0" w:color="auto"/>
              <w:bottom w:val="nil"/>
              <w:right w:val="nil"/>
            </w:tcBorders>
            <w:shd w:val="clear" w:color="auto" w:fill="auto"/>
            <w:noWrap/>
            <w:vAlign w:val="bottom"/>
            <w:hideMark/>
          </w:tcPr>
          <w:p w14:paraId="34A2BB38"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766</w:t>
            </w:r>
          </w:p>
        </w:tc>
        <w:tc>
          <w:tcPr>
            <w:tcW w:w="1814" w:type="dxa"/>
            <w:tcBorders>
              <w:top w:val="single" w:sz="4" w:space="0" w:color="auto"/>
              <w:left w:val="single" w:sz="4" w:space="0" w:color="auto"/>
              <w:bottom w:val="nil"/>
              <w:right w:val="nil"/>
            </w:tcBorders>
            <w:shd w:val="clear" w:color="auto" w:fill="auto"/>
            <w:noWrap/>
            <w:vAlign w:val="bottom"/>
            <w:hideMark/>
          </w:tcPr>
          <w:p w14:paraId="61F5338D"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4,478</w:t>
            </w:r>
          </w:p>
        </w:tc>
        <w:tc>
          <w:tcPr>
            <w:tcW w:w="1771" w:type="dxa"/>
            <w:tcBorders>
              <w:top w:val="single" w:sz="4" w:space="0" w:color="auto"/>
              <w:left w:val="single" w:sz="4" w:space="0" w:color="auto"/>
              <w:bottom w:val="nil"/>
              <w:right w:val="nil"/>
            </w:tcBorders>
            <w:shd w:val="clear" w:color="auto" w:fill="auto"/>
            <w:noWrap/>
            <w:vAlign w:val="bottom"/>
            <w:hideMark/>
          </w:tcPr>
          <w:p w14:paraId="16C78AC2"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402</w:t>
            </w:r>
          </w:p>
        </w:tc>
        <w:tc>
          <w:tcPr>
            <w:tcW w:w="1771" w:type="dxa"/>
            <w:tcBorders>
              <w:top w:val="single" w:sz="4" w:space="0" w:color="auto"/>
              <w:left w:val="single" w:sz="4" w:space="0" w:color="auto"/>
              <w:bottom w:val="nil"/>
              <w:right w:val="single" w:sz="4" w:space="0" w:color="auto"/>
            </w:tcBorders>
            <w:shd w:val="clear" w:color="auto" w:fill="auto"/>
            <w:noWrap/>
            <w:vAlign w:val="bottom"/>
            <w:hideMark/>
          </w:tcPr>
          <w:p w14:paraId="0022E27D"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0,076</w:t>
            </w:r>
          </w:p>
        </w:tc>
      </w:tr>
      <w:tr w:rsidR="003277A3" w14:paraId="01BD2BAD" w14:textId="77777777" w:rsidTr="00FD20FE">
        <w:trPr>
          <w:trHeight w:val="300"/>
        </w:trPr>
        <w:tc>
          <w:tcPr>
            <w:tcW w:w="3312" w:type="dxa"/>
            <w:vMerge/>
            <w:tcBorders>
              <w:top w:val="single" w:sz="4" w:space="0" w:color="auto"/>
              <w:left w:val="single" w:sz="4" w:space="0" w:color="auto"/>
              <w:bottom w:val="single" w:sz="4" w:space="0" w:color="000000"/>
              <w:right w:val="nil"/>
            </w:tcBorders>
            <w:vAlign w:val="center"/>
            <w:hideMark/>
          </w:tcPr>
          <w:p w14:paraId="17739D70"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496B92F3"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261, 2,578]</w:t>
            </w:r>
          </w:p>
        </w:tc>
        <w:tc>
          <w:tcPr>
            <w:tcW w:w="2203" w:type="dxa"/>
            <w:tcBorders>
              <w:top w:val="nil"/>
              <w:left w:val="single" w:sz="4" w:space="0" w:color="auto"/>
              <w:bottom w:val="single" w:sz="4" w:space="0" w:color="auto"/>
              <w:right w:val="nil"/>
            </w:tcBorders>
            <w:shd w:val="clear" w:color="auto" w:fill="auto"/>
            <w:noWrap/>
            <w:vAlign w:val="bottom"/>
            <w:hideMark/>
          </w:tcPr>
          <w:p w14:paraId="3EF15622"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7, 1,586]</w:t>
            </w:r>
          </w:p>
        </w:tc>
        <w:tc>
          <w:tcPr>
            <w:tcW w:w="1814" w:type="dxa"/>
            <w:tcBorders>
              <w:top w:val="nil"/>
              <w:left w:val="single" w:sz="4" w:space="0" w:color="auto"/>
              <w:bottom w:val="single" w:sz="4" w:space="0" w:color="auto"/>
              <w:right w:val="nil"/>
            </w:tcBorders>
            <w:shd w:val="clear" w:color="auto" w:fill="auto"/>
            <w:noWrap/>
            <w:vAlign w:val="bottom"/>
            <w:hideMark/>
          </w:tcPr>
          <w:p w14:paraId="4B8238BB"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7,670, -12,125]</w:t>
            </w:r>
          </w:p>
        </w:tc>
        <w:tc>
          <w:tcPr>
            <w:tcW w:w="1771" w:type="dxa"/>
            <w:tcBorders>
              <w:top w:val="nil"/>
              <w:left w:val="single" w:sz="4" w:space="0" w:color="auto"/>
              <w:bottom w:val="single" w:sz="4" w:space="0" w:color="auto"/>
              <w:right w:val="nil"/>
            </w:tcBorders>
            <w:shd w:val="clear" w:color="auto" w:fill="auto"/>
            <w:noWrap/>
            <w:vAlign w:val="bottom"/>
            <w:hideMark/>
          </w:tcPr>
          <w:p w14:paraId="5DC74ABA"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08, 6,888]</w:t>
            </w:r>
          </w:p>
        </w:tc>
        <w:tc>
          <w:tcPr>
            <w:tcW w:w="1771" w:type="dxa"/>
            <w:tcBorders>
              <w:top w:val="nil"/>
              <w:left w:val="single" w:sz="4" w:space="0" w:color="auto"/>
              <w:bottom w:val="single" w:sz="4" w:space="0" w:color="auto"/>
              <w:right w:val="single" w:sz="4" w:space="0" w:color="auto"/>
            </w:tcBorders>
            <w:shd w:val="clear" w:color="auto" w:fill="auto"/>
            <w:noWrap/>
            <w:vAlign w:val="bottom"/>
            <w:hideMark/>
          </w:tcPr>
          <w:p w14:paraId="418AB7E2"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3,019, -7,292]</w:t>
            </w:r>
          </w:p>
        </w:tc>
      </w:tr>
      <w:tr w:rsidR="003277A3" w14:paraId="749F7AEA" w14:textId="77777777" w:rsidTr="00FD20FE">
        <w:trPr>
          <w:trHeight w:val="300"/>
        </w:trPr>
        <w:tc>
          <w:tcPr>
            <w:tcW w:w="3312" w:type="dxa"/>
            <w:vMerge w:val="restart"/>
            <w:tcBorders>
              <w:top w:val="nil"/>
              <w:left w:val="single" w:sz="4" w:space="0" w:color="auto"/>
              <w:bottom w:val="nil"/>
              <w:right w:val="nil"/>
            </w:tcBorders>
            <w:shd w:val="clear" w:color="auto" w:fill="auto"/>
            <w:vAlign w:val="bottom"/>
            <w:hideMark/>
          </w:tcPr>
          <w:p w14:paraId="514145C4"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All Prescribing + Needle Exchange</w:t>
            </w:r>
          </w:p>
        </w:tc>
        <w:tc>
          <w:tcPr>
            <w:tcW w:w="2203" w:type="dxa"/>
            <w:tcBorders>
              <w:top w:val="nil"/>
              <w:left w:val="single" w:sz="4" w:space="0" w:color="auto"/>
              <w:bottom w:val="nil"/>
              <w:right w:val="nil"/>
            </w:tcBorders>
            <w:shd w:val="clear" w:color="auto" w:fill="auto"/>
            <w:noWrap/>
            <w:vAlign w:val="bottom"/>
            <w:hideMark/>
          </w:tcPr>
          <w:p w14:paraId="501E59B4"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958</w:t>
            </w:r>
          </w:p>
        </w:tc>
        <w:tc>
          <w:tcPr>
            <w:tcW w:w="2203" w:type="dxa"/>
            <w:tcBorders>
              <w:top w:val="nil"/>
              <w:left w:val="single" w:sz="4" w:space="0" w:color="auto"/>
              <w:bottom w:val="nil"/>
              <w:right w:val="nil"/>
            </w:tcBorders>
            <w:shd w:val="clear" w:color="auto" w:fill="auto"/>
            <w:noWrap/>
            <w:vAlign w:val="bottom"/>
            <w:hideMark/>
          </w:tcPr>
          <w:p w14:paraId="376435A5"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68</w:t>
            </w:r>
          </w:p>
        </w:tc>
        <w:tc>
          <w:tcPr>
            <w:tcW w:w="1814" w:type="dxa"/>
            <w:tcBorders>
              <w:top w:val="nil"/>
              <w:left w:val="single" w:sz="4" w:space="0" w:color="auto"/>
              <w:bottom w:val="nil"/>
              <w:right w:val="nil"/>
            </w:tcBorders>
            <w:shd w:val="clear" w:color="auto" w:fill="auto"/>
            <w:noWrap/>
            <w:vAlign w:val="bottom"/>
            <w:hideMark/>
          </w:tcPr>
          <w:p w14:paraId="1A6AB9F5"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0,790</w:t>
            </w:r>
          </w:p>
        </w:tc>
        <w:tc>
          <w:tcPr>
            <w:tcW w:w="1771" w:type="dxa"/>
            <w:tcBorders>
              <w:top w:val="nil"/>
              <w:left w:val="single" w:sz="4" w:space="0" w:color="auto"/>
              <w:bottom w:val="nil"/>
              <w:right w:val="nil"/>
            </w:tcBorders>
            <w:shd w:val="clear" w:color="auto" w:fill="auto"/>
            <w:noWrap/>
            <w:vAlign w:val="bottom"/>
            <w:hideMark/>
          </w:tcPr>
          <w:p w14:paraId="0B6CBCA1"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7,884</w:t>
            </w:r>
          </w:p>
        </w:tc>
        <w:tc>
          <w:tcPr>
            <w:tcW w:w="1771" w:type="dxa"/>
            <w:tcBorders>
              <w:top w:val="nil"/>
              <w:left w:val="single" w:sz="4" w:space="0" w:color="auto"/>
              <w:bottom w:val="nil"/>
              <w:right w:val="single" w:sz="4" w:space="0" w:color="auto"/>
            </w:tcBorders>
            <w:shd w:val="clear" w:color="auto" w:fill="auto"/>
            <w:noWrap/>
            <w:vAlign w:val="bottom"/>
            <w:hideMark/>
          </w:tcPr>
          <w:p w14:paraId="658D310C"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906</w:t>
            </w:r>
          </w:p>
        </w:tc>
      </w:tr>
      <w:tr w:rsidR="003277A3" w14:paraId="5FC63393" w14:textId="77777777" w:rsidTr="00FD20FE">
        <w:trPr>
          <w:trHeight w:val="300"/>
        </w:trPr>
        <w:tc>
          <w:tcPr>
            <w:tcW w:w="3312" w:type="dxa"/>
            <w:vMerge/>
            <w:tcBorders>
              <w:top w:val="nil"/>
              <w:left w:val="single" w:sz="4" w:space="0" w:color="auto"/>
              <w:bottom w:val="nil"/>
              <w:right w:val="nil"/>
            </w:tcBorders>
            <w:vAlign w:val="center"/>
            <w:hideMark/>
          </w:tcPr>
          <w:p w14:paraId="253B4FE1"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6F7441BA"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64, 1,635]</w:t>
            </w:r>
          </w:p>
        </w:tc>
        <w:tc>
          <w:tcPr>
            <w:tcW w:w="2203" w:type="dxa"/>
            <w:tcBorders>
              <w:top w:val="nil"/>
              <w:left w:val="single" w:sz="4" w:space="0" w:color="auto"/>
              <w:bottom w:val="single" w:sz="4" w:space="0" w:color="auto"/>
              <w:right w:val="nil"/>
            </w:tcBorders>
            <w:shd w:val="clear" w:color="auto" w:fill="auto"/>
            <w:noWrap/>
            <w:vAlign w:val="bottom"/>
            <w:hideMark/>
          </w:tcPr>
          <w:p w14:paraId="5A0A785A"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56, 779]</w:t>
            </w:r>
          </w:p>
        </w:tc>
        <w:tc>
          <w:tcPr>
            <w:tcW w:w="1814" w:type="dxa"/>
            <w:tcBorders>
              <w:top w:val="nil"/>
              <w:left w:val="single" w:sz="4" w:space="0" w:color="auto"/>
              <w:bottom w:val="nil"/>
              <w:right w:val="nil"/>
            </w:tcBorders>
            <w:shd w:val="clear" w:color="auto" w:fill="auto"/>
            <w:noWrap/>
            <w:vAlign w:val="bottom"/>
            <w:hideMark/>
          </w:tcPr>
          <w:p w14:paraId="5EB7F13B"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3,294, -8,800]</w:t>
            </w:r>
          </w:p>
        </w:tc>
        <w:tc>
          <w:tcPr>
            <w:tcW w:w="1771" w:type="dxa"/>
            <w:tcBorders>
              <w:top w:val="nil"/>
              <w:left w:val="single" w:sz="4" w:space="0" w:color="auto"/>
              <w:bottom w:val="nil"/>
              <w:right w:val="nil"/>
            </w:tcBorders>
            <w:shd w:val="clear" w:color="auto" w:fill="auto"/>
            <w:noWrap/>
            <w:vAlign w:val="bottom"/>
            <w:hideMark/>
          </w:tcPr>
          <w:p w14:paraId="51AE4AC9"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364, 10,955]</w:t>
            </w:r>
          </w:p>
        </w:tc>
        <w:tc>
          <w:tcPr>
            <w:tcW w:w="1771" w:type="dxa"/>
            <w:tcBorders>
              <w:top w:val="nil"/>
              <w:left w:val="single" w:sz="4" w:space="0" w:color="auto"/>
              <w:bottom w:val="nil"/>
              <w:right w:val="single" w:sz="4" w:space="0" w:color="auto"/>
            </w:tcBorders>
            <w:shd w:val="clear" w:color="auto" w:fill="auto"/>
            <w:noWrap/>
            <w:vAlign w:val="bottom"/>
            <w:hideMark/>
          </w:tcPr>
          <w:p w14:paraId="2677DF82"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270, 295]</w:t>
            </w:r>
          </w:p>
        </w:tc>
      </w:tr>
      <w:tr w:rsidR="003277A3" w14:paraId="6110B03F" w14:textId="77777777" w:rsidTr="00FD20FE">
        <w:trPr>
          <w:trHeight w:val="300"/>
        </w:trPr>
        <w:tc>
          <w:tcPr>
            <w:tcW w:w="3312" w:type="dxa"/>
            <w:vMerge w:val="restart"/>
            <w:tcBorders>
              <w:top w:val="single" w:sz="4" w:space="0" w:color="auto"/>
              <w:left w:val="single" w:sz="4" w:space="0" w:color="auto"/>
              <w:bottom w:val="single" w:sz="4" w:space="0" w:color="000000"/>
              <w:right w:val="nil"/>
            </w:tcBorders>
            <w:shd w:val="clear" w:color="auto" w:fill="auto"/>
            <w:vAlign w:val="bottom"/>
            <w:hideMark/>
          </w:tcPr>
          <w:p w14:paraId="51B574D4"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All Prescribing + MAT</w:t>
            </w:r>
          </w:p>
        </w:tc>
        <w:tc>
          <w:tcPr>
            <w:tcW w:w="2203" w:type="dxa"/>
            <w:tcBorders>
              <w:top w:val="nil"/>
              <w:left w:val="single" w:sz="4" w:space="0" w:color="auto"/>
              <w:bottom w:val="nil"/>
              <w:right w:val="nil"/>
            </w:tcBorders>
            <w:shd w:val="clear" w:color="auto" w:fill="auto"/>
            <w:noWrap/>
            <w:vAlign w:val="bottom"/>
            <w:hideMark/>
          </w:tcPr>
          <w:p w14:paraId="394FCE78"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457</w:t>
            </w:r>
          </w:p>
        </w:tc>
        <w:tc>
          <w:tcPr>
            <w:tcW w:w="2203" w:type="dxa"/>
            <w:tcBorders>
              <w:top w:val="nil"/>
              <w:left w:val="single" w:sz="4" w:space="0" w:color="auto"/>
              <w:bottom w:val="nil"/>
              <w:right w:val="nil"/>
            </w:tcBorders>
            <w:shd w:val="clear" w:color="auto" w:fill="auto"/>
            <w:noWrap/>
            <w:vAlign w:val="bottom"/>
            <w:hideMark/>
          </w:tcPr>
          <w:p w14:paraId="45B0A92F"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923</w:t>
            </w:r>
          </w:p>
        </w:tc>
        <w:tc>
          <w:tcPr>
            <w:tcW w:w="1814" w:type="dxa"/>
            <w:tcBorders>
              <w:top w:val="single" w:sz="4" w:space="0" w:color="auto"/>
              <w:left w:val="single" w:sz="4" w:space="0" w:color="auto"/>
              <w:bottom w:val="nil"/>
              <w:right w:val="nil"/>
            </w:tcBorders>
            <w:shd w:val="clear" w:color="auto" w:fill="auto"/>
            <w:noWrap/>
            <w:vAlign w:val="bottom"/>
            <w:hideMark/>
          </w:tcPr>
          <w:p w14:paraId="255756E1"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1,564</w:t>
            </w:r>
          </w:p>
        </w:tc>
        <w:tc>
          <w:tcPr>
            <w:tcW w:w="1771" w:type="dxa"/>
            <w:tcBorders>
              <w:top w:val="single" w:sz="4" w:space="0" w:color="auto"/>
              <w:left w:val="single" w:sz="4" w:space="0" w:color="auto"/>
              <w:bottom w:val="nil"/>
              <w:right w:val="nil"/>
            </w:tcBorders>
            <w:shd w:val="clear" w:color="auto" w:fill="auto"/>
            <w:noWrap/>
            <w:vAlign w:val="bottom"/>
            <w:hideMark/>
          </w:tcPr>
          <w:p w14:paraId="22ACB14F"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6,642</w:t>
            </w:r>
          </w:p>
        </w:tc>
        <w:tc>
          <w:tcPr>
            <w:tcW w:w="1771" w:type="dxa"/>
            <w:tcBorders>
              <w:top w:val="single" w:sz="4" w:space="0" w:color="auto"/>
              <w:left w:val="single" w:sz="4" w:space="0" w:color="auto"/>
              <w:bottom w:val="nil"/>
              <w:right w:val="single" w:sz="4" w:space="0" w:color="auto"/>
            </w:tcBorders>
            <w:shd w:val="clear" w:color="auto" w:fill="auto"/>
            <w:noWrap/>
            <w:vAlign w:val="bottom"/>
            <w:hideMark/>
          </w:tcPr>
          <w:p w14:paraId="561AE6AF"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922</w:t>
            </w:r>
          </w:p>
        </w:tc>
      </w:tr>
      <w:tr w:rsidR="003277A3" w14:paraId="2F3CF6E1" w14:textId="77777777" w:rsidTr="00FD20FE">
        <w:trPr>
          <w:trHeight w:val="300"/>
        </w:trPr>
        <w:tc>
          <w:tcPr>
            <w:tcW w:w="3312" w:type="dxa"/>
            <w:vMerge/>
            <w:tcBorders>
              <w:top w:val="single" w:sz="4" w:space="0" w:color="auto"/>
              <w:left w:val="single" w:sz="4" w:space="0" w:color="auto"/>
              <w:bottom w:val="single" w:sz="4" w:space="0" w:color="000000"/>
              <w:right w:val="nil"/>
            </w:tcBorders>
            <w:vAlign w:val="center"/>
            <w:hideMark/>
          </w:tcPr>
          <w:p w14:paraId="58465792"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1D9A7174"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16, 2,146]</w:t>
            </w:r>
          </w:p>
        </w:tc>
        <w:tc>
          <w:tcPr>
            <w:tcW w:w="2203" w:type="dxa"/>
            <w:tcBorders>
              <w:top w:val="nil"/>
              <w:left w:val="single" w:sz="4" w:space="0" w:color="auto"/>
              <w:bottom w:val="single" w:sz="4" w:space="0" w:color="auto"/>
              <w:right w:val="nil"/>
            </w:tcBorders>
            <w:shd w:val="clear" w:color="auto" w:fill="auto"/>
            <w:noWrap/>
            <w:vAlign w:val="bottom"/>
            <w:hideMark/>
          </w:tcPr>
          <w:p w14:paraId="48FF3AD1"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72, 1,853]</w:t>
            </w:r>
          </w:p>
        </w:tc>
        <w:tc>
          <w:tcPr>
            <w:tcW w:w="1814" w:type="dxa"/>
            <w:tcBorders>
              <w:top w:val="nil"/>
              <w:left w:val="single" w:sz="4" w:space="0" w:color="auto"/>
              <w:bottom w:val="single" w:sz="4" w:space="0" w:color="auto"/>
              <w:right w:val="nil"/>
            </w:tcBorders>
            <w:shd w:val="clear" w:color="auto" w:fill="auto"/>
            <w:noWrap/>
            <w:vAlign w:val="bottom"/>
            <w:hideMark/>
          </w:tcPr>
          <w:p w14:paraId="02804F4D"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365, -9,580]</w:t>
            </w:r>
          </w:p>
        </w:tc>
        <w:tc>
          <w:tcPr>
            <w:tcW w:w="1771" w:type="dxa"/>
            <w:tcBorders>
              <w:top w:val="nil"/>
              <w:left w:val="single" w:sz="4" w:space="0" w:color="auto"/>
              <w:bottom w:val="single" w:sz="4" w:space="0" w:color="auto"/>
              <w:right w:val="nil"/>
            </w:tcBorders>
            <w:shd w:val="clear" w:color="auto" w:fill="auto"/>
            <w:noWrap/>
            <w:vAlign w:val="bottom"/>
            <w:hideMark/>
          </w:tcPr>
          <w:p w14:paraId="0F6EFB9E"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214, 11,691]</w:t>
            </w:r>
          </w:p>
        </w:tc>
        <w:tc>
          <w:tcPr>
            <w:tcW w:w="1771" w:type="dxa"/>
            <w:tcBorders>
              <w:top w:val="nil"/>
              <w:left w:val="single" w:sz="4" w:space="0" w:color="auto"/>
              <w:bottom w:val="single" w:sz="4" w:space="0" w:color="auto"/>
              <w:right w:val="single" w:sz="4" w:space="0" w:color="auto"/>
            </w:tcBorders>
            <w:shd w:val="clear" w:color="auto" w:fill="auto"/>
            <w:noWrap/>
            <w:vAlign w:val="bottom"/>
            <w:hideMark/>
          </w:tcPr>
          <w:p w14:paraId="2FB78A2F"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358, 1,519]</w:t>
            </w:r>
          </w:p>
        </w:tc>
      </w:tr>
    </w:tbl>
    <w:p w14:paraId="3709D2EB" w14:textId="77777777" w:rsidR="00323168" w:rsidRDefault="00323168"/>
    <w:tbl>
      <w:tblPr>
        <w:tblW w:w="13074" w:type="dxa"/>
        <w:tblInd w:w="108" w:type="dxa"/>
        <w:tblLook w:val="04A0" w:firstRow="1" w:lastRow="0" w:firstColumn="1" w:lastColumn="0" w:noHBand="0" w:noVBand="1"/>
      </w:tblPr>
      <w:tblGrid>
        <w:gridCol w:w="3312"/>
        <w:gridCol w:w="2203"/>
        <w:gridCol w:w="2203"/>
        <w:gridCol w:w="1814"/>
        <w:gridCol w:w="1771"/>
        <w:gridCol w:w="1771"/>
      </w:tblGrid>
      <w:tr w:rsidR="002070BE" w14:paraId="13D1B297" w14:textId="77777777" w:rsidTr="00C73AA5">
        <w:trPr>
          <w:trHeight w:val="864"/>
        </w:trPr>
        <w:tc>
          <w:tcPr>
            <w:tcW w:w="3312"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4F6A6E1F" w14:textId="77777777" w:rsidR="002070BE" w:rsidRPr="008A69BD" w:rsidRDefault="002070BE" w:rsidP="00C73AA5">
            <w:pPr>
              <w:rPr>
                <w:rFonts w:ascii="Arial" w:eastAsia="Times New Roman" w:hAnsi="Arial" w:cs="Arial"/>
                <w:b/>
                <w:color w:val="000000"/>
                <w:sz w:val="20"/>
                <w:szCs w:val="20"/>
              </w:rPr>
            </w:pPr>
            <w:r w:rsidRPr="008A69BD">
              <w:rPr>
                <w:rFonts w:ascii="Arial" w:eastAsia="Times New Roman" w:hAnsi="Arial" w:cs="Arial"/>
                <w:b/>
                <w:color w:val="000000"/>
                <w:sz w:val="20"/>
                <w:szCs w:val="20"/>
              </w:rPr>
              <w:lastRenderedPageBreak/>
              <w:t>Policy</w:t>
            </w:r>
          </w:p>
        </w:tc>
        <w:tc>
          <w:tcPr>
            <w:tcW w:w="2203" w:type="dxa"/>
            <w:tcBorders>
              <w:top w:val="single" w:sz="4" w:space="0" w:color="auto"/>
              <w:left w:val="nil"/>
              <w:bottom w:val="nil"/>
              <w:right w:val="nil"/>
            </w:tcBorders>
            <w:shd w:val="clear" w:color="auto" w:fill="auto"/>
            <w:vAlign w:val="bottom"/>
            <w:hideMark/>
          </w:tcPr>
          <w:p w14:paraId="410F8583" w14:textId="77777777" w:rsidR="002070BE" w:rsidRPr="008A69BD" w:rsidRDefault="002070BE" w:rsidP="00C73AA5">
            <w:pPr>
              <w:jc w:val="center"/>
              <w:rPr>
                <w:rFonts w:ascii="Arial" w:eastAsia="Times New Roman" w:hAnsi="Arial" w:cs="Arial"/>
                <w:b/>
                <w:color w:val="000000"/>
                <w:sz w:val="20"/>
                <w:szCs w:val="20"/>
              </w:rPr>
            </w:pPr>
            <w:r w:rsidRPr="008A69BD">
              <w:rPr>
                <w:rFonts w:ascii="Arial" w:eastAsia="Times New Roman" w:hAnsi="Arial" w:cs="Arial"/>
                <w:b/>
                <w:color w:val="000000"/>
                <w:sz w:val="20"/>
                <w:szCs w:val="20"/>
              </w:rPr>
              <w:t>Mean Change in Discounted Net Present LYs (Thousands)</w:t>
            </w:r>
          </w:p>
        </w:tc>
        <w:tc>
          <w:tcPr>
            <w:tcW w:w="2203" w:type="dxa"/>
            <w:tcBorders>
              <w:top w:val="single" w:sz="4" w:space="0" w:color="auto"/>
              <w:left w:val="single" w:sz="4" w:space="0" w:color="auto"/>
              <w:bottom w:val="nil"/>
              <w:right w:val="nil"/>
            </w:tcBorders>
            <w:shd w:val="clear" w:color="auto" w:fill="auto"/>
            <w:vAlign w:val="bottom"/>
            <w:hideMark/>
          </w:tcPr>
          <w:p w14:paraId="0B81BBCC" w14:textId="77777777" w:rsidR="002070BE" w:rsidRPr="008A69BD" w:rsidRDefault="002070BE" w:rsidP="00C73AA5">
            <w:pPr>
              <w:jc w:val="center"/>
              <w:rPr>
                <w:rFonts w:ascii="Arial" w:eastAsia="Times New Roman" w:hAnsi="Arial" w:cs="Arial"/>
                <w:b/>
                <w:color w:val="000000"/>
                <w:sz w:val="20"/>
                <w:szCs w:val="20"/>
              </w:rPr>
            </w:pPr>
            <w:r w:rsidRPr="008A69BD">
              <w:rPr>
                <w:rFonts w:ascii="Arial" w:eastAsia="Times New Roman" w:hAnsi="Arial" w:cs="Arial"/>
                <w:b/>
                <w:color w:val="000000"/>
                <w:sz w:val="20"/>
                <w:szCs w:val="20"/>
              </w:rPr>
              <w:t>Mean Change in Discounted Net Present QALYs (Thousands)</w:t>
            </w:r>
          </w:p>
        </w:tc>
        <w:tc>
          <w:tcPr>
            <w:tcW w:w="1814" w:type="dxa"/>
            <w:tcBorders>
              <w:top w:val="single" w:sz="4" w:space="0" w:color="auto"/>
              <w:left w:val="single" w:sz="4" w:space="0" w:color="auto"/>
              <w:bottom w:val="nil"/>
              <w:right w:val="nil"/>
            </w:tcBorders>
            <w:shd w:val="clear" w:color="auto" w:fill="auto"/>
            <w:vAlign w:val="bottom"/>
            <w:hideMark/>
          </w:tcPr>
          <w:p w14:paraId="0B0E4659" w14:textId="77777777" w:rsidR="002070BE" w:rsidRPr="008A69BD" w:rsidRDefault="002070BE" w:rsidP="00C73AA5">
            <w:pPr>
              <w:jc w:val="center"/>
              <w:rPr>
                <w:rFonts w:ascii="Arial" w:eastAsia="Times New Roman" w:hAnsi="Arial" w:cs="Arial"/>
                <w:b/>
                <w:color w:val="000000"/>
                <w:sz w:val="20"/>
                <w:szCs w:val="20"/>
              </w:rPr>
            </w:pPr>
            <w:r w:rsidRPr="008A69BD">
              <w:rPr>
                <w:rFonts w:ascii="Arial" w:eastAsia="Times New Roman" w:hAnsi="Arial" w:cs="Arial"/>
                <w:b/>
                <w:color w:val="000000"/>
                <w:sz w:val="20"/>
                <w:szCs w:val="20"/>
              </w:rPr>
              <w:t>Mean Change in Pill Addiction Deaths</w:t>
            </w:r>
          </w:p>
        </w:tc>
        <w:tc>
          <w:tcPr>
            <w:tcW w:w="1771" w:type="dxa"/>
            <w:tcBorders>
              <w:top w:val="single" w:sz="4" w:space="0" w:color="auto"/>
              <w:left w:val="single" w:sz="4" w:space="0" w:color="auto"/>
              <w:bottom w:val="nil"/>
              <w:right w:val="nil"/>
            </w:tcBorders>
            <w:shd w:val="clear" w:color="auto" w:fill="auto"/>
            <w:vAlign w:val="bottom"/>
            <w:hideMark/>
          </w:tcPr>
          <w:p w14:paraId="3DAD7184" w14:textId="77777777" w:rsidR="002070BE" w:rsidRPr="008A69BD" w:rsidRDefault="002070BE" w:rsidP="00C73AA5">
            <w:pPr>
              <w:jc w:val="center"/>
              <w:rPr>
                <w:rFonts w:ascii="Arial" w:eastAsia="Times New Roman" w:hAnsi="Arial" w:cs="Arial"/>
                <w:b/>
                <w:color w:val="000000"/>
                <w:sz w:val="20"/>
                <w:szCs w:val="20"/>
              </w:rPr>
            </w:pPr>
            <w:r w:rsidRPr="008A69BD">
              <w:rPr>
                <w:rFonts w:ascii="Arial" w:eastAsia="Times New Roman" w:hAnsi="Arial" w:cs="Arial"/>
                <w:b/>
                <w:color w:val="000000"/>
                <w:sz w:val="20"/>
                <w:szCs w:val="20"/>
              </w:rPr>
              <w:t>Mean Change in Heroin Addiction Deaths</w:t>
            </w:r>
          </w:p>
        </w:tc>
        <w:tc>
          <w:tcPr>
            <w:tcW w:w="1771" w:type="dxa"/>
            <w:tcBorders>
              <w:top w:val="single" w:sz="4" w:space="0" w:color="auto"/>
              <w:left w:val="single" w:sz="4" w:space="0" w:color="auto"/>
              <w:bottom w:val="nil"/>
              <w:right w:val="single" w:sz="4" w:space="0" w:color="auto"/>
            </w:tcBorders>
            <w:shd w:val="clear" w:color="auto" w:fill="auto"/>
            <w:vAlign w:val="bottom"/>
            <w:hideMark/>
          </w:tcPr>
          <w:p w14:paraId="41E89CBC" w14:textId="77777777" w:rsidR="002070BE" w:rsidRPr="008A69BD" w:rsidRDefault="002070BE" w:rsidP="00C73AA5">
            <w:pPr>
              <w:jc w:val="center"/>
              <w:rPr>
                <w:rFonts w:ascii="Arial" w:eastAsia="Times New Roman" w:hAnsi="Arial" w:cs="Arial"/>
                <w:b/>
                <w:color w:val="000000"/>
                <w:sz w:val="20"/>
                <w:szCs w:val="20"/>
              </w:rPr>
            </w:pPr>
            <w:r w:rsidRPr="008A69BD">
              <w:rPr>
                <w:rFonts w:ascii="Arial" w:eastAsia="Times New Roman" w:hAnsi="Arial" w:cs="Arial"/>
                <w:b/>
                <w:color w:val="000000"/>
                <w:sz w:val="20"/>
                <w:szCs w:val="20"/>
              </w:rPr>
              <w:t>Mean Change in Total Opioid Deaths</w:t>
            </w:r>
          </w:p>
        </w:tc>
      </w:tr>
      <w:tr w:rsidR="002070BE" w14:paraId="259E5C0F" w14:textId="77777777" w:rsidTr="00C73AA5">
        <w:trPr>
          <w:trHeight w:val="260"/>
        </w:trPr>
        <w:tc>
          <w:tcPr>
            <w:tcW w:w="3312" w:type="dxa"/>
            <w:vMerge/>
            <w:tcBorders>
              <w:top w:val="single" w:sz="4" w:space="0" w:color="auto"/>
              <w:left w:val="single" w:sz="4" w:space="0" w:color="auto"/>
              <w:bottom w:val="single" w:sz="4" w:space="0" w:color="000000"/>
              <w:right w:val="single" w:sz="4" w:space="0" w:color="auto"/>
            </w:tcBorders>
            <w:vAlign w:val="center"/>
            <w:hideMark/>
          </w:tcPr>
          <w:p w14:paraId="6EBCF99C" w14:textId="77777777" w:rsidR="002070BE" w:rsidRPr="008A69BD" w:rsidRDefault="002070BE" w:rsidP="00C73AA5">
            <w:pPr>
              <w:rPr>
                <w:rFonts w:ascii="Arial" w:eastAsia="Times New Roman" w:hAnsi="Arial" w:cs="Arial"/>
                <w:b/>
                <w:color w:val="000000"/>
                <w:sz w:val="20"/>
                <w:szCs w:val="20"/>
              </w:rPr>
            </w:pPr>
          </w:p>
        </w:tc>
        <w:tc>
          <w:tcPr>
            <w:tcW w:w="2203" w:type="dxa"/>
            <w:tcBorders>
              <w:top w:val="nil"/>
              <w:left w:val="nil"/>
              <w:bottom w:val="single" w:sz="4" w:space="0" w:color="auto"/>
              <w:right w:val="nil"/>
            </w:tcBorders>
            <w:shd w:val="clear" w:color="auto" w:fill="auto"/>
            <w:noWrap/>
            <w:vAlign w:val="bottom"/>
            <w:hideMark/>
          </w:tcPr>
          <w:p w14:paraId="62C0BCB2" w14:textId="77777777" w:rsidR="002070BE" w:rsidRPr="008A69BD" w:rsidRDefault="002070BE" w:rsidP="00C73AA5">
            <w:pPr>
              <w:jc w:val="center"/>
              <w:rPr>
                <w:rFonts w:ascii="Arial" w:eastAsia="Times New Roman" w:hAnsi="Arial" w:cs="Arial"/>
                <w:b/>
                <w:i/>
                <w:iCs/>
                <w:color w:val="000000"/>
                <w:sz w:val="20"/>
                <w:szCs w:val="20"/>
              </w:rPr>
            </w:pPr>
            <w:r w:rsidRPr="008A69BD">
              <w:rPr>
                <w:rFonts w:ascii="Arial" w:eastAsia="Times New Roman" w:hAnsi="Arial" w:cs="Arial"/>
                <w:b/>
                <w:i/>
                <w:iCs/>
                <w:color w:val="000000"/>
                <w:sz w:val="20"/>
                <w:szCs w:val="20"/>
              </w:rPr>
              <w:t>[Min, Max]</w:t>
            </w:r>
          </w:p>
        </w:tc>
        <w:tc>
          <w:tcPr>
            <w:tcW w:w="2203" w:type="dxa"/>
            <w:tcBorders>
              <w:top w:val="nil"/>
              <w:left w:val="single" w:sz="4" w:space="0" w:color="auto"/>
              <w:bottom w:val="single" w:sz="4" w:space="0" w:color="auto"/>
              <w:right w:val="nil"/>
            </w:tcBorders>
            <w:shd w:val="clear" w:color="auto" w:fill="auto"/>
            <w:noWrap/>
            <w:vAlign w:val="bottom"/>
            <w:hideMark/>
          </w:tcPr>
          <w:p w14:paraId="1713EF94" w14:textId="77777777" w:rsidR="002070BE" w:rsidRPr="008A69BD" w:rsidRDefault="002070BE" w:rsidP="00C73AA5">
            <w:pPr>
              <w:jc w:val="center"/>
              <w:rPr>
                <w:rFonts w:ascii="Arial" w:eastAsia="Times New Roman" w:hAnsi="Arial" w:cs="Arial"/>
                <w:b/>
                <w:i/>
                <w:iCs/>
                <w:color w:val="000000"/>
                <w:sz w:val="20"/>
                <w:szCs w:val="20"/>
              </w:rPr>
            </w:pPr>
            <w:r w:rsidRPr="008A69BD">
              <w:rPr>
                <w:rFonts w:ascii="Arial" w:eastAsia="Times New Roman" w:hAnsi="Arial" w:cs="Arial"/>
                <w:b/>
                <w:i/>
                <w:iCs/>
                <w:color w:val="000000"/>
                <w:sz w:val="20"/>
                <w:szCs w:val="20"/>
              </w:rPr>
              <w:t>[Min, Max]</w:t>
            </w:r>
          </w:p>
        </w:tc>
        <w:tc>
          <w:tcPr>
            <w:tcW w:w="1814" w:type="dxa"/>
            <w:tcBorders>
              <w:top w:val="nil"/>
              <w:left w:val="single" w:sz="4" w:space="0" w:color="auto"/>
              <w:bottom w:val="single" w:sz="4" w:space="0" w:color="auto"/>
              <w:right w:val="nil"/>
            </w:tcBorders>
            <w:shd w:val="clear" w:color="auto" w:fill="auto"/>
            <w:noWrap/>
            <w:vAlign w:val="bottom"/>
            <w:hideMark/>
          </w:tcPr>
          <w:p w14:paraId="72DABE5B" w14:textId="77777777" w:rsidR="002070BE" w:rsidRPr="008A69BD" w:rsidRDefault="002070BE" w:rsidP="00C73AA5">
            <w:pPr>
              <w:jc w:val="center"/>
              <w:rPr>
                <w:rFonts w:ascii="Arial" w:eastAsia="Times New Roman" w:hAnsi="Arial" w:cs="Arial"/>
                <w:b/>
                <w:i/>
                <w:iCs/>
                <w:color w:val="000000"/>
                <w:sz w:val="20"/>
                <w:szCs w:val="20"/>
              </w:rPr>
            </w:pPr>
            <w:r w:rsidRPr="008A69BD">
              <w:rPr>
                <w:rFonts w:ascii="Arial" w:eastAsia="Times New Roman" w:hAnsi="Arial" w:cs="Arial"/>
                <w:b/>
                <w:i/>
                <w:iCs/>
                <w:color w:val="000000"/>
                <w:sz w:val="20"/>
                <w:szCs w:val="20"/>
              </w:rPr>
              <w:t>[Min, Max]</w:t>
            </w:r>
          </w:p>
        </w:tc>
        <w:tc>
          <w:tcPr>
            <w:tcW w:w="1771" w:type="dxa"/>
            <w:tcBorders>
              <w:top w:val="nil"/>
              <w:left w:val="single" w:sz="4" w:space="0" w:color="auto"/>
              <w:bottom w:val="single" w:sz="4" w:space="0" w:color="auto"/>
              <w:right w:val="nil"/>
            </w:tcBorders>
            <w:shd w:val="clear" w:color="auto" w:fill="auto"/>
            <w:noWrap/>
            <w:vAlign w:val="bottom"/>
            <w:hideMark/>
          </w:tcPr>
          <w:p w14:paraId="4CC58EBC" w14:textId="77777777" w:rsidR="002070BE" w:rsidRPr="008A69BD" w:rsidRDefault="002070BE" w:rsidP="00C73AA5">
            <w:pPr>
              <w:jc w:val="center"/>
              <w:rPr>
                <w:rFonts w:ascii="Arial" w:eastAsia="Times New Roman" w:hAnsi="Arial" w:cs="Arial"/>
                <w:b/>
                <w:i/>
                <w:iCs/>
                <w:color w:val="000000"/>
                <w:sz w:val="20"/>
                <w:szCs w:val="20"/>
              </w:rPr>
            </w:pPr>
            <w:r w:rsidRPr="008A69BD">
              <w:rPr>
                <w:rFonts w:ascii="Arial" w:eastAsia="Times New Roman" w:hAnsi="Arial" w:cs="Arial"/>
                <w:b/>
                <w:i/>
                <w:iCs/>
                <w:color w:val="000000"/>
                <w:sz w:val="20"/>
                <w:szCs w:val="20"/>
              </w:rPr>
              <w:t>[Min, Max]</w:t>
            </w:r>
          </w:p>
        </w:tc>
        <w:tc>
          <w:tcPr>
            <w:tcW w:w="1771" w:type="dxa"/>
            <w:tcBorders>
              <w:top w:val="nil"/>
              <w:left w:val="single" w:sz="4" w:space="0" w:color="auto"/>
              <w:bottom w:val="single" w:sz="4" w:space="0" w:color="auto"/>
              <w:right w:val="single" w:sz="4" w:space="0" w:color="auto"/>
            </w:tcBorders>
            <w:shd w:val="clear" w:color="auto" w:fill="auto"/>
            <w:noWrap/>
            <w:vAlign w:val="bottom"/>
            <w:hideMark/>
          </w:tcPr>
          <w:p w14:paraId="5201AEDE" w14:textId="77777777" w:rsidR="002070BE" w:rsidRPr="008A69BD" w:rsidRDefault="002070BE" w:rsidP="00C73AA5">
            <w:pPr>
              <w:jc w:val="center"/>
              <w:rPr>
                <w:rFonts w:ascii="Arial" w:eastAsia="Times New Roman" w:hAnsi="Arial" w:cs="Arial"/>
                <w:b/>
                <w:i/>
                <w:iCs/>
                <w:color w:val="000000"/>
                <w:sz w:val="20"/>
                <w:szCs w:val="20"/>
              </w:rPr>
            </w:pPr>
            <w:r w:rsidRPr="008A69BD">
              <w:rPr>
                <w:rFonts w:ascii="Arial" w:eastAsia="Times New Roman" w:hAnsi="Arial" w:cs="Arial"/>
                <w:b/>
                <w:i/>
                <w:iCs/>
                <w:color w:val="000000"/>
                <w:sz w:val="20"/>
                <w:szCs w:val="20"/>
              </w:rPr>
              <w:t>[Min, Max]</w:t>
            </w:r>
          </w:p>
        </w:tc>
      </w:tr>
      <w:tr w:rsidR="003277A3" w14:paraId="3EF9670F" w14:textId="77777777" w:rsidTr="00FD20FE">
        <w:trPr>
          <w:trHeight w:val="300"/>
        </w:trPr>
        <w:tc>
          <w:tcPr>
            <w:tcW w:w="3312" w:type="dxa"/>
            <w:vMerge w:val="restart"/>
            <w:tcBorders>
              <w:top w:val="nil"/>
              <w:left w:val="single" w:sz="4" w:space="0" w:color="auto"/>
              <w:bottom w:val="nil"/>
              <w:right w:val="nil"/>
            </w:tcBorders>
            <w:shd w:val="clear" w:color="auto" w:fill="auto"/>
            <w:vAlign w:val="bottom"/>
            <w:hideMark/>
          </w:tcPr>
          <w:p w14:paraId="50D7EC5B"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All Prescribing + Psychosocial Interventions</w:t>
            </w:r>
          </w:p>
        </w:tc>
        <w:tc>
          <w:tcPr>
            <w:tcW w:w="2203" w:type="dxa"/>
            <w:tcBorders>
              <w:top w:val="nil"/>
              <w:left w:val="single" w:sz="4" w:space="0" w:color="auto"/>
              <w:bottom w:val="nil"/>
              <w:right w:val="nil"/>
            </w:tcBorders>
            <w:shd w:val="clear" w:color="auto" w:fill="auto"/>
            <w:noWrap/>
            <w:vAlign w:val="bottom"/>
            <w:hideMark/>
          </w:tcPr>
          <w:p w14:paraId="06933801"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071</w:t>
            </w:r>
          </w:p>
        </w:tc>
        <w:tc>
          <w:tcPr>
            <w:tcW w:w="2203" w:type="dxa"/>
            <w:tcBorders>
              <w:top w:val="nil"/>
              <w:left w:val="single" w:sz="4" w:space="0" w:color="auto"/>
              <w:bottom w:val="nil"/>
              <w:right w:val="nil"/>
            </w:tcBorders>
            <w:shd w:val="clear" w:color="auto" w:fill="auto"/>
            <w:noWrap/>
            <w:vAlign w:val="bottom"/>
            <w:hideMark/>
          </w:tcPr>
          <w:p w14:paraId="58D822C7"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98</w:t>
            </w:r>
          </w:p>
        </w:tc>
        <w:tc>
          <w:tcPr>
            <w:tcW w:w="1814" w:type="dxa"/>
            <w:tcBorders>
              <w:top w:val="nil"/>
              <w:left w:val="single" w:sz="4" w:space="0" w:color="auto"/>
              <w:bottom w:val="nil"/>
              <w:right w:val="nil"/>
            </w:tcBorders>
            <w:shd w:val="clear" w:color="auto" w:fill="auto"/>
            <w:noWrap/>
            <w:vAlign w:val="bottom"/>
            <w:hideMark/>
          </w:tcPr>
          <w:p w14:paraId="76BB10C5"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1,293</w:t>
            </w:r>
          </w:p>
        </w:tc>
        <w:tc>
          <w:tcPr>
            <w:tcW w:w="1771" w:type="dxa"/>
            <w:tcBorders>
              <w:top w:val="nil"/>
              <w:left w:val="single" w:sz="4" w:space="0" w:color="auto"/>
              <w:bottom w:val="nil"/>
              <w:right w:val="nil"/>
            </w:tcBorders>
            <w:shd w:val="clear" w:color="auto" w:fill="auto"/>
            <w:noWrap/>
            <w:vAlign w:val="bottom"/>
            <w:hideMark/>
          </w:tcPr>
          <w:p w14:paraId="017F45AA"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9,452</w:t>
            </w:r>
          </w:p>
        </w:tc>
        <w:tc>
          <w:tcPr>
            <w:tcW w:w="1771" w:type="dxa"/>
            <w:tcBorders>
              <w:top w:val="nil"/>
              <w:left w:val="single" w:sz="4" w:space="0" w:color="auto"/>
              <w:bottom w:val="nil"/>
              <w:right w:val="single" w:sz="4" w:space="0" w:color="auto"/>
            </w:tcBorders>
            <w:shd w:val="clear" w:color="auto" w:fill="auto"/>
            <w:noWrap/>
            <w:vAlign w:val="bottom"/>
            <w:hideMark/>
          </w:tcPr>
          <w:p w14:paraId="0AA0340C"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842</w:t>
            </w:r>
          </w:p>
        </w:tc>
      </w:tr>
      <w:tr w:rsidR="003277A3" w14:paraId="3B19AEFF" w14:textId="77777777" w:rsidTr="00FD20FE">
        <w:trPr>
          <w:trHeight w:val="300"/>
        </w:trPr>
        <w:tc>
          <w:tcPr>
            <w:tcW w:w="3312" w:type="dxa"/>
            <w:vMerge/>
            <w:tcBorders>
              <w:top w:val="nil"/>
              <w:left w:val="single" w:sz="4" w:space="0" w:color="auto"/>
              <w:bottom w:val="nil"/>
              <w:right w:val="nil"/>
            </w:tcBorders>
            <w:vAlign w:val="center"/>
            <w:hideMark/>
          </w:tcPr>
          <w:p w14:paraId="00F3805C"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188FF362"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35, 1,738]</w:t>
            </w:r>
          </w:p>
        </w:tc>
        <w:tc>
          <w:tcPr>
            <w:tcW w:w="2203" w:type="dxa"/>
            <w:tcBorders>
              <w:top w:val="nil"/>
              <w:left w:val="single" w:sz="4" w:space="0" w:color="auto"/>
              <w:bottom w:val="single" w:sz="4" w:space="0" w:color="auto"/>
              <w:right w:val="nil"/>
            </w:tcBorders>
            <w:shd w:val="clear" w:color="auto" w:fill="auto"/>
            <w:noWrap/>
            <w:vAlign w:val="bottom"/>
            <w:hideMark/>
          </w:tcPr>
          <w:p w14:paraId="6578C5A6"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31, 1,123]</w:t>
            </w:r>
          </w:p>
        </w:tc>
        <w:tc>
          <w:tcPr>
            <w:tcW w:w="1814" w:type="dxa"/>
            <w:tcBorders>
              <w:top w:val="nil"/>
              <w:left w:val="single" w:sz="4" w:space="0" w:color="auto"/>
              <w:bottom w:val="nil"/>
              <w:right w:val="nil"/>
            </w:tcBorders>
            <w:shd w:val="clear" w:color="auto" w:fill="auto"/>
            <w:noWrap/>
            <w:vAlign w:val="bottom"/>
            <w:hideMark/>
          </w:tcPr>
          <w:p w14:paraId="65436ED8"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3,919, -9,272]</w:t>
            </w:r>
          </w:p>
        </w:tc>
        <w:tc>
          <w:tcPr>
            <w:tcW w:w="1771" w:type="dxa"/>
            <w:tcBorders>
              <w:top w:val="nil"/>
              <w:left w:val="single" w:sz="4" w:space="0" w:color="auto"/>
              <w:bottom w:val="nil"/>
              <w:right w:val="nil"/>
            </w:tcBorders>
            <w:shd w:val="clear" w:color="auto" w:fill="auto"/>
            <w:noWrap/>
            <w:vAlign w:val="bottom"/>
            <w:hideMark/>
          </w:tcPr>
          <w:p w14:paraId="67004E73"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880, 12,652]</w:t>
            </w:r>
          </w:p>
        </w:tc>
        <w:tc>
          <w:tcPr>
            <w:tcW w:w="1771" w:type="dxa"/>
            <w:tcBorders>
              <w:top w:val="nil"/>
              <w:left w:val="single" w:sz="4" w:space="0" w:color="auto"/>
              <w:bottom w:val="nil"/>
              <w:right w:val="single" w:sz="4" w:space="0" w:color="auto"/>
            </w:tcBorders>
            <w:shd w:val="clear" w:color="auto" w:fill="auto"/>
            <w:noWrap/>
            <w:vAlign w:val="bottom"/>
            <w:hideMark/>
          </w:tcPr>
          <w:p w14:paraId="11CE86E5"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302, 1,488]</w:t>
            </w:r>
          </w:p>
        </w:tc>
      </w:tr>
      <w:tr w:rsidR="003277A3" w14:paraId="7BAE8133" w14:textId="77777777" w:rsidTr="00FD20FE">
        <w:trPr>
          <w:trHeight w:val="400"/>
        </w:trPr>
        <w:tc>
          <w:tcPr>
            <w:tcW w:w="3312" w:type="dxa"/>
            <w:vMerge w:val="restart"/>
            <w:tcBorders>
              <w:top w:val="single" w:sz="4" w:space="0" w:color="auto"/>
              <w:left w:val="single" w:sz="4" w:space="0" w:color="auto"/>
              <w:bottom w:val="single" w:sz="4" w:space="0" w:color="000000"/>
              <w:right w:val="nil"/>
            </w:tcBorders>
            <w:shd w:val="clear" w:color="auto" w:fill="auto"/>
            <w:vAlign w:val="bottom"/>
            <w:hideMark/>
          </w:tcPr>
          <w:p w14:paraId="635B4221" w14:textId="77777777" w:rsidR="003277A3" w:rsidRDefault="003277A3">
            <w:pPr>
              <w:rPr>
                <w:rFonts w:ascii="Arial" w:eastAsia="Times New Roman" w:hAnsi="Arial" w:cs="Arial"/>
                <w:color w:val="000000"/>
                <w:sz w:val="20"/>
                <w:szCs w:val="20"/>
              </w:rPr>
            </w:pPr>
            <w:r>
              <w:rPr>
                <w:rFonts w:ascii="Arial" w:eastAsia="Times New Roman" w:hAnsi="Arial" w:cs="Arial"/>
                <w:color w:val="000000"/>
                <w:sz w:val="20"/>
                <w:szCs w:val="20"/>
              </w:rPr>
              <w:t>All Prescribing + Reformulation + MAT + Needle + Naloxone + Psychosocial</w:t>
            </w:r>
          </w:p>
        </w:tc>
        <w:tc>
          <w:tcPr>
            <w:tcW w:w="2203" w:type="dxa"/>
            <w:tcBorders>
              <w:top w:val="nil"/>
              <w:left w:val="single" w:sz="4" w:space="0" w:color="auto"/>
              <w:bottom w:val="nil"/>
              <w:right w:val="nil"/>
            </w:tcBorders>
            <w:shd w:val="clear" w:color="auto" w:fill="auto"/>
            <w:noWrap/>
            <w:vAlign w:val="bottom"/>
            <w:hideMark/>
          </w:tcPr>
          <w:p w14:paraId="3F04CF7E"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298</w:t>
            </w:r>
          </w:p>
        </w:tc>
        <w:tc>
          <w:tcPr>
            <w:tcW w:w="2203" w:type="dxa"/>
            <w:tcBorders>
              <w:top w:val="nil"/>
              <w:left w:val="single" w:sz="4" w:space="0" w:color="auto"/>
              <w:bottom w:val="nil"/>
              <w:right w:val="nil"/>
            </w:tcBorders>
            <w:shd w:val="clear" w:color="auto" w:fill="auto"/>
            <w:noWrap/>
            <w:vAlign w:val="bottom"/>
            <w:hideMark/>
          </w:tcPr>
          <w:p w14:paraId="3698F701"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4,893</w:t>
            </w:r>
          </w:p>
        </w:tc>
        <w:tc>
          <w:tcPr>
            <w:tcW w:w="1814" w:type="dxa"/>
            <w:tcBorders>
              <w:top w:val="single" w:sz="4" w:space="0" w:color="auto"/>
              <w:left w:val="single" w:sz="4" w:space="0" w:color="auto"/>
              <w:bottom w:val="nil"/>
              <w:right w:val="nil"/>
            </w:tcBorders>
            <w:shd w:val="clear" w:color="auto" w:fill="auto"/>
            <w:noWrap/>
            <w:vAlign w:val="bottom"/>
            <w:hideMark/>
          </w:tcPr>
          <w:p w14:paraId="2548C039"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26,486</w:t>
            </w:r>
          </w:p>
        </w:tc>
        <w:tc>
          <w:tcPr>
            <w:tcW w:w="1771" w:type="dxa"/>
            <w:tcBorders>
              <w:top w:val="single" w:sz="4" w:space="0" w:color="auto"/>
              <w:left w:val="single" w:sz="4" w:space="0" w:color="auto"/>
              <w:bottom w:val="nil"/>
              <w:right w:val="nil"/>
            </w:tcBorders>
            <w:shd w:val="clear" w:color="auto" w:fill="auto"/>
            <w:noWrap/>
            <w:vAlign w:val="bottom"/>
            <w:hideMark/>
          </w:tcPr>
          <w:p w14:paraId="730322E5"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6,876</w:t>
            </w:r>
          </w:p>
        </w:tc>
        <w:tc>
          <w:tcPr>
            <w:tcW w:w="1771" w:type="dxa"/>
            <w:tcBorders>
              <w:top w:val="single" w:sz="4" w:space="0" w:color="auto"/>
              <w:left w:val="single" w:sz="4" w:space="0" w:color="auto"/>
              <w:bottom w:val="nil"/>
              <w:right w:val="single" w:sz="4" w:space="0" w:color="auto"/>
            </w:tcBorders>
            <w:shd w:val="clear" w:color="auto" w:fill="auto"/>
            <w:noWrap/>
            <w:vAlign w:val="bottom"/>
            <w:hideMark/>
          </w:tcPr>
          <w:p w14:paraId="5A5EA360" w14:textId="77777777" w:rsidR="003277A3" w:rsidRDefault="003277A3">
            <w:pPr>
              <w:jc w:val="center"/>
              <w:rPr>
                <w:rFonts w:ascii="Arial" w:eastAsia="Times New Roman" w:hAnsi="Arial" w:cs="Arial"/>
                <w:color w:val="000000"/>
                <w:sz w:val="20"/>
                <w:szCs w:val="20"/>
              </w:rPr>
            </w:pPr>
            <w:r>
              <w:rPr>
                <w:rFonts w:ascii="Arial" w:eastAsia="Times New Roman" w:hAnsi="Arial" w:cs="Arial"/>
                <w:color w:val="000000"/>
                <w:sz w:val="20"/>
                <w:szCs w:val="20"/>
              </w:rPr>
              <w:t>-19,610</w:t>
            </w:r>
          </w:p>
        </w:tc>
      </w:tr>
      <w:tr w:rsidR="003277A3" w14:paraId="5DE817C2" w14:textId="77777777" w:rsidTr="00FD20FE">
        <w:trPr>
          <w:trHeight w:val="400"/>
        </w:trPr>
        <w:tc>
          <w:tcPr>
            <w:tcW w:w="3312" w:type="dxa"/>
            <w:vMerge/>
            <w:tcBorders>
              <w:top w:val="single" w:sz="4" w:space="0" w:color="auto"/>
              <w:left w:val="single" w:sz="4" w:space="0" w:color="auto"/>
              <w:bottom w:val="single" w:sz="4" w:space="0" w:color="000000"/>
              <w:right w:val="nil"/>
            </w:tcBorders>
            <w:vAlign w:val="center"/>
            <w:hideMark/>
          </w:tcPr>
          <w:p w14:paraId="709F6DDF" w14:textId="77777777" w:rsidR="003277A3" w:rsidRDefault="003277A3">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2F46F707"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896, 6,141]</w:t>
            </w:r>
          </w:p>
        </w:tc>
        <w:tc>
          <w:tcPr>
            <w:tcW w:w="2203" w:type="dxa"/>
            <w:tcBorders>
              <w:top w:val="nil"/>
              <w:left w:val="single" w:sz="4" w:space="0" w:color="auto"/>
              <w:bottom w:val="single" w:sz="4" w:space="0" w:color="auto"/>
              <w:right w:val="nil"/>
            </w:tcBorders>
            <w:shd w:val="clear" w:color="auto" w:fill="auto"/>
            <w:noWrap/>
            <w:vAlign w:val="bottom"/>
            <w:hideMark/>
          </w:tcPr>
          <w:p w14:paraId="507F9A7D"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359, 7,420]</w:t>
            </w:r>
          </w:p>
        </w:tc>
        <w:tc>
          <w:tcPr>
            <w:tcW w:w="1814" w:type="dxa"/>
            <w:tcBorders>
              <w:top w:val="nil"/>
              <w:left w:val="single" w:sz="4" w:space="0" w:color="auto"/>
              <w:bottom w:val="single" w:sz="4" w:space="0" w:color="auto"/>
              <w:right w:val="nil"/>
            </w:tcBorders>
            <w:shd w:val="clear" w:color="auto" w:fill="auto"/>
            <w:noWrap/>
            <w:vAlign w:val="bottom"/>
            <w:hideMark/>
          </w:tcPr>
          <w:p w14:paraId="4A568A2C"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2,582, -22,245]</w:t>
            </w:r>
          </w:p>
        </w:tc>
        <w:tc>
          <w:tcPr>
            <w:tcW w:w="1771" w:type="dxa"/>
            <w:tcBorders>
              <w:top w:val="nil"/>
              <w:left w:val="single" w:sz="4" w:space="0" w:color="auto"/>
              <w:bottom w:val="single" w:sz="4" w:space="0" w:color="auto"/>
              <w:right w:val="nil"/>
            </w:tcBorders>
            <w:shd w:val="clear" w:color="auto" w:fill="auto"/>
            <w:noWrap/>
            <w:vAlign w:val="bottom"/>
            <w:hideMark/>
          </w:tcPr>
          <w:p w14:paraId="74FF8EE0"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167, 13,342]</w:t>
            </w:r>
          </w:p>
        </w:tc>
        <w:tc>
          <w:tcPr>
            <w:tcW w:w="1771" w:type="dxa"/>
            <w:tcBorders>
              <w:top w:val="nil"/>
              <w:left w:val="single" w:sz="4" w:space="0" w:color="auto"/>
              <w:bottom w:val="single" w:sz="4" w:space="0" w:color="auto"/>
              <w:right w:val="single" w:sz="4" w:space="0" w:color="auto"/>
            </w:tcBorders>
            <w:shd w:val="clear" w:color="auto" w:fill="auto"/>
            <w:noWrap/>
            <w:vAlign w:val="bottom"/>
            <w:hideMark/>
          </w:tcPr>
          <w:p w14:paraId="0B191FDD" w14:textId="77777777" w:rsidR="003277A3" w:rsidRDefault="003277A3">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6,370, -12,403]</w:t>
            </w:r>
          </w:p>
        </w:tc>
      </w:tr>
    </w:tbl>
    <w:p w14:paraId="602010A5" w14:textId="77777777" w:rsidR="000D565E" w:rsidRPr="00FD20FE" w:rsidRDefault="000D565E" w:rsidP="00FD20FE">
      <w:pPr>
        <w:spacing w:before="120" w:after="120"/>
        <w:ind w:left="86"/>
        <w:rPr>
          <w:rFonts w:ascii="Arial" w:hAnsi="Arial" w:cs="Arial"/>
          <w:b/>
          <w:sz w:val="22"/>
          <w:szCs w:val="22"/>
        </w:rPr>
      </w:pPr>
      <w:r w:rsidRPr="00FD20FE">
        <w:rPr>
          <w:rFonts w:ascii="Arial" w:hAnsi="Arial" w:cs="Arial"/>
          <w:sz w:val="22"/>
          <w:szCs w:val="22"/>
        </w:rPr>
        <w:t>LYs, life years; MAT, medication-assisted treatment; PMP, prescription monitoring program; QALYs, quality-adjusted life years.</w:t>
      </w:r>
    </w:p>
    <w:p w14:paraId="093F4982" w14:textId="3B9552B5" w:rsidR="001E260C" w:rsidRPr="00FD20FE" w:rsidRDefault="001E260C" w:rsidP="00191895">
      <w:pPr>
        <w:spacing w:before="120"/>
        <w:ind w:left="90"/>
        <w:rPr>
          <w:rFonts w:ascii="Arial" w:hAnsi="Arial" w:cs="Arial"/>
          <w:b/>
          <w:sz w:val="22"/>
          <w:szCs w:val="22"/>
        </w:rPr>
      </w:pPr>
      <w:r w:rsidRPr="00FD20FE">
        <w:rPr>
          <w:rFonts w:ascii="Arial" w:hAnsi="Arial" w:cs="Arial"/>
          <w:noProof/>
          <w:sz w:val="22"/>
          <w:szCs w:val="22"/>
          <w:vertAlign w:val="superscript"/>
        </w:rPr>
        <w:t>a</w:t>
      </w:r>
      <w:r w:rsidRPr="00FD20FE">
        <w:rPr>
          <w:rFonts w:ascii="Arial" w:hAnsi="Arial" w:cs="Arial"/>
          <w:noProof/>
          <w:sz w:val="22"/>
          <w:szCs w:val="22"/>
        </w:rPr>
        <w:t xml:space="preserve"> </w:t>
      </w:r>
      <w:r w:rsidR="00D77B83" w:rsidRPr="00FD20FE">
        <w:rPr>
          <w:rFonts w:ascii="Arial" w:hAnsi="Arial" w:cs="Arial"/>
          <w:noProof/>
          <w:sz w:val="22"/>
          <w:szCs w:val="22"/>
        </w:rPr>
        <w:t>Discounted to 2016</w:t>
      </w:r>
      <w:r w:rsidRPr="00FD20FE">
        <w:rPr>
          <w:rFonts w:ascii="Arial" w:hAnsi="Arial" w:cs="Arial"/>
          <w:noProof/>
          <w:sz w:val="22"/>
          <w:szCs w:val="22"/>
        </w:rPr>
        <w:t>.</w:t>
      </w:r>
    </w:p>
    <w:p w14:paraId="1B856990" w14:textId="265334FE" w:rsidR="005A194E" w:rsidRPr="00601210" w:rsidRDefault="00A6032A" w:rsidP="00472CF0">
      <w:pPr>
        <w:rPr>
          <w:rFonts w:ascii="Arial" w:hAnsi="Arial" w:cs="Arial"/>
          <w:b/>
        </w:rPr>
      </w:pPr>
      <w:r w:rsidRPr="00601210">
        <w:rPr>
          <w:rFonts w:ascii="Arial" w:hAnsi="Arial" w:cs="Arial"/>
        </w:rPr>
        <w:br w:type="page"/>
      </w:r>
    </w:p>
    <w:p w14:paraId="6E030B78" w14:textId="26C44AAD" w:rsidR="002E4C3A" w:rsidRPr="00601210" w:rsidRDefault="00B5754D" w:rsidP="005C7FA1">
      <w:pPr>
        <w:spacing w:after="120"/>
        <w:ind w:left="90" w:right="720"/>
        <w:rPr>
          <w:rFonts w:ascii="Arial" w:hAnsi="Arial" w:cs="Arial"/>
          <w:b/>
        </w:rPr>
      </w:pPr>
      <w:r>
        <w:rPr>
          <w:rFonts w:ascii="Arial" w:hAnsi="Arial" w:cs="Arial"/>
          <w:b/>
        </w:rPr>
        <w:lastRenderedPageBreak/>
        <w:t>Table</w:t>
      </w:r>
      <w:r w:rsidR="00EE1A73" w:rsidRPr="00601210">
        <w:rPr>
          <w:rFonts w:ascii="Arial" w:hAnsi="Arial" w:cs="Arial"/>
          <w:b/>
        </w:rPr>
        <w:t xml:space="preserve"> </w:t>
      </w:r>
      <w:r w:rsidR="00362AA6">
        <w:rPr>
          <w:rFonts w:ascii="Arial" w:hAnsi="Arial" w:cs="Arial"/>
          <w:b/>
        </w:rPr>
        <w:t>H</w:t>
      </w:r>
      <w:r w:rsidR="002E4C3A" w:rsidRPr="00601210">
        <w:rPr>
          <w:rFonts w:ascii="Arial" w:hAnsi="Arial" w:cs="Arial"/>
          <w:b/>
        </w:rPr>
        <w:t xml:space="preserve">. </w:t>
      </w:r>
      <w:r w:rsidR="00BD1A9C" w:rsidRPr="00601210">
        <w:rPr>
          <w:rFonts w:ascii="Arial" w:hAnsi="Arial" w:cs="Arial"/>
          <w:b/>
        </w:rPr>
        <w:t>Outcomes</w:t>
      </w:r>
      <w:r w:rsidR="002E4C3A" w:rsidRPr="00601210">
        <w:rPr>
          <w:rFonts w:ascii="Arial" w:hAnsi="Arial" w:cs="Arial"/>
          <w:b/>
        </w:rPr>
        <w:t xml:space="preserve"> of Individual Interventions over 10 Years</w:t>
      </w:r>
    </w:p>
    <w:tbl>
      <w:tblPr>
        <w:tblW w:w="13419" w:type="dxa"/>
        <w:tblInd w:w="108" w:type="dxa"/>
        <w:tblLook w:val="04A0" w:firstRow="1" w:lastRow="0" w:firstColumn="1" w:lastColumn="0" w:noHBand="0" w:noVBand="1"/>
      </w:tblPr>
      <w:tblGrid>
        <w:gridCol w:w="3326"/>
        <w:gridCol w:w="2174"/>
        <w:gridCol w:w="2174"/>
        <w:gridCol w:w="1915"/>
        <w:gridCol w:w="1915"/>
        <w:gridCol w:w="1915"/>
      </w:tblGrid>
      <w:tr w:rsidR="00D47F02" w14:paraId="5AF219A3" w14:textId="77777777" w:rsidTr="00FD20FE">
        <w:trPr>
          <w:trHeight w:val="864"/>
        </w:trPr>
        <w:tc>
          <w:tcPr>
            <w:tcW w:w="3326" w:type="dxa"/>
            <w:vMerge w:val="restart"/>
            <w:tcBorders>
              <w:top w:val="single" w:sz="4" w:space="0" w:color="auto"/>
              <w:left w:val="single" w:sz="4" w:space="0" w:color="auto"/>
              <w:bottom w:val="single" w:sz="4" w:space="0" w:color="000000"/>
              <w:right w:val="nil"/>
            </w:tcBorders>
            <w:shd w:val="clear" w:color="auto" w:fill="auto"/>
            <w:vAlign w:val="bottom"/>
            <w:hideMark/>
          </w:tcPr>
          <w:p w14:paraId="2A4629ED" w14:textId="77777777" w:rsidR="00D47F02" w:rsidRPr="00FD20FE" w:rsidRDefault="00D47F02">
            <w:pPr>
              <w:rPr>
                <w:rFonts w:ascii="Arial" w:eastAsia="Times New Roman" w:hAnsi="Arial" w:cs="Arial"/>
                <w:b/>
                <w:color w:val="000000"/>
                <w:sz w:val="20"/>
                <w:szCs w:val="20"/>
              </w:rPr>
            </w:pPr>
            <w:r w:rsidRPr="00FD20FE">
              <w:rPr>
                <w:rFonts w:ascii="Arial" w:eastAsia="Times New Roman" w:hAnsi="Arial" w:cs="Arial"/>
                <w:b/>
                <w:color w:val="000000"/>
                <w:sz w:val="20"/>
                <w:szCs w:val="20"/>
              </w:rPr>
              <w:t>Policy</w:t>
            </w:r>
          </w:p>
        </w:tc>
        <w:tc>
          <w:tcPr>
            <w:tcW w:w="2174" w:type="dxa"/>
            <w:tcBorders>
              <w:top w:val="single" w:sz="4" w:space="0" w:color="auto"/>
              <w:left w:val="single" w:sz="4" w:space="0" w:color="auto"/>
              <w:bottom w:val="nil"/>
              <w:right w:val="nil"/>
            </w:tcBorders>
            <w:shd w:val="clear" w:color="auto" w:fill="auto"/>
            <w:vAlign w:val="bottom"/>
            <w:hideMark/>
          </w:tcPr>
          <w:p w14:paraId="60C33047" w14:textId="77777777" w:rsidR="00D47F02" w:rsidRPr="00FD20FE" w:rsidRDefault="00D47F02">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Discounted Net Present LYs (Thousands)</w:t>
            </w:r>
          </w:p>
        </w:tc>
        <w:tc>
          <w:tcPr>
            <w:tcW w:w="2174" w:type="dxa"/>
            <w:tcBorders>
              <w:top w:val="single" w:sz="4" w:space="0" w:color="auto"/>
              <w:left w:val="single" w:sz="4" w:space="0" w:color="auto"/>
              <w:bottom w:val="nil"/>
              <w:right w:val="nil"/>
            </w:tcBorders>
            <w:shd w:val="clear" w:color="auto" w:fill="auto"/>
            <w:vAlign w:val="bottom"/>
            <w:hideMark/>
          </w:tcPr>
          <w:p w14:paraId="3B200310" w14:textId="77777777" w:rsidR="00D47F02" w:rsidRPr="00FD20FE" w:rsidRDefault="00D47F02">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Discounted Net Present QALYs (Thousands)</w:t>
            </w:r>
          </w:p>
        </w:tc>
        <w:tc>
          <w:tcPr>
            <w:tcW w:w="1915" w:type="dxa"/>
            <w:tcBorders>
              <w:top w:val="single" w:sz="4" w:space="0" w:color="auto"/>
              <w:left w:val="single" w:sz="4" w:space="0" w:color="auto"/>
              <w:bottom w:val="nil"/>
              <w:right w:val="nil"/>
            </w:tcBorders>
            <w:shd w:val="clear" w:color="auto" w:fill="auto"/>
            <w:vAlign w:val="bottom"/>
            <w:hideMark/>
          </w:tcPr>
          <w:p w14:paraId="56224C89" w14:textId="77777777" w:rsidR="00D47F02" w:rsidRPr="00FD20FE" w:rsidRDefault="00D47F02">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Pill Addiction Deaths</w:t>
            </w:r>
          </w:p>
        </w:tc>
        <w:tc>
          <w:tcPr>
            <w:tcW w:w="1915" w:type="dxa"/>
            <w:tcBorders>
              <w:top w:val="single" w:sz="4" w:space="0" w:color="auto"/>
              <w:left w:val="single" w:sz="4" w:space="0" w:color="auto"/>
              <w:bottom w:val="nil"/>
              <w:right w:val="nil"/>
            </w:tcBorders>
            <w:shd w:val="clear" w:color="auto" w:fill="auto"/>
            <w:vAlign w:val="bottom"/>
            <w:hideMark/>
          </w:tcPr>
          <w:p w14:paraId="7CDF07CC" w14:textId="77777777" w:rsidR="00D47F02" w:rsidRPr="00FD20FE" w:rsidRDefault="00D47F02">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Heroin Addiction Deaths</w:t>
            </w:r>
          </w:p>
        </w:tc>
        <w:tc>
          <w:tcPr>
            <w:tcW w:w="1915" w:type="dxa"/>
            <w:tcBorders>
              <w:top w:val="single" w:sz="4" w:space="0" w:color="auto"/>
              <w:left w:val="single" w:sz="4" w:space="0" w:color="auto"/>
              <w:bottom w:val="nil"/>
              <w:right w:val="single" w:sz="4" w:space="0" w:color="auto"/>
            </w:tcBorders>
            <w:shd w:val="clear" w:color="auto" w:fill="auto"/>
            <w:vAlign w:val="bottom"/>
            <w:hideMark/>
          </w:tcPr>
          <w:p w14:paraId="133B09C2" w14:textId="77777777" w:rsidR="00D47F02" w:rsidRPr="00FD20FE" w:rsidRDefault="00D47F02">
            <w:pPr>
              <w:jc w:val="center"/>
              <w:rPr>
                <w:rFonts w:ascii="Arial" w:eastAsia="Times New Roman" w:hAnsi="Arial" w:cs="Arial"/>
                <w:b/>
                <w:color w:val="000000"/>
                <w:sz w:val="20"/>
                <w:szCs w:val="20"/>
              </w:rPr>
            </w:pPr>
            <w:r w:rsidRPr="00FD20FE">
              <w:rPr>
                <w:rFonts w:ascii="Arial" w:eastAsia="Times New Roman" w:hAnsi="Arial" w:cs="Arial"/>
                <w:b/>
                <w:color w:val="000000"/>
                <w:sz w:val="20"/>
                <w:szCs w:val="20"/>
              </w:rPr>
              <w:t>Mean Change in Total Opioid Deaths</w:t>
            </w:r>
          </w:p>
        </w:tc>
      </w:tr>
      <w:tr w:rsidR="00D47F02" w14:paraId="072CC45A" w14:textId="77777777" w:rsidTr="00FD20FE">
        <w:trPr>
          <w:trHeight w:val="320"/>
        </w:trPr>
        <w:tc>
          <w:tcPr>
            <w:tcW w:w="3326" w:type="dxa"/>
            <w:vMerge/>
            <w:tcBorders>
              <w:top w:val="single" w:sz="4" w:space="0" w:color="000000"/>
              <w:left w:val="single" w:sz="4" w:space="0" w:color="auto"/>
              <w:bottom w:val="single" w:sz="4" w:space="0" w:color="000000"/>
              <w:right w:val="nil"/>
            </w:tcBorders>
            <w:vAlign w:val="center"/>
            <w:hideMark/>
          </w:tcPr>
          <w:p w14:paraId="14CE6AF8" w14:textId="77777777" w:rsidR="00D47F02" w:rsidRPr="00FD20FE" w:rsidRDefault="00D47F02">
            <w:pPr>
              <w:rPr>
                <w:rFonts w:ascii="Arial" w:eastAsia="Times New Roman" w:hAnsi="Arial" w:cs="Arial"/>
                <w:b/>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4DEA5D05" w14:textId="77777777" w:rsidR="00D47F02" w:rsidRPr="00FD20FE" w:rsidRDefault="00D47F02">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2174" w:type="dxa"/>
            <w:tcBorders>
              <w:top w:val="nil"/>
              <w:left w:val="single" w:sz="4" w:space="0" w:color="auto"/>
              <w:bottom w:val="single" w:sz="4" w:space="0" w:color="auto"/>
              <w:right w:val="nil"/>
            </w:tcBorders>
            <w:shd w:val="clear" w:color="auto" w:fill="auto"/>
            <w:noWrap/>
            <w:vAlign w:val="bottom"/>
            <w:hideMark/>
          </w:tcPr>
          <w:p w14:paraId="32FF7A1C" w14:textId="77777777" w:rsidR="00D47F02" w:rsidRPr="00FD20FE" w:rsidRDefault="00D47F02">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1915" w:type="dxa"/>
            <w:tcBorders>
              <w:top w:val="nil"/>
              <w:left w:val="single" w:sz="4" w:space="0" w:color="auto"/>
              <w:bottom w:val="single" w:sz="4" w:space="0" w:color="auto"/>
              <w:right w:val="nil"/>
            </w:tcBorders>
            <w:shd w:val="clear" w:color="auto" w:fill="auto"/>
            <w:noWrap/>
            <w:vAlign w:val="bottom"/>
            <w:hideMark/>
          </w:tcPr>
          <w:p w14:paraId="0DFC503A" w14:textId="77777777" w:rsidR="00D47F02" w:rsidRPr="00FD20FE" w:rsidRDefault="00D47F02">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1915" w:type="dxa"/>
            <w:tcBorders>
              <w:top w:val="nil"/>
              <w:left w:val="single" w:sz="4" w:space="0" w:color="auto"/>
              <w:bottom w:val="single" w:sz="4" w:space="0" w:color="auto"/>
              <w:right w:val="nil"/>
            </w:tcBorders>
            <w:shd w:val="clear" w:color="auto" w:fill="auto"/>
            <w:noWrap/>
            <w:vAlign w:val="bottom"/>
            <w:hideMark/>
          </w:tcPr>
          <w:p w14:paraId="239E828F" w14:textId="77777777" w:rsidR="00D47F02" w:rsidRPr="00FD20FE" w:rsidRDefault="00D47F02">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c>
          <w:tcPr>
            <w:tcW w:w="1915" w:type="dxa"/>
            <w:tcBorders>
              <w:top w:val="nil"/>
              <w:left w:val="single" w:sz="4" w:space="0" w:color="auto"/>
              <w:bottom w:val="single" w:sz="4" w:space="0" w:color="auto"/>
              <w:right w:val="single" w:sz="4" w:space="0" w:color="auto"/>
            </w:tcBorders>
            <w:shd w:val="clear" w:color="auto" w:fill="auto"/>
            <w:noWrap/>
            <w:vAlign w:val="bottom"/>
            <w:hideMark/>
          </w:tcPr>
          <w:p w14:paraId="1303785A" w14:textId="77777777" w:rsidR="00D47F02" w:rsidRPr="00FD20FE" w:rsidRDefault="00D47F02">
            <w:pPr>
              <w:jc w:val="center"/>
              <w:rPr>
                <w:rFonts w:ascii="Arial" w:eastAsia="Times New Roman" w:hAnsi="Arial" w:cs="Arial"/>
                <w:b/>
                <w:i/>
                <w:iCs/>
                <w:color w:val="000000"/>
                <w:sz w:val="20"/>
                <w:szCs w:val="20"/>
              </w:rPr>
            </w:pPr>
            <w:r w:rsidRPr="00FD20FE">
              <w:rPr>
                <w:rFonts w:ascii="Arial" w:eastAsia="Times New Roman" w:hAnsi="Arial" w:cs="Arial"/>
                <w:b/>
                <w:i/>
                <w:iCs/>
                <w:color w:val="000000"/>
                <w:sz w:val="20"/>
                <w:szCs w:val="20"/>
              </w:rPr>
              <w:t>[Min, Max]</w:t>
            </w:r>
          </w:p>
        </w:tc>
      </w:tr>
      <w:tr w:rsidR="00D47F02" w14:paraId="7042B9EF" w14:textId="77777777" w:rsidTr="00FD20FE">
        <w:trPr>
          <w:trHeight w:val="302"/>
        </w:trPr>
        <w:tc>
          <w:tcPr>
            <w:tcW w:w="3326" w:type="dxa"/>
            <w:vMerge w:val="restart"/>
            <w:tcBorders>
              <w:top w:val="nil"/>
              <w:left w:val="single" w:sz="4" w:space="0" w:color="auto"/>
              <w:bottom w:val="single" w:sz="4" w:space="0" w:color="000000"/>
              <w:right w:val="nil"/>
            </w:tcBorders>
            <w:shd w:val="clear" w:color="auto" w:fill="auto"/>
            <w:vAlign w:val="bottom"/>
            <w:hideMark/>
          </w:tcPr>
          <w:p w14:paraId="5B757840"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 xml:space="preserve">Acute Pain Prescribing </w:t>
            </w:r>
          </w:p>
        </w:tc>
        <w:tc>
          <w:tcPr>
            <w:tcW w:w="2174" w:type="dxa"/>
            <w:tcBorders>
              <w:top w:val="nil"/>
              <w:left w:val="single" w:sz="4" w:space="0" w:color="auto"/>
              <w:bottom w:val="nil"/>
              <w:right w:val="nil"/>
            </w:tcBorders>
            <w:shd w:val="clear" w:color="auto" w:fill="auto"/>
            <w:noWrap/>
            <w:vAlign w:val="bottom"/>
            <w:hideMark/>
          </w:tcPr>
          <w:p w14:paraId="44931AFF"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347</w:t>
            </w:r>
          </w:p>
        </w:tc>
        <w:tc>
          <w:tcPr>
            <w:tcW w:w="2174" w:type="dxa"/>
            <w:tcBorders>
              <w:top w:val="nil"/>
              <w:left w:val="single" w:sz="4" w:space="0" w:color="auto"/>
              <w:bottom w:val="nil"/>
              <w:right w:val="nil"/>
            </w:tcBorders>
            <w:shd w:val="clear" w:color="auto" w:fill="auto"/>
            <w:noWrap/>
            <w:vAlign w:val="bottom"/>
            <w:hideMark/>
          </w:tcPr>
          <w:p w14:paraId="5A7F8A1E"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411</w:t>
            </w:r>
          </w:p>
        </w:tc>
        <w:tc>
          <w:tcPr>
            <w:tcW w:w="1915" w:type="dxa"/>
            <w:tcBorders>
              <w:top w:val="nil"/>
              <w:left w:val="single" w:sz="4" w:space="0" w:color="auto"/>
              <w:bottom w:val="nil"/>
              <w:right w:val="nil"/>
            </w:tcBorders>
            <w:shd w:val="clear" w:color="auto" w:fill="auto"/>
            <w:noWrap/>
            <w:vAlign w:val="bottom"/>
            <w:hideMark/>
          </w:tcPr>
          <w:p w14:paraId="69E286CC"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6,096</w:t>
            </w:r>
          </w:p>
        </w:tc>
        <w:tc>
          <w:tcPr>
            <w:tcW w:w="1915" w:type="dxa"/>
            <w:tcBorders>
              <w:top w:val="nil"/>
              <w:left w:val="single" w:sz="4" w:space="0" w:color="auto"/>
              <w:bottom w:val="nil"/>
              <w:right w:val="nil"/>
            </w:tcBorders>
            <w:shd w:val="clear" w:color="auto" w:fill="auto"/>
            <w:noWrap/>
            <w:vAlign w:val="bottom"/>
            <w:hideMark/>
          </w:tcPr>
          <w:p w14:paraId="325A4183"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889</w:t>
            </w:r>
          </w:p>
        </w:tc>
        <w:tc>
          <w:tcPr>
            <w:tcW w:w="1915" w:type="dxa"/>
            <w:tcBorders>
              <w:top w:val="nil"/>
              <w:left w:val="single" w:sz="4" w:space="0" w:color="auto"/>
              <w:bottom w:val="nil"/>
              <w:right w:val="single" w:sz="4" w:space="0" w:color="auto"/>
            </w:tcBorders>
            <w:shd w:val="clear" w:color="auto" w:fill="auto"/>
            <w:noWrap/>
            <w:vAlign w:val="bottom"/>
            <w:hideMark/>
          </w:tcPr>
          <w:p w14:paraId="4B900CAA"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7,985</w:t>
            </w:r>
          </w:p>
        </w:tc>
      </w:tr>
      <w:tr w:rsidR="00D47F02" w14:paraId="678C036B" w14:textId="77777777" w:rsidTr="00FD20FE">
        <w:trPr>
          <w:trHeight w:val="302"/>
        </w:trPr>
        <w:tc>
          <w:tcPr>
            <w:tcW w:w="3326" w:type="dxa"/>
            <w:vMerge/>
            <w:tcBorders>
              <w:top w:val="nil"/>
              <w:left w:val="single" w:sz="4" w:space="0" w:color="auto"/>
              <w:bottom w:val="single" w:sz="4" w:space="0" w:color="000000"/>
              <w:right w:val="nil"/>
            </w:tcBorders>
            <w:vAlign w:val="center"/>
            <w:hideMark/>
          </w:tcPr>
          <w:p w14:paraId="4AE40068"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27F075EB"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058, 1,806]</w:t>
            </w:r>
          </w:p>
        </w:tc>
        <w:tc>
          <w:tcPr>
            <w:tcW w:w="2174" w:type="dxa"/>
            <w:tcBorders>
              <w:top w:val="nil"/>
              <w:left w:val="single" w:sz="4" w:space="0" w:color="auto"/>
              <w:bottom w:val="single" w:sz="4" w:space="0" w:color="auto"/>
              <w:right w:val="nil"/>
            </w:tcBorders>
            <w:shd w:val="clear" w:color="auto" w:fill="auto"/>
            <w:noWrap/>
            <w:vAlign w:val="bottom"/>
            <w:hideMark/>
          </w:tcPr>
          <w:p w14:paraId="4EE86D92"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75, 222]</w:t>
            </w:r>
          </w:p>
        </w:tc>
        <w:tc>
          <w:tcPr>
            <w:tcW w:w="1915" w:type="dxa"/>
            <w:tcBorders>
              <w:top w:val="nil"/>
              <w:left w:val="single" w:sz="4" w:space="0" w:color="auto"/>
              <w:bottom w:val="single" w:sz="4" w:space="0" w:color="auto"/>
              <w:right w:val="nil"/>
            </w:tcBorders>
            <w:shd w:val="clear" w:color="auto" w:fill="auto"/>
            <w:noWrap/>
            <w:vAlign w:val="bottom"/>
            <w:hideMark/>
          </w:tcPr>
          <w:p w14:paraId="45C05288"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318, -5,086]</w:t>
            </w:r>
          </w:p>
        </w:tc>
        <w:tc>
          <w:tcPr>
            <w:tcW w:w="1915" w:type="dxa"/>
            <w:tcBorders>
              <w:top w:val="nil"/>
              <w:left w:val="single" w:sz="4" w:space="0" w:color="auto"/>
              <w:bottom w:val="single" w:sz="4" w:space="0" w:color="auto"/>
              <w:right w:val="nil"/>
            </w:tcBorders>
            <w:shd w:val="clear" w:color="auto" w:fill="auto"/>
            <w:noWrap/>
            <w:vAlign w:val="bottom"/>
            <w:hideMark/>
          </w:tcPr>
          <w:p w14:paraId="7E2AF2BC"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064, -89]</w:t>
            </w:r>
          </w:p>
        </w:tc>
        <w:tc>
          <w:tcPr>
            <w:tcW w:w="1915" w:type="dxa"/>
            <w:tcBorders>
              <w:top w:val="nil"/>
              <w:left w:val="single" w:sz="4" w:space="0" w:color="auto"/>
              <w:bottom w:val="single" w:sz="4" w:space="0" w:color="auto"/>
              <w:right w:val="single" w:sz="4" w:space="0" w:color="auto"/>
            </w:tcBorders>
            <w:shd w:val="clear" w:color="auto" w:fill="auto"/>
            <w:noWrap/>
            <w:vAlign w:val="bottom"/>
            <w:hideMark/>
          </w:tcPr>
          <w:p w14:paraId="50AF1380"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1,064, -6,051]</w:t>
            </w:r>
          </w:p>
        </w:tc>
      </w:tr>
      <w:tr w:rsidR="00D47F02" w14:paraId="15DB65E6" w14:textId="77777777" w:rsidTr="00FD20FE">
        <w:trPr>
          <w:trHeight w:val="302"/>
        </w:trPr>
        <w:tc>
          <w:tcPr>
            <w:tcW w:w="3326" w:type="dxa"/>
            <w:vMerge w:val="restart"/>
            <w:tcBorders>
              <w:top w:val="nil"/>
              <w:left w:val="single" w:sz="4" w:space="0" w:color="auto"/>
              <w:bottom w:val="nil"/>
              <w:right w:val="nil"/>
            </w:tcBorders>
            <w:shd w:val="clear" w:color="auto" w:fill="auto"/>
            <w:vAlign w:val="bottom"/>
            <w:hideMark/>
          </w:tcPr>
          <w:p w14:paraId="016C0B9F"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Prescribing for Transitioning Pain</w:t>
            </w:r>
          </w:p>
        </w:tc>
        <w:tc>
          <w:tcPr>
            <w:tcW w:w="2174" w:type="dxa"/>
            <w:tcBorders>
              <w:top w:val="nil"/>
              <w:left w:val="single" w:sz="4" w:space="0" w:color="auto"/>
              <w:bottom w:val="nil"/>
              <w:right w:val="nil"/>
            </w:tcBorders>
            <w:shd w:val="clear" w:color="auto" w:fill="auto"/>
            <w:noWrap/>
            <w:vAlign w:val="bottom"/>
            <w:hideMark/>
          </w:tcPr>
          <w:p w14:paraId="29068DE2"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32</w:t>
            </w:r>
          </w:p>
        </w:tc>
        <w:tc>
          <w:tcPr>
            <w:tcW w:w="2174" w:type="dxa"/>
            <w:tcBorders>
              <w:top w:val="nil"/>
              <w:left w:val="single" w:sz="4" w:space="0" w:color="auto"/>
              <w:bottom w:val="nil"/>
              <w:right w:val="nil"/>
            </w:tcBorders>
            <w:shd w:val="clear" w:color="auto" w:fill="auto"/>
            <w:noWrap/>
            <w:vAlign w:val="bottom"/>
            <w:hideMark/>
          </w:tcPr>
          <w:p w14:paraId="7B7DD6A3"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425</w:t>
            </w:r>
          </w:p>
        </w:tc>
        <w:tc>
          <w:tcPr>
            <w:tcW w:w="1915" w:type="dxa"/>
            <w:tcBorders>
              <w:top w:val="nil"/>
              <w:left w:val="single" w:sz="4" w:space="0" w:color="auto"/>
              <w:bottom w:val="nil"/>
              <w:right w:val="nil"/>
            </w:tcBorders>
            <w:shd w:val="clear" w:color="auto" w:fill="auto"/>
            <w:noWrap/>
            <w:vAlign w:val="bottom"/>
            <w:hideMark/>
          </w:tcPr>
          <w:p w14:paraId="25A0381F"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575</w:t>
            </w:r>
          </w:p>
        </w:tc>
        <w:tc>
          <w:tcPr>
            <w:tcW w:w="1915" w:type="dxa"/>
            <w:tcBorders>
              <w:top w:val="nil"/>
              <w:left w:val="single" w:sz="4" w:space="0" w:color="auto"/>
              <w:bottom w:val="nil"/>
              <w:right w:val="nil"/>
            </w:tcBorders>
            <w:shd w:val="clear" w:color="auto" w:fill="auto"/>
            <w:noWrap/>
            <w:vAlign w:val="bottom"/>
            <w:hideMark/>
          </w:tcPr>
          <w:p w14:paraId="0E95B3BD"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544</w:t>
            </w:r>
          </w:p>
        </w:tc>
        <w:tc>
          <w:tcPr>
            <w:tcW w:w="1915" w:type="dxa"/>
            <w:tcBorders>
              <w:top w:val="nil"/>
              <w:left w:val="single" w:sz="4" w:space="0" w:color="auto"/>
              <w:bottom w:val="nil"/>
              <w:right w:val="single" w:sz="4" w:space="0" w:color="auto"/>
            </w:tcBorders>
            <w:shd w:val="clear" w:color="auto" w:fill="auto"/>
            <w:noWrap/>
            <w:vAlign w:val="bottom"/>
            <w:hideMark/>
          </w:tcPr>
          <w:p w14:paraId="201D0F29"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031</w:t>
            </w:r>
          </w:p>
        </w:tc>
      </w:tr>
      <w:tr w:rsidR="00D47F02" w14:paraId="09F56C63" w14:textId="77777777" w:rsidTr="00FD20FE">
        <w:trPr>
          <w:trHeight w:val="302"/>
        </w:trPr>
        <w:tc>
          <w:tcPr>
            <w:tcW w:w="3326" w:type="dxa"/>
            <w:vMerge/>
            <w:tcBorders>
              <w:top w:val="nil"/>
              <w:left w:val="single" w:sz="4" w:space="0" w:color="auto"/>
              <w:bottom w:val="nil"/>
              <w:right w:val="nil"/>
            </w:tcBorders>
            <w:vAlign w:val="center"/>
            <w:hideMark/>
          </w:tcPr>
          <w:p w14:paraId="1CE0DF68"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79E74AC1"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61, 351]</w:t>
            </w:r>
          </w:p>
        </w:tc>
        <w:tc>
          <w:tcPr>
            <w:tcW w:w="2174" w:type="dxa"/>
            <w:tcBorders>
              <w:top w:val="nil"/>
              <w:left w:val="single" w:sz="4" w:space="0" w:color="auto"/>
              <w:bottom w:val="single" w:sz="4" w:space="0" w:color="auto"/>
              <w:right w:val="nil"/>
            </w:tcBorders>
            <w:shd w:val="clear" w:color="auto" w:fill="auto"/>
            <w:noWrap/>
            <w:vAlign w:val="bottom"/>
            <w:hideMark/>
          </w:tcPr>
          <w:p w14:paraId="392BD43C"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33, 583]</w:t>
            </w:r>
          </w:p>
        </w:tc>
        <w:tc>
          <w:tcPr>
            <w:tcW w:w="1915" w:type="dxa"/>
            <w:tcBorders>
              <w:top w:val="nil"/>
              <w:left w:val="single" w:sz="4" w:space="0" w:color="auto"/>
              <w:bottom w:val="nil"/>
              <w:right w:val="nil"/>
            </w:tcBorders>
            <w:shd w:val="clear" w:color="auto" w:fill="auto"/>
            <w:noWrap/>
            <w:vAlign w:val="bottom"/>
            <w:hideMark/>
          </w:tcPr>
          <w:p w14:paraId="6179E107"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137, -2,253]</w:t>
            </w:r>
          </w:p>
        </w:tc>
        <w:tc>
          <w:tcPr>
            <w:tcW w:w="1915" w:type="dxa"/>
            <w:tcBorders>
              <w:top w:val="nil"/>
              <w:left w:val="single" w:sz="4" w:space="0" w:color="auto"/>
              <w:bottom w:val="nil"/>
              <w:right w:val="nil"/>
            </w:tcBorders>
            <w:shd w:val="clear" w:color="auto" w:fill="auto"/>
            <w:noWrap/>
            <w:vAlign w:val="bottom"/>
            <w:hideMark/>
          </w:tcPr>
          <w:p w14:paraId="1BBAC494"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56, 2,055]</w:t>
            </w:r>
          </w:p>
        </w:tc>
        <w:tc>
          <w:tcPr>
            <w:tcW w:w="1915" w:type="dxa"/>
            <w:tcBorders>
              <w:top w:val="nil"/>
              <w:left w:val="single" w:sz="4" w:space="0" w:color="auto"/>
              <w:bottom w:val="nil"/>
              <w:right w:val="single" w:sz="4" w:space="0" w:color="auto"/>
            </w:tcBorders>
            <w:shd w:val="clear" w:color="auto" w:fill="auto"/>
            <w:noWrap/>
            <w:vAlign w:val="bottom"/>
            <w:hideMark/>
          </w:tcPr>
          <w:p w14:paraId="67141EFB"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824, -394]</w:t>
            </w:r>
          </w:p>
        </w:tc>
      </w:tr>
      <w:tr w:rsidR="00D47F02" w14:paraId="77560214" w14:textId="77777777" w:rsidTr="00FD20FE">
        <w:trPr>
          <w:trHeight w:val="302"/>
        </w:trPr>
        <w:tc>
          <w:tcPr>
            <w:tcW w:w="3326" w:type="dxa"/>
            <w:vMerge w:val="restart"/>
            <w:tcBorders>
              <w:top w:val="single" w:sz="4" w:space="0" w:color="auto"/>
              <w:left w:val="single" w:sz="4" w:space="0" w:color="auto"/>
              <w:bottom w:val="single" w:sz="4" w:space="0" w:color="000000"/>
              <w:right w:val="nil"/>
            </w:tcBorders>
            <w:shd w:val="clear" w:color="auto" w:fill="auto"/>
            <w:vAlign w:val="bottom"/>
            <w:hideMark/>
          </w:tcPr>
          <w:p w14:paraId="274BC657"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Chronic Pain Prescribing</w:t>
            </w:r>
          </w:p>
        </w:tc>
        <w:tc>
          <w:tcPr>
            <w:tcW w:w="2174" w:type="dxa"/>
            <w:tcBorders>
              <w:top w:val="nil"/>
              <w:left w:val="single" w:sz="4" w:space="0" w:color="auto"/>
              <w:bottom w:val="nil"/>
              <w:right w:val="nil"/>
            </w:tcBorders>
            <w:shd w:val="clear" w:color="auto" w:fill="auto"/>
            <w:noWrap/>
            <w:vAlign w:val="bottom"/>
            <w:hideMark/>
          </w:tcPr>
          <w:p w14:paraId="2104D02C"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35</w:t>
            </w:r>
          </w:p>
        </w:tc>
        <w:tc>
          <w:tcPr>
            <w:tcW w:w="2174" w:type="dxa"/>
            <w:tcBorders>
              <w:top w:val="nil"/>
              <w:left w:val="single" w:sz="4" w:space="0" w:color="auto"/>
              <w:bottom w:val="nil"/>
              <w:right w:val="nil"/>
            </w:tcBorders>
            <w:shd w:val="clear" w:color="auto" w:fill="auto"/>
            <w:noWrap/>
            <w:vAlign w:val="bottom"/>
            <w:hideMark/>
          </w:tcPr>
          <w:p w14:paraId="50B2F649"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488</w:t>
            </w:r>
          </w:p>
        </w:tc>
        <w:tc>
          <w:tcPr>
            <w:tcW w:w="1915" w:type="dxa"/>
            <w:tcBorders>
              <w:top w:val="single" w:sz="4" w:space="0" w:color="auto"/>
              <w:left w:val="single" w:sz="4" w:space="0" w:color="auto"/>
              <w:bottom w:val="nil"/>
              <w:right w:val="nil"/>
            </w:tcBorders>
            <w:shd w:val="clear" w:color="auto" w:fill="auto"/>
            <w:noWrap/>
            <w:vAlign w:val="bottom"/>
            <w:hideMark/>
          </w:tcPr>
          <w:p w14:paraId="7C9F213D"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4,367</w:t>
            </w:r>
          </w:p>
        </w:tc>
        <w:tc>
          <w:tcPr>
            <w:tcW w:w="1915" w:type="dxa"/>
            <w:tcBorders>
              <w:top w:val="single" w:sz="4" w:space="0" w:color="auto"/>
              <w:left w:val="single" w:sz="4" w:space="0" w:color="auto"/>
              <w:bottom w:val="nil"/>
              <w:right w:val="nil"/>
            </w:tcBorders>
            <w:shd w:val="clear" w:color="auto" w:fill="auto"/>
            <w:noWrap/>
            <w:vAlign w:val="bottom"/>
            <w:hideMark/>
          </w:tcPr>
          <w:p w14:paraId="7FCB0F60"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8,172</w:t>
            </w:r>
          </w:p>
        </w:tc>
        <w:tc>
          <w:tcPr>
            <w:tcW w:w="1915" w:type="dxa"/>
            <w:tcBorders>
              <w:top w:val="single" w:sz="4" w:space="0" w:color="auto"/>
              <w:left w:val="single" w:sz="4" w:space="0" w:color="auto"/>
              <w:bottom w:val="nil"/>
              <w:right w:val="single" w:sz="4" w:space="0" w:color="auto"/>
            </w:tcBorders>
            <w:shd w:val="clear" w:color="auto" w:fill="auto"/>
            <w:noWrap/>
            <w:vAlign w:val="bottom"/>
            <w:hideMark/>
          </w:tcPr>
          <w:p w14:paraId="2C19DD92"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3,805</w:t>
            </w:r>
          </w:p>
        </w:tc>
      </w:tr>
      <w:tr w:rsidR="00D47F02" w14:paraId="36A39DAB" w14:textId="77777777" w:rsidTr="00FD20FE">
        <w:trPr>
          <w:trHeight w:val="302"/>
        </w:trPr>
        <w:tc>
          <w:tcPr>
            <w:tcW w:w="3326" w:type="dxa"/>
            <w:vMerge/>
            <w:tcBorders>
              <w:top w:val="single" w:sz="4" w:space="0" w:color="auto"/>
              <w:left w:val="single" w:sz="4" w:space="0" w:color="auto"/>
              <w:bottom w:val="single" w:sz="4" w:space="0" w:color="000000"/>
              <w:right w:val="nil"/>
            </w:tcBorders>
            <w:vAlign w:val="center"/>
            <w:hideMark/>
          </w:tcPr>
          <w:p w14:paraId="399AA384"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7C7FC84E"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80, 1,054]</w:t>
            </w:r>
          </w:p>
        </w:tc>
        <w:tc>
          <w:tcPr>
            <w:tcW w:w="2174" w:type="dxa"/>
            <w:tcBorders>
              <w:top w:val="nil"/>
              <w:left w:val="single" w:sz="4" w:space="0" w:color="auto"/>
              <w:bottom w:val="single" w:sz="4" w:space="0" w:color="auto"/>
              <w:right w:val="nil"/>
            </w:tcBorders>
            <w:shd w:val="clear" w:color="auto" w:fill="auto"/>
            <w:noWrap/>
            <w:vAlign w:val="bottom"/>
            <w:hideMark/>
          </w:tcPr>
          <w:p w14:paraId="4D3451DF"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84, 2,504]</w:t>
            </w:r>
          </w:p>
        </w:tc>
        <w:tc>
          <w:tcPr>
            <w:tcW w:w="1915" w:type="dxa"/>
            <w:tcBorders>
              <w:top w:val="nil"/>
              <w:left w:val="single" w:sz="4" w:space="0" w:color="auto"/>
              <w:bottom w:val="single" w:sz="4" w:space="0" w:color="auto"/>
              <w:right w:val="nil"/>
            </w:tcBorders>
            <w:shd w:val="clear" w:color="auto" w:fill="auto"/>
            <w:noWrap/>
            <w:vAlign w:val="bottom"/>
            <w:hideMark/>
          </w:tcPr>
          <w:p w14:paraId="6B35A376"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9,954, -19,095]</w:t>
            </w:r>
          </w:p>
        </w:tc>
        <w:tc>
          <w:tcPr>
            <w:tcW w:w="1915" w:type="dxa"/>
            <w:tcBorders>
              <w:top w:val="nil"/>
              <w:left w:val="single" w:sz="4" w:space="0" w:color="auto"/>
              <w:bottom w:val="single" w:sz="4" w:space="0" w:color="auto"/>
              <w:right w:val="nil"/>
            </w:tcBorders>
            <w:shd w:val="clear" w:color="auto" w:fill="auto"/>
            <w:noWrap/>
            <w:vAlign w:val="bottom"/>
            <w:hideMark/>
          </w:tcPr>
          <w:p w14:paraId="03CCE2B4"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7,456, 36,971]</w:t>
            </w:r>
          </w:p>
        </w:tc>
        <w:tc>
          <w:tcPr>
            <w:tcW w:w="1915" w:type="dxa"/>
            <w:tcBorders>
              <w:top w:val="nil"/>
              <w:left w:val="single" w:sz="4" w:space="0" w:color="auto"/>
              <w:bottom w:val="single" w:sz="4" w:space="0" w:color="auto"/>
              <w:right w:val="single" w:sz="4" w:space="0" w:color="auto"/>
            </w:tcBorders>
            <w:shd w:val="clear" w:color="auto" w:fill="auto"/>
            <w:noWrap/>
            <w:vAlign w:val="bottom"/>
            <w:hideMark/>
          </w:tcPr>
          <w:p w14:paraId="6621B82E"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690, 12,914]</w:t>
            </w:r>
          </w:p>
        </w:tc>
      </w:tr>
      <w:tr w:rsidR="00D47F02" w14:paraId="4593321A" w14:textId="77777777" w:rsidTr="00FD20FE">
        <w:trPr>
          <w:trHeight w:val="302"/>
        </w:trPr>
        <w:tc>
          <w:tcPr>
            <w:tcW w:w="3326" w:type="dxa"/>
            <w:vMerge w:val="restart"/>
            <w:tcBorders>
              <w:top w:val="nil"/>
              <w:left w:val="single" w:sz="4" w:space="0" w:color="auto"/>
              <w:bottom w:val="nil"/>
              <w:right w:val="nil"/>
            </w:tcBorders>
            <w:shd w:val="clear" w:color="auto" w:fill="auto"/>
            <w:vAlign w:val="bottom"/>
            <w:hideMark/>
          </w:tcPr>
          <w:p w14:paraId="3DE4849C"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Drug Rescheduling</w:t>
            </w:r>
          </w:p>
        </w:tc>
        <w:tc>
          <w:tcPr>
            <w:tcW w:w="2174" w:type="dxa"/>
            <w:tcBorders>
              <w:top w:val="nil"/>
              <w:left w:val="single" w:sz="4" w:space="0" w:color="auto"/>
              <w:bottom w:val="nil"/>
              <w:right w:val="nil"/>
            </w:tcBorders>
            <w:shd w:val="clear" w:color="auto" w:fill="auto"/>
            <w:noWrap/>
            <w:vAlign w:val="bottom"/>
            <w:hideMark/>
          </w:tcPr>
          <w:p w14:paraId="02C02633"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782</w:t>
            </w:r>
          </w:p>
        </w:tc>
        <w:tc>
          <w:tcPr>
            <w:tcW w:w="2174" w:type="dxa"/>
            <w:tcBorders>
              <w:top w:val="nil"/>
              <w:left w:val="single" w:sz="4" w:space="0" w:color="auto"/>
              <w:bottom w:val="nil"/>
              <w:right w:val="nil"/>
            </w:tcBorders>
            <w:shd w:val="clear" w:color="auto" w:fill="auto"/>
            <w:noWrap/>
            <w:vAlign w:val="bottom"/>
            <w:hideMark/>
          </w:tcPr>
          <w:p w14:paraId="2086179E"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059</w:t>
            </w:r>
          </w:p>
        </w:tc>
        <w:tc>
          <w:tcPr>
            <w:tcW w:w="1915" w:type="dxa"/>
            <w:tcBorders>
              <w:top w:val="nil"/>
              <w:left w:val="single" w:sz="4" w:space="0" w:color="auto"/>
              <w:bottom w:val="nil"/>
              <w:right w:val="nil"/>
            </w:tcBorders>
            <w:shd w:val="clear" w:color="auto" w:fill="auto"/>
            <w:noWrap/>
            <w:vAlign w:val="bottom"/>
            <w:hideMark/>
          </w:tcPr>
          <w:p w14:paraId="5344DEDE"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03,811</w:t>
            </w:r>
          </w:p>
        </w:tc>
        <w:tc>
          <w:tcPr>
            <w:tcW w:w="1915" w:type="dxa"/>
            <w:tcBorders>
              <w:top w:val="nil"/>
              <w:left w:val="single" w:sz="4" w:space="0" w:color="auto"/>
              <w:bottom w:val="nil"/>
              <w:right w:val="nil"/>
            </w:tcBorders>
            <w:shd w:val="clear" w:color="auto" w:fill="auto"/>
            <w:noWrap/>
            <w:vAlign w:val="bottom"/>
            <w:hideMark/>
          </w:tcPr>
          <w:p w14:paraId="1426CCA8"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46,607</w:t>
            </w:r>
          </w:p>
        </w:tc>
        <w:tc>
          <w:tcPr>
            <w:tcW w:w="1915" w:type="dxa"/>
            <w:tcBorders>
              <w:top w:val="nil"/>
              <w:left w:val="single" w:sz="4" w:space="0" w:color="auto"/>
              <w:bottom w:val="nil"/>
              <w:right w:val="single" w:sz="4" w:space="0" w:color="auto"/>
            </w:tcBorders>
            <w:shd w:val="clear" w:color="auto" w:fill="auto"/>
            <w:noWrap/>
            <w:vAlign w:val="bottom"/>
            <w:hideMark/>
          </w:tcPr>
          <w:p w14:paraId="2F8612FD"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42,796</w:t>
            </w:r>
          </w:p>
        </w:tc>
      </w:tr>
      <w:tr w:rsidR="00D47F02" w14:paraId="726B8D87" w14:textId="77777777" w:rsidTr="00FD20FE">
        <w:trPr>
          <w:trHeight w:val="302"/>
        </w:trPr>
        <w:tc>
          <w:tcPr>
            <w:tcW w:w="3326" w:type="dxa"/>
            <w:vMerge/>
            <w:tcBorders>
              <w:top w:val="nil"/>
              <w:left w:val="single" w:sz="4" w:space="0" w:color="auto"/>
              <w:bottom w:val="nil"/>
              <w:right w:val="nil"/>
            </w:tcBorders>
            <w:vAlign w:val="center"/>
            <w:hideMark/>
          </w:tcPr>
          <w:p w14:paraId="3AF5E025"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05A4B6F9"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227, 1,842]</w:t>
            </w:r>
          </w:p>
        </w:tc>
        <w:tc>
          <w:tcPr>
            <w:tcW w:w="2174" w:type="dxa"/>
            <w:tcBorders>
              <w:top w:val="nil"/>
              <w:left w:val="single" w:sz="4" w:space="0" w:color="auto"/>
              <w:bottom w:val="single" w:sz="4" w:space="0" w:color="auto"/>
              <w:right w:val="nil"/>
            </w:tcBorders>
            <w:shd w:val="clear" w:color="auto" w:fill="auto"/>
            <w:noWrap/>
            <w:vAlign w:val="bottom"/>
            <w:hideMark/>
          </w:tcPr>
          <w:p w14:paraId="1B0C2588"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303, 6,475]</w:t>
            </w:r>
          </w:p>
        </w:tc>
        <w:tc>
          <w:tcPr>
            <w:tcW w:w="1915" w:type="dxa"/>
            <w:tcBorders>
              <w:top w:val="nil"/>
              <w:left w:val="single" w:sz="4" w:space="0" w:color="auto"/>
              <w:bottom w:val="nil"/>
              <w:right w:val="nil"/>
            </w:tcBorders>
            <w:shd w:val="clear" w:color="auto" w:fill="auto"/>
            <w:noWrap/>
            <w:vAlign w:val="bottom"/>
            <w:hideMark/>
          </w:tcPr>
          <w:p w14:paraId="3C08994A"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25,509, -88,775]</w:t>
            </w:r>
          </w:p>
        </w:tc>
        <w:tc>
          <w:tcPr>
            <w:tcW w:w="1915" w:type="dxa"/>
            <w:tcBorders>
              <w:top w:val="nil"/>
              <w:left w:val="single" w:sz="4" w:space="0" w:color="auto"/>
              <w:bottom w:val="nil"/>
              <w:right w:val="nil"/>
            </w:tcBorders>
            <w:shd w:val="clear" w:color="auto" w:fill="auto"/>
            <w:noWrap/>
            <w:vAlign w:val="bottom"/>
            <w:hideMark/>
          </w:tcPr>
          <w:p w14:paraId="30ED7F47"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2,853, 183,847]</w:t>
            </w:r>
          </w:p>
        </w:tc>
        <w:tc>
          <w:tcPr>
            <w:tcW w:w="1915" w:type="dxa"/>
            <w:tcBorders>
              <w:top w:val="nil"/>
              <w:left w:val="single" w:sz="4" w:space="0" w:color="auto"/>
              <w:bottom w:val="nil"/>
              <w:right w:val="single" w:sz="4" w:space="0" w:color="auto"/>
            </w:tcBorders>
            <w:shd w:val="clear" w:color="auto" w:fill="auto"/>
            <w:noWrap/>
            <w:vAlign w:val="bottom"/>
            <w:hideMark/>
          </w:tcPr>
          <w:p w14:paraId="2238A701"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8, 82,935]</w:t>
            </w:r>
          </w:p>
        </w:tc>
      </w:tr>
      <w:tr w:rsidR="00D47F02" w14:paraId="59274D02" w14:textId="77777777" w:rsidTr="00FD20FE">
        <w:trPr>
          <w:trHeight w:val="302"/>
        </w:trPr>
        <w:tc>
          <w:tcPr>
            <w:tcW w:w="3326" w:type="dxa"/>
            <w:vMerge w:val="restart"/>
            <w:tcBorders>
              <w:top w:val="single" w:sz="4" w:space="0" w:color="auto"/>
              <w:left w:val="single" w:sz="4" w:space="0" w:color="auto"/>
              <w:bottom w:val="single" w:sz="4" w:space="0" w:color="000000"/>
              <w:right w:val="nil"/>
            </w:tcBorders>
            <w:shd w:val="clear" w:color="auto" w:fill="auto"/>
            <w:vAlign w:val="bottom"/>
            <w:hideMark/>
          </w:tcPr>
          <w:p w14:paraId="23216EC7"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PMP</w:t>
            </w:r>
          </w:p>
        </w:tc>
        <w:tc>
          <w:tcPr>
            <w:tcW w:w="2174" w:type="dxa"/>
            <w:tcBorders>
              <w:top w:val="nil"/>
              <w:left w:val="single" w:sz="4" w:space="0" w:color="auto"/>
              <w:bottom w:val="nil"/>
              <w:right w:val="nil"/>
            </w:tcBorders>
            <w:shd w:val="clear" w:color="auto" w:fill="auto"/>
            <w:noWrap/>
            <w:vAlign w:val="bottom"/>
            <w:hideMark/>
          </w:tcPr>
          <w:p w14:paraId="54A39026"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4,406</w:t>
            </w:r>
          </w:p>
        </w:tc>
        <w:tc>
          <w:tcPr>
            <w:tcW w:w="2174" w:type="dxa"/>
            <w:tcBorders>
              <w:top w:val="nil"/>
              <w:left w:val="single" w:sz="4" w:space="0" w:color="auto"/>
              <w:bottom w:val="nil"/>
              <w:right w:val="nil"/>
            </w:tcBorders>
            <w:shd w:val="clear" w:color="auto" w:fill="auto"/>
            <w:noWrap/>
            <w:vAlign w:val="bottom"/>
            <w:hideMark/>
          </w:tcPr>
          <w:p w14:paraId="21DDE310"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3,605</w:t>
            </w:r>
          </w:p>
        </w:tc>
        <w:tc>
          <w:tcPr>
            <w:tcW w:w="1915" w:type="dxa"/>
            <w:tcBorders>
              <w:top w:val="single" w:sz="4" w:space="0" w:color="auto"/>
              <w:left w:val="single" w:sz="4" w:space="0" w:color="auto"/>
              <w:bottom w:val="nil"/>
              <w:right w:val="nil"/>
            </w:tcBorders>
            <w:shd w:val="clear" w:color="auto" w:fill="auto"/>
            <w:noWrap/>
            <w:vAlign w:val="bottom"/>
            <w:hideMark/>
          </w:tcPr>
          <w:p w14:paraId="585CADCF"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47,826</w:t>
            </w:r>
          </w:p>
        </w:tc>
        <w:tc>
          <w:tcPr>
            <w:tcW w:w="1915" w:type="dxa"/>
            <w:tcBorders>
              <w:top w:val="single" w:sz="4" w:space="0" w:color="auto"/>
              <w:left w:val="single" w:sz="4" w:space="0" w:color="auto"/>
              <w:bottom w:val="nil"/>
              <w:right w:val="nil"/>
            </w:tcBorders>
            <w:shd w:val="clear" w:color="auto" w:fill="auto"/>
            <w:noWrap/>
            <w:vAlign w:val="bottom"/>
            <w:hideMark/>
          </w:tcPr>
          <w:p w14:paraId="7684C599"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90,154</w:t>
            </w:r>
          </w:p>
        </w:tc>
        <w:tc>
          <w:tcPr>
            <w:tcW w:w="1915" w:type="dxa"/>
            <w:tcBorders>
              <w:top w:val="single" w:sz="4" w:space="0" w:color="auto"/>
              <w:left w:val="single" w:sz="4" w:space="0" w:color="auto"/>
              <w:bottom w:val="nil"/>
              <w:right w:val="single" w:sz="4" w:space="0" w:color="auto"/>
            </w:tcBorders>
            <w:shd w:val="clear" w:color="auto" w:fill="auto"/>
            <w:noWrap/>
            <w:vAlign w:val="bottom"/>
            <w:hideMark/>
          </w:tcPr>
          <w:p w14:paraId="5E9D71E5"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42,328</w:t>
            </w:r>
          </w:p>
        </w:tc>
      </w:tr>
      <w:tr w:rsidR="00D47F02" w14:paraId="29976089" w14:textId="77777777" w:rsidTr="00FD20FE">
        <w:trPr>
          <w:trHeight w:val="302"/>
        </w:trPr>
        <w:tc>
          <w:tcPr>
            <w:tcW w:w="3326" w:type="dxa"/>
            <w:vMerge/>
            <w:tcBorders>
              <w:top w:val="single" w:sz="4" w:space="0" w:color="auto"/>
              <w:left w:val="single" w:sz="4" w:space="0" w:color="auto"/>
              <w:bottom w:val="single" w:sz="4" w:space="0" w:color="000000"/>
              <w:right w:val="nil"/>
            </w:tcBorders>
            <w:vAlign w:val="center"/>
            <w:hideMark/>
          </w:tcPr>
          <w:p w14:paraId="53C2385E"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5CF9448A"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395, -1,781]</w:t>
            </w:r>
          </w:p>
        </w:tc>
        <w:tc>
          <w:tcPr>
            <w:tcW w:w="2174" w:type="dxa"/>
            <w:tcBorders>
              <w:top w:val="nil"/>
              <w:left w:val="single" w:sz="4" w:space="0" w:color="auto"/>
              <w:bottom w:val="single" w:sz="4" w:space="0" w:color="auto"/>
              <w:right w:val="nil"/>
            </w:tcBorders>
            <w:shd w:val="clear" w:color="auto" w:fill="auto"/>
            <w:noWrap/>
            <w:vAlign w:val="bottom"/>
            <w:hideMark/>
          </w:tcPr>
          <w:p w14:paraId="61C74C87"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414, -418]</w:t>
            </w:r>
          </w:p>
        </w:tc>
        <w:tc>
          <w:tcPr>
            <w:tcW w:w="1915" w:type="dxa"/>
            <w:tcBorders>
              <w:top w:val="nil"/>
              <w:left w:val="single" w:sz="4" w:space="0" w:color="auto"/>
              <w:bottom w:val="single" w:sz="4" w:space="0" w:color="auto"/>
              <w:right w:val="nil"/>
            </w:tcBorders>
            <w:shd w:val="clear" w:color="auto" w:fill="auto"/>
            <w:noWrap/>
            <w:vAlign w:val="bottom"/>
            <w:hideMark/>
          </w:tcPr>
          <w:p w14:paraId="35CFD48C"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7,967, -40,737]</w:t>
            </w:r>
          </w:p>
        </w:tc>
        <w:tc>
          <w:tcPr>
            <w:tcW w:w="1915" w:type="dxa"/>
            <w:tcBorders>
              <w:top w:val="nil"/>
              <w:left w:val="single" w:sz="4" w:space="0" w:color="auto"/>
              <w:bottom w:val="single" w:sz="4" w:space="0" w:color="auto"/>
              <w:right w:val="nil"/>
            </w:tcBorders>
            <w:shd w:val="clear" w:color="auto" w:fill="auto"/>
            <w:noWrap/>
            <w:vAlign w:val="bottom"/>
            <w:hideMark/>
          </w:tcPr>
          <w:p w14:paraId="0119E238"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8,416, 110,799]</w:t>
            </w:r>
          </w:p>
        </w:tc>
        <w:tc>
          <w:tcPr>
            <w:tcW w:w="1915" w:type="dxa"/>
            <w:tcBorders>
              <w:top w:val="nil"/>
              <w:left w:val="single" w:sz="4" w:space="0" w:color="auto"/>
              <w:bottom w:val="single" w:sz="4" w:space="0" w:color="auto"/>
              <w:right w:val="single" w:sz="4" w:space="0" w:color="auto"/>
            </w:tcBorders>
            <w:shd w:val="clear" w:color="auto" w:fill="auto"/>
            <w:noWrap/>
            <w:vAlign w:val="bottom"/>
            <w:hideMark/>
          </w:tcPr>
          <w:p w14:paraId="59082C46"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6,458, 64,117]</w:t>
            </w:r>
          </w:p>
        </w:tc>
      </w:tr>
      <w:tr w:rsidR="00D47F02" w14:paraId="0FA8BE63" w14:textId="77777777" w:rsidTr="00FD20FE">
        <w:trPr>
          <w:trHeight w:val="302"/>
        </w:trPr>
        <w:tc>
          <w:tcPr>
            <w:tcW w:w="3326" w:type="dxa"/>
            <w:vMerge w:val="restart"/>
            <w:tcBorders>
              <w:top w:val="nil"/>
              <w:left w:val="single" w:sz="4" w:space="0" w:color="auto"/>
              <w:bottom w:val="nil"/>
              <w:right w:val="nil"/>
            </w:tcBorders>
            <w:shd w:val="clear" w:color="auto" w:fill="auto"/>
            <w:vAlign w:val="bottom"/>
            <w:hideMark/>
          </w:tcPr>
          <w:p w14:paraId="2F5F2450"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Drug Reformulation</w:t>
            </w:r>
          </w:p>
        </w:tc>
        <w:tc>
          <w:tcPr>
            <w:tcW w:w="2174" w:type="dxa"/>
            <w:tcBorders>
              <w:top w:val="nil"/>
              <w:left w:val="single" w:sz="4" w:space="0" w:color="auto"/>
              <w:bottom w:val="nil"/>
              <w:right w:val="nil"/>
            </w:tcBorders>
            <w:shd w:val="clear" w:color="auto" w:fill="auto"/>
            <w:noWrap/>
            <w:vAlign w:val="bottom"/>
            <w:hideMark/>
          </w:tcPr>
          <w:p w14:paraId="7000E1E8"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907</w:t>
            </w:r>
          </w:p>
        </w:tc>
        <w:tc>
          <w:tcPr>
            <w:tcW w:w="2174" w:type="dxa"/>
            <w:tcBorders>
              <w:top w:val="nil"/>
              <w:left w:val="single" w:sz="4" w:space="0" w:color="auto"/>
              <w:bottom w:val="nil"/>
              <w:right w:val="nil"/>
            </w:tcBorders>
            <w:shd w:val="clear" w:color="auto" w:fill="auto"/>
            <w:noWrap/>
            <w:vAlign w:val="bottom"/>
            <w:hideMark/>
          </w:tcPr>
          <w:p w14:paraId="6CE7811B"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4,547</w:t>
            </w:r>
          </w:p>
        </w:tc>
        <w:tc>
          <w:tcPr>
            <w:tcW w:w="1915" w:type="dxa"/>
            <w:tcBorders>
              <w:top w:val="nil"/>
              <w:left w:val="single" w:sz="4" w:space="0" w:color="auto"/>
              <w:bottom w:val="nil"/>
              <w:right w:val="nil"/>
            </w:tcBorders>
            <w:shd w:val="clear" w:color="auto" w:fill="auto"/>
            <w:noWrap/>
            <w:vAlign w:val="bottom"/>
            <w:hideMark/>
          </w:tcPr>
          <w:p w14:paraId="0850E485"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43,254</w:t>
            </w:r>
          </w:p>
        </w:tc>
        <w:tc>
          <w:tcPr>
            <w:tcW w:w="1915" w:type="dxa"/>
            <w:tcBorders>
              <w:top w:val="nil"/>
              <w:left w:val="single" w:sz="4" w:space="0" w:color="auto"/>
              <w:bottom w:val="nil"/>
              <w:right w:val="nil"/>
            </w:tcBorders>
            <w:shd w:val="clear" w:color="auto" w:fill="auto"/>
            <w:noWrap/>
            <w:vAlign w:val="bottom"/>
            <w:hideMark/>
          </w:tcPr>
          <w:p w14:paraId="225B7199"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39,365</w:t>
            </w:r>
          </w:p>
        </w:tc>
        <w:tc>
          <w:tcPr>
            <w:tcW w:w="1915" w:type="dxa"/>
            <w:tcBorders>
              <w:top w:val="nil"/>
              <w:left w:val="single" w:sz="4" w:space="0" w:color="auto"/>
              <w:bottom w:val="nil"/>
              <w:right w:val="single" w:sz="4" w:space="0" w:color="auto"/>
            </w:tcBorders>
            <w:shd w:val="clear" w:color="auto" w:fill="auto"/>
            <w:noWrap/>
            <w:vAlign w:val="bottom"/>
            <w:hideMark/>
          </w:tcPr>
          <w:p w14:paraId="2921C5A9"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3,889</w:t>
            </w:r>
          </w:p>
        </w:tc>
      </w:tr>
      <w:tr w:rsidR="00D47F02" w14:paraId="059BA62E" w14:textId="77777777" w:rsidTr="00FD20FE">
        <w:trPr>
          <w:trHeight w:val="302"/>
        </w:trPr>
        <w:tc>
          <w:tcPr>
            <w:tcW w:w="3326" w:type="dxa"/>
            <w:vMerge/>
            <w:tcBorders>
              <w:top w:val="nil"/>
              <w:left w:val="single" w:sz="4" w:space="0" w:color="auto"/>
              <w:bottom w:val="nil"/>
              <w:right w:val="nil"/>
            </w:tcBorders>
            <w:vAlign w:val="center"/>
            <w:hideMark/>
          </w:tcPr>
          <w:p w14:paraId="579C9535"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2D1509C4"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59, 4,603]</w:t>
            </w:r>
          </w:p>
        </w:tc>
        <w:tc>
          <w:tcPr>
            <w:tcW w:w="2174" w:type="dxa"/>
            <w:tcBorders>
              <w:top w:val="nil"/>
              <w:left w:val="single" w:sz="4" w:space="0" w:color="auto"/>
              <w:bottom w:val="single" w:sz="4" w:space="0" w:color="auto"/>
              <w:right w:val="nil"/>
            </w:tcBorders>
            <w:shd w:val="clear" w:color="auto" w:fill="auto"/>
            <w:noWrap/>
            <w:vAlign w:val="bottom"/>
            <w:hideMark/>
          </w:tcPr>
          <w:p w14:paraId="1B24732E"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702, 8,181]</w:t>
            </w:r>
          </w:p>
        </w:tc>
        <w:tc>
          <w:tcPr>
            <w:tcW w:w="1915" w:type="dxa"/>
            <w:tcBorders>
              <w:top w:val="nil"/>
              <w:left w:val="single" w:sz="4" w:space="0" w:color="auto"/>
              <w:bottom w:val="nil"/>
              <w:right w:val="nil"/>
            </w:tcBorders>
            <w:shd w:val="clear" w:color="auto" w:fill="auto"/>
            <w:noWrap/>
            <w:vAlign w:val="bottom"/>
            <w:hideMark/>
          </w:tcPr>
          <w:p w14:paraId="6063706B"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3,123, -34,426]</w:t>
            </w:r>
          </w:p>
        </w:tc>
        <w:tc>
          <w:tcPr>
            <w:tcW w:w="1915" w:type="dxa"/>
            <w:tcBorders>
              <w:top w:val="nil"/>
              <w:left w:val="single" w:sz="4" w:space="0" w:color="auto"/>
              <w:bottom w:val="nil"/>
              <w:right w:val="nil"/>
            </w:tcBorders>
            <w:shd w:val="clear" w:color="auto" w:fill="auto"/>
            <w:noWrap/>
            <w:vAlign w:val="bottom"/>
            <w:hideMark/>
          </w:tcPr>
          <w:p w14:paraId="61DCA85D"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9,593, 54,155]</w:t>
            </w:r>
          </w:p>
        </w:tc>
        <w:tc>
          <w:tcPr>
            <w:tcW w:w="1915" w:type="dxa"/>
            <w:tcBorders>
              <w:top w:val="nil"/>
              <w:left w:val="single" w:sz="4" w:space="0" w:color="auto"/>
              <w:bottom w:val="nil"/>
              <w:right w:val="single" w:sz="4" w:space="0" w:color="auto"/>
            </w:tcBorders>
            <w:shd w:val="clear" w:color="auto" w:fill="auto"/>
            <w:noWrap/>
            <w:vAlign w:val="bottom"/>
            <w:hideMark/>
          </w:tcPr>
          <w:p w14:paraId="6933DC69"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2,157, 11,500]</w:t>
            </w:r>
          </w:p>
        </w:tc>
      </w:tr>
      <w:tr w:rsidR="00D47F02" w14:paraId="03D2D960" w14:textId="77777777" w:rsidTr="00FD20FE">
        <w:trPr>
          <w:trHeight w:val="302"/>
        </w:trPr>
        <w:tc>
          <w:tcPr>
            <w:tcW w:w="3326" w:type="dxa"/>
            <w:vMerge w:val="restart"/>
            <w:tcBorders>
              <w:top w:val="single" w:sz="4" w:space="0" w:color="auto"/>
              <w:left w:val="single" w:sz="4" w:space="0" w:color="auto"/>
              <w:bottom w:val="single" w:sz="4" w:space="0" w:color="000000"/>
              <w:right w:val="nil"/>
            </w:tcBorders>
            <w:shd w:val="clear" w:color="auto" w:fill="auto"/>
            <w:vAlign w:val="bottom"/>
            <w:hideMark/>
          </w:tcPr>
          <w:p w14:paraId="3F42D3C1"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Excess Opioid Disposal</w:t>
            </w:r>
          </w:p>
        </w:tc>
        <w:tc>
          <w:tcPr>
            <w:tcW w:w="2174" w:type="dxa"/>
            <w:tcBorders>
              <w:top w:val="nil"/>
              <w:left w:val="single" w:sz="4" w:space="0" w:color="auto"/>
              <w:bottom w:val="nil"/>
              <w:right w:val="nil"/>
            </w:tcBorders>
            <w:shd w:val="clear" w:color="auto" w:fill="auto"/>
            <w:noWrap/>
            <w:vAlign w:val="bottom"/>
            <w:hideMark/>
          </w:tcPr>
          <w:p w14:paraId="01C270ED"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588</w:t>
            </w:r>
          </w:p>
        </w:tc>
        <w:tc>
          <w:tcPr>
            <w:tcW w:w="2174" w:type="dxa"/>
            <w:tcBorders>
              <w:top w:val="nil"/>
              <w:left w:val="single" w:sz="4" w:space="0" w:color="auto"/>
              <w:bottom w:val="nil"/>
              <w:right w:val="nil"/>
            </w:tcBorders>
            <w:shd w:val="clear" w:color="auto" w:fill="auto"/>
            <w:noWrap/>
            <w:vAlign w:val="bottom"/>
            <w:hideMark/>
          </w:tcPr>
          <w:p w14:paraId="1B72F776"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158</w:t>
            </w:r>
          </w:p>
        </w:tc>
        <w:tc>
          <w:tcPr>
            <w:tcW w:w="1915" w:type="dxa"/>
            <w:tcBorders>
              <w:top w:val="single" w:sz="4" w:space="0" w:color="auto"/>
              <w:left w:val="single" w:sz="4" w:space="0" w:color="auto"/>
              <w:bottom w:val="nil"/>
              <w:right w:val="nil"/>
            </w:tcBorders>
            <w:shd w:val="clear" w:color="auto" w:fill="auto"/>
            <w:noWrap/>
            <w:vAlign w:val="bottom"/>
            <w:hideMark/>
          </w:tcPr>
          <w:p w14:paraId="248C28A9"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7,906</w:t>
            </w:r>
          </w:p>
        </w:tc>
        <w:tc>
          <w:tcPr>
            <w:tcW w:w="1915" w:type="dxa"/>
            <w:tcBorders>
              <w:top w:val="single" w:sz="4" w:space="0" w:color="auto"/>
              <w:left w:val="single" w:sz="4" w:space="0" w:color="auto"/>
              <w:bottom w:val="nil"/>
              <w:right w:val="nil"/>
            </w:tcBorders>
            <w:shd w:val="clear" w:color="auto" w:fill="auto"/>
            <w:noWrap/>
            <w:vAlign w:val="bottom"/>
            <w:hideMark/>
          </w:tcPr>
          <w:p w14:paraId="3000AE1E"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5,522</w:t>
            </w:r>
          </w:p>
        </w:tc>
        <w:tc>
          <w:tcPr>
            <w:tcW w:w="1915" w:type="dxa"/>
            <w:tcBorders>
              <w:top w:val="single" w:sz="4" w:space="0" w:color="auto"/>
              <w:left w:val="single" w:sz="4" w:space="0" w:color="auto"/>
              <w:bottom w:val="nil"/>
              <w:right w:val="single" w:sz="4" w:space="0" w:color="auto"/>
            </w:tcBorders>
            <w:shd w:val="clear" w:color="auto" w:fill="auto"/>
            <w:noWrap/>
            <w:vAlign w:val="bottom"/>
            <w:hideMark/>
          </w:tcPr>
          <w:p w14:paraId="25247CC2"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385</w:t>
            </w:r>
          </w:p>
        </w:tc>
      </w:tr>
      <w:tr w:rsidR="00D47F02" w14:paraId="4E1591CF" w14:textId="77777777" w:rsidTr="00FD20FE">
        <w:trPr>
          <w:trHeight w:val="302"/>
        </w:trPr>
        <w:tc>
          <w:tcPr>
            <w:tcW w:w="3326" w:type="dxa"/>
            <w:vMerge/>
            <w:tcBorders>
              <w:top w:val="single" w:sz="4" w:space="0" w:color="auto"/>
              <w:left w:val="single" w:sz="4" w:space="0" w:color="auto"/>
              <w:bottom w:val="single" w:sz="4" w:space="0" w:color="000000"/>
              <w:right w:val="nil"/>
            </w:tcBorders>
            <w:vAlign w:val="center"/>
            <w:hideMark/>
          </w:tcPr>
          <w:p w14:paraId="4AE9E282"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09A37CA2"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94, 1,538]</w:t>
            </w:r>
          </w:p>
        </w:tc>
        <w:tc>
          <w:tcPr>
            <w:tcW w:w="2174" w:type="dxa"/>
            <w:tcBorders>
              <w:top w:val="nil"/>
              <w:left w:val="single" w:sz="4" w:space="0" w:color="auto"/>
              <w:bottom w:val="single" w:sz="4" w:space="0" w:color="auto"/>
              <w:right w:val="nil"/>
            </w:tcBorders>
            <w:shd w:val="clear" w:color="auto" w:fill="auto"/>
            <w:noWrap/>
            <w:vAlign w:val="bottom"/>
            <w:hideMark/>
          </w:tcPr>
          <w:p w14:paraId="5FF0F970"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61, 2,434]</w:t>
            </w:r>
          </w:p>
        </w:tc>
        <w:tc>
          <w:tcPr>
            <w:tcW w:w="1915" w:type="dxa"/>
            <w:tcBorders>
              <w:top w:val="nil"/>
              <w:left w:val="single" w:sz="4" w:space="0" w:color="auto"/>
              <w:bottom w:val="single" w:sz="4" w:space="0" w:color="auto"/>
              <w:right w:val="nil"/>
            </w:tcBorders>
            <w:shd w:val="clear" w:color="auto" w:fill="auto"/>
            <w:noWrap/>
            <w:vAlign w:val="bottom"/>
            <w:hideMark/>
          </w:tcPr>
          <w:p w14:paraId="3A9E2C6F"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743, -6,406]</w:t>
            </w:r>
          </w:p>
        </w:tc>
        <w:tc>
          <w:tcPr>
            <w:tcW w:w="1915" w:type="dxa"/>
            <w:tcBorders>
              <w:top w:val="nil"/>
              <w:left w:val="single" w:sz="4" w:space="0" w:color="auto"/>
              <w:bottom w:val="single" w:sz="4" w:space="0" w:color="auto"/>
              <w:right w:val="nil"/>
            </w:tcBorders>
            <w:shd w:val="clear" w:color="auto" w:fill="auto"/>
            <w:noWrap/>
            <w:vAlign w:val="bottom"/>
            <w:hideMark/>
          </w:tcPr>
          <w:p w14:paraId="611B63A2"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74, 8,344]</w:t>
            </w:r>
          </w:p>
        </w:tc>
        <w:tc>
          <w:tcPr>
            <w:tcW w:w="1915" w:type="dxa"/>
            <w:tcBorders>
              <w:top w:val="nil"/>
              <w:left w:val="single" w:sz="4" w:space="0" w:color="auto"/>
              <w:bottom w:val="single" w:sz="4" w:space="0" w:color="auto"/>
              <w:right w:val="single" w:sz="4" w:space="0" w:color="auto"/>
            </w:tcBorders>
            <w:shd w:val="clear" w:color="auto" w:fill="auto"/>
            <w:noWrap/>
            <w:vAlign w:val="bottom"/>
            <w:hideMark/>
          </w:tcPr>
          <w:p w14:paraId="72CA185D"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832, 434]</w:t>
            </w:r>
          </w:p>
        </w:tc>
      </w:tr>
      <w:tr w:rsidR="00D47F02" w14:paraId="2502D714" w14:textId="77777777" w:rsidTr="00FD20FE">
        <w:trPr>
          <w:trHeight w:val="302"/>
        </w:trPr>
        <w:tc>
          <w:tcPr>
            <w:tcW w:w="3326" w:type="dxa"/>
            <w:vMerge w:val="restart"/>
            <w:tcBorders>
              <w:top w:val="nil"/>
              <w:left w:val="single" w:sz="4" w:space="0" w:color="auto"/>
              <w:bottom w:val="nil"/>
              <w:right w:val="nil"/>
            </w:tcBorders>
            <w:shd w:val="clear" w:color="auto" w:fill="auto"/>
            <w:vAlign w:val="bottom"/>
            <w:hideMark/>
          </w:tcPr>
          <w:p w14:paraId="2C878CF0"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Naloxone Availability</w:t>
            </w:r>
          </w:p>
        </w:tc>
        <w:tc>
          <w:tcPr>
            <w:tcW w:w="2174" w:type="dxa"/>
            <w:tcBorders>
              <w:top w:val="nil"/>
              <w:left w:val="single" w:sz="4" w:space="0" w:color="auto"/>
              <w:bottom w:val="nil"/>
              <w:right w:val="nil"/>
            </w:tcBorders>
            <w:shd w:val="clear" w:color="auto" w:fill="auto"/>
            <w:noWrap/>
            <w:vAlign w:val="bottom"/>
            <w:hideMark/>
          </w:tcPr>
          <w:p w14:paraId="6736ABC0"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917</w:t>
            </w:r>
          </w:p>
        </w:tc>
        <w:tc>
          <w:tcPr>
            <w:tcW w:w="2174" w:type="dxa"/>
            <w:tcBorders>
              <w:top w:val="nil"/>
              <w:left w:val="single" w:sz="4" w:space="0" w:color="auto"/>
              <w:bottom w:val="nil"/>
              <w:right w:val="nil"/>
            </w:tcBorders>
            <w:shd w:val="clear" w:color="auto" w:fill="auto"/>
            <w:noWrap/>
            <w:vAlign w:val="bottom"/>
            <w:hideMark/>
          </w:tcPr>
          <w:p w14:paraId="3767D96A"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609</w:t>
            </w:r>
          </w:p>
        </w:tc>
        <w:tc>
          <w:tcPr>
            <w:tcW w:w="1915" w:type="dxa"/>
            <w:tcBorders>
              <w:top w:val="nil"/>
              <w:left w:val="single" w:sz="4" w:space="0" w:color="auto"/>
              <w:bottom w:val="nil"/>
              <w:right w:val="nil"/>
            </w:tcBorders>
            <w:shd w:val="clear" w:color="auto" w:fill="auto"/>
            <w:noWrap/>
            <w:vAlign w:val="bottom"/>
            <w:hideMark/>
          </w:tcPr>
          <w:p w14:paraId="260C8A3B"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8,426</w:t>
            </w:r>
          </w:p>
        </w:tc>
        <w:tc>
          <w:tcPr>
            <w:tcW w:w="1915" w:type="dxa"/>
            <w:tcBorders>
              <w:top w:val="nil"/>
              <w:left w:val="single" w:sz="4" w:space="0" w:color="auto"/>
              <w:bottom w:val="nil"/>
              <w:right w:val="nil"/>
            </w:tcBorders>
            <w:shd w:val="clear" w:color="auto" w:fill="auto"/>
            <w:noWrap/>
            <w:vAlign w:val="bottom"/>
            <w:hideMark/>
          </w:tcPr>
          <w:p w14:paraId="4A1FC14A"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2,728</w:t>
            </w:r>
          </w:p>
        </w:tc>
        <w:tc>
          <w:tcPr>
            <w:tcW w:w="1915" w:type="dxa"/>
            <w:tcBorders>
              <w:top w:val="nil"/>
              <w:left w:val="single" w:sz="4" w:space="0" w:color="auto"/>
              <w:bottom w:val="nil"/>
              <w:right w:val="single" w:sz="4" w:space="0" w:color="auto"/>
            </w:tcBorders>
            <w:shd w:val="clear" w:color="auto" w:fill="auto"/>
            <w:noWrap/>
            <w:vAlign w:val="bottom"/>
            <w:hideMark/>
          </w:tcPr>
          <w:p w14:paraId="3F471524"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1,153</w:t>
            </w:r>
          </w:p>
        </w:tc>
      </w:tr>
      <w:tr w:rsidR="00D47F02" w14:paraId="4C3012FF" w14:textId="77777777" w:rsidTr="00FD20FE">
        <w:trPr>
          <w:trHeight w:val="302"/>
        </w:trPr>
        <w:tc>
          <w:tcPr>
            <w:tcW w:w="3326" w:type="dxa"/>
            <w:vMerge/>
            <w:tcBorders>
              <w:top w:val="nil"/>
              <w:left w:val="single" w:sz="4" w:space="0" w:color="auto"/>
              <w:bottom w:val="nil"/>
              <w:right w:val="nil"/>
            </w:tcBorders>
            <w:vAlign w:val="center"/>
            <w:hideMark/>
          </w:tcPr>
          <w:p w14:paraId="7901DB4D"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57470C49"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729, 2,141]</w:t>
            </w:r>
          </w:p>
        </w:tc>
        <w:tc>
          <w:tcPr>
            <w:tcW w:w="2174" w:type="dxa"/>
            <w:tcBorders>
              <w:top w:val="nil"/>
              <w:left w:val="single" w:sz="4" w:space="0" w:color="auto"/>
              <w:bottom w:val="single" w:sz="4" w:space="0" w:color="auto"/>
              <w:right w:val="nil"/>
            </w:tcBorders>
            <w:shd w:val="clear" w:color="auto" w:fill="auto"/>
            <w:noWrap/>
            <w:vAlign w:val="bottom"/>
            <w:hideMark/>
          </w:tcPr>
          <w:p w14:paraId="5BAF3B56"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54, 1,793]</w:t>
            </w:r>
          </w:p>
        </w:tc>
        <w:tc>
          <w:tcPr>
            <w:tcW w:w="1915" w:type="dxa"/>
            <w:tcBorders>
              <w:top w:val="nil"/>
              <w:left w:val="single" w:sz="4" w:space="0" w:color="auto"/>
              <w:bottom w:val="nil"/>
              <w:right w:val="nil"/>
            </w:tcBorders>
            <w:shd w:val="clear" w:color="auto" w:fill="auto"/>
            <w:noWrap/>
            <w:vAlign w:val="bottom"/>
            <w:hideMark/>
          </w:tcPr>
          <w:p w14:paraId="6C8444E1"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994, -7,259]</w:t>
            </w:r>
          </w:p>
        </w:tc>
        <w:tc>
          <w:tcPr>
            <w:tcW w:w="1915" w:type="dxa"/>
            <w:tcBorders>
              <w:top w:val="nil"/>
              <w:left w:val="single" w:sz="4" w:space="0" w:color="auto"/>
              <w:bottom w:val="nil"/>
              <w:right w:val="nil"/>
            </w:tcBorders>
            <w:shd w:val="clear" w:color="auto" w:fill="auto"/>
            <w:noWrap/>
            <w:vAlign w:val="bottom"/>
            <w:hideMark/>
          </w:tcPr>
          <w:p w14:paraId="2953687F"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616, -11,054]</w:t>
            </w:r>
          </w:p>
        </w:tc>
        <w:tc>
          <w:tcPr>
            <w:tcW w:w="1915" w:type="dxa"/>
            <w:tcBorders>
              <w:top w:val="nil"/>
              <w:left w:val="single" w:sz="4" w:space="0" w:color="auto"/>
              <w:bottom w:val="nil"/>
              <w:right w:val="single" w:sz="4" w:space="0" w:color="auto"/>
            </w:tcBorders>
            <w:shd w:val="clear" w:color="auto" w:fill="auto"/>
            <w:noWrap/>
            <w:vAlign w:val="bottom"/>
            <w:hideMark/>
          </w:tcPr>
          <w:p w14:paraId="7FDC943E"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2,788, -19,200]</w:t>
            </w:r>
          </w:p>
        </w:tc>
      </w:tr>
      <w:tr w:rsidR="00D47F02" w14:paraId="35B8CBCD" w14:textId="77777777" w:rsidTr="00FD20FE">
        <w:trPr>
          <w:trHeight w:val="302"/>
        </w:trPr>
        <w:tc>
          <w:tcPr>
            <w:tcW w:w="3326" w:type="dxa"/>
            <w:vMerge w:val="restart"/>
            <w:tcBorders>
              <w:top w:val="single" w:sz="4" w:space="0" w:color="auto"/>
              <w:left w:val="single" w:sz="4" w:space="0" w:color="auto"/>
              <w:bottom w:val="single" w:sz="4" w:space="0" w:color="000000"/>
              <w:right w:val="nil"/>
            </w:tcBorders>
            <w:shd w:val="clear" w:color="auto" w:fill="auto"/>
            <w:vAlign w:val="bottom"/>
            <w:hideMark/>
          </w:tcPr>
          <w:p w14:paraId="6B559FDE"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Needle Exchange</w:t>
            </w:r>
          </w:p>
        </w:tc>
        <w:tc>
          <w:tcPr>
            <w:tcW w:w="2174" w:type="dxa"/>
            <w:tcBorders>
              <w:top w:val="nil"/>
              <w:left w:val="single" w:sz="4" w:space="0" w:color="auto"/>
              <w:bottom w:val="nil"/>
              <w:right w:val="nil"/>
            </w:tcBorders>
            <w:shd w:val="clear" w:color="auto" w:fill="auto"/>
            <w:noWrap/>
            <w:vAlign w:val="bottom"/>
            <w:hideMark/>
          </w:tcPr>
          <w:p w14:paraId="4EE302AE"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505</w:t>
            </w:r>
          </w:p>
        </w:tc>
        <w:tc>
          <w:tcPr>
            <w:tcW w:w="2174" w:type="dxa"/>
            <w:tcBorders>
              <w:top w:val="nil"/>
              <w:left w:val="single" w:sz="4" w:space="0" w:color="auto"/>
              <w:bottom w:val="nil"/>
              <w:right w:val="nil"/>
            </w:tcBorders>
            <w:shd w:val="clear" w:color="auto" w:fill="auto"/>
            <w:noWrap/>
            <w:vAlign w:val="bottom"/>
            <w:hideMark/>
          </w:tcPr>
          <w:p w14:paraId="75EAB0F0"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418</w:t>
            </w:r>
          </w:p>
        </w:tc>
        <w:tc>
          <w:tcPr>
            <w:tcW w:w="1915" w:type="dxa"/>
            <w:tcBorders>
              <w:top w:val="single" w:sz="4" w:space="0" w:color="auto"/>
              <w:left w:val="single" w:sz="4" w:space="0" w:color="auto"/>
              <w:bottom w:val="nil"/>
              <w:right w:val="nil"/>
            </w:tcBorders>
            <w:shd w:val="clear" w:color="auto" w:fill="auto"/>
            <w:noWrap/>
            <w:vAlign w:val="bottom"/>
            <w:hideMark/>
          </w:tcPr>
          <w:p w14:paraId="4792DE53" w14:textId="2645FE81" w:rsidR="00D47F02" w:rsidRDefault="00115438">
            <w:pPr>
              <w:jc w:val="center"/>
              <w:rPr>
                <w:rFonts w:ascii="Arial" w:eastAsia="Times New Roman" w:hAnsi="Arial" w:cs="Arial"/>
                <w:color w:val="000000"/>
                <w:sz w:val="20"/>
                <w:szCs w:val="20"/>
              </w:rPr>
            </w:pPr>
            <w:r>
              <w:rPr>
                <w:rFonts w:ascii="Arial" w:eastAsia="Times New Roman" w:hAnsi="Arial" w:cs="Arial"/>
                <w:color w:val="000000"/>
                <w:sz w:val="20"/>
                <w:szCs w:val="20"/>
              </w:rPr>
              <w:t>0</w:t>
            </w:r>
          </w:p>
        </w:tc>
        <w:tc>
          <w:tcPr>
            <w:tcW w:w="1915" w:type="dxa"/>
            <w:tcBorders>
              <w:top w:val="single" w:sz="4" w:space="0" w:color="auto"/>
              <w:left w:val="single" w:sz="4" w:space="0" w:color="auto"/>
              <w:bottom w:val="nil"/>
              <w:right w:val="nil"/>
            </w:tcBorders>
            <w:shd w:val="clear" w:color="auto" w:fill="auto"/>
            <w:noWrap/>
            <w:vAlign w:val="bottom"/>
            <w:hideMark/>
          </w:tcPr>
          <w:p w14:paraId="6867E8CC"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5,863</w:t>
            </w:r>
          </w:p>
        </w:tc>
        <w:tc>
          <w:tcPr>
            <w:tcW w:w="1915" w:type="dxa"/>
            <w:tcBorders>
              <w:top w:val="single" w:sz="4" w:space="0" w:color="auto"/>
              <w:left w:val="single" w:sz="4" w:space="0" w:color="auto"/>
              <w:bottom w:val="nil"/>
              <w:right w:val="single" w:sz="4" w:space="0" w:color="auto"/>
            </w:tcBorders>
            <w:shd w:val="clear" w:color="auto" w:fill="auto"/>
            <w:noWrap/>
            <w:vAlign w:val="bottom"/>
            <w:hideMark/>
          </w:tcPr>
          <w:p w14:paraId="755AC15C"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5,863</w:t>
            </w:r>
          </w:p>
        </w:tc>
      </w:tr>
      <w:tr w:rsidR="00D47F02" w14:paraId="2C84AF7D" w14:textId="77777777" w:rsidTr="00FD20FE">
        <w:trPr>
          <w:trHeight w:val="302"/>
        </w:trPr>
        <w:tc>
          <w:tcPr>
            <w:tcW w:w="3326" w:type="dxa"/>
            <w:vMerge/>
            <w:tcBorders>
              <w:top w:val="single" w:sz="4" w:space="0" w:color="auto"/>
              <w:left w:val="single" w:sz="4" w:space="0" w:color="auto"/>
              <w:bottom w:val="single" w:sz="4" w:space="0" w:color="000000"/>
              <w:right w:val="nil"/>
            </w:tcBorders>
            <w:vAlign w:val="center"/>
            <w:hideMark/>
          </w:tcPr>
          <w:p w14:paraId="0D6F482D"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01308B84"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30, 615]</w:t>
            </w:r>
          </w:p>
        </w:tc>
        <w:tc>
          <w:tcPr>
            <w:tcW w:w="2174" w:type="dxa"/>
            <w:tcBorders>
              <w:top w:val="nil"/>
              <w:left w:val="single" w:sz="4" w:space="0" w:color="auto"/>
              <w:bottom w:val="single" w:sz="4" w:space="0" w:color="auto"/>
              <w:right w:val="nil"/>
            </w:tcBorders>
            <w:shd w:val="clear" w:color="auto" w:fill="auto"/>
            <w:noWrap/>
            <w:vAlign w:val="bottom"/>
            <w:hideMark/>
          </w:tcPr>
          <w:p w14:paraId="3E64FE07"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56, 508]</w:t>
            </w:r>
          </w:p>
        </w:tc>
        <w:tc>
          <w:tcPr>
            <w:tcW w:w="1915" w:type="dxa"/>
            <w:tcBorders>
              <w:top w:val="nil"/>
              <w:left w:val="single" w:sz="4" w:space="0" w:color="auto"/>
              <w:bottom w:val="single" w:sz="4" w:space="0" w:color="auto"/>
              <w:right w:val="nil"/>
            </w:tcBorders>
            <w:shd w:val="clear" w:color="auto" w:fill="auto"/>
            <w:noWrap/>
            <w:vAlign w:val="bottom"/>
            <w:hideMark/>
          </w:tcPr>
          <w:p w14:paraId="4372196D" w14:textId="74BD1660"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w:t>
            </w:r>
            <w:r w:rsidR="00115438">
              <w:rPr>
                <w:rFonts w:ascii="Arial" w:eastAsia="Times New Roman" w:hAnsi="Arial" w:cs="Arial"/>
                <w:i/>
                <w:iCs/>
                <w:color w:val="000000"/>
                <w:sz w:val="20"/>
                <w:szCs w:val="20"/>
              </w:rPr>
              <w:t>0</w:t>
            </w:r>
            <w:r>
              <w:rPr>
                <w:rFonts w:ascii="Arial" w:eastAsia="Times New Roman" w:hAnsi="Arial" w:cs="Arial"/>
                <w:i/>
                <w:iCs/>
                <w:color w:val="000000"/>
                <w:sz w:val="20"/>
                <w:szCs w:val="20"/>
              </w:rPr>
              <w:t xml:space="preserve">, </w:t>
            </w:r>
            <w:r w:rsidR="00115438">
              <w:rPr>
                <w:rFonts w:ascii="Arial" w:eastAsia="Times New Roman" w:hAnsi="Arial" w:cs="Arial"/>
                <w:i/>
                <w:iCs/>
                <w:color w:val="000000"/>
                <w:sz w:val="20"/>
                <w:szCs w:val="20"/>
              </w:rPr>
              <w:t>0</w:t>
            </w:r>
            <w:r>
              <w:rPr>
                <w:rFonts w:ascii="Arial" w:eastAsia="Times New Roman" w:hAnsi="Arial" w:cs="Arial"/>
                <w:i/>
                <w:iCs/>
                <w:color w:val="000000"/>
                <w:sz w:val="20"/>
                <w:szCs w:val="20"/>
              </w:rPr>
              <w:t>]</w:t>
            </w:r>
          </w:p>
        </w:tc>
        <w:tc>
          <w:tcPr>
            <w:tcW w:w="1915" w:type="dxa"/>
            <w:tcBorders>
              <w:top w:val="nil"/>
              <w:left w:val="single" w:sz="4" w:space="0" w:color="auto"/>
              <w:bottom w:val="single" w:sz="4" w:space="0" w:color="auto"/>
              <w:right w:val="nil"/>
            </w:tcBorders>
            <w:shd w:val="clear" w:color="auto" w:fill="auto"/>
            <w:noWrap/>
            <w:vAlign w:val="bottom"/>
            <w:hideMark/>
          </w:tcPr>
          <w:p w14:paraId="0B464976"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714, -5,102]</w:t>
            </w:r>
          </w:p>
        </w:tc>
        <w:tc>
          <w:tcPr>
            <w:tcW w:w="1915" w:type="dxa"/>
            <w:tcBorders>
              <w:top w:val="nil"/>
              <w:left w:val="single" w:sz="4" w:space="0" w:color="auto"/>
              <w:bottom w:val="single" w:sz="4" w:space="0" w:color="auto"/>
              <w:right w:val="single" w:sz="4" w:space="0" w:color="auto"/>
            </w:tcBorders>
            <w:shd w:val="clear" w:color="auto" w:fill="auto"/>
            <w:noWrap/>
            <w:vAlign w:val="bottom"/>
            <w:hideMark/>
          </w:tcPr>
          <w:p w14:paraId="227CE5B2"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714, -5,101]</w:t>
            </w:r>
          </w:p>
        </w:tc>
      </w:tr>
      <w:tr w:rsidR="00D47F02" w14:paraId="0CA871F5" w14:textId="77777777" w:rsidTr="00FD20FE">
        <w:trPr>
          <w:trHeight w:val="302"/>
        </w:trPr>
        <w:tc>
          <w:tcPr>
            <w:tcW w:w="3326" w:type="dxa"/>
            <w:vMerge w:val="restart"/>
            <w:tcBorders>
              <w:top w:val="nil"/>
              <w:left w:val="single" w:sz="4" w:space="0" w:color="auto"/>
              <w:bottom w:val="nil"/>
              <w:right w:val="nil"/>
            </w:tcBorders>
            <w:shd w:val="clear" w:color="auto" w:fill="auto"/>
            <w:vAlign w:val="bottom"/>
            <w:hideMark/>
          </w:tcPr>
          <w:p w14:paraId="794D0F5F"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MAT</w:t>
            </w:r>
          </w:p>
        </w:tc>
        <w:tc>
          <w:tcPr>
            <w:tcW w:w="2174" w:type="dxa"/>
            <w:tcBorders>
              <w:top w:val="nil"/>
              <w:left w:val="single" w:sz="4" w:space="0" w:color="auto"/>
              <w:bottom w:val="nil"/>
              <w:right w:val="nil"/>
            </w:tcBorders>
            <w:shd w:val="clear" w:color="auto" w:fill="auto"/>
            <w:noWrap/>
            <w:vAlign w:val="bottom"/>
            <w:hideMark/>
          </w:tcPr>
          <w:p w14:paraId="1C539BDC"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424</w:t>
            </w:r>
          </w:p>
        </w:tc>
        <w:tc>
          <w:tcPr>
            <w:tcW w:w="2174" w:type="dxa"/>
            <w:tcBorders>
              <w:top w:val="nil"/>
              <w:left w:val="single" w:sz="4" w:space="0" w:color="auto"/>
              <w:bottom w:val="nil"/>
              <w:right w:val="nil"/>
            </w:tcBorders>
            <w:shd w:val="clear" w:color="auto" w:fill="auto"/>
            <w:noWrap/>
            <w:vAlign w:val="bottom"/>
            <w:hideMark/>
          </w:tcPr>
          <w:p w14:paraId="4E8F1393"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068</w:t>
            </w:r>
          </w:p>
        </w:tc>
        <w:tc>
          <w:tcPr>
            <w:tcW w:w="1915" w:type="dxa"/>
            <w:tcBorders>
              <w:top w:val="nil"/>
              <w:left w:val="single" w:sz="4" w:space="0" w:color="auto"/>
              <w:bottom w:val="nil"/>
              <w:right w:val="nil"/>
            </w:tcBorders>
            <w:shd w:val="clear" w:color="auto" w:fill="auto"/>
            <w:noWrap/>
            <w:vAlign w:val="bottom"/>
            <w:hideMark/>
          </w:tcPr>
          <w:p w14:paraId="61EEC145"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2,869</w:t>
            </w:r>
          </w:p>
        </w:tc>
        <w:tc>
          <w:tcPr>
            <w:tcW w:w="1915" w:type="dxa"/>
            <w:tcBorders>
              <w:top w:val="nil"/>
              <w:left w:val="single" w:sz="4" w:space="0" w:color="auto"/>
              <w:bottom w:val="nil"/>
              <w:right w:val="nil"/>
            </w:tcBorders>
            <w:shd w:val="clear" w:color="auto" w:fill="auto"/>
            <w:noWrap/>
            <w:vAlign w:val="bottom"/>
            <w:hideMark/>
          </w:tcPr>
          <w:p w14:paraId="1F79703A"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9,609</w:t>
            </w:r>
          </w:p>
        </w:tc>
        <w:tc>
          <w:tcPr>
            <w:tcW w:w="1915" w:type="dxa"/>
            <w:tcBorders>
              <w:top w:val="nil"/>
              <w:left w:val="single" w:sz="4" w:space="0" w:color="auto"/>
              <w:bottom w:val="nil"/>
              <w:right w:val="single" w:sz="4" w:space="0" w:color="auto"/>
            </w:tcBorders>
            <w:shd w:val="clear" w:color="auto" w:fill="auto"/>
            <w:noWrap/>
            <w:vAlign w:val="bottom"/>
            <w:hideMark/>
          </w:tcPr>
          <w:p w14:paraId="10D313BA"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2,478</w:t>
            </w:r>
          </w:p>
        </w:tc>
      </w:tr>
      <w:tr w:rsidR="00D47F02" w14:paraId="17155A97" w14:textId="77777777" w:rsidTr="00FD20FE">
        <w:trPr>
          <w:trHeight w:val="302"/>
        </w:trPr>
        <w:tc>
          <w:tcPr>
            <w:tcW w:w="3326" w:type="dxa"/>
            <w:vMerge/>
            <w:tcBorders>
              <w:top w:val="nil"/>
              <w:left w:val="single" w:sz="4" w:space="0" w:color="auto"/>
              <w:bottom w:val="nil"/>
              <w:right w:val="nil"/>
            </w:tcBorders>
            <w:vAlign w:val="center"/>
            <w:hideMark/>
          </w:tcPr>
          <w:p w14:paraId="35287E00"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6D76901A"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8, 1,884]</w:t>
            </w:r>
          </w:p>
        </w:tc>
        <w:tc>
          <w:tcPr>
            <w:tcW w:w="2174" w:type="dxa"/>
            <w:tcBorders>
              <w:top w:val="nil"/>
              <w:left w:val="single" w:sz="4" w:space="0" w:color="auto"/>
              <w:bottom w:val="single" w:sz="4" w:space="0" w:color="auto"/>
              <w:right w:val="nil"/>
            </w:tcBorders>
            <w:shd w:val="clear" w:color="auto" w:fill="auto"/>
            <w:noWrap/>
            <w:vAlign w:val="bottom"/>
            <w:hideMark/>
          </w:tcPr>
          <w:p w14:paraId="788327EF"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62, 2,676]</w:t>
            </w:r>
          </w:p>
        </w:tc>
        <w:tc>
          <w:tcPr>
            <w:tcW w:w="1915" w:type="dxa"/>
            <w:tcBorders>
              <w:top w:val="nil"/>
              <w:left w:val="single" w:sz="4" w:space="0" w:color="auto"/>
              <w:bottom w:val="nil"/>
              <w:right w:val="nil"/>
            </w:tcBorders>
            <w:shd w:val="clear" w:color="auto" w:fill="auto"/>
            <w:noWrap/>
            <w:vAlign w:val="bottom"/>
            <w:hideMark/>
          </w:tcPr>
          <w:p w14:paraId="5A9FEAA4"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856, 474]</w:t>
            </w:r>
          </w:p>
        </w:tc>
        <w:tc>
          <w:tcPr>
            <w:tcW w:w="1915" w:type="dxa"/>
            <w:tcBorders>
              <w:top w:val="nil"/>
              <w:left w:val="single" w:sz="4" w:space="0" w:color="auto"/>
              <w:bottom w:val="nil"/>
              <w:right w:val="nil"/>
            </w:tcBorders>
            <w:shd w:val="clear" w:color="auto" w:fill="auto"/>
            <w:noWrap/>
            <w:vAlign w:val="bottom"/>
            <w:hideMark/>
          </w:tcPr>
          <w:p w14:paraId="43F9884B"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1,898, -1,481]</w:t>
            </w:r>
          </w:p>
        </w:tc>
        <w:tc>
          <w:tcPr>
            <w:tcW w:w="1915" w:type="dxa"/>
            <w:tcBorders>
              <w:top w:val="nil"/>
              <w:left w:val="single" w:sz="4" w:space="0" w:color="auto"/>
              <w:bottom w:val="nil"/>
              <w:right w:val="single" w:sz="4" w:space="0" w:color="auto"/>
            </w:tcBorders>
            <w:shd w:val="clear" w:color="auto" w:fill="auto"/>
            <w:noWrap/>
            <w:vAlign w:val="bottom"/>
            <w:hideMark/>
          </w:tcPr>
          <w:p w14:paraId="56EE829B"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5,424, -1,007]</w:t>
            </w:r>
          </w:p>
        </w:tc>
      </w:tr>
      <w:tr w:rsidR="00D47F02" w14:paraId="26F771C3" w14:textId="77777777" w:rsidTr="00FD20FE">
        <w:trPr>
          <w:trHeight w:val="302"/>
        </w:trPr>
        <w:tc>
          <w:tcPr>
            <w:tcW w:w="3326" w:type="dxa"/>
            <w:vMerge w:val="restart"/>
            <w:tcBorders>
              <w:top w:val="single" w:sz="4" w:space="0" w:color="auto"/>
              <w:left w:val="single" w:sz="4" w:space="0" w:color="auto"/>
              <w:bottom w:val="single" w:sz="4" w:space="0" w:color="000000"/>
              <w:right w:val="nil"/>
            </w:tcBorders>
            <w:shd w:val="clear" w:color="auto" w:fill="auto"/>
            <w:vAlign w:val="bottom"/>
            <w:hideMark/>
          </w:tcPr>
          <w:p w14:paraId="29410403" w14:textId="77777777" w:rsidR="00D47F02" w:rsidRDefault="00D47F02">
            <w:pPr>
              <w:rPr>
                <w:rFonts w:ascii="Arial" w:eastAsia="Times New Roman" w:hAnsi="Arial" w:cs="Arial"/>
                <w:color w:val="000000"/>
                <w:sz w:val="20"/>
                <w:szCs w:val="20"/>
              </w:rPr>
            </w:pPr>
            <w:r>
              <w:rPr>
                <w:rFonts w:ascii="Arial" w:eastAsia="Times New Roman" w:hAnsi="Arial" w:cs="Arial"/>
                <w:color w:val="000000"/>
                <w:sz w:val="20"/>
                <w:szCs w:val="20"/>
              </w:rPr>
              <w:t>Psychosocial Interventions</w:t>
            </w:r>
          </w:p>
        </w:tc>
        <w:tc>
          <w:tcPr>
            <w:tcW w:w="2174" w:type="dxa"/>
            <w:tcBorders>
              <w:top w:val="nil"/>
              <w:left w:val="single" w:sz="4" w:space="0" w:color="auto"/>
              <w:bottom w:val="nil"/>
              <w:right w:val="nil"/>
            </w:tcBorders>
            <w:shd w:val="clear" w:color="auto" w:fill="auto"/>
            <w:noWrap/>
            <w:vAlign w:val="bottom"/>
            <w:hideMark/>
          </w:tcPr>
          <w:p w14:paraId="3E43A08F"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153</w:t>
            </w:r>
          </w:p>
        </w:tc>
        <w:tc>
          <w:tcPr>
            <w:tcW w:w="2174" w:type="dxa"/>
            <w:tcBorders>
              <w:top w:val="nil"/>
              <w:left w:val="single" w:sz="4" w:space="0" w:color="auto"/>
              <w:bottom w:val="nil"/>
              <w:right w:val="nil"/>
            </w:tcBorders>
            <w:shd w:val="clear" w:color="auto" w:fill="auto"/>
            <w:noWrap/>
            <w:vAlign w:val="bottom"/>
            <w:hideMark/>
          </w:tcPr>
          <w:p w14:paraId="43737400"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548</w:t>
            </w:r>
          </w:p>
        </w:tc>
        <w:tc>
          <w:tcPr>
            <w:tcW w:w="1915" w:type="dxa"/>
            <w:tcBorders>
              <w:top w:val="single" w:sz="4" w:space="0" w:color="auto"/>
              <w:left w:val="single" w:sz="4" w:space="0" w:color="auto"/>
              <w:bottom w:val="nil"/>
              <w:right w:val="nil"/>
            </w:tcBorders>
            <w:shd w:val="clear" w:color="auto" w:fill="auto"/>
            <w:noWrap/>
            <w:vAlign w:val="bottom"/>
            <w:hideMark/>
          </w:tcPr>
          <w:p w14:paraId="3F360CFA"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1,555</w:t>
            </w:r>
          </w:p>
        </w:tc>
        <w:tc>
          <w:tcPr>
            <w:tcW w:w="1915" w:type="dxa"/>
            <w:tcBorders>
              <w:top w:val="single" w:sz="4" w:space="0" w:color="auto"/>
              <w:left w:val="single" w:sz="4" w:space="0" w:color="auto"/>
              <w:bottom w:val="nil"/>
              <w:right w:val="nil"/>
            </w:tcBorders>
            <w:shd w:val="clear" w:color="auto" w:fill="auto"/>
            <w:noWrap/>
            <w:vAlign w:val="bottom"/>
            <w:hideMark/>
          </w:tcPr>
          <w:p w14:paraId="179C98A8"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5,978</w:t>
            </w:r>
          </w:p>
        </w:tc>
        <w:tc>
          <w:tcPr>
            <w:tcW w:w="1915" w:type="dxa"/>
            <w:tcBorders>
              <w:top w:val="single" w:sz="4" w:space="0" w:color="auto"/>
              <w:left w:val="single" w:sz="4" w:space="0" w:color="auto"/>
              <w:bottom w:val="nil"/>
              <w:right w:val="single" w:sz="4" w:space="0" w:color="auto"/>
            </w:tcBorders>
            <w:shd w:val="clear" w:color="auto" w:fill="auto"/>
            <w:noWrap/>
            <w:vAlign w:val="bottom"/>
            <w:hideMark/>
          </w:tcPr>
          <w:p w14:paraId="6D992398" w14:textId="77777777" w:rsidR="00D47F02" w:rsidRDefault="00D47F02">
            <w:pPr>
              <w:jc w:val="center"/>
              <w:rPr>
                <w:rFonts w:ascii="Arial" w:eastAsia="Times New Roman" w:hAnsi="Arial" w:cs="Arial"/>
                <w:color w:val="000000"/>
                <w:sz w:val="20"/>
                <w:szCs w:val="20"/>
              </w:rPr>
            </w:pPr>
            <w:r>
              <w:rPr>
                <w:rFonts w:ascii="Arial" w:eastAsia="Times New Roman" w:hAnsi="Arial" w:cs="Arial"/>
                <w:color w:val="000000"/>
                <w:sz w:val="20"/>
                <w:szCs w:val="20"/>
              </w:rPr>
              <w:t>-7,533</w:t>
            </w:r>
          </w:p>
        </w:tc>
      </w:tr>
      <w:tr w:rsidR="00D47F02" w14:paraId="6452E74E" w14:textId="77777777" w:rsidTr="00FD20FE">
        <w:trPr>
          <w:trHeight w:val="302"/>
        </w:trPr>
        <w:tc>
          <w:tcPr>
            <w:tcW w:w="3326" w:type="dxa"/>
            <w:vMerge/>
            <w:tcBorders>
              <w:top w:val="single" w:sz="4" w:space="0" w:color="auto"/>
              <w:left w:val="single" w:sz="4" w:space="0" w:color="auto"/>
              <w:bottom w:val="single" w:sz="4" w:space="0" w:color="000000"/>
              <w:right w:val="nil"/>
            </w:tcBorders>
            <w:vAlign w:val="center"/>
            <w:hideMark/>
          </w:tcPr>
          <w:p w14:paraId="7DD3FCE9" w14:textId="77777777" w:rsidR="00D47F02" w:rsidRDefault="00D47F02">
            <w:pPr>
              <w:rPr>
                <w:rFonts w:ascii="Arial" w:eastAsia="Times New Roman" w:hAnsi="Arial" w:cs="Arial"/>
                <w:color w:val="000000"/>
                <w:sz w:val="20"/>
                <w:szCs w:val="20"/>
              </w:rPr>
            </w:pPr>
          </w:p>
        </w:tc>
        <w:tc>
          <w:tcPr>
            <w:tcW w:w="2174" w:type="dxa"/>
            <w:tcBorders>
              <w:top w:val="nil"/>
              <w:left w:val="single" w:sz="4" w:space="0" w:color="auto"/>
              <w:bottom w:val="single" w:sz="4" w:space="0" w:color="auto"/>
              <w:right w:val="nil"/>
            </w:tcBorders>
            <w:shd w:val="clear" w:color="auto" w:fill="auto"/>
            <w:noWrap/>
            <w:vAlign w:val="bottom"/>
            <w:hideMark/>
          </w:tcPr>
          <w:p w14:paraId="489A63E4"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67, 1,337]</w:t>
            </w:r>
          </w:p>
        </w:tc>
        <w:tc>
          <w:tcPr>
            <w:tcW w:w="2174" w:type="dxa"/>
            <w:tcBorders>
              <w:top w:val="nil"/>
              <w:left w:val="single" w:sz="4" w:space="0" w:color="auto"/>
              <w:bottom w:val="single" w:sz="4" w:space="0" w:color="auto"/>
              <w:right w:val="nil"/>
            </w:tcBorders>
            <w:shd w:val="clear" w:color="auto" w:fill="auto"/>
            <w:noWrap/>
            <w:vAlign w:val="bottom"/>
            <w:hideMark/>
          </w:tcPr>
          <w:p w14:paraId="65F6F55F"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03, 1,757]</w:t>
            </w:r>
          </w:p>
        </w:tc>
        <w:tc>
          <w:tcPr>
            <w:tcW w:w="1915" w:type="dxa"/>
            <w:tcBorders>
              <w:top w:val="nil"/>
              <w:left w:val="single" w:sz="4" w:space="0" w:color="auto"/>
              <w:bottom w:val="single" w:sz="4" w:space="0" w:color="auto"/>
              <w:right w:val="nil"/>
            </w:tcBorders>
            <w:shd w:val="clear" w:color="auto" w:fill="auto"/>
            <w:noWrap/>
            <w:vAlign w:val="bottom"/>
            <w:hideMark/>
          </w:tcPr>
          <w:p w14:paraId="4E302BA8"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917, -857]</w:t>
            </w:r>
          </w:p>
        </w:tc>
        <w:tc>
          <w:tcPr>
            <w:tcW w:w="1915" w:type="dxa"/>
            <w:tcBorders>
              <w:top w:val="nil"/>
              <w:left w:val="single" w:sz="4" w:space="0" w:color="auto"/>
              <w:bottom w:val="single" w:sz="4" w:space="0" w:color="auto"/>
              <w:right w:val="nil"/>
            </w:tcBorders>
            <w:shd w:val="clear" w:color="auto" w:fill="auto"/>
            <w:noWrap/>
            <w:vAlign w:val="bottom"/>
            <w:hideMark/>
          </w:tcPr>
          <w:p w14:paraId="2907A652"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436, -3,367]</w:t>
            </w:r>
          </w:p>
        </w:tc>
        <w:tc>
          <w:tcPr>
            <w:tcW w:w="1915" w:type="dxa"/>
            <w:tcBorders>
              <w:top w:val="nil"/>
              <w:left w:val="single" w:sz="4" w:space="0" w:color="auto"/>
              <w:bottom w:val="single" w:sz="4" w:space="0" w:color="auto"/>
              <w:right w:val="single" w:sz="4" w:space="0" w:color="auto"/>
            </w:tcBorders>
            <w:shd w:val="clear" w:color="auto" w:fill="auto"/>
            <w:noWrap/>
            <w:vAlign w:val="bottom"/>
            <w:hideMark/>
          </w:tcPr>
          <w:p w14:paraId="25846CE9" w14:textId="77777777" w:rsidR="00D47F02" w:rsidRDefault="00D47F02">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981, -4,224]</w:t>
            </w:r>
          </w:p>
        </w:tc>
      </w:tr>
    </w:tbl>
    <w:p w14:paraId="380C6B49" w14:textId="77777777" w:rsidR="00F16002" w:rsidRPr="00FD20FE" w:rsidRDefault="00F16002" w:rsidP="00FD20FE">
      <w:pPr>
        <w:spacing w:before="120"/>
        <w:ind w:left="86"/>
        <w:rPr>
          <w:rFonts w:ascii="Arial" w:hAnsi="Arial" w:cs="Arial"/>
          <w:b/>
          <w:sz w:val="22"/>
          <w:szCs w:val="22"/>
        </w:rPr>
      </w:pPr>
      <w:r w:rsidRPr="00FD20FE">
        <w:rPr>
          <w:rFonts w:ascii="Arial" w:hAnsi="Arial" w:cs="Arial"/>
          <w:sz w:val="22"/>
          <w:szCs w:val="22"/>
        </w:rPr>
        <w:t>LYs, life years; MAT, medication-assisted treatment; PMP, prescription monitoring program; QALYs, quality-adjusted life years.</w:t>
      </w:r>
    </w:p>
    <w:p w14:paraId="6237AB13" w14:textId="46A0C3B4" w:rsidR="001E260C" w:rsidRPr="00FD20FE" w:rsidRDefault="00607400" w:rsidP="00FD20FE">
      <w:pPr>
        <w:spacing w:before="120"/>
        <w:ind w:left="90"/>
        <w:rPr>
          <w:rFonts w:ascii="Arial" w:hAnsi="Arial" w:cs="Arial"/>
          <w:b/>
          <w:sz w:val="22"/>
          <w:szCs w:val="22"/>
        </w:rPr>
      </w:pPr>
      <w:r w:rsidRPr="00FD20FE">
        <w:rPr>
          <w:rFonts w:ascii="Arial" w:hAnsi="Arial" w:cs="Arial"/>
          <w:noProof/>
          <w:sz w:val="22"/>
          <w:szCs w:val="22"/>
          <w:vertAlign w:val="superscript"/>
        </w:rPr>
        <w:t xml:space="preserve"> </w:t>
      </w:r>
      <w:r w:rsidR="001E260C" w:rsidRPr="00FD20FE">
        <w:rPr>
          <w:rFonts w:ascii="Arial" w:hAnsi="Arial" w:cs="Arial"/>
          <w:noProof/>
          <w:sz w:val="22"/>
          <w:szCs w:val="22"/>
          <w:vertAlign w:val="superscript"/>
        </w:rPr>
        <w:t>a</w:t>
      </w:r>
      <w:r w:rsidR="001E260C" w:rsidRPr="00FD20FE">
        <w:rPr>
          <w:rFonts w:ascii="Arial" w:hAnsi="Arial" w:cs="Arial"/>
          <w:noProof/>
          <w:sz w:val="22"/>
          <w:szCs w:val="22"/>
        </w:rPr>
        <w:t xml:space="preserve"> </w:t>
      </w:r>
      <w:r w:rsidR="00261245" w:rsidRPr="00FD20FE">
        <w:rPr>
          <w:rFonts w:ascii="Arial" w:hAnsi="Arial" w:cs="Arial"/>
          <w:noProof/>
          <w:sz w:val="22"/>
          <w:szCs w:val="22"/>
        </w:rPr>
        <w:t>Discounted to 2016</w:t>
      </w:r>
      <w:r w:rsidR="001E260C" w:rsidRPr="00FD20FE">
        <w:rPr>
          <w:rFonts w:ascii="Arial" w:hAnsi="Arial" w:cs="Arial"/>
          <w:noProof/>
          <w:sz w:val="22"/>
          <w:szCs w:val="22"/>
        </w:rPr>
        <w:t>.</w:t>
      </w:r>
    </w:p>
    <w:p w14:paraId="04EFD51E" w14:textId="6DDB8025" w:rsidR="00001314" w:rsidRPr="00601210" w:rsidRDefault="00D47F02" w:rsidP="00FD20FE">
      <w:pPr>
        <w:spacing w:after="120"/>
        <w:ind w:left="90"/>
        <w:rPr>
          <w:rFonts w:ascii="Arial" w:hAnsi="Arial" w:cs="Arial"/>
          <w:b/>
        </w:rPr>
      </w:pPr>
      <w:r>
        <w:rPr>
          <w:rFonts w:ascii="Arial" w:hAnsi="Arial" w:cs="Arial"/>
          <w:b/>
        </w:rPr>
        <w:br w:type="page"/>
      </w:r>
      <w:r w:rsidR="00B5754D">
        <w:rPr>
          <w:rFonts w:ascii="Arial" w:hAnsi="Arial" w:cs="Arial"/>
          <w:b/>
        </w:rPr>
        <w:lastRenderedPageBreak/>
        <w:t xml:space="preserve"> </w:t>
      </w:r>
      <w:r w:rsidR="00362AA6">
        <w:rPr>
          <w:rFonts w:ascii="Arial" w:hAnsi="Arial" w:cs="Arial"/>
          <w:b/>
        </w:rPr>
        <w:t>T</w:t>
      </w:r>
      <w:r w:rsidR="00B5754D">
        <w:rPr>
          <w:rFonts w:ascii="Arial" w:hAnsi="Arial" w:cs="Arial"/>
          <w:b/>
        </w:rPr>
        <w:t>able</w:t>
      </w:r>
      <w:r w:rsidR="00EE1A73" w:rsidRPr="00601210">
        <w:rPr>
          <w:rFonts w:ascii="Arial" w:hAnsi="Arial" w:cs="Arial"/>
          <w:b/>
        </w:rPr>
        <w:t xml:space="preserve"> </w:t>
      </w:r>
      <w:r w:rsidR="00362AA6">
        <w:rPr>
          <w:rFonts w:ascii="Arial" w:hAnsi="Arial" w:cs="Arial"/>
          <w:b/>
        </w:rPr>
        <w:t>I</w:t>
      </w:r>
      <w:r w:rsidR="00001314" w:rsidRPr="00601210">
        <w:rPr>
          <w:rFonts w:ascii="Arial" w:hAnsi="Arial" w:cs="Arial"/>
          <w:b/>
        </w:rPr>
        <w:t xml:space="preserve">. </w:t>
      </w:r>
      <w:r w:rsidR="00A856F5" w:rsidRPr="00601210">
        <w:rPr>
          <w:rFonts w:ascii="Arial" w:hAnsi="Arial" w:cs="Arial"/>
          <w:b/>
        </w:rPr>
        <w:t>Outcomes</w:t>
      </w:r>
      <w:r w:rsidR="00001314" w:rsidRPr="00601210">
        <w:rPr>
          <w:rFonts w:ascii="Arial" w:hAnsi="Arial" w:cs="Arial"/>
          <w:b/>
        </w:rPr>
        <w:t xml:space="preserve"> of Combined Interventions over 10 Years</w:t>
      </w:r>
    </w:p>
    <w:tbl>
      <w:tblPr>
        <w:tblW w:w="13334" w:type="dxa"/>
        <w:tblInd w:w="108" w:type="dxa"/>
        <w:tblLook w:val="04A0" w:firstRow="1" w:lastRow="0" w:firstColumn="1" w:lastColumn="0" w:noHBand="0" w:noVBand="1"/>
      </w:tblPr>
      <w:tblGrid>
        <w:gridCol w:w="3168"/>
        <w:gridCol w:w="2203"/>
        <w:gridCol w:w="2203"/>
        <w:gridCol w:w="1944"/>
        <w:gridCol w:w="1944"/>
        <w:gridCol w:w="1872"/>
      </w:tblGrid>
      <w:tr w:rsidR="001956B7" w14:paraId="17FFFB10" w14:textId="77777777" w:rsidTr="00FD20FE">
        <w:trPr>
          <w:trHeight w:val="864"/>
        </w:trPr>
        <w:tc>
          <w:tcPr>
            <w:tcW w:w="3168"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39CCE80D" w14:textId="77777777" w:rsidR="00060F65" w:rsidRDefault="00060F65">
            <w:pPr>
              <w:rPr>
                <w:rFonts w:ascii="Arial" w:eastAsia="Times New Roman" w:hAnsi="Arial" w:cs="Arial"/>
                <w:b/>
                <w:bCs/>
                <w:color w:val="000000"/>
                <w:sz w:val="20"/>
                <w:szCs w:val="20"/>
              </w:rPr>
            </w:pPr>
            <w:bookmarkStart w:id="5" w:name="RANGE!A1:F24"/>
            <w:r>
              <w:rPr>
                <w:rFonts w:ascii="Arial" w:eastAsia="Times New Roman" w:hAnsi="Arial" w:cs="Arial"/>
                <w:b/>
                <w:bCs/>
                <w:color w:val="000000"/>
                <w:sz w:val="20"/>
                <w:szCs w:val="20"/>
              </w:rPr>
              <w:t>Policy</w:t>
            </w:r>
            <w:bookmarkEnd w:id="5"/>
          </w:p>
        </w:tc>
        <w:tc>
          <w:tcPr>
            <w:tcW w:w="2203" w:type="dxa"/>
            <w:tcBorders>
              <w:top w:val="single" w:sz="4" w:space="0" w:color="auto"/>
              <w:left w:val="nil"/>
              <w:bottom w:val="nil"/>
              <w:right w:val="nil"/>
            </w:tcBorders>
            <w:shd w:val="clear" w:color="auto" w:fill="auto"/>
            <w:vAlign w:val="bottom"/>
            <w:hideMark/>
          </w:tcPr>
          <w:p w14:paraId="04EF1E62" w14:textId="77777777" w:rsidR="00060F65" w:rsidRDefault="00060F6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 Change in Discounted Net Present LYs (Thousands)</w:t>
            </w:r>
          </w:p>
        </w:tc>
        <w:tc>
          <w:tcPr>
            <w:tcW w:w="2203" w:type="dxa"/>
            <w:tcBorders>
              <w:top w:val="single" w:sz="4" w:space="0" w:color="auto"/>
              <w:left w:val="single" w:sz="4" w:space="0" w:color="auto"/>
              <w:bottom w:val="nil"/>
              <w:right w:val="nil"/>
            </w:tcBorders>
            <w:shd w:val="clear" w:color="auto" w:fill="auto"/>
            <w:vAlign w:val="bottom"/>
            <w:hideMark/>
          </w:tcPr>
          <w:p w14:paraId="646D390A" w14:textId="77777777" w:rsidR="00060F65" w:rsidRDefault="00060F6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 Change in Discounted Net Present QALYs (Thousands)</w:t>
            </w:r>
          </w:p>
        </w:tc>
        <w:tc>
          <w:tcPr>
            <w:tcW w:w="1944" w:type="dxa"/>
            <w:tcBorders>
              <w:top w:val="single" w:sz="4" w:space="0" w:color="auto"/>
              <w:left w:val="single" w:sz="4" w:space="0" w:color="auto"/>
              <w:bottom w:val="nil"/>
              <w:right w:val="nil"/>
            </w:tcBorders>
            <w:shd w:val="clear" w:color="auto" w:fill="auto"/>
            <w:vAlign w:val="bottom"/>
            <w:hideMark/>
          </w:tcPr>
          <w:p w14:paraId="4D32319D" w14:textId="77777777" w:rsidR="00060F65" w:rsidRDefault="00060F6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 Change in Pill Addiction Deaths</w:t>
            </w:r>
          </w:p>
        </w:tc>
        <w:tc>
          <w:tcPr>
            <w:tcW w:w="1944" w:type="dxa"/>
            <w:tcBorders>
              <w:top w:val="single" w:sz="4" w:space="0" w:color="auto"/>
              <w:left w:val="single" w:sz="4" w:space="0" w:color="auto"/>
              <w:bottom w:val="nil"/>
              <w:right w:val="nil"/>
            </w:tcBorders>
            <w:shd w:val="clear" w:color="auto" w:fill="auto"/>
            <w:vAlign w:val="bottom"/>
            <w:hideMark/>
          </w:tcPr>
          <w:p w14:paraId="19A62CFA" w14:textId="77777777" w:rsidR="00060F65" w:rsidRDefault="00060F6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 Change in Heroin Addiction Deaths</w:t>
            </w:r>
          </w:p>
        </w:tc>
        <w:tc>
          <w:tcPr>
            <w:tcW w:w="1872" w:type="dxa"/>
            <w:tcBorders>
              <w:top w:val="single" w:sz="4" w:space="0" w:color="auto"/>
              <w:left w:val="single" w:sz="4" w:space="0" w:color="auto"/>
              <w:bottom w:val="nil"/>
              <w:right w:val="single" w:sz="4" w:space="0" w:color="auto"/>
            </w:tcBorders>
            <w:shd w:val="clear" w:color="auto" w:fill="auto"/>
            <w:vAlign w:val="bottom"/>
            <w:hideMark/>
          </w:tcPr>
          <w:p w14:paraId="17183D9A" w14:textId="77777777" w:rsidR="00060F65" w:rsidRDefault="00060F6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 Change in Total Opioid Deaths</w:t>
            </w:r>
          </w:p>
        </w:tc>
      </w:tr>
      <w:tr w:rsidR="001956B7" w14:paraId="71D22558" w14:textId="77777777" w:rsidTr="00FD20FE">
        <w:trPr>
          <w:trHeight w:val="320"/>
        </w:trPr>
        <w:tc>
          <w:tcPr>
            <w:tcW w:w="3168" w:type="dxa"/>
            <w:vMerge/>
            <w:tcBorders>
              <w:top w:val="single" w:sz="4" w:space="0" w:color="auto"/>
              <w:left w:val="single" w:sz="4" w:space="0" w:color="auto"/>
              <w:bottom w:val="single" w:sz="4" w:space="0" w:color="000000"/>
              <w:right w:val="single" w:sz="4" w:space="0" w:color="auto"/>
            </w:tcBorders>
            <w:vAlign w:val="center"/>
            <w:hideMark/>
          </w:tcPr>
          <w:p w14:paraId="524F5E8B" w14:textId="77777777" w:rsidR="00060F65" w:rsidRDefault="00060F65">
            <w:pPr>
              <w:rPr>
                <w:rFonts w:ascii="Arial" w:eastAsia="Times New Roman" w:hAnsi="Arial" w:cs="Arial"/>
                <w:b/>
                <w:bCs/>
                <w:color w:val="000000"/>
                <w:sz w:val="20"/>
                <w:szCs w:val="20"/>
              </w:rPr>
            </w:pPr>
          </w:p>
        </w:tc>
        <w:tc>
          <w:tcPr>
            <w:tcW w:w="2203" w:type="dxa"/>
            <w:tcBorders>
              <w:top w:val="nil"/>
              <w:left w:val="nil"/>
              <w:bottom w:val="single" w:sz="4" w:space="0" w:color="auto"/>
              <w:right w:val="nil"/>
            </w:tcBorders>
            <w:shd w:val="clear" w:color="auto" w:fill="auto"/>
            <w:noWrap/>
            <w:vAlign w:val="bottom"/>
            <w:hideMark/>
          </w:tcPr>
          <w:p w14:paraId="49EACA25" w14:textId="77777777" w:rsidR="00060F65" w:rsidRDefault="00060F65">
            <w:pPr>
              <w:jc w:val="center"/>
              <w:rPr>
                <w:rFonts w:ascii="Arial" w:eastAsia="Times New Roman" w:hAnsi="Arial" w:cs="Arial"/>
                <w:b/>
                <w:bCs/>
                <w:i/>
                <w:iCs/>
                <w:color w:val="000000"/>
                <w:sz w:val="20"/>
                <w:szCs w:val="20"/>
              </w:rPr>
            </w:pPr>
            <w:r>
              <w:rPr>
                <w:rFonts w:ascii="Arial" w:eastAsia="Times New Roman" w:hAnsi="Arial" w:cs="Arial"/>
                <w:b/>
                <w:bCs/>
                <w:i/>
                <w:iCs/>
                <w:color w:val="000000"/>
                <w:sz w:val="20"/>
                <w:szCs w:val="20"/>
              </w:rPr>
              <w:t>[Min, Max]</w:t>
            </w:r>
          </w:p>
        </w:tc>
        <w:tc>
          <w:tcPr>
            <w:tcW w:w="2203" w:type="dxa"/>
            <w:tcBorders>
              <w:top w:val="nil"/>
              <w:left w:val="single" w:sz="4" w:space="0" w:color="auto"/>
              <w:bottom w:val="single" w:sz="4" w:space="0" w:color="auto"/>
              <w:right w:val="nil"/>
            </w:tcBorders>
            <w:shd w:val="clear" w:color="auto" w:fill="auto"/>
            <w:noWrap/>
            <w:vAlign w:val="bottom"/>
            <w:hideMark/>
          </w:tcPr>
          <w:p w14:paraId="4F59CA80" w14:textId="77777777" w:rsidR="00060F65" w:rsidRDefault="00060F65">
            <w:pPr>
              <w:jc w:val="center"/>
              <w:rPr>
                <w:rFonts w:ascii="Arial" w:eastAsia="Times New Roman" w:hAnsi="Arial" w:cs="Arial"/>
                <w:b/>
                <w:bCs/>
                <w:i/>
                <w:iCs/>
                <w:color w:val="000000"/>
                <w:sz w:val="20"/>
                <w:szCs w:val="20"/>
              </w:rPr>
            </w:pPr>
            <w:r>
              <w:rPr>
                <w:rFonts w:ascii="Arial" w:eastAsia="Times New Roman" w:hAnsi="Arial" w:cs="Arial"/>
                <w:b/>
                <w:bCs/>
                <w:i/>
                <w:iCs/>
                <w:color w:val="000000"/>
                <w:sz w:val="20"/>
                <w:szCs w:val="20"/>
              </w:rPr>
              <w:t>[Min, Max]</w:t>
            </w:r>
          </w:p>
        </w:tc>
        <w:tc>
          <w:tcPr>
            <w:tcW w:w="1944" w:type="dxa"/>
            <w:tcBorders>
              <w:top w:val="nil"/>
              <w:left w:val="single" w:sz="4" w:space="0" w:color="auto"/>
              <w:bottom w:val="single" w:sz="4" w:space="0" w:color="auto"/>
              <w:right w:val="nil"/>
            </w:tcBorders>
            <w:shd w:val="clear" w:color="auto" w:fill="auto"/>
            <w:noWrap/>
            <w:vAlign w:val="bottom"/>
            <w:hideMark/>
          </w:tcPr>
          <w:p w14:paraId="42BA8144" w14:textId="77777777" w:rsidR="00060F65" w:rsidRDefault="00060F65">
            <w:pPr>
              <w:jc w:val="center"/>
              <w:rPr>
                <w:rFonts w:ascii="Arial" w:eastAsia="Times New Roman" w:hAnsi="Arial" w:cs="Arial"/>
                <w:b/>
                <w:bCs/>
                <w:i/>
                <w:iCs/>
                <w:color w:val="000000"/>
                <w:sz w:val="20"/>
                <w:szCs w:val="20"/>
              </w:rPr>
            </w:pPr>
            <w:r>
              <w:rPr>
                <w:rFonts w:ascii="Arial" w:eastAsia="Times New Roman" w:hAnsi="Arial" w:cs="Arial"/>
                <w:b/>
                <w:bCs/>
                <w:i/>
                <w:iCs/>
                <w:color w:val="000000"/>
                <w:sz w:val="20"/>
                <w:szCs w:val="20"/>
              </w:rPr>
              <w:t>[Min, Max]</w:t>
            </w:r>
          </w:p>
        </w:tc>
        <w:tc>
          <w:tcPr>
            <w:tcW w:w="1944" w:type="dxa"/>
            <w:tcBorders>
              <w:top w:val="nil"/>
              <w:left w:val="single" w:sz="4" w:space="0" w:color="auto"/>
              <w:bottom w:val="single" w:sz="4" w:space="0" w:color="auto"/>
              <w:right w:val="nil"/>
            </w:tcBorders>
            <w:shd w:val="clear" w:color="auto" w:fill="auto"/>
            <w:noWrap/>
            <w:vAlign w:val="bottom"/>
            <w:hideMark/>
          </w:tcPr>
          <w:p w14:paraId="07FDF5B5" w14:textId="77777777" w:rsidR="00060F65" w:rsidRDefault="00060F65">
            <w:pPr>
              <w:jc w:val="center"/>
              <w:rPr>
                <w:rFonts w:ascii="Arial" w:eastAsia="Times New Roman" w:hAnsi="Arial" w:cs="Arial"/>
                <w:b/>
                <w:bCs/>
                <w:i/>
                <w:iCs/>
                <w:color w:val="000000"/>
                <w:sz w:val="20"/>
                <w:szCs w:val="20"/>
              </w:rPr>
            </w:pPr>
            <w:r>
              <w:rPr>
                <w:rFonts w:ascii="Arial" w:eastAsia="Times New Roman" w:hAnsi="Arial" w:cs="Arial"/>
                <w:b/>
                <w:bCs/>
                <w:i/>
                <w:iCs/>
                <w:color w:val="000000"/>
                <w:sz w:val="20"/>
                <w:szCs w:val="20"/>
              </w:rPr>
              <w:t>[Min, Max]</w:t>
            </w:r>
          </w:p>
        </w:tc>
        <w:tc>
          <w:tcPr>
            <w:tcW w:w="1872" w:type="dxa"/>
            <w:tcBorders>
              <w:top w:val="nil"/>
              <w:left w:val="single" w:sz="4" w:space="0" w:color="auto"/>
              <w:bottom w:val="single" w:sz="4" w:space="0" w:color="auto"/>
              <w:right w:val="single" w:sz="4" w:space="0" w:color="auto"/>
            </w:tcBorders>
            <w:shd w:val="clear" w:color="auto" w:fill="auto"/>
            <w:noWrap/>
            <w:vAlign w:val="bottom"/>
            <w:hideMark/>
          </w:tcPr>
          <w:p w14:paraId="34C7D8BA" w14:textId="77777777" w:rsidR="00060F65" w:rsidRDefault="00060F65">
            <w:pPr>
              <w:jc w:val="center"/>
              <w:rPr>
                <w:rFonts w:ascii="Arial" w:eastAsia="Times New Roman" w:hAnsi="Arial" w:cs="Arial"/>
                <w:b/>
                <w:bCs/>
                <w:i/>
                <w:iCs/>
                <w:color w:val="000000"/>
                <w:sz w:val="20"/>
                <w:szCs w:val="20"/>
              </w:rPr>
            </w:pPr>
            <w:r>
              <w:rPr>
                <w:rFonts w:ascii="Arial" w:eastAsia="Times New Roman" w:hAnsi="Arial" w:cs="Arial"/>
                <w:b/>
                <w:bCs/>
                <w:i/>
                <w:iCs/>
                <w:color w:val="000000"/>
                <w:sz w:val="20"/>
                <w:szCs w:val="20"/>
              </w:rPr>
              <w:t>[Min, Max]</w:t>
            </w:r>
          </w:p>
        </w:tc>
      </w:tr>
      <w:tr w:rsidR="001956B7" w14:paraId="2678244F" w14:textId="77777777" w:rsidTr="00FD20FE">
        <w:trPr>
          <w:trHeight w:val="300"/>
        </w:trPr>
        <w:tc>
          <w:tcPr>
            <w:tcW w:w="3168" w:type="dxa"/>
            <w:vMerge w:val="restart"/>
            <w:tcBorders>
              <w:top w:val="nil"/>
              <w:left w:val="single" w:sz="4" w:space="0" w:color="auto"/>
              <w:bottom w:val="nil"/>
              <w:right w:val="nil"/>
            </w:tcBorders>
            <w:shd w:val="clear" w:color="auto" w:fill="auto"/>
            <w:vAlign w:val="bottom"/>
            <w:hideMark/>
          </w:tcPr>
          <w:p w14:paraId="25EF8FA4"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Drug Rescheduling + Naloxone Availability</w:t>
            </w:r>
          </w:p>
        </w:tc>
        <w:tc>
          <w:tcPr>
            <w:tcW w:w="2203" w:type="dxa"/>
            <w:tcBorders>
              <w:top w:val="nil"/>
              <w:left w:val="single" w:sz="4" w:space="0" w:color="auto"/>
              <w:bottom w:val="nil"/>
              <w:right w:val="nil"/>
            </w:tcBorders>
            <w:shd w:val="clear" w:color="auto" w:fill="auto"/>
            <w:noWrap/>
            <w:vAlign w:val="bottom"/>
            <w:hideMark/>
          </w:tcPr>
          <w:p w14:paraId="726644FE"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8</w:t>
            </w:r>
          </w:p>
        </w:tc>
        <w:tc>
          <w:tcPr>
            <w:tcW w:w="2203" w:type="dxa"/>
            <w:tcBorders>
              <w:top w:val="nil"/>
              <w:left w:val="single" w:sz="4" w:space="0" w:color="auto"/>
              <w:bottom w:val="nil"/>
              <w:right w:val="nil"/>
            </w:tcBorders>
            <w:shd w:val="clear" w:color="auto" w:fill="auto"/>
            <w:noWrap/>
            <w:vAlign w:val="bottom"/>
            <w:hideMark/>
          </w:tcPr>
          <w:p w14:paraId="5871A9E0"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569</w:t>
            </w:r>
          </w:p>
        </w:tc>
        <w:tc>
          <w:tcPr>
            <w:tcW w:w="1944" w:type="dxa"/>
            <w:tcBorders>
              <w:top w:val="nil"/>
              <w:left w:val="single" w:sz="4" w:space="0" w:color="auto"/>
              <w:bottom w:val="nil"/>
              <w:right w:val="nil"/>
            </w:tcBorders>
            <w:shd w:val="clear" w:color="auto" w:fill="auto"/>
            <w:noWrap/>
            <w:vAlign w:val="bottom"/>
            <w:hideMark/>
          </w:tcPr>
          <w:p w14:paraId="1B8EDBE8"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07,151</w:t>
            </w:r>
          </w:p>
        </w:tc>
        <w:tc>
          <w:tcPr>
            <w:tcW w:w="1944" w:type="dxa"/>
            <w:tcBorders>
              <w:top w:val="nil"/>
              <w:left w:val="single" w:sz="4" w:space="0" w:color="auto"/>
              <w:bottom w:val="nil"/>
              <w:right w:val="nil"/>
            </w:tcBorders>
            <w:shd w:val="clear" w:color="auto" w:fill="auto"/>
            <w:noWrap/>
            <w:vAlign w:val="bottom"/>
            <w:hideMark/>
          </w:tcPr>
          <w:p w14:paraId="52970B7A"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28,261</w:t>
            </w:r>
          </w:p>
        </w:tc>
        <w:tc>
          <w:tcPr>
            <w:tcW w:w="1872" w:type="dxa"/>
            <w:tcBorders>
              <w:top w:val="nil"/>
              <w:left w:val="single" w:sz="4" w:space="0" w:color="auto"/>
              <w:bottom w:val="nil"/>
              <w:right w:val="single" w:sz="4" w:space="0" w:color="auto"/>
            </w:tcBorders>
            <w:shd w:val="clear" w:color="auto" w:fill="auto"/>
            <w:noWrap/>
            <w:vAlign w:val="bottom"/>
            <w:hideMark/>
          </w:tcPr>
          <w:p w14:paraId="07A02A01"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1,111</w:t>
            </w:r>
          </w:p>
        </w:tc>
      </w:tr>
      <w:tr w:rsidR="001956B7" w14:paraId="0ECD235B" w14:textId="77777777" w:rsidTr="00FD20FE">
        <w:trPr>
          <w:trHeight w:val="300"/>
        </w:trPr>
        <w:tc>
          <w:tcPr>
            <w:tcW w:w="3168" w:type="dxa"/>
            <w:vMerge/>
            <w:tcBorders>
              <w:top w:val="nil"/>
              <w:left w:val="single" w:sz="4" w:space="0" w:color="auto"/>
              <w:bottom w:val="nil"/>
              <w:right w:val="nil"/>
            </w:tcBorders>
            <w:vAlign w:val="center"/>
            <w:hideMark/>
          </w:tcPr>
          <w:p w14:paraId="6A15AA29"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5C2DE153"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361, 3,410]</w:t>
            </w:r>
          </w:p>
        </w:tc>
        <w:tc>
          <w:tcPr>
            <w:tcW w:w="2203" w:type="dxa"/>
            <w:tcBorders>
              <w:top w:val="nil"/>
              <w:left w:val="single" w:sz="4" w:space="0" w:color="auto"/>
              <w:bottom w:val="single" w:sz="4" w:space="0" w:color="auto"/>
              <w:right w:val="nil"/>
            </w:tcBorders>
            <w:shd w:val="clear" w:color="auto" w:fill="auto"/>
            <w:noWrap/>
            <w:vAlign w:val="bottom"/>
            <w:hideMark/>
          </w:tcPr>
          <w:p w14:paraId="672A25B6"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55, 7,789]</w:t>
            </w:r>
          </w:p>
        </w:tc>
        <w:tc>
          <w:tcPr>
            <w:tcW w:w="1944" w:type="dxa"/>
            <w:tcBorders>
              <w:top w:val="nil"/>
              <w:left w:val="single" w:sz="4" w:space="0" w:color="auto"/>
              <w:bottom w:val="nil"/>
              <w:right w:val="nil"/>
            </w:tcBorders>
            <w:shd w:val="clear" w:color="auto" w:fill="auto"/>
            <w:noWrap/>
            <w:vAlign w:val="bottom"/>
            <w:hideMark/>
          </w:tcPr>
          <w:p w14:paraId="56F59AEC"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29,377, -91,680]</w:t>
            </w:r>
          </w:p>
        </w:tc>
        <w:tc>
          <w:tcPr>
            <w:tcW w:w="1944" w:type="dxa"/>
            <w:tcBorders>
              <w:top w:val="nil"/>
              <w:left w:val="single" w:sz="4" w:space="0" w:color="auto"/>
              <w:bottom w:val="nil"/>
              <w:right w:val="nil"/>
            </w:tcBorders>
            <w:shd w:val="clear" w:color="auto" w:fill="auto"/>
            <w:noWrap/>
            <w:vAlign w:val="bottom"/>
            <w:hideMark/>
          </w:tcPr>
          <w:p w14:paraId="2745277A"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7,805, 162,701]</w:t>
            </w:r>
          </w:p>
        </w:tc>
        <w:tc>
          <w:tcPr>
            <w:tcW w:w="1872" w:type="dxa"/>
            <w:tcBorders>
              <w:top w:val="nil"/>
              <w:left w:val="single" w:sz="4" w:space="0" w:color="auto"/>
              <w:bottom w:val="nil"/>
              <w:right w:val="single" w:sz="4" w:space="0" w:color="auto"/>
            </w:tcBorders>
            <w:shd w:val="clear" w:color="auto" w:fill="auto"/>
            <w:noWrap/>
            <w:vAlign w:val="bottom"/>
            <w:hideMark/>
          </w:tcPr>
          <w:p w14:paraId="230841B3"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8,530, 58,685]</w:t>
            </w:r>
          </w:p>
        </w:tc>
      </w:tr>
      <w:tr w:rsidR="001956B7" w14:paraId="38BD4375" w14:textId="77777777" w:rsidTr="00FD20FE">
        <w:trPr>
          <w:trHeight w:val="300"/>
        </w:trPr>
        <w:tc>
          <w:tcPr>
            <w:tcW w:w="3168" w:type="dxa"/>
            <w:vMerge w:val="restart"/>
            <w:tcBorders>
              <w:top w:val="single" w:sz="4" w:space="0" w:color="auto"/>
              <w:left w:val="single" w:sz="4" w:space="0" w:color="auto"/>
              <w:bottom w:val="single" w:sz="4" w:space="0" w:color="000000"/>
              <w:right w:val="nil"/>
            </w:tcBorders>
            <w:shd w:val="clear" w:color="auto" w:fill="auto"/>
            <w:vAlign w:val="bottom"/>
            <w:hideMark/>
          </w:tcPr>
          <w:p w14:paraId="6ED21DCB"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Drug Rescheduling + Needle Exchange</w:t>
            </w:r>
          </w:p>
        </w:tc>
        <w:tc>
          <w:tcPr>
            <w:tcW w:w="2203" w:type="dxa"/>
            <w:tcBorders>
              <w:top w:val="nil"/>
              <w:left w:val="single" w:sz="4" w:space="0" w:color="auto"/>
              <w:bottom w:val="nil"/>
              <w:right w:val="nil"/>
            </w:tcBorders>
            <w:shd w:val="clear" w:color="auto" w:fill="auto"/>
            <w:noWrap/>
            <w:vAlign w:val="bottom"/>
            <w:hideMark/>
          </w:tcPr>
          <w:p w14:paraId="0DCDD662"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090</w:t>
            </w:r>
          </w:p>
        </w:tc>
        <w:tc>
          <w:tcPr>
            <w:tcW w:w="2203" w:type="dxa"/>
            <w:tcBorders>
              <w:top w:val="nil"/>
              <w:left w:val="single" w:sz="4" w:space="0" w:color="auto"/>
              <w:bottom w:val="nil"/>
              <w:right w:val="nil"/>
            </w:tcBorders>
            <w:shd w:val="clear" w:color="auto" w:fill="auto"/>
            <w:noWrap/>
            <w:vAlign w:val="bottom"/>
            <w:hideMark/>
          </w:tcPr>
          <w:p w14:paraId="2CA614CA"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632</w:t>
            </w:r>
          </w:p>
        </w:tc>
        <w:tc>
          <w:tcPr>
            <w:tcW w:w="1944" w:type="dxa"/>
            <w:tcBorders>
              <w:top w:val="single" w:sz="4" w:space="0" w:color="auto"/>
              <w:left w:val="single" w:sz="4" w:space="0" w:color="auto"/>
              <w:bottom w:val="nil"/>
              <w:right w:val="nil"/>
            </w:tcBorders>
            <w:shd w:val="clear" w:color="auto" w:fill="auto"/>
            <w:noWrap/>
            <w:vAlign w:val="bottom"/>
            <w:hideMark/>
          </w:tcPr>
          <w:p w14:paraId="7A786325"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03,811</w:t>
            </w:r>
          </w:p>
        </w:tc>
        <w:tc>
          <w:tcPr>
            <w:tcW w:w="1944" w:type="dxa"/>
            <w:tcBorders>
              <w:top w:val="single" w:sz="4" w:space="0" w:color="auto"/>
              <w:left w:val="single" w:sz="4" w:space="0" w:color="auto"/>
              <w:bottom w:val="nil"/>
              <w:right w:val="nil"/>
            </w:tcBorders>
            <w:shd w:val="clear" w:color="auto" w:fill="auto"/>
            <w:noWrap/>
            <w:vAlign w:val="bottom"/>
            <w:hideMark/>
          </w:tcPr>
          <w:p w14:paraId="77807381"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38,242</w:t>
            </w:r>
          </w:p>
        </w:tc>
        <w:tc>
          <w:tcPr>
            <w:tcW w:w="1872" w:type="dxa"/>
            <w:tcBorders>
              <w:top w:val="single" w:sz="4" w:space="0" w:color="auto"/>
              <w:left w:val="single" w:sz="4" w:space="0" w:color="auto"/>
              <w:bottom w:val="nil"/>
              <w:right w:val="single" w:sz="4" w:space="0" w:color="auto"/>
            </w:tcBorders>
            <w:shd w:val="clear" w:color="auto" w:fill="auto"/>
            <w:noWrap/>
            <w:vAlign w:val="bottom"/>
            <w:hideMark/>
          </w:tcPr>
          <w:p w14:paraId="15DC1FD1"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4,431</w:t>
            </w:r>
          </w:p>
        </w:tc>
      </w:tr>
      <w:tr w:rsidR="001956B7" w14:paraId="318ABBD2" w14:textId="77777777" w:rsidTr="00FD20FE">
        <w:trPr>
          <w:trHeight w:val="300"/>
        </w:trPr>
        <w:tc>
          <w:tcPr>
            <w:tcW w:w="3168" w:type="dxa"/>
            <w:vMerge/>
            <w:tcBorders>
              <w:top w:val="single" w:sz="4" w:space="0" w:color="auto"/>
              <w:left w:val="single" w:sz="4" w:space="0" w:color="auto"/>
              <w:bottom w:val="single" w:sz="4" w:space="0" w:color="000000"/>
              <w:right w:val="nil"/>
            </w:tcBorders>
            <w:vAlign w:val="center"/>
            <w:hideMark/>
          </w:tcPr>
          <w:p w14:paraId="4FD1B1A0"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3A9823F6"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500, 2,413]</w:t>
            </w:r>
          </w:p>
        </w:tc>
        <w:tc>
          <w:tcPr>
            <w:tcW w:w="2203" w:type="dxa"/>
            <w:tcBorders>
              <w:top w:val="nil"/>
              <w:left w:val="single" w:sz="4" w:space="0" w:color="auto"/>
              <w:bottom w:val="single" w:sz="4" w:space="0" w:color="auto"/>
              <w:right w:val="nil"/>
            </w:tcBorders>
            <w:shd w:val="clear" w:color="auto" w:fill="auto"/>
            <w:noWrap/>
            <w:vAlign w:val="bottom"/>
            <w:hideMark/>
          </w:tcPr>
          <w:p w14:paraId="79A8703A"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00, 6,947]</w:t>
            </w:r>
          </w:p>
        </w:tc>
        <w:tc>
          <w:tcPr>
            <w:tcW w:w="1944" w:type="dxa"/>
            <w:tcBorders>
              <w:top w:val="nil"/>
              <w:left w:val="single" w:sz="4" w:space="0" w:color="auto"/>
              <w:bottom w:val="single" w:sz="4" w:space="0" w:color="auto"/>
              <w:right w:val="nil"/>
            </w:tcBorders>
            <w:shd w:val="clear" w:color="auto" w:fill="auto"/>
            <w:noWrap/>
            <w:vAlign w:val="bottom"/>
            <w:hideMark/>
          </w:tcPr>
          <w:p w14:paraId="4DE6556F"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25,508, -88,775]</w:t>
            </w:r>
          </w:p>
        </w:tc>
        <w:tc>
          <w:tcPr>
            <w:tcW w:w="1944" w:type="dxa"/>
            <w:tcBorders>
              <w:top w:val="nil"/>
              <w:left w:val="single" w:sz="4" w:space="0" w:color="auto"/>
              <w:bottom w:val="single" w:sz="4" w:space="0" w:color="auto"/>
              <w:right w:val="nil"/>
            </w:tcBorders>
            <w:shd w:val="clear" w:color="auto" w:fill="auto"/>
            <w:noWrap/>
            <w:vAlign w:val="bottom"/>
            <w:hideMark/>
          </w:tcPr>
          <w:p w14:paraId="1868609D"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6,003, 174,209]</w:t>
            </w:r>
          </w:p>
        </w:tc>
        <w:tc>
          <w:tcPr>
            <w:tcW w:w="1872" w:type="dxa"/>
            <w:tcBorders>
              <w:top w:val="nil"/>
              <w:left w:val="single" w:sz="4" w:space="0" w:color="auto"/>
              <w:bottom w:val="single" w:sz="4" w:space="0" w:color="auto"/>
              <w:right w:val="single" w:sz="4" w:space="0" w:color="auto"/>
            </w:tcBorders>
            <w:shd w:val="clear" w:color="auto" w:fill="auto"/>
            <w:noWrap/>
            <w:vAlign w:val="bottom"/>
            <w:hideMark/>
          </w:tcPr>
          <w:p w14:paraId="774F1FFA"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753, 73,296]</w:t>
            </w:r>
          </w:p>
        </w:tc>
      </w:tr>
      <w:tr w:rsidR="001956B7" w14:paraId="37464035" w14:textId="77777777" w:rsidTr="00FD20FE">
        <w:trPr>
          <w:trHeight w:val="300"/>
        </w:trPr>
        <w:tc>
          <w:tcPr>
            <w:tcW w:w="3168" w:type="dxa"/>
            <w:vMerge w:val="restart"/>
            <w:tcBorders>
              <w:top w:val="nil"/>
              <w:left w:val="single" w:sz="4" w:space="0" w:color="auto"/>
              <w:bottom w:val="nil"/>
              <w:right w:val="nil"/>
            </w:tcBorders>
            <w:shd w:val="clear" w:color="auto" w:fill="auto"/>
            <w:vAlign w:val="bottom"/>
            <w:hideMark/>
          </w:tcPr>
          <w:p w14:paraId="325446D3"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Drug Rescheduling + MAT</w:t>
            </w:r>
          </w:p>
        </w:tc>
        <w:tc>
          <w:tcPr>
            <w:tcW w:w="2203" w:type="dxa"/>
            <w:tcBorders>
              <w:top w:val="nil"/>
              <w:left w:val="single" w:sz="4" w:space="0" w:color="auto"/>
              <w:bottom w:val="nil"/>
              <w:right w:val="nil"/>
            </w:tcBorders>
            <w:shd w:val="clear" w:color="auto" w:fill="auto"/>
            <w:noWrap/>
            <w:vAlign w:val="bottom"/>
            <w:hideMark/>
          </w:tcPr>
          <w:p w14:paraId="662DD6D4"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88</w:t>
            </w:r>
          </w:p>
        </w:tc>
        <w:tc>
          <w:tcPr>
            <w:tcW w:w="2203" w:type="dxa"/>
            <w:tcBorders>
              <w:top w:val="nil"/>
              <w:left w:val="single" w:sz="4" w:space="0" w:color="auto"/>
              <w:bottom w:val="nil"/>
              <w:right w:val="nil"/>
            </w:tcBorders>
            <w:shd w:val="clear" w:color="auto" w:fill="auto"/>
            <w:noWrap/>
            <w:vAlign w:val="bottom"/>
            <w:hideMark/>
          </w:tcPr>
          <w:p w14:paraId="07977C7A"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4,123</w:t>
            </w:r>
          </w:p>
        </w:tc>
        <w:tc>
          <w:tcPr>
            <w:tcW w:w="1944" w:type="dxa"/>
            <w:tcBorders>
              <w:top w:val="nil"/>
              <w:left w:val="single" w:sz="4" w:space="0" w:color="auto"/>
              <w:bottom w:val="nil"/>
              <w:right w:val="nil"/>
            </w:tcBorders>
            <w:shd w:val="clear" w:color="auto" w:fill="auto"/>
            <w:noWrap/>
            <w:vAlign w:val="bottom"/>
            <w:hideMark/>
          </w:tcPr>
          <w:p w14:paraId="598F18A7"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02,616</w:t>
            </w:r>
          </w:p>
        </w:tc>
        <w:tc>
          <w:tcPr>
            <w:tcW w:w="1944" w:type="dxa"/>
            <w:tcBorders>
              <w:top w:val="nil"/>
              <w:left w:val="single" w:sz="4" w:space="0" w:color="auto"/>
              <w:bottom w:val="nil"/>
              <w:right w:val="nil"/>
            </w:tcBorders>
            <w:shd w:val="clear" w:color="auto" w:fill="auto"/>
            <w:noWrap/>
            <w:vAlign w:val="bottom"/>
            <w:hideMark/>
          </w:tcPr>
          <w:p w14:paraId="61B1B1AE"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30,369</w:t>
            </w:r>
          </w:p>
        </w:tc>
        <w:tc>
          <w:tcPr>
            <w:tcW w:w="1872" w:type="dxa"/>
            <w:tcBorders>
              <w:top w:val="nil"/>
              <w:left w:val="single" w:sz="4" w:space="0" w:color="auto"/>
              <w:bottom w:val="nil"/>
              <w:right w:val="single" w:sz="4" w:space="0" w:color="auto"/>
            </w:tcBorders>
            <w:shd w:val="clear" w:color="auto" w:fill="auto"/>
            <w:noWrap/>
            <w:vAlign w:val="bottom"/>
            <w:hideMark/>
          </w:tcPr>
          <w:p w14:paraId="78FA5971"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7,753</w:t>
            </w:r>
          </w:p>
        </w:tc>
      </w:tr>
      <w:tr w:rsidR="001956B7" w14:paraId="410A1C0C" w14:textId="77777777" w:rsidTr="00FD20FE">
        <w:trPr>
          <w:trHeight w:val="300"/>
        </w:trPr>
        <w:tc>
          <w:tcPr>
            <w:tcW w:w="3168" w:type="dxa"/>
            <w:vMerge/>
            <w:tcBorders>
              <w:top w:val="nil"/>
              <w:left w:val="single" w:sz="4" w:space="0" w:color="auto"/>
              <w:bottom w:val="nil"/>
              <w:right w:val="nil"/>
            </w:tcBorders>
            <w:vAlign w:val="center"/>
            <w:hideMark/>
          </w:tcPr>
          <w:p w14:paraId="1D1A0A59"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0B0BAAB0"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292, 3,179]</w:t>
            </w:r>
          </w:p>
        </w:tc>
        <w:tc>
          <w:tcPr>
            <w:tcW w:w="2203" w:type="dxa"/>
            <w:tcBorders>
              <w:top w:val="nil"/>
              <w:left w:val="single" w:sz="4" w:space="0" w:color="auto"/>
              <w:bottom w:val="single" w:sz="4" w:space="0" w:color="auto"/>
              <w:right w:val="nil"/>
            </w:tcBorders>
            <w:shd w:val="clear" w:color="auto" w:fill="auto"/>
            <w:noWrap/>
            <w:vAlign w:val="bottom"/>
            <w:hideMark/>
          </w:tcPr>
          <w:p w14:paraId="599FD7CF"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36, 8,188]</w:t>
            </w:r>
          </w:p>
        </w:tc>
        <w:tc>
          <w:tcPr>
            <w:tcW w:w="1944" w:type="dxa"/>
            <w:tcBorders>
              <w:top w:val="nil"/>
              <w:left w:val="single" w:sz="4" w:space="0" w:color="auto"/>
              <w:bottom w:val="nil"/>
              <w:right w:val="nil"/>
            </w:tcBorders>
            <w:shd w:val="clear" w:color="auto" w:fill="auto"/>
            <w:noWrap/>
            <w:vAlign w:val="bottom"/>
            <w:hideMark/>
          </w:tcPr>
          <w:p w14:paraId="6427110A"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24,228, -87,751]</w:t>
            </w:r>
          </w:p>
        </w:tc>
        <w:tc>
          <w:tcPr>
            <w:tcW w:w="1944" w:type="dxa"/>
            <w:tcBorders>
              <w:top w:val="nil"/>
              <w:left w:val="single" w:sz="4" w:space="0" w:color="auto"/>
              <w:bottom w:val="nil"/>
              <w:right w:val="nil"/>
            </w:tcBorders>
            <w:shd w:val="clear" w:color="auto" w:fill="auto"/>
            <w:noWrap/>
            <w:vAlign w:val="bottom"/>
            <w:hideMark/>
          </w:tcPr>
          <w:p w14:paraId="49C59B9A"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9,599, 163,319]</w:t>
            </w:r>
          </w:p>
        </w:tc>
        <w:tc>
          <w:tcPr>
            <w:tcW w:w="1872" w:type="dxa"/>
            <w:tcBorders>
              <w:top w:val="nil"/>
              <w:left w:val="single" w:sz="4" w:space="0" w:color="auto"/>
              <w:bottom w:val="nil"/>
              <w:right w:val="single" w:sz="4" w:space="0" w:color="auto"/>
            </w:tcBorders>
            <w:shd w:val="clear" w:color="auto" w:fill="auto"/>
            <w:noWrap/>
            <w:vAlign w:val="bottom"/>
            <w:hideMark/>
          </w:tcPr>
          <w:p w14:paraId="3CEF3D29"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2,445, 63,433]</w:t>
            </w:r>
          </w:p>
        </w:tc>
      </w:tr>
      <w:tr w:rsidR="001956B7" w14:paraId="0E7B13D4" w14:textId="77777777" w:rsidTr="00FD20FE">
        <w:trPr>
          <w:trHeight w:val="300"/>
        </w:trPr>
        <w:tc>
          <w:tcPr>
            <w:tcW w:w="3168" w:type="dxa"/>
            <w:vMerge w:val="restart"/>
            <w:tcBorders>
              <w:top w:val="single" w:sz="4" w:space="0" w:color="auto"/>
              <w:left w:val="single" w:sz="4" w:space="0" w:color="auto"/>
              <w:bottom w:val="single" w:sz="4" w:space="0" w:color="000000"/>
              <w:right w:val="nil"/>
            </w:tcBorders>
            <w:shd w:val="clear" w:color="auto" w:fill="auto"/>
            <w:vAlign w:val="bottom"/>
            <w:hideMark/>
          </w:tcPr>
          <w:p w14:paraId="3BE2BD25"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Drug Rescheduling + Psychosocial Interventions</w:t>
            </w:r>
          </w:p>
        </w:tc>
        <w:tc>
          <w:tcPr>
            <w:tcW w:w="2203" w:type="dxa"/>
            <w:tcBorders>
              <w:top w:val="nil"/>
              <w:left w:val="single" w:sz="4" w:space="0" w:color="auto"/>
              <w:bottom w:val="nil"/>
              <w:right w:val="nil"/>
            </w:tcBorders>
            <w:shd w:val="clear" w:color="auto" w:fill="auto"/>
            <w:noWrap/>
            <w:vAlign w:val="bottom"/>
            <w:hideMark/>
          </w:tcPr>
          <w:p w14:paraId="047F048B"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866</w:t>
            </w:r>
          </w:p>
        </w:tc>
        <w:tc>
          <w:tcPr>
            <w:tcW w:w="2203" w:type="dxa"/>
            <w:tcBorders>
              <w:top w:val="nil"/>
              <w:left w:val="single" w:sz="4" w:space="0" w:color="auto"/>
              <w:bottom w:val="nil"/>
              <w:right w:val="nil"/>
            </w:tcBorders>
            <w:shd w:val="clear" w:color="auto" w:fill="auto"/>
            <w:noWrap/>
            <w:vAlign w:val="bottom"/>
            <w:hideMark/>
          </w:tcPr>
          <w:p w14:paraId="17DE02A5"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240</w:t>
            </w:r>
          </w:p>
        </w:tc>
        <w:tc>
          <w:tcPr>
            <w:tcW w:w="1944" w:type="dxa"/>
            <w:tcBorders>
              <w:top w:val="single" w:sz="4" w:space="0" w:color="auto"/>
              <w:left w:val="single" w:sz="4" w:space="0" w:color="auto"/>
              <w:bottom w:val="nil"/>
              <w:right w:val="nil"/>
            </w:tcBorders>
            <w:shd w:val="clear" w:color="auto" w:fill="auto"/>
            <w:noWrap/>
            <w:vAlign w:val="bottom"/>
            <w:hideMark/>
          </w:tcPr>
          <w:p w14:paraId="3B18259F"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03,991</w:t>
            </w:r>
          </w:p>
        </w:tc>
        <w:tc>
          <w:tcPr>
            <w:tcW w:w="1944" w:type="dxa"/>
            <w:tcBorders>
              <w:top w:val="single" w:sz="4" w:space="0" w:color="auto"/>
              <w:left w:val="single" w:sz="4" w:space="0" w:color="auto"/>
              <w:bottom w:val="nil"/>
              <w:right w:val="nil"/>
            </w:tcBorders>
            <w:shd w:val="clear" w:color="auto" w:fill="auto"/>
            <w:noWrap/>
            <w:vAlign w:val="bottom"/>
            <w:hideMark/>
          </w:tcPr>
          <w:p w14:paraId="286808A6"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40,439</w:t>
            </w:r>
          </w:p>
        </w:tc>
        <w:tc>
          <w:tcPr>
            <w:tcW w:w="1872" w:type="dxa"/>
            <w:tcBorders>
              <w:top w:val="single" w:sz="4" w:space="0" w:color="auto"/>
              <w:left w:val="single" w:sz="4" w:space="0" w:color="auto"/>
              <w:bottom w:val="nil"/>
              <w:right w:val="single" w:sz="4" w:space="0" w:color="auto"/>
            </w:tcBorders>
            <w:shd w:val="clear" w:color="auto" w:fill="auto"/>
            <w:noWrap/>
            <w:vAlign w:val="bottom"/>
            <w:hideMark/>
          </w:tcPr>
          <w:p w14:paraId="3A209183"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6,448</w:t>
            </w:r>
          </w:p>
        </w:tc>
      </w:tr>
      <w:tr w:rsidR="001956B7" w14:paraId="41F9FEC7" w14:textId="77777777" w:rsidTr="00FD20FE">
        <w:trPr>
          <w:trHeight w:val="300"/>
        </w:trPr>
        <w:tc>
          <w:tcPr>
            <w:tcW w:w="3168" w:type="dxa"/>
            <w:vMerge/>
            <w:tcBorders>
              <w:top w:val="single" w:sz="4" w:space="0" w:color="auto"/>
              <w:left w:val="single" w:sz="4" w:space="0" w:color="auto"/>
              <w:bottom w:val="single" w:sz="4" w:space="0" w:color="000000"/>
              <w:right w:val="nil"/>
            </w:tcBorders>
            <w:vAlign w:val="center"/>
            <w:hideMark/>
          </w:tcPr>
          <w:p w14:paraId="22B45933"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7BCEC14E"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147, 2,610]</w:t>
            </w:r>
          </w:p>
        </w:tc>
        <w:tc>
          <w:tcPr>
            <w:tcW w:w="2203" w:type="dxa"/>
            <w:tcBorders>
              <w:top w:val="nil"/>
              <w:left w:val="single" w:sz="4" w:space="0" w:color="auto"/>
              <w:bottom w:val="single" w:sz="4" w:space="0" w:color="auto"/>
              <w:right w:val="nil"/>
            </w:tcBorders>
            <w:shd w:val="clear" w:color="auto" w:fill="auto"/>
            <w:noWrap/>
            <w:vAlign w:val="bottom"/>
            <w:hideMark/>
          </w:tcPr>
          <w:p w14:paraId="45DACDFD"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7, 7,479]</w:t>
            </w:r>
          </w:p>
        </w:tc>
        <w:tc>
          <w:tcPr>
            <w:tcW w:w="1944" w:type="dxa"/>
            <w:tcBorders>
              <w:top w:val="nil"/>
              <w:left w:val="single" w:sz="4" w:space="0" w:color="auto"/>
              <w:bottom w:val="single" w:sz="4" w:space="0" w:color="auto"/>
              <w:right w:val="nil"/>
            </w:tcBorders>
            <w:shd w:val="clear" w:color="auto" w:fill="auto"/>
            <w:noWrap/>
            <w:vAlign w:val="bottom"/>
            <w:hideMark/>
          </w:tcPr>
          <w:p w14:paraId="761D381A"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25,714, -88,923]</w:t>
            </w:r>
          </w:p>
        </w:tc>
        <w:tc>
          <w:tcPr>
            <w:tcW w:w="1944" w:type="dxa"/>
            <w:tcBorders>
              <w:top w:val="nil"/>
              <w:left w:val="single" w:sz="4" w:space="0" w:color="auto"/>
              <w:bottom w:val="single" w:sz="4" w:space="0" w:color="auto"/>
              <w:right w:val="nil"/>
            </w:tcBorders>
            <w:shd w:val="clear" w:color="auto" w:fill="auto"/>
            <w:noWrap/>
            <w:vAlign w:val="bottom"/>
            <w:hideMark/>
          </w:tcPr>
          <w:p w14:paraId="59FE2B70"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7,867, 176,148]</w:t>
            </w:r>
          </w:p>
        </w:tc>
        <w:tc>
          <w:tcPr>
            <w:tcW w:w="1872" w:type="dxa"/>
            <w:tcBorders>
              <w:top w:val="nil"/>
              <w:left w:val="single" w:sz="4" w:space="0" w:color="auto"/>
              <w:bottom w:val="single" w:sz="4" w:space="0" w:color="auto"/>
              <w:right w:val="single" w:sz="4" w:space="0" w:color="auto"/>
            </w:tcBorders>
            <w:shd w:val="clear" w:color="auto" w:fill="auto"/>
            <w:noWrap/>
            <w:vAlign w:val="bottom"/>
            <w:hideMark/>
          </w:tcPr>
          <w:p w14:paraId="06D55A68"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162, 75,071]</w:t>
            </w:r>
          </w:p>
        </w:tc>
      </w:tr>
      <w:tr w:rsidR="001956B7" w14:paraId="62DBFE35" w14:textId="77777777" w:rsidTr="00FD20FE">
        <w:trPr>
          <w:trHeight w:val="300"/>
        </w:trPr>
        <w:tc>
          <w:tcPr>
            <w:tcW w:w="3168" w:type="dxa"/>
            <w:vMerge w:val="restart"/>
            <w:tcBorders>
              <w:top w:val="nil"/>
              <w:left w:val="single" w:sz="4" w:space="0" w:color="auto"/>
              <w:bottom w:val="nil"/>
              <w:right w:val="nil"/>
            </w:tcBorders>
            <w:shd w:val="clear" w:color="auto" w:fill="auto"/>
            <w:vAlign w:val="bottom"/>
            <w:hideMark/>
          </w:tcPr>
          <w:p w14:paraId="2EAFFE92"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PMP + Naloxone Availability</w:t>
            </w:r>
          </w:p>
        </w:tc>
        <w:tc>
          <w:tcPr>
            <w:tcW w:w="2203" w:type="dxa"/>
            <w:tcBorders>
              <w:top w:val="nil"/>
              <w:left w:val="single" w:sz="4" w:space="0" w:color="auto"/>
              <w:bottom w:val="nil"/>
              <w:right w:val="nil"/>
            </w:tcBorders>
            <w:shd w:val="clear" w:color="auto" w:fill="auto"/>
            <w:noWrap/>
            <w:vAlign w:val="bottom"/>
            <w:hideMark/>
          </w:tcPr>
          <w:p w14:paraId="30C5FE8E"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434</w:t>
            </w:r>
          </w:p>
        </w:tc>
        <w:tc>
          <w:tcPr>
            <w:tcW w:w="2203" w:type="dxa"/>
            <w:tcBorders>
              <w:top w:val="nil"/>
              <w:left w:val="single" w:sz="4" w:space="0" w:color="auto"/>
              <w:bottom w:val="nil"/>
              <w:right w:val="nil"/>
            </w:tcBorders>
            <w:shd w:val="clear" w:color="auto" w:fill="auto"/>
            <w:noWrap/>
            <w:vAlign w:val="bottom"/>
            <w:hideMark/>
          </w:tcPr>
          <w:p w14:paraId="36C36D6C"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957</w:t>
            </w:r>
          </w:p>
        </w:tc>
        <w:tc>
          <w:tcPr>
            <w:tcW w:w="1944" w:type="dxa"/>
            <w:tcBorders>
              <w:top w:val="nil"/>
              <w:left w:val="single" w:sz="4" w:space="0" w:color="auto"/>
              <w:bottom w:val="nil"/>
              <w:right w:val="nil"/>
            </w:tcBorders>
            <w:shd w:val="clear" w:color="auto" w:fill="auto"/>
            <w:noWrap/>
            <w:vAlign w:val="bottom"/>
            <w:hideMark/>
          </w:tcPr>
          <w:p w14:paraId="024987ED"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53,923</w:t>
            </w:r>
          </w:p>
        </w:tc>
        <w:tc>
          <w:tcPr>
            <w:tcW w:w="1944" w:type="dxa"/>
            <w:tcBorders>
              <w:top w:val="nil"/>
              <w:left w:val="single" w:sz="4" w:space="0" w:color="auto"/>
              <w:bottom w:val="nil"/>
              <w:right w:val="nil"/>
            </w:tcBorders>
            <w:shd w:val="clear" w:color="auto" w:fill="auto"/>
            <w:noWrap/>
            <w:vAlign w:val="bottom"/>
            <w:hideMark/>
          </w:tcPr>
          <w:p w14:paraId="59F051B5"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73,987</w:t>
            </w:r>
          </w:p>
        </w:tc>
        <w:tc>
          <w:tcPr>
            <w:tcW w:w="1872" w:type="dxa"/>
            <w:tcBorders>
              <w:top w:val="nil"/>
              <w:left w:val="single" w:sz="4" w:space="0" w:color="auto"/>
              <w:bottom w:val="nil"/>
              <w:right w:val="single" w:sz="4" w:space="0" w:color="auto"/>
            </w:tcBorders>
            <w:shd w:val="clear" w:color="auto" w:fill="auto"/>
            <w:noWrap/>
            <w:vAlign w:val="bottom"/>
            <w:hideMark/>
          </w:tcPr>
          <w:p w14:paraId="737B78F3"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0,063</w:t>
            </w:r>
          </w:p>
        </w:tc>
      </w:tr>
      <w:tr w:rsidR="001956B7" w14:paraId="0AEF3610" w14:textId="77777777" w:rsidTr="00FD20FE">
        <w:trPr>
          <w:trHeight w:val="300"/>
        </w:trPr>
        <w:tc>
          <w:tcPr>
            <w:tcW w:w="3168" w:type="dxa"/>
            <w:vMerge/>
            <w:tcBorders>
              <w:top w:val="nil"/>
              <w:left w:val="single" w:sz="4" w:space="0" w:color="auto"/>
              <w:bottom w:val="nil"/>
              <w:right w:val="nil"/>
            </w:tcBorders>
            <w:vAlign w:val="center"/>
            <w:hideMark/>
          </w:tcPr>
          <w:p w14:paraId="2CB421E1"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15847A6D"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409, -23]</w:t>
            </w:r>
          </w:p>
        </w:tc>
        <w:tc>
          <w:tcPr>
            <w:tcW w:w="2203" w:type="dxa"/>
            <w:tcBorders>
              <w:top w:val="nil"/>
              <w:left w:val="single" w:sz="4" w:space="0" w:color="auto"/>
              <w:bottom w:val="single" w:sz="4" w:space="0" w:color="auto"/>
              <w:right w:val="nil"/>
            </w:tcBorders>
            <w:shd w:val="clear" w:color="auto" w:fill="auto"/>
            <w:noWrap/>
            <w:vAlign w:val="bottom"/>
            <w:hideMark/>
          </w:tcPr>
          <w:p w14:paraId="1659583B"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752, 1,060]</w:t>
            </w:r>
          </w:p>
        </w:tc>
        <w:tc>
          <w:tcPr>
            <w:tcW w:w="1944" w:type="dxa"/>
            <w:tcBorders>
              <w:top w:val="nil"/>
              <w:left w:val="single" w:sz="4" w:space="0" w:color="auto"/>
              <w:bottom w:val="nil"/>
              <w:right w:val="nil"/>
            </w:tcBorders>
            <w:shd w:val="clear" w:color="auto" w:fill="auto"/>
            <w:noWrap/>
            <w:vAlign w:val="bottom"/>
            <w:hideMark/>
          </w:tcPr>
          <w:p w14:paraId="7C9A7E7C"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5,154, -46,010]</w:t>
            </w:r>
          </w:p>
        </w:tc>
        <w:tc>
          <w:tcPr>
            <w:tcW w:w="1944" w:type="dxa"/>
            <w:tcBorders>
              <w:top w:val="nil"/>
              <w:left w:val="single" w:sz="4" w:space="0" w:color="auto"/>
              <w:bottom w:val="nil"/>
              <w:right w:val="nil"/>
            </w:tcBorders>
            <w:shd w:val="clear" w:color="auto" w:fill="auto"/>
            <w:noWrap/>
            <w:vAlign w:val="bottom"/>
            <w:hideMark/>
          </w:tcPr>
          <w:p w14:paraId="4DF35DF2"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4,699, 92,421]</w:t>
            </w:r>
          </w:p>
        </w:tc>
        <w:tc>
          <w:tcPr>
            <w:tcW w:w="1872" w:type="dxa"/>
            <w:tcBorders>
              <w:top w:val="nil"/>
              <w:left w:val="single" w:sz="4" w:space="0" w:color="auto"/>
              <w:bottom w:val="nil"/>
              <w:right w:val="single" w:sz="4" w:space="0" w:color="auto"/>
            </w:tcBorders>
            <w:shd w:val="clear" w:color="auto" w:fill="auto"/>
            <w:noWrap/>
            <w:vAlign w:val="bottom"/>
            <w:hideMark/>
          </w:tcPr>
          <w:p w14:paraId="0C67F358"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337, 39,963]</w:t>
            </w:r>
          </w:p>
        </w:tc>
      </w:tr>
      <w:tr w:rsidR="001956B7" w14:paraId="7B25A0D7" w14:textId="77777777" w:rsidTr="00FD20FE">
        <w:trPr>
          <w:trHeight w:val="300"/>
        </w:trPr>
        <w:tc>
          <w:tcPr>
            <w:tcW w:w="3168" w:type="dxa"/>
            <w:vMerge w:val="restart"/>
            <w:tcBorders>
              <w:top w:val="single" w:sz="4" w:space="0" w:color="auto"/>
              <w:left w:val="single" w:sz="4" w:space="0" w:color="auto"/>
              <w:bottom w:val="single" w:sz="4" w:space="0" w:color="000000"/>
              <w:right w:val="nil"/>
            </w:tcBorders>
            <w:shd w:val="clear" w:color="auto" w:fill="auto"/>
            <w:vAlign w:val="bottom"/>
            <w:hideMark/>
          </w:tcPr>
          <w:p w14:paraId="15F9B50B"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PMP + Needle Exchange</w:t>
            </w:r>
          </w:p>
        </w:tc>
        <w:tc>
          <w:tcPr>
            <w:tcW w:w="2203" w:type="dxa"/>
            <w:tcBorders>
              <w:top w:val="nil"/>
              <w:left w:val="single" w:sz="4" w:space="0" w:color="auto"/>
              <w:bottom w:val="nil"/>
              <w:right w:val="nil"/>
            </w:tcBorders>
            <w:shd w:val="clear" w:color="auto" w:fill="auto"/>
            <w:noWrap/>
            <w:vAlign w:val="bottom"/>
            <w:hideMark/>
          </w:tcPr>
          <w:p w14:paraId="27A32770"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762</w:t>
            </w:r>
          </w:p>
        </w:tc>
        <w:tc>
          <w:tcPr>
            <w:tcW w:w="2203" w:type="dxa"/>
            <w:tcBorders>
              <w:top w:val="nil"/>
              <w:left w:val="single" w:sz="4" w:space="0" w:color="auto"/>
              <w:bottom w:val="nil"/>
              <w:right w:val="nil"/>
            </w:tcBorders>
            <w:shd w:val="clear" w:color="auto" w:fill="auto"/>
            <w:noWrap/>
            <w:vAlign w:val="bottom"/>
            <w:hideMark/>
          </w:tcPr>
          <w:p w14:paraId="392CAF42"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073</w:t>
            </w:r>
          </w:p>
        </w:tc>
        <w:tc>
          <w:tcPr>
            <w:tcW w:w="1944" w:type="dxa"/>
            <w:tcBorders>
              <w:top w:val="single" w:sz="4" w:space="0" w:color="auto"/>
              <w:left w:val="single" w:sz="4" w:space="0" w:color="auto"/>
              <w:bottom w:val="nil"/>
              <w:right w:val="nil"/>
            </w:tcBorders>
            <w:shd w:val="clear" w:color="auto" w:fill="auto"/>
            <w:noWrap/>
            <w:vAlign w:val="bottom"/>
            <w:hideMark/>
          </w:tcPr>
          <w:p w14:paraId="024C39F7"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47,826</w:t>
            </w:r>
          </w:p>
        </w:tc>
        <w:tc>
          <w:tcPr>
            <w:tcW w:w="1944" w:type="dxa"/>
            <w:tcBorders>
              <w:top w:val="single" w:sz="4" w:space="0" w:color="auto"/>
              <w:left w:val="single" w:sz="4" w:space="0" w:color="auto"/>
              <w:bottom w:val="nil"/>
              <w:right w:val="nil"/>
            </w:tcBorders>
            <w:shd w:val="clear" w:color="auto" w:fill="auto"/>
            <w:noWrap/>
            <w:vAlign w:val="bottom"/>
            <w:hideMark/>
          </w:tcPr>
          <w:p w14:paraId="41587B0B"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82,738</w:t>
            </w:r>
          </w:p>
        </w:tc>
        <w:tc>
          <w:tcPr>
            <w:tcW w:w="1872" w:type="dxa"/>
            <w:tcBorders>
              <w:top w:val="single" w:sz="4" w:space="0" w:color="auto"/>
              <w:left w:val="single" w:sz="4" w:space="0" w:color="auto"/>
              <w:bottom w:val="nil"/>
              <w:right w:val="single" w:sz="4" w:space="0" w:color="auto"/>
            </w:tcBorders>
            <w:shd w:val="clear" w:color="auto" w:fill="auto"/>
            <w:noWrap/>
            <w:vAlign w:val="bottom"/>
            <w:hideMark/>
          </w:tcPr>
          <w:p w14:paraId="7A752551"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4,912</w:t>
            </w:r>
          </w:p>
        </w:tc>
      </w:tr>
      <w:tr w:rsidR="001956B7" w14:paraId="3691A29C" w14:textId="77777777" w:rsidTr="00FD20FE">
        <w:trPr>
          <w:trHeight w:val="300"/>
        </w:trPr>
        <w:tc>
          <w:tcPr>
            <w:tcW w:w="3168" w:type="dxa"/>
            <w:vMerge/>
            <w:tcBorders>
              <w:top w:val="single" w:sz="4" w:space="0" w:color="auto"/>
              <w:left w:val="single" w:sz="4" w:space="0" w:color="auto"/>
              <w:bottom w:val="single" w:sz="4" w:space="0" w:color="000000"/>
              <w:right w:val="nil"/>
            </w:tcBorders>
            <w:vAlign w:val="center"/>
            <w:hideMark/>
          </w:tcPr>
          <w:p w14:paraId="6D98413A"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050B4848"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730, -1,240]</w:t>
            </w:r>
          </w:p>
        </w:tc>
        <w:tc>
          <w:tcPr>
            <w:tcW w:w="2203" w:type="dxa"/>
            <w:tcBorders>
              <w:top w:val="nil"/>
              <w:left w:val="single" w:sz="4" w:space="0" w:color="auto"/>
              <w:bottom w:val="single" w:sz="4" w:space="0" w:color="auto"/>
              <w:right w:val="nil"/>
            </w:tcBorders>
            <w:shd w:val="clear" w:color="auto" w:fill="auto"/>
            <w:noWrap/>
            <w:vAlign w:val="bottom"/>
            <w:hideMark/>
          </w:tcPr>
          <w:p w14:paraId="1CE0AF86"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863, 30]</w:t>
            </w:r>
          </w:p>
        </w:tc>
        <w:tc>
          <w:tcPr>
            <w:tcW w:w="1944" w:type="dxa"/>
            <w:tcBorders>
              <w:top w:val="nil"/>
              <w:left w:val="single" w:sz="4" w:space="0" w:color="auto"/>
              <w:bottom w:val="single" w:sz="4" w:space="0" w:color="auto"/>
              <w:right w:val="nil"/>
            </w:tcBorders>
            <w:shd w:val="clear" w:color="auto" w:fill="auto"/>
            <w:noWrap/>
            <w:vAlign w:val="bottom"/>
            <w:hideMark/>
          </w:tcPr>
          <w:p w14:paraId="72BA7873"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7,967, -40,737]</w:t>
            </w:r>
          </w:p>
        </w:tc>
        <w:tc>
          <w:tcPr>
            <w:tcW w:w="1944" w:type="dxa"/>
            <w:tcBorders>
              <w:top w:val="nil"/>
              <w:left w:val="single" w:sz="4" w:space="0" w:color="auto"/>
              <w:bottom w:val="single" w:sz="4" w:space="0" w:color="auto"/>
              <w:right w:val="nil"/>
            </w:tcBorders>
            <w:shd w:val="clear" w:color="auto" w:fill="auto"/>
            <w:noWrap/>
            <w:vAlign w:val="bottom"/>
            <w:hideMark/>
          </w:tcPr>
          <w:p w14:paraId="76ABCCA2"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2,148, 102,369]</w:t>
            </w:r>
          </w:p>
        </w:tc>
        <w:tc>
          <w:tcPr>
            <w:tcW w:w="1872" w:type="dxa"/>
            <w:tcBorders>
              <w:top w:val="nil"/>
              <w:left w:val="single" w:sz="4" w:space="0" w:color="auto"/>
              <w:bottom w:val="single" w:sz="4" w:space="0" w:color="auto"/>
              <w:right w:val="single" w:sz="4" w:space="0" w:color="auto"/>
            </w:tcBorders>
            <w:shd w:val="clear" w:color="auto" w:fill="auto"/>
            <w:noWrap/>
            <w:vAlign w:val="bottom"/>
            <w:hideMark/>
          </w:tcPr>
          <w:p w14:paraId="37D6629B"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0,190, 55,688]</w:t>
            </w:r>
          </w:p>
        </w:tc>
      </w:tr>
      <w:tr w:rsidR="001956B7" w14:paraId="4A332A5D" w14:textId="77777777" w:rsidTr="00FD20FE">
        <w:trPr>
          <w:trHeight w:val="300"/>
        </w:trPr>
        <w:tc>
          <w:tcPr>
            <w:tcW w:w="3168" w:type="dxa"/>
            <w:vMerge w:val="restart"/>
            <w:tcBorders>
              <w:top w:val="nil"/>
              <w:left w:val="single" w:sz="4" w:space="0" w:color="auto"/>
              <w:bottom w:val="nil"/>
              <w:right w:val="nil"/>
            </w:tcBorders>
            <w:shd w:val="clear" w:color="auto" w:fill="auto"/>
            <w:vAlign w:val="bottom"/>
            <w:hideMark/>
          </w:tcPr>
          <w:p w14:paraId="0C180D65"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PMP + MAT</w:t>
            </w:r>
          </w:p>
        </w:tc>
        <w:tc>
          <w:tcPr>
            <w:tcW w:w="2203" w:type="dxa"/>
            <w:tcBorders>
              <w:top w:val="nil"/>
              <w:left w:val="single" w:sz="4" w:space="0" w:color="auto"/>
              <w:bottom w:val="nil"/>
              <w:right w:val="nil"/>
            </w:tcBorders>
            <w:shd w:val="clear" w:color="auto" w:fill="auto"/>
            <w:noWrap/>
            <w:vAlign w:val="bottom"/>
            <w:hideMark/>
          </w:tcPr>
          <w:p w14:paraId="11C6A38D"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693</w:t>
            </w:r>
          </w:p>
        </w:tc>
        <w:tc>
          <w:tcPr>
            <w:tcW w:w="2203" w:type="dxa"/>
            <w:tcBorders>
              <w:top w:val="nil"/>
              <w:left w:val="single" w:sz="4" w:space="0" w:color="auto"/>
              <w:bottom w:val="nil"/>
              <w:right w:val="nil"/>
            </w:tcBorders>
            <w:shd w:val="clear" w:color="auto" w:fill="auto"/>
            <w:noWrap/>
            <w:vAlign w:val="bottom"/>
            <w:hideMark/>
          </w:tcPr>
          <w:p w14:paraId="0C7D131F"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329</w:t>
            </w:r>
          </w:p>
        </w:tc>
        <w:tc>
          <w:tcPr>
            <w:tcW w:w="1944" w:type="dxa"/>
            <w:tcBorders>
              <w:top w:val="nil"/>
              <w:left w:val="single" w:sz="4" w:space="0" w:color="auto"/>
              <w:bottom w:val="nil"/>
              <w:right w:val="nil"/>
            </w:tcBorders>
            <w:shd w:val="clear" w:color="auto" w:fill="auto"/>
            <w:noWrap/>
            <w:vAlign w:val="bottom"/>
            <w:hideMark/>
          </w:tcPr>
          <w:p w14:paraId="355336E6"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47,744</w:t>
            </w:r>
          </w:p>
        </w:tc>
        <w:tc>
          <w:tcPr>
            <w:tcW w:w="1944" w:type="dxa"/>
            <w:tcBorders>
              <w:top w:val="nil"/>
              <w:left w:val="single" w:sz="4" w:space="0" w:color="auto"/>
              <w:bottom w:val="nil"/>
              <w:right w:val="nil"/>
            </w:tcBorders>
            <w:shd w:val="clear" w:color="auto" w:fill="auto"/>
            <w:noWrap/>
            <w:vAlign w:val="bottom"/>
            <w:hideMark/>
          </w:tcPr>
          <w:p w14:paraId="546DD697"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74,860</w:t>
            </w:r>
          </w:p>
        </w:tc>
        <w:tc>
          <w:tcPr>
            <w:tcW w:w="1872" w:type="dxa"/>
            <w:tcBorders>
              <w:top w:val="nil"/>
              <w:left w:val="single" w:sz="4" w:space="0" w:color="auto"/>
              <w:bottom w:val="nil"/>
              <w:right w:val="single" w:sz="4" w:space="0" w:color="auto"/>
            </w:tcBorders>
            <w:shd w:val="clear" w:color="auto" w:fill="auto"/>
            <w:noWrap/>
            <w:vAlign w:val="bottom"/>
            <w:hideMark/>
          </w:tcPr>
          <w:p w14:paraId="14CE522C"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7,116</w:t>
            </w:r>
          </w:p>
        </w:tc>
      </w:tr>
      <w:tr w:rsidR="001956B7" w14:paraId="264847EE" w14:textId="77777777" w:rsidTr="00FD20FE">
        <w:trPr>
          <w:trHeight w:val="300"/>
        </w:trPr>
        <w:tc>
          <w:tcPr>
            <w:tcW w:w="3168" w:type="dxa"/>
            <w:vMerge/>
            <w:tcBorders>
              <w:top w:val="nil"/>
              <w:left w:val="single" w:sz="4" w:space="0" w:color="auto"/>
              <w:bottom w:val="nil"/>
              <w:right w:val="nil"/>
            </w:tcBorders>
            <w:vAlign w:val="center"/>
            <w:hideMark/>
          </w:tcPr>
          <w:p w14:paraId="27ED1D75"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4E8FEC04"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210, -312]</w:t>
            </w:r>
          </w:p>
        </w:tc>
        <w:tc>
          <w:tcPr>
            <w:tcW w:w="2203" w:type="dxa"/>
            <w:tcBorders>
              <w:top w:val="nil"/>
              <w:left w:val="single" w:sz="4" w:space="0" w:color="auto"/>
              <w:bottom w:val="single" w:sz="4" w:space="0" w:color="auto"/>
              <w:right w:val="nil"/>
            </w:tcBorders>
            <w:shd w:val="clear" w:color="auto" w:fill="auto"/>
            <w:noWrap/>
            <w:vAlign w:val="bottom"/>
            <w:hideMark/>
          </w:tcPr>
          <w:p w14:paraId="025E3F7B"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993, 1,526]</w:t>
            </w:r>
          </w:p>
        </w:tc>
        <w:tc>
          <w:tcPr>
            <w:tcW w:w="1944" w:type="dxa"/>
            <w:tcBorders>
              <w:top w:val="nil"/>
              <w:left w:val="single" w:sz="4" w:space="0" w:color="auto"/>
              <w:bottom w:val="nil"/>
              <w:right w:val="nil"/>
            </w:tcBorders>
            <w:shd w:val="clear" w:color="auto" w:fill="auto"/>
            <w:noWrap/>
            <w:vAlign w:val="bottom"/>
            <w:hideMark/>
          </w:tcPr>
          <w:p w14:paraId="74B605FB"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8,143, -40,707]</w:t>
            </w:r>
          </w:p>
        </w:tc>
        <w:tc>
          <w:tcPr>
            <w:tcW w:w="1944" w:type="dxa"/>
            <w:tcBorders>
              <w:top w:val="nil"/>
              <w:left w:val="single" w:sz="4" w:space="0" w:color="auto"/>
              <w:bottom w:val="nil"/>
              <w:right w:val="nil"/>
            </w:tcBorders>
            <w:shd w:val="clear" w:color="auto" w:fill="auto"/>
            <w:noWrap/>
            <w:vAlign w:val="bottom"/>
            <w:hideMark/>
          </w:tcPr>
          <w:p w14:paraId="06106626"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5,811, 94,987]</w:t>
            </w:r>
          </w:p>
        </w:tc>
        <w:tc>
          <w:tcPr>
            <w:tcW w:w="1872" w:type="dxa"/>
            <w:tcBorders>
              <w:top w:val="nil"/>
              <w:left w:val="single" w:sz="4" w:space="0" w:color="auto"/>
              <w:bottom w:val="nil"/>
              <w:right w:val="single" w:sz="4" w:space="0" w:color="auto"/>
            </w:tcBorders>
            <w:shd w:val="clear" w:color="auto" w:fill="auto"/>
            <w:noWrap/>
            <w:vAlign w:val="bottom"/>
            <w:hideMark/>
          </w:tcPr>
          <w:p w14:paraId="3E2B82DE"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366, 50,478]</w:t>
            </w:r>
          </w:p>
        </w:tc>
      </w:tr>
      <w:tr w:rsidR="001956B7" w14:paraId="4825BAA7" w14:textId="77777777" w:rsidTr="00FD20FE">
        <w:trPr>
          <w:trHeight w:val="300"/>
        </w:trPr>
        <w:tc>
          <w:tcPr>
            <w:tcW w:w="3168" w:type="dxa"/>
            <w:vMerge w:val="restart"/>
            <w:tcBorders>
              <w:top w:val="single" w:sz="4" w:space="0" w:color="auto"/>
              <w:left w:val="single" w:sz="4" w:space="0" w:color="auto"/>
              <w:bottom w:val="single" w:sz="4" w:space="0" w:color="000000"/>
              <w:right w:val="nil"/>
            </w:tcBorders>
            <w:shd w:val="clear" w:color="auto" w:fill="auto"/>
            <w:vAlign w:val="bottom"/>
            <w:hideMark/>
          </w:tcPr>
          <w:p w14:paraId="3DFC41AA"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PMP + Psychosocial Interventions</w:t>
            </w:r>
          </w:p>
        </w:tc>
        <w:tc>
          <w:tcPr>
            <w:tcW w:w="2203" w:type="dxa"/>
            <w:tcBorders>
              <w:top w:val="nil"/>
              <w:left w:val="single" w:sz="4" w:space="0" w:color="auto"/>
              <w:bottom w:val="nil"/>
              <w:right w:val="nil"/>
            </w:tcBorders>
            <w:shd w:val="clear" w:color="auto" w:fill="auto"/>
            <w:noWrap/>
            <w:vAlign w:val="bottom"/>
            <w:hideMark/>
          </w:tcPr>
          <w:p w14:paraId="116FE62F"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312</w:t>
            </w:r>
          </w:p>
        </w:tc>
        <w:tc>
          <w:tcPr>
            <w:tcW w:w="2203" w:type="dxa"/>
            <w:tcBorders>
              <w:top w:val="nil"/>
              <w:left w:val="single" w:sz="4" w:space="0" w:color="auto"/>
              <w:bottom w:val="nil"/>
              <w:right w:val="nil"/>
            </w:tcBorders>
            <w:shd w:val="clear" w:color="auto" w:fill="auto"/>
            <w:noWrap/>
            <w:vAlign w:val="bottom"/>
            <w:hideMark/>
          </w:tcPr>
          <w:p w14:paraId="0CDE613C"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178</w:t>
            </w:r>
          </w:p>
        </w:tc>
        <w:tc>
          <w:tcPr>
            <w:tcW w:w="1944" w:type="dxa"/>
            <w:tcBorders>
              <w:top w:val="single" w:sz="4" w:space="0" w:color="auto"/>
              <w:left w:val="single" w:sz="4" w:space="0" w:color="auto"/>
              <w:bottom w:val="nil"/>
              <w:right w:val="nil"/>
            </w:tcBorders>
            <w:shd w:val="clear" w:color="auto" w:fill="auto"/>
            <w:noWrap/>
            <w:vAlign w:val="bottom"/>
            <w:hideMark/>
          </w:tcPr>
          <w:p w14:paraId="4A44EB33"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48,539</w:t>
            </w:r>
          </w:p>
        </w:tc>
        <w:tc>
          <w:tcPr>
            <w:tcW w:w="1944" w:type="dxa"/>
            <w:tcBorders>
              <w:top w:val="single" w:sz="4" w:space="0" w:color="auto"/>
              <w:left w:val="single" w:sz="4" w:space="0" w:color="auto"/>
              <w:bottom w:val="nil"/>
              <w:right w:val="nil"/>
            </w:tcBorders>
            <w:shd w:val="clear" w:color="auto" w:fill="auto"/>
            <w:noWrap/>
            <w:vAlign w:val="bottom"/>
            <w:hideMark/>
          </w:tcPr>
          <w:p w14:paraId="50FFEA67"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83,541</w:t>
            </w:r>
          </w:p>
        </w:tc>
        <w:tc>
          <w:tcPr>
            <w:tcW w:w="1872" w:type="dxa"/>
            <w:tcBorders>
              <w:top w:val="single" w:sz="4" w:space="0" w:color="auto"/>
              <w:left w:val="single" w:sz="4" w:space="0" w:color="auto"/>
              <w:bottom w:val="nil"/>
              <w:right w:val="single" w:sz="4" w:space="0" w:color="auto"/>
            </w:tcBorders>
            <w:shd w:val="clear" w:color="auto" w:fill="auto"/>
            <w:noWrap/>
            <w:vAlign w:val="bottom"/>
            <w:hideMark/>
          </w:tcPr>
          <w:p w14:paraId="04D05A52"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5,002</w:t>
            </w:r>
          </w:p>
        </w:tc>
      </w:tr>
      <w:tr w:rsidR="001956B7" w14:paraId="7D6C364B" w14:textId="77777777" w:rsidTr="00FD20FE">
        <w:trPr>
          <w:trHeight w:val="300"/>
        </w:trPr>
        <w:tc>
          <w:tcPr>
            <w:tcW w:w="3168" w:type="dxa"/>
            <w:vMerge/>
            <w:tcBorders>
              <w:top w:val="single" w:sz="4" w:space="0" w:color="auto"/>
              <w:left w:val="single" w:sz="4" w:space="0" w:color="auto"/>
              <w:bottom w:val="single" w:sz="4" w:space="0" w:color="000000"/>
              <w:right w:val="nil"/>
            </w:tcBorders>
            <w:vAlign w:val="center"/>
            <w:hideMark/>
          </w:tcPr>
          <w:p w14:paraId="6A7681B7"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5F5B3CA5"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116, -857]</w:t>
            </w:r>
          </w:p>
        </w:tc>
        <w:tc>
          <w:tcPr>
            <w:tcW w:w="2203" w:type="dxa"/>
            <w:tcBorders>
              <w:top w:val="nil"/>
              <w:left w:val="single" w:sz="4" w:space="0" w:color="auto"/>
              <w:bottom w:val="single" w:sz="4" w:space="0" w:color="auto"/>
              <w:right w:val="nil"/>
            </w:tcBorders>
            <w:shd w:val="clear" w:color="auto" w:fill="auto"/>
            <w:noWrap/>
            <w:vAlign w:val="bottom"/>
            <w:hideMark/>
          </w:tcPr>
          <w:p w14:paraId="4A3266C0"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818, 811]</w:t>
            </w:r>
          </w:p>
        </w:tc>
        <w:tc>
          <w:tcPr>
            <w:tcW w:w="1944" w:type="dxa"/>
            <w:tcBorders>
              <w:top w:val="nil"/>
              <w:left w:val="single" w:sz="4" w:space="0" w:color="auto"/>
              <w:bottom w:val="single" w:sz="4" w:space="0" w:color="auto"/>
              <w:right w:val="nil"/>
            </w:tcBorders>
            <w:shd w:val="clear" w:color="auto" w:fill="auto"/>
            <w:noWrap/>
            <w:vAlign w:val="bottom"/>
            <w:hideMark/>
          </w:tcPr>
          <w:p w14:paraId="0A9CA14E"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8,829, -41,348]</w:t>
            </w:r>
          </w:p>
        </w:tc>
        <w:tc>
          <w:tcPr>
            <w:tcW w:w="1944" w:type="dxa"/>
            <w:tcBorders>
              <w:top w:val="nil"/>
              <w:left w:val="single" w:sz="4" w:space="0" w:color="auto"/>
              <w:bottom w:val="single" w:sz="4" w:space="0" w:color="auto"/>
              <w:right w:val="nil"/>
            </w:tcBorders>
            <w:shd w:val="clear" w:color="auto" w:fill="auto"/>
            <w:noWrap/>
            <w:vAlign w:val="bottom"/>
            <w:hideMark/>
          </w:tcPr>
          <w:p w14:paraId="35E4E0BD"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3,125, 102,543]</w:t>
            </w:r>
          </w:p>
        </w:tc>
        <w:tc>
          <w:tcPr>
            <w:tcW w:w="1872" w:type="dxa"/>
            <w:tcBorders>
              <w:top w:val="nil"/>
              <w:left w:val="single" w:sz="4" w:space="0" w:color="auto"/>
              <w:bottom w:val="single" w:sz="4" w:space="0" w:color="auto"/>
              <w:right w:val="single" w:sz="4" w:space="0" w:color="auto"/>
            </w:tcBorders>
            <w:shd w:val="clear" w:color="auto" w:fill="auto"/>
            <w:noWrap/>
            <w:vAlign w:val="bottom"/>
            <w:hideMark/>
          </w:tcPr>
          <w:p w14:paraId="288E7D5E"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0,295, 55,169]</w:t>
            </w:r>
          </w:p>
        </w:tc>
      </w:tr>
      <w:tr w:rsidR="001956B7" w14:paraId="1DD610AC" w14:textId="77777777" w:rsidTr="00FD20FE">
        <w:trPr>
          <w:trHeight w:val="300"/>
        </w:trPr>
        <w:tc>
          <w:tcPr>
            <w:tcW w:w="3168" w:type="dxa"/>
            <w:vMerge w:val="restart"/>
            <w:tcBorders>
              <w:top w:val="nil"/>
              <w:left w:val="single" w:sz="4" w:space="0" w:color="auto"/>
              <w:bottom w:val="nil"/>
              <w:right w:val="nil"/>
            </w:tcBorders>
            <w:shd w:val="clear" w:color="auto" w:fill="auto"/>
            <w:vAlign w:val="bottom"/>
            <w:hideMark/>
          </w:tcPr>
          <w:p w14:paraId="3B6BCF76"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All Prescribing (Acute, Transitioning, Chronic)</w:t>
            </w:r>
          </w:p>
        </w:tc>
        <w:tc>
          <w:tcPr>
            <w:tcW w:w="2203" w:type="dxa"/>
            <w:tcBorders>
              <w:top w:val="nil"/>
              <w:left w:val="single" w:sz="4" w:space="0" w:color="auto"/>
              <w:bottom w:val="nil"/>
              <w:right w:val="nil"/>
            </w:tcBorders>
            <w:shd w:val="clear" w:color="auto" w:fill="auto"/>
            <w:noWrap/>
            <w:vAlign w:val="bottom"/>
            <w:hideMark/>
          </w:tcPr>
          <w:p w14:paraId="3202B138"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959</w:t>
            </w:r>
          </w:p>
        </w:tc>
        <w:tc>
          <w:tcPr>
            <w:tcW w:w="2203" w:type="dxa"/>
            <w:tcBorders>
              <w:top w:val="nil"/>
              <w:left w:val="single" w:sz="4" w:space="0" w:color="auto"/>
              <w:bottom w:val="nil"/>
              <w:right w:val="nil"/>
            </w:tcBorders>
            <w:shd w:val="clear" w:color="auto" w:fill="auto"/>
            <w:noWrap/>
            <w:vAlign w:val="bottom"/>
            <w:hideMark/>
          </w:tcPr>
          <w:p w14:paraId="2C557288"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625</w:t>
            </w:r>
          </w:p>
        </w:tc>
        <w:tc>
          <w:tcPr>
            <w:tcW w:w="1944" w:type="dxa"/>
            <w:tcBorders>
              <w:top w:val="nil"/>
              <w:left w:val="single" w:sz="4" w:space="0" w:color="auto"/>
              <w:bottom w:val="nil"/>
              <w:right w:val="nil"/>
            </w:tcBorders>
            <w:shd w:val="clear" w:color="auto" w:fill="auto"/>
            <w:noWrap/>
            <w:vAlign w:val="bottom"/>
            <w:hideMark/>
          </w:tcPr>
          <w:p w14:paraId="6517A64B"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1,914</w:t>
            </w:r>
          </w:p>
        </w:tc>
        <w:tc>
          <w:tcPr>
            <w:tcW w:w="1944" w:type="dxa"/>
            <w:tcBorders>
              <w:top w:val="nil"/>
              <w:left w:val="single" w:sz="4" w:space="0" w:color="auto"/>
              <w:bottom w:val="nil"/>
              <w:right w:val="nil"/>
            </w:tcBorders>
            <w:shd w:val="clear" w:color="auto" w:fill="auto"/>
            <w:noWrap/>
            <w:vAlign w:val="bottom"/>
            <w:hideMark/>
          </w:tcPr>
          <w:p w14:paraId="575371BF"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5,584</w:t>
            </w:r>
          </w:p>
        </w:tc>
        <w:tc>
          <w:tcPr>
            <w:tcW w:w="1872" w:type="dxa"/>
            <w:tcBorders>
              <w:top w:val="nil"/>
              <w:left w:val="single" w:sz="4" w:space="0" w:color="auto"/>
              <w:bottom w:val="nil"/>
              <w:right w:val="single" w:sz="4" w:space="0" w:color="auto"/>
            </w:tcBorders>
            <w:shd w:val="clear" w:color="auto" w:fill="auto"/>
            <w:noWrap/>
            <w:vAlign w:val="bottom"/>
            <w:hideMark/>
          </w:tcPr>
          <w:p w14:paraId="373F98CF"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6,330</w:t>
            </w:r>
          </w:p>
        </w:tc>
      </w:tr>
      <w:tr w:rsidR="001956B7" w14:paraId="1067BCC4" w14:textId="77777777" w:rsidTr="00FD20FE">
        <w:trPr>
          <w:trHeight w:val="300"/>
        </w:trPr>
        <w:tc>
          <w:tcPr>
            <w:tcW w:w="3168" w:type="dxa"/>
            <w:vMerge/>
            <w:tcBorders>
              <w:top w:val="nil"/>
              <w:left w:val="single" w:sz="4" w:space="0" w:color="auto"/>
              <w:bottom w:val="nil"/>
              <w:right w:val="nil"/>
            </w:tcBorders>
            <w:vAlign w:val="center"/>
            <w:hideMark/>
          </w:tcPr>
          <w:p w14:paraId="384A574C"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1703DD06"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32, 3,153]</w:t>
            </w:r>
          </w:p>
        </w:tc>
        <w:tc>
          <w:tcPr>
            <w:tcW w:w="2203" w:type="dxa"/>
            <w:tcBorders>
              <w:top w:val="nil"/>
              <w:left w:val="single" w:sz="4" w:space="0" w:color="auto"/>
              <w:bottom w:val="single" w:sz="4" w:space="0" w:color="auto"/>
              <w:right w:val="nil"/>
            </w:tcBorders>
            <w:shd w:val="clear" w:color="auto" w:fill="auto"/>
            <w:noWrap/>
            <w:vAlign w:val="bottom"/>
            <w:hideMark/>
          </w:tcPr>
          <w:p w14:paraId="0A42DD90"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24, 3,258]</w:t>
            </w:r>
          </w:p>
        </w:tc>
        <w:tc>
          <w:tcPr>
            <w:tcW w:w="1944" w:type="dxa"/>
            <w:tcBorders>
              <w:top w:val="nil"/>
              <w:left w:val="single" w:sz="4" w:space="0" w:color="auto"/>
              <w:bottom w:val="nil"/>
              <w:right w:val="nil"/>
            </w:tcBorders>
            <w:shd w:val="clear" w:color="auto" w:fill="auto"/>
            <w:noWrap/>
            <w:vAlign w:val="bottom"/>
            <w:hideMark/>
          </w:tcPr>
          <w:p w14:paraId="423AA17F"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8,926, -25,564]</w:t>
            </w:r>
          </w:p>
        </w:tc>
        <w:tc>
          <w:tcPr>
            <w:tcW w:w="1944" w:type="dxa"/>
            <w:tcBorders>
              <w:top w:val="nil"/>
              <w:left w:val="single" w:sz="4" w:space="0" w:color="auto"/>
              <w:bottom w:val="nil"/>
              <w:right w:val="nil"/>
            </w:tcBorders>
            <w:shd w:val="clear" w:color="auto" w:fill="auto"/>
            <w:noWrap/>
            <w:vAlign w:val="bottom"/>
            <w:hideMark/>
          </w:tcPr>
          <w:p w14:paraId="5E526A37"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581, 35,010]</w:t>
            </w:r>
          </w:p>
        </w:tc>
        <w:tc>
          <w:tcPr>
            <w:tcW w:w="1872" w:type="dxa"/>
            <w:tcBorders>
              <w:top w:val="nil"/>
              <w:left w:val="single" w:sz="4" w:space="0" w:color="auto"/>
              <w:bottom w:val="nil"/>
              <w:right w:val="single" w:sz="4" w:space="0" w:color="auto"/>
            </w:tcBorders>
            <w:shd w:val="clear" w:color="auto" w:fill="auto"/>
            <w:noWrap/>
            <w:vAlign w:val="bottom"/>
            <w:hideMark/>
          </w:tcPr>
          <w:p w14:paraId="1AC19B19"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576, 3,753]</w:t>
            </w:r>
          </w:p>
        </w:tc>
      </w:tr>
      <w:tr w:rsidR="001956B7" w14:paraId="2BB01BB5" w14:textId="77777777" w:rsidTr="00FD20FE">
        <w:trPr>
          <w:trHeight w:val="300"/>
        </w:trPr>
        <w:tc>
          <w:tcPr>
            <w:tcW w:w="3168" w:type="dxa"/>
            <w:vMerge w:val="restart"/>
            <w:tcBorders>
              <w:top w:val="single" w:sz="4" w:space="0" w:color="auto"/>
              <w:left w:val="single" w:sz="4" w:space="0" w:color="auto"/>
              <w:bottom w:val="single" w:sz="4" w:space="0" w:color="000000"/>
              <w:right w:val="nil"/>
            </w:tcBorders>
            <w:shd w:val="clear" w:color="auto" w:fill="auto"/>
            <w:vAlign w:val="bottom"/>
            <w:hideMark/>
          </w:tcPr>
          <w:p w14:paraId="76C164E5"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All Prescribing + Naloxone Availability</w:t>
            </w:r>
          </w:p>
        </w:tc>
        <w:tc>
          <w:tcPr>
            <w:tcW w:w="2203" w:type="dxa"/>
            <w:tcBorders>
              <w:top w:val="nil"/>
              <w:left w:val="single" w:sz="4" w:space="0" w:color="auto"/>
              <w:bottom w:val="nil"/>
              <w:right w:val="nil"/>
            </w:tcBorders>
            <w:shd w:val="clear" w:color="auto" w:fill="auto"/>
            <w:noWrap/>
            <w:vAlign w:val="bottom"/>
            <w:hideMark/>
          </w:tcPr>
          <w:p w14:paraId="7448A025"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759</w:t>
            </w:r>
          </w:p>
        </w:tc>
        <w:tc>
          <w:tcPr>
            <w:tcW w:w="2203" w:type="dxa"/>
            <w:tcBorders>
              <w:top w:val="nil"/>
              <w:left w:val="single" w:sz="4" w:space="0" w:color="auto"/>
              <w:bottom w:val="nil"/>
              <w:right w:val="nil"/>
            </w:tcBorders>
            <w:shd w:val="clear" w:color="auto" w:fill="auto"/>
            <w:noWrap/>
            <w:vAlign w:val="bottom"/>
            <w:hideMark/>
          </w:tcPr>
          <w:p w14:paraId="2134AE7E"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134</w:t>
            </w:r>
          </w:p>
        </w:tc>
        <w:tc>
          <w:tcPr>
            <w:tcW w:w="1944" w:type="dxa"/>
            <w:tcBorders>
              <w:top w:val="single" w:sz="4" w:space="0" w:color="auto"/>
              <w:left w:val="single" w:sz="4" w:space="0" w:color="auto"/>
              <w:bottom w:val="nil"/>
              <w:right w:val="nil"/>
            </w:tcBorders>
            <w:shd w:val="clear" w:color="auto" w:fill="auto"/>
            <w:noWrap/>
            <w:vAlign w:val="bottom"/>
            <w:hideMark/>
          </w:tcPr>
          <w:p w14:paraId="7D16E5C5"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8,768</w:t>
            </w:r>
          </w:p>
        </w:tc>
        <w:tc>
          <w:tcPr>
            <w:tcW w:w="1944" w:type="dxa"/>
            <w:tcBorders>
              <w:top w:val="single" w:sz="4" w:space="0" w:color="auto"/>
              <w:left w:val="single" w:sz="4" w:space="0" w:color="auto"/>
              <w:bottom w:val="nil"/>
              <w:right w:val="nil"/>
            </w:tcBorders>
            <w:shd w:val="clear" w:color="auto" w:fill="auto"/>
            <w:noWrap/>
            <w:vAlign w:val="bottom"/>
            <w:hideMark/>
          </w:tcPr>
          <w:p w14:paraId="7279BA23"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1,856</w:t>
            </w:r>
          </w:p>
        </w:tc>
        <w:tc>
          <w:tcPr>
            <w:tcW w:w="1872" w:type="dxa"/>
            <w:tcBorders>
              <w:top w:val="single" w:sz="4" w:space="0" w:color="auto"/>
              <w:left w:val="single" w:sz="4" w:space="0" w:color="auto"/>
              <w:bottom w:val="nil"/>
              <w:right w:val="single" w:sz="4" w:space="0" w:color="auto"/>
            </w:tcBorders>
            <w:shd w:val="clear" w:color="auto" w:fill="auto"/>
            <w:noWrap/>
            <w:vAlign w:val="bottom"/>
            <w:hideMark/>
          </w:tcPr>
          <w:p w14:paraId="42E6CF6B"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6,912</w:t>
            </w:r>
          </w:p>
        </w:tc>
      </w:tr>
      <w:tr w:rsidR="001956B7" w14:paraId="3BFB292F" w14:textId="77777777" w:rsidTr="00FD20FE">
        <w:trPr>
          <w:trHeight w:val="300"/>
        </w:trPr>
        <w:tc>
          <w:tcPr>
            <w:tcW w:w="3168" w:type="dxa"/>
            <w:vMerge/>
            <w:tcBorders>
              <w:top w:val="single" w:sz="4" w:space="0" w:color="auto"/>
              <w:left w:val="single" w:sz="4" w:space="0" w:color="auto"/>
              <w:bottom w:val="single" w:sz="4" w:space="0" w:color="000000"/>
              <w:right w:val="nil"/>
            </w:tcBorders>
            <w:vAlign w:val="center"/>
            <w:hideMark/>
          </w:tcPr>
          <w:p w14:paraId="1E23AE72"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59E80E06"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726, 5,142]</w:t>
            </w:r>
          </w:p>
        </w:tc>
        <w:tc>
          <w:tcPr>
            <w:tcW w:w="2203" w:type="dxa"/>
            <w:tcBorders>
              <w:top w:val="nil"/>
              <w:left w:val="single" w:sz="4" w:space="0" w:color="auto"/>
              <w:bottom w:val="single" w:sz="4" w:space="0" w:color="auto"/>
              <w:right w:val="nil"/>
            </w:tcBorders>
            <w:shd w:val="clear" w:color="auto" w:fill="auto"/>
            <w:noWrap/>
            <w:vAlign w:val="bottom"/>
            <w:hideMark/>
          </w:tcPr>
          <w:p w14:paraId="366EE861"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900, 4,921]</w:t>
            </w:r>
          </w:p>
        </w:tc>
        <w:tc>
          <w:tcPr>
            <w:tcW w:w="1944" w:type="dxa"/>
            <w:tcBorders>
              <w:top w:val="nil"/>
              <w:left w:val="single" w:sz="4" w:space="0" w:color="auto"/>
              <w:bottom w:val="single" w:sz="4" w:space="0" w:color="auto"/>
              <w:right w:val="nil"/>
            </w:tcBorders>
            <w:shd w:val="clear" w:color="auto" w:fill="auto"/>
            <w:noWrap/>
            <w:vAlign w:val="bottom"/>
            <w:hideMark/>
          </w:tcPr>
          <w:p w14:paraId="57D58FCD"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7,008, -31,562]</w:t>
            </w:r>
          </w:p>
        </w:tc>
        <w:tc>
          <w:tcPr>
            <w:tcW w:w="1944" w:type="dxa"/>
            <w:tcBorders>
              <w:top w:val="nil"/>
              <w:left w:val="single" w:sz="4" w:space="0" w:color="auto"/>
              <w:bottom w:val="single" w:sz="4" w:space="0" w:color="auto"/>
              <w:right w:val="nil"/>
            </w:tcBorders>
            <w:shd w:val="clear" w:color="auto" w:fill="auto"/>
            <w:noWrap/>
            <w:vAlign w:val="bottom"/>
            <w:hideMark/>
          </w:tcPr>
          <w:p w14:paraId="36FA9F03"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133, 19,457]</w:t>
            </w:r>
          </w:p>
        </w:tc>
        <w:tc>
          <w:tcPr>
            <w:tcW w:w="1872" w:type="dxa"/>
            <w:tcBorders>
              <w:top w:val="nil"/>
              <w:left w:val="single" w:sz="4" w:space="0" w:color="auto"/>
              <w:bottom w:val="single" w:sz="4" w:space="0" w:color="auto"/>
              <w:right w:val="single" w:sz="4" w:space="0" w:color="auto"/>
            </w:tcBorders>
            <w:shd w:val="clear" w:color="auto" w:fill="auto"/>
            <w:noWrap/>
            <w:vAlign w:val="bottom"/>
            <w:hideMark/>
          </w:tcPr>
          <w:p w14:paraId="47B31360"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6,085, -18,312]</w:t>
            </w:r>
          </w:p>
        </w:tc>
      </w:tr>
      <w:tr w:rsidR="001956B7" w14:paraId="15F8F73E" w14:textId="77777777" w:rsidTr="00FD20FE">
        <w:trPr>
          <w:trHeight w:val="300"/>
        </w:trPr>
        <w:tc>
          <w:tcPr>
            <w:tcW w:w="3168" w:type="dxa"/>
            <w:vMerge w:val="restart"/>
            <w:tcBorders>
              <w:top w:val="nil"/>
              <w:left w:val="single" w:sz="4" w:space="0" w:color="auto"/>
              <w:bottom w:val="nil"/>
              <w:right w:val="nil"/>
            </w:tcBorders>
            <w:shd w:val="clear" w:color="auto" w:fill="auto"/>
            <w:vAlign w:val="bottom"/>
            <w:hideMark/>
          </w:tcPr>
          <w:p w14:paraId="2D67CBB7"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All Prescribing + Needle Exchange</w:t>
            </w:r>
          </w:p>
        </w:tc>
        <w:tc>
          <w:tcPr>
            <w:tcW w:w="2203" w:type="dxa"/>
            <w:tcBorders>
              <w:top w:val="nil"/>
              <w:left w:val="single" w:sz="4" w:space="0" w:color="auto"/>
              <w:bottom w:val="nil"/>
              <w:right w:val="nil"/>
            </w:tcBorders>
            <w:shd w:val="clear" w:color="auto" w:fill="auto"/>
            <w:noWrap/>
            <w:vAlign w:val="bottom"/>
            <w:hideMark/>
          </w:tcPr>
          <w:p w14:paraId="01FEE494"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496</w:t>
            </w:r>
          </w:p>
        </w:tc>
        <w:tc>
          <w:tcPr>
            <w:tcW w:w="2203" w:type="dxa"/>
            <w:tcBorders>
              <w:top w:val="nil"/>
              <w:left w:val="single" w:sz="4" w:space="0" w:color="auto"/>
              <w:bottom w:val="nil"/>
              <w:right w:val="nil"/>
            </w:tcBorders>
            <w:shd w:val="clear" w:color="auto" w:fill="auto"/>
            <w:noWrap/>
            <w:vAlign w:val="bottom"/>
            <w:hideMark/>
          </w:tcPr>
          <w:p w14:paraId="2A93C4FA"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2,069</w:t>
            </w:r>
          </w:p>
        </w:tc>
        <w:tc>
          <w:tcPr>
            <w:tcW w:w="1944" w:type="dxa"/>
            <w:tcBorders>
              <w:top w:val="nil"/>
              <w:left w:val="single" w:sz="4" w:space="0" w:color="auto"/>
              <w:bottom w:val="nil"/>
              <w:right w:val="nil"/>
            </w:tcBorders>
            <w:shd w:val="clear" w:color="auto" w:fill="auto"/>
            <w:noWrap/>
            <w:vAlign w:val="bottom"/>
            <w:hideMark/>
          </w:tcPr>
          <w:p w14:paraId="01F8820B"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1,914</w:t>
            </w:r>
          </w:p>
        </w:tc>
        <w:tc>
          <w:tcPr>
            <w:tcW w:w="1944" w:type="dxa"/>
            <w:tcBorders>
              <w:top w:val="nil"/>
              <w:left w:val="single" w:sz="4" w:space="0" w:color="auto"/>
              <w:bottom w:val="nil"/>
              <w:right w:val="nil"/>
            </w:tcBorders>
            <w:shd w:val="clear" w:color="auto" w:fill="auto"/>
            <w:noWrap/>
            <w:vAlign w:val="bottom"/>
            <w:hideMark/>
          </w:tcPr>
          <w:p w14:paraId="35A19499"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9,283</w:t>
            </w:r>
          </w:p>
        </w:tc>
        <w:tc>
          <w:tcPr>
            <w:tcW w:w="1872" w:type="dxa"/>
            <w:tcBorders>
              <w:top w:val="nil"/>
              <w:left w:val="single" w:sz="4" w:space="0" w:color="auto"/>
              <w:bottom w:val="nil"/>
              <w:right w:val="single" w:sz="4" w:space="0" w:color="auto"/>
            </w:tcBorders>
            <w:shd w:val="clear" w:color="auto" w:fill="auto"/>
            <w:noWrap/>
            <w:vAlign w:val="bottom"/>
            <w:hideMark/>
          </w:tcPr>
          <w:p w14:paraId="12CE78B2"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2,631</w:t>
            </w:r>
          </w:p>
        </w:tc>
      </w:tr>
      <w:tr w:rsidR="001956B7" w14:paraId="4D33895B" w14:textId="77777777" w:rsidTr="00FD20FE">
        <w:trPr>
          <w:trHeight w:val="300"/>
        </w:trPr>
        <w:tc>
          <w:tcPr>
            <w:tcW w:w="3168" w:type="dxa"/>
            <w:vMerge/>
            <w:tcBorders>
              <w:top w:val="nil"/>
              <w:left w:val="single" w:sz="4" w:space="0" w:color="auto"/>
              <w:bottom w:val="nil"/>
              <w:right w:val="nil"/>
            </w:tcBorders>
            <w:vAlign w:val="center"/>
            <w:hideMark/>
          </w:tcPr>
          <w:p w14:paraId="0B31D04E"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1110FE74"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484, 3,783]</w:t>
            </w:r>
          </w:p>
        </w:tc>
        <w:tc>
          <w:tcPr>
            <w:tcW w:w="2203" w:type="dxa"/>
            <w:tcBorders>
              <w:top w:val="nil"/>
              <w:left w:val="single" w:sz="4" w:space="0" w:color="auto"/>
              <w:bottom w:val="single" w:sz="4" w:space="0" w:color="auto"/>
              <w:right w:val="nil"/>
            </w:tcBorders>
            <w:shd w:val="clear" w:color="auto" w:fill="auto"/>
            <w:noWrap/>
            <w:vAlign w:val="bottom"/>
            <w:hideMark/>
          </w:tcPr>
          <w:p w14:paraId="53FE71DF"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16, 3,778]</w:t>
            </w:r>
          </w:p>
        </w:tc>
        <w:tc>
          <w:tcPr>
            <w:tcW w:w="1944" w:type="dxa"/>
            <w:tcBorders>
              <w:top w:val="nil"/>
              <w:left w:val="single" w:sz="4" w:space="0" w:color="auto"/>
              <w:bottom w:val="nil"/>
              <w:right w:val="nil"/>
            </w:tcBorders>
            <w:shd w:val="clear" w:color="auto" w:fill="auto"/>
            <w:noWrap/>
            <w:vAlign w:val="bottom"/>
            <w:hideMark/>
          </w:tcPr>
          <w:p w14:paraId="636347A9"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38,926, -25,564]</w:t>
            </w:r>
          </w:p>
        </w:tc>
        <w:tc>
          <w:tcPr>
            <w:tcW w:w="1944" w:type="dxa"/>
            <w:tcBorders>
              <w:top w:val="nil"/>
              <w:left w:val="single" w:sz="4" w:space="0" w:color="auto"/>
              <w:bottom w:val="nil"/>
              <w:right w:val="nil"/>
            </w:tcBorders>
            <w:shd w:val="clear" w:color="auto" w:fill="auto"/>
            <w:noWrap/>
            <w:vAlign w:val="bottom"/>
            <w:hideMark/>
          </w:tcPr>
          <w:p w14:paraId="72C0FB74"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9,073, 27,870]</w:t>
            </w:r>
          </w:p>
        </w:tc>
        <w:tc>
          <w:tcPr>
            <w:tcW w:w="1872" w:type="dxa"/>
            <w:tcBorders>
              <w:top w:val="nil"/>
              <w:left w:val="single" w:sz="4" w:space="0" w:color="auto"/>
              <w:bottom w:val="nil"/>
              <w:right w:val="single" w:sz="4" w:space="0" w:color="auto"/>
            </w:tcBorders>
            <w:shd w:val="clear" w:color="auto" w:fill="auto"/>
            <w:noWrap/>
            <w:vAlign w:val="bottom"/>
            <w:hideMark/>
          </w:tcPr>
          <w:p w14:paraId="707B81E8"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1,178, -3,386]</w:t>
            </w:r>
          </w:p>
        </w:tc>
      </w:tr>
      <w:tr w:rsidR="001956B7" w14:paraId="495EEF7E" w14:textId="77777777" w:rsidTr="00FD20FE">
        <w:trPr>
          <w:trHeight w:val="300"/>
        </w:trPr>
        <w:tc>
          <w:tcPr>
            <w:tcW w:w="3168" w:type="dxa"/>
            <w:vMerge w:val="restart"/>
            <w:tcBorders>
              <w:top w:val="single" w:sz="4" w:space="0" w:color="auto"/>
              <w:left w:val="single" w:sz="4" w:space="0" w:color="auto"/>
              <w:bottom w:val="single" w:sz="4" w:space="0" w:color="000000"/>
              <w:right w:val="nil"/>
            </w:tcBorders>
            <w:shd w:val="clear" w:color="auto" w:fill="auto"/>
            <w:vAlign w:val="bottom"/>
            <w:hideMark/>
          </w:tcPr>
          <w:p w14:paraId="4D294D70" w14:textId="77777777" w:rsidR="00060F65" w:rsidRDefault="00060F65">
            <w:pPr>
              <w:rPr>
                <w:rFonts w:ascii="Arial" w:eastAsia="Times New Roman" w:hAnsi="Arial" w:cs="Arial"/>
                <w:color w:val="000000"/>
                <w:sz w:val="20"/>
                <w:szCs w:val="20"/>
              </w:rPr>
            </w:pPr>
            <w:r>
              <w:rPr>
                <w:rFonts w:ascii="Arial" w:eastAsia="Times New Roman" w:hAnsi="Arial" w:cs="Arial"/>
                <w:color w:val="000000"/>
                <w:sz w:val="20"/>
                <w:szCs w:val="20"/>
              </w:rPr>
              <w:t>All Prescribing + MAT</w:t>
            </w:r>
          </w:p>
        </w:tc>
        <w:tc>
          <w:tcPr>
            <w:tcW w:w="2203" w:type="dxa"/>
            <w:tcBorders>
              <w:top w:val="nil"/>
              <w:left w:val="single" w:sz="4" w:space="0" w:color="auto"/>
              <w:bottom w:val="nil"/>
              <w:right w:val="nil"/>
            </w:tcBorders>
            <w:shd w:val="clear" w:color="auto" w:fill="auto"/>
            <w:noWrap/>
            <w:vAlign w:val="bottom"/>
            <w:hideMark/>
          </w:tcPr>
          <w:p w14:paraId="448C924F"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326</w:t>
            </w:r>
          </w:p>
        </w:tc>
        <w:tc>
          <w:tcPr>
            <w:tcW w:w="2203" w:type="dxa"/>
            <w:tcBorders>
              <w:top w:val="nil"/>
              <w:left w:val="single" w:sz="4" w:space="0" w:color="auto"/>
              <w:bottom w:val="nil"/>
              <w:right w:val="nil"/>
            </w:tcBorders>
            <w:shd w:val="clear" w:color="auto" w:fill="auto"/>
            <w:noWrap/>
            <w:vAlign w:val="bottom"/>
            <w:hideMark/>
          </w:tcPr>
          <w:p w14:paraId="5FD5CB9F"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562</w:t>
            </w:r>
          </w:p>
        </w:tc>
        <w:tc>
          <w:tcPr>
            <w:tcW w:w="1944" w:type="dxa"/>
            <w:tcBorders>
              <w:top w:val="single" w:sz="4" w:space="0" w:color="auto"/>
              <w:left w:val="single" w:sz="4" w:space="0" w:color="auto"/>
              <w:bottom w:val="nil"/>
              <w:right w:val="nil"/>
            </w:tcBorders>
            <w:shd w:val="clear" w:color="auto" w:fill="auto"/>
            <w:noWrap/>
            <w:vAlign w:val="bottom"/>
            <w:hideMark/>
          </w:tcPr>
          <w:p w14:paraId="27F17452"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34,093</w:t>
            </w:r>
          </w:p>
        </w:tc>
        <w:tc>
          <w:tcPr>
            <w:tcW w:w="1944" w:type="dxa"/>
            <w:tcBorders>
              <w:top w:val="single" w:sz="4" w:space="0" w:color="auto"/>
              <w:left w:val="single" w:sz="4" w:space="0" w:color="auto"/>
              <w:bottom w:val="nil"/>
              <w:right w:val="nil"/>
            </w:tcBorders>
            <w:shd w:val="clear" w:color="auto" w:fill="auto"/>
            <w:noWrap/>
            <w:vAlign w:val="bottom"/>
            <w:hideMark/>
          </w:tcPr>
          <w:p w14:paraId="7508344B"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5,481</w:t>
            </w:r>
          </w:p>
        </w:tc>
        <w:tc>
          <w:tcPr>
            <w:tcW w:w="1872" w:type="dxa"/>
            <w:tcBorders>
              <w:top w:val="single" w:sz="4" w:space="0" w:color="auto"/>
              <w:left w:val="single" w:sz="4" w:space="0" w:color="auto"/>
              <w:bottom w:val="nil"/>
              <w:right w:val="single" w:sz="4" w:space="0" w:color="auto"/>
            </w:tcBorders>
            <w:shd w:val="clear" w:color="auto" w:fill="auto"/>
            <w:noWrap/>
            <w:vAlign w:val="bottom"/>
            <w:hideMark/>
          </w:tcPr>
          <w:p w14:paraId="56CB1E86" w14:textId="77777777" w:rsidR="00060F65" w:rsidRDefault="00060F65">
            <w:pPr>
              <w:jc w:val="center"/>
              <w:rPr>
                <w:rFonts w:ascii="Arial" w:eastAsia="Times New Roman" w:hAnsi="Arial" w:cs="Arial"/>
                <w:color w:val="000000"/>
                <w:sz w:val="20"/>
                <w:szCs w:val="20"/>
              </w:rPr>
            </w:pPr>
            <w:r>
              <w:rPr>
                <w:rFonts w:ascii="Arial" w:eastAsia="Times New Roman" w:hAnsi="Arial" w:cs="Arial"/>
                <w:color w:val="000000"/>
                <w:sz w:val="20"/>
                <w:szCs w:val="20"/>
              </w:rPr>
              <w:t>-18,612</w:t>
            </w:r>
          </w:p>
        </w:tc>
      </w:tr>
      <w:tr w:rsidR="001956B7" w14:paraId="3FD7D3B5" w14:textId="77777777" w:rsidTr="00FD20FE">
        <w:trPr>
          <w:trHeight w:val="300"/>
        </w:trPr>
        <w:tc>
          <w:tcPr>
            <w:tcW w:w="3168" w:type="dxa"/>
            <w:vMerge/>
            <w:tcBorders>
              <w:top w:val="single" w:sz="4" w:space="0" w:color="auto"/>
              <w:left w:val="single" w:sz="4" w:space="0" w:color="auto"/>
              <w:bottom w:val="single" w:sz="4" w:space="0" w:color="000000"/>
              <w:right w:val="nil"/>
            </w:tcBorders>
            <w:vAlign w:val="center"/>
            <w:hideMark/>
          </w:tcPr>
          <w:p w14:paraId="5A16956E" w14:textId="77777777" w:rsidR="00060F65" w:rsidRDefault="00060F65">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2F6F82F1"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560, 4,796]</w:t>
            </w:r>
          </w:p>
        </w:tc>
        <w:tc>
          <w:tcPr>
            <w:tcW w:w="2203" w:type="dxa"/>
            <w:tcBorders>
              <w:top w:val="nil"/>
              <w:left w:val="single" w:sz="4" w:space="0" w:color="auto"/>
              <w:bottom w:val="single" w:sz="4" w:space="0" w:color="auto"/>
              <w:right w:val="nil"/>
            </w:tcBorders>
            <w:shd w:val="clear" w:color="auto" w:fill="auto"/>
            <w:noWrap/>
            <w:vAlign w:val="bottom"/>
            <w:hideMark/>
          </w:tcPr>
          <w:p w14:paraId="63FF1331"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629, 5,536]</w:t>
            </w:r>
          </w:p>
        </w:tc>
        <w:tc>
          <w:tcPr>
            <w:tcW w:w="1944" w:type="dxa"/>
            <w:tcBorders>
              <w:top w:val="nil"/>
              <w:left w:val="single" w:sz="4" w:space="0" w:color="auto"/>
              <w:bottom w:val="single" w:sz="4" w:space="0" w:color="auto"/>
              <w:right w:val="nil"/>
            </w:tcBorders>
            <w:shd w:val="clear" w:color="auto" w:fill="auto"/>
            <w:noWrap/>
            <w:vAlign w:val="bottom"/>
            <w:hideMark/>
          </w:tcPr>
          <w:p w14:paraId="4B902F1E"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41,830, -27,568]</w:t>
            </w:r>
          </w:p>
        </w:tc>
        <w:tc>
          <w:tcPr>
            <w:tcW w:w="1944" w:type="dxa"/>
            <w:tcBorders>
              <w:top w:val="nil"/>
              <w:left w:val="single" w:sz="4" w:space="0" w:color="auto"/>
              <w:bottom w:val="single" w:sz="4" w:space="0" w:color="auto"/>
              <w:right w:val="nil"/>
            </w:tcBorders>
            <w:shd w:val="clear" w:color="auto" w:fill="auto"/>
            <w:noWrap/>
            <w:vAlign w:val="bottom"/>
            <w:hideMark/>
          </w:tcPr>
          <w:p w14:paraId="756C7673"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5,393, 30,027]</w:t>
            </w:r>
          </w:p>
        </w:tc>
        <w:tc>
          <w:tcPr>
            <w:tcW w:w="1872" w:type="dxa"/>
            <w:tcBorders>
              <w:top w:val="nil"/>
              <w:left w:val="single" w:sz="4" w:space="0" w:color="auto"/>
              <w:bottom w:val="single" w:sz="4" w:space="0" w:color="auto"/>
              <w:right w:val="single" w:sz="4" w:space="0" w:color="auto"/>
            </w:tcBorders>
            <w:shd w:val="clear" w:color="auto" w:fill="auto"/>
            <w:noWrap/>
            <w:vAlign w:val="bottom"/>
            <w:hideMark/>
          </w:tcPr>
          <w:p w14:paraId="5D0910D6" w14:textId="77777777" w:rsidR="00060F65" w:rsidRDefault="00060F65">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28,570, -2,138]</w:t>
            </w:r>
          </w:p>
        </w:tc>
      </w:tr>
    </w:tbl>
    <w:p w14:paraId="0D46560B" w14:textId="77777777" w:rsidR="006F72F6" w:rsidRDefault="006F72F6"/>
    <w:tbl>
      <w:tblPr>
        <w:tblW w:w="13334" w:type="dxa"/>
        <w:tblInd w:w="108" w:type="dxa"/>
        <w:tblLook w:val="04A0" w:firstRow="1" w:lastRow="0" w:firstColumn="1" w:lastColumn="0" w:noHBand="0" w:noVBand="1"/>
      </w:tblPr>
      <w:tblGrid>
        <w:gridCol w:w="3168"/>
        <w:gridCol w:w="2203"/>
        <w:gridCol w:w="2203"/>
        <w:gridCol w:w="1944"/>
        <w:gridCol w:w="1944"/>
        <w:gridCol w:w="1872"/>
      </w:tblGrid>
      <w:tr w:rsidR="006F72F6" w14:paraId="3ABD0CDE" w14:textId="77777777" w:rsidTr="00FD20FE">
        <w:trPr>
          <w:trHeight w:val="300"/>
        </w:trPr>
        <w:tc>
          <w:tcPr>
            <w:tcW w:w="3168" w:type="dxa"/>
            <w:vMerge w:val="restart"/>
            <w:tcBorders>
              <w:top w:val="single" w:sz="4" w:space="0" w:color="auto"/>
              <w:left w:val="single" w:sz="4" w:space="0" w:color="auto"/>
              <w:bottom w:val="nil"/>
              <w:right w:val="nil"/>
            </w:tcBorders>
            <w:shd w:val="clear" w:color="auto" w:fill="auto"/>
            <w:vAlign w:val="bottom"/>
            <w:hideMark/>
          </w:tcPr>
          <w:p w14:paraId="55E1AB28" w14:textId="760DF5F4" w:rsidR="006F72F6" w:rsidRDefault="006F72F6">
            <w:pPr>
              <w:rPr>
                <w:rFonts w:ascii="Arial" w:eastAsia="Times New Roman" w:hAnsi="Arial" w:cs="Arial"/>
                <w:color w:val="000000"/>
                <w:sz w:val="20"/>
                <w:szCs w:val="20"/>
              </w:rPr>
            </w:pPr>
            <w:r>
              <w:rPr>
                <w:rFonts w:ascii="Arial" w:eastAsia="Times New Roman" w:hAnsi="Arial" w:cs="Arial"/>
                <w:b/>
                <w:bCs/>
                <w:color w:val="000000"/>
                <w:sz w:val="20"/>
                <w:szCs w:val="20"/>
              </w:rPr>
              <w:lastRenderedPageBreak/>
              <w:t>Policy</w:t>
            </w:r>
          </w:p>
        </w:tc>
        <w:tc>
          <w:tcPr>
            <w:tcW w:w="2203" w:type="dxa"/>
            <w:tcBorders>
              <w:top w:val="single" w:sz="4" w:space="0" w:color="auto"/>
              <w:left w:val="single" w:sz="4" w:space="0" w:color="auto"/>
              <w:bottom w:val="nil"/>
              <w:right w:val="nil"/>
            </w:tcBorders>
            <w:shd w:val="clear" w:color="auto" w:fill="auto"/>
            <w:noWrap/>
            <w:vAlign w:val="bottom"/>
            <w:hideMark/>
          </w:tcPr>
          <w:p w14:paraId="4D7006A8" w14:textId="22986F74" w:rsidR="006F72F6" w:rsidRDefault="006F72F6">
            <w:pPr>
              <w:jc w:val="center"/>
              <w:rPr>
                <w:rFonts w:ascii="Arial" w:eastAsia="Times New Roman" w:hAnsi="Arial" w:cs="Arial"/>
                <w:color w:val="000000"/>
                <w:sz w:val="20"/>
                <w:szCs w:val="20"/>
              </w:rPr>
            </w:pPr>
            <w:r>
              <w:rPr>
                <w:rFonts w:ascii="Arial" w:eastAsia="Times New Roman" w:hAnsi="Arial" w:cs="Arial"/>
                <w:b/>
                <w:bCs/>
                <w:color w:val="000000"/>
                <w:sz w:val="20"/>
                <w:szCs w:val="20"/>
              </w:rPr>
              <w:t>Mean Change in Discounted Net Present LYs (Thousands)</w:t>
            </w:r>
          </w:p>
        </w:tc>
        <w:tc>
          <w:tcPr>
            <w:tcW w:w="2203" w:type="dxa"/>
            <w:tcBorders>
              <w:top w:val="single" w:sz="4" w:space="0" w:color="auto"/>
              <w:left w:val="single" w:sz="4" w:space="0" w:color="auto"/>
              <w:bottom w:val="nil"/>
              <w:right w:val="nil"/>
            </w:tcBorders>
            <w:shd w:val="clear" w:color="auto" w:fill="auto"/>
            <w:noWrap/>
            <w:vAlign w:val="bottom"/>
            <w:hideMark/>
          </w:tcPr>
          <w:p w14:paraId="5DBC2ECD" w14:textId="75C02E4B" w:rsidR="006F72F6" w:rsidRDefault="006F72F6">
            <w:pPr>
              <w:jc w:val="center"/>
              <w:rPr>
                <w:rFonts w:ascii="Arial" w:eastAsia="Times New Roman" w:hAnsi="Arial" w:cs="Arial"/>
                <w:color w:val="000000"/>
                <w:sz w:val="20"/>
                <w:szCs w:val="20"/>
              </w:rPr>
            </w:pPr>
            <w:r>
              <w:rPr>
                <w:rFonts w:ascii="Arial" w:eastAsia="Times New Roman" w:hAnsi="Arial" w:cs="Arial"/>
                <w:b/>
                <w:bCs/>
                <w:color w:val="000000"/>
                <w:sz w:val="20"/>
                <w:szCs w:val="20"/>
              </w:rPr>
              <w:t>Mean Change in Discounted Net Present QALYs (Thousands)</w:t>
            </w:r>
          </w:p>
        </w:tc>
        <w:tc>
          <w:tcPr>
            <w:tcW w:w="1944" w:type="dxa"/>
            <w:tcBorders>
              <w:top w:val="single" w:sz="4" w:space="0" w:color="auto"/>
              <w:left w:val="single" w:sz="4" w:space="0" w:color="auto"/>
              <w:bottom w:val="nil"/>
              <w:right w:val="nil"/>
            </w:tcBorders>
            <w:shd w:val="clear" w:color="auto" w:fill="auto"/>
            <w:noWrap/>
            <w:vAlign w:val="bottom"/>
            <w:hideMark/>
          </w:tcPr>
          <w:p w14:paraId="175C4B29" w14:textId="32DA3FB4" w:rsidR="006F72F6" w:rsidRDefault="006F72F6">
            <w:pPr>
              <w:jc w:val="center"/>
              <w:rPr>
                <w:rFonts w:ascii="Arial" w:eastAsia="Times New Roman" w:hAnsi="Arial" w:cs="Arial"/>
                <w:color w:val="000000"/>
                <w:sz w:val="20"/>
                <w:szCs w:val="20"/>
              </w:rPr>
            </w:pPr>
            <w:r>
              <w:rPr>
                <w:rFonts w:ascii="Arial" w:eastAsia="Times New Roman" w:hAnsi="Arial" w:cs="Arial"/>
                <w:b/>
                <w:bCs/>
                <w:color w:val="000000"/>
                <w:sz w:val="20"/>
                <w:szCs w:val="20"/>
              </w:rPr>
              <w:t>Mean Change in Pill Addiction Deaths</w:t>
            </w:r>
          </w:p>
        </w:tc>
        <w:tc>
          <w:tcPr>
            <w:tcW w:w="1944" w:type="dxa"/>
            <w:tcBorders>
              <w:top w:val="single" w:sz="4" w:space="0" w:color="auto"/>
              <w:left w:val="single" w:sz="4" w:space="0" w:color="auto"/>
              <w:bottom w:val="nil"/>
              <w:right w:val="nil"/>
            </w:tcBorders>
            <w:shd w:val="clear" w:color="auto" w:fill="auto"/>
            <w:noWrap/>
            <w:vAlign w:val="bottom"/>
            <w:hideMark/>
          </w:tcPr>
          <w:p w14:paraId="4ABC31D2" w14:textId="6CE99334" w:rsidR="006F72F6" w:rsidRDefault="006F72F6">
            <w:pPr>
              <w:jc w:val="center"/>
              <w:rPr>
                <w:rFonts w:ascii="Arial" w:eastAsia="Times New Roman" w:hAnsi="Arial" w:cs="Arial"/>
                <w:color w:val="000000"/>
                <w:sz w:val="20"/>
                <w:szCs w:val="20"/>
              </w:rPr>
            </w:pPr>
            <w:r>
              <w:rPr>
                <w:rFonts w:ascii="Arial" w:eastAsia="Times New Roman" w:hAnsi="Arial" w:cs="Arial"/>
                <w:b/>
                <w:bCs/>
                <w:color w:val="000000"/>
                <w:sz w:val="20"/>
                <w:szCs w:val="20"/>
              </w:rPr>
              <w:t>Mean Change in Heroin Addiction Deaths</w:t>
            </w:r>
          </w:p>
        </w:tc>
        <w:tc>
          <w:tcPr>
            <w:tcW w:w="1872" w:type="dxa"/>
            <w:tcBorders>
              <w:top w:val="single" w:sz="4" w:space="0" w:color="auto"/>
              <w:left w:val="single" w:sz="4" w:space="0" w:color="auto"/>
              <w:bottom w:val="nil"/>
              <w:right w:val="single" w:sz="4" w:space="0" w:color="auto"/>
            </w:tcBorders>
            <w:shd w:val="clear" w:color="auto" w:fill="auto"/>
            <w:noWrap/>
            <w:vAlign w:val="bottom"/>
            <w:hideMark/>
          </w:tcPr>
          <w:p w14:paraId="30D01B88" w14:textId="277DED8E" w:rsidR="006F72F6" w:rsidRDefault="006F72F6">
            <w:pPr>
              <w:jc w:val="center"/>
              <w:rPr>
                <w:rFonts w:ascii="Arial" w:eastAsia="Times New Roman" w:hAnsi="Arial" w:cs="Arial"/>
                <w:color w:val="000000"/>
                <w:sz w:val="20"/>
                <w:szCs w:val="20"/>
              </w:rPr>
            </w:pPr>
            <w:r>
              <w:rPr>
                <w:rFonts w:ascii="Arial" w:eastAsia="Times New Roman" w:hAnsi="Arial" w:cs="Arial"/>
                <w:b/>
                <w:bCs/>
                <w:color w:val="000000"/>
                <w:sz w:val="20"/>
                <w:szCs w:val="20"/>
              </w:rPr>
              <w:t>Mean Change in Total Opioid Deaths</w:t>
            </w:r>
          </w:p>
        </w:tc>
      </w:tr>
      <w:tr w:rsidR="006F72F6" w14:paraId="7A74A962" w14:textId="77777777" w:rsidTr="00FD20FE">
        <w:trPr>
          <w:trHeight w:val="300"/>
        </w:trPr>
        <w:tc>
          <w:tcPr>
            <w:tcW w:w="3168" w:type="dxa"/>
            <w:vMerge/>
            <w:tcBorders>
              <w:top w:val="nil"/>
              <w:left w:val="single" w:sz="4" w:space="0" w:color="auto"/>
              <w:bottom w:val="nil"/>
              <w:right w:val="nil"/>
            </w:tcBorders>
            <w:vAlign w:val="center"/>
            <w:hideMark/>
          </w:tcPr>
          <w:p w14:paraId="01A38009" w14:textId="77777777" w:rsidR="006F72F6" w:rsidRDefault="006F72F6">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78739582" w14:textId="544F989F" w:rsidR="006F72F6" w:rsidRDefault="006F72F6">
            <w:pPr>
              <w:jc w:val="center"/>
              <w:rPr>
                <w:rFonts w:ascii="Arial" w:eastAsia="Times New Roman" w:hAnsi="Arial" w:cs="Arial"/>
                <w:i/>
                <w:iCs/>
                <w:color w:val="000000"/>
                <w:sz w:val="20"/>
                <w:szCs w:val="20"/>
              </w:rPr>
            </w:pPr>
            <w:r>
              <w:rPr>
                <w:rFonts w:ascii="Arial" w:eastAsia="Times New Roman" w:hAnsi="Arial" w:cs="Arial"/>
                <w:b/>
                <w:bCs/>
                <w:i/>
                <w:iCs/>
                <w:color w:val="000000"/>
                <w:sz w:val="20"/>
                <w:szCs w:val="20"/>
              </w:rPr>
              <w:t>[Min, Max]</w:t>
            </w:r>
          </w:p>
        </w:tc>
        <w:tc>
          <w:tcPr>
            <w:tcW w:w="2203" w:type="dxa"/>
            <w:tcBorders>
              <w:top w:val="nil"/>
              <w:left w:val="single" w:sz="4" w:space="0" w:color="auto"/>
              <w:bottom w:val="single" w:sz="4" w:space="0" w:color="auto"/>
              <w:right w:val="nil"/>
            </w:tcBorders>
            <w:shd w:val="clear" w:color="auto" w:fill="auto"/>
            <w:noWrap/>
            <w:vAlign w:val="bottom"/>
            <w:hideMark/>
          </w:tcPr>
          <w:p w14:paraId="053B9DEF" w14:textId="497318BE" w:rsidR="006F72F6" w:rsidRDefault="006F72F6">
            <w:pPr>
              <w:jc w:val="center"/>
              <w:rPr>
                <w:rFonts w:ascii="Arial" w:eastAsia="Times New Roman" w:hAnsi="Arial" w:cs="Arial"/>
                <w:i/>
                <w:iCs/>
                <w:color w:val="000000"/>
                <w:sz w:val="20"/>
                <w:szCs w:val="20"/>
              </w:rPr>
            </w:pPr>
            <w:r>
              <w:rPr>
                <w:rFonts w:ascii="Arial" w:eastAsia="Times New Roman" w:hAnsi="Arial" w:cs="Arial"/>
                <w:b/>
                <w:bCs/>
                <w:i/>
                <w:iCs/>
                <w:color w:val="000000"/>
                <w:sz w:val="20"/>
                <w:szCs w:val="20"/>
              </w:rPr>
              <w:t>[Min, Max]</w:t>
            </w:r>
          </w:p>
        </w:tc>
        <w:tc>
          <w:tcPr>
            <w:tcW w:w="1944" w:type="dxa"/>
            <w:tcBorders>
              <w:top w:val="nil"/>
              <w:left w:val="single" w:sz="4" w:space="0" w:color="auto"/>
              <w:bottom w:val="nil"/>
              <w:right w:val="nil"/>
            </w:tcBorders>
            <w:shd w:val="clear" w:color="auto" w:fill="auto"/>
            <w:noWrap/>
            <w:vAlign w:val="bottom"/>
            <w:hideMark/>
          </w:tcPr>
          <w:p w14:paraId="5B2682A9" w14:textId="28726673" w:rsidR="006F72F6" w:rsidRDefault="006F72F6">
            <w:pPr>
              <w:jc w:val="center"/>
              <w:rPr>
                <w:rFonts w:ascii="Arial" w:eastAsia="Times New Roman" w:hAnsi="Arial" w:cs="Arial"/>
                <w:i/>
                <w:iCs/>
                <w:color w:val="000000"/>
                <w:sz w:val="20"/>
                <w:szCs w:val="20"/>
              </w:rPr>
            </w:pPr>
            <w:r>
              <w:rPr>
                <w:rFonts w:ascii="Arial" w:eastAsia="Times New Roman" w:hAnsi="Arial" w:cs="Arial"/>
                <w:b/>
                <w:bCs/>
                <w:i/>
                <w:iCs/>
                <w:color w:val="000000"/>
                <w:sz w:val="20"/>
                <w:szCs w:val="20"/>
              </w:rPr>
              <w:t>[Min, Max]</w:t>
            </w:r>
          </w:p>
        </w:tc>
        <w:tc>
          <w:tcPr>
            <w:tcW w:w="1944" w:type="dxa"/>
            <w:tcBorders>
              <w:top w:val="nil"/>
              <w:left w:val="single" w:sz="4" w:space="0" w:color="auto"/>
              <w:bottom w:val="nil"/>
              <w:right w:val="nil"/>
            </w:tcBorders>
            <w:shd w:val="clear" w:color="auto" w:fill="auto"/>
            <w:noWrap/>
            <w:vAlign w:val="bottom"/>
            <w:hideMark/>
          </w:tcPr>
          <w:p w14:paraId="6F6F6702" w14:textId="3A05FBF7" w:rsidR="006F72F6" w:rsidRDefault="006F72F6">
            <w:pPr>
              <w:jc w:val="center"/>
              <w:rPr>
                <w:rFonts w:ascii="Arial" w:eastAsia="Times New Roman" w:hAnsi="Arial" w:cs="Arial"/>
                <w:i/>
                <w:iCs/>
                <w:color w:val="000000"/>
                <w:sz w:val="20"/>
                <w:szCs w:val="20"/>
              </w:rPr>
            </w:pPr>
            <w:r>
              <w:rPr>
                <w:rFonts w:ascii="Arial" w:eastAsia="Times New Roman" w:hAnsi="Arial" w:cs="Arial"/>
                <w:b/>
                <w:bCs/>
                <w:i/>
                <w:iCs/>
                <w:color w:val="000000"/>
                <w:sz w:val="20"/>
                <w:szCs w:val="20"/>
              </w:rPr>
              <w:t>[Min, Max]</w:t>
            </w:r>
          </w:p>
        </w:tc>
        <w:tc>
          <w:tcPr>
            <w:tcW w:w="1872" w:type="dxa"/>
            <w:tcBorders>
              <w:top w:val="nil"/>
              <w:left w:val="single" w:sz="4" w:space="0" w:color="auto"/>
              <w:bottom w:val="nil"/>
              <w:right w:val="single" w:sz="4" w:space="0" w:color="auto"/>
            </w:tcBorders>
            <w:shd w:val="clear" w:color="auto" w:fill="auto"/>
            <w:noWrap/>
            <w:vAlign w:val="bottom"/>
            <w:hideMark/>
          </w:tcPr>
          <w:p w14:paraId="1FCF9ADC" w14:textId="1DF89247" w:rsidR="006F72F6" w:rsidRDefault="006F72F6">
            <w:pPr>
              <w:jc w:val="center"/>
              <w:rPr>
                <w:rFonts w:ascii="Arial" w:eastAsia="Times New Roman" w:hAnsi="Arial" w:cs="Arial"/>
                <w:i/>
                <w:iCs/>
                <w:color w:val="000000"/>
                <w:sz w:val="20"/>
                <w:szCs w:val="20"/>
              </w:rPr>
            </w:pPr>
            <w:r>
              <w:rPr>
                <w:rFonts w:ascii="Arial" w:eastAsia="Times New Roman" w:hAnsi="Arial" w:cs="Arial"/>
                <w:b/>
                <w:bCs/>
                <w:i/>
                <w:iCs/>
                <w:color w:val="000000"/>
                <w:sz w:val="20"/>
                <w:szCs w:val="20"/>
              </w:rPr>
              <w:t>[Min, Max]</w:t>
            </w:r>
          </w:p>
        </w:tc>
      </w:tr>
      <w:tr w:rsidR="006F72F6" w14:paraId="6C4A8A6D" w14:textId="77777777" w:rsidTr="00FD20FE">
        <w:trPr>
          <w:trHeight w:val="400"/>
        </w:trPr>
        <w:tc>
          <w:tcPr>
            <w:tcW w:w="3168" w:type="dxa"/>
            <w:vMerge w:val="restart"/>
            <w:tcBorders>
              <w:top w:val="single" w:sz="4" w:space="0" w:color="auto"/>
              <w:left w:val="single" w:sz="4" w:space="0" w:color="auto"/>
              <w:bottom w:val="single" w:sz="4" w:space="0" w:color="000000"/>
              <w:right w:val="nil"/>
            </w:tcBorders>
            <w:shd w:val="clear" w:color="auto" w:fill="auto"/>
            <w:vAlign w:val="bottom"/>
            <w:hideMark/>
          </w:tcPr>
          <w:p w14:paraId="68930F08" w14:textId="77777777" w:rsidR="006F72F6" w:rsidRDefault="006F72F6">
            <w:pPr>
              <w:rPr>
                <w:rFonts w:ascii="Arial" w:eastAsia="Times New Roman" w:hAnsi="Arial" w:cs="Arial"/>
                <w:color w:val="000000"/>
                <w:sz w:val="20"/>
                <w:szCs w:val="20"/>
              </w:rPr>
            </w:pPr>
            <w:r>
              <w:rPr>
                <w:rFonts w:ascii="Arial" w:eastAsia="Times New Roman" w:hAnsi="Arial" w:cs="Arial"/>
                <w:color w:val="000000"/>
                <w:sz w:val="20"/>
                <w:szCs w:val="20"/>
              </w:rPr>
              <w:t>All Prescribing + Reformulation + MAT + Needle + Naloxone + Psychosocial</w:t>
            </w:r>
          </w:p>
        </w:tc>
        <w:tc>
          <w:tcPr>
            <w:tcW w:w="2203" w:type="dxa"/>
            <w:tcBorders>
              <w:top w:val="nil"/>
              <w:left w:val="single" w:sz="4" w:space="0" w:color="auto"/>
              <w:bottom w:val="nil"/>
              <w:right w:val="nil"/>
            </w:tcBorders>
            <w:shd w:val="clear" w:color="auto" w:fill="auto"/>
            <w:noWrap/>
            <w:vAlign w:val="bottom"/>
            <w:hideMark/>
          </w:tcPr>
          <w:p w14:paraId="6CB49E9D" w14:textId="77777777" w:rsidR="006F72F6" w:rsidRDefault="006F72F6">
            <w:pPr>
              <w:jc w:val="center"/>
              <w:rPr>
                <w:rFonts w:ascii="Arial" w:eastAsia="Times New Roman" w:hAnsi="Arial" w:cs="Arial"/>
                <w:color w:val="000000"/>
                <w:sz w:val="20"/>
                <w:szCs w:val="20"/>
              </w:rPr>
            </w:pPr>
            <w:r>
              <w:rPr>
                <w:rFonts w:ascii="Arial" w:eastAsia="Times New Roman" w:hAnsi="Arial" w:cs="Arial"/>
                <w:color w:val="000000"/>
                <w:sz w:val="20"/>
                <w:szCs w:val="20"/>
              </w:rPr>
              <w:t>8,561</w:t>
            </w:r>
          </w:p>
        </w:tc>
        <w:tc>
          <w:tcPr>
            <w:tcW w:w="2203" w:type="dxa"/>
            <w:tcBorders>
              <w:top w:val="nil"/>
              <w:left w:val="single" w:sz="4" w:space="0" w:color="auto"/>
              <w:bottom w:val="nil"/>
              <w:right w:val="nil"/>
            </w:tcBorders>
            <w:shd w:val="clear" w:color="auto" w:fill="auto"/>
            <w:noWrap/>
            <w:vAlign w:val="bottom"/>
            <w:hideMark/>
          </w:tcPr>
          <w:p w14:paraId="6835DEC6" w14:textId="77777777" w:rsidR="006F72F6" w:rsidRDefault="006F72F6">
            <w:pPr>
              <w:jc w:val="center"/>
              <w:rPr>
                <w:rFonts w:ascii="Arial" w:eastAsia="Times New Roman" w:hAnsi="Arial" w:cs="Arial"/>
                <w:color w:val="000000"/>
                <w:sz w:val="20"/>
                <w:szCs w:val="20"/>
              </w:rPr>
            </w:pPr>
            <w:r>
              <w:rPr>
                <w:rFonts w:ascii="Arial" w:eastAsia="Times New Roman" w:hAnsi="Arial" w:cs="Arial"/>
                <w:color w:val="000000"/>
                <w:sz w:val="20"/>
                <w:szCs w:val="20"/>
              </w:rPr>
              <w:t>10,727</w:t>
            </w:r>
          </w:p>
        </w:tc>
        <w:tc>
          <w:tcPr>
            <w:tcW w:w="1944" w:type="dxa"/>
            <w:tcBorders>
              <w:top w:val="single" w:sz="4" w:space="0" w:color="auto"/>
              <w:left w:val="single" w:sz="4" w:space="0" w:color="auto"/>
              <w:bottom w:val="nil"/>
              <w:right w:val="nil"/>
            </w:tcBorders>
            <w:shd w:val="clear" w:color="auto" w:fill="auto"/>
            <w:noWrap/>
            <w:vAlign w:val="bottom"/>
            <w:hideMark/>
          </w:tcPr>
          <w:p w14:paraId="75B047F0" w14:textId="77777777" w:rsidR="006F72F6" w:rsidRDefault="006F72F6">
            <w:pPr>
              <w:jc w:val="center"/>
              <w:rPr>
                <w:rFonts w:ascii="Arial" w:eastAsia="Times New Roman" w:hAnsi="Arial" w:cs="Arial"/>
                <w:color w:val="000000"/>
                <w:sz w:val="20"/>
                <w:szCs w:val="20"/>
              </w:rPr>
            </w:pPr>
            <w:r>
              <w:rPr>
                <w:rFonts w:ascii="Arial" w:eastAsia="Times New Roman" w:hAnsi="Arial" w:cs="Arial"/>
                <w:color w:val="000000"/>
                <w:sz w:val="20"/>
                <w:szCs w:val="20"/>
              </w:rPr>
              <w:t>-70,182</w:t>
            </w:r>
          </w:p>
        </w:tc>
        <w:tc>
          <w:tcPr>
            <w:tcW w:w="1944" w:type="dxa"/>
            <w:tcBorders>
              <w:top w:val="single" w:sz="4" w:space="0" w:color="auto"/>
              <w:left w:val="single" w:sz="4" w:space="0" w:color="auto"/>
              <w:bottom w:val="nil"/>
              <w:right w:val="nil"/>
            </w:tcBorders>
            <w:shd w:val="clear" w:color="auto" w:fill="auto"/>
            <w:noWrap/>
            <w:vAlign w:val="bottom"/>
            <w:hideMark/>
          </w:tcPr>
          <w:p w14:paraId="06C4C59E" w14:textId="77777777" w:rsidR="006F72F6" w:rsidRDefault="006F72F6">
            <w:pPr>
              <w:jc w:val="center"/>
              <w:rPr>
                <w:rFonts w:ascii="Arial" w:eastAsia="Times New Roman" w:hAnsi="Arial" w:cs="Arial"/>
                <w:color w:val="000000"/>
                <w:sz w:val="20"/>
                <w:szCs w:val="20"/>
              </w:rPr>
            </w:pPr>
            <w:r>
              <w:rPr>
                <w:rFonts w:ascii="Arial" w:eastAsia="Times New Roman" w:hAnsi="Arial" w:cs="Arial"/>
                <w:color w:val="000000"/>
                <w:sz w:val="20"/>
                <w:szCs w:val="20"/>
              </w:rPr>
              <w:t>11,433</w:t>
            </w:r>
          </w:p>
        </w:tc>
        <w:tc>
          <w:tcPr>
            <w:tcW w:w="1872" w:type="dxa"/>
            <w:tcBorders>
              <w:top w:val="single" w:sz="4" w:space="0" w:color="auto"/>
              <w:left w:val="single" w:sz="4" w:space="0" w:color="auto"/>
              <w:bottom w:val="nil"/>
              <w:right w:val="single" w:sz="4" w:space="0" w:color="auto"/>
            </w:tcBorders>
            <w:shd w:val="clear" w:color="auto" w:fill="auto"/>
            <w:noWrap/>
            <w:vAlign w:val="bottom"/>
            <w:hideMark/>
          </w:tcPr>
          <w:p w14:paraId="45DDE297" w14:textId="77777777" w:rsidR="006F72F6" w:rsidRDefault="006F72F6">
            <w:pPr>
              <w:jc w:val="center"/>
              <w:rPr>
                <w:rFonts w:ascii="Arial" w:eastAsia="Times New Roman" w:hAnsi="Arial" w:cs="Arial"/>
                <w:color w:val="000000"/>
                <w:sz w:val="20"/>
                <w:szCs w:val="20"/>
              </w:rPr>
            </w:pPr>
            <w:r>
              <w:rPr>
                <w:rFonts w:ascii="Arial" w:eastAsia="Times New Roman" w:hAnsi="Arial" w:cs="Arial"/>
                <w:color w:val="000000"/>
                <w:sz w:val="20"/>
                <w:szCs w:val="20"/>
              </w:rPr>
              <w:t>-58,748</w:t>
            </w:r>
          </w:p>
        </w:tc>
      </w:tr>
      <w:tr w:rsidR="006F72F6" w14:paraId="2C7834B3" w14:textId="77777777" w:rsidTr="00FD20FE">
        <w:trPr>
          <w:trHeight w:val="400"/>
        </w:trPr>
        <w:tc>
          <w:tcPr>
            <w:tcW w:w="3168" w:type="dxa"/>
            <w:vMerge/>
            <w:tcBorders>
              <w:top w:val="single" w:sz="4" w:space="0" w:color="auto"/>
              <w:left w:val="single" w:sz="4" w:space="0" w:color="auto"/>
              <w:bottom w:val="single" w:sz="4" w:space="0" w:color="000000"/>
              <w:right w:val="nil"/>
            </w:tcBorders>
            <w:vAlign w:val="center"/>
            <w:hideMark/>
          </w:tcPr>
          <w:p w14:paraId="02AD740F" w14:textId="77777777" w:rsidR="006F72F6" w:rsidRDefault="006F72F6">
            <w:pPr>
              <w:rPr>
                <w:rFonts w:ascii="Arial" w:eastAsia="Times New Roman" w:hAnsi="Arial" w:cs="Arial"/>
                <w:color w:val="000000"/>
                <w:sz w:val="20"/>
                <w:szCs w:val="20"/>
              </w:rPr>
            </w:pPr>
          </w:p>
        </w:tc>
        <w:tc>
          <w:tcPr>
            <w:tcW w:w="2203" w:type="dxa"/>
            <w:tcBorders>
              <w:top w:val="nil"/>
              <w:left w:val="single" w:sz="4" w:space="0" w:color="auto"/>
              <w:bottom w:val="single" w:sz="4" w:space="0" w:color="auto"/>
              <w:right w:val="nil"/>
            </w:tcBorders>
            <w:shd w:val="clear" w:color="auto" w:fill="auto"/>
            <w:noWrap/>
            <w:vAlign w:val="bottom"/>
            <w:hideMark/>
          </w:tcPr>
          <w:p w14:paraId="534A0BAF" w14:textId="77777777" w:rsidR="006F72F6" w:rsidRDefault="006F72F6">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6,349, 12,496]</w:t>
            </w:r>
          </w:p>
        </w:tc>
        <w:tc>
          <w:tcPr>
            <w:tcW w:w="2203" w:type="dxa"/>
            <w:tcBorders>
              <w:top w:val="nil"/>
              <w:left w:val="single" w:sz="4" w:space="0" w:color="auto"/>
              <w:bottom w:val="single" w:sz="4" w:space="0" w:color="auto"/>
              <w:right w:val="nil"/>
            </w:tcBorders>
            <w:shd w:val="clear" w:color="auto" w:fill="auto"/>
            <w:noWrap/>
            <w:vAlign w:val="bottom"/>
            <w:hideMark/>
          </w:tcPr>
          <w:p w14:paraId="5AAF272B" w14:textId="77777777" w:rsidR="006F72F6" w:rsidRDefault="006F72F6">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7,998, 15,945]</w:t>
            </w:r>
          </w:p>
        </w:tc>
        <w:tc>
          <w:tcPr>
            <w:tcW w:w="1944" w:type="dxa"/>
            <w:tcBorders>
              <w:top w:val="nil"/>
              <w:left w:val="single" w:sz="4" w:space="0" w:color="auto"/>
              <w:bottom w:val="single" w:sz="4" w:space="0" w:color="auto"/>
              <w:right w:val="nil"/>
            </w:tcBorders>
            <w:shd w:val="clear" w:color="auto" w:fill="auto"/>
            <w:noWrap/>
            <w:vAlign w:val="bottom"/>
            <w:hideMark/>
          </w:tcPr>
          <w:p w14:paraId="0C7E915D" w14:textId="77777777" w:rsidR="006F72F6" w:rsidRDefault="006F72F6">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5,574, -57,308]</w:t>
            </w:r>
          </w:p>
        </w:tc>
        <w:tc>
          <w:tcPr>
            <w:tcW w:w="1944" w:type="dxa"/>
            <w:tcBorders>
              <w:top w:val="nil"/>
              <w:left w:val="single" w:sz="4" w:space="0" w:color="auto"/>
              <w:bottom w:val="single" w:sz="4" w:space="0" w:color="auto"/>
              <w:right w:val="nil"/>
            </w:tcBorders>
            <w:shd w:val="clear" w:color="auto" w:fill="auto"/>
            <w:noWrap/>
            <w:vAlign w:val="bottom"/>
            <w:hideMark/>
          </w:tcPr>
          <w:p w14:paraId="6E9B501C" w14:textId="77777777" w:rsidR="006F72F6" w:rsidRDefault="006F72F6">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15,574, 29,542]</w:t>
            </w:r>
          </w:p>
        </w:tc>
        <w:tc>
          <w:tcPr>
            <w:tcW w:w="1872" w:type="dxa"/>
            <w:tcBorders>
              <w:top w:val="nil"/>
              <w:left w:val="single" w:sz="4" w:space="0" w:color="auto"/>
              <w:bottom w:val="single" w:sz="4" w:space="0" w:color="auto"/>
              <w:right w:val="single" w:sz="4" w:space="0" w:color="auto"/>
            </w:tcBorders>
            <w:shd w:val="clear" w:color="auto" w:fill="auto"/>
            <w:noWrap/>
            <w:vAlign w:val="bottom"/>
            <w:hideMark/>
          </w:tcPr>
          <w:p w14:paraId="575D2C45" w14:textId="77777777" w:rsidR="006F72F6" w:rsidRDefault="006F72F6">
            <w:pPr>
              <w:jc w:val="center"/>
              <w:rPr>
                <w:rFonts w:ascii="Arial" w:eastAsia="Times New Roman" w:hAnsi="Arial" w:cs="Arial"/>
                <w:i/>
                <w:iCs/>
                <w:color w:val="000000"/>
                <w:sz w:val="20"/>
                <w:szCs w:val="20"/>
              </w:rPr>
            </w:pPr>
            <w:r>
              <w:rPr>
                <w:rFonts w:ascii="Arial" w:eastAsia="Times New Roman" w:hAnsi="Arial" w:cs="Arial"/>
                <w:i/>
                <w:iCs/>
                <w:color w:val="000000"/>
                <w:sz w:val="20"/>
                <w:szCs w:val="20"/>
              </w:rPr>
              <w:t>[-85,363, -41,393]</w:t>
            </w:r>
          </w:p>
        </w:tc>
      </w:tr>
    </w:tbl>
    <w:p w14:paraId="31067901" w14:textId="77777777" w:rsidR="00114E5B" w:rsidRPr="00FD20FE" w:rsidRDefault="00114E5B" w:rsidP="00FD20FE">
      <w:pPr>
        <w:spacing w:before="120"/>
        <w:ind w:left="187"/>
        <w:rPr>
          <w:rFonts w:ascii="Arial" w:hAnsi="Arial" w:cs="Arial"/>
          <w:b/>
          <w:sz w:val="22"/>
          <w:szCs w:val="22"/>
        </w:rPr>
      </w:pPr>
      <w:r w:rsidRPr="00FD20FE">
        <w:rPr>
          <w:rFonts w:ascii="Arial" w:hAnsi="Arial" w:cs="Arial"/>
          <w:sz w:val="22"/>
          <w:szCs w:val="22"/>
        </w:rPr>
        <w:t>LYs, life years; MAT, medication-assisted treatment; PMP, prescription monitoring program; QALYs, quality-adjusted life years.</w:t>
      </w:r>
    </w:p>
    <w:p w14:paraId="0CAAD21F" w14:textId="07BDE4D2" w:rsidR="001E260C" w:rsidRPr="00FD20FE" w:rsidRDefault="00607400" w:rsidP="00191895">
      <w:pPr>
        <w:spacing w:before="120"/>
        <w:ind w:left="180"/>
        <w:rPr>
          <w:rFonts w:ascii="Arial" w:hAnsi="Arial" w:cs="Arial"/>
          <w:b/>
          <w:sz w:val="22"/>
          <w:szCs w:val="22"/>
        </w:rPr>
      </w:pPr>
      <w:r w:rsidRPr="00FD20FE">
        <w:rPr>
          <w:rFonts w:ascii="Arial" w:hAnsi="Arial" w:cs="Arial"/>
          <w:noProof/>
          <w:sz w:val="22"/>
          <w:szCs w:val="22"/>
          <w:vertAlign w:val="superscript"/>
        </w:rPr>
        <w:t xml:space="preserve"> </w:t>
      </w:r>
      <w:r w:rsidR="001E260C" w:rsidRPr="00FD20FE">
        <w:rPr>
          <w:rFonts w:ascii="Arial" w:hAnsi="Arial" w:cs="Arial"/>
          <w:noProof/>
          <w:sz w:val="22"/>
          <w:szCs w:val="22"/>
          <w:vertAlign w:val="superscript"/>
        </w:rPr>
        <w:t>a</w:t>
      </w:r>
      <w:r w:rsidR="001E260C" w:rsidRPr="00FD20FE">
        <w:rPr>
          <w:rFonts w:ascii="Arial" w:hAnsi="Arial" w:cs="Arial"/>
          <w:noProof/>
          <w:sz w:val="22"/>
          <w:szCs w:val="22"/>
        </w:rPr>
        <w:t xml:space="preserve"> </w:t>
      </w:r>
      <w:r w:rsidR="006D6B9D" w:rsidRPr="00FD20FE">
        <w:rPr>
          <w:rFonts w:ascii="Arial" w:hAnsi="Arial" w:cs="Arial"/>
          <w:noProof/>
          <w:sz w:val="22"/>
          <w:szCs w:val="22"/>
        </w:rPr>
        <w:t>Discounted to 2016</w:t>
      </w:r>
      <w:r w:rsidR="001E260C" w:rsidRPr="00FD20FE">
        <w:rPr>
          <w:rFonts w:ascii="Arial" w:hAnsi="Arial" w:cs="Arial"/>
          <w:noProof/>
          <w:sz w:val="22"/>
          <w:szCs w:val="22"/>
        </w:rPr>
        <w:t>.</w:t>
      </w:r>
    </w:p>
    <w:p w14:paraId="019C606C" w14:textId="62F70378" w:rsidR="00E47612" w:rsidRPr="00601210" w:rsidRDefault="00E47612" w:rsidP="00E4047F">
      <w:pPr>
        <w:rPr>
          <w:rFonts w:ascii="Arial" w:hAnsi="Arial" w:cs="Arial"/>
        </w:rPr>
      </w:pPr>
    </w:p>
    <w:p w14:paraId="7753B794" w14:textId="53F2D540" w:rsidR="001C72D4" w:rsidRPr="00601210" w:rsidRDefault="001C72D4" w:rsidP="00472CF0">
      <w:pPr>
        <w:rPr>
          <w:rFonts w:ascii="Arial" w:hAnsi="Arial" w:cs="Arial"/>
          <w:b/>
        </w:rPr>
      </w:pPr>
    </w:p>
    <w:p w14:paraId="664384B1" w14:textId="15D59C84" w:rsidR="00A94F81" w:rsidRPr="00601210" w:rsidRDefault="00A94F81" w:rsidP="00374176">
      <w:pPr>
        <w:spacing w:after="120"/>
        <w:ind w:right="720"/>
        <w:rPr>
          <w:rFonts w:ascii="Arial" w:hAnsi="Arial" w:cs="Arial"/>
          <w:b/>
        </w:rPr>
      </w:pPr>
      <w:r w:rsidRPr="00601210">
        <w:rPr>
          <w:rFonts w:ascii="Arial" w:hAnsi="Arial" w:cs="Arial"/>
        </w:rPr>
        <w:br w:type="page"/>
      </w:r>
      <w:r w:rsidR="00B5754D">
        <w:rPr>
          <w:rFonts w:ascii="Arial" w:hAnsi="Arial" w:cs="Arial"/>
          <w:b/>
        </w:rPr>
        <w:lastRenderedPageBreak/>
        <w:t xml:space="preserve"> Table</w:t>
      </w:r>
      <w:r w:rsidR="00EE1A73" w:rsidRPr="00601210">
        <w:rPr>
          <w:rFonts w:ascii="Arial" w:hAnsi="Arial" w:cs="Arial"/>
          <w:b/>
        </w:rPr>
        <w:t xml:space="preserve"> </w:t>
      </w:r>
      <w:r w:rsidR="00362AA6">
        <w:rPr>
          <w:rFonts w:ascii="Arial" w:hAnsi="Arial" w:cs="Arial"/>
          <w:b/>
        </w:rPr>
        <w:t>J</w:t>
      </w:r>
      <w:r w:rsidR="0060147E" w:rsidRPr="00601210">
        <w:rPr>
          <w:rFonts w:ascii="Arial" w:hAnsi="Arial" w:cs="Arial"/>
          <w:b/>
        </w:rPr>
        <w:t>. Base Case Five-Year Threshold Analysis</w:t>
      </w:r>
    </w:p>
    <w:tbl>
      <w:tblPr>
        <w:tblW w:w="5184" w:type="pct"/>
        <w:tblLayout w:type="fixed"/>
        <w:tblCellMar>
          <w:left w:w="72" w:type="dxa"/>
          <w:right w:w="72" w:type="dxa"/>
        </w:tblCellMar>
        <w:tblLook w:val="04A0" w:firstRow="1" w:lastRow="0" w:firstColumn="1" w:lastColumn="0" w:noHBand="0" w:noVBand="1"/>
      </w:tblPr>
      <w:tblGrid>
        <w:gridCol w:w="1516"/>
        <w:gridCol w:w="2592"/>
        <w:gridCol w:w="1511"/>
        <w:gridCol w:w="1731"/>
        <w:gridCol w:w="1731"/>
        <w:gridCol w:w="1731"/>
        <w:gridCol w:w="1728"/>
        <w:gridCol w:w="1046"/>
      </w:tblGrid>
      <w:tr w:rsidR="00DF5340" w:rsidRPr="000B2D0C" w14:paraId="2F0147E7" w14:textId="77777777" w:rsidTr="00FD20FE">
        <w:trPr>
          <w:trHeight w:val="1320"/>
          <w:tblHeader/>
        </w:trPr>
        <w:tc>
          <w:tcPr>
            <w:tcW w:w="558"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097EFBDA" w14:textId="77777777" w:rsidR="00F95198" w:rsidRPr="000B2D0C" w:rsidRDefault="00F95198">
            <w:pPr>
              <w:rPr>
                <w:rFonts w:ascii="Arial" w:eastAsia="Times New Roman" w:hAnsi="Arial" w:cs="Arial"/>
                <w:b/>
                <w:color w:val="000000"/>
                <w:sz w:val="20"/>
                <w:szCs w:val="20"/>
              </w:rPr>
            </w:pPr>
            <w:r w:rsidRPr="000B2D0C">
              <w:rPr>
                <w:rFonts w:ascii="Arial" w:eastAsia="Times New Roman" w:hAnsi="Arial" w:cs="Arial"/>
                <w:b/>
                <w:color w:val="000000"/>
                <w:sz w:val="20"/>
                <w:szCs w:val="20"/>
              </w:rPr>
              <w:t>Policy Name</w:t>
            </w:r>
          </w:p>
        </w:tc>
        <w:tc>
          <w:tcPr>
            <w:tcW w:w="954"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7908E45" w14:textId="77777777" w:rsidR="00F95198" w:rsidRPr="000B2D0C" w:rsidRDefault="00F95198">
            <w:pPr>
              <w:rPr>
                <w:rFonts w:ascii="Arial" w:eastAsia="Times New Roman" w:hAnsi="Arial" w:cs="Arial"/>
                <w:b/>
                <w:color w:val="000000"/>
                <w:sz w:val="20"/>
                <w:szCs w:val="20"/>
              </w:rPr>
            </w:pPr>
            <w:r w:rsidRPr="000B2D0C">
              <w:rPr>
                <w:rFonts w:ascii="Arial" w:eastAsia="Times New Roman" w:hAnsi="Arial" w:cs="Arial"/>
                <w:b/>
                <w:color w:val="000000"/>
                <w:sz w:val="20"/>
                <w:szCs w:val="20"/>
              </w:rPr>
              <w:t>Policy Change Description</w:t>
            </w:r>
          </w:p>
        </w:tc>
        <w:tc>
          <w:tcPr>
            <w:tcW w:w="556" w:type="pct"/>
            <w:tcBorders>
              <w:top w:val="single" w:sz="4" w:space="0" w:color="auto"/>
              <w:left w:val="nil"/>
              <w:right w:val="single" w:sz="4" w:space="0" w:color="auto"/>
            </w:tcBorders>
            <w:shd w:val="clear" w:color="auto" w:fill="auto"/>
            <w:vAlign w:val="bottom"/>
            <w:hideMark/>
          </w:tcPr>
          <w:p w14:paraId="2FAED01F" w14:textId="6B3D3147" w:rsidR="00F95198" w:rsidRPr="000B2D0C" w:rsidRDefault="00F95198" w:rsidP="007C45AE">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Discounted Net Present LYs</w:t>
            </w:r>
            <w:r w:rsidR="006D6B9D" w:rsidRPr="000B2D0C">
              <w:rPr>
                <w:rFonts w:ascii="Arial" w:eastAsia="Times New Roman" w:hAnsi="Arial" w:cs="Arial"/>
                <w:b/>
                <w:color w:val="000000"/>
                <w:sz w:val="20"/>
                <w:szCs w:val="20"/>
                <w:vertAlign w:val="superscript"/>
              </w:rPr>
              <w:t>a</w:t>
            </w:r>
            <w:r w:rsidRPr="000B2D0C">
              <w:rPr>
                <w:rFonts w:ascii="Arial" w:eastAsia="Times New Roman" w:hAnsi="Arial" w:cs="Arial"/>
                <w:b/>
                <w:color w:val="000000"/>
                <w:sz w:val="20"/>
                <w:szCs w:val="20"/>
              </w:rPr>
              <w:t xml:space="preserve"> (Thousands)</w:t>
            </w:r>
          </w:p>
        </w:tc>
        <w:tc>
          <w:tcPr>
            <w:tcW w:w="637" w:type="pct"/>
            <w:tcBorders>
              <w:top w:val="single" w:sz="4" w:space="0" w:color="auto"/>
              <w:left w:val="nil"/>
              <w:right w:val="single" w:sz="4" w:space="0" w:color="auto"/>
            </w:tcBorders>
            <w:shd w:val="clear" w:color="auto" w:fill="auto"/>
            <w:vAlign w:val="bottom"/>
            <w:hideMark/>
          </w:tcPr>
          <w:p w14:paraId="6073140B" w14:textId="259863FF" w:rsidR="00F95198" w:rsidRPr="000B2D0C" w:rsidRDefault="00F95198">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Discounted Net Present QALYs</w:t>
            </w:r>
            <w:r w:rsidR="006D6B9D" w:rsidRPr="000B2D0C">
              <w:rPr>
                <w:rFonts w:ascii="Arial" w:eastAsia="Times New Roman" w:hAnsi="Arial" w:cs="Arial"/>
                <w:b/>
                <w:color w:val="000000"/>
                <w:sz w:val="20"/>
                <w:szCs w:val="20"/>
                <w:vertAlign w:val="superscript"/>
              </w:rPr>
              <w:t>a</w:t>
            </w:r>
            <w:r w:rsidRPr="000B2D0C">
              <w:rPr>
                <w:rFonts w:ascii="Arial" w:eastAsia="Times New Roman" w:hAnsi="Arial" w:cs="Arial"/>
                <w:b/>
                <w:color w:val="000000"/>
                <w:sz w:val="20"/>
                <w:szCs w:val="20"/>
              </w:rPr>
              <w:t xml:space="preserve"> (Thousands)</w:t>
            </w:r>
          </w:p>
        </w:tc>
        <w:tc>
          <w:tcPr>
            <w:tcW w:w="637" w:type="pct"/>
            <w:tcBorders>
              <w:top w:val="single" w:sz="4" w:space="0" w:color="auto"/>
              <w:left w:val="nil"/>
              <w:right w:val="single" w:sz="4" w:space="0" w:color="auto"/>
            </w:tcBorders>
            <w:shd w:val="clear" w:color="auto" w:fill="auto"/>
            <w:vAlign w:val="bottom"/>
            <w:hideMark/>
          </w:tcPr>
          <w:p w14:paraId="39D4E195" w14:textId="77777777" w:rsidR="00F95198" w:rsidRPr="000B2D0C" w:rsidRDefault="00F95198">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Pill Deaths</w:t>
            </w:r>
          </w:p>
        </w:tc>
        <w:tc>
          <w:tcPr>
            <w:tcW w:w="637" w:type="pct"/>
            <w:tcBorders>
              <w:top w:val="single" w:sz="4" w:space="0" w:color="auto"/>
              <w:left w:val="nil"/>
              <w:right w:val="single" w:sz="4" w:space="0" w:color="auto"/>
            </w:tcBorders>
            <w:shd w:val="clear" w:color="auto" w:fill="auto"/>
            <w:vAlign w:val="bottom"/>
            <w:hideMark/>
          </w:tcPr>
          <w:p w14:paraId="36DEE713" w14:textId="77777777" w:rsidR="00F95198" w:rsidRPr="000B2D0C" w:rsidRDefault="00F95198">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Heroin Deaths</w:t>
            </w:r>
          </w:p>
        </w:tc>
        <w:tc>
          <w:tcPr>
            <w:tcW w:w="636" w:type="pct"/>
            <w:tcBorders>
              <w:top w:val="single" w:sz="4" w:space="0" w:color="auto"/>
              <w:left w:val="nil"/>
              <w:right w:val="single" w:sz="4" w:space="0" w:color="auto"/>
            </w:tcBorders>
            <w:shd w:val="clear" w:color="auto" w:fill="auto"/>
            <w:vAlign w:val="bottom"/>
            <w:hideMark/>
          </w:tcPr>
          <w:p w14:paraId="2053847E" w14:textId="77777777" w:rsidR="00F95198" w:rsidRPr="000B2D0C" w:rsidRDefault="00F95198">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Total Opioid Deaths</w:t>
            </w:r>
          </w:p>
        </w:tc>
        <w:tc>
          <w:tcPr>
            <w:tcW w:w="387"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3F0E9F47" w14:textId="62E78E07" w:rsidR="00F95198" w:rsidRPr="000B2D0C" w:rsidRDefault="00F95198">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10% Deaths Achieved</w:t>
            </w:r>
          </w:p>
        </w:tc>
      </w:tr>
      <w:tr w:rsidR="00DF5340" w:rsidRPr="000B2D0C" w14:paraId="48D98DE4" w14:textId="77777777" w:rsidTr="00FD20FE">
        <w:trPr>
          <w:trHeight w:val="320"/>
          <w:tblHeader/>
        </w:trPr>
        <w:tc>
          <w:tcPr>
            <w:tcW w:w="558" w:type="pct"/>
            <w:vMerge/>
            <w:tcBorders>
              <w:top w:val="single" w:sz="4" w:space="0" w:color="auto"/>
              <w:left w:val="single" w:sz="4" w:space="0" w:color="auto"/>
              <w:bottom w:val="single" w:sz="4" w:space="0" w:color="auto"/>
              <w:right w:val="single" w:sz="4" w:space="0" w:color="auto"/>
            </w:tcBorders>
            <w:vAlign w:val="center"/>
            <w:hideMark/>
          </w:tcPr>
          <w:p w14:paraId="5F302BFA" w14:textId="77777777" w:rsidR="00F95198" w:rsidRPr="000B2D0C" w:rsidRDefault="00F95198">
            <w:pPr>
              <w:rPr>
                <w:rFonts w:ascii="Arial" w:eastAsia="Times New Roman" w:hAnsi="Arial" w:cs="Arial"/>
                <w:b/>
                <w:color w:val="000000"/>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56140576" w14:textId="77777777" w:rsidR="00F95198" w:rsidRPr="000B2D0C" w:rsidRDefault="00F95198">
            <w:pPr>
              <w:rPr>
                <w:rFonts w:ascii="Arial" w:eastAsia="Times New Roman" w:hAnsi="Arial" w:cs="Arial"/>
                <w:b/>
                <w:color w:val="000000"/>
                <w:sz w:val="20"/>
                <w:szCs w:val="20"/>
              </w:rPr>
            </w:pPr>
          </w:p>
        </w:tc>
        <w:tc>
          <w:tcPr>
            <w:tcW w:w="556" w:type="pct"/>
            <w:tcBorders>
              <w:left w:val="nil"/>
              <w:bottom w:val="single" w:sz="4" w:space="0" w:color="auto"/>
              <w:right w:val="single" w:sz="4" w:space="0" w:color="auto"/>
            </w:tcBorders>
            <w:shd w:val="clear" w:color="auto" w:fill="auto"/>
            <w:noWrap/>
            <w:vAlign w:val="bottom"/>
            <w:hideMark/>
          </w:tcPr>
          <w:p w14:paraId="5922726E" w14:textId="77777777" w:rsidR="00F95198" w:rsidRPr="000B2D0C" w:rsidRDefault="00F95198">
            <w:pPr>
              <w:jc w:val="center"/>
              <w:rPr>
                <w:rFonts w:ascii="Arial" w:eastAsia="Times New Roman" w:hAnsi="Arial" w:cs="Arial"/>
                <w:b/>
                <w:i/>
                <w:color w:val="000000"/>
                <w:sz w:val="20"/>
                <w:szCs w:val="20"/>
              </w:rPr>
            </w:pPr>
            <w:r w:rsidRPr="000B2D0C">
              <w:rPr>
                <w:rFonts w:ascii="Arial" w:eastAsia="Times New Roman" w:hAnsi="Arial" w:cs="Arial"/>
                <w:b/>
                <w:i/>
                <w:color w:val="000000"/>
                <w:sz w:val="20"/>
                <w:szCs w:val="20"/>
              </w:rPr>
              <w:t>[Min, Max]</w:t>
            </w:r>
          </w:p>
        </w:tc>
        <w:tc>
          <w:tcPr>
            <w:tcW w:w="637" w:type="pct"/>
            <w:tcBorders>
              <w:left w:val="nil"/>
              <w:bottom w:val="single" w:sz="4" w:space="0" w:color="auto"/>
              <w:right w:val="single" w:sz="4" w:space="0" w:color="auto"/>
            </w:tcBorders>
            <w:shd w:val="clear" w:color="auto" w:fill="auto"/>
            <w:noWrap/>
            <w:vAlign w:val="bottom"/>
            <w:hideMark/>
          </w:tcPr>
          <w:p w14:paraId="198CDBC0" w14:textId="77777777" w:rsidR="00F95198" w:rsidRPr="000B2D0C" w:rsidRDefault="00F95198">
            <w:pPr>
              <w:jc w:val="center"/>
              <w:rPr>
                <w:rFonts w:ascii="Arial" w:eastAsia="Times New Roman" w:hAnsi="Arial" w:cs="Arial"/>
                <w:b/>
                <w:i/>
                <w:color w:val="000000"/>
                <w:sz w:val="20"/>
                <w:szCs w:val="20"/>
              </w:rPr>
            </w:pPr>
            <w:r w:rsidRPr="000B2D0C">
              <w:rPr>
                <w:rFonts w:ascii="Arial" w:eastAsia="Times New Roman" w:hAnsi="Arial" w:cs="Arial"/>
                <w:b/>
                <w:i/>
                <w:color w:val="000000"/>
                <w:sz w:val="20"/>
                <w:szCs w:val="20"/>
              </w:rPr>
              <w:t>[Min, Max]</w:t>
            </w:r>
          </w:p>
        </w:tc>
        <w:tc>
          <w:tcPr>
            <w:tcW w:w="637" w:type="pct"/>
            <w:tcBorders>
              <w:left w:val="nil"/>
              <w:bottom w:val="single" w:sz="4" w:space="0" w:color="auto"/>
              <w:right w:val="single" w:sz="4" w:space="0" w:color="auto"/>
            </w:tcBorders>
            <w:shd w:val="clear" w:color="auto" w:fill="auto"/>
            <w:noWrap/>
            <w:vAlign w:val="bottom"/>
            <w:hideMark/>
          </w:tcPr>
          <w:p w14:paraId="4BD71CE8" w14:textId="77777777" w:rsidR="00F95198" w:rsidRPr="000B2D0C" w:rsidRDefault="00F95198">
            <w:pPr>
              <w:jc w:val="center"/>
              <w:rPr>
                <w:rFonts w:ascii="Arial" w:eastAsia="Times New Roman" w:hAnsi="Arial" w:cs="Arial"/>
                <w:b/>
                <w:i/>
                <w:color w:val="000000"/>
                <w:sz w:val="20"/>
                <w:szCs w:val="20"/>
              </w:rPr>
            </w:pPr>
            <w:r w:rsidRPr="000B2D0C">
              <w:rPr>
                <w:rFonts w:ascii="Arial" w:eastAsia="Times New Roman" w:hAnsi="Arial" w:cs="Arial"/>
                <w:b/>
                <w:i/>
                <w:color w:val="000000"/>
                <w:sz w:val="20"/>
                <w:szCs w:val="20"/>
              </w:rPr>
              <w:t>[Min, Max]</w:t>
            </w:r>
          </w:p>
        </w:tc>
        <w:tc>
          <w:tcPr>
            <w:tcW w:w="637" w:type="pct"/>
            <w:tcBorders>
              <w:left w:val="nil"/>
              <w:bottom w:val="single" w:sz="4" w:space="0" w:color="auto"/>
              <w:right w:val="single" w:sz="4" w:space="0" w:color="auto"/>
            </w:tcBorders>
            <w:shd w:val="clear" w:color="auto" w:fill="auto"/>
            <w:noWrap/>
            <w:vAlign w:val="bottom"/>
            <w:hideMark/>
          </w:tcPr>
          <w:p w14:paraId="167CC70D" w14:textId="77777777" w:rsidR="00F95198" w:rsidRPr="000B2D0C" w:rsidRDefault="00F95198">
            <w:pPr>
              <w:jc w:val="center"/>
              <w:rPr>
                <w:rFonts w:ascii="Arial" w:eastAsia="Times New Roman" w:hAnsi="Arial" w:cs="Arial"/>
                <w:b/>
                <w:i/>
                <w:color w:val="000000"/>
                <w:sz w:val="20"/>
                <w:szCs w:val="20"/>
              </w:rPr>
            </w:pPr>
            <w:r w:rsidRPr="000B2D0C">
              <w:rPr>
                <w:rFonts w:ascii="Arial" w:eastAsia="Times New Roman" w:hAnsi="Arial" w:cs="Arial"/>
                <w:b/>
                <w:i/>
                <w:color w:val="000000"/>
                <w:sz w:val="20"/>
                <w:szCs w:val="20"/>
              </w:rPr>
              <w:t>[Min, Max]</w:t>
            </w:r>
          </w:p>
        </w:tc>
        <w:tc>
          <w:tcPr>
            <w:tcW w:w="636" w:type="pct"/>
            <w:tcBorders>
              <w:left w:val="nil"/>
              <w:bottom w:val="single" w:sz="4" w:space="0" w:color="auto"/>
              <w:right w:val="single" w:sz="4" w:space="0" w:color="auto"/>
            </w:tcBorders>
            <w:shd w:val="clear" w:color="auto" w:fill="auto"/>
            <w:noWrap/>
            <w:vAlign w:val="bottom"/>
            <w:hideMark/>
          </w:tcPr>
          <w:p w14:paraId="4BECFE3C" w14:textId="77777777" w:rsidR="00F95198" w:rsidRPr="000B2D0C" w:rsidRDefault="00F95198">
            <w:pPr>
              <w:jc w:val="center"/>
              <w:rPr>
                <w:rFonts w:ascii="Arial" w:eastAsia="Times New Roman" w:hAnsi="Arial" w:cs="Arial"/>
                <w:b/>
                <w:i/>
                <w:color w:val="000000"/>
                <w:sz w:val="20"/>
                <w:szCs w:val="20"/>
              </w:rPr>
            </w:pPr>
            <w:r w:rsidRPr="000B2D0C">
              <w:rPr>
                <w:rFonts w:ascii="Arial" w:eastAsia="Times New Roman" w:hAnsi="Arial" w:cs="Arial"/>
                <w:b/>
                <w:i/>
                <w:color w:val="000000"/>
                <w:sz w:val="20"/>
                <w:szCs w:val="20"/>
              </w:rPr>
              <w:t>[Min, Max]</w:t>
            </w:r>
          </w:p>
        </w:tc>
        <w:tc>
          <w:tcPr>
            <w:tcW w:w="387" w:type="pct"/>
            <w:vMerge/>
            <w:tcBorders>
              <w:top w:val="single" w:sz="4" w:space="0" w:color="auto"/>
              <w:left w:val="single" w:sz="4" w:space="0" w:color="auto"/>
              <w:bottom w:val="single" w:sz="4" w:space="0" w:color="auto"/>
              <w:right w:val="single" w:sz="4" w:space="0" w:color="auto"/>
            </w:tcBorders>
            <w:vAlign w:val="center"/>
            <w:hideMark/>
          </w:tcPr>
          <w:p w14:paraId="5DE22CB2" w14:textId="77777777" w:rsidR="00F95198" w:rsidRPr="000B2D0C" w:rsidRDefault="00F95198">
            <w:pPr>
              <w:rPr>
                <w:rFonts w:ascii="Arial" w:eastAsia="Times New Roman" w:hAnsi="Arial" w:cs="Arial"/>
                <w:color w:val="000000"/>
                <w:sz w:val="20"/>
                <w:szCs w:val="20"/>
              </w:rPr>
            </w:pPr>
          </w:p>
        </w:tc>
      </w:tr>
      <w:tr w:rsidR="00DF5340" w:rsidRPr="000B2D0C" w14:paraId="53E277D1"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5D254CE0" w14:textId="77777777" w:rsidR="00F95198" w:rsidRPr="000B2D0C" w:rsidRDefault="00F95198" w:rsidP="007C45AE">
            <w:pPr>
              <w:rPr>
                <w:rFonts w:ascii="Arial" w:eastAsia="Times New Roman" w:hAnsi="Arial" w:cs="Arial"/>
                <w:color w:val="000000"/>
                <w:sz w:val="20"/>
                <w:szCs w:val="20"/>
              </w:rPr>
            </w:pPr>
            <w:r w:rsidRPr="000B2D0C">
              <w:rPr>
                <w:rFonts w:ascii="Arial" w:eastAsia="Times New Roman" w:hAnsi="Arial" w:cs="Arial"/>
                <w:color w:val="000000"/>
                <w:sz w:val="20"/>
                <w:szCs w:val="20"/>
              </w:rPr>
              <w:t xml:space="preserve">Acute Pain Prescribing </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7B032089" w14:textId="77777777" w:rsidR="00F95198" w:rsidRPr="000B2D0C" w:rsidRDefault="00F95198">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n prescribing opioids for acute pain</w:t>
            </w:r>
          </w:p>
        </w:tc>
        <w:tc>
          <w:tcPr>
            <w:tcW w:w="556" w:type="pct"/>
            <w:tcBorders>
              <w:top w:val="single" w:sz="4" w:space="0" w:color="auto"/>
              <w:left w:val="nil"/>
              <w:right w:val="single" w:sz="4" w:space="0" w:color="auto"/>
            </w:tcBorders>
            <w:shd w:val="clear" w:color="auto" w:fill="auto"/>
            <w:noWrap/>
            <w:hideMark/>
          </w:tcPr>
          <w:p w14:paraId="42042EF1"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341</w:t>
            </w:r>
          </w:p>
        </w:tc>
        <w:tc>
          <w:tcPr>
            <w:tcW w:w="637" w:type="pct"/>
            <w:tcBorders>
              <w:top w:val="single" w:sz="4" w:space="0" w:color="auto"/>
              <w:left w:val="nil"/>
              <w:right w:val="single" w:sz="4" w:space="0" w:color="auto"/>
            </w:tcBorders>
            <w:shd w:val="clear" w:color="auto" w:fill="auto"/>
            <w:noWrap/>
            <w:hideMark/>
          </w:tcPr>
          <w:p w14:paraId="3589A11A"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992</w:t>
            </w:r>
          </w:p>
        </w:tc>
        <w:tc>
          <w:tcPr>
            <w:tcW w:w="637" w:type="pct"/>
            <w:tcBorders>
              <w:top w:val="single" w:sz="4" w:space="0" w:color="auto"/>
              <w:left w:val="nil"/>
              <w:right w:val="single" w:sz="4" w:space="0" w:color="auto"/>
            </w:tcBorders>
            <w:shd w:val="clear" w:color="auto" w:fill="auto"/>
            <w:noWrap/>
            <w:hideMark/>
          </w:tcPr>
          <w:p w14:paraId="7BF63C35"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7,978</w:t>
            </w:r>
          </w:p>
        </w:tc>
        <w:tc>
          <w:tcPr>
            <w:tcW w:w="637" w:type="pct"/>
            <w:tcBorders>
              <w:top w:val="single" w:sz="4" w:space="0" w:color="auto"/>
              <w:left w:val="nil"/>
              <w:right w:val="single" w:sz="4" w:space="0" w:color="auto"/>
            </w:tcBorders>
            <w:shd w:val="clear" w:color="auto" w:fill="auto"/>
            <w:noWrap/>
            <w:hideMark/>
          </w:tcPr>
          <w:p w14:paraId="3070AE52"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88</w:t>
            </w:r>
          </w:p>
        </w:tc>
        <w:tc>
          <w:tcPr>
            <w:tcW w:w="636" w:type="pct"/>
            <w:tcBorders>
              <w:top w:val="single" w:sz="4" w:space="0" w:color="auto"/>
              <w:left w:val="nil"/>
              <w:right w:val="single" w:sz="4" w:space="0" w:color="auto"/>
            </w:tcBorders>
            <w:shd w:val="clear" w:color="auto" w:fill="auto"/>
            <w:noWrap/>
            <w:hideMark/>
          </w:tcPr>
          <w:p w14:paraId="6DDC5D5F"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7,490</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39F700B2" w14:textId="77777777" w:rsidR="00F95198" w:rsidRPr="000B2D0C" w:rsidRDefault="00F95198" w:rsidP="007C45AE">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DF5340" w:rsidRPr="000B2D0C" w14:paraId="10990C7D"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321B6DE2"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61535296"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54943C60"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808, 3,218]</w:t>
            </w:r>
          </w:p>
        </w:tc>
        <w:tc>
          <w:tcPr>
            <w:tcW w:w="637" w:type="pct"/>
            <w:tcBorders>
              <w:left w:val="nil"/>
              <w:bottom w:val="single" w:sz="4" w:space="0" w:color="auto"/>
              <w:right w:val="single" w:sz="4" w:space="0" w:color="auto"/>
            </w:tcBorders>
            <w:shd w:val="clear" w:color="auto" w:fill="auto"/>
            <w:noWrap/>
            <w:hideMark/>
          </w:tcPr>
          <w:p w14:paraId="55DD20B1"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677, -3,751]</w:t>
            </w:r>
          </w:p>
        </w:tc>
        <w:tc>
          <w:tcPr>
            <w:tcW w:w="637" w:type="pct"/>
            <w:tcBorders>
              <w:left w:val="nil"/>
              <w:bottom w:val="single" w:sz="4" w:space="0" w:color="auto"/>
              <w:right w:val="single" w:sz="4" w:space="0" w:color="auto"/>
            </w:tcBorders>
            <w:shd w:val="clear" w:color="auto" w:fill="auto"/>
            <w:noWrap/>
            <w:hideMark/>
          </w:tcPr>
          <w:p w14:paraId="1F3BFCC5"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9,737, -6,748]</w:t>
            </w:r>
          </w:p>
        </w:tc>
        <w:tc>
          <w:tcPr>
            <w:tcW w:w="637" w:type="pct"/>
            <w:tcBorders>
              <w:left w:val="nil"/>
              <w:bottom w:val="single" w:sz="4" w:space="0" w:color="auto"/>
              <w:right w:val="single" w:sz="4" w:space="0" w:color="auto"/>
            </w:tcBorders>
            <w:shd w:val="clear" w:color="auto" w:fill="auto"/>
            <w:noWrap/>
            <w:hideMark/>
          </w:tcPr>
          <w:p w14:paraId="5B5CDC91"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956, 1,985]</w:t>
            </w:r>
          </w:p>
        </w:tc>
        <w:tc>
          <w:tcPr>
            <w:tcW w:w="636" w:type="pct"/>
            <w:tcBorders>
              <w:left w:val="nil"/>
              <w:bottom w:val="single" w:sz="4" w:space="0" w:color="auto"/>
              <w:right w:val="single" w:sz="4" w:space="0" w:color="auto"/>
            </w:tcBorders>
            <w:shd w:val="clear" w:color="auto" w:fill="auto"/>
            <w:noWrap/>
            <w:hideMark/>
          </w:tcPr>
          <w:p w14:paraId="1486A010"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0,760, -5,717]</w:t>
            </w:r>
          </w:p>
        </w:tc>
        <w:tc>
          <w:tcPr>
            <w:tcW w:w="387" w:type="pct"/>
            <w:vMerge/>
            <w:tcBorders>
              <w:top w:val="nil"/>
              <w:left w:val="single" w:sz="4" w:space="0" w:color="auto"/>
              <w:bottom w:val="single" w:sz="4" w:space="0" w:color="auto"/>
              <w:right w:val="single" w:sz="4" w:space="0" w:color="auto"/>
            </w:tcBorders>
            <w:hideMark/>
          </w:tcPr>
          <w:p w14:paraId="0BB7432F" w14:textId="77777777" w:rsidR="00F95198" w:rsidRPr="000B2D0C" w:rsidRDefault="00F95198" w:rsidP="00AC6443">
            <w:pPr>
              <w:jc w:val="center"/>
              <w:rPr>
                <w:rFonts w:ascii="Arial" w:eastAsia="Times New Roman" w:hAnsi="Arial" w:cs="Arial"/>
                <w:color w:val="000000"/>
                <w:sz w:val="20"/>
                <w:szCs w:val="20"/>
              </w:rPr>
            </w:pPr>
          </w:p>
        </w:tc>
      </w:tr>
      <w:tr w:rsidR="00DF5340" w:rsidRPr="000B2D0C" w14:paraId="3694ED00"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5A80C38B" w14:textId="77777777" w:rsidR="00F95198" w:rsidRPr="000B2D0C" w:rsidRDefault="00F95198" w:rsidP="007C45AE">
            <w:pPr>
              <w:rPr>
                <w:rFonts w:ascii="Arial" w:eastAsia="Times New Roman" w:hAnsi="Arial" w:cs="Arial"/>
                <w:color w:val="000000"/>
                <w:sz w:val="20"/>
                <w:szCs w:val="20"/>
              </w:rPr>
            </w:pPr>
            <w:r w:rsidRPr="000B2D0C">
              <w:rPr>
                <w:rFonts w:ascii="Arial" w:eastAsia="Times New Roman" w:hAnsi="Arial" w:cs="Arial"/>
                <w:color w:val="000000"/>
                <w:sz w:val="20"/>
                <w:szCs w:val="20"/>
              </w:rPr>
              <w:t>Prescribing for Persisting Pain</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18DA84D0" w14:textId="77777777" w:rsidR="00F95198" w:rsidRPr="000B2D0C" w:rsidRDefault="00F95198">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n prescribing opioids for acute pain that transitions to chronic</w:t>
            </w:r>
          </w:p>
        </w:tc>
        <w:tc>
          <w:tcPr>
            <w:tcW w:w="556" w:type="pct"/>
            <w:tcBorders>
              <w:top w:val="single" w:sz="4" w:space="0" w:color="auto"/>
              <w:left w:val="nil"/>
              <w:right w:val="single" w:sz="4" w:space="0" w:color="auto"/>
            </w:tcBorders>
            <w:shd w:val="clear" w:color="auto" w:fill="auto"/>
            <w:noWrap/>
            <w:hideMark/>
          </w:tcPr>
          <w:p w14:paraId="1225E6D3"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32</w:t>
            </w:r>
          </w:p>
        </w:tc>
        <w:tc>
          <w:tcPr>
            <w:tcW w:w="637" w:type="pct"/>
            <w:tcBorders>
              <w:top w:val="single" w:sz="4" w:space="0" w:color="auto"/>
              <w:left w:val="nil"/>
              <w:right w:val="single" w:sz="4" w:space="0" w:color="auto"/>
            </w:tcBorders>
            <w:shd w:val="clear" w:color="auto" w:fill="auto"/>
            <w:noWrap/>
            <w:hideMark/>
          </w:tcPr>
          <w:p w14:paraId="5314D629"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776</w:t>
            </w:r>
          </w:p>
        </w:tc>
        <w:tc>
          <w:tcPr>
            <w:tcW w:w="637" w:type="pct"/>
            <w:tcBorders>
              <w:top w:val="single" w:sz="4" w:space="0" w:color="auto"/>
              <w:left w:val="nil"/>
              <w:right w:val="single" w:sz="4" w:space="0" w:color="auto"/>
            </w:tcBorders>
            <w:shd w:val="clear" w:color="auto" w:fill="auto"/>
            <w:noWrap/>
            <w:hideMark/>
          </w:tcPr>
          <w:p w14:paraId="6168D4DC"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348</w:t>
            </w:r>
          </w:p>
        </w:tc>
        <w:tc>
          <w:tcPr>
            <w:tcW w:w="637" w:type="pct"/>
            <w:tcBorders>
              <w:top w:val="single" w:sz="4" w:space="0" w:color="auto"/>
              <w:left w:val="nil"/>
              <w:right w:val="single" w:sz="4" w:space="0" w:color="auto"/>
            </w:tcBorders>
            <w:shd w:val="clear" w:color="auto" w:fill="auto"/>
            <w:noWrap/>
            <w:hideMark/>
          </w:tcPr>
          <w:p w14:paraId="0DBAE054"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738</w:t>
            </w:r>
          </w:p>
        </w:tc>
        <w:tc>
          <w:tcPr>
            <w:tcW w:w="636" w:type="pct"/>
            <w:tcBorders>
              <w:top w:val="single" w:sz="4" w:space="0" w:color="auto"/>
              <w:left w:val="nil"/>
              <w:right w:val="single" w:sz="4" w:space="0" w:color="auto"/>
            </w:tcBorders>
            <w:shd w:val="clear" w:color="auto" w:fill="auto"/>
            <w:noWrap/>
            <w:hideMark/>
          </w:tcPr>
          <w:p w14:paraId="553CB947"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611</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159CAC91" w14:textId="77777777" w:rsidR="00F95198" w:rsidRPr="000B2D0C" w:rsidRDefault="00F95198" w:rsidP="007C45AE">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DF5340" w:rsidRPr="000B2D0C" w14:paraId="7F35B198"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0A54E6EE"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762BE856"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0D7D2E12"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43, 547]</w:t>
            </w:r>
          </w:p>
        </w:tc>
        <w:tc>
          <w:tcPr>
            <w:tcW w:w="637" w:type="pct"/>
            <w:tcBorders>
              <w:left w:val="nil"/>
              <w:bottom w:val="single" w:sz="4" w:space="0" w:color="auto"/>
              <w:right w:val="single" w:sz="4" w:space="0" w:color="auto"/>
            </w:tcBorders>
            <w:shd w:val="clear" w:color="auto" w:fill="auto"/>
            <w:noWrap/>
            <w:hideMark/>
          </w:tcPr>
          <w:p w14:paraId="165D21B6"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80, 1,070]</w:t>
            </w:r>
          </w:p>
        </w:tc>
        <w:tc>
          <w:tcPr>
            <w:tcW w:w="637" w:type="pct"/>
            <w:tcBorders>
              <w:left w:val="nil"/>
              <w:bottom w:val="single" w:sz="4" w:space="0" w:color="auto"/>
              <w:right w:val="single" w:sz="4" w:space="0" w:color="auto"/>
            </w:tcBorders>
            <w:shd w:val="clear" w:color="auto" w:fill="auto"/>
            <w:noWrap/>
            <w:hideMark/>
          </w:tcPr>
          <w:p w14:paraId="0DE30D4D"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4,165, -2,924]</w:t>
            </w:r>
          </w:p>
        </w:tc>
        <w:tc>
          <w:tcPr>
            <w:tcW w:w="637" w:type="pct"/>
            <w:tcBorders>
              <w:left w:val="nil"/>
              <w:bottom w:val="single" w:sz="4" w:space="0" w:color="auto"/>
              <w:right w:val="single" w:sz="4" w:space="0" w:color="auto"/>
            </w:tcBorders>
            <w:shd w:val="clear" w:color="auto" w:fill="auto"/>
            <w:noWrap/>
            <w:hideMark/>
          </w:tcPr>
          <w:p w14:paraId="5A81EFB4"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335, 3,632]</w:t>
            </w:r>
          </w:p>
        </w:tc>
        <w:tc>
          <w:tcPr>
            <w:tcW w:w="636" w:type="pct"/>
            <w:tcBorders>
              <w:left w:val="nil"/>
              <w:bottom w:val="single" w:sz="4" w:space="0" w:color="auto"/>
              <w:right w:val="single" w:sz="4" w:space="0" w:color="auto"/>
            </w:tcBorders>
            <w:shd w:val="clear" w:color="auto" w:fill="auto"/>
            <w:noWrap/>
            <w:hideMark/>
          </w:tcPr>
          <w:p w14:paraId="45D5B717"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589, 302]</w:t>
            </w:r>
          </w:p>
        </w:tc>
        <w:tc>
          <w:tcPr>
            <w:tcW w:w="387" w:type="pct"/>
            <w:vMerge/>
            <w:tcBorders>
              <w:top w:val="nil"/>
              <w:left w:val="single" w:sz="4" w:space="0" w:color="auto"/>
              <w:bottom w:val="single" w:sz="4" w:space="0" w:color="auto"/>
              <w:right w:val="single" w:sz="4" w:space="0" w:color="auto"/>
            </w:tcBorders>
            <w:hideMark/>
          </w:tcPr>
          <w:p w14:paraId="32DDBA02" w14:textId="77777777" w:rsidR="00F95198" w:rsidRPr="000B2D0C" w:rsidRDefault="00F95198" w:rsidP="00AC6443">
            <w:pPr>
              <w:jc w:val="center"/>
              <w:rPr>
                <w:rFonts w:ascii="Arial" w:eastAsia="Times New Roman" w:hAnsi="Arial" w:cs="Arial"/>
                <w:color w:val="000000"/>
                <w:sz w:val="20"/>
                <w:szCs w:val="20"/>
              </w:rPr>
            </w:pPr>
          </w:p>
        </w:tc>
      </w:tr>
      <w:tr w:rsidR="00DF5340" w:rsidRPr="000B2D0C" w14:paraId="0DA7FE4F"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49EB1060" w14:textId="77777777" w:rsidR="00F95198" w:rsidRPr="000B2D0C" w:rsidRDefault="00F95198" w:rsidP="007C45AE">
            <w:pPr>
              <w:rPr>
                <w:rFonts w:ascii="Arial" w:eastAsia="Times New Roman" w:hAnsi="Arial" w:cs="Arial"/>
                <w:color w:val="000000"/>
                <w:sz w:val="20"/>
                <w:szCs w:val="20"/>
              </w:rPr>
            </w:pPr>
            <w:r w:rsidRPr="000B2D0C">
              <w:rPr>
                <w:rFonts w:ascii="Arial" w:eastAsia="Times New Roman" w:hAnsi="Arial" w:cs="Arial"/>
                <w:color w:val="000000"/>
                <w:sz w:val="20"/>
                <w:szCs w:val="20"/>
              </w:rPr>
              <w:t>Chronic Pain Prescribing</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59E00BF7" w14:textId="77777777" w:rsidR="00F95198" w:rsidRPr="000B2D0C" w:rsidRDefault="00F95198">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n prescribing opioids for chronic pain</w:t>
            </w:r>
          </w:p>
        </w:tc>
        <w:tc>
          <w:tcPr>
            <w:tcW w:w="556" w:type="pct"/>
            <w:tcBorders>
              <w:top w:val="single" w:sz="4" w:space="0" w:color="auto"/>
              <w:left w:val="nil"/>
              <w:right w:val="single" w:sz="4" w:space="0" w:color="auto"/>
            </w:tcBorders>
            <w:shd w:val="clear" w:color="auto" w:fill="auto"/>
            <w:noWrap/>
            <w:hideMark/>
          </w:tcPr>
          <w:p w14:paraId="0337DB73"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074</w:t>
            </w:r>
          </w:p>
        </w:tc>
        <w:tc>
          <w:tcPr>
            <w:tcW w:w="637" w:type="pct"/>
            <w:tcBorders>
              <w:top w:val="single" w:sz="4" w:space="0" w:color="auto"/>
              <w:left w:val="nil"/>
              <w:right w:val="single" w:sz="4" w:space="0" w:color="auto"/>
            </w:tcBorders>
            <w:shd w:val="clear" w:color="auto" w:fill="auto"/>
            <w:noWrap/>
            <w:hideMark/>
          </w:tcPr>
          <w:p w14:paraId="10EA80A7"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7,385</w:t>
            </w:r>
          </w:p>
        </w:tc>
        <w:tc>
          <w:tcPr>
            <w:tcW w:w="637" w:type="pct"/>
            <w:tcBorders>
              <w:top w:val="single" w:sz="4" w:space="0" w:color="auto"/>
              <w:left w:val="nil"/>
              <w:right w:val="single" w:sz="4" w:space="0" w:color="auto"/>
            </w:tcBorders>
            <w:shd w:val="clear" w:color="auto" w:fill="auto"/>
            <w:noWrap/>
            <w:hideMark/>
          </w:tcPr>
          <w:p w14:paraId="0F565127"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5,655</w:t>
            </w:r>
          </w:p>
        </w:tc>
        <w:tc>
          <w:tcPr>
            <w:tcW w:w="637" w:type="pct"/>
            <w:tcBorders>
              <w:top w:val="single" w:sz="4" w:space="0" w:color="auto"/>
              <w:left w:val="nil"/>
              <w:right w:val="single" w:sz="4" w:space="0" w:color="auto"/>
            </w:tcBorders>
            <w:shd w:val="clear" w:color="auto" w:fill="auto"/>
            <w:noWrap/>
            <w:hideMark/>
          </w:tcPr>
          <w:p w14:paraId="7D73FE69"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4,279</w:t>
            </w:r>
          </w:p>
        </w:tc>
        <w:tc>
          <w:tcPr>
            <w:tcW w:w="636" w:type="pct"/>
            <w:tcBorders>
              <w:top w:val="single" w:sz="4" w:space="0" w:color="auto"/>
              <w:left w:val="nil"/>
              <w:right w:val="single" w:sz="4" w:space="0" w:color="auto"/>
            </w:tcBorders>
            <w:shd w:val="clear" w:color="auto" w:fill="auto"/>
            <w:noWrap/>
            <w:hideMark/>
          </w:tcPr>
          <w:p w14:paraId="65F3F9A7"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376</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5BBD7114" w14:textId="77777777" w:rsidR="00F95198" w:rsidRPr="000B2D0C" w:rsidRDefault="00F95198" w:rsidP="007C45AE">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DF5340" w:rsidRPr="000B2D0C" w14:paraId="75DA1BFD"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00D3E1B6"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5B86C1C2"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5BC4039F"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912, 5,071]</w:t>
            </w:r>
          </w:p>
        </w:tc>
        <w:tc>
          <w:tcPr>
            <w:tcW w:w="637" w:type="pct"/>
            <w:tcBorders>
              <w:left w:val="nil"/>
              <w:bottom w:val="single" w:sz="4" w:space="0" w:color="auto"/>
              <w:right w:val="single" w:sz="4" w:space="0" w:color="auto"/>
            </w:tcBorders>
            <w:shd w:val="clear" w:color="auto" w:fill="auto"/>
            <w:noWrap/>
            <w:hideMark/>
          </w:tcPr>
          <w:p w14:paraId="09CBCF65"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211, 10,224]</w:t>
            </w:r>
          </w:p>
        </w:tc>
        <w:tc>
          <w:tcPr>
            <w:tcW w:w="637" w:type="pct"/>
            <w:tcBorders>
              <w:left w:val="nil"/>
              <w:bottom w:val="single" w:sz="4" w:space="0" w:color="auto"/>
              <w:right w:val="single" w:sz="4" w:space="0" w:color="auto"/>
            </w:tcBorders>
            <w:shd w:val="clear" w:color="auto" w:fill="auto"/>
            <w:noWrap/>
            <w:hideMark/>
          </w:tcPr>
          <w:p w14:paraId="6AE006FE"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43,789, -29,321]</w:t>
            </w:r>
          </w:p>
        </w:tc>
        <w:tc>
          <w:tcPr>
            <w:tcW w:w="637" w:type="pct"/>
            <w:tcBorders>
              <w:left w:val="nil"/>
              <w:bottom w:val="single" w:sz="4" w:space="0" w:color="auto"/>
              <w:right w:val="single" w:sz="4" w:space="0" w:color="auto"/>
            </w:tcBorders>
            <w:shd w:val="clear" w:color="auto" w:fill="auto"/>
            <w:noWrap/>
            <w:hideMark/>
          </w:tcPr>
          <w:p w14:paraId="2F792C0B"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9,115, 45,571]</w:t>
            </w:r>
          </w:p>
        </w:tc>
        <w:tc>
          <w:tcPr>
            <w:tcW w:w="636" w:type="pct"/>
            <w:tcBorders>
              <w:left w:val="nil"/>
              <w:bottom w:val="single" w:sz="4" w:space="0" w:color="auto"/>
              <w:right w:val="single" w:sz="4" w:space="0" w:color="auto"/>
            </w:tcBorders>
            <w:shd w:val="clear" w:color="auto" w:fill="auto"/>
            <w:noWrap/>
            <w:hideMark/>
          </w:tcPr>
          <w:p w14:paraId="569B7FE1"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2,794, 10,455]</w:t>
            </w:r>
          </w:p>
        </w:tc>
        <w:tc>
          <w:tcPr>
            <w:tcW w:w="387" w:type="pct"/>
            <w:vMerge/>
            <w:tcBorders>
              <w:top w:val="nil"/>
              <w:left w:val="single" w:sz="4" w:space="0" w:color="auto"/>
              <w:bottom w:val="single" w:sz="4" w:space="0" w:color="auto"/>
              <w:right w:val="single" w:sz="4" w:space="0" w:color="auto"/>
            </w:tcBorders>
            <w:hideMark/>
          </w:tcPr>
          <w:p w14:paraId="2685CB6F" w14:textId="77777777" w:rsidR="00F95198" w:rsidRPr="000B2D0C" w:rsidRDefault="00F95198" w:rsidP="00AC6443">
            <w:pPr>
              <w:jc w:val="center"/>
              <w:rPr>
                <w:rFonts w:ascii="Arial" w:eastAsia="Times New Roman" w:hAnsi="Arial" w:cs="Arial"/>
                <w:color w:val="000000"/>
                <w:sz w:val="20"/>
                <w:szCs w:val="20"/>
              </w:rPr>
            </w:pPr>
          </w:p>
        </w:tc>
      </w:tr>
      <w:tr w:rsidR="00DF5340" w:rsidRPr="000B2D0C" w14:paraId="63FCEDC2"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6664B30D" w14:textId="77777777" w:rsidR="00F95198" w:rsidRPr="000B2D0C" w:rsidRDefault="00F95198" w:rsidP="007C45AE">
            <w:pPr>
              <w:rPr>
                <w:rFonts w:ascii="Arial" w:eastAsia="Times New Roman" w:hAnsi="Arial" w:cs="Arial"/>
                <w:color w:val="000000"/>
                <w:sz w:val="20"/>
                <w:szCs w:val="20"/>
              </w:rPr>
            </w:pPr>
            <w:r w:rsidRPr="000B2D0C">
              <w:rPr>
                <w:rFonts w:ascii="Arial" w:eastAsia="Times New Roman" w:hAnsi="Arial" w:cs="Arial"/>
                <w:color w:val="000000"/>
                <w:sz w:val="20"/>
                <w:szCs w:val="20"/>
              </w:rPr>
              <w:t>Drug Reformulation</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4035D8E2" w14:textId="77777777" w:rsidR="00F95198" w:rsidRPr="000B2D0C" w:rsidRDefault="00F95198">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atrogenic addiction; 30% reduction in addiction by pain-free nonusers (unchanged); 30% reduction in pill-seeking for SOUD w/o Rx (unchanged)</w:t>
            </w:r>
          </w:p>
        </w:tc>
        <w:tc>
          <w:tcPr>
            <w:tcW w:w="556" w:type="pct"/>
            <w:tcBorders>
              <w:top w:val="single" w:sz="4" w:space="0" w:color="auto"/>
              <w:left w:val="nil"/>
              <w:right w:val="single" w:sz="4" w:space="0" w:color="auto"/>
            </w:tcBorders>
            <w:shd w:val="clear" w:color="auto" w:fill="auto"/>
            <w:noWrap/>
            <w:hideMark/>
          </w:tcPr>
          <w:p w14:paraId="6CCE23CD"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7,587</w:t>
            </w:r>
          </w:p>
        </w:tc>
        <w:tc>
          <w:tcPr>
            <w:tcW w:w="637" w:type="pct"/>
            <w:tcBorders>
              <w:top w:val="single" w:sz="4" w:space="0" w:color="auto"/>
              <w:left w:val="nil"/>
              <w:right w:val="single" w:sz="4" w:space="0" w:color="auto"/>
            </w:tcBorders>
            <w:shd w:val="clear" w:color="auto" w:fill="auto"/>
            <w:noWrap/>
            <w:hideMark/>
          </w:tcPr>
          <w:p w14:paraId="3B40572D"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2,313</w:t>
            </w:r>
          </w:p>
        </w:tc>
        <w:tc>
          <w:tcPr>
            <w:tcW w:w="637" w:type="pct"/>
            <w:tcBorders>
              <w:top w:val="single" w:sz="4" w:space="0" w:color="auto"/>
              <w:left w:val="nil"/>
              <w:right w:val="single" w:sz="4" w:space="0" w:color="auto"/>
            </w:tcBorders>
            <w:shd w:val="clear" w:color="auto" w:fill="auto"/>
            <w:noWrap/>
            <w:hideMark/>
          </w:tcPr>
          <w:p w14:paraId="2E5D1BCF"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9,036</w:t>
            </w:r>
          </w:p>
        </w:tc>
        <w:tc>
          <w:tcPr>
            <w:tcW w:w="637" w:type="pct"/>
            <w:tcBorders>
              <w:top w:val="single" w:sz="4" w:space="0" w:color="auto"/>
              <w:left w:val="nil"/>
              <w:right w:val="single" w:sz="4" w:space="0" w:color="auto"/>
            </w:tcBorders>
            <w:shd w:val="clear" w:color="auto" w:fill="auto"/>
            <w:noWrap/>
            <w:hideMark/>
          </w:tcPr>
          <w:p w14:paraId="4500B276"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617</w:t>
            </w:r>
          </w:p>
        </w:tc>
        <w:tc>
          <w:tcPr>
            <w:tcW w:w="636" w:type="pct"/>
            <w:tcBorders>
              <w:top w:val="single" w:sz="4" w:space="0" w:color="auto"/>
              <w:left w:val="nil"/>
              <w:right w:val="single" w:sz="4" w:space="0" w:color="auto"/>
            </w:tcBorders>
            <w:shd w:val="clear" w:color="auto" w:fill="auto"/>
            <w:noWrap/>
            <w:hideMark/>
          </w:tcPr>
          <w:p w14:paraId="46CB1FAD"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3,418</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798AFC45" w14:textId="77777777" w:rsidR="00F95198" w:rsidRPr="000B2D0C" w:rsidRDefault="00F95198" w:rsidP="007C45AE">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DF5340" w:rsidRPr="000B2D0C" w14:paraId="66FB7E08"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793A0DB4"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432CB79D"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258CDA61"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6,384, 10,378]</w:t>
            </w:r>
          </w:p>
        </w:tc>
        <w:tc>
          <w:tcPr>
            <w:tcW w:w="637" w:type="pct"/>
            <w:tcBorders>
              <w:left w:val="nil"/>
              <w:bottom w:val="single" w:sz="4" w:space="0" w:color="auto"/>
              <w:right w:val="single" w:sz="4" w:space="0" w:color="auto"/>
            </w:tcBorders>
            <w:shd w:val="clear" w:color="auto" w:fill="auto"/>
            <w:noWrap/>
            <w:hideMark/>
          </w:tcPr>
          <w:p w14:paraId="27A274A3"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0,814, 16,485]</w:t>
            </w:r>
          </w:p>
        </w:tc>
        <w:tc>
          <w:tcPr>
            <w:tcW w:w="637" w:type="pct"/>
            <w:tcBorders>
              <w:left w:val="nil"/>
              <w:bottom w:val="single" w:sz="4" w:space="0" w:color="auto"/>
              <w:right w:val="single" w:sz="4" w:space="0" w:color="auto"/>
            </w:tcBorders>
            <w:shd w:val="clear" w:color="auto" w:fill="auto"/>
            <w:noWrap/>
            <w:hideMark/>
          </w:tcPr>
          <w:p w14:paraId="1E6149F0"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4,641, -24,981]</w:t>
            </w:r>
          </w:p>
        </w:tc>
        <w:tc>
          <w:tcPr>
            <w:tcW w:w="637" w:type="pct"/>
            <w:tcBorders>
              <w:left w:val="nil"/>
              <w:bottom w:val="single" w:sz="4" w:space="0" w:color="auto"/>
              <w:right w:val="single" w:sz="4" w:space="0" w:color="auto"/>
            </w:tcBorders>
            <w:shd w:val="clear" w:color="auto" w:fill="auto"/>
            <w:noWrap/>
            <w:hideMark/>
          </w:tcPr>
          <w:p w14:paraId="155E42EC"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542, 9,262]</w:t>
            </w:r>
          </w:p>
        </w:tc>
        <w:tc>
          <w:tcPr>
            <w:tcW w:w="636" w:type="pct"/>
            <w:tcBorders>
              <w:left w:val="nil"/>
              <w:bottom w:val="single" w:sz="4" w:space="0" w:color="auto"/>
              <w:right w:val="single" w:sz="4" w:space="0" w:color="auto"/>
            </w:tcBorders>
            <w:shd w:val="clear" w:color="auto" w:fill="auto"/>
            <w:noWrap/>
            <w:hideMark/>
          </w:tcPr>
          <w:p w14:paraId="5C3A1D31"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2,910, -18,517]</w:t>
            </w:r>
          </w:p>
        </w:tc>
        <w:tc>
          <w:tcPr>
            <w:tcW w:w="387" w:type="pct"/>
            <w:vMerge/>
            <w:tcBorders>
              <w:top w:val="nil"/>
              <w:left w:val="single" w:sz="4" w:space="0" w:color="auto"/>
              <w:bottom w:val="single" w:sz="4" w:space="0" w:color="auto"/>
              <w:right w:val="single" w:sz="4" w:space="0" w:color="auto"/>
            </w:tcBorders>
            <w:hideMark/>
          </w:tcPr>
          <w:p w14:paraId="3C7EC940" w14:textId="77777777" w:rsidR="00F95198" w:rsidRPr="000B2D0C" w:rsidRDefault="00F95198" w:rsidP="00AC6443">
            <w:pPr>
              <w:jc w:val="center"/>
              <w:rPr>
                <w:rFonts w:ascii="Arial" w:eastAsia="Times New Roman" w:hAnsi="Arial" w:cs="Arial"/>
                <w:color w:val="000000"/>
                <w:sz w:val="20"/>
                <w:szCs w:val="20"/>
              </w:rPr>
            </w:pPr>
          </w:p>
        </w:tc>
      </w:tr>
      <w:tr w:rsidR="00DF5340" w:rsidRPr="000B2D0C" w14:paraId="4F8ABA31"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591ED451" w14:textId="36BC5E9D" w:rsidR="00F95198" w:rsidRPr="000B2D0C" w:rsidRDefault="001512AA" w:rsidP="007C45AE">
            <w:pPr>
              <w:rPr>
                <w:rFonts w:ascii="Arial" w:eastAsia="Times New Roman" w:hAnsi="Arial" w:cs="Arial"/>
                <w:color w:val="000000"/>
                <w:sz w:val="20"/>
                <w:szCs w:val="20"/>
              </w:rPr>
            </w:pPr>
            <w:r>
              <w:rPr>
                <w:rFonts w:ascii="Arial" w:eastAsia="Times New Roman" w:hAnsi="Arial" w:cs="Arial"/>
                <w:color w:val="000000"/>
                <w:sz w:val="20"/>
                <w:szCs w:val="20"/>
              </w:rPr>
              <w:t>Excess Opioid</w:t>
            </w:r>
            <w:r w:rsidRPr="000B2D0C">
              <w:rPr>
                <w:rFonts w:ascii="Arial" w:eastAsia="Times New Roman" w:hAnsi="Arial" w:cs="Arial"/>
                <w:color w:val="000000"/>
                <w:sz w:val="20"/>
                <w:szCs w:val="20"/>
              </w:rPr>
              <w:t xml:space="preserve"> </w:t>
            </w:r>
            <w:r w:rsidR="00F95198" w:rsidRPr="000B2D0C">
              <w:rPr>
                <w:rFonts w:ascii="Arial" w:eastAsia="Times New Roman" w:hAnsi="Arial" w:cs="Arial"/>
                <w:color w:val="000000"/>
                <w:sz w:val="20"/>
                <w:szCs w:val="20"/>
              </w:rPr>
              <w:t>Disposal</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0EC41859" w14:textId="77777777" w:rsidR="00F95198" w:rsidRPr="000B2D0C" w:rsidRDefault="00F95198">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n diversion to pain-free nonusers; 100% reduction in the number of SOUD w/o Rx able to be sustained per non-SOUD Rx holder</w:t>
            </w:r>
          </w:p>
        </w:tc>
        <w:tc>
          <w:tcPr>
            <w:tcW w:w="556" w:type="pct"/>
            <w:tcBorders>
              <w:top w:val="single" w:sz="4" w:space="0" w:color="auto"/>
              <w:left w:val="nil"/>
              <w:right w:val="single" w:sz="4" w:space="0" w:color="auto"/>
            </w:tcBorders>
            <w:shd w:val="clear" w:color="auto" w:fill="auto"/>
            <w:noWrap/>
            <w:hideMark/>
          </w:tcPr>
          <w:p w14:paraId="13E6B78C"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918</w:t>
            </w:r>
          </w:p>
        </w:tc>
        <w:tc>
          <w:tcPr>
            <w:tcW w:w="637" w:type="pct"/>
            <w:tcBorders>
              <w:top w:val="single" w:sz="4" w:space="0" w:color="auto"/>
              <w:left w:val="nil"/>
              <w:right w:val="single" w:sz="4" w:space="0" w:color="auto"/>
            </w:tcBorders>
            <w:shd w:val="clear" w:color="auto" w:fill="auto"/>
            <w:noWrap/>
            <w:hideMark/>
          </w:tcPr>
          <w:p w14:paraId="151C2597"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413</w:t>
            </w:r>
          </w:p>
        </w:tc>
        <w:tc>
          <w:tcPr>
            <w:tcW w:w="637" w:type="pct"/>
            <w:tcBorders>
              <w:top w:val="single" w:sz="4" w:space="0" w:color="auto"/>
              <w:left w:val="nil"/>
              <w:right w:val="single" w:sz="4" w:space="0" w:color="auto"/>
            </w:tcBorders>
            <w:shd w:val="clear" w:color="auto" w:fill="auto"/>
            <w:noWrap/>
            <w:hideMark/>
          </w:tcPr>
          <w:p w14:paraId="73DAE061"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7,935</w:t>
            </w:r>
          </w:p>
        </w:tc>
        <w:tc>
          <w:tcPr>
            <w:tcW w:w="637" w:type="pct"/>
            <w:tcBorders>
              <w:top w:val="single" w:sz="4" w:space="0" w:color="auto"/>
              <w:left w:val="nil"/>
              <w:right w:val="single" w:sz="4" w:space="0" w:color="auto"/>
            </w:tcBorders>
            <w:shd w:val="clear" w:color="auto" w:fill="auto"/>
            <w:noWrap/>
            <w:hideMark/>
          </w:tcPr>
          <w:p w14:paraId="2EDED0DE"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5,685</w:t>
            </w:r>
          </w:p>
        </w:tc>
        <w:tc>
          <w:tcPr>
            <w:tcW w:w="636" w:type="pct"/>
            <w:tcBorders>
              <w:top w:val="single" w:sz="4" w:space="0" w:color="auto"/>
              <w:left w:val="nil"/>
              <w:right w:val="single" w:sz="4" w:space="0" w:color="auto"/>
            </w:tcBorders>
            <w:shd w:val="clear" w:color="auto" w:fill="auto"/>
            <w:noWrap/>
            <w:hideMark/>
          </w:tcPr>
          <w:p w14:paraId="34FF9038"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249</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4B4C7754" w14:textId="77777777" w:rsidR="00F95198" w:rsidRPr="000B2D0C" w:rsidRDefault="00F95198" w:rsidP="007C45AE">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DF5340" w:rsidRPr="000B2D0C" w14:paraId="3ABB2E51"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1815BA20"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14922CAD"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46C8B486"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99, 6,365]</w:t>
            </w:r>
          </w:p>
        </w:tc>
        <w:tc>
          <w:tcPr>
            <w:tcW w:w="637" w:type="pct"/>
            <w:tcBorders>
              <w:left w:val="nil"/>
              <w:bottom w:val="single" w:sz="4" w:space="0" w:color="auto"/>
              <w:right w:val="single" w:sz="4" w:space="0" w:color="auto"/>
            </w:tcBorders>
            <w:shd w:val="clear" w:color="auto" w:fill="auto"/>
            <w:noWrap/>
            <w:hideMark/>
          </w:tcPr>
          <w:p w14:paraId="1CC2640E"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919, 11,540]</w:t>
            </w:r>
          </w:p>
        </w:tc>
        <w:tc>
          <w:tcPr>
            <w:tcW w:w="637" w:type="pct"/>
            <w:tcBorders>
              <w:left w:val="nil"/>
              <w:bottom w:val="single" w:sz="4" w:space="0" w:color="auto"/>
              <w:right w:val="single" w:sz="4" w:space="0" w:color="auto"/>
            </w:tcBorders>
            <w:shd w:val="clear" w:color="auto" w:fill="auto"/>
            <w:noWrap/>
            <w:hideMark/>
          </w:tcPr>
          <w:p w14:paraId="68852BB9"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4,685, -23,347]</w:t>
            </w:r>
          </w:p>
        </w:tc>
        <w:tc>
          <w:tcPr>
            <w:tcW w:w="637" w:type="pct"/>
            <w:tcBorders>
              <w:left w:val="nil"/>
              <w:bottom w:val="single" w:sz="4" w:space="0" w:color="auto"/>
              <w:right w:val="single" w:sz="4" w:space="0" w:color="auto"/>
            </w:tcBorders>
            <w:shd w:val="clear" w:color="auto" w:fill="auto"/>
            <w:noWrap/>
            <w:hideMark/>
          </w:tcPr>
          <w:p w14:paraId="57EB52B7"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9,374, 35,965]</w:t>
            </w:r>
          </w:p>
        </w:tc>
        <w:tc>
          <w:tcPr>
            <w:tcW w:w="636" w:type="pct"/>
            <w:tcBorders>
              <w:left w:val="nil"/>
              <w:bottom w:val="single" w:sz="4" w:space="0" w:color="auto"/>
              <w:right w:val="single" w:sz="4" w:space="0" w:color="auto"/>
            </w:tcBorders>
            <w:shd w:val="clear" w:color="auto" w:fill="auto"/>
            <w:noWrap/>
            <w:hideMark/>
          </w:tcPr>
          <w:p w14:paraId="79D10FA4"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9,006, 8,166]</w:t>
            </w:r>
          </w:p>
        </w:tc>
        <w:tc>
          <w:tcPr>
            <w:tcW w:w="387" w:type="pct"/>
            <w:vMerge/>
            <w:tcBorders>
              <w:top w:val="nil"/>
              <w:left w:val="single" w:sz="4" w:space="0" w:color="auto"/>
              <w:bottom w:val="single" w:sz="4" w:space="0" w:color="auto"/>
              <w:right w:val="single" w:sz="4" w:space="0" w:color="auto"/>
            </w:tcBorders>
            <w:hideMark/>
          </w:tcPr>
          <w:p w14:paraId="64520C9F" w14:textId="77777777" w:rsidR="00F95198" w:rsidRPr="000B2D0C" w:rsidRDefault="00F95198" w:rsidP="00AC6443">
            <w:pPr>
              <w:jc w:val="center"/>
              <w:rPr>
                <w:rFonts w:ascii="Arial" w:eastAsia="Times New Roman" w:hAnsi="Arial" w:cs="Arial"/>
                <w:color w:val="000000"/>
                <w:sz w:val="20"/>
                <w:szCs w:val="20"/>
              </w:rPr>
            </w:pPr>
          </w:p>
        </w:tc>
      </w:tr>
      <w:tr w:rsidR="00DF5340" w:rsidRPr="000B2D0C" w14:paraId="72F8D5D2"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39ECAB40" w14:textId="77777777" w:rsidR="00F95198" w:rsidRPr="000B2D0C" w:rsidRDefault="00F95198" w:rsidP="00AC6443">
            <w:pPr>
              <w:keepNext/>
              <w:rPr>
                <w:rFonts w:ascii="Arial" w:eastAsia="Times New Roman" w:hAnsi="Arial" w:cs="Arial"/>
                <w:color w:val="000000"/>
                <w:sz w:val="20"/>
                <w:szCs w:val="20"/>
              </w:rPr>
            </w:pPr>
            <w:r w:rsidRPr="000B2D0C">
              <w:rPr>
                <w:rFonts w:ascii="Arial" w:eastAsia="Times New Roman" w:hAnsi="Arial" w:cs="Arial"/>
                <w:color w:val="000000"/>
                <w:sz w:val="20"/>
                <w:szCs w:val="20"/>
              </w:rPr>
              <w:t>Naloxone Availability</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47727736" w14:textId="77777777" w:rsidR="00F95198" w:rsidRPr="000B2D0C" w:rsidRDefault="00F95198" w:rsidP="00AC6443">
            <w:pPr>
              <w:keepNext/>
              <w:rPr>
                <w:rFonts w:ascii="Arial" w:eastAsia="Times New Roman" w:hAnsi="Arial" w:cs="Arial"/>
                <w:color w:val="000000"/>
                <w:sz w:val="20"/>
                <w:szCs w:val="20"/>
              </w:rPr>
            </w:pPr>
            <w:r w:rsidRPr="000B2D0C">
              <w:rPr>
                <w:rFonts w:ascii="Arial" w:eastAsia="Times New Roman" w:hAnsi="Arial" w:cs="Arial"/>
                <w:color w:val="000000"/>
                <w:sz w:val="20"/>
                <w:szCs w:val="20"/>
              </w:rPr>
              <w:t xml:space="preserve">12% reduction in overdose mortality </w:t>
            </w:r>
          </w:p>
        </w:tc>
        <w:tc>
          <w:tcPr>
            <w:tcW w:w="556" w:type="pct"/>
            <w:tcBorders>
              <w:top w:val="single" w:sz="4" w:space="0" w:color="auto"/>
              <w:left w:val="nil"/>
              <w:right w:val="single" w:sz="4" w:space="0" w:color="auto"/>
            </w:tcBorders>
            <w:shd w:val="clear" w:color="auto" w:fill="auto"/>
            <w:noWrap/>
            <w:hideMark/>
          </w:tcPr>
          <w:p w14:paraId="0D543EF8"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505</w:t>
            </w:r>
          </w:p>
        </w:tc>
        <w:tc>
          <w:tcPr>
            <w:tcW w:w="637" w:type="pct"/>
            <w:tcBorders>
              <w:top w:val="single" w:sz="4" w:space="0" w:color="auto"/>
              <w:left w:val="nil"/>
              <w:right w:val="single" w:sz="4" w:space="0" w:color="auto"/>
            </w:tcBorders>
            <w:shd w:val="clear" w:color="auto" w:fill="auto"/>
            <w:noWrap/>
            <w:hideMark/>
          </w:tcPr>
          <w:p w14:paraId="7400563B"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917</w:t>
            </w:r>
          </w:p>
        </w:tc>
        <w:tc>
          <w:tcPr>
            <w:tcW w:w="637" w:type="pct"/>
            <w:tcBorders>
              <w:top w:val="single" w:sz="4" w:space="0" w:color="auto"/>
              <w:left w:val="nil"/>
              <w:right w:val="single" w:sz="4" w:space="0" w:color="auto"/>
            </w:tcBorders>
            <w:shd w:val="clear" w:color="auto" w:fill="auto"/>
            <w:noWrap/>
            <w:hideMark/>
          </w:tcPr>
          <w:p w14:paraId="4BF900BB"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0,142</w:t>
            </w:r>
          </w:p>
        </w:tc>
        <w:tc>
          <w:tcPr>
            <w:tcW w:w="637" w:type="pct"/>
            <w:tcBorders>
              <w:top w:val="single" w:sz="4" w:space="0" w:color="auto"/>
              <w:left w:val="nil"/>
              <w:right w:val="single" w:sz="4" w:space="0" w:color="auto"/>
            </w:tcBorders>
            <w:shd w:val="clear" w:color="auto" w:fill="auto"/>
            <w:noWrap/>
            <w:hideMark/>
          </w:tcPr>
          <w:p w14:paraId="2A9DE3F8"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4,353</w:t>
            </w:r>
          </w:p>
        </w:tc>
        <w:tc>
          <w:tcPr>
            <w:tcW w:w="636" w:type="pct"/>
            <w:tcBorders>
              <w:top w:val="single" w:sz="4" w:space="0" w:color="auto"/>
              <w:left w:val="nil"/>
              <w:right w:val="single" w:sz="4" w:space="0" w:color="auto"/>
            </w:tcBorders>
            <w:shd w:val="clear" w:color="auto" w:fill="auto"/>
            <w:noWrap/>
            <w:hideMark/>
          </w:tcPr>
          <w:p w14:paraId="063F795D"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4,495</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4C1F9736"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Yes</w:t>
            </w:r>
          </w:p>
        </w:tc>
      </w:tr>
      <w:tr w:rsidR="00DF5340" w:rsidRPr="000B2D0C" w14:paraId="16F5AC0B"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4F2FC602" w14:textId="77777777" w:rsidR="00F95198" w:rsidRPr="000B2D0C" w:rsidRDefault="00F95198" w:rsidP="00AC6443">
            <w:pPr>
              <w:keepNext/>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76CC2A24" w14:textId="77777777" w:rsidR="00F95198" w:rsidRPr="000B2D0C" w:rsidRDefault="00F95198" w:rsidP="00AC6443">
            <w:pPr>
              <w:keepNext/>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1179AB1B" w14:textId="77777777" w:rsidR="00F95198" w:rsidRPr="000B2D0C" w:rsidRDefault="00F95198" w:rsidP="00AC6443">
            <w:pPr>
              <w:keepNext/>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247, 3,746]</w:t>
            </w:r>
          </w:p>
        </w:tc>
        <w:tc>
          <w:tcPr>
            <w:tcW w:w="637" w:type="pct"/>
            <w:tcBorders>
              <w:left w:val="nil"/>
              <w:bottom w:val="single" w:sz="4" w:space="0" w:color="auto"/>
              <w:right w:val="single" w:sz="4" w:space="0" w:color="auto"/>
            </w:tcBorders>
            <w:shd w:val="clear" w:color="auto" w:fill="auto"/>
            <w:noWrap/>
            <w:hideMark/>
          </w:tcPr>
          <w:p w14:paraId="03A5E063" w14:textId="77777777" w:rsidR="00F95198" w:rsidRPr="000B2D0C" w:rsidRDefault="00F95198" w:rsidP="00AC6443">
            <w:pPr>
              <w:keepNext/>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703, 3,112]</w:t>
            </w:r>
          </w:p>
        </w:tc>
        <w:tc>
          <w:tcPr>
            <w:tcW w:w="637" w:type="pct"/>
            <w:tcBorders>
              <w:left w:val="nil"/>
              <w:bottom w:val="single" w:sz="4" w:space="0" w:color="auto"/>
              <w:right w:val="single" w:sz="4" w:space="0" w:color="auto"/>
            </w:tcBorders>
            <w:shd w:val="clear" w:color="auto" w:fill="auto"/>
            <w:noWrap/>
            <w:hideMark/>
          </w:tcPr>
          <w:p w14:paraId="0D9DE493" w14:textId="77777777" w:rsidR="00F95198" w:rsidRPr="000B2D0C" w:rsidRDefault="00F95198" w:rsidP="00AC6443">
            <w:pPr>
              <w:keepNext/>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2,091, -9,033]</w:t>
            </w:r>
          </w:p>
        </w:tc>
        <w:tc>
          <w:tcPr>
            <w:tcW w:w="637" w:type="pct"/>
            <w:tcBorders>
              <w:left w:val="nil"/>
              <w:bottom w:val="single" w:sz="4" w:space="0" w:color="auto"/>
              <w:right w:val="single" w:sz="4" w:space="0" w:color="auto"/>
            </w:tcBorders>
            <w:shd w:val="clear" w:color="auto" w:fill="auto"/>
            <w:noWrap/>
            <w:hideMark/>
          </w:tcPr>
          <w:p w14:paraId="7D568E20" w14:textId="77777777" w:rsidR="00F95198" w:rsidRPr="000B2D0C" w:rsidRDefault="00F95198" w:rsidP="00AC6443">
            <w:pPr>
              <w:keepNext/>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6,615, -12,984]</w:t>
            </w:r>
          </w:p>
        </w:tc>
        <w:tc>
          <w:tcPr>
            <w:tcW w:w="636" w:type="pct"/>
            <w:tcBorders>
              <w:left w:val="nil"/>
              <w:bottom w:val="single" w:sz="4" w:space="0" w:color="auto"/>
              <w:right w:val="single" w:sz="4" w:space="0" w:color="auto"/>
            </w:tcBorders>
            <w:shd w:val="clear" w:color="auto" w:fill="auto"/>
            <w:noWrap/>
            <w:hideMark/>
          </w:tcPr>
          <w:p w14:paraId="7C9760B3" w14:textId="77777777" w:rsidR="00F95198" w:rsidRPr="000B2D0C" w:rsidRDefault="00F95198" w:rsidP="00AC6443">
            <w:pPr>
              <w:keepNext/>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6,336, -22,793]</w:t>
            </w:r>
          </w:p>
        </w:tc>
        <w:tc>
          <w:tcPr>
            <w:tcW w:w="387" w:type="pct"/>
            <w:vMerge/>
            <w:tcBorders>
              <w:top w:val="nil"/>
              <w:left w:val="single" w:sz="4" w:space="0" w:color="auto"/>
              <w:bottom w:val="single" w:sz="4" w:space="0" w:color="auto"/>
              <w:right w:val="single" w:sz="4" w:space="0" w:color="auto"/>
            </w:tcBorders>
            <w:hideMark/>
          </w:tcPr>
          <w:p w14:paraId="5665B5A0" w14:textId="77777777" w:rsidR="00F95198" w:rsidRPr="000B2D0C" w:rsidRDefault="00F95198" w:rsidP="00AC6443">
            <w:pPr>
              <w:keepNext/>
              <w:jc w:val="center"/>
              <w:rPr>
                <w:rFonts w:ascii="Arial" w:eastAsia="Times New Roman" w:hAnsi="Arial" w:cs="Arial"/>
                <w:color w:val="000000"/>
                <w:sz w:val="20"/>
                <w:szCs w:val="20"/>
              </w:rPr>
            </w:pPr>
          </w:p>
        </w:tc>
      </w:tr>
      <w:tr w:rsidR="00DF5340" w:rsidRPr="000B2D0C" w14:paraId="7E6A9313"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69D5F191" w14:textId="77777777" w:rsidR="00F95198" w:rsidRPr="000B2D0C" w:rsidRDefault="00F95198" w:rsidP="00AC6443">
            <w:pPr>
              <w:keepNext/>
              <w:rPr>
                <w:rFonts w:ascii="Arial" w:eastAsia="Times New Roman" w:hAnsi="Arial" w:cs="Arial"/>
                <w:color w:val="000000"/>
                <w:sz w:val="20"/>
                <w:szCs w:val="20"/>
              </w:rPr>
            </w:pPr>
            <w:r w:rsidRPr="000B2D0C">
              <w:rPr>
                <w:rFonts w:ascii="Arial" w:eastAsia="Times New Roman" w:hAnsi="Arial" w:cs="Arial"/>
                <w:color w:val="000000"/>
                <w:sz w:val="20"/>
                <w:szCs w:val="20"/>
              </w:rPr>
              <w:t>Needle Exchange</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4FA14422" w14:textId="77777777" w:rsidR="00F95198" w:rsidRPr="000B2D0C" w:rsidRDefault="00F95198" w:rsidP="00AC6443">
            <w:pPr>
              <w:keepNext/>
              <w:rPr>
                <w:rFonts w:ascii="Arial" w:eastAsia="Times New Roman" w:hAnsi="Arial" w:cs="Arial"/>
                <w:color w:val="000000"/>
                <w:sz w:val="20"/>
                <w:szCs w:val="20"/>
              </w:rPr>
            </w:pPr>
            <w:r w:rsidRPr="000B2D0C">
              <w:rPr>
                <w:rFonts w:ascii="Arial" w:eastAsia="Times New Roman" w:hAnsi="Arial" w:cs="Arial"/>
                <w:color w:val="000000"/>
                <w:sz w:val="20"/>
                <w:szCs w:val="20"/>
              </w:rPr>
              <w:t xml:space="preserve">88% reduction in infection mortality </w:t>
            </w:r>
          </w:p>
        </w:tc>
        <w:tc>
          <w:tcPr>
            <w:tcW w:w="556" w:type="pct"/>
            <w:tcBorders>
              <w:top w:val="single" w:sz="4" w:space="0" w:color="auto"/>
              <w:left w:val="nil"/>
              <w:right w:val="single" w:sz="4" w:space="0" w:color="auto"/>
            </w:tcBorders>
            <w:shd w:val="clear" w:color="auto" w:fill="auto"/>
            <w:noWrap/>
            <w:hideMark/>
          </w:tcPr>
          <w:p w14:paraId="78BF9AE0"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247</w:t>
            </w:r>
          </w:p>
        </w:tc>
        <w:tc>
          <w:tcPr>
            <w:tcW w:w="637" w:type="pct"/>
            <w:tcBorders>
              <w:top w:val="single" w:sz="4" w:space="0" w:color="auto"/>
              <w:left w:val="nil"/>
              <w:right w:val="single" w:sz="4" w:space="0" w:color="auto"/>
            </w:tcBorders>
            <w:shd w:val="clear" w:color="auto" w:fill="auto"/>
            <w:noWrap/>
            <w:hideMark/>
          </w:tcPr>
          <w:p w14:paraId="69A56B00"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660</w:t>
            </w:r>
          </w:p>
        </w:tc>
        <w:tc>
          <w:tcPr>
            <w:tcW w:w="637" w:type="pct"/>
            <w:tcBorders>
              <w:top w:val="single" w:sz="4" w:space="0" w:color="auto"/>
              <w:left w:val="nil"/>
              <w:right w:val="single" w:sz="4" w:space="0" w:color="auto"/>
            </w:tcBorders>
            <w:shd w:val="clear" w:color="auto" w:fill="auto"/>
            <w:noWrap/>
            <w:hideMark/>
          </w:tcPr>
          <w:p w14:paraId="0A06C0EF" w14:textId="6BAAEE30" w:rsidR="00F95198" w:rsidRPr="000B2D0C" w:rsidRDefault="009153DA"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37" w:type="pct"/>
            <w:tcBorders>
              <w:top w:val="single" w:sz="4" w:space="0" w:color="auto"/>
              <w:left w:val="nil"/>
              <w:right w:val="single" w:sz="4" w:space="0" w:color="auto"/>
            </w:tcBorders>
            <w:shd w:val="clear" w:color="auto" w:fill="auto"/>
            <w:noWrap/>
            <w:hideMark/>
          </w:tcPr>
          <w:p w14:paraId="402453CF"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4,060</w:t>
            </w:r>
          </w:p>
        </w:tc>
        <w:tc>
          <w:tcPr>
            <w:tcW w:w="636" w:type="pct"/>
            <w:tcBorders>
              <w:top w:val="single" w:sz="4" w:space="0" w:color="auto"/>
              <w:left w:val="nil"/>
              <w:right w:val="single" w:sz="4" w:space="0" w:color="auto"/>
            </w:tcBorders>
            <w:shd w:val="clear" w:color="auto" w:fill="auto"/>
            <w:noWrap/>
            <w:hideMark/>
          </w:tcPr>
          <w:p w14:paraId="4CB014E0"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4,060</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1A1DA5B3" w14:textId="77777777" w:rsidR="00F95198" w:rsidRPr="000B2D0C" w:rsidRDefault="00F95198"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Yes</w:t>
            </w:r>
          </w:p>
        </w:tc>
      </w:tr>
      <w:tr w:rsidR="00DF5340" w:rsidRPr="000B2D0C" w14:paraId="3D6F8F89"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599931F1"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651DD612"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44AA637B"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882, 3,715]</w:t>
            </w:r>
          </w:p>
        </w:tc>
        <w:tc>
          <w:tcPr>
            <w:tcW w:w="637" w:type="pct"/>
            <w:tcBorders>
              <w:left w:val="nil"/>
              <w:bottom w:val="single" w:sz="4" w:space="0" w:color="auto"/>
              <w:right w:val="single" w:sz="4" w:space="0" w:color="auto"/>
            </w:tcBorders>
            <w:shd w:val="clear" w:color="auto" w:fill="auto"/>
            <w:noWrap/>
            <w:hideMark/>
          </w:tcPr>
          <w:p w14:paraId="57B73196"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360, 3,040]</w:t>
            </w:r>
          </w:p>
        </w:tc>
        <w:tc>
          <w:tcPr>
            <w:tcW w:w="637" w:type="pct"/>
            <w:tcBorders>
              <w:left w:val="nil"/>
              <w:bottom w:val="single" w:sz="4" w:space="0" w:color="auto"/>
              <w:right w:val="single" w:sz="4" w:space="0" w:color="auto"/>
            </w:tcBorders>
            <w:shd w:val="clear" w:color="auto" w:fill="auto"/>
            <w:noWrap/>
            <w:hideMark/>
          </w:tcPr>
          <w:p w14:paraId="29F62168" w14:textId="2D5687F8"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37" w:type="pct"/>
            <w:tcBorders>
              <w:left w:val="nil"/>
              <w:bottom w:val="single" w:sz="4" w:space="0" w:color="auto"/>
              <w:right w:val="single" w:sz="4" w:space="0" w:color="auto"/>
            </w:tcBorders>
            <w:shd w:val="clear" w:color="auto" w:fill="auto"/>
            <w:noWrap/>
            <w:hideMark/>
          </w:tcPr>
          <w:p w14:paraId="626C6B6B"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7,874, -21,774]</w:t>
            </w:r>
          </w:p>
        </w:tc>
        <w:tc>
          <w:tcPr>
            <w:tcW w:w="636" w:type="pct"/>
            <w:tcBorders>
              <w:left w:val="nil"/>
              <w:bottom w:val="single" w:sz="4" w:space="0" w:color="auto"/>
              <w:right w:val="single" w:sz="4" w:space="0" w:color="auto"/>
            </w:tcBorders>
            <w:shd w:val="clear" w:color="auto" w:fill="auto"/>
            <w:noWrap/>
            <w:hideMark/>
          </w:tcPr>
          <w:p w14:paraId="7461E380"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7,874, -21,774]</w:t>
            </w:r>
          </w:p>
        </w:tc>
        <w:tc>
          <w:tcPr>
            <w:tcW w:w="387" w:type="pct"/>
            <w:vMerge/>
            <w:tcBorders>
              <w:top w:val="nil"/>
              <w:left w:val="single" w:sz="4" w:space="0" w:color="auto"/>
              <w:bottom w:val="single" w:sz="4" w:space="0" w:color="auto"/>
              <w:right w:val="single" w:sz="4" w:space="0" w:color="auto"/>
            </w:tcBorders>
            <w:hideMark/>
          </w:tcPr>
          <w:p w14:paraId="6A619A76" w14:textId="77777777" w:rsidR="00F95198" w:rsidRPr="000B2D0C" w:rsidRDefault="00F95198" w:rsidP="00AC6443">
            <w:pPr>
              <w:jc w:val="center"/>
              <w:rPr>
                <w:rFonts w:ascii="Arial" w:eastAsia="Times New Roman" w:hAnsi="Arial" w:cs="Arial"/>
                <w:color w:val="000000"/>
                <w:sz w:val="20"/>
                <w:szCs w:val="20"/>
              </w:rPr>
            </w:pPr>
          </w:p>
        </w:tc>
      </w:tr>
      <w:tr w:rsidR="00DF5340" w:rsidRPr="000B2D0C" w14:paraId="6800D393"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7BE25F78" w14:textId="77777777" w:rsidR="00F95198" w:rsidRPr="000B2D0C" w:rsidRDefault="00F95198" w:rsidP="007C45AE">
            <w:pPr>
              <w:rPr>
                <w:rFonts w:ascii="Arial" w:eastAsia="Times New Roman" w:hAnsi="Arial" w:cs="Arial"/>
                <w:color w:val="000000"/>
                <w:sz w:val="20"/>
                <w:szCs w:val="20"/>
              </w:rPr>
            </w:pPr>
            <w:r w:rsidRPr="000B2D0C">
              <w:rPr>
                <w:rFonts w:ascii="Arial" w:eastAsia="Times New Roman" w:hAnsi="Arial" w:cs="Arial"/>
                <w:color w:val="000000"/>
                <w:sz w:val="20"/>
                <w:szCs w:val="20"/>
              </w:rPr>
              <w:t>MAT</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36758398" w14:textId="77777777" w:rsidR="00F95198" w:rsidRPr="000B2D0C" w:rsidRDefault="00F95198">
            <w:pPr>
              <w:rPr>
                <w:rFonts w:ascii="Arial" w:eastAsia="Times New Roman" w:hAnsi="Arial" w:cs="Arial"/>
                <w:color w:val="000000"/>
                <w:sz w:val="20"/>
                <w:szCs w:val="20"/>
              </w:rPr>
            </w:pPr>
            <w:r w:rsidRPr="000B2D0C">
              <w:rPr>
                <w:rFonts w:ascii="Arial" w:eastAsia="Times New Roman" w:hAnsi="Arial" w:cs="Arial"/>
                <w:color w:val="000000"/>
                <w:sz w:val="20"/>
                <w:szCs w:val="20"/>
              </w:rPr>
              <w:t xml:space="preserve">144% increased likelihood of beginning MAT </w:t>
            </w:r>
          </w:p>
        </w:tc>
        <w:tc>
          <w:tcPr>
            <w:tcW w:w="556" w:type="pct"/>
            <w:tcBorders>
              <w:top w:val="single" w:sz="4" w:space="0" w:color="auto"/>
              <w:left w:val="nil"/>
              <w:right w:val="single" w:sz="4" w:space="0" w:color="auto"/>
            </w:tcBorders>
            <w:shd w:val="clear" w:color="auto" w:fill="auto"/>
            <w:noWrap/>
            <w:hideMark/>
          </w:tcPr>
          <w:p w14:paraId="55462194"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434</w:t>
            </w:r>
          </w:p>
        </w:tc>
        <w:tc>
          <w:tcPr>
            <w:tcW w:w="637" w:type="pct"/>
            <w:tcBorders>
              <w:top w:val="single" w:sz="4" w:space="0" w:color="auto"/>
              <w:left w:val="nil"/>
              <w:right w:val="single" w:sz="4" w:space="0" w:color="auto"/>
            </w:tcBorders>
            <w:shd w:val="clear" w:color="auto" w:fill="auto"/>
            <w:noWrap/>
            <w:hideMark/>
          </w:tcPr>
          <w:p w14:paraId="7E830FEA"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6,628</w:t>
            </w:r>
          </w:p>
        </w:tc>
        <w:tc>
          <w:tcPr>
            <w:tcW w:w="637" w:type="pct"/>
            <w:tcBorders>
              <w:top w:val="single" w:sz="4" w:space="0" w:color="auto"/>
              <w:left w:val="nil"/>
              <w:right w:val="single" w:sz="4" w:space="0" w:color="auto"/>
            </w:tcBorders>
            <w:shd w:val="clear" w:color="auto" w:fill="auto"/>
            <w:noWrap/>
            <w:hideMark/>
          </w:tcPr>
          <w:p w14:paraId="05068C75"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841</w:t>
            </w:r>
          </w:p>
        </w:tc>
        <w:tc>
          <w:tcPr>
            <w:tcW w:w="637" w:type="pct"/>
            <w:tcBorders>
              <w:top w:val="single" w:sz="4" w:space="0" w:color="auto"/>
              <w:left w:val="nil"/>
              <w:right w:val="single" w:sz="4" w:space="0" w:color="auto"/>
            </w:tcBorders>
            <w:shd w:val="clear" w:color="auto" w:fill="auto"/>
            <w:noWrap/>
            <w:hideMark/>
          </w:tcPr>
          <w:p w14:paraId="67470F23"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9,144</w:t>
            </w:r>
          </w:p>
        </w:tc>
        <w:tc>
          <w:tcPr>
            <w:tcW w:w="636" w:type="pct"/>
            <w:tcBorders>
              <w:top w:val="single" w:sz="4" w:space="0" w:color="auto"/>
              <w:left w:val="nil"/>
              <w:right w:val="single" w:sz="4" w:space="0" w:color="auto"/>
            </w:tcBorders>
            <w:shd w:val="clear" w:color="auto" w:fill="auto"/>
            <w:noWrap/>
            <w:hideMark/>
          </w:tcPr>
          <w:p w14:paraId="2C1C991E"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3,985</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602AE0D9" w14:textId="77777777" w:rsidR="00F95198" w:rsidRPr="000B2D0C" w:rsidRDefault="00F95198" w:rsidP="007C45AE">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Yes</w:t>
            </w:r>
          </w:p>
        </w:tc>
      </w:tr>
      <w:tr w:rsidR="00DF5340" w:rsidRPr="000B2D0C" w14:paraId="4D496351"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02C19A14"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5840A56A"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4316BD89"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17, 5,371]</w:t>
            </w:r>
          </w:p>
        </w:tc>
        <w:tc>
          <w:tcPr>
            <w:tcW w:w="637" w:type="pct"/>
            <w:tcBorders>
              <w:left w:val="nil"/>
              <w:bottom w:val="single" w:sz="4" w:space="0" w:color="auto"/>
              <w:right w:val="single" w:sz="4" w:space="0" w:color="auto"/>
            </w:tcBorders>
            <w:shd w:val="clear" w:color="auto" w:fill="auto"/>
            <w:noWrap/>
            <w:hideMark/>
          </w:tcPr>
          <w:p w14:paraId="5A71FC12"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738, 7,843]</w:t>
            </w:r>
          </w:p>
        </w:tc>
        <w:tc>
          <w:tcPr>
            <w:tcW w:w="637" w:type="pct"/>
            <w:tcBorders>
              <w:left w:val="nil"/>
              <w:bottom w:val="single" w:sz="4" w:space="0" w:color="auto"/>
              <w:right w:val="single" w:sz="4" w:space="0" w:color="auto"/>
            </w:tcBorders>
            <w:shd w:val="clear" w:color="auto" w:fill="auto"/>
            <w:noWrap/>
            <w:hideMark/>
          </w:tcPr>
          <w:p w14:paraId="61E02D6E"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7,129, 2,125]</w:t>
            </w:r>
          </w:p>
        </w:tc>
        <w:tc>
          <w:tcPr>
            <w:tcW w:w="637" w:type="pct"/>
            <w:tcBorders>
              <w:left w:val="nil"/>
              <w:bottom w:val="single" w:sz="4" w:space="0" w:color="auto"/>
              <w:right w:val="single" w:sz="4" w:space="0" w:color="auto"/>
            </w:tcBorders>
            <w:shd w:val="clear" w:color="auto" w:fill="auto"/>
            <w:noWrap/>
            <w:hideMark/>
          </w:tcPr>
          <w:p w14:paraId="703BCE91"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3,570, -5,126]</w:t>
            </w:r>
          </w:p>
        </w:tc>
        <w:tc>
          <w:tcPr>
            <w:tcW w:w="636" w:type="pct"/>
            <w:tcBorders>
              <w:left w:val="nil"/>
              <w:bottom w:val="single" w:sz="4" w:space="0" w:color="auto"/>
              <w:right w:val="single" w:sz="4" w:space="0" w:color="auto"/>
            </w:tcBorders>
            <w:shd w:val="clear" w:color="auto" w:fill="auto"/>
            <w:noWrap/>
            <w:hideMark/>
          </w:tcPr>
          <w:p w14:paraId="41708950"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9,296, -3,000]</w:t>
            </w:r>
          </w:p>
        </w:tc>
        <w:tc>
          <w:tcPr>
            <w:tcW w:w="387" w:type="pct"/>
            <w:vMerge/>
            <w:tcBorders>
              <w:top w:val="nil"/>
              <w:left w:val="single" w:sz="4" w:space="0" w:color="auto"/>
              <w:bottom w:val="single" w:sz="4" w:space="0" w:color="auto"/>
              <w:right w:val="single" w:sz="4" w:space="0" w:color="auto"/>
            </w:tcBorders>
            <w:hideMark/>
          </w:tcPr>
          <w:p w14:paraId="155086A0" w14:textId="77777777" w:rsidR="00F95198" w:rsidRPr="000B2D0C" w:rsidRDefault="00F95198" w:rsidP="00AC6443">
            <w:pPr>
              <w:jc w:val="center"/>
              <w:rPr>
                <w:rFonts w:ascii="Arial" w:eastAsia="Times New Roman" w:hAnsi="Arial" w:cs="Arial"/>
                <w:color w:val="000000"/>
                <w:sz w:val="20"/>
                <w:szCs w:val="20"/>
              </w:rPr>
            </w:pPr>
          </w:p>
        </w:tc>
      </w:tr>
      <w:tr w:rsidR="00DF5340" w:rsidRPr="000B2D0C" w14:paraId="53E0C3FD"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1374074D" w14:textId="77777777" w:rsidR="00F95198" w:rsidRPr="000B2D0C" w:rsidRDefault="00F95198" w:rsidP="007C45AE">
            <w:pPr>
              <w:rPr>
                <w:rFonts w:ascii="Arial" w:eastAsia="Times New Roman" w:hAnsi="Arial" w:cs="Arial"/>
                <w:color w:val="000000"/>
                <w:sz w:val="20"/>
                <w:szCs w:val="20"/>
              </w:rPr>
            </w:pPr>
            <w:r w:rsidRPr="000B2D0C">
              <w:rPr>
                <w:rFonts w:ascii="Arial" w:eastAsia="Times New Roman" w:hAnsi="Arial" w:cs="Arial"/>
                <w:color w:val="000000"/>
                <w:sz w:val="20"/>
                <w:szCs w:val="20"/>
              </w:rPr>
              <w:lastRenderedPageBreak/>
              <w:t>Psychosocial Interventions</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6548C586" w14:textId="77777777" w:rsidR="00F95198" w:rsidRPr="000B2D0C" w:rsidRDefault="00F95198">
            <w:pPr>
              <w:rPr>
                <w:rFonts w:ascii="Arial" w:eastAsia="Times New Roman" w:hAnsi="Arial" w:cs="Arial"/>
                <w:color w:val="000000"/>
                <w:sz w:val="20"/>
                <w:szCs w:val="20"/>
              </w:rPr>
            </w:pPr>
            <w:r w:rsidRPr="000B2D0C">
              <w:rPr>
                <w:rFonts w:ascii="Arial" w:eastAsia="Times New Roman" w:hAnsi="Arial" w:cs="Arial"/>
                <w:color w:val="000000"/>
                <w:sz w:val="20"/>
                <w:szCs w:val="20"/>
              </w:rPr>
              <w:t>134% increased likelihood of desistance</w:t>
            </w:r>
          </w:p>
        </w:tc>
        <w:tc>
          <w:tcPr>
            <w:tcW w:w="556" w:type="pct"/>
            <w:tcBorders>
              <w:top w:val="single" w:sz="4" w:space="0" w:color="auto"/>
              <w:left w:val="nil"/>
              <w:right w:val="single" w:sz="4" w:space="0" w:color="auto"/>
            </w:tcBorders>
            <w:shd w:val="clear" w:color="auto" w:fill="auto"/>
            <w:noWrap/>
            <w:hideMark/>
          </w:tcPr>
          <w:p w14:paraId="33CE9A7E"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6,446</w:t>
            </w:r>
          </w:p>
        </w:tc>
        <w:tc>
          <w:tcPr>
            <w:tcW w:w="637" w:type="pct"/>
            <w:tcBorders>
              <w:top w:val="single" w:sz="4" w:space="0" w:color="auto"/>
              <w:left w:val="nil"/>
              <w:right w:val="single" w:sz="4" w:space="0" w:color="auto"/>
            </w:tcBorders>
            <w:shd w:val="clear" w:color="auto" w:fill="auto"/>
            <w:noWrap/>
            <w:hideMark/>
          </w:tcPr>
          <w:p w14:paraId="1809B46F"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8,944</w:t>
            </w:r>
          </w:p>
        </w:tc>
        <w:tc>
          <w:tcPr>
            <w:tcW w:w="637" w:type="pct"/>
            <w:tcBorders>
              <w:top w:val="single" w:sz="4" w:space="0" w:color="auto"/>
              <w:left w:val="nil"/>
              <w:right w:val="single" w:sz="4" w:space="0" w:color="auto"/>
            </w:tcBorders>
            <w:shd w:val="clear" w:color="auto" w:fill="auto"/>
            <w:noWrap/>
            <w:hideMark/>
          </w:tcPr>
          <w:p w14:paraId="475BC5F0"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7,339</w:t>
            </w:r>
          </w:p>
        </w:tc>
        <w:tc>
          <w:tcPr>
            <w:tcW w:w="637" w:type="pct"/>
            <w:tcBorders>
              <w:top w:val="single" w:sz="4" w:space="0" w:color="auto"/>
              <w:left w:val="nil"/>
              <w:right w:val="single" w:sz="4" w:space="0" w:color="auto"/>
            </w:tcBorders>
            <w:shd w:val="clear" w:color="auto" w:fill="auto"/>
            <w:noWrap/>
            <w:hideMark/>
          </w:tcPr>
          <w:p w14:paraId="26C56A32"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6,554</w:t>
            </w:r>
          </w:p>
        </w:tc>
        <w:tc>
          <w:tcPr>
            <w:tcW w:w="636" w:type="pct"/>
            <w:tcBorders>
              <w:top w:val="single" w:sz="4" w:space="0" w:color="auto"/>
              <w:left w:val="nil"/>
              <w:right w:val="single" w:sz="4" w:space="0" w:color="auto"/>
            </w:tcBorders>
            <w:shd w:val="clear" w:color="auto" w:fill="auto"/>
            <w:noWrap/>
            <w:hideMark/>
          </w:tcPr>
          <w:p w14:paraId="7E87CA1D" w14:textId="77777777" w:rsidR="00F95198" w:rsidRPr="000B2D0C" w:rsidRDefault="00F95198">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3,893</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3A61C574" w14:textId="77777777" w:rsidR="00F95198" w:rsidRPr="000B2D0C" w:rsidRDefault="00F95198" w:rsidP="007C45AE">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Yes</w:t>
            </w:r>
          </w:p>
        </w:tc>
      </w:tr>
      <w:tr w:rsidR="00DF5340" w:rsidRPr="000B2D0C" w14:paraId="36AD5A57"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70CB9A5F"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4DEE2A11"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44D0BC3F"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749, 7,337]</w:t>
            </w:r>
          </w:p>
        </w:tc>
        <w:tc>
          <w:tcPr>
            <w:tcW w:w="637" w:type="pct"/>
            <w:tcBorders>
              <w:left w:val="nil"/>
              <w:bottom w:val="single" w:sz="4" w:space="0" w:color="auto"/>
              <w:right w:val="single" w:sz="4" w:space="0" w:color="auto"/>
            </w:tcBorders>
            <w:shd w:val="clear" w:color="auto" w:fill="auto"/>
            <w:noWrap/>
            <w:hideMark/>
          </w:tcPr>
          <w:p w14:paraId="16D29036"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217, 9,941]</w:t>
            </w:r>
          </w:p>
        </w:tc>
        <w:tc>
          <w:tcPr>
            <w:tcW w:w="637" w:type="pct"/>
            <w:tcBorders>
              <w:left w:val="nil"/>
              <w:bottom w:val="single" w:sz="4" w:space="0" w:color="auto"/>
              <w:right w:val="single" w:sz="4" w:space="0" w:color="auto"/>
            </w:tcBorders>
            <w:shd w:val="clear" w:color="auto" w:fill="auto"/>
            <w:noWrap/>
            <w:hideMark/>
          </w:tcPr>
          <w:p w14:paraId="26F31A7F"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9,625, -3,937]</w:t>
            </w:r>
          </w:p>
        </w:tc>
        <w:tc>
          <w:tcPr>
            <w:tcW w:w="637" w:type="pct"/>
            <w:tcBorders>
              <w:left w:val="nil"/>
              <w:bottom w:val="single" w:sz="4" w:space="0" w:color="auto"/>
              <w:right w:val="single" w:sz="4" w:space="0" w:color="auto"/>
            </w:tcBorders>
            <w:shd w:val="clear" w:color="auto" w:fill="auto"/>
            <w:noWrap/>
            <w:hideMark/>
          </w:tcPr>
          <w:p w14:paraId="574C3A6D"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0,132, -9,465]</w:t>
            </w:r>
          </w:p>
        </w:tc>
        <w:tc>
          <w:tcPr>
            <w:tcW w:w="636" w:type="pct"/>
            <w:tcBorders>
              <w:left w:val="nil"/>
              <w:bottom w:val="single" w:sz="4" w:space="0" w:color="auto"/>
              <w:right w:val="single" w:sz="4" w:space="0" w:color="auto"/>
            </w:tcBorders>
            <w:shd w:val="clear" w:color="auto" w:fill="auto"/>
            <w:noWrap/>
            <w:hideMark/>
          </w:tcPr>
          <w:p w14:paraId="226A3B98" w14:textId="7777777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7,790, -13,403]</w:t>
            </w:r>
          </w:p>
        </w:tc>
        <w:tc>
          <w:tcPr>
            <w:tcW w:w="387" w:type="pct"/>
            <w:vMerge/>
            <w:tcBorders>
              <w:top w:val="nil"/>
              <w:left w:val="single" w:sz="4" w:space="0" w:color="auto"/>
              <w:bottom w:val="single" w:sz="4" w:space="0" w:color="auto"/>
              <w:right w:val="single" w:sz="4" w:space="0" w:color="auto"/>
            </w:tcBorders>
            <w:hideMark/>
          </w:tcPr>
          <w:p w14:paraId="607D0172" w14:textId="77777777" w:rsidR="00F95198" w:rsidRPr="000B2D0C" w:rsidRDefault="00F95198" w:rsidP="00AC6443">
            <w:pPr>
              <w:jc w:val="center"/>
              <w:rPr>
                <w:rFonts w:ascii="Arial" w:eastAsia="Times New Roman" w:hAnsi="Arial" w:cs="Arial"/>
                <w:color w:val="000000"/>
                <w:sz w:val="20"/>
                <w:szCs w:val="20"/>
              </w:rPr>
            </w:pPr>
          </w:p>
        </w:tc>
      </w:tr>
      <w:tr w:rsidR="00DF5340" w:rsidRPr="000B2D0C" w14:paraId="0BF851DF"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336F92F9" w14:textId="77777777" w:rsidR="00F95198" w:rsidRPr="000B2D0C" w:rsidRDefault="00F95198" w:rsidP="007C45AE">
            <w:pPr>
              <w:rPr>
                <w:rFonts w:ascii="Arial" w:eastAsia="Times New Roman" w:hAnsi="Arial" w:cs="Arial"/>
                <w:color w:val="000000"/>
                <w:sz w:val="20"/>
                <w:szCs w:val="20"/>
              </w:rPr>
            </w:pPr>
            <w:r w:rsidRPr="000B2D0C">
              <w:rPr>
                <w:rFonts w:ascii="Arial" w:eastAsia="Times New Roman" w:hAnsi="Arial" w:cs="Arial"/>
                <w:color w:val="000000"/>
                <w:sz w:val="20"/>
                <w:szCs w:val="20"/>
              </w:rPr>
              <w:t>Drug Rescheduling</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5A662C5A" w14:textId="73867FAE" w:rsidR="00F95198" w:rsidRPr="000B2D0C" w:rsidRDefault="009D3CB5" w:rsidP="009D3CB5">
            <w:pPr>
              <w:rPr>
                <w:rFonts w:ascii="Arial" w:eastAsia="Times New Roman" w:hAnsi="Arial" w:cs="Arial"/>
                <w:color w:val="000000"/>
                <w:sz w:val="20"/>
                <w:szCs w:val="20"/>
              </w:rPr>
            </w:pPr>
            <w:r w:rsidRPr="009D3CB5">
              <w:rPr>
                <w:rFonts w:ascii="Arial" w:eastAsia="Times New Roman" w:hAnsi="Arial" w:cs="Arial"/>
                <w:color w:val="000000"/>
                <w:sz w:val="20"/>
                <w:szCs w:val="20"/>
              </w:rPr>
              <w:t xml:space="preserve">No level of implementation yielded improvement relative to the status quo over </w:t>
            </w:r>
            <w:r>
              <w:rPr>
                <w:rFonts w:ascii="Arial" w:eastAsia="Times New Roman" w:hAnsi="Arial" w:cs="Arial"/>
                <w:color w:val="000000"/>
                <w:sz w:val="20"/>
                <w:szCs w:val="20"/>
              </w:rPr>
              <w:t>five</w:t>
            </w:r>
            <w:r w:rsidRPr="009D3CB5">
              <w:rPr>
                <w:rFonts w:ascii="Arial" w:eastAsia="Times New Roman" w:hAnsi="Arial" w:cs="Arial"/>
                <w:color w:val="000000"/>
                <w:sz w:val="20"/>
                <w:szCs w:val="20"/>
              </w:rPr>
              <w:t xml:space="preserve"> years.</w:t>
            </w:r>
          </w:p>
        </w:tc>
        <w:tc>
          <w:tcPr>
            <w:tcW w:w="556" w:type="pct"/>
            <w:tcBorders>
              <w:top w:val="single" w:sz="4" w:space="0" w:color="auto"/>
              <w:left w:val="nil"/>
              <w:right w:val="single" w:sz="4" w:space="0" w:color="auto"/>
            </w:tcBorders>
            <w:shd w:val="clear" w:color="auto" w:fill="auto"/>
            <w:noWrap/>
            <w:hideMark/>
          </w:tcPr>
          <w:p w14:paraId="1CC066FE" w14:textId="17809104"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37" w:type="pct"/>
            <w:tcBorders>
              <w:top w:val="single" w:sz="4" w:space="0" w:color="auto"/>
              <w:left w:val="nil"/>
              <w:right w:val="single" w:sz="4" w:space="0" w:color="auto"/>
            </w:tcBorders>
            <w:shd w:val="clear" w:color="auto" w:fill="auto"/>
            <w:noWrap/>
            <w:hideMark/>
          </w:tcPr>
          <w:p w14:paraId="1C3BE023" w14:textId="35146E76"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37" w:type="pct"/>
            <w:tcBorders>
              <w:top w:val="single" w:sz="4" w:space="0" w:color="auto"/>
              <w:left w:val="nil"/>
              <w:right w:val="single" w:sz="4" w:space="0" w:color="auto"/>
            </w:tcBorders>
            <w:shd w:val="clear" w:color="auto" w:fill="auto"/>
            <w:noWrap/>
            <w:hideMark/>
          </w:tcPr>
          <w:p w14:paraId="40126B97" w14:textId="4BFEA590"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37" w:type="pct"/>
            <w:tcBorders>
              <w:top w:val="single" w:sz="4" w:space="0" w:color="auto"/>
              <w:left w:val="nil"/>
              <w:right w:val="single" w:sz="4" w:space="0" w:color="auto"/>
            </w:tcBorders>
            <w:shd w:val="clear" w:color="auto" w:fill="auto"/>
            <w:noWrap/>
            <w:hideMark/>
          </w:tcPr>
          <w:p w14:paraId="1DB667A2" w14:textId="1896214B"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36" w:type="pct"/>
            <w:tcBorders>
              <w:top w:val="single" w:sz="4" w:space="0" w:color="auto"/>
              <w:left w:val="nil"/>
              <w:right w:val="single" w:sz="4" w:space="0" w:color="auto"/>
            </w:tcBorders>
            <w:shd w:val="clear" w:color="auto" w:fill="auto"/>
            <w:noWrap/>
            <w:hideMark/>
          </w:tcPr>
          <w:p w14:paraId="79B27B47" w14:textId="56D5D280"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4F30534B" w14:textId="77777777" w:rsidR="00F95198" w:rsidRPr="000B2D0C" w:rsidRDefault="00F95198" w:rsidP="007C45AE">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DF5340" w:rsidRPr="000B2D0C" w14:paraId="0DE73356" w14:textId="77777777" w:rsidTr="00FD20FE">
        <w:trPr>
          <w:trHeight w:val="320"/>
        </w:trPr>
        <w:tc>
          <w:tcPr>
            <w:tcW w:w="558" w:type="pct"/>
            <w:vMerge/>
            <w:tcBorders>
              <w:top w:val="nil"/>
              <w:left w:val="single" w:sz="4" w:space="0" w:color="auto"/>
              <w:bottom w:val="single" w:sz="4" w:space="0" w:color="auto"/>
              <w:right w:val="single" w:sz="4" w:space="0" w:color="auto"/>
            </w:tcBorders>
            <w:hideMark/>
          </w:tcPr>
          <w:p w14:paraId="50698185"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hideMark/>
          </w:tcPr>
          <w:p w14:paraId="7A9ABD47"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1D5C5790" w14:textId="75EA358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37" w:type="pct"/>
            <w:tcBorders>
              <w:left w:val="nil"/>
              <w:bottom w:val="single" w:sz="4" w:space="0" w:color="auto"/>
              <w:right w:val="single" w:sz="4" w:space="0" w:color="auto"/>
            </w:tcBorders>
            <w:shd w:val="clear" w:color="auto" w:fill="auto"/>
            <w:noWrap/>
            <w:hideMark/>
          </w:tcPr>
          <w:p w14:paraId="7A97F212" w14:textId="4E0C6154"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37" w:type="pct"/>
            <w:tcBorders>
              <w:left w:val="nil"/>
              <w:bottom w:val="single" w:sz="4" w:space="0" w:color="auto"/>
              <w:right w:val="single" w:sz="4" w:space="0" w:color="auto"/>
            </w:tcBorders>
            <w:shd w:val="clear" w:color="auto" w:fill="auto"/>
            <w:noWrap/>
            <w:hideMark/>
          </w:tcPr>
          <w:p w14:paraId="322E96AC" w14:textId="5810D3B1"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37" w:type="pct"/>
            <w:tcBorders>
              <w:left w:val="nil"/>
              <w:bottom w:val="single" w:sz="4" w:space="0" w:color="auto"/>
              <w:right w:val="single" w:sz="4" w:space="0" w:color="auto"/>
            </w:tcBorders>
            <w:shd w:val="clear" w:color="auto" w:fill="auto"/>
            <w:noWrap/>
            <w:hideMark/>
          </w:tcPr>
          <w:p w14:paraId="40572152" w14:textId="48329047"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36" w:type="pct"/>
            <w:tcBorders>
              <w:left w:val="nil"/>
              <w:bottom w:val="single" w:sz="4" w:space="0" w:color="auto"/>
              <w:right w:val="single" w:sz="4" w:space="0" w:color="auto"/>
            </w:tcBorders>
            <w:shd w:val="clear" w:color="auto" w:fill="auto"/>
            <w:noWrap/>
            <w:hideMark/>
          </w:tcPr>
          <w:p w14:paraId="69A622A6" w14:textId="72427DF6"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387" w:type="pct"/>
            <w:vMerge/>
            <w:tcBorders>
              <w:top w:val="nil"/>
              <w:left w:val="single" w:sz="4" w:space="0" w:color="auto"/>
              <w:bottom w:val="single" w:sz="4" w:space="0" w:color="auto"/>
              <w:right w:val="single" w:sz="4" w:space="0" w:color="auto"/>
            </w:tcBorders>
            <w:hideMark/>
          </w:tcPr>
          <w:p w14:paraId="258C2EAC" w14:textId="77777777" w:rsidR="00F95198" w:rsidRPr="000B2D0C" w:rsidRDefault="00F95198" w:rsidP="00AC6443">
            <w:pPr>
              <w:jc w:val="center"/>
              <w:rPr>
                <w:rFonts w:ascii="Arial" w:eastAsia="Times New Roman" w:hAnsi="Arial" w:cs="Arial"/>
                <w:color w:val="000000"/>
                <w:sz w:val="20"/>
                <w:szCs w:val="20"/>
              </w:rPr>
            </w:pPr>
          </w:p>
        </w:tc>
      </w:tr>
      <w:tr w:rsidR="00DF5340" w:rsidRPr="000B2D0C" w14:paraId="4E5C2171" w14:textId="77777777" w:rsidTr="00FD20FE">
        <w:trPr>
          <w:trHeight w:val="320"/>
        </w:trPr>
        <w:tc>
          <w:tcPr>
            <w:tcW w:w="558" w:type="pct"/>
            <w:vMerge w:val="restart"/>
            <w:tcBorders>
              <w:top w:val="nil"/>
              <w:left w:val="single" w:sz="4" w:space="0" w:color="auto"/>
              <w:bottom w:val="single" w:sz="4" w:space="0" w:color="auto"/>
              <w:right w:val="single" w:sz="4" w:space="0" w:color="auto"/>
            </w:tcBorders>
            <w:shd w:val="clear" w:color="auto" w:fill="auto"/>
            <w:hideMark/>
          </w:tcPr>
          <w:p w14:paraId="79A91C37" w14:textId="77777777" w:rsidR="00F95198" w:rsidRPr="000B2D0C" w:rsidRDefault="00F95198" w:rsidP="007C45AE">
            <w:pPr>
              <w:rPr>
                <w:rFonts w:ascii="Arial" w:eastAsia="Times New Roman" w:hAnsi="Arial" w:cs="Arial"/>
                <w:color w:val="000000"/>
                <w:sz w:val="20"/>
                <w:szCs w:val="20"/>
              </w:rPr>
            </w:pPr>
            <w:r w:rsidRPr="000B2D0C">
              <w:rPr>
                <w:rFonts w:ascii="Arial" w:eastAsia="Times New Roman" w:hAnsi="Arial" w:cs="Arial"/>
                <w:color w:val="000000"/>
                <w:sz w:val="20"/>
                <w:szCs w:val="20"/>
              </w:rPr>
              <w:t>PMP</w:t>
            </w:r>
          </w:p>
        </w:tc>
        <w:tc>
          <w:tcPr>
            <w:tcW w:w="954" w:type="pct"/>
            <w:vMerge w:val="restart"/>
            <w:tcBorders>
              <w:top w:val="nil"/>
              <w:left w:val="single" w:sz="4" w:space="0" w:color="auto"/>
              <w:bottom w:val="single" w:sz="4" w:space="0" w:color="auto"/>
              <w:right w:val="single" w:sz="4" w:space="0" w:color="auto"/>
            </w:tcBorders>
            <w:shd w:val="clear" w:color="auto" w:fill="auto"/>
            <w:hideMark/>
          </w:tcPr>
          <w:p w14:paraId="67AC701A" w14:textId="09DD1D77" w:rsidR="00F95198" w:rsidRPr="000B2D0C" w:rsidRDefault="009D3CB5" w:rsidP="009D3CB5">
            <w:pPr>
              <w:rPr>
                <w:rFonts w:ascii="Arial" w:eastAsia="Times New Roman" w:hAnsi="Arial" w:cs="Arial"/>
                <w:color w:val="000000"/>
                <w:sz w:val="20"/>
                <w:szCs w:val="20"/>
              </w:rPr>
            </w:pPr>
            <w:r w:rsidRPr="009D3CB5">
              <w:rPr>
                <w:rFonts w:ascii="Arial" w:eastAsia="Times New Roman" w:hAnsi="Arial" w:cs="Arial"/>
                <w:color w:val="000000"/>
                <w:sz w:val="20"/>
                <w:szCs w:val="20"/>
              </w:rPr>
              <w:t xml:space="preserve">No level of implementation yielded improvement relative to the status quo over </w:t>
            </w:r>
            <w:r>
              <w:rPr>
                <w:rFonts w:ascii="Arial" w:eastAsia="Times New Roman" w:hAnsi="Arial" w:cs="Arial"/>
                <w:color w:val="000000"/>
                <w:sz w:val="20"/>
                <w:szCs w:val="20"/>
              </w:rPr>
              <w:t>five</w:t>
            </w:r>
            <w:r w:rsidRPr="009D3CB5">
              <w:rPr>
                <w:rFonts w:ascii="Arial" w:eastAsia="Times New Roman" w:hAnsi="Arial" w:cs="Arial"/>
                <w:color w:val="000000"/>
                <w:sz w:val="20"/>
                <w:szCs w:val="20"/>
              </w:rPr>
              <w:t xml:space="preserve"> years.</w:t>
            </w:r>
          </w:p>
        </w:tc>
        <w:tc>
          <w:tcPr>
            <w:tcW w:w="556" w:type="pct"/>
            <w:tcBorders>
              <w:top w:val="single" w:sz="4" w:space="0" w:color="auto"/>
              <w:left w:val="nil"/>
              <w:right w:val="single" w:sz="4" w:space="0" w:color="auto"/>
            </w:tcBorders>
            <w:shd w:val="clear" w:color="auto" w:fill="auto"/>
            <w:noWrap/>
            <w:hideMark/>
          </w:tcPr>
          <w:p w14:paraId="5D5574AD" w14:textId="7BE72CF1"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37" w:type="pct"/>
            <w:tcBorders>
              <w:top w:val="single" w:sz="4" w:space="0" w:color="auto"/>
              <w:left w:val="nil"/>
              <w:right w:val="single" w:sz="4" w:space="0" w:color="auto"/>
            </w:tcBorders>
            <w:shd w:val="clear" w:color="auto" w:fill="auto"/>
            <w:noWrap/>
            <w:hideMark/>
          </w:tcPr>
          <w:p w14:paraId="326A0BE2" w14:textId="797FD0F0"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37" w:type="pct"/>
            <w:tcBorders>
              <w:top w:val="single" w:sz="4" w:space="0" w:color="auto"/>
              <w:left w:val="nil"/>
              <w:right w:val="single" w:sz="4" w:space="0" w:color="auto"/>
            </w:tcBorders>
            <w:shd w:val="clear" w:color="auto" w:fill="auto"/>
            <w:noWrap/>
            <w:hideMark/>
          </w:tcPr>
          <w:p w14:paraId="29569A52" w14:textId="377F8BA9"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37" w:type="pct"/>
            <w:tcBorders>
              <w:top w:val="single" w:sz="4" w:space="0" w:color="auto"/>
              <w:left w:val="nil"/>
              <w:right w:val="single" w:sz="4" w:space="0" w:color="auto"/>
            </w:tcBorders>
            <w:shd w:val="clear" w:color="auto" w:fill="auto"/>
            <w:noWrap/>
            <w:hideMark/>
          </w:tcPr>
          <w:p w14:paraId="7A6AFE9F" w14:textId="10DADC1D"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36" w:type="pct"/>
            <w:tcBorders>
              <w:top w:val="single" w:sz="4" w:space="0" w:color="auto"/>
              <w:left w:val="nil"/>
              <w:right w:val="single" w:sz="4" w:space="0" w:color="auto"/>
            </w:tcBorders>
            <w:shd w:val="clear" w:color="auto" w:fill="auto"/>
            <w:noWrap/>
            <w:hideMark/>
          </w:tcPr>
          <w:p w14:paraId="75B71ADC" w14:textId="373B075F" w:rsidR="00F95198"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387" w:type="pct"/>
            <w:vMerge w:val="restart"/>
            <w:tcBorders>
              <w:top w:val="nil"/>
              <w:left w:val="single" w:sz="4" w:space="0" w:color="auto"/>
              <w:bottom w:val="single" w:sz="4" w:space="0" w:color="auto"/>
              <w:right w:val="single" w:sz="4" w:space="0" w:color="auto"/>
            </w:tcBorders>
            <w:shd w:val="clear" w:color="auto" w:fill="auto"/>
            <w:noWrap/>
            <w:hideMark/>
          </w:tcPr>
          <w:p w14:paraId="0C8E68EE" w14:textId="77777777" w:rsidR="00F95198" w:rsidRPr="000B2D0C" w:rsidRDefault="00F95198" w:rsidP="007C45AE">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DF5340" w:rsidRPr="000B2D0C" w14:paraId="456F6E57" w14:textId="77777777" w:rsidTr="00FD20FE">
        <w:trPr>
          <w:trHeight w:val="320"/>
        </w:trPr>
        <w:tc>
          <w:tcPr>
            <w:tcW w:w="558" w:type="pct"/>
            <w:vMerge/>
            <w:tcBorders>
              <w:top w:val="nil"/>
              <w:left w:val="single" w:sz="4" w:space="0" w:color="auto"/>
              <w:bottom w:val="single" w:sz="4" w:space="0" w:color="auto"/>
              <w:right w:val="single" w:sz="4" w:space="0" w:color="auto"/>
            </w:tcBorders>
            <w:vAlign w:val="center"/>
            <w:hideMark/>
          </w:tcPr>
          <w:p w14:paraId="3F7BC19F" w14:textId="77777777" w:rsidR="00F95198" w:rsidRPr="000B2D0C" w:rsidRDefault="00F95198">
            <w:pPr>
              <w:rPr>
                <w:rFonts w:ascii="Arial" w:eastAsia="Times New Roman" w:hAnsi="Arial" w:cs="Arial"/>
                <w:color w:val="000000"/>
                <w:sz w:val="20"/>
                <w:szCs w:val="20"/>
              </w:rPr>
            </w:pPr>
          </w:p>
        </w:tc>
        <w:tc>
          <w:tcPr>
            <w:tcW w:w="954" w:type="pct"/>
            <w:vMerge/>
            <w:tcBorders>
              <w:top w:val="nil"/>
              <w:left w:val="single" w:sz="4" w:space="0" w:color="auto"/>
              <w:bottom w:val="single" w:sz="4" w:space="0" w:color="auto"/>
              <w:right w:val="single" w:sz="4" w:space="0" w:color="auto"/>
            </w:tcBorders>
            <w:vAlign w:val="center"/>
            <w:hideMark/>
          </w:tcPr>
          <w:p w14:paraId="09BFB4E0" w14:textId="77777777" w:rsidR="00F95198" w:rsidRPr="000B2D0C" w:rsidRDefault="00F95198">
            <w:pPr>
              <w:rPr>
                <w:rFonts w:ascii="Arial" w:eastAsia="Times New Roman" w:hAnsi="Arial" w:cs="Arial"/>
                <w:color w:val="000000"/>
                <w:sz w:val="20"/>
                <w:szCs w:val="20"/>
              </w:rPr>
            </w:pPr>
          </w:p>
        </w:tc>
        <w:tc>
          <w:tcPr>
            <w:tcW w:w="556" w:type="pct"/>
            <w:tcBorders>
              <w:left w:val="nil"/>
              <w:bottom w:val="single" w:sz="4" w:space="0" w:color="auto"/>
              <w:right w:val="single" w:sz="4" w:space="0" w:color="auto"/>
            </w:tcBorders>
            <w:shd w:val="clear" w:color="auto" w:fill="auto"/>
            <w:noWrap/>
            <w:hideMark/>
          </w:tcPr>
          <w:p w14:paraId="1A8AAD20" w14:textId="0C6428D9"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37" w:type="pct"/>
            <w:tcBorders>
              <w:left w:val="nil"/>
              <w:bottom w:val="single" w:sz="4" w:space="0" w:color="auto"/>
              <w:right w:val="single" w:sz="4" w:space="0" w:color="auto"/>
            </w:tcBorders>
            <w:shd w:val="clear" w:color="auto" w:fill="auto"/>
            <w:noWrap/>
            <w:hideMark/>
          </w:tcPr>
          <w:p w14:paraId="55205D7F" w14:textId="23DB49D1"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37" w:type="pct"/>
            <w:tcBorders>
              <w:left w:val="nil"/>
              <w:bottom w:val="single" w:sz="4" w:space="0" w:color="auto"/>
              <w:right w:val="single" w:sz="4" w:space="0" w:color="auto"/>
            </w:tcBorders>
            <w:shd w:val="clear" w:color="auto" w:fill="auto"/>
            <w:noWrap/>
            <w:hideMark/>
          </w:tcPr>
          <w:p w14:paraId="55AFA5CE" w14:textId="09F43489"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37" w:type="pct"/>
            <w:tcBorders>
              <w:left w:val="nil"/>
              <w:bottom w:val="single" w:sz="4" w:space="0" w:color="auto"/>
              <w:right w:val="single" w:sz="4" w:space="0" w:color="auto"/>
            </w:tcBorders>
            <w:shd w:val="clear" w:color="auto" w:fill="auto"/>
            <w:noWrap/>
            <w:hideMark/>
          </w:tcPr>
          <w:p w14:paraId="4E78B36A" w14:textId="4DDD309B"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36" w:type="pct"/>
            <w:tcBorders>
              <w:left w:val="nil"/>
              <w:bottom w:val="single" w:sz="4" w:space="0" w:color="auto"/>
              <w:right w:val="single" w:sz="4" w:space="0" w:color="auto"/>
            </w:tcBorders>
            <w:shd w:val="clear" w:color="auto" w:fill="auto"/>
            <w:noWrap/>
            <w:hideMark/>
          </w:tcPr>
          <w:p w14:paraId="0787D2B6" w14:textId="149ED0AF" w:rsidR="00F95198" w:rsidRPr="000B2D0C" w:rsidRDefault="00F95198">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387" w:type="pct"/>
            <w:vMerge/>
            <w:tcBorders>
              <w:top w:val="nil"/>
              <w:left w:val="single" w:sz="4" w:space="0" w:color="auto"/>
              <w:bottom w:val="single" w:sz="4" w:space="0" w:color="auto"/>
              <w:right w:val="single" w:sz="4" w:space="0" w:color="auto"/>
            </w:tcBorders>
            <w:vAlign w:val="center"/>
            <w:hideMark/>
          </w:tcPr>
          <w:p w14:paraId="00AB447F" w14:textId="77777777" w:rsidR="00F95198" w:rsidRPr="000B2D0C" w:rsidRDefault="00F95198">
            <w:pPr>
              <w:rPr>
                <w:rFonts w:ascii="Arial" w:eastAsia="Times New Roman" w:hAnsi="Arial" w:cs="Arial"/>
                <w:color w:val="000000"/>
                <w:sz w:val="20"/>
                <w:szCs w:val="20"/>
              </w:rPr>
            </w:pPr>
          </w:p>
        </w:tc>
      </w:tr>
    </w:tbl>
    <w:p w14:paraId="41A0BB28" w14:textId="3CF2407F" w:rsidR="00114E5B" w:rsidRPr="00FD20FE" w:rsidRDefault="00114E5B" w:rsidP="00FD20FE">
      <w:pPr>
        <w:spacing w:before="120"/>
        <w:ind w:right="-360"/>
        <w:rPr>
          <w:rFonts w:ascii="Arial" w:hAnsi="Arial" w:cs="Arial"/>
          <w:b/>
          <w:sz w:val="22"/>
          <w:szCs w:val="22"/>
        </w:rPr>
      </w:pPr>
      <w:r w:rsidRPr="00FD20FE">
        <w:rPr>
          <w:rFonts w:ascii="Arial" w:hAnsi="Arial" w:cs="Arial"/>
          <w:sz w:val="22"/>
          <w:szCs w:val="22"/>
        </w:rPr>
        <w:t>LYs, life years; MAT, medication-assisted treatment; PMP, prescription monitoring program; QALYs, quality-adjusted life years; SHUD, severe heroin use disorder; SOUD, severe [prescription] opioid use disorder.</w:t>
      </w:r>
    </w:p>
    <w:p w14:paraId="104B970D" w14:textId="6240FEC8" w:rsidR="001E260C" w:rsidRPr="00FD20FE" w:rsidRDefault="00F95198" w:rsidP="00FD20FE">
      <w:pPr>
        <w:spacing w:before="120"/>
        <w:rPr>
          <w:rFonts w:ascii="Arial" w:hAnsi="Arial" w:cs="Arial"/>
          <w:b/>
          <w:sz w:val="22"/>
          <w:szCs w:val="22"/>
        </w:rPr>
      </w:pPr>
      <w:r w:rsidRPr="00FD20FE">
        <w:rPr>
          <w:rFonts w:ascii="Arial" w:hAnsi="Arial" w:cs="Arial"/>
          <w:noProof/>
          <w:sz w:val="22"/>
          <w:szCs w:val="22"/>
          <w:vertAlign w:val="superscript"/>
        </w:rPr>
        <w:t xml:space="preserve"> </w:t>
      </w:r>
      <w:r w:rsidR="001E260C" w:rsidRPr="00FD20FE">
        <w:rPr>
          <w:rFonts w:ascii="Arial" w:hAnsi="Arial" w:cs="Arial"/>
          <w:noProof/>
          <w:sz w:val="22"/>
          <w:szCs w:val="22"/>
          <w:vertAlign w:val="superscript"/>
        </w:rPr>
        <w:t>a</w:t>
      </w:r>
      <w:r w:rsidR="001E260C" w:rsidRPr="00FD20FE">
        <w:rPr>
          <w:rFonts w:ascii="Arial" w:hAnsi="Arial" w:cs="Arial"/>
          <w:noProof/>
          <w:sz w:val="22"/>
          <w:szCs w:val="22"/>
        </w:rPr>
        <w:t xml:space="preserve"> </w:t>
      </w:r>
      <w:r w:rsidR="006D6B9D" w:rsidRPr="00FD20FE">
        <w:rPr>
          <w:rFonts w:ascii="Arial" w:hAnsi="Arial" w:cs="Arial"/>
          <w:noProof/>
          <w:sz w:val="22"/>
          <w:szCs w:val="22"/>
        </w:rPr>
        <w:t>Discounted to 2016</w:t>
      </w:r>
      <w:r w:rsidR="001E260C" w:rsidRPr="00FD20FE">
        <w:rPr>
          <w:rFonts w:ascii="Arial" w:hAnsi="Arial" w:cs="Arial"/>
          <w:noProof/>
          <w:sz w:val="22"/>
          <w:szCs w:val="22"/>
        </w:rPr>
        <w:t>.</w:t>
      </w:r>
    </w:p>
    <w:p w14:paraId="792F6A46" w14:textId="77777777" w:rsidR="00BB1526" w:rsidRPr="00601210" w:rsidRDefault="00BB1526" w:rsidP="00374176">
      <w:pPr>
        <w:spacing w:after="120"/>
        <w:ind w:right="720"/>
        <w:rPr>
          <w:rFonts w:ascii="Arial" w:hAnsi="Arial" w:cs="Arial"/>
          <w:b/>
        </w:rPr>
      </w:pPr>
    </w:p>
    <w:p w14:paraId="089BEB4E" w14:textId="77777777" w:rsidR="00F95198" w:rsidRPr="00601210" w:rsidRDefault="00F95198">
      <w:pPr>
        <w:rPr>
          <w:rFonts w:ascii="Arial" w:hAnsi="Arial" w:cs="Arial"/>
          <w:b/>
        </w:rPr>
      </w:pPr>
      <w:r w:rsidRPr="00601210">
        <w:rPr>
          <w:rFonts w:ascii="Arial" w:hAnsi="Arial" w:cs="Arial"/>
          <w:b/>
        </w:rPr>
        <w:br w:type="page"/>
      </w:r>
    </w:p>
    <w:p w14:paraId="5D5AD5D0" w14:textId="6A5C40F3" w:rsidR="0060147E" w:rsidRPr="00601210" w:rsidRDefault="00B5754D" w:rsidP="00374176">
      <w:pPr>
        <w:spacing w:after="120"/>
        <w:ind w:right="720"/>
        <w:rPr>
          <w:rFonts w:ascii="Arial" w:hAnsi="Arial" w:cs="Arial"/>
          <w:b/>
        </w:rPr>
      </w:pPr>
      <w:r>
        <w:rPr>
          <w:rFonts w:ascii="Arial" w:hAnsi="Arial" w:cs="Arial"/>
          <w:b/>
        </w:rPr>
        <w:lastRenderedPageBreak/>
        <w:t>Table</w:t>
      </w:r>
      <w:r w:rsidR="00EE1A73" w:rsidRPr="00601210">
        <w:rPr>
          <w:rFonts w:ascii="Arial" w:hAnsi="Arial" w:cs="Arial"/>
          <w:b/>
        </w:rPr>
        <w:t xml:space="preserve"> </w:t>
      </w:r>
      <w:r w:rsidR="00362AA6">
        <w:rPr>
          <w:rFonts w:ascii="Arial" w:hAnsi="Arial" w:cs="Arial"/>
          <w:b/>
        </w:rPr>
        <w:t>K</w:t>
      </w:r>
      <w:r w:rsidR="0060147E" w:rsidRPr="00601210">
        <w:rPr>
          <w:rFonts w:ascii="Arial" w:hAnsi="Arial" w:cs="Arial"/>
          <w:b/>
        </w:rPr>
        <w:t>. Base Case Ten-Year Threshold Analysis</w:t>
      </w:r>
    </w:p>
    <w:tbl>
      <w:tblPr>
        <w:tblW w:w="5316" w:type="pct"/>
        <w:tblLayout w:type="fixed"/>
        <w:tblCellMar>
          <w:left w:w="72" w:type="dxa"/>
          <w:right w:w="72" w:type="dxa"/>
        </w:tblCellMar>
        <w:tblLook w:val="04A0" w:firstRow="1" w:lastRow="0" w:firstColumn="1" w:lastColumn="0" w:noHBand="0" w:noVBand="1"/>
      </w:tblPr>
      <w:tblGrid>
        <w:gridCol w:w="1544"/>
        <w:gridCol w:w="2449"/>
        <w:gridCol w:w="1588"/>
        <w:gridCol w:w="1725"/>
        <w:gridCol w:w="2017"/>
        <w:gridCol w:w="1730"/>
        <w:gridCol w:w="1725"/>
        <w:gridCol w:w="1154"/>
      </w:tblGrid>
      <w:tr w:rsidR="00CA36EC" w:rsidRPr="000B2D0C" w14:paraId="3C9F4BCF" w14:textId="77777777" w:rsidTr="00FD20FE">
        <w:trPr>
          <w:trHeight w:val="1320"/>
          <w:tblHeader/>
        </w:trPr>
        <w:tc>
          <w:tcPr>
            <w:tcW w:w="554"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ECA515C" w14:textId="77777777" w:rsidR="006504BD" w:rsidRPr="000B2D0C" w:rsidRDefault="006504BD" w:rsidP="006504BD">
            <w:pPr>
              <w:rPr>
                <w:rFonts w:ascii="Arial" w:eastAsia="Times New Roman" w:hAnsi="Arial" w:cs="Arial"/>
                <w:b/>
                <w:color w:val="000000"/>
                <w:sz w:val="20"/>
                <w:szCs w:val="20"/>
              </w:rPr>
            </w:pPr>
            <w:r w:rsidRPr="000B2D0C">
              <w:rPr>
                <w:rFonts w:ascii="Arial" w:eastAsia="Times New Roman" w:hAnsi="Arial" w:cs="Arial"/>
                <w:b/>
                <w:color w:val="000000"/>
                <w:sz w:val="20"/>
                <w:szCs w:val="20"/>
              </w:rPr>
              <w:t>Policy Name</w:t>
            </w:r>
          </w:p>
        </w:tc>
        <w:tc>
          <w:tcPr>
            <w:tcW w:w="87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2A02ADD" w14:textId="77777777" w:rsidR="006504BD" w:rsidRPr="000B2D0C" w:rsidRDefault="006504BD" w:rsidP="006504BD">
            <w:pPr>
              <w:rPr>
                <w:rFonts w:ascii="Arial" w:eastAsia="Times New Roman" w:hAnsi="Arial" w:cs="Arial"/>
                <w:b/>
                <w:color w:val="000000"/>
                <w:sz w:val="20"/>
                <w:szCs w:val="20"/>
              </w:rPr>
            </w:pPr>
            <w:r w:rsidRPr="000B2D0C">
              <w:rPr>
                <w:rFonts w:ascii="Arial" w:eastAsia="Times New Roman" w:hAnsi="Arial" w:cs="Arial"/>
                <w:b/>
                <w:color w:val="000000"/>
                <w:sz w:val="20"/>
                <w:szCs w:val="20"/>
              </w:rPr>
              <w:t>Policy Change Description</w:t>
            </w:r>
          </w:p>
        </w:tc>
        <w:tc>
          <w:tcPr>
            <w:tcW w:w="570" w:type="pct"/>
            <w:tcBorders>
              <w:top w:val="single" w:sz="4" w:space="0" w:color="auto"/>
              <w:left w:val="nil"/>
              <w:right w:val="single" w:sz="4" w:space="0" w:color="auto"/>
            </w:tcBorders>
            <w:shd w:val="clear" w:color="auto" w:fill="auto"/>
            <w:vAlign w:val="bottom"/>
            <w:hideMark/>
          </w:tcPr>
          <w:p w14:paraId="25991E1A" w14:textId="3A0679FA"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Discounted Net Present LYs</w:t>
            </w:r>
            <w:r w:rsidR="007C45AE" w:rsidRPr="000B2D0C">
              <w:rPr>
                <w:rFonts w:ascii="Arial" w:eastAsia="Times New Roman" w:hAnsi="Arial" w:cs="Arial"/>
                <w:b/>
                <w:color w:val="000000"/>
                <w:sz w:val="20"/>
                <w:szCs w:val="20"/>
                <w:vertAlign w:val="superscript"/>
              </w:rPr>
              <w:t>a</w:t>
            </w:r>
            <w:r w:rsidRPr="000B2D0C">
              <w:rPr>
                <w:rFonts w:ascii="Arial" w:eastAsia="Times New Roman" w:hAnsi="Arial" w:cs="Arial"/>
                <w:b/>
                <w:color w:val="000000"/>
                <w:sz w:val="20"/>
                <w:szCs w:val="20"/>
              </w:rPr>
              <w:t xml:space="preserve"> (Thousands)</w:t>
            </w:r>
          </w:p>
        </w:tc>
        <w:tc>
          <w:tcPr>
            <w:tcW w:w="619" w:type="pct"/>
            <w:tcBorders>
              <w:top w:val="single" w:sz="4" w:space="0" w:color="auto"/>
              <w:left w:val="nil"/>
              <w:right w:val="single" w:sz="4" w:space="0" w:color="auto"/>
            </w:tcBorders>
            <w:shd w:val="clear" w:color="auto" w:fill="auto"/>
            <w:vAlign w:val="bottom"/>
            <w:hideMark/>
          </w:tcPr>
          <w:p w14:paraId="7E249FA9" w14:textId="5C6684C3"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Discounted Net Present QALYs</w:t>
            </w:r>
            <w:r w:rsidR="007C45AE" w:rsidRPr="000B2D0C">
              <w:rPr>
                <w:rFonts w:ascii="Arial" w:eastAsia="Times New Roman" w:hAnsi="Arial" w:cs="Arial"/>
                <w:b/>
                <w:color w:val="000000"/>
                <w:sz w:val="20"/>
                <w:szCs w:val="20"/>
                <w:vertAlign w:val="superscript"/>
              </w:rPr>
              <w:t>a</w:t>
            </w:r>
            <w:r w:rsidRPr="000B2D0C">
              <w:rPr>
                <w:rFonts w:ascii="Arial" w:eastAsia="Times New Roman" w:hAnsi="Arial" w:cs="Arial"/>
                <w:b/>
                <w:color w:val="000000"/>
                <w:sz w:val="20"/>
                <w:szCs w:val="20"/>
              </w:rPr>
              <w:t xml:space="preserve"> (Thousands)</w:t>
            </w:r>
          </w:p>
        </w:tc>
        <w:tc>
          <w:tcPr>
            <w:tcW w:w="724" w:type="pct"/>
            <w:tcBorders>
              <w:top w:val="single" w:sz="4" w:space="0" w:color="auto"/>
              <w:left w:val="nil"/>
              <w:right w:val="single" w:sz="4" w:space="0" w:color="auto"/>
            </w:tcBorders>
            <w:shd w:val="clear" w:color="auto" w:fill="auto"/>
            <w:vAlign w:val="bottom"/>
            <w:hideMark/>
          </w:tcPr>
          <w:p w14:paraId="5E0E1CE4" w14:textId="77777777"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Pill Deaths</w:t>
            </w:r>
          </w:p>
        </w:tc>
        <w:tc>
          <w:tcPr>
            <w:tcW w:w="621" w:type="pct"/>
            <w:tcBorders>
              <w:top w:val="single" w:sz="4" w:space="0" w:color="auto"/>
              <w:left w:val="nil"/>
              <w:right w:val="single" w:sz="4" w:space="0" w:color="auto"/>
            </w:tcBorders>
            <w:shd w:val="clear" w:color="auto" w:fill="auto"/>
            <w:vAlign w:val="bottom"/>
            <w:hideMark/>
          </w:tcPr>
          <w:p w14:paraId="5E773277" w14:textId="77777777"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Heroin Deaths</w:t>
            </w:r>
          </w:p>
        </w:tc>
        <w:tc>
          <w:tcPr>
            <w:tcW w:w="619" w:type="pct"/>
            <w:tcBorders>
              <w:top w:val="single" w:sz="4" w:space="0" w:color="auto"/>
              <w:left w:val="nil"/>
              <w:right w:val="single" w:sz="4" w:space="0" w:color="auto"/>
            </w:tcBorders>
            <w:shd w:val="clear" w:color="auto" w:fill="auto"/>
            <w:vAlign w:val="bottom"/>
            <w:hideMark/>
          </w:tcPr>
          <w:p w14:paraId="1DD7DEB1" w14:textId="77777777"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ean Change in Total Opioid Deaths</w:t>
            </w:r>
          </w:p>
        </w:tc>
        <w:tc>
          <w:tcPr>
            <w:tcW w:w="414"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D86EF82" w14:textId="25EBD217"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10% Deaths Achieved</w:t>
            </w:r>
          </w:p>
        </w:tc>
      </w:tr>
      <w:tr w:rsidR="00CA36EC" w:rsidRPr="000B2D0C" w14:paraId="26A5FBC0" w14:textId="77777777" w:rsidTr="00FD20FE">
        <w:trPr>
          <w:trHeight w:val="320"/>
          <w:tblHeader/>
        </w:trPr>
        <w:tc>
          <w:tcPr>
            <w:tcW w:w="554" w:type="pct"/>
            <w:vMerge/>
            <w:tcBorders>
              <w:top w:val="single" w:sz="4" w:space="0" w:color="auto"/>
              <w:left w:val="single" w:sz="4" w:space="0" w:color="auto"/>
              <w:bottom w:val="single" w:sz="4" w:space="0" w:color="auto"/>
              <w:right w:val="single" w:sz="4" w:space="0" w:color="auto"/>
            </w:tcBorders>
            <w:vAlign w:val="center"/>
            <w:hideMark/>
          </w:tcPr>
          <w:p w14:paraId="462C0829" w14:textId="77777777" w:rsidR="006504BD" w:rsidRPr="000B2D0C" w:rsidRDefault="006504BD" w:rsidP="006504BD">
            <w:pPr>
              <w:rPr>
                <w:rFonts w:ascii="Arial" w:eastAsia="Times New Roman" w:hAnsi="Arial" w:cs="Arial"/>
                <w:b/>
                <w:color w:val="000000"/>
                <w:sz w:val="20"/>
                <w:szCs w:val="20"/>
              </w:rPr>
            </w:pPr>
          </w:p>
        </w:tc>
        <w:tc>
          <w:tcPr>
            <w:tcW w:w="879" w:type="pct"/>
            <w:vMerge/>
            <w:tcBorders>
              <w:top w:val="single" w:sz="4" w:space="0" w:color="auto"/>
              <w:left w:val="single" w:sz="4" w:space="0" w:color="auto"/>
              <w:bottom w:val="single" w:sz="4" w:space="0" w:color="auto"/>
              <w:right w:val="single" w:sz="4" w:space="0" w:color="auto"/>
            </w:tcBorders>
            <w:vAlign w:val="center"/>
            <w:hideMark/>
          </w:tcPr>
          <w:p w14:paraId="2241DD12" w14:textId="77777777" w:rsidR="006504BD" w:rsidRPr="000B2D0C" w:rsidRDefault="006504BD" w:rsidP="006504BD">
            <w:pPr>
              <w:rPr>
                <w:rFonts w:ascii="Arial" w:eastAsia="Times New Roman" w:hAnsi="Arial" w:cs="Arial"/>
                <w:b/>
                <w:color w:val="000000"/>
                <w:sz w:val="20"/>
                <w:szCs w:val="20"/>
              </w:rPr>
            </w:pPr>
          </w:p>
        </w:tc>
        <w:tc>
          <w:tcPr>
            <w:tcW w:w="570" w:type="pct"/>
            <w:tcBorders>
              <w:left w:val="nil"/>
              <w:bottom w:val="single" w:sz="4" w:space="0" w:color="auto"/>
              <w:right w:val="single" w:sz="4" w:space="0" w:color="auto"/>
            </w:tcBorders>
            <w:shd w:val="clear" w:color="auto" w:fill="auto"/>
            <w:noWrap/>
            <w:vAlign w:val="bottom"/>
            <w:hideMark/>
          </w:tcPr>
          <w:p w14:paraId="53CABCA7" w14:textId="77777777"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619" w:type="pct"/>
            <w:tcBorders>
              <w:left w:val="nil"/>
              <w:bottom w:val="single" w:sz="4" w:space="0" w:color="auto"/>
              <w:right w:val="single" w:sz="4" w:space="0" w:color="auto"/>
            </w:tcBorders>
            <w:shd w:val="clear" w:color="auto" w:fill="auto"/>
            <w:noWrap/>
            <w:vAlign w:val="bottom"/>
            <w:hideMark/>
          </w:tcPr>
          <w:p w14:paraId="23B42697" w14:textId="77777777"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724" w:type="pct"/>
            <w:tcBorders>
              <w:left w:val="nil"/>
              <w:bottom w:val="single" w:sz="4" w:space="0" w:color="auto"/>
              <w:right w:val="single" w:sz="4" w:space="0" w:color="auto"/>
            </w:tcBorders>
            <w:shd w:val="clear" w:color="auto" w:fill="auto"/>
            <w:noWrap/>
            <w:vAlign w:val="bottom"/>
            <w:hideMark/>
          </w:tcPr>
          <w:p w14:paraId="5139331D" w14:textId="77777777"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621" w:type="pct"/>
            <w:tcBorders>
              <w:left w:val="nil"/>
              <w:bottom w:val="single" w:sz="4" w:space="0" w:color="auto"/>
              <w:right w:val="single" w:sz="4" w:space="0" w:color="auto"/>
            </w:tcBorders>
            <w:shd w:val="clear" w:color="auto" w:fill="auto"/>
            <w:noWrap/>
            <w:vAlign w:val="bottom"/>
            <w:hideMark/>
          </w:tcPr>
          <w:p w14:paraId="1A6ACB96" w14:textId="77777777"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619" w:type="pct"/>
            <w:tcBorders>
              <w:left w:val="nil"/>
              <w:bottom w:val="single" w:sz="4" w:space="0" w:color="auto"/>
              <w:right w:val="single" w:sz="4" w:space="0" w:color="auto"/>
            </w:tcBorders>
            <w:shd w:val="clear" w:color="auto" w:fill="auto"/>
            <w:noWrap/>
            <w:vAlign w:val="bottom"/>
            <w:hideMark/>
          </w:tcPr>
          <w:p w14:paraId="0E10EA20" w14:textId="77777777" w:rsidR="006504BD" w:rsidRPr="000B2D0C" w:rsidRDefault="006504BD" w:rsidP="006504BD">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414" w:type="pct"/>
            <w:vMerge/>
            <w:tcBorders>
              <w:top w:val="single" w:sz="4" w:space="0" w:color="auto"/>
              <w:left w:val="single" w:sz="4" w:space="0" w:color="auto"/>
              <w:bottom w:val="single" w:sz="4" w:space="0" w:color="auto"/>
              <w:right w:val="single" w:sz="4" w:space="0" w:color="auto"/>
            </w:tcBorders>
            <w:vAlign w:val="center"/>
            <w:hideMark/>
          </w:tcPr>
          <w:p w14:paraId="39F27CAE" w14:textId="77777777" w:rsidR="006504BD" w:rsidRPr="000B2D0C" w:rsidRDefault="006504BD" w:rsidP="006504BD">
            <w:pPr>
              <w:rPr>
                <w:rFonts w:ascii="Arial" w:eastAsia="Times New Roman" w:hAnsi="Arial" w:cs="Arial"/>
                <w:b/>
                <w:color w:val="000000"/>
                <w:sz w:val="20"/>
                <w:szCs w:val="20"/>
              </w:rPr>
            </w:pPr>
          </w:p>
        </w:tc>
      </w:tr>
      <w:tr w:rsidR="00CA36EC" w:rsidRPr="000B2D0C" w14:paraId="06406924"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48B7B4BD"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 xml:space="preserve">Acute Pain Prescribing </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4A9D9525"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n prescribing opioids for acute pain</w:t>
            </w:r>
          </w:p>
        </w:tc>
        <w:tc>
          <w:tcPr>
            <w:tcW w:w="570" w:type="pct"/>
            <w:tcBorders>
              <w:top w:val="single" w:sz="4" w:space="0" w:color="auto"/>
              <w:left w:val="nil"/>
              <w:right w:val="single" w:sz="4" w:space="0" w:color="auto"/>
            </w:tcBorders>
            <w:shd w:val="clear" w:color="auto" w:fill="auto"/>
            <w:noWrap/>
            <w:hideMark/>
          </w:tcPr>
          <w:p w14:paraId="1A6F8828"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386</w:t>
            </w:r>
          </w:p>
        </w:tc>
        <w:tc>
          <w:tcPr>
            <w:tcW w:w="619" w:type="pct"/>
            <w:tcBorders>
              <w:top w:val="single" w:sz="4" w:space="0" w:color="auto"/>
              <w:left w:val="nil"/>
              <w:right w:val="single" w:sz="4" w:space="0" w:color="auto"/>
            </w:tcBorders>
            <w:shd w:val="clear" w:color="auto" w:fill="auto"/>
            <w:noWrap/>
            <w:hideMark/>
          </w:tcPr>
          <w:p w14:paraId="43C72698"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660</w:t>
            </w:r>
          </w:p>
        </w:tc>
        <w:tc>
          <w:tcPr>
            <w:tcW w:w="724" w:type="pct"/>
            <w:tcBorders>
              <w:top w:val="single" w:sz="4" w:space="0" w:color="auto"/>
              <w:left w:val="nil"/>
              <w:right w:val="single" w:sz="4" w:space="0" w:color="auto"/>
            </w:tcBorders>
            <w:shd w:val="clear" w:color="auto" w:fill="auto"/>
            <w:noWrap/>
            <w:hideMark/>
          </w:tcPr>
          <w:p w14:paraId="4A207AAC"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4,539</w:t>
            </w:r>
          </w:p>
        </w:tc>
        <w:tc>
          <w:tcPr>
            <w:tcW w:w="621" w:type="pct"/>
            <w:tcBorders>
              <w:top w:val="single" w:sz="4" w:space="0" w:color="auto"/>
              <w:left w:val="nil"/>
              <w:right w:val="single" w:sz="4" w:space="0" w:color="auto"/>
            </w:tcBorders>
            <w:shd w:val="clear" w:color="auto" w:fill="auto"/>
            <w:noWrap/>
            <w:hideMark/>
          </w:tcPr>
          <w:p w14:paraId="5B0EF013"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7,302</w:t>
            </w:r>
          </w:p>
        </w:tc>
        <w:tc>
          <w:tcPr>
            <w:tcW w:w="619" w:type="pct"/>
            <w:tcBorders>
              <w:top w:val="single" w:sz="4" w:space="0" w:color="auto"/>
              <w:left w:val="nil"/>
              <w:right w:val="single" w:sz="4" w:space="0" w:color="auto"/>
            </w:tcBorders>
            <w:shd w:val="clear" w:color="auto" w:fill="auto"/>
            <w:noWrap/>
            <w:hideMark/>
          </w:tcPr>
          <w:p w14:paraId="671CEFB4"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1,842</w:t>
            </w:r>
          </w:p>
        </w:tc>
        <w:tc>
          <w:tcPr>
            <w:tcW w:w="414" w:type="pct"/>
            <w:vMerge w:val="restart"/>
            <w:tcBorders>
              <w:top w:val="nil"/>
              <w:left w:val="single" w:sz="4" w:space="0" w:color="auto"/>
              <w:bottom w:val="single" w:sz="4" w:space="0" w:color="auto"/>
              <w:right w:val="single" w:sz="4" w:space="0" w:color="auto"/>
            </w:tcBorders>
            <w:shd w:val="clear" w:color="auto" w:fill="auto"/>
            <w:noWrap/>
            <w:hideMark/>
          </w:tcPr>
          <w:p w14:paraId="5C24AE52"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CA36EC" w:rsidRPr="000B2D0C" w14:paraId="238D499C" w14:textId="77777777" w:rsidTr="00FD20FE">
        <w:trPr>
          <w:trHeight w:val="320"/>
        </w:trPr>
        <w:tc>
          <w:tcPr>
            <w:tcW w:w="554" w:type="pct"/>
            <w:vMerge/>
            <w:tcBorders>
              <w:top w:val="nil"/>
              <w:left w:val="single" w:sz="4" w:space="0" w:color="auto"/>
              <w:bottom w:val="single" w:sz="4" w:space="0" w:color="auto"/>
              <w:right w:val="single" w:sz="4" w:space="0" w:color="auto"/>
            </w:tcBorders>
            <w:hideMark/>
          </w:tcPr>
          <w:p w14:paraId="700E4C63"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6F9568A6"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51DC9DB7"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4,234, 7,234]</w:t>
            </w:r>
          </w:p>
        </w:tc>
        <w:tc>
          <w:tcPr>
            <w:tcW w:w="619" w:type="pct"/>
            <w:tcBorders>
              <w:left w:val="nil"/>
              <w:bottom w:val="single" w:sz="4" w:space="0" w:color="auto"/>
              <w:right w:val="single" w:sz="4" w:space="0" w:color="auto"/>
            </w:tcBorders>
            <w:shd w:val="clear" w:color="auto" w:fill="auto"/>
            <w:noWrap/>
            <w:hideMark/>
          </w:tcPr>
          <w:p w14:paraId="179B6799"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113, 881]</w:t>
            </w:r>
          </w:p>
        </w:tc>
        <w:tc>
          <w:tcPr>
            <w:tcW w:w="724" w:type="pct"/>
            <w:tcBorders>
              <w:left w:val="nil"/>
              <w:bottom w:val="single" w:sz="4" w:space="0" w:color="auto"/>
              <w:right w:val="single" w:sz="4" w:space="0" w:color="auto"/>
            </w:tcBorders>
            <w:shd w:val="clear" w:color="auto" w:fill="auto"/>
            <w:noWrap/>
            <w:hideMark/>
          </w:tcPr>
          <w:p w14:paraId="3FE2248F"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9,583, -20,348]</w:t>
            </w:r>
          </w:p>
        </w:tc>
        <w:tc>
          <w:tcPr>
            <w:tcW w:w="621" w:type="pct"/>
            <w:tcBorders>
              <w:left w:val="nil"/>
              <w:bottom w:val="single" w:sz="4" w:space="0" w:color="auto"/>
              <w:right w:val="single" w:sz="4" w:space="0" w:color="auto"/>
            </w:tcBorders>
            <w:shd w:val="clear" w:color="auto" w:fill="auto"/>
            <w:noWrap/>
            <w:hideMark/>
          </w:tcPr>
          <w:p w14:paraId="61A162D4"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0,282, -360]</w:t>
            </w:r>
          </w:p>
        </w:tc>
        <w:tc>
          <w:tcPr>
            <w:tcW w:w="619" w:type="pct"/>
            <w:tcBorders>
              <w:left w:val="nil"/>
              <w:bottom w:val="single" w:sz="4" w:space="0" w:color="auto"/>
              <w:right w:val="single" w:sz="4" w:space="0" w:color="auto"/>
            </w:tcBorders>
            <w:shd w:val="clear" w:color="auto" w:fill="auto"/>
            <w:noWrap/>
            <w:hideMark/>
          </w:tcPr>
          <w:p w14:paraId="075959E7"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44,295, -24,214]</w:t>
            </w:r>
          </w:p>
        </w:tc>
        <w:tc>
          <w:tcPr>
            <w:tcW w:w="414" w:type="pct"/>
            <w:vMerge/>
            <w:tcBorders>
              <w:top w:val="nil"/>
              <w:left w:val="single" w:sz="4" w:space="0" w:color="auto"/>
              <w:bottom w:val="single" w:sz="4" w:space="0" w:color="auto"/>
              <w:right w:val="single" w:sz="4" w:space="0" w:color="auto"/>
            </w:tcBorders>
            <w:hideMark/>
          </w:tcPr>
          <w:p w14:paraId="09DAA234" w14:textId="77777777" w:rsidR="006504BD" w:rsidRPr="000B2D0C" w:rsidRDefault="006504BD" w:rsidP="00AC6443">
            <w:pPr>
              <w:jc w:val="center"/>
              <w:rPr>
                <w:rFonts w:ascii="Arial" w:eastAsia="Times New Roman" w:hAnsi="Arial" w:cs="Arial"/>
                <w:color w:val="000000"/>
                <w:sz w:val="20"/>
                <w:szCs w:val="20"/>
              </w:rPr>
            </w:pPr>
          </w:p>
        </w:tc>
      </w:tr>
      <w:tr w:rsidR="00CA36EC" w:rsidRPr="000B2D0C" w14:paraId="51E23733"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7E4D994B"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Prescribing for Persisting Pain</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01FED839"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n prescribing opioids for acute pain that transitions to chronic</w:t>
            </w:r>
          </w:p>
        </w:tc>
        <w:tc>
          <w:tcPr>
            <w:tcW w:w="570" w:type="pct"/>
            <w:tcBorders>
              <w:top w:val="single" w:sz="4" w:space="0" w:color="auto"/>
              <w:left w:val="nil"/>
              <w:right w:val="single" w:sz="4" w:space="0" w:color="auto"/>
            </w:tcBorders>
            <w:shd w:val="clear" w:color="auto" w:fill="auto"/>
            <w:noWrap/>
            <w:hideMark/>
          </w:tcPr>
          <w:p w14:paraId="28B9AD7E"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930</w:t>
            </w:r>
          </w:p>
        </w:tc>
        <w:tc>
          <w:tcPr>
            <w:tcW w:w="619" w:type="pct"/>
            <w:tcBorders>
              <w:top w:val="single" w:sz="4" w:space="0" w:color="auto"/>
              <w:left w:val="nil"/>
              <w:right w:val="single" w:sz="4" w:space="0" w:color="auto"/>
            </w:tcBorders>
            <w:shd w:val="clear" w:color="auto" w:fill="auto"/>
            <w:noWrap/>
            <w:hideMark/>
          </w:tcPr>
          <w:p w14:paraId="764189BF"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700</w:t>
            </w:r>
          </w:p>
        </w:tc>
        <w:tc>
          <w:tcPr>
            <w:tcW w:w="724" w:type="pct"/>
            <w:tcBorders>
              <w:top w:val="single" w:sz="4" w:space="0" w:color="auto"/>
              <w:left w:val="nil"/>
              <w:right w:val="single" w:sz="4" w:space="0" w:color="auto"/>
            </w:tcBorders>
            <w:shd w:val="clear" w:color="auto" w:fill="auto"/>
            <w:noWrap/>
            <w:hideMark/>
          </w:tcPr>
          <w:p w14:paraId="4B4E6676"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0,302</w:t>
            </w:r>
          </w:p>
        </w:tc>
        <w:tc>
          <w:tcPr>
            <w:tcW w:w="621" w:type="pct"/>
            <w:tcBorders>
              <w:top w:val="single" w:sz="4" w:space="0" w:color="auto"/>
              <w:left w:val="nil"/>
              <w:right w:val="single" w:sz="4" w:space="0" w:color="auto"/>
            </w:tcBorders>
            <w:shd w:val="clear" w:color="auto" w:fill="auto"/>
            <w:noWrap/>
            <w:hideMark/>
          </w:tcPr>
          <w:p w14:paraId="19BDA34C"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6,178</w:t>
            </w:r>
          </w:p>
        </w:tc>
        <w:tc>
          <w:tcPr>
            <w:tcW w:w="619" w:type="pct"/>
            <w:tcBorders>
              <w:top w:val="single" w:sz="4" w:space="0" w:color="auto"/>
              <w:left w:val="nil"/>
              <w:right w:val="single" w:sz="4" w:space="0" w:color="auto"/>
            </w:tcBorders>
            <w:shd w:val="clear" w:color="auto" w:fill="auto"/>
            <w:noWrap/>
            <w:hideMark/>
          </w:tcPr>
          <w:p w14:paraId="1B2E59B4"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124</w:t>
            </w:r>
          </w:p>
        </w:tc>
        <w:tc>
          <w:tcPr>
            <w:tcW w:w="414" w:type="pct"/>
            <w:vMerge w:val="restart"/>
            <w:tcBorders>
              <w:top w:val="nil"/>
              <w:left w:val="single" w:sz="4" w:space="0" w:color="auto"/>
              <w:bottom w:val="single" w:sz="4" w:space="0" w:color="auto"/>
              <w:right w:val="single" w:sz="4" w:space="0" w:color="auto"/>
            </w:tcBorders>
            <w:shd w:val="clear" w:color="auto" w:fill="auto"/>
            <w:noWrap/>
            <w:hideMark/>
          </w:tcPr>
          <w:p w14:paraId="5C33FF9E"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CA36EC" w:rsidRPr="000B2D0C" w14:paraId="37B2DB04" w14:textId="77777777" w:rsidTr="00FD20FE">
        <w:trPr>
          <w:trHeight w:val="320"/>
        </w:trPr>
        <w:tc>
          <w:tcPr>
            <w:tcW w:w="554" w:type="pct"/>
            <w:vMerge/>
            <w:tcBorders>
              <w:top w:val="nil"/>
              <w:left w:val="single" w:sz="4" w:space="0" w:color="auto"/>
              <w:bottom w:val="single" w:sz="4" w:space="0" w:color="auto"/>
              <w:right w:val="single" w:sz="4" w:space="0" w:color="auto"/>
            </w:tcBorders>
            <w:hideMark/>
          </w:tcPr>
          <w:p w14:paraId="6E6C8175"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53AF4EDA"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0770EA06"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643, 1,404]</w:t>
            </w:r>
          </w:p>
        </w:tc>
        <w:tc>
          <w:tcPr>
            <w:tcW w:w="619" w:type="pct"/>
            <w:tcBorders>
              <w:left w:val="nil"/>
              <w:bottom w:val="single" w:sz="4" w:space="0" w:color="auto"/>
              <w:right w:val="single" w:sz="4" w:space="0" w:color="auto"/>
            </w:tcBorders>
            <w:shd w:val="clear" w:color="auto" w:fill="auto"/>
            <w:noWrap/>
            <w:hideMark/>
          </w:tcPr>
          <w:p w14:paraId="11CEA014"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331, 2,333]</w:t>
            </w:r>
          </w:p>
        </w:tc>
        <w:tc>
          <w:tcPr>
            <w:tcW w:w="724" w:type="pct"/>
            <w:tcBorders>
              <w:left w:val="nil"/>
              <w:bottom w:val="single" w:sz="4" w:space="0" w:color="auto"/>
              <w:right w:val="single" w:sz="4" w:space="0" w:color="auto"/>
            </w:tcBorders>
            <w:shd w:val="clear" w:color="auto" w:fill="auto"/>
            <w:noWrap/>
            <w:hideMark/>
          </w:tcPr>
          <w:p w14:paraId="3EDFE613"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2,553, -9,012]</w:t>
            </w:r>
          </w:p>
        </w:tc>
        <w:tc>
          <w:tcPr>
            <w:tcW w:w="621" w:type="pct"/>
            <w:tcBorders>
              <w:left w:val="nil"/>
              <w:bottom w:val="single" w:sz="4" w:space="0" w:color="auto"/>
              <w:right w:val="single" w:sz="4" w:space="0" w:color="auto"/>
            </w:tcBorders>
            <w:shd w:val="clear" w:color="auto" w:fill="auto"/>
            <w:noWrap/>
            <w:hideMark/>
          </w:tcPr>
          <w:p w14:paraId="2E8A3355"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623, 8,222]</w:t>
            </w:r>
          </w:p>
        </w:tc>
        <w:tc>
          <w:tcPr>
            <w:tcW w:w="619" w:type="pct"/>
            <w:tcBorders>
              <w:left w:val="nil"/>
              <w:bottom w:val="single" w:sz="4" w:space="0" w:color="auto"/>
              <w:right w:val="single" w:sz="4" w:space="0" w:color="auto"/>
            </w:tcBorders>
            <w:shd w:val="clear" w:color="auto" w:fill="auto"/>
            <w:noWrap/>
            <w:hideMark/>
          </w:tcPr>
          <w:p w14:paraId="06E001D9"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7,301, -1,576]</w:t>
            </w:r>
          </w:p>
        </w:tc>
        <w:tc>
          <w:tcPr>
            <w:tcW w:w="414" w:type="pct"/>
            <w:vMerge/>
            <w:tcBorders>
              <w:top w:val="nil"/>
              <w:left w:val="single" w:sz="4" w:space="0" w:color="auto"/>
              <w:bottom w:val="single" w:sz="4" w:space="0" w:color="auto"/>
              <w:right w:val="single" w:sz="4" w:space="0" w:color="auto"/>
            </w:tcBorders>
            <w:hideMark/>
          </w:tcPr>
          <w:p w14:paraId="5AB39DA0" w14:textId="77777777" w:rsidR="006504BD" w:rsidRPr="000B2D0C" w:rsidRDefault="006504BD" w:rsidP="00AC6443">
            <w:pPr>
              <w:jc w:val="center"/>
              <w:rPr>
                <w:rFonts w:ascii="Arial" w:eastAsia="Times New Roman" w:hAnsi="Arial" w:cs="Arial"/>
                <w:color w:val="000000"/>
                <w:sz w:val="20"/>
                <w:szCs w:val="20"/>
              </w:rPr>
            </w:pPr>
          </w:p>
        </w:tc>
      </w:tr>
      <w:tr w:rsidR="00CA36EC" w:rsidRPr="000B2D0C" w14:paraId="26311CEC"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638904C3"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Chronic Pain Prescribing</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1A88A4A7"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n prescribing opioids for chronic pain</w:t>
            </w:r>
          </w:p>
        </w:tc>
        <w:tc>
          <w:tcPr>
            <w:tcW w:w="570" w:type="pct"/>
            <w:tcBorders>
              <w:top w:val="single" w:sz="4" w:space="0" w:color="auto"/>
              <w:left w:val="nil"/>
              <w:right w:val="single" w:sz="4" w:space="0" w:color="auto"/>
            </w:tcBorders>
            <w:shd w:val="clear" w:color="auto" w:fill="auto"/>
            <w:noWrap/>
            <w:hideMark/>
          </w:tcPr>
          <w:p w14:paraId="07215F28"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0,662</w:t>
            </w:r>
          </w:p>
        </w:tc>
        <w:tc>
          <w:tcPr>
            <w:tcW w:w="619" w:type="pct"/>
            <w:tcBorders>
              <w:top w:val="single" w:sz="4" w:space="0" w:color="auto"/>
              <w:left w:val="nil"/>
              <w:right w:val="single" w:sz="4" w:space="0" w:color="auto"/>
            </w:tcBorders>
            <w:shd w:val="clear" w:color="auto" w:fill="auto"/>
            <w:noWrap/>
            <w:hideMark/>
          </w:tcPr>
          <w:p w14:paraId="264C35C2"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8,653</w:t>
            </w:r>
          </w:p>
        </w:tc>
        <w:tc>
          <w:tcPr>
            <w:tcW w:w="724" w:type="pct"/>
            <w:tcBorders>
              <w:top w:val="single" w:sz="4" w:space="0" w:color="auto"/>
              <w:left w:val="nil"/>
              <w:right w:val="single" w:sz="4" w:space="0" w:color="auto"/>
            </w:tcBorders>
            <w:shd w:val="clear" w:color="auto" w:fill="auto"/>
            <w:noWrap/>
            <w:hideMark/>
          </w:tcPr>
          <w:p w14:paraId="54B71E1B"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03,508</w:t>
            </w:r>
          </w:p>
        </w:tc>
        <w:tc>
          <w:tcPr>
            <w:tcW w:w="621" w:type="pct"/>
            <w:tcBorders>
              <w:top w:val="single" w:sz="4" w:space="0" w:color="auto"/>
              <w:left w:val="nil"/>
              <w:right w:val="single" w:sz="4" w:space="0" w:color="auto"/>
            </w:tcBorders>
            <w:shd w:val="clear" w:color="auto" w:fill="auto"/>
            <w:noWrap/>
            <w:hideMark/>
          </w:tcPr>
          <w:p w14:paraId="100AC85B"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60,895</w:t>
            </w:r>
          </w:p>
        </w:tc>
        <w:tc>
          <w:tcPr>
            <w:tcW w:w="619" w:type="pct"/>
            <w:tcBorders>
              <w:top w:val="single" w:sz="4" w:space="0" w:color="auto"/>
              <w:left w:val="nil"/>
              <w:right w:val="single" w:sz="4" w:space="0" w:color="auto"/>
            </w:tcBorders>
            <w:shd w:val="clear" w:color="auto" w:fill="auto"/>
            <w:noWrap/>
            <w:hideMark/>
          </w:tcPr>
          <w:p w14:paraId="08B4F6AC"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2,613</w:t>
            </w:r>
          </w:p>
        </w:tc>
        <w:tc>
          <w:tcPr>
            <w:tcW w:w="414" w:type="pct"/>
            <w:vMerge w:val="restart"/>
            <w:tcBorders>
              <w:top w:val="nil"/>
              <w:left w:val="single" w:sz="4" w:space="0" w:color="auto"/>
              <w:bottom w:val="single" w:sz="4" w:space="0" w:color="auto"/>
              <w:right w:val="single" w:sz="4" w:space="0" w:color="auto"/>
            </w:tcBorders>
            <w:shd w:val="clear" w:color="auto" w:fill="auto"/>
            <w:noWrap/>
            <w:hideMark/>
          </w:tcPr>
          <w:p w14:paraId="2167CD06"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CA36EC" w:rsidRPr="000B2D0C" w14:paraId="19719A46" w14:textId="77777777" w:rsidTr="00FD20FE">
        <w:trPr>
          <w:trHeight w:val="320"/>
        </w:trPr>
        <w:tc>
          <w:tcPr>
            <w:tcW w:w="554" w:type="pct"/>
            <w:vMerge/>
            <w:tcBorders>
              <w:top w:val="nil"/>
              <w:left w:val="single" w:sz="4" w:space="0" w:color="auto"/>
              <w:bottom w:val="single" w:sz="4" w:space="0" w:color="auto"/>
              <w:right w:val="single" w:sz="4" w:space="0" w:color="auto"/>
            </w:tcBorders>
            <w:hideMark/>
          </w:tcPr>
          <w:p w14:paraId="452F56FC"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4428E5CD"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7004C4A8"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7,402, 15,475]</w:t>
            </w:r>
          </w:p>
        </w:tc>
        <w:tc>
          <w:tcPr>
            <w:tcW w:w="619" w:type="pct"/>
            <w:tcBorders>
              <w:left w:val="nil"/>
              <w:bottom w:val="single" w:sz="4" w:space="0" w:color="auto"/>
              <w:right w:val="single" w:sz="4" w:space="0" w:color="auto"/>
            </w:tcBorders>
            <w:shd w:val="clear" w:color="auto" w:fill="auto"/>
            <w:noWrap/>
            <w:hideMark/>
          </w:tcPr>
          <w:p w14:paraId="01F96369"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4,573, 25,219]</w:t>
            </w:r>
          </w:p>
        </w:tc>
        <w:tc>
          <w:tcPr>
            <w:tcW w:w="724" w:type="pct"/>
            <w:tcBorders>
              <w:left w:val="nil"/>
              <w:bottom w:val="single" w:sz="4" w:space="0" w:color="auto"/>
              <w:right w:val="single" w:sz="4" w:space="0" w:color="auto"/>
            </w:tcBorders>
            <w:shd w:val="clear" w:color="auto" w:fill="auto"/>
            <w:noWrap/>
            <w:hideMark/>
          </w:tcPr>
          <w:p w14:paraId="576768B8"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25,376, -84,518]</w:t>
            </w:r>
          </w:p>
        </w:tc>
        <w:tc>
          <w:tcPr>
            <w:tcW w:w="621" w:type="pct"/>
            <w:tcBorders>
              <w:left w:val="nil"/>
              <w:bottom w:val="single" w:sz="4" w:space="0" w:color="auto"/>
              <w:right w:val="single" w:sz="4" w:space="0" w:color="auto"/>
            </w:tcBorders>
            <w:shd w:val="clear" w:color="auto" w:fill="auto"/>
            <w:noWrap/>
            <w:hideMark/>
          </w:tcPr>
          <w:p w14:paraId="35292FD1"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9,187, 86,692]</w:t>
            </w:r>
          </w:p>
        </w:tc>
        <w:tc>
          <w:tcPr>
            <w:tcW w:w="619" w:type="pct"/>
            <w:tcBorders>
              <w:left w:val="nil"/>
              <w:bottom w:val="single" w:sz="4" w:space="0" w:color="auto"/>
              <w:right w:val="single" w:sz="4" w:space="0" w:color="auto"/>
            </w:tcBorders>
            <w:shd w:val="clear" w:color="auto" w:fill="auto"/>
            <w:noWrap/>
            <w:hideMark/>
          </w:tcPr>
          <w:p w14:paraId="081C2EA9"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72,876, -13,971]</w:t>
            </w:r>
          </w:p>
        </w:tc>
        <w:tc>
          <w:tcPr>
            <w:tcW w:w="414" w:type="pct"/>
            <w:vMerge/>
            <w:tcBorders>
              <w:top w:val="nil"/>
              <w:left w:val="single" w:sz="4" w:space="0" w:color="auto"/>
              <w:bottom w:val="single" w:sz="4" w:space="0" w:color="auto"/>
              <w:right w:val="single" w:sz="4" w:space="0" w:color="auto"/>
            </w:tcBorders>
            <w:hideMark/>
          </w:tcPr>
          <w:p w14:paraId="3C36B2AE" w14:textId="77777777" w:rsidR="006504BD" w:rsidRPr="000B2D0C" w:rsidRDefault="006504BD" w:rsidP="00AC6443">
            <w:pPr>
              <w:jc w:val="center"/>
              <w:rPr>
                <w:rFonts w:ascii="Arial" w:eastAsia="Times New Roman" w:hAnsi="Arial" w:cs="Arial"/>
                <w:color w:val="000000"/>
                <w:sz w:val="20"/>
                <w:szCs w:val="20"/>
              </w:rPr>
            </w:pPr>
          </w:p>
        </w:tc>
      </w:tr>
      <w:tr w:rsidR="00CA36EC" w:rsidRPr="000B2D0C" w14:paraId="2CA0EF6C"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1DCB0B2E"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Drug Reformulation</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11789624"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54% reduction iatrogenic addiction; 30% reduction in addiction by pain-free nonusers (unchanged); 30% reduction in pill-seeking for SOUD w/o Rx (unchanged)</w:t>
            </w:r>
          </w:p>
        </w:tc>
        <w:tc>
          <w:tcPr>
            <w:tcW w:w="570" w:type="pct"/>
            <w:tcBorders>
              <w:top w:val="single" w:sz="4" w:space="0" w:color="auto"/>
              <w:left w:val="nil"/>
              <w:right w:val="single" w:sz="4" w:space="0" w:color="auto"/>
            </w:tcBorders>
            <w:shd w:val="clear" w:color="auto" w:fill="auto"/>
            <w:noWrap/>
            <w:hideMark/>
          </w:tcPr>
          <w:p w14:paraId="5A249FEB"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9,461</w:t>
            </w:r>
          </w:p>
        </w:tc>
        <w:tc>
          <w:tcPr>
            <w:tcW w:w="619" w:type="pct"/>
            <w:tcBorders>
              <w:top w:val="single" w:sz="4" w:space="0" w:color="auto"/>
              <w:left w:val="nil"/>
              <w:right w:val="single" w:sz="4" w:space="0" w:color="auto"/>
            </w:tcBorders>
            <w:shd w:val="clear" w:color="auto" w:fill="auto"/>
            <w:noWrap/>
            <w:hideMark/>
          </w:tcPr>
          <w:p w14:paraId="4A17E717"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4,977</w:t>
            </w:r>
          </w:p>
        </w:tc>
        <w:tc>
          <w:tcPr>
            <w:tcW w:w="724" w:type="pct"/>
            <w:tcBorders>
              <w:top w:val="single" w:sz="4" w:space="0" w:color="auto"/>
              <w:left w:val="nil"/>
              <w:right w:val="single" w:sz="4" w:space="0" w:color="auto"/>
            </w:tcBorders>
            <w:shd w:val="clear" w:color="auto" w:fill="auto"/>
            <w:noWrap/>
            <w:hideMark/>
          </w:tcPr>
          <w:p w14:paraId="12094CB4"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61,305</w:t>
            </w:r>
          </w:p>
        </w:tc>
        <w:tc>
          <w:tcPr>
            <w:tcW w:w="621" w:type="pct"/>
            <w:tcBorders>
              <w:top w:val="single" w:sz="4" w:space="0" w:color="auto"/>
              <w:left w:val="nil"/>
              <w:right w:val="single" w:sz="4" w:space="0" w:color="auto"/>
            </w:tcBorders>
            <w:shd w:val="clear" w:color="auto" w:fill="auto"/>
            <w:noWrap/>
            <w:hideMark/>
          </w:tcPr>
          <w:p w14:paraId="09D045B9"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9,176</w:t>
            </w:r>
          </w:p>
        </w:tc>
        <w:tc>
          <w:tcPr>
            <w:tcW w:w="619" w:type="pct"/>
            <w:tcBorders>
              <w:top w:val="single" w:sz="4" w:space="0" w:color="auto"/>
              <w:left w:val="nil"/>
              <w:right w:val="single" w:sz="4" w:space="0" w:color="auto"/>
            </w:tcBorders>
            <w:shd w:val="clear" w:color="auto" w:fill="auto"/>
            <w:noWrap/>
            <w:hideMark/>
          </w:tcPr>
          <w:p w14:paraId="160F83C1"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2,129</w:t>
            </w:r>
          </w:p>
        </w:tc>
        <w:tc>
          <w:tcPr>
            <w:tcW w:w="414" w:type="pct"/>
            <w:vMerge w:val="restart"/>
            <w:tcBorders>
              <w:top w:val="nil"/>
              <w:left w:val="single" w:sz="4" w:space="0" w:color="auto"/>
              <w:bottom w:val="single" w:sz="4" w:space="0" w:color="auto"/>
              <w:right w:val="single" w:sz="4" w:space="0" w:color="auto"/>
            </w:tcBorders>
            <w:shd w:val="clear" w:color="auto" w:fill="auto"/>
            <w:noWrap/>
            <w:hideMark/>
          </w:tcPr>
          <w:p w14:paraId="6C3E49C5"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Yes</w:t>
            </w:r>
          </w:p>
        </w:tc>
      </w:tr>
      <w:tr w:rsidR="00CA36EC" w:rsidRPr="000B2D0C" w14:paraId="571FD396" w14:textId="77777777" w:rsidTr="00FD20FE">
        <w:trPr>
          <w:trHeight w:val="320"/>
        </w:trPr>
        <w:tc>
          <w:tcPr>
            <w:tcW w:w="554" w:type="pct"/>
            <w:vMerge/>
            <w:tcBorders>
              <w:top w:val="nil"/>
              <w:left w:val="single" w:sz="4" w:space="0" w:color="auto"/>
              <w:bottom w:val="single" w:sz="4" w:space="0" w:color="auto"/>
              <w:right w:val="single" w:sz="4" w:space="0" w:color="auto"/>
            </w:tcBorders>
            <w:hideMark/>
          </w:tcPr>
          <w:p w14:paraId="350DC898"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6CD53832"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4AD9D338"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7,496, 12,394]</w:t>
            </w:r>
          </w:p>
        </w:tc>
        <w:tc>
          <w:tcPr>
            <w:tcW w:w="619" w:type="pct"/>
            <w:tcBorders>
              <w:left w:val="nil"/>
              <w:bottom w:val="single" w:sz="4" w:space="0" w:color="auto"/>
              <w:right w:val="single" w:sz="4" w:space="0" w:color="auto"/>
            </w:tcBorders>
            <w:shd w:val="clear" w:color="auto" w:fill="auto"/>
            <w:noWrap/>
            <w:hideMark/>
          </w:tcPr>
          <w:p w14:paraId="2188EB54"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2,534, 19,260]</w:t>
            </w:r>
          </w:p>
        </w:tc>
        <w:tc>
          <w:tcPr>
            <w:tcW w:w="724" w:type="pct"/>
            <w:tcBorders>
              <w:left w:val="nil"/>
              <w:bottom w:val="single" w:sz="4" w:space="0" w:color="auto"/>
              <w:right w:val="single" w:sz="4" w:space="0" w:color="auto"/>
            </w:tcBorders>
            <w:shd w:val="clear" w:color="auto" w:fill="auto"/>
            <w:noWrap/>
            <w:hideMark/>
          </w:tcPr>
          <w:p w14:paraId="1CB8C325"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73,498, -50,758]</w:t>
            </w:r>
          </w:p>
        </w:tc>
        <w:tc>
          <w:tcPr>
            <w:tcW w:w="621" w:type="pct"/>
            <w:tcBorders>
              <w:left w:val="nil"/>
              <w:bottom w:val="single" w:sz="4" w:space="0" w:color="auto"/>
              <w:right w:val="single" w:sz="4" w:space="0" w:color="auto"/>
            </w:tcBorders>
            <w:shd w:val="clear" w:color="auto" w:fill="auto"/>
            <w:noWrap/>
            <w:hideMark/>
          </w:tcPr>
          <w:p w14:paraId="77231CCF"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7,494, 20,898]</w:t>
            </w:r>
          </w:p>
        </w:tc>
        <w:tc>
          <w:tcPr>
            <w:tcW w:w="619" w:type="pct"/>
            <w:tcBorders>
              <w:left w:val="nil"/>
              <w:bottom w:val="single" w:sz="4" w:space="0" w:color="auto"/>
              <w:right w:val="single" w:sz="4" w:space="0" w:color="auto"/>
            </w:tcBorders>
            <w:shd w:val="clear" w:color="auto" w:fill="auto"/>
            <w:noWrap/>
            <w:hideMark/>
          </w:tcPr>
          <w:p w14:paraId="19151E26"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70,422, -38,675]</w:t>
            </w:r>
          </w:p>
        </w:tc>
        <w:tc>
          <w:tcPr>
            <w:tcW w:w="414" w:type="pct"/>
            <w:vMerge/>
            <w:tcBorders>
              <w:top w:val="nil"/>
              <w:left w:val="single" w:sz="4" w:space="0" w:color="auto"/>
              <w:bottom w:val="single" w:sz="4" w:space="0" w:color="auto"/>
              <w:right w:val="single" w:sz="4" w:space="0" w:color="auto"/>
            </w:tcBorders>
            <w:hideMark/>
          </w:tcPr>
          <w:p w14:paraId="5A324F7A" w14:textId="77777777" w:rsidR="006504BD" w:rsidRPr="000B2D0C" w:rsidRDefault="006504BD" w:rsidP="00AC6443">
            <w:pPr>
              <w:jc w:val="center"/>
              <w:rPr>
                <w:rFonts w:ascii="Arial" w:eastAsia="Times New Roman" w:hAnsi="Arial" w:cs="Arial"/>
                <w:color w:val="000000"/>
                <w:sz w:val="20"/>
                <w:szCs w:val="20"/>
              </w:rPr>
            </w:pPr>
          </w:p>
        </w:tc>
      </w:tr>
      <w:tr w:rsidR="00CA36EC" w:rsidRPr="000B2D0C" w14:paraId="56B4FBB6"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7B04FA47" w14:textId="02C01D66" w:rsidR="006504BD" w:rsidRPr="000B2D0C" w:rsidRDefault="001512AA">
            <w:pPr>
              <w:rPr>
                <w:rFonts w:ascii="Arial" w:eastAsia="Times New Roman" w:hAnsi="Arial" w:cs="Arial"/>
                <w:color w:val="000000"/>
                <w:sz w:val="20"/>
                <w:szCs w:val="20"/>
              </w:rPr>
            </w:pPr>
            <w:r>
              <w:rPr>
                <w:rFonts w:ascii="Arial" w:eastAsia="Times New Roman" w:hAnsi="Arial" w:cs="Arial"/>
                <w:color w:val="000000"/>
                <w:sz w:val="20"/>
                <w:szCs w:val="20"/>
              </w:rPr>
              <w:t>Excess Opioid</w:t>
            </w:r>
            <w:r w:rsidRPr="000B2D0C">
              <w:rPr>
                <w:rFonts w:ascii="Arial" w:eastAsia="Times New Roman" w:hAnsi="Arial" w:cs="Arial"/>
                <w:color w:val="000000"/>
                <w:sz w:val="20"/>
                <w:szCs w:val="20"/>
              </w:rPr>
              <w:t xml:space="preserve"> </w:t>
            </w:r>
            <w:r w:rsidR="006504BD" w:rsidRPr="000B2D0C">
              <w:rPr>
                <w:rFonts w:ascii="Arial" w:eastAsia="Times New Roman" w:hAnsi="Arial" w:cs="Arial"/>
                <w:color w:val="000000"/>
                <w:sz w:val="20"/>
                <w:szCs w:val="20"/>
              </w:rPr>
              <w:t>Disposal</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09027F5D"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n diversion to pain-free nonusers; 100% reduction in the number of SOUD w/o Rx able to be sustained per non-SOUD Rx holder</w:t>
            </w:r>
          </w:p>
        </w:tc>
        <w:tc>
          <w:tcPr>
            <w:tcW w:w="570" w:type="pct"/>
            <w:tcBorders>
              <w:top w:val="single" w:sz="4" w:space="0" w:color="auto"/>
              <w:left w:val="nil"/>
              <w:right w:val="single" w:sz="4" w:space="0" w:color="auto"/>
            </w:tcBorders>
            <w:shd w:val="clear" w:color="auto" w:fill="auto"/>
            <w:noWrap/>
            <w:hideMark/>
          </w:tcPr>
          <w:p w14:paraId="3FDCD925"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533</w:t>
            </w:r>
          </w:p>
        </w:tc>
        <w:tc>
          <w:tcPr>
            <w:tcW w:w="619" w:type="pct"/>
            <w:tcBorders>
              <w:top w:val="single" w:sz="4" w:space="0" w:color="auto"/>
              <w:left w:val="nil"/>
              <w:right w:val="single" w:sz="4" w:space="0" w:color="auto"/>
            </w:tcBorders>
            <w:shd w:val="clear" w:color="auto" w:fill="auto"/>
            <w:noWrap/>
            <w:hideMark/>
          </w:tcPr>
          <w:p w14:paraId="1683296D"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1,082</w:t>
            </w:r>
          </w:p>
        </w:tc>
        <w:tc>
          <w:tcPr>
            <w:tcW w:w="724" w:type="pct"/>
            <w:tcBorders>
              <w:top w:val="single" w:sz="4" w:space="0" w:color="auto"/>
              <w:left w:val="nil"/>
              <w:right w:val="single" w:sz="4" w:space="0" w:color="auto"/>
            </w:tcBorders>
            <w:shd w:val="clear" w:color="auto" w:fill="auto"/>
            <w:noWrap/>
            <w:hideMark/>
          </w:tcPr>
          <w:p w14:paraId="40D8EAED"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79,099</w:t>
            </w:r>
          </w:p>
        </w:tc>
        <w:tc>
          <w:tcPr>
            <w:tcW w:w="621" w:type="pct"/>
            <w:tcBorders>
              <w:top w:val="single" w:sz="4" w:space="0" w:color="auto"/>
              <w:left w:val="nil"/>
              <w:right w:val="single" w:sz="4" w:space="0" w:color="auto"/>
            </w:tcBorders>
            <w:shd w:val="clear" w:color="auto" w:fill="auto"/>
            <w:noWrap/>
            <w:hideMark/>
          </w:tcPr>
          <w:p w14:paraId="5CB96601"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7,193</w:t>
            </w:r>
          </w:p>
        </w:tc>
        <w:tc>
          <w:tcPr>
            <w:tcW w:w="619" w:type="pct"/>
            <w:tcBorders>
              <w:top w:val="single" w:sz="4" w:space="0" w:color="auto"/>
              <w:left w:val="nil"/>
              <w:right w:val="single" w:sz="4" w:space="0" w:color="auto"/>
            </w:tcBorders>
            <w:shd w:val="clear" w:color="auto" w:fill="auto"/>
            <w:noWrap/>
            <w:hideMark/>
          </w:tcPr>
          <w:p w14:paraId="4F8B2162"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1,906</w:t>
            </w:r>
          </w:p>
        </w:tc>
        <w:tc>
          <w:tcPr>
            <w:tcW w:w="414" w:type="pct"/>
            <w:vMerge w:val="restart"/>
            <w:tcBorders>
              <w:top w:val="nil"/>
              <w:left w:val="single" w:sz="4" w:space="0" w:color="auto"/>
              <w:bottom w:val="single" w:sz="4" w:space="0" w:color="auto"/>
              <w:right w:val="single" w:sz="4" w:space="0" w:color="auto"/>
            </w:tcBorders>
            <w:shd w:val="clear" w:color="auto" w:fill="auto"/>
            <w:noWrap/>
            <w:hideMark/>
          </w:tcPr>
          <w:p w14:paraId="278C9175"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CA36EC" w:rsidRPr="000B2D0C" w14:paraId="108C8E3F" w14:textId="77777777" w:rsidTr="00FD20FE">
        <w:trPr>
          <w:trHeight w:val="576"/>
        </w:trPr>
        <w:tc>
          <w:tcPr>
            <w:tcW w:w="554" w:type="pct"/>
            <w:vMerge/>
            <w:tcBorders>
              <w:top w:val="nil"/>
              <w:left w:val="single" w:sz="4" w:space="0" w:color="auto"/>
              <w:bottom w:val="single" w:sz="4" w:space="0" w:color="auto"/>
              <w:right w:val="single" w:sz="4" w:space="0" w:color="auto"/>
            </w:tcBorders>
            <w:hideMark/>
          </w:tcPr>
          <w:p w14:paraId="78295685"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64E9319D"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61213344" w14:textId="1F348A41" w:rsidR="006504BD" w:rsidRPr="000B2D0C" w:rsidRDefault="006504BD" w:rsidP="009240B7">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605, 14,801]</w:t>
            </w:r>
          </w:p>
        </w:tc>
        <w:tc>
          <w:tcPr>
            <w:tcW w:w="619" w:type="pct"/>
            <w:tcBorders>
              <w:left w:val="nil"/>
              <w:bottom w:val="single" w:sz="4" w:space="0" w:color="auto"/>
              <w:right w:val="single" w:sz="4" w:space="0" w:color="auto"/>
            </w:tcBorders>
            <w:shd w:val="clear" w:color="auto" w:fill="auto"/>
            <w:noWrap/>
            <w:hideMark/>
          </w:tcPr>
          <w:p w14:paraId="51B8B2BC" w14:textId="3DA89BEF" w:rsidR="006504BD" w:rsidRPr="000B2D0C" w:rsidRDefault="006504BD" w:rsidP="009240B7">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6,139, 23,484]</w:t>
            </w:r>
          </w:p>
        </w:tc>
        <w:tc>
          <w:tcPr>
            <w:tcW w:w="724" w:type="pct"/>
            <w:tcBorders>
              <w:left w:val="nil"/>
              <w:bottom w:val="single" w:sz="4" w:space="0" w:color="auto"/>
              <w:right w:val="single" w:sz="4" w:space="0" w:color="auto"/>
            </w:tcBorders>
            <w:shd w:val="clear" w:color="auto" w:fill="auto"/>
            <w:noWrap/>
            <w:hideMark/>
          </w:tcPr>
          <w:p w14:paraId="35ADB9E1"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97,493, -64,104]</w:t>
            </w:r>
          </w:p>
        </w:tc>
        <w:tc>
          <w:tcPr>
            <w:tcW w:w="621" w:type="pct"/>
            <w:tcBorders>
              <w:left w:val="nil"/>
              <w:bottom w:val="single" w:sz="4" w:space="0" w:color="auto"/>
              <w:right w:val="single" w:sz="4" w:space="0" w:color="auto"/>
            </w:tcBorders>
            <w:shd w:val="clear" w:color="auto" w:fill="auto"/>
            <w:noWrap/>
            <w:hideMark/>
          </w:tcPr>
          <w:p w14:paraId="64C0AF93" w14:textId="0872F2C6" w:rsidR="006504BD" w:rsidRPr="000B2D0C" w:rsidRDefault="006504BD" w:rsidP="009240B7">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4,392, 85,331]</w:t>
            </w:r>
          </w:p>
        </w:tc>
        <w:tc>
          <w:tcPr>
            <w:tcW w:w="619" w:type="pct"/>
            <w:tcBorders>
              <w:left w:val="nil"/>
              <w:bottom w:val="single" w:sz="4" w:space="0" w:color="auto"/>
              <w:right w:val="single" w:sz="4" w:space="0" w:color="auto"/>
            </w:tcBorders>
            <w:shd w:val="clear" w:color="auto" w:fill="auto"/>
            <w:noWrap/>
            <w:hideMark/>
          </w:tcPr>
          <w:p w14:paraId="4F1C7524" w14:textId="3CD84C54" w:rsidR="006504BD" w:rsidRPr="000B2D0C" w:rsidRDefault="006504BD" w:rsidP="009240B7">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85,034, 6,600]</w:t>
            </w:r>
          </w:p>
        </w:tc>
        <w:tc>
          <w:tcPr>
            <w:tcW w:w="414" w:type="pct"/>
            <w:vMerge/>
            <w:tcBorders>
              <w:top w:val="nil"/>
              <w:left w:val="single" w:sz="4" w:space="0" w:color="auto"/>
              <w:bottom w:val="single" w:sz="4" w:space="0" w:color="auto"/>
              <w:right w:val="single" w:sz="4" w:space="0" w:color="auto"/>
            </w:tcBorders>
            <w:hideMark/>
          </w:tcPr>
          <w:p w14:paraId="11C6BEA6" w14:textId="77777777" w:rsidR="006504BD" w:rsidRPr="000B2D0C" w:rsidRDefault="006504BD" w:rsidP="00AC6443">
            <w:pPr>
              <w:jc w:val="center"/>
              <w:rPr>
                <w:rFonts w:ascii="Arial" w:eastAsia="Times New Roman" w:hAnsi="Arial" w:cs="Arial"/>
                <w:color w:val="000000"/>
                <w:sz w:val="20"/>
                <w:szCs w:val="20"/>
              </w:rPr>
            </w:pPr>
          </w:p>
        </w:tc>
      </w:tr>
      <w:tr w:rsidR="00CA36EC" w:rsidRPr="000B2D0C" w14:paraId="68EE2D2D"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7B39B33E" w14:textId="77777777" w:rsidR="006504BD" w:rsidRPr="000B2D0C" w:rsidRDefault="006504BD" w:rsidP="00AC6443">
            <w:pPr>
              <w:keepNext/>
              <w:rPr>
                <w:rFonts w:ascii="Arial" w:eastAsia="Times New Roman" w:hAnsi="Arial" w:cs="Arial"/>
                <w:color w:val="000000"/>
                <w:sz w:val="20"/>
                <w:szCs w:val="20"/>
              </w:rPr>
            </w:pPr>
            <w:r w:rsidRPr="000B2D0C">
              <w:rPr>
                <w:rFonts w:ascii="Arial" w:eastAsia="Times New Roman" w:hAnsi="Arial" w:cs="Arial"/>
                <w:color w:val="000000"/>
                <w:sz w:val="20"/>
                <w:szCs w:val="20"/>
              </w:rPr>
              <w:t>Naloxone Availability</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6F9E3FBE" w14:textId="77777777" w:rsidR="006504BD" w:rsidRPr="000B2D0C" w:rsidRDefault="006504BD" w:rsidP="00AC6443">
            <w:pPr>
              <w:keepNext/>
              <w:rPr>
                <w:rFonts w:ascii="Arial" w:eastAsia="Times New Roman" w:hAnsi="Arial" w:cs="Arial"/>
                <w:color w:val="000000"/>
                <w:sz w:val="20"/>
                <w:szCs w:val="20"/>
              </w:rPr>
            </w:pPr>
            <w:r w:rsidRPr="000B2D0C">
              <w:rPr>
                <w:rFonts w:ascii="Arial" w:eastAsia="Times New Roman" w:hAnsi="Arial" w:cs="Arial"/>
                <w:color w:val="000000"/>
                <w:sz w:val="20"/>
                <w:szCs w:val="20"/>
              </w:rPr>
              <w:t xml:space="preserve">13% reduction in overdose mortality </w:t>
            </w:r>
          </w:p>
        </w:tc>
        <w:tc>
          <w:tcPr>
            <w:tcW w:w="570" w:type="pct"/>
            <w:tcBorders>
              <w:top w:val="single" w:sz="4" w:space="0" w:color="auto"/>
              <w:left w:val="nil"/>
              <w:right w:val="single" w:sz="4" w:space="0" w:color="auto"/>
            </w:tcBorders>
            <w:shd w:val="clear" w:color="auto" w:fill="auto"/>
            <w:noWrap/>
            <w:hideMark/>
          </w:tcPr>
          <w:p w14:paraId="25003D5B" w14:textId="77777777" w:rsidR="006504BD" w:rsidRPr="000B2D0C" w:rsidRDefault="006504BD"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060</w:t>
            </w:r>
          </w:p>
        </w:tc>
        <w:tc>
          <w:tcPr>
            <w:tcW w:w="619" w:type="pct"/>
            <w:tcBorders>
              <w:top w:val="single" w:sz="4" w:space="0" w:color="auto"/>
              <w:left w:val="nil"/>
              <w:right w:val="single" w:sz="4" w:space="0" w:color="auto"/>
            </w:tcBorders>
            <w:shd w:val="clear" w:color="auto" w:fill="auto"/>
            <w:noWrap/>
            <w:hideMark/>
          </w:tcPr>
          <w:p w14:paraId="153EA41A" w14:textId="77777777" w:rsidR="006504BD" w:rsidRPr="000B2D0C" w:rsidRDefault="006504BD"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246</w:t>
            </w:r>
          </w:p>
        </w:tc>
        <w:tc>
          <w:tcPr>
            <w:tcW w:w="724" w:type="pct"/>
            <w:tcBorders>
              <w:top w:val="single" w:sz="4" w:space="0" w:color="auto"/>
              <w:left w:val="nil"/>
              <w:right w:val="single" w:sz="4" w:space="0" w:color="auto"/>
            </w:tcBorders>
            <w:shd w:val="clear" w:color="auto" w:fill="auto"/>
            <w:noWrap/>
            <w:hideMark/>
          </w:tcPr>
          <w:p w14:paraId="1F2A3D55" w14:textId="77777777" w:rsidR="006504BD" w:rsidRPr="000B2D0C" w:rsidRDefault="006504BD"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21,934</w:t>
            </w:r>
          </w:p>
        </w:tc>
        <w:tc>
          <w:tcPr>
            <w:tcW w:w="621" w:type="pct"/>
            <w:tcBorders>
              <w:top w:val="single" w:sz="4" w:space="0" w:color="auto"/>
              <w:left w:val="nil"/>
              <w:right w:val="single" w:sz="4" w:space="0" w:color="auto"/>
            </w:tcBorders>
            <w:shd w:val="clear" w:color="auto" w:fill="auto"/>
            <w:noWrap/>
            <w:hideMark/>
          </w:tcPr>
          <w:p w14:paraId="327FAF16" w14:textId="77777777" w:rsidR="006504BD" w:rsidRPr="000B2D0C" w:rsidRDefault="006504BD"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3,301</w:t>
            </w:r>
          </w:p>
        </w:tc>
        <w:tc>
          <w:tcPr>
            <w:tcW w:w="619" w:type="pct"/>
            <w:tcBorders>
              <w:top w:val="single" w:sz="4" w:space="0" w:color="auto"/>
              <w:left w:val="nil"/>
              <w:right w:val="single" w:sz="4" w:space="0" w:color="auto"/>
            </w:tcBorders>
            <w:shd w:val="clear" w:color="auto" w:fill="auto"/>
            <w:noWrap/>
            <w:hideMark/>
          </w:tcPr>
          <w:p w14:paraId="676CA439" w14:textId="77777777" w:rsidR="006504BD" w:rsidRPr="000B2D0C" w:rsidRDefault="006504BD"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5,235</w:t>
            </w:r>
          </w:p>
        </w:tc>
        <w:tc>
          <w:tcPr>
            <w:tcW w:w="414" w:type="pct"/>
            <w:vMerge w:val="restart"/>
            <w:tcBorders>
              <w:top w:val="nil"/>
              <w:left w:val="single" w:sz="4" w:space="0" w:color="auto"/>
              <w:bottom w:val="single" w:sz="4" w:space="0" w:color="auto"/>
              <w:right w:val="single" w:sz="4" w:space="0" w:color="auto"/>
            </w:tcBorders>
            <w:shd w:val="clear" w:color="auto" w:fill="auto"/>
            <w:noWrap/>
            <w:hideMark/>
          </w:tcPr>
          <w:p w14:paraId="4DE5189D" w14:textId="77777777" w:rsidR="006504BD" w:rsidRPr="000B2D0C" w:rsidRDefault="006504BD" w:rsidP="00AC6443">
            <w:pPr>
              <w:keepNext/>
              <w:jc w:val="center"/>
              <w:rPr>
                <w:rFonts w:ascii="Arial" w:eastAsia="Times New Roman" w:hAnsi="Arial" w:cs="Arial"/>
                <w:color w:val="000000"/>
                <w:sz w:val="20"/>
                <w:szCs w:val="20"/>
              </w:rPr>
            </w:pPr>
            <w:r w:rsidRPr="000B2D0C">
              <w:rPr>
                <w:rFonts w:ascii="Arial" w:eastAsia="Times New Roman" w:hAnsi="Arial" w:cs="Arial"/>
                <w:color w:val="000000"/>
                <w:sz w:val="20"/>
                <w:szCs w:val="20"/>
              </w:rPr>
              <w:t>Yes</w:t>
            </w:r>
          </w:p>
        </w:tc>
      </w:tr>
      <w:tr w:rsidR="00CA36EC" w:rsidRPr="000B2D0C" w14:paraId="5872EEE3" w14:textId="77777777" w:rsidTr="00FD20FE">
        <w:trPr>
          <w:trHeight w:val="320"/>
        </w:trPr>
        <w:tc>
          <w:tcPr>
            <w:tcW w:w="554" w:type="pct"/>
            <w:vMerge/>
            <w:tcBorders>
              <w:top w:val="nil"/>
              <w:left w:val="single" w:sz="4" w:space="0" w:color="auto"/>
              <w:bottom w:val="single" w:sz="4" w:space="0" w:color="auto"/>
              <w:right w:val="single" w:sz="4" w:space="0" w:color="auto"/>
            </w:tcBorders>
            <w:hideMark/>
          </w:tcPr>
          <w:p w14:paraId="14481801"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2CCD8D1F"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64AB9EEC"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4,560, 5,652]</w:t>
            </w:r>
          </w:p>
        </w:tc>
        <w:tc>
          <w:tcPr>
            <w:tcW w:w="619" w:type="pct"/>
            <w:tcBorders>
              <w:left w:val="nil"/>
              <w:bottom w:val="single" w:sz="4" w:space="0" w:color="auto"/>
              <w:right w:val="single" w:sz="4" w:space="0" w:color="auto"/>
            </w:tcBorders>
            <w:shd w:val="clear" w:color="auto" w:fill="auto"/>
            <w:noWrap/>
            <w:hideMark/>
          </w:tcPr>
          <w:p w14:paraId="26FCBA93"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832, 4,731]</w:t>
            </w:r>
          </w:p>
        </w:tc>
        <w:tc>
          <w:tcPr>
            <w:tcW w:w="724" w:type="pct"/>
            <w:tcBorders>
              <w:left w:val="nil"/>
              <w:bottom w:val="single" w:sz="4" w:space="0" w:color="auto"/>
              <w:right w:val="single" w:sz="4" w:space="0" w:color="auto"/>
            </w:tcBorders>
            <w:shd w:val="clear" w:color="auto" w:fill="auto"/>
            <w:noWrap/>
            <w:hideMark/>
          </w:tcPr>
          <w:p w14:paraId="488E5006"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6,023, -18,894]</w:t>
            </w:r>
          </w:p>
        </w:tc>
        <w:tc>
          <w:tcPr>
            <w:tcW w:w="621" w:type="pct"/>
            <w:tcBorders>
              <w:left w:val="nil"/>
              <w:bottom w:val="single" w:sz="4" w:space="0" w:color="auto"/>
              <w:right w:val="single" w:sz="4" w:space="0" w:color="auto"/>
            </w:tcBorders>
            <w:shd w:val="clear" w:color="auto" w:fill="auto"/>
            <w:noWrap/>
            <w:hideMark/>
          </w:tcPr>
          <w:p w14:paraId="16A0DFFB"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8,219, -28,924]</w:t>
            </w:r>
          </w:p>
        </w:tc>
        <w:tc>
          <w:tcPr>
            <w:tcW w:w="619" w:type="pct"/>
            <w:tcBorders>
              <w:left w:val="nil"/>
              <w:bottom w:val="single" w:sz="4" w:space="0" w:color="auto"/>
              <w:right w:val="single" w:sz="4" w:space="0" w:color="auto"/>
            </w:tcBorders>
            <w:shd w:val="clear" w:color="auto" w:fill="auto"/>
            <w:noWrap/>
            <w:hideMark/>
          </w:tcPr>
          <w:p w14:paraId="34BD65F1"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9,492, -50,126]</w:t>
            </w:r>
          </w:p>
        </w:tc>
        <w:tc>
          <w:tcPr>
            <w:tcW w:w="414" w:type="pct"/>
            <w:vMerge/>
            <w:tcBorders>
              <w:top w:val="nil"/>
              <w:left w:val="single" w:sz="4" w:space="0" w:color="auto"/>
              <w:bottom w:val="single" w:sz="4" w:space="0" w:color="auto"/>
              <w:right w:val="single" w:sz="4" w:space="0" w:color="auto"/>
            </w:tcBorders>
            <w:hideMark/>
          </w:tcPr>
          <w:p w14:paraId="60FCAC82" w14:textId="77777777" w:rsidR="006504BD" w:rsidRPr="000B2D0C" w:rsidRDefault="006504BD" w:rsidP="00AC6443">
            <w:pPr>
              <w:jc w:val="center"/>
              <w:rPr>
                <w:rFonts w:ascii="Arial" w:eastAsia="Times New Roman" w:hAnsi="Arial" w:cs="Arial"/>
                <w:color w:val="000000"/>
                <w:sz w:val="20"/>
                <w:szCs w:val="20"/>
              </w:rPr>
            </w:pPr>
          </w:p>
        </w:tc>
      </w:tr>
      <w:tr w:rsidR="00CA36EC" w:rsidRPr="000B2D0C" w14:paraId="15C57E6E"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4C435760"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Needle Exchange</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4E7BE0B4"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 xml:space="preserve">87% reduction in infection mortality </w:t>
            </w:r>
          </w:p>
        </w:tc>
        <w:tc>
          <w:tcPr>
            <w:tcW w:w="570" w:type="pct"/>
            <w:tcBorders>
              <w:top w:val="single" w:sz="4" w:space="0" w:color="auto"/>
              <w:left w:val="nil"/>
              <w:right w:val="single" w:sz="4" w:space="0" w:color="auto"/>
            </w:tcBorders>
            <w:shd w:val="clear" w:color="auto" w:fill="auto"/>
            <w:noWrap/>
            <w:hideMark/>
          </w:tcPr>
          <w:p w14:paraId="016849A3"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572</w:t>
            </w:r>
          </w:p>
        </w:tc>
        <w:tc>
          <w:tcPr>
            <w:tcW w:w="619" w:type="pct"/>
            <w:tcBorders>
              <w:top w:val="single" w:sz="4" w:space="0" w:color="auto"/>
              <w:left w:val="nil"/>
              <w:right w:val="single" w:sz="4" w:space="0" w:color="auto"/>
            </w:tcBorders>
            <w:shd w:val="clear" w:color="auto" w:fill="auto"/>
            <w:noWrap/>
            <w:hideMark/>
          </w:tcPr>
          <w:p w14:paraId="18DDA971"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3,779</w:t>
            </w:r>
          </w:p>
        </w:tc>
        <w:tc>
          <w:tcPr>
            <w:tcW w:w="724" w:type="pct"/>
            <w:tcBorders>
              <w:top w:val="single" w:sz="4" w:space="0" w:color="auto"/>
              <w:left w:val="nil"/>
              <w:right w:val="single" w:sz="4" w:space="0" w:color="auto"/>
            </w:tcBorders>
            <w:shd w:val="clear" w:color="auto" w:fill="auto"/>
            <w:noWrap/>
            <w:hideMark/>
          </w:tcPr>
          <w:p w14:paraId="0ABA0283"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w:t>
            </w:r>
          </w:p>
        </w:tc>
        <w:tc>
          <w:tcPr>
            <w:tcW w:w="621" w:type="pct"/>
            <w:tcBorders>
              <w:top w:val="single" w:sz="4" w:space="0" w:color="auto"/>
              <w:left w:val="nil"/>
              <w:right w:val="single" w:sz="4" w:space="0" w:color="auto"/>
            </w:tcBorders>
            <w:shd w:val="clear" w:color="auto" w:fill="auto"/>
            <w:noWrap/>
            <w:hideMark/>
          </w:tcPr>
          <w:p w14:paraId="1CFF0BE2"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1,561</w:t>
            </w:r>
          </w:p>
        </w:tc>
        <w:tc>
          <w:tcPr>
            <w:tcW w:w="619" w:type="pct"/>
            <w:tcBorders>
              <w:top w:val="single" w:sz="4" w:space="0" w:color="auto"/>
              <w:left w:val="nil"/>
              <w:right w:val="single" w:sz="4" w:space="0" w:color="auto"/>
            </w:tcBorders>
            <w:shd w:val="clear" w:color="auto" w:fill="auto"/>
            <w:noWrap/>
            <w:hideMark/>
          </w:tcPr>
          <w:p w14:paraId="7F77A657"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1,560</w:t>
            </w:r>
          </w:p>
        </w:tc>
        <w:tc>
          <w:tcPr>
            <w:tcW w:w="414" w:type="pct"/>
            <w:vMerge w:val="restart"/>
            <w:tcBorders>
              <w:top w:val="nil"/>
              <w:left w:val="single" w:sz="4" w:space="0" w:color="auto"/>
              <w:bottom w:val="single" w:sz="4" w:space="0" w:color="auto"/>
              <w:right w:val="single" w:sz="4" w:space="0" w:color="auto"/>
            </w:tcBorders>
            <w:shd w:val="clear" w:color="auto" w:fill="auto"/>
            <w:noWrap/>
            <w:hideMark/>
          </w:tcPr>
          <w:p w14:paraId="2C3559DF"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Yes</w:t>
            </w:r>
          </w:p>
        </w:tc>
      </w:tr>
      <w:tr w:rsidR="00CA36EC" w:rsidRPr="000B2D0C" w14:paraId="6F34657D" w14:textId="77777777" w:rsidTr="00FD20FE">
        <w:trPr>
          <w:trHeight w:val="320"/>
        </w:trPr>
        <w:tc>
          <w:tcPr>
            <w:tcW w:w="554" w:type="pct"/>
            <w:vMerge/>
            <w:tcBorders>
              <w:top w:val="nil"/>
              <w:left w:val="single" w:sz="4" w:space="0" w:color="auto"/>
              <w:bottom w:val="single" w:sz="4" w:space="0" w:color="auto"/>
              <w:right w:val="single" w:sz="4" w:space="0" w:color="auto"/>
            </w:tcBorders>
            <w:hideMark/>
          </w:tcPr>
          <w:p w14:paraId="54900133"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338AE70E"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72CEE2A5"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889, 5,560]</w:t>
            </w:r>
          </w:p>
        </w:tc>
        <w:tc>
          <w:tcPr>
            <w:tcW w:w="619" w:type="pct"/>
            <w:tcBorders>
              <w:left w:val="nil"/>
              <w:bottom w:val="single" w:sz="4" w:space="0" w:color="auto"/>
              <w:right w:val="single" w:sz="4" w:space="0" w:color="auto"/>
            </w:tcBorders>
            <w:shd w:val="clear" w:color="auto" w:fill="auto"/>
            <w:noWrap/>
            <w:hideMark/>
          </w:tcPr>
          <w:p w14:paraId="05D9B6A0"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3,217, 4,591]</w:t>
            </w:r>
          </w:p>
        </w:tc>
        <w:tc>
          <w:tcPr>
            <w:tcW w:w="724" w:type="pct"/>
            <w:tcBorders>
              <w:left w:val="nil"/>
              <w:bottom w:val="single" w:sz="4" w:space="0" w:color="auto"/>
              <w:right w:val="single" w:sz="4" w:space="0" w:color="auto"/>
            </w:tcBorders>
            <w:shd w:val="clear" w:color="auto" w:fill="auto"/>
            <w:noWrap/>
            <w:hideMark/>
          </w:tcPr>
          <w:p w14:paraId="0C3FD425"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 1]</w:t>
            </w:r>
          </w:p>
        </w:tc>
        <w:tc>
          <w:tcPr>
            <w:tcW w:w="621" w:type="pct"/>
            <w:tcBorders>
              <w:left w:val="nil"/>
              <w:bottom w:val="single" w:sz="4" w:space="0" w:color="auto"/>
              <w:right w:val="single" w:sz="4" w:space="0" w:color="auto"/>
            </w:tcBorders>
            <w:shd w:val="clear" w:color="auto" w:fill="auto"/>
            <w:noWrap/>
            <w:hideMark/>
          </w:tcPr>
          <w:p w14:paraId="07BA55E1"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8,993, -44,854]</w:t>
            </w:r>
          </w:p>
        </w:tc>
        <w:tc>
          <w:tcPr>
            <w:tcW w:w="619" w:type="pct"/>
            <w:tcBorders>
              <w:left w:val="nil"/>
              <w:bottom w:val="single" w:sz="4" w:space="0" w:color="auto"/>
              <w:right w:val="single" w:sz="4" w:space="0" w:color="auto"/>
            </w:tcBorders>
            <w:shd w:val="clear" w:color="auto" w:fill="auto"/>
            <w:noWrap/>
            <w:hideMark/>
          </w:tcPr>
          <w:p w14:paraId="127D4254"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8,992, -44,853]</w:t>
            </w:r>
          </w:p>
        </w:tc>
        <w:tc>
          <w:tcPr>
            <w:tcW w:w="414" w:type="pct"/>
            <w:vMerge/>
            <w:tcBorders>
              <w:top w:val="nil"/>
              <w:left w:val="single" w:sz="4" w:space="0" w:color="auto"/>
              <w:bottom w:val="single" w:sz="4" w:space="0" w:color="auto"/>
              <w:right w:val="single" w:sz="4" w:space="0" w:color="auto"/>
            </w:tcBorders>
            <w:hideMark/>
          </w:tcPr>
          <w:p w14:paraId="6A663CB9" w14:textId="77777777" w:rsidR="006504BD" w:rsidRPr="000B2D0C" w:rsidRDefault="006504BD" w:rsidP="00AC6443">
            <w:pPr>
              <w:jc w:val="center"/>
              <w:rPr>
                <w:rFonts w:ascii="Arial" w:eastAsia="Times New Roman" w:hAnsi="Arial" w:cs="Arial"/>
                <w:color w:val="000000"/>
                <w:sz w:val="20"/>
                <w:szCs w:val="20"/>
              </w:rPr>
            </w:pPr>
          </w:p>
        </w:tc>
      </w:tr>
    </w:tbl>
    <w:p w14:paraId="64B3D040" w14:textId="77777777" w:rsidR="00575BC4" w:rsidRDefault="00575BC4"/>
    <w:tbl>
      <w:tblPr>
        <w:tblW w:w="5316" w:type="pct"/>
        <w:tblLayout w:type="fixed"/>
        <w:tblCellMar>
          <w:left w:w="72" w:type="dxa"/>
          <w:right w:w="72" w:type="dxa"/>
        </w:tblCellMar>
        <w:tblLook w:val="04A0" w:firstRow="1" w:lastRow="0" w:firstColumn="1" w:lastColumn="0" w:noHBand="0" w:noVBand="1"/>
      </w:tblPr>
      <w:tblGrid>
        <w:gridCol w:w="1544"/>
        <w:gridCol w:w="2449"/>
        <w:gridCol w:w="1588"/>
        <w:gridCol w:w="1725"/>
        <w:gridCol w:w="2017"/>
        <w:gridCol w:w="1730"/>
        <w:gridCol w:w="1725"/>
        <w:gridCol w:w="1154"/>
      </w:tblGrid>
      <w:tr w:rsidR="006776C6" w:rsidRPr="000B2D0C" w14:paraId="3F701309" w14:textId="77777777" w:rsidTr="006776C6">
        <w:trPr>
          <w:trHeight w:val="1320"/>
          <w:tblHeader/>
        </w:trPr>
        <w:tc>
          <w:tcPr>
            <w:tcW w:w="554"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8D8461E" w14:textId="77777777" w:rsidR="006776C6" w:rsidRPr="006776C6" w:rsidRDefault="006776C6" w:rsidP="00C73AA5">
            <w:pPr>
              <w:rPr>
                <w:rFonts w:ascii="Arial" w:eastAsia="Times New Roman" w:hAnsi="Arial" w:cs="Arial"/>
                <w:b/>
                <w:color w:val="000000"/>
                <w:sz w:val="20"/>
                <w:szCs w:val="20"/>
              </w:rPr>
            </w:pPr>
            <w:r w:rsidRPr="006776C6">
              <w:rPr>
                <w:rFonts w:ascii="Arial" w:eastAsia="Times New Roman" w:hAnsi="Arial" w:cs="Arial"/>
                <w:b/>
                <w:color w:val="000000"/>
                <w:sz w:val="20"/>
                <w:szCs w:val="20"/>
              </w:rPr>
              <w:lastRenderedPageBreak/>
              <w:t>Policy Name</w:t>
            </w:r>
          </w:p>
        </w:tc>
        <w:tc>
          <w:tcPr>
            <w:tcW w:w="87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C06DF04" w14:textId="77777777" w:rsidR="006776C6" w:rsidRPr="006776C6" w:rsidRDefault="006776C6" w:rsidP="00C73AA5">
            <w:pPr>
              <w:rPr>
                <w:rFonts w:ascii="Arial" w:eastAsia="Times New Roman" w:hAnsi="Arial" w:cs="Arial"/>
                <w:b/>
                <w:color w:val="000000"/>
                <w:sz w:val="20"/>
                <w:szCs w:val="20"/>
              </w:rPr>
            </w:pPr>
            <w:r w:rsidRPr="006776C6">
              <w:rPr>
                <w:rFonts w:ascii="Arial" w:eastAsia="Times New Roman" w:hAnsi="Arial" w:cs="Arial"/>
                <w:b/>
                <w:color w:val="000000"/>
                <w:sz w:val="20"/>
                <w:szCs w:val="20"/>
              </w:rPr>
              <w:t>Policy Change Description</w:t>
            </w:r>
          </w:p>
        </w:tc>
        <w:tc>
          <w:tcPr>
            <w:tcW w:w="570" w:type="pct"/>
            <w:tcBorders>
              <w:top w:val="single" w:sz="4" w:space="0" w:color="auto"/>
              <w:left w:val="nil"/>
              <w:right w:val="single" w:sz="4" w:space="0" w:color="auto"/>
            </w:tcBorders>
            <w:shd w:val="clear" w:color="auto" w:fill="auto"/>
            <w:vAlign w:val="bottom"/>
            <w:hideMark/>
          </w:tcPr>
          <w:p w14:paraId="3EA6686E" w14:textId="77777777" w:rsidR="006776C6" w:rsidRPr="00F1797C" w:rsidRDefault="006776C6" w:rsidP="00C73AA5">
            <w:pPr>
              <w:jc w:val="center"/>
              <w:rPr>
                <w:rFonts w:ascii="Arial" w:eastAsia="Times New Roman" w:hAnsi="Arial" w:cs="Arial"/>
                <w:b/>
                <w:color w:val="000000"/>
                <w:sz w:val="20"/>
                <w:szCs w:val="20"/>
              </w:rPr>
            </w:pPr>
            <w:r w:rsidRPr="006776C6">
              <w:rPr>
                <w:rFonts w:ascii="Arial" w:eastAsia="Times New Roman" w:hAnsi="Arial" w:cs="Arial"/>
                <w:b/>
                <w:color w:val="000000"/>
                <w:sz w:val="20"/>
                <w:szCs w:val="20"/>
              </w:rPr>
              <w:t>Mean Change in Discounted Net Present LYs</w:t>
            </w:r>
            <w:r w:rsidRPr="006776C6">
              <w:rPr>
                <w:rFonts w:ascii="Arial" w:eastAsia="Times New Roman" w:hAnsi="Arial" w:cs="Arial"/>
                <w:b/>
                <w:color w:val="000000"/>
                <w:sz w:val="20"/>
                <w:szCs w:val="20"/>
                <w:vertAlign w:val="superscript"/>
              </w:rPr>
              <w:t>a</w:t>
            </w:r>
            <w:r w:rsidRPr="00F1797C">
              <w:rPr>
                <w:rFonts w:ascii="Arial" w:eastAsia="Times New Roman" w:hAnsi="Arial" w:cs="Arial"/>
                <w:b/>
                <w:color w:val="000000"/>
                <w:sz w:val="20"/>
                <w:szCs w:val="20"/>
              </w:rPr>
              <w:t xml:space="preserve"> (Thousands)</w:t>
            </w:r>
          </w:p>
        </w:tc>
        <w:tc>
          <w:tcPr>
            <w:tcW w:w="619" w:type="pct"/>
            <w:tcBorders>
              <w:top w:val="single" w:sz="4" w:space="0" w:color="auto"/>
              <w:left w:val="nil"/>
              <w:right w:val="single" w:sz="4" w:space="0" w:color="auto"/>
            </w:tcBorders>
            <w:shd w:val="clear" w:color="auto" w:fill="auto"/>
            <w:vAlign w:val="bottom"/>
            <w:hideMark/>
          </w:tcPr>
          <w:p w14:paraId="110124D9" w14:textId="77777777" w:rsidR="006776C6" w:rsidRPr="00406AD2" w:rsidRDefault="006776C6" w:rsidP="00C73AA5">
            <w:pPr>
              <w:jc w:val="center"/>
              <w:rPr>
                <w:rFonts w:ascii="Arial" w:eastAsia="Times New Roman" w:hAnsi="Arial" w:cs="Arial"/>
                <w:b/>
                <w:color w:val="000000"/>
                <w:sz w:val="20"/>
                <w:szCs w:val="20"/>
              </w:rPr>
            </w:pPr>
            <w:r w:rsidRPr="00F1797C">
              <w:rPr>
                <w:rFonts w:ascii="Arial" w:eastAsia="Times New Roman" w:hAnsi="Arial" w:cs="Arial"/>
                <w:b/>
                <w:color w:val="000000"/>
                <w:sz w:val="20"/>
                <w:szCs w:val="20"/>
              </w:rPr>
              <w:t>Mean Change in Discounted Net Present QALYs</w:t>
            </w:r>
            <w:r w:rsidRPr="00B227ED">
              <w:rPr>
                <w:rFonts w:ascii="Arial" w:eastAsia="Times New Roman" w:hAnsi="Arial" w:cs="Arial"/>
                <w:b/>
                <w:color w:val="000000"/>
                <w:sz w:val="20"/>
                <w:szCs w:val="20"/>
                <w:vertAlign w:val="superscript"/>
              </w:rPr>
              <w:t>a</w:t>
            </w:r>
            <w:r w:rsidRPr="00406AD2">
              <w:rPr>
                <w:rFonts w:ascii="Arial" w:eastAsia="Times New Roman" w:hAnsi="Arial" w:cs="Arial"/>
                <w:b/>
                <w:color w:val="000000"/>
                <w:sz w:val="20"/>
                <w:szCs w:val="20"/>
              </w:rPr>
              <w:t xml:space="preserve"> (Thousands)</w:t>
            </w:r>
          </w:p>
        </w:tc>
        <w:tc>
          <w:tcPr>
            <w:tcW w:w="724" w:type="pct"/>
            <w:tcBorders>
              <w:top w:val="single" w:sz="4" w:space="0" w:color="auto"/>
              <w:left w:val="nil"/>
              <w:right w:val="single" w:sz="4" w:space="0" w:color="auto"/>
            </w:tcBorders>
            <w:shd w:val="clear" w:color="auto" w:fill="auto"/>
            <w:vAlign w:val="bottom"/>
            <w:hideMark/>
          </w:tcPr>
          <w:p w14:paraId="73EF46FC" w14:textId="77777777" w:rsidR="006776C6" w:rsidRPr="006776C6" w:rsidRDefault="006776C6" w:rsidP="00C73AA5">
            <w:pPr>
              <w:jc w:val="center"/>
              <w:rPr>
                <w:rFonts w:ascii="Arial" w:eastAsia="Times New Roman" w:hAnsi="Arial" w:cs="Arial"/>
                <w:b/>
                <w:color w:val="000000"/>
                <w:sz w:val="20"/>
                <w:szCs w:val="20"/>
              </w:rPr>
            </w:pPr>
            <w:r w:rsidRPr="006776C6">
              <w:rPr>
                <w:rFonts w:ascii="Arial" w:eastAsia="Times New Roman" w:hAnsi="Arial" w:cs="Arial"/>
                <w:b/>
                <w:color w:val="000000"/>
                <w:sz w:val="20"/>
                <w:szCs w:val="20"/>
              </w:rPr>
              <w:t>Mean Change in Pill Deaths</w:t>
            </w:r>
          </w:p>
        </w:tc>
        <w:tc>
          <w:tcPr>
            <w:tcW w:w="621" w:type="pct"/>
            <w:tcBorders>
              <w:top w:val="single" w:sz="4" w:space="0" w:color="auto"/>
              <w:left w:val="nil"/>
              <w:right w:val="single" w:sz="4" w:space="0" w:color="auto"/>
            </w:tcBorders>
            <w:shd w:val="clear" w:color="auto" w:fill="auto"/>
            <w:vAlign w:val="bottom"/>
            <w:hideMark/>
          </w:tcPr>
          <w:p w14:paraId="3D832D8E" w14:textId="77777777" w:rsidR="006776C6" w:rsidRPr="006776C6" w:rsidRDefault="006776C6" w:rsidP="00C73AA5">
            <w:pPr>
              <w:jc w:val="center"/>
              <w:rPr>
                <w:rFonts w:ascii="Arial" w:eastAsia="Times New Roman" w:hAnsi="Arial" w:cs="Arial"/>
                <w:b/>
                <w:color w:val="000000"/>
                <w:sz w:val="20"/>
                <w:szCs w:val="20"/>
              </w:rPr>
            </w:pPr>
            <w:r w:rsidRPr="006776C6">
              <w:rPr>
                <w:rFonts w:ascii="Arial" w:eastAsia="Times New Roman" w:hAnsi="Arial" w:cs="Arial"/>
                <w:b/>
                <w:color w:val="000000"/>
                <w:sz w:val="20"/>
                <w:szCs w:val="20"/>
              </w:rPr>
              <w:t>Mean Change in Heroin Deaths</w:t>
            </w:r>
          </w:p>
        </w:tc>
        <w:tc>
          <w:tcPr>
            <w:tcW w:w="619" w:type="pct"/>
            <w:tcBorders>
              <w:top w:val="single" w:sz="4" w:space="0" w:color="auto"/>
              <w:left w:val="nil"/>
              <w:right w:val="single" w:sz="4" w:space="0" w:color="auto"/>
            </w:tcBorders>
            <w:shd w:val="clear" w:color="auto" w:fill="auto"/>
            <w:vAlign w:val="bottom"/>
            <w:hideMark/>
          </w:tcPr>
          <w:p w14:paraId="6C776BBD" w14:textId="77777777" w:rsidR="006776C6" w:rsidRPr="006776C6" w:rsidRDefault="006776C6" w:rsidP="00C73AA5">
            <w:pPr>
              <w:jc w:val="center"/>
              <w:rPr>
                <w:rFonts w:ascii="Arial" w:eastAsia="Times New Roman" w:hAnsi="Arial" w:cs="Arial"/>
                <w:b/>
                <w:color w:val="000000"/>
                <w:sz w:val="20"/>
                <w:szCs w:val="20"/>
              </w:rPr>
            </w:pPr>
            <w:r w:rsidRPr="006776C6">
              <w:rPr>
                <w:rFonts w:ascii="Arial" w:eastAsia="Times New Roman" w:hAnsi="Arial" w:cs="Arial"/>
                <w:b/>
                <w:color w:val="000000"/>
                <w:sz w:val="20"/>
                <w:szCs w:val="20"/>
              </w:rPr>
              <w:t>Mean Change in Total Opioid Deaths</w:t>
            </w:r>
          </w:p>
        </w:tc>
        <w:tc>
          <w:tcPr>
            <w:tcW w:w="414"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3C6D129E" w14:textId="77777777" w:rsidR="006776C6" w:rsidRPr="006776C6" w:rsidRDefault="006776C6" w:rsidP="00C73AA5">
            <w:pPr>
              <w:jc w:val="center"/>
              <w:rPr>
                <w:rFonts w:ascii="Arial" w:eastAsia="Times New Roman" w:hAnsi="Arial" w:cs="Arial"/>
                <w:b/>
                <w:color w:val="000000"/>
                <w:sz w:val="20"/>
                <w:szCs w:val="20"/>
              </w:rPr>
            </w:pPr>
            <w:r w:rsidRPr="006776C6">
              <w:rPr>
                <w:rFonts w:ascii="Arial" w:eastAsia="Times New Roman" w:hAnsi="Arial" w:cs="Arial"/>
                <w:b/>
                <w:color w:val="000000"/>
                <w:sz w:val="20"/>
                <w:szCs w:val="20"/>
              </w:rPr>
              <w:t>-10% Deaths Achieved</w:t>
            </w:r>
          </w:p>
        </w:tc>
      </w:tr>
      <w:tr w:rsidR="006776C6" w:rsidRPr="000B2D0C" w14:paraId="40726EF1" w14:textId="77777777" w:rsidTr="006776C6">
        <w:trPr>
          <w:trHeight w:val="320"/>
          <w:tblHeader/>
        </w:trPr>
        <w:tc>
          <w:tcPr>
            <w:tcW w:w="554" w:type="pct"/>
            <w:vMerge/>
            <w:tcBorders>
              <w:top w:val="single" w:sz="4" w:space="0" w:color="auto"/>
              <w:left w:val="single" w:sz="4" w:space="0" w:color="auto"/>
              <w:bottom w:val="single" w:sz="4" w:space="0" w:color="auto"/>
              <w:right w:val="single" w:sz="4" w:space="0" w:color="auto"/>
            </w:tcBorders>
            <w:vAlign w:val="center"/>
            <w:hideMark/>
          </w:tcPr>
          <w:p w14:paraId="49971FBA" w14:textId="77777777" w:rsidR="006776C6" w:rsidRPr="000B2D0C" w:rsidRDefault="006776C6" w:rsidP="00C73AA5">
            <w:pPr>
              <w:rPr>
                <w:rFonts w:ascii="Arial" w:eastAsia="Times New Roman" w:hAnsi="Arial" w:cs="Arial"/>
                <w:b/>
                <w:color w:val="000000"/>
                <w:sz w:val="20"/>
                <w:szCs w:val="20"/>
              </w:rPr>
            </w:pPr>
          </w:p>
        </w:tc>
        <w:tc>
          <w:tcPr>
            <w:tcW w:w="87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5A90C25" w14:textId="77777777" w:rsidR="006776C6" w:rsidRPr="000B2D0C" w:rsidRDefault="006776C6" w:rsidP="00C73AA5">
            <w:pPr>
              <w:rPr>
                <w:rFonts w:ascii="Arial" w:eastAsia="Times New Roman" w:hAnsi="Arial" w:cs="Arial"/>
                <w:b/>
                <w:color w:val="000000"/>
                <w:sz w:val="20"/>
                <w:szCs w:val="20"/>
              </w:rPr>
            </w:pPr>
          </w:p>
        </w:tc>
        <w:tc>
          <w:tcPr>
            <w:tcW w:w="570" w:type="pct"/>
            <w:tcBorders>
              <w:left w:val="nil"/>
              <w:bottom w:val="single" w:sz="4" w:space="0" w:color="auto"/>
              <w:right w:val="single" w:sz="4" w:space="0" w:color="auto"/>
            </w:tcBorders>
            <w:shd w:val="clear" w:color="auto" w:fill="auto"/>
            <w:noWrap/>
            <w:vAlign w:val="bottom"/>
            <w:hideMark/>
          </w:tcPr>
          <w:p w14:paraId="0143BEA9" w14:textId="77777777" w:rsidR="006776C6" w:rsidRPr="000B2D0C" w:rsidRDefault="006776C6" w:rsidP="00C73AA5">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619" w:type="pct"/>
            <w:tcBorders>
              <w:left w:val="nil"/>
              <w:bottom w:val="single" w:sz="4" w:space="0" w:color="auto"/>
              <w:right w:val="single" w:sz="4" w:space="0" w:color="auto"/>
            </w:tcBorders>
            <w:shd w:val="clear" w:color="auto" w:fill="auto"/>
            <w:noWrap/>
            <w:vAlign w:val="bottom"/>
            <w:hideMark/>
          </w:tcPr>
          <w:p w14:paraId="1EF61D5B" w14:textId="77777777" w:rsidR="006776C6" w:rsidRPr="000B2D0C" w:rsidRDefault="006776C6" w:rsidP="00C73AA5">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724" w:type="pct"/>
            <w:tcBorders>
              <w:left w:val="nil"/>
              <w:bottom w:val="single" w:sz="4" w:space="0" w:color="auto"/>
              <w:right w:val="single" w:sz="4" w:space="0" w:color="auto"/>
            </w:tcBorders>
            <w:shd w:val="clear" w:color="auto" w:fill="auto"/>
            <w:noWrap/>
            <w:vAlign w:val="bottom"/>
            <w:hideMark/>
          </w:tcPr>
          <w:p w14:paraId="62D0FC3B" w14:textId="77777777" w:rsidR="006776C6" w:rsidRPr="000B2D0C" w:rsidRDefault="006776C6" w:rsidP="00C73AA5">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621" w:type="pct"/>
            <w:tcBorders>
              <w:left w:val="nil"/>
              <w:bottom w:val="single" w:sz="4" w:space="0" w:color="auto"/>
              <w:right w:val="single" w:sz="4" w:space="0" w:color="auto"/>
            </w:tcBorders>
            <w:shd w:val="clear" w:color="auto" w:fill="auto"/>
            <w:noWrap/>
            <w:vAlign w:val="bottom"/>
            <w:hideMark/>
          </w:tcPr>
          <w:p w14:paraId="0669566A" w14:textId="77777777" w:rsidR="006776C6" w:rsidRPr="000B2D0C" w:rsidRDefault="006776C6" w:rsidP="00C73AA5">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619" w:type="pct"/>
            <w:tcBorders>
              <w:left w:val="nil"/>
              <w:bottom w:val="single" w:sz="4" w:space="0" w:color="auto"/>
              <w:right w:val="single" w:sz="4" w:space="0" w:color="auto"/>
            </w:tcBorders>
            <w:shd w:val="clear" w:color="auto" w:fill="auto"/>
            <w:noWrap/>
            <w:vAlign w:val="bottom"/>
            <w:hideMark/>
          </w:tcPr>
          <w:p w14:paraId="1224DCC1" w14:textId="77777777" w:rsidR="006776C6" w:rsidRPr="000B2D0C" w:rsidRDefault="006776C6" w:rsidP="00C73AA5">
            <w:pPr>
              <w:jc w:val="center"/>
              <w:rPr>
                <w:rFonts w:ascii="Arial" w:eastAsia="Times New Roman" w:hAnsi="Arial" w:cs="Arial"/>
                <w:b/>
                <w:color w:val="000000"/>
                <w:sz w:val="20"/>
                <w:szCs w:val="20"/>
              </w:rPr>
            </w:pPr>
            <w:r w:rsidRPr="000B2D0C">
              <w:rPr>
                <w:rFonts w:ascii="Arial" w:eastAsia="Times New Roman" w:hAnsi="Arial" w:cs="Arial"/>
                <w:b/>
                <w:color w:val="000000"/>
                <w:sz w:val="20"/>
                <w:szCs w:val="20"/>
              </w:rPr>
              <w:t>[Min, Max]</w:t>
            </w:r>
          </w:p>
        </w:tc>
        <w:tc>
          <w:tcPr>
            <w:tcW w:w="414" w:type="pct"/>
            <w:vMerge/>
            <w:tcBorders>
              <w:top w:val="single" w:sz="4" w:space="0" w:color="auto"/>
              <w:left w:val="single" w:sz="4" w:space="0" w:color="auto"/>
              <w:bottom w:val="single" w:sz="4" w:space="0" w:color="auto"/>
              <w:right w:val="single" w:sz="4" w:space="0" w:color="auto"/>
            </w:tcBorders>
            <w:vAlign w:val="center"/>
            <w:hideMark/>
          </w:tcPr>
          <w:p w14:paraId="2B358D17" w14:textId="77777777" w:rsidR="006776C6" w:rsidRPr="000B2D0C" w:rsidRDefault="006776C6" w:rsidP="00C73AA5">
            <w:pPr>
              <w:rPr>
                <w:rFonts w:ascii="Arial" w:eastAsia="Times New Roman" w:hAnsi="Arial" w:cs="Arial"/>
                <w:b/>
                <w:color w:val="000000"/>
                <w:sz w:val="20"/>
                <w:szCs w:val="20"/>
              </w:rPr>
            </w:pPr>
          </w:p>
        </w:tc>
      </w:tr>
      <w:tr w:rsidR="00CA36EC" w:rsidRPr="000B2D0C" w14:paraId="1C5CD4B4"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482655E9"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MAT</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01BA9BE6"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 xml:space="preserve">118% increased likelihood of beginning OST </w:t>
            </w:r>
          </w:p>
        </w:tc>
        <w:tc>
          <w:tcPr>
            <w:tcW w:w="570" w:type="pct"/>
            <w:tcBorders>
              <w:top w:val="single" w:sz="4" w:space="0" w:color="auto"/>
              <w:left w:val="nil"/>
              <w:right w:val="single" w:sz="4" w:space="0" w:color="auto"/>
            </w:tcBorders>
            <w:shd w:val="clear" w:color="auto" w:fill="auto"/>
            <w:noWrap/>
            <w:hideMark/>
          </w:tcPr>
          <w:p w14:paraId="6EFB6845"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899</w:t>
            </w:r>
          </w:p>
        </w:tc>
        <w:tc>
          <w:tcPr>
            <w:tcW w:w="619" w:type="pct"/>
            <w:tcBorders>
              <w:top w:val="single" w:sz="4" w:space="0" w:color="auto"/>
              <w:left w:val="nil"/>
              <w:right w:val="single" w:sz="4" w:space="0" w:color="auto"/>
            </w:tcBorders>
            <w:shd w:val="clear" w:color="auto" w:fill="auto"/>
            <w:noWrap/>
            <w:hideMark/>
          </w:tcPr>
          <w:p w14:paraId="3DDC153B"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8,484</w:t>
            </w:r>
          </w:p>
        </w:tc>
        <w:tc>
          <w:tcPr>
            <w:tcW w:w="724" w:type="pct"/>
            <w:tcBorders>
              <w:top w:val="single" w:sz="4" w:space="0" w:color="auto"/>
              <w:left w:val="nil"/>
              <w:right w:val="single" w:sz="4" w:space="0" w:color="auto"/>
            </w:tcBorders>
            <w:shd w:val="clear" w:color="auto" w:fill="auto"/>
            <w:noWrap/>
            <w:hideMark/>
          </w:tcPr>
          <w:p w14:paraId="3F275412"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1,152</w:t>
            </w:r>
          </w:p>
        </w:tc>
        <w:tc>
          <w:tcPr>
            <w:tcW w:w="620" w:type="pct"/>
            <w:tcBorders>
              <w:top w:val="single" w:sz="4" w:space="0" w:color="auto"/>
              <w:left w:val="nil"/>
              <w:right w:val="single" w:sz="4" w:space="0" w:color="auto"/>
            </w:tcBorders>
            <w:shd w:val="clear" w:color="auto" w:fill="auto"/>
            <w:noWrap/>
            <w:hideMark/>
          </w:tcPr>
          <w:p w14:paraId="62D115FF"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0,505</w:t>
            </w:r>
          </w:p>
        </w:tc>
        <w:tc>
          <w:tcPr>
            <w:tcW w:w="619" w:type="pct"/>
            <w:tcBorders>
              <w:top w:val="single" w:sz="4" w:space="0" w:color="auto"/>
              <w:left w:val="nil"/>
              <w:right w:val="single" w:sz="4" w:space="0" w:color="auto"/>
            </w:tcBorders>
            <w:shd w:val="clear" w:color="auto" w:fill="auto"/>
            <w:noWrap/>
            <w:hideMark/>
          </w:tcPr>
          <w:p w14:paraId="0A45C137"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1,657</w:t>
            </w:r>
          </w:p>
        </w:tc>
        <w:tc>
          <w:tcPr>
            <w:tcW w:w="413" w:type="pct"/>
            <w:vMerge w:val="restart"/>
            <w:tcBorders>
              <w:top w:val="nil"/>
              <w:left w:val="single" w:sz="4" w:space="0" w:color="auto"/>
              <w:bottom w:val="single" w:sz="4" w:space="0" w:color="auto"/>
              <w:right w:val="single" w:sz="4" w:space="0" w:color="auto"/>
            </w:tcBorders>
            <w:shd w:val="clear" w:color="auto" w:fill="auto"/>
            <w:noWrap/>
            <w:hideMark/>
          </w:tcPr>
          <w:p w14:paraId="31120BD6"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Yes</w:t>
            </w:r>
          </w:p>
        </w:tc>
      </w:tr>
      <w:tr w:rsidR="00CA36EC" w:rsidRPr="000B2D0C" w14:paraId="7D371C9B" w14:textId="77777777" w:rsidTr="00FD20FE">
        <w:trPr>
          <w:trHeight w:val="320"/>
        </w:trPr>
        <w:tc>
          <w:tcPr>
            <w:tcW w:w="554" w:type="pct"/>
            <w:vMerge/>
            <w:tcBorders>
              <w:top w:val="nil"/>
              <w:left w:val="single" w:sz="4" w:space="0" w:color="auto"/>
              <w:bottom w:val="single" w:sz="4" w:space="0" w:color="auto"/>
              <w:right w:val="single" w:sz="4" w:space="0" w:color="auto"/>
            </w:tcBorders>
            <w:hideMark/>
          </w:tcPr>
          <w:p w14:paraId="3058CD91"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59D2F4CA"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0D05BD4E"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34, 7,697]</w:t>
            </w:r>
          </w:p>
        </w:tc>
        <w:tc>
          <w:tcPr>
            <w:tcW w:w="619" w:type="pct"/>
            <w:tcBorders>
              <w:left w:val="nil"/>
              <w:bottom w:val="single" w:sz="4" w:space="0" w:color="auto"/>
              <w:right w:val="single" w:sz="4" w:space="0" w:color="auto"/>
            </w:tcBorders>
            <w:shd w:val="clear" w:color="auto" w:fill="auto"/>
            <w:noWrap/>
            <w:hideMark/>
          </w:tcPr>
          <w:p w14:paraId="303C1D99"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2,886, 10,846]</w:t>
            </w:r>
          </w:p>
        </w:tc>
        <w:tc>
          <w:tcPr>
            <w:tcW w:w="724" w:type="pct"/>
            <w:tcBorders>
              <w:left w:val="nil"/>
              <w:bottom w:val="single" w:sz="4" w:space="0" w:color="auto"/>
              <w:right w:val="single" w:sz="4" w:space="0" w:color="auto"/>
            </w:tcBorders>
            <w:shd w:val="clear" w:color="auto" w:fill="auto"/>
            <w:noWrap/>
            <w:hideMark/>
          </w:tcPr>
          <w:p w14:paraId="0D483C45"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5,377, 2,898]</w:t>
            </w:r>
          </w:p>
        </w:tc>
        <w:tc>
          <w:tcPr>
            <w:tcW w:w="620" w:type="pct"/>
            <w:tcBorders>
              <w:left w:val="nil"/>
              <w:bottom w:val="single" w:sz="4" w:space="0" w:color="auto"/>
              <w:right w:val="single" w:sz="4" w:space="0" w:color="auto"/>
            </w:tcBorders>
            <w:shd w:val="clear" w:color="auto" w:fill="auto"/>
            <w:noWrap/>
            <w:hideMark/>
          </w:tcPr>
          <w:p w14:paraId="273CD3B2"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0,015, -8,315]</w:t>
            </w:r>
          </w:p>
        </w:tc>
        <w:tc>
          <w:tcPr>
            <w:tcW w:w="619" w:type="pct"/>
            <w:tcBorders>
              <w:left w:val="nil"/>
              <w:bottom w:val="single" w:sz="4" w:space="0" w:color="auto"/>
              <w:right w:val="single" w:sz="4" w:space="0" w:color="auto"/>
            </w:tcBorders>
            <w:shd w:val="clear" w:color="auto" w:fill="auto"/>
            <w:noWrap/>
            <w:hideMark/>
          </w:tcPr>
          <w:p w14:paraId="63922915"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63,169, -5,417]</w:t>
            </w:r>
          </w:p>
        </w:tc>
        <w:tc>
          <w:tcPr>
            <w:tcW w:w="413" w:type="pct"/>
            <w:vMerge/>
            <w:tcBorders>
              <w:top w:val="nil"/>
              <w:left w:val="single" w:sz="4" w:space="0" w:color="auto"/>
              <w:bottom w:val="single" w:sz="4" w:space="0" w:color="auto"/>
              <w:right w:val="single" w:sz="4" w:space="0" w:color="auto"/>
            </w:tcBorders>
            <w:hideMark/>
          </w:tcPr>
          <w:p w14:paraId="793EE72A" w14:textId="77777777" w:rsidR="006504BD" w:rsidRPr="000B2D0C" w:rsidRDefault="006504BD" w:rsidP="00AC6443">
            <w:pPr>
              <w:jc w:val="center"/>
              <w:rPr>
                <w:rFonts w:ascii="Arial" w:eastAsia="Times New Roman" w:hAnsi="Arial" w:cs="Arial"/>
                <w:color w:val="000000"/>
                <w:sz w:val="20"/>
                <w:szCs w:val="20"/>
              </w:rPr>
            </w:pPr>
          </w:p>
        </w:tc>
      </w:tr>
      <w:tr w:rsidR="00CA36EC" w:rsidRPr="000B2D0C" w14:paraId="388EE4CC"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46516B4E"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Psychosocial Interventions</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3C8E790F"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73% increased likelihood of desistance</w:t>
            </w:r>
          </w:p>
        </w:tc>
        <w:tc>
          <w:tcPr>
            <w:tcW w:w="570" w:type="pct"/>
            <w:tcBorders>
              <w:top w:val="single" w:sz="4" w:space="0" w:color="auto"/>
              <w:left w:val="nil"/>
              <w:right w:val="single" w:sz="4" w:space="0" w:color="auto"/>
            </w:tcBorders>
            <w:shd w:val="clear" w:color="auto" w:fill="auto"/>
            <w:noWrap/>
            <w:hideMark/>
          </w:tcPr>
          <w:p w14:paraId="40C7199A"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7,808</w:t>
            </w:r>
          </w:p>
        </w:tc>
        <w:tc>
          <w:tcPr>
            <w:tcW w:w="619" w:type="pct"/>
            <w:tcBorders>
              <w:top w:val="single" w:sz="4" w:space="0" w:color="auto"/>
              <w:left w:val="nil"/>
              <w:right w:val="single" w:sz="4" w:space="0" w:color="auto"/>
            </w:tcBorders>
            <w:shd w:val="clear" w:color="auto" w:fill="auto"/>
            <w:noWrap/>
            <w:hideMark/>
          </w:tcPr>
          <w:p w14:paraId="312E0B07"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0,489</w:t>
            </w:r>
          </w:p>
        </w:tc>
        <w:tc>
          <w:tcPr>
            <w:tcW w:w="724" w:type="pct"/>
            <w:tcBorders>
              <w:top w:val="single" w:sz="4" w:space="0" w:color="auto"/>
              <w:left w:val="nil"/>
              <w:right w:val="single" w:sz="4" w:space="0" w:color="auto"/>
            </w:tcBorders>
            <w:shd w:val="clear" w:color="auto" w:fill="auto"/>
            <w:noWrap/>
            <w:hideMark/>
          </w:tcPr>
          <w:p w14:paraId="4E69DC77"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0,733</w:t>
            </w:r>
          </w:p>
        </w:tc>
        <w:tc>
          <w:tcPr>
            <w:tcW w:w="620" w:type="pct"/>
            <w:tcBorders>
              <w:top w:val="single" w:sz="4" w:space="0" w:color="auto"/>
              <w:left w:val="nil"/>
              <w:right w:val="single" w:sz="4" w:space="0" w:color="auto"/>
            </w:tcBorders>
            <w:shd w:val="clear" w:color="auto" w:fill="auto"/>
            <w:noWrap/>
            <w:hideMark/>
          </w:tcPr>
          <w:p w14:paraId="4E3BA1AA"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41,137</w:t>
            </w:r>
          </w:p>
        </w:tc>
        <w:tc>
          <w:tcPr>
            <w:tcW w:w="619" w:type="pct"/>
            <w:tcBorders>
              <w:top w:val="single" w:sz="4" w:space="0" w:color="auto"/>
              <w:left w:val="nil"/>
              <w:right w:val="single" w:sz="4" w:space="0" w:color="auto"/>
            </w:tcBorders>
            <w:shd w:val="clear" w:color="auto" w:fill="auto"/>
            <w:noWrap/>
            <w:hideMark/>
          </w:tcPr>
          <w:p w14:paraId="60B5C7D4"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51,870</w:t>
            </w:r>
          </w:p>
        </w:tc>
        <w:tc>
          <w:tcPr>
            <w:tcW w:w="413" w:type="pct"/>
            <w:vMerge w:val="restart"/>
            <w:tcBorders>
              <w:top w:val="nil"/>
              <w:left w:val="single" w:sz="4" w:space="0" w:color="auto"/>
              <w:bottom w:val="single" w:sz="4" w:space="0" w:color="auto"/>
              <w:right w:val="single" w:sz="4" w:space="0" w:color="auto"/>
            </w:tcBorders>
            <w:shd w:val="clear" w:color="auto" w:fill="auto"/>
            <w:noWrap/>
            <w:hideMark/>
          </w:tcPr>
          <w:p w14:paraId="38BFFE63"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Yes</w:t>
            </w:r>
          </w:p>
        </w:tc>
      </w:tr>
      <w:tr w:rsidR="00CA36EC" w:rsidRPr="000B2D0C" w14:paraId="79598301" w14:textId="77777777" w:rsidTr="00FD20FE">
        <w:trPr>
          <w:trHeight w:val="320"/>
        </w:trPr>
        <w:tc>
          <w:tcPr>
            <w:tcW w:w="554" w:type="pct"/>
            <w:vMerge/>
            <w:tcBorders>
              <w:top w:val="nil"/>
              <w:left w:val="single" w:sz="4" w:space="0" w:color="auto"/>
              <w:bottom w:val="single" w:sz="4" w:space="0" w:color="auto"/>
              <w:right w:val="single" w:sz="4" w:space="0" w:color="auto"/>
            </w:tcBorders>
            <w:hideMark/>
          </w:tcPr>
          <w:p w14:paraId="5CEC2EDD"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6BCEBC6F"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751FDA98"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4,675, 9,037]</w:t>
            </w:r>
          </w:p>
        </w:tc>
        <w:tc>
          <w:tcPr>
            <w:tcW w:w="619" w:type="pct"/>
            <w:tcBorders>
              <w:left w:val="nil"/>
              <w:bottom w:val="single" w:sz="4" w:space="0" w:color="auto"/>
              <w:right w:val="single" w:sz="4" w:space="0" w:color="auto"/>
            </w:tcBorders>
            <w:shd w:val="clear" w:color="auto" w:fill="auto"/>
            <w:noWrap/>
            <w:hideMark/>
          </w:tcPr>
          <w:p w14:paraId="6211E530"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6,334, 11,877]</w:t>
            </w:r>
          </w:p>
        </w:tc>
        <w:tc>
          <w:tcPr>
            <w:tcW w:w="724" w:type="pct"/>
            <w:tcBorders>
              <w:left w:val="nil"/>
              <w:bottom w:val="single" w:sz="4" w:space="0" w:color="auto"/>
              <w:right w:val="single" w:sz="4" w:space="0" w:color="auto"/>
            </w:tcBorders>
            <w:shd w:val="clear" w:color="auto" w:fill="auto"/>
            <w:noWrap/>
            <w:hideMark/>
          </w:tcPr>
          <w:p w14:paraId="639258E6"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3,274, -6,060]</w:t>
            </w:r>
          </w:p>
        </w:tc>
        <w:tc>
          <w:tcPr>
            <w:tcW w:w="620" w:type="pct"/>
            <w:tcBorders>
              <w:left w:val="nil"/>
              <w:bottom w:val="single" w:sz="4" w:space="0" w:color="auto"/>
              <w:right w:val="single" w:sz="4" w:space="0" w:color="auto"/>
            </w:tcBorders>
            <w:shd w:val="clear" w:color="auto" w:fill="auto"/>
            <w:noWrap/>
            <w:hideMark/>
          </w:tcPr>
          <w:p w14:paraId="00695011"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1,032, -23,824]</w:t>
            </w:r>
          </w:p>
        </w:tc>
        <w:tc>
          <w:tcPr>
            <w:tcW w:w="619" w:type="pct"/>
            <w:tcBorders>
              <w:left w:val="nil"/>
              <w:bottom w:val="single" w:sz="4" w:space="0" w:color="auto"/>
              <w:right w:val="single" w:sz="4" w:space="0" w:color="auto"/>
            </w:tcBorders>
            <w:shd w:val="clear" w:color="auto" w:fill="auto"/>
            <w:noWrap/>
            <w:hideMark/>
          </w:tcPr>
          <w:p w14:paraId="63314DDA"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61,678, -29,884]</w:t>
            </w:r>
          </w:p>
        </w:tc>
        <w:tc>
          <w:tcPr>
            <w:tcW w:w="413" w:type="pct"/>
            <w:vMerge/>
            <w:tcBorders>
              <w:top w:val="nil"/>
              <w:left w:val="single" w:sz="4" w:space="0" w:color="auto"/>
              <w:bottom w:val="single" w:sz="4" w:space="0" w:color="auto"/>
              <w:right w:val="single" w:sz="4" w:space="0" w:color="auto"/>
            </w:tcBorders>
            <w:hideMark/>
          </w:tcPr>
          <w:p w14:paraId="75848E71" w14:textId="77777777" w:rsidR="006504BD" w:rsidRPr="000B2D0C" w:rsidRDefault="006504BD" w:rsidP="00AC6443">
            <w:pPr>
              <w:jc w:val="center"/>
              <w:rPr>
                <w:rFonts w:ascii="Arial" w:eastAsia="Times New Roman" w:hAnsi="Arial" w:cs="Arial"/>
                <w:color w:val="000000"/>
                <w:sz w:val="20"/>
                <w:szCs w:val="20"/>
              </w:rPr>
            </w:pPr>
          </w:p>
        </w:tc>
      </w:tr>
      <w:tr w:rsidR="00CA36EC" w:rsidRPr="000B2D0C" w14:paraId="3016153B"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7A03A43D"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Drug Rescheduling</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78C0A122"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100% reduction in chance of getting prescription renewed</w:t>
            </w:r>
          </w:p>
        </w:tc>
        <w:tc>
          <w:tcPr>
            <w:tcW w:w="570" w:type="pct"/>
            <w:tcBorders>
              <w:top w:val="single" w:sz="4" w:space="0" w:color="auto"/>
              <w:left w:val="nil"/>
              <w:right w:val="single" w:sz="4" w:space="0" w:color="auto"/>
            </w:tcBorders>
            <w:shd w:val="clear" w:color="auto" w:fill="auto"/>
            <w:noWrap/>
            <w:hideMark/>
          </w:tcPr>
          <w:p w14:paraId="10F281A0"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9,209</w:t>
            </w:r>
          </w:p>
        </w:tc>
        <w:tc>
          <w:tcPr>
            <w:tcW w:w="619" w:type="pct"/>
            <w:tcBorders>
              <w:top w:val="single" w:sz="4" w:space="0" w:color="auto"/>
              <w:left w:val="nil"/>
              <w:right w:val="single" w:sz="4" w:space="0" w:color="auto"/>
            </w:tcBorders>
            <w:shd w:val="clear" w:color="auto" w:fill="auto"/>
            <w:noWrap/>
            <w:hideMark/>
          </w:tcPr>
          <w:p w14:paraId="42639CBC"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7,692</w:t>
            </w:r>
          </w:p>
        </w:tc>
        <w:tc>
          <w:tcPr>
            <w:tcW w:w="724" w:type="pct"/>
            <w:tcBorders>
              <w:top w:val="single" w:sz="4" w:space="0" w:color="auto"/>
              <w:left w:val="nil"/>
              <w:right w:val="single" w:sz="4" w:space="0" w:color="auto"/>
            </w:tcBorders>
            <w:shd w:val="clear" w:color="auto" w:fill="auto"/>
            <w:noWrap/>
            <w:hideMark/>
          </w:tcPr>
          <w:p w14:paraId="0280A853"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46,645</w:t>
            </w:r>
          </w:p>
        </w:tc>
        <w:tc>
          <w:tcPr>
            <w:tcW w:w="620" w:type="pct"/>
            <w:tcBorders>
              <w:top w:val="single" w:sz="4" w:space="0" w:color="auto"/>
              <w:left w:val="nil"/>
              <w:right w:val="single" w:sz="4" w:space="0" w:color="auto"/>
            </w:tcBorders>
            <w:shd w:val="clear" w:color="auto" w:fill="auto"/>
            <w:noWrap/>
            <w:hideMark/>
          </w:tcPr>
          <w:p w14:paraId="1CC62B55"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29,170</w:t>
            </w:r>
          </w:p>
        </w:tc>
        <w:tc>
          <w:tcPr>
            <w:tcW w:w="619" w:type="pct"/>
            <w:tcBorders>
              <w:top w:val="single" w:sz="4" w:space="0" w:color="auto"/>
              <w:left w:val="nil"/>
              <w:right w:val="single" w:sz="4" w:space="0" w:color="auto"/>
            </w:tcBorders>
            <w:shd w:val="clear" w:color="auto" w:fill="auto"/>
            <w:noWrap/>
            <w:hideMark/>
          </w:tcPr>
          <w:p w14:paraId="797911AD"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17,475</w:t>
            </w:r>
          </w:p>
        </w:tc>
        <w:tc>
          <w:tcPr>
            <w:tcW w:w="413" w:type="pct"/>
            <w:vMerge w:val="restart"/>
            <w:tcBorders>
              <w:top w:val="nil"/>
              <w:left w:val="single" w:sz="4" w:space="0" w:color="auto"/>
              <w:bottom w:val="single" w:sz="4" w:space="0" w:color="auto"/>
              <w:right w:val="single" w:sz="4" w:space="0" w:color="auto"/>
            </w:tcBorders>
            <w:shd w:val="clear" w:color="auto" w:fill="auto"/>
            <w:noWrap/>
            <w:hideMark/>
          </w:tcPr>
          <w:p w14:paraId="34A81ABA"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CA36EC" w:rsidRPr="000B2D0C" w14:paraId="30774998" w14:textId="77777777" w:rsidTr="00FD20FE">
        <w:trPr>
          <w:trHeight w:val="320"/>
        </w:trPr>
        <w:tc>
          <w:tcPr>
            <w:tcW w:w="554" w:type="pct"/>
            <w:vMerge/>
            <w:tcBorders>
              <w:top w:val="nil"/>
              <w:left w:val="single" w:sz="4" w:space="0" w:color="auto"/>
              <w:bottom w:val="single" w:sz="4" w:space="0" w:color="auto"/>
              <w:right w:val="single" w:sz="4" w:space="0" w:color="auto"/>
            </w:tcBorders>
            <w:hideMark/>
          </w:tcPr>
          <w:p w14:paraId="5A395318" w14:textId="77777777" w:rsidR="006504BD" w:rsidRPr="000B2D0C" w:rsidRDefault="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hideMark/>
          </w:tcPr>
          <w:p w14:paraId="6435B7AD" w14:textId="77777777" w:rsidR="006504BD" w:rsidRPr="000B2D0C" w:rsidRDefault="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7BD460A1"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551, 14,510]</w:t>
            </w:r>
          </w:p>
        </w:tc>
        <w:tc>
          <w:tcPr>
            <w:tcW w:w="619" w:type="pct"/>
            <w:tcBorders>
              <w:left w:val="nil"/>
              <w:bottom w:val="single" w:sz="4" w:space="0" w:color="auto"/>
              <w:right w:val="single" w:sz="4" w:space="0" w:color="auto"/>
            </w:tcBorders>
            <w:shd w:val="clear" w:color="auto" w:fill="auto"/>
            <w:noWrap/>
            <w:hideMark/>
          </w:tcPr>
          <w:p w14:paraId="1D8BF933"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3,201, 24,845]</w:t>
            </w:r>
          </w:p>
        </w:tc>
        <w:tc>
          <w:tcPr>
            <w:tcW w:w="724" w:type="pct"/>
            <w:tcBorders>
              <w:left w:val="nil"/>
              <w:bottom w:val="single" w:sz="4" w:space="0" w:color="auto"/>
              <w:right w:val="single" w:sz="4" w:space="0" w:color="auto"/>
            </w:tcBorders>
            <w:shd w:val="clear" w:color="auto" w:fill="auto"/>
            <w:noWrap/>
            <w:hideMark/>
          </w:tcPr>
          <w:p w14:paraId="1DE3E4FC"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176,699, -126,074]</w:t>
            </w:r>
          </w:p>
        </w:tc>
        <w:tc>
          <w:tcPr>
            <w:tcW w:w="620" w:type="pct"/>
            <w:tcBorders>
              <w:left w:val="nil"/>
              <w:bottom w:val="single" w:sz="4" w:space="0" w:color="auto"/>
              <w:right w:val="single" w:sz="4" w:space="0" w:color="auto"/>
            </w:tcBorders>
            <w:shd w:val="clear" w:color="auto" w:fill="auto"/>
            <w:noWrap/>
            <w:hideMark/>
          </w:tcPr>
          <w:p w14:paraId="4AD447A7"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76,765, 169,975]</w:t>
            </w:r>
          </w:p>
        </w:tc>
        <w:tc>
          <w:tcPr>
            <w:tcW w:w="619" w:type="pct"/>
            <w:tcBorders>
              <w:left w:val="nil"/>
              <w:bottom w:val="single" w:sz="4" w:space="0" w:color="auto"/>
              <w:right w:val="single" w:sz="4" w:space="0" w:color="auto"/>
            </w:tcBorders>
            <w:shd w:val="clear" w:color="auto" w:fill="auto"/>
            <w:noWrap/>
            <w:hideMark/>
          </w:tcPr>
          <w:p w14:paraId="4CCD9CAC" w14:textId="77777777"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56,740, 28,047]</w:t>
            </w:r>
          </w:p>
        </w:tc>
        <w:tc>
          <w:tcPr>
            <w:tcW w:w="413" w:type="pct"/>
            <w:vMerge/>
            <w:tcBorders>
              <w:top w:val="nil"/>
              <w:left w:val="single" w:sz="4" w:space="0" w:color="auto"/>
              <w:bottom w:val="single" w:sz="4" w:space="0" w:color="auto"/>
              <w:right w:val="single" w:sz="4" w:space="0" w:color="auto"/>
            </w:tcBorders>
            <w:hideMark/>
          </w:tcPr>
          <w:p w14:paraId="07004582" w14:textId="77777777" w:rsidR="006504BD" w:rsidRPr="000B2D0C" w:rsidRDefault="006504BD" w:rsidP="00AC6443">
            <w:pPr>
              <w:jc w:val="center"/>
              <w:rPr>
                <w:rFonts w:ascii="Arial" w:eastAsia="Times New Roman" w:hAnsi="Arial" w:cs="Arial"/>
                <w:color w:val="000000"/>
                <w:sz w:val="20"/>
                <w:szCs w:val="20"/>
              </w:rPr>
            </w:pPr>
          </w:p>
        </w:tc>
      </w:tr>
      <w:tr w:rsidR="00CA36EC" w:rsidRPr="000B2D0C" w14:paraId="36517E7A" w14:textId="77777777" w:rsidTr="00FD20FE">
        <w:trPr>
          <w:trHeight w:val="320"/>
        </w:trPr>
        <w:tc>
          <w:tcPr>
            <w:tcW w:w="554" w:type="pct"/>
            <w:vMerge w:val="restart"/>
            <w:tcBorders>
              <w:top w:val="nil"/>
              <w:left w:val="single" w:sz="4" w:space="0" w:color="auto"/>
              <w:bottom w:val="single" w:sz="4" w:space="0" w:color="auto"/>
              <w:right w:val="single" w:sz="4" w:space="0" w:color="auto"/>
            </w:tcBorders>
            <w:shd w:val="clear" w:color="auto" w:fill="auto"/>
            <w:hideMark/>
          </w:tcPr>
          <w:p w14:paraId="6B4F1CFD" w14:textId="77777777" w:rsidR="006504BD" w:rsidRPr="000B2D0C" w:rsidRDefault="006504BD">
            <w:pPr>
              <w:rPr>
                <w:rFonts w:ascii="Arial" w:eastAsia="Times New Roman" w:hAnsi="Arial" w:cs="Arial"/>
                <w:color w:val="000000"/>
                <w:sz w:val="20"/>
                <w:szCs w:val="20"/>
              </w:rPr>
            </w:pPr>
            <w:r w:rsidRPr="000B2D0C">
              <w:rPr>
                <w:rFonts w:ascii="Arial" w:eastAsia="Times New Roman" w:hAnsi="Arial" w:cs="Arial"/>
                <w:color w:val="000000"/>
                <w:sz w:val="20"/>
                <w:szCs w:val="20"/>
              </w:rPr>
              <w:t>PMP</w:t>
            </w:r>
          </w:p>
        </w:tc>
        <w:tc>
          <w:tcPr>
            <w:tcW w:w="879" w:type="pct"/>
            <w:vMerge w:val="restart"/>
            <w:tcBorders>
              <w:top w:val="nil"/>
              <w:left w:val="single" w:sz="4" w:space="0" w:color="auto"/>
              <w:bottom w:val="single" w:sz="4" w:space="0" w:color="auto"/>
              <w:right w:val="single" w:sz="4" w:space="0" w:color="auto"/>
            </w:tcBorders>
            <w:shd w:val="clear" w:color="auto" w:fill="auto"/>
            <w:hideMark/>
          </w:tcPr>
          <w:p w14:paraId="55180EC5" w14:textId="50F50769" w:rsidR="006504BD" w:rsidRPr="000B2D0C" w:rsidRDefault="009D3CB5">
            <w:pPr>
              <w:rPr>
                <w:rFonts w:ascii="Arial" w:eastAsia="Times New Roman" w:hAnsi="Arial" w:cs="Arial"/>
                <w:color w:val="000000"/>
                <w:sz w:val="20"/>
                <w:szCs w:val="20"/>
              </w:rPr>
            </w:pPr>
            <w:r w:rsidRPr="009D3CB5">
              <w:rPr>
                <w:rFonts w:ascii="Arial" w:eastAsia="Times New Roman" w:hAnsi="Arial" w:cs="Arial"/>
                <w:color w:val="000000"/>
                <w:sz w:val="20"/>
                <w:szCs w:val="20"/>
              </w:rPr>
              <w:t>No level of implementation yielded improvement relative to the status quo over ten years.</w:t>
            </w:r>
          </w:p>
        </w:tc>
        <w:tc>
          <w:tcPr>
            <w:tcW w:w="570" w:type="pct"/>
            <w:tcBorders>
              <w:top w:val="single" w:sz="4" w:space="0" w:color="auto"/>
              <w:left w:val="nil"/>
              <w:right w:val="single" w:sz="4" w:space="0" w:color="auto"/>
            </w:tcBorders>
            <w:shd w:val="clear" w:color="auto" w:fill="auto"/>
            <w:noWrap/>
            <w:hideMark/>
          </w:tcPr>
          <w:p w14:paraId="16FB74F5" w14:textId="2BB873E9" w:rsidR="006504BD"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19" w:type="pct"/>
            <w:tcBorders>
              <w:top w:val="single" w:sz="4" w:space="0" w:color="auto"/>
              <w:left w:val="nil"/>
              <w:right w:val="single" w:sz="4" w:space="0" w:color="auto"/>
            </w:tcBorders>
            <w:shd w:val="clear" w:color="auto" w:fill="auto"/>
            <w:noWrap/>
            <w:hideMark/>
          </w:tcPr>
          <w:p w14:paraId="47C2A93B" w14:textId="6DD29C1D" w:rsidR="006504BD"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724" w:type="pct"/>
            <w:tcBorders>
              <w:top w:val="single" w:sz="4" w:space="0" w:color="auto"/>
              <w:left w:val="nil"/>
              <w:right w:val="single" w:sz="4" w:space="0" w:color="auto"/>
            </w:tcBorders>
            <w:shd w:val="clear" w:color="auto" w:fill="auto"/>
            <w:noWrap/>
            <w:hideMark/>
          </w:tcPr>
          <w:p w14:paraId="11E30830" w14:textId="43BBFE4B" w:rsidR="006504BD"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20" w:type="pct"/>
            <w:tcBorders>
              <w:top w:val="single" w:sz="4" w:space="0" w:color="auto"/>
              <w:left w:val="nil"/>
              <w:right w:val="single" w:sz="4" w:space="0" w:color="auto"/>
            </w:tcBorders>
            <w:shd w:val="clear" w:color="auto" w:fill="auto"/>
            <w:noWrap/>
            <w:hideMark/>
          </w:tcPr>
          <w:p w14:paraId="4DBDE56A" w14:textId="1E176388" w:rsidR="006504BD"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619" w:type="pct"/>
            <w:tcBorders>
              <w:top w:val="single" w:sz="4" w:space="0" w:color="auto"/>
              <w:left w:val="nil"/>
              <w:right w:val="single" w:sz="4" w:space="0" w:color="auto"/>
            </w:tcBorders>
            <w:shd w:val="clear" w:color="auto" w:fill="auto"/>
            <w:noWrap/>
            <w:hideMark/>
          </w:tcPr>
          <w:p w14:paraId="0916F465" w14:textId="02521B8C" w:rsidR="006504BD" w:rsidRPr="000B2D0C" w:rsidRDefault="009153DA">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0</w:t>
            </w:r>
          </w:p>
        </w:tc>
        <w:tc>
          <w:tcPr>
            <w:tcW w:w="413" w:type="pct"/>
            <w:vMerge w:val="restart"/>
            <w:tcBorders>
              <w:top w:val="nil"/>
              <w:left w:val="single" w:sz="4" w:space="0" w:color="auto"/>
              <w:bottom w:val="single" w:sz="4" w:space="0" w:color="auto"/>
              <w:right w:val="single" w:sz="4" w:space="0" w:color="auto"/>
            </w:tcBorders>
            <w:shd w:val="clear" w:color="auto" w:fill="auto"/>
            <w:noWrap/>
            <w:hideMark/>
          </w:tcPr>
          <w:p w14:paraId="50AA74D9" w14:textId="77777777" w:rsidR="006504BD" w:rsidRPr="000B2D0C" w:rsidRDefault="006504BD">
            <w:pPr>
              <w:jc w:val="center"/>
              <w:rPr>
                <w:rFonts w:ascii="Arial" w:eastAsia="Times New Roman" w:hAnsi="Arial" w:cs="Arial"/>
                <w:color w:val="000000"/>
                <w:sz w:val="20"/>
                <w:szCs w:val="20"/>
              </w:rPr>
            </w:pPr>
            <w:r w:rsidRPr="000B2D0C">
              <w:rPr>
                <w:rFonts w:ascii="Arial" w:eastAsia="Times New Roman" w:hAnsi="Arial" w:cs="Arial"/>
                <w:color w:val="000000"/>
                <w:sz w:val="20"/>
                <w:szCs w:val="20"/>
              </w:rPr>
              <w:t>No</w:t>
            </w:r>
          </w:p>
        </w:tc>
      </w:tr>
      <w:tr w:rsidR="00CA36EC" w:rsidRPr="000B2D0C" w14:paraId="26E54832" w14:textId="77777777" w:rsidTr="00FD20FE">
        <w:trPr>
          <w:trHeight w:val="320"/>
        </w:trPr>
        <w:tc>
          <w:tcPr>
            <w:tcW w:w="554" w:type="pct"/>
            <w:vMerge/>
            <w:tcBorders>
              <w:top w:val="nil"/>
              <w:left w:val="single" w:sz="4" w:space="0" w:color="auto"/>
              <w:bottom w:val="single" w:sz="4" w:space="0" w:color="auto"/>
              <w:right w:val="single" w:sz="4" w:space="0" w:color="auto"/>
            </w:tcBorders>
            <w:vAlign w:val="center"/>
            <w:hideMark/>
          </w:tcPr>
          <w:p w14:paraId="6F6DD965" w14:textId="77777777" w:rsidR="006504BD" w:rsidRPr="000B2D0C" w:rsidRDefault="006504BD" w:rsidP="006504BD">
            <w:pPr>
              <w:rPr>
                <w:rFonts w:ascii="Arial" w:eastAsia="Times New Roman" w:hAnsi="Arial" w:cs="Arial"/>
                <w:color w:val="000000"/>
                <w:sz w:val="20"/>
                <w:szCs w:val="20"/>
              </w:rPr>
            </w:pPr>
          </w:p>
        </w:tc>
        <w:tc>
          <w:tcPr>
            <w:tcW w:w="879" w:type="pct"/>
            <w:vMerge/>
            <w:tcBorders>
              <w:top w:val="nil"/>
              <w:left w:val="single" w:sz="4" w:space="0" w:color="auto"/>
              <w:bottom w:val="single" w:sz="4" w:space="0" w:color="auto"/>
              <w:right w:val="single" w:sz="4" w:space="0" w:color="auto"/>
            </w:tcBorders>
            <w:vAlign w:val="center"/>
            <w:hideMark/>
          </w:tcPr>
          <w:p w14:paraId="6439F80B" w14:textId="77777777" w:rsidR="006504BD" w:rsidRPr="000B2D0C" w:rsidRDefault="006504BD" w:rsidP="006504BD">
            <w:pPr>
              <w:rPr>
                <w:rFonts w:ascii="Arial" w:eastAsia="Times New Roman" w:hAnsi="Arial" w:cs="Arial"/>
                <w:color w:val="000000"/>
                <w:sz w:val="20"/>
                <w:szCs w:val="20"/>
              </w:rPr>
            </w:pPr>
          </w:p>
        </w:tc>
        <w:tc>
          <w:tcPr>
            <w:tcW w:w="570" w:type="pct"/>
            <w:tcBorders>
              <w:left w:val="nil"/>
              <w:bottom w:val="single" w:sz="4" w:space="0" w:color="auto"/>
              <w:right w:val="single" w:sz="4" w:space="0" w:color="auto"/>
            </w:tcBorders>
            <w:shd w:val="clear" w:color="auto" w:fill="auto"/>
            <w:noWrap/>
            <w:hideMark/>
          </w:tcPr>
          <w:p w14:paraId="1EED9DAF" w14:textId="5E25DE6B"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19" w:type="pct"/>
            <w:tcBorders>
              <w:left w:val="nil"/>
              <w:bottom w:val="single" w:sz="4" w:space="0" w:color="auto"/>
              <w:right w:val="single" w:sz="4" w:space="0" w:color="auto"/>
            </w:tcBorders>
            <w:shd w:val="clear" w:color="auto" w:fill="auto"/>
            <w:noWrap/>
            <w:hideMark/>
          </w:tcPr>
          <w:p w14:paraId="1CC6F454" w14:textId="0A202E79"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724" w:type="pct"/>
            <w:tcBorders>
              <w:left w:val="nil"/>
              <w:bottom w:val="single" w:sz="4" w:space="0" w:color="auto"/>
              <w:right w:val="single" w:sz="4" w:space="0" w:color="auto"/>
            </w:tcBorders>
            <w:shd w:val="clear" w:color="auto" w:fill="auto"/>
            <w:noWrap/>
            <w:hideMark/>
          </w:tcPr>
          <w:p w14:paraId="1798055F" w14:textId="121A3CA0"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20" w:type="pct"/>
            <w:tcBorders>
              <w:left w:val="nil"/>
              <w:bottom w:val="single" w:sz="4" w:space="0" w:color="auto"/>
              <w:right w:val="single" w:sz="4" w:space="0" w:color="auto"/>
            </w:tcBorders>
            <w:shd w:val="clear" w:color="auto" w:fill="auto"/>
            <w:noWrap/>
            <w:hideMark/>
          </w:tcPr>
          <w:p w14:paraId="3E12D299" w14:textId="4D90D635"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619" w:type="pct"/>
            <w:tcBorders>
              <w:left w:val="nil"/>
              <w:bottom w:val="single" w:sz="4" w:space="0" w:color="auto"/>
              <w:right w:val="single" w:sz="4" w:space="0" w:color="auto"/>
            </w:tcBorders>
            <w:shd w:val="clear" w:color="auto" w:fill="auto"/>
            <w:noWrap/>
            <w:hideMark/>
          </w:tcPr>
          <w:p w14:paraId="7325FD30" w14:textId="06FA6972" w:rsidR="006504BD" w:rsidRPr="000B2D0C" w:rsidRDefault="006504BD">
            <w:pPr>
              <w:jc w:val="center"/>
              <w:rPr>
                <w:rFonts w:ascii="Arial" w:eastAsia="Times New Roman" w:hAnsi="Arial" w:cs="Arial"/>
                <w:i/>
                <w:iCs/>
                <w:color w:val="000000"/>
                <w:sz w:val="20"/>
                <w:szCs w:val="20"/>
              </w:rPr>
            </w:pPr>
            <w:r w:rsidRPr="000B2D0C">
              <w:rPr>
                <w:rFonts w:ascii="Arial" w:eastAsia="Times New Roman" w:hAnsi="Arial" w:cs="Arial"/>
                <w:i/>
                <w:iCs/>
                <w:color w:val="000000"/>
                <w:sz w:val="20"/>
                <w:szCs w:val="20"/>
              </w:rPr>
              <w:t>[</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 xml:space="preserve">, </w:t>
            </w:r>
            <w:r w:rsidR="009153DA" w:rsidRPr="000B2D0C">
              <w:rPr>
                <w:rFonts w:ascii="Arial" w:eastAsia="Times New Roman" w:hAnsi="Arial" w:cs="Arial"/>
                <w:i/>
                <w:iCs/>
                <w:color w:val="000000"/>
                <w:sz w:val="20"/>
                <w:szCs w:val="20"/>
              </w:rPr>
              <w:t>0</w:t>
            </w:r>
            <w:r w:rsidRPr="000B2D0C">
              <w:rPr>
                <w:rFonts w:ascii="Arial" w:eastAsia="Times New Roman" w:hAnsi="Arial" w:cs="Arial"/>
                <w:i/>
                <w:iCs/>
                <w:color w:val="000000"/>
                <w:sz w:val="20"/>
                <w:szCs w:val="20"/>
              </w:rPr>
              <w:t>]</w:t>
            </w:r>
          </w:p>
        </w:tc>
        <w:tc>
          <w:tcPr>
            <w:tcW w:w="413" w:type="pct"/>
            <w:vMerge/>
            <w:tcBorders>
              <w:top w:val="nil"/>
              <w:left w:val="single" w:sz="4" w:space="0" w:color="auto"/>
              <w:bottom w:val="single" w:sz="4" w:space="0" w:color="auto"/>
              <w:right w:val="single" w:sz="4" w:space="0" w:color="auto"/>
            </w:tcBorders>
            <w:vAlign w:val="center"/>
            <w:hideMark/>
          </w:tcPr>
          <w:p w14:paraId="136F10D4" w14:textId="77777777" w:rsidR="006504BD" w:rsidRPr="000B2D0C" w:rsidRDefault="006504BD" w:rsidP="006504BD">
            <w:pPr>
              <w:rPr>
                <w:rFonts w:ascii="Arial" w:eastAsia="Times New Roman" w:hAnsi="Arial" w:cs="Arial"/>
                <w:color w:val="000000"/>
                <w:sz w:val="20"/>
                <w:szCs w:val="20"/>
              </w:rPr>
            </w:pPr>
          </w:p>
        </w:tc>
      </w:tr>
    </w:tbl>
    <w:p w14:paraId="7EAC65A2" w14:textId="77777777" w:rsidR="00114E5B" w:rsidRPr="00FD20FE" w:rsidRDefault="00114E5B" w:rsidP="00FD20FE">
      <w:pPr>
        <w:spacing w:before="120"/>
        <w:ind w:right="-634"/>
        <w:rPr>
          <w:rFonts w:ascii="Arial" w:hAnsi="Arial" w:cs="Arial"/>
          <w:b/>
          <w:sz w:val="22"/>
          <w:szCs w:val="22"/>
        </w:rPr>
      </w:pPr>
      <w:r w:rsidRPr="00FD20FE">
        <w:rPr>
          <w:rFonts w:ascii="Arial" w:hAnsi="Arial" w:cs="Arial"/>
          <w:sz w:val="22"/>
          <w:szCs w:val="22"/>
        </w:rPr>
        <w:t>LYs, life years; MAT, medication-assisted treatment; PMP, prescription monitoring program; QALYs, quality-adjusted life years; SHUD, severe heroin use disorder; SOUD, severe [prescription] opioid use disorder.</w:t>
      </w:r>
    </w:p>
    <w:p w14:paraId="7D23D6E7" w14:textId="72435989" w:rsidR="00BB1526" w:rsidRPr="00FD20FE" w:rsidRDefault="00A94F81" w:rsidP="0059402B">
      <w:pPr>
        <w:spacing w:before="120"/>
        <w:ind w:right="-630"/>
        <w:rPr>
          <w:rFonts w:ascii="Arial" w:hAnsi="Arial" w:cs="Arial"/>
          <w:noProof/>
          <w:sz w:val="22"/>
          <w:szCs w:val="22"/>
        </w:rPr>
      </w:pPr>
      <w:r w:rsidRPr="00FD20FE">
        <w:rPr>
          <w:rFonts w:ascii="Arial" w:hAnsi="Arial" w:cs="Arial"/>
          <w:b/>
          <w:sz w:val="22"/>
          <w:szCs w:val="22"/>
        </w:rPr>
        <w:t xml:space="preserve"> </w:t>
      </w:r>
      <w:r w:rsidR="00A46143" w:rsidRPr="00FD20FE">
        <w:rPr>
          <w:rFonts w:ascii="Arial" w:hAnsi="Arial" w:cs="Arial"/>
          <w:noProof/>
          <w:sz w:val="22"/>
          <w:szCs w:val="22"/>
          <w:vertAlign w:val="superscript"/>
        </w:rPr>
        <w:t>a</w:t>
      </w:r>
      <w:r w:rsidR="00A46143" w:rsidRPr="00FD20FE">
        <w:rPr>
          <w:rFonts w:ascii="Arial" w:hAnsi="Arial" w:cs="Arial"/>
          <w:noProof/>
          <w:sz w:val="22"/>
          <w:szCs w:val="22"/>
        </w:rPr>
        <w:t xml:space="preserve"> Discounted to 2016</w:t>
      </w:r>
      <w:r w:rsidR="00BB1526" w:rsidRPr="00FD20FE">
        <w:rPr>
          <w:rFonts w:ascii="Arial" w:hAnsi="Arial" w:cs="Arial"/>
          <w:noProof/>
          <w:sz w:val="22"/>
          <w:szCs w:val="22"/>
        </w:rPr>
        <w:t>.</w:t>
      </w:r>
    </w:p>
    <w:p w14:paraId="09AAEBC7" w14:textId="77777777" w:rsidR="00BB1526" w:rsidRPr="00FD20FE" w:rsidRDefault="00BB1526" w:rsidP="0059402B">
      <w:pPr>
        <w:spacing w:line="480" w:lineRule="auto"/>
        <w:ind w:right="-630"/>
        <w:rPr>
          <w:rFonts w:ascii="Arial" w:hAnsi="Arial" w:cs="Arial"/>
          <w:b/>
          <w:sz w:val="22"/>
          <w:szCs w:val="22"/>
        </w:rPr>
        <w:sectPr w:rsidR="00BB1526" w:rsidRPr="00FD20FE" w:rsidSect="00003424">
          <w:pgSz w:w="15840" w:h="12240" w:orient="landscape"/>
          <w:pgMar w:top="1440" w:right="1440" w:bottom="1354" w:left="1440" w:header="720" w:footer="720" w:gutter="0"/>
          <w:cols w:space="720"/>
          <w:docGrid w:linePitch="360"/>
        </w:sectPr>
      </w:pPr>
    </w:p>
    <w:p w14:paraId="32455369" w14:textId="5E3BA7D6" w:rsidR="0040685E" w:rsidRPr="00726019" w:rsidRDefault="00F178B0" w:rsidP="00384520">
      <w:pPr>
        <w:spacing w:line="480" w:lineRule="auto"/>
        <w:rPr>
          <w:rFonts w:ascii="Times" w:hAnsi="Times" w:cs="Arial"/>
          <w:b/>
        </w:rPr>
      </w:pPr>
      <w:r w:rsidRPr="00726019">
        <w:rPr>
          <w:rFonts w:ascii="Times" w:hAnsi="Times" w:cs="Arial"/>
          <w:b/>
        </w:rPr>
        <w:lastRenderedPageBreak/>
        <w:t>References</w:t>
      </w:r>
    </w:p>
    <w:p w14:paraId="4924445C" w14:textId="64274822" w:rsidR="00726019" w:rsidRPr="00726019" w:rsidRDefault="00816C40" w:rsidP="00726019">
      <w:pPr>
        <w:pStyle w:val="EndNoteBibliography"/>
        <w:ind w:left="720" w:hanging="720"/>
        <w:rPr>
          <w:rFonts w:ascii="Times" w:hAnsi="Times"/>
          <w:noProof/>
        </w:rPr>
      </w:pPr>
      <w:r w:rsidRPr="00726019">
        <w:rPr>
          <w:rFonts w:ascii="Times" w:hAnsi="Times" w:cs="Arial"/>
          <w:b/>
        </w:rPr>
        <w:fldChar w:fldCharType="begin"/>
      </w:r>
      <w:r w:rsidRPr="00726019">
        <w:rPr>
          <w:rFonts w:ascii="Times" w:hAnsi="Times" w:cs="Arial"/>
          <w:b/>
        </w:rPr>
        <w:instrText xml:space="preserve"> ADDIN EN.REFLIST </w:instrText>
      </w:r>
      <w:r w:rsidRPr="00726019">
        <w:rPr>
          <w:rFonts w:ascii="Times" w:hAnsi="Times" w:cs="Arial"/>
          <w:b/>
        </w:rPr>
        <w:fldChar w:fldCharType="separate"/>
      </w:r>
      <w:bookmarkStart w:id="6" w:name="_ENREF_1"/>
      <w:r w:rsidR="00726019" w:rsidRPr="00726019">
        <w:rPr>
          <w:rFonts w:ascii="Times" w:hAnsi="Times"/>
          <w:noProof/>
        </w:rPr>
        <w:t>1.</w:t>
      </w:r>
      <w:r w:rsidR="00726019" w:rsidRPr="00726019">
        <w:rPr>
          <w:rFonts w:ascii="Times" w:hAnsi="Times"/>
          <w:noProof/>
        </w:rPr>
        <w:tab/>
        <w:t xml:space="preserve">US Census Bureau. Annual estimates of the resident population by single year of age and sex for the United States: April 1, 2010 to July 1, 2015. 2016; </w:t>
      </w:r>
      <w:hyperlink r:id="rId225" w:history="1">
        <w:r w:rsidR="00726019" w:rsidRPr="00726019">
          <w:rPr>
            <w:rStyle w:val="Hyperlink"/>
            <w:rFonts w:ascii="Times" w:hAnsi="Times"/>
            <w:noProof/>
          </w:rPr>
          <w:t>https://factfinder.census.gov/faces/tableservices/jsf/pages/productview.xhtml?src=bkmk</w:t>
        </w:r>
      </w:hyperlink>
      <w:r w:rsidR="00726019" w:rsidRPr="00726019">
        <w:rPr>
          <w:rFonts w:ascii="Times" w:hAnsi="Times"/>
          <w:noProof/>
        </w:rPr>
        <w:t>. Accessed Jun 17, 2017.</w:t>
      </w:r>
      <w:bookmarkEnd w:id="6"/>
    </w:p>
    <w:p w14:paraId="570B1DDD" w14:textId="77777777" w:rsidR="00726019" w:rsidRPr="00726019" w:rsidRDefault="00726019" w:rsidP="00726019">
      <w:pPr>
        <w:pStyle w:val="EndNoteBibliography"/>
        <w:ind w:left="720" w:hanging="720"/>
        <w:rPr>
          <w:rFonts w:ascii="Times" w:hAnsi="Times"/>
          <w:noProof/>
        </w:rPr>
      </w:pPr>
      <w:bookmarkStart w:id="7" w:name="_ENREF_2"/>
      <w:r w:rsidRPr="00726019">
        <w:rPr>
          <w:rFonts w:ascii="Times" w:hAnsi="Times"/>
          <w:noProof/>
        </w:rPr>
        <w:t>2.</w:t>
      </w:r>
      <w:r w:rsidRPr="00726019">
        <w:rPr>
          <w:rFonts w:ascii="Times" w:hAnsi="Times"/>
          <w:noProof/>
        </w:rPr>
        <w:tab/>
        <w:t xml:space="preserve">Cullen KA, Hall MJ, Golosinskiy A. </w:t>
      </w:r>
      <w:r w:rsidRPr="00726019">
        <w:rPr>
          <w:rFonts w:ascii="Times" w:hAnsi="Times"/>
          <w:i/>
          <w:noProof/>
        </w:rPr>
        <w:t xml:space="preserve">Ambulatory surgery in the United States, 2006. </w:t>
      </w:r>
      <w:r w:rsidRPr="00726019">
        <w:rPr>
          <w:rFonts w:ascii="Times" w:hAnsi="Times"/>
          <w:noProof/>
        </w:rPr>
        <w:t>Hyattsville, MD: National Center for Health Statistics;2009.</w:t>
      </w:r>
      <w:bookmarkEnd w:id="7"/>
    </w:p>
    <w:p w14:paraId="7BD9EAD6" w14:textId="77777777" w:rsidR="00726019" w:rsidRPr="00726019" w:rsidRDefault="00726019" w:rsidP="00726019">
      <w:pPr>
        <w:pStyle w:val="EndNoteBibliography"/>
        <w:ind w:left="720" w:hanging="720"/>
        <w:rPr>
          <w:rFonts w:ascii="Times" w:hAnsi="Times"/>
          <w:noProof/>
        </w:rPr>
      </w:pPr>
      <w:bookmarkStart w:id="8" w:name="_ENREF_3"/>
      <w:r w:rsidRPr="00726019">
        <w:rPr>
          <w:rFonts w:ascii="Times" w:hAnsi="Times"/>
          <w:noProof/>
        </w:rPr>
        <w:t>3.</w:t>
      </w:r>
      <w:r w:rsidRPr="00726019">
        <w:rPr>
          <w:rFonts w:ascii="Times" w:hAnsi="Times"/>
          <w:noProof/>
        </w:rPr>
        <w:tab/>
        <w:t xml:space="preserve">DeFrances CJ, Lucas CA, Buie VC, Golosinskiy A. 2006 National Hospital Discharge Survey. </w:t>
      </w:r>
      <w:r w:rsidRPr="00726019">
        <w:rPr>
          <w:rFonts w:ascii="Times" w:hAnsi="Times"/>
          <w:i/>
          <w:noProof/>
        </w:rPr>
        <w:t xml:space="preserve">National Health Statistics Reports. </w:t>
      </w:r>
      <w:r w:rsidRPr="00726019">
        <w:rPr>
          <w:rFonts w:ascii="Times" w:hAnsi="Times"/>
          <w:noProof/>
        </w:rPr>
        <w:t>2008(5):1-20.</w:t>
      </w:r>
      <w:bookmarkEnd w:id="8"/>
    </w:p>
    <w:p w14:paraId="618C4137" w14:textId="77777777" w:rsidR="00726019" w:rsidRPr="00726019" w:rsidRDefault="00726019" w:rsidP="00726019">
      <w:pPr>
        <w:pStyle w:val="EndNoteBibliography"/>
        <w:ind w:left="720" w:hanging="720"/>
        <w:rPr>
          <w:rFonts w:ascii="Times" w:hAnsi="Times"/>
          <w:noProof/>
        </w:rPr>
      </w:pPr>
      <w:bookmarkStart w:id="9" w:name="_ENREF_4"/>
      <w:r w:rsidRPr="00726019">
        <w:rPr>
          <w:rFonts w:ascii="Times" w:hAnsi="Times"/>
          <w:noProof/>
        </w:rPr>
        <w:t>4.</w:t>
      </w:r>
      <w:r w:rsidRPr="00726019">
        <w:rPr>
          <w:rFonts w:ascii="Times" w:hAnsi="Times"/>
          <w:noProof/>
        </w:rPr>
        <w:tab/>
        <w:t xml:space="preserve">Sullivan D, Lyons M, Montgomery R, Quinlan-Colwell A. Exploring opioid-sparing multimodal analgesia options in trauma: a nursing perspective. </w:t>
      </w:r>
      <w:r w:rsidRPr="00726019">
        <w:rPr>
          <w:rFonts w:ascii="Times" w:hAnsi="Times"/>
          <w:i/>
          <w:noProof/>
        </w:rPr>
        <w:t xml:space="preserve">J Trauma Nurse. </w:t>
      </w:r>
      <w:r w:rsidRPr="00726019">
        <w:rPr>
          <w:rFonts w:ascii="Times" w:hAnsi="Times"/>
          <w:noProof/>
        </w:rPr>
        <w:t>2016;23(6):361-375.</w:t>
      </w:r>
      <w:bookmarkEnd w:id="9"/>
    </w:p>
    <w:p w14:paraId="69965C83" w14:textId="77777777" w:rsidR="00726019" w:rsidRPr="00726019" w:rsidRDefault="00726019" w:rsidP="00726019">
      <w:pPr>
        <w:pStyle w:val="EndNoteBibliography"/>
        <w:ind w:left="720" w:hanging="720"/>
        <w:rPr>
          <w:rFonts w:ascii="Times" w:hAnsi="Times"/>
          <w:noProof/>
        </w:rPr>
      </w:pPr>
      <w:bookmarkStart w:id="10" w:name="_ENREF_5"/>
      <w:r w:rsidRPr="00726019">
        <w:rPr>
          <w:rFonts w:ascii="Times" w:hAnsi="Times"/>
          <w:noProof/>
        </w:rPr>
        <w:t>5.</w:t>
      </w:r>
      <w:r w:rsidRPr="00726019">
        <w:rPr>
          <w:rFonts w:ascii="Times" w:hAnsi="Times"/>
          <w:noProof/>
        </w:rPr>
        <w:tab/>
        <w:t xml:space="preserve">National Center for Injury Prevention and Control. </w:t>
      </w:r>
      <w:r w:rsidRPr="00726019">
        <w:rPr>
          <w:rFonts w:ascii="Times" w:hAnsi="Times"/>
          <w:i/>
          <w:noProof/>
        </w:rPr>
        <w:t xml:space="preserve">CDC Injury Fact Book. </w:t>
      </w:r>
      <w:r w:rsidRPr="00726019">
        <w:rPr>
          <w:rFonts w:ascii="Times" w:hAnsi="Times"/>
          <w:noProof/>
        </w:rPr>
        <w:t>Atlanta, GA: Centers for Disease Control and Prevention;2006.</w:t>
      </w:r>
      <w:bookmarkEnd w:id="10"/>
    </w:p>
    <w:p w14:paraId="76ED92F3" w14:textId="77777777" w:rsidR="00726019" w:rsidRPr="00726019" w:rsidRDefault="00726019" w:rsidP="00726019">
      <w:pPr>
        <w:pStyle w:val="EndNoteBibliography"/>
        <w:ind w:left="720" w:hanging="720"/>
        <w:rPr>
          <w:rFonts w:ascii="Times" w:hAnsi="Times"/>
          <w:noProof/>
        </w:rPr>
      </w:pPr>
      <w:bookmarkStart w:id="11" w:name="_ENREF_6"/>
      <w:r w:rsidRPr="00726019">
        <w:rPr>
          <w:rFonts w:ascii="Times" w:hAnsi="Times"/>
          <w:noProof/>
        </w:rPr>
        <w:t>6.</w:t>
      </w:r>
      <w:r w:rsidRPr="00726019">
        <w:rPr>
          <w:rFonts w:ascii="Times" w:hAnsi="Times"/>
          <w:noProof/>
        </w:rPr>
        <w:tab/>
        <w:t xml:space="preserve">Beaudoin FL, Straube S, Lopez J, Mello MJ, Baird J. Prescription opioid misuse among ED patients discharged with opioids. </w:t>
      </w:r>
      <w:r w:rsidRPr="00726019">
        <w:rPr>
          <w:rFonts w:ascii="Times" w:hAnsi="Times"/>
          <w:i/>
          <w:noProof/>
        </w:rPr>
        <w:t xml:space="preserve">Am J Emerg Med. </w:t>
      </w:r>
      <w:r w:rsidRPr="00726019">
        <w:rPr>
          <w:rFonts w:ascii="Times" w:hAnsi="Times"/>
          <w:noProof/>
        </w:rPr>
        <w:t>2014;32(6):580-585.</w:t>
      </w:r>
      <w:bookmarkEnd w:id="11"/>
    </w:p>
    <w:p w14:paraId="03D8B32D" w14:textId="77777777" w:rsidR="00726019" w:rsidRPr="00726019" w:rsidRDefault="00726019" w:rsidP="00726019">
      <w:pPr>
        <w:pStyle w:val="EndNoteBibliography"/>
        <w:ind w:left="720" w:hanging="720"/>
        <w:rPr>
          <w:rFonts w:ascii="Times" w:hAnsi="Times"/>
          <w:noProof/>
        </w:rPr>
      </w:pPr>
      <w:bookmarkStart w:id="12" w:name="_ENREF_7"/>
      <w:r w:rsidRPr="00726019">
        <w:rPr>
          <w:rFonts w:ascii="Times" w:hAnsi="Times"/>
          <w:noProof/>
        </w:rPr>
        <w:t>7.</w:t>
      </w:r>
      <w:r w:rsidRPr="00726019">
        <w:rPr>
          <w:rFonts w:ascii="Times" w:hAnsi="Times"/>
          <w:noProof/>
        </w:rPr>
        <w:tab/>
        <w:t xml:space="preserve">Apfelbaum JL, Chen C, Mehta SS, Gan, Tong J. Postoperative pain experience: results from a national survey suggest postoperative pain continues to be undermanaged. </w:t>
      </w:r>
      <w:r w:rsidRPr="00726019">
        <w:rPr>
          <w:rFonts w:ascii="Times" w:hAnsi="Times"/>
          <w:i/>
          <w:noProof/>
        </w:rPr>
        <w:t xml:space="preserve">Anesth Analg. </w:t>
      </w:r>
      <w:r w:rsidRPr="00726019">
        <w:rPr>
          <w:rFonts w:ascii="Times" w:hAnsi="Times"/>
          <w:noProof/>
        </w:rPr>
        <w:t>2003;97(2):534-540.</w:t>
      </w:r>
      <w:bookmarkEnd w:id="12"/>
    </w:p>
    <w:p w14:paraId="27384C41" w14:textId="77777777" w:rsidR="00726019" w:rsidRPr="00726019" w:rsidRDefault="00726019" w:rsidP="00726019">
      <w:pPr>
        <w:pStyle w:val="EndNoteBibliography"/>
        <w:ind w:left="720" w:hanging="720"/>
        <w:rPr>
          <w:rFonts w:ascii="Times" w:hAnsi="Times"/>
          <w:noProof/>
        </w:rPr>
      </w:pPr>
      <w:bookmarkStart w:id="13" w:name="_ENREF_8"/>
      <w:r w:rsidRPr="00726019">
        <w:rPr>
          <w:rFonts w:ascii="Times" w:hAnsi="Times"/>
          <w:noProof/>
        </w:rPr>
        <w:t>8.</w:t>
      </w:r>
      <w:r w:rsidRPr="00726019">
        <w:rPr>
          <w:rFonts w:ascii="Times" w:hAnsi="Times"/>
          <w:noProof/>
        </w:rPr>
        <w:tab/>
        <w:t xml:space="preserve">Brummett CM, Waljee JF, Goesling J, et al. New persistent opioid use after minor and major surgical procedures in US adults. </w:t>
      </w:r>
      <w:r w:rsidRPr="00726019">
        <w:rPr>
          <w:rFonts w:ascii="Times" w:hAnsi="Times"/>
          <w:i/>
          <w:noProof/>
        </w:rPr>
        <w:t xml:space="preserve">JAMA Surg. </w:t>
      </w:r>
      <w:r w:rsidRPr="00726019">
        <w:rPr>
          <w:rFonts w:ascii="Times" w:hAnsi="Times"/>
          <w:noProof/>
        </w:rPr>
        <w:t>2017;152(6):e170504.</w:t>
      </w:r>
      <w:bookmarkEnd w:id="13"/>
    </w:p>
    <w:p w14:paraId="540C6F6A" w14:textId="77777777" w:rsidR="00726019" w:rsidRPr="00726019" w:rsidRDefault="00726019" w:rsidP="00726019">
      <w:pPr>
        <w:pStyle w:val="EndNoteBibliography"/>
        <w:ind w:left="720" w:hanging="720"/>
        <w:rPr>
          <w:rFonts w:ascii="Times" w:hAnsi="Times"/>
          <w:noProof/>
        </w:rPr>
      </w:pPr>
      <w:bookmarkStart w:id="14" w:name="_ENREF_9"/>
      <w:r w:rsidRPr="00726019">
        <w:rPr>
          <w:rFonts w:ascii="Times" w:hAnsi="Times"/>
          <w:noProof/>
        </w:rPr>
        <w:t>9.</w:t>
      </w:r>
      <w:r w:rsidRPr="00726019">
        <w:rPr>
          <w:rFonts w:ascii="Times" w:hAnsi="Times"/>
          <w:noProof/>
        </w:rPr>
        <w:tab/>
        <w:t xml:space="preserve">Calcaterra SL, Yamashita TE, Min S-J, Keniston A, Frank JW, Binswanger IA. Opioid prescribing at hospital discharge contributes to chronic opioid use. </w:t>
      </w:r>
      <w:r w:rsidRPr="00726019">
        <w:rPr>
          <w:rFonts w:ascii="Times" w:hAnsi="Times"/>
          <w:i/>
          <w:noProof/>
        </w:rPr>
        <w:t xml:space="preserve">J Gen Intern Med. </w:t>
      </w:r>
      <w:r w:rsidRPr="00726019">
        <w:rPr>
          <w:rFonts w:ascii="Times" w:hAnsi="Times"/>
          <w:noProof/>
        </w:rPr>
        <w:t>2015;31(5):478-485.</w:t>
      </w:r>
      <w:bookmarkEnd w:id="14"/>
    </w:p>
    <w:p w14:paraId="38841456" w14:textId="77777777" w:rsidR="00726019" w:rsidRPr="00726019" w:rsidRDefault="00726019" w:rsidP="00726019">
      <w:pPr>
        <w:pStyle w:val="EndNoteBibliography"/>
        <w:ind w:left="720" w:hanging="720"/>
        <w:rPr>
          <w:rFonts w:ascii="Times" w:hAnsi="Times"/>
          <w:noProof/>
        </w:rPr>
      </w:pPr>
      <w:bookmarkStart w:id="15" w:name="_ENREF_10"/>
      <w:r w:rsidRPr="00726019">
        <w:rPr>
          <w:rFonts w:ascii="Times" w:hAnsi="Times"/>
          <w:noProof/>
        </w:rPr>
        <w:t>10.</w:t>
      </w:r>
      <w:r w:rsidRPr="00726019">
        <w:rPr>
          <w:rFonts w:ascii="Times" w:hAnsi="Times"/>
          <w:noProof/>
        </w:rPr>
        <w:tab/>
        <w:t xml:space="preserve">Mudumbai SC, Oliva EM, Lewis ET, et al. Time-to-cessation of postoperative opioids: a population-level analysis of the Veterans Affairs Health Care System. </w:t>
      </w:r>
      <w:r w:rsidRPr="00726019">
        <w:rPr>
          <w:rFonts w:ascii="Times" w:hAnsi="Times"/>
          <w:i/>
          <w:noProof/>
        </w:rPr>
        <w:t xml:space="preserve">Pain Med. </w:t>
      </w:r>
      <w:r w:rsidRPr="00726019">
        <w:rPr>
          <w:rFonts w:ascii="Times" w:hAnsi="Times"/>
          <w:noProof/>
        </w:rPr>
        <w:t>2016;17(9):1732-1743.</w:t>
      </w:r>
      <w:bookmarkEnd w:id="15"/>
    </w:p>
    <w:p w14:paraId="715A9A93" w14:textId="77777777" w:rsidR="00726019" w:rsidRPr="00726019" w:rsidRDefault="00726019" w:rsidP="00726019">
      <w:pPr>
        <w:pStyle w:val="EndNoteBibliography"/>
        <w:ind w:left="720" w:hanging="720"/>
        <w:rPr>
          <w:rFonts w:ascii="Times" w:hAnsi="Times"/>
          <w:noProof/>
        </w:rPr>
      </w:pPr>
      <w:bookmarkStart w:id="16" w:name="_ENREF_11"/>
      <w:r w:rsidRPr="00726019">
        <w:rPr>
          <w:rFonts w:ascii="Times" w:hAnsi="Times"/>
          <w:noProof/>
        </w:rPr>
        <w:t>11.</w:t>
      </w:r>
      <w:r w:rsidRPr="00726019">
        <w:rPr>
          <w:rFonts w:ascii="Times" w:hAnsi="Times"/>
          <w:noProof/>
        </w:rPr>
        <w:tab/>
        <w:t xml:space="preserve">Mojtabai R. National trends in long-term use of prescription opioids. </w:t>
      </w:r>
      <w:r w:rsidRPr="00726019">
        <w:rPr>
          <w:rFonts w:ascii="Times" w:hAnsi="Times"/>
          <w:i/>
          <w:noProof/>
        </w:rPr>
        <w:t xml:space="preserve">Pharmacoepidemiol Drug Saf. </w:t>
      </w:r>
      <w:r w:rsidRPr="00726019">
        <w:rPr>
          <w:rFonts w:ascii="Times" w:hAnsi="Times"/>
          <w:noProof/>
        </w:rPr>
        <w:t>2017.</w:t>
      </w:r>
      <w:bookmarkEnd w:id="16"/>
    </w:p>
    <w:p w14:paraId="431FE15D" w14:textId="77777777" w:rsidR="00726019" w:rsidRPr="00726019" w:rsidRDefault="00726019" w:rsidP="00726019">
      <w:pPr>
        <w:pStyle w:val="EndNoteBibliography"/>
        <w:ind w:left="720" w:hanging="720"/>
        <w:rPr>
          <w:rFonts w:ascii="Times" w:hAnsi="Times"/>
          <w:noProof/>
        </w:rPr>
      </w:pPr>
      <w:bookmarkStart w:id="17" w:name="_ENREF_12"/>
      <w:r w:rsidRPr="00726019">
        <w:rPr>
          <w:rFonts w:ascii="Times" w:hAnsi="Times"/>
          <w:noProof/>
        </w:rPr>
        <w:t>12.</w:t>
      </w:r>
      <w:r w:rsidRPr="00726019">
        <w:rPr>
          <w:rFonts w:ascii="Times" w:hAnsi="Times"/>
          <w:noProof/>
        </w:rPr>
        <w:tab/>
        <w:t xml:space="preserve">Vowles KE, McEntee ML, Julnes PS, Frohe T, Ney JP, van der Goes DN. Rates of opioid misuse, abuse, and addiction in chronic pain: a systematic review and data synthesis. </w:t>
      </w:r>
      <w:r w:rsidRPr="00726019">
        <w:rPr>
          <w:rFonts w:ascii="Times" w:hAnsi="Times"/>
          <w:i/>
          <w:noProof/>
        </w:rPr>
        <w:t xml:space="preserve">Pain. </w:t>
      </w:r>
      <w:r w:rsidRPr="00726019">
        <w:rPr>
          <w:rFonts w:ascii="Times" w:hAnsi="Times"/>
          <w:noProof/>
        </w:rPr>
        <w:t>2015;156(4):569-576.</w:t>
      </w:r>
      <w:bookmarkEnd w:id="17"/>
    </w:p>
    <w:p w14:paraId="086A8A5B" w14:textId="77777777" w:rsidR="00726019" w:rsidRPr="00726019" w:rsidRDefault="00726019" w:rsidP="00726019">
      <w:pPr>
        <w:pStyle w:val="EndNoteBibliography"/>
        <w:ind w:left="720" w:hanging="720"/>
        <w:rPr>
          <w:rFonts w:ascii="Times" w:hAnsi="Times"/>
          <w:noProof/>
        </w:rPr>
      </w:pPr>
      <w:bookmarkStart w:id="18" w:name="_ENREF_13"/>
      <w:r w:rsidRPr="00726019">
        <w:rPr>
          <w:rFonts w:ascii="Times" w:hAnsi="Times"/>
          <w:noProof/>
        </w:rPr>
        <w:t>13.</w:t>
      </w:r>
      <w:r w:rsidRPr="00726019">
        <w:rPr>
          <w:rFonts w:ascii="Times" w:hAnsi="Times"/>
          <w:noProof/>
        </w:rPr>
        <w:tab/>
        <w:t xml:space="preserve">Hser Y-I, Mooney LJ, Saxon AJ, Miotto K, Bell DS, Huang D. Chronic pain among patients with opioid use disorder: results from electronic health records data. </w:t>
      </w:r>
      <w:r w:rsidRPr="00726019">
        <w:rPr>
          <w:rFonts w:ascii="Times" w:hAnsi="Times"/>
          <w:i/>
          <w:noProof/>
        </w:rPr>
        <w:t xml:space="preserve">J Subst Abuse Treat. </w:t>
      </w:r>
      <w:r w:rsidRPr="00726019">
        <w:rPr>
          <w:rFonts w:ascii="Times" w:hAnsi="Times"/>
          <w:noProof/>
        </w:rPr>
        <w:t>2017;77:26-30.</w:t>
      </w:r>
      <w:bookmarkEnd w:id="18"/>
    </w:p>
    <w:p w14:paraId="37A5E818" w14:textId="399E6DCE" w:rsidR="00726019" w:rsidRPr="00726019" w:rsidRDefault="00726019" w:rsidP="00726019">
      <w:pPr>
        <w:pStyle w:val="EndNoteBibliography"/>
        <w:ind w:left="720" w:hanging="720"/>
        <w:rPr>
          <w:rFonts w:ascii="Times" w:hAnsi="Times"/>
          <w:noProof/>
        </w:rPr>
      </w:pPr>
      <w:bookmarkStart w:id="19" w:name="_ENREF_14"/>
      <w:r w:rsidRPr="00726019">
        <w:rPr>
          <w:rFonts w:ascii="Times" w:hAnsi="Times"/>
          <w:noProof/>
        </w:rPr>
        <w:t>14.</w:t>
      </w:r>
      <w:r w:rsidRPr="00726019">
        <w:rPr>
          <w:rFonts w:ascii="Times" w:hAnsi="Times"/>
          <w:noProof/>
        </w:rPr>
        <w:tab/>
        <w:t xml:space="preserve">Substance Abuse and Mental Health Services Administration. 2015 National Survey on Drug Use and Health: detailed tables. 2016; </w:t>
      </w:r>
      <w:hyperlink r:id="rId226" w:history="1">
        <w:r w:rsidRPr="00726019">
          <w:rPr>
            <w:rStyle w:val="Hyperlink"/>
            <w:rFonts w:ascii="Times" w:hAnsi="Times"/>
            <w:noProof/>
          </w:rPr>
          <w:t>https://www.samhsa.gov/data/sites/default/files/NSDUH-DetTabs-2015/NSDUH-DetTabs-2015/NSDUH-DetTabs-2015.pdf</w:t>
        </w:r>
      </w:hyperlink>
      <w:r w:rsidRPr="00726019">
        <w:rPr>
          <w:rFonts w:ascii="Times" w:hAnsi="Times"/>
          <w:noProof/>
        </w:rPr>
        <w:t>. Accessed Jun 17, 2017.</w:t>
      </w:r>
      <w:bookmarkEnd w:id="19"/>
    </w:p>
    <w:p w14:paraId="230F1A1A" w14:textId="77777777" w:rsidR="00726019" w:rsidRPr="00726019" w:rsidRDefault="00726019" w:rsidP="00726019">
      <w:pPr>
        <w:pStyle w:val="EndNoteBibliography"/>
        <w:ind w:left="720" w:hanging="720"/>
        <w:rPr>
          <w:rFonts w:ascii="Times" w:hAnsi="Times"/>
          <w:noProof/>
        </w:rPr>
      </w:pPr>
      <w:bookmarkStart w:id="20" w:name="_ENREF_15"/>
      <w:r w:rsidRPr="00726019">
        <w:rPr>
          <w:rFonts w:ascii="Times" w:hAnsi="Times"/>
          <w:noProof/>
        </w:rPr>
        <w:t>15.</w:t>
      </w:r>
      <w:r w:rsidRPr="00726019">
        <w:rPr>
          <w:rFonts w:ascii="Times" w:hAnsi="Times"/>
          <w:noProof/>
        </w:rPr>
        <w:tab/>
        <w:t xml:space="preserve">RAND Corporation. </w:t>
      </w:r>
      <w:r w:rsidRPr="00726019">
        <w:rPr>
          <w:rFonts w:ascii="Times" w:hAnsi="Times"/>
          <w:i/>
          <w:noProof/>
        </w:rPr>
        <w:t xml:space="preserve">What America’s users spend on illegal drugs: 2000-2010. </w:t>
      </w:r>
      <w:r w:rsidRPr="00726019">
        <w:rPr>
          <w:rFonts w:ascii="Times" w:hAnsi="Times"/>
          <w:noProof/>
        </w:rPr>
        <w:t>Washington, DC: Office of National Drug Control Policy, Office of Research and Data Analysis;2014.</w:t>
      </w:r>
      <w:bookmarkEnd w:id="20"/>
    </w:p>
    <w:p w14:paraId="36D03DD7" w14:textId="4E9CC289" w:rsidR="00726019" w:rsidRPr="00726019" w:rsidRDefault="00726019" w:rsidP="00726019">
      <w:pPr>
        <w:pStyle w:val="EndNoteBibliography"/>
        <w:ind w:left="720" w:hanging="720"/>
        <w:rPr>
          <w:rFonts w:ascii="Times" w:hAnsi="Times"/>
          <w:noProof/>
        </w:rPr>
      </w:pPr>
      <w:bookmarkStart w:id="21" w:name="_ENREF_16"/>
      <w:r w:rsidRPr="00726019">
        <w:rPr>
          <w:rFonts w:ascii="Times" w:hAnsi="Times"/>
          <w:noProof/>
        </w:rPr>
        <w:t>16.</w:t>
      </w:r>
      <w:r w:rsidRPr="00726019">
        <w:rPr>
          <w:rFonts w:ascii="Times" w:hAnsi="Times"/>
          <w:noProof/>
        </w:rPr>
        <w:tab/>
        <w:t xml:space="preserve">Muhuri PK, Gfroerer JC, Davies MC. Associations of nonmedical pain reliever use and initiation of heroin use in the United States. </w:t>
      </w:r>
      <w:r w:rsidRPr="00726019">
        <w:rPr>
          <w:rFonts w:ascii="Times" w:hAnsi="Times"/>
          <w:i/>
          <w:noProof/>
        </w:rPr>
        <w:t>Center for Behavioral Health Statistics and Quality Data Review</w:t>
      </w:r>
      <w:r w:rsidRPr="00726019">
        <w:rPr>
          <w:rFonts w:ascii="Times" w:hAnsi="Times"/>
          <w:noProof/>
        </w:rPr>
        <w:t xml:space="preserve"> 2013; </w:t>
      </w:r>
      <w:hyperlink r:id="rId227" w:history="1">
        <w:r w:rsidRPr="00726019">
          <w:rPr>
            <w:rStyle w:val="Hyperlink"/>
            <w:rFonts w:ascii="Times" w:hAnsi="Times"/>
            <w:noProof/>
          </w:rPr>
          <w:t>http://www.samhsa.gov/data/sites/default/files/DR006/DR006/nonmedical-pain-reliever-use-2013.htm</w:t>
        </w:r>
      </w:hyperlink>
      <w:r w:rsidRPr="00726019">
        <w:rPr>
          <w:rFonts w:ascii="Times" w:hAnsi="Times"/>
          <w:noProof/>
        </w:rPr>
        <w:t>. Accessed Jun 17, 2017.</w:t>
      </w:r>
      <w:bookmarkEnd w:id="21"/>
    </w:p>
    <w:p w14:paraId="67BCDC26" w14:textId="77777777" w:rsidR="00726019" w:rsidRPr="00726019" w:rsidRDefault="00726019" w:rsidP="00726019">
      <w:pPr>
        <w:pStyle w:val="EndNoteBibliography"/>
        <w:ind w:left="720" w:hanging="720"/>
        <w:rPr>
          <w:rFonts w:ascii="Times" w:hAnsi="Times"/>
          <w:noProof/>
        </w:rPr>
      </w:pPr>
      <w:bookmarkStart w:id="22" w:name="_ENREF_17"/>
      <w:r w:rsidRPr="00726019">
        <w:rPr>
          <w:rFonts w:ascii="Times" w:hAnsi="Times"/>
          <w:noProof/>
        </w:rPr>
        <w:t>17.</w:t>
      </w:r>
      <w:r w:rsidRPr="00726019">
        <w:rPr>
          <w:rFonts w:ascii="Times" w:hAnsi="Times"/>
          <w:noProof/>
        </w:rPr>
        <w:tab/>
        <w:t xml:space="preserve">Cicero TJ, Ellis MS, Surratt HL, Kurtz SP. The changing face of heroin use in the United States: a retrospective analysis of the past 50 years. </w:t>
      </w:r>
      <w:r w:rsidRPr="00726019">
        <w:rPr>
          <w:rFonts w:ascii="Times" w:hAnsi="Times"/>
          <w:i/>
          <w:noProof/>
        </w:rPr>
        <w:t xml:space="preserve">JAMA Psychiatry. </w:t>
      </w:r>
      <w:r w:rsidRPr="00726019">
        <w:rPr>
          <w:rFonts w:ascii="Times" w:hAnsi="Times"/>
          <w:noProof/>
        </w:rPr>
        <w:t>2014;71(7):821-826.</w:t>
      </w:r>
      <w:bookmarkEnd w:id="22"/>
    </w:p>
    <w:p w14:paraId="0594EC92" w14:textId="77777777" w:rsidR="00726019" w:rsidRPr="00726019" w:rsidRDefault="00726019" w:rsidP="00726019">
      <w:pPr>
        <w:pStyle w:val="EndNoteBibliography"/>
        <w:ind w:left="720" w:hanging="720"/>
        <w:rPr>
          <w:rFonts w:ascii="Times" w:hAnsi="Times"/>
          <w:noProof/>
        </w:rPr>
      </w:pPr>
      <w:bookmarkStart w:id="23" w:name="_ENREF_18"/>
      <w:r w:rsidRPr="00726019">
        <w:rPr>
          <w:rFonts w:ascii="Times" w:hAnsi="Times"/>
          <w:noProof/>
        </w:rPr>
        <w:t>18.</w:t>
      </w:r>
      <w:r w:rsidRPr="00726019">
        <w:rPr>
          <w:rFonts w:ascii="Times" w:hAnsi="Times"/>
          <w:noProof/>
        </w:rPr>
        <w:tab/>
        <w:t xml:space="preserve">Knudsen HK, Abraham AJ, Roman PM. Adoption and implementation of medications in addiction treatment programs. </w:t>
      </w:r>
      <w:r w:rsidRPr="00726019">
        <w:rPr>
          <w:rFonts w:ascii="Times" w:hAnsi="Times"/>
          <w:i/>
          <w:noProof/>
        </w:rPr>
        <w:t xml:space="preserve">J Addict Med. </w:t>
      </w:r>
      <w:r w:rsidRPr="00726019">
        <w:rPr>
          <w:rFonts w:ascii="Times" w:hAnsi="Times"/>
          <w:noProof/>
        </w:rPr>
        <w:t>2011;5(1):21-27.</w:t>
      </w:r>
      <w:bookmarkEnd w:id="23"/>
    </w:p>
    <w:p w14:paraId="01AEFFAC" w14:textId="77777777" w:rsidR="00726019" w:rsidRPr="00726019" w:rsidRDefault="00726019" w:rsidP="00726019">
      <w:pPr>
        <w:pStyle w:val="EndNoteBibliography"/>
        <w:ind w:left="720" w:hanging="720"/>
        <w:rPr>
          <w:rFonts w:ascii="Times" w:hAnsi="Times"/>
          <w:noProof/>
        </w:rPr>
      </w:pPr>
      <w:bookmarkStart w:id="24" w:name="_ENREF_19"/>
      <w:r w:rsidRPr="00726019">
        <w:rPr>
          <w:rFonts w:ascii="Times" w:hAnsi="Times"/>
          <w:noProof/>
        </w:rPr>
        <w:t>19.</w:t>
      </w:r>
      <w:r w:rsidRPr="00726019">
        <w:rPr>
          <w:rFonts w:ascii="Times" w:hAnsi="Times"/>
          <w:noProof/>
        </w:rPr>
        <w:tab/>
        <w:t xml:space="preserve">Sullivan LE, Fiellin DA. Office-based buprenorphine for patients with opioid dependence. </w:t>
      </w:r>
      <w:r w:rsidRPr="00726019">
        <w:rPr>
          <w:rFonts w:ascii="Times" w:hAnsi="Times"/>
          <w:i/>
          <w:noProof/>
        </w:rPr>
        <w:t xml:space="preserve">Ann Intern Med. </w:t>
      </w:r>
      <w:r w:rsidRPr="00726019">
        <w:rPr>
          <w:rFonts w:ascii="Times" w:hAnsi="Times"/>
          <w:noProof/>
        </w:rPr>
        <w:t>2008;148(9):662-670.</w:t>
      </w:r>
      <w:bookmarkEnd w:id="24"/>
    </w:p>
    <w:p w14:paraId="526004E1" w14:textId="77777777" w:rsidR="00726019" w:rsidRPr="00726019" w:rsidRDefault="00726019" w:rsidP="00726019">
      <w:pPr>
        <w:pStyle w:val="EndNoteBibliography"/>
        <w:ind w:left="720" w:hanging="720"/>
        <w:rPr>
          <w:rFonts w:ascii="Times" w:hAnsi="Times"/>
          <w:noProof/>
        </w:rPr>
      </w:pPr>
      <w:bookmarkStart w:id="25" w:name="_ENREF_20"/>
      <w:r w:rsidRPr="00726019">
        <w:rPr>
          <w:rFonts w:ascii="Times" w:hAnsi="Times"/>
          <w:noProof/>
        </w:rPr>
        <w:t>20.</w:t>
      </w:r>
      <w:r w:rsidRPr="00726019">
        <w:rPr>
          <w:rFonts w:ascii="Times" w:hAnsi="Times"/>
          <w:noProof/>
        </w:rPr>
        <w:tab/>
        <w:t xml:space="preserve">Volkow  ND, Frieden  TR, Hyde  PS, Cha  SS. Medication-assisted therapies -- tackling the opioid-overdose epidemic. </w:t>
      </w:r>
      <w:r w:rsidRPr="00726019">
        <w:rPr>
          <w:rFonts w:ascii="Times" w:hAnsi="Times"/>
          <w:i/>
          <w:noProof/>
        </w:rPr>
        <w:t xml:space="preserve">N Engl J Med. </w:t>
      </w:r>
      <w:r w:rsidRPr="00726019">
        <w:rPr>
          <w:rFonts w:ascii="Times" w:hAnsi="Times"/>
          <w:noProof/>
        </w:rPr>
        <w:t>2014;370(22):2063-2066.</w:t>
      </w:r>
      <w:bookmarkEnd w:id="25"/>
    </w:p>
    <w:p w14:paraId="51E51F74" w14:textId="77777777" w:rsidR="00726019" w:rsidRPr="00726019" w:rsidRDefault="00726019" w:rsidP="00726019">
      <w:pPr>
        <w:pStyle w:val="EndNoteBibliography"/>
        <w:ind w:left="720" w:hanging="720"/>
        <w:rPr>
          <w:rFonts w:ascii="Times" w:hAnsi="Times"/>
          <w:noProof/>
        </w:rPr>
      </w:pPr>
      <w:bookmarkStart w:id="26" w:name="_ENREF_21"/>
      <w:r w:rsidRPr="00726019">
        <w:rPr>
          <w:rFonts w:ascii="Times" w:hAnsi="Times"/>
          <w:noProof/>
        </w:rPr>
        <w:t>21.</w:t>
      </w:r>
      <w:r w:rsidRPr="00726019">
        <w:rPr>
          <w:rFonts w:ascii="Times" w:hAnsi="Times"/>
          <w:noProof/>
        </w:rPr>
        <w:tab/>
        <w:t xml:space="preserve">Saha TD, Kerridge BT, Goldstein RB, et al. Nonmedical prescription opioid use and DSM-5 nonmedical prescription opioid use disorder in the United States. </w:t>
      </w:r>
      <w:r w:rsidRPr="00726019">
        <w:rPr>
          <w:rFonts w:ascii="Times" w:hAnsi="Times"/>
          <w:i/>
          <w:noProof/>
        </w:rPr>
        <w:t xml:space="preserve">J Clin Psychiatry. </w:t>
      </w:r>
      <w:r w:rsidRPr="00726019">
        <w:rPr>
          <w:rFonts w:ascii="Times" w:hAnsi="Times"/>
          <w:noProof/>
        </w:rPr>
        <w:t>2016;77(6):772-780.</w:t>
      </w:r>
      <w:bookmarkEnd w:id="26"/>
    </w:p>
    <w:p w14:paraId="07567942" w14:textId="77777777" w:rsidR="00726019" w:rsidRPr="00726019" w:rsidRDefault="00726019" w:rsidP="00726019">
      <w:pPr>
        <w:pStyle w:val="EndNoteBibliography"/>
        <w:ind w:left="720" w:hanging="720"/>
        <w:rPr>
          <w:rFonts w:ascii="Times" w:hAnsi="Times"/>
          <w:noProof/>
        </w:rPr>
      </w:pPr>
      <w:bookmarkStart w:id="27" w:name="_ENREF_22"/>
      <w:r w:rsidRPr="00726019">
        <w:rPr>
          <w:rFonts w:ascii="Times" w:hAnsi="Times"/>
          <w:noProof/>
        </w:rPr>
        <w:t>22.</w:t>
      </w:r>
      <w:r w:rsidRPr="00726019">
        <w:rPr>
          <w:rFonts w:ascii="Times" w:hAnsi="Times"/>
          <w:noProof/>
        </w:rPr>
        <w:tab/>
        <w:t xml:space="preserve">Ruhm CJ. Geographic variation in opioid and heroin involved drug poisoning mortality rates. </w:t>
      </w:r>
      <w:r w:rsidRPr="00726019">
        <w:rPr>
          <w:rFonts w:ascii="Times" w:hAnsi="Times"/>
          <w:i/>
          <w:noProof/>
        </w:rPr>
        <w:t xml:space="preserve">Am J Prev Med. </w:t>
      </w:r>
      <w:r w:rsidRPr="00726019">
        <w:rPr>
          <w:rFonts w:ascii="Times" w:hAnsi="Times"/>
          <w:noProof/>
        </w:rPr>
        <w:t>2017;53(6):745-753.</w:t>
      </w:r>
      <w:bookmarkEnd w:id="27"/>
    </w:p>
    <w:p w14:paraId="378A5C12" w14:textId="6AE24AD2" w:rsidR="00726019" w:rsidRPr="00726019" w:rsidRDefault="00726019" w:rsidP="00726019">
      <w:pPr>
        <w:pStyle w:val="EndNoteBibliography"/>
        <w:ind w:left="720" w:hanging="720"/>
        <w:rPr>
          <w:rFonts w:ascii="Times" w:hAnsi="Times"/>
          <w:noProof/>
        </w:rPr>
      </w:pPr>
      <w:bookmarkStart w:id="28" w:name="_ENREF_23"/>
      <w:r w:rsidRPr="00726019">
        <w:rPr>
          <w:rFonts w:ascii="Times" w:hAnsi="Times"/>
          <w:noProof/>
        </w:rPr>
        <w:t>23.</w:t>
      </w:r>
      <w:r w:rsidRPr="00726019">
        <w:rPr>
          <w:rFonts w:ascii="Times" w:hAnsi="Times"/>
          <w:noProof/>
        </w:rPr>
        <w:tab/>
        <w:t xml:space="preserve">Centers for Disease Control and Prevention. Wide-ranging online data for epidemiologic research (WONDER). 2016; </w:t>
      </w:r>
      <w:hyperlink r:id="rId228" w:history="1">
        <w:r w:rsidRPr="00726019">
          <w:rPr>
            <w:rStyle w:val="Hyperlink"/>
            <w:rFonts w:ascii="Times" w:hAnsi="Times"/>
            <w:noProof/>
          </w:rPr>
          <w:t>https://wonder.cdc.gov/</w:t>
        </w:r>
      </w:hyperlink>
      <w:r w:rsidRPr="00726019">
        <w:rPr>
          <w:rFonts w:ascii="Times" w:hAnsi="Times"/>
          <w:noProof/>
        </w:rPr>
        <w:t>. Accessed Jun 23, 2017.</w:t>
      </w:r>
      <w:bookmarkEnd w:id="28"/>
    </w:p>
    <w:p w14:paraId="2384D982" w14:textId="77777777" w:rsidR="00726019" w:rsidRPr="00726019" w:rsidRDefault="00726019" w:rsidP="00726019">
      <w:pPr>
        <w:pStyle w:val="EndNoteBibliography"/>
        <w:ind w:left="720" w:hanging="720"/>
        <w:rPr>
          <w:rFonts w:ascii="Times" w:hAnsi="Times"/>
          <w:noProof/>
        </w:rPr>
      </w:pPr>
      <w:bookmarkStart w:id="29" w:name="_ENREF_24"/>
      <w:r w:rsidRPr="00726019">
        <w:rPr>
          <w:rFonts w:ascii="Times" w:hAnsi="Times"/>
          <w:noProof/>
        </w:rPr>
        <w:t>24.</w:t>
      </w:r>
      <w:r w:rsidRPr="00726019">
        <w:rPr>
          <w:rFonts w:ascii="Times" w:hAnsi="Times"/>
          <w:noProof/>
        </w:rPr>
        <w:tab/>
        <w:t xml:space="preserve">Schuckit MA. Treatment of opioid-use disorders. </w:t>
      </w:r>
      <w:r w:rsidRPr="00726019">
        <w:rPr>
          <w:rFonts w:ascii="Times" w:hAnsi="Times"/>
          <w:i/>
          <w:noProof/>
        </w:rPr>
        <w:t xml:space="preserve">N Engl J Med. </w:t>
      </w:r>
      <w:r w:rsidRPr="00726019">
        <w:rPr>
          <w:rFonts w:ascii="Times" w:hAnsi="Times"/>
          <w:noProof/>
        </w:rPr>
        <w:t>2016;375(4):357-368.</w:t>
      </w:r>
      <w:bookmarkEnd w:id="29"/>
    </w:p>
    <w:p w14:paraId="0ABD3513" w14:textId="77777777" w:rsidR="00726019" w:rsidRPr="00726019" w:rsidRDefault="00726019" w:rsidP="00726019">
      <w:pPr>
        <w:pStyle w:val="EndNoteBibliography"/>
        <w:ind w:left="720" w:hanging="720"/>
        <w:rPr>
          <w:rFonts w:ascii="Times" w:hAnsi="Times"/>
          <w:noProof/>
        </w:rPr>
      </w:pPr>
      <w:bookmarkStart w:id="30" w:name="_ENREF_25"/>
      <w:r w:rsidRPr="00726019">
        <w:rPr>
          <w:rFonts w:ascii="Times" w:hAnsi="Times"/>
          <w:noProof/>
        </w:rPr>
        <w:t>25.</w:t>
      </w:r>
      <w:r w:rsidRPr="00726019">
        <w:rPr>
          <w:rFonts w:ascii="Times" w:hAnsi="Times"/>
          <w:noProof/>
        </w:rPr>
        <w:tab/>
        <w:t xml:space="preserve">Institute of Medicine. </w:t>
      </w:r>
      <w:r w:rsidRPr="00726019">
        <w:rPr>
          <w:rFonts w:ascii="Times" w:hAnsi="Times"/>
          <w:i/>
          <w:noProof/>
        </w:rPr>
        <w:t>Relieving Pain in America: A Blueprint for Transforming Prevention, Care, Education, and Research.</w:t>
      </w:r>
      <w:r w:rsidRPr="00726019">
        <w:rPr>
          <w:rFonts w:ascii="Times" w:hAnsi="Times"/>
          <w:noProof/>
        </w:rPr>
        <w:t xml:space="preserve"> Washington, DC: National Academies Press; 2011.</w:t>
      </w:r>
      <w:bookmarkEnd w:id="30"/>
    </w:p>
    <w:p w14:paraId="4B8D0949" w14:textId="77777777" w:rsidR="00726019" w:rsidRPr="00726019" w:rsidRDefault="00726019" w:rsidP="00726019">
      <w:pPr>
        <w:pStyle w:val="EndNoteBibliography"/>
        <w:ind w:left="720" w:hanging="720"/>
        <w:rPr>
          <w:rFonts w:ascii="Times" w:hAnsi="Times"/>
          <w:noProof/>
        </w:rPr>
      </w:pPr>
      <w:bookmarkStart w:id="31" w:name="_ENREF_26"/>
      <w:r w:rsidRPr="00726019">
        <w:rPr>
          <w:rFonts w:ascii="Times" w:hAnsi="Times"/>
          <w:noProof/>
        </w:rPr>
        <w:t>26.</w:t>
      </w:r>
      <w:r w:rsidRPr="00726019">
        <w:rPr>
          <w:rFonts w:ascii="Times" w:hAnsi="Times"/>
          <w:noProof/>
        </w:rPr>
        <w:tab/>
        <w:t xml:space="preserve">Tsang A, Von Korff M, Lee S, et al. Common chronic pain conditions in developed and developing countries: gender and age differences and comorbidity with depression-anxiety disorders. </w:t>
      </w:r>
      <w:r w:rsidRPr="00726019">
        <w:rPr>
          <w:rFonts w:ascii="Times" w:hAnsi="Times"/>
          <w:i/>
          <w:noProof/>
        </w:rPr>
        <w:t xml:space="preserve">J Pain. </w:t>
      </w:r>
      <w:r w:rsidRPr="00726019">
        <w:rPr>
          <w:rFonts w:ascii="Times" w:hAnsi="Times"/>
          <w:noProof/>
        </w:rPr>
        <w:t>2008;9(10):883-891.</w:t>
      </w:r>
      <w:bookmarkEnd w:id="31"/>
    </w:p>
    <w:p w14:paraId="224477CC" w14:textId="77777777" w:rsidR="00726019" w:rsidRPr="00726019" w:rsidRDefault="00726019" w:rsidP="00726019">
      <w:pPr>
        <w:pStyle w:val="EndNoteBibliography"/>
        <w:ind w:left="720" w:hanging="720"/>
        <w:rPr>
          <w:rFonts w:ascii="Times" w:hAnsi="Times"/>
          <w:noProof/>
        </w:rPr>
      </w:pPr>
      <w:bookmarkStart w:id="32" w:name="_ENREF_27"/>
      <w:r w:rsidRPr="00726019">
        <w:rPr>
          <w:rFonts w:ascii="Times" w:hAnsi="Times"/>
          <w:noProof/>
        </w:rPr>
        <w:t>27.</w:t>
      </w:r>
      <w:r w:rsidRPr="00726019">
        <w:rPr>
          <w:rFonts w:ascii="Times" w:hAnsi="Times"/>
          <w:noProof/>
        </w:rPr>
        <w:tab/>
        <w:t xml:space="preserve">Vetter TR. The epidemiology of pediatric chronic pain. </w:t>
      </w:r>
      <w:r w:rsidRPr="00726019">
        <w:rPr>
          <w:rFonts w:ascii="Times" w:hAnsi="Times"/>
          <w:i/>
          <w:noProof/>
        </w:rPr>
        <w:t>Handbook of Pediatric Chronic Pain</w:t>
      </w:r>
      <w:r w:rsidRPr="00726019">
        <w:rPr>
          <w:rFonts w:ascii="Times" w:hAnsi="Times"/>
          <w:noProof/>
        </w:rPr>
        <w:t>. New York: Springer Publishers; 2011:1-14.</w:t>
      </w:r>
      <w:bookmarkEnd w:id="32"/>
    </w:p>
    <w:p w14:paraId="0A002E07" w14:textId="77777777" w:rsidR="00726019" w:rsidRPr="00726019" w:rsidRDefault="00726019" w:rsidP="00726019">
      <w:pPr>
        <w:pStyle w:val="EndNoteBibliography"/>
        <w:ind w:left="720" w:hanging="720"/>
        <w:rPr>
          <w:rFonts w:ascii="Times" w:hAnsi="Times"/>
          <w:noProof/>
        </w:rPr>
      </w:pPr>
      <w:bookmarkStart w:id="33" w:name="_ENREF_28"/>
      <w:r w:rsidRPr="00726019">
        <w:rPr>
          <w:rFonts w:ascii="Times" w:hAnsi="Times"/>
          <w:noProof/>
        </w:rPr>
        <w:t>28.</w:t>
      </w:r>
      <w:r w:rsidRPr="00726019">
        <w:rPr>
          <w:rFonts w:ascii="Times" w:hAnsi="Times"/>
          <w:noProof/>
        </w:rPr>
        <w:tab/>
        <w:t xml:space="preserve">Huguet A, Miró J. The severity of chronic pediatric pain: an epidemiological study. </w:t>
      </w:r>
      <w:r w:rsidRPr="00726019">
        <w:rPr>
          <w:rFonts w:ascii="Times" w:hAnsi="Times"/>
          <w:i/>
          <w:noProof/>
        </w:rPr>
        <w:t xml:space="preserve">J Pain. </w:t>
      </w:r>
      <w:r w:rsidRPr="00726019">
        <w:rPr>
          <w:rFonts w:ascii="Times" w:hAnsi="Times"/>
          <w:noProof/>
        </w:rPr>
        <w:t>2008;9(3):226-236.</w:t>
      </w:r>
      <w:bookmarkEnd w:id="33"/>
    </w:p>
    <w:p w14:paraId="436F6DA0" w14:textId="77777777" w:rsidR="00726019" w:rsidRPr="00726019" w:rsidRDefault="00726019" w:rsidP="00726019">
      <w:pPr>
        <w:pStyle w:val="EndNoteBibliography"/>
        <w:ind w:left="720" w:hanging="720"/>
        <w:rPr>
          <w:rFonts w:ascii="Times" w:hAnsi="Times"/>
          <w:noProof/>
        </w:rPr>
      </w:pPr>
      <w:bookmarkStart w:id="34" w:name="_ENREF_29"/>
      <w:r w:rsidRPr="00726019">
        <w:rPr>
          <w:rFonts w:ascii="Times" w:hAnsi="Times"/>
          <w:noProof/>
        </w:rPr>
        <w:t>29.</w:t>
      </w:r>
      <w:r w:rsidRPr="00726019">
        <w:rPr>
          <w:rFonts w:ascii="Times" w:hAnsi="Times"/>
          <w:noProof/>
        </w:rPr>
        <w:tab/>
        <w:t xml:space="preserve">Weiss RD, Potter JS, Griffin ML, et al. Long-term outcomes from the National Drug Abuse Treatment Clinical Trials Network Prescription Opioid Addiction Treatment Study. </w:t>
      </w:r>
      <w:r w:rsidRPr="00726019">
        <w:rPr>
          <w:rFonts w:ascii="Times" w:hAnsi="Times"/>
          <w:i/>
          <w:noProof/>
        </w:rPr>
        <w:t xml:space="preserve">Drug Alcohol Depend. </w:t>
      </w:r>
      <w:r w:rsidRPr="00726019">
        <w:rPr>
          <w:rFonts w:ascii="Times" w:hAnsi="Times"/>
          <w:noProof/>
        </w:rPr>
        <w:t>2015;150:112-119.</w:t>
      </w:r>
      <w:bookmarkEnd w:id="34"/>
    </w:p>
    <w:p w14:paraId="79E539DD" w14:textId="77777777" w:rsidR="00726019" w:rsidRPr="00726019" w:rsidRDefault="00726019" w:rsidP="00726019">
      <w:pPr>
        <w:pStyle w:val="EndNoteBibliography"/>
        <w:ind w:left="720" w:hanging="720"/>
        <w:rPr>
          <w:rFonts w:ascii="Times" w:hAnsi="Times"/>
          <w:noProof/>
        </w:rPr>
      </w:pPr>
      <w:bookmarkStart w:id="35" w:name="_ENREF_30"/>
      <w:r w:rsidRPr="00726019">
        <w:rPr>
          <w:rFonts w:ascii="Times" w:hAnsi="Times"/>
          <w:noProof/>
        </w:rPr>
        <w:t>30.</w:t>
      </w:r>
      <w:r w:rsidRPr="00726019">
        <w:rPr>
          <w:rFonts w:ascii="Times" w:hAnsi="Times"/>
          <w:noProof/>
        </w:rPr>
        <w:tab/>
        <w:t xml:space="preserve">Yokell MA, Delgado MK, Zaller ND, Wang NE, McGowan SK, Green TC. Presentation of prescription and nonprescription opioid overdoses to US emergency departments. </w:t>
      </w:r>
      <w:r w:rsidRPr="00726019">
        <w:rPr>
          <w:rFonts w:ascii="Times" w:hAnsi="Times"/>
          <w:i/>
          <w:noProof/>
        </w:rPr>
        <w:t xml:space="preserve">JAMA Intern Med. </w:t>
      </w:r>
      <w:r w:rsidRPr="00726019">
        <w:rPr>
          <w:rFonts w:ascii="Times" w:hAnsi="Times"/>
          <w:noProof/>
        </w:rPr>
        <w:t>2014;174(12):2034-2037.</w:t>
      </w:r>
      <w:bookmarkEnd w:id="35"/>
    </w:p>
    <w:p w14:paraId="4B9DA261" w14:textId="77777777" w:rsidR="00726019" w:rsidRPr="00726019" w:rsidRDefault="00726019" w:rsidP="00726019">
      <w:pPr>
        <w:pStyle w:val="EndNoteBibliography"/>
        <w:ind w:left="720" w:hanging="720"/>
        <w:rPr>
          <w:rFonts w:ascii="Times" w:hAnsi="Times"/>
          <w:noProof/>
        </w:rPr>
      </w:pPr>
      <w:bookmarkStart w:id="36" w:name="_ENREF_31"/>
      <w:r w:rsidRPr="00726019">
        <w:rPr>
          <w:rFonts w:ascii="Times" w:hAnsi="Times"/>
          <w:noProof/>
        </w:rPr>
        <w:t>31.</w:t>
      </w:r>
      <w:r w:rsidRPr="00726019">
        <w:rPr>
          <w:rFonts w:ascii="Times" w:hAnsi="Times"/>
          <w:noProof/>
        </w:rPr>
        <w:tab/>
        <w:t xml:space="preserve">Kochanek KD, Sl M, Xu JQ, Tejada-Vera B. Deaths: Final data for 2014. </w:t>
      </w:r>
      <w:r w:rsidRPr="00726019">
        <w:rPr>
          <w:rFonts w:ascii="Times" w:hAnsi="Times"/>
          <w:i/>
          <w:noProof/>
        </w:rPr>
        <w:t xml:space="preserve">Natl Vital Stat Rep. </w:t>
      </w:r>
      <w:r w:rsidRPr="00726019">
        <w:rPr>
          <w:rFonts w:ascii="Times" w:hAnsi="Times"/>
          <w:noProof/>
        </w:rPr>
        <w:t>2016;65(4):1-122.</w:t>
      </w:r>
      <w:bookmarkEnd w:id="36"/>
    </w:p>
    <w:p w14:paraId="20CB48AF" w14:textId="77777777" w:rsidR="00726019" w:rsidRPr="00726019" w:rsidRDefault="00726019" w:rsidP="00726019">
      <w:pPr>
        <w:pStyle w:val="EndNoteBibliography"/>
        <w:ind w:left="720" w:hanging="720"/>
        <w:rPr>
          <w:rFonts w:ascii="Times" w:hAnsi="Times"/>
          <w:noProof/>
        </w:rPr>
      </w:pPr>
      <w:bookmarkStart w:id="37" w:name="_ENREF_32"/>
      <w:r w:rsidRPr="00726019">
        <w:rPr>
          <w:rFonts w:ascii="Times" w:hAnsi="Times"/>
          <w:noProof/>
        </w:rPr>
        <w:t>32.</w:t>
      </w:r>
      <w:r w:rsidRPr="00726019">
        <w:rPr>
          <w:rFonts w:ascii="Times" w:hAnsi="Times"/>
          <w:noProof/>
        </w:rPr>
        <w:tab/>
        <w:t xml:space="preserve">Kehlet H, Jensen TS, Woolf CJ. Persistent postsurgical pain: risk factors and prevention. </w:t>
      </w:r>
      <w:r w:rsidRPr="00726019">
        <w:rPr>
          <w:rFonts w:ascii="Times" w:hAnsi="Times"/>
          <w:i/>
          <w:noProof/>
        </w:rPr>
        <w:t xml:space="preserve">Lancet. </w:t>
      </w:r>
      <w:r w:rsidRPr="00726019">
        <w:rPr>
          <w:rFonts w:ascii="Times" w:hAnsi="Times"/>
          <w:noProof/>
        </w:rPr>
        <w:t>2006;367(9522):1618-1625.</w:t>
      </w:r>
      <w:bookmarkEnd w:id="37"/>
    </w:p>
    <w:p w14:paraId="7F544FF5" w14:textId="77777777" w:rsidR="00726019" w:rsidRPr="00726019" w:rsidRDefault="00726019" w:rsidP="00726019">
      <w:pPr>
        <w:pStyle w:val="EndNoteBibliography"/>
        <w:ind w:left="720" w:hanging="720"/>
        <w:rPr>
          <w:rFonts w:ascii="Times" w:hAnsi="Times"/>
          <w:noProof/>
        </w:rPr>
      </w:pPr>
      <w:bookmarkStart w:id="38" w:name="_ENREF_33"/>
      <w:r w:rsidRPr="00726019">
        <w:rPr>
          <w:rFonts w:ascii="Times" w:hAnsi="Times"/>
          <w:noProof/>
        </w:rPr>
        <w:t>33.</w:t>
      </w:r>
      <w:r w:rsidRPr="00726019">
        <w:rPr>
          <w:rFonts w:ascii="Times" w:hAnsi="Times"/>
          <w:noProof/>
        </w:rPr>
        <w:tab/>
        <w:t xml:space="preserve">de Leon-Casasola O. A review of the literature on multiple factors involved in postoperative pain course and duration. </w:t>
      </w:r>
      <w:r w:rsidRPr="00726019">
        <w:rPr>
          <w:rFonts w:ascii="Times" w:hAnsi="Times"/>
          <w:i/>
          <w:noProof/>
        </w:rPr>
        <w:t xml:space="preserve">Postgrad Med. </w:t>
      </w:r>
      <w:r w:rsidRPr="00726019">
        <w:rPr>
          <w:rFonts w:ascii="Times" w:hAnsi="Times"/>
          <w:noProof/>
        </w:rPr>
        <w:t>2014;126(4):42-52.</w:t>
      </w:r>
      <w:bookmarkEnd w:id="38"/>
    </w:p>
    <w:p w14:paraId="389A5AD0" w14:textId="77777777" w:rsidR="00726019" w:rsidRPr="00726019" w:rsidRDefault="00726019" w:rsidP="00726019">
      <w:pPr>
        <w:pStyle w:val="EndNoteBibliography"/>
        <w:ind w:left="720" w:hanging="720"/>
        <w:rPr>
          <w:rFonts w:ascii="Times" w:hAnsi="Times"/>
          <w:noProof/>
        </w:rPr>
      </w:pPr>
      <w:bookmarkStart w:id="39" w:name="_ENREF_34"/>
      <w:r w:rsidRPr="00726019">
        <w:rPr>
          <w:rFonts w:ascii="Times" w:hAnsi="Times"/>
          <w:noProof/>
        </w:rPr>
        <w:t>34.</w:t>
      </w:r>
      <w:r w:rsidRPr="00726019">
        <w:rPr>
          <w:rFonts w:ascii="Times" w:hAnsi="Times"/>
          <w:noProof/>
        </w:rPr>
        <w:tab/>
        <w:t xml:space="preserve">Boudreau D, Von Korff M, Rutter CM, et al. Trends in long-term opioid therapy for chronic non-cancer pain. </w:t>
      </w:r>
      <w:r w:rsidRPr="00726019">
        <w:rPr>
          <w:rFonts w:ascii="Times" w:hAnsi="Times"/>
          <w:i/>
          <w:noProof/>
        </w:rPr>
        <w:t xml:space="preserve">Pharmacoepidemiol Drug Saf. </w:t>
      </w:r>
      <w:r w:rsidRPr="00726019">
        <w:rPr>
          <w:rFonts w:ascii="Times" w:hAnsi="Times"/>
          <w:noProof/>
        </w:rPr>
        <w:t>2009;18(12):1166-1175.</w:t>
      </w:r>
      <w:bookmarkEnd w:id="39"/>
    </w:p>
    <w:p w14:paraId="0F9BB158" w14:textId="77777777" w:rsidR="00726019" w:rsidRPr="00726019" w:rsidRDefault="00726019" w:rsidP="00726019">
      <w:pPr>
        <w:pStyle w:val="EndNoteBibliography"/>
        <w:ind w:left="720" w:hanging="720"/>
        <w:rPr>
          <w:rFonts w:ascii="Times" w:hAnsi="Times"/>
          <w:noProof/>
        </w:rPr>
      </w:pPr>
      <w:bookmarkStart w:id="40" w:name="_ENREF_35"/>
      <w:r w:rsidRPr="00726019">
        <w:rPr>
          <w:rFonts w:ascii="Times" w:hAnsi="Times"/>
          <w:noProof/>
        </w:rPr>
        <w:t>35.</w:t>
      </w:r>
      <w:r w:rsidRPr="00726019">
        <w:rPr>
          <w:rFonts w:ascii="Times" w:hAnsi="Times"/>
          <w:noProof/>
        </w:rPr>
        <w:tab/>
        <w:t xml:space="preserve">Suarez-Almazor ME, Kendall C, Johnson JA, Skeith K, Vincent D. Use of health status measures in patients with low back pain in clinical settings. Comparison of specific, generic and preference-based instruments. </w:t>
      </w:r>
      <w:r w:rsidRPr="00726019">
        <w:rPr>
          <w:rFonts w:ascii="Times" w:hAnsi="Times"/>
          <w:i/>
          <w:noProof/>
        </w:rPr>
        <w:t xml:space="preserve">Rheumatology (Oxford). </w:t>
      </w:r>
      <w:r w:rsidRPr="00726019">
        <w:rPr>
          <w:rFonts w:ascii="Times" w:hAnsi="Times"/>
          <w:noProof/>
        </w:rPr>
        <w:t>2000;39(7):783-790.</w:t>
      </w:r>
      <w:bookmarkEnd w:id="40"/>
    </w:p>
    <w:p w14:paraId="0CA0FCE9" w14:textId="77777777" w:rsidR="00726019" w:rsidRPr="00726019" w:rsidRDefault="00726019" w:rsidP="00726019">
      <w:pPr>
        <w:pStyle w:val="EndNoteBibliography"/>
        <w:ind w:left="720" w:hanging="720"/>
        <w:rPr>
          <w:rFonts w:ascii="Times" w:hAnsi="Times"/>
          <w:noProof/>
        </w:rPr>
      </w:pPr>
      <w:bookmarkStart w:id="41" w:name="_ENREF_36"/>
      <w:r w:rsidRPr="00726019">
        <w:rPr>
          <w:rFonts w:ascii="Times" w:hAnsi="Times"/>
          <w:noProof/>
        </w:rPr>
        <w:lastRenderedPageBreak/>
        <w:t>36.</w:t>
      </w:r>
      <w:r w:rsidRPr="00726019">
        <w:rPr>
          <w:rFonts w:ascii="Times" w:hAnsi="Times"/>
          <w:noProof/>
        </w:rPr>
        <w:tab/>
        <w:t xml:space="preserve">Goodnough A, Tavernise S. Opioid prescriptions drop for first time in two decades. </w:t>
      </w:r>
      <w:r w:rsidRPr="00726019">
        <w:rPr>
          <w:rFonts w:ascii="Times" w:hAnsi="Times"/>
          <w:i/>
          <w:noProof/>
        </w:rPr>
        <w:t>NY Times.</w:t>
      </w:r>
      <w:r w:rsidRPr="00726019">
        <w:rPr>
          <w:rFonts w:ascii="Times" w:hAnsi="Times"/>
          <w:noProof/>
        </w:rPr>
        <w:t xml:space="preserve"> May 20, 2016.</w:t>
      </w:r>
      <w:bookmarkEnd w:id="41"/>
    </w:p>
    <w:p w14:paraId="6F12DE29" w14:textId="77777777" w:rsidR="00726019" w:rsidRPr="00726019" w:rsidRDefault="00726019" w:rsidP="00726019">
      <w:pPr>
        <w:pStyle w:val="EndNoteBibliography"/>
        <w:ind w:left="720" w:hanging="720"/>
        <w:rPr>
          <w:rFonts w:ascii="Times" w:hAnsi="Times"/>
          <w:noProof/>
        </w:rPr>
      </w:pPr>
      <w:bookmarkStart w:id="42" w:name="_ENREF_37"/>
      <w:r w:rsidRPr="00726019">
        <w:rPr>
          <w:rFonts w:ascii="Times" w:hAnsi="Times"/>
          <w:noProof/>
        </w:rPr>
        <w:t>37.</w:t>
      </w:r>
      <w:r w:rsidRPr="00726019">
        <w:rPr>
          <w:rFonts w:ascii="Times" w:hAnsi="Times"/>
          <w:noProof/>
        </w:rPr>
        <w:tab/>
        <w:t xml:space="preserve">Chou R, Fanciullo GJ, Fine PG, et al. Clinical guidelines for the use of chronic opioid therapy in chronic noncancer pain. </w:t>
      </w:r>
      <w:r w:rsidRPr="00726019">
        <w:rPr>
          <w:rFonts w:ascii="Times" w:hAnsi="Times"/>
          <w:i/>
          <w:noProof/>
        </w:rPr>
        <w:t xml:space="preserve">J Pain. </w:t>
      </w:r>
      <w:r w:rsidRPr="00726019">
        <w:rPr>
          <w:rFonts w:ascii="Times" w:hAnsi="Times"/>
          <w:noProof/>
        </w:rPr>
        <w:t>2009;10(2):113-130.</w:t>
      </w:r>
      <w:bookmarkEnd w:id="42"/>
    </w:p>
    <w:p w14:paraId="0D1F9C82" w14:textId="77777777" w:rsidR="00726019" w:rsidRPr="00726019" w:rsidRDefault="00726019" w:rsidP="00726019">
      <w:pPr>
        <w:pStyle w:val="EndNoteBibliography"/>
        <w:ind w:left="720" w:hanging="720"/>
        <w:rPr>
          <w:rFonts w:ascii="Times" w:hAnsi="Times"/>
          <w:noProof/>
        </w:rPr>
      </w:pPr>
      <w:bookmarkStart w:id="43" w:name="_ENREF_38"/>
      <w:r w:rsidRPr="00726019">
        <w:rPr>
          <w:rFonts w:ascii="Times" w:hAnsi="Times"/>
          <w:noProof/>
        </w:rPr>
        <w:t>38.</w:t>
      </w:r>
      <w:r w:rsidRPr="00726019">
        <w:rPr>
          <w:rFonts w:ascii="Times" w:hAnsi="Times"/>
          <w:noProof/>
        </w:rPr>
        <w:tab/>
        <w:t xml:space="preserve">Martin BC, Fan M-Y, Edlund MJ, DeVries A, Braden JB, Sullivan MD. Long-term chronic opioid therapy discontinuation rates from the TROUP Study. </w:t>
      </w:r>
      <w:r w:rsidRPr="00726019">
        <w:rPr>
          <w:rFonts w:ascii="Times" w:hAnsi="Times"/>
          <w:i/>
          <w:noProof/>
        </w:rPr>
        <w:t xml:space="preserve">J Gen Intern Med. </w:t>
      </w:r>
      <w:r w:rsidRPr="00726019">
        <w:rPr>
          <w:rFonts w:ascii="Times" w:hAnsi="Times"/>
          <w:noProof/>
        </w:rPr>
        <w:t>2011;26(12):1450-1457.</w:t>
      </w:r>
      <w:bookmarkEnd w:id="43"/>
    </w:p>
    <w:p w14:paraId="03BC0B27" w14:textId="77777777" w:rsidR="00726019" w:rsidRPr="00726019" w:rsidRDefault="00726019" w:rsidP="00726019">
      <w:pPr>
        <w:pStyle w:val="EndNoteBibliography"/>
        <w:ind w:left="720" w:hanging="720"/>
        <w:rPr>
          <w:rFonts w:ascii="Times" w:hAnsi="Times"/>
          <w:noProof/>
        </w:rPr>
      </w:pPr>
      <w:bookmarkStart w:id="44" w:name="_ENREF_39"/>
      <w:r w:rsidRPr="00726019">
        <w:rPr>
          <w:rFonts w:ascii="Times" w:hAnsi="Times"/>
          <w:noProof/>
        </w:rPr>
        <w:t>39.</w:t>
      </w:r>
      <w:r w:rsidRPr="00726019">
        <w:rPr>
          <w:rFonts w:ascii="Times" w:hAnsi="Times"/>
          <w:noProof/>
        </w:rPr>
        <w:tab/>
        <w:t xml:space="preserve">Noble M, Treadwell JR, Tregear SJ, et al. Long-term opioid management for chronic noncancer pain. </w:t>
      </w:r>
      <w:r w:rsidRPr="00726019">
        <w:rPr>
          <w:rFonts w:ascii="Times" w:hAnsi="Times"/>
          <w:i/>
          <w:noProof/>
        </w:rPr>
        <w:t xml:space="preserve">Cochrane Database Syst Rev. </w:t>
      </w:r>
      <w:r w:rsidRPr="00726019">
        <w:rPr>
          <w:rFonts w:ascii="Times" w:hAnsi="Times"/>
          <w:noProof/>
        </w:rPr>
        <w:t>2010(1).</w:t>
      </w:r>
      <w:bookmarkEnd w:id="44"/>
    </w:p>
    <w:p w14:paraId="3BB71B26" w14:textId="77777777" w:rsidR="00726019" w:rsidRPr="00726019" w:rsidRDefault="00726019" w:rsidP="00726019">
      <w:pPr>
        <w:pStyle w:val="EndNoteBibliography"/>
        <w:ind w:left="720" w:hanging="720"/>
        <w:rPr>
          <w:rFonts w:ascii="Times" w:hAnsi="Times"/>
          <w:noProof/>
        </w:rPr>
      </w:pPr>
      <w:bookmarkStart w:id="45" w:name="_ENREF_40"/>
      <w:r w:rsidRPr="00726019">
        <w:rPr>
          <w:rFonts w:ascii="Times" w:hAnsi="Times"/>
          <w:noProof/>
        </w:rPr>
        <w:t>40.</w:t>
      </w:r>
      <w:r w:rsidRPr="00726019">
        <w:rPr>
          <w:rFonts w:ascii="Times" w:hAnsi="Times"/>
          <w:noProof/>
        </w:rPr>
        <w:tab/>
        <w:t xml:space="preserve">Fishbain DA, Cole B, Lewis J, Rosomoff HL, Rosomoff RS. What percentage of chronic nonmalignant pain patients exposed to chronic opioid analgesic therapy develop abuse/addiction and/or aberrant drug-related behaviors? A structured evidence-based review. </w:t>
      </w:r>
      <w:r w:rsidRPr="00726019">
        <w:rPr>
          <w:rFonts w:ascii="Times" w:hAnsi="Times"/>
          <w:i/>
          <w:noProof/>
        </w:rPr>
        <w:t xml:space="preserve">Pain Med. </w:t>
      </w:r>
      <w:r w:rsidRPr="00726019">
        <w:rPr>
          <w:rFonts w:ascii="Times" w:hAnsi="Times"/>
          <w:noProof/>
        </w:rPr>
        <w:t>2008;9(4):444-459.</w:t>
      </w:r>
      <w:bookmarkEnd w:id="45"/>
    </w:p>
    <w:p w14:paraId="4E140D0A" w14:textId="77777777" w:rsidR="00726019" w:rsidRPr="00726019" w:rsidRDefault="00726019" w:rsidP="00726019">
      <w:pPr>
        <w:pStyle w:val="EndNoteBibliography"/>
        <w:ind w:left="720" w:hanging="720"/>
        <w:rPr>
          <w:rFonts w:ascii="Times" w:hAnsi="Times"/>
          <w:noProof/>
        </w:rPr>
      </w:pPr>
      <w:bookmarkStart w:id="46" w:name="_ENREF_41"/>
      <w:r w:rsidRPr="00726019">
        <w:rPr>
          <w:rFonts w:ascii="Times" w:hAnsi="Times"/>
          <w:noProof/>
        </w:rPr>
        <w:t>41.</w:t>
      </w:r>
      <w:r w:rsidRPr="00726019">
        <w:rPr>
          <w:rFonts w:ascii="Times" w:hAnsi="Times"/>
          <w:noProof/>
        </w:rPr>
        <w:tab/>
        <w:t xml:space="preserve">Boscarino JA, Rukstalis MR, Hoffman SN, et al. Prevalence of prescription opioid-use disorder among chronic pain patients: comparison of the DSM-5 vs. DSM-4 diagnostic criteria. </w:t>
      </w:r>
      <w:r w:rsidRPr="00726019">
        <w:rPr>
          <w:rFonts w:ascii="Times" w:hAnsi="Times"/>
          <w:i/>
          <w:noProof/>
        </w:rPr>
        <w:t xml:space="preserve">J Addict Dis. </w:t>
      </w:r>
      <w:r w:rsidRPr="00726019">
        <w:rPr>
          <w:rFonts w:ascii="Times" w:hAnsi="Times"/>
          <w:noProof/>
        </w:rPr>
        <w:t>2011;30(3):185-194.</w:t>
      </w:r>
      <w:bookmarkEnd w:id="46"/>
    </w:p>
    <w:p w14:paraId="5EA0609A" w14:textId="77777777" w:rsidR="00726019" w:rsidRPr="00726019" w:rsidRDefault="00726019" w:rsidP="00726019">
      <w:pPr>
        <w:pStyle w:val="EndNoteBibliography"/>
        <w:ind w:left="720" w:hanging="720"/>
        <w:rPr>
          <w:rFonts w:ascii="Times" w:hAnsi="Times"/>
          <w:noProof/>
        </w:rPr>
      </w:pPr>
      <w:bookmarkStart w:id="47" w:name="_ENREF_42"/>
      <w:r w:rsidRPr="00726019">
        <w:rPr>
          <w:rFonts w:ascii="Times" w:hAnsi="Times"/>
          <w:noProof/>
        </w:rPr>
        <w:t>42.</w:t>
      </w:r>
      <w:r w:rsidRPr="00726019">
        <w:rPr>
          <w:rFonts w:ascii="Times" w:hAnsi="Times"/>
          <w:noProof/>
        </w:rPr>
        <w:tab/>
        <w:t xml:space="preserve">Dasgupta N, Kramer ED, Zalman M-A, et al. Association between non-medical and prescriptive usage of opioids. </w:t>
      </w:r>
      <w:r w:rsidRPr="00726019">
        <w:rPr>
          <w:rFonts w:ascii="Times" w:hAnsi="Times"/>
          <w:i/>
          <w:noProof/>
        </w:rPr>
        <w:t xml:space="preserve">Drug Alcohol Depend. </w:t>
      </w:r>
      <w:r w:rsidRPr="00726019">
        <w:rPr>
          <w:rFonts w:ascii="Times" w:hAnsi="Times"/>
          <w:noProof/>
        </w:rPr>
        <w:t>2006;82(2):135-142.</w:t>
      </w:r>
      <w:bookmarkEnd w:id="47"/>
    </w:p>
    <w:p w14:paraId="6E9A22E2" w14:textId="77777777" w:rsidR="00726019" w:rsidRPr="00726019" w:rsidRDefault="00726019" w:rsidP="00726019">
      <w:pPr>
        <w:pStyle w:val="EndNoteBibliography"/>
        <w:ind w:left="720" w:hanging="720"/>
        <w:rPr>
          <w:rFonts w:ascii="Times" w:hAnsi="Times"/>
          <w:noProof/>
        </w:rPr>
      </w:pPr>
      <w:bookmarkStart w:id="48" w:name="_ENREF_43"/>
      <w:r w:rsidRPr="00726019">
        <w:rPr>
          <w:rFonts w:ascii="Times" w:hAnsi="Times"/>
          <w:noProof/>
        </w:rPr>
        <w:t>43.</w:t>
      </w:r>
      <w:r w:rsidRPr="00726019">
        <w:rPr>
          <w:rFonts w:ascii="Times" w:hAnsi="Times"/>
          <w:noProof/>
        </w:rPr>
        <w:tab/>
        <w:t xml:space="preserve">Marcovitz DE, McHugh RK, Volpe J, Votaw V, Connery HS. Predictors of early dropout in outpatient buprenorphine/naloxone treatment. </w:t>
      </w:r>
      <w:r w:rsidRPr="00726019">
        <w:rPr>
          <w:rFonts w:ascii="Times" w:hAnsi="Times"/>
          <w:i/>
          <w:noProof/>
        </w:rPr>
        <w:t xml:space="preserve">Am J Addict. </w:t>
      </w:r>
      <w:r w:rsidRPr="00726019">
        <w:rPr>
          <w:rFonts w:ascii="Times" w:hAnsi="Times"/>
          <w:noProof/>
        </w:rPr>
        <w:t>2016;25(6):472-477.</w:t>
      </w:r>
      <w:bookmarkEnd w:id="48"/>
    </w:p>
    <w:p w14:paraId="31CBC202" w14:textId="77777777" w:rsidR="00726019" w:rsidRPr="00726019" w:rsidRDefault="00726019" w:rsidP="00726019">
      <w:pPr>
        <w:pStyle w:val="EndNoteBibliography"/>
        <w:ind w:left="720" w:hanging="720"/>
        <w:rPr>
          <w:rFonts w:ascii="Times" w:hAnsi="Times"/>
          <w:noProof/>
        </w:rPr>
      </w:pPr>
      <w:bookmarkStart w:id="49" w:name="_ENREF_44"/>
      <w:r w:rsidRPr="00726019">
        <w:rPr>
          <w:rFonts w:ascii="Times" w:hAnsi="Times"/>
          <w:noProof/>
        </w:rPr>
        <w:t>44.</w:t>
      </w:r>
      <w:r w:rsidRPr="00726019">
        <w:rPr>
          <w:rFonts w:ascii="Times" w:hAnsi="Times"/>
          <w:noProof/>
        </w:rPr>
        <w:tab/>
        <w:t xml:space="preserve">McLellan AT, Lewis DC, O'Brien CP, Kleber HD. Drug dependence, a chronic medical illness: implications for treatment, insurance, and outcomes evaluation. </w:t>
      </w:r>
      <w:r w:rsidRPr="00726019">
        <w:rPr>
          <w:rFonts w:ascii="Times" w:hAnsi="Times"/>
          <w:i/>
          <w:noProof/>
        </w:rPr>
        <w:t xml:space="preserve">JAMA. </w:t>
      </w:r>
      <w:r w:rsidRPr="00726019">
        <w:rPr>
          <w:rFonts w:ascii="Times" w:hAnsi="Times"/>
          <w:noProof/>
        </w:rPr>
        <w:t>2000;284(13):1689-1695.</w:t>
      </w:r>
      <w:bookmarkEnd w:id="49"/>
    </w:p>
    <w:p w14:paraId="26193F7D" w14:textId="77777777" w:rsidR="00726019" w:rsidRPr="00726019" w:rsidRDefault="00726019" w:rsidP="00726019">
      <w:pPr>
        <w:pStyle w:val="EndNoteBibliography"/>
        <w:ind w:left="720" w:hanging="720"/>
        <w:rPr>
          <w:rFonts w:ascii="Times" w:hAnsi="Times"/>
          <w:noProof/>
        </w:rPr>
      </w:pPr>
      <w:bookmarkStart w:id="50" w:name="_ENREF_45"/>
      <w:r w:rsidRPr="00726019">
        <w:rPr>
          <w:rFonts w:ascii="Times" w:hAnsi="Times"/>
          <w:noProof/>
        </w:rPr>
        <w:t>45.</w:t>
      </w:r>
      <w:r w:rsidRPr="00726019">
        <w:rPr>
          <w:rFonts w:ascii="Times" w:hAnsi="Times"/>
          <w:noProof/>
        </w:rPr>
        <w:tab/>
        <w:t xml:space="preserve">Volkow ND. How long does drug addiction treatment usually last? </w:t>
      </w:r>
      <w:r w:rsidRPr="00726019">
        <w:rPr>
          <w:rFonts w:ascii="Times" w:hAnsi="Times"/>
          <w:i/>
          <w:noProof/>
        </w:rPr>
        <w:t>Principles of drug addiction treatment: A research-based guide</w:t>
      </w:r>
      <w:r w:rsidRPr="00726019">
        <w:rPr>
          <w:rFonts w:ascii="Times" w:hAnsi="Times"/>
          <w:noProof/>
        </w:rPr>
        <w:t>: DIANE Publishing; 2011.</w:t>
      </w:r>
      <w:bookmarkEnd w:id="50"/>
    </w:p>
    <w:p w14:paraId="52E00D3F" w14:textId="77777777" w:rsidR="00726019" w:rsidRPr="00726019" w:rsidRDefault="00726019" w:rsidP="00726019">
      <w:pPr>
        <w:pStyle w:val="EndNoteBibliography"/>
        <w:ind w:left="720" w:hanging="720"/>
        <w:rPr>
          <w:rFonts w:ascii="Times" w:hAnsi="Times"/>
          <w:noProof/>
        </w:rPr>
      </w:pPr>
      <w:bookmarkStart w:id="51" w:name="_ENREF_46"/>
      <w:r w:rsidRPr="00726019">
        <w:rPr>
          <w:rFonts w:ascii="Times" w:hAnsi="Times"/>
          <w:noProof/>
        </w:rPr>
        <w:t>46.</w:t>
      </w:r>
      <w:r w:rsidRPr="00726019">
        <w:rPr>
          <w:rFonts w:ascii="Times" w:hAnsi="Times"/>
          <w:noProof/>
        </w:rPr>
        <w:tab/>
        <w:t xml:space="preserve">Strang J, Babor T, Caulkins J, Fischer B, Foxcroft D, Humphreys K. Drug policy and the public good: evidence for effective interventions. </w:t>
      </w:r>
      <w:r w:rsidRPr="00726019">
        <w:rPr>
          <w:rFonts w:ascii="Times" w:hAnsi="Times"/>
          <w:i/>
          <w:noProof/>
        </w:rPr>
        <w:t xml:space="preserve">The Lancet. </w:t>
      </w:r>
      <w:r w:rsidRPr="00726019">
        <w:rPr>
          <w:rFonts w:ascii="Times" w:hAnsi="Times"/>
          <w:noProof/>
        </w:rPr>
        <w:t>2012;379(9810):71-83.</w:t>
      </w:r>
      <w:bookmarkEnd w:id="51"/>
    </w:p>
    <w:p w14:paraId="7CFCA591" w14:textId="77777777" w:rsidR="00726019" w:rsidRPr="00726019" w:rsidRDefault="00726019" w:rsidP="00726019">
      <w:pPr>
        <w:pStyle w:val="EndNoteBibliography"/>
        <w:ind w:left="720" w:hanging="720"/>
        <w:rPr>
          <w:rFonts w:ascii="Times" w:hAnsi="Times"/>
          <w:noProof/>
        </w:rPr>
      </w:pPr>
      <w:bookmarkStart w:id="52" w:name="_ENREF_47"/>
      <w:r w:rsidRPr="00726019">
        <w:rPr>
          <w:rFonts w:ascii="Times" w:hAnsi="Times"/>
          <w:noProof/>
        </w:rPr>
        <w:t>47.</w:t>
      </w:r>
      <w:r w:rsidRPr="00726019">
        <w:rPr>
          <w:rFonts w:ascii="Times" w:hAnsi="Times"/>
          <w:noProof/>
        </w:rPr>
        <w:tab/>
        <w:t xml:space="preserve">Magura S, Lee SJ, Salsitz EA, et al. Outcomes of buprenorphine maintenance in office-based practice. </w:t>
      </w:r>
      <w:r w:rsidRPr="00726019">
        <w:rPr>
          <w:rFonts w:ascii="Times" w:hAnsi="Times"/>
          <w:i/>
          <w:noProof/>
        </w:rPr>
        <w:t xml:space="preserve">J Addict Dis. </w:t>
      </w:r>
      <w:r w:rsidRPr="00726019">
        <w:rPr>
          <w:rFonts w:ascii="Times" w:hAnsi="Times"/>
          <w:noProof/>
        </w:rPr>
        <w:t>2007;26(2):13-23.</w:t>
      </w:r>
      <w:bookmarkEnd w:id="52"/>
    </w:p>
    <w:p w14:paraId="5F7A40CC" w14:textId="77777777" w:rsidR="00726019" w:rsidRPr="00726019" w:rsidRDefault="00726019" w:rsidP="00726019">
      <w:pPr>
        <w:pStyle w:val="EndNoteBibliography"/>
        <w:ind w:left="720" w:hanging="720"/>
        <w:rPr>
          <w:rFonts w:ascii="Times" w:hAnsi="Times"/>
          <w:noProof/>
        </w:rPr>
      </w:pPr>
      <w:bookmarkStart w:id="53" w:name="_ENREF_48"/>
      <w:r w:rsidRPr="00726019">
        <w:rPr>
          <w:rFonts w:ascii="Times" w:hAnsi="Times"/>
          <w:noProof/>
        </w:rPr>
        <w:t>48.</w:t>
      </w:r>
      <w:r w:rsidRPr="00726019">
        <w:rPr>
          <w:rFonts w:ascii="Times" w:hAnsi="Times"/>
          <w:noProof/>
        </w:rPr>
        <w:tab/>
        <w:t xml:space="preserve">Moore BA, Fiellin DA, Barry DT, et al. Primary care office-based buprenorphine treatment: comparison of heroin and prescription opioid dependent patients. </w:t>
      </w:r>
      <w:r w:rsidRPr="00726019">
        <w:rPr>
          <w:rFonts w:ascii="Times" w:hAnsi="Times"/>
          <w:i/>
          <w:noProof/>
        </w:rPr>
        <w:t xml:space="preserve">J Gen Intern Med. </w:t>
      </w:r>
      <w:r w:rsidRPr="00726019">
        <w:rPr>
          <w:rFonts w:ascii="Times" w:hAnsi="Times"/>
          <w:noProof/>
        </w:rPr>
        <w:t>2007;22(4):527-530.</w:t>
      </w:r>
      <w:bookmarkEnd w:id="53"/>
    </w:p>
    <w:p w14:paraId="2FBE4F4C" w14:textId="77777777" w:rsidR="00726019" w:rsidRPr="00726019" w:rsidRDefault="00726019" w:rsidP="00726019">
      <w:pPr>
        <w:pStyle w:val="EndNoteBibliography"/>
        <w:ind w:left="720" w:hanging="720"/>
        <w:rPr>
          <w:rFonts w:ascii="Times" w:hAnsi="Times"/>
          <w:noProof/>
        </w:rPr>
      </w:pPr>
      <w:bookmarkStart w:id="54" w:name="_ENREF_49"/>
      <w:r w:rsidRPr="00726019">
        <w:rPr>
          <w:rFonts w:ascii="Times" w:hAnsi="Times"/>
          <w:noProof/>
        </w:rPr>
        <w:t>49.</w:t>
      </w:r>
      <w:r w:rsidRPr="00726019">
        <w:rPr>
          <w:rFonts w:ascii="Times" w:hAnsi="Times"/>
          <w:noProof/>
        </w:rPr>
        <w:tab/>
        <w:t xml:space="preserve">Timko C, Schultz NR, Cucciare MA, Vittorio L, Garrison-Diehn C. Retention in medication-assisted treatment for opiate dependence: a systematic review. </w:t>
      </w:r>
      <w:r w:rsidRPr="00726019">
        <w:rPr>
          <w:rFonts w:ascii="Times" w:hAnsi="Times"/>
          <w:i/>
          <w:noProof/>
        </w:rPr>
        <w:t xml:space="preserve">J Addict Dis. </w:t>
      </w:r>
      <w:r w:rsidRPr="00726019">
        <w:rPr>
          <w:rFonts w:ascii="Times" w:hAnsi="Times"/>
          <w:noProof/>
        </w:rPr>
        <w:t>2016;35(1):22-35.</w:t>
      </w:r>
      <w:bookmarkEnd w:id="54"/>
    </w:p>
    <w:p w14:paraId="46EEC8AD" w14:textId="77777777" w:rsidR="00726019" w:rsidRPr="00726019" w:rsidRDefault="00726019" w:rsidP="00726019">
      <w:pPr>
        <w:pStyle w:val="EndNoteBibliography"/>
        <w:ind w:left="720" w:hanging="720"/>
        <w:rPr>
          <w:rFonts w:ascii="Times" w:hAnsi="Times"/>
          <w:noProof/>
        </w:rPr>
      </w:pPr>
      <w:bookmarkStart w:id="55" w:name="_ENREF_50"/>
      <w:r w:rsidRPr="00726019">
        <w:rPr>
          <w:rFonts w:ascii="Times" w:hAnsi="Times"/>
          <w:noProof/>
        </w:rPr>
        <w:t>50.</w:t>
      </w:r>
      <w:r w:rsidRPr="00726019">
        <w:rPr>
          <w:rFonts w:ascii="Times" w:hAnsi="Times"/>
          <w:noProof/>
        </w:rPr>
        <w:tab/>
        <w:t xml:space="preserve">Corsi KF, Lehman WK, Booth RE. The effect of methadone maintenance on positive outcomes for opiate injection drug users. </w:t>
      </w:r>
      <w:r w:rsidRPr="00726019">
        <w:rPr>
          <w:rFonts w:ascii="Times" w:hAnsi="Times"/>
          <w:i/>
          <w:noProof/>
        </w:rPr>
        <w:t xml:space="preserve">J Subst Abuse Treat. </w:t>
      </w:r>
      <w:r w:rsidRPr="00726019">
        <w:rPr>
          <w:rFonts w:ascii="Times" w:hAnsi="Times"/>
          <w:noProof/>
        </w:rPr>
        <w:t>2009;37(2):120-126.</w:t>
      </w:r>
      <w:bookmarkEnd w:id="55"/>
    </w:p>
    <w:p w14:paraId="34186061" w14:textId="77777777" w:rsidR="00726019" w:rsidRPr="00726019" w:rsidRDefault="00726019" w:rsidP="00726019">
      <w:pPr>
        <w:pStyle w:val="EndNoteBibliography"/>
        <w:ind w:left="720" w:hanging="720"/>
        <w:rPr>
          <w:rFonts w:ascii="Times" w:hAnsi="Times"/>
          <w:noProof/>
        </w:rPr>
      </w:pPr>
      <w:bookmarkStart w:id="56" w:name="_ENREF_51"/>
      <w:r w:rsidRPr="00726019">
        <w:rPr>
          <w:rFonts w:ascii="Times" w:hAnsi="Times"/>
          <w:noProof/>
        </w:rPr>
        <w:t>51.</w:t>
      </w:r>
      <w:r w:rsidRPr="00726019">
        <w:rPr>
          <w:rFonts w:ascii="Times" w:hAnsi="Times"/>
          <w:noProof/>
        </w:rPr>
        <w:tab/>
        <w:t xml:space="preserve">Connock M, Juarez-Garcia A, Jowett S, et al. Methadone and buprenorphine for the management of opioid dependence: a systematic review and economic evaluation. </w:t>
      </w:r>
      <w:r w:rsidRPr="00726019">
        <w:rPr>
          <w:rFonts w:ascii="Times" w:hAnsi="Times"/>
          <w:i/>
          <w:noProof/>
        </w:rPr>
        <w:t xml:space="preserve">Health Technol Assess. </w:t>
      </w:r>
      <w:r w:rsidRPr="00726019">
        <w:rPr>
          <w:rFonts w:ascii="Times" w:hAnsi="Times"/>
          <w:noProof/>
        </w:rPr>
        <w:t>2007;11(9):1-171, iii-iv.</w:t>
      </w:r>
      <w:bookmarkEnd w:id="56"/>
    </w:p>
    <w:p w14:paraId="4A3968FB" w14:textId="77777777" w:rsidR="00726019" w:rsidRPr="00726019" w:rsidRDefault="00726019" w:rsidP="00726019">
      <w:pPr>
        <w:pStyle w:val="EndNoteBibliography"/>
        <w:ind w:left="720" w:hanging="720"/>
        <w:rPr>
          <w:rFonts w:ascii="Times" w:hAnsi="Times"/>
          <w:noProof/>
        </w:rPr>
      </w:pPr>
      <w:bookmarkStart w:id="57" w:name="_ENREF_52"/>
      <w:r w:rsidRPr="00726019">
        <w:rPr>
          <w:rFonts w:ascii="Times" w:hAnsi="Times"/>
          <w:noProof/>
        </w:rPr>
        <w:t>52.</w:t>
      </w:r>
      <w:r w:rsidRPr="00726019">
        <w:rPr>
          <w:rFonts w:ascii="Times" w:hAnsi="Times"/>
          <w:noProof/>
        </w:rPr>
        <w:tab/>
        <w:t xml:space="preserve">Banta-Green CJ, Maynard C, Koepsell TD, Wells EA, Donovan DM. Retention in methadone maintenance drug treatment for prescription-type opioid primary users compared to heroin users. </w:t>
      </w:r>
      <w:r w:rsidRPr="00726019">
        <w:rPr>
          <w:rFonts w:ascii="Times" w:hAnsi="Times"/>
          <w:i/>
          <w:noProof/>
        </w:rPr>
        <w:t xml:space="preserve">Addiction. </w:t>
      </w:r>
      <w:r w:rsidRPr="00726019">
        <w:rPr>
          <w:rFonts w:ascii="Times" w:hAnsi="Times"/>
          <w:noProof/>
        </w:rPr>
        <w:t>2009;104(5):775-783.</w:t>
      </w:r>
      <w:bookmarkEnd w:id="57"/>
    </w:p>
    <w:p w14:paraId="3A15C44B" w14:textId="77777777" w:rsidR="00726019" w:rsidRPr="00726019" w:rsidRDefault="00726019" w:rsidP="00726019">
      <w:pPr>
        <w:pStyle w:val="EndNoteBibliography"/>
        <w:ind w:left="720" w:hanging="720"/>
        <w:rPr>
          <w:rFonts w:ascii="Times" w:hAnsi="Times"/>
          <w:noProof/>
        </w:rPr>
      </w:pPr>
      <w:bookmarkStart w:id="58" w:name="_ENREF_53"/>
      <w:r w:rsidRPr="00726019">
        <w:rPr>
          <w:rFonts w:ascii="Times" w:hAnsi="Times"/>
          <w:noProof/>
        </w:rPr>
        <w:t>53.</w:t>
      </w:r>
      <w:r w:rsidRPr="00726019">
        <w:rPr>
          <w:rFonts w:ascii="Times" w:hAnsi="Times"/>
          <w:noProof/>
        </w:rPr>
        <w:tab/>
        <w:t xml:space="preserve">Xu JQ, Murphy SL, Kochanek KD, Bastian BA. Deaths: final data for 2013. </w:t>
      </w:r>
      <w:r w:rsidRPr="00726019">
        <w:rPr>
          <w:rFonts w:ascii="Times" w:hAnsi="Times"/>
          <w:i/>
          <w:noProof/>
        </w:rPr>
        <w:t xml:space="preserve">Natl Vital Stat Rep. </w:t>
      </w:r>
      <w:r w:rsidRPr="00726019">
        <w:rPr>
          <w:rFonts w:ascii="Times" w:hAnsi="Times"/>
          <w:noProof/>
        </w:rPr>
        <w:t>2016;64(2):1-119.</w:t>
      </w:r>
      <w:bookmarkEnd w:id="58"/>
    </w:p>
    <w:p w14:paraId="41D2C2BC" w14:textId="77777777" w:rsidR="00726019" w:rsidRPr="00726019" w:rsidRDefault="00726019" w:rsidP="00726019">
      <w:pPr>
        <w:pStyle w:val="EndNoteBibliography"/>
        <w:ind w:left="720" w:hanging="720"/>
        <w:rPr>
          <w:rFonts w:ascii="Times" w:hAnsi="Times"/>
          <w:noProof/>
        </w:rPr>
      </w:pPr>
      <w:bookmarkStart w:id="59" w:name="_ENREF_54"/>
      <w:r w:rsidRPr="00726019">
        <w:rPr>
          <w:rFonts w:ascii="Times" w:hAnsi="Times"/>
          <w:noProof/>
        </w:rPr>
        <w:lastRenderedPageBreak/>
        <w:t>54.</w:t>
      </w:r>
      <w:r w:rsidRPr="00726019">
        <w:rPr>
          <w:rFonts w:ascii="Times" w:hAnsi="Times"/>
          <w:noProof/>
        </w:rPr>
        <w:tab/>
        <w:t xml:space="preserve">Evans JL, Tsui JI, Hahn JA, Davidson PJ, Lum PJ, Page K. Mortality among young injection drug users in San Francisco: a 10-year follow-up of the UFO Study. </w:t>
      </w:r>
      <w:r w:rsidRPr="00726019">
        <w:rPr>
          <w:rFonts w:ascii="Times" w:hAnsi="Times"/>
          <w:i/>
          <w:noProof/>
        </w:rPr>
        <w:t xml:space="preserve">Am J Epidemiol. </w:t>
      </w:r>
      <w:r w:rsidRPr="00726019">
        <w:rPr>
          <w:rFonts w:ascii="Times" w:hAnsi="Times"/>
          <w:noProof/>
        </w:rPr>
        <w:t>2012;175(4):302-308.</w:t>
      </w:r>
      <w:bookmarkEnd w:id="59"/>
    </w:p>
    <w:p w14:paraId="15BF8E52" w14:textId="77777777" w:rsidR="00726019" w:rsidRPr="00726019" w:rsidRDefault="00726019" w:rsidP="00726019">
      <w:pPr>
        <w:pStyle w:val="EndNoteBibliography"/>
        <w:ind w:left="720" w:hanging="720"/>
        <w:rPr>
          <w:rFonts w:ascii="Times" w:hAnsi="Times"/>
          <w:noProof/>
        </w:rPr>
      </w:pPr>
      <w:bookmarkStart w:id="60" w:name="_ENREF_55"/>
      <w:r w:rsidRPr="00726019">
        <w:rPr>
          <w:rFonts w:ascii="Times" w:hAnsi="Times"/>
          <w:noProof/>
        </w:rPr>
        <w:t>55.</w:t>
      </w:r>
      <w:r w:rsidRPr="00726019">
        <w:rPr>
          <w:rFonts w:ascii="Times" w:hAnsi="Times"/>
          <w:noProof/>
        </w:rPr>
        <w:tab/>
        <w:t xml:space="preserve">Clausen T, Anchersen K, Waal H. Mortality prior to, during and after opioid maintenance treatment (OMT): a national prospective cross-registry study. </w:t>
      </w:r>
      <w:r w:rsidRPr="00726019">
        <w:rPr>
          <w:rFonts w:ascii="Times" w:hAnsi="Times"/>
          <w:i/>
          <w:noProof/>
        </w:rPr>
        <w:t xml:space="preserve">Drug Alcohol Depend. </w:t>
      </w:r>
      <w:r w:rsidRPr="00726019">
        <w:rPr>
          <w:rFonts w:ascii="Times" w:hAnsi="Times"/>
          <w:noProof/>
        </w:rPr>
        <w:t>2008;94(1-3):151-157.</w:t>
      </w:r>
      <w:bookmarkEnd w:id="60"/>
    </w:p>
    <w:p w14:paraId="1B821788" w14:textId="77777777" w:rsidR="00726019" w:rsidRPr="00726019" w:rsidRDefault="00726019" w:rsidP="00726019">
      <w:pPr>
        <w:pStyle w:val="EndNoteBibliography"/>
        <w:ind w:left="720" w:hanging="720"/>
        <w:rPr>
          <w:rFonts w:ascii="Times" w:hAnsi="Times"/>
          <w:noProof/>
        </w:rPr>
      </w:pPr>
      <w:bookmarkStart w:id="61" w:name="_ENREF_56"/>
      <w:r w:rsidRPr="00726019">
        <w:rPr>
          <w:rFonts w:ascii="Times" w:hAnsi="Times"/>
          <w:noProof/>
        </w:rPr>
        <w:t>56.</w:t>
      </w:r>
      <w:r w:rsidRPr="00726019">
        <w:rPr>
          <w:rFonts w:ascii="Times" w:hAnsi="Times"/>
          <w:noProof/>
        </w:rPr>
        <w:tab/>
        <w:t xml:space="preserve">Dixon S, Poole CD, Odeyemi I, Retsa P, Chambers C, Currie CJ. Deriving health state utilities for the numerical pain rating scale. </w:t>
      </w:r>
      <w:r w:rsidRPr="00726019">
        <w:rPr>
          <w:rFonts w:ascii="Times" w:hAnsi="Times"/>
          <w:i/>
          <w:noProof/>
        </w:rPr>
        <w:t xml:space="preserve">Health Qual Life Outcomes. </w:t>
      </w:r>
      <w:r w:rsidRPr="00726019">
        <w:rPr>
          <w:rFonts w:ascii="Times" w:hAnsi="Times"/>
          <w:noProof/>
        </w:rPr>
        <w:t>2011;9:96.</w:t>
      </w:r>
      <w:bookmarkEnd w:id="61"/>
    </w:p>
    <w:p w14:paraId="5D73FE22" w14:textId="77777777" w:rsidR="00726019" w:rsidRPr="00726019" w:rsidRDefault="00726019" w:rsidP="00726019">
      <w:pPr>
        <w:pStyle w:val="EndNoteBibliography"/>
        <w:ind w:left="720" w:hanging="720"/>
        <w:rPr>
          <w:rFonts w:ascii="Times" w:hAnsi="Times"/>
          <w:noProof/>
        </w:rPr>
      </w:pPr>
      <w:bookmarkStart w:id="62" w:name="_ENREF_57"/>
      <w:r w:rsidRPr="00726019">
        <w:rPr>
          <w:rFonts w:ascii="Times" w:hAnsi="Times"/>
          <w:noProof/>
        </w:rPr>
        <w:t>57.</w:t>
      </w:r>
      <w:r w:rsidRPr="00726019">
        <w:rPr>
          <w:rFonts w:ascii="Times" w:hAnsi="Times"/>
          <w:noProof/>
        </w:rPr>
        <w:tab/>
        <w:t xml:space="preserve">Kalso E, Edwards JE, Moore RA, McQuay HJ. Opioids in chronic non-cancer pain: systematic review of efficacy and safety. </w:t>
      </w:r>
      <w:r w:rsidRPr="00726019">
        <w:rPr>
          <w:rFonts w:ascii="Times" w:hAnsi="Times"/>
          <w:i/>
          <w:noProof/>
        </w:rPr>
        <w:t xml:space="preserve">Pain. </w:t>
      </w:r>
      <w:r w:rsidRPr="00726019">
        <w:rPr>
          <w:rFonts w:ascii="Times" w:hAnsi="Times"/>
          <w:noProof/>
        </w:rPr>
        <w:t>2004;112(3):372-380.</w:t>
      </w:r>
      <w:bookmarkEnd w:id="62"/>
    </w:p>
    <w:p w14:paraId="22173F34" w14:textId="77777777" w:rsidR="00726019" w:rsidRPr="00726019" w:rsidRDefault="00726019" w:rsidP="00726019">
      <w:pPr>
        <w:pStyle w:val="EndNoteBibliography"/>
        <w:ind w:left="720" w:hanging="720"/>
        <w:rPr>
          <w:rFonts w:ascii="Times" w:hAnsi="Times"/>
          <w:noProof/>
        </w:rPr>
      </w:pPr>
      <w:bookmarkStart w:id="63" w:name="_ENREF_58"/>
      <w:r w:rsidRPr="00726019">
        <w:rPr>
          <w:rFonts w:ascii="Times" w:hAnsi="Times"/>
          <w:noProof/>
        </w:rPr>
        <w:t>58.</w:t>
      </w:r>
      <w:r w:rsidRPr="00726019">
        <w:rPr>
          <w:rFonts w:ascii="Times" w:hAnsi="Times"/>
          <w:noProof/>
        </w:rPr>
        <w:tab/>
        <w:t xml:space="preserve">Birke H, Ekholm O, Sjøgren P, Kurita Gp, Højsted J. Long-term opioid therapy in Denmark: a disappointing journey. </w:t>
      </w:r>
      <w:r w:rsidRPr="00726019">
        <w:rPr>
          <w:rFonts w:ascii="Times" w:hAnsi="Times"/>
          <w:i/>
          <w:noProof/>
        </w:rPr>
        <w:t xml:space="preserve">Eur J Pain. </w:t>
      </w:r>
      <w:r w:rsidRPr="00726019">
        <w:rPr>
          <w:rFonts w:ascii="Times" w:hAnsi="Times"/>
          <w:noProof/>
        </w:rPr>
        <w:t>2017;21(9):1516-1527.</w:t>
      </w:r>
      <w:bookmarkEnd w:id="63"/>
    </w:p>
    <w:p w14:paraId="1C75D690" w14:textId="77777777" w:rsidR="00726019" w:rsidRPr="00726019" w:rsidRDefault="00726019" w:rsidP="00726019">
      <w:pPr>
        <w:pStyle w:val="EndNoteBibliography"/>
        <w:ind w:left="720" w:hanging="720"/>
        <w:rPr>
          <w:rFonts w:ascii="Times" w:hAnsi="Times"/>
          <w:noProof/>
        </w:rPr>
      </w:pPr>
      <w:bookmarkStart w:id="64" w:name="_ENREF_59"/>
      <w:r w:rsidRPr="00726019">
        <w:rPr>
          <w:rFonts w:ascii="Times" w:hAnsi="Times"/>
          <w:noProof/>
        </w:rPr>
        <w:t>59.</w:t>
      </w:r>
      <w:r w:rsidRPr="00726019">
        <w:rPr>
          <w:rFonts w:ascii="Times" w:hAnsi="Times"/>
          <w:noProof/>
        </w:rPr>
        <w:tab/>
        <w:t xml:space="preserve">Chou R, Turner JA, Devine EB, et al. The effectiveness and risks of long-term opioid therapy for chronic pain: a systematic review for a National Institutes of Health Pathways to Prevention Workshop. </w:t>
      </w:r>
      <w:r w:rsidRPr="00726019">
        <w:rPr>
          <w:rFonts w:ascii="Times" w:hAnsi="Times"/>
          <w:i/>
          <w:noProof/>
        </w:rPr>
        <w:t xml:space="preserve">Ann Intern Med. </w:t>
      </w:r>
      <w:r w:rsidRPr="00726019">
        <w:rPr>
          <w:rFonts w:ascii="Times" w:hAnsi="Times"/>
          <w:noProof/>
        </w:rPr>
        <w:t>2015;162(4):276-286.</w:t>
      </w:r>
      <w:bookmarkEnd w:id="64"/>
    </w:p>
    <w:p w14:paraId="24B5A325" w14:textId="77777777" w:rsidR="00726019" w:rsidRPr="00726019" w:rsidRDefault="00726019" w:rsidP="00726019">
      <w:pPr>
        <w:pStyle w:val="EndNoteBibliography"/>
        <w:ind w:left="720" w:hanging="720"/>
        <w:rPr>
          <w:rFonts w:ascii="Times" w:hAnsi="Times"/>
          <w:noProof/>
        </w:rPr>
      </w:pPr>
      <w:bookmarkStart w:id="65" w:name="_ENREF_60"/>
      <w:r w:rsidRPr="00726019">
        <w:rPr>
          <w:rFonts w:ascii="Times" w:hAnsi="Times"/>
          <w:noProof/>
        </w:rPr>
        <w:t>60.</w:t>
      </w:r>
      <w:r w:rsidRPr="00726019">
        <w:rPr>
          <w:rFonts w:ascii="Times" w:hAnsi="Times"/>
          <w:noProof/>
        </w:rPr>
        <w:tab/>
        <w:t xml:space="preserve">Dowell D, Haegerich TM, Chou R. CDC Guideline for Prescribing Opioids for Chronic Pain--United States, 2016. </w:t>
      </w:r>
      <w:r w:rsidRPr="00726019">
        <w:rPr>
          <w:rFonts w:ascii="Times" w:hAnsi="Times"/>
          <w:i/>
          <w:noProof/>
        </w:rPr>
        <w:t xml:space="preserve">JAMA. </w:t>
      </w:r>
      <w:r w:rsidRPr="00726019">
        <w:rPr>
          <w:rFonts w:ascii="Times" w:hAnsi="Times"/>
          <w:noProof/>
        </w:rPr>
        <w:t>2016;315(15):1624-1645.</w:t>
      </w:r>
      <w:bookmarkEnd w:id="65"/>
    </w:p>
    <w:p w14:paraId="2FC4A0DD" w14:textId="77777777" w:rsidR="00726019" w:rsidRPr="00726019" w:rsidRDefault="00726019" w:rsidP="00726019">
      <w:pPr>
        <w:pStyle w:val="EndNoteBibliography"/>
        <w:ind w:left="720" w:hanging="720"/>
        <w:rPr>
          <w:rFonts w:ascii="Times" w:hAnsi="Times"/>
          <w:noProof/>
        </w:rPr>
      </w:pPr>
      <w:bookmarkStart w:id="66" w:name="_ENREF_61"/>
      <w:r w:rsidRPr="00726019">
        <w:rPr>
          <w:rFonts w:ascii="Times" w:hAnsi="Times"/>
          <w:noProof/>
        </w:rPr>
        <w:t>61.</w:t>
      </w:r>
      <w:r w:rsidRPr="00726019">
        <w:rPr>
          <w:rFonts w:ascii="Times" w:hAnsi="Times"/>
          <w:noProof/>
        </w:rPr>
        <w:tab/>
        <w:t xml:space="preserve">Olson J. Minneapolis VA study challenges wide use of opioids. </w:t>
      </w:r>
      <w:r w:rsidRPr="00726019">
        <w:rPr>
          <w:rFonts w:ascii="Times" w:hAnsi="Times"/>
          <w:i/>
          <w:noProof/>
        </w:rPr>
        <w:t>Star Tribune.</w:t>
      </w:r>
      <w:r w:rsidRPr="00726019">
        <w:rPr>
          <w:rFonts w:ascii="Times" w:hAnsi="Times"/>
          <w:noProof/>
        </w:rPr>
        <w:t xml:space="preserve"> May 14, 2017.</w:t>
      </w:r>
      <w:bookmarkEnd w:id="66"/>
    </w:p>
    <w:p w14:paraId="6CE1DBC0" w14:textId="77777777" w:rsidR="00726019" w:rsidRPr="00726019" w:rsidRDefault="00726019" w:rsidP="00726019">
      <w:pPr>
        <w:pStyle w:val="EndNoteBibliography"/>
        <w:ind w:left="720" w:hanging="720"/>
        <w:rPr>
          <w:rFonts w:ascii="Times" w:hAnsi="Times"/>
          <w:noProof/>
        </w:rPr>
      </w:pPr>
      <w:bookmarkStart w:id="67" w:name="_ENREF_62"/>
      <w:r w:rsidRPr="00726019">
        <w:rPr>
          <w:rFonts w:ascii="Times" w:hAnsi="Times"/>
          <w:noProof/>
        </w:rPr>
        <w:t>62.</w:t>
      </w:r>
      <w:r w:rsidRPr="00726019">
        <w:rPr>
          <w:rFonts w:ascii="Times" w:hAnsi="Times"/>
          <w:noProof/>
        </w:rPr>
        <w:tab/>
        <w:t xml:space="preserve">Rosenblum A, Marsch LA, Joseph H, Portenoy RK. Opioids and the treatment of chronic pain: controversies, current status, and future directions. </w:t>
      </w:r>
      <w:r w:rsidRPr="00726019">
        <w:rPr>
          <w:rFonts w:ascii="Times" w:hAnsi="Times"/>
          <w:i/>
          <w:noProof/>
        </w:rPr>
        <w:t xml:space="preserve">Exp Clin Psychopharmacol. </w:t>
      </w:r>
      <w:r w:rsidRPr="00726019">
        <w:rPr>
          <w:rFonts w:ascii="Times" w:hAnsi="Times"/>
          <w:noProof/>
        </w:rPr>
        <w:t>2008;16(5):405-416.</w:t>
      </w:r>
      <w:bookmarkEnd w:id="67"/>
    </w:p>
    <w:p w14:paraId="20793419" w14:textId="77777777" w:rsidR="00726019" w:rsidRPr="00726019" w:rsidRDefault="00726019" w:rsidP="00726019">
      <w:pPr>
        <w:pStyle w:val="EndNoteBibliography"/>
        <w:ind w:left="720" w:hanging="720"/>
        <w:rPr>
          <w:rFonts w:ascii="Times" w:hAnsi="Times"/>
          <w:noProof/>
        </w:rPr>
      </w:pPr>
      <w:bookmarkStart w:id="68" w:name="_ENREF_63"/>
      <w:r w:rsidRPr="00726019">
        <w:rPr>
          <w:rFonts w:ascii="Times" w:hAnsi="Times"/>
          <w:noProof/>
        </w:rPr>
        <w:t>63.</w:t>
      </w:r>
      <w:r w:rsidRPr="00726019">
        <w:rPr>
          <w:rFonts w:ascii="Times" w:hAnsi="Times"/>
          <w:noProof/>
        </w:rPr>
        <w:tab/>
        <w:t xml:space="preserve">Barnett PG, Zaric GS, Brandeau ML. The cost-effectiveness of buprenorphine maintenance therapy for opiate addiction in the United States. </w:t>
      </w:r>
      <w:r w:rsidRPr="00726019">
        <w:rPr>
          <w:rFonts w:ascii="Times" w:hAnsi="Times"/>
          <w:i/>
          <w:noProof/>
        </w:rPr>
        <w:t xml:space="preserve">Addiction. </w:t>
      </w:r>
      <w:r w:rsidRPr="00726019">
        <w:rPr>
          <w:rFonts w:ascii="Times" w:hAnsi="Times"/>
          <w:noProof/>
        </w:rPr>
        <w:t>2001;96(9):1267-1278.</w:t>
      </w:r>
      <w:bookmarkEnd w:id="68"/>
    </w:p>
    <w:p w14:paraId="28367661" w14:textId="77777777" w:rsidR="00726019" w:rsidRPr="00726019" w:rsidRDefault="00726019" w:rsidP="00726019">
      <w:pPr>
        <w:pStyle w:val="EndNoteBibliography"/>
        <w:ind w:left="720" w:hanging="720"/>
        <w:rPr>
          <w:rFonts w:ascii="Times" w:hAnsi="Times"/>
          <w:noProof/>
        </w:rPr>
      </w:pPr>
      <w:bookmarkStart w:id="69" w:name="_ENREF_64"/>
      <w:r w:rsidRPr="00726019">
        <w:rPr>
          <w:rFonts w:ascii="Times" w:hAnsi="Times"/>
          <w:noProof/>
        </w:rPr>
        <w:t>64.</w:t>
      </w:r>
      <w:r w:rsidRPr="00726019">
        <w:rPr>
          <w:rFonts w:ascii="Times" w:hAnsi="Times"/>
          <w:noProof/>
        </w:rPr>
        <w:tab/>
        <w:t xml:space="preserve">Coffin PO, Sullivan SD. Cost-effectiveness of distributing naloxone to heroin users for lay overdose reversal. </w:t>
      </w:r>
      <w:r w:rsidRPr="00726019">
        <w:rPr>
          <w:rFonts w:ascii="Times" w:hAnsi="Times"/>
          <w:i/>
          <w:noProof/>
        </w:rPr>
        <w:t xml:space="preserve">Ann Intern Med. </w:t>
      </w:r>
      <w:r w:rsidRPr="00726019">
        <w:rPr>
          <w:rFonts w:ascii="Times" w:hAnsi="Times"/>
          <w:noProof/>
        </w:rPr>
        <w:t>2013;158(1):1-9.</w:t>
      </w:r>
      <w:bookmarkEnd w:id="69"/>
    </w:p>
    <w:p w14:paraId="35CD9F1C" w14:textId="77777777" w:rsidR="00726019" w:rsidRPr="00726019" w:rsidRDefault="00726019" w:rsidP="00726019">
      <w:pPr>
        <w:pStyle w:val="EndNoteBibliography"/>
        <w:ind w:left="720" w:hanging="720"/>
        <w:rPr>
          <w:rFonts w:ascii="Times" w:hAnsi="Times"/>
          <w:noProof/>
        </w:rPr>
      </w:pPr>
      <w:bookmarkStart w:id="70" w:name="_ENREF_65"/>
      <w:r w:rsidRPr="00726019">
        <w:rPr>
          <w:rFonts w:ascii="Times" w:hAnsi="Times"/>
          <w:noProof/>
        </w:rPr>
        <w:t>65.</w:t>
      </w:r>
      <w:r w:rsidRPr="00726019">
        <w:rPr>
          <w:rFonts w:ascii="Times" w:hAnsi="Times"/>
          <w:noProof/>
        </w:rPr>
        <w:tab/>
        <w:t xml:space="preserve">Zaric GS, Barnett PG, Brandeau ML. HIV transmission and the cost-effectiveness of methadone maintenance. </w:t>
      </w:r>
      <w:r w:rsidRPr="00726019">
        <w:rPr>
          <w:rFonts w:ascii="Times" w:hAnsi="Times"/>
          <w:i/>
          <w:noProof/>
        </w:rPr>
        <w:t xml:space="preserve">Am J Public Health. </w:t>
      </w:r>
      <w:r w:rsidRPr="00726019">
        <w:rPr>
          <w:rFonts w:ascii="Times" w:hAnsi="Times"/>
          <w:noProof/>
        </w:rPr>
        <w:t>2000;90(7):1100-1111.</w:t>
      </w:r>
      <w:bookmarkEnd w:id="70"/>
    </w:p>
    <w:p w14:paraId="2354B4DD" w14:textId="77777777" w:rsidR="00726019" w:rsidRPr="00726019" w:rsidRDefault="00726019" w:rsidP="00726019">
      <w:pPr>
        <w:pStyle w:val="EndNoteBibliography"/>
        <w:ind w:left="720" w:hanging="720"/>
        <w:rPr>
          <w:rFonts w:ascii="Times" w:hAnsi="Times"/>
          <w:noProof/>
        </w:rPr>
      </w:pPr>
      <w:bookmarkStart w:id="71" w:name="_ENREF_66"/>
      <w:r w:rsidRPr="00726019">
        <w:rPr>
          <w:rFonts w:ascii="Times" w:hAnsi="Times"/>
          <w:noProof/>
        </w:rPr>
        <w:t>66.</w:t>
      </w:r>
      <w:r w:rsidRPr="00726019">
        <w:rPr>
          <w:rFonts w:ascii="Times" w:hAnsi="Times"/>
          <w:noProof/>
        </w:rPr>
        <w:tab/>
        <w:t xml:space="preserve">Dhawan A, Chopra A. Does buprenorphine maintenance improve the quality of life of opioid users? </w:t>
      </w:r>
      <w:r w:rsidRPr="00726019">
        <w:rPr>
          <w:rFonts w:ascii="Times" w:hAnsi="Times"/>
          <w:i/>
          <w:noProof/>
        </w:rPr>
        <w:t xml:space="preserve">Indian J Med Res. </w:t>
      </w:r>
      <w:r w:rsidRPr="00726019">
        <w:rPr>
          <w:rFonts w:ascii="Times" w:hAnsi="Times"/>
          <w:noProof/>
        </w:rPr>
        <w:t>2013;137(1):130-135.</w:t>
      </w:r>
      <w:bookmarkEnd w:id="71"/>
    </w:p>
    <w:p w14:paraId="6DB73B1F" w14:textId="77777777" w:rsidR="00726019" w:rsidRPr="00726019" w:rsidRDefault="00726019" w:rsidP="00726019">
      <w:pPr>
        <w:pStyle w:val="EndNoteBibliography"/>
        <w:ind w:left="720" w:hanging="720"/>
        <w:rPr>
          <w:rFonts w:ascii="Times" w:hAnsi="Times"/>
          <w:noProof/>
        </w:rPr>
      </w:pPr>
      <w:bookmarkStart w:id="72" w:name="_ENREF_67"/>
      <w:r w:rsidRPr="00726019">
        <w:rPr>
          <w:rFonts w:ascii="Times" w:hAnsi="Times"/>
          <w:noProof/>
        </w:rPr>
        <w:t>67.</w:t>
      </w:r>
      <w:r w:rsidRPr="00726019">
        <w:rPr>
          <w:rFonts w:ascii="Times" w:hAnsi="Times"/>
          <w:noProof/>
        </w:rPr>
        <w:tab/>
        <w:t xml:space="preserve">Lipscomb J. The Proper Role for Discounting: Search in Progress. </w:t>
      </w:r>
      <w:r w:rsidRPr="00726019">
        <w:rPr>
          <w:rFonts w:ascii="Times" w:hAnsi="Times"/>
          <w:i/>
          <w:noProof/>
        </w:rPr>
        <w:t xml:space="preserve">Med Care. </w:t>
      </w:r>
      <w:r w:rsidRPr="00726019">
        <w:rPr>
          <w:rFonts w:ascii="Times" w:hAnsi="Times"/>
          <w:noProof/>
        </w:rPr>
        <w:t>1996;34(12):DS119-DS123.</w:t>
      </w:r>
      <w:bookmarkEnd w:id="72"/>
    </w:p>
    <w:p w14:paraId="7C80CCDB" w14:textId="77777777" w:rsidR="00726019" w:rsidRPr="00726019" w:rsidRDefault="00726019" w:rsidP="00726019">
      <w:pPr>
        <w:pStyle w:val="EndNoteBibliography"/>
        <w:ind w:left="720" w:hanging="720"/>
        <w:rPr>
          <w:rFonts w:ascii="Times" w:hAnsi="Times"/>
          <w:noProof/>
        </w:rPr>
      </w:pPr>
      <w:bookmarkStart w:id="73" w:name="_ENREF_68"/>
      <w:r w:rsidRPr="00726019">
        <w:rPr>
          <w:rFonts w:ascii="Times" w:hAnsi="Times"/>
          <w:noProof/>
        </w:rPr>
        <w:t>68.</w:t>
      </w:r>
      <w:r w:rsidRPr="00726019">
        <w:rPr>
          <w:rFonts w:ascii="Times" w:hAnsi="Times"/>
          <w:noProof/>
        </w:rPr>
        <w:tab/>
        <w:t xml:space="preserve">Arias E. United States life tables, 2011. </w:t>
      </w:r>
      <w:r w:rsidRPr="00726019">
        <w:rPr>
          <w:rFonts w:ascii="Times" w:hAnsi="Times"/>
          <w:i/>
          <w:noProof/>
        </w:rPr>
        <w:t xml:space="preserve">Natl Vital Stat Rep. </w:t>
      </w:r>
      <w:r w:rsidRPr="00726019">
        <w:rPr>
          <w:rFonts w:ascii="Times" w:hAnsi="Times"/>
          <w:noProof/>
        </w:rPr>
        <w:t>2015;64(11):1-63.</w:t>
      </w:r>
      <w:bookmarkEnd w:id="73"/>
    </w:p>
    <w:p w14:paraId="5C54CA73" w14:textId="77777777" w:rsidR="00726019" w:rsidRPr="00726019" w:rsidRDefault="00726019" w:rsidP="00726019">
      <w:pPr>
        <w:pStyle w:val="EndNoteBibliography"/>
        <w:ind w:left="720" w:hanging="720"/>
        <w:rPr>
          <w:rFonts w:ascii="Times" w:hAnsi="Times"/>
          <w:noProof/>
        </w:rPr>
      </w:pPr>
      <w:bookmarkStart w:id="74" w:name="_ENREF_69"/>
      <w:r w:rsidRPr="00726019">
        <w:rPr>
          <w:rFonts w:ascii="Times" w:hAnsi="Times"/>
          <w:noProof/>
        </w:rPr>
        <w:t>69.</w:t>
      </w:r>
      <w:r w:rsidRPr="00726019">
        <w:rPr>
          <w:rFonts w:ascii="Times" w:hAnsi="Times"/>
          <w:noProof/>
        </w:rPr>
        <w:tab/>
        <w:t xml:space="preserve">Severtson SG, Ellis MS, Kurtz SP, et al. Sustained reduction of diversion and abuse after introduction of an abuse deterrent formulation of extended release oxycodone. </w:t>
      </w:r>
      <w:r w:rsidRPr="00726019">
        <w:rPr>
          <w:rFonts w:ascii="Times" w:hAnsi="Times"/>
          <w:i/>
          <w:noProof/>
        </w:rPr>
        <w:t xml:space="preserve">Drug Alcohol Depend. </w:t>
      </w:r>
      <w:r w:rsidRPr="00726019">
        <w:rPr>
          <w:rFonts w:ascii="Times" w:hAnsi="Times"/>
          <w:noProof/>
        </w:rPr>
        <w:t>2016;168:219-229.</w:t>
      </w:r>
      <w:bookmarkEnd w:id="74"/>
    </w:p>
    <w:p w14:paraId="184CAAAD" w14:textId="77777777" w:rsidR="00726019" w:rsidRPr="00726019" w:rsidRDefault="00726019" w:rsidP="00726019">
      <w:pPr>
        <w:pStyle w:val="EndNoteBibliography"/>
        <w:ind w:left="720" w:hanging="720"/>
        <w:rPr>
          <w:rFonts w:ascii="Times" w:hAnsi="Times"/>
          <w:noProof/>
        </w:rPr>
      </w:pPr>
      <w:bookmarkStart w:id="75" w:name="_ENREF_70"/>
      <w:r w:rsidRPr="00726019">
        <w:rPr>
          <w:rFonts w:ascii="Times" w:hAnsi="Times"/>
          <w:noProof/>
        </w:rPr>
        <w:t>70.</w:t>
      </w:r>
      <w:r w:rsidRPr="00726019">
        <w:rPr>
          <w:rFonts w:ascii="Times" w:hAnsi="Times"/>
          <w:noProof/>
        </w:rPr>
        <w:tab/>
        <w:t xml:space="preserve">Egan KL, Gregory E, Sparks M, Wolfson M. From dispensed to disposed: evaluating the effectiveness of disposal programs through a comparison with prescription drug monitoring program data. </w:t>
      </w:r>
      <w:r w:rsidRPr="00726019">
        <w:rPr>
          <w:rFonts w:ascii="Times" w:hAnsi="Times"/>
          <w:i/>
          <w:noProof/>
        </w:rPr>
        <w:t xml:space="preserve">Am J Drug Alcohol Abuse. </w:t>
      </w:r>
      <w:r w:rsidRPr="00726019">
        <w:rPr>
          <w:rFonts w:ascii="Times" w:hAnsi="Times"/>
          <w:noProof/>
        </w:rPr>
        <w:t>2017;43(1):69-77.</w:t>
      </w:r>
      <w:bookmarkEnd w:id="75"/>
    </w:p>
    <w:p w14:paraId="0E2819AB" w14:textId="77777777" w:rsidR="00726019" w:rsidRPr="00726019" w:rsidRDefault="00726019" w:rsidP="00726019">
      <w:pPr>
        <w:pStyle w:val="EndNoteBibliography"/>
        <w:ind w:left="720" w:hanging="720"/>
        <w:rPr>
          <w:rFonts w:ascii="Times" w:hAnsi="Times"/>
          <w:noProof/>
        </w:rPr>
      </w:pPr>
      <w:bookmarkStart w:id="76" w:name="_ENREF_71"/>
      <w:r w:rsidRPr="00726019">
        <w:rPr>
          <w:rFonts w:ascii="Times" w:hAnsi="Times"/>
          <w:noProof/>
        </w:rPr>
        <w:t>71.</w:t>
      </w:r>
      <w:r w:rsidRPr="00726019">
        <w:rPr>
          <w:rFonts w:ascii="Times" w:hAnsi="Times"/>
          <w:noProof/>
        </w:rPr>
        <w:tab/>
        <w:t xml:space="preserve">Giglio RE, Li G, DiMaggio CJ. Effectiveness of bystander naloxone administration and overdose education programs: a meta-analysis. </w:t>
      </w:r>
      <w:r w:rsidRPr="00726019">
        <w:rPr>
          <w:rFonts w:ascii="Times" w:hAnsi="Times"/>
          <w:i/>
          <w:noProof/>
        </w:rPr>
        <w:t xml:space="preserve">Inj Epidemiol. </w:t>
      </w:r>
      <w:r w:rsidRPr="00726019">
        <w:rPr>
          <w:rFonts w:ascii="Times" w:hAnsi="Times"/>
          <w:noProof/>
        </w:rPr>
        <w:t>2015;2(1):10.</w:t>
      </w:r>
      <w:bookmarkEnd w:id="76"/>
    </w:p>
    <w:p w14:paraId="09FBC89B" w14:textId="77777777" w:rsidR="00726019" w:rsidRPr="00726019" w:rsidRDefault="00726019" w:rsidP="00726019">
      <w:pPr>
        <w:pStyle w:val="EndNoteBibliography"/>
        <w:ind w:left="720" w:hanging="720"/>
        <w:rPr>
          <w:rFonts w:ascii="Times" w:hAnsi="Times"/>
          <w:noProof/>
        </w:rPr>
      </w:pPr>
      <w:bookmarkStart w:id="77" w:name="_ENREF_72"/>
      <w:r w:rsidRPr="00726019">
        <w:rPr>
          <w:rFonts w:ascii="Times" w:hAnsi="Times"/>
          <w:noProof/>
        </w:rPr>
        <w:t>72.</w:t>
      </w:r>
      <w:r w:rsidRPr="00726019">
        <w:rPr>
          <w:rFonts w:ascii="Times" w:hAnsi="Times"/>
          <w:noProof/>
        </w:rPr>
        <w:tab/>
        <w:t xml:space="preserve">Bohnert ASB, Tracy M, Galea S. Characteristics of drug users who witness many overdoses: implications for overdose prevention. </w:t>
      </w:r>
      <w:r w:rsidRPr="00726019">
        <w:rPr>
          <w:rFonts w:ascii="Times" w:hAnsi="Times"/>
          <w:i/>
          <w:noProof/>
        </w:rPr>
        <w:t xml:space="preserve">Drug Alcohol Depend. </w:t>
      </w:r>
      <w:r w:rsidRPr="00726019">
        <w:rPr>
          <w:rFonts w:ascii="Times" w:hAnsi="Times"/>
          <w:noProof/>
        </w:rPr>
        <w:t>2012;120(1-3):168-173.</w:t>
      </w:r>
      <w:bookmarkEnd w:id="77"/>
    </w:p>
    <w:p w14:paraId="7C43A50E" w14:textId="77777777" w:rsidR="00726019" w:rsidRPr="00726019" w:rsidRDefault="00726019" w:rsidP="00726019">
      <w:pPr>
        <w:pStyle w:val="EndNoteBibliography"/>
        <w:ind w:left="720" w:hanging="720"/>
        <w:rPr>
          <w:rFonts w:ascii="Times" w:hAnsi="Times"/>
          <w:noProof/>
        </w:rPr>
      </w:pPr>
      <w:bookmarkStart w:id="78" w:name="_ENREF_73"/>
      <w:r w:rsidRPr="00726019">
        <w:rPr>
          <w:rFonts w:ascii="Times" w:hAnsi="Times"/>
          <w:noProof/>
        </w:rPr>
        <w:lastRenderedPageBreak/>
        <w:t>73.</w:t>
      </w:r>
      <w:r w:rsidRPr="00726019">
        <w:rPr>
          <w:rFonts w:ascii="Times" w:hAnsi="Times"/>
          <w:noProof/>
        </w:rPr>
        <w:tab/>
        <w:t xml:space="preserve">Kaplan EH, O'Keefe E. Let the needles do the talking! Evaluating the New Haven needle exchange. </w:t>
      </w:r>
      <w:r w:rsidRPr="00726019">
        <w:rPr>
          <w:rFonts w:ascii="Times" w:hAnsi="Times"/>
          <w:i/>
          <w:noProof/>
        </w:rPr>
        <w:t xml:space="preserve">Interfaces. </w:t>
      </w:r>
      <w:r w:rsidRPr="00726019">
        <w:rPr>
          <w:rFonts w:ascii="Times" w:hAnsi="Times"/>
          <w:noProof/>
        </w:rPr>
        <w:t>1993;23(1):7-26.</w:t>
      </w:r>
      <w:bookmarkEnd w:id="78"/>
    </w:p>
    <w:p w14:paraId="4C3173DE" w14:textId="77777777" w:rsidR="00726019" w:rsidRPr="00726019" w:rsidRDefault="00726019" w:rsidP="00726019">
      <w:pPr>
        <w:pStyle w:val="EndNoteBibliography"/>
        <w:ind w:left="720" w:hanging="720"/>
        <w:rPr>
          <w:rFonts w:ascii="Times" w:hAnsi="Times"/>
          <w:noProof/>
        </w:rPr>
      </w:pPr>
      <w:bookmarkStart w:id="79" w:name="_ENREF_74"/>
      <w:r w:rsidRPr="00726019">
        <w:rPr>
          <w:rFonts w:ascii="Times" w:hAnsi="Times"/>
          <w:noProof/>
        </w:rPr>
        <w:t>74.</w:t>
      </w:r>
      <w:r w:rsidRPr="00726019">
        <w:rPr>
          <w:rFonts w:ascii="Times" w:hAnsi="Times"/>
          <w:noProof/>
        </w:rPr>
        <w:tab/>
        <w:t xml:space="preserve">Lewis N, Ockerman E, Achenbach J, Lowery W. Fentanyl linked to thousands of urban overdose deaths. </w:t>
      </w:r>
      <w:r w:rsidRPr="00726019">
        <w:rPr>
          <w:rFonts w:ascii="Times" w:hAnsi="Times"/>
          <w:i/>
          <w:noProof/>
        </w:rPr>
        <w:t>Washington Post.</w:t>
      </w:r>
      <w:r w:rsidRPr="00726019">
        <w:rPr>
          <w:rFonts w:ascii="Times" w:hAnsi="Times"/>
          <w:noProof/>
        </w:rPr>
        <w:t xml:space="preserve"> Aug 15, 2017.</w:t>
      </w:r>
      <w:bookmarkEnd w:id="79"/>
    </w:p>
    <w:p w14:paraId="78C0DC41" w14:textId="77777777" w:rsidR="00726019" w:rsidRPr="00726019" w:rsidRDefault="00726019" w:rsidP="00726019">
      <w:pPr>
        <w:pStyle w:val="EndNoteBibliography"/>
        <w:ind w:left="720" w:hanging="720"/>
        <w:rPr>
          <w:rFonts w:ascii="Times" w:hAnsi="Times"/>
          <w:noProof/>
        </w:rPr>
      </w:pPr>
      <w:bookmarkStart w:id="80" w:name="_ENREF_75"/>
      <w:r w:rsidRPr="00726019">
        <w:rPr>
          <w:rFonts w:ascii="Times" w:hAnsi="Times"/>
          <w:noProof/>
        </w:rPr>
        <w:t>75.</w:t>
      </w:r>
      <w:r w:rsidRPr="00726019">
        <w:rPr>
          <w:rFonts w:ascii="Times" w:hAnsi="Times"/>
          <w:noProof/>
        </w:rPr>
        <w:tab/>
        <w:t xml:space="preserve">Ganim S. China's fentanyl ban a 'game-changer' for opioid epidemic. </w:t>
      </w:r>
      <w:r w:rsidRPr="00726019">
        <w:rPr>
          <w:rFonts w:ascii="Times" w:hAnsi="Times"/>
          <w:i/>
          <w:noProof/>
        </w:rPr>
        <w:t>CNN.</w:t>
      </w:r>
      <w:r w:rsidRPr="00726019">
        <w:rPr>
          <w:rFonts w:ascii="Times" w:hAnsi="Times"/>
          <w:noProof/>
        </w:rPr>
        <w:t xml:space="preserve"> 2017/02/16/, 2017.</w:t>
      </w:r>
      <w:bookmarkEnd w:id="80"/>
    </w:p>
    <w:p w14:paraId="286C87A4" w14:textId="77777777" w:rsidR="00726019" w:rsidRPr="00726019" w:rsidRDefault="00726019" w:rsidP="00726019">
      <w:pPr>
        <w:pStyle w:val="EndNoteBibliography"/>
        <w:ind w:left="720" w:hanging="720"/>
        <w:rPr>
          <w:rFonts w:ascii="Times" w:hAnsi="Times"/>
          <w:noProof/>
        </w:rPr>
      </w:pPr>
      <w:bookmarkStart w:id="81" w:name="_ENREF_76"/>
      <w:r w:rsidRPr="00726019">
        <w:rPr>
          <w:rFonts w:ascii="Times" w:hAnsi="Times"/>
          <w:noProof/>
        </w:rPr>
        <w:t>76.</w:t>
      </w:r>
      <w:r w:rsidRPr="00726019">
        <w:rPr>
          <w:rFonts w:ascii="Times" w:hAnsi="Times"/>
          <w:noProof/>
        </w:rPr>
        <w:tab/>
        <w:t xml:space="preserve">Vestal C. </w:t>
      </w:r>
      <w:r w:rsidRPr="00726019">
        <w:rPr>
          <w:rFonts w:ascii="Times" w:hAnsi="Times"/>
          <w:i/>
          <w:noProof/>
        </w:rPr>
        <w:t>Diverse Medicaid Rules Hurt in Fighting Addiction.</w:t>
      </w:r>
      <w:r w:rsidRPr="00726019">
        <w:rPr>
          <w:rFonts w:ascii="Times" w:hAnsi="Times"/>
          <w:noProof/>
        </w:rPr>
        <w:t xml:space="preserve"> The Pew Charitable Trusts; 2016/10/14/ 2016.</w:t>
      </w:r>
      <w:bookmarkEnd w:id="81"/>
    </w:p>
    <w:p w14:paraId="2A3242F5" w14:textId="19CEAA6B" w:rsidR="00816C40" w:rsidRPr="00601210" w:rsidRDefault="00816C40" w:rsidP="00BB1526">
      <w:pPr>
        <w:spacing w:line="480" w:lineRule="auto"/>
        <w:rPr>
          <w:rFonts w:ascii="Arial" w:hAnsi="Arial" w:cs="Arial"/>
          <w:b/>
        </w:rPr>
      </w:pPr>
      <w:r w:rsidRPr="00726019">
        <w:rPr>
          <w:rFonts w:ascii="Times" w:hAnsi="Times" w:cs="Arial"/>
          <w:b/>
        </w:rPr>
        <w:fldChar w:fldCharType="end"/>
      </w:r>
    </w:p>
    <w:sectPr w:rsidR="00816C40" w:rsidRPr="00601210" w:rsidSect="007111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B0EF63" w14:textId="77777777" w:rsidR="002B25C4" w:rsidRDefault="002B25C4" w:rsidP="005176C8">
      <w:r>
        <w:separator/>
      </w:r>
    </w:p>
  </w:endnote>
  <w:endnote w:type="continuationSeparator" w:id="0">
    <w:p w14:paraId="4F8D2AC4" w14:textId="77777777" w:rsidR="002B25C4" w:rsidRDefault="002B25C4" w:rsidP="005176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705122"/>
      <w:docPartObj>
        <w:docPartGallery w:val="Page Numbers (Bottom of Page)"/>
        <w:docPartUnique/>
      </w:docPartObj>
    </w:sdtPr>
    <w:sdtEndPr>
      <w:rPr>
        <w:rFonts w:ascii="Times New Roman" w:hAnsi="Times New Roman" w:cs="Times New Roman"/>
        <w:noProof/>
        <w:sz w:val="22"/>
        <w:szCs w:val="22"/>
      </w:rPr>
    </w:sdtEndPr>
    <w:sdtContent>
      <w:p w14:paraId="776CC484" w14:textId="72D6649D" w:rsidR="003C22B4" w:rsidRPr="00F05AD1" w:rsidRDefault="003C22B4" w:rsidP="00F05AD1">
        <w:pPr>
          <w:pStyle w:val="Footer"/>
          <w:jc w:val="center"/>
          <w:rPr>
            <w:rFonts w:ascii="Times New Roman" w:hAnsi="Times New Roman" w:cs="Times New Roman"/>
            <w:sz w:val="22"/>
            <w:szCs w:val="22"/>
          </w:rPr>
        </w:pPr>
        <w:r w:rsidRPr="00F05AD1">
          <w:rPr>
            <w:rFonts w:ascii="Times New Roman" w:hAnsi="Times New Roman" w:cs="Times New Roman"/>
            <w:sz w:val="22"/>
            <w:szCs w:val="22"/>
          </w:rPr>
          <w:t>S</w:t>
        </w:r>
        <w:r w:rsidRPr="00F05AD1">
          <w:rPr>
            <w:rFonts w:ascii="Times New Roman" w:hAnsi="Times New Roman" w:cs="Times New Roman"/>
            <w:sz w:val="22"/>
            <w:szCs w:val="22"/>
          </w:rPr>
          <w:fldChar w:fldCharType="begin"/>
        </w:r>
        <w:r w:rsidRPr="00F05AD1">
          <w:rPr>
            <w:rFonts w:ascii="Times New Roman" w:hAnsi="Times New Roman" w:cs="Times New Roman"/>
            <w:sz w:val="22"/>
            <w:szCs w:val="22"/>
          </w:rPr>
          <w:instrText xml:space="preserve"> PAGE   \* MERGEFORMAT </w:instrText>
        </w:r>
        <w:r w:rsidRPr="00F05AD1">
          <w:rPr>
            <w:rFonts w:ascii="Times New Roman" w:hAnsi="Times New Roman" w:cs="Times New Roman"/>
            <w:sz w:val="22"/>
            <w:szCs w:val="22"/>
          </w:rPr>
          <w:fldChar w:fldCharType="separate"/>
        </w:r>
        <w:r w:rsidR="00B147AA">
          <w:rPr>
            <w:rFonts w:ascii="Times New Roman" w:hAnsi="Times New Roman" w:cs="Times New Roman"/>
            <w:noProof/>
            <w:sz w:val="22"/>
            <w:szCs w:val="22"/>
          </w:rPr>
          <w:t>109</w:t>
        </w:r>
        <w:r w:rsidRPr="00F05AD1">
          <w:rPr>
            <w:rFonts w:ascii="Times New Roman" w:hAnsi="Times New Roman" w:cs="Times New Roman"/>
            <w:noProof/>
            <w:sz w:val="22"/>
            <w:szCs w:val="22"/>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ACF134" w14:textId="77777777" w:rsidR="002B25C4" w:rsidRDefault="002B25C4" w:rsidP="005176C8">
      <w:r>
        <w:separator/>
      </w:r>
    </w:p>
  </w:footnote>
  <w:footnote w:type="continuationSeparator" w:id="0">
    <w:p w14:paraId="6E3B612F" w14:textId="77777777" w:rsidR="002B25C4" w:rsidRDefault="002B25C4" w:rsidP="005176C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B76EB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481C5D"/>
    <w:multiLevelType w:val="hybridMultilevel"/>
    <w:tmpl w:val="A282E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0E63B6"/>
    <w:multiLevelType w:val="hybridMultilevel"/>
    <w:tmpl w:val="19148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6E750D"/>
    <w:multiLevelType w:val="hybridMultilevel"/>
    <w:tmpl w:val="A0EE6B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B24ED5"/>
    <w:multiLevelType w:val="hybridMultilevel"/>
    <w:tmpl w:val="62A49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9AF2BE1"/>
    <w:multiLevelType w:val="hybridMultilevel"/>
    <w:tmpl w:val="FEA22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D6688C"/>
    <w:multiLevelType w:val="hybridMultilevel"/>
    <w:tmpl w:val="5D92FE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5C7FA2"/>
    <w:multiLevelType w:val="hybridMultilevel"/>
    <w:tmpl w:val="648A8A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D3D184B"/>
    <w:multiLevelType w:val="hybridMultilevel"/>
    <w:tmpl w:val="404636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181021"/>
    <w:multiLevelType w:val="hybridMultilevel"/>
    <w:tmpl w:val="E1589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C49546A"/>
    <w:multiLevelType w:val="hybridMultilevel"/>
    <w:tmpl w:val="A3241BFE"/>
    <w:lvl w:ilvl="0" w:tplc="C54EF5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83500C"/>
    <w:multiLevelType w:val="hybridMultilevel"/>
    <w:tmpl w:val="2DE65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0213EB9"/>
    <w:multiLevelType w:val="hybridMultilevel"/>
    <w:tmpl w:val="DD8844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9751CB1"/>
    <w:multiLevelType w:val="hybridMultilevel"/>
    <w:tmpl w:val="55088A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575088"/>
    <w:multiLevelType w:val="hybridMultilevel"/>
    <w:tmpl w:val="E8548F84"/>
    <w:lvl w:ilvl="0" w:tplc="4CDE4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40541F4"/>
    <w:multiLevelType w:val="hybridMultilevel"/>
    <w:tmpl w:val="D8CA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63F13B3"/>
    <w:multiLevelType w:val="hybridMultilevel"/>
    <w:tmpl w:val="C2DCF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A961DFA"/>
    <w:multiLevelType w:val="hybridMultilevel"/>
    <w:tmpl w:val="78224F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BCE6DE1"/>
    <w:multiLevelType w:val="hybridMultilevel"/>
    <w:tmpl w:val="57FCF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7"/>
  </w:num>
  <w:num w:numId="4">
    <w:abstractNumId w:val="2"/>
  </w:num>
  <w:num w:numId="5">
    <w:abstractNumId w:val="15"/>
  </w:num>
  <w:num w:numId="6">
    <w:abstractNumId w:val="8"/>
  </w:num>
  <w:num w:numId="7">
    <w:abstractNumId w:val="9"/>
  </w:num>
  <w:num w:numId="8">
    <w:abstractNumId w:val="5"/>
  </w:num>
  <w:num w:numId="9">
    <w:abstractNumId w:val="16"/>
  </w:num>
  <w:num w:numId="10">
    <w:abstractNumId w:val="4"/>
  </w:num>
  <w:num w:numId="11">
    <w:abstractNumId w:val="17"/>
  </w:num>
  <w:num w:numId="12">
    <w:abstractNumId w:val="1"/>
  </w:num>
  <w:num w:numId="13">
    <w:abstractNumId w:val="14"/>
  </w:num>
  <w:num w:numId="14">
    <w:abstractNumId w:val="13"/>
  </w:num>
  <w:num w:numId="15">
    <w:abstractNumId w:val="0"/>
  </w:num>
  <w:num w:numId="16">
    <w:abstractNumId w:val="18"/>
  </w:num>
  <w:num w:numId="17">
    <w:abstractNumId w:val="6"/>
  </w:num>
  <w:num w:numId="18">
    <w:abstractNumId w:val="10"/>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defaultTabStop w:val="720"/>
  <w:drawingGridHorizontalSpacing w:val="120"/>
  <w:displayHorizontalDrawingGridEvery w:val="2"/>
  <w:displayVerticalDrawingGridEvery w:val="2"/>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zaf5eeutvxaieddtmv9tamp0es0e0r2a9e&quot;&gt;Opioid Paper References-Jan 19&lt;record-ids&gt;&lt;item&gt;212&lt;/item&gt;&lt;item&gt;214&lt;/item&gt;&lt;item&gt;215&lt;/item&gt;&lt;item&gt;217&lt;/item&gt;&lt;item&gt;219&lt;/item&gt;&lt;item&gt;253&lt;/item&gt;&lt;item&gt;255&lt;/item&gt;&lt;item&gt;267&lt;/item&gt;&lt;item&gt;295&lt;/item&gt;&lt;item&gt;1300&lt;/item&gt;&lt;item&gt;1329&lt;/item&gt;&lt;item&gt;1521&lt;/item&gt;&lt;item&gt;1534&lt;/item&gt;&lt;item&gt;1573&lt;/item&gt;&lt;item&gt;1574&lt;/item&gt;&lt;item&gt;1589&lt;/item&gt;&lt;item&gt;1604&lt;/item&gt;&lt;item&gt;1619&lt;/item&gt;&lt;item&gt;1623&lt;/item&gt;&lt;item&gt;1629&lt;/item&gt;&lt;item&gt;1630&lt;/item&gt;&lt;item&gt;1631&lt;/item&gt;&lt;item&gt;1633&lt;/item&gt;&lt;item&gt;1635&lt;/item&gt;&lt;item&gt;1637&lt;/item&gt;&lt;item&gt;1638&lt;/item&gt;&lt;item&gt;1639&lt;/item&gt;&lt;item&gt;1640&lt;/item&gt;&lt;item&gt;1641&lt;/item&gt;&lt;item&gt;1642&lt;/item&gt;&lt;item&gt;1643&lt;/item&gt;&lt;item&gt;1644&lt;/item&gt;&lt;item&gt;1645&lt;/item&gt;&lt;item&gt;1647&lt;/item&gt;&lt;item&gt;1648&lt;/item&gt;&lt;item&gt;1650&lt;/item&gt;&lt;item&gt;1651&lt;/item&gt;&lt;item&gt;1656&lt;/item&gt;&lt;item&gt;1657&lt;/item&gt;&lt;item&gt;1658&lt;/item&gt;&lt;item&gt;1659&lt;/item&gt;&lt;item&gt;1660&lt;/item&gt;&lt;item&gt;1661&lt;/item&gt;&lt;item&gt;1664&lt;/item&gt;&lt;item&gt;1665&lt;/item&gt;&lt;item&gt;1666&lt;/item&gt;&lt;item&gt;1667&lt;/item&gt;&lt;item&gt;1668&lt;/item&gt;&lt;item&gt;1669&lt;/item&gt;&lt;item&gt;1670&lt;/item&gt;&lt;item&gt;1672&lt;/item&gt;&lt;item&gt;1675&lt;/item&gt;&lt;item&gt;1678&lt;/item&gt;&lt;item&gt;1679&lt;/item&gt;&lt;item&gt;1680&lt;/item&gt;&lt;item&gt;1681&lt;/item&gt;&lt;item&gt;1683&lt;/item&gt;&lt;item&gt;1684&lt;/item&gt;&lt;item&gt;1687&lt;/item&gt;&lt;item&gt;1688&lt;/item&gt;&lt;item&gt;1689&lt;/item&gt;&lt;item&gt;1690&lt;/item&gt;&lt;item&gt;1694&lt;/item&gt;&lt;item&gt;1695&lt;/item&gt;&lt;item&gt;1696&lt;/item&gt;&lt;item&gt;1697&lt;/item&gt;&lt;item&gt;1698&lt;/item&gt;&lt;item&gt;1701&lt;/item&gt;&lt;item&gt;1702&lt;/item&gt;&lt;item&gt;1703&lt;/item&gt;&lt;item&gt;1704&lt;/item&gt;&lt;item&gt;1707&lt;/item&gt;&lt;item&gt;1708&lt;/item&gt;&lt;item&gt;1709&lt;/item&gt;&lt;item&gt;1710&lt;/item&gt;&lt;item&gt;1711&lt;/item&gt;&lt;/record-ids&gt;&lt;/item&gt;&lt;/Libraries&gt;"/>
  </w:docVars>
  <w:rsids>
    <w:rsidRoot w:val="00167EAE"/>
    <w:rsid w:val="00000813"/>
    <w:rsid w:val="00001314"/>
    <w:rsid w:val="00001636"/>
    <w:rsid w:val="00002840"/>
    <w:rsid w:val="000029DE"/>
    <w:rsid w:val="00003424"/>
    <w:rsid w:val="000034F3"/>
    <w:rsid w:val="00003B39"/>
    <w:rsid w:val="00004CD8"/>
    <w:rsid w:val="00007D87"/>
    <w:rsid w:val="00010957"/>
    <w:rsid w:val="000109DF"/>
    <w:rsid w:val="00012BCF"/>
    <w:rsid w:val="00013193"/>
    <w:rsid w:val="00013396"/>
    <w:rsid w:val="000150AD"/>
    <w:rsid w:val="00015EC7"/>
    <w:rsid w:val="00016D22"/>
    <w:rsid w:val="000200E2"/>
    <w:rsid w:val="0002045C"/>
    <w:rsid w:val="000219B0"/>
    <w:rsid w:val="00021DF4"/>
    <w:rsid w:val="00023135"/>
    <w:rsid w:val="00023C02"/>
    <w:rsid w:val="000244C2"/>
    <w:rsid w:val="000247E5"/>
    <w:rsid w:val="0002511A"/>
    <w:rsid w:val="000259D0"/>
    <w:rsid w:val="00025B72"/>
    <w:rsid w:val="00026717"/>
    <w:rsid w:val="00026E83"/>
    <w:rsid w:val="00030742"/>
    <w:rsid w:val="000307F6"/>
    <w:rsid w:val="00030963"/>
    <w:rsid w:val="00030D56"/>
    <w:rsid w:val="00031586"/>
    <w:rsid w:val="000333FE"/>
    <w:rsid w:val="00033D63"/>
    <w:rsid w:val="000340BB"/>
    <w:rsid w:val="00035647"/>
    <w:rsid w:val="00035E92"/>
    <w:rsid w:val="000363D0"/>
    <w:rsid w:val="000364D9"/>
    <w:rsid w:val="00036634"/>
    <w:rsid w:val="00036704"/>
    <w:rsid w:val="000375E9"/>
    <w:rsid w:val="000377A5"/>
    <w:rsid w:val="000377C2"/>
    <w:rsid w:val="00037DA2"/>
    <w:rsid w:val="00040005"/>
    <w:rsid w:val="00040915"/>
    <w:rsid w:val="00041357"/>
    <w:rsid w:val="000413C2"/>
    <w:rsid w:val="000423B8"/>
    <w:rsid w:val="000427A6"/>
    <w:rsid w:val="000429DE"/>
    <w:rsid w:val="0004529C"/>
    <w:rsid w:val="00045329"/>
    <w:rsid w:val="000453AA"/>
    <w:rsid w:val="000456D5"/>
    <w:rsid w:val="00047A0D"/>
    <w:rsid w:val="000517ED"/>
    <w:rsid w:val="000522A5"/>
    <w:rsid w:val="000526A8"/>
    <w:rsid w:val="00053108"/>
    <w:rsid w:val="0005415E"/>
    <w:rsid w:val="00054227"/>
    <w:rsid w:val="00055E12"/>
    <w:rsid w:val="00056130"/>
    <w:rsid w:val="00056D6D"/>
    <w:rsid w:val="00056F19"/>
    <w:rsid w:val="000574F2"/>
    <w:rsid w:val="00057511"/>
    <w:rsid w:val="000605EF"/>
    <w:rsid w:val="000606F3"/>
    <w:rsid w:val="00060770"/>
    <w:rsid w:val="00060847"/>
    <w:rsid w:val="00060998"/>
    <w:rsid w:val="00060F65"/>
    <w:rsid w:val="00061511"/>
    <w:rsid w:val="00061938"/>
    <w:rsid w:val="00061CE7"/>
    <w:rsid w:val="00063845"/>
    <w:rsid w:val="00063B19"/>
    <w:rsid w:val="00063BAC"/>
    <w:rsid w:val="00063DB7"/>
    <w:rsid w:val="00067166"/>
    <w:rsid w:val="00067B18"/>
    <w:rsid w:val="0007189B"/>
    <w:rsid w:val="00071CF1"/>
    <w:rsid w:val="00071E61"/>
    <w:rsid w:val="00072974"/>
    <w:rsid w:val="00072CF4"/>
    <w:rsid w:val="0007307A"/>
    <w:rsid w:val="000736C0"/>
    <w:rsid w:val="000741C4"/>
    <w:rsid w:val="000745A4"/>
    <w:rsid w:val="0007474B"/>
    <w:rsid w:val="000748A0"/>
    <w:rsid w:val="00074B10"/>
    <w:rsid w:val="000750D9"/>
    <w:rsid w:val="00075493"/>
    <w:rsid w:val="00075E82"/>
    <w:rsid w:val="00076D53"/>
    <w:rsid w:val="00076DF2"/>
    <w:rsid w:val="000770B7"/>
    <w:rsid w:val="000777D8"/>
    <w:rsid w:val="00077C80"/>
    <w:rsid w:val="0008116E"/>
    <w:rsid w:val="00081330"/>
    <w:rsid w:val="00082019"/>
    <w:rsid w:val="00082CD8"/>
    <w:rsid w:val="00082CFA"/>
    <w:rsid w:val="00083173"/>
    <w:rsid w:val="00084324"/>
    <w:rsid w:val="0008450F"/>
    <w:rsid w:val="0008480A"/>
    <w:rsid w:val="00085BF6"/>
    <w:rsid w:val="00086E6D"/>
    <w:rsid w:val="00087F61"/>
    <w:rsid w:val="0009043D"/>
    <w:rsid w:val="00090D2B"/>
    <w:rsid w:val="00091A41"/>
    <w:rsid w:val="00091DD6"/>
    <w:rsid w:val="000923CA"/>
    <w:rsid w:val="000936EA"/>
    <w:rsid w:val="00093F57"/>
    <w:rsid w:val="000940F3"/>
    <w:rsid w:val="000943A3"/>
    <w:rsid w:val="00096083"/>
    <w:rsid w:val="000961E5"/>
    <w:rsid w:val="000A05CE"/>
    <w:rsid w:val="000A11A4"/>
    <w:rsid w:val="000A1F05"/>
    <w:rsid w:val="000A2E56"/>
    <w:rsid w:val="000A33A6"/>
    <w:rsid w:val="000A49D7"/>
    <w:rsid w:val="000A4FA2"/>
    <w:rsid w:val="000A6609"/>
    <w:rsid w:val="000A7E4A"/>
    <w:rsid w:val="000B0E01"/>
    <w:rsid w:val="000B1B14"/>
    <w:rsid w:val="000B2047"/>
    <w:rsid w:val="000B28E8"/>
    <w:rsid w:val="000B2D0C"/>
    <w:rsid w:val="000B31ED"/>
    <w:rsid w:val="000B3B81"/>
    <w:rsid w:val="000B4460"/>
    <w:rsid w:val="000B4B61"/>
    <w:rsid w:val="000B4CB3"/>
    <w:rsid w:val="000B51AD"/>
    <w:rsid w:val="000B58E1"/>
    <w:rsid w:val="000B772E"/>
    <w:rsid w:val="000B77C1"/>
    <w:rsid w:val="000C0B12"/>
    <w:rsid w:val="000C1827"/>
    <w:rsid w:val="000C22AF"/>
    <w:rsid w:val="000C26EA"/>
    <w:rsid w:val="000C43FE"/>
    <w:rsid w:val="000C52E3"/>
    <w:rsid w:val="000C5BE5"/>
    <w:rsid w:val="000C63BD"/>
    <w:rsid w:val="000C6971"/>
    <w:rsid w:val="000C789A"/>
    <w:rsid w:val="000D063D"/>
    <w:rsid w:val="000D20E4"/>
    <w:rsid w:val="000D2CA6"/>
    <w:rsid w:val="000D2CED"/>
    <w:rsid w:val="000D37B4"/>
    <w:rsid w:val="000D3FD5"/>
    <w:rsid w:val="000D4449"/>
    <w:rsid w:val="000D4564"/>
    <w:rsid w:val="000D45E7"/>
    <w:rsid w:val="000D565E"/>
    <w:rsid w:val="000D719B"/>
    <w:rsid w:val="000D7E1C"/>
    <w:rsid w:val="000E0FC3"/>
    <w:rsid w:val="000E1270"/>
    <w:rsid w:val="000E2123"/>
    <w:rsid w:val="000E28E2"/>
    <w:rsid w:val="000E379C"/>
    <w:rsid w:val="000E3F86"/>
    <w:rsid w:val="000E491F"/>
    <w:rsid w:val="000E7AFD"/>
    <w:rsid w:val="000F1612"/>
    <w:rsid w:val="000F1E58"/>
    <w:rsid w:val="000F26C0"/>
    <w:rsid w:val="000F44D4"/>
    <w:rsid w:val="000F6364"/>
    <w:rsid w:val="000F6797"/>
    <w:rsid w:val="000F721F"/>
    <w:rsid w:val="001004AD"/>
    <w:rsid w:val="0010127A"/>
    <w:rsid w:val="00101309"/>
    <w:rsid w:val="0010174B"/>
    <w:rsid w:val="00101CD5"/>
    <w:rsid w:val="001028C3"/>
    <w:rsid w:val="00102F9B"/>
    <w:rsid w:val="00103257"/>
    <w:rsid w:val="001049E9"/>
    <w:rsid w:val="00106AF9"/>
    <w:rsid w:val="001079CF"/>
    <w:rsid w:val="00110F2A"/>
    <w:rsid w:val="0011147C"/>
    <w:rsid w:val="001131A6"/>
    <w:rsid w:val="00113494"/>
    <w:rsid w:val="00113A9A"/>
    <w:rsid w:val="0011448C"/>
    <w:rsid w:val="00114A60"/>
    <w:rsid w:val="00114E5B"/>
    <w:rsid w:val="00115438"/>
    <w:rsid w:val="00116788"/>
    <w:rsid w:val="00116CFD"/>
    <w:rsid w:val="0012019F"/>
    <w:rsid w:val="00120BFD"/>
    <w:rsid w:val="00121A2C"/>
    <w:rsid w:val="001229C1"/>
    <w:rsid w:val="00123A95"/>
    <w:rsid w:val="00123DFE"/>
    <w:rsid w:val="001245B6"/>
    <w:rsid w:val="00124DDB"/>
    <w:rsid w:val="00126528"/>
    <w:rsid w:val="00126823"/>
    <w:rsid w:val="00127474"/>
    <w:rsid w:val="001279C8"/>
    <w:rsid w:val="0013173E"/>
    <w:rsid w:val="00131A61"/>
    <w:rsid w:val="00131F6A"/>
    <w:rsid w:val="00133AD7"/>
    <w:rsid w:val="00133CA7"/>
    <w:rsid w:val="00134CC5"/>
    <w:rsid w:val="00135724"/>
    <w:rsid w:val="001357C4"/>
    <w:rsid w:val="00136D5C"/>
    <w:rsid w:val="00137249"/>
    <w:rsid w:val="00137670"/>
    <w:rsid w:val="0014028A"/>
    <w:rsid w:val="001417CD"/>
    <w:rsid w:val="00142C42"/>
    <w:rsid w:val="00143216"/>
    <w:rsid w:val="001439D3"/>
    <w:rsid w:val="00145996"/>
    <w:rsid w:val="0014652A"/>
    <w:rsid w:val="001465DD"/>
    <w:rsid w:val="001476D3"/>
    <w:rsid w:val="00150D1B"/>
    <w:rsid w:val="001512AA"/>
    <w:rsid w:val="001524BC"/>
    <w:rsid w:val="0015392A"/>
    <w:rsid w:val="00153CF2"/>
    <w:rsid w:val="00154CF4"/>
    <w:rsid w:val="00154E26"/>
    <w:rsid w:val="00154E71"/>
    <w:rsid w:val="00156A22"/>
    <w:rsid w:val="00157891"/>
    <w:rsid w:val="00160201"/>
    <w:rsid w:val="00161318"/>
    <w:rsid w:val="00161F72"/>
    <w:rsid w:val="001625B4"/>
    <w:rsid w:val="00163104"/>
    <w:rsid w:val="001641E7"/>
    <w:rsid w:val="00164569"/>
    <w:rsid w:val="00165A83"/>
    <w:rsid w:val="00165B9C"/>
    <w:rsid w:val="00165D59"/>
    <w:rsid w:val="00166112"/>
    <w:rsid w:val="00166DF4"/>
    <w:rsid w:val="00166F84"/>
    <w:rsid w:val="00167EAE"/>
    <w:rsid w:val="001701CF"/>
    <w:rsid w:val="00170FCC"/>
    <w:rsid w:val="0017124B"/>
    <w:rsid w:val="001721A0"/>
    <w:rsid w:val="0017221A"/>
    <w:rsid w:val="001722CA"/>
    <w:rsid w:val="0017516D"/>
    <w:rsid w:val="00175265"/>
    <w:rsid w:val="001756B6"/>
    <w:rsid w:val="0017792C"/>
    <w:rsid w:val="001806E9"/>
    <w:rsid w:val="001808AD"/>
    <w:rsid w:val="00180994"/>
    <w:rsid w:val="001817D6"/>
    <w:rsid w:val="001836E9"/>
    <w:rsid w:val="0018418F"/>
    <w:rsid w:val="001855CF"/>
    <w:rsid w:val="001858E9"/>
    <w:rsid w:val="00185B01"/>
    <w:rsid w:val="00185FF2"/>
    <w:rsid w:val="0018639A"/>
    <w:rsid w:val="00186AB6"/>
    <w:rsid w:val="00186FBD"/>
    <w:rsid w:val="001871EE"/>
    <w:rsid w:val="00187CCF"/>
    <w:rsid w:val="00191895"/>
    <w:rsid w:val="00193A84"/>
    <w:rsid w:val="001956B7"/>
    <w:rsid w:val="0019592C"/>
    <w:rsid w:val="0019647A"/>
    <w:rsid w:val="001977FF"/>
    <w:rsid w:val="001A05F2"/>
    <w:rsid w:val="001A0761"/>
    <w:rsid w:val="001A0D6C"/>
    <w:rsid w:val="001A28BC"/>
    <w:rsid w:val="001A311D"/>
    <w:rsid w:val="001A468A"/>
    <w:rsid w:val="001A4B4A"/>
    <w:rsid w:val="001A6495"/>
    <w:rsid w:val="001A6DFC"/>
    <w:rsid w:val="001A711D"/>
    <w:rsid w:val="001A7307"/>
    <w:rsid w:val="001B04AD"/>
    <w:rsid w:val="001B0756"/>
    <w:rsid w:val="001B0A15"/>
    <w:rsid w:val="001B0B38"/>
    <w:rsid w:val="001B39B1"/>
    <w:rsid w:val="001B3C1F"/>
    <w:rsid w:val="001B4278"/>
    <w:rsid w:val="001B497F"/>
    <w:rsid w:val="001B4DC9"/>
    <w:rsid w:val="001B50C8"/>
    <w:rsid w:val="001B5200"/>
    <w:rsid w:val="001B5399"/>
    <w:rsid w:val="001B5ABB"/>
    <w:rsid w:val="001B790F"/>
    <w:rsid w:val="001B7DED"/>
    <w:rsid w:val="001C055F"/>
    <w:rsid w:val="001C099D"/>
    <w:rsid w:val="001C1702"/>
    <w:rsid w:val="001C23CF"/>
    <w:rsid w:val="001C2931"/>
    <w:rsid w:val="001C3496"/>
    <w:rsid w:val="001C43AE"/>
    <w:rsid w:val="001C441A"/>
    <w:rsid w:val="001C515C"/>
    <w:rsid w:val="001C5786"/>
    <w:rsid w:val="001C72D4"/>
    <w:rsid w:val="001C7E6D"/>
    <w:rsid w:val="001C7F00"/>
    <w:rsid w:val="001D07C5"/>
    <w:rsid w:val="001D0918"/>
    <w:rsid w:val="001D20C5"/>
    <w:rsid w:val="001D2F21"/>
    <w:rsid w:val="001D3115"/>
    <w:rsid w:val="001D3840"/>
    <w:rsid w:val="001D4369"/>
    <w:rsid w:val="001D5BE9"/>
    <w:rsid w:val="001D67CF"/>
    <w:rsid w:val="001E0A9E"/>
    <w:rsid w:val="001E1901"/>
    <w:rsid w:val="001E1F4D"/>
    <w:rsid w:val="001E260C"/>
    <w:rsid w:val="001E356B"/>
    <w:rsid w:val="001E3F59"/>
    <w:rsid w:val="001E5840"/>
    <w:rsid w:val="001E5E8F"/>
    <w:rsid w:val="001E6E0F"/>
    <w:rsid w:val="001E712A"/>
    <w:rsid w:val="001E7183"/>
    <w:rsid w:val="001E7A09"/>
    <w:rsid w:val="001F06D9"/>
    <w:rsid w:val="001F13AB"/>
    <w:rsid w:val="001F1E67"/>
    <w:rsid w:val="001F33C2"/>
    <w:rsid w:val="001F534E"/>
    <w:rsid w:val="001F582A"/>
    <w:rsid w:val="001F5B45"/>
    <w:rsid w:val="001F61C7"/>
    <w:rsid w:val="001F6575"/>
    <w:rsid w:val="002002AF"/>
    <w:rsid w:val="00200FDB"/>
    <w:rsid w:val="002019A9"/>
    <w:rsid w:val="00202321"/>
    <w:rsid w:val="00203D95"/>
    <w:rsid w:val="002049E4"/>
    <w:rsid w:val="00204D0F"/>
    <w:rsid w:val="00205D6B"/>
    <w:rsid w:val="0020638B"/>
    <w:rsid w:val="00206DD4"/>
    <w:rsid w:val="002070BE"/>
    <w:rsid w:val="0021058D"/>
    <w:rsid w:val="00211FF3"/>
    <w:rsid w:val="00212DB2"/>
    <w:rsid w:val="0021313D"/>
    <w:rsid w:val="002149F0"/>
    <w:rsid w:val="0021590F"/>
    <w:rsid w:val="00215994"/>
    <w:rsid w:val="0021625A"/>
    <w:rsid w:val="00221AD8"/>
    <w:rsid w:val="00221B5E"/>
    <w:rsid w:val="00221B86"/>
    <w:rsid w:val="002234B5"/>
    <w:rsid w:val="002236CF"/>
    <w:rsid w:val="002244ED"/>
    <w:rsid w:val="002250DF"/>
    <w:rsid w:val="00226A58"/>
    <w:rsid w:val="00226C22"/>
    <w:rsid w:val="00227773"/>
    <w:rsid w:val="00231344"/>
    <w:rsid w:val="00233137"/>
    <w:rsid w:val="002336A4"/>
    <w:rsid w:val="00233996"/>
    <w:rsid w:val="00233DB0"/>
    <w:rsid w:val="002349B3"/>
    <w:rsid w:val="00234AF0"/>
    <w:rsid w:val="00234EC7"/>
    <w:rsid w:val="0023598B"/>
    <w:rsid w:val="00235B78"/>
    <w:rsid w:val="00236156"/>
    <w:rsid w:val="00236734"/>
    <w:rsid w:val="00236F06"/>
    <w:rsid w:val="002374A3"/>
    <w:rsid w:val="00240540"/>
    <w:rsid w:val="00241C6C"/>
    <w:rsid w:val="00241F36"/>
    <w:rsid w:val="00242BAC"/>
    <w:rsid w:val="00244075"/>
    <w:rsid w:val="00244174"/>
    <w:rsid w:val="0024496C"/>
    <w:rsid w:val="0024617F"/>
    <w:rsid w:val="00247CB6"/>
    <w:rsid w:val="002504CE"/>
    <w:rsid w:val="00251F4F"/>
    <w:rsid w:val="00254149"/>
    <w:rsid w:val="00254610"/>
    <w:rsid w:val="002567A7"/>
    <w:rsid w:val="002572D1"/>
    <w:rsid w:val="00257749"/>
    <w:rsid w:val="0026012F"/>
    <w:rsid w:val="0026037C"/>
    <w:rsid w:val="00261245"/>
    <w:rsid w:val="00261F6E"/>
    <w:rsid w:val="00262920"/>
    <w:rsid w:val="0026447A"/>
    <w:rsid w:val="00266013"/>
    <w:rsid w:val="00266780"/>
    <w:rsid w:val="002670DF"/>
    <w:rsid w:val="002678F7"/>
    <w:rsid w:val="00267DB3"/>
    <w:rsid w:val="0027132F"/>
    <w:rsid w:val="002741A5"/>
    <w:rsid w:val="002742A8"/>
    <w:rsid w:val="00274654"/>
    <w:rsid w:val="00275534"/>
    <w:rsid w:val="00276183"/>
    <w:rsid w:val="002767E4"/>
    <w:rsid w:val="002768D1"/>
    <w:rsid w:val="002776A9"/>
    <w:rsid w:val="002818D1"/>
    <w:rsid w:val="00282B68"/>
    <w:rsid w:val="00284A51"/>
    <w:rsid w:val="00284F43"/>
    <w:rsid w:val="00285627"/>
    <w:rsid w:val="00285DA2"/>
    <w:rsid w:val="0028708B"/>
    <w:rsid w:val="00290BC1"/>
    <w:rsid w:val="00290C96"/>
    <w:rsid w:val="00290E21"/>
    <w:rsid w:val="002918AF"/>
    <w:rsid w:val="00291CCD"/>
    <w:rsid w:val="002938B7"/>
    <w:rsid w:val="00293D5E"/>
    <w:rsid w:val="0029457D"/>
    <w:rsid w:val="00295319"/>
    <w:rsid w:val="002958C9"/>
    <w:rsid w:val="0029651B"/>
    <w:rsid w:val="00296829"/>
    <w:rsid w:val="0029696B"/>
    <w:rsid w:val="002A370A"/>
    <w:rsid w:val="002A37BA"/>
    <w:rsid w:val="002A3849"/>
    <w:rsid w:val="002A51C7"/>
    <w:rsid w:val="002A7E6B"/>
    <w:rsid w:val="002A7FC2"/>
    <w:rsid w:val="002B096A"/>
    <w:rsid w:val="002B197A"/>
    <w:rsid w:val="002B1D4A"/>
    <w:rsid w:val="002B2046"/>
    <w:rsid w:val="002B2163"/>
    <w:rsid w:val="002B25C4"/>
    <w:rsid w:val="002B2DEE"/>
    <w:rsid w:val="002B3D39"/>
    <w:rsid w:val="002B465D"/>
    <w:rsid w:val="002B4675"/>
    <w:rsid w:val="002B50A4"/>
    <w:rsid w:val="002B53E8"/>
    <w:rsid w:val="002B6BD0"/>
    <w:rsid w:val="002C08C7"/>
    <w:rsid w:val="002C1104"/>
    <w:rsid w:val="002C12E6"/>
    <w:rsid w:val="002C15C8"/>
    <w:rsid w:val="002C21C2"/>
    <w:rsid w:val="002C258C"/>
    <w:rsid w:val="002C2CEF"/>
    <w:rsid w:val="002C2E86"/>
    <w:rsid w:val="002C4AD8"/>
    <w:rsid w:val="002C5AC3"/>
    <w:rsid w:val="002C5FE6"/>
    <w:rsid w:val="002C60E9"/>
    <w:rsid w:val="002D06DC"/>
    <w:rsid w:val="002D1EEA"/>
    <w:rsid w:val="002D201B"/>
    <w:rsid w:val="002D2079"/>
    <w:rsid w:val="002D24E7"/>
    <w:rsid w:val="002D263E"/>
    <w:rsid w:val="002D2833"/>
    <w:rsid w:val="002D349D"/>
    <w:rsid w:val="002D3B31"/>
    <w:rsid w:val="002D419D"/>
    <w:rsid w:val="002D4676"/>
    <w:rsid w:val="002E04A9"/>
    <w:rsid w:val="002E04F1"/>
    <w:rsid w:val="002E07E8"/>
    <w:rsid w:val="002E15DC"/>
    <w:rsid w:val="002E336B"/>
    <w:rsid w:val="002E467D"/>
    <w:rsid w:val="002E4C3A"/>
    <w:rsid w:val="002E7F1D"/>
    <w:rsid w:val="002F1AB5"/>
    <w:rsid w:val="002F219A"/>
    <w:rsid w:val="002F25A4"/>
    <w:rsid w:val="002F2653"/>
    <w:rsid w:val="002F2729"/>
    <w:rsid w:val="002F27D4"/>
    <w:rsid w:val="002F3909"/>
    <w:rsid w:val="002F4923"/>
    <w:rsid w:val="002F4BEA"/>
    <w:rsid w:val="002F5B07"/>
    <w:rsid w:val="002F5D19"/>
    <w:rsid w:val="002F71E1"/>
    <w:rsid w:val="002F7225"/>
    <w:rsid w:val="00300794"/>
    <w:rsid w:val="00300EF6"/>
    <w:rsid w:val="0030111C"/>
    <w:rsid w:val="003011D9"/>
    <w:rsid w:val="003016E5"/>
    <w:rsid w:val="00301DB9"/>
    <w:rsid w:val="0030278A"/>
    <w:rsid w:val="00302862"/>
    <w:rsid w:val="00304503"/>
    <w:rsid w:val="003047E0"/>
    <w:rsid w:val="00304FED"/>
    <w:rsid w:val="00306CE7"/>
    <w:rsid w:val="00307606"/>
    <w:rsid w:val="00311D6A"/>
    <w:rsid w:val="0031285F"/>
    <w:rsid w:val="0031307C"/>
    <w:rsid w:val="00313140"/>
    <w:rsid w:val="003134F2"/>
    <w:rsid w:val="00313BD6"/>
    <w:rsid w:val="00313EE0"/>
    <w:rsid w:val="0031437A"/>
    <w:rsid w:val="0031483D"/>
    <w:rsid w:val="00316B38"/>
    <w:rsid w:val="00316D9F"/>
    <w:rsid w:val="00317A24"/>
    <w:rsid w:val="003208A1"/>
    <w:rsid w:val="00321C5F"/>
    <w:rsid w:val="00323168"/>
    <w:rsid w:val="003235C1"/>
    <w:rsid w:val="00323E0E"/>
    <w:rsid w:val="00324E66"/>
    <w:rsid w:val="0032701D"/>
    <w:rsid w:val="003277A3"/>
    <w:rsid w:val="00330A63"/>
    <w:rsid w:val="003332AD"/>
    <w:rsid w:val="00334536"/>
    <w:rsid w:val="0033528E"/>
    <w:rsid w:val="003365CA"/>
    <w:rsid w:val="00336C22"/>
    <w:rsid w:val="003374FD"/>
    <w:rsid w:val="00337D4F"/>
    <w:rsid w:val="00341AAC"/>
    <w:rsid w:val="0034261C"/>
    <w:rsid w:val="00343945"/>
    <w:rsid w:val="00345FA5"/>
    <w:rsid w:val="00346820"/>
    <w:rsid w:val="003470D7"/>
    <w:rsid w:val="00347479"/>
    <w:rsid w:val="00347E72"/>
    <w:rsid w:val="0035030F"/>
    <w:rsid w:val="00354475"/>
    <w:rsid w:val="00354F43"/>
    <w:rsid w:val="00355C9E"/>
    <w:rsid w:val="00355F5F"/>
    <w:rsid w:val="00356288"/>
    <w:rsid w:val="003567F0"/>
    <w:rsid w:val="00356DE2"/>
    <w:rsid w:val="00356EC7"/>
    <w:rsid w:val="00357458"/>
    <w:rsid w:val="0036021E"/>
    <w:rsid w:val="003605A0"/>
    <w:rsid w:val="00361553"/>
    <w:rsid w:val="003624B0"/>
    <w:rsid w:val="00362AA6"/>
    <w:rsid w:val="00364628"/>
    <w:rsid w:val="00365489"/>
    <w:rsid w:val="00367F4D"/>
    <w:rsid w:val="003707C4"/>
    <w:rsid w:val="00372404"/>
    <w:rsid w:val="00372E2C"/>
    <w:rsid w:val="00372FBB"/>
    <w:rsid w:val="0037350C"/>
    <w:rsid w:val="00374176"/>
    <w:rsid w:val="00374B0A"/>
    <w:rsid w:val="003770D5"/>
    <w:rsid w:val="003805BF"/>
    <w:rsid w:val="00381E56"/>
    <w:rsid w:val="003832BD"/>
    <w:rsid w:val="00383727"/>
    <w:rsid w:val="00384520"/>
    <w:rsid w:val="00385175"/>
    <w:rsid w:val="00385BC5"/>
    <w:rsid w:val="003866C8"/>
    <w:rsid w:val="00387164"/>
    <w:rsid w:val="00387466"/>
    <w:rsid w:val="003877E1"/>
    <w:rsid w:val="003878CF"/>
    <w:rsid w:val="003901F6"/>
    <w:rsid w:val="0039116F"/>
    <w:rsid w:val="00391B0B"/>
    <w:rsid w:val="00391EF9"/>
    <w:rsid w:val="00393B4F"/>
    <w:rsid w:val="003948C2"/>
    <w:rsid w:val="00394B9B"/>
    <w:rsid w:val="003954C1"/>
    <w:rsid w:val="00396803"/>
    <w:rsid w:val="00396B58"/>
    <w:rsid w:val="00396FC0"/>
    <w:rsid w:val="0039788A"/>
    <w:rsid w:val="003A0A94"/>
    <w:rsid w:val="003A1622"/>
    <w:rsid w:val="003A2804"/>
    <w:rsid w:val="003A413C"/>
    <w:rsid w:val="003A45FF"/>
    <w:rsid w:val="003A4D16"/>
    <w:rsid w:val="003A4DA3"/>
    <w:rsid w:val="003B2037"/>
    <w:rsid w:val="003B255C"/>
    <w:rsid w:val="003B3048"/>
    <w:rsid w:val="003B353F"/>
    <w:rsid w:val="003B3C9D"/>
    <w:rsid w:val="003B3E07"/>
    <w:rsid w:val="003B4326"/>
    <w:rsid w:val="003B437B"/>
    <w:rsid w:val="003B488C"/>
    <w:rsid w:val="003B4A6F"/>
    <w:rsid w:val="003B54E9"/>
    <w:rsid w:val="003B7B77"/>
    <w:rsid w:val="003C017F"/>
    <w:rsid w:val="003C1C19"/>
    <w:rsid w:val="003C1C29"/>
    <w:rsid w:val="003C2139"/>
    <w:rsid w:val="003C22B4"/>
    <w:rsid w:val="003C2905"/>
    <w:rsid w:val="003C4961"/>
    <w:rsid w:val="003C55BB"/>
    <w:rsid w:val="003C67F9"/>
    <w:rsid w:val="003C7C05"/>
    <w:rsid w:val="003D07D4"/>
    <w:rsid w:val="003D1339"/>
    <w:rsid w:val="003D26A6"/>
    <w:rsid w:val="003D2F28"/>
    <w:rsid w:val="003D2FA2"/>
    <w:rsid w:val="003D3E35"/>
    <w:rsid w:val="003D494E"/>
    <w:rsid w:val="003D5A6E"/>
    <w:rsid w:val="003D5CA1"/>
    <w:rsid w:val="003D7DF4"/>
    <w:rsid w:val="003E0222"/>
    <w:rsid w:val="003E17FF"/>
    <w:rsid w:val="003E1EEC"/>
    <w:rsid w:val="003E2F9B"/>
    <w:rsid w:val="003E3D5B"/>
    <w:rsid w:val="003E4710"/>
    <w:rsid w:val="003E5128"/>
    <w:rsid w:val="003E5EC9"/>
    <w:rsid w:val="003E6BE1"/>
    <w:rsid w:val="003E7999"/>
    <w:rsid w:val="003E79AF"/>
    <w:rsid w:val="003E7F22"/>
    <w:rsid w:val="003F3071"/>
    <w:rsid w:val="003F3539"/>
    <w:rsid w:val="003F35A9"/>
    <w:rsid w:val="003F3679"/>
    <w:rsid w:val="003F3CC7"/>
    <w:rsid w:val="003F53F5"/>
    <w:rsid w:val="003F54BD"/>
    <w:rsid w:val="003F5915"/>
    <w:rsid w:val="003F5B4E"/>
    <w:rsid w:val="003F6551"/>
    <w:rsid w:val="003F69C9"/>
    <w:rsid w:val="003F6E5F"/>
    <w:rsid w:val="003F6E98"/>
    <w:rsid w:val="003F71D7"/>
    <w:rsid w:val="004006E2"/>
    <w:rsid w:val="0040192E"/>
    <w:rsid w:val="004026DA"/>
    <w:rsid w:val="00404B3C"/>
    <w:rsid w:val="0040685E"/>
    <w:rsid w:val="00406AD2"/>
    <w:rsid w:val="0040786A"/>
    <w:rsid w:val="00410150"/>
    <w:rsid w:val="004110E6"/>
    <w:rsid w:val="004112C6"/>
    <w:rsid w:val="004117D5"/>
    <w:rsid w:val="004141B5"/>
    <w:rsid w:val="004151D7"/>
    <w:rsid w:val="004151E5"/>
    <w:rsid w:val="004164BC"/>
    <w:rsid w:val="004178C7"/>
    <w:rsid w:val="00417BD4"/>
    <w:rsid w:val="004200FF"/>
    <w:rsid w:val="0042204B"/>
    <w:rsid w:val="00422350"/>
    <w:rsid w:val="004227D7"/>
    <w:rsid w:val="00422989"/>
    <w:rsid w:val="00422B4B"/>
    <w:rsid w:val="00422D2B"/>
    <w:rsid w:val="00422DB3"/>
    <w:rsid w:val="004254B8"/>
    <w:rsid w:val="004256E3"/>
    <w:rsid w:val="004258E1"/>
    <w:rsid w:val="00426A43"/>
    <w:rsid w:val="00426AFB"/>
    <w:rsid w:val="004271A1"/>
    <w:rsid w:val="004272D4"/>
    <w:rsid w:val="00427BDE"/>
    <w:rsid w:val="00431053"/>
    <w:rsid w:val="0043150C"/>
    <w:rsid w:val="00431611"/>
    <w:rsid w:val="00432134"/>
    <w:rsid w:val="00435817"/>
    <w:rsid w:val="00435B94"/>
    <w:rsid w:val="00436096"/>
    <w:rsid w:val="004361AE"/>
    <w:rsid w:val="00440039"/>
    <w:rsid w:val="0044104F"/>
    <w:rsid w:val="00441DFE"/>
    <w:rsid w:val="00442013"/>
    <w:rsid w:val="004424DE"/>
    <w:rsid w:val="00445AE2"/>
    <w:rsid w:val="00447918"/>
    <w:rsid w:val="00447D4D"/>
    <w:rsid w:val="0045020A"/>
    <w:rsid w:val="0045035F"/>
    <w:rsid w:val="004508F7"/>
    <w:rsid w:val="00451AE9"/>
    <w:rsid w:val="00451BF3"/>
    <w:rsid w:val="00453CF2"/>
    <w:rsid w:val="00453FB7"/>
    <w:rsid w:val="00454122"/>
    <w:rsid w:val="0045456B"/>
    <w:rsid w:val="00455E4F"/>
    <w:rsid w:val="00455E7C"/>
    <w:rsid w:val="004564B3"/>
    <w:rsid w:val="00457A71"/>
    <w:rsid w:val="004600BA"/>
    <w:rsid w:val="0046346D"/>
    <w:rsid w:val="00463E93"/>
    <w:rsid w:val="00463EC0"/>
    <w:rsid w:val="00464DD1"/>
    <w:rsid w:val="004651FB"/>
    <w:rsid w:val="00465580"/>
    <w:rsid w:val="00466B5E"/>
    <w:rsid w:val="004673ED"/>
    <w:rsid w:val="00467646"/>
    <w:rsid w:val="004678B6"/>
    <w:rsid w:val="004679BF"/>
    <w:rsid w:val="00467DE7"/>
    <w:rsid w:val="00470E8D"/>
    <w:rsid w:val="004713FA"/>
    <w:rsid w:val="0047203B"/>
    <w:rsid w:val="00472625"/>
    <w:rsid w:val="004729D9"/>
    <w:rsid w:val="00472A85"/>
    <w:rsid w:val="00472CF0"/>
    <w:rsid w:val="00473719"/>
    <w:rsid w:val="0047382A"/>
    <w:rsid w:val="00473F29"/>
    <w:rsid w:val="00473F4D"/>
    <w:rsid w:val="00474E1D"/>
    <w:rsid w:val="00474F30"/>
    <w:rsid w:val="00475920"/>
    <w:rsid w:val="00476A4D"/>
    <w:rsid w:val="00480193"/>
    <w:rsid w:val="004804FD"/>
    <w:rsid w:val="00481297"/>
    <w:rsid w:val="0048143C"/>
    <w:rsid w:val="004818A3"/>
    <w:rsid w:val="00481CAB"/>
    <w:rsid w:val="004837C9"/>
    <w:rsid w:val="00483C64"/>
    <w:rsid w:val="00483DA6"/>
    <w:rsid w:val="00483FEE"/>
    <w:rsid w:val="0048455C"/>
    <w:rsid w:val="004858DB"/>
    <w:rsid w:val="00487A28"/>
    <w:rsid w:val="00492207"/>
    <w:rsid w:val="00492625"/>
    <w:rsid w:val="00492ECE"/>
    <w:rsid w:val="00494625"/>
    <w:rsid w:val="00494F3B"/>
    <w:rsid w:val="00495159"/>
    <w:rsid w:val="004956FD"/>
    <w:rsid w:val="004962E2"/>
    <w:rsid w:val="004974E1"/>
    <w:rsid w:val="00497C72"/>
    <w:rsid w:val="004A08E6"/>
    <w:rsid w:val="004A0F83"/>
    <w:rsid w:val="004A26D1"/>
    <w:rsid w:val="004A3F92"/>
    <w:rsid w:val="004A45A0"/>
    <w:rsid w:val="004A6A58"/>
    <w:rsid w:val="004A739D"/>
    <w:rsid w:val="004B007A"/>
    <w:rsid w:val="004B095C"/>
    <w:rsid w:val="004B0E10"/>
    <w:rsid w:val="004B188F"/>
    <w:rsid w:val="004B1D5E"/>
    <w:rsid w:val="004B2064"/>
    <w:rsid w:val="004B3DD4"/>
    <w:rsid w:val="004B4F5A"/>
    <w:rsid w:val="004B6287"/>
    <w:rsid w:val="004B67A7"/>
    <w:rsid w:val="004B6D6A"/>
    <w:rsid w:val="004B7429"/>
    <w:rsid w:val="004B78CE"/>
    <w:rsid w:val="004B7AAD"/>
    <w:rsid w:val="004C10CC"/>
    <w:rsid w:val="004C18A1"/>
    <w:rsid w:val="004C1C83"/>
    <w:rsid w:val="004C1DF4"/>
    <w:rsid w:val="004C2997"/>
    <w:rsid w:val="004C39E3"/>
    <w:rsid w:val="004C3BF6"/>
    <w:rsid w:val="004C3EBA"/>
    <w:rsid w:val="004C3ECA"/>
    <w:rsid w:val="004C40DB"/>
    <w:rsid w:val="004C5AAD"/>
    <w:rsid w:val="004C7A0E"/>
    <w:rsid w:val="004D0B28"/>
    <w:rsid w:val="004D0E49"/>
    <w:rsid w:val="004D2B5F"/>
    <w:rsid w:val="004D349B"/>
    <w:rsid w:val="004D5713"/>
    <w:rsid w:val="004D6CEB"/>
    <w:rsid w:val="004D742E"/>
    <w:rsid w:val="004E08AE"/>
    <w:rsid w:val="004E1AFB"/>
    <w:rsid w:val="004E1D23"/>
    <w:rsid w:val="004E243F"/>
    <w:rsid w:val="004E30D8"/>
    <w:rsid w:val="004E338D"/>
    <w:rsid w:val="004E4149"/>
    <w:rsid w:val="004E493E"/>
    <w:rsid w:val="004E5495"/>
    <w:rsid w:val="004E61B1"/>
    <w:rsid w:val="004E6C25"/>
    <w:rsid w:val="004E6E46"/>
    <w:rsid w:val="004E7F32"/>
    <w:rsid w:val="004F141F"/>
    <w:rsid w:val="004F15E0"/>
    <w:rsid w:val="004F1AF2"/>
    <w:rsid w:val="004F6988"/>
    <w:rsid w:val="004F6A00"/>
    <w:rsid w:val="004F6C92"/>
    <w:rsid w:val="005017A8"/>
    <w:rsid w:val="005028BB"/>
    <w:rsid w:val="00503FC1"/>
    <w:rsid w:val="00504E6B"/>
    <w:rsid w:val="0050504A"/>
    <w:rsid w:val="005054D3"/>
    <w:rsid w:val="00505F8E"/>
    <w:rsid w:val="00506491"/>
    <w:rsid w:val="00506719"/>
    <w:rsid w:val="0050718A"/>
    <w:rsid w:val="00507296"/>
    <w:rsid w:val="005078FC"/>
    <w:rsid w:val="0051174A"/>
    <w:rsid w:val="00511A0F"/>
    <w:rsid w:val="00511E63"/>
    <w:rsid w:val="00513498"/>
    <w:rsid w:val="00513EF6"/>
    <w:rsid w:val="005148BF"/>
    <w:rsid w:val="00514BB2"/>
    <w:rsid w:val="0051563B"/>
    <w:rsid w:val="0051574F"/>
    <w:rsid w:val="00516537"/>
    <w:rsid w:val="00516B3E"/>
    <w:rsid w:val="005176C8"/>
    <w:rsid w:val="0051772F"/>
    <w:rsid w:val="00521DA6"/>
    <w:rsid w:val="005220D3"/>
    <w:rsid w:val="00523A3B"/>
    <w:rsid w:val="00523A9A"/>
    <w:rsid w:val="00523B10"/>
    <w:rsid w:val="00523DC2"/>
    <w:rsid w:val="005273E3"/>
    <w:rsid w:val="00530F39"/>
    <w:rsid w:val="005317C7"/>
    <w:rsid w:val="005320B9"/>
    <w:rsid w:val="00532C37"/>
    <w:rsid w:val="00534B01"/>
    <w:rsid w:val="00535849"/>
    <w:rsid w:val="005366AC"/>
    <w:rsid w:val="00536EDA"/>
    <w:rsid w:val="00537CF6"/>
    <w:rsid w:val="00540130"/>
    <w:rsid w:val="00540248"/>
    <w:rsid w:val="005406DC"/>
    <w:rsid w:val="00540F4E"/>
    <w:rsid w:val="00541332"/>
    <w:rsid w:val="00541833"/>
    <w:rsid w:val="00541988"/>
    <w:rsid w:val="00541AC1"/>
    <w:rsid w:val="00541DB5"/>
    <w:rsid w:val="0054288C"/>
    <w:rsid w:val="00542AE1"/>
    <w:rsid w:val="005444B9"/>
    <w:rsid w:val="0054475C"/>
    <w:rsid w:val="00544B7A"/>
    <w:rsid w:val="00544BA2"/>
    <w:rsid w:val="00545385"/>
    <w:rsid w:val="00546FB9"/>
    <w:rsid w:val="00547123"/>
    <w:rsid w:val="00550ABA"/>
    <w:rsid w:val="00550E78"/>
    <w:rsid w:val="0055115C"/>
    <w:rsid w:val="00551169"/>
    <w:rsid w:val="00552169"/>
    <w:rsid w:val="00552DAD"/>
    <w:rsid w:val="005546D2"/>
    <w:rsid w:val="00555746"/>
    <w:rsid w:val="0055673C"/>
    <w:rsid w:val="00556E69"/>
    <w:rsid w:val="0055726D"/>
    <w:rsid w:val="0055757A"/>
    <w:rsid w:val="00560ACF"/>
    <w:rsid w:val="00560EAE"/>
    <w:rsid w:val="005637B7"/>
    <w:rsid w:val="0056411C"/>
    <w:rsid w:val="00564905"/>
    <w:rsid w:val="00565CD7"/>
    <w:rsid w:val="00565ED5"/>
    <w:rsid w:val="005664EA"/>
    <w:rsid w:val="00570A21"/>
    <w:rsid w:val="0057269F"/>
    <w:rsid w:val="00572888"/>
    <w:rsid w:val="00573525"/>
    <w:rsid w:val="00573A8E"/>
    <w:rsid w:val="00574155"/>
    <w:rsid w:val="00574883"/>
    <w:rsid w:val="00575308"/>
    <w:rsid w:val="00575B92"/>
    <w:rsid w:val="00575BC4"/>
    <w:rsid w:val="00576B1E"/>
    <w:rsid w:val="00580273"/>
    <w:rsid w:val="00580927"/>
    <w:rsid w:val="00581ACB"/>
    <w:rsid w:val="00581EC9"/>
    <w:rsid w:val="0058228C"/>
    <w:rsid w:val="0058399B"/>
    <w:rsid w:val="00584368"/>
    <w:rsid w:val="00584ABF"/>
    <w:rsid w:val="005877DE"/>
    <w:rsid w:val="00587CC7"/>
    <w:rsid w:val="005911EF"/>
    <w:rsid w:val="00591205"/>
    <w:rsid w:val="005912EC"/>
    <w:rsid w:val="00592D62"/>
    <w:rsid w:val="00592F73"/>
    <w:rsid w:val="0059355E"/>
    <w:rsid w:val="0059368E"/>
    <w:rsid w:val="00593B22"/>
    <w:rsid w:val="0059402B"/>
    <w:rsid w:val="005949A7"/>
    <w:rsid w:val="00594DFC"/>
    <w:rsid w:val="00595591"/>
    <w:rsid w:val="00596FD9"/>
    <w:rsid w:val="00597D36"/>
    <w:rsid w:val="005A0E18"/>
    <w:rsid w:val="005A0F03"/>
    <w:rsid w:val="005A194E"/>
    <w:rsid w:val="005A2111"/>
    <w:rsid w:val="005A25D0"/>
    <w:rsid w:val="005A3082"/>
    <w:rsid w:val="005A3754"/>
    <w:rsid w:val="005A489C"/>
    <w:rsid w:val="005A4A57"/>
    <w:rsid w:val="005A5CDC"/>
    <w:rsid w:val="005A6A75"/>
    <w:rsid w:val="005B02BA"/>
    <w:rsid w:val="005B1BDA"/>
    <w:rsid w:val="005B1D7D"/>
    <w:rsid w:val="005B1DA2"/>
    <w:rsid w:val="005B2938"/>
    <w:rsid w:val="005B2F24"/>
    <w:rsid w:val="005B356B"/>
    <w:rsid w:val="005B3C32"/>
    <w:rsid w:val="005B52FA"/>
    <w:rsid w:val="005B549E"/>
    <w:rsid w:val="005B61A7"/>
    <w:rsid w:val="005B6878"/>
    <w:rsid w:val="005B6EC0"/>
    <w:rsid w:val="005B6EFE"/>
    <w:rsid w:val="005B7045"/>
    <w:rsid w:val="005B7806"/>
    <w:rsid w:val="005C0322"/>
    <w:rsid w:val="005C0EBF"/>
    <w:rsid w:val="005C4076"/>
    <w:rsid w:val="005C5522"/>
    <w:rsid w:val="005C5AB6"/>
    <w:rsid w:val="005C6116"/>
    <w:rsid w:val="005C6570"/>
    <w:rsid w:val="005C674F"/>
    <w:rsid w:val="005C7CAF"/>
    <w:rsid w:val="005C7FA1"/>
    <w:rsid w:val="005C7FC8"/>
    <w:rsid w:val="005D013D"/>
    <w:rsid w:val="005D0833"/>
    <w:rsid w:val="005D1925"/>
    <w:rsid w:val="005D2308"/>
    <w:rsid w:val="005D27E7"/>
    <w:rsid w:val="005D4B53"/>
    <w:rsid w:val="005D4E18"/>
    <w:rsid w:val="005D4FDF"/>
    <w:rsid w:val="005D56ED"/>
    <w:rsid w:val="005D6852"/>
    <w:rsid w:val="005E06ED"/>
    <w:rsid w:val="005E0A01"/>
    <w:rsid w:val="005E0D7C"/>
    <w:rsid w:val="005E11F9"/>
    <w:rsid w:val="005E1A91"/>
    <w:rsid w:val="005E2BEB"/>
    <w:rsid w:val="005E37A9"/>
    <w:rsid w:val="005E3A66"/>
    <w:rsid w:val="005E4799"/>
    <w:rsid w:val="005E5A54"/>
    <w:rsid w:val="005E61CD"/>
    <w:rsid w:val="005E64C3"/>
    <w:rsid w:val="005E6ED2"/>
    <w:rsid w:val="005E7560"/>
    <w:rsid w:val="005E7CB7"/>
    <w:rsid w:val="005E7E7C"/>
    <w:rsid w:val="005F076E"/>
    <w:rsid w:val="005F0CFD"/>
    <w:rsid w:val="005F0E9B"/>
    <w:rsid w:val="005F1570"/>
    <w:rsid w:val="005F20EC"/>
    <w:rsid w:val="005F2782"/>
    <w:rsid w:val="005F35FA"/>
    <w:rsid w:val="005F3701"/>
    <w:rsid w:val="005F5115"/>
    <w:rsid w:val="005F5BF1"/>
    <w:rsid w:val="005F6C1B"/>
    <w:rsid w:val="005F784C"/>
    <w:rsid w:val="00600C53"/>
    <w:rsid w:val="00601210"/>
    <w:rsid w:val="0060147E"/>
    <w:rsid w:val="006015A7"/>
    <w:rsid w:val="00601621"/>
    <w:rsid w:val="0060240B"/>
    <w:rsid w:val="00602735"/>
    <w:rsid w:val="00603116"/>
    <w:rsid w:val="006049D3"/>
    <w:rsid w:val="00604C53"/>
    <w:rsid w:val="006050BF"/>
    <w:rsid w:val="00605174"/>
    <w:rsid w:val="006066AD"/>
    <w:rsid w:val="0060671D"/>
    <w:rsid w:val="00606D51"/>
    <w:rsid w:val="0060727C"/>
    <w:rsid w:val="00607400"/>
    <w:rsid w:val="00610E39"/>
    <w:rsid w:val="00611385"/>
    <w:rsid w:val="006122F6"/>
    <w:rsid w:val="00613A08"/>
    <w:rsid w:val="00613CB1"/>
    <w:rsid w:val="0061464A"/>
    <w:rsid w:val="00614D77"/>
    <w:rsid w:val="00614F27"/>
    <w:rsid w:val="00616C83"/>
    <w:rsid w:val="00620E28"/>
    <w:rsid w:val="00620EA4"/>
    <w:rsid w:val="00620F1B"/>
    <w:rsid w:val="00622966"/>
    <w:rsid w:val="00623452"/>
    <w:rsid w:val="00623671"/>
    <w:rsid w:val="00623FE1"/>
    <w:rsid w:val="00625953"/>
    <w:rsid w:val="00625CA8"/>
    <w:rsid w:val="00625D0A"/>
    <w:rsid w:val="006265A5"/>
    <w:rsid w:val="00626820"/>
    <w:rsid w:val="00630835"/>
    <w:rsid w:val="00630A7B"/>
    <w:rsid w:val="00630A87"/>
    <w:rsid w:val="006316E3"/>
    <w:rsid w:val="006325A8"/>
    <w:rsid w:val="00633353"/>
    <w:rsid w:val="0063479A"/>
    <w:rsid w:val="006357A0"/>
    <w:rsid w:val="00635B17"/>
    <w:rsid w:val="0063735B"/>
    <w:rsid w:val="00640A53"/>
    <w:rsid w:val="00641929"/>
    <w:rsid w:val="00641C45"/>
    <w:rsid w:val="00642602"/>
    <w:rsid w:val="00642732"/>
    <w:rsid w:val="00644A45"/>
    <w:rsid w:val="00644DFB"/>
    <w:rsid w:val="00646B36"/>
    <w:rsid w:val="00646D41"/>
    <w:rsid w:val="00647176"/>
    <w:rsid w:val="006474AD"/>
    <w:rsid w:val="00647C78"/>
    <w:rsid w:val="00647CAA"/>
    <w:rsid w:val="00647FE7"/>
    <w:rsid w:val="006504BD"/>
    <w:rsid w:val="006504F7"/>
    <w:rsid w:val="00650BA2"/>
    <w:rsid w:val="0065268C"/>
    <w:rsid w:val="00652A28"/>
    <w:rsid w:val="00653E84"/>
    <w:rsid w:val="00654C7F"/>
    <w:rsid w:val="00655636"/>
    <w:rsid w:val="00656247"/>
    <w:rsid w:val="00656A17"/>
    <w:rsid w:val="0065742A"/>
    <w:rsid w:val="00657472"/>
    <w:rsid w:val="0066480F"/>
    <w:rsid w:val="006651F8"/>
    <w:rsid w:val="006659E7"/>
    <w:rsid w:val="00667093"/>
    <w:rsid w:val="006676F6"/>
    <w:rsid w:val="00670329"/>
    <w:rsid w:val="006710F8"/>
    <w:rsid w:val="00672119"/>
    <w:rsid w:val="0067381C"/>
    <w:rsid w:val="00673AEF"/>
    <w:rsid w:val="00674104"/>
    <w:rsid w:val="00674902"/>
    <w:rsid w:val="006749AC"/>
    <w:rsid w:val="006754E7"/>
    <w:rsid w:val="0067596B"/>
    <w:rsid w:val="00675BD2"/>
    <w:rsid w:val="00675C10"/>
    <w:rsid w:val="00676756"/>
    <w:rsid w:val="00676FC4"/>
    <w:rsid w:val="0067743B"/>
    <w:rsid w:val="006776C6"/>
    <w:rsid w:val="00677B3E"/>
    <w:rsid w:val="00680ADA"/>
    <w:rsid w:val="00682591"/>
    <w:rsid w:val="00682980"/>
    <w:rsid w:val="00682C64"/>
    <w:rsid w:val="00682F6F"/>
    <w:rsid w:val="00685561"/>
    <w:rsid w:val="00687529"/>
    <w:rsid w:val="00687A3E"/>
    <w:rsid w:val="00687D1E"/>
    <w:rsid w:val="00687DC7"/>
    <w:rsid w:val="00690E0E"/>
    <w:rsid w:val="0069155F"/>
    <w:rsid w:val="0069239F"/>
    <w:rsid w:val="00692FB7"/>
    <w:rsid w:val="0069341E"/>
    <w:rsid w:val="00693883"/>
    <w:rsid w:val="00693E6C"/>
    <w:rsid w:val="00694AC0"/>
    <w:rsid w:val="006958D8"/>
    <w:rsid w:val="00695ED7"/>
    <w:rsid w:val="00696A72"/>
    <w:rsid w:val="00697475"/>
    <w:rsid w:val="006A1522"/>
    <w:rsid w:val="006A1868"/>
    <w:rsid w:val="006A1CE4"/>
    <w:rsid w:val="006A1D4B"/>
    <w:rsid w:val="006A29A8"/>
    <w:rsid w:val="006A2A55"/>
    <w:rsid w:val="006A2B91"/>
    <w:rsid w:val="006A2DE7"/>
    <w:rsid w:val="006A30DD"/>
    <w:rsid w:val="006A33A0"/>
    <w:rsid w:val="006A43F8"/>
    <w:rsid w:val="006A45C0"/>
    <w:rsid w:val="006A4678"/>
    <w:rsid w:val="006A4B47"/>
    <w:rsid w:val="006A4BB0"/>
    <w:rsid w:val="006A53D3"/>
    <w:rsid w:val="006A5572"/>
    <w:rsid w:val="006A5892"/>
    <w:rsid w:val="006A5E48"/>
    <w:rsid w:val="006A6538"/>
    <w:rsid w:val="006B1BE4"/>
    <w:rsid w:val="006B319F"/>
    <w:rsid w:val="006B37A6"/>
    <w:rsid w:val="006B3A8F"/>
    <w:rsid w:val="006B4C95"/>
    <w:rsid w:val="006B58A9"/>
    <w:rsid w:val="006B7EF5"/>
    <w:rsid w:val="006C024A"/>
    <w:rsid w:val="006C0276"/>
    <w:rsid w:val="006C0593"/>
    <w:rsid w:val="006C08FC"/>
    <w:rsid w:val="006C0D2B"/>
    <w:rsid w:val="006C14A9"/>
    <w:rsid w:val="006C25F1"/>
    <w:rsid w:val="006C2713"/>
    <w:rsid w:val="006C292B"/>
    <w:rsid w:val="006C4048"/>
    <w:rsid w:val="006C40F5"/>
    <w:rsid w:val="006C41B9"/>
    <w:rsid w:val="006C4E5D"/>
    <w:rsid w:val="006C4EA6"/>
    <w:rsid w:val="006C52A2"/>
    <w:rsid w:val="006C5F77"/>
    <w:rsid w:val="006C628B"/>
    <w:rsid w:val="006C6978"/>
    <w:rsid w:val="006C6C0A"/>
    <w:rsid w:val="006C6F2D"/>
    <w:rsid w:val="006D0244"/>
    <w:rsid w:val="006D17CE"/>
    <w:rsid w:val="006D29C8"/>
    <w:rsid w:val="006D29D1"/>
    <w:rsid w:val="006D2A68"/>
    <w:rsid w:val="006D5F34"/>
    <w:rsid w:val="006D6B9D"/>
    <w:rsid w:val="006E04C2"/>
    <w:rsid w:val="006E095A"/>
    <w:rsid w:val="006E0CD0"/>
    <w:rsid w:val="006E1407"/>
    <w:rsid w:val="006E2917"/>
    <w:rsid w:val="006E2F0C"/>
    <w:rsid w:val="006E31B9"/>
    <w:rsid w:val="006E6002"/>
    <w:rsid w:val="006E6D58"/>
    <w:rsid w:val="006E6D69"/>
    <w:rsid w:val="006E7448"/>
    <w:rsid w:val="006E7C27"/>
    <w:rsid w:val="006E7D04"/>
    <w:rsid w:val="006F0B4D"/>
    <w:rsid w:val="006F1324"/>
    <w:rsid w:val="006F1720"/>
    <w:rsid w:val="006F2A5B"/>
    <w:rsid w:val="006F48E8"/>
    <w:rsid w:val="006F54AD"/>
    <w:rsid w:val="006F55E0"/>
    <w:rsid w:val="006F5616"/>
    <w:rsid w:val="006F59F1"/>
    <w:rsid w:val="006F72DC"/>
    <w:rsid w:val="006F72F6"/>
    <w:rsid w:val="00700B4B"/>
    <w:rsid w:val="0070147D"/>
    <w:rsid w:val="007019BA"/>
    <w:rsid w:val="00701B03"/>
    <w:rsid w:val="00701E1C"/>
    <w:rsid w:val="00702230"/>
    <w:rsid w:val="00702B5B"/>
    <w:rsid w:val="00703273"/>
    <w:rsid w:val="007036B1"/>
    <w:rsid w:val="00705281"/>
    <w:rsid w:val="00705366"/>
    <w:rsid w:val="00705DCD"/>
    <w:rsid w:val="00706C9C"/>
    <w:rsid w:val="00706DBF"/>
    <w:rsid w:val="00707FA3"/>
    <w:rsid w:val="0071005F"/>
    <w:rsid w:val="007101C3"/>
    <w:rsid w:val="00711113"/>
    <w:rsid w:val="007118BB"/>
    <w:rsid w:val="007119EF"/>
    <w:rsid w:val="00712652"/>
    <w:rsid w:val="00712663"/>
    <w:rsid w:val="007143AA"/>
    <w:rsid w:val="0071566F"/>
    <w:rsid w:val="00715722"/>
    <w:rsid w:val="00715D79"/>
    <w:rsid w:val="0071630D"/>
    <w:rsid w:val="007172D0"/>
    <w:rsid w:val="00717ADC"/>
    <w:rsid w:val="00721294"/>
    <w:rsid w:val="00722037"/>
    <w:rsid w:val="00722C2E"/>
    <w:rsid w:val="00724444"/>
    <w:rsid w:val="00724C15"/>
    <w:rsid w:val="00724C1E"/>
    <w:rsid w:val="00725D3A"/>
    <w:rsid w:val="00726019"/>
    <w:rsid w:val="00726592"/>
    <w:rsid w:val="00726A23"/>
    <w:rsid w:val="007304FC"/>
    <w:rsid w:val="007311B1"/>
    <w:rsid w:val="00731658"/>
    <w:rsid w:val="00732074"/>
    <w:rsid w:val="007338AD"/>
    <w:rsid w:val="00733AE1"/>
    <w:rsid w:val="00734BBC"/>
    <w:rsid w:val="00735633"/>
    <w:rsid w:val="00735EF4"/>
    <w:rsid w:val="00737658"/>
    <w:rsid w:val="0073769A"/>
    <w:rsid w:val="00737C96"/>
    <w:rsid w:val="0074029A"/>
    <w:rsid w:val="00740E16"/>
    <w:rsid w:val="0074166E"/>
    <w:rsid w:val="0074195A"/>
    <w:rsid w:val="00742F59"/>
    <w:rsid w:val="0074357A"/>
    <w:rsid w:val="007438AD"/>
    <w:rsid w:val="00743CB9"/>
    <w:rsid w:val="00743D33"/>
    <w:rsid w:val="0074488D"/>
    <w:rsid w:val="00744EED"/>
    <w:rsid w:val="007454FE"/>
    <w:rsid w:val="00746230"/>
    <w:rsid w:val="007474C2"/>
    <w:rsid w:val="0074797A"/>
    <w:rsid w:val="00750E82"/>
    <w:rsid w:val="00753ADB"/>
    <w:rsid w:val="00754123"/>
    <w:rsid w:val="00754187"/>
    <w:rsid w:val="00756369"/>
    <w:rsid w:val="00756B2F"/>
    <w:rsid w:val="00757509"/>
    <w:rsid w:val="0076017F"/>
    <w:rsid w:val="00760BC0"/>
    <w:rsid w:val="00762806"/>
    <w:rsid w:val="00762E54"/>
    <w:rsid w:val="0076468D"/>
    <w:rsid w:val="00765A7F"/>
    <w:rsid w:val="00766E4F"/>
    <w:rsid w:val="0076712B"/>
    <w:rsid w:val="007675CB"/>
    <w:rsid w:val="00767C84"/>
    <w:rsid w:val="00767F1D"/>
    <w:rsid w:val="00770784"/>
    <w:rsid w:val="00771474"/>
    <w:rsid w:val="00771559"/>
    <w:rsid w:val="00771582"/>
    <w:rsid w:val="00772709"/>
    <w:rsid w:val="00773E3B"/>
    <w:rsid w:val="007757C1"/>
    <w:rsid w:val="00775B16"/>
    <w:rsid w:val="0077647F"/>
    <w:rsid w:val="0077741C"/>
    <w:rsid w:val="00777977"/>
    <w:rsid w:val="0078359B"/>
    <w:rsid w:val="00785B2A"/>
    <w:rsid w:val="00785E8A"/>
    <w:rsid w:val="00786136"/>
    <w:rsid w:val="00786A38"/>
    <w:rsid w:val="00786FEF"/>
    <w:rsid w:val="00787918"/>
    <w:rsid w:val="00790986"/>
    <w:rsid w:val="007914D0"/>
    <w:rsid w:val="007919A6"/>
    <w:rsid w:val="007922A6"/>
    <w:rsid w:val="00792555"/>
    <w:rsid w:val="00792E1E"/>
    <w:rsid w:val="007930FB"/>
    <w:rsid w:val="007943E8"/>
    <w:rsid w:val="00794DEE"/>
    <w:rsid w:val="007955FC"/>
    <w:rsid w:val="00795B0C"/>
    <w:rsid w:val="00795FAB"/>
    <w:rsid w:val="0079631D"/>
    <w:rsid w:val="00796AB6"/>
    <w:rsid w:val="00797521"/>
    <w:rsid w:val="007979BD"/>
    <w:rsid w:val="007A21BD"/>
    <w:rsid w:val="007A340C"/>
    <w:rsid w:val="007A3AA3"/>
    <w:rsid w:val="007A6268"/>
    <w:rsid w:val="007A7E11"/>
    <w:rsid w:val="007A7E59"/>
    <w:rsid w:val="007B15F9"/>
    <w:rsid w:val="007B2404"/>
    <w:rsid w:val="007B30AB"/>
    <w:rsid w:val="007B39AC"/>
    <w:rsid w:val="007B3A4C"/>
    <w:rsid w:val="007B42B0"/>
    <w:rsid w:val="007B629E"/>
    <w:rsid w:val="007B704F"/>
    <w:rsid w:val="007C07C9"/>
    <w:rsid w:val="007C14D2"/>
    <w:rsid w:val="007C37F2"/>
    <w:rsid w:val="007C3B73"/>
    <w:rsid w:val="007C3BC2"/>
    <w:rsid w:val="007C45AE"/>
    <w:rsid w:val="007C5626"/>
    <w:rsid w:val="007C590B"/>
    <w:rsid w:val="007C60C8"/>
    <w:rsid w:val="007C6E4E"/>
    <w:rsid w:val="007C7C56"/>
    <w:rsid w:val="007D2A93"/>
    <w:rsid w:val="007D2D70"/>
    <w:rsid w:val="007D4004"/>
    <w:rsid w:val="007D44FC"/>
    <w:rsid w:val="007D6167"/>
    <w:rsid w:val="007D6730"/>
    <w:rsid w:val="007D6A72"/>
    <w:rsid w:val="007D6D52"/>
    <w:rsid w:val="007D6DCD"/>
    <w:rsid w:val="007D7703"/>
    <w:rsid w:val="007E0087"/>
    <w:rsid w:val="007E04C0"/>
    <w:rsid w:val="007E0670"/>
    <w:rsid w:val="007E0BE8"/>
    <w:rsid w:val="007E1C10"/>
    <w:rsid w:val="007E3790"/>
    <w:rsid w:val="007E3925"/>
    <w:rsid w:val="007E40E4"/>
    <w:rsid w:val="007E4424"/>
    <w:rsid w:val="007E5937"/>
    <w:rsid w:val="007E5A1C"/>
    <w:rsid w:val="007E608D"/>
    <w:rsid w:val="007E747D"/>
    <w:rsid w:val="007E77AE"/>
    <w:rsid w:val="007F01C5"/>
    <w:rsid w:val="007F1AF0"/>
    <w:rsid w:val="007F29B7"/>
    <w:rsid w:val="007F2F24"/>
    <w:rsid w:val="007F3AAD"/>
    <w:rsid w:val="007F504C"/>
    <w:rsid w:val="007F76A2"/>
    <w:rsid w:val="00801CA5"/>
    <w:rsid w:val="00801EB4"/>
    <w:rsid w:val="00802AA6"/>
    <w:rsid w:val="00802E64"/>
    <w:rsid w:val="00803520"/>
    <w:rsid w:val="00803AE1"/>
    <w:rsid w:val="00803EC4"/>
    <w:rsid w:val="00804458"/>
    <w:rsid w:val="0080462F"/>
    <w:rsid w:val="008051FD"/>
    <w:rsid w:val="00805883"/>
    <w:rsid w:val="00805B3E"/>
    <w:rsid w:val="00805EA7"/>
    <w:rsid w:val="008063F2"/>
    <w:rsid w:val="0080646B"/>
    <w:rsid w:val="008064C6"/>
    <w:rsid w:val="00806A1C"/>
    <w:rsid w:val="00806D27"/>
    <w:rsid w:val="00811001"/>
    <w:rsid w:val="0081194C"/>
    <w:rsid w:val="00813CD5"/>
    <w:rsid w:val="00813D52"/>
    <w:rsid w:val="00814BED"/>
    <w:rsid w:val="00814F7C"/>
    <w:rsid w:val="0081607D"/>
    <w:rsid w:val="00816BA0"/>
    <w:rsid w:val="00816C40"/>
    <w:rsid w:val="00816FB9"/>
    <w:rsid w:val="008173FB"/>
    <w:rsid w:val="00817454"/>
    <w:rsid w:val="00820363"/>
    <w:rsid w:val="0082110C"/>
    <w:rsid w:val="0082125D"/>
    <w:rsid w:val="0082174A"/>
    <w:rsid w:val="00822FA8"/>
    <w:rsid w:val="00824F42"/>
    <w:rsid w:val="00825215"/>
    <w:rsid w:val="00825E87"/>
    <w:rsid w:val="008268E9"/>
    <w:rsid w:val="0083562E"/>
    <w:rsid w:val="00835F3E"/>
    <w:rsid w:val="0083638E"/>
    <w:rsid w:val="00837B0E"/>
    <w:rsid w:val="00837C28"/>
    <w:rsid w:val="00837CCA"/>
    <w:rsid w:val="00840EC4"/>
    <w:rsid w:val="00841485"/>
    <w:rsid w:val="00843029"/>
    <w:rsid w:val="00843151"/>
    <w:rsid w:val="008441BC"/>
    <w:rsid w:val="00844494"/>
    <w:rsid w:val="00844E7E"/>
    <w:rsid w:val="008458C9"/>
    <w:rsid w:val="00845B0D"/>
    <w:rsid w:val="0084693D"/>
    <w:rsid w:val="0084755B"/>
    <w:rsid w:val="00847D36"/>
    <w:rsid w:val="00847E7D"/>
    <w:rsid w:val="0085076E"/>
    <w:rsid w:val="0085113A"/>
    <w:rsid w:val="008517F7"/>
    <w:rsid w:val="008527DF"/>
    <w:rsid w:val="00854294"/>
    <w:rsid w:val="00854B91"/>
    <w:rsid w:val="00856587"/>
    <w:rsid w:val="008621E2"/>
    <w:rsid w:val="00862E62"/>
    <w:rsid w:val="008642A5"/>
    <w:rsid w:val="008649D4"/>
    <w:rsid w:val="00864BC5"/>
    <w:rsid w:val="00864DE7"/>
    <w:rsid w:val="00865E70"/>
    <w:rsid w:val="00866569"/>
    <w:rsid w:val="008666B8"/>
    <w:rsid w:val="008678BD"/>
    <w:rsid w:val="008679F3"/>
    <w:rsid w:val="00870E90"/>
    <w:rsid w:val="0087116C"/>
    <w:rsid w:val="00871F85"/>
    <w:rsid w:val="008722AE"/>
    <w:rsid w:val="0087414A"/>
    <w:rsid w:val="008742F9"/>
    <w:rsid w:val="008754BB"/>
    <w:rsid w:val="00875A10"/>
    <w:rsid w:val="00876BC8"/>
    <w:rsid w:val="00876D5C"/>
    <w:rsid w:val="0087717C"/>
    <w:rsid w:val="00877961"/>
    <w:rsid w:val="008779A5"/>
    <w:rsid w:val="00877B99"/>
    <w:rsid w:val="00877C6F"/>
    <w:rsid w:val="0088037C"/>
    <w:rsid w:val="00880B72"/>
    <w:rsid w:val="0088165E"/>
    <w:rsid w:val="00881E39"/>
    <w:rsid w:val="00882A1D"/>
    <w:rsid w:val="00882F96"/>
    <w:rsid w:val="00884221"/>
    <w:rsid w:val="00884415"/>
    <w:rsid w:val="008846C5"/>
    <w:rsid w:val="00884C9B"/>
    <w:rsid w:val="00884E15"/>
    <w:rsid w:val="00885320"/>
    <w:rsid w:val="00885858"/>
    <w:rsid w:val="00885EAC"/>
    <w:rsid w:val="00891759"/>
    <w:rsid w:val="0089282D"/>
    <w:rsid w:val="00892961"/>
    <w:rsid w:val="008929D3"/>
    <w:rsid w:val="008939A9"/>
    <w:rsid w:val="00893C77"/>
    <w:rsid w:val="00896882"/>
    <w:rsid w:val="008A1E91"/>
    <w:rsid w:val="008A2483"/>
    <w:rsid w:val="008A3C83"/>
    <w:rsid w:val="008A46D3"/>
    <w:rsid w:val="008A4EF5"/>
    <w:rsid w:val="008A5497"/>
    <w:rsid w:val="008A5543"/>
    <w:rsid w:val="008A7539"/>
    <w:rsid w:val="008B00FB"/>
    <w:rsid w:val="008B1EDC"/>
    <w:rsid w:val="008B2103"/>
    <w:rsid w:val="008B260D"/>
    <w:rsid w:val="008B2E28"/>
    <w:rsid w:val="008B3E8E"/>
    <w:rsid w:val="008B6FD3"/>
    <w:rsid w:val="008B7024"/>
    <w:rsid w:val="008B7391"/>
    <w:rsid w:val="008B7473"/>
    <w:rsid w:val="008B7B3C"/>
    <w:rsid w:val="008B7FAD"/>
    <w:rsid w:val="008C0635"/>
    <w:rsid w:val="008C192D"/>
    <w:rsid w:val="008C222F"/>
    <w:rsid w:val="008C248E"/>
    <w:rsid w:val="008C2655"/>
    <w:rsid w:val="008C2695"/>
    <w:rsid w:val="008C2725"/>
    <w:rsid w:val="008C2E6E"/>
    <w:rsid w:val="008C48C6"/>
    <w:rsid w:val="008C4C5F"/>
    <w:rsid w:val="008C6C5A"/>
    <w:rsid w:val="008C7C83"/>
    <w:rsid w:val="008D0533"/>
    <w:rsid w:val="008D07C6"/>
    <w:rsid w:val="008D1E40"/>
    <w:rsid w:val="008D1EC6"/>
    <w:rsid w:val="008D24A5"/>
    <w:rsid w:val="008D3524"/>
    <w:rsid w:val="008D3809"/>
    <w:rsid w:val="008D39CC"/>
    <w:rsid w:val="008D70EF"/>
    <w:rsid w:val="008D76F3"/>
    <w:rsid w:val="008E259F"/>
    <w:rsid w:val="008E333E"/>
    <w:rsid w:val="008E351E"/>
    <w:rsid w:val="008E3586"/>
    <w:rsid w:val="008E3C8B"/>
    <w:rsid w:val="008E5487"/>
    <w:rsid w:val="008E5823"/>
    <w:rsid w:val="008E5931"/>
    <w:rsid w:val="008E5D4E"/>
    <w:rsid w:val="008E6918"/>
    <w:rsid w:val="008E75C8"/>
    <w:rsid w:val="008E75CB"/>
    <w:rsid w:val="008F07ED"/>
    <w:rsid w:val="008F213A"/>
    <w:rsid w:val="008F37C1"/>
    <w:rsid w:val="008F388E"/>
    <w:rsid w:val="008F53AB"/>
    <w:rsid w:val="008F5871"/>
    <w:rsid w:val="008F5B6A"/>
    <w:rsid w:val="008F5C9D"/>
    <w:rsid w:val="008F7666"/>
    <w:rsid w:val="008F78B7"/>
    <w:rsid w:val="008F7CC8"/>
    <w:rsid w:val="00900356"/>
    <w:rsid w:val="0090060C"/>
    <w:rsid w:val="0090193C"/>
    <w:rsid w:val="00901AB9"/>
    <w:rsid w:val="00904248"/>
    <w:rsid w:val="00905FFE"/>
    <w:rsid w:val="00906703"/>
    <w:rsid w:val="00907B0C"/>
    <w:rsid w:val="0091061E"/>
    <w:rsid w:val="009108F4"/>
    <w:rsid w:val="00910E0E"/>
    <w:rsid w:val="00910F08"/>
    <w:rsid w:val="00911882"/>
    <w:rsid w:val="00911C44"/>
    <w:rsid w:val="00911ECC"/>
    <w:rsid w:val="009124AD"/>
    <w:rsid w:val="00912B64"/>
    <w:rsid w:val="00912E0C"/>
    <w:rsid w:val="009132FA"/>
    <w:rsid w:val="00913962"/>
    <w:rsid w:val="009145ED"/>
    <w:rsid w:val="00915140"/>
    <w:rsid w:val="009153A4"/>
    <w:rsid w:val="009153DA"/>
    <w:rsid w:val="00917C7F"/>
    <w:rsid w:val="00920405"/>
    <w:rsid w:val="00923001"/>
    <w:rsid w:val="00923E95"/>
    <w:rsid w:val="009240B7"/>
    <w:rsid w:val="009247E9"/>
    <w:rsid w:val="00924BB0"/>
    <w:rsid w:val="009258CB"/>
    <w:rsid w:val="0092749A"/>
    <w:rsid w:val="0093035A"/>
    <w:rsid w:val="009307C6"/>
    <w:rsid w:val="00931CE2"/>
    <w:rsid w:val="0093210D"/>
    <w:rsid w:val="009321D6"/>
    <w:rsid w:val="0093413E"/>
    <w:rsid w:val="00934B1C"/>
    <w:rsid w:val="00935DB7"/>
    <w:rsid w:val="0093650F"/>
    <w:rsid w:val="00936E2E"/>
    <w:rsid w:val="00937682"/>
    <w:rsid w:val="00940178"/>
    <w:rsid w:val="00940904"/>
    <w:rsid w:val="00941D42"/>
    <w:rsid w:val="0094277C"/>
    <w:rsid w:val="00942F1B"/>
    <w:rsid w:val="00943A5A"/>
    <w:rsid w:val="0094686A"/>
    <w:rsid w:val="00947BFA"/>
    <w:rsid w:val="00951A0E"/>
    <w:rsid w:val="00951CA6"/>
    <w:rsid w:val="00951E59"/>
    <w:rsid w:val="00952278"/>
    <w:rsid w:val="009532FE"/>
    <w:rsid w:val="00953E54"/>
    <w:rsid w:val="00954BDD"/>
    <w:rsid w:val="00955DF4"/>
    <w:rsid w:val="009561A5"/>
    <w:rsid w:val="009567FB"/>
    <w:rsid w:val="00956D1B"/>
    <w:rsid w:val="0095710C"/>
    <w:rsid w:val="0095723F"/>
    <w:rsid w:val="00957D69"/>
    <w:rsid w:val="0096108D"/>
    <w:rsid w:val="009620BA"/>
    <w:rsid w:val="00963144"/>
    <w:rsid w:val="0096384D"/>
    <w:rsid w:val="0096428A"/>
    <w:rsid w:val="009645C3"/>
    <w:rsid w:val="0096613A"/>
    <w:rsid w:val="00966E8D"/>
    <w:rsid w:val="009670BE"/>
    <w:rsid w:val="009672C8"/>
    <w:rsid w:val="00967CF4"/>
    <w:rsid w:val="009709BD"/>
    <w:rsid w:val="00971030"/>
    <w:rsid w:val="009711B7"/>
    <w:rsid w:val="00971B1D"/>
    <w:rsid w:val="009724D3"/>
    <w:rsid w:val="00974349"/>
    <w:rsid w:val="009745F7"/>
    <w:rsid w:val="009748C5"/>
    <w:rsid w:val="00975702"/>
    <w:rsid w:val="0097581C"/>
    <w:rsid w:val="00976B91"/>
    <w:rsid w:val="009775FC"/>
    <w:rsid w:val="00977976"/>
    <w:rsid w:val="00977D5C"/>
    <w:rsid w:val="0098099A"/>
    <w:rsid w:val="00980BEA"/>
    <w:rsid w:val="0098109C"/>
    <w:rsid w:val="00981B3D"/>
    <w:rsid w:val="00981D9C"/>
    <w:rsid w:val="00984479"/>
    <w:rsid w:val="00985D2D"/>
    <w:rsid w:val="00985D7C"/>
    <w:rsid w:val="0098651C"/>
    <w:rsid w:val="00986FDB"/>
    <w:rsid w:val="00987347"/>
    <w:rsid w:val="00987356"/>
    <w:rsid w:val="00987B0B"/>
    <w:rsid w:val="00990032"/>
    <w:rsid w:val="009907FE"/>
    <w:rsid w:val="009918BF"/>
    <w:rsid w:val="00992E28"/>
    <w:rsid w:val="009930D6"/>
    <w:rsid w:val="009934E0"/>
    <w:rsid w:val="00995653"/>
    <w:rsid w:val="009956BC"/>
    <w:rsid w:val="0099641B"/>
    <w:rsid w:val="00996AB6"/>
    <w:rsid w:val="009973B7"/>
    <w:rsid w:val="00997E2A"/>
    <w:rsid w:val="009A0061"/>
    <w:rsid w:val="009A0C4E"/>
    <w:rsid w:val="009A0CE9"/>
    <w:rsid w:val="009A275E"/>
    <w:rsid w:val="009A3F94"/>
    <w:rsid w:val="009A4F5C"/>
    <w:rsid w:val="009A5647"/>
    <w:rsid w:val="009A5B71"/>
    <w:rsid w:val="009A5C7D"/>
    <w:rsid w:val="009B0673"/>
    <w:rsid w:val="009B08D6"/>
    <w:rsid w:val="009B10F4"/>
    <w:rsid w:val="009B3308"/>
    <w:rsid w:val="009B3343"/>
    <w:rsid w:val="009B3604"/>
    <w:rsid w:val="009B4AB8"/>
    <w:rsid w:val="009B54B9"/>
    <w:rsid w:val="009B6471"/>
    <w:rsid w:val="009B7F34"/>
    <w:rsid w:val="009C0317"/>
    <w:rsid w:val="009C1012"/>
    <w:rsid w:val="009C188C"/>
    <w:rsid w:val="009C2390"/>
    <w:rsid w:val="009C28FD"/>
    <w:rsid w:val="009C2CBD"/>
    <w:rsid w:val="009C3E5D"/>
    <w:rsid w:val="009C43E9"/>
    <w:rsid w:val="009C4C34"/>
    <w:rsid w:val="009C556F"/>
    <w:rsid w:val="009C5664"/>
    <w:rsid w:val="009C633C"/>
    <w:rsid w:val="009C68C1"/>
    <w:rsid w:val="009C742F"/>
    <w:rsid w:val="009D0E74"/>
    <w:rsid w:val="009D1019"/>
    <w:rsid w:val="009D15BC"/>
    <w:rsid w:val="009D23B0"/>
    <w:rsid w:val="009D27A4"/>
    <w:rsid w:val="009D2994"/>
    <w:rsid w:val="009D2C19"/>
    <w:rsid w:val="009D36E1"/>
    <w:rsid w:val="009D3CB5"/>
    <w:rsid w:val="009D3DA5"/>
    <w:rsid w:val="009D3EC7"/>
    <w:rsid w:val="009D481C"/>
    <w:rsid w:val="009D5077"/>
    <w:rsid w:val="009D54A1"/>
    <w:rsid w:val="009D54B3"/>
    <w:rsid w:val="009D5900"/>
    <w:rsid w:val="009D5F72"/>
    <w:rsid w:val="009D6BE6"/>
    <w:rsid w:val="009D7274"/>
    <w:rsid w:val="009D7D34"/>
    <w:rsid w:val="009E07E3"/>
    <w:rsid w:val="009E25B1"/>
    <w:rsid w:val="009E2875"/>
    <w:rsid w:val="009E28A7"/>
    <w:rsid w:val="009E2D49"/>
    <w:rsid w:val="009E3B4B"/>
    <w:rsid w:val="009E4526"/>
    <w:rsid w:val="009E49DF"/>
    <w:rsid w:val="009E7213"/>
    <w:rsid w:val="009E7CBA"/>
    <w:rsid w:val="009E7FC2"/>
    <w:rsid w:val="009F0674"/>
    <w:rsid w:val="009F090C"/>
    <w:rsid w:val="009F0E8C"/>
    <w:rsid w:val="009F1598"/>
    <w:rsid w:val="009F1EEB"/>
    <w:rsid w:val="009F2726"/>
    <w:rsid w:val="009F3DF1"/>
    <w:rsid w:val="009F4737"/>
    <w:rsid w:val="009F51E5"/>
    <w:rsid w:val="009F5336"/>
    <w:rsid w:val="009F56A8"/>
    <w:rsid w:val="009F58FE"/>
    <w:rsid w:val="009F5BB7"/>
    <w:rsid w:val="009F7E53"/>
    <w:rsid w:val="00A00D9D"/>
    <w:rsid w:val="00A00DBC"/>
    <w:rsid w:val="00A01B7E"/>
    <w:rsid w:val="00A02BBE"/>
    <w:rsid w:val="00A030CB"/>
    <w:rsid w:val="00A0417B"/>
    <w:rsid w:val="00A04253"/>
    <w:rsid w:val="00A04437"/>
    <w:rsid w:val="00A058C7"/>
    <w:rsid w:val="00A05BF1"/>
    <w:rsid w:val="00A11E5A"/>
    <w:rsid w:val="00A12DDD"/>
    <w:rsid w:val="00A1358F"/>
    <w:rsid w:val="00A1422F"/>
    <w:rsid w:val="00A14A75"/>
    <w:rsid w:val="00A150E9"/>
    <w:rsid w:val="00A1559C"/>
    <w:rsid w:val="00A15F7F"/>
    <w:rsid w:val="00A16DB8"/>
    <w:rsid w:val="00A173BF"/>
    <w:rsid w:val="00A2014A"/>
    <w:rsid w:val="00A20695"/>
    <w:rsid w:val="00A21354"/>
    <w:rsid w:val="00A21E71"/>
    <w:rsid w:val="00A247C3"/>
    <w:rsid w:val="00A251FC"/>
    <w:rsid w:val="00A2548D"/>
    <w:rsid w:val="00A261E8"/>
    <w:rsid w:val="00A2634A"/>
    <w:rsid w:val="00A26DC7"/>
    <w:rsid w:val="00A2739C"/>
    <w:rsid w:val="00A276C1"/>
    <w:rsid w:val="00A30461"/>
    <w:rsid w:val="00A30B33"/>
    <w:rsid w:val="00A31D19"/>
    <w:rsid w:val="00A321F3"/>
    <w:rsid w:val="00A32881"/>
    <w:rsid w:val="00A33D62"/>
    <w:rsid w:val="00A3481F"/>
    <w:rsid w:val="00A35325"/>
    <w:rsid w:val="00A35A47"/>
    <w:rsid w:val="00A3639B"/>
    <w:rsid w:val="00A367C9"/>
    <w:rsid w:val="00A36CB1"/>
    <w:rsid w:val="00A37249"/>
    <w:rsid w:val="00A374C8"/>
    <w:rsid w:val="00A4239A"/>
    <w:rsid w:val="00A4335D"/>
    <w:rsid w:val="00A433FD"/>
    <w:rsid w:val="00A43A75"/>
    <w:rsid w:val="00A46143"/>
    <w:rsid w:val="00A46C46"/>
    <w:rsid w:val="00A4777C"/>
    <w:rsid w:val="00A52D29"/>
    <w:rsid w:val="00A54A6E"/>
    <w:rsid w:val="00A56346"/>
    <w:rsid w:val="00A56587"/>
    <w:rsid w:val="00A565CA"/>
    <w:rsid w:val="00A56F71"/>
    <w:rsid w:val="00A57FBA"/>
    <w:rsid w:val="00A602CC"/>
    <w:rsid w:val="00A6032A"/>
    <w:rsid w:val="00A6109C"/>
    <w:rsid w:val="00A61793"/>
    <w:rsid w:val="00A61A42"/>
    <w:rsid w:val="00A61AB5"/>
    <w:rsid w:val="00A63771"/>
    <w:rsid w:val="00A637D3"/>
    <w:rsid w:val="00A65556"/>
    <w:rsid w:val="00A6636A"/>
    <w:rsid w:val="00A66C57"/>
    <w:rsid w:val="00A70813"/>
    <w:rsid w:val="00A72DF7"/>
    <w:rsid w:val="00A73023"/>
    <w:rsid w:val="00A733CD"/>
    <w:rsid w:val="00A738BA"/>
    <w:rsid w:val="00A7403F"/>
    <w:rsid w:val="00A74E0B"/>
    <w:rsid w:val="00A75F67"/>
    <w:rsid w:val="00A77451"/>
    <w:rsid w:val="00A8129A"/>
    <w:rsid w:val="00A82319"/>
    <w:rsid w:val="00A82B51"/>
    <w:rsid w:val="00A8360B"/>
    <w:rsid w:val="00A83E0D"/>
    <w:rsid w:val="00A844FD"/>
    <w:rsid w:val="00A84C96"/>
    <w:rsid w:val="00A84D32"/>
    <w:rsid w:val="00A856F5"/>
    <w:rsid w:val="00A856FD"/>
    <w:rsid w:val="00A85E95"/>
    <w:rsid w:val="00A86182"/>
    <w:rsid w:val="00A86224"/>
    <w:rsid w:val="00A867EA"/>
    <w:rsid w:val="00A86FCB"/>
    <w:rsid w:val="00A87709"/>
    <w:rsid w:val="00A90451"/>
    <w:rsid w:val="00A90469"/>
    <w:rsid w:val="00A911E5"/>
    <w:rsid w:val="00A91732"/>
    <w:rsid w:val="00A91A41"/>
    <w:rsid w:val="00A91B0E"/>
    <w:rsid w:val="00A91FF2"/>
    <w:rsid w:val="00A92B90"/>
    <w:rsid w:val="00A93CD8"/>
    <w:rsid w:val="00A94E5C"/>
    <w:rsid w:val="00A94F81"/>
    <w:rsid w:val="00A9594D"/>
    <w:rsid w:val="00A95BE5"/>
    <w:rsid w:val="00A961A7"/>
    <w:rsid w:val="00AA0245"/>
    <w:rsid w:val="00AA2812"/>
    <w:rsid w:val="00AA2B29"/>
    <w:rsid w:val="00AA65E0"/>
    <w:rsid w:val="00AA6637"/>
    <w:rsid w:val="00AA67E9"/>
    <w:rsid w:val="00AA6F51"/>
    <w:rsid w:val="00AA7DA7"/>
    <w:rsid w:val="00AB0482"/>
    <w:rsid w:val="00AB1672"/>
    <w:rsid w:val="00AB16B4"/>
    <w:rsid w:val="00AB1A46"/>
    <w:rsid w:val="00AB1D39"/>
    <w:rsid w:val="00AB2C30"/>
    <w:rsid w:val="00AB31F7"/>
    <w:rsid w:val="00AB377C"/>
    <w:rsid w:val="00AB3B51"/>
    <w:rsid w:val="00AB41C5"/>
    <w:rsid w:val="00AB442D"/>
    <w:rsid w:val="00AB4D32"/>
    <w:rsid w:val="00AB5882"/>
    <w:rsid w:val="00AB5E13"/>
    <w:rsid w:val="00AB5E8C"/>
    <w:rsid w:val="00AB7033"/>
    <w:rsid w:val="00AB73CB"/>
    <w:rsid w:val="00AC16B4"/>
    <w:rsid w:val="00AC55EA"/>
    <w:rsid w:val="00AC6443"/>
    <w:rsid w:val="00AC6750"/>
    <w:rsid w:val="00AC737B"/>
    <w:rsid w:val="00AD1262"/>
    <w:rsid w:val="00AD154E"/>
    <w:rsid w:val="00AD20B9"/>
    <w:rsid w:val="00AD260A"/>
    <w:rsid w:val="00AD4CD3"/>
    <w:rsid w:val="00AD56BF"/>
    <w:rsid w:val="00AD60AA"/>
    <w:rsid w:val="00AD6D0A"/>
    <w:rsid w:val="00AD6D21"/>
    <w:rsid w:val="00AD7A0B"/>
    <w:rsid w:val="00AE1295"/>
    <w:rsid w:val="00AE1305"/>
    <w:rsid w:val="00AE1FC3"/>
    <w:rsid w:val="00AE2010"/>
    <w:rsid w:val="00AE271A"/>
    <w:rsid w:val="00AE5811"/>
    <w:rsid w:val="00AF03E0"/>
    <w:rsid w:val="00AF1B1E"/>
    <w:rsid w:val="00AF21CA"/>
    <w:rsid w:val="00AF3152"/>
    <w:rsid w:val="00AF3DE6"/>
    <w:rsid w:val="00AF3F58"/>
    <w:rsid w:val="00AF3FD3"/>
    <w:rsid w:val="00AF42E5"/>
    <w:rsid w:val="00AF4963"/>
    <w:rsid w:val="00AF4F5B"/>
    <w:rsid w:val="00AF728E"/>
    <w:rsid w:val="00B00DD9"/>
    <w:rsid w:val="00B0266A"/>
    <w:rsid w:val="00B0465E"/>
    <w:rsid w:val="00B047E9"/>
    <w:rsid w:val="00B057D0"/>
    <w:rsid w:val="00B063BD"/>
    <w:rsid w:val="00B06901"/>
    <w:rsid w:val="00B0796C"/>
    <w:rsid w:val="00B112E5"/>
    <w:rsid w:val="00B127C5"/>
    <w:rsid w:val="00B137AF"/>
    <w:rsid w:val="00B13CCB"/>
    <w:rsid w:val="00B147AA"/>
    <w:rsid w:val="00B15C8C"/>
    <w:rsid w:val="00B16C9E"/>
    <w:rsid w:val="00B16DD4"/>
    <w:rsid w:val="00B17924"/>
    <w:rsid w:val="00B17B95"/>
    <w:rsid w:val="00B20433"/>
    <w:rsid w:val="00B205E5"/>
    <w:rsid w:val="00B219C6"/>
    <w:rsid w:val="00B224E7"/>
    <w:rsid w:val="00B227ED"/>
    <w:rsid w:val="00B25BA7"/>
    <w:rsid w:val="00B25C71"/>
    <w:rsid w:val="00B27BDF"/>
    <w:rsid w:val="00B32672"/>
    <w:rsid w:val="00B329DF"/>
    <w:rsid w:val="00B33FB6"/>
    <w:rsid w:val="00B344F5"/>
    <w:rsid w:val="00B35F24"/>
    <w:rsid w:val="00B3640D"/>
    <w:rsid w:val="00B3641A"/>
    <w:rsid w:val="00B374E5"/>
    <w:rsid w:val="00B375B5"/>
    <w:rsid w:val="00B377D7"/>
    <w:rsid w:val="00B377E5"/>
    <w:rsid w:val="00B41AD1"/>
    <w:rsid w:val="00B41F13"/>
    <w:rsid w:val="00B4291B"/>
    <w:rsid w:val="00B42B06"/>
    <w:rsid w:val="00B42DFA"/>
    <w:rsid w:val="00B43302"/>
    <w:rsid w:val="00B44008"/>
    <w:rsid w:val="00B4538A"/>
    <w:rsid w:val="00B45570"/>
    <w:rsid w:val="00B45DFD"/>
    <w:rsid w:val="00B460E2"/>
    <w:rsid w:val="00B47303"/>
    <w:rsid w:val="00B504CE"/>
    <w:rsid w:val="00B50926"/>
    <w:rsid w:val="00B5129C"/>
    <w:rsid w:val="00B51EA6"/>
    <w:rsid w:val="00B52C30"/>
    <w:rsid w:val="00B53388"/>
    <w:rsid w:val="00B544DE"/>
    <w:rsid w:val="00B56588"/>
    <w:rsid w:val="00B5754D"/>
    <w:rsid w:val="00B575ED"/>
    <w:rsid w:val="00B602F6"/>
    <w:rsid w:val="00B60A0E"/>
    <w:rsid w:val="00B60A13"/>
    <w:rsid w:val="00B628BE"/>
    <w:rsid w:val="00B62F3C"/>
    <w:rsid w:val="00B64119"/>
    <w:rsid w:val="00B64B69"/>
    <w:rsid w:val="00B65041"/>
    <w:rsid w:val="00B65282"/>
    <w:rsid w:val="00B66390"/>
    <w:rsid w:val="00B671A0"/>
    <w:rsid w:val="00B6762F"/>
    <w:rsid w:val="00B706AA"/>
    <w:rsid w:val="00B7096B"/>
    <w:rsid w:val="00B70972"/>
    <w:rsid w:val="00B712D7"/>
    <w:rsid w:val="00B71E40"/>
    <w:rsid w:val="00B72031"/>
    <w:rsid w:val="00B73AC4"/>
    <w:rsid w:val="00B74028"/>
    <w:rsid w:val="00B74679"/>
    <w:rsid w:val="00B74F83"/>
    <w:rsid w:val="00B74FD8"/>
    <w:rsid w:val="00B75DCB"/>
    <w:rsid w:val="00B769A7"/>
    <w:rsid w:val="00B770C2"/>
    <w:rsid w:val="00B77AA6"/>
    <w:rsid w:val="00B80286"/>
    <w:rsid w:val="00B80B10"/>
    <w:rsid w:val="00B82DA0"/>
    <w:rsid w:val="00B8379A"/>
    <w:rsid w:val="00B83A94"/>
    <w:rsid w:val="00B8420E"/>
    <w:rsid w:val="00B8512C"/>
    <w:rsid w:val="00B85AD6"/>
    <w:rsid w:val="00B85C52"/>
    <w:rsid w:val="00B86030"/>
    <w:rsid w:val="00B86871"/>
    <w:rsid w:val="00B86ABD"/>
    <w:rsid w:val="00B87482"/>
    <w:rsid w:val="00B876A8"/>
    <w:rsid w:val="00B8777A"/>
    <w:rsid w:val="00B87F66"/>
    <w:rsid w:val="00B92885"/>
    <w:rsid w:val="00B9451E"/>
    <w:rsid w:val="00B9499C"/>
    <w:rsid w:val="00B95307"/>
    <w:rsid w:val="00B95B19"/>
    <w:rsid w:val="00B96138"/>
    <w:rsid w:val="00B967A8"/>
    <w:rsid w:val="00B96F09"/>
    <w:rsid w:val="00BA045E"/>
    <w:rsid w:val="00BA26C3"/>
    <w:rsid w:val="00BA36B2"/>
    <w:rsid w:val="00BA47C0"/>
    <w:rsid w:val="00BA51FD"/>
    <w:rsid w:val="00BA5696"/>
    <w:rsid w:val="00BA606C"/>
    <w:rsid w:val="00BA6116"/>
    <w:rsid w:val="00BA7B0F"/>
    <w:rsid w:val="00BB03EE"/>
    <w:rsid w:val="00BB0941"/>
    <w:rsid w:val="00BB1526"/>
    <w:rsid w:val="00BB1C42"/>
    <w:rsid w:val="00BB2C7A"/>
    <w:rsid w:val="00BB2CCA"/>
    <w:rsid w:val="00BB3E29"/>
    <w:rsid w:val="00BB40B3"/>
    <w:rsid w:val="00BB4FD2"/>
    <w:rsid w:val="00BB5659"/>
    <w:rsid w:val="00BB6CC8"/>
    <w:rsid w:val="00BB6D31"/>
    <w:rsid w:val="00BB7993"/>
    <w:rsid w:val="00BC065F"/>
    <w:rsid w:val="00BC3251"/>
    <w:rsid w:val="00BC36AC"/>
    <w:rsid w:val="00BC5682"/>
    <w:rsid w:val="00BD1A64"/>
    <w:rsid w:val="00BD1A9C"/>
    <w:rsid w:val="00BD2AB1"/>
    <w:rsid w:val="00BD3747"/>
    <w:rsid w:val="00BD4009"/>
    <w:rsid w:val="00BD41F2"/>
    <w:rsid w:val="00BD4233"/>
    <w:rsid w:val="00BD4B9B"/>
    <w:rsid w:val="00BD5546"/>
    <w:rsid w:val="00BD5B63"/>
    <w:rsid w:val="00BD6D1B"/>
    <w:rsid w:val="00BE1162"/>
    <w:rsid w:val="00BE253A"/>
    <w:rsid w:val="00BE2A28"/>
    <w:rsid w:val="00BE2AF1"/>
    <w:rsid w:val="00BE33E0"/>
    <w:rsid w:val="00BE3728"/>
    <w:rsid w:val="00BE470B"/>
    <w:rsid w:val="00BE4DFF"/>
    <w:rsid w:val="00BE68FA"/>
    <w:rsid w:val="00BE7E44"/>
    <w:rsid w:val="00BF75F7"/>
    <w:rsid w:val="00C00309"/>
    <w:rsid w:val="00C027D4"/>
    <w:rsid w:val="00C027EA"/>
    <w:rsid w:val="00C03233"/>
    <w:rsid w:val="00C035FE"/>
    <w:rsid w:val="00C0435F"/>
    <w:rsid w:val="00C04D4B"/>
    <w:rsid w:val="00C06012"/>
    <w:rsid w:val="00C0627F"/>
    <w:rsid w:val="00C0633C"/>
    <w:rsid w:val="00C06914"/>
    <w:rsid w:val="00C069E9"/>
    <w:rsid w:val="00C06E5A"/>
    <w:rsid w:val="00C077C9"/>
    <w:rsid w:val="00C07D70"/>
    <w:rsid w:val="00C07E22"/>
    <w:rsid w:val="00C116C2"/>
    <w:rsid w:val="00C121AE"/>
    <w:rsid w:val="00C136EF"/>
    <w:rsid w:val="00C162C3"/>
    <w:rsid w:val="00C201E0"/>
    <w:rsid w:val="00C20600"/>
    <w:rsid w:val="00C2181D"/>
    <w:rsid w:val="00C2185D"/>
    <w:rsid w:val="00C22500"/>
    <w:rsid w:val="00C226DE"/>
    <w:rsid w:val="00C22E04"/>
    <w:rsid w:val="00C23C42"/>
    <w:rsid w:val="00C24C22"/>
    <w:rsid w:val="00C26178"/>
    <w:rsid w:val="00C27304"/>
    <w:rsid w:val="00C27418"/>
    <w:rsid w:val="00C27BCE"/>
    <w:rsid w:val="00C30098"/>
    <w:rsid w:val="00C30950"/>
    <w:rsid w:val="00C31EA5"/>
    <w:rsid w:val="00C32E9C"/>
    <w:rsid w:val="00C3315B"/>
    <w:rsid w:val="00C33516"/>
    <w:rsid w:val="00C33EAE"/>
    <w:rsid w:val="00C34863"/>
    <w:rsid w:val="00C35189"/>
    <w:rsid w:val="00C35A57"/>
    <w:rsid w:val="00C36489"/>
    <w:rsid w:val="00C378D4"/>
    <w:rsid w:val="00C37D2F"/>
    <w:rsid w:val="00C4016F"/>
    <w:rsid w:val="00C40304"/>
    <w:rsid w:val="00C40B60"/>
    <w:rsid w:val="00C40D00"/>
    <w:rsid w:val="00C41AD6"/>
    <w:rsid w:val="00C41C4A"/>
    <w:rsid w:val="00C4238B"/>
    <w:rsid w:val="00C4274A"/>
    <w:rsid w:val="00C42BB0"/>
    <w:rsid w:val="00C42EA4"/>
    <w:rsid w:val="00C42FFE"/>
    <w:rsid w:val="00C43651"/>
    <w:rsid w:val="00C503DF"/>
    <w:rsid w:val="00C509E8"/>
    <w:rsid w:val="00C5225E"/>
    <w:rsid w:val="00C527EB"/>
    <w:rsid w:val="00C52AFC"/>
    <w:rsid w:val="00C54A42"/>
    <w:rsid w:val="00C54BA4"/>
    <w:rsid w:val="00C54EBD"/>
    <w:rsid w:val="00C552AA"/>
    <w:rsid w:val="00C56169"/>
    <w:rsid w:val="00C568D6"/>
    <w:rsid w:val="00C57DC7"/>
    <w:rsid w:val="00C57FAA"/>
    <w:rsid w:val="00C609B2"/>
    <w:rsid w:val="00C623A8"/>
    <w:rsid w:val="00C625A7"/>
    <w:rsid w:val="00C6280A"/>
    <w:rsid w:val="00C62968"/>
    <w:rsid w:val="00C62999"/>
    <w:rsid w:val="00C62FA5"/>
    <w:rsid w:val="00C65F1E"/>
    <w:rsid w:val="00C6701E"/>
    <w:rsid w:val="00C724B9"/>
    <w:rsid w:val="00C729C2"/>
    <w:rsid w:val="00C72A2D"/>
    <w:rsid w:val="00C73AA5"/>
    <w:rsid w:val="00C73CF4"/>
    <w:rsid w:val="00C7418C"/>
    <w:rsid w:val="00C7670E"/>
    <w:rsid w:val="00C76CBC"/>
    <w:rsid w:val="00C80EF4"/>
    <w:rsid w:val="00C82765"/>
    <w:rsid w:val="00C83F95"/>
    <w:rsid w:val="00C84A8C"/>
    <w:rsid w:val="00C85AE7"/>
    <w:rsid w:val="00C85DF2"/>
    <w:rsid w:val="00C85E34"/>
    <w:rsid w:val="00C90153"/>
    <w:rsid w:val="00C9100B"/>
    <w:rsid w:val="00C91169"/>
    <w:rsid w:val="00C9276B"/>
    <w:rsid w:val="00C92CC9"/>
    <w:rsid w:val="00C93028"/>
    <w:rsid w:val="00C932A2"/>
    <w:rsid w:val="00C94133"/>
    <w:rsid w:val="00C9445E"/>
    <w:rsid w:val="00C94681"/>
    <w:rsid w:val="00C94B3D"/>
    <w:rsid w:val="00C958B4"/>
    <w:rsid w:val="00C969DC"/>
    <w:rsid w:val="00C969F2"/>
    <w:rsid w:val="00CA0E48"/>
    <w:rsid w:val="00CA1A48"/>
    <w:rsid w:val="00CA1AD8"/>
    <w:rsid w:val="00CA1B46"/>
    <w:rsid w:val="00CA1E5A"/>
    <w:rsid w:val="00CA36AB"/>
    <w:rsid w:val="00CA36EC"/>
    <w:rsid w:val="00CA36F5"/>
    <w:rsid w:val="00CA4879"/>
    <w:rsid w:val="00CA65F6"/>
    <w:rsid w:val="00CA6E07"/>
    <w:rsid w:val="00CA7201"/>
    <w:rsid w:val="00CB12BF"/>
    <w:rsid w:val="00CB27FC"/>
    <w:rsid w:val="00CB3FFA"/>
    <w:rsid w:val="00CB4872"/>
    <w:rsid w:val="00CB649A"/>
    <w:rsid w:val="00CB708C"/>
    <w:rsid w:val="00CB720D"/>
    <w:rsid w:val="00CC0832"/>
    <w:rsid w:val="00CC0B63"/>
    <w:rsid w:val="00CC3166"/>
    <w:rsid w:val="00CC36CE"/>
    <w:rsid w:val="00CC49C4"/>
    <w:rsid w:val="00CC5262"/>
    <w:rsid w:val="00CC5BD1"/>
    <w:rsid w:val="00CC706D"/>
    <w:rsid w:val="00CC72D9"/>
    <w:rsid w:val="00CC7C88"/>
    <w:rsid w:val="00CC7F39"/>
    <w:rsid w:val="00CD0615"/>
    <w:rsid w:val="00CD11EA"/>
    <w:rsid w:val="00CD1F2F"/>
    <w:rsid w:val="00CD4EF8"/>
    <w:rsid w:val="00CD6DAE"/>
    <w:rsid w:val="00CD7502"/>
    <w:rsid w:val="00CE2B64"/>
    <w:rsid w:val="00CE2C98"/>
    <w:rsid w:val="00CE3660"/>
    <w:rsid w:val="00CE375E"/>
    <w:rsid w:val="00CE5054"/>
    <w:rsid w:val="00CE6E5A"/>
    <w:rsid w:val="00CE74B4"/>
    <w:rsid w:val="00CE7832"/>
    <w:rsid w:val="00CE7E65"/>
    <w:rsid w:val="00CE7F0B"/>
    <w:rsid w:val="00CF0FAD"/>
    <w:rsid w:val="00CF1D19"/>
    <w:rsid w:val="00CF2748"/>
    <w:rsid w:val="00CF291D"/>
    <w:rsid w:val="00CF2F85"/>
    <w:rsid w:val="00CF315B"/>
    <w:rsid w:val="00CF3565"/>
    <w:rsid w:val="00CF4089"/>
    <w:rsid w:val="00CF4323"/>
    <w:rsid w:val="00CF4E1C"/>
    <w:rsid w:val="00CF5325"/>
    <w:rsid w:val="00CF5409"/>
    <w:rsid w:val="00CF6CA1"/>
    <w:rsid w:val="00CF753F"/>
    <w:rsid w:val="00CF7B5A"/>
    <w:rsid w:val="00CF7D55"/>
    <w:rsid w:val="00D00341"/>
    <w:rsid w:val="00D00CC4"/>
    <w:rsid w:val="00D00DDE"/>
    <w:rsid w:val="00D0170C"/>
    <w:rsid w:val="00D01E90"/>
    <w:rsid w:val="00D0232A"/>
    <w:rsid w:val="00D02BEC"/>
    <w:rsid w:val="00D033F3"/>
    <w:rsid w:val="00D0385E"/>
    <w:rsid w:val="00D03A2D"/>
    <w:rsid w:val="00D04066"/>
    <w:rsid w:val="00D046B3"/>
    <w:rsid w:val="00D04EA1"/>
    <w:rsid w:val="00D04F4F"/>
    <w:rsid w:val="00D0502E"/>
    <w:rsid w:val="00D05043"/>
    <w:rsid w:val="00D0622E"/>
    <w:rsid w:val="00D06ABD"/>
    <w:rsid w:val="00D1073F"/>
    <w:rsid w:val="00D10836"/>
    <w:rsid w:val="00D112A9"/>
    <w:rsid w:val="00D11422"/>
    <w:rsid w:val="00D1152C"/>
    <w:rsid w:val="00D11B81"/>
    <w:rsid w:val="00D126F9"/>
    <w:rsid w:val="00D12BC4"/>
    <w:rsid w:val="00D13542"/>
    <w:rsid w:val="00D13700"/>
    <w:rsid w:val="00D14A3A"/>
    <w:rsid w:val="00D16C27"/>
    <w:rsid w:val="00D22064"/>
    <w:rsid w:val="00D224A8"/>
    <w:rsid w:val="00D22D0F"/>
    <w:rsid w:val="00D24F4C"/>
    <w:rsid w:val="00D252F0"/>
    <w:rsid w:val="00D2624E"/>
    <w:rsid w:val="00D265BD"/>
    <w:rsid w:val="00D266FE"/>
    <w:rsid w:val="00D26873"/>
    <w:rsid w:val="00D27616"/>
    <w:rsid w:val="00D27F22"/>
    <w:rsid w:val="00D30F4B"/>
    <w:rsid w:val="00D31A56"/>
    <w:rsid w:val="00D3273E"/>
    <w:rsid w:val="00D33471"/>
    <w:rsid w:val="00D35087"/>
    <w:rsid w:val="00D368F4"/>
    <w:rsid w:val="00D37D21"/>
    <w:rsid w:val="00D407C8"/>
    <w:rsid w:val="00D40C8E"/>
    <w:rsid w:val="00D40D93"/>
    <w:rsid w:val="00D414A2"/>
    <w:rsid w:val="00D42CF3"/>
    <w:rsid w:val="00D43393"/>
    <w:rsid w:val="00D446C7"/>
    <w:rsid w:val="00D44DC7"/>
    <w:rsid w:val="00D45818"/>
    <w:rsid w:val="00D467D5"/>
    <w:rsid w:val="00D47F02"/>
    <w:rsid w:val="00D50B6C"/>
    <w:rsid w:val="00D51084"/>
    <w:rsid w:val="00D51609"/>
    <w:rsid w:val="00D51A1D"/>
    <w:rsid w:val="00D52F92"/>
    <w:rsid w:val="00D537FB"/>
    <w:rsid w:val="00D55A21"/>
    <w:rsid w:val="00D56332"/>
    <w:rsid w:val="00D56BA5"/>
    <w:rsid w:val="00D56FDA"/>
    <w:rsid w:val="00D57E63"/>
    <w:rsid w:val="00D602BE"/>
    <w:rsid w:val="00D624F7"/>
    <w:rsid w:val="00D628B1"/>
    <w:rsid w:val="00D62DE5"/>
    <w:rsid w:val="00D633FD"/>
    <w:rsid w:val="00D64164"/>
    <w:rsid w:val="00D659F3"/>
    <w:rsid w:val="00D65F68"/>
    <w:rsid w:val="00D67A01"/>
    <w:rsid w:val="00D72208"/>
    <w:rsid w:val="00D72D4C"/>
    <w:rsid w:val="00D740F9"/>
    <w:rsid w:val="00D75CD7"/>
    <w:rsid w:val="00D75F87"/>
    <w:rsid w:val="00D760A0"/>
    <w:rsid w:val="00D76AFA"/>
    <w:rsid w:val="00D775A1"/>
    <w:rsid w:val="00D77B83"/>
    <w:rsid w:val="00D807FA"/>
    <w:rsid w:val="00D82108"/>
    <w:rsid w:val="00D82688"/>
    <w:rsid w:val="00D83540"/>
    <w:rsid w:val="00D835BA"/>
    <w:rsid w:val="00D8467B"/>
    <w:rsid w:val="00D84DFC"/>
    <w:rsid w:val="00D8503F"/>
    <w:rsid w:val="00D85769"/>
    <w:rsid w:val="00D861A9"/>
    <w:rsid w:val="00D8686A"/>
    <w:rsid w:val="00D87CF2"/>
    <w:rsid w:val="00D909BB"/>
    <w:rsid w:val="00D910E0"/>
    <w:rsid w:val="00D91242"/>
    <w:rsid w:val="00D91DC0"/>
    <w:rsid w:val="00D930EB"/>
    <w:rsid w:val="00D9413A"/>
    <w:rsid w:val="00D94451"/>
    <w:rsid w:val="00D94647"/>
    <w:rsid w:val="00D950A9"/>
    <w:rsid w:val="00D95407"/>
    <w:rsid w:val="00D965E3"/>
    <w:rsid w:val="00DA0174"/>
    <w:rsid w:val="00DA0640"/>
    <w:rsid w:val="00DA1DA8"/>
    <w:rsid w:val="00DA3136"/>
    <w:rsid w:val="00DA4731"/>
    <w:rsid w:val="00DA48B0"/>
    <w:rsid w:val="00DA56A3"/>
    <w:rsid w:val="00DA5ED3"/>
    <w:rsid w:val="00DB012E"/>
    <w:rsid w:val="00DB0F00"/>
    <w:rsid w:val="00DB140A"/>
    <w:rsid w:val="00DB14B9"/>
    <w:rsid w:val="00DB1CF0"/>
    <w:rsid w:val="00DB1ED0"/>
    <w:rsid w:val="00DB22CD"/>
    <w:rsid w:val="00DB23ED"/>
    <w:rsid w:val="00DB2623"/>
    <w:rsid w:val="00DB2BC9"/>
    <w:rsid w:val="00DB3299"/>
    <w:rsid w:val="00DB494F"/>
    <w:rsid w:val="00DB4BC6"/>
    <w:rsid w:val="00DB5A30"/>
    <w:rsid w:val="00DB6925"/>
    <w:rsid w:val="00DB6A70"/>
    <w:rsid w:val="00DB6B9B"/>
    <w:rsid w:val="00DB6C99"/>
    <w:rsid w:val="00DB700B"/>
    <w:rsid w:val="00DC027C"/>
    <w:rsid w:val="00DC0709"/>
    <w:rsid w:val="00DC1EB1"/>
    <w:rsid w:val="00DC3B5A"/>
    <w:rsid w:val="00DC3EFC"/>
    <w:rsid w:val="00DC4095"/>
    <w:rsid w:val="00DC40A1"/>
    <w:rsid w:val="00DC5E5F"/>
    <w:rsid w:val="00DC673E"/>
    <w:rsid w:val="00DC6B98"/>
    <w:rsid w:val="00DC6E7D"/>
    <w:rsid w:val="00DC72EA"/>
    <w:rsid w:val="00DC7A84"/>
    <w:rsid w:val="00DD02F1"/>
    <w:rsid w:val="00DD05DF"/>
    <w:rsid w:val="00DD091F"/>
    <w:rsid w:val="00DD0EC1"/>
    <w:rsid w:val="00DD2E16"/>
    <w:rsid w:val="00DD39C1"/>
    <w:rsid w:val="00DD45C2"/>
    <w:rsid w:val="00DD4C3F"/>
    <w:rsid w:val="00DD5C2C"/>
    <w:rsid w:val="00DD5E0E"/>
    <w:rsid w:val="00DD779B"/>
    <w:rsid w:val="00DE0B51"/>
    <w:rsid w:val="00DE2D4D"/>
    <w:rsid w:val="00DE55B0"/>
    <w:rsid w:val="00DE57F1"/>
    <w:rsid w:val="00DE591D"/>
    <w:rsid w:val="00DE6031"/>
    <w:rsid w:val="00DE7DD6"/>
    <w:rsid w:val="00DF1009"/>
    <w:rsid w:val="00DF103E"/>
    <w:rsid w:val="00DF14C1"/>
    <w:rsid w:val="00DF263E"/>
    <w:rsid w:val="00DF29CD"/>
    <w:rsid w:val="00DF3863"/>
    <w:rsid w:val="00DF3B3E"/>
    <w:rsid w:val="00DF45B8"/>
    <w:rsid w:val="00DF5340"/>
    <w:rsid w:val="00DF58A9"/>
    <w:rsid w:val="00DF5D8C"/>
    <w:rsid w:val="00DF6BC0"/>
    <w:rsid w:val="00E0144E"/>
    <w:rsid w:val="00E01519"/>
    <w:rsid w:val="00E01AA6"/>
    <w:rsid w:val="00E02A5C"/>
    <w:rsid w:val="00E03CD7"/>
    <w:rsid w:val="00E03FA8"/>
    <w:rsid w:val="00E06371"/>
    <w:rsid w:val="00E06D11"/>
    <w:rsid w:val="00E10147"/>
    <w:rsid w:val="00E10523"/>
    <w:rsid w:val="00E109CD"/>
    <w:rsid w:val="00E1161B"/>
    <w:rsid w:val="00E11EC4"/>
    <w:rsid w:val="00E126DD"/>
    <w:rsid w:val="00E12809"/>
    <w:rsid w:val="00E12E3E"/>
    <w:rsid w:val="00E133C3"/>
    <w:rsid w:val="00E152B7"/>
    <w:rsid w:val="00E15851"/>
    <w:rsid w:val="00E15D1B"/>
    <w:rsid w:val="00E16193"/>
    <w:rsid w:val="00E16780"/>
    <w:rsid w:val="00E1766A"/>
    <w:rsid w:val="00E17BC7"/>
    <w:rsid w:val="00E203D6"/>
    <w:rsid w:val="00E20440"/>
    <w:rsid w:val="00E20B23"/>
    <w:rsid w:val="00E21272"/>
    <w:rsid w:val="00E21A13"/>
    <w:rsid w:val="00E21E41"/>
    <w:rsid w:val="00E223B0"/>
    <w:rsid w:val="00E223EA"/>
    <w:rsid w:val="00E234A9"/>
    <w:rsid w:val="00E24409"/>
    <w:rsid w:val="00E250F0"/>
    <w:rsid w:val="00E252DE"/>
    <w:rsid w:val="00E268AC"/>
    <w:rsid w:val="00E274D3"/>
    <w:rsid w:val="00E27A35"/>
    <w:rsid w:val="00E27E11"/>
    <w:rsid w:val="00E31B68"/>
    <w:rsid w:val="00E3245D"/>
    <w:rsid w:val="00E32979"/>
    <w:rsid w:val="00E3339A"/>
    <w:rsid w:val="00E3344A"/>
    <w:rsid w:val="00E34050"/>
    <w:rsid w:val="00E346BC"/>
    <w:rsid w:val="00E34EFF"/>
    <w:rsid w:val="00E36FDD"/>
    <w:rsid w:val="00E37632"/>
    <w:rsid w:val="00E37B1F"/>
    <w:rsid w:val="00E401E2"/>
    <w:rsid w:val="00E4047F"/>
    <w:rsid w:val="00E4057B"/>
    <w:rsid w:val="00E408A9"/>
    <w:rsid w:val="00E409E2"/>
    <w:rsid w:val="00E412FC"/>
    <w:rsid w:val="00E41C74"/>
    <w:rsid w:val="00E41E0C"/>
    <w:rsid w:val="00E43A8A"/>
    <w:rsid w:val="00E449EE"/>
    <w:rsid w:val="00E455C1"/>
    <w:rsid w:val="00E456E0"/>
    <w:rsid w:val="00E468BB"/>
    <w:rsid w:val="00E47612"/>
    <w:rsid w:val="00E478E2"/>
    <w:rsid w:val="00E47BAA"/>
    <w:rsid w:val="00E50089"/>
    <w:rsid w:val="00E51675"/>
    <w:rsid w:val="00E52A8E"/>
    <w:rsid w:val="00E52C89"/>
    <w:rsid w:val="00E5366B"/>
    <w:rsid w:val="00E53996"/>
    <w:rsid w:val="00E546AF"/>
    <w:rsid w:val="00E55959"/>
    <w:rsid w:val="00E55C83"/>
    <w:rsid w:val="00E56970"/>
    <w:rsid w:val="00E56EFA"/>
    <w:rsid w:val="00E61F7B"/>
    <w:rsid w:val="00E64A56"/>
    <w:rsid w:val="00E6504B"/>
    <w:rsid w:val="00E6538F"/>
    <w:rsid w:val="00E66E3E"/>
    <w:rsid w:val="00E66FC1"/>
    <w:rsid w:val="00E679CB"/>
    <w:rsid w:val="00E74241"/>
    <w:rsid w:val="00E744C2"/>
    <w:rsid w:val="00E74EFF"/>
    <w:rsid w:val="00E75937"/>
    <w:rsid w:val="00E75B25"/>
    <w:rsid w:val="00E762F2"/>
    <w:rsid w:val="00E7709A"/>
    <w:rsid w:val="00E77B35"/>
    <w:rsid w:val="00E77E42"/>
    <w:rsid w:val="00E8026F"/>
    <w:rsid w:val="00E81E03"/>
    <w:rsid w:val="00E86964"/>
    <w:rsid w:val="00E869FA"/>
    <w:rsid w:val="00E872C2"/>
    <w:rsid w:val="00E87D70"/>
    <w:rsid w:val="00E9225B"/>
    <w:rsid w:val="00E922EF"/>
    <w:rsid w:val="00E928D2"/>
    <w:rsid w:val="00E92B68"/>
    <w:rsid w:val="00E93E2D"/>
    <w:rsid w:val="00E9427A"/>
    <w:rsid w:val="00E9475B"/>
    <w:rsid w:val="00E94A51"/>
    <w:rsid w:val="00E970AA"/>
    <w:rsid w:val="00E97491"/>
    <w:rsid w:val="00EA00E9"/>
    <w:rsid w:val="00EA0D2A"/>
    <w:rsid w:val="00EA2C78"/>
    <w:rsid w:val="00EA4219"/>
    <w:rsid w:val="00EA4345"/>
    <w:rsid w:val="00EA4629"/>
    <w:rsid w:val="00EA5AC3"/>
    <w:rsid w:val="00EA66DD"/>
    <w:rsid w:val="00EA6D6A"/>
    <w:rsid w:val="00EA779C"/>
    <w:rsid w:val="00EA7868"/>
    <w:rsid w:val="00EB046F"/>
    <w:rsid w:val="00EB0AC2"/>
    <w:rsid w:val="00EB0F9A"/>
    <w:rsid w:val="00EB259E"/>
    <w:rsid w:val="00EB2F01"/>
    <w:rsid w:val="00EB44DC"/>
    <w:rsid w:val="00EB4B63"/>
    <w:rsid w:val="00EB4C38"/>
    <w:rsid w:val="00EC0901"/>
    <w:rsid w:val="00EC0FE0"/>
    <w:rsid w:val="00EC1A26"/>
    <w:rsid w:val="00EC23DB"/>
    <w:rsid w:val="00EC2B30"/>
    <w:rsid w:val="00EC2B55"/>
    <w:rsid w:val="00EC5460"/>
    <w:rsid w:val="00EC6598"/>
    <w:rsid w:val="00EC71F6"/>
    <w:rsid w:val="00ED083E"/>
    <w:rsid w:val="00ED0BD0"/>
    <w:rsid w:val="00ED1A21"/>
    <w:rsid w:val="00ED1BAD"/>
    <w:rsid w:val="00ED1C70"/>
    <w:rsid w:val="00ED2201"/>
    <w:rsid w:val="00ED25E0"/>
    <w:rsid w:val="00ED25E1"/>
    <w:rsid w:val="00ED283F"/>
    <w:rsid w:val="00ED2F0B"/>
    <w:rsid w:val="00ED2FBD"/>
    <w:rsid w:val="00ED323A"/>
    <w:rsid w:val="00ED32D1"/>
    <w:rsid w:val="00ED3D79"/>
    <w:rsid w:val="00ED7CB1"/>
    <w:rsid w:val="00EE0786"/>
    <w:rsid w:val="00EE0A8F"/>
    <w:rsid w:val="00EE110A"/>
    <w:rsid w:val="00EE1A73"/>
    <w:rsid w:val="00EE27F0"/>
    <w:rsid w:val="00EE2DBC"/>
    <w:rsid w:val="00EE468B"/>
    <w:rsid w:val="00EE563D"/>
    <w:rsid w:val="00EE5C4F"/>
    <w:rsid w:val="00EE63F8"/>
    <w:rsid w:val="00EE6FFC"/>
    <w:rsid w:val="00EE7D13"/>
    <w:rsid w:val="00EE7D5D"/>
    <w:rsid w:val="00EF0759"/>
    <w:rsid w:val="00EF0799"/>
    <w:rsid w:val="00EF1497"/>
    <w:rsid w:val="00EF2FEA"/>
    <w:rsid w:val="00EF420D"/>
    <w:rsid w:val="00EF43D0"/>
    <w:rsid w:val="00EF4FFA"/>
    <w:rsid w:val="00EF5A0C"/>
    <w:rsid w:val="00EF5BB2"/>
    <w:rsid w:val="00EF6B2E"/>
    <w:rsid w:val="00EF71DF"/>
    <w:rsid w:val="00EF773B"/>
    <w:rsid w:val="00EF7946"/>
    <w:rsid w:val="00F0159C"/>
    <w:rsid w:val="00F01AE6"/>
    <w:rsid w:val="00F020EF"/>
    <w:rsid w:val="00F03081"/>
    <w:rsid w:val="00F03742"/>
    <w:rsid w:val="00F03E37"/>
    <w:rsid w:val="00F0467A"/>
    <w:rsid w:val="00F04AF5"/>
    <w:rsid w:val="00F04EA9"/>
    <w:rsid w:val="00F04F69"/>
    <w:rsid w:val="00F054F3"/>
    <w:rsid w:val="00F05AD1"/>
    <w:rsid w:val="00F1012F"/>
    <w:rsid w:val="00F1256D"/>
    <w:rsid w:val="00F12A3A"/>
    <w:rsid w:val="00F13C2C"/>
    <w:rsid w:val="00F14EE3"/>
    <w:rsid w:val="00F16002"/>
    <w:rsid w:val="00F16314"/>
    <w:rsid w:val="00F16C24"/>
    <w:rsid w:val="00F178B0"/>
    <w:rsid w:val="00F1797C"/>
    <w:rsid w:val="00F211BD"/>
    <w:rsid w:val="00F237CA"/>
    <w:rsid w:val="00F23CC1"/>
    <w:rsid w:val="00F251B1"/>
    <w:rsid w:val="00F25886"/>
    <w:rsid w:val="00F26784"/>
    <w:rsid w:val="00F30112"/>
    <w:rsid w:val="00F30AB6"/>
    <w:rsid w:val="00F323F2"/>
    <w:rsid w:val="00F32549"/>
    <w:rsid w:val="00F32733"/>
    <w:rsid w:val="00F33DCD"/>
    <w:rsid w:val="00F345AC"/>
    <w:rsid w:val="00F346AF"/>
    <w:rsid w:val="00F34A07"/>
    <w:rsid w:val="00F35702"/>
    <w:rsid w:val="00F35A5D"/>
    <w:rsid w:val="00F372E5"/>
    <w:rsid w:val="00F40612"/>
    <w:rsid w:val="00F408E0"/>
    <w:rsid w:val="00F411D1"/>
    <w:rsid w:val="00F4151B"/>
    <w:rsid w:val="00F41BC8"/>
    <w:rsid w:val="00F421E6"/>
    <w:rsid w:val="00F42F61"/>
    <w:rsid w:val="00F43971"/>
    <w:rsid w:val="00F43F56"/>
    <w:rsid w:val="00F45414"/>
    <w:rsid w:val="00F460B4"/>
    <w:rsid w:val="00F46499"/>
    <w:rsid w:val="00F47812"/>
    <w:rsid w:val="00F47D7E"/>
    <w:rsid w:val="00F503CD"/>
    <w:rsid w:val="00F50F90"/>
    <w:rsid w:val="00F5154C"/>
    <w:rsid w:val="00F51EDE"/>
    <w:rsid w:val="00F57063"/>
    <w:rsid w:val="00F574A9"/>
    <w:rsid w:val="00F6008B"/>
    <w:rsid w:val="00F603B9"/>
    <w:rsid w:val="00F632EE"/>
    <w:rsid w:val="00F63EAF"/>
    <w:rsid w:val="00F63EF4"/>
    <w:rsid w:val="00F64409"/>
    <w:rsid w:val="00F64419"/>
    <w:rsid w:val="00F647E4"/>
    <w:rsid w:val="00F64922"/>
    <w:rsid w:val="00F649D1"/>
    <w:rsid w:val="00F65492"/>
    <w:rsid w:val="00F663F1"/>
    <w:rsid w:val="00F66D55"/>
    <w:rsid w:val="00F677EE"/>
    <w:rsid w:val="00F7019D"/>
    <w:rsid w:val="00F71505"/>
    <w:rsid w:val="00F72234"/>
    <w:rsid w:val="00F736B2"/>
    <w:rsid w:val="00F73982"/>
    <w:rsid w:val="00F74173"/>
    <w:rsid w:val="00F753CB"/>
    <w:rsid w:val="00F766D6"/>
    <w:rsid w:val="00F767E7"/>
    <w:rsid w:val="00F7720F"/>
    <w:rsid w:val="00F80CEA"/>
    <w:rsid w:val="00F8260C"/>
    <w:rsid w:val="00F8362B"/>
    <w:rsid w:val="00F8391D"/>
    <w:rsid w:val="00F84493"/>
    <w:rsid w:val="00F84B7B"/>
    <w:rsid w:val="00F852CE"/>
    <w:rsid w:val="00F8643B"/>
    <w:rsid w:val="00F86704"/>
    <w:rsid w:val="00F87673"/>
    <w:rsid w:val="00F9046D"/>
    <w:rsid w:val="00F906A6"/>
    <w:rsid w:val="00F91057"/>
    <w:rsid w:val="00F91460"/>
    <w:rsid w:val="00F91A36"/>
    <w:rsid w:val="00F91F84"/>
    <w:rsid w:val="00F9398D"/>
    <w:rsid w:val="00F95198"/>
    <w:rsid w:val="00F95905"/>
    <w:rsid w:val="00F9708B"/>
    <w:rsid w:val="00F971A1"/>
    <w:rsid w:val="00F971B3"/>
    <w:rsid w:val="00F97618"/>
    <w:rsid w:val="00FA0F62"/>
    <w:rsid w:val="00FA1841"/>
    <w:rsid w:val="00FA5347"/>
    <w:rsid w:val="00FA5B5C"/>
    <w:rsid w:val="00FA6D4E"/>
    <w:rsid w:val="00FA7A5F"/>
    <w:rsid w:val="00FB0320"/>
    <w:rsid w:val="00FB0E9D"/>
    <w:rsid w:val="00FB0F40"/>
    <w:rsid w:val="00FB1B2E"/>
    <w:rsid w:val="00FB232E"/>
    <w:rsid w:val="00FB2882"/>
    <w:rsid w:val="00FB2F69"/>
    <w:rsid w:val="00FB318B"/>
    <w:rsid w:val="00FB3ECF"/>
    <w:rsid w:val="00FB403A"/>
    <w:rsid w:val="00FB42F5"/>
    <w:rsid w:val="00FB4302"/>
    <w:rsid w:val="00FB4739"/>
    <w:rsid w:val="00FB4C3E"/>
    <w:rsid w:val="00FB71BB"/>
    <w:rsid w:val="00FB7E82"/>
    <w:rsid w:val="00FC20DE"/>
    <w:rsid w:val="00FC31C0"/>
    <w:rsid w:val="00FC4366"/>
    <w:rsid w:val="00FC492B"/>
    <w:rsid w:val="00FC7145"/>
    <w:rsid w:val="00FC75F8"/>
    <w:rsid w:val="00FC7AF2"/>
    <w:rsid w:val="00FD0095"/>
    <w:rsid w:val="00FD15F1"/>
    <w:rsid w:val="00FD20FE"/>
    <w:rsid w:val="00FD42DA"/>
    <w:rsid w:val="00FD47AB"/>
    <w:rsid w:val="00FD517C"/>
    <w:rsid w:val="00FD638B"/>
    <w:rsid w:val="00FD679D"/>
    <w:rsid w:val="00FD69EC"/>
    <w:rsid w:val="00FD6CCD"/>
    <w:rsid w:val="00FD7169"/>
    <w:rsid w:val="00FE0067"/>
    <w:rsid w:val="00FE0F45"/>
    <w:rsid w:val="00FE2749"/>
    <w:rsid w:val="00FE2E2F"/>
    <w:rsid w:val="00FE2E51"/>
    <w:rsid w:val="00FE4471"/>
    <w:rsid w:val="00FE50A9"/>
    <w:rsid w:val="00FE6DBE"/>
    <w:rsid w:val="00FE722B"/>
    <w:rsid w:val="00FE7442"/>
    <w:rsid w:val="00FE78B7"/>
    <w:rsid w:val="00FE7A85"/>
    <w:rsid w:val="00FF0178"/>
    <w:rsid w:val="00FF17B9"/>
    <w:rsid w:val="00FF3264"/>
    <w:rsid w:val="00FF4378"/>
    <w:rsid w:val="00FF4A3D"/>
    <w:rsid w:val="00FF5AA6"/>
    <w:rsid w:val="00FF60B7"/>
    <w:rsid w:val="00FF6346"/>
    <w:rsid w:val="00FF6AF8"/>
    <w:rsid w:val="00FF718A"/>
    <w:rsid w:val="00FF744D"/>
    <w:rsid w:val="00FF7F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C347D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60F65"/>
    <w:rPr>
      <w:rFonts w:ascii="Times New Roman" w:hAnsi="Times New Roman"/>
    </w:rPr>
  </w:style>
  <w:style w:type="paragraph" w:styleId="Heading3">
    <w:name w:val="heading 3"/>
    <w:basedOn w:val="Normal"/>
    <w:link w:val="Heading3Char"/>
    <w:uiPriority w:val="9"/>
    <w:qFormat/>
    <w:rsid w:val="009F1598"/>
    <w:pPr>
      <w:spacing w:before="100" w:beforeAutospacing="1" w:after="100" w:afterAutospacing="1"/>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C39E3"/>
    <w:pPr>
      <w:spacing w:after="200"/>
    </w:pPr>
    <w:rPr>
      <w:rFonts w:asciiTheme="minorHAnsi" w:hAnsiTheme="minorHAnsi"/>
      <w:b/>
      <w:bCs/>
      <w:szCs w:val="18"/>
    </w:rPr>
  </w:style>
  <w:style w:type="paragraph" w:styleId="ListParagraph">
    <w:name w:val="List Paragraph"/>
    <w:basedOn w:val="Normal"/>
    <w:uiPriority w:val="34"/>
    <w:qFormat/>
    <w:rsid w:val="00673AEF"/>
    <w:pPr>
      <w:ind w:left="720"/>
      <w:contextualSpacing/>
    </w:pPr>
    <w:rPr>
      <w:rFonts w:asciiTheme="minorHAnsi" w:hAnsiTheme="minorHAnsi"/>
    </w:rPr>
  </w:style>
  <w:style w:type="character" w:styleId="CommentReference">
    <w:name w:val="annotation reference"/>
    <w:basedOn w:val="DefaultParagraphFont"/>
    <w:uiPriority w:val="99"/>
    <w:semiHidden/>
    <w:unhideWhenUsed/>
    <w:rsid w:val="009A5647"/>
    <w:rPr>
      <w:sz w:val="18"/>
      <w:szCs w:val="18"/>
    </w:rPr>
  </w:style>
  <w:style w:type="paragraph" w:styleId="CommentText">
    <w:name w:val="annotation text"/>
    <w:basedOn w:val="Normal"/>
    <w:link w:val="CommentTextChar"/>
    <w:uiPriority w:val="99"/>
    <w:unhideWhenUsed/>
    <w:rsid w:val="009A5647"/>
    <w:rPr>
      <w:rFonts w:asciiTheme="minorHAnsi" w:hAnsiTheme="minorHAnsi"/>
    </w:rPr>
  </w:style>
  <w:style w:type="character" w:customStyle="1" w:styleId="CommentTextChar">
    <w:name w:val="Comment Text Char"/>
    <w:basedOn w:val="DefaultParagraphFont"/>
    <w:link w:val="CommentText"/>
    <w:uiPriority w:val="99"/>
    <w:rsid w:val="009A5647"/>
  </w:style>
  <w:style w:type="paragraph" w:styleId="CommentSubject">
    <w:name w:val="annotation subject"/>
    <w:basedOn w:val="CommentText"/>
    <w:next w:val="CommentText"/>
    <w:link w:val="CommentSubjectChar"/>
    <w:uiPriority w:val="99"/>
    <w:semiHidden/>
    <w:unhideWhenUsed/>
    <w:rsid w:val="009A5647"/>
    <w:rPr>
      <w:b/>
      <w:bCs/>
      <w:sz w:val="20"/>
      <w:szCs w:val="20"/>
    </w:rPr>
  </w:style>
  <w:style w:type="character" w:customStyle="1" w:styleId="CommentSubjectChar">
    <w:name w:val="Comment Subject Char"/>
    <w:basedOn w:val="CommentTextChar"/>
    <w:link w:val="CommentSubject"/>
    <w:uiPriority w:val="99"/>
    <w:semiHidden/>
    <w:rsid w:val="009A5647"/>
    <w:rPr>
      <w:b/>
      <w:bCs/>
      <w:sz w:val="20"/>
      <w:szCs w:val="20"/>
    </w:rPr>
  </w:style>
  <w:style w:type="paragraph" w:styleId="BalloonText">
    <w:name w:val="Balloon Text"/>
    <w:basedOn w:val="Normal"/>
    <w:link w:val="BalloonTextChar"/>
    <w:uiPriority w:val="99"/>
    <w:semiHidden/>
    <w:unhideWhenUsed/>
    <w:rsid w:val="009A56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647"/>
    <w:rPr>
      <w:rFonts w:ascii="Lucida Grande" w:hAnsi="Lucida Grande" w:cs="Lucida Grande"/>
      <w:sz w:val="18"/>
      <w:szCs w:val="18"/>
    </w:rPr>
  </w:style>
  <w:style w:type="character" w:styleId="Hyperlink">
    <w:name w:val="Hyperlink"/>
    <w:basedOn w:val="DefaultParagraphFont"/>
    <w:uiPriority w:val="99"/>
    <w:unhideWhenUsed/>
    <w:rsid w:val="001E5E8F"/>
    <w:rPr>
      <w:color w:val="0000FF" w:themeColor="hyperlink"/>
      <w:u w:val="single"/>
    </w:rPr>
  </w:style>
  <w:style w:type="paragraph" w:styleId="Revision">
    <w:name w:val="Revision"/>
    <w:hidden/>
    <w:uiPriority w:val="99"/>
    <w:semiHidden/>
    <w:rsid w:val="00B375B5"/>
  </w:style>
  <w:style w:type="character" w:styleId="PlaceholderText">
    <w:name w:val="Placeholder Text"/>
    <w:basedOn w:val="DefaultParagraphFont"/>
    <w:uiPriority w:val="99"/>
    <w:semiHidden/>
    <w:rsid w:val="00BB03EE"/>
    <w:rPr>
      <w:color w:val="808080"/>
    </w:rPr>
  </w:style>
  <w:style w:type="paragraph" w:styleId="Header">
    <w:name w:val="header"/>
    <w:basedOn w:val="Normal"/>
    <w:link w:val="HeaderChar"/>
    <w:uiPriority w:val="99"/>
    <w:unhideWhenUsed/>
    <w:rsid w:val="005176C8"/>
    <w:pPr>
      <w:tabs>
        <w:tab w:val="center" w:pos="4680"/>
        <w:tab w:val="right" w:pos="9360"/>
      </w:tabs>
    </w:pPr>
    <w:rPr>
      <w:rFonts w:asciiTheme="minorHAnsi" w:hAnsiTheme="minorHAnsi"/>
    </w:rPr>
  </w:style>
  <w:style w:type="character" w:customStyle="1" w:styleId="HeaderChar">
    <w:name w:val="Header Char"/>
    <w:basedOn w:val="DefaultParagraphFont"/>
    <w:link w:val="Header"/>
    <w:uiPriority w:val="99"/>
    <w:rsid w:val="005176C8"/>
  </w:style>
  <w:style w:type="paragraph" w:styleId="Footer">
    <w:name w:val="footer"/>
    <w:basedOn w:val="Normal"/>
    <w:link w:val="FooterChar"/>
    <w:uiPriority w:val="99"/>
    <w:unhideWhenUsed/>
    <w:rsid w:val="005176C8"/>
    <w:pPr>
      <w:tabs>
        <w:tab w:val="center" w:pos="4680"/>
        <w:tab w:val="right" w:pos="9360"/>
      </w:tabs>
    </w:pPr>
    <w:rPr>
      <w:rFonts w:asciiTheme="minorHAnsi" w:hAnsiTheme="minorHAnsi"/>
    </w:rPr>
  </w:style>
  <w:style w:type="character" w:customStyle="1" w:styleId="FooterChar">
    <w:name w:val="Footer Char"/>
    <w:basedOn w:val="DefaultParagraphFont"/>
    <w:link w:val="Footer"/>
    <w:uiPriority w:val="99"/>
    <w:rsid w:val="005176C8"/>
  </w:style>
  <w:style w:type="character" w:customStyle="1" w:styleId="Heading3Char">
    <w:name w:val="Heading 3 Char"/>
    <w:basedOn w:val="DefaultParagraphFont"/>
    <w:link w:val="Heading3"/>
    <w:uiPriority w:val="9"/>
    <w:rsid w:val="009F1598"/>
    <w:rPr>
      <w:rFonts w:ascii="Times New Roman" w:eastAsia="Times New Roman" w:hAnsi="Times New Roman" w:cs="Times New Roman"/>
      <w:b/>
      <w:bCs/>
      <w:sz w:val="27"/>
      <w:szCs w:val="27"/>
    </w:rPr>
  </w:style>
  <w:style w:type="paragraph" w:customStyle="1" w:styleId="EndNoteBibliographyTitle">
    <w:name w:val="EndNote Bibliography Title"/>
    <w:basedOn w:val="Normal"/>
    <w:rsid w:val="006E1407"/>
    <w:pPr>
      <w:jc w:val="center"/>
    </w:pPr>
    <w:rPr>
      <w:rFonts w:ascii="Cambria" w:hAnsi="Cambria"/>
    </w:rPr>
  </w:style>
  <w:style w:type="paragraph" w:customStyle="1" w:styleId="EndNoteBibliography">
    <w:name w:val="EndNote Bibliography"/>
    <w:basedOn w:val="Normal"/>
    <w:rsid w:val="006E1407"/>
    <w:rPr>
      <w:rFonts w:ascii="Cambria" w:hAnsi="Cambria"/>
    </w:rPr>
  </w:style>
  <w:style w:type="paragraph" w:styleId="FootnoteText">
    <w:name w:val="footnote text"/>
    <w:basedOn w:val="Normal"/>
    <w:link w:val="FootnoteTextChar"/>
    <w:uiPriority w:val="99"/>
    <w:unhideWhenUsed/>
    <w:rsid w:val="002A3849"/>
    <w:rPr>
      <w:rFonts w:asciiTheme="minorHAnsi" w:hAnsiTheme="minorHAnsi"/>
    </w:rPr>
  </w:style>
  <w:style w:type="character" w:customStyle="1" w:styleId="FootnoteTextChar">
    <w:name w:val="Footnote Text Char"/>
    <w:basedOn w:val="DefaultParagraphFont"/>
    <w:link w:val="FootnoteText"/>
    <w:uiPriority w:val="99"/>
    <w:rsid w:val="002A3849"/>
  </w:style>
  <w:style w:type="character" w:styleId="FootnoteReference">
    <w:name w:val="footnote reference"/>
    <w:basedOn w:val="DefaultParagraphFont"/>
    <w:uiPriority w:val="99"/>
    <w:unhideWhenUsed/>
    <w:rsid w:val="002A3849"/>
    <w:rPr>
      <w:vertAlign w:val="superscript"/>
    </w:rPr>
  </w:style>
  <w:style w:type="paragraph" w:styleId="NormalWeb">
    <w:name w:val="Normal (Web)"/>
    <w:basedOn w:val="Normal"/>
    <w:uiPriority w:val="99"/>
    <w:semiHidden/>
    <w:unhideWhenUsed/>
    <w:rsid w:val="00540130"/>
  </w:style>
  <w:style w:type="character" w:styleId="FollowedHyperlink">
    <w:name w:val="FollowedHyperlink"/>
    <w:basedOn w:val="DefaultParagraphFont"/>
    <w:uiPriority w:val="99"/>
    <w:semiHidden/>
    <w:unhideWhenUsed/>
    <w:rsid w:val="005911EF"/>
    <w:rPr>
      <w:color w:val="800080" w:themeColor="followedHyperlink"/>
      <w:u w:val="single"/>
    </w:rPr>
  </w:style>
  <w:style w:type="table" w:styleId="TableGrid">
    <w:name w:val="Table Grid"/>
    <w:basedOn w:val="TableNormal"/>
    <w:uiPriority w:val="59"/>
    <w:rsid w:val="005453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29425">
      <w:bodyDiv w:val="1"/>
      <w:marLeft w:val="0"/>
      <w:marRight w:val="0"/>
      <w:marTop w:val="0"/>
      <w:marBottom w:val="0"/>
      <w:divBdr>
        <w:top w:val="none" w:sz="0" w:space="0" w:color="auto"/>
        <w:left w:val="none" w:sz="0" w:space="0" w:color="auto"/>
        <w:bottom w:val="none" w:sz="0" w:space="0" w:color="auto"/>
        <w:right w:val="none" w:sz="0" w:space="0" w:color="auto"/>
      </w:divBdr>
    </w:div>
    <w:div w:id="19363563">
      <w:bodyDiv w:val="1"/>
      <w:marLeft w:val="0"/>
      <w:marRight w:val="0"/>
      <w:marTop w:val="0"/>
      <w:marBottom w:val="0"/>
      <w:divBdr>
        <w:top w:val="none" w:sz="0" w:space="0" w:color="auto"/>
        <w:left w:val="none" w:sz="0" w:space="0" w:color="auto"/>
        <w:bottom w:val="none" w:sz="0" w:space="0" w:color="auto"/>
        <w:right w:val="none" w:sz="0" w:space="0" w:color="auto"/>
      </w:divBdr>
    </w:div>
    <w:div w:id="30618671">
      <w:bodyDiv w:val="1"/>
      <w:marLeft w:val="0"/>
      <w:marRight w:val="0"/>
      <w:marTop w:val="0"/>
      <w:marBottom w:val="0"/>
      <w:divBdr>
        <w:top w:val="none" w:sz="0" w:space="0" w:color="auto"/>
        <w:left w:val="none" w:sz="0" w:space="0" w:color="auto"/>
        <w:bottom w:val="none" w:sz="0" w:space="0" w:color="auto"/>
        <w:right w:val="none" w:sz="0" w:space="0" w:color="auto"/>
      </w:divBdr>
    </w:div>
    <w:div w:id="31273641">
      <w:bodyDiv w:val="1"/>
      <w:marLeft w:val="0"/>
      <w:marRight w:val="0"/>
      <w:marTop w:val="0"/>
      <w:marBottom w:val="0"/>
      <w:divBdr>
        <w:top w:val="none" w:sz="0" w:space="0" w:color="auto"/>
        <w:left w:val="none" w:sz="0" w:space="0" w:color="auto"/>
        <w:bottom w:val="none" w:sz="0" w:space="0" w:color="auto"/>
        <w:right w:val="none" w:sz="0" w:space="0" w:color="auto"/>
      </w:divBdr>
    </w:div>
    <w:div w:id="43605084">
      <w:bodyDiv w:val="1"/>
      <w:marLeft w:val="0"/>
      <w:marRight w:val="0"/>
      <w:marTop w:val="0"/>
      <w:marBottom w:val="0"/>
      <w:divBdr>
        <w:top w:val="none" w:sz="0" w:space="0" w:color="auto"/>
        <w:left w:val="none" w:sz="0" w:space="0" w:color="auto"/>
        <w:bottom w:val="none" w:sz="0" w:space="0" w:color="auto"/>
        <w:right w:val="none" w:sz="0" w:space="0" w:color="auto"/>
      </w:divBdr>
    </w:div>
    <w:div w:id="49304616">
      <w:bodyDiv w:val="1"/>
      <w:marLeft w:val="0"/>
      <w:marRight w:val="0"/>
      <w:marTop w:val="0"/>
      <w:marBottom w:val="0"/>
      <w:divBdr>
        <w:top w:val="none" w:sz="0" w:space="0" w:color="auto"/>
        <w:left w:val="none" w:sz="0" w:space="0" w:color="auto"/>
        <w:bottom w:val="none" w:sz="0" w:space="0" w:color="auto"/>
        <w:right w:val="none" w:sz="0" w:space="0" w:color="auto"/>
      </w:divBdr>
    </w:div>
    <w:div w:id="50808903">
      <w:bodyDiv w:val="1"/>
      <w:marLeft w:val="0"/>
      <w:marRight w:val="0"/>
      <w:marTop w:val="0"/>
      <w:marBottom w:val="0"/>
      <w:divBdr>
        <w:top w:val="none" w:sz="0" w:space="0" w:color="auto"/>
        <w:left w:val="none" w:sz="0" w:space="0" w:color="auto"/>
        <w:bottom w:val="none" w:sz="0" w:space="0" w:color="auto"/>
        <w:right w:val="none" w:sz="0" w:space="0" w:color="auto"/>
      </w:divBdr>
    </w:div>
    <w:div w:id="56706027">
      <w:bodyDiv w:val="1"/>
      <w:marLeft w:val="0"/>
      <w:marRight w:val="0"/>
      <w:marTop w:val="0"/>
      <w:marBottom w:val="0"/>
      <w:divBdr>
        <w:top w:val="none" w:sz="0" w:space="0" w:color="auto"/>
        <w:left w:val="none" w:sz="0" w:space="0" w:color="auto"/>
        <w:bottom w:val="none" w:sz="0" w:space="0" w:color="auto"/>
        <w:right w:val="none" w:sz="0" w:space="0" w:color="auto"/>
      </w:divBdr>
    </w:div>
    <w:div w:id="67196458">
      <w:bodyDiv w:val="1"/>
      <w:marLeft w:val="0"/>
      <w:marRight w:val="0"/>
      <w:marTop w:val="0"/>
      <w:marBottom w:val="0"/>
      <w:divBdr>
        <w:top w:val="none" w:sz="0" w:space="0" w:color="auto"/>
        <w:left w:val="none" w:sz="0" w:space="0" w:color="auto"/>
        <w:bottom w:val="none" w:sz="0" w:space="0" w:color="auto"/>
        <w:right w:val="none" w:sz="0" w:space="0" w:color="auto"/>
      </w:divBdr>
    </w:div>
    <w:div w:id="70473492">
      <w:bodyDiv w:val="1"/>
      <w:marLeft w:val="0"/>
      <w:marRight w:val="0"/>
      <w:marTop w:val="0"/>
      <w:marBottom w:val="0"/>
      <w:divBdr>
        <w:top w:val="none" w:sz="0" w:space="0" w:color="auto"/>
        <w:left w:val="none" w:sz="0" w:space="0" w:color="auto"/>
        <w:bottom w:val="none" w:sz="0" w:space="0" w:color="auto"/>
        <w:right w:val="none" w:sz="0" w:space="0" w:color="auto"/>
      </w:divBdr>
    </w:div>
    <w:div w:id="76097759">
      <w:bodyDiv w:val="1"/>
      <w:marLeft w:val="0"/>
      <w:marRight w:val="0"/>
      <w:marTop w:val="0"/>
      <w:marBottom w:val="0"/>
      <w:divBdr>
        <w:top w:val="none" w:sz="0" w:space="0" w:color="auto"/>
        <w:left w:val="none" w:sz="0" w:space="0" w:color="auto"/>
        <w:bottom w:val="none" w:sz="0" w:space="0" w:color="auto"/>
        <w:right w:val="none" w:sz="0" w:space="0" w:color="auto"/>
      </w:divBdr>
    </w:div>
    <w:div w:id="93061557">
      <w:bodyDiv w:val="1"/>
      <w:marLeft w:val="0"/>
      <w:marRight w:val="0"/>
      <w:marTop w:val="0"/>
      <w:marBottom w:val="0"/>
      <w:divBdr>
        <w:top w:val="none" w:sz="0" w:space="0" w:color="auto"/>
        <w:left w:val="none" w:sz="0" w:space="0" w:color="auto"/>
        <w:bottom w:val="none" w:sz="0" w:space="0" w:color="auto"/>
        <w:right w:val="none" w:sz="0" w:space="0" w:color="auto"/>
      </w:divBdr>
    </w:div>
    <w:div w:id="103886412">
      <w:bodyDiv w:val="1"/>
      <w:marLeft w:val="0"/>
      <w:marRight w:val="0"/>
      <w:marTop w:val="0"/>
      <w:marBottom w:val="0"/>
      <w:divBdr>
        <w:top w:val="none" w:sz="0" w:space="0" w:color="auto"/>
        <w:left w:val="none" w:sz="0" w:space="0" w:color="auto"/>
        <w:bottom w:val="none" w:sz="0" w:space="0" w:color="auto"/>
        <w:right w:val="none" w:sz="0" w:space="0" w:color="auto"/>
      </w:divBdr>
    </w:div>
    <w:div w:id="104153953">
      <w:bodyDiv w:val="1"/>
      <w:marLeft w:val="0"/>
      <w:marRight w:val="0"/>
      <w:marTop w:val="0"/>
      <w:marBottom w:val="0"/>
      <w:divBdr>
        <w:top w:val="none" w:sz="0" w:space="0" w:color="auto"/>
        <w:left w:val="none" w:sz="0" w:space="0" w:color="auto"/>
        <w:bottom w:val="none" w:sz="0" w:space="0" w:color="auto"/>
        <w:right w:val="none" w:sz="0" w:space="0" w:color="auto"/>
      </w:divBdr>
    </w:div>
    <w:div w:id="105389944">
      <w:bodyDiv w:val="1"/>
      <w:marLeft w:val="0"/>
      <w:marRight w:val="0"/>
      <w:marTop w:val="0"/>
      <w:marBottom w:val="0"/>
      <w:divBdr>
        <w:top w:val="none" w:sz="0" w:space="0" w:color="auto"/>
        <w:left w:val="none" w:sz="0" w:space="0" w:color="auto"/>
        <w:bottom w:val="none" w:sz="0" w:space="0" w:color="auto"/>
        <w:right w:val="none" w:sz="0" w:space="0" w:color="auto"/>
      </w:divBdr>
    </w:div>
    <w:div w:id="124741643">
      <w:bodyDiv w:val="1"/>
      <w:marLeft w:val="0"/>
      <w:marRight w:val="0"/>
      <w:marTop w:val="0"/>
      <w:marBottom w:val="0"/>
      <w:divBdr>
        <w:top w:val="none" w:sz="0" w:space="0" w:color="auto"/>
        <w:left w:val="none" w:sz="0" w:space="0" w:color="auto"/>
        <w:bottom w:val="none" w:sz="0" w:space="0" w:color="auto"/>
        <w:right w:val="none" w:sz="0" w:space="0" w:color="auto"/>
      </w:divBdr>
    </w:div>
    <w:div w:id="135995447">
      <w:bodyDiv w:val="1"/>
      <w:marLeft w:val="0"/>
      <w:marRight w:val="0"/>
      <w:marTop w:val="0"/>
      <w:marBottom w:val="0"/>
      <w:divBdr>
        <w:top w:val="none" w:sz="0" w:space="0" w:color="auto"/>
        <w:left w:val="none" w:sz="0" w:space="0" w:color="auto"/>
        <w:bottom w:val="none" w:sz="0" w:space="0" w:color="auto"/>
        <w:right w:val="none" w:sz="0" w:space="0" w:color="auto"/>
      </w:divBdr>
    </w:div>
    <w:div w:id="136923803">
      <w:bodyDiv w:val="1"/>
      <w:marLeft w:val="0"/>
      <w:marRight w:val="0"/>
      <w:marTop w:val="0"/>
      <w:marBottom w:val="0"/>
      <w:divBdr>
        <w:top w:val="none" w:sz="0" w:space="0" w:color="auto"/>
        <w:left w:val="none" w:sz="0" w:space="0" w:color="auto"/>
        <w:bottom w:val="none" w:sz="0" w:space="0" w:color="auto"/>
        <w:right w:val="none" w:sz="0" w:space="0" w:color="auto"/>
      </w:divBdr>
    </w:div>
    <w:div w:id="155995778">
      <w:bodyDiv w:val="1"/>
      <w:marLeft w:val="0"/>
      <w:marRight w:val="0"/>
      <w:marTop w:val="0"/>
      <w:marBottom w:val="0"/>
      <w:divBdr>
        <w:top w:val="none" w:sz="0" w:space="0" w:color="auto"/>
        <w:left w:val="none" w:sz="0" w:space="0" w:color="auto"/>
        <w:bottom w:val="none" w:sz="0" w:space="0" w:color="auto"/>
        <w:right w:val="none" w:sz="0" w:space="0" w:color="auto"/>
      </w:divBdr>
    </w:div>
    <w:div w:id="156113689">
      <w:bodyDiv w:val="1"/>
      <w:marLeft w:val="0"/>
      <w:marRight w:val="0"/>
      <w:marTop w:val="0"/>
      <w:marBottom w:val="0"/>
      <w:divBdr>
        <w:top w:val="none" w:sz="0" w:space="0" w:color="auto"/>
        <w:left w:val="none" w:sz="0" w:space="0" w:color="auto"/>
        <w:bottom w:val="none" w:sz="0" w:space="0" w:color="auto"/>
        <w:right w:val="none" w:sz="0" w:space="0" w:color="auto"/>
      </w:divBdr>
    </w:div>
    <w:div w:id="168259889">
      <w:bodyDiv w:val="1"/>
      <w:marLeft w:val="0"/>
      <w:marRight w:val="0"/>
      <w:marTop w:val="0"/>
      <w:marBottom w:val="0"/>
      <w:divBdr>
        <w:top w:val="none" w:sz="0" w:space="0" w:color="auto"/>
        <w:left w:val="none" w:sz="0" w:space="0" w:color="auto"/>
        <w:bottom w:val="none" w:sz="0" w:space="0" w:color="auto"/>
        <w:right w:val="none" w:sz="0" w:space="0" w:color="auto"/>
      </w:divBdr>
    </w:div>
    <w:div w:id="176965736">
      <w:bodyDiv w:val="1"/>
      <w:marLeft w:val="0"/>
      <w:marRight w:val="0"/>
      <w:marTop w:val="0"/>
      <w:marBottom w:val="0"/>
      <w:divBdr>
        <w:top w:val="none" w:sz="0" w:space="0" w:color="auto"/>
        <w:left w:val="none" w:sz="0" w:space="0" w:color="auto"/>
        <w:bottom w:val="none" w:sz="0" w:space="0" w:color="auto"/>
        <w:right w:val="none" w:sz="0" w:space="0" w:color="auto"/>
      </w:divBdr>
    </w:div>
    <w:div w:id="182477545">
      <w:bodyDiv w:val="1"/>
      <w:marLeft w:val="0"/>
      <w:marRight w:val="0"/>
      <w:marTop w:val="0"/>
      <w:marBottom w:val="0"/>
      <w:divBdr>
        <w:top w:val="none" w:sz="0" w:space="0" w:color="auto"/>
        <w:left w:val="none" w:sz="0" w:space="0" w:color="auto"/>
        <w:bottom w:val="none" w:sz="0" w:space="0" w:color="auto"/>
        <w:right w:val="none" w:sz="0" w:space="0" w:color="auto"/>
      </w:divBdr>
    </w:div>
    <w:div w:id="190848995">
      <w:bodyDiv w:val="1"/>
      <w:marLeft w:val="0"/>
      <w:marRight w:val="0"/>
      <w:marTop w:val="0"/>
      <w:marBottom w:val="0"/>
      <w:divBdr>
        <w:top w:val="none" w:sz="0" w:space="0" w:color="auto"/>
        <w:left w:val="none" w:sz="0" w:space="0" w:color="auto"/>
        <w:bottom w:val="none" w:sz="0" w:space="0" w:color="auto"/>
        <w:right w:val="none" w:sz="0" w:space="0" w:color="auto"/>
      </w:divBdr>
    </w:div>
    <w:div w:id="192502351">
      <w:bodyDiv w:val="1"/>
      <w:marLeft w:val="0"/>
      <w:marRight w:val="0"/>
      <w:marTop w:val="0"/>
      <w:marBottom w:val="0"/>
      <w:divBdr>
        <w:top w:val="none" w:sz="0" w:space="0" w:color="auto"/>
        <w:left w:val="none" w:sz="0" w:space="0" w:color="auto"/>
        <w:bottom w:val="none" w:sz="0" w:space="0" w:color="auto"/>
        <w:right w:val="none" w:sz="0" w:space="0" w:color="auto"/>
      </w:divBdr>
    </w:div>
    <w:div w:id="200897813">
      <w:bodyDiv w:val="1"/>
      <w:marLeft w:val="0"/>
      <w:marRight w:val="0"/>
      <w:marTop w:val="0"/>
      <w:marBottom w:val="0"/>
      <w:divBdr>
        <w:top w:val="none" w:sz="0" w:space="0" w:color="auto"/>
        <w:left w:val="none" w:sz="0" w:space="0" w:color="auto"/>
        <w:bottom w:val="none" w:sz="0" w:space="0" w:color="auto"/>
        <w:right w:val="none" w:sz="0" w:space="0" w:color="auto"/>
      </w:divBdr>
    </w:div>
    <w:div w:id="219288555">
      <w:bodyDiv w:val="1"/>
      <w:marLeft w:val="0"/>
      <w:marRight w:val="0"/>
      <w:marTop w:val="0"/>
      <w:marBottom w:val="0"/>
      <w:divBdr>
        <w:top w:val="none" w:sz="0" w:space="0" w:color="auto"/>
        <w:left w:val="none" w:sz="0" w:space="0" w:color="auto"/>
        <w:bottom w:val="none" w:sz="0" w:space="0" w:color="auto"/>
        <w:right w:val="none" w:sz="0" w:space="0" w:color="auto"/>
      </w:divBdr>
    </w:div>
    <w:div w:id="226575518">
      <w:bodyDiv w:val="1"/>
      <w:marLeft w:val="0"/>
      <w:marRight w:val="0"/>
      <w:marTop w:val="0"/>
      <w:marBottom w:val="0"/>
      <w:divBdr>
        <w:top w:val="none" w:sz="0" w:space="0" w:color="auto"/>
        <w:left w:val="none" w:sz="0" w:space="0" w:color="auto"/>
        <w:bottom w:val="none" w:sz="0" w:space="0" w:color="auto"/>
        <w:right w:val="none" w:sz="0" w:space="0" w:color="auto"/>
      </w:divBdr>
    </w:div>
    <w:div w:id="236869277">
      <w:bodyDiv w:val="1"/>
      <w:marLeft w:val="0"/>
      <w:marRight w:val="0"/>
      <w:marTop w:val="0"/>
      <w:marBottom w:val="0"/>
      <w:divBdr>
        <w:top w:val="none" w:sz="0" w:space="0" w:color="auto"/>
        <w:left w:val="none" w:sz="0" w:space="0" w:color="auto"/>
        <w:bottom w:val="none" w:sz="0" w:space="0" w:color="auto"/>
        <w:right w:val="none" w:sz="0" w:space="0" w:color="auto"/>
      </w:divBdr>
    </w:div>
    <w:div w:id="269819974">
      <w:bodyDiv w:val="1"/>
      <w:marLeft w:val="0"/>
      <w:marRight w:val="0"/>
      <w:marTop w:val="0"/>
      <w:marBottom w:val="0"/>
      <w:divBdr>
        <w:top w:val="none" w:sz="0" w:space="0" w:color="auto"/>
        <w:left w:val="none" w:sz="0" w:space="0" w:color="auto"/>
        <w:bottom w:val="none" w:sz="0" w:space="0" w:color="auto"/>
        <w:right w:val="none" w:sz="0" w:space="0" w:color="auto"/>
      </w:divBdr>
    </w:div>
    <w:div w:id="273293978">
      <w:bodyDiv w:val="1"/>
      <w:marLeft w:val="0"/>
      <w:marRight w:val="0"/>
      <w:marTop w:val="0"/>
      <w:marBottom w:val="0"/>
      <w:divBdr>
        <w:top w:val="none" w:sz="0" w:space="0" w:color="auto"/>
        <w:left w:val="none" w:sz="0" w:space="0" w:color="auto"/>
        <w:bottom w:val="none" w:sz="0" w:space="0" w:color="auto"/>
        <w:right w:val="none" w:sz="0" w:space="0" w:color="auto"/>
      </w:divBdr>
    </w:div>
    <w:div w:id="276328018">
      <w:bodyDiv w:val="1"/>
      <w:marLeft w:val="0"/>
      <w:marRight w:val="0"/>
      <w:marTop w:val="0"/>
      <w:marBottom w:val="0"/>
      <w:divBdr>
        <w:top w:val="none" w:sz="0" w:space="0" w:color="auto"/>
        <w:left w:val="none" w:sz="0" w:space="0" w:color="auto"/>
        <w:bottom w:val="none" w:sz="0" w:space="0" w:color="auto"/>
        <w:right w:val="none" w:sz="0" w:space="0" w:color="auto"/>
      </w:divBdr>
    </w:div>
    <w:div w:id="284963951">
      <w:bodyDiv w:val="1"/>
      <w:marLeft w:val="0"/>
      <w:marRight w:val="0"/>
      <w:marTop w:val="0"/>
      <w:marBottom w:val="0"/>
      <w:divBdr>
        <w:top w:val="none" w:sz="0" w:space="0" w:color="auto"/>
        <w:left w:val="none" w:sz="0" w:space="0" w:color="auto"/>
        <w:bottom w:val="none" w:sz="0" w:space="0" w:color="auto"/>
        <w:right w:val="none" w:sz="0" w:space="0" w:color="auto"/>
      </w:divBdr>
    </w:div>
    <w:div w:id="290985055">
      <w:bodyDiv w:val="1"/>
      <w:marLeft w:val="0"/>
      <w:marRight w:val="0"/>
      <w:marTop w:val="0"/>
      <w:marBottom w:val="0"/>
      <w:divBdr>
        <w:top w:val="none" w:sz="0" w:space="0" w:color="auto"/>
        <w:left w:val="none" w:sz="0" w:space="0" w:color="auto"/>
        <w:bottom w:val="none" w:sz="0" w:space="0" w:color="auto"/>
        <w:right w:val="none" w:sz="0" w:space="0" w:color="auto"/>
      </w:divBdr>
    </w:div>
    <w:div w:id="298153506">
      <w:bodyDiv w:val="1"/>
      <w:marLeft w:val="0"/>
      <w:marRight w:val="0"/>
      <w:marTop w:val="0"/>
      <w:marBottom w:val="0"/>
      <w:divBdr>
        <w:top w:val="none" w:sz="0" w:space="0" w:color="auto"/>
        <w:left w:val="none" w:sz="0" w:space="0" w:color="auto"/>
        <w:bottom w:val="none" w:sz="0" w:space="0" w:color="auto"/>
        <w:right w:val="none" w:sz="0" w:space="0" w:color="auto"/>
      </w:divBdr>
    </w:div>
    <w:div w:id="343284998">
      <w:bodyDiv w:val="1"/>
      <w:marLeft w:val="0"/>
      <w:marRight w:val="0"/>
      <w:marTop w:val="0"/>
      <w:marBottom w:val="0"/>
      <w:divBdr>
        <w:top w:val="none" w:sz="0" w:space="0" w:color="auto"/>
        <w:left w:val="none" w:sz="0" w:space="0" w:color="auto"/>
        <w:bottom w:val="none" w:sz="0" w:space="0" w:color="auto"/>
        <w:right w:val="none" w:sz="0" w:space="0" w:color="auto"/>
      </w:divBdr>
    </w:div>
    <w:div w:id="369499103">
      <w:bodyDiv w:val="1"/>
      <w:marLeft w:val="0"/>
      <w:marRight w:val="0"/>
      <w:marTop w:val="0"/>
      <w:marBottom w:val="0"/>
      <w:divBdr>
        <w:top w:val="none" w:sz="0" w:space="0" w:color="auto"/>
        <w:left w:val="none" w:sz="0" w:space="0" w:color="auto"/>
        <w:bottom w:val="none" w:sz="0" w:space="0" w:color="auto"/>
        <w:right w:val="none" w:sz="0" w:space="0" w:color="auto"/>
      </w:divBdr>
    </w:div>
    <w:div w:id="378943574">
      <w:bodyDiv w:val="1"/>
      <w:marLeft w:val="0"/>
      <w:marRight w:val="0"/>
      <w:marTop w:val="0"/>
      <w:marBottom w:val="0"/>
      <w:divBdr>
        <w:top w:val="none" w:sz="0" w:space="0" w:color="auto"/>
        <w:left w:val="none" w:sz="0" w:space="0" w:color="auto"/>
        <w:bottom w:val="none" w:sz="0" w:space="0" w:color="auto"/>
        <w:right w:val="none" w:sz="0" w:space="0" w:color="auto"/>
      </w:divBdr>
    </w:div>
    <w:div w:id="387412153">
      <w:bodyDiv w:val="1"/>
      <w:marLeft w:val="0"/>
      <w:marRight w:val="0"/>
      <w:marTop w:val="0"/>
      <w:marBottom w:val="0"/>
      <w:divBdr>
        <w:top w:val="none" w:sz="0" w:space="0" w:color="auto"/>
        <w:left w:val="none" w:sz="0" w:space="0" w:color="auto"/>
        <w:bottom w:val="none" w:sz="0" w:space="0" w:color="auto"/>
        <w:right w:val="none" w:sz="0" w:space="0" w:color="auto"/>
      </w:divBdr>
    </w:div>
    <w:div w:id="400369852">
      <w:bodyDiv w:val="1"/>
      <w:marLeft w:val="0"/>
      <w:marRight w:val="0"/>
      <w:marTop w:val="0"/>
      <w:marBottom w:val="0"/>
      <w:divBdr>
        <w:top w:val="none" w:sz="0" w:space="0" w:color="auto"/>
        <w:left w:val="none" w:sz="0" w:space="0" w:color="auto"/>
        <w:bottom w:val="none" w:sz="0" w:space="0" w:color="auto"/>
        <w:right w:val="none" w:sz="0" w:space="0" w:color="auto"/>
      </w:divBdr>
    </w:div>
    <w:div w:id="405034733">
      <w:bodyDiv w:val="1"/>
      <w:marLeft w:val="0"/>
      <w:marRight w:val="0"/>
      <w:marTop w:val="0"/>
      <w:marBottom w:val="0"/>
      <w:divBdr>
        <w:top w:val="none" w:sz="0" w:space="0" w:color="auto"/>
        <w:left w:val="none" w:sz="0" w:space="0" w:color="auto"/>
        <w:bottom w:val="none" w:sz="0" w:space="0" w:color="auto"/>
        <w:right w:val="none" w:sz="0" w:space="0" w:color="auto"/>
      </w:divBdr>
    </w:div>
    <w:div w:id="429552087">
      <w:bodyDiv w:val="1"/>
      <w:marLeft w:val="0"/>
      <w:marRight w:val="0"/>
      <w:marTop w:val="0"/>
      <w:marBottom w:val="0"/>
      <w:divBdr>
        <w:top w:val="none" w:sz="0" w:space="0" w:color="auto"/>
        <w:left w:val="none" w:sz="0" w:space="0" w:color="auto"/>
        <w:bottom w:val="none" w:sz="0" w:space="0" w:color="auto"/>
        <w:right w:val="none" w:sz="0" w:space="0" w:color="auto"/>
      </w:divBdr>
    </w:div>
    <w:div w:id="437260833">
      <w:bodyDiv w:val="1"/>
      <w:marLeft w:val="0"/>
      <w:marRight w:val="0"/>
      <w:marTop w:val="0"/>
      <w:marBottom w:val="0"/>
      <w:divBdr>
        <w:top w:val="none" w:sz="0" w:space="0" w:color="auto"/>
        <w:left w:val="none" w:sz="0" w:space="0" w:color="auto"/>
        <w:bottom w:val="none" w:sz="0" w:space="0" w:color="auto"/>
        <w:right w:val="none" w:sz="0" w:space="0" w:color="auto"/>
      </w:divBdr>
    </w:div>
    <w:div w:id="440607977">
      <w:bodyDiv w:val="1"/>
      <w:marLeft w:val="0"/>
      <w:marRight w:val="0"/>
      <w:marTop w:val="0"/>
      <w:marBottom w:val="0"/>
      <w:divBdr>
        <w:top w:val="none" w:sz="0" w:space="0" w:color="auto"/>
        <w:left w:val="none" w:sz="0" w:space="0" w:color="auto"/>
        <w:bottom w:val="none" w:sz="0" w:space="0" w:color="auto"/>
        <w:right w:val="none" w:sz="0" w:space="0" w:color="auto"/>
      </w:divBdr>
    </w:div>
    <w:div w:id="451873603">
      <w:bodyDiv w:val="1"/>
      <w:marLeft w:val="0"/>
      <w:marRight w:val="0"/>
      <w:marTop w:val="0"/>
      <w:marBottom w:val="0"/>
      <w:divBdr>
        <w:top w:val="none" w:sz="0" w:space="0" w:color="auto"/>
        <w:left w:val="none" w:sz="0" w:space="0" w:color="auto"/>
        <w:bottom w:val="none" w:sz="0" w:space="0" w:color="auto"/>
        <w:right w:val="none" w:sz="0" w:space="0" w:color="auto"/>
      </w:divBdr>
    </w:div>
    <w:div w:id="465199683">
      <w:bodyDiv w:val="1"/>
      <w:marLeft w:val="0"/>
      <w:marRight w:val="0"/>
      <w:marTop w:val="0"/>
      <w:marBottom w:val="0"/>
      <w:divBdr>
        <w:top w:val="none" w:sz="0" w:space="0" w:color="auto"/>
        <w:left w:val="none" w:sz="0" w:space="0" w:color="auto"/>
        <w:bottom w:val="none" w:sz="0" w:space="0" w:color="auto"/>
        <w:right w:val="none" w:sz="0" w:space="0" w:color="auto"/>
      </w:divBdr>
    </w:div>
    <w:div w:id="467600282">
      <w:bodyDiv w:val="1"/>
      <w:marLeft w:val="0"/>
      <w:marRight w:val="0"/>
      <w:marTop w:val="0"/>
      <w:marBottom w:val="0"/>
      <w:divBdr>
        <w:top w:val="none" w:sz="0" w:space="0" w:color="auto"/>
        <w:left w:val="none" w:sz="0" w:space="0" w:color="auto"/>
        <w:bottom w:val="none" w:sz="0" w:space="0" w:color="auto"/>
        <w:right w:val="none" w:sz="0" w:space="0" w:color="auto"/>
      </w:divBdr>
    </w:div>
    <w:div w:id="492330593">
      <w:bodyDiv w:val="1"/>
      <w:marLeft w:val="0"/>
      <w:marRight w:val="0"/>
      <w:marTop w:val="0"/>
      <w:marBottom w:val="0"/>
      <w:divBdr>
        <w:top w:val="none" w:sz="0" w:space="0" w:color="auto"/>
        <w:left w:val="none" w:sz="0" w:space="0" w:color="auto"/>
        <w:bottom w:val="none" w:sz="0" w:space="0" w:color="auto"/>
        <w:right w:val="none" w:sz="0" w:space="0" w:color="auto"/>
      </w:divBdr>
    </w:div>
    <w:div w:id="515270231">
      <w:bodyDiv w:val="1"/>
      <w:marLeft w:val="0"/>
      <w:marRight w:val="0"/>
      <w:marTop w:val="0"/>
      <w:marBottom w:val="0"/>
      <w:divBdr>
        <w:top w:val="none" w:sz="0" w:space="0" w:color="auto"/>
        <w:left w:val="none" w:sz="0" w:space="0" w:color="auto"/>
        <w:bottom w:val="none" w:sz="0" w:space="0" w:color="auto"/>
        <w:right w:val="none" w:sz="0" w:space="0" w:color="auto"/>
      </w:divBdr>
    </w:div>
    <w:div w:id="519584289">
      <w:bodyDiv w:val="1"/>
      <w:marLeft w:val="0"/>
      <w:marRight w:val="0"/>
      <w:marTop w:val="0"/>
      <w:marBottom w:val="0"/>
      <w:divBdr>
        <w:top w:val="none" w:sz="0" w:space="0" w:color="auto"/>
        <w:left w:val="none" w:sz="0" w:space="0" w:color="auto"/>
        <w:bottom w:val="none" w:sz="0" w:space="0" w:color="auto"/>
        <w:right w:val="none" w:sz="0" w:space="0" w:color="auto"/>
      </w:divBdr>
    </w:div>
    <w:div w:id="528296226">
      <w:bodyDiv w:val="1"/>
      <w:marLeft w:val="0"/>
      <w:marRight w:val="0"/>
      <w:marTop w:val="0"/>
      <w:marBottom w:val="0"/>
      <w:divBdr>
        <w:top w:val="none" w:sz="0" w:space="0" w:color="auto"/>
        <w:left w:val="none" w:sz="0" w:space="0" w:color="auto"/>
        <w:bottom w:val="none" w:sz="0" w:space="0" w:color="auto"/>
        <w:right w:val="none" w:sz="0" w:space="0" w:color="auto"/>
      </w:divBdr>
    </w:div>
    <w:div w:id="531501436">
      <w:bodyDiv w:val="1"/>
      <w:marLeft w:val="0"/>
      <w:marRight w:val="0"/>
      <w:marTop w:val="0"/>
      <w:marBottom w:val="0"/>
      <w:divBdr>
        <w:top w:val="none" w:sz="0" w:space="0" w:color="auto"/>
        <w:left w:val="none" w:sz="0" w:space="0" w:color="auto"/>
        <w:bottom w:val="none" w:sz="0" w:space="0" w:color="auto"/>
        <w:right w:val="none" w:sz="0" w:space="0" w:color="auto"/>
      </w:divBdr>
    </w:div>
    <w:div w:id="549608767">
      <w:bodyDiv w:val="1"/>
      <w:marLeft w:val="0"/>
      <w:marRight w:val="0"/>
      <w:marTop w:val="0"/>
      <w:marBottom w:val="0"/>
      <w:divBdr>
        <w:top w:val="none" w:sz="0" w:space="0" w:color="auto"/>
        <w:left w:val="none" w:sz="0" w:space="0" w:color="auto"/>
        <w:bottom w:val="none" w:sz="0" w:space="0" w:color="auto"/>
        <w:right w:val="none" w:sz="0" w:space="0" w:color="auto"/>
      </w:divBdr>
    </w:div>
    <w:div w:id="551692221">
      <w:bodyDiv w:val="1"/>
      <w:marLeft w:val="0"/>
      <w:marRight w:val="0"/>
      <w:marTop w:val="0"/>
      <w:marBottom w:val="0"/>
      <w:divBdr>
        <w:top w:val="none" w:sz="0" w:space="0" w:color="auto"/>
        <w:left w:val="none" w:sz="0" w:space="0" w:color="auto"/>
        <w:bottom w:val="none" w:sz="0" w:space="0" w:color="auto"/>
        <w:right w:val="none" w:sz="0" w:space="0" w:color="auto"/>
      </w:divBdr>
    </w:div>
    <w:div w:id="577061781">
      <w:bodyDiv w:val="1"/>
      <w:marLeft w:val="0"/>
      <w:marRight w:val="0"/>
      <w:marTop w:val="0"/>
      <w:marBottom w:val="0"/>
      <w:divBdr>
        <w:top w:val="none" w:sz="0" w:space="0" w:color="auto"/>
        <w:left w:val="none" w:sz="0" w:space="0" w:color="auto"/>
        <w:bottom w:val="none" w:sz="0" w:space="0" w:color="auto"/>
        <w:right w:val="none" w:sz="0" w:space="0" w:color="auto"/>
      </w:divBdr>
    </w:div>
    <w:div w:id="585500068">
      <w:bodyDiv w:val="1"/>
      <w:marLeft w:val="0"/>
      <w:marRight w:val="0"/>
      <w:marTop w:val="0"/>
      <w:marBottom w:val="0"/>
      <w:divBdr>
        <w:top w:val="none" w:sz="0" w:space="0" w:color="auto"/>
        <w:left w:val="none" w:sz="0" w:space="0" w:color="auto"/>
        <w:bottom w:val="none" w:sz="0" w:space="0" w:color="auto"/>
        <w:right w:val="none" w:sz="0" w:space="0" w:color="auto"/>
      </w:divBdr>
    </w:div>
    <w:div w:id="586888644">
      <w:bodyDiv w:val="1"/>
      <w:marLeft w:val="0"/>
      <w:marRight w:val="0"/>
      <w:marTop w:val="0"/>
      <w:marBottom w:val="0"/>
      <w:divBdr>
        <w:top w:val="none" w:sz="0" w:space="0" w:color="auto"/>
        <w:left w:val="none" w:sz="0" w:space="0" w:color="auto"/>
        <w:bottom w:val="none" w:sz="0" w:space="0" w:color="auto"/>
        <w:right w:val="none" w:sz="0" w:space="0" w:color="auto"/>
      </w:divBdr>
    </w:div>
    <w:div w:id="597368681">
      <w:bodyDiv w:val="1"/>
      <w:marLeft w:val="0"/>
      <w:marRight w:val="0"/>
      <w:marTop w:val="0"/>
      <w:marBottom w:val="0"/>
      <w:divBdr>
        <w:top w:val="none" w:sz="0" w:space="0" w:color="auto"/>
        <w:left w:val="none" w:sz="0" w:space="0" w:color="auto"/>
        <w:bottom w:val="none" w:sz="0" w:space="0" w:color="auto"/>
        <w:right w:val="none" w:sz="0" w:space="0" w:color="auto"/>
      </w:divBdr>
    </w:div>
    <w:div w:id="617762087">
      <w:bodyDiv w:val="1"/>
      <w:marLeft w:val="0"/>
      <w:marRight w:val="0"/>
      <w:marTop w:val="0"/>
      <w:marBottom w:val="0"/>
      <w:divBdr>
        <w:top w:val="none" w:sz="0" w:space="0" w:color="auto"/>
        <w:left w:val="none" w:sz="0" w:space="0" w:color="auto"/>
        <w:bottom w:val="none" w:sz="0" w:space="0" w:color="auto"/>
        <w:right w:val="none" w:sz="0" w:space="0" w:color="auto"/>
      </w:divBdr>
    </w:div>
    <w:div w:id="621115138">
      <w:bodyDiv w:val="1"/>
      <w:marLeft w:val="0"/>
      <w:marRight w:val="0"/>
      <w:marTop w:val="0"/>
      <w:marBottom w:val="0"/>
      <w:divBdr>
        <w:top w:val="none" w:sz="0" w:space="0" w:color="auto"/>
        <w:left w:val="none" w:sz="0" w:space="0" w:color="auto"/>
        <w:bottom w:val="none" w:sz="0" w:space="0" w:color="auto"/>
        <w:right w:val="none" w:sz="0" w:space="0" w:color="auto"/>
      </w:divBdr>
    </w:div>
    <w:div w:id="632296024">
      <w:bodyDiv w:val="1"/>
      <w:marLeft w:val="0"/>
      <w:marRight w:val="0"/>
      <w:marTop w:val="0"/>
      <w:marBottom w:val="0"/>
      <w:divBdr>
        <w:top w:val="none" w:sz="0" w:space="0" w:color="auto"/>
        <w:left w:val="none" w:sz="0" w:space="0" w:color="auto"/>
        <w:bottom w:val="none" w:sz="0" w:space="0" w:color="auto"/>
        <w:right w:val="none" w:sz="0" w:space="0" w:color="auto"/>
      </w:divBdr>
    </w:div>
    <w:div w:id="635456784">
      <w:bodyDiv w:val="1"/>
      <w:marLeft w:val="0"/>
      <w:marRight w:val="0"/>
      <w:marTop w:val="0"/>
      <w:marBottom w:val="0"/>
      <w:divBdr>
        <w:top w:val="none" w:sz="0" w:space="0" w:color="auto"/>
        <w:left w:val="none" w:sz="0" w:space="0" w:color="auto"/>
        <w:bottom w:val="none" w:sz="0" w:space="0" w:color="auto"/>
        <w:right w:val="none" w:sz="0" w:space="0" w:color="auto"/>
      </w:divBdr>
    </w:div>
    <w:div w:id="652486602">
      <w:bodyDiv w:val="1"/>
      <w:marLeft w:val="0"/>
      <w:marRight w:val="0"/>
      <w:marTop w:val="0"/>
      <w:marBottom w:val="0"/>
      <w:divBdr>
        <w:top w:val="none" w:sz="0" w:space="0" w:color="auto"/>
        <w:left w:val="none" w:sz="0" w:space="0" w:color="auto"/>
        <w:bottom w:val="none" w:sz="0" w:space="0" w:color="auto"/>
        <w:right w:val="none" w:sz="0" w:space="0" w:color="auto"/>
      </w:divBdr>
    </w:div>
    <w:div w:id="667754097">
      <w:bodyDiv w:val="1"/>
      <w:marLeft w:val="0"/>
      <w:marRight w:val="0"/>
      <w:marTop w:val="0"/>
      <w:marBottom w:val="0"/>
      <w:divBdr>
        <w:top w:val="none" w:sz="0" w:space="0" w:color="auto"/>
        <w:left w:val="none" w:sz="0" w:space="0" w:color="auto"/>
        <w:bottom w:val="none" w:sz="0" w:space="0" w:color="auto"/>
        <w:right w:val="none" w:sz="0" w:space="0" w:color="auto"/>
      </w:divBdr>
    </w:div>
    <w:div w:id="691998609">
      <w:bodyDiv w:val="1"/>
      <w:marLeft w:val="0"/>
      <w:marRight w:val="0"/>
      <w:marTop w:val="0"/>
      <w:marBottom w:val="0"/>
      <w:divBdr>
        <w:top w:val="none" w:sz="0" w:space="0" w:color="auto"/>
        <w:left w:val="none" w:sz="0" w:space="0" w:color="auto"/>
        <w:bottom w:val="none" w:sz="0" w:space="0" w:color="auto"/>
        <w:right w:val="none" w:sz="0" w:space="0" w:color="auto"/>
      </w:divBdr>
    </w:div>
    <w:div w:id="693115792">
      <w:bodyDiv w:val="1"/>
      <w:marLeft w:val="0"/>
      <w:marRight w:val="0"/>
      <w:marTop w:val="0"/>
      <w:marBottom w:val="0"/>
      <w:divBdr>
        <w:top w:val="none" w:sz="0" w:space="0" w:color="auto"/>
        <w:left w:val="none" w:sz="0" w:space="0" w:color="auto"/>
        <w:bottom w:val="none" w:sz="0" w:space="0" w:color="auto"/>
        <w:right w:val="none" w:sz="0" w:space="0" w:color="auto"/>
      </w:divBdr>
    </w:div>
    <w:div w:id="711660145">
      <w:bodyDiv w:val="1"/>
      <w:marLeft w:val="0"/>
      <w:marRight w:val="0"/>
      <w:marTop w:val="0"/>
      <w:marBottom w:val="0"/>
      <w:divBdr>
        <w:top w:val="none" w:sz="0" w:space="0" w:color="auto"/>
        <w:left w:val="none" w:sz="0" w:space="0" w:color="auto"/>
        <w:bottom w:val="none" w:sz="0" w:space="0" w:color="auto"/>
        <w:right w:val="none" w:sz="0" w:space="0" w:color="auto"/>
      </w:divBdr>
    </w:div>
    <w:div w:id="752051503">
      <w:bodyDiv w:val="1"/>
      <w:marLeft w:val="0"/>
      <w:marRight w:val="0"/>
      <w:marTop w:val="0"/>
      <w:marBottom w:val="0"/>
      <w:divBdr>
        <w:top w:val="none" w:sz="0" w:space="0" w:color="auto"/>
        <w:left w:val="none" w:sz="0" w:space="0" w:color="auto"/>
        <w:bottom w:val="none" w:sz="0" w:space="0" w:color="auto"/>
        <w:right w:val="none" w:sz="0" w:space="0" w:color="auto"/>
      </w:divBdr>
    </w:div>
    <w:div w:id="759563949">
      <w:bodyDiv w:val="1"/>
      <w:marLeft w:val="0"/>
      <w:marRight w:val="0"/>
      <w:marTop w:val="0"/>
      <w:marBottom w:val="0"/>
      <w:divBdr>
        <w:top w:val="none" w:sz="0" w:space="0" w:color="auto"/>
        <w:left w:val="none" w:sz="0" w:space="0" w:color="auto"/>
        <w:bottom w:val="none" w:sz="0" w:space="0" w:color="auto"/>
        <w:right w:val="none" w:sz="0" w:space="0" w:color="auto"/>
      </w:divBdr>
    </w:div>
    <w:div w:id="763497157">
      <w:bodyDiv w:val="1"/>
      <w:marLeft w:val="0"/>
      <w:marRight w:val="0"/>
      <w:marTop w:val="0"/>
      <w:marBottom w:val="0"/>
      <w:divBdr>
        <w:top w:val="none" w:sz="0" w:space="0" w:color="auto"/>
        <w:left w:val="none" w:sz="0" w:space="0" w:color="auto"/>
        <w:bottom w:val="none" w:sz="0" w:space="0" w:color="auto"/>
        <w:right w:val="none" w:sz="0" w:space="0" w:color="auto"/>
      </w:divBdr>
    </w:div>
    <w:div w:id="768237621">
      <w:bodyDiv w:val="1"/>
      <w:marLeft w:val="0"/>
      <w:marRight w:val="0"/>
      <w:marTop w:val="0"/>
      <w:marBottom w:val="0"/>
      <w:divBdr>
        <w:top w:val="none" w:sz="0" w:space="0" w:color="auto"/>
        <w:left w:val="none" w:sz="0" w:space="0" w:color="auto"/>
        <w:bottom w:val="none" w:sz="0" w:space="0" w:color="auto"/>
        <w:right w:val="none" w:sz="0" w:space="0" w:color="auto"/>
      </w:divBdr>
    </w:div>
    <w:div w:id="784075685">
      <w:bodyDiv w:val="1"/>
      <w:marLeft w:val="0"/>
      <w:marRight w:val="0"/>
      <w:marTop w:val="0"/>
      <w:marBottom w:val="0"/>
      <w:divBdr>
        <w:top w:val="none" w:sz="0" w:space="0" w:color="auto"/>
        <w:left w:val="none" w:sz="0" w:space="0" w:color="auto"/>
        <w:bottom w:val="none" w:sz="0" w:space="0" w:color="auto"/>
        <w:right w:val="none" w:sz="0" w:space="0" w:color="auto"/>
      </w:divBdr>
    </w:div>
    <w:div w:id="794368366">
      <w:bodyDiv w:val="1"/>
      <w:marLeft w:val="0"/>
      <w:marRight w:val="0"/>
      <w:marTop w:val="0"/>
      <w:marBottom w:val="0"/>
      <w:divBdr>
        <w:top w:val="none" w:sz="0" w:space="0" w:color="auto"/>
        <w:left w:val="none" w:sz="0" w:space="0" w:color="auto"/>
        <w:bottom w:val="none" w:sz="0" w:space="0" w:color="auto"/>
        <w:right w:val="none" w:sz="0" w:space="0" w:color="auto"/>
      </w:divBdr>
    </w:div>
    <w:div w:id="794568563">
      <w:bodyDiv w:val="1"/>
      <w:marLeft w:val="0"/>
      <w:marRight w:val="0"/>
      <w:marTop w:val="0"/>
      <w:marBottom w:val="0"/>
      <w:divBdr>
        <w:top w:val="none" w:sz="0" w:space="0" w:color="auto"/>
        <w:left w:val="none" w:sz="0" w:space="0" w:color="auto"/>
        <w:bottom w:val="none" w:sz="0" w:space="0" w:color="auto"/>
        <w:right w:val="none" w:sz="0" w:space="0" w:color="auto"/>
      </w:divBdr>
    </w:div>
    <w:div w:id="795148776">
      <w:bodyDiv w:val="1"/>
      <w:marLeft w:val="0"/>
      <w:marRight w:val="0"/>
      <w:marTop w:val="0"/>
      <w:marBottom w:val="0"/>
      <w:divBdr>
        <w:top w:val="none" w:sz="0" w:space="0" w:color="auto"/>
        <w:left w:val="none" w:sz="0" w:space="0" w:color="auto"/>
        <w:bottom w:val="none" w:sz="0" w:space="0" w:color="auto"/>
        <w:right w:val="none" w:sz="0" w:space="0" w:color="auto"/>
      </w:divBdr>
    </w:div>
    <w:div w:id="813330308">
      <w:bodyDiv w:val="1"/>
      <w:marLeft w:val="0"/>
      <w:marRight w:val="0"/>
      <w:marTop w:val="0"/>
      <w:marBottom w:val="0"/>
      <w:divBdr>
        <w:top w:val="none" w:sz="0" w:space="0" w:color="auto"/>
        <w:left w:val="none" w:sz="0" w:space="0" w:color="auto"/>
        <w:bottom w:val="none" w:sz="0" w:space="0" w:color="auto"/>
        <w:right w:val="none" w:sz="0" w:space="0" w:color="auto"/>
      </w:divBdr>
    </w:div>
    <w:div w:id="815410631">
      <w:bodyDiv w:val="1"/>
      <w:marLeft w:val="0"/>
      <w:marRight w:val="0"/>
      <w:marTop w:val="0"/>
      <w:marBottom w:val="0"/>
      <w:divBdr>
        <w:top w:val="none" w:sz="0" w:space="0" w:color="auto"/>
        <w:left w:val="none" w:sz="0" w:space="0" w:color="auto"/>
        <w:bottom w:val="none" w:sz="0" w:space="0" w:color="auto"/>
        <w:right w:val="none" w:sz="0" w:space="0" w:color="auto"/>
      </w:divBdr>
    </w:div>
    <w:div w:id="817770619">
      <w:bodyDiv w:val="1"/>
      <w:marLeft w:val="0"/>
      <w:marRight w:val="0"/>
      <w:marTop w:val="0"/>
      <w:marBottom w:val="0"/>
      <w:divBdr>
        <w:top w:val="none" w:sz="0" w:space="0" w:color="auto"/>
        <w:left w:val="none" w:sz="0" w:space="0" w:color="auto"/>
        <w:bottom w:val="none" w:sz="0" w:space="0" w:color="auto"/>
        <w:right w:val="none" w:sz="0" w:space="0" w:color="auto"/>
      </w:divBdr>
    </w:div>
    <w:div w:id="833225551">
      <w:bodyDiv w:val="1"/>
      <w:marLeft w:val="0"/>
      <w:marRight w:val="0"/>
      <w:marTop w:val="0"/>
      <w:marBottom w:val="0"/>
      <w:divBdr>
        <w:top w:val="none" w:sz="0" w:space="0" w:color="auto"/>
        <w:left w:val="none" w:sz="0" w:space="0" w:color="auto"/>
        <w:bottom w:val="none" w:sz="0" w:space="0" w:color="auto"/>
        <w:right w:val="none" w:sz="0" w:space="0" w:color="auto"/>
      </w:divBdr>
    </w:div>
    <w:div w:id="846676823">
      <w:bodyDiv w:val="1"/>
      <w:marLeft w:val="0"/>
      <w:marRight w:val="0"/>
      <w:marTop w:val="0"/>
      <w:marBottom w:val="0"/>
      <w:divBdr>
        <w:top w:val="none" w:sz="0" w:space="0" w:color="auto"/>
        <w:left w:val="none" w:sz="0" w:space="0" w:color="auto"/>
        <w:bottom w:val="none" w:sz="0" w:space="0" w:color="auto"/>
        <w:right w:val="none" w:sz="0" w:space="0" w:color="auto"/>
      </w:divBdr>
    </w:div>
    <w:div w:id="851605147">
      <w:bodyDiv w:val="1"/>
      <w:marLeft w:val="0"/>
      <w:marRight w:val="0"/>
      <w:marTop w:val="0"/>
      <w:marBottom w:val="0"/>
      <w:divBdr>
        <w:top w:val="none" w:sz="0" w:space="0" w:color="auto"/>
        <w:left w:val="none" w:sz="0" w:space="0" w:color="auto"/>
        <w:bottom w:val="none" w:sz="0" w:space="0" w:color="auto"/>
        <w:right w:val="none" w:sz="0" w:space="0" w:color="auto"/>
      </w:divBdr>
    </w:div>
    <w:div w:id="858853231">
      <w:bodyDiv w:val="1"/>
      <w:marLeft w:val="0"/>
      <w:marRight w:val="0"/>
      <w:marTop w:val="0"/>
      <w:marBottom w:val="0"/>
      <w:divBdr>
        <w:top w:val="none" w:sz="0" w:space="0" w:color="auto"/>
        <w:left w:val="none" w:sz="0" w:space="0" w:color="auto"/>
        <w:bottom w:val="none" w:sz="0" w:space="0" w:color="auto"/>
        <w:right w:val="none" w:sz="0" w:space="0" w:color="auto"/>
      </w:divBdr>
    </w:div>
    <w:div w:id="862134951">
      <w:bodyDiv w:val="1"/>
      <w:marLeft w:val="0"/>
      <w:marRight w:val="0"/>
      <w:marTop w:val="0"/>
      <w:marBottom w:val="0"/>
      <w:divBdr>
        <w:top w:val="none" w:sz="0" w:space="0" w:color="auto"/>
        <w:left w:val="none" w:sz="0" w:space="0" w:color="auto"/>
        <w:bottom w:val="none" w:sz="0" w:space="0" w:color="auto"/>
        <w:right w:val="none" w:sz="0" w:space="0" w:color="auto"/>
      </w:divBdr>
    </w:div>
    <w:div w:id="865870962">
      <w:bodyDiv w:val="1"/>
      <w:marLeft w:val="0"/>
      <w:marRight w:val="0"/>
      <w:marTop w:val="0"/>
      <w:marBottom w:val="0"/>
      <w:divBdr>
        <w:top w:val="none" w:sz="0" w:space="0" w:color="auto"/>
        <w:left w:val="none" w:sz="0" w:space="0" w:color="auto"/>
        <w:bottom w:val="none" w:sz="0" w:space="0" w:color="auto"/>
        <w:right w:val="none" w:sz="0" w:space="0" w:color="auto"/>
      </w:divBdr>
    </w:div>
    <w:div w:id="870344274">
      <w:bodyDiv w:val="1"/>
      <w:marLeft w:val="0"/>
      <w:marRight w:val="0"/>
      <w:marTop w:val="0"/>
      <w:marBottom w:val="0"/>
      <w:divBdr>
        <w:top w:val="none" w:sz="0" w:space="0" w:color="auto"/>
        <w:left w:val="none" w:sz="0" w:space="0" w:color="auto"/>
        <w:bottom w:val="none" w:sz="0" w:space="0" w:color="auto"/>
        <w:right w:val="none" w:sz="0" w:space="0" w:color="auto"/>
      </w:divBdr>
    </w:div>
    <w:div w:id="872495731">
      <w:bodyDiv w:val="1"/>
      <w:marLeft w:val="0"/>
      <w:marRight w:val="0"/>
      <w:marTop w:val="0"/>
      <w:marBottom w:val="0"/>
      <w:divBdr>
        <w:top w:val="none" w:sz="0" w:space="0" w:color="auto"/>
        <w:left w:val="none" w:sz="0" w:space="0" w:color="auto"/>
        <w:bottom w:val="none" w:sz="0" w:space="0" w:color="auto"/>
        <w:right w:val="none" w:sz="0" w:space="0" w:color="auto"/>
      </w:divBdr>
    </w:div>
    <w:div w:id="883178212">
      <w:bodyDiv w:val="1"/>
      <w:marLeft w:val="0"/>
      <w:marRight w:val="0"/>
      <w:marTop w:val="0"/>
      <w:marBottom w:val="0"/>
      <w:divBdr>
        <w:top w:val="none" w:sz="0" w:space="0" w:color="auto"/>
        <w:left w:val="none" w:sz="0" w:space="0" w:color="auto"/>
        <w:bottom w:val="none" w:sz="0" w:space="0" w:color="auto"/>
        <w:right w:val="none" w:sz="0" w:space="0" w:color="auto"/>
      </w:divBdr>
    </w:div>
    <w:div w:id="897518864">
      <w:bodyDiv w:val="1"/>
      <w:marLeft w:val="0"/>
      <w:marRight w:val="0"/>
      <w:marTop w:val="0"/>
      <w:marBottom w:val="0"/>
      <w:divBdr>
        <w:top w:val="none" w:sz="0" w:space="0" w:color="auto"/>
        <w:left w:val="none" w:sz="0" w:space="0" w:color="auto"/>
        <w:bottom w:val="none" w:sz="0" w:space="0" w:color="auto"/>
        <w:right w:val="none" w:sz="0" w:space="0" w:color="auto"/>
      </w:divBdr>
    </w:div>
    <w:div w:id="913053746">
      <w:bodyDiv w:val="1"/>
      <w:marLeft w:val="0"/>
      <w:marRight w:val="0"/>
      <w:marTop w:val="0"/>
      <w:marBottom w:val="0"/>
      <w:divBdr>
        <w:top w:val="none" w:sz="0" w:space="0" w:color="auto"/>
        <w:left w:val="none" w:sz="0" w:space="0" w:color="auto"/>
        <w:bottom w:val="none" w:sz="0" w:space="0" w:color="auto"/>
        <w:right w:val="none" w:sz="0" w:space="0" w:color="auto"/>
      </w:divBdr>
    </w:div>
    <w:div w:id="920986094">
      <w:bodyDiv w:val="1"/>
      <w:marLeft w:val="0"/>
      <w:marRight w:val="0"/>
      <w:marTop w:val="0"/>
      <w:marBottom w:val="0"/>
      <w:divBdr>
        <w:top w:val="none" w:sz="0" w:space="0" w:color="auto"/>
        <w:left w:val="none" w:sz="0" w:space="0" w:color="auto"/>
        <w:bottom w:val="none" w:sz="0" w:space="0" w:color="auto"/>
        <w:right w:val="none" w:sz="0" w:space="0" w:color="auto"/>
      </w:divBdr>
    </w:div>
    <w:div w:id="925265752">
      <w:bodyDiv w:val="1"/>
      <w:marLeft w:val="0"/>
      <w:marRight w:val="0"/>
      <w:marTop w:val="0"/>
      <w:marBottom w:val="0"/>
      <w:divBdr>
        <w:top w:val="none" w:sz="0" w:space="0" w:color="auto"/>
        <w:left w:val="none" w:sz="0" w:space="0" w:color="auto"/>
        <w:bottom w:val="none" w:sz="0" w:space="0" w:color="auto"/>
        <w:right w:val="none" w:sz="0" w:space="0" w:color="auto"/>
      </w:divBdr>
    </w:div>
    <w:div w:id="929390819">
      <w:bodyDiv w:val="1"/>
      <w:marLeft w:val="0"/>
      <w:marRight w:val="0"/>
      <w:marTop w:val="0"/>
      <w:marBottom w:val="0"/>
      <w:divBdr>
        <w:top w:val="none" w:sz="0" w:space="0" w:color="auto"/>
        <w:left w:val="none" w:sz="0" w:space="0" w:color="auto"/>
        <w:bottom w:val="none" w:sz="0" w:space="0" w:color="auto"/>
        <w:right w:val="none" w:sz="0" w:space="0" w:color="auto"/>
      </w:divBdr>
    </w:div>
    <w:div w:id="934749360">
      <w:bodyDiv w:val="1"/>
      <w:marLeft w:val="0"/>
      <w:marRight w:val="0"/>
      <w:marTop w:val="0"/>
      <w:marBottom w:val="0"/>
      <w:divBdr>
        <w:top w:val="none" w:sz="0" w:space="0" w:color="auto"/>
        <w:left w:val="none" w:sz="0" w:space="0" w:color="auto"/>
        <w:bottom w:val="none" w:sz="0" w:space="0" w:color="auto"/>
        <w:right w:val="none" w:sz="0" w:space="0" w:color="auto"/>
      </w:divBdr>
    </w:div>
    <w:div w:id="951134128">
      <w:bodyDiv w:val="1"/>
      <w:marLeft w:val="0"/>
      <w:marRight w:val="0"/>
      <w:marTop w:val="0"/>
      <w:marBottom w:val="0"/>
      <w:divBdr>
        <w:top w:val="none" w:sz="0" w:space="0" w:color="auto"/>
        <w:left w:val="none" w:sz="0" w:space="0" w:color="auto"/>
        <w:bottom w:val="none" w:sz="0" w:space="0" w:color="auto"/>
        <w:right w:val="none" w:sz="0" w:space="0" w:color="auto"/>
      </w:divBdr>
    </w:div>
    <w:div w:id="959605067">
      <w:bodyDiv w:val="1"/>
      <w:marLeft w:val="0"/>
      <w:marRight w:val="0"/>
      <w:marTop w:val="0"/>
      <w:marBottom w:val="0"/>
      <w:divBdr>
        <w:top w:val="none" w:sz="0" w:space="0" w:color="auto"/>
        <w:left w:val="none" w:sz="0" w:space="0" w:color="auto"/>
        <w:bottom w:val="none" w:sz="0" w:space="0" w:color="auto"/>
        <w:right w:val="none" w:sz="0" w:space="0" w:color="auto"/>
      </w:divBdr>
    </w:div>
    <w:div w:id="993144591">
      <w:bodyDiv w:val="1"/>
      <w:marLeft w:val="0"/>
      <w:marRight w:val="0"/>
      <w:marTop w:val="0"/>
      <w:marBottom w:val="0"/>
      <w:divBdr>
        <w:top w:val="none" w:sz="0" w:space="0" w:color="auto"/>
        <w:left w:val="none" w:sz="0" w:space="0" w:color="auto"/>
        <w:bottom w:val="none" w:sz="0" w:space="0" w:color="auto"/>
        <w:right w:val="none" w:sz="0" w:space="0" w:color="auto"/>
      </w:divBdr>
    </w:div>
    <w:div w:id="996617333">
      <w:bodyDiv w:val="1"/>
      <w:marLeft w:val="0"/>
      <w:marRight w:val="0"/>
      <w:marTop w:val="0"/>
      <w:marBottom w:val="0"/>
      <w:divBdr>
        <w:top w:val="none" w:sz="0" w:space="0" w:color="auto"/>
        <w:left w:val="none" w:sz="0" w:space="0" w:color="auto"/>
        <w:bottom w:val="none" w:sz="0" w:space="0" w:color="auto"/>
        <w:right w:val="none" w:sz="0" w:space="0" w:color="auto"/>
      </w:divBdr>
    </w:div>
    <w:div w:id="1013188736">
      <w:bodyDiv w:val="1"/>
      <w:marLeft w:val="0"/>
      <w:marRight w:val="0"/>
      <w:marTop w:val="0"/>
      <w:marBottom w:val="0"/>
      <w:divBdr>
        <w:top w:val="none" w:sz="0" w:space="0" w:color="auto"/>
        <w:left w:val="none" w:sz="0" w:space="0" w:color="auto"/>
        <w:bottom w:val="none" w:sz="0" w:space="0" w:color="auto"/>
        <w:right w:val="none" w:sz="0" w:space="0" w:color="auto"/>
      </w:divBdr>
    </w:div>
    <w:div w:id="1024478399">
      <w:bodyDiv w:val="1"/>
      <w:marLeft w:val="0"/>
      <w:marRight w:val="0"/>
      <w:marTop w:val="0"/>
      <w:marBottom w:val="0"/>
      <w:divBdr>
        <w:top w:val="none" w:sz="0" w:space="0" w:color="auto"/>
        <w:left w:val="none" w:sz="0" w:space="0" w:color="auto"/>
        <w:bottom w:val="none" w:sz="0" w:space="0" w:color="auto"/>
        <w:right w:val="none" w:sz="0" w:space="0" w:color="auto"/>
      </w:divBdr>
    </w:div>
    <w:div w:id="1034506191">
      <w:bodyDiv w:val="1"/>
      <w:marLeft w:val="0"/>
      <w:marRight w:val="0"/>
      <w:marTop w:val="0"/>
      <w:marBottom w:val="0"/>
      <w:divBdr>
        <w:top w:val="none" w:sz="0" w:space="0" w:color="auto"/>
        <w:left w:val="none" w:sz="0" w:space="0" w:color="auto"/>
        <w:bottom w:val="none" w:sz="0" w:space="0" w:color="auto"/>
        <w:right w:val="none" w:sz="0" w:space="0" w:color="auto"/>
      </w:divBdr>
    </w:div>
    <w:div w:id="1053770743">
      <w:bodyDiv w:val="1"/>
      <w:marLeft w:val="0"/>
      <w:marRight w:val="0"/>
      <w:marTop w:val="0"/>
      <w:marBottom w:val="0"/>
      <w:divBdr>
        <w:top w:val="none" w:sz="0" w:space="0" w:color="auto"/>
        <w:left w:val="none" w:sz="0" w:space="0" w:color="auto"/>
        <w:bottom w:val="none" w:sz="0" w:space="0" w:color="auto"/>
        <w:right w:val="none" w:sz="0" w:space="0" w:color="auto"/>
      </w:divBdr>
    </w:div>
    <w:div w:id="1056470559">
      <w:bodyDiv w:val="1"/>
      <w:marLeft w:val="0"/>
      <w:marRight w:val="0"/>
      <w:marTop w:val="0"/>
      <w:marBottom w:val="0"/>
      <w:divBdr>
        <w:top w:val="none" w:sz="0" w:space="0" w:color="auto"/>
        <w:left w:val="none" w:sz="0" w:space="0" w:color="auto"/>
        <w:bottom w:val="none" w:sz="0" w:space="0" w:color="auto"/>
        <w:right w:val="none" w:sz="0" w:space="0" w:color="auto"/>
      </w:divBdr>
    </w:div>
    <w:div w:id="1086534463">
      <w:bodyDiv w:val="1"/>
      <w:marLeft w:val="0"/>
      <w:marRight w:val="0"/>
      <w:marTop w:val="0"/>
      <w:marBottom w:val="0"/>
      <w:divBdr>
        <w:top w:val="none" w:sz="0" w:space="0" w:color="auto"/>
        <w:left w:val="none" w:sz="0" w:space="0" w:color="auto"/>
        <w:bottom w:val="none" w:sz="0" w:space="0" w:color="auto"/>
        <w:right w:val="none" w:sz="0" w:space="0" w:color="auto"/>
      </w:divBdr>
    </w:div>
    <w:div w:id="1103188025">
      <w:bodyDiv w:val="1"/>
      <w:marLeft w:val="0"/>
      <w:marRight w:val="0"/>
      <w:marTop w:val="0"/>
      <w:marBottom w:val="0"/>
      <w:divBdr>
        <w:top w:val="none" w:sz="0" w:space="0" w:color="auto"/>
        <w:left w:val="none" w:sz="0" w:space="0" w:color="auto"/>
        <w:bottom w:val="none" w:sz="0" w:space="0" w:color="auto"/>
        <w:right w:val="none" w:sz="0" w:space="0" w:color="auto"/>
      </w:divBdr>
    </w:div>
    <w:div w:id="1112897142">
      <w:bodyDiv w:val="1"/>
      <w:marLeft w:val="0"/>
      <w:marRight w:val="0"/>
      <w:marTop w:val="0"/>
      <w:marBottom w:val="0"/>
      <w:divBdr>
        <w:top w:val="none" w:sz="0" w:space="0" w:color="auto"/>
        <w:left w:val="none" w:sz="0" w:space="0" w:color="auto"/>
        <w:bottom w:val="none" w:sz="0" w:space="0" w:color="auto"/>
        <w:right w:val="none" w:sz="0" w:space="0" w:color="auto"/>
      </w:divBdr>
    </w:div>
    <w:div w:id="1116407882">
      <w:bodyDiv w:val="1"/>
      <w:marLeft w:val="0"/>
      <w:marRight w:val="0"/>
      <w:marTop w:val="0"/>
      <w:marBottom w:val="0"/>
      <w:divBdr>
        <w:top w:val="none" w:sz="0" w:space="0" w:color="auto"/>
        <w:left w:val="none" w:sz="0" w:space="0" w:color="auto"/>
        <w:bottom w:val="none" w:sz="0" w:space="0" w:color="auto"/>
        <w:right w:val="none" w:sz="0" w:space="0" w:color="auto"/>
      </w:divBdr>
    </w:div>
    <w:div w:id="1133324892">
      <w:bodyDiv w:val="1"/>
      <w:marLeft w:val="0"/>
      <w:marRight w:val="0"/>
      <w:marTop w:val="0"/>
      <w:marBottom w:val="0"/>
      <w:divBdr>
        <w:top w:val="none" w:sz="0" w:space="0" w:color="auto"/>
        <w:left w:val="none" w:sz="0" w:space="0" w:color="auto"/>
        <w:bottom w:val="none" w:sz="0" w:space="0" w:color="auto"/>
        <w:right w:val="none" w:sz="0" w:space="0" w:color="auto"/>
      </w:divBdr>
    </w:div>
    <w:div w:id="1151677594">
      <w:bodyDiv w:val="1"/>
      <w:marLeft w:val="0"/>
      <w:marRight w:val="0"/>
      <w:marTop w:val="0"/>
      <w:marBottom w:val="0"/>
      <w:divBdr>
        <w:top w:val="none" w:sz="0" w:space="0" w:color="auto"/>
        <w:left w:val="none" w:sz="0" w:space="0" w:color="auto"/>
        <w:bottom w:val="none" w:sz="0" w:space="0" w:color="auto"/>
        <w:right w:val="none" w:sz="0" w:space="0" w:color="auto"/>
      </w:divBdr>
    </w:div>
    <w:div w:id="1176307554">
      <w:bodyDiv w:val="1"/>
      <w:marLeft w:val="0"/>
      <w:marRight w:val="0"/>
      <w:marTop w:val="0"/>
      <w:marBottom w:val="0"/>
      <w:divBdr>
        <w:top w:val="none" w:sz="0" w:space="0" w:color="auto"/>
        <w:left w:val="none" w:sz="0" w:space="0" w:color="auto"/>
        <w:bottom w:val="none" w:sz="0" w:space="0" w:color="auto"/>
        <w:right w:val="none" w:sz="0" w:space="0" w:color="auto"/>
      </w:divBdr>
    </w:div>
    <w:div w:id="1224176107">
      <w:bodyDiv w:val="1"/>
      <w:marLeft w:val="0"/>
      <w:marRight w:val="0"/>
      <w:marTop w:val="0"/>
      <w:marBottom w:val="0"/>
      <w:divBdr>
        <w:top w:val="none" w:sz="0" w:space="0" w:color="auto"/>
        <w:left w:val="none" w:sz="0" w:space="0" w:color="auto"/>
        <w:bottom w:val="none" w:sz="0" w:space="0" w:color="auto"/>
        <w:right w:val="none" w:sz="0" w:space="0" w:color="auto"/>
      </w:divBdr>
    </w:div>
    <w:div w:id="1225799751">
      <w:bodyDiv w:val="1"/>
      <w:marLeft w:val="0"/>
      <w:marRight w:val="0"/>
      <w:marTop w:val="0"/>
      <w:marBottom w:val="0"/>
      <w:divBdr>
        <w:top w:val="none" w:sz="0" w:space="0" w:color="auto"/>
        <w:left w:val="none" w:sz="0" w:space="0" w:color="auto"/>
        <w:bottom w:val="none" w:sz="0" w:space="0" w:color="auto"/>
        <w:right w:val="none" w:sz="0" w:space="0" w:color="auto"/>
      </w:divBdr>
    </w:div>
    <w:div w:id="1256329476">
      <w:bodyDiv w:val="1"/>
      <w:marLeft w:val="0"/>
      <w:marRight w:val="0"/>
      <w:marTop w:val="0"/>
      <w:marBottom w:val="0"/>
      <w:divBdr>
        <w:top w:val="none" w:sz="0" w:space="0" w:color="auto"/>
        <w:left w:val="none" w:sz="0" w:space="0" w:color="auto"/>
        <w:bottom w:val="none" w:sz="0" w:space="0" w:color="auto"/>
        <w:right w:val="none" w:sz="0" w:space="0" w:color="auto"/>
      </w:divBdr>
    </w:div>
    <w:div w:id="1274249108">
      <w:bodyDiv w:val="1"/>
      <w:marLeft w:val="0"/>
      <w:marRight w:val="0"/>
      <w:marTop w:val="0"/>
      <w:marBottom w:val="0"/>
      <w:divBdr>
        <w:top w:val="none" w:sz="0" w:space="0" w:color="auto"/>
        <w:left w:val="none" w:sz="0" w:space="0" w:color="auto"/>
        <w:bottom w:val="none" w:sz="0" w:space="0" w:color="auto"/>
        <w:right w:val="none" w:sz="0" w:space="0" w:color="auto"/>
      </w:divBdr>
    </w:div>
    <w:div w:id="1274823149">
      <w:bodyDiv w:val="1"/>
      <w:marLeft w:val="0"/>
      <w:marRight w:val="0"/>
      <w:marTop w:val="0"/>
      <w:marBottom w:val="0"/>
      <w:divBdr>
        <w:top w:val="none" w:sz="0" w:space="0" w:color="auto"/>
        <w:left w:val="none" w:sz="0" w:space="0" w:color="auto"/>
        <w:bottom w:val="none" w:sz="0" w:space="0" w:color="auto"/>
        <w:right w:val="none" w:sz="0" w:space="0" w:color="auto"/>
      </w:divBdr>
    </w:div>
    <w:div w:id="1287392859">
      <w:bodyDiv w:val="1"/>
      <w:marLeft w:val="0"/>
      <w:marRight w:val="0"/>
      <w:marTop w:val="0"/>
      <w:marBottom w:val="0"/>
      <w:divBdr>
        <w:top w:val="none" w:sz="0" w:space="0" w:color="auto"/>
        <w:left w:val="none" w:sz="0" w:space="0" w:color="auto"/>
        <w:bottom w:val="none" w:sz="0" w:space="0" w:color="auto"/>
        <w:right w:val="none" w:sz="0" w:space="0" w:color="auto"/>
      </w:divBdr>
    </w:div>
    <w:div w:id="1293173475">
      <w:bodyDiv w:val="1"/>
      <w:marLeft w:val="0"/>
      <w:marRight w:val="0"/>
      <w:marTop w:val="0"/>
      <w:marBottom w:val="0"/>
      <w:divBdr>
        <w:top w:val="none" w:sz="0" w:space="0" w:color="auto"/>
        <w:left w:val="none" w:sz="0" w:space="0" w:color="auto"/>
        <w:bottom w:val="none" w:sz="0" w:space="0" w:color="auto"/>
        <w:right w:val="none" w:sz="0" w:space="0" w:color="auto"/>
      </w:divBdr>
    </w:div>
    <w:div w:id="1316763411">
      <w:bodyDiv w:val="1"/>
      <w:marLeft w:val="0"/>
      <w:marRight w:val="0"/>
      <w:marTop w:val="0"/>
      <w:marBottom w:val="0"/>
      <w:divBdr>
        <w:top w:val="none" w:sz="0" w:space="0" w:color="auto"/>
        <w:left w:val="none" w:sz="0" w:space="0" w:color="auto"/>
        <w:bottom w:val="none" w:sz="0" w:space="0" w:color="auto"/>
        <w:right w:val="none" w:sz="0" w:space="0" w:color="auto"/>
      </w:divBdr>
    </w:div>
    <w:div w:id="1330250811">
      <w:bodyDiv w:val="1"/>
      <w:marLeft w:val="0"/>
      <w:marRight w:val="0"/>
      <w:marTop w:val="0"/>
      <w:marBottom w:val="0"/>
      <w:divBdr>
        <w:top w:val="none" w:sz="0" w:space="0" w:color="auto"/>
        <w:left w:val="none" w:sz="0" w:space="0" w:color="auto"/>
        <w:bottom w:val="none" w:sz="0" w:space="0" w:color="auto"/>
        <w:right w:val="none" w:sz="0" w:space="0" w:color="auto"/>
      </w:divBdr>
    </w:div>
    <w:div w:id="1331370722">
      <w:bodyDiv w:val="1"/>
      <w:marLeft w:val="0"/>
      <w:marRight w:val="0"/>
      <w:marTop w:val="0"/>
      <w:marBottom w:val="0"/>
      <w:divBdr>
        <w:top w:val="none" w:sz="0" w:space="0" w:color="auto"/>
        <w:left w:val="none" w:sz="0" w:space="0" w:color="auto"/>
        <w:bottom w:val="none" w:sz="0" w:space="0" w:color="auto"/>
        <w:right w:val="none" w:sz="0" w:space="0" w:color="auto"/>
      </w:divBdr>
    </w:div>
    <w:div w:id="1349673550">
      <w:bodyDiv w:val="1"/>
      <w:marLeft w:val="0"/>
      <w:marRight w:val="0"/>
      <w:marTop w:val="0"/>
      <w:marBottom w:val="0"/>
      <w:divBdr>
        <w:top w:val="none" w:sz="0" w:space="0" w:color="auto"/>
        <w:left w:val="none" w:sz="0" w:space="0" w:color="auto"/>
        <w:bottom w:val="none" w:sz="0" w:space="0" w:color="auto"/>
        <w:right w:val="none" w:sz="0" w:space="0" w:color="auto"/>
      </w:divBdr>
    </w:div>
    <w:div w:id="1355574962">
      <w:bodyDiv w:val="1"/>
      <w:marLeft w:val="0"/>
      <w:marRight w:val="0"/>
      <w:marTop w:val="0"/>
      <w:marBottom w:val="0"/>
      <w:divBdr>
        <w:top w:val="none" w:sz="0" w:space="0" w:color="auto"/>
        <w:left w:val="none" w:sz="0" w:space="0" w:color="auto"/>
        <w:bottom w:val="none" w:sz="0" w:space="0" w:color="auto"/>
        <w:right w:val="none" w:sz="0" w:space="0" w:color="auto"/>
      </w:divBdr>
    </w:div>
    <w:div w:id="1387334396">
      <w:bodyDiv w:val="1"/>
      <w:marLeft w:val="0"/>
      <w:marRight w:val="0"/>
      <w:marTop w:val="0"/>
      <w:marBottom w:val="0"/>
      <w:divBdr>
        <w:top w:val="none" w:sz="0" w:space="0" w:color="auto"/>
        <w:left w:val="none" w:sz="0" w:space="0" w:color="auto"/>
        <w:bottom w:val="none" w:sz="0" w:space="0" w:color="auto"/>
        <w:right w:val="none" w:sz="0" w:space="0" w:color="auto"/>
      </w:divBdr>
    </w:div>
    <w:div w:id="1390032171">
      <w:bodyDiv w:val="1"/>
      <w:marLeft w:val="0"/>
      <w:marRight w:val="0"/>
      <w:marTop w:val="0"/>
      <w:marBottom w:val="0"/>
      <w:divBdr>
        <w:top w:val="none" w:sz="0" w:space="0" w:color="auto"/>
        <w:left w:val="none" w:sz="0" w:space="0" w:color="auto"/>
        <w:bottom w:val="none" w:sz="0" w:space="0" w:color="auto"/>
        <w:right w:val="none" w:sz="0" w:space="0" w:color="auto"/>
      </w:divBdr>
    </w:div>
    <w:div w:id="1394038240">
      <w:bodyDiv w:val="1"/>
      <w:marLeft w:val="0"/>
      <w:marRight w:val="0"/>
      <w:marTop w:val="0"/>
      <w:marBottom w:val="0"/>
      <w:divBdr>
        <w:top w:val="none" w:sz="0" w:space="0" w:color="auto"/>
        <w:left w:val="none" w:sz="0" w:space="0" w:color="auto"/>
        <w:bottom w:val="none" w:sz="0" w:space="0" w:color="auto"/>
        <w:right w:val="none" w:sz="0" w:space="0" w:color="auto"/>
      </w:divBdr>
    </w:div>
    <w:div w:id="1404067997">
      <w:bodyDiv w:val="1"/>
      <w:marLeft w:val="0"/>
      <w:marRight w:val="0"/>
      <w:marTop w:val="0"/>
      <w:marBottom w:val="0"/>
      <w:divBdr>
        <w:top w:val="none" w:sz="0" w:space="0" w:color="auto"/>
        <w:left w:val="none" w:sz="0" w:space="0" w:color="auto"/>
        <w:bottom w:val="none" w:sz="0" w:space="0" w:color="auto"/>
        <w:right w:val="none" w:sz="0" w:space="0" w:color="auto"/>
      </w:divBdr>
    </w:div>
    <w:div w:id="1408457465">
      <w:bodyDiv w:val="1"/>
      <w:marLeft w:val="0"/>
      <w:marRight w:val="0"/>
      <w:marTop w:val="0"/>
      <w:marBottom w:val="0"/>
      <w:divBdr>
        <w:top w:val="none" w:sz="0" w:space="0" w:color="auto"/>
        <w:left w:val="none" w:sz="0" w:space="0" w:color="auto"/>
        <w:bottom w:val="none" w:sz="0" w:space="0" w:color="auto"/>
        <w:right w:val="none" w:sz="0" w:space="0" w:color="auto"/>
      </w:divBdr>
    </w:div>
    <w:div w:id="1421873123">
      <w:bodyDiv w:val="1"/>
      <w:marLeft w:val="0"/>
      <w:marRight w:val="0"/>
      <w:marTop w:val="0"/>
      <w:marBottom w:val="0"/>
      <w:divBdr>
        <w:top w:val="none" w:sz="0" w:space="0" w:color="auto"/>
        <w:left w:val="none" w:sz="0" w:space="0" w:color="auto"/>
        <w:bottom w:val="none" w:sz="0" w:space="0" w:color="auto"/>
        <w:right w:val="none" w:sz="0" w:space="0" w:color="auto"/>
      </w:divBdr>
    </w:div>
    <w:div w:id="1433284176">
      <w:bodyDiv w:val="1"/>
      <w:marLeft w:val="0"/>
      <w:marRight w:val="0"/>
      <w:marTop w:val="0"/>
      <w:marBottom w:val="0"/>
      <w:divBdr>
        <w:top w:val="none" w:sz="0" w:space="0" w:color="auto"/>
        <w:left w:val="none" w:sz="0" w:space="0" w:color="auto"/>
        <w:bottom w:val="none" w:sz="0" w:space="0" w:color="auto"/>
        <w:right w:val="none" w:sz="0" w:space="0" w:color="auto"/>
      </w:divBdr>
    </w:div>
    <w:div w:id="1442920790">
      <w:bodyDiv w:val="1"/>
      <w:marLeft w:val="0"/>
      <w:marRight w:val="0"/>
      <w:marTop w:val="0"/>
      <w:marBottom w:val="0"/>
      <w:divBdr>
        <w:top w:val="none" w:sz="0" w:space="0" w:color="auto"/>
        <w:left w:val="none" w:sz="0" w:space="0" w:color="auto"/>
        <w:bottom w:val="none" w:sz="0" w:space="0" w:color="auto"/>
        <w:right w:val="none" w:sz="0" w:space="0" w:color="auto"/>
      </w:divBdr>
    </w:div>
    <w:div w:id="1453330531">
      <w:bodyDiv w:val="1"/>
      <w:marLeft w:val="0"/>
      <w:marRight w:val="0"/>
      <w:marTop w:val="0"/>
      <w:marBottom w:val="0"/>
      <w:divBdr>
        <w:top w:val="none" w:sz="0" w:space="0" w:color="auto"/>
        <w:left w:val="none" w:sz="0" w:space="0" w:color="auto"/>
        <w:bottom w:val="none" w:sz="0" w:space="0" w:color="auto"/>
        <w:right w:val="none" w:sz="0" w:space="0" w:color="auto"/>
      </w:divBdr>
    </w:div>
    <w:div w:id="1468553173">
      <w:bodyDiv w:val="1"/>
      <w:marLeft w:val="0"/>
      <w:marRight w:val="0"/>
      <w:marTop w:val="0"/>
      <w:marBottom w:val="0"/>
      <w:divBdr>
        <w:top w:val="none" w:sz="0" w:space="0" w:color="auto"/>
        <w:left w:val="none" w:sz="0" w:space="0" w:color="auto"/>
        <w:bottom w:val="none" w:sz="0" w:space="0" w:color="auto"/>
        <w:right w:val="none" w:sz="0" w:space="0" w:color="auto"/>
      </w:divBdr>
    </w:div>
    <w:div w:id="1468887664">
      <w:bodyDiv w:val="1"/>
      <w:marLeft w:val="0"/>
      <w:marRight w:val="0"/>
      <w:marTop w:val="0"/>
      <w:marBottom w:val="0"/>
      <w:divBdr>
        <w:top w:val="none" w:sz="0" w:space="0" w:color="auto"/>
        <w:left w:val="none" w:sz="0" w:space="0" w:color="auto"/>
        <w:bottom w:val="none" w:sz="0" w:space="0" w:color="auto"/>
        <w:right w:val="none" w:sz="0" w:space="0" w:color="auto"/>
      </w:divBdr>
    </w:div>
    <w:div w:id="1480489563">
      <w:bodyDiv w:val="1"/>
      <w:marLeft w:val="0"/>
      <w:marRight w:val="0"/>
      <w:marTop w:val="0"/>
      <w:marBottom w:val="0"/>
      <w:divBdr>
        <w:top w:val="none" w:sz="0" w:space="0" w:color="auto"/>
        <w:left w:val="none" w:sz="0" w:space="0" w:color="auto"/>
        <w:bottom w:val="none" w:sz="0" w:space="0" w:color="auto"/>
        <w:right w:val="none" w:sz="0" w:space="0" w:color="auto"/>
      </w:divBdr>
    </w:div>
    <w:div w:id="1486317432">
      <w:bodyDiv w:val="1"/>
      <w:marLeft w:val="0"/>
      <w:marRight w:val="0"/>
      <w:marTop w:val="0"/>
      <w:marBottom w:val="0"/>
      <w:divBdr>
        <w:top w:val="none" w:sz="0" w:space="0" w:color="auto"/>
        <w:left w:val="none" w:sz="0" w:space="0" w:color="auto"/>
        <w:bottom w:val="none" w:sz="0" w:space="0" w:color="auto"/>
        <w:right w:val="none" w:sz="0" w:space="0" w:color="auto"/>
      </w:divBdr>
    </w:div>
    <w:div w:id="1491828545">
      <w:bodyDiv w:val="1"/>
      <w:marLeft w:val="0"/>
      <w:marRight w:val="0"/>
      <w:marTop w:val="0"/>
      <w:marBottom w:val="0"/>
      <w:divBdr>
        <w:top w:val="none" w:sz="0" w:space="0" w:color="auto"/>
        <w:left w:val="none" w:sz="0" w:space="0" w:color="auto"/>
        <w:bottom w:val="none" w:sz="0" w:space="0" w:color="auto"/>
        <w:right w:val="none" w:sz="0" w:space="0" w:color="auto"/>
      </w:divBdr>
    </w:div>
    <w:div w:id="1495415393">
      <w:bodyDiv w:val="1"/>
      <w:marLeft w:val="0"/>
      <w:marRight w:val="0"/>
      <w:marTop w:val="0"/>
      <w:marBottom w:val="0"/>
      <w:divBdr>
        <w:top w:val="none" w:sz="0" w:space="0" w:color="auto"/>
        <w:left w:val="none" w:sz="0" w:space="0" w:color="auto"/>
        <w:bottom w:val="none" w:sz="0" w:space="0" w:color="auto"/>
        <w:right w:val="none" w:sz="0" w:space="0" w:color="auto"/>
      </w:divBdr>
    </w:div>
    <w:div w:id="1505582551">
      <w:bodyDiv w:val="1"/>
      <w:marLeft w:val="0"/>
      <w:marRight w:val="0"/>
      <w:marTop w:val="0"/>
      <w:marBottom w:val="0"/>
      <w:divBdr>
        <w:top w:val="none" w:sz="0" w:space="0" w:color="auto"/>
        <w:left w:val="none" w:sz="0" w:space="0" w:color="auto"/>
        <w:bottom w:val="none" w:sz="0" w:space="0" w:color="auto"/>
        <w:right w:val="none" w:sz="0" w:space="0" w:color="auto"/>
      </w:divBdr>
    </w:div>
    <w:div w:id="1513036006">
      <w:bodyDiv w:val="1"/>
      <w:marLeft w:val="0"/>
      <w:marRight w:val="0"/>
      <w:marTop w:val="0"/>
      <w:marBottom w:val="0"/>
      <w:divBdr>
        <w:top w:val="none" w:sz="0" w:space="0" w:color="auto"/>
        <w:left w:val="none" w:sz="0" w:space="0" w:color="auto"/>
        <w:bottom w:val="none" w:sz="0" w:space="0" w:color="auto"/>
        <w:right w:val="none" w:sz="0" w:space="0" w:color="auto"/>
      </w:divBdr>
    </w:div>
    <w:div w:id="1527056189">
      <w:bodyDiv w:val="1"/>
      <w:marLeft w:val="0"/>
      <w:marRight w:val="0"/>
      <w:marTop w:val="0"/>
      <w:marBottom w:val="0"/>
      <w:divBdr>
        <w:top w:val="none" w:sz="0" w:space="0" w:color="auto"/>
        <w:left w:val="none" w:sz="0" w:space="0" w:color="auto"/>
        <w:bottom w:val="none" w:sz="0" w:space="0" w:color="auto"/>
        <w:right w:val="none" w:sz="0" w:space="0" w:color="auto"/>
      </w:divBdr>
    </w:div>
    <w:div w:id="1539931085">
      <w:bodyDiv w:val="1"/>
      <w:marLeft w:val="0"/>
      <w:marRight w:val="0"/>
      <w:marTop w:val="0"/>
      <w:marBottom w:val="0"/>
      <w:divBdr>
        <w:top w:val="none" w:sz="0" w:space="0" w:color="auto"/>
        <w:left w:val="none" w:sz="0" w:space="0" w:color="auto"/>
        <w:bottom w:val="none" w:sz="0" w:space="0" w:color="auto"/>
        <w:right w:val="none" w:sz="0" w:space="0" w:color="auto"/>
      </w:divBdr>
    </w:div>
    <w:div w:id="1544974696">
      <w:bodyDiv w:val="1"/>
      <w:marLeft w:val="0"/>
      <w:marRight w:val="0"/>
      <w:marTop w:val="0"/>
      <w:marBottom w:val="0"/>
      <w:divBdr>
        <w:top w:val="none" w:sz="0" w:space="0" w:color="auto"/>
        <w:left w:val="none" w:sz="0" w:space="0" w:color="auto"/>
        <w:bottom w:val="none" w:sz="0" w:space="0" w:color="auto"/>
        <w:right w:val="none" w:sz="0" w:space="0" w:color="auto"/>
      </w:divBdr>
    </w:div>
    <w:div w:id="1548294304">
      <w:bodyDiv w:val="1"/>
      <w:marLeft w:val="0"/>
      <w:marRight w:val="0"/>
      <w:marTop w:val="0"/>
      <w:marBottom w:val="0"/>
      <w:divBdr>
        <w:top w:val="none" w:sz="0" w:space="0" w:color="auto"/>
        <w:left w:val="none" w:sz="0" w:space="0" w:color="auto"/>
        <w:bottom w:val="none" w:sz="0" w:space="0" w:color="auto"/>
        <w:right w:val="none" w:sz="0" w:space="0" w:color="auto"/>
      </w:divBdr>
    </w:div>
    <w:div w:id="1559322120">
      <w:bodyDiv w:val="1"/>
      <w:marLeft w:val="0"/>
      <w:marRight w:val="0"/>
      <w:marTop w:val="0"/>
      <w:marBottom w:val="0"/>
      <w:divBdr>
        <w:top w:val="none" w:sz="0" w:space="0" w:color="auto"/>
        <w:left w:val="none" w:sz="0" w:space="0" w:color="auto"/>
        <w:bottom w:val="none" w:sz="0" w:space="0" w:color="auto"/>
        <w:right w:val="none" w:sz="0" w:space="0" w:color="auto"/>
      </w:divBdr>
    </w:div>
    <w:div w:id="1571691379">
      <w:bodyDiv w:val="1"/>
      <w:marLeft w:val="0"/>
      <w:marRight w:val="0"/>
      <w:marTop w:val="0"/>
      <w:marBottom w:val="0"/>
      <w:divBdr>
        <w:top w:val="none" w:sz="0" w:space="0" w:color="auto"/>
        <w:left w:val="none" w:sz="0" w:space="0" w:color="auto"/>
        <w:bottom w:val="none" w:sz="0" w:space="0" w:color="auto"/>
        <w:right w:val="none" w:sz="0" w:space="0" w:color="auto"/>
      </w:divBdr>
    </w:div>
    <w:div w:id="1577743883">
      <w:bodyDiv w:val="1"/>
      <w:marLeft w:val="0"/>
      <w:marRight w:val="0"/>
      <w:marTop w:val="0"/>
      <w:marBottom w:val="0"/>
      <w:divBdr>
        <w:top w:val="none" w:sz="0" w:space="0" w:color="auto"/>
        <w:left w:val="none" w:sz="0" w:space="0" w:color="auto"/>
        <w:bottom w:val="none" w:sz="0" w:space="0" w:color="auto"/>
        <w:right w:val="none" w:sz="0" w:space="0" w:color="auto"/>
      </w:divBdr>
    </w:div>
    <w:div w:id="1600747512">
      <w:bodyDiv w:val="1"/>
      <w:marLeft w:val="0"/>
      <w:marRight w:val="0"/>
      <w:marTop w:val="0"/>
      <w:marBottom w:val="0"/>
      <w:divBdr>
        <w:top w:val="none" w:sz="0" w:space="0" w:color="auto"/>
        <w:left w:val="none" w:sz="0" w:space="0" w:color="auto"/>
        <w:bottom w:val="none" w:sz="0" w:space="0" w:color="auto"/>
        <w:right w:val="none" w:sz="0" w:space="0" w:color="auto"/>
      </w:divBdr>
    </w:div>
    <w:div w:id="1602100477">
      <w:bodyDiv w:val="1"/>
      <w:marLeft w:val="0"/>
      <w:marRight w:val="0"/>
      <w:marTop w:val="0"/>
      <w:marBottom w:val="0"/>
      <w:divBdr>
        <w:top w:val="none" w:sz="0" w:space="0" w:color="auto"/>
        <w:left w:val="none" w:sz="0" w:space="0" w:color="auto"/>
        <w:bottom w:val="none" w:sz="0" w:space="0" w:color="auto"/>
        <w:right w:val="none" w:sz="0" w:space="0" w:color="auto"/>
      </w:divBdr>
    </w:div>
    <w:div w:id="1619407346">
      <w:bodyDiv w:val="1"/>
      <w:marLeft w:val="0"/>
      <w:marRight w:val="0"/>
      <w:marTop w:val="0"/>
      <w:marBottom w:val="0"/>
      <w:divBdr>
        <w:top w:val="none" w:sz="0" w:space="0" w:color="auto"/>
        <w:left w:val="none" w:sz="0" w:space="0" w:color="auto"/>
        <w:bottom w:val="none" w:sz="0" w:space="0" w:color="auto"/>
        <w:right w:val="none" w:sz="0" w:space="0" w:color="auto"/>
      </w:divBdr>
    </w:div>
    <w:div w:id="1619675879">
      <w:bodyDiv w:val="1"/>
      <w:marLeft w:val="0"/>
      <w:marRight w:val="0"/>
      <w:marTop w:val="0"/>
      <w:marBottom w:val="0"/>
      <w:divBdr>
        <w:top w:val="none" w:sz="0" w:space="0" w:color="auto"/>
        <w:left w:val="none" w:sz="0" w:space="0" w:color="auto"/>
        <w:bottom w:val="none" w:sz="0" w:space="0" w:color="auto"/>
        <w:right w:val="none" w:sz="0" w:space="0" w:color="auto"/>
      </w:divBdr>
    </w:div>
    <w:div w:id="1644119232">
      <w:bodyDiv w:val="1"/>
      <w:marLeft w:val="0"/>
      <w:marRight w:val="0"/>
      <w:marTop w:val="0"/>
      <w:marBottom w:val="0"/>
      <w:divBdr>
        <w:top w:val="none" w:sz="0" w:space="0" w:color="auto"/>
        <w:left w:val="none" w:sz="0" w:space="0" w:color="auto"/>
        <w:bottom w:val="none" w:sz="0" w:space="0" w:color="auto"/>
        <w:right w:val="none" w:sz="0" w:space="0" w:color="auto"/>
      </w:divBdr>
    </w:div>
    <w:div w:id="1664965459">
      <w:bodyDiv w:val="1"/>
      <w:marLeft w:val="0"/>
      <w:marRight w:val="0"/>
      <w:marTop w:val="0"/>
      <w:marBottom w:val="0"/>
      <w:divBdr>
        <w:top w:val="none" w:sz="0" w:space="0" w:color="auto"/>
        <w:left w:val="none" w:sz="0" w:space="0" w:color="auto"/>
        <w:bottom w:val="none" w:sz="0" w:space="0" w:color="auto"/>
        <w:right w:val="none" w:sz="0" w:space="0" w:color="auto"/>
      </w:divBdr>
    </w:div>
    <w:div w:id="1665160862">
      <w:bodyDiv w:val="1"/>
      <w:marLeft w:val="0"/>
      <w:marRight w:val="0"/>
      <w:marTop w:val="0"/>
      <w:marBottom w:val="0"/>
      <w:divBdr>
        <w:top w:val="none" w:sz="0" w:space="0" w:color="auto"/>
        <w:left w:val="none" w:sz="0" w:space="0" w:color="auto"/>
        <w:bottom w:val="none" w:sz="0" w:space="0" w:color="auto"/>
        <w:right w:val="none" w:sz="0" w:space="0" w:color="auto"/>
      </w:divBdr>
    </w:div>
    <w:div w:id="1669596143">
      <w:bodyDiv w:val="1"/>
      <w:marLeft w:val="0"/>
      <w:marRight w:val="0"/>
      <w:marTop w:val="0"/>
      <w:marBottom w:val="0"/>
      <w:divBdr>
        <w:top w:val="none" w:sz="0" w:space="0" w:color="auto"/>
        <w:left w:val="none" w:sz="0" w:space="0" w:color="auto"/>
        <w:bottom w:val="none" w:sz="0" w:space="0" w:color="auto"/>
        <w:right w:val="none" w:sz="0" w:space="0" w:color="auto"/>
      </w:divBdr>
    </w:div>
    <w:div w:id="1670136680">
      <w:bodyDiv w:val="1"/>
      <w:marLeft w:val="0"/>
      <w:marRight w:val="0"/>
      <w:marTop w:val="0"/>
      <w:marBottom w:val="0"/>
      <w:divBdr>
        <w:top w:val="none" w:sz="0" w:space="0" w:color="auto"/>
        <w:left w:val="none" w:sz="0" w:space="0" w:color="auto"/>
        <w:bottom w:val="none" w:sz="0" w:space="0" w:color="auto"/>
        <w:right w:val="none" w:sz="0" w:space="0" w:color="auto"/>
      </w:divBdr>
    </w:div>
    <w:div w:id="1677877608">
      <w:bodyDiv w:val="1"/>
      <w:marLeft w:val="0"/>
      <w:marRight w:val="0"/>
      <w:marTop w:val="0"/>
      <w:marBottom w:val="0"/>
      <w:divBdr>
        <w:top w:val="none" w:sz="0" w:space="0" w:color="auto"/>
        <w:left w:val="none" w:sz="0" w:space="0" w:color="auto"/>
        <w:bottom w:val="none" w:sz="0" w:space="0" w:color="auto"/>
        <w:right w:val="none" w:sz="0" w:space="0" w:color="auto"/>
      </w:divBdr>
    </w:div>
    <w:div w:id="1685282142">
      <w:bodyDiv w:val="1"/>
      <w:marLeft w:val="0"/>
      <w:marRight w:val="0"/>
      <w:marTop w:val="0"/>
      <w:marBottom w:val="0"/>
      <w:divBdr>
        <w:top w:val="none" w:sz="0" w:space="0" w:color="auto"/>
        <w:left w:val="none" w:sz="0" w:space="0" w:color="auto"/>
        <w:bottom w:val="none" w:sz="0" w:space="0" w:color="auto"/>
        <w:right w:val="none" w:sz="0" w:space="0" w:color="auto"/>
      </w:divBdr>
    </w:div>
    <w:div w:id="1694186114">
      <w:bodyDiv w:val="1"/>
      <w:marLeft w:val="0"/>
      <w:marRight w:val="0"/>
      <w:marTop w:val="0"/>
      <w:marBottom w:val="0"/>
      <w:divBdr>
        <w:top w:val="none" w:sz="0" w:space="0" w:color="auto"/>
        <w:left w:val="none" w:sz="0" w:space="0" w:color="auto"/>
        <w:bottom w:val="none" w:sz="0" w:space="0" w:color="auto"/>
        <w:right w:val="none" w:sz="0" w:space="0" w:color="auto"/>
      </w:divBdr>
    </w:div>
    <w:div w:id="1702783392">
      <w:bodyDiv w:val="1"/>
      <w:marLeft w:val="0"/>
      <w:marRight w:val="0"/>
      <w:marTop w:val="0"/>
      <w:marBottom w:val="0"/>
      <w:divBdr>
        <w:top w:val="none" w:sz="0" w:space="0" w:color="auto"/>
        <w:left w:val="none" w:sz="0" w:space="0" w:color="auto"/>
        <w:bottom w:val="none" w:sz="0" w:space="0" w:color="auto"/>
        <w:right w:val="none" w:sz="0" w:space="0" w:color="auto"/>
      </w:divBdr>
    </w:div>
    <w:div w:id="1712456422">
      <w:bodyDiv w:val="1"/>
      <w:marLeft w:val="0"/>
      <w:marRight w:val="0"/>
      <w:marTop w:val="0"/>
      <w:marBottom w:val="0"/>
      <w:divBdr>
        <w:top w:val="none" w:sz="0" w:space="0" w:color="auto"/>
        <w:left w:val="none" w:sz="0" w:space="0" w:color="auto"/>
        <w:bottom w:val="none" w:sz="0" w:space="0" w:color="auto"/>
        <w:right w:val="none" w:sz="0" w:space="0" w:color="auto"/>
      </w:divBdr>
    </w:div>
    <w:div w:id="1730494101">
      <w:bodyDiv w:val="1"/>
      <w:marLeft w:val="0"/>
      <w:marRight w:val="0"/>
      <w:marTop w:val="0"/>
      <w:marBottom w:val="0"/>
      <w:divBdr>
        <w:top w:val="none" w:sz="0" w:space="0" w:color="auto"/>
        <w:left w:val="none" w:sz="0" w:space="0" w:color="auto"/>
        <w:bottom w:val="none" w:sz="0" w:space="0" w:color="auto"/>
        <w:right w:val="none" w:sz="0" w:space="0" w:color="auto"/>
      </w:divBdr>
    </w:div>
    <w:div w:id="1756780400">
      <w:bodyDiv w:val="1"/>
      <w:marLeft w:val="0"/>
      <w:marRight w:val="0"/>
      <w:marTop w:val="0"/>
      <w:marBottom w:val="0"/>
      <w:divBdr>
        <w:top w:val="none" w:sz="0" w:space="0" w:color="auto"/>
        <w:left w:val="none" w:sz="0" w:space="0" w:color="auto"/>
        <w:bottom w:val="none" w:sz="0" w:space="0" w:color="auto"/>
        <w:right w:val="none" w:sz="0" w:space="0" w:color="auto"/>
      </w:divBdr>
    </w:div>
    <w:div w:id="1758398481">
      <w:bodyDiv w:val="1"/>
      <w:marLeft w:val="0"/>
      <w:marRight w:val="0"/>
      <w:marTop w:val="0"/>
      <w:marBottom w:val="0"/>
      <w:divBdr>
        <w:top w:val="none" w:sz="0" w:space="0" w:color="auto"/>
        <w:left w:val="none" w:sz="0" w:space="0" w:color="auto"/>
        <w:bottom w:val="none" w:sz="0" w:space="0" w:color="auto"/>
        <w:right w:val="none" w:sz="0" w:space="0" w:color="auto"/>
      </w:divBdr>
    </w:div>
    <w:div w:id="1759911787">
      <w:bodyDiv w:val="1"/>
      <w:marLeft w:val="0"/>
      <w:marRight w:val="0"/>
      <w:marTop w:val="0"/>
      <w:marBottom w:val="0"/>
      <w:divBdr>
        <w:top w:val="none" w:sz="0" w:space="0" w:color="auto"/>
        <w:left w:val="none" w:sz="0" w:space="0" w:color="auto"/>
        <w:bottom w:val="none" w:sz="0" w:space="0" w:color="auto"/>
        <w:right w:val="none" w:sz="0" w:space="0" w:color="auto"/>
      </w:divBdr>
    </w:div>
    <w:div w:id="1761751325">
      <w:bodyDiv w:val="1"/>
      <w:marLeft w:val="0"/>
      <w:marRight w:val="0"/>
      <w:marTop w:val="0"/>
      <w:marBottom w:val="0"/>
      <w:divBdr>
        <w:top w:val="none" w:sz="0" w:space="0" w:color="auto"/>
        <w:left w:val="none" w:sz="0" w:space="0" w:color="auto"/>
        <w:bottom w:val="none" w:sz="0" w:space="0" w:color="auto"/>
        <w:right w:val="none" w:sz="0" w:space="0" w:color="auto"/>
      </w:divBdr>
    </w:div>
    <w:div w:id="1772896603">
      <w:bodyDiv w:val="1"/>
      <w:marLeft w:val="0"/>
      <w:marRight w:val="0"/>
      <w:marTop w:val="0"/>
      <w:marBottom w:val="0"/>
      <w:divBdr>
        <w:top w:val="none" w:sz="0" w:space="0" w:color="auto"/>
        <w:left w:val="none" w:sz="0" w:space="0" w:color="auto"/>
        <w:bottom w:val="none" w:sz="0" w:space="0" w:color="auto"/>
        <w:right w:val="none" w:sz="0" w:space="0" w:color="auto"/>
      </w:divBdr>
    </w:div>
    <w:div w:id="1782525751">
      <w:bodyDiv w:val="1"/>
      <w:marLeft w:val="0"/>
      <w:marRight w:val="0"/>
      <w:marTop w:val="0"/>
      <w:marBottom w:val="0"/>
      <w:divBdr>
        <w:top w:val="none" w:sz="0" w:space="0" w:color="auto"/>
        <w:left w:val="none" w:sz="0" w:space="0" w:color="auto"/>
        <w:bottom w:val="none" w:sz="0" w:space="0" w:color="auto"/>
        <w:right w:val="none" w:sz="0" w:space="0" w:color="auto"/>
      </w:divBdr>
    </w:div>
    <w:div w:id="1788769930">
      <w:bodyDiv w:val="1"/>
      <w:marLeft w:val="0"/>
      <w:marRight w:val="0"/>
      <w:marTop w:val="0"/>
      <w:marBottom w:val="0"/>
      <w:divBdr>
        <w:top w:val="none" w:sz="0" w:space="0" w:color="auto"/>
        <w:left w:val="none" w:sz="0" w:space="0" w:color="auto"/>
        <w:bottom w:val="none" w:sz="0" w:space="0" w:color="auto"/>
        <w:right w:val="none" w:sz="0" w:space="0" w:color="auto"/>
      </w:divBdr>
    </w:div>
    <w:div w:id="1877036013">
      <w:bodyDiv w:val="1"/>
      <w:marLeft w:val="0"/>
      <w:marRight w:val="0"/>
      <w:marTop w:val="0"/>
      <w:marBottom w:val="0"/>
      <w:divBdr>
        <w:top w:val="none" w:sz="0" w:space="0" w:color="auto"/>
        <w:left w:val="none" w:sz="0" w:space="0" w:color="auto"/>
        <w:bottom w:val="none" w:sz="0" w:space="0" w:color="auto"/>
        <w:right w:val="none" w:sz="0" w:space="0" w:color="auto"/>
      </w:divBdr>
    </w:div>
    <w:div w:id="1908882818">
      <w:bodyDiv w:val="1"/>
      <w:marLeft w:val="0"/>
      <w:marRight w:val="0"/>
      <w:marTop w:val="0"/>
      <w:marBottom w:val="0"/>
      <w:divBdr>
        <w:top w:val="none" w:sz="0" w:space="0" w:color="auto"/>
        <w:left w:val="none" w:sz="0" w:space="0" w:color="auto"/>
        <w:bottom w:val="none" w:sz="0" w:space="0" w:color="auto"/>
        <w:right w:val="none" w:sz="0" w:space="0" w:color="auto"/>
      </w:divBdr>
    </w:div>
    <w:div w:id="1939210269">
      <w:bodyDiv w:val="1"/>
      <w:marLeft w:val="0"/>
      <w:marRight w:val="0"/>
      <w:marTop w:val="0"/>
      <w:marBottom w:val="0"/>
      <w:divBdr>
        <w:top w:val="none" w:sz="0" w:space="0" w:color="auto"/>
        <w:left w:val="none" w:sz="0" w:space="0" w:color="auto"/>
        <w:bottom w:val="none" w:sz="0" w:space="0" w:color="auto"/>
        <w:right w:val="none" w:sz="0" w:space="0" w:color="auto"/>
      </w:divBdr>
    </w:div>
    <w:div w:id="1940017808">
      <w:bodyDiv w:val="1"/>
      <w:marLeft w:val="0"/>
      <w:marRight w:val="0"/>
      <w:marTop w:val="0"/>
      <w:marBottom w:val="0"/>
      <w:divBdr>
        <w:top w:val="none" w:sz="0" w:space="0" w:color="auto"/>
        <w:left w:val="none" w:sz="0" w:space="0" w:color="auto"/>
        <w:bottom w:val="none" w:sz="0" w:space="0" w:color="auto"/>
        <w:right w:val="none" w:sz="0" w:space="0" w:color="auto"/>
      </w:divBdr>
    </w:div>
    <w:div w:id="1940522885">
      <w:bodyDiv w:val="1"/>
      <w:marLeft w:val="0"/>
      <w:marRight w:val="0"/>
      <w:marTop w:val="0"/>
      <w:marBottom w:val="0"/>
      <w:divBdr>
        <w:top w:val="none" w:sz="0" w:space="0" w:color="auto"/>
        <w:left w:val="none" w:sz="0" w:space="0" w:color="auto"/>
        <w:bottom w:val="none" w:sz="0" w:space="0" w:color="auto"/>
        <w:right w:val="none" w:sz="0" w:space="0" w:color="auto"/>
      </w:divBdr>
    </w:div>
    <w:div w:id="1949461524">
      <w:bodyDiv w:val="1"/>
      <w:marLeft w:val="0"/>
      <w:marRight w:val="0"/>
      <w:marTop w:val="0"/>
      <w:marBottom w:val="0"/>
      <w:divBdr>
        <w:top w:val="none" w:sz="0" w:space="0" w:color="auto"/>
        <w:left w:val="none" w:sz="0" w:space="0" w:color="auto"/>
        <w:bottom w:val="none" w:sz="0" w:space="0" w:color="auto"/>
        <w:right w:val="none" w:sz="0" w:space="0" w:color="auto"/>
      </w:divBdr>
    </w:div>
    <w:div w:id="1961836082">
      <w:bodyDiv w:val="1"/>
      <w:marLeft w:val="0"/>
      <w:marRight w:val="0"/>
      <w:marTop w:val="0"/>
      <w:marBottom w:val="0"/>
      <w:divBdr>
        <w:top w:val="none" w:sz="0" w:space="0" w:color="auto"/>
        <w:left w:val="none" w:sz="0" w:space="0" w:color="auto"/>
        <w:bottom w:val="none" w:sz="0" w:space="0" w:color="auto"/>
        <w:right w:val="none" w:sz="0" w:space="0" w:color="auto"/>
      </w:divBdr>
    </w:div>
    <w:div w:id="1974938663">
      <w:bodyDiv w:val="1"/>
      <w:marLeft w:val="0"/>
      <w:marRight w:val="0"/>
      <w:marTop w:val="0"/>
      <w:marBottom w:val="0"/>
      <w:divBdr>
        <w:top w:val="none" w:sz="0" w:space="0" w:color="auto"/>
        <w:left w:val="none" w:sz="0" w:space="0" w:color="auto"/>
        <w:bottom w:val="none" w:sz="0" w:space="0" w:color="auto"/>
        <w:right w:val="none" w:sz="0" w:space="0" w:color="auto"/>
      </w:divBdr>
    </w:div>
    <w:div w:id="1977568429">
      <w:bodyDiv w:val="1"/>
      <w:marLeft w:val="0"/>
      <w:marRight w:val="0"/>
      <w:marTop w:val="0"/>
      <w:marBottom w:val="0"/>
      <w:divBdr>
        <w:top w:val="none" w:sz="0" w:space="0" w:color="auto"/>
        <w:left w:val="none" w:sz="0" w:space="0" w:color="auto"/>
        <w:bottom w:val="none" w:sz="0" w:space="0" w:color="auto"/>
        <w:right w:val="none" w:sz="0" w:space="0" w:color="auto"/>
      </w:divBdr>
    </w:div>
    <w:div w:id="1994218209">
      <w:bodyDiv w:val="1"/>
      <w:marLeft w:val="0"/>
      <w:marRight w:val="0"/>
      <w:marTop w:val="0"/>
      <w:marBottom w:val="0"/>
      <w:divBdr>
        <w:top w:val="none" w:sz="0" w:space="0" w:color="auto"/>
        <w:left w:val="none" w:sz="0" w:space="0" w:color="auto"/>
        <w:bottom w:val="none" w:sz="0" w:space="0" w:color="auto"/>
        <w:right w:val="none" w:sz="0" w:space="0" w:color="auto"/>
      </w:divBdr>
    </w:div>
    <w:div w:id="2017032201">
      <w:bodyDiv w:val="1"/>
      <w:marLeft w:val="0"/>
      <w:marRight w:val="0"/>
      <w:marTop w:val="0"/>
      <w:marBottom w:val="0"/>
      <w:divBdr>
        <w:top w:val="none" w:sz="0" w:space="0" w:color="auto"/>
        <w:left w:val="none" w:sz="0" w:space="0" w:color="auto"/>
        <w:bottom w:val="none" w:sz="0" w:space="0" w:color="auto"/>
        <w:right w:val="none" w:sz="0" w:space="0" w:color="auto"/>
      </w:divBdr>
    </w:div>
    <w:div w:id="2037271623">
      <w:bodyDiv w:val="1"/>
      <w:marLeft w:val="0"/>
      <w:marRight w:val="0"/>
      <w:marTop w:val="0"/>
      <w:marBottom w:val="0"/>
      <w:divBdr>
        <w:top w:val="none" w:sz="0" w:space="0" w:color="auto"/>
        <w:left w:val="none" w:sz="0" w:space="0" w:color="auto"/>
        <w:bottom w:val="none" w:sz="0" w:space="0" w:color="auto"/>
        <w:right w:val="none" w:sz="0" w:space="0" w:color="auto"/>
      </w:divBdr>
    </w:div>
    <w:div w:id="2068257620">
      <w:bodyDiv w:val="1"/>
      <w:marLeft w:val="0"/>
      <w:marRight w:val="0"/>
      <w:marTop w:val="0"/>
      <w:marBottom w:val="0"/>
      <w:divBdr>
        <w:top w:val="none" w:sz="0" w:space="0" w:color="auto"/>
        <w:left w:val="none" w:sz="0" w:space="0" w:color="auto"/>
        <w:bottom w:val="none" w:sz="0" w:space="0" w:color="auto"/>
        <w:right w:val="none" w:sz="0" w:space="0" w:color="auto"/>
      </w:divBdr>
    </w:div>
    <w:div w:id="2095085156">
      <w:bodyDiv w:val="1"/>
      <w:marLeft w:val="0"/>
      <w:marRight w:val="0"/>
      <w:marTop w:val="0"/>
      <w:marBottom w:val="0"/>
      <w:divBdr>
        <w:top w:val="none" w:sz="0" w:space="0" w:color="auto"/>
        <w:left w:val="none" w:sz="0" w:space="0" w:color="auto"/>
        <w:bottom w:val="none" w:sz="0" w:space="0" w:color="auto"/>
        <w:right w:val="none" w:sz="0" w:space="0" w:color="auto"/>
      </w:divBdr>
    </w:div>
    <w:div w:id="2100710847">
      <w:bodyDiv w:val="1"/>
      <w:marLeft w:val="0"/>
      <w:marRight w:val="0"/>
      <w:marTop w:val="0"/>
      <w:marBottom w:val="0"/>
      <w:divBdr>
        <w:top w:val="none" w:sz="0" w:space="0" w:color="auto"/>
        <w:left w:val="none" w:sz="0" w:space="0" w:color="auto"/>
        <w:bottom w:val="none" w:sz="0" w:space="0" w:color="auto"/>
        <w:right w:val="none" w:sz="0" w:space="0" w:color="auto"/>
      </w:divBdr>
    </w:div>
    <w:div w:id="2104181371">
      <w:bodyDiv w:val="1"/>
      <w:marLeft w:val="0"/>
      <w:marRight w:val="0"/>
      <w:marTop w:val="0"/>
      <w:marBottom w:val="0"/>
      <w:divBdr>
        <w:top w:val="none" w:sz="0" w:space="0" w:color="auto"/>
        <w:left w:val="none" w:sz="0" w:space="0" w:color="auto"/>
        <w:bottom w:val="none" w:sz="0" w:space="0" w:color="auto"/>
        <w:right w:val="none" w:sz="0" w:space="0" w:color="auto"/>
      </w:divBdr>
    </w:div>
    <w:div w:id="2112701429">
      <w:bodyDiv w:val="1"/>
      <w:marLeft w:val="0"/>
      <w:marRight w:val="0"/>
      <w:marTop w:val="0"/>
      <w:marBottom w:val="0"/>
      <w:divBdr>
        <w:top w:val="none" w:sz="0" w:space="0" w:color="auto"/>
        <w:left w:val="none" w:sz="0" w:space="0" w:color="auto"/>
        <w:bottom w:val="none" w:sz="0" w:space="0" w:color="auto"/>
        <w:right w:val="none" w:sz="0" w:space="0" w:color="auto"/>
      </w:divBdr>
    </w:div>
    <w:div w:id="2115708905">
      <w:bodyDiv w:val="1"/>
      <w:marLeft w:val="0"/>
      <w:marRight w:val="0"/>
      <w:marTop w:val="0"/>
      <w:marBottom w:val="0"/>
      <w:divBdr>
        <w:top w:val="none" w:sz="0" w:space="0" w:color="auto"/>
        <w:left w:val="none" w:sz="0" w:space="0" w:color="auto"/>
        <w:bottom w:val="none" w:sz="0" w:space="0" w:color="auto"/>
        <w:right w:val="none" w:sz="0" w:space="0" w:color="auto"/>
      </w:divBdr>
    </w:div>
    <w:div w:id="21184779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chart" Target="charts/chart125.xml"/><Relationship Id="rId143" Type="http://schemas.openxmlformats.org/officeDocument/2006/relationships/chart" Target="charts/chart126.xml"/><Relationship Id="rId144" Type="http://schemas.openxmlformats.org/officeDocument/2006/relationships/chart" Target="charts/chart127.xml"/><Relationship Id="rId145" Type="http://schemas.openxmlformats.org/officeDocument/2006/relationships/chart" Target="charts/chart128.xml"/><Relationship Id="rId146" Type="http://schemas.openxmlformats.org/officeDocument/2006/relationships/chart" Target="charts/chart129.xml"/><Relationship Id="rId147" Type="http://schemas.openxmlformats.org/officeDocument/2006/relationships/chart" Target="charts/chart130.xml"/><Relationship Id="rId148" Type="http://schemas.openxmlformats.org/officeDocument/2006/relationships/chart" Target="charts/chart131.xml"/><Relationship Id="rId149" Type="http://schemas.openxmlformats.org/officeDocument/2006/relationships/chart" Target="charts/chart132.xml"/><Relationship Id="rId180" Type="http://schemas.openxmlformats.org/officeDocument/2006/relationships/chart" Target="charts/chart163.xml"/><Relationship Id="rId181" Type="http://schemas.openxmlformats.org/officeDocument/2006/relationships/chart" Target="charts/chart164.xml"/><Relationship Id="rId182" Type="http://schemas.openxmlformats.org/officeDocument/2006/relationships/chart" Target="charts/chart165.xml"/><Relationship Id="rId40" Type="http://schemas.openxmlformats.org/officeDocument/2006/relationships/chart" Target="charts/chart31.xml"/><Relationship Id="rId41" Type="http://schemas.openxmlformats.org/officeDocument/2006/relationships/chart" Target="charts/chart32.xml"/><Relationship Id="rId42" Type="http://schemas.openxmlformats.org/officeDocument/2006/relationships/chart" Target="charts/chart33.xml"/><Relationship Id="rId43" Type="http://schemas.openxmlformats.org/officeDocument/2006/relationships/chart" Target="charts/chart34.xml"/><Relationship Id="rId44" Type="http://schemas.openxmlformats.org/officeDocument/2006/relationships/chart" Target="charts/chart35.xml"/><Relationship Id="rId45" Type="http://schemas.openxmlformats.org/officeDocument/2006/relationships/chart" Target="charts/chart36.xml"/><Relationship Id="rId46" Type="http://schemas.openxmlformats.org/officeDocument/2006/relationships/chart" Target="charts/chart37.xml"/><Relationship Id="rId47" Type="http://schemas.openxmlformats.org/officeDocument/2006/relationships/chart" Target="charts/chart38.xml"/><Relationship Id="rId48" Type="http://schemas.openxmlformats.org/officeDocument/2006/relationships/chart" Target="charts/chart39.xml"/><Relationship Id="rId49" Type="http://schemas.openxmlformats.org/officeDocument/2006/relationships/chart" Target="charts/chart40.xml"/><Relationship Id="rId183" Type="http://schemas.openxmlformats.org/officeDocument/2006/relationships/chart" Target="charts/chart166.xml"/><Relationship Id="rId184" Type="http://schemas.openxmlformats.org/officeDocument/2006/relationships/chart" Target="charts/chart167.xml"/><Relationship Id="rId185" Type="http://schemas.openxmlformats.org/officeDocument/2006/relationships/chart" Target="charts/chart168.xml"/><Relationship Id="rId186" Type="http://schemas.openxmlformats.org/officeDocument/2006/relationships/chart" Target="charts/chart169.xml"/><Relationship Id="rId187" Type="http://schemas.openxmlformats.org/officeDocument/2006/relationships/chart" Target="charts/chart170.xml"/><Relationship Id="rId188" Type="http://schemas.openxmlformats.org/officeDocument/2006/relationships/chart" Target="charts/chart171.xml"/><Relationship Id="rId189" Type="http://schemas.openxmlformats.org/officeDocument/2006/relationships/chart" Target="charts/chart172.xml"/><Relationship Id="rId220" Type="http://schemas.openxmlformats.org/officeDocument/2006/relationships/chart" Target="charts/chart203.xml"/><Relationship Id="rId221" Type="http://schemas.openxmlformats.org/officeDocument/2006/relationships/chart" Target="charts/chart204.xml"/><Relationship Id="rId222" Type="http://schemas.openxmlformats.org/officeDocument/2006/relationships/chart" Target="charts/chart205.xml"/><Relationship Id="rId223" Type="http://schemas.openxmlformats.org/officeDocument/2006/relationships/chart" Target="charts/chart206.xml"/><Relationship Id="rId80" Type="http://schemas.openxmlformats.org/officeDocument/2006/relationships/chart" Target="charts/chart71.xml"/><Relationship Id="rId81" Type="http://schemas.openxmlformats.org/officeDocument/2006/relationships/chart" Target="charts/chart72.xml"/><Relationship Id="rId82" Type="http://schemas.openxmlformats.org/officeDocument/2006/relationships/chart" Target="charts/chart73.xml"/><Relationship Id="rId83" Type="http://schemas.openxmlformats.org/officeDocument/2006/relationships/chart" Target="charts/chart74.xml"/><Relationship Id="rId84" Type="http://schemas.openxmlformats.org/officeDocument/2006/relationships/chart" Target="charts/chart75.xml"/><Relationship Id="rId85" Type="http://schemas.openxmlformats.org/officeDocument/2006/relationships/chart" Target="charts/chart76.xml"/><Relationship Id="rId86" Type="http://schemas.openxmlformats.org/officeDocument/2006/relationships/chart" Target="charts/chart77.xml"/><Relationship Id="rId87" Type="http://schemas.openxmlformats.org/officeDocument/2006/relationships/chart" Target="charts/chart78.xml"/><Relationship Id="rId88" Type="http://schemas.openxmlformats.org/officeDocument/2006/relationships/chart" Target="charts/chart79.xml"/><Relationship Id="rId89" Type="http://schemas.openxmlformats.org/officeDocument/2006/relationships/chart" Target="charts/chart80.xml"/><Relationship Id="rId224" Type="http://schemas.openxmlformats.org/officeDocument/2006/relationships/chart" Target="charts/chart207.xml"/><Relationship Id="rId225" Type="http://schemas.openxmlformats.org/officeDocument/2006/relationships/hyperlink" Target="https://factfinder.census.gov/faces/tableservices/jsf/pages/productview.xhtml?src=bkmk" TargetMode="External"/><Relationship Id="rId226" Type="http://schemas.openxmlformats.org/officeDocument/2006/relationships/hyperlink" Target="https://www.samhsa.gov/data/sites/default/files/NSDUH-DetTabs-2015/NSDUH-DetTabs-2015/NSDUH-DetTabs-2015.pdf" TargetMode="External"/><Relationship Id="rId227" Type="http://schemas.openxmlformats.org/officeDocument/2006/relationships/hyperlink" Target="http://www.samhsa.gov/data/sites/default/files/DR006/DR006/nonmedical-pain-reliever-use-2013.htm" TargetMode="External"/><Relationship Id="rId228" Type="http://schemas.openxmlformats.org/officeDocument/2006/relationships/hyperlink" Target="https://wonder.cdc.gov/" TargetMode="External"/><Relationship Id="rId229" Type="http://schemas.openxmlformats.org/officeDocument/2006/relationships/fontTable" Target="fontTable.xml"/><Relationship Id="rId110" Type="http://schemas.openxmlformats.org/officeDocument/2006/relationships/chart" Target="charts/chart101.xml"/><Relationship Id="rId111" Type="http://schemas.openxmlformats.org/officeDocument/2006/relationships/chart" Target="charts/chart102.xml"/><Relationship Id="rId112" Type="http://schemas.openxmlformats.org/officeDocument/2006/relationships/chart" Target="charts/chart103.xml"/><Relationship Id="rId113" Type="http://schemas.openxmlformats.org/officeDocument/2006/relationships/chart" Target="charts/chart104.xml"/><Relationship Id="rId114" Type="http://schemas.openxmlformats.org/officeDocument/2006/relationships/chart" Target="charts/chart105.xml"/><Relationship Id="rId116" Type="http://schemas.openxmlformats.org/officeDocument/2006/relationships/image" Target="media/image10.png"/><Relationship Id="rId117" Type="http://schemas.openxmlformats.org/officeDocument/2006/relationships/image" Target="media/image2.png"/><Relationship Id="rId118" Type="http://schemas.openxmlformats.org/officeDocument/2006/relationships/image" Target="media/image3.png"/><Relationship Id="rId119" Type="http://schemas.openxmlformats.org/officeDocument/2006/relationships/image" Target="media/image4.png"/><Relationship Id="rId150" Type="http://schemas.openxmlformats.org/officeDocument/2006/relationships/chart" Target="charts/chart133.xml"/><Relationship Id="rId151" Type="http://schemas.openxmlformats.org/officeDocument/2006/relationships/chart" Target="charts/chart134.xml"/><Relationship Id="rId152" Type="http://schemas.openxmlformats.org/officeDocument/2006/relationships/chart" Target="charts/chart135.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chart" Target="charts/chart5.xml"/><Relationship Id="rId15" Type="http://schemas.openxmlformats.org/officeDocument/2006/relationships/chart" Target="charts/chart6.xml"/><Relationship Id="rId16" Type="http://schemas.openxmlformats.org/officeDocument/2006/relationships/chart" Target="charts/chart7.xml"/><Relationship Id="rId17" Type="http://schemas.openxmlformats.org/officeDocument/2006/relationships/chart" Target="charts/chart8.xml"/><Relationship Id="rId18" Type="http://schemas.openxmlformats.org/officeDocument/2006/relationships/chart" Target="charts/chart9.xml"/><Relationship Id="rId19" Type="http://schemas.openxmlformats.org/officeDocument/2006/relationships/chart" Target="charts/chart10.xml"/><Relationship Id="rId153" Type="http://schemas.openxmlformats.org/officeDocument/2006/relationships/chart" Target="charts/chart136.xml"/><Relationship Id="rId154" Type="http://schemas.openxmlformats.org/officeDocument/2006/relationships/chart" Target="charts/chart137.xml"/><Relationship Id="rId155" Type="http://schemas.openxmlformats.org/officeDocument/2006/relationships/chart" Target="charts/chart138.xml"/><Relationship Id="rId156" Type="http://schemas.openxmlformats.org/officeDocument/2006/relationships/chart" Target="charts/chart139.xml"/><Relationship Id="rId157" Type="http://schemas.openxmlformats.org/officeDocument/2006/relationships/chart" Target="charts/chart140.xml"/><Relationship Id="rId158" Type="http://schemas.openxmlformats.org/officeDocument/2006/relationships/chart" Target="charts/chart141.xml"/><Relationship Id="rId159" Type="http://schemas.openxmlformats.org/officeDocument/2006/relationships/chart" Target="charts/chart142.xml"/><Relationship Id="rId190" Type="http://schemas.openxmlformats.org/officeDocument/2006/relationships/chart" Target="charts/chart173.xml"/><Relationship Id="rId191" Type="http://schemas.openxmlformats.org/officeDocument/2006/relationships/chart" Target="charts/chart174.xml"/><Relationship Id="rId192" Type="http://schemas.openxmlformats.org/officeDocument/2006/relationships/chart" Target="charts/chart175.xml"/><Relationship Id="rId50" Type="http://schemas.openxmlformats.org/officeDocument/2006/relationships/chart" Target="charts/chart41.xml"/><Relationship Id="rId51" Type="http://schemas.openxmlformats.org/officeDocument/2006/relationships/chart" Target="charts/chart42.xml"/><Relationship Id="rId52" Type="http://schemas.openxmlformats.org/officeDocument/2006/relationships/chart" Target="charts/chart43.xml"/><Relationship Id="rId53" Type="http://schemas.openxmlformats.org/officeDocument/2006/relationships/chart" Target="charts/chart44.xml"/><Relationship Id="rId54" Type="http://schemas.openxmlformats.org/officeDocument/2006/relationships/chart" Target="charts/chart45.xml"/><Relationship Id="rId55" Type="http://schemas.openxmlformats.org/officeDocument/2006/relationships/chart" Target="charts/chart46.xml"/><Relationship Id="rId56" Type="http://schemas.openxmlformats.org/officeDocument/2006/relationships/chart" Target="charts/chart47.xml"/><Relationship Id="rId57" Type="http://schemas.openxmlformats.org/officeDocument/2006/relationships/chart" Target="charts/chart48.xml"/><Relationship Id="rId58" Type="http://schemas.openxmlformats.org/officeDocument/2006/relationships/chart" Target="charts/chart49.xml"/><Relationship Id="rId59" Type="http://schemas.openxmlformats.org/officeDocument/2006/relationships/chart" Target="charts/chart50.xml"/><Relationship Id="rId193" Type="http://schemas.openxmlformats.org/officeDocument/2006/relationships/chart" Target="charts/chart176.xml"/><Relationship Id="rId194" Type="http://schemas.openxmlformats.org/officeDocument/2006/relationships/chart" Target="charts/chart177.xml"/><Relationship Id="rId195" Type="http://schemas.openxmlformats.org/officeDocument/2006/relationships/chart" Target="charts/chart178.xml"/><Relationship Id="rId196" Type="http://schemas.openxmlformats.org/officeDocument/2006/relationships/chart" Target="charts/chart179.xml"/><Relationship Id="rId197" Type="http://schemas.openxmlformats.org/officeDocument/2006/relationships/chart" Target="charts/chart180.xml"/><Relationship Id="rId198" Type="http://schemas.openxmlformats.org/officeDocument/2006/relationships/chart" Target="charts/chart181.xml"/><Relationship Id="rId199" Type="http://schemas.openxmlformats.org/officeDocument/2006/relationships/chart" Target="charts/chart182.xml"/><Relationship Id="rId230" Type="http://schemas.openxmlformats.org/officeDocument/2006/relationships/theme" Target="theme/theme1.xml"/><Relationship Id="rId90" Type="http://schemas.openxmlformats.org/officeDocument/2006/relationships/chart" Target="charts/chart81.xml"/><Relationship Id="rId91" Type="http://schemas.openxmlformats.org/officeDocument/2006/relationships/chart" Target="charts/chart82.xml"/><Relationship Id="rId92" Type="http://schemas.openxmlformats.org/officeDocument/2006/relationships/chart" Target="charts/chart83.xml"/><Relationship Id="rId93" Type="http://schemas.openxmlformats.org/officeDocument/2006/relationships/chart" Target="charts/chart84.xml"/><Relationship Id="rId94" Type="http://schemas.openxmlformats.org/officeDocument/2006/relationships/chart" Target="charts/chart85.xml"/><Relationship Id="rId95" Type="http://schemas.openxmlformats.org/officeDocument/2006/relationships/chart" Target="charts/chart86.xml"/><Relationship Id="rId96" Type="http://schemas.openxmlformats.org/officeDocument/2006/relationships/chart" Target="charts/chart87.xml"/><Relationship Id="rId97" Type="http://schemas.openxmlformats.org/officeDocument/2006/relationships/chart" Target="charts/chart88.xml"/><Relationship Id="rId98" Type="http://schemas.openxmlformats.org/officeDocument/2006/relationships/chart" Target="charts/chart89.xml"/><Relationship Id="rId99" Type="http://schemas.openxmlformats.org/officeDocument/2006/relationships/chart" Target="charts/chart90.xml"/><Relationship Id="rId120" Type="http://schemas.openxmlformats.org/officeDocument/2006/relationships/image" Target="media/image5.png"/><Relationship Id="rId121" Type="http://schemas.openxmlformats.org/officeDocument/2006/relationships/image" Target="media/image6.png"/><Relationship Id="rId122" Type="http://schemas.openxmlformats.org/officeDocument/2006/relationships/image" Target="media/image7.png"/><Relationship Id="rId123" Type="http://schemas.openxmlformats.org/officeDocument/2006/relationships/chart" Target="charts/chart106.xml"/><Relationship Id="rId124" Type="http://schemas.openxmlformats.org/officeDocument/2006/relationships/chart" Target="charts/chart107.xml"/><Relationship Id="rId125" Type="http://schemas.openxmlformats.org/officeDocument/2006/relationships/chart" Target="charts/chart108.xml"/><Relationship Id="rId126" Type="http://schemas.openxmlformats.org/officeDocument/2006/relationships/chart" Target="charts/chart109.xml"/><Relationship Id="rId127" Type="http://schemas.openxmlformats.org/officeDocument/2006/relationships/chart" Target="charts/chart110.xml"/><Relationship Id="rId128" Type="http://schemas.openxmlformats.org/officeDocument/2006/relationships/chart" Target="charts/chart111.xml"/><Relationship Id="rId129" Type="http://schemas.openxmlformats.org/officeDocument/2006/relationships/chart" Target="charts/chart112.xml"/><Relationship Id="rId160" Type="http://schemas.openxmlformats.org/officeDocument/2006/relationships/chart" Target="charts/chart143.xml"/><Relationship Id="rId161" Type="http://schemas.openxmlformats.org/officeDocument/2006/relationships/chart" Target="charts/chart144.xml"/><Relationship Id="rId162" Type="http://schemas.openxmlformats.org/officeDocument/2006/relationships/chart" Target="charts/chart145.xml"/><Relationship Id="rId20" Type="http://schemas.openxmlformats.org/officeDocument/2006/relationships/chart" Target="charts/chart11.xml"/><Relationship Id="rId21" Type="http://schemas.openxmlformats.org/officeDocument/2006/relationships/chart" Target="charts/chart12.xml"/><Relationship Id="rId22" Type="http://schemas.openxmlformats.org/officeDocument/2006/relationships/chart" Target="charts/chart13.xml"/><Relationship Id="rId23" Type="http://schemas.openxmlformats.org/officeDocument/2006/relationships/chart" Target="charts/chart14.xml"/><Relationship Id="rId24" Type="http://schemas.openxmlformats.org/officeDocument/2006/relationships/chart" Target="charts/chart15.xml"/><Relationship Id="rId25" Type="http://schemas.openxmlformats.org/officeDocument/2006/relationships/chart" Target="charts/chart16.xml"/><Relationship Id="rId26" Type="http://schemas.openxmlformats.org/officeDocument/2006/relationships/chart" Target="charts/chart17.xml"/><Relationship Id="rId27" Type="http://schemas.openxmlformats.org/officeDocument/2006/relationships/chart" Target="charts/chart18.xml"/><Relationship Id="rId28" Type="http://schemas.openxmlformats.org/officeDocument/2006/relationships/chart" Target="charts/chart19.xml"/><Relationship Id="rId29" Type="http://schemas.openxmlformats.org/officeDocument/2006/relationships/chart" Target="charts/chart20.xml"/><Relationship Id="rId163" Type="http://schemas.openxmlformats.org/officeDocument/2006/relationships/chart" Target="charts/chart146.xml"/><Relationship Id="rId164" Type="http://schemas.openxmlformats.org/officeDocument/2006/relationships/chart" Target="charts/chart147.xml"/><Relationship Id="rId165" Type="http://schemas.openxmlformats.org/officeDocument/2006/relationships/chart" Target="charts/chart148.xml"/><Relationship Id="rId166" Type="http://schemas.openxmlformats.org/officeDocument/2006/relationships/chart" Target="charts/chart149.xml"/><Relationship Id="rId167" Type="http://schemas.openxmlformats.org/officeDocument/2006/relationships/chart" Target="charts/chart150.xml"/><Relationship Id="rId168" Type="http://schemas.openxmlformats.org/officeDocument/2006/relationships/chart" Target="charts/chart151.xml"/><Relationship Id="rId169" Type="http://schemas.openxmlformats.org/officeDocument/2006/relationships/chart" Target="charts/chart152.xml"/><Relationship Id="rId200" Type="http://schemas.openxmlformats.org/officeDocument/2006/relationships/chart" Target="charts/chart183.xml"/><Relationship Id="rId201" Type="http://schemas.openxmlformats.org/officeDocument/2006/relationships/chart" Target="charts/chart184.xml"/><Relationship Id="rId202" Type="http://schemas.openxmlformats.org/officeDocument/2006/relationships/chart" Target="charts/chart185.xml"/><Relationship Id="rId203" Type="http://schemas.openxmlformats.org/officeDocument/2006/relationships/chart" Target="charts/chart186.xml"/><Relationship Id="rId60" Type="http://schemas.openxmlformats.org/officeDocument/2006/relationships/chart" Target="charts/chart51.xml"/><Relationship Id="rId61" Type="http://schemas.openxmlformats.org/officeDocument/2006/relationships/chart" Target="charts/chart52.xml"/><Relationship Id="rId62" Type="http://schemas.openxmlformats.org/officeDocument/2006/relationships/chart" Target="charts/chart53.xml"/><Relationship Id="rId63" Type="http://schemas.openxmlformats.org/officeDocument/2006/relationships/chart" Target="charts/chart54.xml"/><Relationship Id="rId64" Type="http://schemas.openxmlformats.org/officeDocument/2006/relationships/chart" Target="charts/chart55.xml"/><Relationship Id="rId65" Type="http://schemas.openxmlformats.org/officeDocument/2006/relationships/chart" Target="charts/chart56.xml"/><Relationship Id="rId66" Type="http://schemas.openxmlformats.org/officeDocument/2006/relationships/chart" Target="charts/chart57.xml"/><Relationship Id="rId67" Type="http://schemas.openxmlformats.org/officeDocument/2006/relationships/chart" Target="charts/chart58.xml"/><Relationship Id="rId68" Type="http://schemas.openxmlformats.org/officeDocument/2006/relationships/chart" Target="charts/chart59.xml"/><Relationship Id="rId69" Type="http://schemas.openxmlformats.org/officeDocument/2006/relationships/chart" Target="charts/chart60.xml"/><Relationship Id="rId204" Type="http://schemas.openxmlformats.org/officeDocument/2006/relationships/chart" Target="charts/chart187.xml"/><Relationship Id="rId205" Type="http://schemas.openxmlformats.org/officeDocument/2006/relationships/chart" Target="charts/chart188.xml"/><Relationship Id="rId206" Type="http://schemas.openxmlformats.org/officeDocument/2006/relationships/chart" Target="charts/chart189.xml"/><Relationship Id="rId207" Type="http://schemas.openxmlformats.org/officeDocument/2006/relationships/chart" Target="charts/chart190.xml"/><Relationship Id="rId208" Type="http://schemas.openxmlformats.org/officeDocument/2006/relationships/chart" Target="charts/chart191.xml"/><Relationship Id="rId209" Type="http://schemas.openxmlformats.org/officeDocument/2006/relationships/chart" Target="charts/chart192.xml"/><Relationship Id="rId130" Type="http://schemas.openxmlformats.org/officeDocument/2006/relationships/chart" Target="charts/chart113.xml"/><Relationship Id="rId131" Type="http://schemas.openxmlformats.org/officeDocument/2006/relationships/chart" Target="charts/chart114.xml"/><Relationship Id="rId132" Type="http://schemas.openxmlformats.org/officeDocument/2006/relationships/chart" Target="charts/chart115.xml"/><Relationship Id="rId133" Type="http://schemas.openxmlformats.org/officeDocument/2006/relationships/chart" Target="charts/chart116.xml"/><Relationship Id="rId134" Type="http://schemas.openxmlformats.org/officeDocument/2006/relationships/chart" Target="charts/chart117.xml"/><Relationship Id="rId135" Type="http://schemas.openxmlformats.org/officeDocument/2006/relationships/chart" Target="charts/chart118.xml"/><Relationship Id="rId136" Type="http://schemas.openxmlformats.org/officeDocument/2006/relationships/chart" Target="charts/chart119.xml"/><Relationship Id="rId137" Type="http://schemas.openxmlformats.org/officeDocument/2006/relationships/chart" Target="charts/chart120.xml"/><Relationship Id="rId138" Type="http://schemas.openxmlformats.org/officeDocument/2006/relationships/chart" Target="charts/chart121.xml"/><Relationship Id="rId139" Type="http://schemas.openxmlformats.org/officeDocument/2006/relationships/chart" Target="charts/chart122.xml"/><Relationship Id="rId170" Type="http://schemas.openxmlformats.org/officeDocument/2006/relationships/chart" Target="charts/chart153.xml"/><Relationship Id="rId171" Type="http://schemas.openxmlformats.org/officeDocument/2006/relationships/chart" Target="charts/chart154.xml"/><Relationship Id="rId172" Type="http://schemas.openxmlformats.org/officeDocument/2006/relationships/chart" Target="charts/chart155.xml"/><Relationship Id="rId30" Type="http://schemas.openxmlformats.org/officeDocument/2006/relationships/chart" Target="charts/chart21.xml"/><Relationship Id="rId31" Type="http://schemas.openxmlformats.org/officeDocument/2006/relationships/chart" Target="charts/chart22.xml"/><Relationship Id="rId32" Type="http://schemas.openxmlformats.org/officeDocument/2006/relationships/chart" Target="charts/chart23.xml"/><Relationship Id="rId33" Type="http://schemas.openxmlformats.org/officeDocument/2006/relationships/chart" Target="charts/chart24.xml"/><Relationship Id="rId34" Type="http://schemas.openxmlformats.org/officeDocument/2006/relationships/chart" Target="charts/chart25.xml"/><Relationship Id="rId35" Type="http://schemas.openxmlformats.org/officeDocument/2006/relationships/chart" Target="charts/chart26.xml"/><Relationship Id="rId36" Type="http://schemas.openxmlformats.org/officeDocument/2006/relationships/chart" Target="charts/chart27.xml"/><Relationship Id="rId37" Type="http://schemas.openxmlformats.org/officeDocument/2006/relationships/chart" Target="charts/chart28.xml"/><Relationship Id="rId38" Type="http://schemas.openxmlformats.org/officeDocument/2006/relationships/chart" Target="charts/chart29.xml"/><Relationship Id="rId39" Type="http://schemas.openxmlformats.org/officeDocument/2006/relationships/chart" Target="charts/chart30.xml"/><Relationship Id="rId173" Type="http://schemas.openxmlformats.org/officeDocument/2006/relationships/chart" Target="charts/chart156.xml"/><Relationship Id="rId174" Type="http://schemas.openxmlformats.org/officeDocument/2006/relationships/chart" Target="charts/chart157.xml"/><Relationship Id="rId175" Type="http://schemas.openxmlformats.org/officeDocument/2006/relationships/chart" Target="charts/chart158.xml"/><Relationship Id="rId176" Type="http://schemas.openxmlformats.org/officeDocument/2006/relationships/chart" Target="charts/chart159.xml"/><Relationship Id="rId177" Type="http://schemas.openxmlformats.org/officeDocument/2006/relationships/chart" Target="charts/chart160.xml"/><Relationship Id="rId178" Type="http://schemas.openxmlformats.org/officeDocument/2006/relationships/chart" Target="charts/chart161.xml"/><Relationship Id="rId179" Type="http://schemas.openxmlformats.org/officeDocument/2006/relationships/chart" Target="charts/chart162.xml"/><Relationship Id="rId210" Type="http://schemas.openxmlformats.org/officeDocument/2006/relationships/chart" Target="charts/chart193.xml"/><Relationship Id="rId211" Type="http://schemas.openxmlformats.org/officeDocument/2006/relationships/chart" Target="charts/chart194.xml"/><Relationship Id="rId212" Type="http://schemas.openxmlformats.org/officeDocument/2006/relationships/chart" Target="charts/chart195.xml"/><Relationship Id="rId213" Type="http://schemas.openxmlformats.org/officeDocument/2006/relationships/chart" Target="charts/chart196.xml"/><Relationship Id="rId70" Type="http://schemas.openxmlformats.org/officeDocument/2006/relationships/chart" Target="charts/chart61.xml"/><Relationship Id="rId71" Type="http://schemas.openxmlformats.org/officeDocument/2006/relationships/chart" Target="charts/chart62.xml"/><Relationship Id="rId72" Type="http://schemas.openxmlformats.org/officeDocument/2006/relationships/chart" Target="charts/chart63.xml"/><Relationship Id="rId73" Type="http://schemas.openxmlformats.org/officeDocument/2006/relationships/chart" Target="charts/chart64.xml"/><Relationship Id="rId74" Type="http://schemas.openxmlformats.org/officeDocument/2006/relationships/chart" Target="charts/chart65.xml"/><Relationship Id="rId75" Type="http://schemas.openxmlformats.org/officeDocument/2006/relationships/chart" Target="charts/chart66.xml"/><Relationship Id="rId76" Type="http://schemas.openxmlformats.org/officeDocument/2006/relationships/chart" Target="charts/chart67.xml"/><Relationship Id="rId77" Type="http://schemas.openxmlformats.org/officeDocument/2006/relationships/chart" Target="charts/chart68.xml"/><Relationship Id="rId78" Type="http://schemas.openxmlformats.org/officeDocument/2006/relationships/chart" Target="charts/chart69.xml"/><Relationship Id="rId79" Type="http://schemas.openxmlformats.org/officeDocument/2006/relationships/chart" Target="charts/chart70.xml"/><Relationship Id="rId214" Type="http://schemas.openxmlformats.org/officeDocument/2006/relationships/chart" Target="charts/chart197.xml"/><Relationship Id="rId215" Type="http://schemas.openxmlformats.org/officeDocument/2006/relationships/chart" Target="charts/chart198.xml"/><Relationship Id="rId216" Type="http://schemas.openxmlformats.org/officeDocument/2006/relationships/chart" Target="charts/chart199.xml"/><Relationship Id="rId217" Type="http://schemas.openxmlformats.org/officeDocument/2006/relationships/chart" Target="charts/chart200.xml"/><Relationship Id="rId218" Type="http://schemas.openxmlformats.org/officeDocument/2006/relationships/chart" Target="charts/chart201.xml"/><Relationship Id="rId219" Type="http://schemas.openxmlformats.org/officeDocument/2006/relationships/chart" Target="charts/chart20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chart" Target="charts/chart91.xml"/><Relationship Id="rId101" Type="http://schemas.openxmlformats.org/officeDocument/2006/relationships/chart" Target="charts/chart92.xml"/><Relationship Id="rId102" Type="http://schemas.openxmlformats.org/officeDocument/2006/relationships/chart" Target="charts/chart93.xml"/><Relationship Id="rId103" Type="http://schemas.openxmlformats.org/officeDocument/2006/relationships/chart" Target="charts/chart94.xml"/><Relationship Id="rId104" Type="http://schemas.openxmlformats.org/officeDocument/2006/relationships/chart" Target="charts/chart95.xml"/><Relationship Id="rId105" Type="http://schemas.openxmlformats.org/officeDocument/2006/relationships/chart" Target="charts/chart96.xml"/><Relationship Id="rId106" Type="http://schemas.openxmlformats.org/officeDocument/2006/relationships/chart" Target="charts/chart97.xml"/><Relationship Id="rId107" Type="http://schemas.openxmlformats.org/officeDocument/2006/relationships/chart" Target="charts/chart98.xml"/><Relationship Id="rId108" Type="http://schemas.openxmlformats.org/officeDocument/2006/relationships/chart" Target="charts/chart99.xml"/><Relationship Id="rId109" Type="http://schemas.openxmlformats.org/officeDocument/2006/relationships/chart" Target="charts/chart100.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png"/><Relationship Id="rId140" Type="http://schemas.openxmlformats.org/officeDocument/2006/relationships/chart" Target="charts/chart123.xml"/><Relationship Id="rId141" Type="http://schemas.openxmlformats.org/officeDocument/2006/relationships/chart" Target="charts/chart124.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0.xml.rels><?xml version="1.0" encoding="UTF-8" standalone="yes"?>
<Relationships xmlns="http://schemas.openxmlformats.org/package/2006/relationships"><Relationship Id="rId1" Type="http://schemas.openxmlformats.org/officeDocument/2006/relationships/oleObject" Target="file:////Users\allison.pitt\Documents\Opioid%20paper\model\Model_v111.xlsm" TargetMode="External"/></Relationships>
</file>

<file path=word/charts/_rels/chart101.xml.rels><?xml version="1.0" encoding="UTF-8" standalone="yes"?>
<Relationships xmlns="http://schemas.openxmlformats.org/package/2006/relationships"><Relationship Id="rId1" Type="http://schemas.openxmlformats.org/officeDocument/2006/relationships/oleObject" Target="file:////Users\allison.pitt\Documents\Opioid%20paper\model\Model_v111.xlsm" TargetMode="External"/></Relationships>
</file>

<file path=word/charts/_rels/chart102.xml.rels><?xml version="1.0" encoding="UTF-8" standalone="yes"?>
<Relationships xmlns="http://schemas.openxmlformats.org/package/2006/relationships"><Relationship Id="rId1" Type="http://schemas.openxmlformats.org/officeDocument/2006/relationships/oleObject" Target="file:////Users\allison.pitt\Documents\Opioid%20paper\model\Model_v111.xlsm" TargetMode="External"/></Relationships>
</file>

<file path=word/charts/_rels/chart103.xml.rels><?xml version="1.0" encoding="UTF-8" standalone="yes"?>
<Relationships xmlns="http://schemas.openxmlformats.org/package/2006/relationships"><Relationship Id="rId1" Type="http://schemas.openxmlformats.org/officeDocument/2006/relationships/oleObject" Target="file:////Users\allison.pitt\Documents\Opioid%20paper\model\Model_v111.xlsm" TargetMode="External"/></Relationships>
</file>

<file path=word/charts/_rels/chart104.xml.rels><?xml version="1.0" encoding="UTF-8" standalone="yes"?>
<Relationships xmlns="http://schemas.openxmlformats.org/package/2006/relationships"><Relationship Id="rId1" Type="http://schemas.openxmlformats.org/officeDocument/2006/relationships/oleObject" Target="file:////Users\allison.pitt\Documents\Opioid%20paper\model\Model_v111.xlsm" TargetMode="External"/></Relationships>
</file>

<file path=word/charts/_rels/chart105.xml.rels><?xml version="1.0" encoding="UTF-8" standalone="yes"?>
<Relationships xmlns="http://schemas.openxmlformats.org/package/2006/relationships"><Relationship Id="rId1" Type="http://schemas.openxmlformats.org/officeDocument/2006/relationships/oleObject" Target="file:////Users\allison.pitt\Documents\Opioid%20paper\model\Model_v111.xlsm" TargetMode="External"/></Relationships>
</file>

<file path=word/charts/_rels/chart10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48.xml.rels><?xml version="1.0" encoding="UTF-8" standalone="yes"?>
<Relationships xmlns="http://schemas.openxmlformats.org/package/2006/relationships"><Relationship Id="rId3" Type="http://schemas.openxmlformats.org/officeDocument/2006/relationships/themeOverride" Target="../theme/themeOverride8.xml"/><Relationship Id="rId4" Type="http://schemas.openxmlformats.org/officeDocument/2006/relationships/oleObject" Target="NULL" TargetMode="External"/><Relationship Id="rId1" Type="http://schemas.microsoft.com/office/2011/relationships/chartStyle" Target="style1.xml"/><Relationship Id="rId2" Type="http://schemas.microsoft.com/office/2011/relationships/chartColorStyle" Target="colors1.xml"/></Relationships>
</file>

<file path=word/charts/_rels/chart14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6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NULL" TargetMode="External"/></Relationships>
</file>

<file path=word/charts/_rels/chart17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7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NULL" TargetMode="External"/></Relationships>
</file>

<file path=word/charts/_rels/chart18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NULL" TargetMode="External"/></Relationships>
</file>

<file path=word/charts/_rels/chart19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0.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oleObject" Target="NULL" TargetMode="External"/></Relationships>
</file>

<file path=word/charts/_rels/chart20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0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0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0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04.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NULL" TargetMode="External"/></Relationships>
</file>

<file path=word/charts/_rels/chart205.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NULL" TargetMode="External"/></Relationships>
</file>

<file path=word/charts/_rels/chart206.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NULL" TargetMode="External"/></Relationships>
</file>

<file path=word/charts/_rels/chart207.xml.rels><?xml version="1.0" encoding="UTF-8" standalone="yes"?>
<Relationships xmlns="http://schemas.openxmlformats.org/package/2006/relationships"><Relationship Id="rId1" Type="http://schemas.microsoft.com/office/2011/relationships/chartStyle" Target="style5.xml"/><Relationship Id="rId2" Type="http://schemas.microsoft.com/office/2011/relationships/chartColorStyle" Target="colors5.xml"/><Relationship Id="rId3" Type="http://schemas.openxmlformats.org/officeDocument/2006/relationships/oleObject" Target="NULL"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1.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oleObject" Target="NULL" TargetMode="External"/></Relationships>
</file>

<file path=word/charts/_rels/chart42.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oleObject" Target="NULL" TargetMode="External"/></Relationships>
</file>

<file path=word/charts/_rels/chart43.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oleObject" Target="NULL"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9.xml.rels><?xml version="1.0" encoding="UTF-8" standalone="yes"?>
<Relationships xmlns="http://schemas.openxmlformats.org/package/2006/relationships"><Relationship Id="rId1" Type="http://schemas.openxmlformats.org/officeDocument/2006/relationships/oleObject" Target="file:////Users\allison.pitt\Documents\Opioid%20paper\model\Model_v111.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92456644327E6</c:v>
                </c:pt>
                <c:pt idx="3">
                  <c:v>3.10186808597357E6</c:v>
                </c:pt>
                <c:pt idx="4">
                  <c:v>3.10183454320374E6</c:v>
                </c:pt>
                <c:pt idx="5">
                  <c:v>3.10182206302297E6</c:v>
                </c:pt>
                <c:pt idx="6">
                  <c:v>3.1018289520565E6</c:v>
                </c:pt>
                <c:pt idx="7">
                  <c:v>3.1018536549611E6</c:v>
                </c:pt>
                <c:pt idx="8">
                  <c:v>3.10189474309953E6</c:v>
                </c:pt>
                <c:pt idx="9">
                  <c:v>3.10195090422351E6</c:v>
                </c:pt>
                <c:pt idx="10">
                  <c:v>3.10202093297668E6</c:v>
                </c:pt>
                <c:pt idx="11">
                  <c:v>3.1021037221569E6</c:v>
                </c:pt>
                <c:pt idx="12">
                  <c:v>3.10219825468104E6</c:v>
                </c:pt>
                <c:pt idx="13">
                  <c:v>3.10230359619878E6</c:v>
                </c:pt>
                <c:pt idx="14">
                  <c:v>3.10241857590618E6</c:v>
                </c:pt>
                <c:pt idx="15">
                  <c:v>3.10254251579912E6</c:v>
                </c:pt>
                <c:pt idx="16">
                  <c:v>3.10267469828705E6</c:v>
                </c:pt>
                <c:pt idx="17">
                  <c:v>3.10281445313898E6</c:v>
                </c:pt>
                <c:pt idx="18">
                  <c:v>3.10296116502636E6</c:v>
                </c:pt>
                <c:pt idx="19">
                  <c:v>3.10311426908752E6</c:v>
                </c:pt>
                <c:pt idx="20">
                  <c:v>3.10327324676695E6</c:v>
                </c:pt>
                <c:pt idx="21">
                  <c:v>3.10343762199618E6</c:v>
                </c:pt>
                <c:pt idx="22">
                  <c:v>3.10360695768912E6</c:v>
                </c:pt>
                <c:pt idx="23">
                  <c:v>3.10378085252653E6</c:v>
                </c:pt>
                <c:pt idx="24">
                  <c:v>3.10395893800578E6</c:v>
                </c:pt>
                <c:pt idx="25">
                  <c:v>3.10414087573438E6</c:v>
                </c:pt>
                <c:pt idx="26">
                  <c:v>3.1043263549471E6</c:v>
                </c:pt>
                <c:pt idx="27">
                  <c:v>3.10451508967937E6</c:v>
                </c:pt>
                <c:pt idx="28">
                  <c:v>3.1047068174389E6</c:v>
                </c:pt>
                <c:pt idx="29">
                  <c:v>3.10490129710236E6</c:v>
                </c:pt>
                <c:pt idx="30">
                  <c:v>3.10509830713636E6</c:v>
                </c:pt>
                <c:pt idx="31">
                  <c:v>3.10529764398663E6</c:v>
                </c:pt>
                <c:pt idx="32">
                  <c:v>3.1054991206008E6</c:v>
                </c:pt>
                <c:pt idx="33">
                  <c:v>3.10570256507323E6</c:v>
                </c:pt>
                <c:pt idx="34">
                  <c:v>3.10590781940196E6</c:v>
                </c:pt>
                <c:pt idx="35">
                  <c:v>3.1061147383483E6</c:v>
                </c:pt>
                <c:pt idx="36">
                  <c:v>3.10632318839072E6</c:v>
                </c:pt>
                <c:pt idx="37">
                  <c:v>3.1065330467651E6</c:v>
                </c:pt>
                <c:pt idx="38">
                  <c:v>3.1067442005843E6</c:v>
                </c:pt>
                <c:pt idx="39">
                  <c:v>3.10695654603023E6</c:v>
                </c:pt>
                <c:pt idx="40">
                  <c:v>3.1071699876119E6</c:v>
                </c:pt>
                <c:pt idx="41">
                  <c:v>3.10738443748565E6</c:v>
                </c:pt>
                <c:pt idx="42">
                  <c:v>3.10759981483124E6</c:v>
                </c:pt>
                <c:pt idx="43">
                  <c:v>3.10781604527935E6</c:v>
                </c:pt>
                <c:pt idx="44">
                  <c:v>3.1080330603861E6</c:v>
                </c:pt>
                <c:pt idx="45">
                  <c:v>3.10825079715092E6</c:v>
                </c:pt>
                <c:pt idx="46">
                  <c:v>3.10846919757404E6</c:v>
                </c:pt>
                <c:pt idx="47">
                  <c:v>3.1086882082503E6</c:v>
                </c:pt>
                <c:pt idx="48">
                  <c:v>3.10890777999644E6</c:v>
                </c:pt>
                <c:pt idx="49">
                  <c:v>3.10912786750891E6</c:v>
                </c:pt>
                <c:pt idx="50">
                  <c:v>3.10934842904972E6</c:v>
                </c:pt>
                <c:pt idx="51">
                  <c:v>3.10956942615815E6</c:v>
                </c:pt>
                <c:pt idx="52">
                  <c:v>3.10979082338596E6</c:v>
                </c:pt>
                <c:pt idx="53">
                  <c:v>3.11001258805436E6</c:v>
                </c:pt>
                <c:pt idx="54">
                  <c:v>3.11023469003083E6</c:v>
                </c:pt>
                <c:pt idx="55">
                  <c:v>3.1104571015241E6</c:v>
                </c:pt>
                <c:pt idx="56">
                  <c:v>3.11067979689601E6</c:v>
                </c:pt>
                <c:pt idx="57">
                  <c:v>3.11090275248864E6</c:v>
                </c:pt>
                <c:pt idx="58">
                  <c:v>3.11112594646548E6</c:v>
                </c:pt>
                <c:pt idx="59">
                  <c:v>3.11134935866564E6</c:v>
                </c:pt>
                <c:pt idx="60">
                  <c:v>3.11157297046985E6</c:v>
                </c:pt>
                <c:pt idx="61">
                  <c:v>3.11179676467735E6</c:v>
                </c:pt>
                <c:pt idx="62">
                  <c:v>3.11202072539282E6</c:v>
                </c:pt>
                <c:pt idx="63">
                  <c:v>3.11224483792243E6</c:v>
                </c:pt>
                <c:pt idx="64">
                  <c:v>3.11246908867835E6</c:v>
                </c:pt>
                <c:pt idx="65">
                  <c:v>3.11269346509092E6</c:v>
                </c:pt>
                <c:pt idx="66">
                  <c:v>3.11291795552804E6</c:v>
                </c:pt>
                <c:pt idx="67">
                  <c:v>3.11314254922095E6</c:v>
                </c:pt>
                <c:pt idx="68">
                  <c:v>3.11336723619602E6</c:v>
                </c:pt>
                <c:pt idx="69">
                  <c:v>3.11359200721212E6</c:v>
                </c:pt>
                <c:pt idx="70">
                  <c:v>3.1138168537029E6</c:v>
                </c:pt>
                <c:pt idx="71">
                  <c:v>3.11404176772377E6</c:v>
                </c:pt>
                <c:pt idx="72">
                  <c:v>3.11426674190321E6</c:v>
                </c:pt>
                <c:pt idx="73">
                  <c:v>3.11449176939778E6</c:v>
                </c:pt>
                <c:pt idx="74">
                  <c:v>3.11471684385095E6</c:v>
                </c:pt>
                <c:pt idx="75">
                  <c:v>3.11494195935506E6</c:v>
                </c:pt>
                <c:pt idx="76">
                  <c:v>3.11516711041642E6</c:v>
                </c:pt>
                <c:pt idx="77">
                  <c:v>3.11539229192311E6</c:v>
                </c:pt>
                <c:pt idx="78">
                  <c:v>3.11561749911539E6</c:v>
                </c:pt>
                <c:pt idx="79">
                  <c:v>3.11584272755844E6</c:v>
                </c:pt>
                <c:pt idx="80">
                  <c:v>3.11606797311729E6</c:v>
                </c:pt>
                <c:pt idx="81">
                  <c:v>3.11629323193367E6</c:v>
                </c:pt>
                <c:pt idx="82">
                  <c:v>3.11651850040477E6</c:v>
                </c:pt>
                <c:pt idx="83">
                  <c:v>3.11674377516362E6</c:v>
                </c:pt>
                <c:pt idx="84">
                  <c:v>3.11696905306101E6</c:v>
                </c:pt>
                <c:pt idx="85">
                  <c:v>3.11719433114891E6</c:v>
                </c:pt>
                <c:pt idx="86">
                  <c:v>3.11741960666508E6</c:v>
                </c:pt>
                <c:pt idx="87">
                  <c:v>3.11764487701898E6</c:v>
                </c:pt>
                <c:pt idx="88">
                  <c:v>3.11787013977871E6</c:v>
                </c:pt>
                <c:pt idx="89">
                  <c:v>3.11809539265903E6</c:v>
                </c:pt>
                <c:pt idx="90">
                  <c:v>3.11832063351028E6</c:v>
                </c:pt>
                <c:pt idx="91">
                  <c:v>3.11854586030817E6</c:v>
                </c:pt>
                <c:pt idx="92">
                  <c:v>3.11877107114433E6</c:v>
                </c:pt>
                <c:pt idx="93">
                  <c:v>3.11899626421768E6</c:v>
                </c:pt>
                <c:pt idx="94">
                  <c:v>3.11922143782638E6</c:v>
                </c:pt>
                <c:pt idx="95">
                  <c:v>3.11944659036041E6</c:v>
                </c:pt>
                <c:pt idx="96">
                  <c:v>3.11967172029481E6</c:v>
                </c:pt>
                <c:pt idx="97">
                  <c:v>3.11989682618328E6</c:v>
                </c:pt>
                <c:pt idx="98">
                  <c:v>3.12012190665247E6</c:v>
                </c:pt>
                <c:pt idx="99">
                  <c:v>3.12034696039652E6</c:v>
                </c:pt>
                <c:pt idx="100">
                  <c:v>3.12057198617216E6</c:v>
                </c:pt>
                <c:pt idx="101">
                  <c:v>3.12079698279406E6</c:v>
                </c:pt>
                <c:pt idx="102">
                  <c:v>3.12102194913067E6</c:v>
                </c:pt>
                <c:pt idx="103">
                  <c:v>3.12124688410026E6</c:v>
                </c:pt>
                <c:pt idx="104">
                  <c:v>3.12147178666732E6</c:v>
                </c:pt>
                <c:pt idx="105">
                  <c:v>3.1216966558392E6</c:v>
                </c:pt>
                <c:pt idx="106">
                  <c:v>3.12192149066307E6</c:v>
                </c:pt>
                <c:pt idx="107">
                  <c:v>3.122146290223E6</c:v>
                </c:pt>
                <c:pt idx="108">
                  <c:v>3.12237105363734E6</c:v>
                </c:pt>
                <c:pt idx="109">
                  <c:v>3.12259578005634E6</c:v>
                </c:pt>
                <c:pt idx="110">
                  <c:v>3.1228204686598E6</c:v>
                </c:pt>
                <c:pt idx="111">
                  <c:v>3.12304511865502E6</c:v>
                </c:pt>
                <c:pt idx="112">
                  <c:v>3.12326972927488E6</c:v>
                </c:pt>
                <c:pt idx="113">
                  <c:v>3.12349429977604E6</c:v>
                </c:pt>
                <c:pt idx="114">
                  <c:v>3.1237188294373E6</c:v>
                </c:pt>
                <c:pt idx="115">
                  <c:v>3.12394331755798E6</c:v>
                </c:pt>
                <c:pt idx="116">
                  <c:v>3.12416776345667E6</c:v>
                </c:pt>
                <c:pt idx="117">
                  <c:v>3.12439216646976E6</c:v>
                </c:pt>
                <c:pt idx="118">
                  <c:v>3.1246165259503E6</c:v>
                </c:pt>
                <c:pt idx="119">
                  <c:v>3.12484084126687E6</c:v>
                </c:pt>
              </c:numCache>
            </c:numRef>
          </c:yVal>
          <c:smooth val="1"/>
          <c:extLst xmlns:c16r2="http://schemas.microsoft.com/office/drawing/2015/06/chart">
            <c:ext xmlns:c16="http://schemas.microsoft.com/office/drawing/2014/chart" uri="{C3380CC4-5D6E-409C-BE32-E72D297353CC}">
              <c16:uniqueId val="{00000000-8564-479F-9A13-9CA1ABED39EF}"/>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935261230155E6</c:v>
                </c:pt>
                <c:pt idx="2">
                  <c:v>8.06529924155735E6</c:v>
                </c:pt>
                <c:pt idx="3">
                  <c:v>8.1013919456834E6</c:v>
                </c:pt>
                <c:pt idx="4">
                  <c:v>8.1298165550432E6</c:v>
                </c:pt>
                <c:pt idx="5">
                  <c:v>8.15226943091928E6</c:v>
                </c:pt>
                <c:pt idx="6">
                  <c:v>8.17006864683818E6</c:v>
                </c:pt>
                <c:pt idx="7">
                  <c:v>8.1842385952992E6</c:v>
                </c:pt>
                <c:pt idx="8">
                  <c:v>8.1955756461761E6</c:v>
                </c:pt>
                <c:pt idx="9">
                  <c:v>8.20469910731863E6</c:v>
                </c:pt>
                <c:pt idx="10">
                  <c:v>8.21209077908563E6</c:v>
                </c:pt>
                <c:pt idx="11">
                  <c:v>8.21812565716255E6</c:v>
                </c:pt>
                <c:pt idx="12">
                  <c:v>8.2230957658503E6</c:v>
                </c:pt>
                <c:pt idx="13">
                  <c:v>8.2272036470546E6</c:v>
                </c:pt>
                <c:pt idx="14">
                  <c:v>8.23064251953881E6</c:v>
                </c:pt>
                <c:pt idx="15">
                  <c:v>8.23355402660058E6</c:v>
                </c:pt>
                <c:pt idx="16">
                  <c:v>8.23604784603715E6</c:v>
                </c:pt>
                <c:pt idx="17">
                  <c:v>8.23820978422758E6</c:v>
                </c:pt>
                <c:pt idx="18">
                  <c:v>8.24010706521566E6</c:v>
                </c:pt>
                <c:pt idx="19">
                  <c:v>8.24179243904291E6</c:v>
                </c:pt>
                <c:pt idx="20">
                  <c:v>8.2433073746719E6</c:v>
                </c:pt>
                <c:pt idx="21">
                  <c:v>8.24468454206028E6</c:v>
                </c:pt>
                <c:pt idx="22">
                  <c:v>8.24594974218781E6</c:v>
                </c:pt>
                <c:pt idx="23">
                  <c:v>8.24712340831689E6</c:v>
                </c:pt>
                <c:pt idx="24">
                  <c:v>8.2482217741952E6</c:v>
                </c:pt>
                <c:pt idx="25">
                  <c:v>8.24925778350665E6</c:v>
                </c:pt>
                <c:pt idx="26">
                  <c:v>8.250241754976E6</c:v>
                </c:pt>
                <c:pt idx="27">
                  <c:v>8.25118200638818E6</c:v>
                </c:pt>
                <c:pt idx="28">
                  <c:v>8.25208526266893E6</c:v>
                </c:pt>
                <c:pt idx="29">
                  <c:v>8.25295698891521E6</c:v>
                </c:pt>
                <c:pt idx="30">
                  <c:v>8.25380165248871E6</c:v>
                </c:pt>
                <c:pt idx="31">
                  <c:v>8.25462292807636E6</c:v>
                </c:pt>
                <c:pt idx="32">
                  <c:v>8.255423858342E6</c:v>
                </c:pt>
                <c:pt idx="33">
                  <c:v>8.25620697998754E6</c:v>
                </c:pt>
                <c:pt idx="34">
                  <c:v>8.2569744228537E6</c:v>
                </c:pt>
                <c:pt idx="35">
                  <c:v>8.25772798799196E6</c:v>
                </c:pt>
                <c:pt idx="36">
                  <c:v>8.25846920932007E6</c:v>
                </c:pt>
                <c:pt idx="37">
                  <c:v>8.25919940244862E6</c:v>
                </c:pt>
                <c:pt idx="38">
                  <c:v>8.25991970347063E6</c:v>
                </c:pt>
                <c:pt idx="39">
                  <c:v>8.26063109981226E6</c:v>
                </c:pt>
                <c:pt idx="40">
                  <c:v>8.26133445503986E6</c:v>
                </c:pt>
                <c:pt idx="41">
                  <c:v>8.2620305287753E6</c:v>
                </c:pt>
                <c:pt idx="42">
                  <c:v>8.26271999278341E6</c:v>
                </c:pt>
                <c:pt idx="43">
                  <c:v>8.2634034440399E6</c:v>
                </c:pt>
                <c:pt idx="44">
                  <c:v>8.26408141540781E6</c:v>
                </c:pt>
                <c:pt idx="45">
                  <c:v>8.26475438441427E6</c:v>
                </c:pt>
                <c:pt idx="46">
                  <c:v>8.26542278051257E6</c:v>
                </c:pt>
                <c:pt idx="47">
                  <c:v>8.26608699113185E6</c:v>
                </c:pt>
                <c:pt idx="48">
                  <c:v>8.26674736675201E6</c:v>
                </c:pt>
                <c:pt idx="49">
                  <c:v>8.26740422519107E6</c:v>
                </c:pt>
                <c:pt idx="50">
                  <c:v>8.26805785525278E6</c:v>
                </c:pt>
                <c:pt idx="51">
                  <c:v>8.26870851985173E6</c:v>
                </c:pt>
                <c:pt idx="52">
                  <c:v>8.26935645870876E6</c:v>
                </c:pt>
                <c:pt idx="53">
                  <c:v>8.2700018906911E6</c:v>
                </c:pt>
                <c:pt idx="54">
                  <c:v>8.27064501585662E6</c:v>
                </c:pt>
                <c:pt idx="55">
                  <c:v>8.27128601724984E6</c:v>
                </c:pt>
                <c:pt idx="56">
                  <c:v>8.27192506248836E6</c:v>
                </c:pt>
                <c:pt idx="57">
                  <c:v>8.27256230517104E6</c:v>
                </c:pt>
                <c:pt idx="58">
                  <c:v>8.27319788613341E6</c:v>
                </c:pt>
                <c:pt idx="59">
                  <c:v>8.27383193457163E6</c:v>
                </c:pt>
                <c:pt idx="60">
                  <c:v>8.27446456905204E6</c:v>
                </c:pt>
                <c:pt idx="61">
                  <c:v>8.27509589842115E6</c:v>
                </c:pt>
                <c:pt idx="62">
                  <c:v>8.27572602262796E6</c:v>
                </c:pt>
                <c:pt idx="63">
                  <c:v>8.27635503346911E6</c:v>
                </c:pt>
                <c:pt idx="64">
                  <c:v>8.27698301526534E6</c:v>
                </c:pt>
                <c:pt idx="65">
                  <c:v>8.27761004547698E6</c:v>
                </c:pt>
                <c:pt idx="66">
                  <c:v>8.27823619526474E6</c:v>
                </c:pt>
                <c:pt idx="67">
                  <c:v>8.27886153000147E6</c:v>
                </c:pt>
                <c:pt idx="68">
                  <c:v>8.27948610973974E6</c:v>
                </c:pt>
                <c:pt idx="69">
                  <c:v>8.28010998963955E6</c:v>
                </c:pt>
                <c:pt idx="70">
                  <c:v>8.28073322035993E6</c:v>
                </c:pt>
                <c:pt idx="71">
                  <c:v>8.28135584841774E6</c:v>
                </c:pt>
                <c:pt idx="72">
                  <c:v>8.28197791651676E6</c:v>
                </c:pt>
                <c:pt idx="73">
                  <c:v>8.28259946384958E6</c:v>
                </c:pt>
                <c:pt idx="74">
                  <c:v>8.2832205263749E6</c:v>
                </c:pt>
                <c:pt idx="75">
                  <c:v>8.28384113707214E6</c:v>
                </c:pt>
                <c:pt idx="76">
                  <c:v>8.28446132617549E6</c:v>
                </c:pt>
                <c:pt idx="77">
                  <c:v>8.28508112138908E6</c:v>
                </c:pt>
                <c:pt idx="78">
                  <c:v>8.28570054808495E6</c:v>
                </c:pt>
                <c:pt idx="79">
                  <c:v>8.28631962948506E6</c:v>
                </c:pt>
                <c:pt idx="80">
                  <c:v>8.28693838682893E6</c:v>
                </c:pt>
                <c:pt idx="81">
                  <c:v>8.28755683952794E6</c:v>
                </c:pt>
                <c:pt idx="82">
                  <c:v>8.28817500530736E6</c:v>
                </c:pt>
                <c:pt idx="83">
                  <c:v>8.28879290033726E6</c:v>
                </c:pt>
                <c:pt idx="84">
                  <c:v>8.2894105393531E6</c:v>
                </c:pt>
                <c:pt idx="85">
                  <c:v>8.2900279357668E6</c:v>
                </c:pt>
                <c:pt idx="86">
                  <c:v>8.29064510176923E6</c:v>
                </c:pt>
                <c:pt idx="87">
                  <c:v>8.29126204842459E6</c:v>
                </c:pt>
                <c:pt idx="88">
                  <c:v>8.29187878575751E6</c:v>
                </c:pt>
                <c:pt idx="89">
                  <c:v>8.29249532283344E6</c:v>
                </c:pt>
                <c:pt idx="90">
                  <c:v>8.29311166783262E6</c:v>
                </c:pt>
                <c:pt idx="91">
                  <c:v>8.29372782811856E6</c:v>
                </c:pt>
                <c:pt idx="92">
                  <c:v>8.29434381030113E6</c:v>
                </c:pt>
                <c:pt idx="93">
                  <c:v>8.29495962029477E6</c:v>
                </c:pt>
                <c:pt idx="94">
                  <c:v>8.29557526337232E6</c:v>
                </c:pt>
                <c:pt idx="95">
                  <c:v>8.29619074421466E6</c:v>
                </c:pt>
                <c:pt idx="96">
                  <c:v>8.29680606695656E6</c:v>
                </c:pt>
                <c:pt idx="97">
                  <c:v>8.29742123522913E6</c:v>
                </c:pt>
                <c:pt idx="98">
                  <c:v>8.2980362521989E6</c:v>
                </c:pt>
                <c:pt idx="99">
                  <c:v>8.298651120604E6</c:v>
                </c:pt>
                <c:pt idx="100">
                  <c:v>8.2992658427877E6</c:v>
                </c:pt>
                <c:pt idx="101">
                  <c:v>8.2998804207292E6</c:v>
                </c:pt>
                <c:pt idx="102">
                  <c:v>8.30049485607232E6</c:v>
                </c:pt>
                <c:pt idx="103">
                  <c:v>8.30110915015188E6</c:v>
                </c:pt>
                <c:pt idx="104">
                  <c:v>8.30172330401818E6</c:v>
                </c:pt>
                <c:pt idx="105">
                  <c:v>8.30233731845958E6</c:v>
                </c:pt>
                <c:pt idx="106">
                  <c:v>8.3029511940235E6</c:v>
                </c:pt>
                <c:pt idx="107">
                  <c:v>8.3035649310357E6</c:v>
                </c:pt>
                <c:pt idx="108">
                  <c:v>8.3041785296183E6</c:v>
                </c:pt>
                <c:pt idx="109">
                  <c:v>8.30479198970628E6</c:v>
                </c:pt>
                <c:pt idx="110">
                  <c:v>8.30540531106293E6</c:v>
                </c:pt>
                <c:pt idx="111">
                  <c:v>8.30601849329398E6</c:v>
                </c:pt>
                <c:pt idx="112">
                  <c:v>8.30663153586086E6</c:v>
                </c:pt>
                <c:pt idx="113">
                  <c:v>8.30724443809282E6</c:v>
                </c:pt>
                <c:pt idx="114">
                  <c:v>8.30785719919827E6</c:v>
                </c:pt>
                <c:pt idx="115">
                  <c:v>8.30846981827523E6</c:v>
                </c:pt>
                <c:pt idx="116">
                  <c:v>8.30908229432104E6</c:v>
                </c:pt>
                <c:pt idx="117">
                  <c:v>8.30969462624132E6</c:v>
                </c:pt>
                <c:pt idx="118">
                  <c:v>8.31030681285828E6</c:v>
                </c:pt>
                <c:pt idx="119">
                  <c:v>8.31091885291848E6</c:v>
                </c:pt>
              </c:numCache>
            </c:numRef>
          </c:yVal>
          <c:smooth val="1"/>
          <c:extLst xmlns:c16r2="http://schemas.microsoft.com/office/drawing/2015/06/chart">
            <c:ext xmlns:c16="http://schemas.microsoft.com/office/drawing/2014/chart" uri="{C3380CC4-5D6E-409C-BE32-E72D297353CC}">
              <c16:uniqueId val="{00000001-8564-479F-9A13-9CA1ABED39EF}"/>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92456644327E6</c:v>
                </c:pt>
                <c:pt idx="3">
                  <c:v>3.10186808597357E6</c:v>
                </c:pt>
                <c:pt idx="4">
                  <c:v>3.10183454320374E6</c:v>
                </c:pt>
                <c:pt idx="5">
                  <c:v>3.10182206302297E6</c:v>
                </c:pt>
                <c:pt idx="6">
                  <c:v>3.1018289520565E6</c:v>
                </c:pt>
                <c:pt idx="7">
                  <c:v>3.1018536549611E6</c:v>
                </c:pt>
                <c:pt idx="8">
                  <c:v>3.10189474309953E6</c:v>
                </c:pt>
                <c:pt idx="9">
                  <c:v>3.10195090422351E6</c:v>
                </c:pt>
                <c:pt idx="10">
                  <c:v>3.10202093297668E6</c:v>
                </c:pt>
                <c:pt idx="11">
                  <c:v>3.1021037221569E6</c:v>
                </c:pt>
                <c:pt idx="12">
                  <c:v>3.10219825468104E6</c:v>
                </c:pt>
                <c:pt idx="13">
                  <c:v>3.10230359619878E6</c:v>
                </c:pt>
                <c:pt idx="14">
                  <c:v>3.10241857590618E6</c:v>
                </c:pt>
                <c:pt idx="15">
                  <c:v>3.10254251579912E6</c:v>
                </c:pt>
                <c:pt idx="16">
                  <c:v>3.10267469828704E6</c:v>
                </c:pt>
                <c:pt idx="17">
                  <c:v>3.10281445313898E6</c:v>
                </c:pt>
                <c:pt idx="18">
                  <c:v>3.10296116502636E6</c:v>
                </c:pt>
                <c:pt idx="19">
                  <c:v>3.10311426908752E6</c:v>
                </c:pt>
                <c:pt idx="20">
                  <c:v>3.10327324676695E6</c:v>
                </c:pt>
                <c:pt idx="21">
                  <c:v>3.10343762199618E6</c:v>
                </c:pt>
                <c:pt idx="22">
                  <c:v>3.10360695768912E6</c:v>
                </c:pt>
                <c:pt idx="23">
                  <c:v>3.10378085252653E6</c:v>
                </c:pt>
                <c:pt idx="24">
                  <c:v>3.10395893800578E6</c:v>
                </c:pt>
                <c:pt idx="25">
                  <c:v>3.10414087573438E6</c:v>
                </c:pt>
                <c:pt idx="26">
                  <c:v>3.1043263549471E6</c:v>
                </c:pt>
                <c:pt idx="27">
                  <c:v>3.10451508967937E6</c:v>
                </c:pt>
                <c:pt idx="28">
                  <c:v>3.1047068174389E6</c:v>
                </c:pt>
                <c:pt idx="29">
                  <c:v>3.10490129710236E6</c:v>
                </c:pt>
                <c:pt idx="30">
                  <c:v>3.10509830713636E6</c:v>
                </c:pt>
                <c:pt idx="31">
                  <c:v>3.10529764398663E6</c:v>
                </c:pt>
                <c:pt idx="32">
                  <c:v>3.10549912060079E6</c:v>
                </c:pt>
                <c:pt idx="33">
                  <c:v>3.10570256507323E6</c:v>
                </c:pt>
                <c:pt idx="34">
                  <c:v>3.10590781940196E6</c:v>
                </c:pt>
                <c:pt idx="35">
                  <c:v>3.1061147383483E6</c:v>
                </c:pt>
                <c:pt idx="36">
                  <c:v>3.10632318839072E6</c:v>
                </c:pt>
                <c:pt idx="37">
                  <c:v>3.1065330467651E6</c:v>
                </c:pt>
                <c:pt idx="38">
                  <c:v>3.1067442005843E6</c:v>
                </c:pt>
                <c:pt idx="39">
                  <c:v>3.10695654603023E6</c:v>
                </c:pt>
                <c:pt idx="40">
                  <c:v>3.1071699876119E6</c:v>
                </c:pt>
                <c:pt idx="41">
                  <c:v>3.10738443748565E6</c:v>
                </c:pt>
                <c:pt idx="42">
                  <c:v>3.10759981483124E6</c:v>
                </c:pt>
                <c:pt idx="43">
                  <c:v>3.10781604527935E6</c:v>
                </c:pt>
                <c:pt idx="44">
                  <c:v>3.1080330603861E6</c:v>
                </c:pt>
                <c:pt idx="45">
                  <c:v>3.10825079715092E6</c:v>
                </c:pt>
                <c:pt idx="46">
                  <c:v>3.10846919757403E6</c:v>
                </c:pt>
                <c:pt idx="47">
                  <c:v>3.1086882082503E6</c:v>
                </c:pt>
                <c:pt idx="48">
                  <c:v>3.10890777999644E6</c:v>
                </c:pt>
                <c:pt idx="49">
                  <c:v>3.10912786750891E6</c:v>
                </c:pt>
                <c:pt idx="50">
                  <c:v>3.10934842904972E6</c:v>
                </c:pt>
                <c:pt idx="51">
                  <c:v>3.10956942615815E6</c:v>
                </c:pt>
                <c:pt idx="52">
                  <c:v>3.10979082338596E6</c:v>
                </c:pt>
                <c:pt idx="53">
                  <c:v>3.11001258805436E6</c:v>
                </c:pt>
                <c:pt idx="54">
                  <c:v>3.11023469003083E6</c:v>
                </c:pt>
                <c:pt idx="55">
                  <c:v>3.1104571015241E6</c:v>
                </c:pt>
                <c:pt idx="56">
                  <c:v>3.11067979689601E6</c:v>
                </c:pt>
                <c:pt idx="57">
                  <c:v>3.11090275248864E6</c:v>
                </c:pt>
                <c:pt idx="58">
                  <c:v>3.11112594646548E6</c:v>
                </c:pt>
                <c:pt idx="59">
                  <c:v>3.11134935866564E6</c:v>
                </c:pt>
                <c:pt idx="60">
                  <c:v>3.11157297046985E6</c:v>
                </c:pt>
                <c:pt idx="61">
                  <c:v>3.11179676467735E6</c:v>
                </c:pt>
                <c:pt idx="62">
                  <c:v>3.11202072539282E6</c:v>
                </c:pt>
                <c:pt idx="63">
                  <c:v>3.11224483792243E6</c:v>
                </c:pt>
                <c:pt idx="64">
                  <c:v>3.11246908867835E6</c:v>
                </c:pt>
                <c:pt idx="65">
                  <c:v>3.11269346509092E6</c:v>
                </c:pt>
                <c:pt idx="66">
                  <c:v>3.11291795552804E6</c:v>
                </c:pt>
                <c:pt idx="67">
                  <c:v>3.11314254922095E6</c:v>
                </c:pt>
                <c:pt idx="68">
                  <c:v>3.11336723619602E6</c:v>
                </c:pt>
                <c:pt idx="69">
                  <c:v>3.11359200721212E6</c:v>
                </c:pt>
                <c:pt idx="70">
                  <c:v>3.1138168537029E6</c:v>
                </c:pt>
                <c:pt idx="71">
                  <c:v>3.11404176772378E6</c:v>
                </c:pt>
                <c:pt idx="72">
                  <c:v>3.11426674190321E6</c:v>
                </c:pt>
                <c:pt idx="73">
                  <c:v>3.11449176939778E6</c:v>
                </c:pt>
                <c:pt idx="74">
                  <c:v>3.11471684385095E6</c:v>
                </c:pt>
                <c:pt idx="75">
                  <c:v>3.11494195935506E6</c:v>
                </c:pt>
                <c:pt idx="76">
                  <c:v>3.11516711041642E6</c:v>
                </c:pt>
                <c:pt idx="77">
                  <c:v>3.11539229192311E6</c:v>
                </c:pt>
                <c:pt idx="78">
                  <c:v>3.11561749911539E6</c:v>
                </c:pt>
                <c:pt idx="79">
                  <c:v>3.11584272755844E6</c:v>
                </c:pt>
                <c:pt idx="80">
                  <c:v>3.11606797311729E6</c:v>
                </c:pt>
                <c:pt idx="81">
                  <c:v>3.11629323193367E6</c:v>
                </c:pt>
                <c:pt idx="82">
                  <c:v>3.11651850040477E6</c:v>
                </c:pt>
                <c:pt idx="83">
                  <c:v>3.11674377516362E6</c:v>
                </c:pt>
                <c:pt idx="84">
                  <c:v>3.11696905306101E6</c:v>
                </c:pt>
                <c:pt idx="85">
                  <c:v>3.11719433114891E6</c:v>
                </c:pt>
                <c:pt idx="86">
                  <c:v>3.11741960666508E6</c:v>
                </c:pt>
                <c:pt idx="87">
                  <c:v>3.11764487701898E6</c:v>
                </c:pt>
                <c:pt idx="88">
                  <c:v>3.11787013977871E6</c:v>
                </c:pt>
                <c:pt idx="89">
                  <c:v>3.11809539265903E6</c:v>
                </c:pt>
                <c:pt idx="90">
                  <c:v>3.11832063351028E6</c:v>
                </c:pt>
                <c:pt idx="91">
                  <c:v>3.11854586030816E6</c:v>
                </c:pt>
                <c:pt idx="92">
                  <c:v>3.11877107114433E6</c:v>
                </c:pt>
                <c:pt idx="93">
                  <c:v>3.11899626421768E6</c:v>
                </c:pt>
                <c:pt idx="94">
                  <c:v>3.11922143782638E6</c:v>
                </c:pt>
                <c:pt idx="95">
                  <c:v>3.11944659036041E6</c:v>
                </c:pt>
                <c:pt idx="96">
                  <c:v>3.11967172029481E6</c:v>
                </c:pt>
                <c:pt idx="97">
                  <c:v>3.11989682618328E6</c:v>
                </c:pt>
                <c:pt idx="98">
                  <c:v>3.12012190665247E6</c:v>
                </c:pt>
                <c:pt idx="99">
                  <c:v>3.12034696039652E6</c:v>
                </c:pt>
                <c:pt idx="100">
                  <c:v>3.12057198617216E6</c:v>
                </c:pt>
                <c:pt idx="101">
                  <c:v>3.12079698279406E6</c:v>
                </c:pt>
                <c:pt idx="102">
                  <c:v>3.12102194913067E6</c:v>
                </c:pt>
                <c:pt idx="103">
                  <c:v>3.12124688410026E6</c:v>
                </c:pt>
                <c:pt idx="104">
                  <c:v>3.12147178666732E6</c:v>
                </c:pt>
                <c:pt idx="105">
                  <c:v>3.1216966558392E6</c:v>
                </c:pt>
                <c:pt idx="106">
                  <c:v>3.12192149066307E6</c:v>
                </c:pt>
                <c:pt idx="107">
                  <c:v>3.122146290223E6</c:v>
                </c:pt>
                <c:pt idx="108">
                  <c:v>3.12237105363734E6</c:v>
                </c:pt>
                <c:pt idx="109">
                  <c:v>3.12259578005634E6</c:v>
                </c:pt>
                <c:pt idx="110">
                  <c:v>3.1228204686598E6</c:v>
                </c:pt>
                <c:pt idx="111">
                  <c:v>3.12304511865501E6</c:v>
                </c:pt>
                <c:pt idx="112">
                  <c:v>3.12326972927488E6</c:v>
                </c:pt>
                <c:pt idx="113">
                  <c:v>3.12349429977604E6</c:v>
                </c:pt>
                <c:pt idx="114">
                  <c:v>3.1237188294373E6</c:v>
                </c:pt>
                <c:pt idx="115">
                  <c:v>3.12394331755798E6</c:v>
                </c:pt>
                <c:pt idx="116">
                  <c:v>3.12416776345667E6</c:v>
                </c:pt>
                <c:pt idx="117">
                  <c:v>3.12439216646976E6</c:v>
                </c:pt>
                <c:pt idx="118">
                  <c:v>3.1246165259503E6</c:v>
                </c:pt>
                <c:pt idx="119">
                  <c:v>3.12484084126687E6</c:v>
                </c:pt>
              </c:numCache>
            </c:numRef>
          </c:yVal>
          <c:smooth val="1"/>
          <c:extLst xmlns:c16r2="http://schemas.microsoft.com/office/drawing/2015/06/chart">
            <c:ext xmlns:c16="http://schemas.microsoft.com/office/drawing/2014/chart" uri="{C3380CC4-5D6E-409C-BE32-E72D297353CC}">
              <c16:uniqueId val="{00000002-8564-479F-9A13-9CA1ABED39EF}"/>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832798358877E7</c:v>
                </c:pt>
                <c:pt idx="2">
                  <c:v>1.35602288082298E7</c:v>
                </c:pt>
                <c:pt idx="3">
                  <c:v>1.35453339116164E7</c:v>
                </c:pt>
                <c:pt idx="4">
                  <c:v>1.3536541226607E7</c:v>
                </c:pt>
                <c:pt idx="5">
                  <c:v>1.35322755317422E7</c:v>
                </c:pt>
                <c:pt idx="6">
                  <c:v>1.35313317547749E7</c:v>
                </c:pt>
                <c:pt idx="7">
                  <c:v>1.35327906158551E7</c:v>
                </c:pt>
                <c:pt idx="8">
                  <c:v>1.3535953286932E7</c:v>
                </c:pt>
                <c:pt idx="9">
                  <c:v>1.35402907984192E7</c:v>
                </c:pt>
                <c:pt idx="10">
                  <c:v>1.35454048803185E7</c:v>
                </c:pt>
                <c:pt idx="11">
                  <c:v>1.35509976678954E7</c:v>
                </c:pt>
                <c:pt idx="12">
                  <c:v>1.35568482784005E7</c:v>
                </c:pt>
                <c:pt idx="13">
                  <c:v>1.35627947125583E7</c:v>
                </c:pt>
                <c:pt idx="14">
                  <c:v>1.35687166320635E7</c:v>
                </c:pt>
                <c:pt idx="15">
                  <c:v>1.3574530166237E7</c:v>
                </c:pt>
                <c:pt idx="16">
                  <c:v>1.3580177777444E7</c:v>
                </c:pt>
                <c:pt idx="17">
                  <c:v>1.35856215994484E7</c:v>
                </c:pt>
                <c:pt idx="18">
                  <c:v>1.35908384676407E7</c:v>
                </c:pt>
                <c:pt idx="19">
                  <c:v>1.35958161098931E7</c:v>
                </c:pt>
                <c:pt idx="20">
                  <c:v>1.36005502333172E7</c:v>
                </c:pt>
                <c:pt idx="21">
                  <c:v>1.36050423027586E7</c:v>
                </c:pt>
                <c:pt idx="22">
                  <c:v>1.36092978528774E7</c:v>
                </c:pt>
                <c:pt idx="23">
                  <c:v>1.36133252113384E7</c:v>
                </c:pt>
                <c:pt idx="24">
                  <c:v>1.36171345383077E7</c:v>
                </c:pt>
                <c:pt idx="25">
                  <c:v>1.36207371089037E7</c:v>
                </c:pt>
                <c:pt idx="26">
                  <c:v>1.36241447818855E7</c:v>
                </c:pt>
                <c:pt idx="27">
                  <c:v>1.36273696051268E7</c:v>
                </c:pt>
                <c:pt idx="28">
                  <c:v>1.36304235394954E7</c:v>
                </c:pt>
                <c:pt idx="29">
                  <c:v>1.3633318261928E7</c:v>
                </c:pt>
                <c:pt idx="30">
                  <c:v>1.36360650303549E7</c:v>
                </c:pt>
                <c:pt idx="31">
                  <c:v>1.36386745953981E7</c:v>
                </c:pt>
                <c:pt idx="32">
                  <c:v>1.36411571469943E7</c:v>
                </c:pt>
                <c:pt idx="33">
                  <c:v>1.36435222868597E7</c:v>
                </c:pt>
                <c:pt idx="34">
                  <c:v>1.36457790198521E7</c:v>
                </c:pt>
                <c:pt idx="35">
                  <c:v>1.36479357589386E7</c:v>
                </c:pt>
                <c:pt idx="36">
                  <c:v>1.36500003397483E7</c:v>
                </c:pt>
                <c:pt idx="37">
                  <c:v>1.36519800416741E7</c:v>
                </c:pt>
                <c:pt idx="38">
                  <c:v>1.3653881613238E7</c:v>
                </c:pt>
                <c:pt idx="39">
                  <c:v>1.36557113000168E7</c:v>
                </c:pt>
                <c:pt idx="40">
                  <c:v>1.36574748738602E7</c:v>
                </c:pt>
                <c:pt idx="41">
                  <c:v>1.36591776624942E7</c:v>
                </c:pt>
                <c:pt idx="42">
                  <c:v>1.36608245788465E7</c:v>
                </c:pt>
                <c:pt idx="43">
                  <c:v>1.3662420149624E7</c:v>
                </c:pt>
                <c:pt idx="44">
                  <c:v>1.36639685428267E7</c:v>
                </c:pt>
                <c:pt idx="45">
                  <c:v>1.36654735939914E7</c:v>
                </c:pt>
                <c:pt idx="46">
                  <c:v>1.36669388310426E7</c:v>
                </c:pt>
                <c:pt idx="47">
                  <c:v>1.36683674976895E7</c:v>
                </c:pt>
                <c:pt idx="48">
                  <c:v>1.36697625753524E7</c:v>
                </c:pt>
                <c:pt idx="49">
                  <c:v>1.3671126803634E7</c:v>
                </c:pt>
                <c:pt idx="50">
                  <c:v>1.36724626993746E7</c:v>
                </c:pt>
                <c:pt idx="51">
                  <c:v>1.36737725743447E7</c:v>
                </c:pt>
                <c:pt idx="52">
                  <c:v>1.36750585516385E7</c:v>
                </c:pt>
                <c:pt idx="53">
                  <c:v>1.3676322580838E7</c:v>
                </c:pt>
                <c:pt idx="54">
                  <c:v>1.36775664520202E7</c:v>
                </c:pt>
                <c:pt idx="55">
                  <c:v>1.36787918086801E7</c:v>
                </c:pt>
                <c:pt idx="56">
                  <c:v>1.36800001596429E7</c:v>
                </c:pt>
                <c:pt idx="57">
                  <c:v>1.36811928900337E7</c:v>
                </c:pt>
                <c:pt idx="58">
                  <c:v>1.36823712713744E7</c:v>
                </c:pt>
                <c:pt idx="59">
                  <c:v>1.3683536470871E7</c:v>
                </c:pt>
                <c:pt idx="60">
                  <c:v>1.36846895599514E7</c:v>
                </c:pt>
                <c:pt idx="61">
                  <c:v>1.36858315221137E7</c:v>
                </c:pt>
                <c:pt idx="62">
                  <c:v>1.3686963260135E7</c:v>
                </c:pt>
                <c:pt idx="63">
                  <c:v>1.36880856026937E7</c:v>
                </c:pt>
                <c:pt idx="64">
                  <c:v>1.36891993104508E7</c:v>
                </c:pt>
                <c:pt idx="65">
                  <c:v>1.36903050816326E7</c:v>
                </c:pt>
                <c:pt idx="66">
                  <c:v>1.36914035571564E7</c:v>
                </c:pt>
                <c:pt idx="67">
                  <c:v>1.36924953253345E7</c:v>
                </c:pt>
                <c:pt idx="68">
                  <c:v>1.36935809261925E7</c:v>
                </c:pt>
                <c:pt idx="69">
                  <c:v>1.36946608554317E7</c:v>
                </c:pt>
                <c:pt idx="70">
                  <c:v>1.36957355680656E7</c:v>
                </c:pt>
                <c:pt idx="71">
                  <c:v>1.36968054817568E7</c:v>
                </c:pt>
                <c:pt idx="72">
                  <c:v>1.36978709798792E7</c:v>
                </c:pt>
                <c:pt idx="73">
                  <c:v>1.36989324143281E7</c:v>
                </c:pt>
                <c:pt idx="74">
                  <c:v>1.36999901080984E7</c:v>
                </c:pt>
                <c:pt idx="75">
                  <c:v>1.37010443576509E7</c:v>
                </c:pt>
                <c:pt idx="76">
                  <c:v>1.3702095435083E7</c:v>
                </c:pt>
                <c:pt idx="77">
                  <c:v>1.37031435901213E7</c:v>
                </c:pt>
                <c:pt idx="78">
                  <c:v>1.37041890519504E7</c:v>
                </c:pt>
                <c:pt idx="79">
                  <c:v>1.370523203089E7</c:v>
                </c:pt>
                <c:pt idx="80">
                  <c:v>1.37062727199352E7</c:v>
                </c:pt>
                <c:pt idx="81">
                  <c:v>1.37073112961696E7</c:v>
                </c:pt>
                <c:pt idx="82">
                  <c:v>1.37083479220626E7</c:v>
                </c:pt>
                <c:pt idx="83">
                  <c:v>1.37093827466596E7</c:v>
                </c:pt>
                <c:pt idx="84">
                  <c:v>1.3710415906675E7</c:v>
                </c:pt>
                <c:pt idx="85">
                  <c:v>1.37114475274955E7</c:v>
                </c:pt>
                <c:pt idx="86">
                  <c:v>1.37124777241007E7</c:v>
                </c:pt>
                <c:pt idx="87">
                  <c:v>1.37135066019086E7</c:v>
                </c:pt>
                <c:pt idx="88">
                  <c:v>1.37145342575519E7</c:v>
                </c:pt>
                <c:pt idx="89">
                  <c:v>1.37155607795908E7</c:v>
                </c:pt>
                <c:pt idx="90">
                  <c:v>1.3716586249167E7</c:v>
                </c:pt>
                <c:pt idx="91">
                  <c:v>1.37176107406047E7</c:v>
                </c:pt>
                <c:pt idx="92">
                  <c:v>1.37186343219635E7</c:v>
                </c:pt>
                <c:pt idx="93">
                  <c:v>1.37196570555436E7</c:v>
                </c:pt>
                <c:pt idx="94">
                  <c:v>1.37206789983528E7</c:v>
                </c:pt>
                <c:pt idx="95">
                  <c:v>1.37217002025332E7</c:v>
                </c:pt>
                <c:pt idx="96">
                  <c:v>1.37227207157548E7</c:v>
                </c:pt>
                <c:pt idx="97">
                  <c:v>1.37237405815759E7</c:v>
                </c:pt>
                <c:pt idx="98">
                  <c:v>1.37247598397749E7</c:v>
                </c:pt>
                <c:pt idx="99">
                  <c:v>1.37257785266551E7</c:v>
                </c:pt>
                <c:pt idx="100">
                  <c:v>1.37267966753249E7</c:v>
                </c:pt>
                <c:pt idx="101">
                  <c:v>1.37278143159545E7</c:v>
                </c:pt>
                <c:pt idx="102">
                  <c:v>1.37288314760133E7</c:v>
                </c:pt>
                <c:pt idx="103">
                  <c:v>1.37298481804867E7</c:v>
                </c:pt>
                <c:pt idx="104">
                  <c:v>1.37308644520763E7</c:v>
                </c:pt>
                <c:pt idx="105">
                  <c:v>1.37318803113838E7</c:v>
                </c:pt>
                <c:pt idx="106">
                  <c:v>1.37328957770794E7</c:v>
                </c:pt>
                <c:pt idx="107">
                  <c:v>1.3733910866058E7</c:v>
                </c:pt>
                <c:pt idx="108">
                  <c:v>1.37349255935814E7</c:v>
                </c:pt>
                <c:pt idx="109">
                  <c:v>1.37359399734104E7</c:v>
                </c:pt>
                <c:pt idx="110">
                  <c:v>1.3736954017925E7</c:v>
                </c:pt>
                <c:pt idx="111">
                  <c:v>1.37379677382362E7</c:v>
                </c:pt>
                <c:pt idx="112">
                  <c:v>1.37389811442881E7</c:v>
                </c:pt>
                <c:pt idx="113">
                  <c:v>1.37399942449522E7</c:v>
                </c:pt>
                <c:pt idx="114">
                  <c:v>1.3741007048114E7</c:v>
                </c:pt>
                <c:pt idx="115">
                  <c:v>1.37420195607523E7</c:v>
                </c:pt>
                <c:pt idx="116">
                  <c:v>1.3743031789014E7</c:v>
                </c:pt>
                <c:pt idx="117">
                  <c:v>1.37440437382798E7</c:v>
                </c:pt>
                <c:pt idx="118">
                  <c:v>1.3745055413228E7</c:v>
                </c:pt>
                <c:pt idx="119">
                  <c:v>1.37460668178906E7</c:v>
                </c:pt>
              </c:numCache>
            </c:numRef>
          </c:yVal>
          <c:smooth val="1"/>
          <c:extLst xmlns:c16r2="http://schemas.microsoft.com/office/drawing/2015/06/chart">
            <c:ext xmlns:c16="http://schemas.microsoft.com/office/drawing/2014/chart" uri="{C3380CC4-5D6E-409C-BE32-E72D297353CC}">
              <c16:uniqueId val="{00000003-8564-479F-9A13-9CA1ABED39EF}"/>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10403191070266E6</c:v>
                </c:pt>
                <c:pt idx="2">
                  <c:v>2.10796138542072E6</c:v>
                </c:pt>
                <c:pt idx="3">
                  <c:v>2.11151990566885E6</c:v>
                </c:pt>
                <c:pt idx="4">
                  <c:v>2.11473190016382E6</c:v>
                </c:pt>
                <c:pt idx="5">
                  <c:v>2.11761831684323E6</c:v>
                </c:pt>
                <c:pt idx="6">
                  <c:v>2.12019735546284E6</c:v>
                </c:pt>
                <c:pt idx="7">
                  <c:v>2.12248503136865E6</c:v>
                </c:pt>
                <c:pt idx="8">
                  <c:v>2.12449561339942E6</c:v>
                </c:pt>
                <c:pt idx="9">
                  <c:v>2.12624196423648E6</c:v>
                </c:pt>
                <c:pt idx="10">
                  <c:v>2.12773580514026E6</c:v>
                </c:pt>
                <c:pt idx="11">
                  <c:v>2.12898792208608E6</c:v>
                </c:pt>
                <c:pt idx="12">
                  <c:v>2.13000832648956E6</c:v>
                </c:pt>
                <c:pt idx="13">
                  <c:v>2.13115608415936E6</c:v>
                </c:pt>
                <c:pt idx="14">
                  <c:v>2.132271004403E6</c:v>
                </c:pt>
                <c:pt idx="15">
                  <c:v>2.13333527963265E6</c:v>
                </c:pt>
                <c:pt idx="16">
                  <c:v>2.13434790683347E6</c:v>
                </c:pt>
                <c:pt idx="17">
                  <c:v>2.13530872698062E6</c:v>
                </c:pt>
                <c:pt idx="18">
                  <c:v>2.13621816697251E6</c:v>
                </c:pt>
                <c:pt idx="19">
                  <c:v>2.13707708798433E6</c:v>
                </c:pt>
                <c:pt idx="20">
                  <c:v>2.1378866682782E6</c:v>
                </c:pt>
                <c:pt idx="21">
                  <c:v>2.13864831260618E6</c:v>
                </c:pt>
                <c:pt idx="22">
                  <c:v>2.13936358228806E6</c:v>
                </c:pt>
                <c:pt idx="23">
                  <c:v>2.14003414136565E6</c:v>
                </c:pt>
                <c:pt idx="24">
                  <c:v>2.1406617152596E6</c:v>
                </c:pt>
                <c:pt idx="25">
                  <c:v>2.1412480591498E6</c:v>
                </c:pt>
                <c:pt idx="26">
                  <c:v>2.14179554385057E6</c:v>
                </c:pt>
                <c:pt idx="27">
                  <c:v>2.14230621462374E6</c:v>
                </c:pt>
                <c:pt idx="28">
                  <c:v>2.14278203420747E6</c:v>
                </c:pt>
                <c:pt idx="29">
                  <c:v>2.14322490551608E6</c:v>
                </c:pt>
                <c:pt idx="30">
                  <c:v>2.1436366673544E6</c:v>
                </c:pt>
                <c:pt idx="31">
                  <c:v>2.14401909155833E6</c:v>
                </c:pt>
                <c:pt idx="32">
                  <c:v>2.1443738813988E6</c:v>
                </c:pt>
                <c:pt idx="33">
                  <c:v>2.1447026709587E6</c:v>
                </c:pt>
                <c:pt idx="34">
                  <c:v>2.14500702525532E6</c:v>
                </c:pt>
                <c:pt idx="35">
                  <c:v>2.14528844093014E6</c:v>
                </c:pt>
                <c:pt idx="36">
                  <c:v>2.14554834736678E6</c:v>
                </c:pt>
                <c:pt idx="37">
                  <c:v>2.14578810812827E6</c:v>
                </c:pt>
                <c:pt idx="38">
                  <c:v>2.14600902262838E6</c:v>
                </c:pt>
                <c:pt idx="39">
                  <c:v>2.14621232903444E6</c:v>
                </c:pt>
                <c:pt idx="40">
                  <c:v>2.14639920564292E6</c:v>
                </c:pt>
                <c:pt idx="41">
                  <c:v>2.14657077279094E6</c:v>
                </c:pt>
                <c:pt idx="42">
                  <c:v>2.14672809487277E6</c:v>
                </c:pt>
                <c:pt idx="43">
                  <c:v>2.14687218238096E6</c:v>
                </c:pt>
                <c:pt idx="44">
                  <c:v>2.14700399395115E6</c:v>
                </c:pt>
                <c:pt idx="45">
                  <c:v>2.14712443839467E6</c:v>
                </c:pt>
                <c:pt idx="46">
                  <c:v>2.14723437670657E6</c:v>
                </c:pt>
                <c:pt idx="47">
                  <c:v>2.14733462403976E6</c:v>
                </c:pt>
                <c:pt idx="48">
                  <c:v>2.14742595163816E6</c:v>
                </c:pt>
                <c:pt idx="49">
                  <c:v>2.14750908872334E6</c:v>
                </c:pt>
                <c:pt idx="50">
                  <c:v>2.14758472433092E6</c:v>
                </c:pt>
                <c:pt idx="51">
                  <c:v>2.14765350909391E6</c:v>
                </c:pt>
                <c:pt idx="52">
                  <c:v>2.14771605697288E6</c:v>
                </c:pt>
                <c:pt idx="53">
                  <c:v>2.1477729469291E6</c:v>
                </c:pt>
                <c:pt idx="54">
                  <c:v>2.14782472454067E6</c:v>
                </c:pt>
                <c:pt idx="55">
                  <c:v>2.14787190356186E6</c:v>
                </c:pt>
                <c:pt idx="56">
                  <c:v>2.14791496742585E6</c:v>
                </c:pt>
                <c:pt idx="57">
                  <c:v>2.14795437069141E6</c:v>
                </c:pt>
                <c:pt idx="58">
                  <c:v>2.14799054043441E6</c:v>
                </c:pt>
                <c:pt idx="59">
                  <c:v>2.14802387758502E6</c:v>
                </c:pt>
                <c:pt idx="60">
                  <c:v>2.14805475821185E6</c:v>
                </c:pt>
                <c:pt idx="61">
                  <c:v>2.1480835347541E6</c:v>
                </c:pt>
                <c:pt idx="62">
                  <c:v>2.14811053720322E6</c:v>
                </c:pt>
                <c:pt idx="63">
                  <c:v>2.14813607423526E6</c:v>
                </c:pt>
                <c:pt idx="64">
                  <c:v>2.14816043429548E6</c:v>
                </c:pt>
                <c:pt idx="65">
                  <c:v>2.14818388663653E6</c:v>
                </c:pt>
                <c:pt idx="66">
                  <c:v>2.1482066823118E6</c:v>
                </c:pt>
                <c:pt idx="67">
                  <c:v>2.14822905512525E6</c:v>
                </c:pt>
                <c:pt idx="68">
                  <c:v>2.14825122253935E6</c:v>
                </c:pt>
                <c:pt idx="69">
                  <c:v>2.14827338654241E6</c:v>
                </c:pt>
                <c:pt idx="70">
                  <c:v>2.14829573447686E6</c:v>
                </c:pt>
                <c:pt idx="71">
                  <c:v>2.14831843982987E6</c:v>
                </c:pt>
                <c:pt idx="72">
                  <c:v>2.1483416629877E6</c:v>
                </c:pt>
                <c:pt idx="73">
                  <c:v>2.14836555195508E6</c:v>
                </c:pt>
                <c:pt idx="74">
                  <c:v>2.14839024304115E6</c:v>
                </c:pt>
                <c:pt idx="75">
                  <c:v>2.14841586151306E6</c:v>
                </c:pt>
                <c:pt idx="76">
                  <c:v>2.14844252221856E6</c:v>
                </c:pt>
                <c:pt idx="77">
                  <c:v>2.148470330179E6</c:v>
                </c:pt>
                <c:pt idx="78">
                  <c:v>2.14849938115364E6</c:v>
                </c:pt>
                <c:pt idx="79">
                  <c:v>2.14852976217676E6</c:v>
                </c:pt>
                <c:pt idx="80">
                  <c:v>2.14856155206842E6</c:v>
                </c:pt>
                <c:pt idx="81">
                  <c:v>2.14859482192027E6</c:v>
                </c:pt>
                <c:pt idx="82">
                  <c:v>2.14862963555716E6</c:v>
                </c:pt>
                <c:pt idx="83">
                  <c:v>2.14866604997587E6</c:v>
                </c:pt>
                <c:pt idx="84">
                  <c:v>2.14870411576175E6</c:v>
                </c:pt>
                <c:pt idx="85">
                  <c:v>2.14874387748437E6</c:v>
                </c:pt>
                <c:pt idx="86">
                  <c:v>2.148785374073E6</c:v>
                </c:pt>
                <c:pt idx="87">
                  <c:v>2.14882863917284E6</c:v>
                </c:pt>
                <c:pt idx="88">
                  <c:v>2.14887370148306E6</c:v>
                </c:pt>
                <c:pt idx="89">
                  <c:v>2.14892058507702E6</c:v>
                </c:pt>
                <c:pt idx="90">
                  <c:v>2.14896930970601E6</c:v>
                </c:pt>
                <c:pt idx="91">
                  <c:v>2.14901989108686E6</c:v>
                </c:pt>
                <c:pt idx="92">
                  <c:v>2.1490723411744E6</c:v>
                </c:pt>
                <c:pt idx="93">
                  <c:v>2.14912666841931E6</c:v>
                </c:pt>
                <c:pt idx="94">
                  <c:v>2.14918287801222E6</c:v>
                </c:pt>
                <c:pt idx="95">
                  <c:v>2.14924097211451E6</c:v>
                </c:pt>
                <c:pt idx="96">
                  <c:v>2.14930095007662E6</c:v>
                </c:pt>
                <c:pt idx="97">
                  <c:v>2.14936280864433E6</c:v>
                </c:pt>
                <c:pt idx="98">
                  <c:v>2.14942654215364E6</c:v>
                </c:pt>
                <c:pt idx="99">
                  <c:v>2.14949214271483E6</c:v>
                </c:pt>
                <c:pt idx="100">
                  <c:v>2.14955960038615E6</c:v>
                </c:pt>
                <c:pt idx="101">
                  <c:v>2.14962890333776E6</c:v>
                </c:pt>
                <c:pt idx="102">
                  <c:v>2.14970003800618E6</c:v>
                </c:pt>
                <c:pt idx="103">
                  <c:v>2.14977298924005E6</c:v>
                </c:pt>
                <c:pt idx="104">
                  <c:v>2.1498477404373E6</c:v>
                </c:pt>
                <c:pt idx="105">
                  <c:v>2.14992427367431E6</c:v>
                </c:pt>
                <c:pt idx="106">
                  <c:v>2.1500025698276E6</c:v>
                </c:pt>
                <c:pt idx="107">
                  <c:v>2.15008260868804E6</c:v>
                </c:pt>
                <c:pt idx="108">
                  <c:v>2.15016436906843E6</c:v>
                </c:pt>
                <c:pt idx="109">
                  <c:v>2.15024782890437E6</c:v>
                </c:pt>
                <c:pt idx="110">
                  <c:v>2.15033296534911E6</c:v>
                </c:pt>
                <c:pt idx="111">
                  <c:v>2.15041975486236E6</c:v>
                </c:pt>
                <c:pt idx="112">
                  <c:v>2.15050817329373E6</c:v>
                </c:pt>
                <c:pt idx="113">
                  <c:v>2.1505981959607E6</c:v>
                </c:pt>
                <c:pt idx="114">
                  <c:v>2.15068979772177E6</c:v>
                </c:pt>
                <c:pt idx="115">
                  <c:v>2.15078295304475E6</c:v>
                </c:pt>
                <c:pt idx="116">
                  <c:v>2.15087763607062E6</c:v>
                </c:pt>
                <c:pt idx="117">
                  <c:v>2.15097382067317E6</c:v>
                </c:pt>
                <c:pt idx="118">
                  <c:v>2.15107148051456E6</c:v>
                </c:pt>
                <c:pt idx="119">
                  <c:v>2.15117058909715E6</c:v>
                </c:pt>
              </c:numCache>
            </c:numRef>
          </c:yVal>
          <c:smooth val="1"/>
          <c:extLst xmlns:c16r2="http://schemas.microsoft.com/office/drawing/2015/06/chart">
            <c:ext xmlns:c16="http://schemas.microsoft.com/office/drawing/2014/chart" uri="{C3380CC4-5D6E-409C-BE32-E72D297353CC}">
              <c16:uniqueId val="{00000004-8564-479F-9A13-9CA1ABED39EF}"/>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0766116816844E6</c:v>
                </c:pt>
                <c:pt idx="2">
                  <c:v>1.41142870590196E6</c:v>
                </c:pt>
                <c:pt idx="3">
                  <c:v>1.41540869903344E6</c:v>
                </c:pt>
                <c:pt idx="4">
                  <c:v>1.41959441384955E6</c:v>
                </c:pt>
                <c:pt idx="5">
                  <c:v>1.42397885232015E6</c:v>
                </c:pt>
                <c:pt idx="6">
                  <c:v>1.42855487967302E6</c:v>
                </c:pt>
                <c:pt idx="7">
                  <c:v>1.43331531724413E6</c:v>
                </c:pt>
                <c:pt idx="8">
                  <c:v>1.43825301220112E6</c:v>
                </c:pt>
                <c:pt idx="9">
                  <c:v>1.44336088943165E6</c:v>
                </c:pt>
                <c:pt idx="10">
                  <c:v>1.44863198968264E6</c:v>
                </c:pt>
                <c:pt idx="11">
                  <c:v>1.45405949711572E6</c:v>
                </c:pt>
                <c:pt idx="12">
                  <c:v>1.45963675873091E6</c:v>
                </c:pt>
                <c:pt idx="13">
                  <c:v>1.46505755177551E6</c:v>
                </c:pt>
                <c:pt idx="14">
                  <c:v>1.47046344627066E6</c:v>
                </c:pt>
                <c:pt idx="15">
                  <c:v>1.47587178926331E6</c:v>
                </c:pt>
                <c:pt idx="16">
                  <c:v>1.48128496068445E6</c:v>
                </c:pt>
                <c:pt idx="17">
                  <c:v>1.48670431115739E6</c:v>
                </c:pt>
                <c:pt idx="18">
                  <c:v>1.49213045613849E6</c:v>
                </c:pt>
                <c:pt idx="19">
                  <c:v>1.49756346146508E6</c:v>
                </c:pt>
                <c:pt idx="20">
                  <c:v>1.50300298642914E6</c:v>
                </c:pt>
                <c:pt idx="21">
                  <c:v>1.5084483940669E6</c:v>
                </c:pt>
                <c:pt idx="22">
                  <c:v>1.51389883602022E6</c:v>
                </c:pt>
                <c:pt idx="23">
                  <c:v>1.51935331767877E6</c:v>
                </c:pt>
                <c:pt idx="24">
                  <c:v>1.52481074803438E6</c:v>
                </c:pt>
                <c:pt idx="25">
                  <c:v>1.53026997768772E6</c:v>
                </c:pt>
                <c:pt idx="26">
                  <c:v>1.53572930487883E6</c:v>
                </c:pt>
                <c:pt idx="27">
                  <c:v>1.54118729360298E6</c:v>
                </c:pt>
                <c:pt idx="28">
                  <c:v>1.54664256628875E6</c:v>
                </c:pt>
                <c:pt idx="29">
                  <c:v>1.5520937869471E6</c:v>
                </c:pt>
                <c:pt idx="30">
                  <c:v>1.55753966695258E6</c:v>
                </c:pt>
                <c:pt idx="31">
                  <c:v>1.56297896900072E6</c:v>
                </c:pt>
                <c:pt idx="32">
                  <c:v>1.56841050953134E6</c:v>
                </c:pt>
                <c:pt idx="33">
                  <c:v>1.57383315998305E6</c:v>
                </c:pt>
                <c:pt idx="34">
                  <c:v>1.57924584716287E6</c:v>
                </c:pt>
                <c:pt idx="35">
                  <c:v>1.58464755295116E6</c:v>
                </c:pt>
                <c:pt idx="36">
                  <c:v>1.59003731351219E6</c:v>
                </c:pt>
                <c:pt idx="37">
                  <c:v>1.59541421814236E6</c:v>
                </c:pt>
                <c:pt idx="38">
                  <c:v>1.60077740785768E6</c:v>
                </c:pt>
                <c:pt idx="39">
                  <c:v>1.6061260728873E6</c:v>
                </c:pt>
                <c:pt idx="40">
                  <c:v>1.61145945146224E6</c:v>
                </c:pt>
                <c:pt idx="41">
                  <c:v>1.61677682812687E6</c:v>
                </c:pt>
                <c:pt idx="42">
                  <c:v>1.62207753195573E6</c:v>
                </c:pt>
                <c:pt idx="43">
                  <c:v>1.62736093475086E6</c:v>
                </c:pt>
                <c:pt idx="44">
                  <c:v>1.63262644924172E6</c:v>
                </c:pt>
                <c:pt idx="45">
                  <c:v>1.63787352730386E6</c:v>
                </c:pt>
                <c:pt idx="46">
                  <c:v>1.64310165820838E6</c:v>
                </c:pt>
                <c:pt idx="47">
                  <c:v>1.6483103669109E6</c:v>
                </c:pt>
                <c:pt idx="48">
                  <c:v>1.65349921238641E6</c:v>
                </c:pt>
                <c:pt idx="49">
                  <c:v>1.65866778601445E6</c:v>
                </c:pt>
                <c:pt idx="50">
                  <c:v>1.6638157100172E6</c:v>
                </c:pt>
                <c:pt idx="51">
                  <c:v>1.66894263595261E6</c:v>
                </c:pt>
                <c:pt idx="52">
                  <c:v>1.67404824326147E6</c:v>
                </c:pt>
                <c:pt idx="53">
                  <c:v>1.67913223787131E6</c:v>
                </c:pt>
                <c:pt idx="54">
                  <c:v>1.68419435085598E6</c:v>
                </c:pt>
                <c:pt idx="55">
                  <c:v>1.68923433715006E6</c:v>
                </c:pt>
                <c:pt idx="56">
                  <c:v>1.69425197431712E6</c:v>
                </c:pt>
                <c:pt idx="57">
                  <c:v>1.69924706137048E6</c:v>
                </c:pt>
                <c:pt idx="58">
                  <c:v>1.70421941764523E6</c:v>
                </c:pt>
                <c:pt idx="59">
                  <c:v>1.7091688817198E6</c:v>
                </c:pt>
                <c:pt idx="60">
                  <c:v>1.71409531038564E6</c:v>
                </c:pt>
                <c:pt idx="61">
                  <c:v>1.71899857766347E6</c:v>
                </c:pt>
                <c:pt idx="62">
                  <c:v>1.72387857386418E6</c:v>
                </c:pt>
                <c:pt idx="63">
                  <c:v>1.7287352046931E6</c:v>
                </c:pt>
                <c:pt idx="64">
                  <c:v>1.73356839039577E6</c:v>
                </c:pt>
                <c:pt idx="65">
                  <c:v>1.73837806494367E6</c:v>
                </c:pt>
                <c:pt idx="66">
                  <c:v>1.74316417525838E6</c:v>
                </c:pt>
                <c:pt idx="67">
                  <c:v>1.74792668047257E6</c:v>
                </c:pt>
                <c:pt idx="68">
                  <c:v>1.75266555122634E6</c:v>
                </c:pt>
                <c:pt idx="69">
                  <c:v>1.75738076899747E6</c:v>
                </c:pt>
                <c:pt idx="70">
                  <c:v>1.76207232546405E6</c:v>
                </c:pt>
                <c:pt idx="71">
                  <c:v>1.76674022189834E6</c:v>
                </c:pt>
                <c:pt idx="72">
                  <c:v>1.77138446859021E6</c:v>
                </c:pt>
                <c:pt idx="73">
                  <c:v>1.77600508429914E6</c:v>
                </c:pt>
                <c:pt idx="74">
                  <c:v>1.78060209573345E6</c:v>
                </c:pt>
                <c:pt idx="75">
                  <c:v>1.78517553705547E6</c:v>
                </c:pt>
                <c:pt idx="76">
                  <c:v>1.78972544941163E6</c:v>
                </c:pt>
                <c:pt idx="77">
                  <c:v>1.79425188048632E6</c:v>
                </c:pt>
                <c:pt idx="78">
                  <c:v>1.79875488407834E6</c:v>
                </c:pt>
                <c:pt idx="79">
                  <c:v>1.80323451969908E6</c:v>
                </c:pt>
                <c:pt idx="80">
                  <c:v>1.80769085219139E6</c:v>
                </c:pt>
                <c:pt idx="81">
                  <c:v>1.81212395136805E6</c:v>
                </c:pt>
                <c:pt idx="82">
                  <c:v>1.81653389166916E6</c:v>
                </c:pt>
                <c:pt idx="83">
                  <c:v>1.82092075183743E6</c:v>
                </c:pt>
                <c:pt idx="84">
                  <c:v>1.82528461461053E6</c:v>
                </c:pt>
                <c:pt idx="85">
                  <c:v>1.82962556642977E6</c:v>
                </c:pt>
                <c:pt idx="86">
                  <c:v>1.83394369716434E6</c:v>
                </c:pt>
                <c:pt idx="87">
                  <c:v>1.83823909985024E6</c:v>
                </c:pt>
                <c:pt idx="88">
                  <c:v>1.84251187044342E6</c:v>
                </c:pt>
                <c:pt idx="89">
                  <c:v>1.84676210758624E6</c:v>
                </c:pt>
                <c:pt idx="90">
                  <c:v>1.8509899123867E6</c:v>
                </c:pt>
                <c:pt idx="91">
                  <c:v>1.85519538820993E6</c:v>
                </c:pt>
                <c:pt idx="92">
                  <c:v>1.85937864048109E6</c:v>
                </c:pt>
                <c:pt idx="93">
                  <c:v>1.86353977649936E6</c:v>
                </c:pt>
                <c:pt idx="94">
                  <c:v>1.86767890526238E6</c:v>
                </c:pt>
                <c:pt idx="95">
                  <c:v>1.87179613730059E6</c:v>
                </c:pt>
                <c:pt idx="96">
                  <c:v>1.87589158452108E6</c:v>
                </c:pt>
                <c:pt idx="97">
                  <c:v>1.87996536006039E6</c:v>
                </c:pt>
                <c:pt idx="98">
                  <c:v>1.88401757814583E6</c:v>
                </c:pt>
                <c:pt idx="99">
                  <c:v>1.88804835396493E6</c:v>
                </c:pt>
                <c:pt idx="100">
                  <c:v>1.89205780354262E6</c:v>
                </c:pt>
                <c:pt idx="101">
                  <c:v>1.89604604362562E6</c:v>
                </c:pt>
                <c:pt idx="102">
                  <c:v>1.90001319157388E6</c:v>
                </c:pt>
                <c:pt idx="103">
                  <c:v>1.90395936525855E6</c:v>
                </c:pt>
                <c:pt idx="104">
                  <c:v>1.90788468296615E6</c:v>
                </c:pt>
                <c:pt idx="105">
                  <c:v>1.91178926330879E6</c:v>
                </c:pt>
                <c:pt idx="106">
                  <c:v>1.91567322513986E6</c:v>
                </c:pt>
                <c:pt idx="107">
                  <c:v>1.91953668747517E6</c:v>
                </c:pt>
                <c:pt idx="108">
                  <c:v>1.92337976941904E6</c:v>
                </c:pt>
                <c:pt idx="109">
                  <c:v>1.92720259009523E6</c:v>
                </c:pt>
                <c:pt idx="110">
                  <c:v>1.93100526858241E6</c:v>
                </c:pt>
                <c:pt idx="111">
                  <c:v>1.93478792385382E6</c:v>
                </c:pt>
                <c:pt idx="112">
                  <c:v>1.93855067472114E6</c:v>
                </c:pt>
                <c:pt idx="113">
                  <c:v>1.94229363978207E6</c:v>
                </c:pt>
                <c:pt idx="114">
                  <c:v>1.9460169373716E6</c:v>
                </c:pt>
                <c:pt idx="115">
                  <c:v>1.94972068551672E6</c:v>
                </c:pt>
                <c:pt idx="116">
                  <c:v>1.95340500189441E6</c:v>
                </c:pt>
                <c:pt idx="117">
                  <c:v>1.95707000379259E6</c:v>
                </c:pt>
                <c:pt idx="118">
                  <c:v>1.96071580807411E6</c:v>
                </c:pt>
                <c:pt idx="119">
                  <c:v>1.9643425311434E6</c:v>
                </c:pt>
              </c:numCache>
            </c:numRef>
          </c:yVal>
          <c:smooth val="1"/>
          <c:extLst xmlns:c16r2="http://schemas.microsoft.com/office/drawing/2015/06/chart">
            <c:ext xmlns:c16="http://schemas.microsoft.com/office/drawing/2014/chart" uri="{C3380CC4-5D6E-409C-BE32-E72D297353CC}">
              <c16:uniqueId val="{00000005-8564-479F-9A13-9CA1ABED39EF}"/>
            </c:ext>
          </c:extLst>
        </c:ser>
        <c:dLbls>
          <c:showLegendKey val="0"/>
          <c:showVal val="0"/>
          <c:showCatName val="0"/>
          <c:showSerName val="0"/>
          <c:showPercent val="0"/>
          <c:showBubbleSize val="0"/>
        </c:dLbls>
        <c:axId val="-1626140448"/>
        <c:axId val="-1074643568"/>
      </c:scatterChart>
      <c:valAx>
        <c:axId val="-1626140448"/>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74643568"/>
        <c:crosses val="autoZero"/>
        <c:crossBetween val="midCat"/>
        <c:majorUnit val="5.0"/>
      </c:valAx>
      <c:valAx>
        <c:axId val="-1074643568"/>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626140448"/>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82298.5734066792</c:v>
                </c:pt>
                <c:pt idx="2">
                  <c:v>981066.9643196713</c:v>
                </c:pt>
                <c:pt idx="3">
                  <c:v>979773.5325713869</c:v>
                </c:pt>
                <c:pt idx="4">
                  <c:v>978428.833490137</c:v>
                </c:pt>
                <c:pt idx="5">
                  <c:v>977041.115249034</c:v>
                </c:pt>
                <c:pt idx="6">
                  <c:v>975616.8445858124</c:v>
                </c:pt>
                <c:pt idx="7">
                  <c:v>974161.1155793233</c:v>
                </c:pt>
                <c:pt idx="8">
                  <c:v>972677.9655292173</c:v>
                </c:pt>
                <c:pt idx="9">
                  <c:v>971170.618863246</c:v>
                </c:pt>
                <c:pt idx="10">
                  <c:v>969641.6753018869</c:v>
                </c:pt>
                <c:pt idx="11">
                  <c:v>968093.2548637316</c:v>
                </c:pt>
                <c:pt idx="12">
                  <c:v>966527.1094689263</c:v>
                </c:pt>
                <c:pt idx="13">
                  <c:v>964944.7087062767</c:v>
                </c:pt>
                <c:pt idx="14">
                  <c:v>963379.49206689</c:v>
                </c:pt>
                <c:pt idx="15">
                  <c:v>961842.735423758</c:v>
                </c:pt>
                <c:pt idx="16">
                  <c:v>960340.9876519798</c:v>
                </c:pt>
                <c:pt idx="17">
                  <c:v>958878.600836138</c:v>
                </c:pt>
                <c:pt idx="18">
                  <c:v>957458.2785786364</c:v>
                </c:pt>
                <c:pt idx="19">
                  <c:v>956081.491773538</c:v>
                </c:pt>
                <c:pt idx="20">
                  <c:v>954748.7975142403</c:v>
                </c:pt>
                <c:pt idx="21">
                  <c:v>953460.083193597</c:v>
                </c:pt>
                <c:pt idx="22">
                  <c:v>952214.7528558241</c:v>
                </c:pt>
                <c:pt idx="23">
                  <c:v>951011.869006628</c:v>
                </c:pt>
                <c:pt idx="24">
                  <c:v>949850.2601017912</c:v>
                </c:pt>
                <c:pt idx="25">
                  <c:v>948728.6016206801</c:v>
                </c:pt>
                <c:pt idx="26">
                  <c:v>947645.476838564</c:v>
                </c:pt>
                <c:pt idx="27">
                  <c:v>946599.4777057333</c:v>
                </c:pt>
                <c:pt idx="28">
                  <c:v>945589.198373339</c:v>
                </c:pt>
                <c:pt idx="29">
                  <c:v>944613.2507414512</c:v>
                </c:pt>
                <c:pt idx="30">
                  <c:v>943670.2777894961</c:v>
                </c:pt>
                <c:pt idx="31">
                  <c:v>942758.9627017425</c:v>
                </c:pt>
                <c:pt idx="32">
                  <c:v>941878.034809511</c:v>
                </c:pt>
                <c:pt idx="33">
                  <c:v>941026.2731533783</c:v>
                </c:pt>
                <c:pt idx="34">
                  <c:v>940202.508280996</c:v>
                </c:pt>
                <c:pt idx="35">
                  <c:v>939405.6227514327</c:v>
                </c:pt>
                <c:pt idx="36">
                  <c:v>938634.55070508</c:v>
                </c:pt>
                <c:pt idx="37">
                  <c:v>937888.2767719969</c:v>
                </c:pt>
                <c:pt idx="38">
                  <c:v>937165.8345251916</c:v>
                </c:pt>
                <c:pt idx="39">
                  <c:v>936466.304634277</c:v>
                </c:pt>
                <c:pt idx="40">
                  <c:v>935788.8129323171</c:v>
                </c:pt>
                <c:pt idx="41">
                  <c:v>935132.5283136686</c:v>
                </c:pt>
                <c:pt idx="42">
                  <c:v>934496.6605818937</c:v>
                </c:pt>
                <c:pt idx="43">
                  <c:v>933880.4583023577</c:v>
                </c:pt>
                <c:pt idx="44">
                  <c:v>933283.2066939993</c:v>
                </c:pt>
                <c:pt idx="45">
                  <c:v>932704.2255841513</c:v>
                </c:pt>
                <c:pt idx="46">
                  <c:v>932142.8674423174</c:v>
                </c:pt>
                <c:pt idx="47">
                  <c:v>931598.5155028612</c:v>
                </c:pt>
                <c:pt idx="48">
                  <c:v>931070.5819821391</c:v>
                </c:pt>
                <c:pt idx="49">
                  <c:v>930558.5063923523</c:v>
                </c:pt>
                <c:pt idx="50">
                  <c:v>930061.7539520435</c:v>
                </c:pt>
                <c:pt idx="51">
                  <c:v>929579.8140914787</c:v>
                </c:pt>
                <c:pt idx="52">
                  <c:v>929112.1990500073</c:v>
                </c:pt>
                <c:pt idx="53">
                  <c:v>928658.4425618651</c:v>
                </c:pt>
                <c:pt idx="54">
                  <c:v>928218.098626122</c:v>
                </c:pt>
                <c:pt idx="55">
                  <c:v>927790.7403563046</c:v>
                </c:pt>
                <c:pt idx="56">
                  <c:v>927375.9589051194</c:v>
                </c:pt>
                <c:pt idx="57">
                  <c:v>926973.3624597174</c:v>
                </c:pt>
                <c:pt idx="58">
                  <c:v>926582.5753030473</c:v>
                </c:pt>
                <c:pt idx="59">
                  <c:v>926203.2369369375</c:v>
                </c:pt>
                <c:pt idx="60">
                  <c:v>925835.0012627908</c:v>
                </c:pt>
                <c:pt idx="61">
                  <c:v>925477.5358159374</c:v>
                </c:pt>
                <c:pt idx="62">
                  <c:v>925130.5210499167</c:v>
                </c:pt>
                <c:pt idx="63">
                  <c:v>924793.6496671888</c:v>
                </c:pt>
                <c:pt idx="64">
                  <c:v>924466.6259929843</c:v>
                </c:pt>
                <c:pt idx="65">
                  <c:v>924149.1653892315</c:v>
                </c:pt>
                <c:pt idx="66">
                  <c:v>923840.9937056866</c:v>
                </c:pt>
                <c:pt idx="67">
                  <c:v>923541.846765626</c:v>
                </c:pt>
                <c:pt idx="68">
                  <c:v>923251.4698836026</c:v>
                </c:pt>
                <c:pt idx="69">
                  <c:v>922969.617413011</c:v>
                </c:pt>
                <c:pt idx="70">
                  <c:v>922696.05232129</c:v>
                </c:pt>
                <c:pt idx="71">
                  <c:v>922430.5457908397</c:v>
                </c:pt>
                <c:pt idx="72">
                  <c:v>922172.876843807</c:v>
                </c:pt>
                <c:pt idx="73">
                  <c:v>921922.8319890631</c:v>
                </c:pt>
                <c:pt idx="74">
                  <c:v>921680.2048898203</c:v>
                </c:pt>
                <c:pt idx="75">
                  <c:v>921444.7960504406</c:v>
                </c:pt>
                <c:pt idx="76">
                  <c:v>921216.4125211141</c:v>
                </c:pt>
                <c:pt idx="77">
                  <c:v>920994.8676191712</c:v>
                </c:pt>
                <c:pt idx="78">
                  <c:v>920779.9806658964</c:v>
                </c:pt>
                <c:pt idx="79">
                  <c:v>920571.5767377891</c:v>
                </c:pt>
                <c:pt idx="80">
                  <c:v>920369.4864313023</c:v>
                </c:pt>
                <c:pt idx="81">
                  <c:v>920173.5456401603</c:v>
                </c:pt>
                <c:pt idx="82">
                  <c:v>919983.5953444189</c:v>
                </c:pt>
                <c:pt idx="83">
                  <c:v>919799.4814105118</c:v>
                </c:pt>
                <c:pt idx="84">
                  <c:v>919621.054401549</c:v>
                </c:pt>
                <c:pt idx="85">
                  <c:v>919448.1693972351</c:v>
                </c:pt>
                <c:pt idx="86">
                  <c:v>919280.6858227752</c:v>
                </c:pt>
                <c:pt idx="87">
                  <c:v>919118.4672862094</c:v>
                </c:pt>
                <c:pt idx="88">
                  <c:v>918961.3814236551</c:v>
                </c:pt>
                <c:pt idx="89">
                  <c:v>918809.2997519627</c:v>
                </c:pt>
                <c:pt idx="90">
                  <c:v>918662.0975283498</c:v>
                </c:pt>
                <c:pt idx="91">
                  <c:v>918519.6536165591</c:v>
                </c:pt>
                <c:pt idx="92">
                  <c:v>918381.8503591871</c:v>
                </c:pt>
                <c:pt idx="93">
                  <c:v>918248.5734558204</c:v>
                </c:pt>
                <c:pt idx="94">
                  <c:v>918119.711846605</c:v>
                </c:pt>
                <c:pt idx="95">
                  <c:v>917995.1576009787</c:v>
                </c:pt>
                <c:pt idx="96">
                  <c:v>917874.8058112494</c:v>
                </c:pt>
                <c:pt idx="97">
                  <c:v>917758.5544907573</c:v>
                </c:pt>
                <c:pt idx="98">
                  <c:v>917646.3044763678</c:v>
                </c:pt>
                <c:pt idx="99">
                  <c:v>917537.9593350529</c:v>
                </c:pt>
                <c:pt idx="100">
                  <c:v>917433.4252743476</c:v>
                </c:pt>
                <c:pt idx="101">
                  <c:v>917332.6110564722</c:v>
                </c:pt>
                <c:pt idx="102">
                  <c:v>917235.427915927</c:v>
                </c:pt>
                <c:pt idx="103">
                  <c:v>917141.7894803813</c:v>
                </c:pt>
                <c:pt idx="104">
                  <c:v>917051.6116946904</c:v>
                </c:pt>
                <c:pt idx="105">
                  <c:v>916964.812747876</c:v>
                </c:pt>
                <c:pt idx="106">
                  <c:v>916881.313002931</c:v>
                </c:pt>
                <c:pt idx="107">
                  <c:v>916801.0349293003</c:v>
                </c:pt>
                <c:pt idx="108">
                  <c:v>916723.9030379225</c:v>
                </c:pt>
                <c:pt idx="109">
                  <c:v>916649.8438186885</c:v>
                </c:pt>
                <c:pt idx="110">
                  <c:v>916578.7856802248</c:v>
                </c:pt>
                <c:pt idx="111">
                  <c:v>916510.658891878</c:v>
                </c:pt>
                <c:pt idx="112">
                  <c:v>916445.3955278065</c:v>
                </c:pt>
                <c:pt idx="113">
                  <c:v>916382.9294130793</c:v>
                </c:pt>
                <c:pt idx="114">
                  <c:v>916323.196071697</c:v>
                </c:pt>
                <c:pt idx="115">
                  <c:v>916266.132676443</c:v>
                </c:pt>
                <c:pt idx="116">
                  <c:v>916211.6780004918</c:v>
                </c:pt>
                <c:pt idx="117">
                  <c:v>916159.7723706878</c:v>
                </c:pt>
                <c:pt idx="118">
                  <c:v>916110.3576224574</c:v>
                </c:pt>
                <c:pt idx="119">
                  <c:v>916063.3770561931</c:v>
                </c:pt>
              </c:numCache>
            </c:numRef>
          </c:yVal>
          <c:smooth val="1"/>
          <c:extLst xmlns:c16r2="http://schemas.microsoft.com/office/drawing/2015/06/chart">
            <c:ext xmlns:c16="http://schemas.microsoft.com/office/drawing/2014/chart" uri="{C3380CC4-5D6E-409C-BE32-E72D297353CC}">
              <c16:uniqueId val="{00000000-388A-4029-864C-EA4366FB5D1F}"/>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29962.821722444</c:v>
                </c:pt>
                <c:pt idx="2">
                  <c:v>530294.8399523616</c:v>
                </c:pt>
                <c:pt idx="3">
                  <c:v>530555.7868506215</c:v>
                </c:pt>
                <c:pt idx="4">
                  <c:v>530749.8548333097</c:v>
                </c:pt>
                <c:pt idx="5">
                  <c:v>530880.6247727963</c:v>
                </c:pt>
                <c:pt idx="6">
                  <c:v>530951.204813214</c:v>
                </c:pt>
                <c:pt idx="7">
                  <c:v>530964.3320807374</c:v>
                </c:pt>
                <c:pt idx="8">
                  <c:v>530922.4510651595</c:v>
                </c:pt>
                <c:pt idx="9">
                  <c:v>530827.7740013462</c:v>
                </c:pt>
                <c:pt idx="10">
                  <c:v>530682.327361723</c:v>
                </c:pt>
                <c:pt idx="11">
                  <c:v>530487.9876432475</c:v>
                </c:pt>
                <c:pt idx="12">
                  <c:v>530246.5089108087</c:v>
                </c:pt>
                <c:pt idx="13">
                  <c:v>529959.5439990472</c:v>
                </c:pt>
                <c:pt idx="14">
                  <c:v>529660.8325785513</c:v>
                </c:pt>
                <c:pt idx="15">
                  <c:v>529362.1838246204</c:v>
                </c:pt>
                <c:pt idx="16">
                  <c:v>529070.7821044113</c:v>
                </c:pt>
                <c:pt idx="17">
                  <c:v>528791.6743285474</c:v>
                </c:pt>
                <c:pt idx="18">
                  <c:v>528528.290777747</c:v>
                </c:pt>
                <c:pt idx="19">
                  <c:v>528282.841164474</c:v>
                </c:pt>
                <c:pt idx="20">
                  <c:v>528056.619606947</c:v>
                </c:pt>
                <c:pt idx="21">
                  <c:v>527850.2390840093</c:v>
                </c:pt>
                <c:pt idx="22">
                  <c:v>527663.811306209</c:v>
                </c:pt>
                <c:pt idx="23">
                  <c:v>527497.0843643339</c:v>
                </c:pt>
                <c:pt idx="24">
                  <c:v>527349.5477425609</c:v>
                </c:pt>
                <c:pt idx="25">
                  <c:v>527220.5121300183</c:v>
                </c:pt>
                <c:pt idx="26">
                  <c:v>527109.1697931611</c:v>
                </c:pt>
                <c:pt idx="27">
                  <c:v>527014.6965226899</c:v>
                </c:pt>
                <c:pt idx="28">
                  <c:v>526936.2453926472</c:v>
                </c:pt>
                <c:pt idx="29">
                  <c:v>526872.9631097857</c:v>
                </c:pt>
                <c:pt idx="30">
                  <c:v>526824.0043457301</c:v>
                </c:pt>
                <c:pt idx="31">
                  <c:v>526788.541953844</c:v>
                </c:pt>
                <c:pt idx="32">
                  <c:v>526765.7740426842</c:v>
                </c:pt>
                <c:pt idx="33">
                  <c:v>526754.9286742593</c:v>
                </c:pt>
                <c:pt idx="34">
                  <c:v>526755.2667785533</c:v>
                </c:pt>
                <c:pt idx="35">
                  <c:v>526766.083739049</c:v>
                </c:pt>
                <c:pt idx="36">
                  <c:v>526786.7099977293</c:v>
                </c:pt>
                <c:pt idx="37">
                  <c:v>526816.5109463573</c:v>
                </c:pt>
                <c:pt idx="38">
                  <c:v>526854.886307285</c:v>
                </c:pt>
                <c:pt idx="39">
                  <c:v>526901.2691582663</c:v>
                </c:pt>
                <c:pt idx="40">
                  <c:v>526955.1248172737</c:v>
                </c:pt>
                <c:pt idx="41">
                  <c:v>527015.9495023293</c:v>
                </c:pt>
                <c:pt idx="42">
                  <c:v>527083.2688889215</c:v>
                </c:pt>
                <c:pt idx="43">
                  <c:v>527156.6366223024</c:v>
                </c:pt>
                <c:pt idx="44">
                  <c:v>527235.6328220736</c:v>
                </c:pt>
                <c:pt idx="45">
                  <c:v>527319.8626058527</c:v>
                </c:pt>
                <c:pt idx="46">
                  <c:v>527408.9546508826</c:v>
                </c:pt>
                <c:pt idx="47">
                  <c:v>527502.5598064196</c:v>
                </c:pt>
                <c:pt idx="48">
                  <c:v>527600.3497652041</c:v>
                </c:pt>
                <c:pt idx="49">
                  <c:v>527702.0157989301</c:v>
                </c:pt>
                <c:pt idx="50">
                  <c:v>527807.2675601343</c:v>
                </c:pt>
                <c:pt idx="51">
                  <c:v>527915.831951081</c:v>
                </c:pt>
                <c:pt idx="52">
                  <c:v>528027.4520589034</c:v>
                </c:pt>
                <c:pt idx="53">
                  <c:v>528141.886155515</c:v>
                </c:pt>
                <c:pt idx="54">
                  <c:v>528258.9067598484</c:v>
                </c:pt>
                <c:pt idx="55">
                  <c:v>528378.2997596769</c:v>
                </c:pt>
                <c:pt idx="56">
                  <c:v>528499.8635900721</c:v>
                </c:pt>
                <c:pt idx="57">
                  <c:v>528623.408465331</c:v>
                </c:pt>
                <c:pt idx="58">
                  <c:v>528748.7556613706</c:v>
                </c:pt>
                <c:pt idx="59">
                  <c:v>528875.7368453958</c:v>
                </c:pt>
                <c:pt idx="60">
                  <c:v>529004.1934498763</c:v>
                </c:pt>
                <c:pt idx="61">
                  <c:v>529133.976087946</c:v>
                </c:pt>
                <c:pt idx="62">
                  <c:v>529264.944007417</c:v>
                </c:pt>
                <c:pt idx="63">
                  <c:v>529396.964580826</c:v>
                </c:pt>
                <c:pt idx="64">
                  <c:v>529529.912829</c:v>
                </c:pt>
                <c:pt idx="65">
                  <c:v>529663.6709758138</c:v>
                </c:pt>
                <c:pt idx="66">
                  <c:v>529798.1280319707</c:v>
                </c:pt>
                <c:pt idx="67">
                  <c:v>529933.1794057513</c:v>
                </c:pt>
                <c:pt idx="68">
                  <c:v>530068.7265388357</c:v>
                </c:pt>
                <c:pt idx="69">
                  <c:v>530204.6765654193</c:v>
                </c:pt>
                <c:pt idx="70">
                  <c:v>530340.9419929928</c:v>
                </c:pt>
                <c:pt idx="71">
                  <c:v>530477.4404032394</c:v>
                </c:pt>
                <c:pt idx="72">
                  <c:v>530614.0941716433</c:v>
                </c:pt>
                <c:pt idx="73">
                  <c:v>530750.8302045124</c:v>
                </c:pt>
                <c:pt idx="74">
                  <c:v>530887.579692141</c:v>
                </c:pt>
                <c:pt idx="75">
                  <c:v>531024.2778770763</c:v>
                </c:pt>
                <c:pt idx="76">
                  <c:v>531160.863836357</c:v>
                </c:pt>
                <c:pt idx="77">
                  <c:v>531297.2802768139</c:v>
                </c:pt>
                <c:pt idx="78">
                  <c:v>531433.473342521</c:v>
                </c:pt>
                <c:pt idx="79">
                  <c:v>531569.3924335666</c:v>
                </c:pt>
                <c:pt idx="80">
                  <c:v>531704.990035388</c:v>
                </c:pt>
                <c:pt idx="81">
                  <c:v>531840.221557953</c:v>
                </c:pt>
                <c:pt idx="82">
                  <c:v>531975.045184137</c:v>
                </c:pt>
                <c:pt idx="83">
                  <c:v>532109.4217266855</c:v>
                </c:pt>
                <c:pt idx="84">
                  <c:v>532243.3144931972</c:v>
                </c:pt>
                <c:pt idx="85">
                  <c:v>532376.6891586109</c:v>
                </c:pt>
                <c:pt idx="86">
                  <c:v>532509.5136447193</c:v>
                </c:pt>
                <c:pt idx="87">
                  <c:v>532641.7580062154</c:v>
                </c:pt>
                <c:pt idx="88">
                  <c:v>532773.3943229443</c:v>
                </c:pt>
                <c:pt idx="89">
                  <c:v>532904.3965978807</c:v>
                </c:pt>
                <c:pt idx="90">
                  <c:v>533034.7406605314</c:v>
                </c:pt>
                <c:pt idx="91">
                  <c:v>533164.4040754085</c:v>
                </c:pt>
                <c:pt idx="92">
                  <c:v>533293.366055271</c:v>
                </c:pt>
                <c:pt idx="93">
                  <c:v>533421.6073788413</c:v>
                </c:pt>
                <c:pt idx="94">
                  <c:v>533549.1103127361</c:v>
                </c:pt>
                <c:pt idx="95">
                  <c:v>533675.858537348</c:v>
                </c:pt>
                <c:pt idx="96">
                  <c:v>533801.8370764711</c:v>
                </c:pt>
                <c:pt idx="97">
                  <c:v>533927.0322304303</c:v>
                </c:pt>
                <c:pt idx="98">
                  <c:v>534051.4315125214</c:v>
                </c:pt>
                <c:pt idx="99">
                  <c:v>534175.0235885783</c:v>
                </c:pt>
                <c:pt idx="100">
                  <c:v>534297.7982194863</c:v>
                </c:pt>
                <c:pt idx="101">
                  <c:v>534419.7462064875</c:v>
                </c:pt>
                <c:pt idx="102">
                  <c:v>534540.859339092</c:v>
                </c:pt>
                <c:pt idx="103">
                  <c:v>534661.1303455133</c:v>
                </c:pt>
                <c:pt idx="104">
                  <c:v>534780.552845431</c:v>
                </c:pt>
                <c:pt idx="105">
                  <c:v>534899.1213049893</c:v>
                </c:pt>
                <c:pt idx="106">
                  <c:v>535016.830993909</c:v>
                </c:pt>
                <c:pt idx="107">
                  <c:v>535133.6779445962</c:v>
                </c:pt>
                <c:pt idx="108">
                  <c:v>535249.658913151</c:v>
                </c:pt>
                <c:pt idx="109">
                  <c:v>535364.7713421724</c:v>
                </c:pt>
                <c:pt idx="110">
                  <c:v>535479.0133252888</c:v>
                </c:pt>
                <c:pt idx="111">
                  <c:v>535592.3835732689</c:v>
                </c:pt>
                <c:pt idx="112">
                  <c:v>535704.881381737</c:v>
                </c:pt>
                <c:pt idx="113">
                  <c:v>535816.506600298</c:v>
                </c:pt>
                <c:pt idx="114">
                  <c:v>535927.2596030981</c:v>
                </c:pt>
                <c:pt idx="115">
                  <c:v>536037.1412606875</c:v>
                </c:pt>
                <c:pt idx="116">
                  <c:v>536146.1529131603</c:v>
                </c:pt>
                <c:pt idx="117">
                  <c:v>536254.2963444953</c:v>
                </c:pt>
                <c:pt idx="118">
                  <c:v>536361.5737580465</c:v>
                </c:pt>
                <c:pt idx="119">
                  <c:v>536467.9877531215</c:v>
                </c:pt>
              </c:numCache>
            </c:numRef>
          </c:yVal>
          <c:smooth val="1"/>
          <c:extLst xmlns:c16r2="http://schemas.microsoft.com/office/drawing/2015/06/chart">
            <c:ext xmlns:c16="http://schemas.microsoft.com/office/drawing/2014/chart" uri="{C3380CC4-5D6E-409C-BE32-E72D297353CC}">
              <c16:uniqueId val="{00000001-388A-4029-864C-EA4366FB5D1F}"/>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693.5531383026</c:v>
                </c:pt>
                <c:pt idx="14">
                  <c:v>258351.797058194</c:v>
                </c:pt>
                <c:pt idx="15">
                  <c:v>258124.5582257673</c:v>
                </c:pt>
                <c:pt idx="16">
                  <c:v>257982.7055306973</c:v>
                </c:pt>
                <c:pt idx="17">
                  <c:v>257903.9870491671</c:v>
                </c:pt>
                <c:pt idx="18">
                  <c:v>257871.3836261111</c:v>
                </c:pt>
                <c:pt idx="19">
                  <c:v>257871.9162399195</c:v>
                </c:pt>
                <c:pt idx="20">
                  <c:v>257895.7225228322</c:v>
                </c:pt>
                <c:pt idx="21">
                  <c:v>257935.3416737918</c:v>
                </c:pt>
                <c:pt idx="22">
                  <c:v>257985.160953136</c:v>
                </c:pt>
                <c:pt idx="23">
                  <c:v>258040.9874467661</c:v>
                </c:pt>
                <c:pt idx="24">
                  <c:v>258099.7169316743</c:v>
                </c:pt>
                <c:pt idx="25">
                  <c:v>258159.0779936574</c:v>
                </c:pt>
                <c:pt idx="26">
                  <c:v>258218.2991187416</c:v>
                </c:pt>
                <c:pt idx="27">
                  <c:v>258276.5069168804</c:v>
                </c:pt>
                <c:pt idx="28">
                  <c:v>258333.068846941</c:v>
                </c:pt>
                <c:pt idx="29">
                  <c:v>258387.5710570114</c:v>
                </c:pt>
                <c:pt idx="30">
                  <c:v>258439.7630392052</c:v>
                </c:pt>
                <c:pt idx="31">
                  <c:v>258489.5149564025</c:v>
                </c:pt>
                <c:pt idx="32">
                  <c:v>258536.7850374363</c:v>
                </c:pt>
                <c:pt idx="33">
                  <c:v>258581.594745198</c:v>
                </c:pt>
                <c:pt idx="34">
                  <c:v>258624.0099379508</c:v>
                </c:pt>
                <c:pt idx="35">
                  <c:v>258664.1266458098</c:v>
                </c:pt>
                <c:pt idx="36">
                  <c:v>258702.0603958432</c:v>
                </c:pt>
                <c:pt idx="37">
                  <c:v>258737.938260778</c:v>
                </c:pt>
                <c:pt idx="38">
                  <c:v>258771.8929935209</c:v>
                </c:pt>
                <c:pt idx="39">
                  <c:v>258804.0602632603</c:v>
                </c:pt>
                <c:pt idx="40">
                  <c:v>258834.5745304697</c:v>
                </c:pt>
                <c:pt idx="41">
                  <c:v>258863.5666717827</c:v>
                </c:pt>
                <c:pt idx="42">
                  <c:v>258891.1624284947</c:v>
                </c:pt>
                <c:pt idx="43">
                  <c:v>258917.481404081</c:v>
                </c:pt>
                <c:pt idx="44">
                  <c:v>258942.6364701387</c:v>
                </c:pt>
                <c:pt idx="45">
                  <c:v>258966.7334737956</c:v>
                </c:pt>
                <c:pt idx="46">
                  <c:v>258989.8711648965</c:v>
                </c:pt>
                <c:pt idx="47">
                  <c:v>259012.1412807373</c:v>
                </c:pt>
                <c:pt idx="48">
                  <c:v>259033.6287411607</c:v>
                </c:pt>
                <c:pt idx="49">
                  <c:v>259054.4119183781</c:v>
                </c:pt>
                <c:pt idx="50">
                  <c:v>259074.5629547844</c:v>
                </c:pt>
                <c:pt idx="51">
                  <c:v>259094.1481088542</c:v>
                </c:pt>
                <c:pt idx="52">
                  <c:v>259113.2281170692</c:v>
                </c:pt>
                <c:pt idx="53">
                  <c:v>259131.8585566138</c:v>
                </c:pt>
                <c:pt idx="54">
                  <c:v>259150.0902026865</c:v>
                </c:pt>
                <c:pt idx="55">
                  <c:v>259167.9693753276</c:v>
                </c:pt>
                <c:pt idx="56">
                  <c:v>259185.5382722113</c:v>
                </c:pt>
                <c:pt idx="57">
                  <c:v>259202.8352851422</c:v>
                </c:pt>
                <c:pt idx="58">
                  <c:v>259219.8952989558</c:v>
                </c:pt>
                <c:pt idx="59">
                  <c:v>259236.7499722298</c:v>
                </c:pt>
                <c:pt idx="60">
                  <c:v>259253.427999727</c:v>
                </c:pt>
                <c:pt idx="61">
                  <c:v>259269.9553568602</c:v>
                </c:pt>
                <c:pt idx="62">
                  <c:v>259286.3555267192</c:v>
                </c:pt>
                <c:pt idx="63">
                  <c:v>259302.6497103807</c:v>
                </c:pt>
                <c:pt idx="64">
                  <c:v>259318.8570213206</c:v>
                </c:pt>
                <c:pt idx="65">
                  <c:v>259334.9946648217</c:v>
                </c:pt>
                <c:pt idx="66">
                  <c:v>259351.078103286</c:v>
                </c:pt>
                <c:pt idx="67">
                  <c:v>259367.1212083648</c:v>
                </c:pt>
                <c:pt idx="68">
                  <c:v>259383.1364008078</c:v>
                </c:pt>
                <c:pt idx="69">
                  <c:v>259399.1347789006</c:v>
                </c:pt>
                <c:pt idx="70">
                  <c:v>259415.126236328</c:v>
                </c:pt>
                <c:pt idx="71">
                  <c:v>259431.1195702534</c:v>
                </c:pt>
                <c:pt idx="72">
                  <c:v>259447.122580368</c:v>
                </c:pt>
                <c:pt idx="73">
                  <c:v>259463.1421596094</c:v>
                </c:pt>
                <c:pt idx="74">
                  <c:v>259479.1843772096</c:v>
                </c:pt>
                <c:pt idx="75">
                  <c:v>259495.2545546856</c:v>
                </c:pt>
                <c:pt idx="76">
                  <c:v>259511.357335341</c:v>
                </c:pt>
                <c:pt idx="77">
                  <c:v>259527.496747807</c:v>
                </c:pt>
                <c:pt idx="78">
                  <c:v>259543.676264113</c:v>
                </c:pt>
                <c:pt idx="79">
                  <c:v>259559.8988527343</c:v>
                </c:pt>
                <c:pt idx="80">
                  <c:v>259576.1670270374</c:v>
                </c:pt>
                <c:pt idx="81">
                  <c:v>259592.4828895028</c:v>
                </c:pt>
                <c:pt idx="82">
                  <c:v>259608.8481720804</c:v>
                </c:pt>
                <c:pt idx="83">
                  <c:v>259625.2642730008</c:v>
                </c:pt>
                <c:pt idx="84">
                  <c:v>259641.7322903424</c:v>
                </c:pt>
                <c:pt idx="85">
                  <c:v>259658.2530526257</c:v>
                </c:pt>
                <c:pt idx="86">
                  <c:v>259674.8271466898</c:v>
                </c:pt>
                <c:pt idx="87">
                  <c:v>259691.454943079</c:v>
                </c:pt>
                <c:pt idx="88">
                  <c:v>259708.1366191526</c:v>
                </c:pt>
                <c:pt idx="89">
                  <c:v>259724.8721801121</c:v>
                </c:pt>
                <c:pt idx="90">
                  <c:v>259741.6614781244</c:v>
                </c:pt>
                <c:pt idx="91">
                  <c:v>259758.504229702</c:v>
                </c:pt>
                <c:pt idx="92">
                  <c:v>259775.4000314928</c:v>
                </c:pt>
                <c:pt idx="93">
                  <c:v>259792.3483746146</c:v>
                </c:pt>
                <c:pt idx="94">
                  <c:v>259809.3486576594</c:v>
                </c:pt>
                <c:pt idx="95">
                  <c:v>259826.4001984847</c:v>
                </c:pt>
                <c:pt idx="96">
                  <c:v>259843.5022448942</c:v>
                </c:pt>
                <c:pt idx="97">
                  <c:v>259860.653984307</c:v>
                </c:pt>
                <c:pt idx="98">
                  <c:v>259877.8545525016</c:v>
                </c:pt>
                <c:pt idx="99">
                  <c:v>259895.1030415162</c:v>
                </c:pt>
                <c:pt idx="100">
                  <c:v>259912.3985067794</c:v>
                </c:pt>
                <c:pt idx="101">
                  <c:v>259929.7399735388</c:v>
                </c:pt>
                <c:pt idx="102">
                  <c:v>259947.126442649</c:v>
                </c:pt>
                <c:pt idx="103">
                  <c:v>259964.5568957764</c:v>
                </c:pt>
                <c:pt idx="104">
                  <c:v>259982.0303000721</c:v>
                </c:pt>
                <c:pt idx="105">
                  <c:v>259999.5456123601</c:v>
                </c:pt>
                <c:pt idx="106">
                  <c:v>260017.1017828856</c:v>
                </c:pt>
                <c:pt idx="107">
                  <c:v>260034.6977586595</c:v>
                </c:pt>
                <c:pt idx="108">
                  <c:v>260052.3324864407</c:v>
                </c:pt>
                <c:pt idx="109">
                  <c:v>260070.0049153852</c:v>
                </c:pt>
                <c:pt idx="110">
                  <c:v>260087.7139993914</c:v>
                </c:pt>
                <c:pt idx="111">
                  <c:v>260105.4586991753</c:v>
                </c:pt>
                <c:pt idx="112">
                  <c:v>260123.2379840938</c:v>
                </c:pt>
                <c:pt idx="113">
                  <c:v>260141.0508337435</c:v>
                </c:pt>
                <c:pt idx="114">
                  <c:v>260158.896239355</c:v>
                </c:pt>
                <c:pt idx="115">
                  <c:v>260176.7732050015</c:v>
                </c:pt>
                <c:pt idx="116">
                  <c:v>260194.6807486403</c:v>
                </c:pt>
                <c:pt idx="117">
                  <c:v>260212.617903002</c:v>
                </c:pt>
                <c:pt idx="118">
                  <c:v>260230.583716343</c:v>
                </c:pt>
                <c:pt idx="119">
                  <c:v>260248.577253075</c:v>
                </c:pt>
              </c:numCache>
            </c:numRef>
          </c:yVal>
          <c:smooth val="1"/>
          <c:extLst xmlns:c16r2="http://schemas.microsoft.com/office/drawing/2015/06/chart">
            <c:ext xmlns:c16="http://schemas.microsoft.com/office/drawing/2014/chart" uri="{C3380CC4-5D6E-409C-BE32-E72D297353CC}">
              <c16:uniqueId val="{00000002-388A-4029-864C-EA4366FB5D1F}"/>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0792.937008514</c:v>
                </c:pt>
                <c:pt idx="2">
                  <c:v>326384.3815103475</c:v>
                </c:pt>
                <c:pt idx="3">
                  <c:v>331740.4241433397</c:v>
                </c:pt>
                <c:pt idx="4">
                  <c:v>336870.722048566</c:v>
                </c:pt>
                <c:pt idx="5">
                  <c:v>341784.36147082</c:v>
                </c:pt>
                <c:pt idx="6">
                  <c:v>346489.92697371</c:v>
                </c:pt>
                <c:pt idx="7">
                  <c:v>350995.5557051465</c:v>
                </c:pt>
                <c:pt idx="8">
                  <c:v>355308.9818800155</c:v>
                </c:pt>
                <c:pt idx="9">
                  <c:v>359437.5735698463</c:v>
                </c:pt>
                <c:pt idx="10">
                  <c:v>363388.3634187561</c:v>
                </c:pt>
                <c:pt idx="11">
                  <c:v>367168.074547226</c:v>
                </c:pt>
                <c:pt idx="12">
                  <c:v>370783.1426277191</c:v>
                </c:pt>
                <c:pt idx="13">
                  <c:v>374090.9835848324</c:v>
                </c:pt>
                <c:pt idx="14">
                  <c:v>377186.7099634991</c:v>
                </c:pt>
                <c:pt idx="15">
                  <c:v>380094.3400945563</c:v>
                </c:pt>
                <c:pt idx="16">
                  <c:v>382828.1739002845</c:v>
                </c:pt>
                <c:pt idx="17">
                  <c:v>385400.8081481546</c:v>
                </c:pt>
                <c:pt idx="18">
                  <c:v>387823.4562749983</c:v>
                </c:pt>
                <c:pt idx="19">
                  <c:v>390106.1780389121</c:v>
                </c:pt>
                <c:pt idx="20">
                  <c:v>392258.0623372543</c:v>
                </c:pt>
                <c:pt idx="21">
                  <c:v>394287.37348104</c:v>
                </c:pt>
                <c:pt idx="22">
                  <c:v>396201.6688375367</c:v>
                </c:pt>
                <c:pt idx="23">
                  <c:v>398007.8939985782</c:v>
                </c:pt>
                <c:pt idx="24">
                  <c:v>399712.4602697917</c:v>
                </c:pt>
                <c:pt idx="25">
                  <c:v>401321.3082177484</c:v>
                </c:pt>
                <c:pt idx="26">
                  <c:v>402839.7007891244</c:v>
                </c:pt>
                <c:pt idx="27">
                  <c:v>404272.6898626268</c:v>
                </c:pt>
                <c:pt idx="28">
                  <c:v>405625.025363922</c:v>
                </c:pt>
                <c:pt idx="29">
                  <c:v>406901.168311704</c:v>
                </c:pt>
                <c:pt idx="30">
                  <c:v>408105.3142975975</c:v>
                </c:pt>
                <c:pt idx="31">
                  <c:v>409241.4140298344</c:v>
                </c:pt>
                <c:pt idx="32">
                  <c:v>410313.1913890468</c:v>
                </c:pt>
                <c:pt idx="33">
                  <c:v>411324.1594312278</c:v>
                </c:pt>
                <c:pt idx="34">
                  <c:v>412277.6346835588</c:v>
                </c:pt>
                <c:pt idx="35">
                  <c:v>413176.7500084818</c:v>
                </c:pt>
                <c:pt idx="36">
                  <c:v>414024.4662563408</c:v>
                </c:pt>
                <c:pt idx="37">
                  <c:v>414823.5828837311</c:v>
                </c:pt>
                <c:pt idx="38">
                  <c:v>415576.7476807751</c:v>
                </c:pt>
                <c:pt idx="39">
                  <c:v>416286.4652712974</c:v>
                </c:pt>
                <c:pt idx="40">
                  <c:v>416955.1056850732</c:v>
                </c:pt>
                <c:pt idx="41">
                  <c:v>417584.9120993419</c:v>
                </c:pt>
                <c:pt idx="42">
                  <c:v>418178.0080106257</c:v>
                </c:pt>
                <c:pt idx="43">
                  <c:v>418736.4039195801</c:v>
                </c:pt>
                <c:pt idx="44">
                  <c:v>419262.0035768337</c:v>
                </c:pt>
                <c:pt idx="45">
                  <c:v>419756.6098304165</c:v>
                </c:pt>
                <c:pt idx="46">
                  <c:v>420221.9301096411</c:v>
                </c:pt>
                <c:pt idx="47">
                  <c:v>420659.581575661</c:v>
                </c:pt>
                <c:pt idx="48">
                  <c:v>421071.0959650999</c:v>
                </c:pt>
                <c:pt idx="49">
                  <c:v>421457.9241500137</c:v>
                </c:pt>
                <c:pt idx="50">
                  <c:v>421821.4404348278</c:v>
                </c:pt>
                <c:pt idx="51">
                  <c:v>422162.9466087047</c:v>
                </c:pt>
                <c:pt idx="52">
                  <c:v>422483.675769161</c:v>
                </c:pt>
                <c:pt idx="53">
                  <c:v>422784.7959332997</c:v>
                </c:pt>
                <c:pt idx="54">
                  <c:v>423067.413449924</c:v>
                </c:pt>
                <c:pt idx="55">
                  <c:v>423332.5762249727</c:v>
                </c:pt>
                <c:pt idx="56">
                  <c:v>423581.2767717529</c:v>
                </c:pt>
                <c:pt idx="57">
                  <c:v>423814.4550965399</c:v>
                </c:pt>
                <c:pt idx="58">
                  <c:v>424033.0014293294</c:v>
                </c:pt>
                <c:pt idx="59">
                  <c:v>424237.7588088053</c:v>
                </c:pt>
                <c:pt idx="60">
                  <c:v>424429.5255299588</c:v>
                </c:pt>
                <c:pt idx="61">
                  <c:v>424609.0574622083</c:v>
                </c:pt>
                <c:pt idx="62">
                  <c:v>424777.0702453537</c:v>
                </c:pt>
                <c:pt idx="63">
                  <c:v>424934.2413702176</c:v>
                </c:pt>
                <c:pt idx="64">
                  <c:v>425081.2121503861</c:v>
                </c:pt>
                <c:pt idx="65">
                  <c:v>425218.5895910646</c:v>
                </c:pt>
                <c:pt idx="66">
                  <c:v>425346.9481606885</c:v>
                </c:pt>
                <c:pt idx="67">
                  <c:v>425466.8314705922</c:v>
                </c:pt>
                <c:pt idx="68">
                  <c:v>425578.7538677141</c:v>
                </c:pt>
                <c:pt idx="69">
                  <c:v>425683.2019450255</c:v>
                </c:pt>
                <c:pt idx="70">
                  <c:v>425780.6359740978</c:v>
                </c:pt>
                <c:pt idx="71">
                  <c:v>425871.4912639588</c:v>
                </c:pt>
                <c:pt idx="72">
                  <c:v>425956.1794501569</c:v>
                </c:pt>
                <c:pt idx="73">
                  <c:v>426035.0897177283</c:v>
                </c:pt>
                <c:pt idx="74">
                  <c:v>426108.5899615464</c:v>
                </c:pt>
                <c:pt idx="75">
                  <c:v>426177.0278873458</c:v>
                </c:pt>
                <c:pt idx="76">
                  <c:v>426240.732056524</c:v>
                </c:pt>
                <c:pt idx="77">
                  <c:v>426300.0128776528</c:v>
                </c:pt>
                <c:pt idx="78">
                  <c:v>426355.1635474706</c:v>
                </c:pt>
                <c:pt idx="79">
                  <c:v>426406.4609439744</c:v>
                </c:pt>
                <c:pt idx="80">
                  <c:v>426454.1664740893</c:v>
                </c:pt>
                <c:pt idx="81">
                  <c:v>426498.5268782521</c:v>
                </c:pt>
                <c:pt idx="82">
                  <c:v>426539.7749941321</c:v>
                </c:pt>
                <c:pt idx="83">
                  <c:v>426578.1304815792</c:v>
                </c:pt>
                <c:pt idx="84">
                  <c:v>426613.8005107844</c:v>
                </c:pt>
                <c:pt idx="85">
                  <c:v>426646.980415536</c:v>
                </c:pt>
                <c:pt idx="86">
                  <c:v>426677.8543133434</c:v>
                </c:pt>
                <c:pt idx="87">
                  <c:v>426706.595694121</c:v>
                </c:pt>
                <c:pt idx="88">
                  <c:v>426733.3679790203</c:v>
                </c:pt>
                <c:pt idx="89">
                  <c:v>426758.3250509317</c:v>
                </c:pt>
                <c:pt idx="90">
                  <c:v>426781.6117580835</c:v>
                </c:pt>
                <c:pt idx="91">
                  <c:v>426803.3643920976</c:v>
                </c:pt>
                <c:pt idx="92">
                  <c:v>426823.711141795</c:v>
                </c:pt>
                <c:pt idx="93">
                  <c:v>426842.7725239685</c:v>
                </c:pt>
                <c:pt idx="94">
                  <c:v>426860.6617922835</c:v>
                </c:pt>
                <c:pt idx="95">
                  <c:v>426877.4853254055</c:v>
                </c:pt>
                <c:pt idx="96">
                  <c:v>426893.3429953959</c:v>
                </c:pt>
                <c:pt idx="97">
                  <c:v>426908.3285173816</c:v>
                </c:pt>
                <c:pt idx="98">
                  <c:v>426922.5297813901</c:v>
                </c:pt>
                <c:pt idx="99">
                  <c:v>426936.0291673198</c:v>
                </c:pt>
                <c:pt idx="100">
                  <c:v>426948.9038438146</c:v>
                </c:pt>
                <c:pt idx="101">
                  <c:v>426961.226051891</c:v>
                </c:pt>
                <c:pt idx="102">
                  <c:v>426973.0633740693</c:v>
                </c:pt>
                <c:pt idx="103">
                  <c:v>426984.4789897293</c:v>
                </c:pt>
                <c:pt idx="104">
                  <c:v>426995.5319173845</c:v>
                </c:pt>
                <c:pt idx="105">
                  <c:v>427006.2772445246</c:v>
                </c:pt>
                <c:pt idx="106">
                  <c:v>427016.7663456478</c:v>
                </c:pt>
                <c:pt idx="107">
                  <c:v>427027.0470890737</c:v>
                </c:pt>
                <c:pt idx="108">
                  <c:v>427037.1640330957</c:v>
                </c:pt>
                <c:pt idx="109">
                  <c:v>427047.1586120052</c:v>
                </c:pt>
                <c:pt idx="110">
                  <c:v>427057.0693124943</c:v>
                </c:pt>
                <c:pt idx="111">
                  <c:v>427066.9318409172</c:v>
                </c:pt>
                <c:pt idx="112">
                  <c:v>427076.7792818656</c:v>
                </c:pt>
                <c:pt idx="113">
                  <c:v>427086.6422484947</c:v>
                </c:pt>
                <c:pt idx="114">
                  <c:v>427096.54902501</c:v>
                </c:pt>
                <c:pt idx="115">
                  <c:v>427106.5257017093</c:v>
                </c:pt>
                <c:pt idx="116">
                  <c:v>427116.5963029483</c:v>
                </c:pt>
                <c:pt idx="117">
                  <c:v>427126.7829083909</c:v>
                </c:pt>
                <c:pt idx="118">
                  <c:v>427137.1057678742</c:v>
                </c:pt>
                <c:pt idx="119">
                  <c:v>427147.5834102124</c:v>
                </c:pt>
              </c:numCache>
            </c:numRef>
          </c:yVal>
          <c:smooth val="1"/>
          <c:extLst xmlns:c16r2="http://schemas.microsoft.com/office/drawing/2015/06/chart">
            <c:ext xmlns:c16="http://schemas.microsoft.com/office/drawing/2014/chart" uri="{C3380CC4-5D6E-409C-BE32-E72D297353CC}">
              <c16:uniqueId val="{00000003-388A-4029-864C-EA4366FB5D1F}"/>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2643934529558E6</c:v>
                </c:pt>
                <c:pt idx="2">
                  <c:v>1.12974115464729E6</c:v>
                </c:pt>
                <c:pt idx="3">
                  <c:v>1.1331928212048E6</c:v>
                </c:pt>
                <c:pt idx="4">
                  <c:v>1.13679070684684E6</c:v>
                </c:pt>
                <c:pt idx="5">
                  <c:v>1.14053060365871E6</c:v>
                </c:pt>
                <c:pt idx="6">
                  <c:v>1.14440792733113E6</c:v>
                </c:pt>
                <c:pt idx="7">
                  <c:v>1.14841785903693E6</c:v>
                </c:pt>
                <c:pt idx="8">
                  <c:v>1.15255545174453E6</c:v>
                </c:pt>
                <c:pt idx="9">
                  <c:v>1.15681570939397E6</c:v>
                </c:pt>
                <c:pt idx="10">
                  <c:v>1.16119364538597E6</c:v>
                </c:pt>
                <c:pt idx="11">
                  <c:v>1.16568432532986E6</c:v>
                </c:pt>
                <c:pt idx="12">
                  <c:v>1.17028289783942E6</c:v>
                </c:pt>
                <c:pt idx="13">
                  <c:v>1.17468711364571E6</c:v>
                </c:pt>
                <c:pt idx="14">
                  <c:v>1.17904917492527E6</c:v>
                </c:pt>
                <c:pt idx="15">
                  <c:v>1.18339158901018E6</c:v>
                </c:pt>
                <c:pt idx="16">
                  <c:v>1.18772032482321E6</c:v>
                </c:pt>
                <c:pt idx="17">
                  <c:v>1.19203958848576E6</c:v>
                </c:pt>
                <c:pt idx="18">
                  <c:v>1.196352289519E6</c:v>
                </c:pt>
                <c:pt idx="19">
                  <c:v>1.2006603561152E6</c:v>
                </c:pt>
                <c:pt idx="20">
                  <c:v>1.20496497734503E6</c:v>
                </c:pt>
                <c:pt idx="21">
                  <c:v>1.20926678915659E6</c:v>
                </c:pt>
                <c:pt idx="22">
                  <c:v>1.21356601701856E6</c:v>
                </c:pt>
                <c:pt idx="23">
                  <c:v>1.21786258513559E6</c:v>
                </c:pt>
                <c:pt idx="24">
                  <c:v>1.22215619990413E6</c:v>
                </c:pt>
                <c:pt idx="25">
                  <c:v>1.22644641352937E6</c:v>
                </c:pt>
                <c:pt idx="26">
                  <c:v>1.23073215357264E6</c:v>
                </c:pt>
                <c:pt idx="27">
                  <c:v>1.23501256751991E6</c:v>
                </c:pt>
                <c:pt idx="28">
                  <c:v>1.23928681687824E6</c:v>
                </c:pt>
                <c:pt idx="29">
                  <c:v>1.24355406613435E6</c:v>
                </c:pt>
                <c:pt idx="30">
                  <c:v>1.24781349389022E6</c:v>
                </c:pt>
                <c:pt idx="31">
                  <c:v>1.25206430098095E6</c:v>
                </c:pt>
                <c:pt idx="32">
                  <c:v>1.25630571615046E6</c:v>
                </c:pt>
                <c:pt idx="33">
                  <c:v>1.26053699987348E6</c:v>
                </c:pt>
                <c:pt idx="34">
                  <c:v>1.26475744677656E6</c:v>
                </c:pt>
                <c:pt idx="35">
                  <c:v>1.2689663870053E6</c:v>
                </c:pt>
                <c:pt idx="36">
                  <c:v>1.27316318680454E6</c:v>
                </c:pt>
                <c:pt idx="37">
                  <c:v>1.27734724851505E6</c:v>
                </c:pt>
                <c:pt idx="38">
                  <c:v>1.28151801014284E6</c:v>
                </c:pt>
                <c:pt idx="39">
                  <c:v>1.28567494371488E6</c:v>
                </c:pt>
                <c:pt idx="40">
                  <c:v>1.28981755485365E6</c:v>
                </c:pt>
                <c:pt idx="41">
                  <c:v>1.29394538178192E6</c:v>
                </c:pt>
                <c:pt idx="42">
                  <c:v>1.29805799416987E6</c:v>
                </c:pt>
                <c:pt idx="43">
                  <c:v>1.30215499191483E6</c:v>
                </c:pt>
                <c:pt idx="44">
                  <c:v>1.30623600388528E6</c:v>
                </c:pt>
                <c:pt idx="45">
                  <c:v>1.31030068665235E6</c:v>
                </c:pt>
                <c:pt idx="46">
                  <c:v>1.31434872322597E6</c:v>
                </c:pt>
                <c:pt idx="47">
                  <c:v>1.31837982180814E6</c:v>
                </c:pt>
                <c:pt idx="48">
                  <c:v>1.32239371457253E6</c:v>
                </c:pt>
                <c:pt idx="49">
                  <c:v>1.32639015647646E6</c:v>
                </c:pt>
                <c:pt idx="50">
                  <c:v>1.33036892410996E6</c:v>
                </c:pt>
                <c:pt idx="51">
                  <c:v>1.33432981458433E6</c:v>
                </c:pt>
                <c:pt idx="52">
                  <c:v>1.33827264446053E6</c:v>
                </c:pt>
                <c:pt idx="53">
                  <c:v>1.34219724872065E6</c:v>
                </c:pt>
                <c:pt idx="54">
                  <c:v>1.3461034797818E6</c:v>
                </c:pt>
                <c:pt idx="55">
                  <c:v>1.34999120655206E6</c:v>
                </c:pt>
                <c:pt idx="56">
                  <c:v>1.3538603135277E6</c:v>
                </c:pt>
                <c:pt idx="57">
                  <c:v>1.35771069993085E6</c:v>
                </c:pt>
                <c:pt idx="58">
                  <c:v>1.36154227888643E6</c:v>
                </c:pt>
                <c:pt idx="59">
                  <c:v>1.36535497663719E6</c:v>
                </c:pt>
                <c:pt idx="60">
                  <c:v>1.36914873179551E6</c:v>
                </c:pt>
                <c:pt idx="61">
                  <c:v>1.37292349463072E6</c:v>
                </c:pt>
                <c:pt idx="62">
                  <c:v>1.37667922639048E6</c:v>
                </c:pt>
                <c:pt idx="63">
                  <c:v>1.3804158986551E6</c:v>
                </c:pt>
                <c:pt idx="64">
                  <c:v>1.38413349272315E6</c:v>
                </c:pt>
                <c:pt idx="65">
                  <c:v>1.38783199902735E6</c:v>
                </c:pt>
                <c:pt idx="66">
                  <c:v>1.39151141657933E6</c:v>
                </c:pt>
                <c:pt idx="67">
                  <c:v>1.39517175244205E6</c:v>
                </c:pt>
                <c:pt idx="68">
                  <c:v>1.39881302122861E6</c:v>
                </c:pt>
                <c:pt idx="69">
                  <c:v>1.40243524462639E6</c:v>
                </c:pt>
                <c:pt idx="70">
                  <c:v>1.40603845094538E6</c:v>
                </c:pt>
                <c:pt idx="71">
                  <c:v>1.40962267468951E6</c:v>
                </c:pt>
                <c:pt idx="72">
                  <c:v>1.41318795615005E6</c:v>
                </c:pt>
                <c:pt idx="73">
                  <c:v>1.41673434102004E6</c:v>
                </c:pt>
                <c:pt idx="74">
                  <c:v>1.42026188002873E6</c:v>
                </c:pt>
                <c:pt idx="75">
                  <c:v>1.42377062859524E6</c:v>
                </c:pt>
                <c:pt idx="76">
                  <c:v>1.42726064650036E6</c:v>
                </c:pt>
                <c:pt idx="77">
                  <c:v>1.43073199757582E6</c:v>
                </c:pt>
                <c:pt idx="78">
                  <c:v>1.43418474941007E6</c:v>
                </c:pt>
                <c:pt idx="79">
                  <c:v>1.43761897306987E6</c:v>
                </c:pt>
                <c:pt idx="80">
                  <c:v>1.44103474283696E6</c:v>
                </c:pt>
                <c:pt idx="81">
                  <c:v>1.44443213595895E6</c:v>
                </c:pt>
                <c:pt idx="82">
                  <c:v>1.44781123241395E6</c:v>
                </c:pt>
                <c:pt idx="83">
                  <c:v>1.45117211468807E6</c:v>
                </c:pt>
                <c:pt idx="84">
                  <c:v>1.45451486756534E6</c:v>
                </c:pt>
                <c:pt idx="85">
                  <c:v>1.45783957792936E6</c:v>
                </c:pt>
                <c:pt idx="86">
                  <c:v>1.46114633457606E6</c:v>
                </c:pt>
                <c:pt idx="87">
                  <c:v>1.46443522803714E6</c:v>
                </c:pt>
                <c:pt idx="88">
                  <c:v>1.46770635041361E6</c:v>
                </c:pt>
                <c:pt idx="89">
                  <c:v>1.47095979521882E6</c:v>
                </c:pt>
                <c:pt idx="90">
                  <c:v>1.47419565723076E6</c:v>
                </c:pt>
                <c:pt idx="91">
                  <c:v>1.47741403235286E6</c:v>
                </c:pt>
                <c:pt idx="92">
                  <c:v>1.48061501748314E6</c:v>
                </c:pt>
                <c:pt idx="93">
                  <c:v>1.48379871039104E6</c:v>
                </c:pt>
                <c:pt idx="94">
                  <c:v>1.48696520960179E6</c:v>
                </c:pt>
                <c:pt idx="95">
                  <c:v>1.49011461428769E6</c:v>
                </c:pt>
                <c:pt idx="96">
                  <c:v>1.49324702416611E6</c:v>
                </c:pt>
                <c:pt idx="97">
                  <c:v>1.49636253940381E6</c:v>
                </c:pt>
                <c:pt idx="98">
                  <c:v>1.49946126052729E6</c:v>
                </c:pt>
                <c:pt idx="99">
                  <c:v>1.50254328833872E6</c:v>
                </c:pt>
                <c:pt idx="100">
                  <c:v>1.50560872383735E6</c:v>
                </c:pt>
                <c:pt idx="101">
                  <c:v>1.508657668146E6</c:v>
                </c:pt>
                <c:pt idx="102">
                  <c:v>1.51169022244234E6</c:v>
                </c:pt>
                <c:pt idx="103">
                  <c:v>1.51470648789479E6</c:v>
                </c:pt>
                <c:pt idx="104">
                  <c:v>1.51770656560272E6</c:v>
                </c:pt>
                <c:pt idx="105">
                  <c:v>1.52069055654076E6</c:v>
                </c:pt>
                <c:pt idx="106">
                  <c:v>1.52365856150696E6</c:v>
                </c:pt>
                <c:pt idx="107">
                  <c:v>1.52661068107466E6</c:v>
                </c:pt>
                <c:pt idx="108">
                  <c:v>1.52954701554777E6</c:v>
                </c:pt>
                <c:pt idx="109">
                  <c:v>1.53246766491934E6</c:v>
                </c:pt>
                <c:pt idx="110">
                  <c:v>1.53537272883322E6</c:v>
                </c:pt>
                <c:pt idx="111">
                  <c:v>1.53826230654866E6</c:v>
                </c:pt>
                <c:pt idx="112">
                  <c:v>1.54113649690762E6</c:v>
                </c:pt>
                <c:pt idx="113">
                  <c:v>1.5439953983047E6</c:v>
                </c:pt>
                <c:pt idx="114">
                  <c:v>1.54683910865955E6</c:v>
                </c:pt>
                <c:pt idx="115">
                  <c:v>1.54966772539152E6</c:v>
                </c:pt>
                <c:pt idx="116">
                  <c:v>1.55248134539652E6</c:v>
                </c:pt>
                <c:pt idx="117">
                  <c:v>1.55528006502599E6</c:v>
                </c:pt>
                <c:pt idx="118">
                  <c:v>1.55806398006768E6</c:v>
                </c:pt>
                <c:pt idx="119">
                  <c:v>1.56083318572835E6</c:v>
                </c:pt>
              </c:numCache>
            </c:numRef>
          </c:yVal>
          <c:smooth val="1"/>
          <c:extLst xmlns:c16r2="http://schemas.microsoft.com/office/drawing/2015/06/chart">
            <c:ext xmlns:c16="http://schemas.microsoft.com/office/drawing/2014/chart" uri="{C3380CC4-5D6E-409C-BE32-E72D297353CC}">
              <c16:uniqueId val="{00000004-388A-4029-864C-EA4366FB5D1F}"/>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193.4417721129</c:v>
                </c:pt>
                <c:pt idx="2">
                  <c:v>281626.6158241974</c:v>
                </c:pt>
                <c:pt idx="3">
                  <c:v>282118.2798744294</c:v>
                </c:pt>
                <c:pt idx="4">
                  <c:v>282665.4069268561</c:v>
                </c:pt>
                <c:pt idx="5">
                  <c:v>283265.2786146931</c:v>
                </c:pt>
                <c:pt idx="6">
                  <c:v>283915.419009533</c:v>
                </c:pt>
                <c:pt idx="7">
                  <c:v>284613.5452542558</c:v>
                </c:pt>
                <c:pt idx="8">
                  <c:v>285357.5306562161</c:v>
                </c:pt>
                <c:pt idx="9">
                  <c:v>286145.3771048287</c:v>
                </c:pt>
                <c:pt idx="10">
                  <c:v>286975.1944475268</c:v>
                </c:pt>
                <c:pt idx="11">
                  <c:v>287845.1850423506</c:v>
                </c:pt>
                <c:pt idx="12">
                  <c:v>288753.6321486942</c:v>
                </c:pt>
                <c:pt idx="13">
                  <c:v>289698.8911534426</c:v>
                </c:pt>
                <c:pt idx="14">
                  <c:v>290668.4017883375</c:v>
                </c:pt>
                <c:pt idx="15">
                  <c:v>291657.0595484565</c:v>
                </c:pt>
                <c:pt idx="16">
                  <c:v>292661.3375956107</c:v>
                </c:pt>
                <c:pt idx="17">
                  <c:v>293678.4454634093</c:v>
                </c:pt>
                <c:pt idx="18">
                  <c:v>294706.1562433832</c:v>
                </c:pt>
                <c:pt idx="19">
                  <c:v>295742.6762654592</c:v>
                </c:pt>
                <c:pt idx="20">
                  <c:v>296786.5454839796</c:v>
                </c:pt>
                <c:pt idx="21">
                  <c:v>297836.5613795123</c:v>
                </c:pt>
                <c:pt idx="22">
                  <c:v>298891.7208608865</c:v>
                </c:pt>
                <c:pt idx="23">
                  <c:v>299951.1759333116</c:v>
                </c:pt>
                <c:pt idx="24">
                  <c:v>301014.1998844622</c:v>
                </c:pt>
                <c:pt idx="25">
                  <c:v>302080.1614987059</c:v>
                </c:pt>
                <c:pt idx="26">
                  <c:v>303148.505392513</c:v>
                </c:pt>
                <c:pt idx="27">
                  <c:v>304218.7178623863</c:v>
                </c:pt>
                <c:pt idx="28">
                  <c:v>305290.3289037842</c:v>
                </c:pt>
                <c:pt idx="29">
                  <c:v>306362.9063345408</c:v>
                </c:pt>
                <c:pt idx="30">
                  <c:v>307436.0503706086</c:v>
                </c:pt>
                <c:pt idx="31">
                  <c:v>308509.3894065153</c:v>
                </c:pt>
                <c:pt idx="32">
                  <c:v>309582.576712867</c:v>
                </c:pt>
                <c:pt idx="33">
                  <c:v>310655.2878265757</c:v>
                </c:pt>
                <c:pt idx="34">
                  <c:v>311727.2184640272</c:v>
                </c:pt>
                <c:pt idx="35">
                  <c:v>312798.0828289567</c:v>
                </c:pt>
                <c:pt idx="36">
                  <c:v>313867.6122183893</c:v>
                </c:pt>
                <c:pt idx="37">
                  <c:v>314935.5538539732</c:v>
                </c:pt>
                <c:pt idx="38">
                  <c:v>316001.6698841939</c:v>
                </c:pt>
                <c:pt idx="39">
                  <c:v>317065.73651669</c:v>
                </c:pt>
                <c:pt idx="40">
                  <c:v>318127.5432168361</c:v>
                </c:pt>
                <c:pt idx="41">
                  <c:v>319186.8920078884</c:v>
                </c:pt>
                <c:pt idx="42">
                  <c:v>320243.5968367991</c:v>
                </c:pt>
                <c:pt idx="43">
                  <c:v>321297.4829902722</c:v>
                </c:pt>
                <c:pt idx="44">
                  <c:v>322348.3865512224</c:v>
                </c:pt>
                <c:pt idx="45">
                  <c:v>323396.1538884054</c:v>
                </c:pt>
                <c:pt idx="46">
                  <c:v>324440.6411739053</c:v>
                </c:pt>
                <c:pt idx="47">
                  <c:v>325481.7139245743</c:v>
                </c:pt>
                <c:pt idx="48">
                  <c:v>326519.2465645515</c:v>
                </c:pt>
                <c:pt idx="49">
                  <c:v>327553.1220067478</c:v>
                </c:pt>
                <c:pt idx="50">
                  <c:v>328583.2312517225</c:v>
                </c:pt>
                <c:pt idx="51">
                  <c:v>329609.4730027611</c:v>
                </c:pt>
                <c:pt idx="52">
                  <c:v>330631.7532962624</c:v>
                </c:pt>
                <c:pt idx="53">
                  <c:v>331649.9851466465</c:v>
                </c:pt>
                <c:pt idx="54">
                  <c:v>332664.0882052594</c:v>
                </c:pt>
                <c:pt idx="55">
                  <c:v>333673.9884327888</c:v>
                </c:pt>
                <c:pt idx="56">
                  <c:v>334679.6177847653</c:v>
                </c:pt>
                <c:pt idx="57">
                  <c:v>335680.9139097624</c:v>
                </c:pt>
                <c:pt idx="58">
                  <c:v>336677.8198599232</c:v>
                </c:pt>
                <c:pt idx="59">
                  <c:v>337670.2838134666</c:v>
                </c:pt>
                <c:pt idx="60">
                  <c:v>338658.2588088208</c:v>
                </c:pt>
                <c:pt idx="61">
                  <c:v>339641.702490043</c:v>
                </c:pt>
                <c:pt idx="62">
                  <c:v>340620.5768631842</c:v>
                </c:pt>
                <c:pt idx="63">
                  <c:v>341594.8480632557</c:v>
                </c:pt>
                <c:pt idx="64">
                  <c:v>342564.4861314578</c:v>
                </c:pt>
                <c:pt idx="65">
                  <c:v>343529.4648023298</c:v>
                </c:pt>
                <c:pt idx="66">
                  <c:v>344489.7613004846</c:v>
                </c:pt>
                <c:pt idx="67">
                  <c:v>345445.3561465894</c:v>
                </c:pt>
                <c:pt idx="68">
                  <c:v>346396.232972263</c:v>
                </c:pt>
                <c:pt idx="69">
                  <c:v>347342.378343558</c:v>
                </c:pt>
                <c:pt idx="70">
                  <c:v>348283.7815927086</c:v>
                </c:pt>
                <c:pt idx="71">
                  <c:v>349220.434657823</c:v>
                </c:pt>
                <c:pt idx="72">
                  <c:v>350152.3319302124</c:v>
                </c:pt>
                <c:pt idx="73">
                  <c:v>351079.4701090485</c:v>
                </c:pt>
                <c:pt idx="74">
                  <c:v>352001.8480630585</c:v>
                </c:pt>
                <c:pt idx="75">
                  <c:v>352919.4666989632</c:v>
                </c:pt>
                <c:pt idx="76">
                  <c:v>353832.3288363799</c:v>
                </c:pt>
                <c:pt idx="77">
                  <c:v>354740.439088921</c:v>
                </c:pt>
                <c:pt idx="78">
                  <c:v>355643.8037512095</c:v>
                </c:pt>
                <c:pt idx="79">
                  <c:v>356542.4306915837</c:v>
                </c:pt>
                <c:pt idx="80">
                  <c:v>357436.3292502104</c:v>
                </c:pt>
                <c:pt idx="81">
                  <c:v>358325.5101423929</c:v>
                </c:pt>
                <c:pt idx="82">
                  <c:v>359209.9853668322</c:v>
                </c:pt>
                <c:pt idx="83">
                  <c:v>360089.7681186231</c:v>
                </c:pt>
                <c:pt idx="84">
                  <c:v>360964.8727067685</c:v>
                </c:pt>
                <c:pt idx="85">
                  <c:v>361835.314476008</c:v>
                </c:pt>
                <c:pt idx="86">
                  <c:v>362701.1097327641</c:v>
                </c:pt>
                <c:pt idx="87">
                  <c:v>363562.2756750136</c:v>
                </c:pt>
                <c:pt idx="88">
                  <c:v>364418.8303259023</c:v>
                </c:pt>
                <c:pt idx="89">
                  <c:v>365270.7924709288</c:v>
                </c:pt>
                <c:pt idx="90">
                  <c:v>366118.1815985273</c:v>
                </c:pt>
                <c:pt idx="91">
                  <c:v>366961.0178438912</c:v>
                </c:pt>
                <c:pt idx="92">
                  <c:v>367799.3219358799</c:v>
                </c:pt>
                <c:pt idx="93">
                  <c:v>368633.1151468622</c:v>
                </c:pt>
                <c:pt idx="94">
                  <c:v>369462.4192453565</c:v>
                </c:pt>
                <c:pt idx="95">
                  <c:v>370287.2564513274</c:v>
                </c:pt>
                <c:pt idx="96">
                  <c:v>371107.6493940145</c:v>
                </c:pt>
                <c:pt idx="97">
                  <c:v>371923.621072166</c:v>
                </c:pt>
                <c:pt idx="98">
                  <c:v>372735.1948165588</c:v>
                </c:pt>
                <c:pt idx="99">
                  <c:v>373542.3942546924</c:v>
                </c:pt>
                <c:pt idx="100">
                  <c:v>374345.2432775492</c:v>
                </c:pt>
                <c:pt idx="101">
                  <c:v>375143.766008314</c:v>
                </c:pt>
                <c:pt idx="102">
                  <c:v>375937.9867729596</c:v>
                </c:pt>
                <c:pt idx="103">
                  <c:v>376727.9300725988</c:v>
                </c:pt>
                <c:pt idx="104">
                  <c:v>377513.6205575164</c:v>
                </c:pt>
                <c:pt idx="105">
                  <c:v>378295.083002793</c:v>
                </c:pt>
                <c:pt idx="106">
                  <c:v>379072.3422854407</c:v>
                </c:pt>
                <c:pt idx="107">
                  <c:v>379845.423362971</c:v>
                </c:pt>
                <c:pt idx="108">
                  <c:v>380614.3512533194</c:v>
                </c:pt>
                <c:pt idx="109">
                  <c:v>381379.1510160633</c:v>
                </c:pt>
                <c:pt idx="110">
                  <c:v>382139.8477348483</c:v>
                </c:pt>
                <c:pt idx="111">
                  <c:v>382896.466500991</c:v>
                </c:pt>
                <c:pt idx="112">
                  <c:v>383649.032398138</c:v>
                </c:pt>
                <c:pt idx="113">
                  <c:v>384397.5704880067</c:v>
                </c:pt>
                <c:pt idx="114">
                  <c:v>385142.1057970717</c:v>
                </c:pt>
                <c:pt idx="115">
                  <c:v>385882.663304192</c:v>
                </c:pt>
                <c:pt idx="116">
                  <c:v>386619.2679291117</c:v>
                </c:pt>
                <c:pt idx="117">
                  <c:v>387351.9445217914</c:v>
                </c:pt>
                <c:pt idx="118">
                  <c:v>388080.717852518</c:v>
                </c:pt>
                <c:pt idx="119">
                  <c:v>388805.6126027604</c:v>
                </c:pt>
              </c:numCache>
            </c:numRef>
          </c:yVal>
          <c:smooth val="1"/>
          <c:extLst xmlns:c16r2="http://schemas.microsoft.com/office/drawing/2015/06/chart">
            <c:ext xmlns:c16="http://schemas.microsoft.com/office/drawing/2014/chart" uri="{C3380CC4-5D6E-409C-BE32-E72D297353CC}">
              <c16:uniqueId val="{00000005-388A-4029-864C-EA4366FB5D1F}"/>
            </c:ext>
          </c:extLst>
        </c:ser>
        <c:dLbls>
          <c:showLegendKey val="0"/>
          <c:showVal val="0"/>
          <c:showCatName val="0"/>
          <c:showSerName val="0"/>
          <c:showPercent val="0"/>
          <c:showBubbleSize val="0"/>
        </c:dLbls>
        <c:axId val="-1091045328"/>
        <c:axId val="-1091042784"/>
      </c:scatterChart>
      <c:valAx>
        <c:axId val="-1091045328"/>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91042784"/>
        <c:crosses val="autoZero"/>
        <c:crossBetween val="midCat"/>
        <c:majorUnit val="5.0"/>
      </c:valAx>
      <c:valAx>
        <c:axId val="-1091042784"/>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91045328"/>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26048.52753272001</c:v>
                </c:pt>
                <c:pt idx="2">
                  <c:v>-51249.02189919422</c:v>
                </c:pt>
                <c:pt idx="3">
                  <c:v>-75592.54882985911</c:v>
                </c:pt>
                <c:pt idx="4">
                  <c:v>-99095.95999973941</c:v>
                </c:pt>
                <c:pt idx="5">
                  <c:v>-121777.320542408</c:v>
                </c:pt>
                <c:pt idx="6">
                  <c:v>-143655.568296297</c:v>
                </c:pt>
                <c:pt idx="7">
                  <c:v>-164750.2430842449</c:v>
                </c:pt>
                <c:pt idx="8">
                  <c:v>-185081.2716702903</c:v>
                </c:pt>
                <c:pt idx="9">
                  <c:v>-204668.7967315156</c:v>
                </c:pt>
                <c:pt idx="10">
                  <c:v>-223533.0406957564</c:v>
                </c:pt>
                <c:pt idx="11">
                  <c:v>-241694.197262039</c:v>
                </c:pt>
                <c:pt idx="12">
                  <c:v>-259172.3449577962</c:v>
                </c:pt>
                <c:pt idx="13">
                  <c:v>-276791.9583253897</c:v>
                </c:pt>
                <c:pt idx="14">
                  <c:v>-293561.3371056144</c:v>
                </c:pt>
                <c:pt idx="15">
                  <c:v>-309730.5972571881</c:v>
                </c:pt>
                <c:pt idx="16">
                  <c:v>-325317.4764290144</c:v>
                </c:pt>
                <c:pt idx="17">
                  <c:v>-340339.5703225918</c:v>
                </c:pt>
                <c:pt idx="18">
                  <c:v>-354814.2639488862</c:v>
                </c:pt>
                <c:pt idx="19">
                  <c:v>-368758.6828800917</c:v>
                </c:pt>
                <c:pt idx="20">
                  <c:v>-382189.6560288465</c:v>
                </c:pt>
                <c:pt idx="21">
                  <c:v>-395123.6875041847</c:v>
                </c:pt>
                <c:pt idx="22">
                  <c:v>-407576.935647652</c:v>
                </c:pt>
                <c:pt idx="23">
                  <c:v>-419565.1977663749</c:v>
                </c:pt>
                <c:pt idx="24">
                  <c:v>-431103.899400721</c:v>
                </c:pt>
                <c:pt idx="25">
                  <c:v>-442208.0872133574</c:v>
                </c:pt>
                <c:pt idx="26">
                  <c:v>-452893.8080740359</c:v>
                </c:pt>
                <c:pt idx="27">
                  <c:v>-463174.9356048943</c:v>
                </c:pt>
                <c:pt idx="28">
                  <c:v>-473065.3759488966</c:v>
                </c:pt>
                <c:pt idx="29">
                  <c:v>-482578.6556205499</c:v>
                </c:pt>
                <c:pt idx="30">
                  <c:v>-491727.9226588118</c:v>
                </c:pt>
                <c:pt idx="31">
                  <c:v>-500525.949996436</c:v>
                </c:pt>
                <c:pt idx="32">
                  <c:v>-508985.139681705</c:v>
                </c:pt>
                <c:pt idx="33">
                  <c:v>-517117.5277946281</c:v>
                </c:pt>
                <c:pt idx="34">
                  <c:v>-524934.7899315389</c:v>
                </c:pt>
                <c:pt idx="35">
                  <c:v>-532448.2471537266</c:v>
                </c:pt>
                <c:pt idx="36">
                  <c:v>-539668.8723131032</c:v>
                </c:pt>
                <c:pt idx="37">
                  <c:v>-546607.2966818681</c:v>
                </c:pt>
                <c:pt idx="38">
                  <c:v>-553273.816824426</c:v>
                </c:pt>
                <c:pt idx="39">
                  <c:v>-559678.4040395338</c:v>
                </c:pt>
                <c:pt idx="40">
                  <c:v>-565830.7084044705</c:v>
                </c:pt>
                <c:pt idx="41">
                  <c:v>-571740.06684474</c:v>
                </c:pt>
                <c:pt idx="42">
                  <c:v>-577415.5105372952</c:v>
                </c:pt>
                <c:pt idx="43">
                  <c:v>-582865.7723500369</c:v>
                </c:pt>
                <c:pt idx="44">
                  <c:v>-588099.294296897</c:v>
                </c:pt>
                <c:pt idx="45">
                  <c:v>-593124.2349867164</c:v>
                </c:pt>
                <c:pt idx="46">
                  <c:v>-597948.4770467533</c:v>
                </c:pt>
                <c:pt idx="47">
                  <c:v>-602579.6345040519</c:v>
                </c:pt>
                <c:pt idx="48">
                  <c:v>-607025.0601098953</c:v>
                </c:pt>
                <c:pt idx="49">
                  <c:v>-611291.8525944398</c:v>
                </c:pt>
                <c:pt idx="50">
                  <c:v>-615386.8638401874</c:v>
                </c:pt>
                <c:pt idx="51">
                  <c:v>-619316.7059644023</c:v>
                </c:pt>
                <c:pt idx="52">
                  <c:v>-623087.7583059593</c:v>
                </c:pt>
                <c:pt idx="53">
                  <c:v>-626706.1742994483</c:v>
                </c:pt>
                <c:pt idx="54">
                  <c:v>-630177.8882370904</c:v>
                </c:pt>
                <c:pt idx="55">
                  <c:v>-633508.6219116158</c:v>
                </c:pt>
                <c:pt idx="56">
                  <c:v>-636703.8911354705</c:v>
                </c:pt>
                <c:pt idx="57">
                  <c:v>-639769.012132414</c:v>
                </c:pt>
                <c:pt idx="58">
                  <c:v>-642709.107798347</c:v>
                </c:pt>
                <c:pt idx="59">
                  <c:v>-645529.1138287985</c:v>
                </c:pt>
                <c:pt idx="60">
                  <c:v>-648233.7847110644</c:v>
                </c:pt>
                <c:pt idx="61">
                  <c:v>-650827.6995795831</c:v>
                </c:pt>
                <c:pt idx="62">
                  <c:v>-653315.2679334881</c:v>
                </c:pt>
                <c:pt idx="63">
                  <c:v>-655700.7352158203</c:v>
                </c:pt>
                <c:pt idx="64">
                  <c:v>-657988.188254231</c:v>
                </c:pt>
                <c:pt idx="65">
                  <c:v>-660181.5605633077</c:v>
                </c:pt>
                <c:pt idx="66">
                  <c:v>-662284.637509047</c:v>
                </c:pt>
                <c:pt idx="67">
                  <c:v>-664301.0613362325</c:v>
                </c:pt>
                <c:pt idx="68">
                  <c:v>-666234.336059748</c:v>
                </c:pt>
                <c:pt idx="69">
                  <c:v>-668087.83222108</c:v>
                </c:pt>
                <c:pt idx="70">
                  <c:v>-669864.7915114729</c:v>
                </c:pt>
                <c:pt idx="71">
                  <c:v>-671568.331263379</c:v>
                </c:pt>
                <c:pt idx="72">
                  <c:v>-673201.4488119746</c:v>
                </c:pt>
                <c:pt idx="73">
                  <c:v>-674767.0257287342</c:v>
                </c:pt>
                <c:pt idx="74">
                  <c:v>-676267.831929057</c:v>
                </c:pt>
                <c:pt idx="75">
                  <c:v>-677706.5296561514</c:v>
                </c:pt>
                <c:pt idx="76">
                  <c:v>-679085.6773434215</c:v>
                </c:pt>
                <c:pt idx="77">
                  <c:v>-680407.7333576843</c:v>
                </c:pt>
                <c:pt idx="78">
                  <c:v>-681675.0596255892</c:v>
                </c:pt>
                <c:pt idx="79">
                  <c:v>-682889.9251457297</c:v>
                </c:pt>
                <c:pt idx="80">
                  <c:v>-684054.5093888869</c:v>
                </c:pt>
                <c:pt idx="81">
                  <c:v>-685170.9055889441</c:v>
                </c:pt>
                <c:pt idx="82">
                  <c:v>-686241.123926995</c:v>
                </c:pt>
                <c:pt idx="83">
                  <c:v>-687267.0946112229</c:v>
                </c:pt>
                <c:pt idx="84">
                  <c:v>-688250.6708550691</c:v>
                </c:pt>
                <c:pt idx="85">
                  <c:v>-689193.631756286</c:v>
                </c:pt>
                <c:pt idx="86">
                  <c:v>-690097.685079398</c:v>
                </c:pt>
                <c:pt idx="87">
                  <c:v>-690964.4699441348</c:v>
                </c:pt>
                <c:pt idx="88">
                  <c:v>-691795.5594223147</c:v>
                </c:pt>
                <c:pt idx="89">
                  <c:v>-692592.463045745</c:v>
                </c:pt>
                <c:pt idx="90">
                  <c:v>-693356.6292275555</c:v>
                </c:pt>
                <c:pt idx="91">
                  <c:v>-694089.4475994373</c:v>
                </c:pt>
                <c:pt idx="92">
                  <c:v>-694792.2512672096</c:v>
                </c:pt>
                <c:pt idx="93">
                  <c:v>-695466.318987074</c:v>
                </c:pt>
                <c:pt idx="94">
                  <c:v>-696112.8772649141</c:v>
                </c:pt>
                <c:pt idx="95">
                  <c:v>-696733.1023809533</c:v>
                </c:pt>
                <c:pt idx="96">
                  <c:v>-697328.1223420039</c:v>
                </c:pt>
                <c:pt idx="97">
                  <c:v>-697899.0187635591</c:v>
                </c:pt>
                <c:pt idx="98">
                  <c:v>-698446.828683893</c:v>
                </c:pt>
                <c:pt idx="99">
                  <c:v>-698972.5463123023</c:v>
                </c:pt>
                <c:pt idx="100">
                  <c:v>-699477.1247135763</c:v>
                </c:pt>
                <c:pt idx="101">
                  <c:v>-699961.4774307373</c:v>
                </c:pt>
                <c:pt idx="102">
                  <c:v>-700426.4800480433</c:v>
                </c:pt>
                <c:pt idx="103">
                  <c:v>-700872.97169621</c:v>
                </c:pt>
                <c:pt idx="104">
                  <c:v>-701301.756501733</c:v>
                </c:pt>
                <c:pt idx="105">
                  <c:v>-701713.604982189</c:v>
                </c:pt>
                <c:pt idx="106">
                  <c:v>-702109.2553892983</c:v>
                </c:pt>
                <c:pt idx="107">
                  <c:v>-702489.4150015142</c:v>
                </c:pt>
                <c:pt idx="108">
                  <c:v>-702854.761367865</c:v>
                </c:pt>
                <c:pt idx="109">
                  <c:v>-703205.9435046901</c:v>
                </c:pt>
                <c:pt idx="110">
                  <c:v>-703543.5830469115</c:v>
                </c:pt>
                <c:pt idx="111">
                  <c:v>-703868.2753553992</c:v>
                </c:pt>
                <c:pt idx="112">
                  <c:v>-704180.5905819723</c:v>
                </c:pt>
                <c:pt idx="113">
                  <c:v>-704481.0746935043</c:v>
                </c:pt>
                <c:pt idx="114">
                  <c:v>-704770.2504565978</c:v>
                </c:pt>
                <c:pt idx="115">
                  <c:v>-705048.6183842</c:v>
                </c:pt>
                <c:pt idx="116">
                  <c:v>-705316.6576455365</c:v>
                </c:pt>
                <c:pt idx="117">
                  <c:v>-705574.8269406682</c:v>
                </c:pt>
                <c:pt idx="118">
                  <c:v>-705823.5653409437</c:v>
                </c:pt>
                <c:pt idx="119">
                  <c:v>-706063.2930965908</c:v>
                </c:pt>
              </c:numCache>
            </c:numRef>
          </c:yVal>
          <c:smooth val="0"/>
          <c:extLst xmlns:c16r2="http://schemas.microsoft.com/office/drawing/2015/06/chart">
            <c:ext xmlns:c16="http://schemas.microsoft.com/office/drawing/2014/chart" uri="{C3380CC4-5D6E-409C-BE32-E72D297353CC}">
              <c16:uniqueId val="{00000000-232A-43CB-8693-8D9EFE237D6E}"/>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26048.52753272001</c:v>
                </c:pt>
                <c:pt idx="2">
                  <c:v>-51249.02192693162</c:v>
                </c:pt>
                <c:pt idx="3">
                  <c:v>-75592.5488426052</c:v>
                </c:pt>
                <c:pt idx="4">
                  <c:v>-99095.95989997474</c:v>
                </c:pt>
                <c:pt idx="5">
                  <c:v>-121777.3201898905</c:v>
                </c:pt>
                <c:pt idx="6">
                  <c:v>-143655.5675174396</c:v>
                </c:pt>
                <c:pt idx="7">
                  <c:v>-164750.2416793781</c:v>
                </c:pt>
                <c:pt idx="8">
                  <c:v>-185081.2694192543</c:v>
                </c:pt>
                <c:pt idx="9">
                  <c:v>-204668.7933979165</c:v>
                </c:pt>
                <c:pt idx="10">
                  <c:v>-223533.036030174</c:v>
                </c:pt>
                <c:pt idx="11">
                  <c:v>-241694.1910043745</c:v>
                </c:pt>
                <c:pt idx="12">
                  <c:v>-259172.3368389653</c:v>
                </c:pt>
                <c:pt idx="13">
                  <c:v>-276791.9480684709</c:v>
                </c:pt>
                <c:pt idx="14">
                  <c:v>-293561.3245158014</c:v>
                </c:pt>
                <c:pt idx="15">
                  <c:v>-309730.5822316401</c:v>
                </c:pt>
                <c:pt idx="16">
                  <c:v>-325317.4589551866</c:v>
                </c:pt>
                <c:pt idx="17">
                  <c:v>-340339.5504732823</c:v>
                </c:pt>
                <c:pt idx="18">
                  <c:v>-354814.2418753851</c:v>
                </c:pt>
                <c:pt idx="19">
                  <c:v>-368758.6588040382</c:v>
                </c:pt>
                <c:pt idx="20">
                  <c:v>-382189.630233264</c:v>
                </c:pt>
                <c:pt idx="21">
                  <c:v>-395123.6603240831</c:v>
                </c:pt>
                <c:pt idx="22">
                  <c:v>-407576.9074605051</c:v>
                </c:pt>
                <c:pt idx="23">
                  <c:v>-419565.1689826974</c:v>
                </c:pt>
                <c:pt idx="24">
                  <c:v>-431103.8704549116</c:v>
                </c:pt>
                <c:pt idx="25">
                  <c:v>-442208.0585549448</c:v>
                </c:pt>
                <c:pt idx="26">
                  <c:v>-452893.7801597186</c:v>
                </c:pt>
                <c:pt idx="27">
                  <c:v>-463174.9088911196</c:v>
                </c:pt>
                <c:pt idx="28">
                  <c:v>-473065.3508851961</c:v>
                </c:pt>
                <c:pt idx="29">
                  <c:v>-482578.6326433457</c:v>
                </c:pt>
                <c:pt idx="30">
                  <c:v>-491727.9021857615</c:v>
                </c:pt>
                <c:pt idx="31">
                  <c:v>-500525.932421322</c:v>
                </c:pt>
                <c:pt idx="32">
                  <c:v>-508985.1253698561</c:v>
                </c:pt>
                <c:pt idx="33">
                  <c:v>-517117.5170788614</c:v>
                </c:pt>
                <c:pt idx="34">
                  <c:v>-524934.7831085959</c:v>
                </c:pt>
                <c:pt idx="35">
                  <c:v>-532448.2444811952</c:v>
                </c:pt>
                <c:pt idx="36">
                  <c:v>-539668.8740067773</c:v>
                </c:pt>
                <c:pt idx="37">
                  <c:v>-546607.302913545</c:v>
                </c:pt>
                <c:pt idx="38">
                  <c:v>-553273.8277200898</c:v>
                </c:pt>
                <c:pt idx="39">
                  <c:v>-559678.419677913</c:v>
                </c:pt>
                <c:pt idx="40">
                  <c:v>-565830.7288159365</c:v>
                </c:pt>
                <c:pt idx="41">
                  <c:v>-571740.0920105153</c:v>
                </c:pt>
                <c:pt idx="42">
                  <c:v>-577415.5403889589</c:v>
                </c:pt>
                <c:pt idx="43">
                  <c:v>-582865.8067692786</c:v>
                </c:pt>
                <c:pt idx="44">
                  <c:v>-588099.3331155134</c:v>
                </c:pt>
                <c:pt idx="45">
                  <c:v>-593124.2779868199</c:v>
                </c:pt>
                <c:pt idx="46">
                  <c:v>-597948.5239611748</c:v>
                </c:pt>
                <c:pt idx="47">
                  <c:v>-602579.6850169036</c:v>
                </c:pt>
                <c:pt idx="48">
                  <c:v>-607025.1138572897</c:v>
                </c:pt>
                <c:pt idx="49">
                  <c:v>-611291.9091653353</c:v>
                </c:pt>
                <c:pt idx="50">
                  <c:v>-615386.9227773492</c:v>
                </c:pt>
                <c:pt idx="51">
                  <c:v>-619316.7667654614</c:v>
                </c:pt>
                <c:pt idx="52">
                  <c:v>-623087.8204245504</c:v>
                </c:pt>
                <c:pt idx="53">
                  <c:v>-626706.2371464183</c:v>
                </c:pt>
                <c:pt idx="54">
                  <c:v>-630177.9511817637</c:v>
                </c:pt>
                <c:pt idx="55">
                  <c:v>-633508.6842831068</c:v>
                </c:pt>
                <c:pt idx="56">
                  <c:v>-636703.9522240225</c:v>
                </c:pt>
                <c:pt idx="57">
                  <c:v>-639769.0711907713</c:v>
                </c:pt>
                <c:pt idx="58">
                  <c:v>-642709.1640431387</c:v>
                </c:pt>
                <c:pt idx="59">
                  <c:v>-645529.166441929</c:v>
                </c:pt>
                <c:pt idx="60">
                  <c:v>-648233.8328411141</c:v>
                </c:pt>
                <c:pt idx="61">
                  <c:v>-650827.7423431883</c:v>
                </c:pt>
                <c:pt idx="62">
                  <c:v>-653315.304416723</c:v>
                </c:pt>
                <c:pt idx="63">
                  <c:v>-655700.7644755689</c:v>
                </c:pt>
                <c:pt idx="64">
                  <c:v>-657988.2093195224</c:v>
                </c:pt>
                <c:pt idx="65">
                  <c:v>-660181.5724366428</c:v>
                </c:pt>
                <c:pt idx="66">
                  <c:v>-662284.6391676853</c:v>
                </c:pt>
                <c:pt idx="67">
                  <c:v>-664301.0517334626</c:v>
                </c:pt>
                <c:pt idx="68">
                  <c:v>-666234.3141261176</c:v>
                </c:pt>
                <c:pt idx="69">
                  <c:v>-668087.7968655986</c:v>
                </c:pt>
                <c:pt idx="70">
                  <c:v>-669864.741622773</c:v>
                </c:pt>
                <c:pt idx="71">
                  <c:v>-671568.2657108423</c:v>
                </c:pt>
                <c:pt idx="72">
                  <c:v>-673201.36644683</c:v>
                </c:pt>
                <c:pt idx="73">
                  <c:v>-674766.9253851006</c:v>
                </c:pt>
                <c:pt idx="74">
                  <c:v>-676267.712424961</c:v>
                </c:pt>
                <c:pt idx="75">
                  <c:v>-677706.3897945021</c:v>
                </c:pt>
                <c:pt idx="76">
                  <c:v>-679085.5159129464</c:v>
                </c:pt>
                <c:pt idx="77">
                  <c:v>-680407.5491338202</c:v>
                </c:pt>
                <c:pt idx="78">
                  <c:v>-681674.85137135</c:v>
                </c:pt>
                <c:pt idx="79">
                  <c:v>-682889.6916125207</c:v>
                </c:pt>
                <c:pt idx="80">
                  <c:v>-684054.2493172869</c:v>
                </c:pt>
                <c:pt idx="81">
                  <c:v>-685170.6177094524</c:v>
                </c:pt>
                <c:pt idx="82">
                  <c:v>-686240.806960747</c:v>
                </c:pt>
                <c:pt idx="83">
                  <c:v>-687266.7472706519</c:v>
                </c:pt>
                <c:pt idx="84">
                  <c:v>-688250.2918445568</c:v>
                </c:pt>
                <c:pt idx="85">
                  <c:v>-689193.2197727611</c:v>
                </c:pt>
                <c:pt idx="86">
                  <c:v>-690097.2388129221</c:v>
                </c:pt>
                <c:pt idx="87">
                  <c:v>-690963.9880784239</c:v>
                </c:pt>
                <c:pt idx="88">
                  <c:v>-691795.040635272</c:v>
                </c:pt>
                <c:pt idx="89">
                  <c:v>-692591.9060099304</c:v>
                </c:pt>
                <c:pt idx="90">
                  <c:v>-693356.0326106423</c:v>
                </c:pt>
                <c:pt idx="91">
                  <c:v>-694088.8100646394</c:v>
                </c:pt>
                <c:pt idx="92">
                  <c:v>-694791.57147368</c:v>
                </c:pt>
                <c:pt idx="93">
                  <c:v>-695465.5955902789</c:v>
                </c:pt>
                <c:pt idx="94">
                  <c:v>-696112.1089169913</c:v>
                </c:pt>
                <c:pt idx="95">
                  <c:v>-696732.2877310269</c:v>
                </c:pt>
                <c:pt idx="96">
                  <c:v>-697327.2600365</c:v>
                </c:pt>
                <c:pt idx="97">
                  <c:v>-697898.1074464838</c:v>
                </c:pt>
                <c:pt idx="98">
                  <c:v>-698445.866997103</c:v>
                </c:pt>
                <c:pt idx="99">
                  <c:v>-698971.532895748</c:v>
                </c:pt>
                <c:pt idx="100">
                  <c:v>-699476.058205528</c:v>
                </c:pt>
                <c:pt idx="101">
                  <c:v>-699960.356467998</c:v>
                </c:pt>
                <c:pt idx="102">
                  <c:v>-700425.303266138</c:v>
                </c:pt>
                <c:pt idx="103">
                  <c:v>-700871.7377295683</c:v>
                </c:pt>
                <c:pt idx="104">
                  <c:v>-701300.4639838584</c:v>
                </c:pt>
                <c:pt idx="105">
                  <c:v>-701712.252545802</c:v>
                </c:pt>
                <c:pt idx="106">
                  <c:v>-702107.841666476</c:v>
                </c:pt>
                <c:pt idx="107">
                  <c:v>-702487.938623819</c:v>
                </c:pt>
                <c:pt idx="108">
                  <c:v>-702853.2209664573</c:v>
                </c:pt>
                <c:pt idx="109">
                  <c:v>-703204.337710435</c:v>
                </c:pt>
                <c:pt idx="110">
                  <c:v>-703541.91049047</c:v>
                </c:pt>
                <c:pt idx="111">
                  <c:v>-703866.5346673137</c:v>
                </c:pt>
                <c:pt idx="112">
                  <c:v>-704178.7803927439</c:v>
                </c:pt>
                <c:pt idx="113">
                  <c:v>-704479.1936336611</c:v>
                </c:pt>
                <c:pt idx="114">
                  <c:v>-704768.2971567546</c:v>
                </c:pt>
                <c:pt idx="115">
                  <c:v>-705046.591475117</c:v>
                </c:pt>
                <c:pt idx="116">
                  <c:v>-705314.5557581612</c:v>
                </c:pt>
                <c:pt idx="117">
                  <c:v>-705572.64870618</c:v>
                </c:pt>
                <c:pt idx="118">
                  <c:v>-705821.3093907912</c:v>
                </c:pt>
                <c:pt idx="119">
                  <c:v>-706060.958062523</c:v>
                </c:pt>
              </c:numCache>
            </c:numRef>
          </c:yVal>
          <c:smooth val="0"/>
          <c:extLst xmlns:c16r2="http://schemas.microsoft.com/office/drawing/2015/06/chart">
            <c:ext xmlns:c16="http://schemas.microsoft.com/office/drawing/2014/chart" uri="{C3380CC4-5D6E-409C-BE32-E72D297353CC}">
              <c16:uniqueId val="{00000001-232A-43CB-8693-8D9EFE237D6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26043.94741083728</c:v>
                </c:pt>
                <c:pt idx="2">
                  <c:v>-51230.21478703327</c:v>
                </c:pt>
                <c:pt idx="3">
                  <c:v>-75550.6255609503</c:v>
                </c:pt>
                <c:pt idx="4">
                  <c:v>-99022.75112720788</c:v>
                </c:pt>
                <c:pt idx="5">
                  <c:v>-121665.336575777</c:v>
                </c:pt>
                <c:pt idx="6">
                  <c:v>-143497.961532583</c:v>
                </c:pt>
                <c:pt idx="7">
                  <c:v>-164540.7710373977</c:v>
                </c:pt>
                <c:pt idx="8">
                  <c:v>-184814.2620872969</c:v>
                </c:pt>
                <c:pt idx="9">
                  <c:v>-204339.1141716191</c:v>
                </c:pt>
                <c:pt idx="10">
                  <c:v>-223136.0546404903</c:v>
                </c:pt>
                <c:pt idx="11">
                  <c:v>-241225.75171738</c:v>
                </c:pt>
                <c:pt idx="12">
                  <c:v>-258628.7295052717</c:v>
                </c:pt>
                <c:pt idx="13">
                  <c:v>-276169.8154655844</c:v>
                </c:pt>
                <c:pt idx="14">
                  <c:v>-292857.5769556235</c:v>
                </c:pt>
                <c:pt idx="15">
                  <c:v>-308942.48325219</c:v>
                </c:pt>
                <c:pt idx="16">
                  <c:v>-324442.5958267136</c:v>
                </c:pt>
                <c:pt idx="17">
                  <c:v>-339375.8152616298</c:v>
                </c:pt>
                <c:pt idx="18">
                  <c:v>-353759.8131608225</c:v>
                </c:pt>
                <c:pt idx="19">
                  <c:v>-367611.9840925293</c:v>
                </c:pt>
                <c:pt idx="20">
                  <c:v>-380949.409081206</c:v>
                </c:pt>
                <c:pt idx="21">
                  <c:v>-393788.8281853842</c:v>
                </c:pt>
                <c:pt idx="22">
                  <c:v>-406146.6202556433</c:v>
                </c:pt>
                <c:pt idx="23">
                  <c:v>-418038.7883824897</c:v>
                </c:pt>
                <c:pt idx="24">
                  <c:v>-429480.9498665759</c:v>
                </c:pt>
                <c:pt idx="25">
                  <c:v>-440488.3297942514</c:v>
                </c:pt>
                <c:pt idx="26">
                  <c:v>-451077.1403317042</c:v>
                </c:pt>
                <c:pt idx="27">
                  <c:v>-461261.4082084349</c:v>
                </c:pt>
                <c:pt idx="28">
                  <c:v>-471055.1812857464</c:v>
                </c:pt>
                <c:pt idx="29">
                  <c:v>-480472.1169875839</c:v>
                </c:pt>
                <c:pt idx="30">
                  <c:v>-489525.484037729</c:v>
                </c:pt>
                <c:pt idx="31">
                  <c:v>-498228.1663896346</c:v>
                </c:pt>
                <c:pt idx="32">
                  <c:v>-506592.6679848068</c:v>
                </c:pt>
                <c:pt idx="33">
                  <c:v>-514631.118182241</c:v>
                </c:pt>
                <c:pt idx="34">
                  <c:v>-522355.2777333842</c:v>
                </c:pt>
                <c:pt idx="35">
                  <c:v>-529776.5451988832</c:v>
                </c:pt>
                <c:pt idx="36">
                  <c:v>-536905.9637207505</c:v>
                </c:pt>
                <c:pt idx="37">
                  <c:v>-543754.2280776177</c:v>
                </c:pt>
                <c:pt idx="38">
                  <c:v>-550331.6919620247</c:v>
                </c:pt>
                <c:pt idx="39">
                  <c:v>-556648.3778071086</c:v>
                </c:pt>
                <c:pt idx="40">
                  <c:v>-562713.9811976736</c:v>
                </c:pt>
                <c:pt idx="41">
                  <c:v>-568537.879289036</c:v>
                </c:pt>
                <c:pt idx="42">
                  <c:v>-574129.1385419965</c:v>
                </c:pt>
                <c:pt idx="43">
                  <c:v>-579496.522477395</c:v>
                </c:pt>
                <c:pt idx="44">
                  <c:v>-584648.499430311</c:v>
                </c:pt>
                <c:pt idx="45">
                  <c:v>-589593.2502827246</c:v>
                </c:pt>
                <c:pt idx="46">
                  <c:v>-594338.6761561662</c:v>
                </c:pt>
                <c:pt idx="47">
                  <c:v>-598892.4060481773</c:v>
                </c:pt>
                <c:pt idx="48">
                  <c:v>-603261.8043984493</c:v>
                </c:pt>
                <c:pt idx="49">
                  <c:v>-607453.9785723083</c:v>
                </c:pt>
                <c:pt idx="50">
                  <c:v>-611475.7862507715</c:v>
                </c:pt>
                <c:pt idx="51">
                  <c:v>-615333.8427178566</c:v>
                </c:pt>
                <c:pt idx="52">
                  <c:v>-619034.52804113</c:v>
                </c:pt>
                <c:pt idx="53">
                  <c:v>-622583.9941288586</c:v>
                </c:pt>
                <c:pt idx="54">
                  <c:v>-625988.1716648077</c:v>
                </c:pt>
                <c:pt idx="55">
                  <c:v>-629252.7769142983</c:v>
                </c:pt>
                <c:pt idx="56">
                  <c:v>-632383.3183973697</c:v>
                </c:pt>
                <c:pt idx="57">
                  <c:v>-635385.1034255374</c:v>
                </c:pt>
                <c:pt idx="58">
                  <c:v>-638263.2444994013</c:v>
                </c:pt>
                <c:pt idx="59">
                  <c:v>-641022.6655649476</c:v>
                </c:pt>
                <c:pt idx="60">
                  <c:v>-643668.1081269297</c:v>
                </c:pt>
                <c:pt idx="61">
                  <c:v>-646204.1372182572</c:v>
                </c:pt>
                <c:pt idx="62">
                  <c:v>-648635.147224746</c:v>
                </c:pt>
                <c:pt idx="63">
                  <c:v>-650965.3675649821</c:v>
                </c:pt>
                <c:pt idx="64">
                  <c:v>-653198.868225516</c:v>
                </c:pt>
                <c:pt idx="65">
                  <c:v>-655339.5651518006</c:v>
                </c:pt>
                <c:pt idx="66">
                  <c:v>-657391.2254957191</c:v>
                </c:pt>
                <c:pt idx="67">
                  <c:v>-659357.472720719</c:v>
                </c:pt>
                <c:pt idx="68">
                  <c:v>-661241.7915658803</c:v>
                </c:pt>
                <c:pt idx="69">
                  <c:v>-663047.5328704237</c:v>
                </c:pt>
                <c:pt idx="70">
                  <c:v>-664777.918260375</c:v>
                </c:pt>
                <c:pt idx="71">
                  <c:v>-666436.0446992533</c:v>
                </c:pt>
                <c:pt idx="72">
                  <c:v>-668024.8889048195</c:v>
                </c:pt>
                <c:pt idx="73">
                  <c:v>-669547.311634023</c:v>
                </c:pt>
                <c:pt idx="74">
                  <c:v>-671006.0618384374</c:v>
                </c:pt>
                <c:pt idx="75">
                  <c:v>-672403.7806925153</c:v>
                </c:pt>
                <c:pt idx="76">
                  <c:v>-673743.0054971324</c:v>
                </c:pt>
                <c:pt idx="77">
                  <c:v>-675026.1734609023</c:v>
                </c:pt>
                <c:pt idx="78">
                  <c:v>-676255.6253618553</c:v>
                </c:pt>
                <c:pt idx="79">
                  <c:v>-677433.6090920533</c:v>
                </c:pt>
                <c:pt idx="80">
                  <c:v>-678562.2830878114</c:v>
                </c:pt>
                <c:pt idx="81">
                  <c:v>-679643.7196481581</c:v>
                </c:pt>
                <c:pt idx="82">
                  <c:v>-680679.9081442559</c:v>
                </c:pt>
                <c:pt idx="83">
                  <c:v>-681672.758122391</c:v>
                </c:pt>
                <c:pt idx="84">
                  <c:v>-682624.1023033153</c:v>
                </c:pt>
                <c:pt idx="85">
                  <c:v>-683535.699480526</c:v>
                </c:pt>
                <c:pt idx="86">
                  <c:v>-684409.2373202015</c:v>
                </c:pt>
                <c:pt idx="87">
                  <c:v>-685246.3350654274</c:v>
                </c:pt>
                <c:pt idx="88">
                  <c:v>-686048.5461473236</c:v>
                </c:pt>
                <c:pt idx="89">
                  <c:v>-686817.3607057004</c:v>
                </c:pt>
                <c:pt idx="90">
                  <c:v>-687554.2080217731</c:v>
                </c:pt>
                <c:pt idx="91">
                  <c:v>-688260.458865506</c:v>
                </c:pt>
                <c:pt idx="92">
                  <c:v>-688937.4277600583</c:v>
                </c:pt>
                <c:pt idx="93">
                  <c:v>-689586.3751658053</c:v>
                </c:pt>
                <c:pt idx="94">
                  <c:v>-690208.5095863447</c:v>
                </c:pt>
                <c:pt idx="95">
                  <c:v>-690804.989598862</c:v>
                </c:pt>
                <c:pt idx="96">
                  <c:v>-691376.9258112108</c:v>
                </c:pt>
                <c:pt idx="97">
                  <c:v>-691925.3827479243</c:v>
                </c:pt>
                <c:pt idx="98">
                  <c:v>-692451.3806674948</c:v>
                </c:pt>
                <c:pt idx="99">
                  <c:v>-692955.8973130215</c:v>
                </c:pt>
                <c:pt idx="100">
                  <c:v>-693439.8695984129</c:v>
                </c:pt>
                <c:pt idx="101">
                  <c:v>-693904.195232223</c:v>
                </c:pt>
                <c:pt idx="102">
                  <c:v>-694349.7342811639</c:v>
                </c:pt>
                <c:pt idx="103">
                  <c:v>-694777.310675289</c:v>
                </c:pt>
                <c:pt idx="104">
                  <c:v>-695187.713656781</c:v>
                </c:pt>
                <c:pt idx="105">
                  <c:v>-695581.6991742498</c:v>
                </c:pt>
                <c:pt idx="106">
                  <c:v>-695959.991224381</c:v>
                </c:pt>
                <c:pt idx="107">
                  <c:v>-696323.2831426929</c:v>
                </c:pt>
                <c:pt idx="108">
                  <c:v>-696672.238845236</c:v>
                </c:pt>
                <c:pt idx="109">
                  <c:v>-697007.4940228085</c:v>
                </c:pt>
                <c:pt idx="110">
                  <c:v>-697329.6572894561</c:v>
                </c:pt>
                <c:pt idx="111">
                  <c:v>-697639.3112867695</c:v>
                </c:pt>
                <c:pt idx="112">
                  <c:v>-697937.0137455831</c:v>
                </c:pt>
                <c:pt idx="113">
                  <c:v>-698223.2985065663</c:v>
                </c:pt>
                <c:pt idx="114">
                  <c:v>-698498.6765011719</c:v>
                </c:pt>
                <c:pt idx="115">
                  <c:v>-698763.6366943706</c:v>
                </c:pt>
                <c:pt idx="116">
                  <c:v>-699018.6469905284</c:v>
                </c:pt>
                <c:pt idx="117">
                  <c:v>-699264.1551037852</c:v>
                </c:pt>
                <c:pt idx="118">
                  <c:v>-699500.5893942039</c:v>
                </c:pt>
                <c:pt idx="119">
                  <c:v>-699728.3596709593</c:v>
                </c:pt>
              </c:numCache>
            </c:numRef>
          </c:yVal>
          <c:smooth val="0"/>
          <c:extLst xmlns:c16r2="http://schemas.microsoft.com/office/drawing/2015/06/chart">
            <c:ext xmlns:c16="http://schemas.microsoft.com/office/drawing/2014/chart" uri="{C3380CC4-5D6E-409C-BE32-E72D297353CC}">
              <c16:uniqueId val="{00000002-232A-43CB-8693-8D9EFE237D6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14884.87287583994</c:v>
                </c:pt>
                <c:pt idx="2">
                  <c:v>-29608.66634239792</c:v>
                </c:pt>
                <c:pt idx="3">
                  <c:v>-44122.11357023357</c:v>
                </c:pt>
                <c:pt idx="4">
                  <c:v>-58412.82085306568</c:v>
                </c:pt>
                <c:pt idx="5">
                  <c:v>-72470.63222273066</c:v>
                </c:pt>
                <c:pt idx="6">
                  <c:v>-86287.27790640853</c:v>
                </c:pt>
                <c:pt idx="7">
                  <c:v>-99856.08808884792</c:v>
                </c:pt>
                <c:pt idx="8">
                  <c:v>-113171.7590011724</c:v>
                </c:pt>
                <c:pt idx="9">
                  <c:v>-126230.1605635134</c:v>
                </c:pt>
                <c:pt idx="10">
                  <c:v>-139028.177123632</c:v>
                </c:pt>
                <c:pt idx="11">
                  <c:v>-151563.5746464988</c:v>
                </c:pt>
                <c:pt idx="12">
                  <c:v>-163834.8891279735</c:v>
                </c:pt>
                <c:pt idx="13">
                  <c:v>-176301.0921359933</c:v>
                </c:pt>
                <c:pt idx="14">
                  <c:v>-188373.112321327</c:v>
                </c:pt>
                <c:pt idx="15">
                  <c:v>-200189.3960639355</c:v>
                </c:pt>
                <c:pt idx="16">
                  <c:v>-211751.516920906</c:v>
                </c:pt>
                <c:pt idx="17">
                  <c:v>-223061.3362471485</c:v>
                </c:pt>
                <c:pt idx="18">
                  <c:v>-234120.9750147308</c:v>
                </c:pt>
                <c:pt idx="19">
                  <c:v>-244932.7900940119</c:v>
                </c:pt>
                <c:pt idx="20">
                  <c:v>-255499.3518726784</c:v>
                </c:pt>
                <c:pt idx="21">
                  <c:v>-265823.423158079</c:v>
                </c:pt>
                <c:pt idx="22">
                  <c:v>-275907.9393214716</c:v>
                </c:pt>
                <c:pt idx="23">
                  <c:v>-285755.989642471</c:v>
                </c:pt>
                <c:pt idx="24">
                  <c:v>-295370.79981094</c:v>
                </c:pt>
                <c:pt idx="25">
                  <c:v>-304755.7155423832</c:v>
                </c:pt>
                <c:pt idx="26">
                  <c:v>-313914.9777156385</c:v>
                </c:pt>
                <c:pt idx="27">
                  <c:v>-322851.875137999</c:v>
                </c:pt>
                <c:pt idx="28">
                  <c:v>-331570.0245252596</c:v>
                </c:pt>
                <c:pt idx="29">
                  <c:v>-340073.1123614246</c:v>
                </c:pt>
                <c:pt idx="30">
                  <c:v>-348364.881914163</c:v>
                </c:pt>
                <c:pt idx="31">
                  <c:v>-356449.1219012893</c:v>
                </c:pt>
                <c:pt idx="32">
                  <c:v>-364329.6560667664</c:v>
                </c:pt>
                <c:pt idx="33">
                  <c:v>-372010.333597671</c:v>
                </c:pt>
                <c:pt idx="34">
                  <c:v>-379495.0203222138</c:v>
                </c:pt>
                <c:pt idx="35">
                  <c:v>-386787.5906340885</c:v>
                </c:pt>
                <c:pt idx="36">
                  <c:v>-393891.9200928181</c:v>
                </c:pt>
                <c:pt idx="37">
                  <c:v>-400811.8786536439</c:v>
                </c:pt>
                <c:pt idx="38">
                  <c:v>-407551.3244839124</c:v>
                </c:pt>
                <c:pt idx="39">
                  <c:v>-414114.0996862317</c:v>
                </c:pt>
                <c:pt idx="40">
                  <c:v>-420504.0233250929</c:v>
                </c:pt>
                <c:pt idx="41">
                  <c:v>-426724.8872299287</c:v>
                </c:pt>
                <c:pt idx="42">
                  <c:v>-432780.4517993893</c:v>
                </c:pt>
                <c:pt idx="43">
                  <c:v>-438674.442211777</c:v>
                </c:pt>
                <c:pt idx="44">
                  <c:v>-444410.5450161523</c:v>
                </c:pt>
                <c:pt idx="45">
                  <c:v>-449992.4050779142</c:v>
                </c:pt>
                <c:pt idx="46">
                  <c:v>-455423.6228542043</c:v>
                </c:pt>
                <c:pt idx="47">
                  <c:v>-460707.7519760141</c:v>
                </c:pt>
                <c:pt idx="48">
                  <c:v>-465848.2971152442</c:v>
                </c:pt>
                <c:pt idx="49">
                  <c:v>-470848.7121163809</c:v>
                </c:pt>
                <c:pt idx="50">
                  <c:v>-475712.3983736043</c:v>
                </c:pt>
                <c:pt idx="51">
                  <c:v>-480442.7034354195</c:v>
                </c:pt>
                <c:pt idx="52">
                  <c:v>-485042.9198223191</c:v>
                </c:pt>
                <c:pt idx="53">
                  <c:v>-489516.2840360826</c:v>
                </c:pt>
                <c:pt idx="54">
                  <c:v>-493865.9757500556</c:v>
                </c:pt>
                <c:pt idx="55">
                  <c:v>-498095.1171657448</c:v>
                </c:pt>
                <c:pt idx="56">
                  <c:v>-502206.7725227745</c:v>
                </c:pt>
                <c:pt idx="57">
                  <c:v>-506203.9477500411</c:v>
                </c:pt>
                <c:pt idx="58">
                  <c:v>-510089.5902467328</c:v>
                </c:pt>
                <c:pt idx="59">
                  <c:v>-513866.5887825564</c:v>
                </c:pt>
                <c:pt idx="60">
                  <c:v>-517537.7735072895</c:v>
                </c:pt>
                <c:pt idx="61">
                  <c:v>-521105.9160603372</c:v>
                </c:pt>
                <c:pt idx="62">
                  <c:v>-524573.7297716439</c:v>
                </c:pt>
                <c:pt idx="63">
                  <c:v>-527943.8699458893</c:v>
                </c:pt>
                <c:pt idx="64">
                  <c:v>-531218.9342223714</c:v>
                </c:pt>
                <c:pt idx="65">
                  <c:v>-534401.4630036144</c:v>
                </c:pt>
                <c:pt idx="66">
                  <c:v>-537493.9399460485</c:v>
                </c:pt>
                <c:pt idx="67">
                  <c:v>-540498.792506734</c:v>
                </c:pt>
                <c:pt idx="68">
                  <c:v>-543418.3925403613</c:v>
                </c:pt>
                <c:pt idx="69">
                  <c:v>-546255.0569413014</c:v>
                </c:pt>
                <c:pt idx="70">
                  <c:v>-549011.048325719</c:v>
                </c:pt>
                <c:pt idx="71">
                  <c:v>-551688.5757492229</c:v>
                </c:pt>
                <c:pt idx="72">
                  <c:v>-554289.7954557827</c:v>
                </c:pt>
                <c:pt idx="73">
                  <c:v>-556816.81165394</c:v>
                </c:pt>
                <c:pt idx="74">
                  <c:v>-559271.6773167313</c:v>
                </c:pt>
                <c:pt idx="75">
                  <c:v>-561656.395001855</c:v>
                </c:pt>
                <c:pt idx="76">
                  <c:v>-563972.917689003</c:v>
                </c:pt>
                <c:pt idx="77">
                  <c:v>-566223.1496314373</c:v>
                </c:pt>
                <c:pt idx="78">
                  <c:v>-568408.947219136</c:v>
                </c:pt>
                <c:pt idx="79">
                  <c:v>-570532.1198510434</c:v>
                </c:pt>
                <c:pt idx="80">
                  <c:v>-572594.430814148</c:v>
                </c:pt>
                <c:pt idx="81">
                  <c:v>-574597.5981672886</c:v>
                </c:pt>
                <c:pt idx="82">
                  <c:v>-576543.29562777</c:v>
                </c:pt>
                <c:pt idx="83">
                  <c:v>-578433.1534590236</c:v>
                </c:pt>
                <c:pt idx="84">
                  <c:v>-580268.7593576808</c:v>
                </c:pt>
                <c:pt idx="85">
                  <c:v>-582051.659338599</c:v>
                </c:pt>
                <c:pt idx="86">
                  <c:v>-583783.358616481</c:v>
                </c:pt>
                <c:pt idx="87">
                  <c:v>-585465.3224828396</c:v>
                </c:pt>
                <c:pt idx="88">
                  <c:v>-587098.977177234</c:v>
                </c:pt>
                <c:pt idx="89">
                  <c:v>-588685.7107517142</c:v>
                </c:pt>
                <c:pt idx="90">
                  <c:v>-590226.8739275922</c:v>
                </c:pt>
                <c:pt idx="91">
                  <c:v>-591723.7809437093</c:v>
                </c:pt>
                <c:pt idx="92">
                  <c:v>-593177.7103954499</c:v>
                </c:pt>
                <c:pt idx="93">
                  <c:v>-594589.9060638444</c:v>
                </c:pt>
                <c:pt idx="94">
                  <c:v>-595961.5777341819</c:v>
                </c:pt>
                <c:pt idx="95">
                  <c:v>-597293.90200362</c:v>
                </c:pt>
                <c:pt idx="96">
                  <c:v>-598588.0230772928</c:v>
                </c:pt>
                <c:pt idx="97">
                  <c:v>-599845.05355258</c:v>
                </c:pt>
                <c:pt idx="98">
                  <c:v>-601066.075191144</c:v>
                </c:pt>
                <c:pt idx="99">
                  <c:v>-602252.1396784713</c:v>
                </c:pt>
                <c:pt idx="100">
                  <c:v>-603404.2693706584</c:v>
                </c:pt>
                <c:pt idx="101">
                  <c:v>-604523.4580282355</c:v>
                </c:pt>
                <c:pt idx="102">
                  <c:v>-605610.6715368733</c:v>
                </c:pt>
                <c:pt idx="103">
                  <c:v>-606666.848614849</c:v>
                </c:pt>
                <c:pt idx="104">
                  <c:v>-607692.9015071578</c:v>
                </c:pt>
                <c:pt idx="105">
                  <c:v>-608689.7166662244</c:v>
                </c:pt>
                <c:pt idx="106">
                  <c:v>-609658.155419177</c:v>
                </c:pt>
                <c:pt idx="107">
                  <c:v>-610599.0546216695</c:v>
                </c:pt>
                <c:pt idx="108">
                  <c:v>-611513.2272982766</c:v>
                </c:pt>
                <c:pt idx="109">
                  <c:v>-612401.4632694951</c:v>
                </c:pt>
                <c:pt idx="110">
                  <c:v>-613264.5297653917</c:v>
                </c:pt>
                <c:pt idx="111">
                  <c:v>-614103.1720260183</c:v>
                </c:pt>
                <c:pt idx="112">
                  <c:v>-614918.113888635</c:v>
                </c:pt>
                <c:pt idx="113">
                  <c:v>-615710.0583618781</c:v>
                </c:pt>
                <c:pt idx="114">
                  <c:v>-616479.6881869871</c:v>
                </c:pt>
                <c:pt idx="115">
                  <c:v>-617227.666386223</c:v>
                </c:pt>
                <c:pt idx="116">
                  <c:v>-617954.6367986165</c:v>
                </c:pt>
                <c:pt idx="117">
                  <c:v>-618661.2246032082</c:v>
                </c:pt>
                <c:pt idx="118">
                  <c:v>-619348.0368299345</c:v>
                </c:pt>
                <c:pt idx="119">
                  <c:v>-620015.6628583315</c:v>
                </c:pt>
              </c:numCache>
            </c:numRef>
          </c:yVal>
          <c:smooth val="0"/>
          <c:extLst xmlns:c16r2="http://schemas.microsoft.com/office/drawing/2015/06/chart">
            <c:ext xmlns:c16="http://schemas.microsoft.com/office/drawing/2014/chart" uri="{C3380CC4-5D6E-409C-BE32-E72D297353CC}">
              <c16:uniqueId val="{00000003-232A-43CB-8693-8D9EFE237D6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26048.52753272001</c:v>
                </c:pt>
                <c:pt idx="2">
                  <c:v>-51197.03404074395</c:v>
                </c:pt>
                <c:pt idx="3">
                  <c:v>-75444.88558590528</c:v>
                </c:pt>
                <c:pt idx="4">
                  <c:v>-98816.36100690346</c:v>
                </c:pt>
                <c:pt idx="5">
                  <c:v>-121336.1943584953</c:v>
                </c:pt>
                <c:pt idx="6">
                  <c:v>-143029.2965984212</c:v>
                </c:pt>
                <c:pt idx="7">
                  <c:v>-163920.5428286041</c:v>
                </c:pt>
                <c:pt idx="8">
                  <c:v>-184034.6109992573</c:v>
                </c:pt>
                <c:pt idx="9">
                  <c:v>-203395.86067965</c:v>
                </c:pt>
                <c:pt idx="10">
                  <c:v>-222028.2430005537</c:v>
                </c:pt>
                <c:pt idx="11">
                  <c:v>-239955.2348271806</c:v>
                </c:pt>
                <c:pt idx="12">
                  <c:v>-257199.7917462606</c:v>
                </c:pt>
                <c:pt idx="13">
                  <c:v>-274588.8956769465</c:v>
                </c:pt>
                <c:pt idx="14">
                  <c:v>-291131.5462305709</c:v>
                </c:pt>
                <c:pt idx="15">
                  <c:v>-307080.4263010821</c:v>
                </c:pt>
                <c:pt idx="16">
                  <c:v>-322454.9779802998</c:v>
                </c:pt>
                <c:pt idx="17">
                  <c:v>-337274.2341298044</c:v>
                </c:pt>
                <c:pt idx="18">
                  <c:v>-351556.7766909763</c:v>
                </c:pt>
                <c:pt idx="19">
                  <c:v>-365320.7124889924</c:v>
                </c:pt>
                <c:pt idx="20">
                  <c:v>-378583.6583860514</c:v>
                </c:pt>
                <c:pt idx="21">
                  <c:v>-391362.7335309266</c:v>
                </c:pt>
                <c:pt idx="22">
                  <c:v>-403674.556984057</c:v>
                </c:pt>
                <c:pt idx="23">
                  <c:v>-415535.2493924375</c:v>
                </c:pt>
                <c:pt idx="24">
                  <c:v>-426960.4376934985</c:v>
                </c:pt>
                <c:pt idx="25">
                  <c:v>-437965.2620626562</c:v>
                </c:pt>
                <c:pt idx="26">
                  <c:v>-448565.7677914007</c:v>
                </c:pt>
                <c:pt idx="27">
                  <c:v>-458775.7421469963</c:v>
                </c:pt>
                <c:pt idx="28">
                  <c:v>-468608.932585753</c:v>
                </c:pt>
                <c:pt idx="29">
                  <c:v>-478078.6437553545</c:v>
                </c:pt>
                <c:pt idx="30">
                  <c:v>-487197.7473239761</c:v>
                </c:pt>
                <c:pt idx="31">
                  <c:v>-495978.6932351459</c:v>
                </c:pt>
                <c:pt idx="32">
                  <c:v>-504433.5210666046</c:v>
                </c:pt>
                <c:pt idx="33">
                  <c:v>-512573.8713964467</c:v>
                </c:pt>
                <c:pt idx="34">
                  <c:v>-520410.9971069595</c:v>
                </c:pt>
                <c:pt idx="35">
                  <c:v>-527955.7745738956</c:v>
                </c:pt>
                <c:pt idx="36">
                  <c:v>-535218.7147021819</c:v>
                </c:pt>
                <c:pt idx="37">
                  <c:v>-542209.9737793024</c:v>
                </c:pt>
                <c:pt idx="38">
                  <c:v>-548939.3641255206</c:v>
                </c:pt>
                <c:pt idx="39">
                  <c:v>-555416.366906543</c:v>
                </c:pt>
                <c:pt idx="40">
                  <c:v>-561650.1391750283</c:v>
                </c:pt>
                <c:pt idx="41">
                  <c:v>-567649.524596613</c:v>
                </c:pt>
                <c:pt idx="42">
                  <c:v>-573423.0631984411</c:v>
                </c:pt>
                <c:pt idx="43">
                  <c:v>-578979.0008698958</c:v>
                </c:pt>
                <c:pt idx="44">
                  <c:v>-584325.2986201097</c:v>
                </c:pt>
                <c:pt idx="45">
                  <c:v>-589469.6415936185</c:v>
                </c:pt>
                <c:pt idx="46">
                  <c:v>-594419.447846387</c:v>
                </c:pt>
                <c:pt idx="47">
                  <c:v>-599181.8768850744</c:v>
                </c:pt>
                <c:pt idx="48">
                  <c:v>-603763.8379729182</c:v>
                </c:pt>
                <c:pt idx="49">
                  <c:v>-608171.9982059688</c:v>
                </c:pt>
                <c:pt idx="50">
                  <c:v>-612412.7903636819</c:v>
                </c:pt>
                <c:pt idx="51">
                  <c:v>-616492.4205380669</c:v>
                </c:pt>
                <c:pt idx="52">
                  <c:v>-620416.8755498133</c:v>
                </c:pt>
                <c:pt idx="53">
                  <c:v>-624191.9301461477</c:v>
                </c:pt>
                <c:pt idx="54">
                  <c:v>-627823.153991845</c:v>
                </c:pt>
                <c:pt idx="55">
                  <c:v>-631315.918456587</c:v>
                </c:pt>
                <c:pt idx="56">
                  <c:v>-634675.4032031615</c:v>
                </c:pt>
                <c:pt idx="57">
                  <c:v>-637906.602581021</c:v>
                </c:pt>
                <c:pt idx="58">
                  <c:v>-641014.3318296504</c:v>
                </c:pt>
                <c:pt idx="59">
                  <c:v>-644003.2330962393</c:v>
                </c:pt>
                <c:pt idx="60">
                  <c:v>-646877.7812720619</c:v>
                </c:pt>
                <c:pt idx="61">
                  <c:v>-649642.2896519401</c:v>
                </c:pt>
                <c:pt idx="62">
                  <c:v>-652300.9154211347</c:v>
                </c:pt>
                <c:pt idx="63">
                  <c:v>-654857.664973948</c:v>
                </c:pt>
                <c:pt idx="64">
                  <c:v>-657316.3990682462</c:v>
                </c:pt>
                <c:pt idx="65">
                  <c:v>-659680.837820111</c:v>
                </c:pt>
                <c:pt idx="66">
                  <c:v>-661954.5655426873</c:v>
                </c:pt>
                <c:pt idx="67">
                  <c:v>-664141.0354333105</c:v>
                </c:pt>
                <c:pt idx="68">
                  <c:v>-666243.5741128759</c:v>
                </c:pt>
                <c:pt idx="69">
                  <c:v>-668265.3860213975</c:v>
                </c:pt>
                <c:pt idx="70">
                  <c:v>-670209.5576735683</c:v>
                </c:pt>
                <c:pt idx="71">
                  <c:v>-672079.0617781843</c:v>
                </c:pt>
                <c:pt idx="72">
                  <c:v>-673876.7612250774</c:v>
                </c:pt>
                <c:pt idx="73">
                  <c:v>-675605.4129432589</c:v>
                </c:pt>
                <c:pt idx="74">
                  <c:v>-677267.6716338578</c:v>
                </c:pt>
                <c:pt idx="75">
                  <c:v>-678866.0933813278</c:v>
                </c:pt>
                <c:pt idx="76">
                  <c:v>-680403.1391464343</c:v>
                </c:pt>
                <c:pt idx="77">
                  <c:v>-681881.1781443433</c:v>
                </c:pt>
                <c:pt idx="78">
                  <c:v>-683302.4911111423</c:v>
                </c:pt>
                <c:pt idx="79">
                  <c:v>-684669.2734620343</c:v>
                </c:pt>
                <c:pt idx="80">
                  <c:v>-685983.6383443589</c:v>
                </c:pt>
                <c:pt idx="81">
                  <c:v>-687247.6195885516</c:v>
                </c:pt>
                <c:pt idx="82">
                  <c:v>-688463.1745600567</c:v>
                </c:pt>
                <c:pt idx="83">
                  <c:v>-689632.186915167</c:v>
                </c:pt>
                <c:pt idx="84">
                  <c:v>-690756.4692636575</c:v>
                </c:pt>
                <c:pt idx="85">
                  <c:v>-691837.7657410813</c:v>
                </c:pt>
                <c:pt idx="86">
                  <c:v>-692877.7544934283</c:v>
                </c:pt>
                <c:pt idx="87">
                  <c:v>-693878.0500768711</c:v>
                </c:pt>
                <c:pt idx="88">
                  <c:v>-694840.2057752089</c:v>
                </c:pt>
                <c:pt idx="89">
                  <c:v>-695765.7158375716</c:v>
                </c:pt>
                <c:pt idx="90">
                  <c:v>-696656.0176388553</c:v>
                </c:pt>
                <c:pt idx="91">
                  <c:v>-697512.4937653583</c:v>
                </c:pt>
                <c:pt idx="92">
                  <c:v>-698336.4740279326</c:v>
                </c:pt>
                <c:pt idx="93">
                  <c:v>-699129.2374049911</c:v>
                </c:pt>
                <c:pt idx="94">
                  <c:v>-699892.0139175937</c:v>
                </c:pt>
                <c:pt idx="95">
                  <c:v>-700625.9864388043</c:v>
                </c:pt>
                <c:pt idx="96">
                  <c:v>-701332.2924394183</c:v>
                </c:pt>
                <c:pt idx="97">
                  <c:v>-702012.0256721582</c:v>
                </c:pt>
                <c:pt idx="98">
                  <c:v>-702666.237796306</c:v>
                </c:pt>
                <c:pt idx="99">
                  <c:v>-703295.9399447511</c:v>
                </c:pt>
                <c:pt idx="100">
                  <c:v>-703902.1042353361</c:v>
                </c:pt>
                <c:pt idx="101">
                  <c:v>-704485.6652283347</c:v>
                </c:pt>
                <c:pt idx="102">
                  <c:v>-705047.5213318572</c:v>
                </c:pt>
                <c:pt idx="103">
                  <c:v>-705588.5361569205</c:v>
                </c:pt>
                <c:pt idx="104">
                  <c:v>-706109.5398238606</c:v>
                </c:pt>
                <c:pt idx="105">
                  <c:v>-706611.330221722</c:v>
                </c:pt>
                <c:pt idx="106">
                  <c:v>-707094.6742222153</c:v>
                </c:pt>
                <c:pt idx="107">
                  <c:v>-707560.3088497773</c:v>
                </c:pt>
                <c:pt idx="108">
                  <c:v>-708008.9424092234</c:v>
                </c:pt>
                <c:pt idx="109">
                  <c:v>-708441.2555724432</c:v>
                </c:pt>
                <c:pt idx="110">
                  <c:v>-708857.902425538</c:v>
                </c:pt>
                <c:pt idx="111">
                  <c:v>-709259.5114777591</c:v>
                </c:pt>
                <c:pt idx="112">
                  <c:v>-709646.6866335652</c:v>
                </c:pt>
                <c:pt idx="113">
                  <c:v>-710020.0081290689</c:v>
                </c:pt>
                <c:pt idx="114">
                  <c:v>-710380.0334341191</c:v>
                </c:pt>
                <c:pt idx="115">
                  <c:v>-710727.2981211932</c:v>
                </c:pt>
                <c:pt idx="116">
                  <c:v>-711062.316702292</c:v>
                </c:pt>
                <c:pt idx="117">
                  <c:v>-711385.5834349137</c:v>
                </c:pt>
                <c:pt idx="118">
                  <c:v>-711697.5730982373</c:v>
                </c:pt>
                <c:pt idx="119">
                  <c:v>-711998.741740533</c:v>
                </c:pt>
              </c:numCache>
            </c:numRef>
          </c:yVal>
          <c:smooth val="0"/>
          <c:extLst xmlns:c16r2="http://schemas.microsoft.com/office/drawing/2015/06/chart">
            <c:ext xmlns:c16="http://schemas.microsoft.com/office/drawing/2014/chart" uri="{C3380CC4-5D6E-409C-BE32-E72D297353CC}">
              <c16:uniqueId val="{00000004-232A-43CB-8693-8D9EFE237D6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25925.67590319621</c:v>
                </c:pt>
                <c:pt idx="2">
                  <c:v>-50859.05838695447</c:v>
                </c:pt>
                <c:pt idx="3">
                  <c:v>-74801.94741119337</c:v>
                </c:pt>
                <c:pt idx="4">
                  <c:v>-97781.39656247571</c:v>
                </c:pt>
                <c:pt idx="5">
                  <c:v>-119825.1598356762</c:v>
                </c:pt>
                <c:pt idx="6">
                  <c:v>-140961.3695357719</c:v>
                </c:pt>
                <c:pt idx="7">
                  <c:v>-161218.28408182</c:v>
                </c:pt>
                <c:pt idx="8">
                  <c:v>-180624.091267342</c:v>
                </c:pt>
                <c:pt idx="9">
                  <c:v>-199206.7552423337</c:v>
                </c:pt>
                <c:pt idx="10">
                  <c:v>-216993.8980121505</c:v>
                </c:pt>
                <c:pt idx="11">
                  <c:v>-234012.7082280703</c:v>
                </c:pt>
                <c:pt idx="12">
                  <c:v>-250289.8715923526</c:v>
                </c:pt>
                <c:pt idx="13">
                  <c:v>-266654.3520083933</c:v>
                </c:pt>
                <c:pt idx="14">
                  <c:v>-282093.8132242571</c:v>
                </c:pt>
                <c:pt idx="15">
                  <c:v>-296874.983816883</c:v>
                </c:pt>
                <c:pt idx="16">
                  <c:v>-311022.2974067051</c:v>
                </c:pt>
                <c:pt idx="17">
                  <c:v>-324559.4354545489</c:v>
                </c:pt>
                <c:pt idx="18">
                  <c:v>-337509.3431574323</c:v>
                </c:pt>
                <c:pt idx="19">
                  <c:v>-349894.2489602568</c:v>
                </c:pt>
                <c:pt idx="20">
                  <c:v>-361735.6825750652</c:v>
                </c:pt>
                <c:pt idx="21">
                  <c:v>-373054.4918641034</c:v>
                </c:pt>
                <c:pt idx="22">
                  <c:v>-383870.8588802652</c:v>
                </c:pt>
                <c:pt idx="23">
                  <c:v>-394204.3152901554</c:v>
                </c:pt>
                <c:pt idx="24">
                  <c:v>-404073.7573501503</c:v>
                </c:pt>
                <c:pt idx="25">
                  <c:v>-413497.46056212</c:v>
                </c:pt>
                <c:pt idx="26">
                  <c:v>-422494.1051034827</c:v>
                </c:pt>
                <c:pt idx="27">
                  <c:v>-431080.4369573118</c:v>
                </c:pt>
                <c:pt idx="28">
                  <c:v>-439272.9427174623</c:v>
                </c:pt>
                <c:pt idx="29">
                  <c:v>-447087.5505232806</c:v>
                </c:pt>
                <c:pt idx="30">
                  <c:v>-454539.6419667098</c:v>
                </c:pt>
                <c:pt idx="31">
                  <c:v>-461644.0653543833</c:v>
                </c:pt>
                <c:pt idx="32">
                  <c:v>-468415.1490154524</c:v>
                </c:pt>
                <c:pt idx="33">
                  <c:v>-474866.7146201869</c:v>
                </c:pt>
                <c:pt idx="34">
                  <c:v>-481012.0904809315</c:v>
                </c:pt>
                <c:pt idx="35">
                  <c:v>-486864.1248087152</c:v>
                </c:pt>
                <c:pt idx="36">
                  <c:v>-492435.1989005471</c:v>
                </c:pt>
                <c:pt idx="37">
                  <c:v>-497737.2402342212</c:v>
                </c:pt>
                <c:pt idx="38">
                  <c:v>-502781.7354492277</c:v>
                </c:pt>
                <c:pt idx="39">
                  <c:v>-507579.744469068</c:v>
                </c:pt>
                <c:pt idx="40">
                  <c:v>-512141.9114607493</c:v>
                </c:pt>
                <c:pt idx="41">
                  <c:v>-516478.4777843981</c:v>
                </c:pt>
                <c:pt idx="42">
                  <c:v>-520599.2943542614</c:v>
                </c:pt>
                <c:pt idx="43">
                  <c:v>-524513.8337992543</c:v>
                </c:pt>
                <c:pt idx="44">
                  <c:v>-528231.2024155293</c:v>
                </c:pt>
                <c:pt idx="45">
                  <c:v>-531760.1519015285</c:v>
                </c:pt>
                <c:pt idx="46">
                  <c:v>-535109.0908672397</c:v>
                </c:pt>
                <c:pt idx="47">
                  <c:v>-538286.0961106452</c:v>
                </c:pt>
                <c:pt idx="48">
                  <c:v>-541298.9236554647</c:v>
                </c:pt>
                <c:pt idx="49">
                  <c:v>-544155.0195454236</c:v>
                </c:pt>
                <c:pt idx="50">
                  <c:v>-546861.5303912589</c:v>
                </c:pt>
                <c:pt idx="51">
                  <c:v>-549425.313667631</c:v>
                </c:pt>
                <c:pt idx="52">
                  <c:v>-551852.9477595633</c:v>
                </c:pt>
                <c:pt idx="53">
                  <c:v>-554150.7417534098</c:v>
                </c:pt>
                <c:pt idx="54">
                  <c:v>-556324.7449746719</c:v>
                </c:pt>
                <c:pt idx="55">
                  <c:v>-558380.7562724022</c:v>
                </c:pt>
                <c:pt idx="56">
                  <c:v>-560324.3330509774</c:v>
                </c:pt>
                <c:pt idx="57">
                  <c:v>-562160.80005065</c:v>
                </c:pt>
                <c:pt idx="58">
                  <c:v>-563895.2578787457</c:v>
                </c:pt>
                <c:pt idx="59">
                  <c:v>-565532.5912938131</c:v>
                </c:pt>
                <c:pt idx="60">
                  <c:v>-567077.477245478</c:v>
                </c:pt>
                <c:pt idx="61">
                  <c:v>-568534.3926730603</c:v>
                </c:pt>
                <c:pt idx="62">
                  <c:v>-569907.6220663501</c:v>
                </c:pt>
                <c:pt idx="63">
                  <c:v>-571201.264792219</c:v>
                </c:pt>
                <c:pt idx="64">
                  <c:v>-572419.2421909618</c:v>
                </c:pt>
                <c:pt idx="65">
                  <c:v>-573565.304446511</c:v>
                </c:pt>
                <c:pt idx="66">
                  <c:v>-574643.0372347737</c:v>
                </c:pt>
                <c:pt idx="67">
                  <c:v>-575655.8681545944</c:v>
                </c:pt>
                <c:pt idx="68">
                  <c:v>-576607.0729458488</c:v>
                </c:pt>
                <c:pt idx="69">
                  <c:v>-577499.7814993919</c:v>
                </c:pt>
                <c:pt idx="70">
                  <c:v>-578336.983663565</c:v>
                </c:pt>
                <c:pt idx="71">
                  <c:v>-579121.534852088</c:v>
                </c:pt>
                <c:pt idx="72">
                  <c:v>-579856.1614581923</c:v>
                </c:pt>
                <c:pt idx="73">
                  <c:v>-580543.4660798454</c:v>
                </c:pt>
                <c:pt idx="74">
                  <c:v>-581185.9325609636</c:v>
                </c:pt>
                <c:pt idx="75">
                  <c:v>-581785.930853493</c:v>
                </c:pt>
                <c:pt idx="76">
                  <c:v>-582345.72170521</c:v>
                </c:pt>
                <c:pt idx="77">
                  <c:v>-582867.461178097</c:v>
                </c:pt>
                <c:pt idx="78">
                  <c:v>-583353.2050020773</c:v>
                </c:pt>
                <c:pt idx="79">
                  <c:v>-583804.9127688733</c:v>
                </c:pt>
                <c:pt idx="80">
                  <c:v>-584224.4519706987</c:v>
                </c:pt>
                <c:pt idx="81">
                  <c:v>-584613.6018884045</c:v>
                </c:pt>
                <c:pt idx="82">
                  <c:v>-584974.0573336938</c:v>
                </c:pt>
                <c:pt idx="83">
                  <c:v>-585307.432249877</c:v>
                </c:pt>
                <c:pt idx="84">
                  <c:v>-585615.2631756221</c:v>
                </c:pt>
                <c:pt idx="85">
                  <c:v>-585899.0125760406</c:v>
                </c:pt>
                <c:pt idx="86">
                  <c:v>-586160.0720453882</c:v>
                </c:pt>
                <c:pt idx="87">
                  <c:v>-586399.7653855535</c:v>
                </c:pt>
                <c:pt idx="88">
                  <c:v>-586619.351564436</c:v>
                </c:pt>
                <c:pt idx="89">
                  <c:v>-586820.0275582203</c:v>
                </c:pt>
                <c:pt idx="90">
                  <c:v>-587002.9310814547</c:v>
                </c:pt>
                <c:pt idx="91">
                  <c:v>-587169.1432087603</c:v>
                </c:pt>
                <c:pt idx="92">
                  <c:v>-587319.6908918973</c:v>
                </c:pt>
                <c:pt idx="93">
                  <c:v>-587455.549375824</c:v>
                </c:pt>
                <c:pt idx="94">
                  <c:v>-587577.6445172832</c:v>
                </c:pt>
                <c:pt idx="95">
                  <c:v>-587686.8550093721</c:v>
                </c:pt>
                <c:pt idx="96">
                  <c:v>-587784.0145154388</c:v>
                </c:pt>
                <c:pt idx="97">
                  <c:v>-587869.9137155741</c:v>
                </c:pt>
                <c:pt idx="98">
                  <c:v>-587945.302268857</c:v>
                </c:pt>
                <c:pt idx="99">
                  <c:v>-588010.890694441</c:v>
                </c:pt>
                <c:pt idx="100">
                  <c:v>-588067.3521744573</c:v>
                </c:pt>
                <c:pt idx="101">
                  <c:v>-588115.324281636</c:v>
                </c:pt>
                <c:pt idx="102">
                  <c:v>-588155.4106344571</c:v>
                </c:pt>
                <c:pt idx="103">
                  <c:v>-588188.1824825471</c:v>
                </c:pt>
                <c:pt idx="104">
                  <c:v>-588214.180224964</c:v>
                </c:pt>
                <c:pt idx="105">
                  <c:v>-588233.9148639184</c:v>
                </c:pt>
                <c:pt idx="106">
                  <c:v>-588247.869396413</c:v>
                </c:pt>
                <c:pt idx="107">
                  <c:v>-588256.5001461763</c:v>
                </c:pt>
                <c:pt idx="108">
                  <c:v>-588260.23803822</c:v>
                </c:pt>
                <c:pt idx="109">
                  <c:v>-588259.489818242</c:v>
                </c:pt>
                <c:pt idx="110">
                  <c:v>-588254.6392190439</c:v>
                </c:pt>
                <c:pt idx="111">
                  <c:v>-588246.0480760555</c:v>
                </c:pt>
                <c:pt idx="112">
                  <c:v>-588234.057393956</c:v>
                </c:pt>
                <c:pt idx="113">
                  <c:v>-588218.9883663811</c:v>
                </c:pt>
                <c:pt idx="114">
                  <c:v>-588201.1433505543</c:v>
                </c:pt>
                <c:pt idx="115">
                  <c:v>-588180.8067986779</c:v>
                </c:pt>
                <c:pt idx="116">
                  <c:v>-588158.246147821</c:v>
                </c:pt>
                <c:pt idx="117">
                  <c:v>-588133.7126699933</c:v>
                </c:pt>
                <c:pt idx="118">
                  <c:v>-588107.442284036</c:v>
                </c:pt>
                <c:pt idx="119">
                  <c:v>-588079.6563308731</c:v>
                </c:pt>
              </c:numCache>
            </c:numRef>
          </c:yVal>
          <c:smooth val="0"/>
          <c:extLst xmlns:c16r2="http://schemas.microsoft.com/office/drawing/2015/06/chart">
            <c:ext xmlns:c16="http://schemas.microsoft.com/office/drawing/2014/chart" uri="{C3380CC4-5D6E-409C-BE32-E72D297353CC}">
              <c16:uniqueId val="{00000005-232A-43CB-8693-8D9EFE237D6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26054.35528198839</c:v>
                </c:pt>
                <c:pt idx="2">
                  <c:v>-51426.3649883233</c:v>
                </c:pt>
                <c:pt idx="3">
                  <c:v>-76084.3836773404</c:v>
                </c:pt>
                <c:pt idx="4">
                  <c:v>-100033.229007539</c:v>
                </c:pt>
                <c:pt idx="5">
                  <c:v>-123279.9925510432</c:v>
                </c:pt>
                <c:pt idx="6">
                  <c:v>-145833.5480293483</c:v>
                </c:pt>
                <c:pt idx="7">
                  <c:v>-167704.159535089</c:v>
                </c:pt>
                <c:pt idx="8">
                  <c:v>-188903.168870199</c:v>
                </c:pt>
                <c:pt idx="9">
                  <c:v>-209442.745271225</c:v>
                </c:pt>
                <c:pt idx="10">
                  <c:v>-229335.6844198437</c:v>
                </c:pt>
                <c:pt idx="11">
                  <c:v>-248595.2464717098</c:v>
                </c:pt>
                <c:pt idx="12">
                  <c:v>-267235.0250518548</c:v>
                </c:pt>
                <c:pt idx="13">
                  <c:v>-286073.5037782933</c:v>
                </c:pt>
                <c:pt idx="14">
                  <c:v>-304115.4111151125</c:v>
                </c:pt>
                <c:pt idx="15">
                  <c:v>-321605.593276654</c:v>
                </c:pt>
                <c:pt idx="16">
                  <c:v>-338556.9077676365</c:v>
                </c:pt>
                <c:pt idx="17">
                  <c:v>-354982.3584448568</c:v>
                </c:pt>
                <c:pt idx="18">
                  <c:v>-370895.0096860307</c:v>
                </c:pt>
                <c:pt idx="19">
                  <c:v>-386307.9210881423</c:v>
                </c:pt>
                <c:pt idx="20">
                  <c:v>-401234.095418974</c:v>
                </c:pt>
                <c:pt idx="21">
                  <c:v>-415686.4370641499</c:v>
                </c:pt>
                <c:pt idx="22">
                  <c:v>-429677.7188270121</c:v>
                </c:pt>
                <c:pt idx="23">
                  <c:v>-443220.5554045475</c:v>
                </c:pt>
                <c:pt idx="24">
                  <c:v>-456327.3822242799</c:v>
                </c:pt>
                <c:pt idx="25">
                  <c:v>-469010.4386082265</c:v>
                </c:pt>
                <c:pt idx="26">
                  <c:v>-481283.1367686274</c:v>
                </c:pt>
                <c:pt idx="27">
                  <c:v>-493156.8865072182</c:v>
                </c:pt>
                <c:pt idx="28">
                  <c:v>-504643.2868239633</c:v>
                </c:pt>
                <c:pt idx="29">
                  <c:v>-515753.7065028308</c:v>
                </c:pt>
                <c:pt idx="30">
                  <c:v>-526499.2779533839</c:v>
                </c:pt>
                <c:pt idx="31">
                  <c:v>-536890.8935815636</c:v>
                </c:pt>
                <c:pt idx="32">
                  <c:v>-546939.2033385913</c:v>
                </c:pt>
                <c:pt idx="33">
                  <c:v>-556654.6132678093</c:v>
                </c:pt>
                <c:pt idx="34">
                  <c:v>-566047.2849042863</c:v>
                </c:pt>
                <c:pt idx="35">
                  <c:v>-575127.1354064914</c:v>
                </c:pt>
                <c:pt idx="36">
                  <c:v>-583903.8383186943</c:v>
                </c:pt>
                <c:pt idx="37">
                  <c:v>-592386.8248784738</c:v>
                </c:pt>
                <c:pt idx="38">
                  <c:v>-600585.2857962527</c:v>
                </c:pt>
                <c:pt idx="39">
                  <c:v>-608508.1758174936</c:v>
                </c:pt>
                <c:pt idx="40">
                  <c:v>-616164.2131225802</c:v>
                </c:pt>
                <c:pt idx="41">
                  <c:v>-623561.8829333135</c:v>
                </c:pt>
                <c:pt idx="42">
                  <c:v>-630709.440648336</c:v>
                </c:pt>
                <c:pt idx="43">
                  <c:v>-637614.915200791</c:v>
                </c:pt>
                <c:pt idx="44">
                  <c:v>-644286.112610097</c:v>
                </c:pt>
                <c:pt idx="45">
                  <c:v>-650730.6196991763</c:v>
                </c:pt>
                <c:pt idx="46">
                  <c:v>-656955.8079514573</c:v>
                </c:pt>
                <c:pt idx="47">
                  <c:v>-662968.837484574</c:v>
                </c:pt>
                <c:pt idx="48">
                  <c:v>-668776.6611199873</c:v>
                </c:pt>
                <c:pt idx="49">
                  <c:v>-674386.0285297793</c:v>
                </c:pt>
                <c:pt idx="50">
                  <c:v>-679803.490443689</c:v>
                </c:pt>
                <c:pt idx="51">
                  <c:v>-685035.4029010567</c:v>
                </c:pt>
                <c:pt idx="52">
                  <c:v>-690087.9315379055</c:v>
                </c:pt>
                <c:pt idx="53">
                  <c:v>-694967.0558869875</c:v>
                </c:pt>
                <c:pt idx="54">
                  <c:v>-699678.5736863835</c:v>
                </c:pt>
                <c:pt idx="55">
                  <c:v>-704228.1051850633</c:v>
                </c:pt>
                <c:pt idx="56">
                  <c:v>-708621.0974361673</c:v>
                </c:pt>
                <c:pt idx="57">
                  <c:v>-712862.8285696456</c:v>
                </c:pt>
                <c:pt idx="58">
                  <c:v>-716958.4120367642</c:v>
                </c:pt>
                <c:pt idx="59">
                  <c:v>-720912.8008197565</c:v>
                </c:pt>
                <c:pt idx="60">
                  <c:v>-724730.7916006055</c:v>
                </c:pt>
                <c:pt idx="61">
                  <c:v>-728417.0288835994</c:v>
                </c:pt>
                <c:pt idx="62">
                  <c:v>-731976.0090669118</c:v>
                </c:pt>
                <c:pt idx="63">
                  <c:v>-735412.0844590152</c:v>
                </c:pt>
                <c:pt idx="64">
                  <c:v>-738729.4672362325</c:v>
                </c:pt>
                <c:pt idx="65">
                  <c:v>-741932.2333382401</c:v>
                </c:pt>
                <c:pt idx="66">
                  <c:v>-745024.32629873</c:v>
                </c:pt>
                <c:pt idx="67">
                  <c:v>-748009.5610088636</c:v>
                </c:pt>
                <c:pt idx="68">
                  <c:v>-750891.6274115022</c:v>
                </c:pt>
                <c:pt idx="69">
                  <c:v>-753674.0941245619</c:v>
                </c:pt>
                <c:pt idx="70">
                  <c:v>-756360.4119921254</c:v>
                </c:pt>
                <c:pt idx="71">
                  <c:v>-758953.9175622388</c:v>
                </c:pt>
                <c:pt idx="72">
                  <c:v>-761457.8364905841</c:v>
                </c:pt>
                <c:pt idx="73">
                  <c:v>-763875.2868694538</c:v>
                </c:pt>
                <c:pt idx="74">
                  <c:v>-766209.2824816802</c:v>
                </c:pt>
                <c:pt idx="75">
                  <c:v>-768462.7359793233</c:v>
                </c:pt>
                <c:pt idx="76">
                  <c:v>-770638.461987206</c:v>
                </c:pt>
                <c:pt idx="77">
                  <c:v>-772739.1801314083</c:v>
                </c:pt>
                <c:pt idx="78">
                  <c:v>-774767.5179931172</c:v>
                </c:pt>
                <c:pt idx="79">
                  <c:v>-776726.0139882427</c:v>
                </c:pt>
                <c:pt idx="80">
                  <c:v>-778617.1201734361</c:v>
                </c:pt>
                <c:pt idx="81">
                  <c:v>-780443.2049791663</c:v>
                </c:pt>
                <c:pt idx="82">
                  <c:v>-782206.5558706808</c:v>
                </c:pt>
                <c:pt idx="83">
                  <c:v>-783909.3819376657</c:v>
                </c:pt>
                <c:pt idx="84">
                  <c:v>-785553.8164136526</c:v>
                </c:pt>
                <c:pt idx="85">
                  <c:v>-787141.9191260897</c:v>
                </c:pt>
                <c:pt idx="86">
                  <c:v>-788675.6788782169</c:v>
                </c:pt>
                <c:pt idx="87">
                  <c:v>-790157.0157638532</c:v>
                </c:pt>
                <c:pt idx="88">
                  <c:v>-791587.7834162569</c:v>
                </c:pt>
                <c:pt idx="89">
                  <c:v>-792969.7711922833</c:v>
                </c:pt>
                <c:pt idx="90">
                  <c:v>-794304.706293059</c:v>
                </c:pt>
                <c:pt idx="91">
                  <c:v>-795594.25582244</c:v>
                </c:pt>
                <c:pt idx="92">
                  <c:v>-796840.028784547</c:v>
                </c:pt>
                <c:pt idx="93">
                  <c:v>-798043.5780216542</c:v>
                </c:pt>
                <c:pt idx="94">
                  <c:v>-799206.4020937518</c:v>
                </c:pt>
                <c:pt idx="95">
                  <c:v>-800329.9471010993</c:v>
                </c:pt>
                <c:pt idx="96">
                  <c:v>-801415.6084510687</c:v>
                </c:pt>
                <c:pt idx="97">
                  <c:v>-802464.7325706263</c:v>
                </c:pt>
                <c:pt idx="98">
                  <c:v>-803478.618565734</c:v>
                </c:pt>
                <c:pt idx="99">
                  <c:v>-804458.5198290076</c:v>
                </c:pt>
                <c:pt idx="100">
                  <c:v>-805405.6455969153</c:v>
                </c:pt>
                <c:pt idx="101">
                  <c:v>-806321.162457823</c:v>
                </c:pt>
                <c:pt idx="102">
                  <c:v>-807206.1958121487</c:v>
                </c:pt>
                <c:pt idx="103">
                  <c:v>-808061.831285913</c:v>
                </c:pt>
                <c:pt idx="104">
                  <c:v>-808889.1160989138</c:v>
                </c:pt>
                <c:pt idx="105">
                  <c:v>-809689.0603887873</c:v>
                </c:pt>
                <c:pt idx="106">
                  <c:v>-810462.6384921397</c:v>
                </c:pt>
                <c:pt idx="107">
                  <c:v>-811210.7901839719</c:v>
                </c:pt>
                <c:pt idx="108">
                  <c:v>-811934.4218765744</c:v>
                </c:pt>
                <c:pt idx="109">
                  <c:v>-812634.4077790189</c:v>
                </c:pt>
                <c:pt idx="110">
                  <c:v>-813311.5910184407</c:v>
                </c:pt>
                <c:pt idx="111">
                  <c:v>-813966.7847241572</c:v>
                </c:pt>
                <c:pt idx="112">
                  <c:v>-814600.7730757869</c:v>
                </c:pt>
                <c:pt idx="113">
                  <c:v>-815214.3123163609</c:v>
                </c:pt>
                <c:pt idx="114">
                  <c:v>-815808.1317315561</c:v>
                </c:pt>
                <c:pt idx="115">
                  <c:v>-816382.9345960071</c:v>
                </c:pt>
                <c:pt idx="116">
                  <c:v>-816939.399087733</c:v>
                </c:pt>
                <c:pt idx="117">
                  <c:v>-817478.1791716495</c:v>
                </c:pt>
                <c:pt idx="118">
                  <c:v>-817999.9054531274</c:v>
                </c:pt>
                <c:pt idx="119">
                  <c:v>-818505.1860024903</c:v>
                </c:pt>
              </c:numCache>
            </c:numRef>
          </c:yVal>
          <c:smooth val="0"/>
          <c:extLst xmlns:c16r2="http://schemas.microsoft.com/office/drawing/2015/06/chart">
            <c:ext xmlns:c16="http://schemas.microsoft.com/office/drawing/2014/chart" uri="{C3380CC4-5D6E-409C-BE32-E72D297353CC}">
              <c16:uniqueId val="{00000006-232A-43CB-8693-8D9EFE237D6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26113.31440950418</c:v>
                </c:pt>
                <c:pt idx="2">
                  <c:v>-51529.281897492</c:v>
                </c:pt>
                <c:pt idx="3">
                  <c:v>-76226.62603702543</c:v>
                </c:pt>
                <c:pt idx="4">
                  <c:v>-100210.5337001311</c:v>
                </c:pt>
                <c:pt idx="5">
                  <c:v>-123488.0889701766</c:v>
                </c:pt>
                <c:pt idx="6">
                  <c:v>-146067.9039288824</c:v>
                </c:pt>
                <c:pt idx="7">
                  <c:v>-167959.8189363163</c:v>
                </c:pt>
                <c:pt idx="8">
                  <c:v>-189174.6585066791</c:v>
                </c:pt>
                <c:pt idx="9">
                  <c:v>-209724.0314667125</c:v>
                </c:pt>
                <c:pt idx="10">
                  <c:v>-229620.1665048487</c:v>
                </c:pt>
                <c:pt idx="11">
                  <c:v>-248875.776113967</c:v>
                </c:pt>
                <c:pt idx="12">
                  <c:v>-267503.9434128114</c:v>
                </c:pt>
                <c:pt idx="13">
                  <c:v>-286323.5285269534</c:v>
                </c:pt>
                <c:pt idx="14">
                  <c:v>-304338.7159271203</c:v>
                </c:pt>
                <c:pt idx="15">
                  <c:v>-321794.0319553578</c:v>
                </c:pt>
                <c:pt idx="16">
                  <c:v>-338702.1179593955</c:v>
                </c:pt>
                <c:pt idx="17">
                  <c:v>-355075.7924161913</c:v>
                </c:pt>
                <c:pt idx="18">
                  <c:v>-370927.9710820615</c:v>
                </c:pt>
                <c:pt idx="19">
                  <c:v>-386271.6059663625</c:v>
                </c:pt>
                <c:pt idx="20">
                  <c:v>-401119.6351834433</c:v>
                </c:pt>
                <c:pt idx="21">
                  <c:v>-415484.9415647903</c:v>
                </c:pt>
                <c:pt idx="22">
                  <c:v>-429380.3183829014</c:v>
                </c:pt>
                <c:pt idx="23">
                  <c:v>-442818.4408869287</c:v>
                </c:pt>
                <c:pt idx="24">
                  <c:v>-455811.8426210732</c:v>
                </c:pt>
                <c:pt idx="25">
                  <c:v>-468372.8957075728</c:v>
                </c:pt>
                <c:pt idx="26">
                  <c:v>-480515.1805516744</c:v>
                </c:pt>
                <c:pt idx="27">
                  <c:v>-492250.3037552905</c:v>
                </c:pt>
                <c:pt idx="28">
                  <c:v>-503590.0858193047</c:v>
                </c:pt>
                <c:pt idx="29">
                  <c:v>-514546.1391268582</c:v>
                </c:pt>
                <c:pt idx="30">
                  <c:v>-525129.8587961792</c:v>
                </c:pt>
                <c:pt idx="31">
                  <c:v>-535352.4162288974</c:v>
                </c:pt>
                <c:pt idx="32">
                  <c:v>-545224.7540057973</c:v>
                </c:pt>
                <c:pt idx="33">
                  <c:v>-554757.5819578741</c:v>
                </c:pt>
                <c:pt idx="34">
                  <c:v>-563961.3742703412</c:v>
                </c:pt>
                <c:pt idx="35">
                  <c:v>-572846.367497728</c:v>
                </c:pt>
                <c:pt idx="36">
                  <c:v>-581422.5593848135</c:v>
                </c:pt>
                <c:pt idx="37">
                  <c:v>-589699.708401842</c:v>
                </c:pt>
                <c:pt idx="38">
                  <c:v>-597687.333913687</c:v>
                </c:pt>
                <c:pt idx="39">
                  <c:v>-605394.719298987</c:v>
                </c:pt>
                <c:pt idx="40">
                  <c:v>-612830.910035475</c:v>
                </c:pt>
                <c:pt idx="41">
                  <c:v>-620004.7161297441</c:v>
                </c:pt>
                <c:pt idx="42">
                  <c:v>-626924.7142046357</c:v>
                </c:pt>
                <c:pt idx="43">
                  <c:v>-633599.2499276858</c:v>
                </c:pt>
                <c:pt idx="44">
                  <c:v>-640036.4407442118</c:v>
                </c:pt>
                <c:pt idx="45">
                  <c:v>-646244.1788781763</c:v>
                </c:pt>
                <c:pt idx="46">
                  <c:v>-652230.1345673273</c:v>
                </c:pt>
                <c:pt idx="47">
                  <c:v>-658001.7595020838</c:v>
                </c:pt>
                <c:pt idx="48">
                  <c:v>-663566.2904403581</c:v>
                </c:pt>
                <c:pt idx="49">
                  <c:v>-668930.7529729251</c:v>
                </c:pt>
                <c:pt idx="50">
                  <c:v>-674101.965416131</c:v>
                </c:pt>
                <c:pt idx="51">
                  <c:v>-679086.5428108326</c:v>
                </c:pt>
                <c:pt idx="52">
                  <c:v>-683890.901012304</c:v>
                </c:pt>
                <c:pt idx="53">
                  <c:v>-688521.260843837</c:v>
                </c:pt>
                <c:pt idx="54">
                  <c:v>-692983.6523048643</c:v>
                </c:pt>
                <c:pt idx="55">
                  <c:v>-697283.918817642</c:v>
                </c:pt>
                <c:pt idx="56">
                  <c:v>-701427.7214991348</c:v>
                </c:pt>
                <c:pt idx="57">
                  <c:v>-705420.5434459737</c:v>
                </c:pt>
                <c:pt idx="58">
                  <c:v>-709267.6940214833</c:v>
                </c:pt>
                <c:pt idx="59">
                  <c:v>-712974.313134834</c:v>
                </c:pt>
                <c:pt idx="60">
                  <c:v>-716545.3755032823</c:v>
                </c:pt>
                <c:pt idx="61">
                  <c:v>-719985.6948894283</c:v>
                </c:pt>
                <c:pt idx="62">
                  <c:v>-723299.928306175</c:v>
                </c:pt>
                <c:pt idx="63">
                  <c:v>-726492.5801828662</c:v>
                </c:pt>
                <c:pt idx="64">
                  <c:v>-729568.006486779</c:v>
                </c:pt>
                <c:pt idx="65">
                  <c:v>-732530.4187947996</c:v>
                </c:pt>
                <c:pt idx="66">
                  <c:v>-735383.8883106923</c:v>
                </c:pt>
                <c:pt idx="67">
                  <c:v>-738132.349823947</c:v>
                </c:pt>
                <c:pt idx="68">
                  <c:v>-740779.605606676</c:v>
                </c:pt>
                <c:pt idx="69">
                  <c:v>-743329.3292455365</c:v>
                </c:pt>
                <c:pt idx="70">
                  <c:v>-745785.069406055</c:v>
                </c:pt>
                <c:pt idx="71">
                  <c:v>-748150.253527141</c:v>
                </c:pt>
                <c:pt idx="72">
                  <c:v>-750428.191443953</c:v>
                </c:pt>
                <c:pt idx="73">
                  <c:v>-752622.0789375991</c:v>
                </c:pt>
                <c:pt idx="74">
                  <c:v>-754735.0012104671</c:v>
                </c:pt>
                <c:pt idx="75">
                  <c:v>-756769.936286276</c:v>
                </c:pt>
                <c:pt idx="76">
                  <c:v>-758729.7583341678</c:v>
                </c:pt>
                <c:pt idx="77">
                  <c:v>-760617.2409164252</c:v>
                </c:pt>
                <c:pt idx="78">
                  <c:v>-762435.0601595968</c:v>
                </c:pt>
                <c:pt idx="79">
                  <c:v>-764185.7978489985</c:v>
                </c:pt>
                <c:pt idx="80">
                  <c:v>-765871.9444467749</c:v>
                </c:pt>
                <c:pt idx="81">
                  <c:v>-767495.9020337828</c:v>
                </c:pt>
                <c:pt idx="82">
                  <c:v>-769059.9871758273</c:v>
                </c:pt>
                <c:pt idx="83">
                  <c:v>-770566.4337147758</c:v>
                </c:pt>
                <c:pt idx="84">
                  <c:v>-772017.3954852793</c:v>
                </c:pt>
                <c:pt idx="85">
                  <c:v>-773414.948957912</c:v>
                </c:pt>
                <c:pt idx="86">
                  <c:v>-774761.0958096171</c:v>
                </c:pt>
                <c:pt idx="87">
                  <c:v>-776057.7654224444</c:v>
                </c:pt>
                <c:pt idx="88">
                  <c:v>-777306.8173116217</c:v>
                </c:pt>
                <c:pt idx="89">
                  <c:v>-778510.0434840944</c:v>
                </c:pt>
                <c:pt idx="90">
                  <c:v>-779669.170728661</c:v>
                </c:pt>
                <c:pt idx="91">
                  <c:v>-780785.8628389814</c:v>
                </c:pt>
                <c:pt idx="92">
                  <c:v>-781861.7227706213</c:v>
                </c:pt>
                <c:pt idx="93">
                  <c:v>-782898.2947335135</c:v>
                </c:pt>
                <c:pt idx="94">
                  <c:v>-783897.066221076</c:v>
                </c:pt>
                <c:pt idx="95">
                  <c:v>-784859.4699773436</c:v>
                </c:pt>
                <c:pt idx="96">
                  <c:v>-785786.8859034817</c:v>
                </c:pt>
                <c:pt idx="97">
                  <c:v>-786680.6429050066</c:v>
                </c:pt>
                <c:pt idx="98">
                  <c:v>-787542.0206811</c:v>
                </c:pt>
                <c:pt idx="99">
                  <c:v>-788372.2514573894</c:v>
                </c:pt>
                <c:pt idx="100">
                  <c:v>-789172.521663561</c:v>
                </c:pt>
                <c:pt idx="101">
                  <c:v>-789943.9735571686</c:v>
                </c:pt>
                <c:pt idx="102">
                  <c:v>-790687.7067950102</c:v>
                </c:pt>
                <c:pt idx="103">
                  <c:v>-791404.779953417</c:v>
                </c:pt>
                <c:pt idx="104">
                  <c:v>-792096.2119988082</c:v>
                </c:pt>
                <c:pt idx="105">
                  <c:v>-792762.9837098238</c:v>
                </c:pt>
                <c:pt idx="106">
                  <c:v>-793406.0390523765</c:v>
                </c:pt>
                <c:pt idx="107">
                  <c:v>-794026.2865088929</c:v>
                </c:pt>
                <c:pt idx="108">
                  <c:v>-794624.6003630569</c:v>
                </c:pt>
                <c:pt idx="109">
                  <c:v>-795201.8219412802</c:v>
                </c:pt>
                <c:pt idx="110">
                  <c:v>-795758.7608121803</c:v>
                </c:pt>
                <c:pt idx="111">
                  <c:v>-796296.1959452662</c:v>
                </c:pt>
                <c:pt idx="112">
                  <c:v>-796814.876830029</c:v>
                </c:pt>
                <c:pt idx="113">
                  <c:v>-797315.5245566302</c:v>
                </c:pt>
                <c:pt idx="114">
                  <c:v>-797798.8328593248</c:v>
                </c:pt>
                <c:pt idx="115">
                  <c:v>-798265.469123761</c:v>
                </c:pt>
                <c:pt idx="116">
                  <c:v>-798716.0753592611</c:v>
                </c:pt>
                <c:pt idx="117">
                  <c:v>-799151.2691371667</c:v>
                </c:pt>
                <c:pt idx="118">
                  <c:v>-799571.6444962835</c:v>
                </c:pt>
                <c:pt idx="119">
                  <c:v>-799977.7728165167</c:v>
                </c:pt>
              </c:numCache>
            </c:numRef>
          </c:yVal>
          <c:smooth val="0"/>
          <c:extLst xmlns:c16r2="http://schemas.microsoft.com/office/drawing/2015/06/chart">
            <c:ext xmlns:c16="http://schemas.microsoft.com/office/drawing/2014/chart" uri="{C3380CC4-5D6E-409C-BE32-E72D297353CC}">
              <c16:uniqueId val="{00000007-232A-43CB-8693-8D9EFE237D6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26048.52753272001</c:v>
                </c:pt>
                <c:pt idx="2">
                  <c:v>-51249.02255081246</c:v>
                </c:pt>
                <c:pt idx="3">
                  <c:v>-75592.54397283307</c:v>
                </c:pt>
                <c:pt idx="4">
                  <c:v>-99095.93946721125</c:v>
                </c:pt>
                <c:pt idx="5">
                  <c:v>-121777.2726349938</c:v>
                </c:pt>
                <c:pt idx="6">
                  <c:v>-143655.481576873</c:v>
                </c:pt>
                <c:pt idx="7">
                  <c:v>-164750.1076464744</c:v>
                </c:pt>
                <c:pt idx="8">
                  <c:v>-185081.0800033673</c:v>
                </c:pt>
                <c:pt idx="9">
                  <c:v>-204668.5442767767</c:v>
                </c:pt>
                <c:pt idx="10">
                  <c:v>-223532.7261697834</c:v>
                </c:pt>
                <c:pt idx="11">
                  <c:v>-241693.8228043215</c:v>
                </c:pt>
                <c:pt idx="12">
                  <c:v>-259171.9161481652</c:v>
                </c:pt>
                <c:pt idx="13">
                  <c:v>-276791.4841062398</c:v>
                </c:pt>
                <c:pt idx="14">
                  <c:v>-293571.1118532745</c:v>
                </c:pt>
                <c:pt idx="15">
                  <c:v>-309756.1182453785</c:v>
                </c:pt>
                <c:pt idx="16">
                  <c:v>-325363.374779494</c:v>
                </c:pt>
                <c:pt idx="17">
                  <c:v>-340409.7496142953</c:v>
                </c:pt>
                <c:pt idx="18">
                  <c:v>-354912.0127635717</c:v>
                </c:pt>
                <c:pt idx="19">
                  <c:v>-368886.766644804</c:v>
                </c:pt>
                <c:pt idx="20">
                  <c:v>-382350.392406565</c:v>
                </c:pt>
                <c:pt idx="21">
                  <c:v>-395319.008672251</c:v>
                </c:pt>
                <c:pt idx="22">
                  <c:v>-407808.4400899391</c:v>
                </c:pt>
                <c:pt idx="23">
                  <c:v>-419834.1936466307</c:v>
                </c:pt>
                <c:pt idx="24">
                  <c:v>-431411.4411471689</c:v>
                </c:pt>
                <c:pt idx="25">
                  <c:v>-442555.00660206</c:v>
                </c:pt>
                <c:pt idx="26">
                  <c:v>-453280.7408313219</c:v>
                </c:pt>
                <c:pt idx="27">
                  <c:v>-463602.3645767969</c:v>
                </c:pt>
                <c:pt idx="28">
                  <c:v>-473533.6406761447</c:v>
                </c:pt>
                <c:pt idx="29">
                  <c:v>-483087.9677970521</c:v>
                </c:pt>
                <c:pt idx="30">
                  <c:v>-492278.3798569868</c:v>
                </c:pt>
                <c:pt idx="31">
                  <c:v>-501117.5479280335</c:v>
                </c:pt>
                <c:pt idx="32">
                  <c:v>-509617.7831940232</c:v>
                </c:pt>
                <c:pt idx="33">
                  <c:v>-517791.0407667805</c:v>
                </c:pt>
                <c:pt idx="34">
                  <c:v>-525648.924207318</c:v>
                </c:pt>
                <c:pt idx="35">
                  <c:v>-533202.690625136</c:v>
                </c:pt>
                <c:pt idx="36">
                  <c:v>-540463.2562505754</c:v>
                </c:pt>
                <c:pt idx="37">
                  <c:v>-547441.2023925654</c:v>
                </c:pt>
                <c:pt idx="38">
                  <c:v>-554146.7817082161</c:v>
                </c:pt>
                <c:pt idx="39">
                  <c:v>-560589.9271025681</c:v>
                </c:pt>
                <c:pt idx="40">
                  <c:v>-566780.2553215611</c:v>
                </c:pt>
                <c:pt idx="41">
                  <c:v>-572727.0745552229</c:v>
                </c:pt>
                <c:pt idx="42">
                  <c:v>-578439.3914319344</c:v>
                </c:pt>
                <c:pt idx="43">
                  <c:v>-583925.9180853615</c:v>
                </c:pt>
                <c:pt idx="44">
                  <c:v>-589195.0792693611</c:v>
                </c:pt>
                <c:pt idx="45">
                  <c:v>-594255.0194956015</c:v>
                </c:pt>
                <c:pt idx="46">
                  <c:v>-599113.6101717713</c:v>
                </c:pt>
                <c:pt idx="47">
                  <c:v>-603778.4567210974</c:v>
                </c:pt>
                <c:pt idx="48">
                  <c:v>-608256.905666165</c:v>
                </c:pt>
                <c:pt idx="49">
                  <c:v>-612556.0516622555</c:v>
                </c:pt>
                <c:pt idx="50">
                  <c:v>-616682.744467142</c:v>
                </c:pt>
                <c:pt idx="51">
                  <c:v>-620643.5958359743</c:v>
                </c:pt>
                <c:pt idx="52">
                  <c:v>-624444.9863354135</c:v>
                </c:pt>
                <c:pt idx="53">
                  <c:v>-628093.0720587069</c:v>
                </c:pt>
                <c:pt idx="54">
                  <c:v>-631593.7912410903</c:v>
                </c:pt>
                <c:pt idx="55">
                  <c:v>-634952.8707677084</c:v>
                </c:pt>
                <c:pt idx="56">
                  <c:v>-638175.8325685442</c:v>
                </c:pt>
                <c:pt idx="57">
                  <c:v>-641267.9998956346</c:v>
                </c:pt>
                <c:pt idx="58">
                  <c:v>-644234.5034786405</c:v>
                </c:pt>
                <c:pt idx="59">
                  <c:v>-647080.2875555423</c:v>
                </c:pt>
                <c:pt idx="60">
                  <c:v>-649810.1157758438</c:v>
                </c:pt>
                <c:pt idx="61">
                  <c:v>-652428.5769742387</c:v>
                </c:pt>
                <c:pt idx="62">
                  <c:v>-654940.0908132283</c:v>
                </c:pt>
                <c:pt idx="63">
                  <c:v>-657348.9132936228</c:v>
                </c:pt>
                <c:pt idx="64">
                  <c:v>-659659.1421322932</c:v>
                </c:pt>
                <c:pt idx="65">
                  <c:v>-661874.7220069407</c:v>
                </c:pt>
                <c:pt idx="66">
                  <c:v>-663999.4496679641</c:v>
                </c:pt>
                <c:pt idx="67">
                  <c:v>-666036.9789178352</c:v>
                </c:pt>
                <c:pt idx="68">
                  <c:v>-667990.8254586765</c:v>
                </c:pt>
                <c:pt idx="69">
                  <c:v>-669864.3716089771</c:v>
                </c:pt>
                <c:pt idx="70">
                  <c:v>-671660.8708906186</c:v>
                </c:pt>
                <c:pt idx="71">
                  <c:v>-673383.4524875724</c:v>
                </c:pt>
                <c:pt idx="72">
                  <c:v>-675035.1255778128</c:v>
                </c:pt>
                <c:pt idx="73">
                  <c:v>-676618.783540152</c:v>
                </c:pt>
                <c:pt idx="74">
                  <c:v>-678137.2080378376</c:v>
                </c:pt>
                <c:pt idx="75">
                  <c:v>-679593.0729808421</c:v>
                </c:pt>
                <c:pt idx="76">
                  <c:v>-680988.9483689762</c:v>
                </c:pt>
                <c:pt idx="77">
                  <c:v>-682327.3040178991</c:v>
                </c:pt>
                <c:pt idx="78">
                  <c:v>-683610.5131703039</c:v>
                </c:pt>
                <c:pt idx="79">
                  <c:v>-684840.855994563</c:v>
                </c:pt>
                <c:pt idx="80">
                  <c:v>-686020.5229731499</c:v>
                </c:pt>
                <c:pt idx="81">
                  <c:v>-687151.6181832593</c:v>
                </c:pt>
                <c:pt idx="82">
                  <c:v>-688236.1624720101</c:v>
                </c:pt>
                <c:pt idx="83">
                  <c:v>-689276.0965286739</c:v>
                </c:pt>
                <c:pt idx="84">
                  <c:v>-690273.2838564014</c:v>
                </c:pt>
                <c:pt idx="85">
                  <c:v>-691229.5136458657</c:v>
                </c:pt>
                <c:pt idx="86">
                  <c:v>-692146.503553331</c:v>
                </c:pt>
                <c:pt idx="87">
                  <c:v>-693025.902385555</c:v>
                </c:pt>
                <c:pt idx="88">
                  <c:v>-693869.2926940003</c:v>
                </c:pt>
                <c:pt idx="89">
                  <c:v>-694678.1932807667</c:v>
                </c:pt>
                <c:pt idx="90">
                  <c:v>-695454.0616186587</c:v>
                </c:pt>
                <c:pt idx="91">
                  <c:v>-696198.2961877692</c:v>
                </c:pt>
                <c:pt idx="92">
                  <c:v>-696912.23873094</c:v>
                </c:pt>
                <c:pt idx="93">
                  <c:v>-697597.1764304223</c:v>
                </c:pt>
                <c:pt idx="94">
                  <c:v>-698254.3440080378</c:v>
                </c:pt>
                <c:pt idx="95">
                  <c:v>-698884.9257510866</c:v>
                </c:pt>
                <c:pt idx="96">
                  <c:v>-699490.057466236</c:v>
                </c:pt>
                <c:pt idx="97">
                  <c:v>-700070.8283635657</c:v>
                </c:pt>
                <c:pt idx="98">
                  <c:v>-700628.2828729103</c:v>
                </c:pt>
                <c:pt idx="99">
                  <c:v>-701163.4223946058</c:v>
                </c:pt>
                <c:pt idx="100">
                  <c:v>-701677.2069866827</c:v>
                </c:pt>
                <c:pt idx="101">
                  <c:v>-702170.556990538</c:v>
                </c:pt>
                <c:pt idx="102">
                  <c:v>-702644.3545970295</c:v>
                </c:pt>
                <c:pt idx="103">
                  <c:v>-703099.4453549474</c:v>
                </c:pt>
                <c:pt idx="104">
                  <c:v>-703536.6396237086</c:v>
                </c:pt>
                <c:pt idx="105">
                  <c:v>-703956.7139721299</c:v>
                </c:pt>
                <c:pt idx="106">
                  <c:v>-704360.4125250563</c:v>
                </c:pt>
                <c:pt idx="107">
                  <c:v>-704748.4482595965</c:v>
                </c:pt>
                <c:pt idx="108">
                  <c:v>-705121.5042526392</c:v>
                </c:pt>
                <c:pt idx="109">
                  <c:v>-705480.2348813371</c:v>
                </c:pt>
                <c:pt idx="110">
                  <c:v>-705825.26697813</c:v>
                </c:pt>
                <c:pt idx="111">
                  <c:v>-706157.2009418933</c:v>
                </c:pt>
                <c:pt idx="112">
                  <c:v>-706476.611806722</c:v>
                </c:pt>
                <c:pt idx="113">
                  <c:v>-706784.0502698207</c:v>
                </c:pt>
                <c:pt idx="114">
                  <c:v>-707080.043679946</c:v>
                </c:pt>
                <c:pt idx="115">
                  <c:v>-707365.0969877764</c:v>
                </c:pt>
                <c:pt idx="116">
                  <c:v>-707639.693659572</c:v>
                </c:pt>
                <c:pt idx="117">
                  <c:v>-707904.29655542</c:v>
                </c:pt>
                <c:pt idx="118">
                  <c:v>-708159.3487733511</c:v>
                </c:pt>
                <c:pt idx="119">
                  <c:v>-708405.2744605353</c:v>
                </c:pt>
              </c:numCache>
            </c:numRef>
          </c:yVal>
          <c:smooth val="0"/>
          <c:extLst xmlns:c16r2="http://schemas.microsoft.com/office/drawing/2015/06/chart">
            <c:ext xmlns:c16="http://schemas.microsoft.com/office/drawing/2014/chart" uri="{C3380CC4-5D6E-409C-BE32-E72D297353CC}">
              <c16:uniqueId val="{00000008-232A-43CB-8693-8D9EFE237D6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26048.52753271977</c:v>
                </c:pt>
                <c:pt idx="2">
                  <c:v>-51263.52769792639</c:v>
                </c:pt>
                <c:pt idx="3">
                  <c:v>-75629.29633187309</c:v>
                </c:pt>
                <c:pt idx="4">
                  <c:v>-99161.43775292461</c:v>
                </c:pt>
                <c:pt idx="5">
                  <c:v>-121876.9694432928</c:v>
                </c:pt>
                <c:pt idx="6">
                  <c:v>-143793.9435756896</c:v>
                </c:pt>
                <c:pt idx="7">
                  <c:v>-164931.1464682813</c:v>
                </c:pt>
                <c:pt idx="8">
                  <c:v>-185307.8598532954</c:v>
                </c:pt>
                <c:pt idx="9">
                  <c:v>-204943.670977446</c:v>
                </c:pt>
                <c:pt idx="10">
                  <c:v>-223858.3213536718</c:v>
                </c:pt>
                <c:pt idx="11">
                  <c:v>-242071.5861744285</c:v>
                </c:pt>
                <c:pt idx="12">
                  <c:v>-259603.1781095394</c:v>
                </c:pt>
                <c:pt idx="13">
                  <c:v>-277277.2505870503</c:v>
                </c:pt>
                <c:pt idx="14">
                  <c:v>-294101.7272784204</c:v>
                </c:pt>
                <c:pt idx="15">
                  <c:v>-310326.5155338186</c:v>
                </c:pt>
                <c:pt idx="16">
                  <c:v>-325969.1609264055</c:v>
                </c:pt>
                <c:pt idx="17">
                  <c:v>-341047.0846609032</c:v>
                </c:pt>
                <c:pt idx="18">
                  <c:v>-355577.5142926862</c:v>
                </c:pt>
                <c:pt idx="19">
                  <c:v>-369577.4332283108</c:v>
                </c:pt>
                <c:pt idx="20">
                  <c:v>-383063.5419946999</c:v>
                </c:pt>
                <c:pt idx="21">
                  <c:v>-396052.2287882108</c:v>
                </c:pt>
                <c:pt idx="22">
                  <c:v>-408559.5473716973</c:v>
                </c:pt>
                <c:pt idx="23">
                  <c:v>-420601.2008080618</c:v>
                </c:pt>
                <c:pt idx="24">
                  <c:v>-432192.5298450533</c:v>
                </c:pt>
                <c:pt idx="25">
                  <c:v>-443348.5050196962</c:v>
                </c:pt>
                <c:pt idx="26">
                  <c:v>-454085.1167058968</c:v>
                </c:pt>
                <c:pt idx="27">
                  <c:v>-464416.1751356199</c:v>
                </c:pt>
                <c:pt idx="28">
                  <c:v>-474355.5319486247</c:v>
                </c:pt>
                <c:pt idx="29">
                  <c:v>-483916.6656122566</c:v>
                </c:pt>
                <c:pt idx="30">
                  <c:v>-493112.6818478794</c:v>
                </c:pt>
                <c:pt idx="31">
                  <c:v>-501956.3165767421</c:v>
                </c:pt>
                <c:pt idx="32">
                  <c:v>-510459.9397528788</c:v>
                </c:pt>
                <c:pt idx="33">
                  <c:v>-518635.5599205531</c:v>
                </c:pt>
                <c:pt idx="34">
                  <c:v>-526494.8293671271</c:v>
                </c:pt>
                <c:pt idx="35">
                  <c:v>-534049.0497643792</c:v>
                </c:pt>
                <c:pt idx="36">
                  <c:v>-541309.1782089563</c:v>
                </c:pt>
                <c:pt idx="37">
                  <c:v>-548285.833586932</c:v>
                </c:pt>
                <c:pt idx="38">
                  <c:v>-554989.3031989101</c:v>
                </c:pt>
                <c:pt idx="39">
                  <c:v>-561429.5520161497</c:v>
                </c:pt>
                <c:pt idx="40">
                  <c:v>-567616.2264544205</c:v>
                </c:pt>
                <c:pt idx="41">
                  <c:v>-573558.6622518725</c:v>
                </c:pt>
                <c:pt idx="42">
                  <c:v>-579265.8916857504</c:v>
                </c:pt>
                <c:pt idx="43">
                  <c:v>-584746.650836287</c:v>
                </c:pt>
                <c:pt idx="44">
                  <c:v>-590009.3868773092</c:v>
                </c:pt>
                <c:pt idx="45">
                  <c:v>-595062.2653709073</c:v>
                </c:pt>
                <c:pt idx="46">
                  <c:v>-599913.1775463041</c:v>
                </c:pt>
                <c:pt idx="47">
                  <c:v>-604569.7475454513</c:v>
                </c:pt>
                <c:pt idx="48">
                  <c:v>-609039.339619993</c:v>
                </c:pt>
                <c:pt idx="49">
                  <c:v>-613329.065266148</c:v>
                </c:pt>
                <c:pt idx="50">
                  <c:v>-617445.7902856386</c:v>
                </c:pt>
                <c:pt idx="51">
                  <c:v>-621396.1417623528</c:v>
                </c:pt>
                <c:pt idx="52">
                  <c:v>-625186.5149498835</c:v>
                </c:pt>
                <c:pt idx="53">
                  <c:v>-628823.0800521673</c:v>
                </c:pt>
                <c:pt idx="54">
                  <c:v>-632311.788897531</c:v>
                </c:pt>
                <c:pt idx="55">
                  <c:v>-635658.3814990452</c:v>
                </c:pt>
                <c:pt idx="56">
                  <c:v>-638868.3924961491</c:v>
                </c:pt>
                <c:pt idx="57">
                  <c:v>-641947.1574734132</c:v>
                </c:pt>
                <c:pt idx="58">
                  <c:v>-644899.8191529668</c:v>
                </c:pt>
                <c:pt idx="59">
                  <c:v>-647731.333457803</c:v>
                </c:pt>
                <c:pt idx="60">
                  <c:v>-650446.4754437336</c:v>
                </c:pt>
                <c:pt idx="61">
                  <c:v>-653049.845098345</c:v>
                </c:pt>
                <c:pt idx="62">
                  <c:v>-655545.8730057275</c:v>
                </c:pt>
                <c:pt idx="63">
                  <c:v>-657938.8258762706</c:v>
                </c:pt>
                <c:pt idx="64">
                  <c:v>-660232.811941142</c:v>
                </c:pt>
                <c:pt idx="65">
                  <c:v>-662431.7862114839</c:v>
                </c:pt>
                <c:pt idx="66">
                  <c:v>-664539.5556026503</c:v>
                </c:pt>
                <c:pt idx="67">
                  <c:v>-666559.7839241023</c:v>
                </c:pt>
                <c:pt idx="68">
                  <c:v>-668495.9967358643</c:v>
                </c:pt>
                <c:pt idx="69">
                  <c:v>-670351.5860726531</c:v>
                </c:pt>
                <c:pt idx="70">
                  <c:v>-672129.815037025</c:v>
                </c:pt>
                <c:pt idx="71">
                  <c:v>-673833.8222630477</c:v>
                </c:pt>
                <c:pt idx="72">
                  <c:v>-675466.6262521874</c:v>
                </c:pt>
                <c:pt idx="73">
                  <c:v>-677031.12958323</c:v>
                </c:pt>
                <c:pt idx="74">
                  <c:v>-678530.1229982083</c:v>
                </c:pt>
                <c:pt idx="75">
                  <c:v>-679966.2893663774</c:v>
                </c:pt>
                <c:pt idx="76">
                  <c:v>-681342.2075284139</c:v>
                </c:pt>
                <c:pt idx="77">
                  <c:v>-682660.3560230544</c:v>
                </c:pt>
                <c:pt idx="78">
                  <c:v>-683923.1166985132</c:v>
                </c:pt>
                <c:pt idx="79">
                  <c:v>-685132.7782110019</c:v>
                </c:pt>
                <c:pt idx="80">
                  <c:v>-686291.5394127811</c:v>
                </c:pt>
                <c:pt idx="81">
                  <c:v>-687401.512632166</c:v>
                </c:pt>
                <c:pt idx="82">
                  <c:v>-688464.7268479634</c:v>
                </c:pt>
                <c:pt idx="83">
                  <c:v>-689483.1307608093</c:v>
                </c:pt>
                <c:pt idx="84">
                  <c:v>-690458.5957639061</c:v>
                </c:pt>
                <c:pt idx="85">
                  <c:v>-691392.918815645</c:v>
                </c:pt>
                <c:pt idx="86">
                  <c:v>-692287.82521661</c:v>
                </c:pt>
                <c:pt idx="87">
                  <c:v>-693144.9712934321</c:v>
                </c:pt>
                <c:pt idx="88">
                  <c:v>-693965.9469919754</c:v>
                </c:pt>
                <c:pt idx="89">
                  <c:v>-694752.2783822889</c:v>
                </c:pt>
                <c:pt idx="90">
                  <c:v>-695505.430077753</c:v>
                </c:pt>
                <c:pt idx="91">
                  <c:v>-696226.8075708167</c:v>
                </c:pt>
                <c:pt idx="92">
                  <c:v>-696917.7594877048</c:v>
                </c:pt>
                <c:pt idx="93">
                  <c:v>-697579.5797644083</c:v>
                </c:pt>
                <c:pt idx="94">
                  <c:v>-698213.5097462873</c:v>
                </c:pt>
                <c:pt idx="95">
                  <c:v>-698820.7402135243</c:v>
                </c:pt>
                <c:pt idx="96">
                  <c:v>-699402.4133346737</c:v>
                </c:pt>
                <c:pt idx="97">
                  <c:v>-699959.624550477</c:v>
                </c:pt>
                <c:pt idx="98">
                  <c:v>-700493.4243901013</c:v>
                </c:pt>
                <c:pt idx="99">
                  <c:v>-701004.8202218874</c:v>
                </c:pt>
                <c:pt idx="100">
                  <c:v>-701494.7779406654</c:v>
                </c:pt>
                <c:pt idx="101">
                  <c:v>-701964.2235936803</c:v>
                </c:pt>
                <c:pt idx="102">
                  <c:v>-702414.0449470143</c:v>
                </c:pt>
                <c:pt idx="103">
                  <c:v>-702845.092994541</c:v>
                </c:pt>
                <c:pt idx="104">
                  <c:v>-703258.1834111859</c:v>
                </c:pt>
                <c:pt idx="105">
                  <c:v>-703654.0979523736</c:v>
                </c:pt>
                <c:pt idx="106">
                  <c:v>-704033.585801438</c:v>
                </c:pt>
                <c:pt idx="107">
                  <c:v>-704397.364866725</c:v>
                </c:pt>
                <c:pt idx="108">
                  <c:v>-704746.1230300843</c:v>
                </c:pt>
                <c:pt idx="109">
                  <c:v>-705080.5193483987</c:v>
                </c:pt>
                <c:pt idx="110">
                  <c:v>-705401.1852097613</c:v>
                </c:pt>
                <c:pt idx="111">
                  <c:v>-705708.7254458216</c:v>
                </c:pt>
                <c:pt idx="112">
                  <c:v>-706003.7194018739</c:v>
                </c:pt>
                <c:pt idx="113">
                  <c:v>-706286.7219661166</c:v>
                </c:pt>
                <c:pt idx="114">
                  <c:v>-706558.2645595019</c:v>
                </c:pt>
                <c:pt idx="115">
                  <c:v>-706818.856087613</c:v>
                </c:pt>
                <c:pt idx="116">
                  <c:v>-707068.98385585</c:v>
                </c:pt>
                <c:pt idx="117">
                  <c:v>-707309.1144492854</c:v>
                </c:pt>
                <c:pt idx="118">
                  <c:v>-707539.6945784071</c:v>
                </c:pt>
                <c:pt idx="119">
                  <c:v>-707761.151892016</c:v>
                </c:pt>
              </c:numCache>
            </c:numRef>
          </c:yVal>
          <c:smooth val="0"/>
          <c:extLst xmlns:c16r2="http://schemas.microsoft.com/office/drawing/2015/06/chart">
            <c:ext xmlns:c16="http://schemas.microsoft.com/office/drawing/2014/chart" uri="{C3380CC4-5D6E-409C-BE32-E72D297353CC}">
              <c16:uniqueId val="{00000009-232A-43CB-8693-8D9EFE237D6E}"/>
            </c:ext>
          </c:extLst>
        </c:ser>
        <c:dLbls>
          <c:showLegendKey val="0"/>
          <c:showVal val="0"/>
          <c:showCatName val="0"/>
          <c:showSerName val="0"/>
          <c:showPercent val="0"/>
          <c:showBubbleSize val="0"/>
        </c:dLbls>
        <c:axId val="-1077215280"/>
        <c:axId val="-1077213088"/>
      </c:scatterChart>
      <c:valAx>
        <c:axId val="-107721528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77213088"/>
        <c:crosses val="autoZero"/>
        <c:crossBetween val="midCat"/>
      </c:valAx>
      <c:valAx>
        <c:axId val="-1077213088"/>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077215280"/>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pPr>
      <a:endParaRPr lang="en-US"/>
    </a:p>
  </c:txPr>
  <c:externalData r:id="rId1">
    <c:autoUpdate val="0"/>
  </c:externalData>
</c:chartSpace>
</file>

<file path=word/charts/chart10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22327.30931375967</c:v>
                </c:pt>
                <c:pt idx="2">
                  <c:v>43833.74035111256</c:v>
                </c:pt>
                <c:pt idx="3">
                  <c:v>64561.86566349724</c:v>
                </c:pt>
                <c:pt idx="4">
                  <c:v>84534.53326107543</c:v>
                </c:pt>
                <c:pt idx="5">
                  <c:v>103774.386665378</c:v>
                </c:pt>
                <c:pt idx="6">
                  <c:v>122303.7893844382</c:v>
                </c:pt>
                <c:pt idx="7">
                  <c:v>140144.765998055</c:v>
                </c:pt>
                <c:pt idx="8">
                  <c:v>157318.9563044875</c:v>
                </c:pt>
                <c:pt idx="9">
                  <c:v>173847.580044125</c:v>
                </c:pt>
                <c:pt idx="10">
                  <c:v>189751.4102050341</c:v>
                </c:pt>
                <c:pt idx="11">
                  <c:v>205050.7533039264</c:v>
                </c:pt>
                <c:pt idx="12">
                  <c:v>219765.4353462155</c:v>
                </c:pt>
                <c:pt idx="13">
                  <c:v>234604.4324474863</c:v>
                </c:pt>
                <c:pt idx="14">
                  <c:v>248712.798413833</c:v>
                </c:pt>
                <c:pt idx="15">
                  <c:v>262309.6011553416</c:v>
                </c:pt>
                <c:pt idx="16">
                  <c:v>275412.0117345518</c:v>
                </c:pt>
                <c:pt idx="17">
                  <c:v>288036.8140773405</c:v>
                </c:pt>
                <c:pt idx="18">
                  <c:v>300200.379399662</c:v>
                </c:pt>
                <c:pt idx="19">
                  <c:v>311918.6526915124</c:v>
                </c:pt>
                <c:pt idx="20">
                  <c:v>323207.1447837138</c:v>
                </c:pt>
                <c:pt idx="21">
                  <c:v>334080.9287122637</c:v>
                </c:pt>
                <c:pt idx="22">
                  <c:v>344554.6393982845</c:v>
                </c:pt>
                <c:pt idx="23">
                  <c:v>354642.4758811188</c:v>
                </c:pt>
                <c:pt idx="24">
                  <c:v>364358.2055116933</c:v>
                </c:pt>
                <c:pt idx="25">
                  <c:v>373715.1696444678</c:v>
                </c:pt>
                <c:pt idx="26">
                  <c:v>382727.4761481879</c:v>
                </c:pt>
                <c:pt idx="27">
                  <c:v>391407.27671649</c:v>
                </c:pt>
                <c:pt idx="28">
                  <c:v>399766.6832155934</c:v>
                </c:pt>
                <c:pt idx="29">
                  <c:v>407817.4173615146</c:v>
                </c:pt>
                <c:pt idx="30">
                  <c:v>415570.8182629733</c:v>
                </c:pt>
                <c:pt idx="31">
                  <c:v>423037.8512740217</c:v>
                </c:pt>
                <c:pt idx="32">
                  <c:v>430229.1170423827</c:v>
                </c:pt>
                <c:pt idx="33">
                  <c:v>437154.8606747633</c:v>
                </c:pt>
                <c:pt idx="34">
                  <c:v>443824.9809593577</c:v>
                </c:pt>
                <c:pt idx="35">
                  <c:v>450249.0395976456</c:v>
                </c:pt>
                <c:pt idx="36">
                  <c:v>456436.2704069225</c:v>
                </c:pt>
                <c:pt idx="37">
                  <c:v>462395.5884624873</c:v>
                </c:pt>
                <c:pt idx="38">
                  <c:v>468135.5991543457</c:v>
                </c:pt>
                <c:pt idx="39">
                  <c:v>473664.6091785489</c:v>
                </c:pt>
                <c:pt idx="40">
                  <c:v>478990.63263488</c:v>
                </c:pt>
                <c:pt idx="41">
                  <c:v>484121.4003791283</c:v>
                </c:pt>
                <c:pt idx="42">
                  <c:v>489064.3685873302</c:v>
                </c:pt>
                <c:pt idx="43">
                  <c:v>493826.7271584226</c:v>
                </c:pt>
                <c:pt idx="44">
                  <c:v>498415.4079526465</c:v>
                </c:pt>
                <c:pt idx="45">
                  <c:v>502837.0928607371</c:v>
                </c:pt>
                <c:pt idx="46">
                  <c:v>507098.2217000705</c:v>
                </c:pt>
                <c:pt idx="47">
                  <c:v>511204.99993497</c:v>
                </c:pt>
                <c:pt idx="48">
                  <c:v>515163.4062192031</c:v>
                </c:pt>
                <c:pt idx="49">
                  <c:v>518979.1997594573</c:v>
                </c:pt>
                <c:pt idx="50">
                  <c:v>522657.9274992053</c:v>
                </c:pt>
                <c:pt idx="51">
                  <c:v>526204.9311229224</c:v>
                </c:pt>
                <c:pt idx="52">
                  <c:v>529625.353884613</c:v>
                </c:pt>
                <c:pt idx="53">
                  <c:v>532924.1472531657</c:v>
                </c:pt>
                <c:pt idx="54">
                  <c:v>536106.0773817939</c:v>
                </c:pt>
                <c:pt idx="55">
                  <c:v>539175.7314019293</c:v>
                </c:pt>
                <c:pt idx="56">
                  <c:v>542137.5235434093</c:v>
                </c:pt>
                <c:pt idx="57">
                  <c:v>544995.7010829837</c:v>
                </c:pt>
                <c:pt idx="58">
                  <c:v>547754.3501234241</c:v>
                </c:pt>
                <c:pt idx="59">
                  <c:v>550417.4012056905</c:v>
                </c:pt>
                <c:pt idx="60">
                  <c:v>552988.6347567798</c:v>
                </c:pt>
                <c:pt idx="61">
                  <c:v>555471.6863759868</c:v>
                </c:pt>
                <c:pt idx="62">
                  <c:v>557870.051962476</c:v>
                </c:pt>
                <c:pt idx="63">
                  <c:v>560187.0926871208</c:v>
                </c:pt>
                <c:pt idx="64">
                  <c:v>562426.0398116665</c:v>
                </c:pt>
                <c:pt idx="65">
                  <c:v>564589.9993583373</c:v>
                </c:pt>
                <c:pt idx="66">
                  <c:v>566681.956633071</c:v>
                </c:pt>
                <c:pt idx="67">
                  <c:v>568704.7806055653</c:v>
                </c:pt>
                <c:pt idx="68">
                  <c:v>570661.2281494283</c:v>
                </c:pt>
                <c:pt idx="69">
                  <c:v>572553.9481456445</c:v>
                </c:pt>
                <c:pt idx="70">
                  <c:v>574385.4854526748</c:v>
                </c:pt>
                <c:pt idx="71">
                  <c:v>576158.2847464447</c:v>
                </c:pt>
                <c:pt idx="72">
                  <c:v>577874.6942334989</c:v>
                </c:pt>
                <c:pt idx="73">
                  <c:v>579536.9692405681</c:v>
                </c:pt>
                <c:pt idx="74">
                  <c:v>581147.27568381</c:v>
                </c:pt>
                <c:pt idx="75">
                  <c:v>582707.6934209177</c:v>
                </c:pt>
                <c:pt idx="76">
                  <c:v>584220.2194892863</c:v>
                </c:pt>
                <c:pt idx="77">
                  <c:v>585686.771233394</c:v>
                </c:pt>
                <c:pt idx="78">
                  <c:v>587109.1893244953</c:v>
                </c:pt>
                <c:pt idx="79">
                  <c:v>588489.2406757164</c:v>
                </c:pt>
                <c:pt idx="80">
                  <c:v>589828.6212555584</c:v>
                </c:pt>
                <c:pt idx="81">
                  <c:v>591128.958802797</c:v>
                </c:pt>
                <c:pt idx="82">
                  <c:v>592391.8154457015</c:v>
                </c:pt>
                <c:pt idx="83">
                  <c:v>593618.6902284499</c:v>
                </c:pt>
                <c:pt idx="84">
                  <c:v>594811.0215475657</c:v>
                </c:pt>
                <c:pt idx="85">
                  <c:v>595970.1895011239</c:v>
                </c:pt>
                <c:pt idx="86">
                  <c:v>597097.5181534718</c:v>
                </c:pt>
                <c:pt idx="87">
                  <c:v>598194.2777180634</c:v>
                </c:pt>
                <c:pt idx="88">
                  <c:v>599261.6866610713</c:v>
                </c:pt>
                <c:pt idx="89">
                  <c:v>600300.913728216</c:v>
                </c:pt>
                <c:pt idx="90">
                  <c:v>601313.0798974043</c:v>
                </c:pt>
                <c:pt idx="91">
                  <c:v>602299.2602594872</c:v>
                </c:pt>
                <c:pt idx="92">
                  <c:v>603260.4858295522</c:v>
                </c:pt>
                <c:pt idx="93">
                  <c:v>604197.7452910402</c:v>
                </c:pt>
                <c:pt idx="94">
                  <c:v>605111.9866749087</c:v>
                </c:pt>
                <c:pt idx="95">
                  <c:v>606004.1189760375</c:v>
                </c:pt>
                <c:pt idx="96">
                  <c:v>606875.0137089883</c:v>
                </c:pt>
                <c:pt idx="97">
                  <c:v>607725.5064051896</c:v>
                </c:pt>
                <c:pt idx="98">
                  <c:v>608556.3980535444</c:v>
                </c:pt>
                <c:pt idx="99">
                  <c:v>609368.456486415</c:v>
                </c:pt>
                <c:pt idx="100">
                  <c:v>610162.417712891</c:v>
                </c:pt>
                <c:pt idx="101">
                  <c:v>610938.9872011513</c:v>
                </c:pt>
                <c:pt idx="102">
                  <c:v>611698.841111737</c:v>
                </c:pt>
                <c:pt idx="103">
                  <c:v>612442.6274834421</c:v>
                </c:pt>
                <c:pt idx="104">
                  <c:v>613170.9673735287</c:v>
                </c:pt>
                <c:pt idx="105">
                  <c:v>613884.4559538622</c:v>
                </c:pt>
                <c:pt idx="106">
                  <c:v>614583.6635645786</c:v>
                </c:pt>
                <c:pt idx="107">
                  <c:v>615269.1367267891</c:v>
                </c:pt>
                <c:pt idx="108">
                  <c:v>615941.3991158203</c:v>
                </c:pt>
                <c:pt idx="109">
                  <c:v>616600.9524964124</c:v>
                </c:pt>
                <c:pt idx="110">
                  <c:v>617248.2776212688</c:v>
                </c:pt>
                <c:pt idx="111">
                  <c:v>617883.8350943085</c:v>
                </c:pt>
                <c:pt idx="112">
                  <c:v>618508.0661999021</c:v>
                </c:pt>
                <c:pt idx="113">
                  <c:v>619121.3936993693</c:v>
                </c:pt>
                <c:pt idx="114">
                  <c:v>619724.2225959438</c:v>
                </c:pt>
                <c:pt idx="115">
                  <c:v>620316.9408693751</c:v>
                </c:pt>
                <c:pt idx="116">
                  <c:v>620899.9201813126</c:v>
                </c:pt>
                <c:pt idx="117">
                  <c:v>621473.5165525696</c:v>
                </c:pt>
                <c:pt idx="118">
                  <c:v>622038.0710133149</c:v>
                </c:pt>
                <c:pt idx="119">
                  <c:v>622593.910227227</c:v>
                </c:pt>
              </c:numCache>
            </c:numRef>
          </c:yVal>
          <c:smooth val="0"/>
          <c:extLst xmlns:c16r2="http://schemas.microsoft.com/office/drawing/2015/06/chart">
            <c:ext xmlns:c16="http://schemas.microsoft.com/office/drawing/2014/chart" uri="{C3380CC4-5D6E-409C-BE32-E72D297353CC}">
              <c16:uniqueId val="{00000000-36D0-4CDB-940D-E85B01685097}"/>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22327.30931375967</c:v>
                </c:pt>
                <c:pt idx="2">
                  <c:v>43824.14530595925</c:v>
                </c:pt>
                <c:pt idx="3">
                  <c:v>64533.66263825982</c:v>
                </c:pt>
                <c:pt idx="4">
                  <c:v>84479.23155804607</c:v>
                </c:pt>
                <c:pt idx="5">
                  <c:v>103683.9740593764</c:v>
                </c:pt>
                <c:pt idx="6">
                  <c:v>122170.6945063153</c:v>
                </c:pt>
                <c:pt idx="7">
                  <c:v>139961.8258059102</c:v>
                </c:pt>
                <c:pt idx="8">
                  <c:v>157079.3877727427</c:v>
                </c:pt>
                <c:pt idx="9">
                  <c:v>173544.9553569097</c:v>
                </c:pt>
                <c:pt idx="10">
                  <c:v>189379.6348684288</c:v>
                </c:pt>
                <c:pt idx="11">
                  <c:v>204604.046696513</c:v>
                </c:pt>
                <c:pt idx="12">
                  <c:v>219238.3133133224</c:v>
                </c:pt>
                <c:pt idx="13">
                  <c:v>233991.6916149254</c:v>
                </c:pt>
                <c:pt idx="14">
                  <c:v>248009.2056635893</c:v>
                </c:pt>
                <c:pt idx="15">
                  <c:v>261510.2632230266</c:v>
                </c:pt>
                <c:pt idx="16">
                  <c:v>274512.274083802</c:v>
                </c:pt>
                <c:pt idx="17">
                  <c:v>287032.2497458676</c:v>
                </c:pt>
                <c:pt idx="18">
                  <c:v>299086.7786482787</c:v>
                </c:pt>
                <c:pt idx="19">
                  <c:v>310692.0133555091</c:v>
                </c:pt>
                <c:pt idx="20">
                  <c:v>321863.6632405906</c:v>
                </c:pt>
                <c:pt idx="21">
                  <c:v>332616.9913937652</c:v>
                </c:pt>
                <c:pt idx="22">
                  <c:v>342966.8147862506</c:v>
                </c:pt>
                <c:pt idx="23">
                  <c:v>352927.5069362557</c:v>
                </c:pt>
                <c:pt idx="24">
                  <c:v>362513.0024923279</c:v>
                </c:pt>
                <c:pt idx="25">
                  <c:v>371736.8032789312</c:v>
                </c:pt>
                <c:pt idx="26">
                  <c:v>380613.1711302039</c:v>
                </c:pt>
                <c:pt idx="27">
                  <c:v>389154.4049874083</c:v>
                </c:pt>
                <c:pt idx="28">
                  <c:v>397372.7581965188</c:v>
                </c:pt>
                <c:pt idx="29">
                  <c:v>405280.0882780147</c:v>
                </c:pt>
                <c:pt idx="30">
                  <c:v>412887.8647043865</c:v>
                </c:pt>
                <c:pt idx="31">
                  <c:v>420207.1779734842</c:v>
                </c:pt>
                <c:pt idx="32">
                  <c:v>427248.7488649265</c:v>
                </c:pt>
                <c:pt idx="33">
                  <c:v>434022.9378023035</c:v>
                </c:pt>
                <c:pt idx="34">
                  <c:v>440539.754262544</c:v>
                </c:pt>
                <c:pt idx="35">
                  <c:v>446808.8661855725</c:v>
                </c:pt>
                <c:pt idx="36">
                  <c:v>452839.6093465301</c:v>
                </c:pt>
                <c:pt idx="37">
                  <c:v>458640.996660185</c:v>
                </c:pt>
                <c:pt idx="38">
                  <c:v>464221.7273930074</c:v>
                </c:pt>
                <c:pt idx="39">
                  <c:v>469590.1983035089</c:v>
                </c:pt>
                <c:pt idx="40">
                  <c:v>474754.5098821553</c:v>
                </c:pt>
                <c:pt idx="41">
                  <c:v>479722.4758415066</c:v>
                </c:pt>
                <c:pt idx="42">
                  <c:v>484501.631812826</c:v>
                </c:pt>
                <c:pt idx="43">
                  <c:v>489099.2438761545</c:v>
                </c:pt>
                <c:pt idx="44">
                  <c:v>493522.3169214599</c:v>
                </c:pt>
                <c:pt idx="45">
                  <c:v>497777.6028361052</c:v>
                </c:pt>
                <c:pt idx="46">
                  <c:v>501871.6085150242</c:v>
                </c:pt>
                <c:pt idx="47">
                  <c:v>505810.6036909672</c:v>
                </c:pt>
                <c:pt idx="48">
                  <c:v>509600.6285830473</c:v>
                </c:pt>
                <c:pt idx="49">
                  <c:v>513247.5013624907</c:v>
                </c:pt>
                <c:pt idx="50">
                  <c:v>516756.8254351651</c:v>
                </c:pt>
                <c:pt idx="51">
                  <c:v>520133.9965409766</c:v>
                </c:pt>
                <c:pt idx="52">
                  <c:v>523384.2096742114</c:v>
                </c:pt>
                <c:pt idx="53">
                  <c:v>526512.4658174624</c:v>
                </c:pt>
                <c:pt idx="54">
                  <c:v>529523.5784964906</c:v>
                </c:pt>
                <c:pt idx="55">
                  <c:v>532422.1801565343</c:v>
                </c:pt>
                <c:pt idx="56">
                  <c:v>535212.7283619613</c:v>
                </c:pt>
                <c:pt idx="57">
                  <c:v>537899.5118214096</c:v>
                </c:pt>
                <c:pt idx="58">
                  <c:v>540486.6562408017</c:v>
                </c:pt>
                <c:pt idx="59">
                  <c:v>542978.1300067508</c:v>
                </c:pt>
                <c:pt idx="60">
                  <c:v>545377.7497030839</c:v>
                </c:pt>
                <c:pt idx="61">
                  <c:v>547689.1854633128</c:v>
                </c:pt>
                <c:pt idx="62">
                  <c:v>549915.9661619865</c:v>
                </c:pt>
                <c:pt idx="63">
                  <c:v>552061.4844480163</c:v>
                </c:pt>
                <c:pt idx="64">
                  <c:v>554129.001623062</c:v>
                </c:pt>
                <c:pt idx="65">
                  <c:v>556121.6523681943</c:v>
                </c:pt>
                <c:pt idx="66">
                  <c:v>558042.4493220875</c:v>
                </c:pt>
                <c:pt idx="67">
                  <c:v>559894.287513987</c:v>
                </c:pt>
                <c:pt idx="68">
                  <c:v>561679.948654829</c:v>
                </c:pt>
                <c:pt idx="69">
                  <c:v>563402.105289757</c:v>
                </c:pt>
                <c:pt idx="70">
                  <c:v>565063.3248154777</c:v>
                </c:pt>
                <c:pt idx="71">
                  <c:v>566666.0733656883</c:v>
                </c:pt>
                <c:pt idx="72">
                  <c:v>568212.7195679923</c:v>
                </c:pt>
                <c:pt idx="73">
                  <c:v>569705.5381755693</c:v>
                </c:pt>
                <c:pt idx="74">
                  <c:v>571146.7135769152</c:v>
                </c:pt>
                <c:pt idx="75">
                  <c:v>572538.343186916</c:v>
                </c:pt>
                <c:pt idx="76">
                  <c:v>573882.440722498</c:v>
                </c:pt>
                <c:pt idx="77">
                  <c:v>575180.9393660498</c:v>
                </c:pt>
                <c:pt idx="78">
                  <c:v>576435.6948197804</c:v>
                </c:pt>
                <c:pt idx="79">
                  <c:v>577648.488254147</c:v>
                </c:pt>
                <c:pt idx="80">
                  <c:v>578821.029153385</c:v>
                </c:pt>
                <c:pt idx="81">
                  <c:v>579954.9580612174</c:v>
                </c:pt>
                <c:pt idx="82">
                  <c:v>581051.8492296785</c:v>
                </c:pt>
                <c:pt idx="83">
                  <c:v>582113.2131739719</c:v>
                </c:pt>
                <c:pt idx="84">
                  <c:v>583140.4991362453</c:v>
                </c:pt>
                <c:pt idx="85">
                  <c:v>584135.0974610718</c:v>
                </c:pt>
                <c:pt idx="86">
                  <c:v>585098.341885388</c:v>
                </c:pt>
                <c:pt idx="87">
                  <c:v>586031.5117455918</c:v>
                </c:pt>
                <c:pt idx="88">
                  <c:v>586935.8341044066</c:v>
                </c:pt>
                <c:pt idx="89">
                  <c:v>587812.4858001053</c:v>
                </c:pt>
                <c:pt idx="90">
                  <c:v>588662.5954205916</c:v>
                </c:pt>
                <c:pt idx="91">
                  <c:v>589487.245204788</c:v>
                </c:pt>
                <c:pt idx="92">
                  <c:v>590287.4728737238</c:v>
                </c:pt>
                <c:pt idx="93">
                  <c:v>591064.2733936473</c:v>
                </c:pt>
                <c:pt idx="94">
                  <c:v>591818.6006734346</c:v>
                </c:pt>
                <c:pt idx="95">
                  <c:v>592551.3691984989</c:v>
                </c:pt>
                <c:pt idx="96">
                  <c:v>593263.4556033525</c:v>
                </c:pt>
                <c:pt idx="97">
                  <c:v>593955.7001849136</c:v>
                </c:pt>
                <c:pt idx="98">
                  <c:v>594628.90835858</c:v>
                </c:pt>
                <c:pt idx="99">
                  <c:v>595283.8520590641</c:v>
                </c:pt>
                <c:pt idx="100">
                  <c:v>595921.2710878866</c:v>
                </c:pt>
                <c:pt idx="101">
                  <c:v>596541.8744094088</c:v>
                </c:pt>
                <c:pt idx="102">
                  <c:v>597146.3413971924</c:v>
                </c:pt>
                <c:pt idx="103">
                  <c:v>597735.323032467</c:v>
                </c:pt>
                <c:pt idx="104">
                  <c:v>598309.443056381</c:v>
                </c:pt>
                <c:pt idx="105">
                  <c:v>598869.2990776933</c:v>
                </c:pt>
                <c:pt idx="106">
                  <c:v>599415.463637523</c:v>
                </c:pt>
                <c:pt idx="107">
                  <c:v>599948.4852326593</c:v>
                </c:pt>
                <c:pt idx="108">
                  <c:v>600468.8892989989</c:v>
                </c:pt>
                <c:pt idx="109">
                  <c:v>600977.1791564833</c:v>
                </c:pt>
                <c:pt idx="110">
                  <c:v>601473.836917017</c:v>
                </c:pt>
                <c:pt idx="111">
                  <c:v>601959.324356668</c:v>
                </c:pt>
                <c:pt idx="112">
                  <c:v>602434.0837535041</c:v>
                </c:pt>
                <c:pt idx="113">
                  <c:v>602898.5386923146</c:v>
                </c:pt>
                <c:pt idx="114">
                  <c:v>603353.0948374593</c:v>
                </c:pt>
                <c:pt idx="115">
                  <c:v>603798.14067503</c:v>
                </c:pt>
                <c:pt idx="116">
                  <c:v>604234.0482254674</c:v>
                </c:pt>
                <c:pt idx="117">
                  <c:v>604661.1737277573</c:v>
                </c:pt>
                <c:pt idx="118">
                  <c:v>605079.8582962597</c:v>
                </c:pt>
                <c:pt idx="119">
                  <c:v>605490.4285512225</c:v>
                </c:pt>
              </c:numCache>
            </c:numRef>
          </c:yVal>
          <c:smooth val="0"/>
          <c:extLst xmlns:c16r2="http://schemas.microsoft.com/office/drawing/2015/06/chart">
            <c:ext xmlns:c16="http://schemas.microsoft.com/office/drawing/2014/chart" uri="{C3380CC4-5D6E-409C-BE32-E72D297353CC}">
              <c16:uniqueId val="{00000001-36D0-4CDB-940D-E85B01685097}"/>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22323.38349500345</c:v>
                </c:pt>
                <c:pt idx="2">
                  <c:v>43822.36742567457</c:v>
                </c:pt>
                <c:pt idx="3">
                  <c:v>64539.92439667461</c:v>
                </c:pt>
                <c:pt idx="4">
                  <c:v>84499.2770425354</c:v>
                </c:pt>
                <c:pt idx="5">
                  <c:v>103723.4192741162</c:v>
                </c:pt>
                <c:pt idx="6">
                  <c:v>122235.0419202882</c:v>
                </c:pt>
                <c:pt idx="7">
                  <c:v>140056.474948939</c:v>
                </c:pt>
                <c:pt idx="8">
                  <c:v>157209.6427152413</c:v>
                </c:pt>
                <c:pt idx="9">
                  <c:v>173716.0297504466</c:v>
                </c:pt>
                <c:pt idx="10">
                  <c:v>189596.6550946648</c:v>
                </c:pt>
                <c:pt idx="11">
                  <c:v>204872.0535663862</c:v>
                </c:pt>
                <c:pt idx="12">
                  <c:v>219562.2626721298</c:v>
                </c:pt>
                <c:pt idx="13">
                  <c:v>234376.3983298421</c:v>
                </c:pt>
                <c:pt idx="14">
                  <c:v>248459.7366643799</c:v>
                </c:pt>
                <c:pt idx="15">
                  <c:v>262031.459189517</c:v>
                </c:pt>
                <c:pt idx="16">
                  <c:v>275108.8758916371</c:v>
                </c:pt>
                <c:pt idx="17">
                  <c:v>287708.8997591888</c:v>
                </c:pt>
                <c:pt idx="18">
                  <c:v>299848.0215318227</c:v>
                </c:pt>
                <c:pt idx="19">
                  <c:v>311542.296540167</c:v>
                </c:pt>
                <c:pt idx="20">
                  <c:v>322807.3371504999</c:v>
                </c:pt>
                <c:pt idx="21">
                  <c:v>333658.3095196917</c:v>
                </c:pt>
                <c:pt idx="22">
                  <c:v>344109.933671261</c:v>
                </c:pt>
                <c:pt idx="23">
                  <c:v>354176.486124631</c:v>
                </c:pt>
                <c:pt idx="24">
                  <c:v>363871.8044806206</c:v>
                </c:pt>
                <c:pt idx="25">
                  <c:v>373209.2934984136</c:v>
                </c:pt>
                <c:pt idx="26">
                  <c:v>382203.1175891615</c:v>
                </c:pt>
                <c:pt idx="27">
                  <c:v>390865.4789986741</c:v>
                </c:pt>
                <c:pt idx="28">
                  <c:v>399208.5343223905</c:v>
                </c:pt>
                <c:pt idx="29">
                  <c:v>407244.044582271</c:v>
                </c:pt>
                <c:pt idx="30">
                  <c:v>414983.3831013365</c:v>
                </c:pt>
                <c:pt idx="31">
                  <c:v>422437.5446737345</c:v>
                </c:pt>
                <c:pt idx="32">
                  <c:v>429617.154916354</c:v>
                </c:pt>
                <c:pt idx="33">
                  <c:v>436532.4797234484</c:v>
                </c:pt>
                <c:pt idx="34">
                  <c:v>443193.4347648041</c:v>
                </c:pt>
                <c:pt idx="35">
                  <c:v>449609.5949798862</c:v>
                </c:pt>
                <c:pt idx="36">
                  <c:v>455790.2040297969</c:v>
                </c:pt>
                <c:pt idx="37">
                  <c:v>461744.1836763767</c:v>
                </c:pt>
                <c:pt idx="38">
                  <c:v>467480.1430637501</c:v>
                </c:pt>
                <c:pt idx="39">
                  <c:v>473006.3899216969</c:v>
                </c:pt>
                <c:pt idx="40">
                  <c:v>478330.9368656049</c:v>
                </c:pt>
                <c:pt idx="41">
                  <c:v>483461.5109399215</c:v>
                </c:pt>
                <c:pt idx="42">
                  <c:v>488405.562363338</c:v>
                </c:pt>
                <c:pt idx="43">
                  <c:v>493170.2731024997</c:v>
                </c:pt>
                <c:pt idx="44">
                  <c:v>497762.5652720064</c:v>
                </c:pt>
                <c:pt idx="45">
                  <c:v>502189.1093561505</c:v>
                </c:pt>
                <c:pt idx="46">
                  <c:v>506456.332248969</c:v>
                </c:pt>
                <c:pt idx="47">
                  <c:v>510570.425110194</c:v>
                </c:pt>
                <c:pt idx="48">
                  <c:v>514537.3510355207</c:v>
                </c:pt>
                <c:pt idx="49">
                  <c:v>518362.8525403505</c:v>
                </c:pt>
                <c:pt idx="50">
                  <c:v>522052.4588567505</c:v>
                </c:pt>
                <c:pt idx="51">
                  <c:v>525611.4930439678</c:v>
                </c:pt>
                <c:pt idx="52">
                  <c:v>529045.0789167519</c:v>
                </c:pt>
                <c:pt idx="53">
                  <c:v>532358.147784347</c:v>
                </c:pt>
                <c:pt idx="54">
                  <c:v>535555.4450076754</c:v>
                </c:pt>
                <c:pt idx="55">
                  <c:v>538641.536375449</c:v>
                </c:pt>
                <c:pt idx="56">
                  <c:v>541620.8143012314</c:v>
                </c:pt>
                <c:pt idx="57">
                  <c:v>544497.5038438274</c:v>
                </c:pt>
                <c:pt idx="58">
                  <c:v>547275.6685534897</c:v>
                </c:pt>
                <c:pt idx="59">
                  <c:v>549959.2161466763</c:v>
                </c:pt>
                <c:pt idx="60">
                  <c:v>552551.9040121873</c:v>
                </c:pt>
                <c:pt idx="61">
                  <c:v>555057.3445516782</c:v>
                </c:pt>
                <c:pt idx="62">
                  <c:v>557479.0103576243</c:v>
                </c:pt>
                <c:pt idx="63">
                  <c:v>559820.2392319252</c:v>
                </c:pt>
                <c:pt idx="64">
                  <c:v>562084.2390483856</c:v>
                </c:pt>
                <c:pt idx="65">
                  <c:v>564274.0924624128</c:v>
                </c:pt>
                <c:pt idx="66">
                  <c:v>566392.7614712284</c:v>
                </c:pt>
                <c:pt idx="67">
                  <c:v>568443.091828046</c:v>
                </c:pt>
                <c:pt idx="68">
                  <c:v>570427.8173135683</c:v>
                </c:pt>
                <c:pt idx="69">
                  <c:v>572349.5638682572</c:v>
                </c:pt>
                <c:pt idx="70">
                  <c:v>574210.8535887803</c:v>
                </c:pt>
                <c:pt idx="71">
                  <c:v>576014.1085920663</c:v>
                </c:pt>
                <c:pt idx="72">
                  <c:v>577761.6547503679</c:v>
                </c:pt>
                <c:pt idx="73">
                  <c:v>579455.7253007143</c:v>
                </c:pt>
                <c:pt idx="74">
                  <c:v>581098.4643321232</c:v>
                </c:pt>
                <c:pt idx="75">
                  <c:v>582691.9301538865</c:v>
                </c:pt>
                <c:pt idx="76">
                  <c:v>584238.0985482469</c:v>
                </c:pt>
                <c:pt idx="77">
                  <c:v>585738.8659106977</c:v>
                </c:pt>
                <c:pt idx="78">
                  <c:v>587196.0522811271</c:v>
                </c:pt>
                <c:pt idx="79">
                  <c:v>588611.4042689669</c:v>
                </c:pt>
                <c:pt idx="80">
                  <c:v>589986.597875474</c:v>
                </c:pt>
                <c:pt idx="81">
                  <c:v>591323.2412161722</c:v>
                </c:pt>
                <c:pt idx="82">
                  <c:v>592622.8771465109</c:v>
                </c:pt>
                <c:pt idx="83">
                  <c:v>593886.9857936422</c:v>
                </c:pt>
                <c:pt idx="84">
                  <c:v>595116.9869972474</c:v>
                </c:pt>
                <c:pt idx="85">
                  <c:v>596314.2426622183</c:v>
                </c:pt>
                <c:pt idx="86">
                  <c:v>597480.0590259984</c:v>
                </c:pt>
                <c:pt idx="87">
                  <c:v>598615.6888432539</c:v>
                </c:pt>
                <c:pt idx="88">
                  <c:v>599722.333490574</c:v>
                </c:pt>
                <c:pt idx="89">
                  <c:v>600801.1449937441</c:v>
                </c:pt>
                <c:pt idx="90">
                  <c:v>601853.2279801581</c:v>
                </c:pt>
                <c:pt idx="91">
                  <c:v>602879.6415588006</c:v>
                </c:pt>
                <c:pt idx="92">
                  <c:v>603881.4011302284</c:v>
                </c:pt>
                <c:pt idx="93">
                  <c:v>604859.4801288719</c:v>
                </c:pt>
                <c:pt idx="94">
                  <c:v>605814.8116999525</c:v>
                </c:pt>
                <c:pt idx="95">
                  <c:v>606748.2903132087</c:v>
                </c:pt>
                <c:pt idx="96">
                  <c:v>607660.7733156318</c:v>
                </c:pt>
                <c:pt idx="97">
                  <c:v>608553.0824252428</c:v>
                </c:pt>
                <c:pt idx="98">
                  <c:v>609426.0051680239</c:v>
                </c:pt>
                <c:pt idx="99">
                  <c:v>610280.2962599299</c:v>
                </c:pt>
                <c:pt idx="100">
                  <c:v>611116.6789359122</c:v>
                </c:pt>
                <c:pt idx="101">
                  <c:v>611935.846227846</c:v>
                </c:pt>
                <c:pt idx="102">
                  <c:v>612738.4621931384</c:v>
                </c:pt>
                <c:pt idx="103">
                  <c:v>613525.163095794</c:v>
                </c:pt>
                <c:pt idx="104">
                  <c:v>614296.5585416314</c:v>
                </c:pt>
                <c:pt idx="105">
                  <c:v>615053.2325693013</c:v>
                </c:pt>
                <c:pt idx="106">
                  <c:v>615795.7446987019</c:v>
                </c:pt>
                <c:pt idx="107">
                  <c:v>616524.6309383423</c:v>
                </c:pt>
                <c:pt idx="108">
                  <c:v>617240.4047531553</c:v>
                </c:pt>
                <c:pt idx="109">
                  <c:v>617943.5579941922</c:v>
                </c:pt>
                <c:pt idx="110">
                  <c:v>618634.5617916255</c:v>
                </c:pt>
                <c:pt idx="111">
                  <c:v>619313.867412399</c:v>
                </c:pt>
                <c:pt idx="112">
                  <c:v>619981.9070838512</c:v>
                </c:pt>
                <c:pt idx="113">
                  <c:v>620639.0947845653</c:v>
                </c:pt>
                <c:pt idx="114">
                  <c:v>621285.82700368</c:v>
                </c:pt>
                <c:pt idx="115">
                  <c:v>621922.4834698539</c:v>
                </c:pt>
                <c:pt idx="116">
                  <c:v>622549.427851012</c:v>
                </c:pt>
                <c:pt idx="117">
                  <c:v>623167.0084259791</c:v>
                </c:pt>
                <c:pt idx="118">
                  <c:v>623775.558729102</c:v>
                </c:pt>
                <c:pt idx="119">
                  <c:v>624375.398168833</c:v>
                </c:pt>
              </c:numCache>
            </c:numRef>
          </c:yVal>
          <c:smooth val="0"/>
          <c:extLst xmlns:c16r2="http://schemas.microsoft.com/office/drawing/2015/06/chart">
            <c:ext xmlns:c16="http://schemas.microsoft.com/office/drawing/2014/chart" uri="{C3380CC4-5D6E-409C-BE32-E72D297353CC}">
              <c16:uniqueId val="{00000002-36D0-4CDB-940D-E85B01685097}"/>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11163.65465687984</c:v>
                </c:pt>
                <c:pt idx="2">
                  <c:v>22072.9838603111</c:v>
                </c:pt>
                <c:pt idx="3">
                  <c:v>32738.90286389831</c:v>
                </c:pt>
                <c:pt idx="4">
                  <c:v>43163.07208559568</c:v>
                </c:pt>
                <c:pt idx="5">
                  <c:v>53347.50058027939</c:v>
                </c:pt>
                <c:pt idx="6">
                  <c:v>63294.49314383824</c:v>
                </c:pt>
                <c:pt idx="7">
                  <c:v>73006.60570930455</c:v>
                </c:pt>
                <c:pt idx="8">
                  <c:v>82486.60736277585</c:v>
                </c:pt>
                <c:pt idx="9">
                  <c:v>91737.44781483803</c:v>
                </c:pt>
                <c:pt idx="10">
                  <c:v>100762.229390518</c:v>
                </c:pt>
                <c:pt idx="11">
                  <c:v>109564.1827811694</c:v>
                </c:pt>
                <c:pt idx="12">
                  <c:v>118146.6459455921</c:v>
                </c:pt>
                <c:pt idx="13">
                  <c:v>126857.8656779744</c:v>
                </c:pt>
                <c:pt idx="14">
                  <c:v>135246.3138924071</c:v>
                </c:pt>
                <c:pt idx="15">
                  <c:v>143424.5372798028</c:v>
                </c:pt>
                <c:pt idx="16">
                  <c:v>151397.4402389538</c:v>
                </c:pt>
                <c:pt idx="17">
                  <c:v>159169.7650165244</c:v>
                </c:pt>
                <c:pt idx="18">
                  <c:v>166746.1145277419</c:v>
                </c:pt>
                <c:pt idx="19">
                  <c:v>174130.9717563796</c:v>
                </c:pt>
                <c:pt idx="20">
                  <c:v>181328.7144939748</c:v>
                </c:pt>
                <c:pt idx="21">
                  <c:v>188343.6264614037</c:v>
                </c:pt>
                <c:pt idx="22">
                  <c:v>195179.9056386673</c:v>
                </c:pt>
                <c:pt idx="23">
                  <c:v>201841.6704495365</c:v>
                </c:pt>
                <c:pt idx="24">
                  <c:v>208332.9643067364</c:v>
                </c:pt>
                <c:pt idx="25">
                  <c:v>214657.7589124183</c:v>
                </c:pt>
                <c:pt idx="26">
                  <c:v>220820.5494618642</c:v>
                </c:pt>
                <c:pt idx="27">
                  <c:v>226824.958617621</c:v>
                </c:pt>
                <c:pt idx="28">
                  <c:v>232674.7407835342</c:v>
                </c:pt>
                <c:pt idx="29">
                  <c:v>238373.5900242906</c:v>
                </c:pt>
                <c:pt idx="30">
                  <c:v>243925.139147801</c:v>
                </c:pt>
                <c:pt idx="31">
                  <c:v>249332.9593105563</c:v>
                </c:pt>
                <c:pt idx="32">
                  <c:v>254600.55965102</c:v>
                </c:pt>
                <c:pt idx="33">
                  <c:v>259731.3869693335</c:v>
                </c:pt>
                <c:pt idx="34">
                  <c:v>264728.8254674605</c:v>
                </c:pt>
                <c:pt idx="35">
                  <c:v>269596.1965590802</c:v>
                </c:pt>
                <c:pt idx="36">
                  <c:v>274336.7587548543</c:v>
                </c:pt>
                <c:pt idx="37">
                  <c:v>278953.7076258527</c:v>
                </c:pt>
                <c:pt idx="38">
                  <c:v>283450.1758457571</c:v>
                </c:pt>
                <c:pt idx="39">
                  <c:v>287829.2343311377</c:v>
                </c:pt>
                <c:pt idx="40">
                  <c:v>292093.8910135319</c:v>
                </c:pt>
                <c:pt idx="41">
                  <c:v>296247.0914692746</c:v>
                </c:pt>
                <c:pt idx="42">
                  <c:v>300291.719272298</c:v>
                </c:pt>
                <c:pt idx="43">
                  <c:v>304230.5964072016</c:v>
                </c:pt>
                <c:pt idx="44">
                  <c:v>308066.4837409091</c:v>
                </c:pt>
                <c:pt idx="45">
                  <c:v>311802.0815490654</c:v>
                </c:pt>
                <c:pt idx="46">
                  <c:v>315440.0300932073</c:v>
                </c:pt>
                <c:pt idx="47">
                  <c:v>318982.9102446903</c:v>
                </c:pt>
                <c:pt idx="48">
                  <c:v>322433.2441513946</c:v>
                </c:pt>
                <c:pt idx="49">
                  <c:v>325793.4959433164</c:v>
                </c:pt>
                <c:pt idx="50">
                  <c:v>329066.0724732568</c:v>
                </c:pt>
                <c:pt idx="51">
                  <c:v>332253.3240889736</c:v>
                </c:pt>
                <c:pt idx="52">
                  <c:v>335357.5454350614</c:v>
                </c:pt>
                <c:pt idx="53">
                  <c:v>338380.9762769858</c:v>
                </c:pt>
                <c:pt idx="54">
                  <c:v>341325.8023472894</c:v>
                </c:pt>
                <c:pt idx="55">
                  <c:v>344194.1562104004</c:v>
                </c:pt>
                <c:pt idx="56">
                  <c:v>346988.1181432293</c:v>
                </c:pt>
                <c:pt idx="57">
                  <c:v>349709.7170289434</c:v>
                </c:pt>
                <c:pt idx="58">
                  <c:v>352360.9312614533</c:v>
                </c:pt>
                <c:pt idx="59">
                  <c:v>354943.6896583396</c:v>
                </c:pt>
                <c:pt idx="60">
                  <c:v>357459.8723800794</c:v>
                </c:pt>
                <c:pt idx="61">
                  <c:v>359911.3118535978</c:v>
                </c:pt>
                <c:pt idx="62">
                  <c:v>362299.7936983187</c:v>
                </c:pt>
                <c:pt idx="63">
                  <c:v>364627.0576530056</c:v>
                </c:pt>
                <c:pt idx="64">
                  <c:v>366894.7985018487</c:v>
                </c:pt>
                <c:pt idx="65">
                  <c:v>369104.6669983441</c:v>
                </c:pt>
                <c:pt idx="66">
                  <c:v>371258.2707856402</c:v>
                </c:pt>
                <c:pt idx="67">
                  <c:v>373357.1753121512</c:v>
                </c:pt>
                <c:pt idx="68">
                  <c:v>375402.9047413158</c:v>
                </c:pt>
                <c:pt idx="69">
                  <c:v>377396.942854497</c:v>
                </c:pt>
                <c:pt idx="70">
                  <c:v>379340.7339461096</c:v>
                </c:pt>
                <c:pt idx="71">
                  <c:v>381235.6837101213</c:v>
                </c:pt>
                <c:pt idx="72">
                  <c:v>383083.1601172134</c:v>
                </c:pt>
                <c:pt idx="73">
                  <c:v>384884.4942818884</c:v>
                </c:pt>
                <c:pt idx="74">
                  <c:v>386640.9813189441</c:v>
                </c:pt>
                <c:pt idx="75">
                  <c:v>388353.881188765</c:v>
                </c:pt>
                <c:pt idx="76">
                  <c:v>390024.419530961</c:v>
                </c:pt>
                <c:pt idx="77">
                  <c:v>391653.7884859296</c:v>
                </c:pt>
                <c:pt idx="78">
                  <c:v>393243.1475039858</c:v>
                </c:pt>
                <c:pt idx="79">
                  <c:v>394793.6241417311</c:v>
                </c:pt>
                <c:pt idx="80">
                  <c:v>396306.3148454125</c:v>
                </c:pt>
                <c:pt idx="81">
                  <c:v>397782.2857210301</c:v>
                </c:pt>
                <c:pt idx="82">
                  <c:v>399222.5732910221</c:v>
                </c:pt>
                <c:pt idx="83">
                  <c:v>400628.1852373702</c:v>
                </c:pt>
                <c:pt idx="84">
                  <c:v>402000.1011310212</c:v>
                </c:pt>
                <c:pt idx="85">
                  <c:v>403339.2731475401</c:v>
                </c:pt>
                <c:pt idx="86">
                  <c:v>404646.6267689411</c:v>
                </c:pt>
                <c:pt idx="87">
                  <c:v>405923.0614716811</c:v>
                </c:pt>
                <c:pt idx="88">
                  <c:v>407169.451400807</c:v>
                </c:pt>
                <c:pt idx="89">
                  <c:v>408386.6460302865</c:v>
                </c:pt>
                <c:pt idx="90">
                  <c:v>409575.4708095682</c:v>
                </c:pt>
                <c:pt idx="91">
                  <c:v>410736.7277964205</c:v>
                </c:pt>
                <c:pt idx="92">
                  <c:v>411871.1962761618</c:v>
                </c:pt>
                <c:pt idx="93">
                  <c:v>412979.6333673447</c:v>
                </c:pt>
                <c:pt idx="94">
                  <c:v>414062.7746140263</c:v>
                </c:pt>
                <c:pt idx="95">
                  <c:v>415121.3345647501</c:v>
                </c:pt>
                <c:pt idx="96">
                  <c:v>416156.0073383637</c:v>
                </c:pt>
                <c:pt idx="97">
                  <c:v>417167.4671768346</c:v>
                </c:pt>
                <c:pt idx="98">
                  <c:v>418156.3689852078</c:v>
                </c:pt>
                <c:pt idx="99">
                  <c:v>419123.3488588843</c:v>
                </c:pt>
                <c:pt idx="100">
                  <c:v>420069.0245983826</c:v>
                </c:pt>
                <c:pt idx="101">
                  <c:v>420993.9962117602</c:v>
                </c:pt>
                <c:pt idx="102">
                  <c:v>421898.8464049021</c:v>
                </c:pt>
                <c:pt idx="103">
                  <c:v>422784.1410598361</c:v>
                </c:pt>
                <c:pt idx="104">
                  <c:v>423650.4297012991</c:v>
                </c:pt>
                <c:pt idx="105">
                  <c:v>424498.2459517161</c:v>
                </c:pt>
                <c:pt idx="106">
                  <c:v>425328.1079748415</c:v>
                </c:pt>
                <c:pt idx="107">
                  <c:v>426140.5189082242</c:v>
                </c:pt>
                <c:pt idx="108">
                  <c:v>426935.9672847111</c:v>
                </c:pt>
                <c:pt idx="109">
                  <c:v>427714.9274432188</c:v>
                </c:pt>
                <c:pt idx="110">
                  <c:v>428477.8599289496</c:v>
                </c:pt>
                <c:pt idx="111">
                  <c:v>429225.211883276</c:v>
                </c:pt>
                <c:pt idx="112">
                  <c:v>429957.4174235021</c:v>
                </c:pt>
                <c:pt idx="113">
                  <c:v>430674.8980127047</c:v>
                </c:pt>
                <c:pt idx="114">
                  <c:v>431378.0628198618</c:v>
                </c:pt>
                <c:pt idx="115">
                  <c:v>432067.3090704724</c:v>
                </c:pt>
                <c:pt idx="116">
                  <c:v>432743.0223878822</c:v>
                </c:pt>
                <c:pt idx="117">
                  <c:v>433405.5771255046</c:v>
                </c:pt>
                <c:pt idx="118">
                  <c:v>434055.3366901509</c:v>
                </c:pt>
                <c:pt idx="119">
                  <c:v>434692.6538566611</c:v>
                </c:pt>
              </c:numCache>
            </c:numRef>
          </c:yVal>
          <c:smooth val="0"/>
          <c:extLst xmlns:c16r2="http://schemas.microsoft.com/office/drawing/2015/06/chart">
            <c:ext xmlns:c16="http://schemas.microsoft.com/office/drawing/2014/chart" uri="{C3380CC4-5D6E-409C-BE32-E72D297353CC}">
              <c16:uniqueId val="{00000003-36D0-4CDB-940D-E85B01685097}"/>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22327.30931375967</c:v>
                </c:pt>
                <c:pt idx="2">
                  <c:v>43833.63414823799</c:v>
                </c:pt>
                <c:pt idx="3">
                  <c:v>64564.35792588117</c:v>
                </c:pt>
                <c:pt idx="4">
                  <c:v>84544.59207580746</c:v>
                </c:pt>
                <c:pt idx="5">
                  <c:v>103798.7827309968</c:v>
                </c:pt>
                <c:pt idx="6">
                  <c:v>122350.7047765027</c:v>
                </c:pt>
                <c:pt idx="7">
                  <c:v>140223.4618889519</c:v>
                </c:pt>
                <c:pt idx="8">
                  <c:v>157439.4907724599</c:v>
                </c:pt>
                <c:pt idx="9">
                  <c:v>174020.5685472724</c:v>
                </c:pt>
                <c:pt idx="10">
                  <c:v>189987.8224871444</c:v>
                </c:pt>
                <c:pt idx="11">
                  <c:v>205361.7414851803</c:v>
                </c:pt>
                <c:pt idx="12">
                  <c:v>220162.1887697692</c:v>
                </c:pt>
                <c:pt idx="13">
                  <c:v>235098.0555326121</c:v>
                </c:pt>
                <c:pt idx="14">
                  <c:v>249314.3200402334</c:v>
                </c:pt>
                <c:pt idx="15">
                  <c:v>263029.8935574864</c:v>
                </c:pt>
                <c:pt idx="16">
                  <c:v>276261.6569172568</c:v>
                </c:pt>
                <c:pt idx="17">
                  <c:v>289026.0329843807</c:v>
                </c:pt>
                <c:pt idx="18">
                  <c:v>301338.9747898874</c:v>
                </c:pt>
                <c:pt idx="19">
                  <c:v>313215.9636961976</c:v>
                </c:pt>
                <c:pt idx="20">
                  <c:v>324672.0114979567</c:v>
                </c:pt>
                <c:pt idx="21">
                  <c:v>335721.665411927</c:v>
                </c:pt>
                <c:pt idx="22">
                  <c:v>346379.015173578</c:v>
                </c:pt>
                <c:pt idx="23">
                  <c:v>356657.7016457361</c:v>
                </c:pt>
                <c:pt idx="24">
                  <c:v>366570.9264880898</c:v>
                </c:pt>
                <c:pt idx="25">
                  <c:v>376131.4625459041</c:v>
                </c:pt>
                <c:pt idx="26">
                  <c:v>385352.8503774675</c:v>
                </c:pt>
                <c:pt idx="27">
                  <c:v>394246.6802184987</c:v>
                </c:pt>
                <c:pt idx="28">
                  <c:v>402824.5095565638</c:v>
                </c:pt>
                <c:pt idx="29">
                  <c:v>411097.5156874587</c:v>
                </c:pt>
                <c:pt idx="30">
                  <c:v>419076.5053128937</c:v>
                </c:pt>
                <c:pt idx="31">
                  <c:v>426771.9251210473</c:v>
                </c:pt>
                <c:pt idx="32">
                  <c:v>434193.8722589461</c:v>
                </c:pt>
                <c:pt idx="33">
                  <c:v>441352.1046543875</c:v>
                </c:pt>
                <c:pt idx="34">
                  <c:v>448256.0511597137</c:v>
                </c:pt>
                <c:pt idx="35">
                  <c:v>454914.8214977591</c:v>
                </c:pt>
                <c:pt idx="36">
                  <c:v>461337.2159964181</c:v>
                </c:pt>
                <c:pt idx="37">
                  <c:v>467531.735102796</c:v>
                </c:pt>
                <c:pt idx="38">
                  <c:v>473506.5886714463</c:v>
                </c:pt>
                <c:pt idx="39">
                  <c:v>479269.7070642055</c:v>
                </c:pt>
                <c:pt idx="40">
                  <c:v>484828.7472527653</c:v>
                </c:pt>
                <c:pt idx="41">
                  <c:v>490191.1020762837</c:v>
                </c:pt>
                <c:pt idx="42">
                  <c:v>495363.9086313925</c:v>
                </c:pt>
                <c:pt idx="43">
                  <c:v>500354.0564304236</c:v>
                </c:pt>
                <c:pt idx="44">
                  <c:v>505168.1953351148</c:v>
                </c:pt>
                <c:pt idx="45">
                  <c:v>509812.743269671</c:v>
                </c:pt>
                <c:pt idx="46">
                  <c:v>514293.8937172526</c:v>
                </c:pt>
                <c:pt idx="47">
                  <c:v>518617.6230041686</c:v>
                </c:pt>
                <c:pt idx="48">
                  <c:v>522789.6973761301</c:v>
                </c:pt>
                <c:pt idx="49">
                  <c:v>526815.6798710033</c:v>
                </c:pt>
                <c:pt idx="50">
                  <c:v>530700.9369925344</c:v>
                </c:pt>
                <c:pt idx="51">
                  <c:v>534450.6451894839</c:v>
                </c:pt>
                <c:pt idx="52">
                  <c:v>538069.7971481815</c:v>
                </c:pt>
                <c:pt idx="53">
                  <c:v>541563.2078945728</c:v>
                </c:pt>
                <c:pt idx="54">
                  <c:v>544935.5207161175</c:v>
                </c:pt>
                <c:pt idx="55">
                  <c:v>548191.2129068332</c:v>
                </c:pt>
                <c:pt idx="56">
                  <c:v>551334.6013396544</c:v>
                </c:pt>
                <c:pt idx="57">
                  <c:v>554369.8478703978</c:v>
                </c:pt>
                <c:pt idx="58">
                  <c:v>557300.9645774662</c:v>
                </c:pt>
                <c:pt idx="59">
                  <c:v>560131.818841448</c:v>
                </c:pt>
                <c:pt idx="60">
                  <c:v>562866.138268611</c:v>
                </c:pt>
                <c:pt idx="61">
                  <c:v>565507.5154623147</c:v>
                </c:pt>
                <c:pt idx="62">
                  <c:v>568059.4126462527</c:v>
                </c:pt>
                <c:pt idx="63">
                  <c:v>570525.1661433778</c:v>
                </c:pt>
                <c:pt idx="64">
                  <c:v>572907.9907143218</c:v>
                </c:pt>
                <c:pt idx="65">
                  <c:v>575210.9837590271</c:v>
                </c:pt>
                <c:pt idx="66">
                  <c:v>577437.1293852553</c:v>
                </c:pt>
                <c:pt idx="67">
                  <c:v>579589.302347567</c:v>
                </c:pt>
                <c:pt idx="68">
                  <c:v>581670.2718603023</c:v>
                </c:pt>
                <c:pt idx="69">
                  <c:v>583682.7052880311</c:v>
                </c:pt>
                <c:pt idx="70">
                  <c:v>585629.1717168583</c:v>
                </c:pt>
                <c:pt idx="71">
                  <c:v>587512.1454099298</c:v>
                </c:pt>
                <c:pt idx="72">
                  <c:v>589334.0091503789</c:v>
                </c:pt>
                <c:pt idx="73">
                  <c:v>591097.0574749371</c:v>
                </c:pt>
                <c:pt idx="74">
                  <c:v>592803.4998013165</c:v>
                </c:pt>
                <c:pt idx="75">
                  <c:v>594455.463452434</c:v>
                </c:pt>
                <c:pt idx="76">
                  <c:v>596054.9965804785</c:v>
                </c:pt>
                <c:pt idx="77">
                  <c:v>597604.070993748</c:v>
                </c:pt>
                <c:pt idx="78">
                  <c:v>599104.5848891203</c:v>
                </c:pt>
                <c:pt idx="79">
                  <c:v>600558.365492967</c:v>
                </c:pt>
                <c:pt idx="80">
                  <c:v>601967.171613225</c:v>
                </c:pt>
                <c:pt idx="81">
                  <c:v>603332.696105336</c:v>
                </c:pt>
                <c:pt idx="82">
                  <c:v>604656.568254621</c:v>
                </c:pt>
                <c:pt idx="83">
                  <c:v>605940.3560776556</c:v>
                </c:pt>
                <c:pt idx="84">
                  <c:v>607185.5685451421</c:v>
                </c:pt>
                <c:pt idx="85">
                  <c:v>608393.6577286619</c:v>
                </c:pt>
                <c:pt idx="86">
                  <c:v>609566.0208737196</c:v>
                </c:pt>
                <c:pt idx="87">
                  <c:v>610704.0024013291</c:v>
                </c:pt>
                <c:pt idx="88">
                  <c:v>611808.8958404266</c:v>
                </c:pt>
                <c:pt idx="89">
                  <c:v>612881.945693261</c:v>
                </c:pt>
                <c:pt idx="90">
                  <c:v>613924.349235914</c:v>
                </c:pt>
                <c:pt idx="91">
                  <c:v>614937.2582559925</c:v>
                </c:pt>
                <c:pt idx="92">
                  <c:v>615921.7807295353</c:v>
                </c:pt>
                <c:pt idx="93">
                  <c:v>616878.9824390669</c:v>
                </c:pt>
                <c:pt idx="94">
                  <c:v>617809.8885347247</c:v>
                </c:pt>
                <c:pt idx="95">
                  <c:v>618715.4850402853</c:v>
                </c:pt>
                <c:pt idx="96">
                  <c:v>619596.7203059292</c:v>
                </c:pt>
                <c:pt idx="97">
                  <c:v>620454.5064094478</c:v>
                </c:pt>
                <c:pt idx="98">
                  <c:v>621289.720507625</c:v>
                </c:pt>
                <c:pt idx="99">
                  <c:v>622103.2061394318</c:v>
                </c:pt>
                <c:pt idx="100">
                  <c:v>622895.7744826302</c:v>
                </c:pt>
                <c:pt idx="101">
                  <c:v>623668.2055653583</c:v>
                </c:pt>
                <c:pt idx="102">
                  <c:v>624421.2494341853</c:v>
                </c:pt>
                <c:pt idx="103">
                  <c:v>625155.6272801153</c:v>
                </c:pt>
                <c:pt idx="104">
                  <c:v>625872.0325239587</c:v>
                </c:pt>
                <c:pt idx="105">
                  <c:v>626571.1318624494</c:v>
                </c:pt>
                <c:pt idx="106">
                  <c:v>627253.5662764325</c:v>
                </c:pt>
                <c:pt idx="107">
                  <c:v>627919.952002432</c:v>
                </c:pt>
                <c:pt idx="108">
                  <c:v>628570.881468852</c:v>
                </c:pt>
                <c:pt idx="109">
                  <c:v>629206.9241980136</c:v>
                </c:pt>
                <c:pt idx="110">
                  <c:v>629828.6276752327</c:v>
                </c:pt>
                <c:pt idx="111">
                  <c:v>630436.5181860371</c:v>
                </c:pt>
                <c:pt idx="112">
                  <c:v>631031.1016226854</c:v>
                </c:pt>
                <c:pt idx="113">
                  <c:v>631612.8642610074</c:v>
                </c:pt>
                <c:pt idx="114">
                  <c:v>632182.2735086279</c:v>
                </c:pt>
                <c:pt idx="115">
                  <c:v>632739.7786255765</c:v>
                </c:pt>
                <c:pt idx="116">
                  <c:v>633285.811418233</c:v>
                </c:pt>
                <c:pt idx="117">
                  <c:v>633820.7869075849</c:v>
                </c:pt>
                <c:pt idx="118">
                  <c:v>634345.1039726683</c:v>
                </c:pt>
                <c:pt idx="119">
                  <c:v>634859.145970094</c:v>
                </c:pt>
              </c:numCache>
            </c:numRef>
          </c:yVal>
          <c:smooth val="0"/>
          <c:extLst xmlns:c16r2="http://schemas.microsoft.com/office/drawing/2015/06/chart">
            <c:ext xmlns:c16="http://schemas.microsoft.com/office/drawing/2014/chart" uri="{C3380CC4-5D6E-409C-BE32-E72D297353CC}">
              <c16:uniqueId val="{00000004-36D0-4CDB-940D-E85B01685097}"/>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22222.00791702536</c:v>
                </c:pt>
                <c:pt idx="2">
                  <c:v>43499.6275833796</c:v>
                </c:pt>
                <c:pt idx="3">
                  <c:v>63884.79262364443</c:v>
                </c:pt>
                <c:pt idx="4">
                  <c:v>83409.22292064456</c:v>
                </c:pt>
                <c:pt idx="5">
                  <c:v>102103.9639537595</c:v>
                </c:pt>
                <c:pt idx="6">
                  <c:v>119999.3306691677</c:v>
                </c:pt>
                <c:pt idx="7">
                  <c:v>137124.8675423914</c:v>
                </c:pt>
                <c:pt idx="8">
                  <c:v>153509.3212334507</c:v>
                </c:pt>
                <c:pt idx="9">
                  <c:v>169180.6233153071</c:v>
                </c:pt>
                <c:pt idx="10">
                  <c:v>184165.8810560359</c:v>
                </c:pt>
                <c:pt idx="11">
                  <c:v>198491.3746321029</c:v>
                </c:pt>
                <c:pt idx="12">
                  <c:v>212182.5594670062</c:v>
                </c:pt>
                <c:pt idx="13">
                  <c:v>225952.2157256333</c:v>
                </c:pt>
                <c:pt idx="14">
                  <c:v>238927.6717050602</c:v>
                </c:pt>
                <c:pt idx="15">
                  <c:v>251342.2230647686</c:v>
                </c:pt>
                <c:pt idx="16">
                  <c:v>263218.7442991816</c:v>
                </c:pt>
                <c:pt idx="17">
                  <c:v>274579.18964642</c:v>
                </c:pt>
                <c:pt idx="18">
                  <c:v>285444.6419622165</c:v>
                </c:pt>
                <c:pt idx="19">
                  <c:v>295835.3593519065</c:v>
                </c:pt>
                <c:pt idx="20">
                  <c:v>305770.8159991421</c:v>
                </c:pt>
                <c:pt idx="21">
                  <c:v>315269.7383466593</c:v>
                </c:pt>
                <c:pt idx="22">
                  <c:v>324350.1375525624</c:v>
                </c:pt>
                <c:pt idx="23">
                  <c:v>333029.3389470573</c:v>
                </c:pt>
                <c:pt idx="24">
                  <c:v>341324.0090581246</c:v>
                </c:pt>
                <c:pt idx="25">
                  <c:v>349250.1806515309</c:v>
                </c:pt>
                <c:pt idx="26">
                  <c:v>356824.1427075017</c:v>
                </c:pt>
                <c:pt idx="27">
                  <c:v>364060.4368045031</c:v>
                </c:pt>
                <c:pt idx="28">
                  <c:v>370973.3141857465</c:v>
                </c:pt>
                <c:pt idx="29">
                  <c:v>377576.4839563335</c:v>
                </c:pt>
                <c:pt idx="30">
                  <c:v>383883.1302094501</c:v>
                </c:pt>
                <c:pt idx="31">
                  <c:v>389905.9296648921</c:v>
                </c:pt>
                <c:pt idx="32">
                  <c:v>395657.0687598594</c:v>
                </c:pt>
                <c:pt idx="33">
                  <c:v>401148.2602251857</c:v>
                </c:pt>
                <c:pt idx="34">
                  <c:v>406390.7591765446</c:v>
                </c:pt>
                <c:pt idx="35">
                  <c:v>411395.3787441208</c:v>
                </c:pt>
                <c:pt idx="36">
                  <c:v>416172.5052595669</c:v>
                </c:pt>
                <c:pt idx="37">
                  <c:v>420732.1130155714</c:v>
                </c:pt>
                <c:pt idx="38">
                  <c:v>425083.778610738</c:v>
                </c:pt>
                <c:pt idx="39">
                  <c:v>429236.6959832755</c:v>
                </c:pt>
                <c:pt idx="40">
                  <c:v>433199.6884578358</c:v>
                </c:pt>
                <c:pt idx="41">
                  <c:v>436981.2222718487</c:v>
                </c:pt>
                <c:pt idx="42">
                  <c:v>440589.419370132</c:v>
                </c:pt>
                <c:pt idx="43">
                  <c:v>444032.0698227559</c:v>
                </c:pt>
                <c:pt idx="44">
                  <c:v>447316.6438763397</c:v>
                </c:pt>
                <c:pt idx="45">
                  <c:v>450450.3036457528</c:v>
                </c:pt>
                <c:pt idx="46">
                  <c:v>453439.914453017</c:v>
                </c:pt>
                <c:pt idx="47">
                  <c:v>456292.055820144</c:v>
                </c:pt>
                <c:pt idx="48">
                  <c:v>459013.0321226052</c:v>
                </c:pt>
                <c:pt idx="49">
                  <c:v>461608.8829101434</c:v>
                </c:pt>
                <c:pt idx="50">
                  <c:v>464085.3929016842</c:v>
                </c:pt>
                <c:pt idx="51">
                  <c:v>466448.101661128</c:v>
                </c:pt>
                <c:pt idx="52">
                  <c:v>468702.3129622457</c:v>
                </c:pt>
                <c:pt idx="53">
                  <c:v>470853.1038462438</c:v>
                </c:pt>
                <c:pt idx="54">
                  <c:v>472905.333381338</c:v>
                </c:pt>
                <c:pt idx="55">
                  <c:v>474863.6511308418</c:v>
                </c:pt>
                <c:pt idx="56">
                  <c:v>476732.50533672</c:v>
                </c:pt>
                <c:pt idx="57">
                  <c:v>478516.1508255862</c:v>
                </c:pt>
                <c:pt idx="58">
                  <c:v>480218.6566441318</c:v>
                </c:pt>
                <c:pt idx="59">
                  <c:v>481843.9134309026</c:v>
                </c:pt>
                <c:pt idx="60">
                  <c:v>483395.6405314128</c:v>
                </c:pt>
                <c:pt idx="61">
                  <c:v>484877.3928634273</c:v>
                </c:pt>
                <c:pt idx="62">
                  <c:v>486292.567539291</c:v>
                </c:pt>
                <c:pt idx="63">
                  <c:v>487644.4102520687</c:v>
                </c:pt>
                <c:pt idx="64">
                  <c:v>488936.0214321997</c:v>
                </c:pt>
                <c:pt idx="65">
                  <c:v>490170.3621813176</c:v>
                </c:pt>
                <c:pt idx="66">
                  <c:v>491350.2599897553</c:v>
                </c:pt>
                <c:pt idx="67">
                  <c:v>492478.4142442054</c:v>
                </c:pt>
                <c:pt idx="68">
                  <c:v>493557.401531866</c:v>
                </c:pt>
                <c:pt idx="69">
                  <c:v>494589.6807473378</c:v>
                </c:pt>
                <c:pt idx="70">
                  <c:v>495577.5980083919</c:v>
                </c:pt>
                <c:pt idx="71">
                  <c:v>496523.391386626</c:v>
                </c:pt>
                <c:pt idx="72">
                  <c:v>497429.1954589305</c:v>
                </c:pt>
                <c:pt idx="73">
                  <c:v>498297.0456855108</c:v>
                </c:pt>
                <c:pt idx="74">
                  <c:v>499128.8826201576</c:v>
                </c:pt>
                <c:pt idx="75">
                  <c:v>499926.5559582603</c:v>
                </c:pt>
                <c:pt idx="76">
                  <c:v>500691.828427996</c:v>
                </c:pt>
                <c:pt idx="77">
                  <c:v>501426.3795299474</c:v>
                </c:pt>
                <c:pt idx="78">
                  <c:v>502131.8091303066</c:v>
                </c:pt>
                <c:pt idx="79">
                  <c:v>502809.6409126704</c:v>
                </c:pt>
                <c:pt idx="80">
                  <c:v>503461.325693327</c:v>
                </c:pt>
                <c:pt idx="81">
                  <c:v>504088.2446047752</c:v>
                </c:pt>
                <c:pt idx="82">
                  <c:v>504691.7121521218</c:v>
                </c:pt>
                <c:pt idx="83">
                  <c:v>505272.9791468461</c:v>
                </c:pt>
                <c:pt idx="84">
                  <c:v>505833.235522314</c:v>
                </c:pt>
                <c:pt idx="85">
                  <c:v>506373.613035291</c:v>
                </c:pt>
                <c:pt idx="86">
                  <c:v>506895.1878575798</c:v>
                </c:pt>
                <c:pt idx="87">
                  <c:v>507398.983061791</c:v>
                </c:pt>
                <c:pt idx="88">
                  <c:v>507885.9710051194</c:v>
                </c:pt>
                <c:pt idx="89">
                  <c:v>508357.07561492</c:v>
                </c:pt>
                <c:pt idx="90">
                  <c:v>508813.174579701</c:v>
                </c:pt>
                <c:pt idx="91">
                  <c:v>509255.1014490966</c:v>
                </c:pt>
                <c:pt idx="92">
                  <c:v>509683.6476462267</c:v>
                </c:pt>
                <c:pt idx="93">
                  <c:v>510099.5643957723</c:v>
                </c:pt>
                <c:pt idx="94">
                  <c:v>510503.5645709622</c:v>
                </c:pt>
                <c:pt idx="95">
                  <c:v>510896.3244625856</c:v>
                </c:pt>
                <c:pt idx="96">
                  <c:v>511278.48547302</c:v>
                </c:pt>
                <c:pt idx="97">
                  <c:v>511650.6557381725</c:v>
                </c:pt>
                <c:pt idx="98">
                  <c:v>512013.4116801624</c:v>
                </c:pt>
                <c:pt idx="99">
                  <c:v>512367.2994934083</c:v>
                </c:pt>
                <c:pt idx="100">
                  <c:v>512712.8365667672</c:v>
                </c:pt>
                <c:pt idx="101">
                  <c:v>513050.5128442431</c:v>
                </c:pt>
                <c:pt idx="102">
                  <c:v>513380.7921266853</c:v>
                </c:pt>
                <c:pt idx="103">
                  <c:v>513704.1133168437</c:v>
                </c:pt>
                <c:pt idx="104">
                  <c:v>514020.8916100338</c:v>
                </c:pt>
                <c:pt idx="105">
                  <c:v>514331.5196326036</c:v>
                </c:pt>
                <c:pt idx="106">
                  <c:v>514636.3685303051</c:v>
                </c:pt>
                <c:pt idx="107">
                  <c:v>514935.7890086034</c:v>
                </c:pt>
                <c:pt idx="108">
                  <c:v>515230.1123268795</c:v>
                </c:pt>
                <c:pt idx="109">
                  <c:v>515519.6512484066</c:v>
                </c:pt>
                <c:pt idx="110">
                  <c:v>515804.7009479147</c:v>
                </c:pt>
                <c:pt idx="111">
                  <c:v>516085.5398785015</c:v>
                </c:pt>
                <c:pt idx="112">
                  <c:v>516362.4305995558</c:v>
                </c:pt>
                <c:pt idx="113">
                  <c:v>516635.6205673204</c:v>
                </c:pt>
                <c:pt idx="114">
                  <c:v>516905.3428896535</c:v>
                </c:pt>
                <c:pt idx="115">
                  <c:v>517171.8170464775</c:v>
                </c:pt>
                <c:pt idx="116">
                  <c:v>517435.2495773728</c:v>
                </c:pt>
                <c:pt idx="117">
                  <c:v>517695.8347376772</c:v>
                </c:pt>
                <c:pt idx="118">
                  <c:v>517953.7551244478</c:v>
                </c:pt>
                <c:pt idx="119">
                  <c:v>518209.1822735518</c:v>
                </c:pt>
              </c:numCache>
            </c:numRef>
          </c:yVal>
          <c:smooth val="0"/>
          <c:extLst xmlns:c16r2="http://schemas.microsoft.com/office/drawing/2015/06/chart">
            <c:ext xmlns:c16="http://schemas.microsoft.com/office/drawing/2014/chart" uri="{C3380CC4-5D6E-409C-BE32-E72D297353CC}">
              <c16:uniqueId val="{00000005-36D0-4CDB-940D-E85B01685097}"/>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22332.30452741846</c:v>
                </c:pt>
                <c:pt idx="2">
                  <c:v>43965.18695852766</c:v>
                </c:pt>
                <c:pt idx="3">
                  <c:v>64936.40580154885</c:v>
                </c:pt>
                <c:pt idx="4">
                  <c:v>85259.84857440249</c:v>
                </c:pt>
                <c:pt idx="5">
                  <c:v>104949.7928728017</c:v>
                </c:pt>
                <c:pt idx="6">
                  <c:v>124020.7748190458</c:v>
                </c:pt>
                <c:pt idx="7">
                  <c:v>142487.4831941107</c:v>
                </c:pt>
                <c:pt idx="8">
                  <c:v>160364.6738194297</c:v>
                </c:pt>
                <c:pt idx="9">
                  <c:v>177667.1002185391</c:v>
                </c:pt>
                <c:pt idx="10">
                  <c:v>194409.4574071325</c:v>
                </c:pt>
                <c:pt idx="11">
                  <c:v>210606.3363042425</c:v>
                </c:pt>
                <c:pt idx="12">
                  <c:v>226272.1867658114</c:v>
                </c:pt>
                <c:pt idx="13">
                  <c:v>242110.9986857588</c:v>
                </c:pt>
                <c:pt idx="14">
                  <c:v>257264.8881900392</c:v>
                </c:pt>
                <c:pt idx="15">
                  <c:v>271948.4982871213</c:v>
                </c:pt>
                <c:pt idx="16">
                  <c:v>286174.8961526747</c:v>
                </c:pt>
                <c:pt idx="17">
                  <c:v>299957.0008447762</c:v>
                </c:pt>
                <c:pt idx="18">
                  <c:v>313307.5456422847</c:v>
                </c:pt>
                <c:pt idx="19">
                  <c:v>326239.0521948242</c:v>
                </c:pt>
                <c:pt idx="20">
                  <c:v>338763.8111705664</c:v>
                </c:pt>
                <c:pt idx="21">
                  <c:v>350893.8679931588</c:v>
                </c:pt>
                <c:pt idx="22">
                  <c:v>362641.0125830252</c:v>
                </c:pt>
                <c:pt idx="23">
                  <c:v>374016.7722579259</c:v>
                </c:pt>
                <c:pt idx="24">
                  <c:v>385032.4071330267</c:v>
                </c:pt>
                <c:pt idx="25">
                  <c:v>395698.9075042349</c:v>
                </c:pt>
                <c:pt idx="26">
                  <c:v>406028.1776554901</c:v>
                </c:pt>
                <c:pt idx="27">
                  <c:v>416030.3114847837</c:v>
                </c:pt>
                <c:pt idx="28">
                  <c:v>425715.4965290571</c:v>
                </c:pt>
                <c:pt idx="29">
                  <c:v>435093.6572573718</c:v>
                </c:pt>
                <c:pt idx="30">
                  <c:v>444174.4561824202</c:v>
                </c:pt>
                <c:pt idx="31">
                  <c:v>452967.2965510748</c:v>
                </c:pt>
                <c:pt idx="32">
                  <c:v>461481.3255173988</c:v>
                </c:pt>
                <c:pt idx="33">
                  <c:v>469725.4377041776</c:v>
                </c:pt>
                <c:pt idx="34">
                  <c:v>477708.279079383</c:v>
                </c:pt>
                <c:pt idx="35">
                  <c:v>485438.2510870311</c:v>
                </c:pt>
                <c:pt idx="36">
                  <c:v>492923.514982312</c:v>
                </c:pt>
                <c:pt idx="37">
                  <c:v>500171.9963291408</c:v>
                </c:pt>
                <c:pt idx="38">
                  <c:v>507191.3896250022</c:v>
                </c:pt>
                <c:pt idx="39">
                  <c:v>513989.1650576174</c:v>
                </c:pt>
                <c:pt idx="40">
                  <c:v>520572.5705844036</c:v>
                </c:pt>
                <c:pt idx="41">
                  <c:v>526948.637434924</c:v>
                </c:pt>
                <c:pt idx="42">
                  <c:v>533124.1850052122</c:v>
                </c:pt>
                <c:pt idx="43">
                  <c:v>539105.8257612192</c:v>
                </c:pt>
                <c:pt idx="44">
                  <c:v>544899.9701413069</c:v>
                </c:pt>
                <c:pt idx="45">
                  <c:v>550512.83144592</c:v>
                </c:pt>
                <c:pt idx="46">
                  <c:v>555950.43070399</c:v>
                </c:pt>
                <c:pt idx="47">
                  <c:v>561218.6015069855</c:v>
                </c:pt>
                <c:pt idx="48">
                  <c:v>566322.99480253</c:v>
                </c:pt>
                <c:pt idx="49">
                  <c:v>571269.0836405843</c:v>
                </c:pt>
                <c:pt idx="50">
                  <c:v>576062.1678659955</c:v>
                </c:pt>
                <c:pt idx="51">
                  <c:v>580707.378752012</c:v>
                </c:pt>
                <c:pt idx="52">
                  <c:v>585209.6835735459</c:v>
                </c:pt>
                <c:pt idx="53">
                  <c:v>589573.8901078032</c:v>
                </c:pt>
                <c:pt idx="54">
                  <c:v>593804.651064718</c:v>
                </c:pt>
                <c:pt idx="55">
                  <c:v>597906.4684430174</c:v>
                </c:pt>
                <c:pt idx="56">
                  <c:v>601883.697809313</c:v>
                </c:pt>
                <c:pt idx="57">
                  <c:v>605740.5524980631</c:v>
                </c:pt>
                <c:pt idx="58">
                  <c:v>609481.1077305961</c:v>
                </c:pt>
                <c:pt idx="59">
                  <c:v>613109.3046517675</c:v>
                </c:pt>
                <c:pt idx="60">
                  <c:v>616628.954283119</c:v>
                </c:pt>
                <c:pt idx="61">
                  <c:v>620043.741391683</c:v>
                </c:pt>
                <c:pt idx="62">
                  <c:v>623357.2282738672</c:v>
                </c:pt>
                <c:pt idx="63">
                  <c:v>626572.858454061</c:v>
                </c:pt>
                <c:pt idx="64">
                  <c:v>629693.960297839</c:v>
                </c:pt>
                <c:pt idx="65">
                  <c:v>632723.7505398383</c:v>
                </c:pt>
                <c:pt idx="66">
                  <c:v>635665.337726534</c:v>
                </c:pt>
                <c:pt idx="67">
                  <c:v>638521.7255743262</c:v>
                </c:pt>
                <c:pt idx="68">
                  <c:v>641295.8162434974</c:v>
                </c:pt>
                <c:pt idx="69">
                  <c:v>643990.4135286971</c:v>
                </c:pt>
                <c:pt idx="70">
                  <c:v>646608.225966773</c:v>
                </c:pt>
                <c:pt idx="71">
                  <c:v>649151.869862839</c:v>
                </c:pt>
                <c:pt idx="72">
                  <c:v>651623.8722355757</c:v>
                </c:pt>
                <c:pt idx="73">
                  <c:v>654026.6736828536</c:v>
                </c:pt>
                <c:pt idx="74">
                  <c:v>656362.6311688039</c:v>
                </c:pt>
                <c:pt idx="75">
                  <c:v>658634.020733584</c:v>
                </c:pt>
                <c:pt idx="76">
                  <c:v>660843.040127072</c:v>
                </c:pt>
                <c:pt idx="77">
                  <c:v>662991.811367846</c:v>
                </c:pt>
                <c:pt idx="78">
                  <c:v>665082.3832287691</c:v>
                </c:pt>
                <c:pt idx="79">
                  <c:v>667116.7336505972</c:v>
                </c:pt>
                <c:pt idx="80">
                  <c:v>669096.7720850178</c:v>
                </c:pt>
                <c:pt idx="81">
                  <c:v>671024.3417685635</c:v>
                </c:pt>
                <c:pt idx="82">
                  <c:v>672901.2219288608</c:v>
                </c:pt>
                <c:pt idx="83">
                  <c:v>674729.1299246836</c:v>
                </c:pt>
                <c:pt idx="84">
                  <c:v>676509.7233212851</c:v>
                </c:pt>
                <c:pt idx="85">
                  <c:v>678244.6019025065</c:v>
                </c:pt>
                <c:pt idx="86">
                  <c:v>679935.30962113</c:v>
                </c:pt>
                <c:pt idx="87">
                  <c:v>681583.3364889621</c:v>
                </c:pt>
                <c:pt idx="88">
                  <c:v>683190.1204081327</c:v>
                </c:pt>
                <c:pt idx="89">
                  <c:v>684757.0489450623</c:v>
                </c:pt>
                <c:pt idx="90">
                  <c:v>686285.461048563</c:v>
                </c:pt>
                <c:pt idx="91">
                  <c:v>687776.6487135147</c:v>
                </c:pt>
                <c:pt idx="92">
                  <c:v>689231.8585915444</c:v>
                </c:pt>
                <c:pt idx="93">
                  <c:v>690652.2935501165</c:v>
                </c:pt>
                <c:pt idx="94">
                  <c:v>692039.1141814453</c:v>
                </c:pt>
                <c:pt idx="95">
                  <c:v>693393.4402625816</c:v>
                </c:pt>
                <c:pt idx="96">
                  <c:v>694716.3521680332</c:v>
                </c:pt>
                <c:pt idx="97">
                  <c:v>696008.892236271</c:v>
                </c:pt>
                <c:pt idx="98">
                  <c:v>697272.0660913945</c:v>
                </c:pt>
                <c:pt idx="99">
                  <c:v>698506.8439212827</c:v>
                </c:pt>
                <c:pt idx="100">
                  <c:v>699714.1617134543</c:v>
                </c:pt>
                <c:pt idx="101">
                  <c:v>700894.9224498993</c:v>
                </c:pt>
                <c:pt idx="102">
                  <c:v>702049.9972620923</c:v>
                </c:pt>
                <c:pt idx="103">
                  <c:v>703180.2265473558</c:v>
                </c:pt>
                <c:pt idx="104">
                  <c:v>704286.4210477606</c:v>
                </c:pt>
                <c:pt idx="105">
                  <c:v>705369.3628926771</c:v>
                </c:pt>
                <c:pt idx="106">
                  <c:v>706429.806606102</c:v>
                </c:pt>
                <c:pt idx="107">
                  <c:v>707468.4800798269</c:v>
                </c:pt>
                <c:pt idx="108">
                  <c:v>708486.0855135382</c:v>
                </c:pt>
                <c:pt idx="109">
                  <c:v>709483.3003228255</c:v>
                </c:pt>
                <c:pt idx="110">
                  <c:v>710460.7780161739</c:v>
                </c:pt>
                <c:pt idx="111">
                  <c:v>711419.1490418618</c:v>
                </c:pt>
                <c:pt idx="112">
                  <c:v>712359.021605746</c:v>
                </c:pt>
                <c:pt idx="113">
                  <c:v>713280.9824608667</c:v>
                </c:pt>
                <c:pt idx="114">
                  <c:v>714185.5976697669</c:v>
                </c:pt>
                <c:pt idx="115">
                  <c:v>715073.4133404158</c:v>
                </c:pt>
                <c:pt idx="116">
                  <c:v>715944.9563365797</c:v>
                </c:pt>
                <c:pt idx="117">
                  <c:v>716800.7349634939</c:v>
                </c:pt>
                <c:pt idx="118">
                  <c:v>717641.2396296313</c:v>
                </c:pt>
                <c:pt idx="119">
                  <c:v>718466.943485345</c:v>
                </c:pt>
              </c:numCache>
            </c:numRef>
          </c:yVal>
          <c:smooth val="0"/>
          <c:extLst xmlns:c16r2="http://schemas.microsoft.com/office/drawing/2015/06/chart">
            <c:ext xmlns:c16="http://schemas.microsoft.com/office/drawing/2014/chart" uri="{C3380CC4-5D6E-409C-BE32-E72D297353CC}">
              <c16:uniqueId val="{00000006-36D0-4CDB-940D-E85B01685097}"/>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22382.84092243225</c:v>
                </c:pt>
                <c:pt idx="2">
                  <c:v>44021.97557469643</c:v>
                </c:pt>
                <c:pt idx="3">
                  <c:v>64952.01217151433</c:v>
                </c:pt>
                <c:pt idx="4">
                  <c:v>85188.49727992888</c:v>
                </c:pt>
                <c:pt idx="5">
                  <c:v>104747.351421377</c:v>
                </c:pt>
                <c:pt idx="6">
                  <c:v>123644.7412452523</c:v>
                </c:pt>
                <c:pt idx="7">
                  <c:v>141896.9746817462</c:v>
                </c:pt>
                <c:pt idx="8">
                  <c:v>159520.4145615294</c:v>
                </c:pt>
                <c:pt idx="9">
                  <c:v>176531.407408443</c:v>
                </c:pt>
                <c:pt idx="10">
                  <c:v>192946.2247347864</c:v>
                </c:pt>
                <c:pt idx="11">
                  <c:v>208781.0146688095</c:v>
                </c:pt>
                <c:pt idx="12">
                  <c:v>224051.762146604</c:v>
                </c:pt>
                <c:pt idx="13">
                  <c:v>239464.6856845431</c:v>
                </c:pt>
                <c:pt idx="14">
                  <c:v>254161.657043021</c:v>
                </c:pt>
                <c:pt idx="15">
                  <c:v>268359.259424794</c:v>
                </c:pt>
                <c:pt idx="16">
                  <c:v>282072.0292801961</c:v>
                </c:pt>
                <c:pt idx="17">
                  <c:v>295314.2986528876</c:v>
                </c:pt>
                <c:pt idx="18">
                  <c:v>308100.1623634291</c:v>
                </c:pt>
                <c:pt idx="19">
                  <c:v>320443.4566653906</c:v>
                </c:pt>
                <c:pt idx="20">
                  <c:v>332357.7432176063</c:v>
                </c:pt>
                <c:pt idx="21">
                  <c:v>343856.2972743906</c:v>
                </c:pt>
                <c:pt idx="22">
                  <c:v>354952.0992471845</c:v>
                </c:pt>
                <c:pt idx="23">
                  <c:v>365657.8289717692</c:v>
                </c:pt>
                <c:pt idx="24">
                  <c:v>375985.8621554538</c:v>
                </c:pt>
                <c:pt idx="25">
                  <c:v>385948.2685878293</c:v>
                </c:pt>
                <c:pt idx="26">
                  <c:v>395557.9998789776</c:v>
                </c:pt>
                <c:pt idx="27">
                  <c:v>404826.1597815596</c:v>
                </c:pt>
                <c:pt idx="28">
                  <c:v>413763.9117663782</c:v>
                </c:pt>
                <c:pt idx="29">
                  <c:v>422382.1223894242</c:v>
                </c:pt>
                <c:pt idx="30">
                  <c:v>430691.3628889653</c:v>
                </c:pt>
                <c:pt idx="31">
                  <c:v>438701.9123903508</c:v>
                </c:pt>
                <c:pt idx="32">
                  <c:v>446423.761614057</c:v>
                </c:pt>
                <c:pt idx="33">
                  <c:v>453866.6169956345</c:v>
                </c:pt>
                <c:pt idx="34">
                  <c:v>461039.9051447026</c:v>
                </c:pt>
                <c:pt idx="35">
                  <c:v>467952.7775818777</c:v>
                </c:pt>
                <c:pt idx="36">
                  <c:v>474614.1157020077</c:v>
                </c:pt>
                <c:pt idx="37">
                  <c:v>481032.5359198146</c:v>
                </c:pt>
                <c:pt idx="38">
                  <c:v>487216.3949603713</c:v>
                </c:pt>
                <c:pt idx="39">
                  <c:v>493173.7973079579</c:v>
                </c:pt>
                <c:pt idx="40">
                  <c:v>498912.5979707827</c:v>
                </c:pt>
                <c:pt idx="41">
                  <c:v>504440.4086861293</c:v>
                </c:pt>
                <c:pt idx="42">
                  <c:v>509764.6035238697</c:v>
                </c:pt>
                <c:pt idx="43">
                  <c:v>514892.324503765</c:v>
                </c:pt>
                <c:pt idx="44">
                  <c:v>519830.4872143175</c:v>
                </c:pt>
                <c:pt idx="45">
                  <c:v>524585.7864191614</c:v>
                </c:pt>
                <c:pt idx="46">
                  <c:v>529164.7016386371</c:v>
                </c:pt>
                <c:pt idx="47">
                  <c:v>533573.5026955823</c:v>
                </c:pt>
                <c:pt idx="48">
                  <c:v>537818.2552157615</c:v>
                </c:pt>
                <c:pt idx="49">
                  <c:v>541904.8260743648</c:v>
                </c:pt>
                <c:pt idx="50">
                  <c:v>545838.888781135</c:v>
                </c:pt>
                <c:pt idx="51">
                  <c:v>549625.928797536</c:v>
                </c:pt>
                <c:pt idx="52">
                  <c:v>553271.2487837593</c:v>
                </c:pt>
                <c:pt idx="53">
                  <c:v>556779.9737622352</c:v>
                </c:pt>
                <c:pt idx="54">
                  <c:v>560157.0561993233</c:v>
                </c:pt>
                <c:pt idx="55">
                  <c:v>563407.2810003497</c:v>
                </c:pt>
                <c:pt idx="56">
                  <c:v>566535.2704148039</c:v>
                </c:pt>
                <c:pt idx="57">
                  <c:v>569545.4888490669</c:v>
                </c:pt>
                <c:pt idx="58">
                  <c:v>572442.2475844743</c:v>
                </c:pt>
                <c:pt idx="59">
                  <c:v>575229.7093989569</c:v>
                </c:pt>
                <c:pt idx="60">
                  <c:v>577911.8930909042</c:v>
                </c:pt>
                <c:pt idx="61">
                  <c:v>580492.6779041569</c:v>
                </c:pt>
                <c:pt idx="62">
                  <c:v>582975.807853536</c:v>
                </c:pt>
                <c:pt idx="63">
                  <c:v>585364.8959503623</c:v>
                </c:pt>
                <c:pt idx="64">
                  <c:v>587663.4283279095</c:v>
                </c:pt>
                <c:pt idx="65">
                  <c:v>589874.7682668224</c:v>
                </c:pt>
                <c:pt idx="66">
                  <c:v>592002.1601208148</c:v>
                </c:pt>
                <c:pt idx="67">
                  <c:v>594048.7331431438</c:v>
                </c:pt>
                <c:pt idx="68">
                  <c:v>596017.5052145102</c:v>
                </c:pt>
                <c:pt idx="69">
                  <c:v>597911.3864732272</c:v>
                </c:pt>
                <c:pt idx="70">
                  <c:v>599733.1828486269</c:v>
                </c:pt>
                <c:pt idx="71">
                  <c:v>601485.599498783</c:v>
                </c:pt>
                <c:pt idx="72">
                  <c:v>603171.2441537639</c:v>
                </c:pt>
                <c:pt idx="73">
                  <c:v>604792.630365721</c:v>
                </c:pt>
                <c:pt idx="74">
                  <c:v>606352.1806671917</c:v>
                </c:pt>
                <c:pt idx="75">
                  <c:v>607852.2296391019</c:v>
                </c:pt>
                <c:pt idx="76">
                  <c:v>609295.0268899791</c:v>
                </c:pt>
                <c:pt idx="77">
                  <c:v>610682.7399479639</c:v>
                </c:pt>
                <c:pt idx="78">
                  <c:v>612017.45706728</c:v>
                </c:pt>
                <c:pt idx="79">
                  <c:v>613301.1899508039</c:v>
                </c:pt>
                <c:pt idx="80">
                  <c:v>614535.8763904563</c:v>
                </c:pt>
                <c:pt idx="81">
                  <c:v>615723.382827142</c:v>
                </c:pt>
                <c:pt idx="82">
                  <c:v>616865.506831994</c:v>
                </c:pt>
                <c:pt idx="83">
                  <c:v>617963.9795106755</c:v>
                </c:pt>
                <c:pt idx="84">
                  <c:v>619020.4678325294</c:v>
                </c:pt>
                <c:pt idx="85">
                  <c:v>620036.576886303</c:v>
                </c:pt>
                <c:pt idx="86">
                  <c:v>621013.852064306</c:v>
                </c:pt>
                <c:pt idx="87">
                  <c:v>621953.7811766819</c:v>
                </c:pt>
                <c:pt idx="88">
                  <c:v>622857.7964976206</c:v>
                </c:pt>
                <c:pt idx="89">
                  <c:v>623727.2767452153</c:v>
                </c:pt>
                <c:pt idx="90">
                  <c:v>624563.548996748</c:v>
                </c:pt>
                <c:pt idx="91">
                  <c:v>625367.8905410739</c:v>
                </c:pt>
                <c:pt idx="92">
                  <c:v>626141.5306698523</c:v>
                </c:pt>
                <c:pt idx="93">
                  <c:v>626885.6524092539</c:v>
                </c:pt>
                <c:pt idx="94">
                  <c:v>627601.3941938613</c:v>
                </c:pt>
                <c:pt idx="95">
                  <c:v>628289.851484335</c:v>
                </c:pt>
                <c:pt idx="96">
                  <c:v>628952.0783304869</c:v>
                </c:pt>
                <c:pt idx="97">
                  <c:v>629589.0888813548</c:v>
                </c:pt>
                <c:pt idx="98">
                  <c:v>630201.8588437754</c:v>
                </c:pt>
                <c:pt idx="99">
                  <c:v>630791.326891039</c:v>
                </c:pt>
                <c:pt idx="100">
                  <c:v>631358.3960230726</c:v>
                </c:pt>
                <c:pt idx="101">
                  <c:v>631903.9348796589</c:v>
                </c:pt>
                <c:pt idx="102">
                  <c:v>632428.7790080773</c:v>
                </c:pt>
                <c:pt idx="103">
                  <c:v>632933.7320866021</c:v>
                </c:pt>
                <c:pt idx="104">
                  <c:v>633419.5671052071</c:v>
                </c:pt>
                <c:pt idx="105">
                  <c:v>633887.0275048451</c:v>
                </c:pt>
                <c:pt idx="106">
                  <c:v>634336.828276563</c:v>
                </c:pt>
                <c:pt idx="107">
                  <c:v>634769.657021775</c:v>
                </c:pt>
                <c:pt idx="108">
                  <c:v>635186.174974904</c:v>
                </c:pt>
                <c:pt idx="109">
                  <c:v>635587.0179896336</c:v>
                </c:pt>
                <c:pt idx="110">
                  <c:v>635972.7974899069</c:v>
                </c:pt>
                <c:pt idx="111">
                  <c:v>636344.101386885</c:v>
                </c:pt>
                <c:pt idx="112">
                  <c:v>636701.4949629349</c:v>
                </c:pt>
                <c:pt idx="113">
                  <c:v>637045.521723752</c:v>
                </c:pt>
                <c:pt idx="114">
                  <c:v>637376.7042196845</c:v>
                </c:pt>
                <c:pt idx="115">
                  <c:v>637695.5448372922</c:v>
                </c:pt>
                <c:pt idx="116">
                  <c:v>638002.5265621035</c:v>
                </c:pt>
                <c:pt idx="117">
                  <c:v>638298.1137136171</c:v>
                </c:pt>
                <c:pt idx="118">
                  <c:v>638582.7526534091</c:v>
                </c:pt>
                <c:pt idx="119">
                  <c:v>638856.8724673246</c:v>
                </c:pt>
              </c:numCache>
            </c:numRef>
          </c:yVal>
          <c:smooth val="0"/>
          <c:extLst xmlns:c16r2="http://schemas.microsoft.com/office/drawing/2015/06/chart">
            <c:ext xmlns:c16="http://schemas.microsoft.com/office/drawing/2014/chart" uri="{C3380CC4-5D6E-409C-BE32-E72D297353CC}">
              <c16:uniqueId val="{00000007-36D0-4CDB-940D-E85B01685097}"/>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22327.30931375967</c:v>
                </c:pt>
                <c:pt idx="2">
                  <c:v>43833.73904787633</c:v>
                </c:pt>
                <c:pt idx="3">
                  <c:v>64561.86333768442</c:v>
                </c:pt>
                <c:pt idx="4">
                  <c:v>84534.53275196039</c:v>
                </c:pt>
                <c:pt idx="5">
                  <c:v>103774.3936784843</c:v>
                </c:pt>
                <c:pt idx="6">
                  <c:v>122303.8126181576</c:v>
                </c:pt>
                <c:pt idx="7">
                  <c:v>140144.8171404623</c:v>
                </c:pt>
                <c:pt idx="8">
                  <c:v>157319.0499373914</c:v>
                </c:pt>
                <c:pt idx="9">
                  <c:v>173847.7334826242</c:v>
                </c:pt>
                <c:pt idx="10">
                  <c:v>189751.6432940676</c:v>
                </c:pt>
                <c:pt idx="11">
                  <c:v>205051.0881880571</c:v>
                </c:pt>
                <c:pt idx="12">
                  <c:v>219765.896224834</c:v>
                </c:pt>
                <c:pt idx="13">
                  <c:v>234605.0453244941</c:v>
                </c:pt>
                <c:pt idx="14">
                  <c:v>248727.3233455622</c:v>
                </c:pt>
                <c:pt idx="15">
                  <c:v>262345.6435181268</c:v>
                </c:pt>
                <c:pt idx="16">
                  <c:v>275476.144181472</c:v>
                </c:pt>
                <c:pt idx="17">
                  <c:v>288134.7392892542</c:v>
                </c:pt>
                <c:pt idx="18">
                  <c:v>300337.061867927</c:v>
                </c:pt>
                <c:pt idx="19">
                  <c:v>312098.4259365741</c:v>
                </c:pt>
                <c:pt idx="20">
                  <c:v>323433.7990966975</c:v>
                </c:pt>
                <c:pt idx="21">
                  <c:v>334357.7834131686</c:v>
                </c:pt>
                <c:pt idx="22">
                  <c:v>344884.6027483777</c:v>
                </c:pt>
                <c:pt idx="23">
                  <c:v>355028.0951171205</c:v>
                </c:pt>
                <c:pt idx="24">
                  <c:v>364801.708944764</c:v>
                </c:pt>
                <c:pt idx="25">
                  <c:v>374218.5023561564</c:v>
                </c:pt>
                <c:pt idx="26">
                  <c:v>383292.3304946852</c:v>
                </c:pt>
                <c:pt idx="27">
                  <c:v>392035.1444046212</c:v>
                </c:pt>
                <c:pt idx="28">
                  <c:v>400458.8654297243</c:v>
                </c:pt>
                <c:pt idx="29">
                  <c:v>408575.042413326</c:v>
                </c:pt>
                <c:pt idx="30">
                  <c:v>416394.8573051197</c:v>
                </c:pt>
                <c:pt idx="31">
                  <c:v>423929.1323748238</c:v>
                </c:pt>
                <c:pt idx="32">
                  <c:v>431188.3378532245</c:v>
                </c:pt>
                <c:pt idx="33">
                  <c:v>438182.5998797368</c:v>
                </c:pt>
                <c:pt idx="34">
                  <c:v>444921.7086632379</c:v>
                </c:pt>
                <c:pt idx="35">
                  <c:v>451415.1267815712</c:v>
                </c:pt>
                <c:pt idx="36">
                  <c:v>457671.9975597968</c:v>
                </c:pt>
                <c:pt idx="37">
                  <c:v>463701.1534789482</c:v>
                </c:pt>
                <c:pt idx="38">
                  <c:v>469511.1245763213</c:v>
                </c:pt>
                <c:pt idx="39">
                  <c:v>475110.1488461865</c:v>
                </c:pt>
                <c:pt idx="40">
                  <c:v>480506.1778516544</c:v>
                </c:pt>
                <c:pt idx="41">
                  <c:v>485706.8855665366</c:v>
                </c:pt>
                <c:pt idx="42">
                  <c:v>490719.6764930254</c:v>
                </c:pt>
                <c:pt idx="43">
                  <c:v>495551.6936567737</c:v>
                </c:pt>
                <c:pt idx="44">
                  <c:v>500209.826472194</c:v>
                </c:pt>
                <c:pt idx="45">
                  <c:v>504700.7184691634</c:v>
                </c:pt>
                <c:pt idx="46">
                  <c:v>509030.7748741</c:v>
                </c:pt>
                <c:pt idx="47">
                  <c:v>513206.1700398263</c:v>
                </c:pt>
                <c:pt idx="48">
                  <c:v>517232.8547199205</c:v>
                </c:pt>
                <c:pt idx="49">
                  <c:v>521116.563184279</c:v>
                </c:pt>
                <c:pt idx="50">
                  <c:v>524862.8201735334</c:v>
                </c:pt>
                <c:pt idx="51">
                  <c:v>528476.9476907115</c:v>
                </c:pt>
                <c:pt idx="52">
                  <c:v>531964.071632721</c:v>
                </c:pt>
                <c:pt idx="53">
                  <c:v>535329.12825303</c:v>
                </c:pt>
                <c:pt idx="54">
                  <c:v>538576.8704615434</c:v>
                </c:pt>
                <c:pt idx="55">
                  <c:v>541711.8739611143</c:v>
                </c:pt>
                <c:pt idx="56">
                  <c:v>544738.543221607</c:v>
                </c:pt>
                <c:pt idx="57">
                  <c:v>547661.1172927176</c:v>
                </c:pt>
                <c:pt idx="58">
                  <c:v>550483.6754571107</c:v>
                </c:pt>
                <c:pt idx="59">
                  <c:v>553210.1427256095</c:v>
                </c:pt>
                <c:pt idx="60">
                  <c:v>555844.2951764389</c:v>
                </c:pt>
                <c:pt idx="61">
                  <c:v>558389.765140696</c:v>
                </c:pt>
                <c:pt idx="62">
                  <c:v>560850.04623636</c:v>
                </c:pt>
                <c:pt idx="63">
                  <c:v>563228.4982533444</c:v>
                </c:pt>
                <c:pt idx="64">
                  <c:v>565528.351892143</c:v>
                </c:pt>
                <c:pt idx="65">
                  <c:v>567752.7133587981</c:v>
                </c:pt>
                <c:pt idx="66">
                  <c:v>569904.5688189538</c:v>
                </c:pt>
                <c:pt idx="67">
                  <c:v>571986.7887138019</c:v>
                </c:pt>
                <c:pt idx="68">
                  <c:v>574002.1319408762</c:v>
                </c:pt>
                <c:pt idx="69">
                  <c:v>575953.2499025839</c:v>
                </c:pt>
                <c:pt idx="70">
                  <c:v>577842.6904254928</c:v>
                </c:pt>
                <c:pt idx="71">
                  <c:v>579672.9015533248</c:v>
                </c:pt>
                <c:pt idx="72">
                  <c:v>581446.235216708</c:v>
                </c:pt>
                <c:pt idx="73">
                  <c:v>583164.9507826648</c:v>
                </c:pt>
                <c:pt idx="74">
                  <c:v>584831.2184868701</c:v>
                </c:pt>
                <c:pt idx="75">
                  <c:v>586447.1227516623</c:v>
                </c:pt>
                <c:pt idx="76">
                  <c:v>588014.6653928126</c:v>
                </c:pt>
                <c:pt idx="77">
                  <c:v>589535.7687179935</c:v>
                </c:pt>
                <c:pt idx="78">
                  <c:v>591012.2785198988</c:v>
                </c:pt>
                <c:pt idx="79">
                  <c:v>592445.966966933</c:v>
                </c:pt>
                <c:pt idx="80">
                  <c:v>593838.5353942905</c:v>
                </c:pt>
                <c:pt idx="81">
                  <c:v>595191.6169983639</c:v>
                </c:pt>
                <c:pt idx="82">
                  <c:v>596506.7794371524</c:v>
                </c:pt>
                <c:pt idx="83">
                  <c:v>597785.5273395103</c:v>
                </c:pt>
                <c:pt idx="84">
                  <c:v>599029.304725907</c:v>
                </c:pt>
                <c:pt idx="85">
                  <c:v>600239.4973433663</c:v>
                </c:pt>
                <c:pt idx="86">
                  <c:v>601417.4349171948</c:v>
                </c:pt>
                <c:pt idx="87">
                  <c:v>602564.3933220271</c:v>
                </c:pt>
                <c:pt idx="88">
                  <c:v>603681.5966747521</c:v>
                </c:pt>
                <c:pt idx="89">
                  <c:v>604770.219351722</c:v>
                </c:pt>
                <c:pt idx="90">
                  <c:v>605831.3879326652</c:v>
                </c:pt>
                <c:pt idx="91">
                  <c:v>606866.1830736452</c:v>
                </c:pt>
                <c:pt idx="92">
                  <c:v>607875.6413113582</c:v>
                </c:pt>
                <c:pt idx="93">
                  <c:v>608860.756800995</c:v>
                </c:pt>
                <c:pt idx="94">
                  <c:v>609822.4829898663</c:v>
                </c:pt>
                <c:pt idx="95">
                  <c:v>610761.7342288963</c:v>
                </c:pt>
                <c:pt idx="96">
                  <c:v>611679.3873240738</c:v>
                </c:pt>
                <c:pt idx="97">
                  <c:v>612576.2830298633</c:v>
                </c:pt>
                <c:pt idx="98">
                  <c:v>613453.227486553</c:v>
                </c:pt>
                <c:pt idx="99">
                  <c:v>614310.993603434</c:v>
                </c:pt>
                <c:pt idx="100">
                  <c:v>615150.322389684</c:v>
                </c:pt>
                <c:pt idx="101">
                  <c:v>615971.9242347474</c:v>
                </c:pt>
                <c:pt idx="102">
                  <c:v>616776.4801399678</c:v>
                </c:pt>
                <c:pt idx="103">
                  <c:v>617564.6429031822</c:v>
                </c:pt>
                <c:pt idx="104">
                  <c:v>618337.038257911</c:v>
                </c:pt>
                <c:pt idx="105">
                  <c:v>619094.2659687733</c:v>
                </c:pt>
                <c:pt idx="106">
                  <c:v>619836.9008846608</c:v>
                </c:pt>
                <c:pt idx="107">
                  <c:v>620565.4939511805</c:v>
                </c:pt>
                <c:pt idx="108">
                  <c:v>621280.5731838371</c:v>
                </c:pt>
                <c:pt idx="109">
                  <c:v>621982.6446033611</c:v>
                </c:pt>
                <c:pt idx="110">
                  <c:v>622672.1931345569</c:v>
                </c:pt>
                <c:pt idx="111">
                  <c:v>623349.6834699959</c:v>
                </c:pt>
                <c:pt idx="112">
                  <c:v>624015.5608998434</c:v>
                </c:pt>
                <c:pt idx="113">
                  <c:v>624670.2521090533</c:v>
                </c:pt>
                <c:pt idx="114">
                  <c:v>625314.1659431603</c:v>
                </c:pt>
                <c:pt idx="115">
                  <c:v>625947.6941437632</c:v>
                </c:pt>
                <c:pt idx="116">
                  <c:v>626571.212054943</c:v>
                </c:pt>
                <c:pt idx="117">
                  <c:v>627185.079301554</c:v>
                </c:pt>
                <c:pt idx="118">
                  <c:v>627789.6404405883</c:v>
                </c:pt>
                <c:pt idx="119">
                  <c:v>628385.2255864886</c:v>
                </c:pt>
              </c:numCache>
            </c:numRef>
          </c:yVal>
          <c:smooth val="0"/>
          <c:extLst xmlns:c16r2="http://schemas.microsoft.com/office/drawing/2015/06/chart">
            <c:ext xmlns:c16="http://schemas.microsoft.com/office/drawing/2014/chart" uri="{C3380CC4-5D6E-409C-BE32-E72D297353CC}">
              <c16:uniqueId val="{00000008-36D0-4CDB-940D-E85B01685097}"/>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22327.30931375944</c:v>
                </c:pt>
                <c:pt idx="2">
                  <c:v>43804.728753648</c:v>
                </c:pt>
                <c:pt idx="3">
                  <c:v>64486.81827426631</c:v>
                </c:pt>
                <c:pt idx="4">
                  <c:v>84398.09601075503</c:v>
                </c:pt>
                <c:pt idx="5">
                  <c:v>103562.6173277996</c:v>
                </c:pt>
                <c:pt idx="6">
                  <c:v>122003.9510006355</c:v>
                </c:pt>
                <c:pt idx="7">
                  <c:v>139745.160941849</c:v>
                </c:pt>
                <c:pt idx="8">
                  <c:v>156808.7923080618</c:v>
                </c:pt>
                <c:pt idx="9">
                  <c:v>173216.8613920934</c:v>
                </c:pt>
                <c:pt idx="10">
                  <c:v>188990.8487821911</c:v>
                </c:pt>
                <c:pt idx="11">
                  <c:v>204151.6953356564</c:v>
                </c:pt>
                <c:pt idx="12">
                  <c:v>218719.8005721676</c:v>
                </c:pt>
                <c:pt idx="13">
                  <c:v>233404.6631737966</c:v>
                </c:pt>
                <c:pt idx="14">
                  <c:v>247351.7393270202</c:v>
                </c:pt>
                <c:pt idx="15">
                  <c:v>260780.5017870134</c:v>
                </c:pt>
                <c:pt idx="16">
                  <c:v>273708.5187195729</c:v>
                </c:pt>
                <c:pt idx="17">
                  <c:v>286152.9428529865</c:v>
                </c:pt>
                <c:pt idx="18">
                  <c:v>298130.4901609553</c:v>
                </c:pt>
                <c:pt idx="19">
                  <c:v>309657.4288930125</c:v>
                </c:pt>
                <c:pt idx="20">
                  <c:v>320749.5737703908</c:v>
                </c:pt>
                <c:pt idx="21">
                  <c:v>331422.2841493087</c:v>
                </c:pt>
                <c:pt idx="22">
                  <c:v>341690.4652345614</c:v>
                </c:pt>
                <c:pt idx="23">
                  <c:v>351568.5716319617</c:v>
                </c:pt>
                <c:pt idx="24">
                  <c:v>361070.6126869686</c:v>
                </c:pt>
                <c:pt idx="25">
                  <c:v>370210.159179558</c:v>
                </c:pt>
                <c:pt idx="26">
                  <c:v>379001.546718612</c:v>
                </c:pt>
                <c:pt idx="27">
                  <c:v>387457.1315513775</c:v>
                </c:pt>
                <c:pt idx="28">
                  <c:v>395589.2216378911</c:v>
                </c:pt>
                <c:pt idx="29">
                  <c:v>403409.7253664348</c:v>
                </c:pt>
                <c:pt idx="30">
                  <c:v>410930.1594655016</c:v>
                </c:pt>
                <c:pt idx="31">
                  <c:v>418161.658400167</c:v>
                </c:pt>
                <c:pt idx="32">
                  <c:v>425114.98391796</c:v>
                </c:pt>
                <c:pt idx="33">
                  <c:v>431800.5346709906</c:v>
                </c:pt>
                <c:pt idx="34">
                  <c:v>438228.3558597547</c:v>
                </c:pt>
                <c:pt idx="35">
                  <c:v>444408.1488549699</c:v>
                </c:pt>
                <c:pt idx="36">
                  <c:v>450349.2807624226</c:v>
                </c:pt>
                <c:pt idx="37">
                  <c:v>456060.7939026185</c:v>
                </c:pt>
                <c:pt idx="38">
                  <c:v>461551.415182625</c:v>
                </c:pt>
                <c:pt idx="39">
                  <c:v>466829.5674199304</c:v>
                </c:pt>
                <c:pt idx="40">
                  <c:v>471903.3756684125</c:v>
                </c:pt>
                <c:pt idx="41">
                  <c:v>476780.676837361</c:v>
                </c:pt>
                <c:pt idx="42">
                  <c:v>481469.0285002668</c:v>
                </c:pt>
                <c:pt idx="43">
                  <c:v>485975.7175266405</c:v>
                </c:pt>
                <c:pt idx="44">
                  <c:v>490307.7685361682</c:v>
                </c:pt>
                <c:pt idx="45">
                  <c:v>494471.9521711813</c:v>
                </c:pt>
                <c:pt idx="46">
                  <c:v>498474.7931844473</c:v>
                </c:pt>
                <c:pt idx="47">
                  <c:v>502322.5783402462</c:v>
                </c:pt>
                <c:pt idx="48">
                  <c:v>506021.3641274737</c:v>
                </c:pt>
                <c:pt idx="49">
                  <c:v>509576.98428419</c:v>
                </c:pt>
                <c:pt idx="50">
                  <c:v>512995.0571336388</c:v>
                </c:pt>
                <c:pt idx="51">
                  <c:v>516280.9927322385</c:v>
                </c:pt>
                <c:pt idx="52">
                  <c:v>519439.9998341362</c:v>
                </c:pt>
                <c:pt idx="53">
                  <c:v>522477.0926650733</c:v>
                </c:pt>
                <c:pt idx="54">
                  <c:v>525397.0975134233</c:v>
                </c:pt>
                <c:pt idx="55">
                  <c:v>528204.6591392033</c:v>
                </c:pt>
                <c:pt idx="56">
                  <c:v>530904.2470032492</c:v>
                </c:pt>
                <c:pt idx="57">
                  <c:v>533500.1613189669</c:v>
                </c:pt>
                <c:pt idx="58">
                  <c:v>535996.5389293036</c:v>
                </c:pt>
                <c:pt idx="59">
                  <c:v>538397.3590116985</c:v>
                </c:pt>
                <c:pt idx="60">
                  <c:v>540706.448613937</c:v>
                </c:pt>
                <c:pt idx="61">
                  <c:v>542927.4880239591</c:v>
                </c:pt>
                <c:pt idx="62">
                  <c:v>545064.0159767508</c:v>
                </c:pt>
                <c:pt idx="63">
                  <c:v>547119.4347015414</c:v>
                </c:pt>
                <c:pt idx="64">
                  <c:v>549097.0148126078</c:v>
                </c:pt>
                <c:pt idx="65">
                  <c:v>550999.9000470107</c:v>
                </c:pt>
                <c:pt idx="66">
                  <c:v>552831.1118526634</c:v>
                </c:pt>
                <c:pt idx="67">
                  <c:v>554593.5538301197</c:v>
                </c:pt>
                <c:pt idx="68">
                  <c:v>556290.016031527</c:v>
                </c:pt>
                <c:pt idx="69">
                  <c:v>557923.1791201571</c:v>
                </c:pt>
                <c:pt idx="70">
                  <c:v>559495.618393994</c:v>
                </c:pt>
                <c:pt idx="71">
                  <c:v>561009.807676722</c:v>
                </c:pt>
                <c:pt idx="72">
                  <c:v>562468.1230796385</c:v>
                </c:pt>
                <c:pt idx="73">
                  <c:v>563872.846637777</c:v>
                </c:pt>
                <c:pt idx="74">
                  <c:v>565226.1698236507</c:v>
                </c:pt>
                <c:pt idx="75">
                  <c:v>566530.1969419519</c:v>
                </c:pt>
                <c:pt idx="76">
                  <c:v>567786.9484084691</c:v>
                </c:pt>
                <c:pt idx="77">
                  <c:v>568998.3639164974</c:v>
                </c:pt>
                <c:pt idx="78">
                  <c:v>570166.3054939345</c:v>
                </c:pt>
                <c:pt idx="79">
                  <c:v>571292.560454231</c:v>
                </c:pt>
                <c:pt idx="80">
                  <c:v>572378.8442442793</c:v>
                </c:pt>
                <c:pt idx="81">
                  <c:v>573426.8031923365</c:v>
                </c:pt>
                <c:pt idx="82">
                  <c:v>574438.017158926</c:v>
                </c:pt>
                <c:pt idx="83">
                  <c:v>575414.0020937156</c:v>
                </c:pt>
                <c:pt idx="84">
                  <c:v>576356.2125012102</c:v>
                </c:pt>
                <c:pt idx="85">
                  <c:v>577266.0438181203</c:v>
                </c:pt>
                <c:pt idx="86">
                  <c:v>578144.8347051434</c:v>
                </c:pt>
                <c:pt idx="87">
                  <c:v>578993.8692558747</c:v>
                </c:pt>
                <c:pt idx="88">
                  <c:v>579814.379125496</c:v>
                </c:pt>
                <c:pt idx="89">
                  <c:v>580607.5455818014</c:v>
                </c:pt>
                <c:pt idx="90">
                  <c:v>581374.5014811035</c:v>
                </c:pt>
                <c:pt idx="91">
                  <c:v>582116.3331714543</c:v>
                </c:pt>
                <c:pt idx="92">
                  <c:v>582834.0823255987</c:v>
                </c:pt>
                <c:pt idx="93">
                  <c:v>583528.7477059611</c:v>
                </c:pt>
                <c:pt idx="94">
                  <c:v>584201.2868639752</c:v>
                </c:pt>
                <c:pt idx="95">
                  <c:v>584852.6177759361</c:v>
                </c:pt>
                <c:pt idx="96">
                  <c:v>585483.6204175415</c:v>
                </c:pt>
                <c:pt idx="97">
                  <c:v>586095.1382792143</c:v>
                </c:pt>
                <c:pt idx="98">
                  <c:v>586687.9798242341</c:v>
                </c:pt>
                <c:pt idx="99">
                  <c:v>587262.9198916454</c:v>
                </c:pt>
                <c:pt idx="100">
                  <c:v>587820.7010458801</c:v>
                </c:pt>
                <c:pt idx="101">
                  <c:v>588362.0348749458</c:v>
                </c:pt>
                <c:pt idx="102">
                  <c:v>588887.6032389683</c:v>
                </c:pt>
                <c:pt idx="103">
                  <c:v>589398.0594708793</c:v>
                </c:pt>
                <c:pt idx="104">
                  <c:v>589894.0295309136</c:v>
                </c:pt>
                <c:pt idx="105">
                  <c:v>590376.1131165733</c:v>
                </c:pt>
                <c:pt idx="106">
                  <c:v>590844.8847296739</c:v>
                </c:pt>
                <c:pt idx="107">
                  <c:v>591300.8947019852</c:v>
                </c:pt>
                <c:pt idx="108">
                  <c:v>591744.6701809837</c:v>
                </c:pt>
                <c:pt idx="109">
                  <c:v>592176.7160771793</c:v>
                </c:pt>
                <c:pt idx="110">
                  <c:v>592597.5159743712</c:v>
                </c:pt>
                <c:pt idx="111">
                  <c:v>593007.5330042546</c:v>
                </c:pt>
                <c:pt idx="112">
                  <c:v>593407.210686639</c:v>
                </c:pt>
                <c:pt idx="113">
                  <c:v>593796.9737365683</c:v>
                </c:pt>
                <c:pt idx="114">
                  <c:v>594177.2288395733</c:v>
                </c:pt>
                <c:pt idx="115">
                  <c:v>594548.3653962374</c:v>
                </c:pt>
                <c:pt idx="116">
                  <c:v>594910.7562372155</c:v>
                </c:pt>
                <c:pt idx="117">
                  <c:v>595264.7583098272</c:v>
                </c:pt>
                <c:pt idx="118">
                  <c:v>595610.7133372863</c:v>
                </c:pt>
                <c:pt idx="119">
                  <c:v>595948.948451593</c:v>
                </c:pt>
              </c:numCache>
            </c:numRef>
          </c:yVal>
          <c:smooth val="0"/>
          <c:extLst xmlns:c16r2="http://schemas.microsoft.com/office/drawing/2015/06/chart">
            <c:ext xmlns:c16="http://schemas.microsoft.com/office/drawing/2014/chart" uri="{C3380CC4-5D6E-409C-BE32-E72D297353CC}">
              <c16:uniqueId val="{00000009-36D0-4CDB-940D-E85B01685097}"/>
            </c:ext>
          </c:extLst>
        </c:ser>
        <c:dLbls>
          <c:showLegendKey val="0"/>
          <c:showVal val="0"/>
          <c:showCatName val="0"/>
          <c:showSerName val="0"/>
          <c:showPercent val="0"/>
          <c:showBubbleSize val="0"/>
        </c:dLbls>
        <c:axId val="-1694828416"/>
        <c:axId val="-1694826224"/>
      </c:scatterChart>
      <c:valAx>
        <c:axId val="-169482841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94826224"/>
        <c:crosses val="autoZero"/>
        <c:crossBetween val="midCat"/>
      </c:valAx>
      <c:valAx>
        <c:axId val="-1694826224"/>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69482841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pPr>
      <a:endParaRPr lang="en-US"/>
    </a:p>
  </c:txPr>
  <c:externalData r:id="rId1">
    <c:autoUpdate val="0"/>
  </c:externalData>
</c:chartSpace>
</file>

<file path=word/charts/chart10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0.0</c:v>
                </c:pt>
                <c:pt idx="1">
                  <c:v>16.25075381338684</c:v>
                </c:pt>
                <c:pt idx="2">
                  <c:v>31.44449788446855</c:v>
                </c:pt>
                <c:pt idx="3">
                  <c:v>45.7757806470263</c:v>
                </c:pt>
                <c:pt idx="4">
                  <c:v>59.36327664044165</c:v>
                </c:pt>
                <c:pt idx="5">
                  <c:v>72.30305754114124</c:v>
                </c:pt>
                <c:pt idx="6">
                  <c:v>84.67292443058315</c:v>
                </c:pt>
                <c:pt idx="7">
                  <c:v>96.53592754369308</c:v>
                </c:pt>
                <c:pt idx="8">
                  <c:v>107.9432235355494</c:v>
                </c:pt>
                <c:pt idx="9">
                  <c:v>118.9363934174203</c:v>
                </c:pt>
                <c:pt idx="10">
                  <c:v>129.5493215230053</c:v>
                </c:pt>
                <c:pt idx="11">
                  <c:v>139.809717287576</c:v>
                </c:pt>
                <c:pt idx="12">
                  <c:v>149.7403464798558</c:v>
                </c:pt>
                <c:pt idx="13">
                  <c:v>159.8619751735696</c:v>
                </c:pt>
                <c:pt idx="14">
                  <c:v>169.539942367132</c:v>
                </c:pt>
                <c:pt idx="15">
                  <c:v>178.9409227174983</c:v>
                </c:pt>
                <c:pt idx="16">
                  <c:v>188.0771805500535</c:v>
                </c:pt>
                <c:pt idx="17">
                  <c:v>196.9592120591024</c:v>
                </c:pt>
                <c:pt idx="18">
                  <c:v>205.5961093231117</c:v>
                </c:pt>
                <c:pt idx="19">
                  <c:v>213.9958560512746</c:v>
                </c:pt>
                <c:pt idx="20">
                  <c:v>222.1655646189274</c:v>
                </c:pt>
                <c:pt idx="21">
                  <c:v>230.1116653440685</c:v>
                </c:pt>
                <c:pt idx="22">
                  <c:v>237.840056989623</c:v>
                </c:pt>
                <c:pt idx="23">
                  <c:v>245.3562258449565</c:v>
                </c:pt>
                <c:pt idx="24">
                  <c:v>252.6653393991478</c:v>
                </c:pt>
                <c:pt idx="25">
                  <c:v>259.7723195170967</c:v>
                </c:pt>
                <c:pt idx="26">
                  <c:v>266.682762113331</c:v>
                </c:pt>
                <c:pt idx="27">
                  <c:v>273.4009686519726</c:v>
                </c:pt>
                <c:pt idx="28">
                  <c:v>279.9314060725193</c:v>
                </c:pt>
                <c:pt idx="29">
                  <c:v>286.2784592504828</c:v>
                </c:pt>
                <c:pt idx="30">
                  <c:v>292.4464469962604</c:v>
                </c:pt>
                <c:pt idx="31">
                  <c:v>298.4396337788135</c:v>
                </c:pt>
                <c:pt idx="32">
                  <c:v>304.2622375155423</c:v>
                </c:pt>
                <c:pt idx="33">
                  <c:v>309.9184343214692</c:v>
                </c:pt>
                <c:pt idx="34">
                  <c:v>315.4123609381338</c:v>
                </c:pt>
                <c:pt idx="35">
                  <c:v>320.7481154194717</c:v>
                </c:pt>
                <c:pt idx="36">
                  <c:v>325.9297565353513</c:v>
                </c:pt>
                <c:pt idx="37">
                  <c:v>330.9613022587511</c:v>
                </c:pt>
                <c:pt idx="38">
                  <c:v>335.8467276258043</c:v>
                </c:pt>
                <c:pt idx="39">
                  <c:v>340.5899636807198</c:v>
                </c:pt>
                <c:pt idx="40">
                  <c:v>345.1948926818168</c:v>
                </c:pt>
                <c:pt idx="41">
                  <c:v>349.6653457550028</c:v>
                </c:pt>
                <c:pt idx="42">
                  <c:v>354.0051000766557</c:v>
                </c:pt>
                <c:pt idx="43">
                  <c:v>358.2178761434434</c:v>
                </c:pt>
                <c:pt idx="44">
                  <c:v>362.3073351888647</c:v>
                </c:pt>
                <c:pt idx="45">
                  <c:v>366.2770767869786</c:v>
                </c:pt>
                <c:pt idx="46">
                  <c:v>370.130636670384</c:v>
                </c:pt>
                <c:pt idx="47">
                  <c:v>373.8714847791425</c:v>
                </c:pt>
                <c:pt idx="48">
                  <c:v>377.5030235492441</c:v>
                </c:pt>
                <c:pt idx="49">
                  <c:v>381.0285864429322</c:v>
                </c:pt>
                <c:pt idx="50">
                  <c:v>384.4514367184269</c:v>
                </c:pt>
                <c:pt idx="51">
                  <c:v>387.7747664329763</c:v>
                </c:pt>
                <c:pt idx="52">
                  <c:v>391.0016956731533</c:v>
                </c:pt>
                <c:pt idx="53">
                  <c:v>394.1352719957268</c:v>
                </c:pt>
                <c:pt idx="54">
                  <c:v>397.1784700717466</c:v>
                </c:pt>
                <c:pt idx="55">
                  <c:v>400.1341915204594</c:v>
                </c:pt>
                <c:pt idx="56">
                  <c:v>403.0052649199861</c:v>
                </c:pt>
                <c:pt idx="57">
                  <c:v>405.7944459816196</c:v>
                </c:pt>
                <c:pt idx="58">
                  <c:v>408.5044178747552</c:v>
                </c:pt>
                <c:pt idx="59">
                  <c:v>411.1377916896</c:v>
                </c:pt>
                <c:pt idx="60">
                  <c:v>413.6971070253353</c:v>
                </c:pt>
                <c:pt idx="61">
                  <c:v>416.1848326917743</c:v>
                </c:pt>
                <c:pt idx="62">
                  <c:v>418.6033675131712</c:v>
                </c:pt>
                <c:pt idx="63">
                  <c:v>420.9550412233544</c:v>
                </c:pt>
                <c:pt idx="64">
                  <c:v>423.2421154419923</c:v>
                </c:pt>
                <c:pt idx="65">
                  <c:v>425.4667847224317</c:v>
                </c:pt>
                <c:pt idx="66">
                  <c:v>427.6311776620576</c:v>
                </c:pt>
                <c:pt idx="67">
                  <c:v>429.737358066877</c:v>
                </c:pt>
                <c:pt idx="68">
                  <c:v>431.7873261624663</c:v>
                </c:pt>
                <c:pt idx="69">
                  <c:v>433.7830198440589</c:v>
                </c:pt>
                <c:pt idx="70">
                  <c:v>435.7263159591225</c:v>
                </c:pt>
                <c:pt idx="71">
                  <c:v>437.619031616233</c:v>
                </c:pt>
                <c:pt idx="72">
                  <c:v>439.4629255145482</c:v>
                </c:pt>
                <c:pt idx="73">
                  <c:v>441.259699288743</c:v>
                </c:pt>
                <c:pt idx="74">
                  <c:v>443.0109988645742</c:v>
                </c:pt>
                <c:pt idx="75">
                  <c:v>444.7184158207837</c:v>
                </c:pt>
                <c:pt idx="76">
                  <c:v>446.3834887533676</c:v>
                </c:pt>
                <c:pt idx="77">
                  <c:v>448.0077046385968</c:v>
                </c:pt>
                <c:pt idx="78">
                  <c:v>449.5925001915957</c:v>
                </c:pt>
                <c:pt idx="79">
                  <c:v>451.1392632175366</c:v>
                </c:pt>
                <c:pt idx="80">
                  <c:v>452.6493339527833</c:v>
                </c:pt>
                <c:pt idx="81">
                  <c:v>454.1240063936802</c:v>
                </c:pt>
                <c:pt idx="82">
                  <c:v>455.5645296108832</c:v>
                </c:pt>
                <c:pt idx="83">
                  <c:v>456.9721090473502</c:v>
                </c:pt>
                <c:pt idx="84">
                  <c:v>458.3479077983648</c:v>
                </c:pt>
                <c:pt idx="85">
                  <c:v>459.6930478721839</c:v>
                </c:pt>
                <c:pt idx="86">
                  <c:v>461.0086114300202</c:v>
                </c:pt>
                <c:pt idx="87">
                  <c:v>462.2956420042992</c:v>
                </c:pt>
                <c:pt idx="88">
                  <c:v>463.5551456942876</c:v>
                </c:pt>
                <c:pt idx="89">
                  <c:v>464.7880923383073</c:v>
                </c:pt>
                <c:pt idx="90">
                  <c:v>465.9954166618942</c:v>
                </c:pt>
                <c:pt idx="91">
                  <c:v>467.1780194014016</c:v>
                </c:pt>
                <c:pt idx="92">
                  <c:v>468.3367684026095</c:v>
                </c:pt>
                <c:pt idx="93">
                  <c:v>469.4724996940904</c:v>
                </c:pt>
                <c:pt idx="94">
                  <c:v>470.5860185350699</c:v>
                </c:pt>
                <c:pt idx="95">
                  <c:v>471.6781004376832</c:v>
                </c:pt>
                <c:pt idx="96">
                  <c:v>472.7494921635771</c:v>
                </c:pt>
                <c:pt idx="97">
                  <c:v>473.8009126948572</c:v>
                </c:pt>
                <c:pt idx="98">
                  <c:v>474.8330541794967</c:v>
                </c:pt>
                <c:pt idx="99">
                  <c:v>475.8465828513027</c:v>
                </c:pt>
                <c:pt idx="100">
                  <c:v>476.8421399246581</c:v>
                </c:pt>
                <c:pt idx="101">
                  <c:v>477.8203424642606</c:v>
                </c:pt>
                <c:pt idx="102">
                  <c:v>478.7817842301329</c:v>
                </c:pt>
                <c:pt idx="103">
                  <c:v>479.727036498193</c:v>
                </c:pt>
                <c:pt idx="104">
                  <c:v>480.6566488567715</c:v>
                </c:pt>
                <c:pt idx="105">
                  <c:v>481.5711499793695</c:v>
                </c:pt>
                <c:pt idx="106">
                  <c:v>482.4710483741101</c:v>
                </c:pt>
                <c:pt idx="107">
                  <c:v>483.356833110267</c:v>
                </c:pt>
                <c:pt idx="108">
                  <c:v>484.228974522285</c:v>
                </c:pt>
                <c:pt idx="109">
                  <c:v>485.0879248917481</c:v>
                </c:pt>
                <c:pt idx="110">
                  <c:v>485.9341191077526</c:v>
                </c:pt>
                <c:pt idx="111">
                  <c:v>486.7679753061292</c:v>
                </c:pt>
                <c:pt idx="112">
                  <c:v>487.5898954880067</c:v>
                </c:pt>
                <c:pt idx="113">
                  <c:v>488.4002661181593</c:v>
                </c:pt>
                <c:pt idx="114">
                  <c:v>489.1994587036706</c:v>
                </c:pt>
                <c:pt idx="115">
                  <c:v>489.987830353336</c:v>
                </c:pt>
                <c:pt idx="116">
                  <c:v>490.765724318323</c:v>
                </c:pt>
                <c:pt idx="117">
                  <c:v>491.5334705145742</c:v>
                </c:pt>
                <c:pt idx="118">
                  <c:v>492.2913860274056</c:v>
                </c:pt>
                <c:pt idx="119">
                  <c:v>493.0397755988106</c:v>
                </c:pt>
              </c:numCache>
            </c:numRef>
          </c:yVal>
          <c:smooth val="0"/>
          <c:extLst xmlns:c16r2="http://schemas.microsoft.com/office/drawing/2015/06/chart">
            <c:ext xmlns:c16="http://schemas.microsoft.com/office/drawing/2014/chart" uri="{C3380CC4-5D6E-409C-BE32-E72D297353CC}">
              <c16:uniqueId val="{00000000-1180-4CBE-B720-310D59B503E2}"/>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0.0</c:v>
                </c:pt>
                <c:pt idx="1">
                  <c:v>25.86979108517016</c:v>
                </c:pt>
                <c:pt idx="2">
                  <c:v>50.13111308135103</c:v>
                </c:pt>
                <c:pt idx="3">
                  <c:v>73.0376106022723</c:v>
                </c:pt>
                <c:pt idx="4">
                  <c:v>94.75079594655085</c:v>
                </c:pt>
                <c:pt idx="5">
                  <c:v>115.4033280265439</c:v>
                </c:pt>
                <c:pt idx="6">
                  <c:v>135.1044456237296</c:v>
                </c:pt>
                <c:pt idx="7">
                  <c:v>153.9443871536787</c:v>
                </c:pt>
                <c:pt idx="8">
                  <c:v>171.9979836568427</c:v>
                </c:pt>
                <c:pt idx="9">
                  <c:v>189.327578293286</c:v>
                </c:pt>
                <c:pt idx="10">
                  <c:v>205.9853973129084</c:v>
                </c:pt>
                <c:pt idx="11">
                  <c:v>222.015474385592</c:v>
                </c:pt>
                <c:pt idx="12">
                  <c:v>237.4552113486916</c:v>
                </c:pt>
                <c:pt idx="13">
                  <c:v>253.1357023477303</c:v>
                </c:pt>
                <c:pt idx="14">
                  <c:v>268.0517530718806</c:v>
                </c:pt>
                <c:pt idx="15">
                  <c:v>282.4701854556661</c:v>
                </c:pt>
                <c:pt idx="16">
                  <c:v>296.4135335157316</c:v>
                </c:pt>
                <c:pt idx="17">
                  <c:v>309.9017925479689</c:v>
                </c:pt>
                <c:pt idx="18">
                  <c:v>322.9528840935045</c:v>
                </c:pt>
                <c:pt idx="19">
                  <c:v>335.5830374931064</c:v>
                </c:pt>
                <c:pt idx="20">
                  <c:v>347.8070984416206</c:v>
                </c:pt>
                <c:pt idx="21">
                  <c:v>359.638777968789</c:v>
                </c:pt>
                <c:pt idx="22">
                  <c:v>371.0908528886785</c:v>
                </c:pt>
                <c:pt idx="23">
                  <c:v>382.175326774377</c:v>
                </c:pt>
                <c:pt idx="24">
                  <c:v>392.9035588787564</c:v>
                </c:pt>
                <c:pt idx="25">
                  <c:v>403.286367075516</c:v>
                </c:pt>
                <c:pt idx="26">
                  <c:v>413.3354835894761</c:v>
                </c:pt>
                <c:pt idx="27">
                  <c:v>423.060421203406</c:v>
                </c:pt>
                <c:pt idx="28">
                  <c:v>432.4707890916361</c:v>
                </c:pt>
                <c:pt idx="29">
                  <c:v>441.5759023723349</c:v>
                </c:pt>
                <c:pt idx="30">
                  <c:v>450.3848110158351</c:v>
                </c:pt>
                <c:pt idx="31">
                  <c:v>458.9063232577034</c:v>
                </c:pt>
                <c:pt idx="32">
                  <c:v>467.149023693786</c:v>
                </c:pt>
                <c:pt idx="33">
                  <c:v>475.1212871837907</c:v>
                </c:pt>
                <c:pt idx="34">
                  <c:v>482.8312894768287</c:v>
                </c:pt>
                <c:pt idx="35">
                  <c:v>490.2870152944834</c:v>
                </c:pt>
                <c:pt idx="36">
                  <c:v>497.4962644619166</c:v>
                </c:pt>
                <c:pt idx="37">
                  <c:v>504.4666565594316</c:v>
                </c:pt>
                <c:pt idx="38">
                  <c:v>511.2056344708079</c:v>
                </c:pt>
                <c:pt idx="39">
                  <c:v>517.7204694909764</c:v>
                </c:pt>
                <c:pt idx="40">
                  <c:v>524.0182602750564</c:v>
                </c:pt>
                <c:pt idx="41">
                  <c:v>530.105935424428</c:v>
                </c:pt>
                <c:pt idx="42">
                  <c:v>535.990255059557</c:v>
                </c:pt>
                <c:pt idx="43">
                  <c:v>541.677812249738</c:v>
                </c:pt>
                <c:pt idx="44">
                  <c:v>547.175034388171</c:v>
                </c:pt>
                <c:pt idx="45">
                  <c:v>552.488184574698</c:v>
                </c:pt>
                <c:pt idx="46">
                  <c:v>557.623363051559</c:v>
                </c:pt>
                <c:pt idx="47">
                  <c:v>562.5865087237804</c:v>
                </c:pt>
                <c:pt idx="48">
                  <c:v>567.3834007852802</c:v>
                </c:pt>
                <c:pt idx="49">
                  <c:v>572.0196604633354</c:v>
                </c:pt>
                <c:pt idx="50">
                  <c:v>576.5007528876258</c:v>
                </c:pt>
                <c:pt idx="51">
                  <c:v>580.8319890851035</c:v>
                </c:pt>
                <c:pt idx="52">
                  <c:v>585.0185281022929</c:v>
                </c:pt>
                <c:pt idx="53">
                  <c:v>589.0653792399361</c:v>
                </c:pt>
                <c:pt idx="54">
                  <c:v>592.9774043999914</c:v>
                </c:pt>
                <c:pt idx="55">
                  <c:v>596.759320534903</c:v>
                </c:pt>
                <c:pt idx="56">
                  <c:v>600.4157021896544</c:v>
                </c:pt>
                <c:pt idx="57">
                  <c:v>603.9509841265799</c:v>
                </c:pt>
                <c:pt idx="58">
                  <c:v>607.3694640226579</c:v>
                </c:pt>
                <c:pt idx="59">
                  <c:v>610.675305229145</c:v>
                </c:pt>
                <c:pt idx="60">
                  <c:v>613.8725395834184</c:v>
                </c:pt>
                <c:pt idx="61">
                  <c:v>616.9650702633945</c:v>
                </c:pt>
                <c:pt idx="62">
                  <c:v>619.9566746751334</c:v>
                </c:pt>
                <c:pt idx="63">
                  <c:v>622.8510073648381</c:v>
                </c:pt>
                <c:pt idx="64">
                  <c:v>625.6516029468856</c:v>
                </c:pt>
                <c:pt idx="65">
                  <c:v>628.3618790400851</c:v>
                </c:pt>
                <c:pt idx="66">
                  <c:v>630.9851392049368</c:v>
                </c:pt>
                <c:pt idx="67">
                  <c:v>633.5245758751325</c:v>
                </c:pt>
                <c:pt idx="68">
                  <c:v>635.983273277201</c:v>
                </c:pt>
                <c:pt idx="69">
                  <c:v>638.3642103325831</c:v>
                </c:pt>
                <c:pt idx="70">
                  <c:v>640.6702635370606</c:v>
                </c:pt>
                <c:pt idx="71">
                  <c:v>642.9042098128489</c:v>
                </c:pt>
                <c:pt idx="72">
                  <c:v>645.0687293292221</c:v>
                </c:pt>
                <c:pt idx="73">
                  <c:v>647.1664082878678</c:v>
                </c:pt>
                <c:pt idx="74">
                  <c:v>649.199741669713</c:v>
                </c:pt>
                <c:pt idx="75">
                  <c:v>651.1711359402116</c:v>
                </c:pt>
                <c:pt idx="76">
                  <c:v>653.0829117106012</c:v>
                </c:pt>
                <c:pt idx="77">
                  <c:v>654.9373063528073</c:v>
                </c:pt>
                <c:pt idx="78">
                  <c:v>656.736476566169</c:v>
                </c:pt>
                <c:pt idx="79">
                  <c:v>658.4825008942991</c:v>
                </c:pt>
                <c:pt idx="80">
                  <c:v>660.177382190771</c:v>
                </c:pt>
                <c:pt idx="81">
                  <c:v>661.8230500324804</c:v>
                </c:pt>
                <c:pt idx="82">
                  <c:v>663.4213630798858</c:v>
                </c:pt>
                <c:pt idx="83">
                  <c:v>664.9741113833852</c:v>
                </c:pt>
                <c:pt idx="84">
                  <c:v>666.4830186354374</c:v>
                </c:pt>
                <c:pt idx="85">
                  <c:v>667.9497443680985</c:v>
                </c:pt>
                <c:pt idx="86">
                  <c:v>669.3758860958333</c:v>
                </c:pt>
                <c:pt idx="87">
                  <c:v>670.7629814036718</c:v>
                </c:pt>
                <c:pt idx="88">
                  <c:v>672.1125099808014</c:v>
                </c:pt>
                <c:pt idx="89">
                  <c:v>673.4258955999121</c:v>
                </c:pt>
                <c:pt idx="90">
                  <c:v>674.704508042638</c:v>
                </c:pt>
                <c:pt idx="91">
                  <c:v>675.9496649715793</c:v>
                </c:pt>
                <c:pt idx="92">
                  <c:v>677.1626337494844</c:v>
                </c:pt>
                <c:pt idx="93">
                  <c:v>678.3446332061716</c:v>
                </c:pt>
                <c:pt idx="94">
                  <c:v>679.4968353539716</c:v>
                </c:pt>
                <c:pt idx="95">
                  <c:v>680.6203670523665</c:v>
                </c:pt>
                <c:pt idx="96">
                  <c:v>681.7163116227121</c:v>
                </c:pt>
                <c:pt idx="97">
                  <c:v>682.7857104138505</c:v>
                </c:pt>
                <c:pt idx="98">
                  <c:v>683.8295643195324</c:v>
                </c:pt>
                <c:pt idx="99">
                  <c:v>684.8488352485685</c:v>
                </c:pt>
                <c:pt idx="100">
                  <c:v>685.844447548671</c:v>
                </c:pt>
                <c:pt idx="101">
                  <c:v>686.8172893849511</c:v>
                </c:pt>
                <c:pt idx="102">
                  <c:v>687.7682140740908</c:v>
                </c:pt>
                <c:pt idx="103">
                  <c:v>688.6980413751336</c:v>
                </c:pt>
                <c:pt idx="104">
                  <c:v>689.6075587380083</c:v>
                </c:pt>
                <c:pt idx="105">
                  <c:v>690.4975225107179</c:v>
                </c:pt>
                <c:pt idx="106">
                  <c:v>691.3686591062664</c:v>
                </c:pt>
                <c:pt idx="107">
                  <c:v>692.221666130331</c:v>
                </c:pt>
                <c:pt idx="108">
                  <c:v>693.0572134707176</c:v>
                </c:pt>
                <c:pt idx="109">
                  <c:v>693.8759443496046</c:v>
                </c:pt>
                <c:pt idx="110">
                  <c:v>694.678476339572</c:v>
                </c:pt>
                <c:pt idx="111">
                  <c:v>695.4654023444654</c:v>
                </c:pt>
                <c:pt idx="112">
                  <c:v>696.2372915460337</c:v>
                </c:pt>
                <c:pt idx="113">
                  <c:v>696.9946903173458</c:v>
                </c:pt>
                <c:pt idx="114">
                  <c:v>697.7381231039664</c:v>
                </c:pt>
                <c:pt idx="115">
                  <c:v>698.4680932738083</c:v>
                </c:pt>
                <c:pt idx="116">
                  <c:v>699.185083936634</c:v>
                </c:pt>
                <c:pt idx="117">
                  <c:v>699.8895587340934</c:v>
                </c:pt>
                <c:pt idx="118">
                  <c:v>700.5819626012617</c:v>
                </c:pt>
                <c:pt idx="119">
                  <c:v>701.2627225004753</c:v>
                </c:pt>
              </c:numCache>
            </c:numRef>
          </c:yVal>
          <c:smooth val="0"/>
          <c:extLst xmlns:c16r2="http://schemas.microsoft.com/office/drawing/2015/06/chart">
            <c:ext xmlns:c16="http://schemas.microsoft.com/office/drawing/2014/chart" uri="{C3380CC4-5D6E-409C-BE32-E72D297353CC}">
              <c16:uniqueId val="{00000001-1180-4CBE-B720-310D59B503E2}"/>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0.0</c:v>
                </c:pt>
                <c:pt idx="1">
                  <c:v>10.69252459390646</c:v>
                </c:pt>
                <c:pt idx="2">
                  <c:v>20.59857160387901</c:v>
                </c:pt>
                <c:pt idx="3">
                  <c:v>29.90380076136626</c:v>
                </c:pt>
                <c:pt idx="4">
                  <c:v>38.71501099091756</c:v>
                </c:pt>
                <c:pt idx="5">
                  <c:v>47.11679627065951</c:v>
                </c:pt>
                <c:pt idx="6">
                  <c:v>55.17590218391615</c:v>
                </c:pt>
                <c:pt idx="7">
                  <c:v>62.94475880243225</c:v>
                </c:pt>
                <c:pt idx="8">
                  <c:v>70.4643426412181</c:v>
                </c:pt>
                <c:pt idx="9">
                  <c:v>77.7664929859652</c:v>
                </c:pt>
                <c:pt idx="10">
                  <c:v>84.87578461775372</c:v>
                </c:pt>
                <c:pt idx="11">
                  <c:v>91.81104000209598</c:v>
                </c:pt>
                <c:pt idx="12">
                  <c:v>98.58654857103403</c:v>
                </c:pt>
                <c:pt idx="13">
                  <c:v>105.5433473780754</c:v>
                </c:pt>
                <c:pt idx="14">
                  <c:v>112.2586064598545</c:v>
                </c:pt>
                <c:pt idx="15">
                  <c:v>118.841027615888</c:v>
                </c:pt>
                <c:pt idx="16">
                  <c:v>125.2960294873196</c:v>
                </c:pt>
                <c:pt idx="17">
                  <c:v>131.627573303992</c:v>
                </c:pt>
                <c:pt idx="18">
                  <c:v>137.8385192159412</c:v>
                </c:pt>
                <c:pt idx="19">
                  <c:v>143.930911926038</c:v>
                </c:pt>
                <c:pt idx="20">
                  <c:v>149.906206828071</c:v>
                </c:pt>
                <c:pt idx="21">
                  <c:v>155.765447956711</c:v>
                </c:pt>
                <c:pt idx="22">
                  <c:v>161.5094069934694</c:v>
                </c:pt>
                <c:pt idx="23">
                  <c:v>167.138690872835</c:v>
                </c:pt>
                <c:pt idx="24">
                  <c:v>172.6538241393246</c:v>
                </c:pt>
                <c:pt idx="25">
                  <c:v>178.0553110647179</c:v>
                </c:pt>
                <c:pt idx="26">
                  <c:v>183.3442493331186</c:v>
                </c:pt>
                <c:pt idx="27">
                  <c:v>188.521034443259</c:v>
                </c:pt>
                <c:pt idx="28">
                  <c:v>193.586329939728</c:v>
                </c:pt>
                <c:pt idx="29">
                  <c:v>198.5409008736542</c:v>
                </c:pt>
                <c:pt idx="30">
                  <c:v>203.3856210812764</c:v>
                </c:pt>
                <c:pt idx="31">
                  <c:v>208.1214763277103</c:v>
                </c:pt>
                <c:pt idx="32">
                  <c:v>212.749563910389</c:v>
                </c:pt>
                <c:pt idx="33">
                  <c:v>217.2710896083872</c:v>
                </c:pt>
                <c:pt idx="34">
                  <c:v>221.687362687314</c:v>
                </c:pt>
                <c:pt idx="35">
                  <c:v>225.9997895244342</c:v>
                </c:pt>
                <c:pt idx="36">
                  <c:v>230.2098663009901</c:v>
                </c:pt>
                <c:pt idx="37">
                  <c:v>234.3191711132677</c:v>
                </c:pt>
                <c:pt idx="38">
                  <c:v>238.3293557769075</c:v>
                </c:pt>
                <c:pt idx="39">
                  <c:v>242.242138513413</c:v>
                </c:pt>
                <c:pt idx="40">
                  <c:v>246.059294383089</c:v>
                </c:pt>
                <c:pt idx="41">
                  <c:v>249.7826475899155</c:v>
                </c:pt>
                <c:pt idx="42">
                  <c:v>253.4140637408391</c:v>
                </c:pt>
                <c:pt idx="43">
                  <c:v>256.9554424433964</c:v>
                </c:pt>
                <c:pt idx="44">
                  <c:v>260.4087102877882</c:v>
                </c:pt>
                <c:pt idx="45">
                  <c:v>263.7758142414613</c:v>
                </c:pt>
                <c:pt idx="46">
                  <c:v>267.0587154714613</c:v>
                </c:pt>
                <c:pt idx="47">
                  <c:v>270.2593836001797</c:v>
                </c:pt>
                <c:pt idx="48">
                  <c:v>273.3797913923972</c:v>
                </c:pt>
                <c:pt idx="49">
                  <c:v>276.4219098658812</c:v>
                </c:pt>
                <c:pt idx="50">
                  <c:v>279.3877038135315</c:v>
                </c:pt>
                <c:pt idx="51">
                  <c:v>282.2791277219966</c:v>
                </c:pt>
                <c:pt idx="52">
                  <c:v>285.0981220711908</c:v>
                </c:pt>
                <c:pt idx="53">
                  <c:v>287.846609992047</c:v>
                </c:pt>
                <c:pt idx="54">
                  <c:v>290.5264942659915</c:v>
                </c:pt>
                <c:pt idx="55">
                  <c:v>293.1396546457818</c:v>
                </c:pt>
                <c:pt idx="56">
                  <c:v>295.6879454777791</c:v>
                </c:pt>
                <c:pt idx="57">
                  <c:v>298.1731936060924</c:v>
                </c:pt>
                <c:pt idx="58">
                  <c:v>300.5971965393855</c:v>
                </c:pt>
                <c:pt idx="59">
                  <c:v>302.961720861811</c:v>
                </c:pt>
                <c:pt idx="60">
                  <c:v>305.2685008701835</c:v>
                </c:pt>
                <c:pt idx="61">
                  <c:v>307.5192374202969</c:v>
                </c:pt>
                <c:pt idx="62">
                  <c:v>309.7155969661096</c:v>
                </c:pt>
                <c:pt idx="63">
                  <c:v>311.8592107763798</c:v>
                </c:pt>
                <c:pt idx="64">
                  <c:v>313.951674314104</c:v>
                </c:pt>
                <c:pt idx="65">
                  <c:v>315.9945467651139</c:v>
                </c:pt>
                <c:pt idx="66">
                  <c:v>317.9893507028319</c:v>
                </c:pt>
                <c:pt idx="67">
                  <c:v>319.9375718771016</c:v>
                </c:pt>
                <c:pt idx="68">
                  <c:v>321.84065911583</c:v>
                </c:pt>
                <c:pt idx="69">
                  <c:v>323.700024328784</c:v>
                </c:pt>
                <c:pt idx="70">
                  <c:v>325.5170426037784</c:v>
                </c:pt>
                <c:pt idx="71">
                  <c:v>327.2930523860432</c:v>
                </c:pt>
                <c:pt idx="72">
                  <c:v>329.0293557322656</c:v>
                </c:pt>
                <c:pt idx="73">
                  <c:v>330.727218631464</c:v>
                </c:pt>
                <c:pt idx="74">
                  <c:v>332.3878713853164</c:v>
                </c:pt>
                <c:pt idx="75">
                  <c:v>334.0125090412386</c:v>
                </c:pt>
                <c:pt idx="76">
                  <c:v>335.60229187194</c:v>
                </c:pt>
                <c:pt idx="77">
                  <c:v>337.158345895703</c:v>
                </c:pt>
                <c:pt idx="78">
                  <c:v>338.6817634321233</c:v>
                </c:pt>
                <c:pt idx="79">
                  <c:v>340.173603688343</c:v>
                </c:pt>
                <c:pt idx="80">
                  <c:v>341.6348933713961</c:v>
                </c:pt>
                <c:pt idx="81">
                  <c:v>343.0666273224887</c:v>
                </c:pt>
                <c:pt idx="82">
                  <c:v>344.4697691694691</c:v>
                </c:pt>
                <c:pt idx="83">
                  <c:v>345.845251994052</c:v>
                </c:pt>
                <c:pt idx="84">
                  <c:v>347.1939790106589</c:v>
                </c:pt>
                <c:pt idx="85">
                  <c:v>348.5168242539767</c:v>
                </c:pt>
                <c:pt idx="86">
                  <c:v>349.8146332726772</c:v>
                </c:pt>
                <c:pt idx="87">
                  <c:v>351.088223826904</c:v>
                </c:pt>
                <c:pt idx="88">
                  <c:v>352.3383865873884</c:v>
                </c:pt>
                <c:pt idx="89">
                  <c:v>353.5658858342694</c:v>
                </c:pt>
                <c:pt idx="90">
                  <c:v>354.7714601538655</c:v>
                </c:pt>
                <c:pt idx="91">
                  <c:v>355.955823131837</c:v>
                </c:pt>
                <c:pt idx="92">
                  <c:v>357.1196640413345</c:v>
                </c:pt>
                <c:pt idx="93">
                  <c:v>358.2636485248868</c:v>
                </c:pt>
                <c:pt idx="94">
                  <c:v>359.3884192689017</c:v>
                </c:pt>
                <c:pt idx="95">
                  <c:v>360.4945966698224</c:v>
                </c:pt>
                <c:pt idx="96">
                  <c:v>361.5827794910338</c:v>
                </c:pt>
                <c:pt idx="97">
                  <c:v>362.6535455098046</c:v>
                </c:pt>
                <c:pt idx="98">
                  <c:v>363.707452153586</c:v>
                </c:pt>
                <c:pt idx="99">
                  <c:v>364.7450371251016</c:v>
                </c:pt>
                <c:pt idx="100">
                  <c:v>365.766819015762</c:v>
                </c:pt>
                <c:pt idx="101">
                  <c:v>366.7732979069696</c:v>
                </c:pt>
                <c:pt idx="102">
                  <c:v>367.7649559590336</c:v>
                </c:pt>
                <c:pt idx="103">
                  <c:v>368.7422579873637</c:v>
                </c:pt>
                <c:pt idx="104">
                  <c:v>369.7056520257947</c:v>
                </c:pt>
                <c:pt idx="105">
                  <c:v>370.655569876827</c:v>
                </c:pt>
                <c:pt idx="106">
                  <c:v>371.5924276487222</c:v>
                </c:pt>
                <c:pt idx="107">
                  <c:v>372.5166262793601</c:v>
                </c:pt>
                <c:pt idx="108">
                  <c:v>373.428552046859</c:v>
                </c:pt>
                <c:pt idx="109">
                  <c:v>374.3285770669472</c:v>
                </c:pt>
                <c:pt idx="110">
                  <c:v>375.2170597771236</c:v>
                </c:pt>
                <c:pt idx="111">
                  <c:v>376.0943454077315</c:v>
                </c:pt>
                <c:pt idx="112">
                  <c:v>376.960766439982</c:v>
                </c:pt>
                <c:pt idx="113">
                  <c:v>377.8166430511</c:v>
                </c:pt>
                <c:pt idx="114">
                  <c:v>378.6622835466823</c:v>
                </c:pt>
                <c:pt idx="115">
                  <c:v>379.4979847805042</c:v>
                </c:pt>
                <c:pt idx="116">
                  <c:v>380.3240325618673</c:v>
                </c:pt>
                <c:pt idx="117">
                  <c:v>381.1407020507558</c:v>
                </c:pt>
                <c:pt idx="118">
                  <c:v>381.9482581409445</c:v>
                </c:pt>
                <c:pt idx="119">
                  <c:v>382.7469558313178</c:v>
                </c:pt>
              </c:numCache>
            </c:numRef>
          </c:yVal>
          <c:smooth val="0"/>
          <c:extLst xmlns:c16r2="http://schemas.microsoft.com/office/drawing/2015/06/chart">
            <c:ext xmlns:c16="http://schemas.microsoft.com/office/drawing/2014/chart" uri="{C3380CC4-5D6E-409C-BE32-E72D297353CC}">
              <c16:uniqueId val="{00000002-1180-4CBE-B720-310D59B503E2}"/>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0.0</c:v>
                </c:pt>
                <c:pt idx="1">
                  <c:v>0.934807847540469</c:v>
                </c:pt>
                <c:pt idx="2">
                  <c:v>1.902633588488243</c:v>
                </c:pt>
                <c:pt idx="3">
                  <c:v>2.974566492961458</c:v>
                </c:pt>
                <c:pt idx="4">
                  <c:v>4.176201891846178</c:v>
                </c:pt>
                <c:pt idx="5">
                  <c:v>5.524050111989244</c:v>
                </c:pt>
                <c:pt idx="6">
                  <c:v>7.027524947077817</c:v>
                </c:pt>
                <c:pt idx="7">
                  <c:v>8.690543661697118</c:v>
                </c:pt>
                <c:pt idx="8">
                  <c:v>10.51281153193122</c:v>
                </c:pt>
                <c:pt idx="9">
                  <c:v>12.49085081652311</c:v>
                </c:pt>
                <c:pt idx="10">
                  <c:v>14.61882279286328</c:v>
                </c:pt>
                <c:pt idx="11">
                  <c:v>16.88918234583932</c:v>
                </c:pt>
                <c:pt idx="12">
                  <c:v>19.29319716913596</c:v>
                </c:pt>
                <c:pt idx="13">
                  <c:v>21.85023170219301</c:v>
                </c:pt>
                <c:pt idx="14">
                  <c:v>24.48416383659012</c:v>
                </c:pt>
                <c:pt idx="15">
                  <c:v>27.20847216946277</c:v>
                </c:pt>
                <c:pt idx="16">
                  <c:v>30.01610394574755</c:v>
                </c:pt>
                <c:pt idx="17">
                  <c:v>32.89956851887564</c:v>
                </c:pt>
                <c:pt idx="18">
                  <c:v>35.8511629078389</c:v>
                </c:pt>
                <c:pt idx="19">
                  <c:v>38.86314439211128</c:v>
                </c:pt>
                <c:pt idx="20">
                  <c:v>41.92786065221103</c:v>
                </c:pt>
                <c:pt idx="21">
                  <c:v>45.03784634538943</c:v>
                </c:pt>
                <c:pt idx="22">
                  <c:v>48.18589321571422</c:v>
                </c:pt>
                <c:pt idx="23">
                  <c:v>51.36509940415635</c:v>
                </c:pt>
                <c:pt idx="24">
                  <c:v>54.5689024776998</c:v>
                </c:pt>
                <c:pt idx="25">
                  <c:v>57.79109977932237</c:v>
                </c:pt>
                <c:pt idx="26">
                  <c:v>61.02590860945565</c:v>
                </c:pt>
                <c:pt idx="27">
                  <c:v>64.267803964126</c:v>
                </c:pt>
                <c:pt idx="28">
                  <c:v>67.51167485932866</c:v>
                </c:pt>
                <c:pt idx="29">
                  <c:v>70.75278016714066</c:v>
                </c:pt>
                <c:pt idx="30">
                  <c:v>73.98673701107865</c:v>
                </c:pt>
                <c:pt idx="31">
                  <c:v>77.20950732051915</c:v>
                </c:pt>
                <c:pt idx="32">
                  <c:v>80.41738307956346</c:v>
                </c:pt>
                <c:pt idx="33">
                  <c:v>83.60697076472917</c:v>
                </c:pt>
                <c:pt idx="34">
                  <c:v>86.77517535657361</c:v>
                </c:pt>
                <c:pt idx="35">
                  <c:v>89.91918422258823</c:v>
                </c:pt>
                <c:pt idx="36">
                  <c:v>93.03645109879182</c:v>
                </c:pt>
                <c:pt idx="37">
                  <c:v>96.12468034156518</c:v>
                </c:pt>
                <c:pt idx="38">
                  <c:v>99.18181157695582</c:v>
                </c:pt>
                <c:pt idx="39">
                  <c:v>102.206004924933</c:v>
                </c:pt>
                <c:pt idx="40">
                  <c:v>105.1956264897726</c:v>
                </c:pt>
                <c:pt idx="41">
                  <c:v>108.1492347283238</c:v>
                </c:pt>
                <c:pt idx="42">
                  <c:v>111.0655673722913</c:v>
                </c:pt>
                <c:pt idx="43">
                  <c:v>113.943528980506</c:v>
                </c:pt>
                <c:pt idx="44">
                  <c:v>116.7821791239789</c:v>
                </c:pt>
                <c:pt idx="45">
                  <c:v>119.5807211982483</c:v>
                </c:pt>
                <c:pt idx="46">
                  <c:v>122.3384918514007</c:v>
                </c:pt>
                <c:pt idx="47">
                  <c:v>125.054951011723</c:v>
                </c:pt>
                <c:pt idx="48">
                  <c:v>127.7296724957569</c:v>
                </c:pt>
                <c:pt idx="49">
                  <c:v>130.3623351752622</c:v>
                </c:pt>
                <c:pt idx="50">
                  <c:v>132.9527146801724</c:v>
                </c:pt>
                <c:pt idx="51">
                  <c:v>135.5006756138109</c:v>
                </c:pt>
                <c:pt idx="52">
                  <c:v>138.0061642563685</c:v>
                </c:pt>
                <c:pt idx="53">
                  <c:v>140.4692017320363</c:v>
                </c:pt>
                <c:pt idx="54">
                  <c:v>142.8898776164488</c:v>
                </c:pt>
                <c:pt idx="55">
                  <c:v>145.268343960946</c:v>
                </c:pt>
                <c:pt idx="56">
                  <c:v>147.6048097109024</c:v>
                </c:pt>
                <c:pt idx="57">
                  <c:v>149.8995354961552</c:v>
                </c:pt>
                <c:pt idx="58">
                  <c:v>152.1528287723663</c:v>
                </c:pt>
                <c:pt idx="59">
                  <c:v>154.3650392929876</c:v>
                </c:pt>
                <c:pt idx="60">
                  <c:v>156.5365548924342</c:v>
                </c:pt>
                <c:pt idx="61">
                  <c:v>158.6677975619741</c:v>
                </c:pt>
                <c:pt idx="62">
                  <c:v>160.7592198007105</c:v>
                </c:pt>
                <c:pt idx="63">
                  <c:v>162.8113012249642</c:v>
                </c:pt>
                <c:pt idx="64">
                  <c:v>164.824545420176</c:v>
                </c:pt>
                <c:pt idx="65">
                  <c:v>166.7994770203882</c:v>
                </c:pt>
                <c:pt idx="66">
                  <c:v>168.7366390010602</c:v>
                </c:pt>
                <c:pt idx="67">
                  <c:v>170.6365901718708</c:v>
                </c:pt>
                <c:pt idx="68">
                  <c:v>172.4999028568545</c:v>
                </c:pt>
                <c:pt idx="69">
                  <c:v>174.3271607499355</c:v>
                </c:pt>
                <c:pt idx="70">
                  <c:v>176.118956934657</c:v>
                </c:pt>
                <c:pt idx="71">
                  <c:v>177.8758920575133</c:v>
                </c:pt>
                <c:pt idx="72">
                  <c:v>179.5985726449303</c:v>
                </c:pt>
                <c:pt idx="73">
                  <c:v>181.2876095545366</c:v>
                </c:pt>
                <c:pt idx="74">
                  <c:v>182.943616551922</c:v>
                </c:pt>
                <c:pt idx="75">
                  <c:v>184.567209004577</c:v>
                </c:pt>
                <c:pt idx="76">
                  <c:v>186.1590026852937</c:v>
                </c:pt>
                <c:pt idx="77">
                  <c:v>187.7196126776607</c:v>
                </c:pt>
                <c:pt idx="78">
                  <c:v>189.2496523768257</c:v>
                </c:pt>
                <c:pt idx="79">
                  <c:v>190.7497325790896</c:v>
                </c:pt>
                <c:pt idx="80">
                  <c:v>192.2204606542568</c:v>
                </c:pt>
                <c:pt idx="81">
                  <c:v>193.6624397951173</c:v>
                </c:pt>
                <c:pt idx="82">
                  <c:v>195.0762683386938</c:v>
                </c:pt>
                <c:pt idx="83">
                  <c:v>196.4625391542982</c:v>
                </c:pt>
                <c:pt idx="84">
                  <c:v>197.8218390937186</c:v>
                </c:pt>
                <c:pt idx="85">
                  <c:v>199.1547484991215</c:v>
                </c:pt>
                <c:pt idx="86">
                  <c:v>200.4618407646203</c:v>
                </c:pt>
                <c:pt idx="87">
                  <c:v>201.7436819475997</c:v>
                </c:pt>
                <c:pt idx="88">
                  <c:v>203.0008304262356</c:v>
                </c:pt>
                <c:pt idx="89">
                  <c:v>204.2338365998183</c:v>
                </c:pt>
                <c:pt idx="90">
                  <c:v>205.4432426287185</c:v>
                </c:pt>
                <c:pt idx="91">
                  <c:v>206.6295822110469</c:v>
                </c:pt>
                <c:pt idx="92">
                  <c:v>207.7933803932438</c:v>
                </c:pt>
                <c:pt idx="93">
                  <c:v>208.9351534119878</c:v>
                </c:pt>
                <c:pt idx="94">
                  <c:v>210.0554085650401</c:v>
                </c:pt>
                <c:pt idx="95">
                  <c:v>211.1546441087321</c:v>
                </c:pt>
                <c:pt idx="96">
                  <c:v>212.2333491800082</c:v>
                </c:pt>
                <c:pt idx="97">
                  <c:v>213.2920037410076</c:v>
                </c:pt>
                <c:pt idx="98">
                  <c:v>214.33107854441</c:v>
                </c:pt>
                <c:pt idx="99">
                  <c:v>215.351035117741</c:v>
                </c:pt>
                <c:pt idx="100">
                  <c:v>216.3523257651032</c:v>
                </c:pt>
                <c:pt idx="101">
                  <c:v>217.3353935847845</c:v>
                </c:pt>
                <c:pt idx="102">
                  <c:v>218.3006725013674</c:v>
                </c:pt>
                <c:pt idx="103">
                  <c:v>219.2485873110491</c:v>
                </c:pt>
                <c:pt idx="104">
                  <c:v>220.1795537389253</c:v>
                </c:pt>
                <c:pt idx="105">
                  <c:v>221.093978507126</c:v>
                </c:pt>
                <c:pt idx="106">
                  <c:v>221.992259412772</c:v>
                </c:pt>
                <c:pt idx="107">
                  <c:v>222.8747854147241</c:v>
                </c:pt>
                <c:pt idx="108">
                  <c:v>223.7419367282764</c:v>
                </c:pt>
                <c:pt idx="109">
                  <c:v>224.5940849268854</c:v>
                </c:pt>
                <c:pt idx="110">
                  <c:v>225.4315930502007</c:v>
                </c:pt>
                <c:pt idx="111">
                  <c:v>226.2548157176407</c:v>
                </c:pt>
                <c:pt idx="112">
                  <c:v>227.0640992468552</c:v>
                </c:pt>
                <c:pt idx="113">
                  <c:v>227.8597817764276</c:v>
                </c:pt>
                <c:pt idx="114">
                  <c:v>228.6421933922666</c:v>
                </c:pt>
                <c:pt idx="115">
                  <c:v>229.4116562571053</c:v>
                </c:pt>
                <c:pt idx="116">
                  <c:v>230.1684847426823</c:v>
                </c:pt>
                <c:pt idx="117">
                  <c:v>230.9129855640731</c:v>
                </c:pt>
                <c:pt idx="118">
                  <c:v>231.6454579157908</c:v>
                </c:pt>
                <c:pt idx="119">
                  <c:v>232.3661936092803</c:v>
                </c:pt>
              </c:numCache>
            </c:numRef>
          </c:yVal>
          <c:smooth val="0"/>
          <c:extLst xmlns:c16r2="http://schemas.microsoft.com/office/drawing/2015/06/chart">
            <c:ext xmlns:c16="http://schemas.microsoft.com/office/drawing/2014/chart" uri="{C3380CC4-5D6E-409C-BE32-E72D297353CC}">
              <c16:uniqueId val="{00000003-1180-4CBE-B720-310D59B503E2}"/>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0.0</c:v>
                </c:pt>
                <c:pt idx="1">
                  <c:v>20.17288239110712</c:v>
                </c:pt>
                <c:pt idx="2">
                  <c:v>39.56338978791563</c:v>
                </c:pt>
                <c:pt idx="3">
                  <c:v>58.25017586299873</c:v>
                </c:pt>
                <c:pt idx="4">
                  <c:v>76.25945479979826</c:v>
                </c:pt>
                <c:pt idx="5">
                  <c:v>93.61597442965095</c:v>
                </c:pt>
                <c:pt idx="6">
                  <c:v>110.3432015347616</c:v>
                </c:pt>
                <c:pt idx="7">
                  <c:v>126.4634714134331</c:v>
                </c:pt>
                <c:pt idx="8">
                  <c:v>141.9981085159507</c:v>
                </c:pt>
                <c:pt idx="9">
                  <c:v>156.9675243602364</c:v>
                </c:pt>
                <c:pt idx="10">
                  <c:v>171.391297591923</c:v>
                </c:pt>
                <c:pt idx="11">
                  <c:v>185.2882399972323</c:v>
                </c:pt>
                <c:pt idx="12">
                  <c:v>198.6764514501947</c:v>
                </c:pt>
                <c:pt idx="13">
                  <c:v>212.1964607894624</c:v>
                </c:pt>
                <c:pt idx="14">
                  <c:v>225.07116497649</c:v>
                </c:pt>
                <c:pt idx="15">
                  <c:v>237.5002586185815</c:v>
                </c:pt>
                <c:pt idx="16">
                  <c:v>249.4991708882444</c:v>
                </c:pt>
                <c:pt idx="17">
                  <c:v>261.0828293018176</c:v>
                </c:pt>
                <c:pt idx="18">
                  <c:v>272.265668565361</c:v>
                </c:pt>
                <c:pt idx="19">
                  <c:v>283.061644414347</c:v>
                </c:pt>
                <c:pt idx="20">
                  <c:v>293.4842476662287</c:v>
                </c:pt>
                <c:pt idx="21">
                  <c:v>303.5465182653351</c:v>
                </c:pt>
                <c:pt idx="22">
                  <c:v>313.2610591810126</c:v>
                </c:pt>
                <c:pt idx="23">
                  <c:v>322.6400500658565</c:v>
                </c:pt>
                <c:pt idx="24">
                  <c:v>331.695260613703</c:v>
                </c:pt>
                <c:pt idx="25">
                  <c:v>340.4380635805092</c:v>
                </c:pt>
                <c:pt idx="26">
                  <c:v>348.8805187156368</c:v>
                </c:pt>
                <c:pt idx="27">
                  <c:v>357.0329114455319</c:v>
                </c:pt>
                <c:pt idx="28">
                  <c:v>364.9054987360677</c:v>
                </c:pt>
                <c:pt idx="29">
                  <c:v>372.5081935212511</c:v>
                </c:pt>
                <c:pt idx="30">
                  <c:v>379.8505743361728</c:v>
                </c:pt>
                <c:pt idx="31">
                  <c:v>386.9418956418986</c:v>
                </c:pt>
                <c:pt idx="32">
                  <c:v>393.7910978908457</c:v>
                </c:pt>
                <c:pt idx="33">
                  <c:v>400.4068173278071</c:v>
                </c:pt>
                <c:pt idx="34">
                  <c:v>406.7973955277046</c:v>
                </c:pt>
                <c:pt idx="35">
                  <c:v>412.9708886729923</c:v>
                </c:pt>
                <c:pt idx="36">
                  <c:v>418.9350765746231</c:v>
                </c:pt>
                <c:pt idx="37">
                  <c:v>424.6974714413573</c:v>
                </c:pt>
                <c:pt idx="38">
                  <c:v>430.2653264024745</c:v>
                </c:pt>
                <c:pt idx="39">
                  <c:v>435.6456456329224</c:v>
                </c:pt>
                <c:pt idx="40">
                  <c:v>440.8451899219417</c:v>
                </c:pt>
                <c:pt idx="41">
                  <c:v>445.870485089759</c:v>
                </c:pt>
                <c:pt idx="42">
                  <c:v>450.7278295959868</c:v>
                </c:pt>
                <c:pt idx="43">
                  <c:v>455.4233019227286</c:v>
                </c:pt>
                <c:pt idx="44">
                  <c:v>459.9627677416655</c:v>
                </c:pt>
                <c:pt idx="45">
                  <c:v>464.3518868708542</c:v>
                </c:pt>
                <c:pt idx="46">
                  <c:v>468.5961200267037</c:v>
                </c:pt>
                <c:pt idx="47">
                  <c:v>472.7007353764492</c:v>
                </c:pt>
                <c:pt idx="48">
                  <c:v>476.6708148962898</c:v>
                </c:pt>
                <c:pt idx="49">
                  <c:v>480.511260540191</c:v>
                </c:pt>
                <c:pt idx="50">
                  <c:v>484.2268002242762</c:v>
                </c:pt>
                <c:pt idx="51">
                  <c:v>487.8219936314663</c:v>
                </c:pt>
                <c:pt idx="52">
                  <c:v>491.3012378442888</c:v>
                </c:pt>
                <c:pt idx="53">
                  <c:v>494.6687728027146</c:v>
                </c:pt>
                <c:pt idx="54">
                  <c:v>497.9286865969888</c:v>
                </c:pt>
                <c:pt idx="55">
                  <c:v>501.0849205986732</c:v>
                </c:pt>
                <c:pt idx="56">
                  <c:v>504.1412744341142</c:v>
                </c:pt>
                <c:pt idx="57">
                  <c:v>507.1014108044856</c:v>
                </c:pt>
                <c:pt idx="58">
                  <c:v>509.9688601563893</c:v>
                </c:pt>
                <c:pt idx="59">
                  <c:v>512.7470252070234</c:v>
                </c:pt>
                <c:pt idx="60">
                  <c:v>515.4391853277521</c:v>
                </c:pt>
                <c:pt idx="61">
                  <c:v>518.0485007898784</c:v>
                </c:pt>
                <c:pt idx="62">
                  <c:v>520.578016876356</c:v>
                </c:pt>
                <c:pt idx="63">
                  <c:v>523.030667863059</c:v>
                </c:pt>
                <c:pt idx="64">
                  <c:v>525.4092808731984</c:v>
                </c:pt>
                <c:pt idx="65">
                  <c:v>527.7165796083456</c:v>
                </c:pt>
                <c:pt idx="66">
                  <c:v>529.9551879595538</c:v>
                </c:pt>
                <c:pt idx="67">
                  <c:v>532.1276335018356</c:v>
                </c:pt>
                <c:pt idx="68">
                  <c:v>534.2363508753706</c:v>
                </c:pt>
                <c:pt idx="69">
                  <c:v>536.283685056581</c:v>
                </c:pt>
                <c:pt idx="70">
                  <c:v>538.2718945222596</c:v>
                </c:pt>
                <c:pt idx="71">
                  <c:v>540.203154309828</c:v>
                </c:pt>
                <c:pt idx="72">
                  <c:v>542.079558976686</c:v>
                </c:pt>
                <c:pt idx="73">
                  <c:v>543.903125461662</c:v>
                </c:pt>
                <c:pt idx="74">
                  <c:v>545.67579585138</c:v>
                </c:pt>
                <c:pt idx="75">
                  <c:v>547.3994400543632</c:v>
                </c:pt>
                <c:pt idx="76">
                  <c:v>549.0758583856584</c:v>
                </c:pt>
                <c:pt idx="77">
                  <c:v>550.706784064592</c:v>
                </c:pt>
                <c:pt idx="78">
                  <c:v>552.293885628326</c:v>
                </c:pt>
                <c:pt idx="79">
                  <c:v>553.8387692637434</c:v>
                </c:pt>
                <c:pt idx="80">
                  <c:v>555.3429810601521</c:v>
                </c:pt>
                <c:pt idx="81">
                  <c:v>556.8080091852464</c:v>
                </c:pt>
                <c:pt idx="82">
                  <c:v>558.2352859866841</c:v>
                </c:pt>
                <c:pt idx="83">
                  <c:v>559.6261900215723</c:v>
                </c:pt>
                <c:pt idx="84">
                  <c:v>560.9820480161451</c:v>
                </c:pt>
                <c:pt idx="85">
                  <c:v>562.304136757808</c:v>
                </c:pt>
                <c:pt idx="86">
                  <c:v>563.593684921652</c:v>
                </c:pt>
                <c:pt idx="87">
                  <c:v>564.8518748335636</c:v>
                </c:pt>
                <c:pt idx="88">
                  <c:v>566.0798441719252</c:v>
                </c:pt>
                <c:pt idx="89">
                  <c:v>567.278687609855</c:v>
                </c:pt>
                <c:pt idx="90">
                  <c:v>568.4494583999324</c:v>
                </c:pt>
                <c:pt idx="91">
                  <c:v>569.5931699032681</c:v>
                </c:pt>
                <c:pt idx="92">
                  <c:v>570.710797064686</c:v>
                </c:pt>
                <c:pt idx="93">
                  <c:v>571.8032778358129</c:v>
                </c:pt>
                <c:pt idx="94">
                  <c:v>572.8715145477907</c:v>
                </c:pt>
                <c:pt idx="95">
                  <c:v>573.916375235217</c:v>
                </c:pt>
                <c:pt idx="96">
                  <c:v>574.938694912993</c:v>
                </c:pt>
                <c:pt idx="97">
                  <c:v>575.9392768075922</c:v>
                </c:pt>
                <c:pt idx="98">
                  <c:v>576.9188935442855</c:v>
                </c:pt>
                <c:pt idx="99">
                  <c:v>577.8782882918184</c:v>
                </c:pt>
                <c:pt idx="100">
                  <c:v>578.8181758659133</c:v>
                </c:pt>
                <c:pt idx="101">
                  <c:v>579.7392437930754</c:v>
                </c:pt>
                <c:pt idx="102">
                  <c:v>580.6421533359155</c:v>
                </c:pt>
                <c:pt idx="103">
                  <c:v>581.5275404814523</c:v>
                </c:pt>
                <c:pt idx="104">
                  <c:v>582.3960168935297</c:v>
                </c:pt>
                <c:pt idx="105">
                  <c:v>583.2481708306316</c:v>
                </c:pt>
                <c:pt idx="106">
                  <c:v>584.0845680302827</c:v>
                </c:pt>
                <c:pt idx="107">
                  <c:v>584.905752561176</c:v>
                </c:pt>
                <c:pt idx="108">
                  <c:v>585.7122476441453</c:v>
                </c:pt>
                <c:pt idx="109">
                  <c:v>586.5045564430474</c:v>
                </c:pt>
                <c:pt idx="110">
                  <c:v>587.2831628266385</c:v>
                </c:pt>
                <c:pt idx="111">
                  <c:v>588.0485321023989</c:v>
                </c:pt>
                <c:pt idx="112">
                  <c:v>588.8011117233631</c:v>
                </c:pt>
                <c:pt idx="113">
                  <c:v>589.5413319688236</c:v>
                </c:pt>
                <c:pt idx="114">
                  <c:v>590.2696065998607</c:v>
                </c:pt>
                <c:pt idx="115">
                  <c:v>590.9863334906275</c:v>
                </c:pt>
                <c:pt idx="116">
                  <c:v>591.691895236176</c:v>
                </c:pt>
                <c:pt idx="117">
                  <c:v>592.3866597376772</c:v>
                </c:pt>
                <c:pt idx="118">
                  <c:v>593.0709807659077</c:v>
                </c:pt>
                <c:pt idx="119">
                  <c:v>593.7451985036487</c:v>
                </c:pt>
              </c:numCache>
            </c:numRef>
          </c:yVal>
          <c:smooth val="0"/>
          <c:extLst xmlns:c16r2="http://schemas.microsoft.com/office/drawing/2015/06/chart">
            <c:ext xmlns:c16="http://schemas.microsoft.com/office/drawing/2014/chart" uri="{C3380CC4-5D6E-409C-BE32-E72D297353CC}">
              <c16:uniqueId val="{00000004-1180-4CBE-B720-310D59B503E2}"/>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0.0</c:v>
                </c:pt>
                <c:pt idx="1">
                  <c:v>16.17411103254381</c:v>
                </c:pt>
                <c:pt idx="2">
                  <c:v>31.20323662315059</c:v>
                </c:pt>
                <c:pt idx="3">
                  <c:v>45.29047610727593</c:v>
                </c:pt>
                <c:pt idx="4">
                  <c:v>58.5620189386719</c:v>
                </c:pt>
                <c:pt idx="5">
                  <c:v>71.12058920444434</c:v>
                </c:pt>
                <c:pt idx="6">
                  <c:v>83.049920078578</c:v>
                </c:pt>
                <c:pt idx="7">
                  <c:v>94.41838936005975</c:v>
                </c:pt>
                <c:pt idx="8">
                  <c:v>105.2819710622102</c:v>
                </c:pt>
                <c:pt idx="9">
                  <c:v>115.6866302266776</c:v>
                </c:pt>
                <c:pt idx="10">
                  <c:v>125.6702645992791</c:v>
                </c:pt>
                <c:pt idx="11">
                  <c:v>135.2642776177572</c:v>
                </c:pt>
                <c:pt idx="12">
                  <c:v>144.4948515223382</c:v>
                </c:pt>
                <c:pt idx="13">
                  <c:v>153.8848361003511</c:v>
                </c:pt>
                <c:pt idx="14">
                  <c:v>162.786027970702</c:v>
                </c:pt>
                <c:pt idx="15">
                  <c:v>171.3752498490753</c:v>
                </c:pt>
                <c:pt idx="16">
                  <c:v>179.6684510642967</c:v>
                </c:pt>
                <c:pt idx="17">
                  <c:v>187.6793939769368</c:v>
                </c:pt>
                <c:pt idx="18">
                  <c:v>195.4200971342816</c:v>
                </c:pt>
                <c:pt idx="19">
                  <c:v>202.901192386416</c:v>
                </c:pt>
                <c:pt idx="20">
                  <c:v>210.1322094563293</c:v>
                </c:pt>
                <c:pt idx="21">
                  <c:v>217.1218020911483</c:v>
                </c:pt>
                <c:pt idx="22">
                  <c:v>223.8779272341421</c:v>
                </c:pt>
                <c:pt idx="23">
                  <c:v>230.4079864675537</c:v>
                </c:pt>
                <c:pt idx="24">
                  <c:v>236.7189372026992</c:v>
                </c:pt>
                <c:pt idx="25">
                  <c:v>242.8173796571473</c:v>
                </c:pt>
                <c:pt idx="26">
                  <c:v>248.7102552241028</c:v>
                </c:pt>
                <c:pt idx="27">
                  <c:v>254.4034063175963</c:v>
                </c:pt>
                <c:pt idx="28">
                  <c:v>259.902690232931</c:v>
                </c:pt>
                <c:pt idx="29">
                  <c:v>265.2138035773687</c:v>
                </c:pt>
                <c:pt idx="30">
                  <c:v>270.3423029702126</c:v>
                </c:pt>
                <c:pt idx="31">
                  <c:v>275.2936208519282</c:v>
                </c:pt>
                <c:pt idx="32">
                  <c:v>280.073076835924</c:v>
                </c:pt>
                <c:pt idx="33">
                  <c:v>284.6858856167573</c:v>
                </c:pt>
                <c:pt idx="34">
                  <c:v>289.1371622471236</c:v>
                </c:pt>
                <c:pt idx="35">
                  <c:v>293.431925430531</c:v>
                </c:pt>
                <c:pt idx="36">
                  <c:v>297.57509934296</c:v>
                </c:pt>
                <c:pt idx="37">
                  <c:v>301.571514389067</c:v>
                </c:pt>
                <c:pt idx="38">
                  <c:v>305.4259072115935</c:v>
                </c:pt>
                <c:pt idx="39">
                  <c:v>309.1429209982534</c:v>
                </c:pt>
                <c:pt idx="40">
                  <c:v>312.7271035739959</c:v>
                </c:pt>
                <c:pt idx="41">
                  <c:v>316.1829067308495</c:v>
                </c:pt>
                <c:pt idx="42">
                  <c:v>319.5146852447496</c:v>
                </c:pt>
                <c:pt idx="43">
                  <c:v>322.7266959257558</c:v>
                </c:pt>
                <c:pt idx="44">
                  <c:v>325.8230967651511</c:v>
                </c:pt>
                <c:pt idx="45">
                  <c:v>328.807946222547</c:v>
                </c:pt>
                <c:pt idx="46">
                  <c:v>331.6852026820297</c:v>
                </c:pt>
                <c:pt idx="47">
                  <c:v>334.4587240952441</c:v>
                </c:pt>
                <c:pt idx="48">
                  <c:v>337.1322678207584</c:v>
                </c:pt>
                <c:pt idx="49">
                  <c:v>339.7094906625143</c:v>
                </c:pt>
                <c:pt idx="50">
                  <c:v>342.1939491051435</c:v>
                </c:pt>
                <c:pt idx="51">
                  <c:v>344.5890997403179</c:v>
                </c:pt>
                <c:pt idx="52">
                  <c:v>346.8982998765691</c:v>
                </c:pt>
                <c:pt idx="53">
                  <c:v>349.1248083197523</c:v>
                </c:pt>
                <c:pt idx="54">
                  <c:v>351.2717863142851</c:v>
                </c:pt>
                <c:pt idx="55">
                  <c:v>353.3422986324858</c:v>
                </c:pt>
                <c:pt idx="56">
                  <c:v>355.3393147992101</c:v>
                </c:pt>
                <c:pt idx="57">
                  <c:v>357.2657104390255</c:v>
                </c:pt>
                <c:pt idx="58">
                  <c:v>359.1242687332515</c:v>
                </c:pt>
                <c:pt idx="59">
                  <c:v>360.9176819745917</c:v>
                </c:pt>
                <c:pt idx="60">
                  <c:v>362.648553207453</c:v>
                </c:pt>
                <c:pt idx="61">
                  <c:v>364.3193979426811</c:v>
                </c:pt>
                <c:pt idx="62">
                  <c:v>365.9326459359254</c:v>
                </c:pt>
                <c:pt idx="63">
                  <c:v>367.4906430195624</c:v>
                </c:pt>
                <c:pt idx="64">
                  <c:v>368.9956529787376</c:v>
                </c:pt>
                <c:pt idx="65">
                  <c:v>370.4498594626484</c:v>
                </c:pt>
                <c:pt idx="66">
                  <c:v>371.8553679229572</c:v>
                </c:pt>
                <c:pt idx="67">
                  <c:v>373.2142075717702</c:v>
                </c:pt>
                <c:pt idx="68">
                  <c:v>374.5283333522427</c:v>
                </c:pt>
                <c:pt idx="69">
                  <c:v>375.799627915466</c:v>
                </c:pt>
                <c:pt idx="70">
                  <c:v>377.0299035978332</c:v>
                </c:pt>
                <c:pt idx="71">
                  <c:v>378.2209043936418</c:v>
                </c:pt>
                <c:pt idx="72">
                  <c:v>379.3743079181638</c:v>
                </c:pt>
                <c:pt idx="73">
                  <c:v>380.491727356876</c:v>
                </c:pt>
                <c:pt idx="74">
                  <c:v>381.5747133970171</c:v>
                </c:pt>
                <c:pt idx="75">
                  <c:v>382.6247561380451</c:v>
                </c:pt>
                <c:pt idx="76">
                  <c:v>383.6432869779355</c:v>
                </c:pt>
                <c:pt idx="77">
                  <c:v>384.631680472613</c:v>
                </c:pt>
                <c:pt idx="78">
                  <c:v>385.5912561662219</c:v>
                </c:pt>
                <c:pt idx="79">
                  <c:v>386.5232803900817</c:v>
                </c:pt>
                <c:pt idx="80">
                  <c:v>387.4289680286799</c:v>
                </c:pt>
                <c:pt idx="81">
                  <c:v>388.3094842510891</c:v>
                </c:pt>
                <c:pt idx="82">
                  <c:v>389.1659462066336</c:v>
                </c:pt>
                <c:pt idx="83">
                  <c:v>389.9994246837122</c:v>
                </c:pt>
                <c:pt idx="84">
                  <c:v>390.8109457309392</c:v>
                </c:pt>
                <c:pt idx="85">
                  <c:v>391.6014922399745</c:v>
                </c:pt>
                <c:pt idx="86">
                  <c:v>392.3720054895402</c:v>
                </c:pt>
                <c:pt idx="87">
                  <c:v>393.1233866502762</c:v>
                </c:pt>
                <c:pt idx="88">
                  <c:v>393.8564982502727</c:v>
                </c:pt>
                <c:pt idx="89">
                  <c:v>394.572165601182</c:v>
                </c:pt>
                <c:pt idx="90">
                  <c:v>395.2711781849702</c:v>
                </c:pt>
                <c:pt idx="91">
                  <c:v>395.9542910014406</c:v>
                </c:pt>
                <c:pt idx="92">
                  <c:v>396.6222258767948</c:v>
                </c:pt>
                <c:pt idx="93">
                  <c:v>397.2756727335201</c:v>
                </c:pt>
                <c:pt idx="94">
                  <c:v>397.9152908220157</c:v>
                </c:pt>
                <c:pt idx="95">
                  <c:v>398.5417099144041</c:v>
                </c:pt>
                <c:pt idx="96">
                  <c:v>399.155531461067</c:v>
                </c:pt>
                <c:pt idx="97">
                  <c:v>399.7573297104191</c:v>
                </c:pt>
                <c:pt idx="98">
                  <c:v>400.347652792586</c:v>
                </c:pt>
                <c:pt idx="99">
                  <c:v>400.9270237675934</c:v>
                </c:pt>
                <c:pt idx="100">
                  <c:v>401.4959416387546</c:v>
                </c:pt>
                <c:pt idx="101">
                  <c:v>402.054882331955</c:v>
                </c:pt>
                <c:pt idx="102">
                  <c:v>402.6042996415617</c:v>
                </c:pt>
                <c:pt idx="103">
                  <c:v>403.1446261437187</c:v>
                </c:pt>
                <c:pt idx="104">
                  <c:v>403.6762740777449</c:v>
                </c:pt>
                <c:pt idx="105">
                  <c:v>404.199636196443</c:v>
                </c:pt>
                <c:pt idx="106">
                  <c:v>404.7150865860721</c:v>
                </c:pt>
                <c:pt idx="107">
                  <c:v>405.2229814567717</c:v>
                </c:pt>
                <c:pt idx="108">
                  <c:v>405.7236599042169</c:v>
                </c:pt>
                <c:pt idx="109">
                  <c:v>406.21744464331</c:v>
                </c:pt>
                <c:pt idx="110">
                  <c:v>406.704642714617</c:v>
                </c:pt>
                <c:pt idx="111">
                  <c:v>407.1855461644364</c:v>
                </c:pt>
                <c:pt idx="112">
                  <c:v>407.6604326991691</c:v>
                </c:pt>
                <c:pt idx="113">
                  <c:v>408.1295663148048</c:v>
                </c:pt>
                <c:pt idx="114">
                  <c:v>408.5931979022639</c:v>
                </c:pt>
                <c:pt idx="115">
                  <c:v>409.051565829348</c:v>
                </c:pt>
                <c:pt idx="116">
                  <c:v>409.5048965000096</c:v>
                </c:pt>
                <c:pt idx="117">
                  <c:v>409.953404891704</c:v>
                </c:pt>
                <c:pt idx="118">
                  <c:v>410.3972950714742</c:v>
                </c:pt>
                <c:pt idx="119">
                  <c:v>410.8367606915326</c:v>
                </c:pt>
              </c:numCache>
            </c:numRef>
          </c:yVal>
          <c:smooth val="0"/>
          <c:extLst xmlns:c16r2="http://schemas.microsoft.com/office/drawing/2015/06/chart">
            <c:ext xmlns:c16="http://schemas.microsoft.com/office/drawing/2014/chart" uri="{C3380CC4-5D6E-409C-BE32-E72D297353CC}">
              <c16:uniqueId val="{00000005-1180-4CBE-B720-310D59B503E2}"/>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0.0</c:v>
                </c:pt>
                <c:pt idx="1">
                  <c:v>16.25438953976482</c:v>
                </c:pt>
                <c:pt idx="2">
                  <c:v>31.5232287581598</c:v>
                </c:pt>
                <c:pt idx="3">
                  <c:v>46.0075954034828</c:v>
                </c:pt>
                <c:pt idx="4">
                  <c:v>59.819377929492</c:v>
                </c:pt>
                <c:pt idx="5">
                  <c:v>73.04862277231177</c:v>
                </c:pt>
                <c:pt idx="6">
                  <c:v>85.76774147131662</c:v>
                </c:pt>
                <c:pt idx="7">
                  <c:v>98.03492846749623</c:v>
                </c:pt>
                <c:pt idx="8">
                  <c:v>109.8969353200923</c:v>
                </c:pt>
                <c:pt idx="9">
                  <c:v>121.391320951826</c:v>
                </c:pt>
                <c:pt idx="10">
                  <c:v>132.548275400799</c:v>
                </c:pt>
                <c:pt idx="11">
                  <c:v>143.3920965149437</c:v>
                </c:pt>
                <c:pt idx="12">
                  <c:v>153.9423843190748</c:v>
                </c:pt>
                <c:pt idx="13">
                  <c:v>164.7170064725055</c:v>
                </c:pt>
                <c:pt idx="14">
                  <c:v>175.0798652991277</c:v>
                </c:pt>
                <c:pt idx="15">
                  <c:v>185.1950467982006</c:v>
                </c:pt>
                <c:pt idx="16">
                  <c:v>195.0724255540354</c:v>
                </c:pt>
                <c:pt idx="17">
                  <c:v>204.7202427051438</c:v>
                </c:pt>
                <c:pt idx="18">
                  <c:v>214.1454584490657</c:v>
                </c:pt>
                <c:pt idx="19">
                  <c:v>223.3540374704567</c:v>
                </c:pt>
                <c:pt idx="20">
                  <c:v>232.3511773734622</c:v>
                </c:pt>
                <c:pt idx="21">
                  <c:v>241.1414907305061</c:v>
                </c:pt>
                <c:pt idx="22">
                  <c:v>249.7291494562505</c:v>
                </c:pt>
                <c:pt idx="23">
                  <c:v>258.1179986391521</c:v>
                </c:pt>
                <c:pt idx="24">
                  <c:v>266.311645666252</c:v>
                </c:pt>
                <c:pt idx="25">
                  <c:v>274.3135294108071</c:v>
                </c:pt>
                <c:pt idx="26">
                  <c:v>282.1278357573772</c:v>
                </c:pt>
                <c:pt idx="27">
                  <c:v>289.7575301433976</c:v>
                </c:pt>
                <c:pt idx="28">
                  <c:v>297.205810682286</c:v>
                </c:pt>
                <c:pt idx="29">
                  <c:v>304.4758582467171</c:v>
                </c:pt>
                <c:pt idx="30">
                  <c:v>311.570849996363</c:v>
                </c:pt>
                <c:pt idx="31">
                  <c:v>318.49396875395</c:v>
                </c:pt>
                <c:pt idx="32">
                  <c:v>325.2484085701872</c:v>
                </c:pt>
                <c:pt idx="33">
                  <c:v>331.8373773496848</c:v>
                </c:pt>
                <c:pt idx="34">
                  <c:v>338.2640972420039</c:v>
                </c:pt>
                <c:pt idx="35">
                  <c:v>344.5318033624494</c:v>
                </c:pt>
                <c:pt idx="36">
                  <c:v>350.6437412938021</c:v>
                </c:pt>
                <c:pt idx="37">
                  <c:v>356.6031637276972</c:v>
                </c:pt>
                <c:pt idx="38">
                  <c:v>362.4133265294349</c:v>
                </c:pt>
                <c:pt idx="39">
                  <c:v>368.0774859297971</c:v>
                </c:pt>
                <c:pt idx="40">
                  <c:v>373.598892037846</c:v>
                </c:pt>
                <c:pt idx="41">
                  <c:v>378.9807848295586</c:v>
                </c:pt>
                <c:pt idx="42">
                  <c:v>384.2263897075705</c:v>
                </c:pt>
                <c:pt idx="43">
                  <c:v>389.3389131872966</c:v>
                </c:pt>
                <c:pt idx="44">
                  <c:v>394.3215387685256</c:v>
                </c:pt>
                <c:pt idx="45">
                  <c:v>399.1774230326074</c:v>
                </c:pt>
                <c:pt idx="46">
                  <c:v>403.9096919920212</c:v>
                </c:pt>
                <c:pt idx="47">
                  <c:v>408.5214377090521</c:v>
                </c:pt>
                <c:pt idx="48">
                  <c:v>413.0157151920275</c:v>
                </c:pt>
                <c:pt idx="49">
                  <c:v>417.3955395714381</c:v>
                </c:pt>
                <c:pt idx="50">
                  <c:v>421.6638835534822</c:v>
                </c:pt>
                <c:pt idx="51">
                  <c:v>425.823675144865</c:v>
                </c:pt>
                <c:pt idx="52">
                  <c:v>429.8777956426711</c:v>
                </c:pt>
                <c:pt idx="53">
                  <c:v>433.8290778725259</c:v>
                </c:pt>
                <c:pt idx="54">
                  <c:v>437.6803046674704</c:v>
                </c:pt>
                <c:pt idx="55">
                  <c:v>441.4342075738722</c:v>
                </c:pt>
                <c:pt idx="56">
                  <c:v>445.0934657709986</c:v>
                </c:pt>
                <c:pt idx="57">
                  <c:v>448.6607051907958</c:v>
                </c:pt>
                <c:pt idx="58">
                  <c:v>452.1384978243268</c:v>
                </c:pt>
                <c:pt idx="59">
                  <c:v>455.5293612016839</c:v>
                </c:pt>
                <c:pt idx="60">
                  <c:v>458.8357580324117</c:v>
                </c:pt>
                <c:pt idx="61">
                  <c:v>462.0600959939966</c:v>
                </c:pt>
                <c:pt idx="62">
                  <c:v>465.2047276563871</c:v>
                </c:pt>
                <c:pt idx="63">
                  <c:v>468.2719505311552</c:v>
                </c:pt>
                <c:pt idx="64">
                  <c:v>471.2640072343938</c:v>
                </c:pt>
                <c:pt idx="65">
                  <c:v>474.1830857530685</c:v>
                </c:pt>
                <c:pt idx="66">
                  <c:v>477.0313198051251</c:v>
                </c:pt>
                <c:pt idx="67">
                  <c:v>479.810789284209</c:v>
                </c:pt>
                <c:pt idx="68">
                  <c:v>482.5235207804681</c:v>
                </c:pt>
                <c:pt idx="69">
                  <c:v>485.171488169416</c:v>
                </c:pt>
                <c:pt idx="70">
                  <c:v>487.7566132614081</c:v>
                </c:pt>
                <c:pt idx="71">
                  <c:v>490.2807665047612</c:v>
                </c:pt>
                <c:pt idx="72">
                  <c:v>492.7457677360862</c:v>
                </c:pt>
                <c:pt idx="73">
                  <c:v>495.1533869718141</c:v>
                </c:pt>
                <c:pt idx="74">
                  <c:v>497.5053452353733</c:v>
                </c:pt>
                <c:pt idx="75">
                  <c:v>499.8033154149225</c:v>
                </c:pt>
                <c:pt idx="76">
                  <c:v>502.04892314685</c:v>
                </c:pt>
                <c:pt idx="77">
                  <c:v>504.2437477207595</c:v>
                </c:pt>
                <c:pt idx="78">
                  <c:v>506.389323001854</c:v>
                </c:pt>
                <c:pt idx="79">
                  <c:v>508.4871383671121</c:v>
                </c:pt>
                <c:pt idx="80">
                  <c:v>510.5386396518561</c:v>
                </c:pt>
                <c:pt idx="81">
                  <c:v>512.5452301036074</c:v>
                </c:pt>
                <c:pt idx="82">
                  <c:v>514.5082713405</c:v>
                </c:pt>
                <c:pt idx="83">
                  <c:v>516.429084311596</c:v>
                </c:pt>
                <c:pt idx="84">
                  <c:v>518.308950256839</c:v>
                </c:pt>
                <c:pt idx="85">
                  <c:v>520.149111664542</c:v>
                </c:pt>
                <c:pt idx="86">
                  <c:v>521.950773224471</c:v>
                </c:pt>
                <c:pt idx="87">
                  <c:v>523.7151027748187</c:v>
                </c:pt>
                <c:pt idx="88">
                  <c:v>525.4432322415668</c:v>
                </c:pt>
                <c:pt idx="89">
                  <c:v>527.1362585687966</c:v>
                </c:pt>
                <c:pt idx="90">
                  <c:v>528.795244638779</c:v>
                </c:pt>
                <c:pt idx="91">
                  <c:v>530.4212201806916</c:v>
                </c:pt>
                <c:pt idx="92">
                  <c:v>532.015182667071</c:v>
                </c:pt>
                <c:pt idx="93">
                  <c:v>533.5780981970865</c:v>
                </c:pt>
                <c:pt idx="94">
                  <c:v>535.1109023659601</c:v>
                </c:pt>
                <c:pt idx="95">
                  <c:v>536.6145011198732</c:v>
                </c:pt>
                <c:pt idx="96">
                  <c:v>538.089771595791</c:v>
                </c:pt>
                <c:pt idx="97">
                  <c:v>539.5375629458164</c:v>
                </c:pt>
                <c:pt idx="98">
                  <c:v>540.9586971456274</c:v>
                </c:pt>
                <c:pt idx="99">
                  <c:v>542.3539697867349</c:v>
                </c:pt>
                <c:pt idx="100">
                  <c:v>543.7241508522993</c:v>
                </c:pt>
                <c:pt idx="101">
                  <c:v>545.0699854763242</c:v>
                </c:pt>
                <c:pt idx="102">
                  <c:v>546.392194686121</c:v>
                </c:pt>
                <c:pt idx="103">
                  <c:v>547.6914761279357</c:v>
                </c:pt>
                <c:pt idx="104">
                  <c:v>548.9685047757429</c:v>
                </c:pt>
                <c:pt idx="105">
                  <c:v>550.223933623178</c:v>
                </c:pt>
                <c:pt idx="106">
                  <c:v>551.458394358682</c:v>
                </c:pt>
                <c:pt idx="107">
                  <c:v>552.6724980239284</c:v>
                </c:pt>
                <c:pt idx="108">
                  <c:v>553.8668356556444</c:v>
                </c:pt>
                <c:pt idx="109">
                  <c:v>555.0419789109464</c:v>
                </c:pt>
                <c:pt idx="110">
                  <c:v>556.19848067639</c:v>
                </c:pt>
                <c:pt idx="111">
                  <c:v>557.336875660877</c:v>
                </c:pt>
                <c:pt idx="112">
                  <c:v>558.4576809726368</c:v>
                </c:pt>
                <c:pt idx="113">
                  <c:v>559.5613966805074</c:v>
                </c:pt>
                <c:pt idx="114">
                  <c:v>560.6485063597338</c:v>
                </c:pt>
                <c:pt idx="115">
                  <c:v>561.719477622542</c:v>
                </c:pt>
                <c:pt idx="116">
                  <c:v>562.7747626337406</c:v>
                </c:pt>
                <c:pt idx="117">
                  <c:v>563.8147986116155</c:v>
                </c:pt>
                <c:pt idx="118">
                  <c:v>564.8400083143904</c:v>
                </c:pt>
                <c:pt idx="119">
                  <c:v>565.8508005125359</c:v>
                </c:pt>
              </c:numCache>
            </c:numRef>
          </c:yVal>
          <c:smooth val="0"/>
          <c:extLst xmlns:c16r2="http://schemas.microsoft.com/office/drawing/2015/06/chart">
            <c:ext xmlns:c16="http://schemas.microsoft.com/office/drawing/2014/chart" uri="{C3380CC4-5D6E-409C-BE32-E72D297353CC}">
              <c16:uniqueId val="{00000006-1180-4CBE-B720-310D59B503E2}"/>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0.0</c:v>
                </c:pt>
                <c:pt idx="1">
                  <c:v>16.29117205137162</c:v>
                </c:pt>
                <c:pt idx="2">
                  <c:v>31.54283718152465</c:v>
                </c:pt>
                <c:pt idx="3">
                  <c:v>45.94436201758435</c:v>
                </c:pt>
                <c:pt idx="4">
                  <c:v>59.61031196952444</c:v>
                </c:pt>
                <c:pt idx="5">
                  <c:v>72.63345412384205</c:v>
                </c:pt>
                <c:pt idx="6">
                  <c:v>85.08892820830397</c:v>
                </c:pt>
                <c:pt idx="7">
                  <c:v>97.03763690742561</c:v>
                </c:pt>
                <c:pt idx="8">
                  <c:v>108.5289994282148</c:v>
                </c:pt>
                <c:pt idx="9">
                  <c:v>119.6031864814345</c:v>
                </c:pt>
                <c:pt idx="10">
                  <c:v>130.2929330029592</c:v>
                </c:pt>
                <c:pt idx="11">
                  <c:v>140.6250071317877</c:v>
                </c:pt>
                <c:pt idx="12">
                  <c:v>150.6213994434074</c:v>
                </c:pt>
                <c:pt idx="13">
                  <c:v>160.8028081701641</c:v>
                </c:pt>
                <c:pt idx="14">
                  <c:v>170.5329252788615</c:v>
                </c:pt>
                <c:pt idx="15">
                  <c:v>179.9786799893773</c:v>
                </c:pt>
                <c:pt idx="16">
                  <c:v>189.1520304743685</c:v>
                </c:pt>
                <c:pt idx="17">
                  <c:v>198.0632010549753</c:v>
                </c:pt>
                <c:pt idx="18">
                  <c:v>206.7210415055852</c:v>
                </c:pt>
                <c:pt idx="19">
                  <c:v>215.1333188997341</c:v>
                </c:pt>
                <c:pt idx="20">
                  <c:v>223.3069514771228</c:v>
                </c:pt>
                <c:pt idx="21">
                  <c:v>231.2481953703864</c:v>
                </c:pt>
                <c:pt idx="22">
                  <c:v>238.9627930727816</c:v>
                </c:pt>
                <c:pt idx="23">
                  <c:v>246.4560909083102</c:v>
                </c:pt>
                <c:pt idx="24">
                  <c:v>253.7331314365661</c:v>
                </c:pt>
                <c:pt idx="25">
                  <c:v>260.798725634345</c:v>
                </c:pt>
                <c:pt idx="26">
                  <c:v>267.6583735480056</c:v>
                </c:pt>
                <c:pt idx="27">
                  <c:v>274.3162930505175</c:v>
                </c:pt>
                <c:pt idx="28">
                  <c:v>280.7768802654255</c:v>
                </c:pt>
                <c:pt idx="29">
                  <c:v>287.0444609845967</c:v>
                </c:pt>
                <c:pt idx="30">
                  <c:v>293.1233063355558</c:v>
                </c:pt>
                <c:pt idx="31">
                  <c:v>299.0176442093698</c:v>
                </c:pt>
                <c:pt idx="32">
                  <c:v>304.7316667864611</c:v>
                </c:pt>
                <c:pt idx="33">
                  <c:v>310.269535039396</c:v>
                </c:pt>
                <c:pt idx="34">
                  <c:v>315.6353809224784</c:v>
                </c:pt>
                <c:pt idx="35">
                  <c:v>320.8333078176169</c:v>
                </c:pt>
                <c:pt idx="36">
                  <c:v>325.8673896917862</c:v>
                </c:pt>
                <c:pt idx="37">
                  <c:v>330.7416693284167</c:v>
                </c:pt>
                <c:pt idx="38">
                  <c:v>335.4601559197822</c:v>
                </c:pt>
                <c:pt idx="39">
                  <c:v>340.0268237352992</c:v>
                </c:pt>
                <c:pt idx="40">
                  <c:v>344.4456070363158</c:v>
                </c:pt>
                <c:pt idx="41">
                  <c:v>348.7203974229048</c:v>
                </c:pt>
                <c:pt idx="42">
                  <c:v>352.8550406982485</c:v>
                </c:pt>
                <c:pt idx="43">
                  <c:v>356.8533338095203</c:v>
                </c:pt>
                <c:pt idx="44">
                  <c:v>360.7190219266204</c:v>
                </c:pt>
                <c:pt idx="45">
                  <c:v>364.4557957007164</c:v>
                </c:pt>
                <c:pt idx="46">
                  <c:v>368.0672887313295</c:v>
                </c:pt>
                <c:pt idx="47">
                  <c:v>371.5570752603353</c:v>
                </c:pt>
                <c:pt idx="48">
                  <c:v>374.9286681030853</c:v>
                </c:pt>
                <c:pt idx="49">
                  <c:v>378.1855168205529</c:v>
                </c:pt>
                <c:pt idx="50">
                  <c:v>381.3310061314696</c:v>
                </c:pt>
                <c:pt idx="51">
                  <c:v>384.368454559849</c:v>
                </c:pt>
                <c:pt idx="52">
                  <c:v>387.3011133130376</c:v>
                </c:pt>
                <c:pt idx="53">
                  <c:v>390.1321653747755</c:v>
                </c:pt>
                <c:pt idx="54">
                  <c:v>392.8647248070256</c:v>
                </c:pt>
                <c:pt idx="55">
                  <c:v>395.5018362480332</c:v>
                </c:pt>
                <c:pt idx="56">
                  <c:v>398.0464745944264</c:v>
                </c:pt>
                <c:pt idx="57">
                  <c:v>400.5015448549511</c:v>
                </c:pt>
                <c:pt idx="58">
                  <c:v>402.8698821634127</c:v>
                </c:pt>
                <c:pt idx="59">
                  <c:v>405.1542519385703</c:v>
                </c:pt>
                <c:pt idx="60">
                  <c:v>407.3573501790242</c:v>
                </c:pt>
                <c:pt idx="61">
                  <c:v>409.4818038815602</c:v>
                </c:pt>
                <c:pt idx="62">
                  <c:v>411.5301715718006</c:v>
                </c:pt>
                <c:pt idx="63">
                  <c:v>413.5049439366212</c:v>
                </c:pt>
                <c:pt idx="64">
                  <c:v>415.4085445482293</c:v>
                </c:pt>
                <c:pt idx="65">
                  <c:v>417.243330670427</c:v>
                </c:pt>
                <c:pt idx="66">
                  <c:v>419.0115941380909</c:v>
                </c:pt>
                <c:pt idx="67">
                  <c:v>420.7155623014532</c:v>
                </c:pt>
                <c:pt idx="68">
                  <c:v>422.3573990273653</c:v>
                </c:pt>
                <c:pt idx="69">
                  <c:v>423.9392057501555</c:v>
                </c:pt>
                <c:pt idx="70">
                  <c:v>425.46302256532</c:v>
                </c:pt>
                <c:pt idx="71">
                  <c:v>426.9308293596819</c:v>
                </c:pt>
                <c:pt idx="72">
                  <c:v>428.3445469721665</c:v>
                </c:pt>
                <c:pt idx="73">
                  <c:v>429.7060383797842</c:v>
                </c:pt>
                <c:pt idx="74">
                  <c:v>431.017109903838</c:v>
                </c:pt>
                <c:pt idx="75">
                  <c:v>432.2795124317372</c:v>
                </c:pt>
                <c:pt idx="76">
                  <c:v>433.4949426502789</c:v>
                </c:pt>
                <c:pt idx="77">
                  <c:v>434.665044286432</c:v>
                </c:pt>
                <c:pt idx="78">
                  <c:v>435.7914093522392</c:v>
                </c:pt>
                <c:pt idx="79">
                  <c:v>436.8755793905128</c:v>
                </c:pt>
                <c:pt idx="80">
                  <c:v>437.9190467184671</c:v>
                </c:pt>
                <c:pt idx="81">
                  <c:v>438.9232556666572</c:v>
                </c:pt>
                <c:pt idx="82">
                  <c:v>439.8896038108241</c:v>
                </c:pt>
                <c:pt idx="83">
                  <c:v>440.8194431944677</c:v>
                </c:pt>
                <c:pt idx="84">
                  <c:v>441.7140815402872</c:v>
                </c:pt>
                <c:pt idx="85">
                  <c:v>442.5747834487165</c:v>
                </c:pt>
                <c:pt idx="86">
                  <c:v>443.4027715820312</c:v>
                </c:pt>
                <c:pt idx="87">
                  <c:v>444.1992278327106</c:v>
                </c:pt>
                <c:pt idx="88">
                  <c:v>444.9652944748022</c:v>
                </c:pt>
                <c:pt idx="89">
                  <c:v>445.7020752973012</c:v>
                </c:pt>
                <c:pt idx="90">
                  <c:v>446.410636718612</c:v>
                </c:pt>
                <c:pt idx="91">
                  <c:v>447.0920088813446</c:v>
                </c:pt>
                <c:pt idx="92">
                  <c:v>447.7471867267495</c:v>
                </c:pt>
                <c:pt idx="93">
                  <c:v>448.3771310482912</c:v>
                </c:pt>
                <c:pt idx="94">
                  <c:v>448.9827695238982</c:v>
                </c:pt>
                <c:pt idx="95">
                  <c:v>449.5649977264884</c:v>
                </c:pt>
                <c:pt idx="96">
                  <c:v>450.124680112578</c:v>
                </c:pt>
                <c:pt idx="97">
                  <c:v>450.6626509887201</c:v>
                </c:pt>
                <c:pt idx="98">
                  <c:v>451.1797154556634</c:v>
                </c:pt>
                <c:pt idx="99">
                  <c:v>451.676650330157</c:v>
                </c:pt>
                <c:pt idx="100">
                  <c:v>452.1542050444113</c:v>
                </c:pt>
                <c:pt idx="101">
                  <c:v>452.6131025232653</c:v>
                </c:pt>
                <c:pt idx="102">
                  <c:v>453.0540400391237</c:v>
                </c:pt>
                <c:pt idx="103">
                  <c:v>453.4776900448351</c:v>
                </c:pt>
                <c:pt idx="104">
                  <c:v>453.8847009846595</c:v>
                </c:pt>
                <c:pt idx="105">
                  <c:v>454.275698083543</c:v>
                </c:pt>
                <c:pt idx="106">
                  <c:v>454.6512841149333</c:v>
                </c:pt>
                <c:pt idx="107">
                  <c:v>455.0120401474051</c:v>
                </c:pt>
                <c:pt idx="108">
                  <c:v>455.3585262704099</c:v>
                </c:pt>
                <c:pt idx="109">
                  <c:v>455.6912822993745</c:v>
                </c:pt>
                <c:pt idx="110">
                  <c:v>456.0108284605892</c:v>
                </c:pt>
                <c:pt idx="111">
                  <c:v>456.3176660561612</c:v>
                </c:pt>
                <c:pt idx="112">
                  <c:v>456.6122781093772</c:v>
                </c:pt>
                <c:pt idx="113">
                  <c:v>456.8951299909112</c:v>
                </c:pt>
                <c:pt idx="114">
                  <c:v>457.1666700261857</c:v>
                </c:pt>
                <c:pt idx="115">
                  <c:v>457.4273300842948</c:v>
                </c:pt>
                <c:pt idx="116">
                  <c:v>457.6775261489191</c:v>
                </c:pt>
                <c:pt idx="117">
                  <c:v>457.9176588715609</c:v>
                </c:pt>
                <c:pt idx="118">
                  <c:v>458.1481141075456</c:v>
                </c:pt>
                <c:pt idx="119">
                  <c:v>458.3692634351837</c:v>
                </c:pt>
              </c:numCache>
            </c:numRef>
          </c:yVal>
          <c:smooth val="0"/>
          <c:extLst xmlns:c16r2="http://schemas.microsoft.com/office/drawing/2015/06/chart">
            <c:ext xmlns:c16="http://schemas.microsoft.com/office/drawing/2014/chart" uri="{C3380CC4-5D6E-409C-BE32-E72D297353CC}">
              <c16:uniqueId val="{00000007-1180-4CBE-B720-310D59B503E2}"/>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0.0</c:v>
                </c:pt>
                <c:pt idx="1">
                  <c:v>16.25075381338592</c:v>
                </c:pt>
                <c:pt idx="2">
                  <c:v>31.44449540969799</c:v>
                </c:pt>
                <c:pt idx="3">
                  <c:v>45.77578048978285</c:v>
                </c:pt>
                <c:pt idx="4">
                  <c:v>59.36329033540914</c:v>
                </c:pt>
                <c:pt idx="5">
                  <c:v>72.30310204063335</c:v>
                </c:pt>
                <c:pt idx="6">
                  <c:v>84.67302099180961</c:v>
                </c:pt>
                <c:pt idx="7">
                  <c:v>96.53610079984446</c:v>
                </c:pt>
                <c:pt idx="8">
                  <c:v>107.9435007208635</c:v>
                </c:pt>
                <c:pt idx="9">
                  <c:v>118.9368037210907</c:v>
                </c:pt>
                <c:pt idx="10">
                  <c:v>129.5498955508506</c:v>
                </c:pt>
                <c:pt idx="11">
                  <c:v>139.8104866137783</c:v>
                </c:pt>
                <c:pt idx="12">
                  <c:v>149.7413432740109</c:v>
                </c:pt>
                <c:pt idx="13">
                  <c:v>159.8632318907003</c:v>
                </c:pt>
                <c:pt idx="14">
                  <c:v>169.561568049045</c:v>
                </c:pt>
                <c:pt idx="15">
                  <c:v>178.9936654850858</c:v>
                </c:pt>
                <c:pt idx="16">
                  <c:v>188.1701460081604</c:v>
                </c:pt>
                <c:pt idx="17">
                  <c:v>197.1001575833998</c:v>
                </c:pt>
                <c:pt idx="18">
                  <c:v>205.7916776850757</c:v>
                </c:pt>
                <c:pt idx="19">
                  <c:v>214.2517614962435</c:v>
                </c:pt>
                <c:pt idx="20">
                  <c:v>222.4867417208425</c:v>
                </c:pt>
                <c:pt idx="21">
                  <c:v>230.5023886785352</c:v>
                </c:pt>
                <c:pt idx="22">
                  <c:v>238.3040378903715</c:v>
                </c:pt>
                <c:pt idx="23">
                  <c:v>245.8966911262587</c:v>
                </c:pt>
                <c:pt idx="24">
                  <c:v>253.2850958509557</c:v>
                </c:pt>
                <c:pt idx="25">
                  <c:v>260.4738071425716</c:v>
                </c:pt>
                <c:pt idx="26">
                  <c:v>267.4680984279526</c:v>
                </c:pt>
                <c:pt idx="27">
                  <c:v>274.2720219710839</c:v>
                </c:pt>
                <c:pt idx="28">
                  <c:v>280.889808728537</c:v>
                </c:pt>
                <c:pt idx="29">
                  <c:v>287.3256310487559</c:v>
                </c:pt>
                <c:pt idx="30">
                  <c:v>293.5836157022936</c:v>
                </c:pt>
                <c:pt idx="31">
                  <c:v>299.6678531390307</c:v>
                </c:pt>
                <c:pt idx="32">
                  <c:v>305.5824032190266</c:v>
                </c:pt>
                <c:pt idx="33">
                  <c:v>311.3312982283915</c:v>
                </c:pt>
                <c:pt idx="34">
                  <c:v>316.9185438364284</c:v>
                </c:pt>
                <c:pt idx="35">
                  <c:v>322.3481185208801</c:v>
                </c:pt>
                <c:pt idx="36">
                  <c:v>327.62397188237</c:v>
                </c:pt>
                <c:pt idx="37">
                  <c:v>332.750022182755</c:v>
                </c:pt>
                <c:pt idx="38">
                  <c:v>337.7301533718825</c:v>
                </c:pt>
                <c:pt idx="39">
                  <c:v>342.5682132951869</c:v>
                </c:pt>
                <c:pt idx="40">
                  <c:v>347.2680083076442</c:v>
                </c:pt>
                <c:pt idx="41">
                  <c:v>351.8333003029076</c:v>
                </c:pt>
                <c:pt idx="42">
                  <c:v>356.2678033582059</c:v>
                </c:pt>
                <c:pt idx="43">
                  <c:v>360.5751805176822</c:v>
                </c:pt>
                <c:pt idx="44">
                  <c:v>364.7590407670087</c:v>
                </c:pt>
                <c:pt idx="45">
                  <c:v>368.8229362339007</c:v>
                </c:pt>
                <c:pt idx="46">
                  <c:v>372.7703596369438</c:v>
                </c:pt>
                <c:pt idx="47">
                  <c:v>376.6047419955341</c:v>
                </c:pt>
                <c:pt idx="48">
                  <c:v>380.329450606253</c:v>
                </c:pt>
                <c:pt idx="49">
                  <c:v>383.9477872852603</c:v>
                </c:pt>
                <c:pt idx="50">
                  <c:v>387.4629868719147</c:v>
                </c:pt>
                <c:pt idx="51">
                  <c:v>390.8782159855546</c:v>
                </c:pt>
                <c:pt idx="52">
                  <c:v>394.1965720276085</c:v>
                </c:pt>
                <c:pt idx="53">
                  <c:v>397.421082410955</c:v>
                </c:pt>
                <c:pt idx="54">
                  <c:v>400.5547040076846</c:v>
                </c:pt>
                <c:pt idx="55">
                  <c:v>403.6003228006844</c:v>
                </c:pt>
                <c:pt idx="56">
                  <c:v>406.5607537249516</c:v>
                </c:pt>
                <c:pt idx="57">
                  <c:v>409.4387406845772</c:v>
                </c:pt>
                <c:pt idx="58">
                  <c:v>412.2369567314019</c:v>
                </c:pt>
                <c:pt idx="59">
                  <c:v>414.9580043918786</c:v>
                </c:pt>
                <c:pt idx="60">
                  <c:v>417.6044161289337</c:v>
                </c:pt>
                <c:pt idx="61">
                  <c:v>420.1786549263124</c:v>
                </c:pt>
                <c:pt idx="62">
                  <c:v>422.6831149833623</c:v>
                </c:pt>
                <c:pt idx="63">
                  <c:v>425.1201225089071</c:v>
                </c:pt>
                <c:pt idx="64">
                  <c:v>427.491936603511</c:v>
                </c:pt>
                <c:pt idx="65">
                  <c:v>429.8007502199935</c:v>
                </c:pt>
                <c:pt idx="66">
                  <c:v>432.0486911928142</c:v>
                </c:pt>
                <c:pt idx="67">
                  <c:v>434.2378233274876</c:v>
                </c:pt>
                <c:pt idx="68">
                  <c:v>436.3701475418375</c:v>
                </c:pt>
                <c:pt idx="69">
                  <c:v>438.4476030515134</c:v>
                </c:pt>
                <c:pt idx="70">
                  <c:v>440.4720685927073</c:v>
                </c:pt>
                <c:pt idx="71">
                  <c:v>442.4453636756125</c:v>
                </c:pt>
                <c:pt idx="72">
                  <c:v>444.3692498626277</c:v>
                </c:pt>
                <c:pt idx="73">
                  <c:v>446.245432065838</c:v>
                </c:pt>
                <c:pt idx="74">
                  <c:v>448.075559858753</c:v>
                </c:pt>
                <c:pt idx="75">
                  <c:v>449.8612287976906</c:v>
                </c:pt>
                <c:pt idx="76">
                  <c:v>451.6039817486617</c:v>
                </c:pt>
                <c:pt idx="77">
                  <c:v>453.305310215907</c:v>
                </c:pt>
                <c:pt idx="78">
                  <c:v>454.9666556687016</c:v>
                </c:pt>
                <c:pt idx="79">
                  <c:v>456.5894108632501</c:v>
                </c:pt>
                <c:pt idx="80">
                  <c:v>458.1749211569222</c:v>
                </c:pt>
                <c:pt idx="81">
                  <c:v>459.7244858122945</c:v>
                </c:pt>
                <c:pt idx="82">
                  <c:v>461.2393592887465</c:v>
                </c:pt>
                <c:pt idx="83">
                  <c:v>462.7207525196042</c:v>
                </c:pt>
                <c:pt idx="84">
                  <c:v>464.1698341730975</c:v>
                </c:pt>
                <c:pt idx="85">
                  <c:v>465.5877318955098</c:v>
                </c:pt>
                <c:pt idx="86">
                  <c:v>466.9755335352334</c:v>
                </c:pt>
                <c:pt idx="87">
                  <c:v>468.3342883464625</c:v>
                </c:pt>
                <c:pt idx="88">
                  <c:v>469.6650081715752</c:v>
                </c:pt>
                <c:pt idx="89">
                  <c:v>470.9686686012982</c:v>
                </c:pt>
                <c:pt idx="90">
                  <c:v>472.246210111949</c:v>
                </c:pt>
                <c:pt idx="91">
                  <c:v>473.4985391791402</c:v>
                </c:pt>
                <c:pt idx="92">
                  <c:v>474.7265293674689</c:v>
                </c:pt>
                <c:pt idx="93">
                  <c:v>475.93102239584</c:v>
                </c:pt>
                <c:pt idx="94">
                  <c:v>477.1128291780997</c:v>
                </c:pt>
                <c:pt idx="95">
                  <c:v>478.272730838844</c:v>
                </c:pt>
                <c:pt idx="96">
                  <c:v>479.4114797042536</c:v>
                </c:pt>
                <c:pt idx="97">
                  <c:v>480.5298002679365</c:v>
                </c:pt>
                <c:pt idx="98">
                  <c:v>481.6283901318165</c:v>
                </c:pt>
                <c:pt idx="99">
                  <c:v>482.7079209221374</c:v>
                </c:pt>
                <c:pt idx="100">
                  <c:v>483.7690391807518</c:v>
                </c:pt>
                <c:pt idx="101">
                  <c:v>484.8123672318675</c:v>
                </c:pt>
                <c:pt idx="102">
                  <c:v>485.8385040244856</c:v>
                </c:pt>
                <c:pt idx="103">
                  <c:v>486.848025950817</c:v>
                </c:pt>
                <c:pt idx="104">
                  <c:v>487.8414876409697</c:v>
                </c:pt>
                <c:pt idx="105">
                  <c:v>488.8194227342482</c:v>
                </c:pt>
                <c:pt idx="106">
                  <c:v>489.7823446274124</c:v>
                </c:pt>
                <c:pt idx="107">
                  <c:v>490.7307472003139</c:v>
                </c:pt>
                <c:pt idx="108">
                  <c:v>491.6651055192461</c:v>
                </c:pt>
                <c:pt idx="109">
                  <c:v>492.5858765185158</c:v>
                </c:pt>
                <c:pt idx="110">
                  <c:v>493.4934996605866</c:v>
                </c:pt>
                <c:pt idx="111">
                  <c:v>494.388397575273</c:v>
                </c:pt>
                <c:pt idx="112">
                  <c:v>495.2709766784537</c:v>
                </c:pt>
                <c:pt idx="113">
                  <c:v>496.1416277707185</c:v>
                </c:pt>
                <c:pt idx="114">
                  <c:v>497.0007266164611</c:v>
                </c:pt>
                <c:pt idx="115">
                  <c:v>497.8486345038463</c:v>
                </c:pt>
                <c:pt idx="116">
                  <c:v>498.6856987861447</c:v>
                </c:pt>
                <c:pt idx="117">
                  <c:v>499.5122534048924</c:v>
                </c:pt>
                <c:pt idx="118">
                  <c:v>500.3286193953718</c:v>
                </c:pt>
                <c:pt idx="119">
                  <c:v>501.1351053748212</c:v>
                </c:pt>
              </c:numCache>
            </c:numRef>
          </c:yVal>
          <c:smooth val="0"/>
          <c:extLst xmlns:c16r2="http://schemas.microsoft.com/office/drawing/2015/06/chart">
            <c:ext xmlns:c16="http://schemas.microsoft.com/office/drawing/2014/chart" uri="{C3380CC4-5D6E-409C-BE32-E72D297353CC}">
              <c16:uniqueId val="{00000008-1180-4CBE-B720-310D59B503E2}"/>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0.0</c:v>
                </c:pt>
                <c:pt idx="1">
                  <c:v>16.25075381338684</c:v>
                </c:pt>
                <c:pt idx="2">
                  <c:v>31.38940652762266</c:v>
                </c:pt>
                <c:pt idx="3">
                  <c:v>45.63446928056783</c:v>
                </c:pt>
                <c:pt idx="4">
                  <c:v>59.10830820455566</c:v>
                </c:pt>
                <c:pt idx="5">
                  <c:v>71.910048928622</c:v>
                </c:pt>
                <c:pt idx="6">
                  <c:v>84.1200420276715</c:v>
                </c:pt>
                <c:pt idx="7">
                  <c:v>95.80348676178966</c:v>
                </c:pt>
                <c:pt idx="8">
                  <c:v>107.0133695981367</c:v>
                </c:pt>
                <c:pt idx="9">
                  <c:v>117.7928456975287</c:v>
                </c:pt>
                <c:pt idx="10">
                  <c:v>128.1771676428957</c:v>
                </c:pt>
                <c:pt idx="11">
                  <c:v>138.1952462404106</c:v>
                </c:pt>
                <c:pt idx="12">
                  <c:v>147.8709124056122</c:v>
                </c:pt>
                <c:pt idx="13">
                  <c:v>157.7258852677896</c:v>
                </c:pt>
                <c:pt idx="14">
                  <c:v>167.1263100266892</c:v>
                </c:pt>
                <c:pt idx="15">
                  <c:v>176.2395567943119</c:v>
                </c:pt>
                <c:pt idx="16">
                  <c:v>185.078565705423</c:v>
                </c:pt>
                <c:pt idx="17">
                  <c:v>193.6544565745671</c:v>
                </c:pt>
                <c:pt idx="18">
                  <c:v>201.9769002518551</c:v>
                </c:pt>
                <c:pt idx="19">
                  <c:v>210.0544197048348</c:v>
                </c:pt>
                <c:pt idx="20">
                  <c:v>217.894631435449</c:v>
                </c:pt>
                <c:pt idx="21">
                  <c:v>225.5044383864592</c:v>
                </c:pt>
                <c:pt idx="22">
                  <c:v>232.8901834775588</c:v>
                </c:pt>
                <c:pt idx="23">
                  <c:v>240.0577712461882</c:v>
                </c:pt>
                <c:pt idx="24">
                  <c:v>247.0127637007608</c:v>
                </c:pt>
                <c:pt idx="25">
                  <c:v>253.7604553718577</c:v>
                </c:pt>
                <c:pt idx="26">
                  <c:v>260.3068018916592</c:v>
                </c:pt>
                <c:pt idx="27">
                  <c:v>266.6564364950709</c:v>
                </c:pt>
                <c:pt idx="28">
                  <c:v>272.8141416110884</c:v>
                </c:pt>
                <c:pt idx="29">
                  <c:v>278.7846012825721</c:v>
                </c:pt>
                <c:pt idx="30">
                  <c:v>284.572418025622</c:v>
                </c:pt>
                <c:pt idx="31">
                  <c:v>290.1821254866035</c:v>
                </c:pt>
                <c:pt idx="32">
                  <c:v>295.6181970815578</c:v>
                </c:pt>
                <c:pt idx="33">
                  <c:v>300.8850515230924</c:v>
                </c:pt>
                <c:pt idx="34">
                  <c:v>305.9870559652968</c:v>
                </c:pt>
                <c:pt idx="35">
                  <c:v>310.9285273520269</c:v>
                </c:pt>
                <c:pt idx="36">
                  <c:v>315.7137324358769</c:v>
                </c:pt>
                <c:pt idx="37">
                  <c:v>320.3468868392328</c:v>
                </c:pt>
                <c:pt idx="38">
                  <c:v>324.8321534510184</c:v>
                </c:pt>
                <c:pt idx="39">
                  <c:v>329.1736419023501</c:v>
                </c:pt>
                <c:pt idx="40">
                  <c:v>333.3754042097325</c:v>
                </c:pt>
                <c:pt idx="41">
                  <c:v>337.4414328793555</c:v>
                </c:pt>
                <c:pt idx="42">
                  <c:v>341.3756585104402</c:v>
                </c:pt>
                <c:pt idx="43">
                  <c:v>345.1819474612469</c:v>
                </c:pt>
                <c:pt idx="44">
                  <c:v>348.864099640019</c:v>
                </c:pt>
                <c:pt idx="45">
                  <c:v>352.4258464628264</c:v>
                </c:pt>
                <c:pt idx="46">
                  <c:v>355.8708490066492</c:v>
                </c:pt>
                <c:pt idx="47">
                  <c:v>359.2026963756763</c:v>
                </c:pt>
                <c:pt idx="48">
                  <c:v>362.4249042904712</c:v>
                </c:pt>
                <c:pt idx="49">
                  <c:v>365.5409139033254</c:v>
                </c:pt>
                <c:pt idx="50">
                  <c:v>368.5540908382445</c:v>
                </c:pt>
                <c:pt idx="51">
                  <c:v>371.4677244503881</c:v>
                </c:pt>
                <c:pt idx="52">
                  <c:v>374.2850272997021</c:v>
                </c:pt>
                <c:pt idx="53">
                  <c:v>377.0091348226059</c:v>
                </c:pt>
                <c:pt idx="54">
                  <c:v>379.643105195255</c:v>
                </c:pt>
                <c:pt idx="55">
                  <c:v>382.1899193755171</c:v>
                </c:pt>
                <c:pt idx="56">
                  <c:v>384.6524813112657</c:v>
                </c:pt>
                <c:pt idx="57">
                  <c:v>387.0336183024039</c:v>
                </c:pt>
                <c:pt idx="58">
                  <c:v>389.3360815040833</c:v>
                </c:pt>
                <c:pt idx="59">
                  <c:v>391.5625465588735</c:v>
                </c:pt>
                <c:pt idx="60">
                  <c:v>393.7156143459379</c:v>
                </c:pt>
                <c:pt idx="61">
                  <c:v>395.7978118357478</c:v>
                </c:pt>
                <c:pt idx="62">
                  <c:v>397.8115930393787</c:v>
                </c:pt>
                <c:pt idx="63">
                  <c:v>399.7593400419801</c:v>
                </c:pt>
                <c:pt idx="64">
                  <c:v>401.6433641105932</c:v>
                </c:pt>
                <c:pt idx="65">
                  <c:v>403.4659068670819</c:v>
                </c:pt>
                <c:pt idx="66">
                  <c:v>405.2291415175287</c:v>
                </c:pt>
                <c:pt idx="67">
                  <c:v>406.9351741300069</c:v>
                </c:pt>
                <c:pt idx="68">
                  <c:v>408.5860449532763</c:v>
                </c:pt>
                <c:pt idx="69">
                  <c:v>410.1837297693945</c:v>
                </c:pt>
                <c:pt idx="70">
                  <c:v>411.7301412738722</c:v>
                </c:pt>
                <c:pt idx="71">
                  <c:v>413.2271304774366</c:v>
                </c:pt>
                <c:pt idx="72">
                  <c:v>414.6764881239788</c:v>
                </c:pt>
                <c:pt idx="73">
                  <c:v>416.0799461196811</c:v>
                </c:pt>
                <c:pt idx="74">
                  <c:v>417.439178968833</c:v>
                </c:pt>
                <c:pt idx="75">
                  <c:v>418.7558052121331</c:v>
                </c:pt>
                <c:pt idx="76">
                  <c:v>420.0313888637575</c:v>
                </c:pt>
                <c:pt idx="77">
                  <c:v>421.2674408437751</c:v>
                </c:pt>
                <c:pt idx="78">
                  <c:v>422.4654204028428</c:v>
                </c:pt>
                <c:pt idx="79">
                  <c:v>423.62673653641</c:v>
                </c:pt>
                <c:pt idx="80">
                  <c:v>424.7527493859634</c:v>
                </c:pt>
                <c:pt idx="81">
                  <c:v>425.8447716251175</c:v>
                </c:pt>
                <c:pt idx="82">
                  <c:v>426.9040698285825</c:v>
                </c:pt>
                <c:pt idx="83">
                  <c:v>427.9318658222782</c:v>
                </c:pt>
                <c:pt idx="84">
                  <c:v>428.9293380131026</c:v>
                </c:pt>
                <c:pt idx="85">
                  <c:v>429.8976226970063</c:v>
                </c:pt>
                <c:pt idx="86">
                  <c:v>430.8378153442806</c:v>
                </c:pt>
                <c:pt idx="87">
                  <c:v>431.7509718610463</c:v>
                </c:pt>
                <c:pt idx="88">
                  <c:v>432.6381098261363</c:v>
                </c:pt>
                <c:pt idx="89">
                  <c:v>433.5002097027344</c:v>
                </c:pt>
                <c:pt idx="90">
                  <c:v>434.3382160241572</c:v>
                </c:pt>
                <c:pt idx="91">
                  <c:v>435.1530385534134</c:v>
                </c:pt>
                <c:pt idx="92">
                  <c:v>435.9455534161651</c:v>
                </c:pt>
                <c:pt idx="93">
                  <c:v>436.7166042069092</c:v>
                </c:pt>
                <c:pt idx="94">
                  <c:v>437.4670030682043</c:v>
                </c:pt>
                <c:pt idx="95">
                  <c:v>438.1975317429066</c:v>
                </c:pt>
                <c:pt idx="96">
                  <c:v>438.9089425994352</c:v>
                </c:pt>
                <c:pt idx="97">
                  <c:v>439.6019596301394</c:v>
                </c:pt>
                <c:pt idx="98">
                  <c:v>440.2772794229022</c:v>
                </c:pt>
                <c:pt idx="99">
                  <c:v>440.9355721061881</c:v>
                </c:pt>
                <c:pt idx="100">
                  <c:v>441.5774822677758</c:v>
                </c:pt>
                <c:pt idx="101">
                  <c:v>442.2036298474368</c:v>
                </c:pt>
                <c:pt idx="102">
                  <c:v>442.814611003917</c:v>
                </c:pt>
                <c:pt idx="103">
                  <c:v>443.4109989565312</c:v>
                </c:pt>
                <c:pt idx="104">
                  <c:v>443.9933448017939</c:v>
                </c:pt>
                <c:pt idx="105">
                  <c:v>444.5621783054566</c:v>
                </c:pt>
                <c:pt idx="106">
                  <c:v>445.1180086704097</c:v>
                </c:pt>
                <c:pt idx="107">
                  <c:v>445.6613252808746</c:v>
                </c:pt>
                <c:pt idx="108">
                  <c:v>446.1925984233521</c:v>
                </c:pt>
                <c:pt idx="109">
                  <c:v>446.712279984813</c:v>
                </c:pt>
                <c:pt idx="110">
                  <c:v>447.220804128603</c:v>
                </c:pt>
                <c:pt idx="111">
                  <c:v>447.7185879485575</c:v>
                </c:pt>
                <c:pt idx="112">
                  <c:v>448.2060321018334</c:v>
                </c:pt>
                <c:pt idx="113">
                  <c:v>448.6835214209214</c:v>
                </c:pt>
                <c:pt idx="114">
                  <c:v>449.1514255054491</c:v>
                </c:pt>
                <c:pt idx="115">
                  <c:v>449.610099294133</c:v>
                </c:pt>
                <c:pt idx="116">
                  <c:v>450.0598836175004</c:v>
                </c:pt>
                <c:pt idx="117">
                  <c:v>450.5011057318578</c:v>
                </c:pt>
                <c:pt idx="118">
                  <c:v>450.9340798349775</c:v>
                </c:pt>
                <c:pt idx="119">
                  <c:v>451.3591075640252</c:v>
                </c:pt>
              </c:numCache>
            </c:numRef>
          </c:yVal>
          <c:smooth val="0"/>
          <c:extLst xmlns:c16r2="http://schemas.microsoft.com/office/drawing/2015/06/chart">
            <c:ext xmlns:c16="http://schemas.microsoft.com/office/drawing/2014/chart" uri="{C3380CC4-5D6E-409C-BE32-E72D297353CC}">
              <c16:uniqueId val="{00000009-1180-4CBE-B720-310D59B503E2}"/>
            </c:ext>
          </c:extLst>
        </c:ser>
        <c:dLbls>
          <c:showLegendKey val="0"/>
          <c:showVal val="0"/>
          <c:showCatName val="0"/>
          <c:showSerName val="0"/>
          <c:showPercent val="0"/>
          <c:showBubbleSize val="0"/>
        </c:dLbls>
        <c:axId val="-1694842832"/>
        <c:axId val="-1694840640"/>
      </c:scatterChart>
      <c:valAx>
        <c:axId val="-169484283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94840640"/>
        <c:crosses val="autoZero"/>
        <c:crossBetween val="midCat"/>
      </c:valAx>
      <c:valAx>
        <c:axId val="-169484064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94842832"/>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pPr>
      <a:endParaRPr lang="en-US"/>
    </a:p>
  </c:txPr>
  <c:externalData r:id="rId1">
    <c:autoUpdate val="0"/>
  </c:externalData>
</c:chartSpace>
</file>

<file path=word/charts/chart10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22327.30931375963</c:v>
                </c:pt>
                <c:pt idx="2">
                  <c:v>21615.87074330197</c:v>
                </c:pt>
                <c:pt idx="3">
                  <c:v>20944.32989993978</c:v>
                </c:pt>
                <c:pt idx="4">
                  <c:v>20292.87418276931</c:v>
                </c:pt>
                <c:pt idx="5">
                  <c:v>19661.17130469745</c:v>
                </c:pt>
                <c:pt idx="6">
                  <c:v>19048.85776915311</c:v>
                </c:pt>
                <c:pt idx="7">
                  <c:v>18455.54679398337</c:v>
                </c:pt>
                <c:pt idx="8">
                  <c:v>17880.83428727685</c:v>
                </c:pt>
                <c:pt idx="9">
                  <c:v>17324.3036445887</c:v>
                </c:pt>
                <c:pt idx="10">
                  <c:v>16785.52961801039</c:v>
                </c:pt>
                <c:pt idx="11">
                  <c:v>16264.08145056413</c:v>
                </c:pt>
                <c:pt idx="12">
                  <c:v>15759.52542667261</c:v>
                </c:pt>
                <c:pt idx="13">
                  <c:v>15961.06698715963</c:v>
                </c:pt>
                <c:pt idx="14">
                  <c:v>15308.22596224232</c:v>
                </c:pt>
                <c:pt idx="15">
                  <c:v>14870.84173534921</c:v>
                </c:pt>
                <c:pt idx="16">
                  <c:v>14448.05257479569</c:v>
                </c:pt>
                <c:pt idx="17">
                  <c:v>14039.53716008567</c:v>
                </c:pt>
                <c:pt idx="18">
                  <c:v>13644.95109942158</c:v>
                </c:pt>
                <c:pt idx="19">
                  <c:v>13263.93803207165</c:v>
                </c:pt>
                <c:pt idx="20">
                  <c:v>12896.13446584661</c:v>
                </c:pt>
                <c:pt idx="21">
                  <c:v>12541.17348031695</c:v>
                </c:pt>
                <c:pt idx="22">
                  <c:v>12198.68757043053</c:v>
                </c:pt>
                <c:pt idx="23">
                  <c:v>11868.31082691637</c:v>
                </c:pt>
                <c:pt idx="24">
                  <c:v>11549.68060432679</c:v>
                </c:pt>
                <c:pt idx="25">
                  <c:v>11242.43879268397</c:v>
                </c:pt>
                <c:pt idx="26">
                  <c:v>10947.4184622961</c:v>
                </c:pt>
                <c:pt idx="27">
                  <c:v>10662.73434428211</c:v>
                </c:pt>
                <c:pt idx="28">
                  <c:v>10388.40845973256</c:v>
                </c:pt>
                <c:pt idx="29">
                  <c:v>10124.11262701432</c:v>
                </c:pt>
                <c:pt idx="30">
                  <c:v>9869.52455013655</c:v>
                </c:pt>
                <c:pt idx="31">
                  <c:v>9624.329095135573</c:v>
                </c:pt>
                <c:pt idx="32">
                  <c:v>9388.21847220658</c:v>
                </c:pt>
                <c:pt idx="33">
                  <c:v>9160.892351023031</c:v>
                </c:pt>
                <c:pt idx="34">
                  <c:v>8942.057925838983</c:v>
                </c:pt>
                <c:pt idx="35">
                  <c:v>8731.429940292473</c:v>
                </c:pt>
                <c:pt idx="36">
                  <c:v>8528.730679706275</c:v>
                </c:pt>
                <c:pt idx="37">
                  <c:v>8333.689937055913</c:v>
                </c:pt>
                <c:pt idx="38">
                  <c:v>8146.044957512428</c:v>
                </c:pt>
                <c:pt idx="39">
                  <c:v>7965.542405929335</c:v>
                </c:pt>
                <c:pt idx="40">
                  <c:v>7791.933518207154</c:v>
                </c:pt>
                <c:pt idx="41">
                  <c:v>7624.977379182218</c:v>
                </c:pt>
                <c:pt idx="42">
                  <c:v>7464.440175431724</c:v>
                </c:pt>
                <c:pt idx="43">
                  <c:v>7310.095072137616</c:v>
                </c:pt>
                <c:pt idx="44">
                  <c:v>7161.72208766737</c:v>
                </c:pt>
                <c:pt idx="45">
                  <c:v>7019.107963313737</c:v>
                </c:pt>
                <c:pt idx="46">
                  <c:v>6882.04602914852</c:v>
                </c:pt>
                <c:pt idx="47">
                  <c:v>6750.336066825211</c:v>
                </c:pt>
                <c:pt idx="48">
                  <c:v>6623.784170050252</c:v>
                </c:pt>
                <c:pt idx="49">
                  <c:v>6502.202603349015</c:v>
                </c:pt>
                <c:pt idx="50">
                  <c:v>6385.40965967384</c:v>
                </c:pt>
                <c:pt idx="51">
                  <c:v>6273.229517333541</c:v>
                </c:pt>
                <c:pt idx="52">
                  <c:v>6165.492100184023</c:v>
                </c:pt>
                <c:pt idx="53">
                  <c:v>6062.03292961328</c:v>
                </c:pt>
                <c:pt idx="54">
                  <c:v>5962.692982984088</c:v>
                </c:pt>
                <c:pt idx="55">
                  <c:v>5867.318551679883</c:v>
                </c:pt>
                <c:pt idx="56">
                  <c:v>5775.76110014226</c:v>
                </c:pt>
                <c:pt idx="57">
                  <c:v>5687.877126143521</c:v>
                </c:pt>
                <c:pt idx="58">
                  <c:v>5603.5280225014</c:v>
                </c:pt>
                <c:pt idx="59">
                  <c:v>5522.57994042113</c:v>
                </c:pt>
                <c:pt idx="60">
                  <c:v>5444.903654625541</c:v>
                </c:pt>
                <c:pt idx="61">
                  <c:v>5370.374430416125</c:v>
                </c:pt>
                <c:pt idx="62">
                  <c:v>5298.871892789412</c:v>
                </c:pt>
                <c:pt idx="63">
                  <c:v>5230.279897716079</c:v>
                </c:pt>
                <c:pt idx="64">
                  <c:v>5164.486405675325</c:v>
                </c:pt>
                <c:pt idx="65">
                  <c:v>5101.383357531688</c:v>
                </c:pt>
                <c:pt idx="66">
                  <c:v>5040.866552802774</c:v>
                </c:pt>
                <c:pt idx="67">
                  <c:v>4982.83553038708</c:v>
                </c:pt>
                <c:pt idx="68">
                  <c:v>4927.193451791272</c:v>
                </c:pt>
                <c:pt idx="69">
                  <c:v>4873.846986893891</c:v>
                </c:pt>
                <c:pt idx="70">
                  <c:v>4822.706202269358</c:v>
                </c:pt>
                <c:pt idx="71">
                  <c:v>4773.684452090869</c:v>
                </c:pt>
                <c:pt idx="72">
                  <c:v>4726.69827162167</c:v>
                </c:pt>
                <c:pt idx="73">
                  <c:v>4681.667273300037</c:v>
                </c:pt>
                <c:pt idx="74">
                  <c:v>4638.514045411318</c:v>
                </c:pt>
                <c:pt idx="75">
                  <c:v>4597.16405334413</c:v>
                </c:pt>
                <c:pt idx="76">
                  <c:v>4557.545543411622</c:v>
                </c:pt>
                <c:pt idx="77">
                  <c:v>4519.589449224901</c:v>
                </c:pt>
                <c:pt idx="78">
                  <c:v>4483.22930059244</c:v>
                </c:pt>
                <c:pt idx="79">
                  <c:v>4448.401134923384</c:v>
                </c:pt>
                <c:pt idx="80">
                  <c:v>4415.043411101807</c:v>
                </c:pt>
                <c:pt idx="81">
                  <c:v>4383.096925804078</c:v>
                </c:pt>
                <c:pt idx="82">
                  <c:v>4352.504732220968</c:v>
                </c:pt>
                <c:pt idx="83">
                  <c:v>4323.2120611502</c:v>
                </c:pt>
                <c:pt idx="84">
                  <c:v>4295.16624441956</c:v>
                </c:pt>
                <c:pt idx="85">
                  <c:v>4268.3166405994</c:v>
                </c:pt>
                <c:pt idx="86">
                  <c:v>4242.614562964266</c:v>
                </c:pt>
                <c:pt idx="87">
                  <c:v>4218.013209658134</c:v>
                </c:pt>
                <c:pt idx="88">
                  <c:v>4194.467596020968</c:v>
                </c:pt>
                <c:pt idx="89">
                  <c:v>4171.934489029099</c:v>
                </c:pt>
                <c:pt idx="90">
                  <c:v>4150.372343806383</c:v>
                </c:pt>
                <c:pt idx="91">
                  <c:v>4129.74124215755</c:v>
                </c:pt>
                <c:pt idx="92">
                  <c:v>4110.002833077573</c:v>
                </c:pt>
                <c:pt idx="93">
                  <c:v>4091.120275190973</c:v>
                </c:pt>
                <c:pt idx="94">
                  <c:v>4073.058181073415</c:v>
                </c:pt>
                <c:pt idx="95">
                  <c:v>4055.782563408582</c:v>
                </c:pt>
                <c:pt idx="96">
                  <c:v>4039.260782933765</c:v>
                </c:pt>
                <c:pt idx="97">
                  <c:v>4023.461498127939</c:v>
                </c:pt>
                <c:pt idx="98">
                  <c:v>4008.354616595266</c:v>
                </c:pt>
                <c:pt idx="99">
                  <c:v>3993.911248098724</c:v>
                </c:pt>
                <c:pt idx="100">
                  <c:v>3980.103659198578</c:v>
                </c:pt>
                <c:pt idx="101">
                  <c:v>3966.905229450233</c:v>
                </c:pt>
                <c:pt idx="102">
                  <c:v>3954.290409118148</c:v>
                </c:pt>
                <c:pt idx="103">
                  <c:v>3942.234678360865</c:v>
                </c:pt>
                <c:pt idx="104">
                  <c:v>3930.714507845254</c:v>
                </c:pt>
                <c:pt idx="105">
                  <c:v>3919.707320747551</c:v>
                </c:pt>
                <c:pt idx="106">
                  <c:v>3909.191456098362</c:v>
                </c:pt>
                <c:pt idx="107">
                  <c:v>3899.14613343329</c:v>
                </c:pt>
                <c:pt idx="108">
                  <c:v>3889.551418706547</c:v>
                </c:pt>
                <c:pt idx="109">
                  <c:v>3880.388191430096</c:v>
                </c:pt>
                <c:pt idx="110">
                  <c:v>3871.638112999551</c:v>
                </c:pt>
                <c:pt idx="111">
                  <c:v>3863.283596169109</c:v>
                </c:pt>
                <c:pt idx="112">
                  <c:v>3855.307775638184</c:v>
                </c:pt>
                <c:pt idx="113">
                  <c:v>3847.694479715994</c:v>
                </c:pt>
                <c:pt idx="114">
                  <c:v>3840.428203026555</c:v>
                </c:pt>
                <c:pt idx="115">
                  <c:v>3833.494080221384</c:v>
                </c:pt>
                <c:pt idx="116">
                  <c:v>3826.877860667226</c:v>
                </c:pt>
                <c:pt idx="117">
                  <c:v>3820.565884074054</c:v>
                </c:pt>
                <c:pt idx="118">
                  <c:v>3814.545057034673</c:v>
                </c:pt>
                <c:pt idx="119">
                  <c:v>3808.802830442844</c:v>
                </c:pt>
              </c:numCache>
            </c:numRef>
          </c:yVal>
          <c:smooth val="0"/>
          <c:extLst xmlns:c16r2="http://schemas.microsoft.com/office/drawing/2015/06/chart">
            <c:ext xmlns:c16="http://schemas.microsoft.com/office/drawing/2014/chart" uri="{C3380CC4-5D6E-409C-BE32-E72D297353CC}">
              <c16:uniqueId val="{00000000-8E84-493C-8306-DC4EB999692C}"/>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22327.30931375963</c:v>
                </c:pt>
                <c:pt idx="2">
                  <c:v>21615.87068782671</c:v>
                </c:pt>
                <c:pt idx="3">
                  <c:v>20944.32994896411</c:v>
                </c:pt>
                <c:pt idx="4">
                  <c:v>20292.87448805157</c:v>
                </c:pt>
                <c:pt idx="5">
                  <c:v>19661.17200867485</c:v>
                </c:pt>
                <c:pt idx="6">
                  <c:v>19048.85900410235</c:v>
                </c:pt>
                <c:pt idx="7">
                  <c:v>18455.54868156533</c:v>
                </c:pt>
                <c:pt idx="8">
                  <c:v>17880.83693838361</c:v>
                </c:pt>
                <c:pt idx="9">
                  <c:v>17324.3071594198</c:v>
                </c:pt>
                <c:pt idx="10">
                  <c:v>16785.53408631919</c:v>
                </c:pt>
                <c:pt idx="11">
                  <c:v>16264.08695202526</c:v>
                </c:pt>
                <c:pt idx="12">
                  <c:v>15759.53203133124</c:v>
                </c:pt>
                <c:pt idx="13">
                  <c:v>15961.07475593242</c:v>
                </c:pt>
                <c:pt idx="14">
                  <c:v>15308.23502397684</c:v>
                </c:pt>
                <c:pt idx="15">
                  <c:v>14870.85222632103</c:v>
                </c:pt>
                <c:pt idx="16">
                  <c:v>14448.06461957916</c:v>
                </c:pt>
                <c:pt idx="17">
                  <c:v>14039.5508717836</c:v>
                </c:pt>
                <c:pt idx="18">
                  <c:v>13644.96657872839</c:v>
                </c:pt>
                <c:pt idx="19">
                  <c:v>13263.95536676675</c:v>
                </c:pt>
                <c:pt idx="20">
                  <c:v>12896.1537306402</c:v>
                </c:pt>
                <c:pt idx="21">
                  <c:v>12541.19473696516</c:v>
                </c:pt>
                <c:pt idx="22">
                  <c:v>12198.71086805261</c:v>
                </c:pt>
                <c:pt idx="23">
                  <c:v>11868.33620245871</c:v>
                </c:pt>
                <c:pt idx="24">
                  <c:v>11549.70808313175</c:v>
                </c:pt>
                <c:pt idx="25">
                  <c:v>11242.46838912665</c:v>
                </c:pt>
                <c:pt idx="26">
                  <c:v>10947.45018072446</c:v>
                </c:pt>
                <c:pt idx="27">
                  <c:v>10662.76817971366</c:v>
                </c:pt>
                <c:pt idx="28">
                  <c:v>10388.4443987019</c:v>
                </c:pt>
                <c:pt idx="29">
                  <c:v>10124.15064815992</c:v>
                </c:pt>
                <c:pt idx="30">
                  <c:v>9869.564624816635</c:v>
                </c:pt>
                <c:pt idx="31">
                  <c:v>9624.371188031025</c:v>
                </c:pt>
                <c:pt idx="32">
                  <c:v>9388.26254190154</c:v>
                </c:pt>
                <c:pt idx="33">
                  <c:v>9160.938350558904</c:v>
                </c:pt>
                <c:pt idx="34">
                  <c:v>8942.105803240031</c:v>
                </c:pt>
                <c:pt idx="35">
                  <c:v>8731.479639061659</c:v>
                </c:pt>
                <c:pt idx="36">
                  <c:v>8528.782139290865</c:v>
                </c:pt>
                <c:pt idx="37">
                  <c:v>8333.743093282495</c:v>
                </c:pt>
                <c:pt idx="38">
                  <c:v>8146.099742992868</c:v>
                </c:pt>
                <c:pt idx="39">
                  <c:v>7965.598750437744</c:v>
                </c:pt>
                <c:pt idx="40">
                  <c:v>7791.991349027754</c:v>
                </c:pt>
                <c:pt idx="41">
                  <c:v>7625.0366214322</c:v>
                </c:pt>
                <c:pt idx="42">
                  <c:v>7464.500752355651</c:v>
                </c:pt>
                <c:pt idx="43">
                  <c:v>7310.156905379131</c:v>
                </c:pt>
                <c:pt idx="44">
                  <c:v>7161.785097516587</c:v>
                </c:pt>
                <c:pt idx="45">
                  <c:v>7019.172068932621</c:v>
                </c:pt>
                <c:pt idx="46">
                  <c:v>6882.11114877594</c:v>
                </c:pt>
                <c:pt idx="47">
                  <c:v>6750.402117962731</c:v>
                </c:pt>
                <c:pt idx="48">
                  <c:v>6623.85106962989</c:v>
                </c:pt>
                <c:pt idx="49">
                  <c:v>6502.270267884503</c:v>
                </c:pt>
                <c:pt idx="50">
                  <c:v>6385.478005396396</c:v>
                </c:pt>
                <c:pt idx="51">
                  <c:v>6273.298460313777</c:v>
                </c:pt>
                <c:pt idx="52">
                  <c:v>6165.561556439604</c:v>
                </c:pt>
                <c:pt idx="53">
                  <c:v>6062.102815206124</c:v>
                </c:pt>
                <c:pt idx="54">
                  <c:v>5962.763214104834</c:v>
                </c:pt>
                <c:pt idx="55">
                  <c:v>5867.38904472335</c:v>
                </c:pt>
                <c:pt idx="56">
                  <c:v>5775.831771773264</c:v>
                </c:pt>
                <c:pt idx="57">
                  <c:v>5687.947893353849</c:v>
                </c:pt>
                <c:pt idx="58">
                  <c:v>5603.598802659347</c:v>
                </c:pt>
                <c:pt idx="59">
                  <c:v>5522.650651314165</c:v>
                </c:pt>
                <c:pt idx="60">
                  <c:v>5444.974214496331</c:v>
                </c:pt>
                <c:pt idx="61">
                  <c:v>5370.444757992889</c:v>
                </c:pt>
                <c:pt idx="62">
                  <c:v>5298.941907311108</c:v>
                </c:pt>
                <c:pt idx="63">
                  <c:v>5230.34951895292</c:v>
                </c:pt>
                <c:pt idx="64">
                  <c:v>5164.555553945409</c:v>
                </c:pt>
                <c:pt idx="65">
                  <c:v>5101.451953712856</c:v>
                </c:pt>
                <c:pt idx="66">
                  <c:v>5040.934518342609</c:v>
                </c:pt>
                <c:pt idx="67">
                  <c:v>4982.902787308793</c:v>
                </c:pt>
                <c:pt idx="68">
                  <c:v>4927.259922697558</c:v>
                </c:pt>
                <c:pt idx="69">
                  <c:v>4873.912594968306</c:v>
                </c:pt>
                <c:pt idx="70">
                  <c:v>4822.77087127561</c:v>
                </c:pt>
                <c:pt idx="71">
                  <c:v>4773.748106370353</c:v>
                </c:pt>
                <c:pt idx="72">
                  <c:v>4726.76083609036</c:v>
                </c:pt>
                <c:pt idx="73">
                  <c:v>4681.72867344175</c:v>
                </c:pt>
                <c:pt idx="74">
                  <c:v>4638.574207273317</c:v>
                </c:pt>
                <c:pt idx="75">
                  <c:v>4597.22290352816</c:v>
                </c:pt>
                <c:pt idx="76">
                  <c:v>4557.603009067504</c:v>
                </c:pt>
                <c:pt idx="77">
                  <c:v>4519.645458040673</c:v>
                </c:pt>
                <c:pt idx="78">
                  <c:v>4483.283780786142</c:v>
                </c:pt>
                <c:pt idx="79">
                  <c:v>4448.454015233076</c:v>
                </c:pt>
                <c:pt idx="80">
                  <c:v>4415.09462077628</c:v>
                </c:pt>
                <c:pt idx="81">
                  <c:v>4383.14639459265</c:v>
                </c:pt>
                <c:pt idx="82">
                  <c:v>4352.552390363413</c:v>
                </c:pt>
                <c:pt idx="83">
                  <c:v>4323.257839367066</c:v>
                </c:pt>
                <c:pt idx="84">
                  <c:v>4295.210073901615</c:v>
                </c:pt>
                <c:pt idx="85">
                  <c:v>4268.358452998217</c:v>
                </c:pt>
                <c:pt idx="86">
                  <c:v>4242.654290382226</c:v>
                </c:pt>
                <c:pt idx="87">
                  <c:v>4218.050784638875</c:v>
                </c:pt>
                <c:pt idx="88">
                  <c:v>4194.50295153949</c:v>
                </c:pt>
                <c:pt idx="89">
                  <c:v>4171.967558483295</c:v>
                </c:pt>
                <c:pt idx="90">
                  <c:v>4150.403061007687</c:v>
                </c:pt>
                <c:pt idx="91">
                  <c:v>4129.76954132223</c:v>
                </c:pt>
                <c:pt idx="92">
                  <c:v>4110.028648818552</c:v>
                </c:pt>
                <c:pt idx="93">
                  <c:v>4091.143542509893</c:v>
                </c:pt>
                <c:pt idx="94">
                  <c:v>4073.078835352428</c:v>
                </c:pt>
                <c:pt idx="95">
                  <c:v>4055.800540403203</c:v>
                </c:pt>
                <c:pt idx="96">
                  <c:v>4039.276018765964</c:v>
                </c:pt>
                <c:pt idx="97">
                  <c:v>4023.473929279058</c:v>
                </c:pt>
                <c:pt idx="98">
                  <c:v>4008.36417989951</c:v>
                </c:pt>
                <c:pt idx="99">
                  <c:v>3993.917880737357</c:v>
                </c:pt>
                <c:pt idx="100">
                  <c:v>3980.107298693731</c:v>
                </c:pt>
                <c:pt idx="101">
                  <c:v>3966.905813659858</c:v>
                </c:pt>
                <c:pt idx="102">
                  <c:v>3954.28787623018</c:v>
                </c:pt>
                <c:pt idx="103">
                  <c:v>3942.228966888852</c:v>
                </c:pt>
                <c:pt idx="104">
                  <c:v>3930.705556623514</c:v>
                </c:pt>
                <c:pt idx="105">
                  <c:v>3919.695068926754</c:v>
                </c:pt>
                <c:pt idx="106">
                  <c:v>3909.175843141715</c:v>
                </c:pt>
                <c:pt idx="107">
                  <c:v>3899.127099112591</c:v>
                </c:pt>
                <c:pt idx="108">
                  <c:v>3889.52890309858</c:v>
                </c:pt>
                <c:pt idx="109">
                  <c:v>3880.362134913295</c:v>
                </c:pt>
                <c:pt idx="110">
                  <c:v>3871.60845625133</c:v>
                </c:pt>
                <c:pt idx="111">
                  <c:v>3863.250280162298</c:v>
                </c:pt>
                <c:pt idx="112">
                  <c:v>3855.270741639008</c:v>
                </c:pt>
                <c:pt idx="113">
                  <c:v>3847.653669281352</c:v>
                </c:pt>
                <c:pt idx="114">
                  <c:v>3840.383558001611</c:v>
                </c:pt>
                <c:pt idx="115">
                  <c:v>3833.445542738098</c:v>
                </c:pt>
                <c:pt idx="116">
                  <c:v>3826.82537314181</c:v>
                </c:pt>
                <c:pt idx="117">
                  <c:v>3820.509389205512</c:v>
                </c:pt>
                <c:pt idx="118">
                  <c:v>3814.484497803247</c:v>
                </c:pt>
                <c:pt idx="119">
                  <c:v>3808.738150108298</c:v>
                </c:pt>
              </c:numCache>
            </c:numRef>
          </c:yVal>
          <c:smooth val="0"/>
          <c:extLst xmlns:c16r2="http://schemas.microsoft.com/office/drawing/2015/06/chart">
            <c:ext xmlns:c16="http://schemas.microsoft.com/office/drawing/2014/chart" uri="{C3380CC4-5D6E-409C-BE32-E72D297353CC}">
              <c16:uniqueId val="{00000001-8E84-493C-8306-DC4EB999692C}"/>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22323.38349500368</c:v>
                </c:pt>
                <c:pt idx="2">
                  <c:v>21608.40439379731</c:v>
                </c:pt>
                <c:pt idx="3">
                  <c:v>20933.705575779</c:v>
                </c:pt>
                <c:pt idx="4">
                  <c:v>20279.45080282964</c:v>
                </c:pt>
                <c:pt idx="5">
                  <c:v>19645.28527498974</c:v>
                </c:pt>
                <c:pt idx="6">
                  <c:v>19030.82407412161</c:v>
                </c:pt>
                <c:pt idx="7">
                  <c:v>18435.66005326638</c:v>
                </c:pt>
                <c:pt idx="8">
                  <c:v>17859.3697762281</c:v>
                </c:pt>
                <c:pt idx="9">
                  <c:v>17301.51827757624</c:v>
                </c:pt>
                <c:pt idx="10">
                  <c:v>16761.66289407107</c:v>
                </c:pt>
                <c:pt idx="11">
                  <c:v>16239.35636141355</c:v>
                </c:pt>
                <c:pt idx="12">
                  <c:v>15734.14932739783</c:v>
                </c:pt>
                <c:pt idx="13">
                  <c:v>15935.17662134296</c:v>
                </c:pt>
                <c:pt idx="14">
                  <c:v>15282.04132918447</c:v>
                </c:pt>
                <c:pt idx="15">
                  <c:v>14844.4752615924</c:v>
                </c:pt>
                <c:pt idx="16">
                  <c:v>14421.64262027801</c:v>
                </c:pt>
                <c:pt idx="17">
                  <c:v>14013.21295733638</c:v>
                </c:pt>
                <c:pt idx="18">
                  <c:v>13618.83302633348</c:v>
                </c:pt>
                <c:pt idx="19">
                  <c:v>13238.13791928311</c:v>
                </c:pt>
                <c:pt idx="20">
                  <c:v>12870.75592769136</c:v>
                </c:pt>
                <c:pt idx="21">
                  <c:v>12516.31226012217</c:v>
                </c:pt>
                <c:pt idx="22">
                  <c:v>12174.43189310179</c:v>
                </c:pt>
                <c:pt idx="23">
                  <c:v>11844.74175343297</c:v>
                </c:pt>
                <c:pt idx="24">
                  <c:v>11526.87238408569</c:v>
                </c:pt>
                <c:pt idx="25">
                  <c:v>11220.45921065026</c:v>
                </c:pt>
                <c:pt idx="26">
                  <c:v>10926.32878587397</c:v>
                </c:pt>
                <c:pt idx="27">
                  <c:v>10642.59015936568</c:v>
                </c:pt>
                <c:pt idx="28">
                  <c:v>10369.25980625836</c:v>
                </c:pt>
                <c:pt idx="29">
                  <c:v>10106.00436779771</c:v>
                </c:pt>
                <c:pt idx="30">
                  <c:v>9852.496673691723</c:v>
                </c:pt>
                <c:pt idx="31">
                  <c:v>9608.417006011586</c:v>
                </c:pt>
                <c:pt idx="32">
                  <c:v>9373.453268793779</c:v>
                </c:pt>
                <c:pt idx="33">
                  <c:v>9147.301090983161</c:v>
                </c:pt>
                <c:pt idx="34">
                  <c:v>8929.663879387361</c:v>
                </c:pt>
                <c:pt idx="35">
                  <c:v>8720.252831613603</c:v>
                </c:pt>
                <c:pt idx="36">
                  <c:v>8518.786916824045</c:v>
                </c:pt>
                <c:pt idx="37">
                  <c:v>8324.992830506484</c:v>
                </c:pt>
                <c:pt idx="38">
                  <c:v>8138.60492818679</c:v>
                </c:pt>
                <c:pt idx="39">
                  <c:v>7959.367181312436</c:v>
                </c:pt>
                <c:pt idx="40">
                  <c:v>7787.02831995712</c:v>
                </c:pt>
                <c:pt idx="41">
                  <c:v>7621.34510070599</c:v>
                </c:pt>
                <c:pt idx="42">
                  <c:v>7462.081550237242</c:v>
                </c:pt>
                <c:pt idx="43">
                  <c:v>7309.008833265043</c:v>
                </c:pt>
                <c:pt idx="44">
                  <c:v>7161.905118571527</c:v>
                </c:pt>
                <c:pt idx="45">
                  <c:v>7020.55544056003</c:v>
                </c:pt>
                <c:pt idx="46">
                  <c:v>6884.751557279144</c:v>
                </c:pt>
                <c:pt idx="47">
                  <c:v>6754.291805738239</c:v>
                </c:pt>
                <c:pt idx="48">
                  <c:v>6628.980955228839</c:v>
                </c:pt>
                <c:pt idx="49">
                  <c:v>6508.630059264171</c:v>
                </c:pt>
                <c:pt idx="50">
                  <c:v>6393.05630667525</c:v>
                </c:pt>
                <c:pt idx="51">
                  <c:v>6282.082872331835</c:v>
                </c:pt>
                <c:pt idx="52">
                  <c:v>6175.538771414069</c:v>
                </c:pt>
                <c:pt idx="53">
                  <c:v>6073.258705763863</c:v>
                </c:pt>
                <c:pt idx="54">
                  <c:v>5975.082916964602</c:v>
                </c:pt>
                <c:pt idx="55">
                  <c:v>5880.85703928536</c:v>
                </c:pt>
                <c:pt idx="56">
                  <c:v>5790.431953867001</c:v>
                </c:pt>
                <c:pt idx="57">
                  <c:v>5703.663644383464</c:v>
                </c:pt>
                <c:pt idx="58">
                  <c:v>5620.413054377294</c:v>
                </c:pt>
                <c:pt idx="59">
                  <c:v>5540.54594644254</c:v>
                </c:pt>
                <c:pt idx="60">
                  <c:v>5463.932763408816</c:v>
                </c:pt>
                <c:pt idx="61">
                  <c:v>5390.448491658781</c:v>
                </c:pt>
                <c:pt idx="62">
                  <c:v>5319.972526694662</c:v>
                </c:pt>
                <c:pt idx="63">
                  <c:v>5252.388541055042</c:v>
                </c:pt>
                <c:pt idx="64">
                  <c:v>5187.584354663727</c:v>
                </c:pt>
                <c:pt idx="65">
                  <c:v>5125.451807690109</c:v>
                </c:pt>
                <c:pt idx="66">
                  <c:v>5065.88663596457</c:v>
                </c:pt>
                <c:pt idx="67">
                  <c:v>5008.788349006898</c:v>
                </c:pt>
                <c:pt idx="68">
                  <c:v>4954.060110704093</c:v>
                </c:pt>
                <c:pt idx="69">
                  <c:v>4901.60862266343</c:v>
                </c:pt>
                <c:pt idx="70">
                  <c:v>4851.344010262286</c:v>
                </c:pt>
                <c:pt idx="71">
                  <c:v>4803.179711403037</c:v>
                </c:pt>
                <c:pt idx="72">
                  <c:v>4757.032367981061</c:v>
                </c:pt>
                <c:pt idx="73">
                  <c:v>4712.82172005938</c:v>
                </c:pt>
                <c:pt idx="74">
                  <c:v>4670.4705027444</c:v>
                </c:pt>
                <c:pt idx="75">
                  <c:v>4629.904345748506</c:v>
                </c:pt>
                <c:pt idx="76">
                  <c:v>4591.051675619555</c:v>
                </c:pt>
                <c:pt idx="77">
                  <c:v>4553.84362061691</c:v>
                </c:pt>
                <c:pt idx="78">
                  <c:v>4518.213918204518</c:v>
                </c:pt>
                <c:pt idx="79">
                  <c:v>4484.098825132683</c:v>
                </c:pt>
                <c:pt idx="80">
                  <c:v>4451.437030075042</c:v>
                </c:pt>
                <c:pt idx="81">
                  <c:v>4420.16956878265</c:v>
                </c:pt>
                <c:pt idx="82">
                  <c:v>4390.239741719271</c:v>
                </c:pt>
                <c:pt idx="83">
                  <c:v>4361.593034135196</c:v>
                </c:pt>
                <c:pt idx="84">
                  <c:v>4334.177038538688</c:v>
                </c:pt>
                <c:pt idx="85">
                  <c:v>4307.941379518586</c:v>
                </c:pt>
                <c:pt idx="86">
                  <c:v>4282.83764087614</c:v>
                </c:pt>
                <c:pt idx="87">
                  <c:v>4258.819295016434</c:v>
                </c:pt>
                <c:pt idx="88">
                  <c:v>4235.84163455347</c:v>
                </c:pt>
                <c:pt idx="89">
                  <c:v>4213.861706081283</c:v>
                </c:pt>
                <c:pt idx="90">
                  <c:v>4192.838246061393</c:v>
                </c:pt>
                <c:pt idx="91">
                  <c:v>4172.731618778043</c:v>
                </c:pt>
                <c:pt idx="92">
                  <c:v>4153.503756312843</c:v>
                </c:pt>
                <c:pt idx="93">
                  <c:v>4135.118100488263</c:v>
                </c:pt>
                <c:pt idx="94">
                  <c:v>4117.539546731386</c:v>
                </c:pt>
                <c:pt idx="95">
                  <c:v>4100.734389809517</c:v>
                </c:pt>
                <c:pt idx="96">
                  <c:v>4084.670271387016</c:v>
                </c:pt>
                <c:pt idx="97">
                  <c:v>4069.316129357012</c:v>
                </c:pt>
                <c:pt idx="98">
                  <c:v>4054.642148897916</c:v>
                </c:pt>
                <c:pt idx="99">
                  <c:v>4040.619715209008</c:v>
                </c:pt>
                <c:pt idx="100">
                  <c:v>4027.22136787586</c:v>
                </c:pt>
                <c:pt idx="101">
                  <c:v>4014.420756821655</c:v>
                </c:pt>
                <c:pt idx="102">
                  <c:v>4002.192599796266</c:v>
                </c:pt>
                <c:pt idx="103">
                  <c:v>3990.512641359463</c:v>
                </c:pt>
                <c:pt idx="104">
                  <c:v>3979.35761331374</c:v>
                </c:pt>
                <c:pt idx="105">
                  <c:v>3968.705196541901</c:v>
                </c:pt>
                <c:pt idx="106">
                  <c:v>3958.533984209746</c:v>
                </c:pt>
                <c:pt idx="107">
                  <c:v>3948.823446286657</c:v>
                </c:pt>
                <c:pt idx="108">
                  <c:v>3939.553895349596</c:v>
                </c:pt>
                <c:pt idx="109">
                  <c:v>3930.706453624256</c:v>
                </c:pt>
                <c:pt idx="110">
                  <c:v>3922.263021228106</c:v>
                </c:pt>
                <c:pt idx="111">
                  <c:v>3914.206245574605</c:v>
                </c:pt>
                <c:pt idx="112">
                  <c:v>3906.51949190212</c:v>
                </c:pt>
                <c:pt idx="113">
                  <c:v>3899.18681489058</c:v>
                </c:pt>
                <c:pt idx="114">
                  <c:v>3892.192931329986</c:v>
                </c:pt>
                <c:pt idx="115">
                  <c:v>3885.523193805838</c:v>
                </c:pt>
                <c:pt idx="116">
                  <c:v>3879.163565368015</c:v>
                </c:pt>
                <c:pt idx="117">
                  <c:v>3873.100595149261</c:v>
                </c:pt>
                <c:pt idx="118">
                  <c:v>3867.321394901644</c:v>
                </c:pt>
                <c:pt idx="119">
                  <c:v>3861.813616419735</c:v>
                </c:pt>
              </c:numCache>
            </c:numRef>
          </c:yVal>
          <c:smooth val="0"/>
          <c:extLst xmlns:c16r2="http://schemas.microsoft.com/office/drawing/2015/06/chart">
            <c:ext xmlns:c16="http://schemas.microsoft.com/office/drawing/2014/chart" uri="{C3380CC4-5D6E-409C-BE32-E72D297353CC}">
              <c16:uniqueId val="{00000002-8E84-493C-8306-DC4EB999692C}"/>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11163.65465687981</c:v>
                </c:pt>
                <c:pt idx="2">
                  <c:v>10964.04905640552</c:v>
                </c:pt>
                <c:pt idx="3">
                  <c:v>10774.78650536745</c:v>
                </c:pt>
                <c:pt idx="4">
                  <c:v>10586.52673449019</c:v>
                </c:pt>
                <c:pt idx="5">
                  <c:v>10399.51370050181</c:v>
                </c:pt>
                <c:pt idx="6">
                  <c:v>10213.96094552998</c:v>
                </c:pt>
                <c:pt idx="7">
                  <c:v>10030.05584472942</c:v>
                </c:pt>
                <c:pt idx="8">
                  <c:v>9847.962912692248</c:v>
                </c:pt>
                <c:pt idx="9">
                  <c:v>9667.826542363582</c:v>
                </c:pt>
                <c:pt idx="10">
                  <c:v>9489.773295087633</c:v>
                </c:pt>
                <c:pt idx="11">
                  <c:v>9313.913833365867</c:v>
                </c:pt>
                <c:pt idx="12">
                  <c:v>9140.34456765654</c:v>
                </c:pt>
                <c:pt idx="13">
                  <c:v>9313.969088265523</c:v>
                </c:pt>
                <c:pt idx="14">
                  <c:v>9036.70203838463</c:v>
                </c:pt>
                <c:pt idx="15">
                  <c:v>8870.411769932828</c:v>
                </c:pt>
                <c:pt idx="16">
                  <c:v>8707.985918204864</c:v>
                </c:pt>
                <c:pt idx="17">
                  <c:v>8549.275419269443</c:v>
                </c:pt>
                <c:pt idx="18">
                  <c:v>8394.155537978781</c:v>
                </c:pt>
                <c:pt idx="19">
                  <c:v>8242.522127365986</c:v>
                </c:pt>
                <c:pt idx="20">
                  <c:v>8094.286711684314</c:v>
                </c:pt>
                <c:pt idx="21">
                  <c:v>7949.372655293966</c:v>
                </c:pt>
                <c:pt idx="22">
                  <c:v>7807.712192882422</c:v>
                </c:pt>
                <c:pt idx="23">
                  <c:v>7669.244135946062</c:v>
                </c:pt>
                <c:pt idx="24">
                  <c:v>7533.912109595185</c:v>
                </c:pt>
                <c:pt idx="25">
                  <c:v>7401.66320467863</c:v>
                </c:pt>
                <c:pt idx="26">
                  <c:v>7273.039795011096</c:v>
                </c:pt>
                <c:pt idx="27">
                  <c:v>7147.191141997363</c:v>
                </c:pt>
                <c:pt idx="28">
                  <c:v>7024.26681970769</c:v>
                </c:pt>
                <c:pt idx="29">
                  <c:v>6904.225172442164</c:v>
                </c:pt>
                <c:pt idx="30">
                  <c:v>6787.02350646519</c:v>
                </c:pt>
                <c:pt idx="31">
                  <c:v>6672.618572713206</c:v>
                </c:pt>
                <c:pt idx="32">
                  <c:v>6560.96656362065</c:v>
                </c:pt>
                <c:pt idx="33">
                  <c:v>6452.02313370289</c:v>
                </c:pt>
                <c:pt idx="34">
                  <c:v>6345.743438850061</c:v>
                </c:pt>
                <c:pt idx="35">
                  <c:v>6242.082188803522</c:v>
                </c:pt>
                <c:pt idx="36">
                  <c:v>6140.993708507262</c:v>
                </c:pt>
                <c:pt idx="37">
                  <c:v>6042.432004998927</c:v>
                </c:pt>
                <c:pt idx="38">
                  <c:v>5946.350837277401</c:v>
                </c:pt>
                <c:pt idx="39">
                  <c:v>5852.704807413182</c:v>
                </c:pt>
                <c:pt idx="40">
                  <c:v>5761.446992124393</c:v>
                </c:pt>
                <c:pt idx="41">
                  <c:v>5672.530789803783</c:v>
                </c:pt>
                <c:pt idx="42">
                  <c:v>5585.909642666615</c:v>
                </c:pt>
                <c:pt idx="43">
                  <c:v>5501.537095595806</c:v>
                </c:pt>
                <c:pt idx="44">
                  <c:v>5419.36685419556</c:v>
                </c:pt>
                <c:pt idx="45">
                  <c:v>5339.35283978436</c:v>
                </c:pt>
                <c:pt idx="46">
                  <c:v>5261.44924108744</c:v>
                </c:pt>
                <c:pt idx="47">
                  <c:v>5185.61056250365</c:v>
                </c:pt>
                <c:pt idx="48">
                  <c:v>5111.791668900012</c:v>
                </c:pt>
                <c:pt idx="49">
                  <c:v>5039.947826946482</c:v>
                </c:pt>
                <c:pt idx="50">
                  <c:v>4970.034743050059</c:v>
                </c:pt>
                <c:pt idx="51">
                  <c:v>4902.008597976355</c:v>
                </c:pt>
                <c:pt idx="52">
                  <c:v>4835.826080031261</c:v>
                </c:pt>
                <c:pt idx="53">
                  <c:v>4771.444410906328</c:v>
                </c:pt>
                <c:pt idx="54">
                  <c:v>4708.82137176145</c:v>
                </c:pt>
                <c:pt idx="55">
                  <c:v>4647.915325903997</c:v>
                </c:pt>
                <c:pt idx="56">
                  <c:v>4588.685238820993</c:v>
                </c:pt>
                <c:pt idx="57">
                  <c:v>4531.090695718221</c:v>
                </c:pt>
                <c:pt idx="58">
                  <c:v>4475.091916716621</c:v>
                </c:pt>
                <c:pt idx="59">
                  <c:v>4420.649769850044</c:v>
                </c:pt>
                <c:pt idx="60">
                  <c:v>4367.725782006119</c:v>
                </c:pt>
                <c:pt idx="61">
                  <c:v>4316.282147945916</c:v>
                </c:pt>
                <c:pt idx="62">
                  <c:v>4266.281737533895</c:v>
                </c:pt>
                <c:pt idx="63">
                  <c:v>4217.688101302341</c:v>
                </c:pt>
                <c:pt idx="64">
                  <c:v>4170.46547447064</c:v>
                </c:pt>
                <c:pt idx="65">
                  <c:v>4124.578779535292</c:v>
                </c:pt>
                <c:pt idx="66">
                  <c:v>4079.993627531403</c:v>
                </c:pt>
                <c:pt idx="67">
                  <c:v>4036.676318073241</c:v>
                </c:pt>
                <c:pt idx="68">
                  <c:v>3994.593838268964</c:v>
                </c:pt>
                <c:pt idx="69">
                  <c:v>3953.713860601098</c:v>
                </c:pt>
                <c:pt idx="70">
                  <c:v>3914.00473985846</c:v>
                </c:pt>
                <c:pt idx="71">
                  <c:v>3875.43550919979</c:v>
                </c:pt>
                <c:pt idx="72">
                  <c:v>3837.975875425889</c:v>
                </c:pt>
                <c:pt idx="73">
                  <c:v>3801.596213531353</c:v>
                </c:pt>
                <c:pt idx="74">
                  <c:v>3766.267560602495</c:v>
                </c:pt>
                <c:pt idx="75">
                  <c:v>3731.961609124814</c:v>
                </c:pt>
                <c:pt idx="76">
                  <c:v>3698.650699758291</c:v>
                </c:pt>
                <c:pt idx="77">
                  <c:v>3666.307813636125</c:v>
                </c:pt>
                <c:pt idx="78">
                  <c:v>3634.906564237403</c:v>
                </c:pt>
                <c:pt idx="79">
                  <c:v>3604.421188882588</c:v>
                </c:pt>
                <c:pt idx="80">
                  <c:v>3574.826539896216</c:v>
                </c:pt>
                <c:pt idx="81">
                  <c:v>3546.098075478181</c:v>
                </c:pt>
                <c:pt idx="82">
                  <c:v>3518.211850323307</c:v>
                </c:pt>
                <c:pt idx="83">
                  <c:v>3491.144506024264</c:v>
                </c:pt>
                <c:pt idx="84">
                  <c:v>3464.873261292505</c:v>
                </c:pt>
                <c:pt idx="85">
                  <c:v>3439.375902027388</c:v>
                </c:pt>
                <c:pt idx="86">
                  <c:v>3414.630771263061</c:v>
                </c:pt>
                <c:pt idx="87">
                  <c:v>3390.616759019531</c:v>
                </c:pt>
                <c:pt idx="88">
                  <c:v>3367.31329208253</c:v>
                </c:pt>
                <c:pt idx="89">
                  <c:v>3344.700323735393</c:v>
                </c:pt>
                <c:pt idx="90">
                  <c:v>3322.758323463524</c:v>
                </c:pt>
                <c:pt idx="91">
                  <c:v>3301.468266651173</c:v>
                </c:pt>
                <c:pt idx="92">
                  <c:v>3280.811624288191</c:v>
                </c:pt>
                <c:pt idx="93">
                  <c:v>3260.770352703157</c:v>
                </c:pt>
                <c:pt idx="94">
                  <c:v>3241.32688333734</c:v>
                </c:pt>
                <c:pt idx="95">
                  <c:v>3222.464112574326</c:v>
                </c:pt>
                <c:pt idx="96">
                  <c:v>3204.165391636325</c:v>
                </c:pt>
                <c:pt idx="97">
                  <c:v>3186.414516559344</c:v>
                </c:pt>
                <c:pt idx="98">
                  <c:v>3169.195718257271</c:v>
                </c:pt>
                <c:pt idx="99">
                  <c:v>3152.493652684237</c:v>
                </c:pt>
                <c:pt idx="100">
                  <c:v>3136.293391103231</c:v>
                </c:pt>
                <c:pt idx="101">
                  <c:v>3120.580410468754</c:v>
                </c:pt>
                <c:pt idx="102">
                  <c:v>3105.340583929974</c:v>
                </c:pt>
                <c:pt idx="103">
                  <c:v>3090.56017146055</c:v>
                </c:pt>
                <c:pt idx="104">
                  <c:v>3076.225810620159</c:v>
                </c:pt>
                <c:pt idx="105">
                  <c:v>3062.324507451965</c:v>
                </c:pt>
                <c:pt idx="106">
                  <c:v>3048.843627520853</c:v>
                </c:pt>
                <c:pt idx="107">
                  <c:v>3035.770887094519</c:v>
                </c:pt>
                <c:pt idx="108">
                  <c:v>3023.094344471894</c:v>
                </c:pt>
                <c:pt idx="109">
                  <c:v>3010.802391459594</c:v>
                </c:pt>
                <c:pt idx="110">
                  <c:v>2998.883744999857</c:v>
                </c:pt>
                <c:pt idx="111">
                  <c:v>2987.327438950164</c:v>
                </c:pt>
                <c:pt idx="112">
                  <c:v>2976.122816016665</c:v>
                </c:pt>
                <c:pt idx="113">
                  <c:v>2965.259519841984</c:v>
                </c:pt>
                <c:pt idx="114">
                  <c:v>2954.727487247044</c:v>
                </c:pt>
                <c:pt idx="115">
                  <c:v>2944.516940628575</c:v>
                </c:pt>
                <c:pt idx="116">
                  <c:v>2934.618380510743</c:v>
                </c:pt>
                <c:pt idx="117">
                  <c:v>2925.022578251524</c:v>
                </c:pt>
                <c:pt idx="118">
                  <c:v>2915.720568902485</c:v>
                </c:pt>
                <c:pt idx="119">
                  <c:v>2906.703644222049</c:v>
                </c:pt>
              </c:numCache>
            </c:numRef>
          </c:yVal>
          <c:smooth val="0"/>
          <c:extLst xmlns:c16r2="http://schemas.microsoft.com/office/drawing/2015/06/chart">
            <c:ext xmlns:c16="http://schemas.microsoft.com/office/drawing/2014/chart" uri="{C3380CC4-5D6E-409C-BE32-E72D297353CC}">
              <c16:uniqueId val="{00000003-8E84-493C-8306-DC4EB999692C}"/>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22327.30931375966</c:v>
                </c:pt>
                <c:pt idx="2">
                  <c:v>21615.76454042746</c:v>
                </c:pt>
                <c:pt idx="3">
                  <c:v>20945.57904589095</c:v>
                </c:pt>
                <c:pt idx="4">
                  <c:v>20296.70328854442</c:v>
                </c:pt>
                <c:pt idx="5">
                  <c:v>19668.59505861788</c:v>
                </c:pt>
                <c:pt idx="6">
                  <c:v>19060.70293353318</c:v>
                </c:pt>
                <c:pt idx="7">
                  <c:v>18472.47224001812</c:v>
                </c:pt>
                <c:pt idx="8">
                  <c:v>17903.34925071357</c:v>
                </c:pt>
                <c:pt idx="9">
                  <c:v>17352.78435766792</c:v>
                </c:pt>
                <c:pt idx="10">
                  <c:v>16820.23445728384</c:v>
                </c:pt>
                <c:pt idx="11">
                  <c:v>16305.16472651402</c:v>
                </c:pt>
                <c:pt idx="12">
                  <c:v>15807.04992915527</c:v>
                </c:pt>
                <c:pt idx="13">
                  <c:v>16015.01539026701</c:v>
                </c:pt>
                <c:pt idx="14">
                  <c:v>15368.62289102789</c:v>
                </c:pt>
                <c:pt idx="15">
                  <c:v>14937.61444885896</c:v>
                </c:pt>
                <c:pt idx="16">
                  <c:v>14521.03264888033</c:v>
                </c:pt>
                <c:pt idx="17">
                  <c:v>14118.50226625973</c:v>
                </c:pt>
                <c:pt idx="18">
                  <c:v>13729.63396562666</c:v>
                </c:pt>
                <c:pt idx="19">
                  <c:v>13354.03427386868</c:v>
                </c:pt>
                <c:pt idx="20">
                  <c:v>12991.30950677207</c:v>
                </c:pt>
                <c:pt idx="21">
                  <c:v>12641.06866837854</c:v>
                </c:pt>
                <c:pt idx="22">
                  <c:v>12302.92558214133</c:v>
                </c:pt>
                <c:pt idx="23">
                  <c:v>11976.50043777025</c:v>
                </c:pt>
                <c:pt idx="24">
                  <c:v>11661.42089428212</c:v>
                </c:pt>
                <c:pt idx="25">
                  <c:v>11357.32284660647</c:v>
                </c:pt>
                <c:pt idx="26">
                  <c:v>11065.03661524183</c:v>
                </c:pt>
                <c:pt idx="27">
                  <c:v>10782.67824811928</c:v>
                </c:pt>
                <c:pt idx="28">
                  <c:v>10510.27180787165</c:v>
                </c:pt>
                <c:pt idx="29">
                  <c:v>10247.49375299671</c:v>
                </c:pt>
                <c:pt idx="30">
                  <c:v>9994.028276124994</c:v>
                </c:pt>
                <c:pt idx="31">
                  <c:v>9749.568333933863</c:v>
                </c:pt>
                <c:pt idx="32">
                  <c:v>9513.815590838063</c:v>
                </c:pt>
                <c:pt idx="33">
                  <c:v>9286.480319858749</c:v>
                </c:pt>
                <c:pt idx="34">
                  <c:v>9067.281275068424</c:v>
                </c:pt>
                <c:pt idx="35">
                  <c:v>8855.945543499947</c:v>
                </c:pt>
                <c:pt idx="36">
                  <c:v>8652.208382493501</c:v>
                </c:pt>
                <c:pt idx="37">
                  <c:v>8455.81304701369</c:v>
                </c:pt>
                <c:pt idx="38">
                  <c:v>8266.510610364285</c:v>
                </c:pt>
                <c:pt idx="39">
                  <c:v>8084.061821311714</c:v>
                </c:pt>
                <c:pt idx="40">
                  <c:v>7908.23216123394</c:v>
                </c:pt>
                <c:pt idx="41">
                  <c:v>7738.795029064425</c:v>
                </c:pt>
                <c:pt idx="42">
                  <c:v>7575.530919074774</c:v>
                </c:pt>
                <c:pt idx="43">
                  <c:v>7418.227230208931</c:v>
                </c:pt>
                <c:pt idx="44">
                  <c:v>7266.678081559915</c:v>
                </c:pt>
                <c:pt idx="45">
                  <c:v>7120.68413060471</c:v>
                </c:pt>
                <c:pt idx="46">
                  <c:v>6980.052394446238</c:v>
                </c:pt>
                <c:pt idx="47">
                  <c:v>6844.596074254845</c:v>
                </c:pt>
                <c:pt idx="48">
                  <c:v>6714.134383038607</c:v>
                </c:pt>
                <c:pt idx="49">
                  <c:v>6588.492376827555</c:v>
                </c:pt>
                <c:pt idx="50">
                  <c:v>6467.500789323458</c:v>
                </c:pt>
                <c:pt idx="51">
                  <c:v>6350.995870043324</c:v>
                </c:pt>
                <c:pt idx="52">
                  <c:v>6238.81922947454</c:v>
                </c:pt>
                <c:pt idx="53">
                  <c:v>6130.81767941083</c:v>
                </c:pt>
                <c:pt idx="54">
                  <c:v>6026.843082750927</c:v>
                </c:pt>
                <c:pt idx="55">
                  <c:v>5926.752205614388</c:v>
                </c:pt>
                <c:pt idx="56">
                  <c:v>5830.406572858134</c:v>
                </c:pt>
                <c:pt idx="57">
                  <c:v>5737.67232697709</c:v>
                </c:pt>
                <c:pt idx="58">
                  <c:v>5648.420090349497</c:v>
                </c:pt>
                <c:pt idx="59">
                  <c:v>5562.524830787253</c:v>
                </c:pt>
                <c:pt idx="60">
                  <c:v>5479.865730354104</c:v>
                </c:pt>
                <c:pt idx="61">
                  <c:v>5400.326057404357</c:v>
                </c:pt>
                <c:pt idx="62">
                  <c:v>5323.793041801466</c:v>
                </c:pt>
                <c:pt idx="63">
                  <c:v>5250.157753269154</c:v>
                </c:pt>
                <c:pt idx="64">
                  <c:v>5179.314982830057</c:v>
                </c:pt>
                <c:pt idx="65">
                  <c:v>5111.163127290074</c:v>
                </c:pt>
                <c:pt idx="66">
                  <c:v>5045.604076706727</c:v>
                </c:pt>
                <c:pt idx="67">
                  <c:v>4982.54310480388</c:v>
                </c:pt>
                <c:pt idx="68">
                  <c:v>4921.888762280551</c:v>
                </c:pt>
                <c:pt idx="69">
                  <c:v>4863.55277296661</c:v>
                </c:pt>
                <c:pt idx="70">
                  <c:v>4807.449932773043</c:v>
                </c:pt>
                <c:pt idx="71">
                  <c:v>4753.498011388931</c:v>
                </c:pt>
                <c:pt idx="72">
                  <c:v>4701.617656672673</c:v>
                </c:pt>
                <c:pt idx="73">
                  <c:v>4651.73230168788</c:v>
                </c:pt>
                <c:pt idx="74">
                  <c:v>4603.768074332976</c:v>
                </c:pt>
                <c:pt idx="75">
                  <c:v>4557.653709512122</c:v>
                </c:pt>
                <c:pt idx="76">
                  <c:v>4513.32046379958</c:v>
                </c:pt>
                <c:pt idx="77">
                  <c:v>4470.702032541456</c:v>
                </c:pt>
                <c:pt idx="78">
                  <c:v>4429.734469348979</c:v>
                </c:pt>
                <c:pt idx="79">
                  <c:v>4390.356107928166</c:v>
                </c:pt>
                <c:pt idx="80">
                  <c:v>4352.50748619776</c:v>
                </c:pt>
                <c:pt idx="81">
                  <c:v>4316.13127264306</c:v>
                </c:pt>
                <c:pt idx="82">
                  <c:v>4281.17219485651</c:v>
                </c:pt>
                <c:pt idx="83">
                  <c:v>4247.57697021411</c:v>
                </c:pt>
                <c:pt idx="84">
                  <c:v>4215.294238637774</c:v>
                </c:pt>
                <c:pt idx="85">
                  <c:v>4184.274497395607</c:v>
                </c:pt>
                <c:pt idx="86">
                  <c:v>4154.47003788967</c:v>
                </c:pt>
                <c:pt idx="87">
                  <c:v>4125.834884382686</c:v>
                </c:pt>
                <c:pt idx="88">
                  <c:v>4098.32473461783</c:v>
                </c:pt>
                <c:pt idx="89">
                  <c:v>4071.896902281987</c:v>
                </c:pt>
                <c:pt idx="90">
                  <c:v>4046.510261265676</c:v>
                </c:pt>
                <c:pt idx="91">
                  <c:v>4022.125191675504</c:v>
                </c:pt>
                <c:pt idx="92">
                  <c:v>3998.703527551293</c:v>
                </c:pt>
                <c:pt idx="93">
                  <c:v>3976.208506244278</c:v>
                </c:pt>
                <c:pt idx="94">
                  <c:v>3954.604719410901</c:v>
                </c:pt>
                <c:pt idx="95">
                  <c:v>3933.858065580851</c:v>
                </c:pt>
                <c:pt idx="96">
                  <c:v>3913.935704253133</c:v>
                </c:pt>
                <c:pt idx="97">
                  <c:v>3894.806011481833</c:v>
                </c:pt>
                <c:pt idx="98">
                  <c:v>3876.438536907048</c:v>
                </c:pt>
                <c:pt idx="99">
                  <c:v>3858.803962192596</c:v>
                </c:pt>
                <c:pt idx="100">
                  <c:v>3841.874060828806</c:v>
                </c:pt>
                <c:pt idx="101">
                  <c:v>3825.621659263523</c:v>
                </c:pt>
                <c:pt idx="102">
                  <c:v>3810.020599320571</c:v>
                </c:pt>
                <c:pt idx="103">
                  <c:v>3795.045701870542</c:v>
                </c:pt>
                <c:pt idx="104">
                  <c:v>3780.672731715196</c:v>
                </c:pt>
                <c:pt idx="105">
                  <c:v>3766.878363651422</c:v>
                </c:pt>
                <c:pt idx="106">
                  <c:v>3753.640149677896</c:v>
                </c:pt>
                <c:pt idx="107">
                  <c:v>3740.936487311457</c:v>
                </c:pt>
                <c:pt idx="108">
                  <c:v>3728.746588978913</c:v>
                </c:pt>
                <c:pt idx="109">
                  <c:v>3717.050452452284</c:v>
                </c:pt>
                <c:pt idx="110">
                  <c:v>3705.828832294184</c:v>
                </c:pt>
                <c:pt idx="111">
                  <c:v>3695.06321228388</c:v>
                </c:pt>
                <c:pt idx="112">
                  <c:v>3684.735778792237</c:v>
                </c:pt>
                <c:pt idx="113">
                  <c:v>3674.829395076222</c:v>
                </c:pt>
                <c:pt idx="114">
                  <c:v>3665.327576465197</c:v>
                </c:pt>
                <c:pt idx="115">
                  <c:v>3656.214466408335</c:v>
                </c:pt>
                <c:pt idx="116">
                  <c:v>3647.474813358804</c:v>
                </c:pt>
                <c:pt idx="117">
                  <c:v>3639.09394846561</c:v>
                </c:pt>
                <c:pt idx="118">
                  <c:v>3631.057764048302</c:v>
                </c:pt>
                <c:pt idx="119">
                  <c:v>3623.352692828987</c:v>
                </c:pt>
              </c:numCache>
            </c:numRef>
          </c:yVal>
          <c:smooth val="0"/>
          <c:extLst xmlns:c16r2="http://schemas.microsoft.com/office/drawing/2015/06/chart">
            <c:ext xmlns:c16="http://schemas.microsoft.com/office/drawing/2014/chart" uri="{C3380CC4-5D6E-409C-BE32-E72D297353CC}">
              <c16:uniqueId val="{00000004-8E84-493C-8306-DC4EB999692C}"/>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22222.00791702548</c:v>
                </c:pt>
                <c:pt idx="2">
                  <c:v>21386.54322619076</c:v>
                </c:pt>
                <c:pt idx="3">
                  <c:v>20599.72557689828</c:v>
                </c:pt>
                <c:pt idx="4">
                  <c:v>19841.29275639509</c:v>
                </c:pt>
                <c:pt idx="5">
                  <c:v>19110.48147261304</c:v>
                </c:pt>
                <c:pt idx="6">
                  <c:v>18406.51569031656</c:v>
                </c:pt>
                <c:pt idx="7">
                  <c:v>17728.61395198461</c:v>
                </c:pt>
                <c:pt idx="8">
                  <c:v>17075.99475010598</c:v>
                </c:pt>
                <c:pt idx="9">
                  <c:v>16447.8807265947</c:v>
                </c:pt>
                <c:pt idx="10">
                  <c:v>15843.50195208646</c:v>
                </c:pt>
                <c:pt idx="11">
                  <c:v>15262.09848037942</c:v>
                </c:pt>
                <c:pt idx="12">
                  <c:v>14702.92233013774</c:v>
                </c:pt>
                <c:pt idx="13">
                  <c:v>14853.38209543041</c:v>
                </c:pt>
                <c:pt idx="14">
                  <c:v>14131.48779282353</c:v>
                </c:pt>
                <c:pt idx="15">
                  <c:v>13638.94630786585</c:v>
                </c:pt>
                <c:pt idx="16">
                  <c:v>13166.44118006356</c:v>
                </c:pt>
                <c:pt idx="17">
                  <c:v>12713.14666212358</c:v>
                </c:pt>
                <c:pt idx="18">
                  <c:v>12278.28597902805</c:v>
                </c:pt>
                <c:pt idx="19">
                  <c:v>11861.12842553483</c:v>
                </c:pt>
                <c:pt idx="20">
                  <c:v>11460.98305923423</c:v>
                </c:pt>
                <c:pt idx="21">
                  <c:v>11077.19365747008</c:v>
                </c:pt>
                <c:pt idx="22">
                  <c:v>10709.13468648211</c:v>
                </c:pt>
                <c:pt idx="23">
                  <c:v>10356.20806804365</c:v>
                </c:pt>
                <c:pt idx="24">
                  <c:v>10017.84057383941</c:v>
                </c:pt>
                <c:pt idx="25">
                  <c:v>9693.481713544543</c:v>
                </c:pt>
                <c:pt idx="26">
                  <c:v>9383.468584542705</c:v>
                </c:pt>
                <c:pt idx="27">
                  <c:v>9086.136471582518</c:v>
                </c:pt>
                <c:pt idx="28">
                  <c:v>8801.269623704366</c:v>
                </c:pt>
                <c:pt idx="29">
                  <c:v>8528.399336446688</c:v>
                </c:pt>
                <c:pt idx="30">
                  <c:v>8267.071579213125</c:v>
                </c:pt>
                <c:pt idx="31">
                  <c:v>8016.847521224016</c:v>
                </c:pt>
                <c:pt idx="32">
                  <c:v>7777.303013849367</c:v>
                </c:pt>
                <c:pt idx="33">
                  <c:v>7548.028114815911</c:v>
                </c:pt>
                <c:pt idx="34">
                  <c:v>7328.62664871921</c:v>
                </c:pt>
                <c:pt idx="35">
                  <c:v>7118.71579617963</c:v>
                </c:pt>
                <c:pt idx="36">
                  <c:v>6917.925705704616</c:v>
                </c:pt>
                <c:pt idx="37">
                  <c:v>6725.899123686143</c:v>
                </c:pt>
                <c:pt idx="38">
                  <c:v>6542.291039038195</c:v>
                </c:pt>
                <c:pt idx="39">
                  <c:v>6366.76943258378</c:v>
                </c:pt>
                <c:pt idx="40">
                  <c:v>6199.012356808755</c:v>
                </c:pt>
                <c:pt idx="41">
                  <c:v>6038.709469522947</c:v>
                </c:pt>
                <c:pt idx="42">
                  <c:v>5885.56136518106</c:v>
                </c:pt>
                <c:pt idx="43">
                  <c:v>5739.279259007526</c:v>
                </c:pt>
                <c:pt idx="44">
                  <c:v>5599.584680560863</c:v>
                </c:pt>
                <c:pt idx="45">
                  <c:v>5466.209173359584</c:v>
                </c:pt>
                <c:pt idx="46">
                  <c:v>5338.89400024691</c:v>
                </c:pt>
                <c:pt idx="47">
                  <c:v>5217.38985430322</c:v>
                </c:pt>
                <c:pt idx="48">
                  <c:v>5101.456575190066</c:v>
                </c:pt>
                <c:pt idx="49">
                  <c:v>4990.86287087576</c:v>
                </c:pt>
                <c:pt idx="50">
                  <c:v>4885.38604472337</c:v>
                </c:pt>
                <c:pt idx="51">
                  <c:v>4784.811727956461</c:v>
                </c:pt>
                <c:pt idx="52">
                  <c:v>4688.933618906935</c:v>
                </c:pt>
                <c:pt idx="53">
                  <c:v>4597.55322438985</c:v>
                </c:pt>
                <c:pt idx="54">
                  <c:v>4510.479608971127</c:v>
                </c:pt>
                <c:pt idx="55">
                  <c:v>4427.529149292833</c:v>
                </c:pt>
                <c:pt idx="56">
                  <c:v>4348.525293931103</c:v>
                </c:pt>
                <c:pt idx="57">
                  <c:v>4273.298328819706</c:v>
                </c:pt>
                <c:pt idx="58">
                  <c:v>4201.6851482552</c:v>
                </c:pt>
                <c:pt idx="59">
                  <c:v>4133.52903149064</c:v>
                </c:pt>
                <c:pt idx="60">
                  <c:v>4068.679424915782</c:v>
                </c:pt>
                <c:pt idx="61">
                  <c:v>4006.991729812434</c:v>
                </c:pt>
                <c:pt idx="62">
                  <c:v>3948.327095660823</c:v>
                </c:pt>
                <c:pt idx="63">
                  <c:v>3892.552218971057</c:v>
                </c:pt>
                <c:pt idx="64">
                  <c:v>3839.539147594563</c:v>
                </c:pt>
                <c:pt idx="65">
                  <c:v>3789.165090474718</c:v>
                </c:pt>
                <c:pt idx="66">
                  <c:v>3741.312232774711</c:v>
                </c:pt>
                <c:pt idx="67">
                  <c:v>3695.867556323497</c:v>
                </c:pt>
                <c:pt idx="68">
                  <c:v>3652.722665313278</c:v>
                </c:pt>
                <c:pt idx="69">
                  <c:v>3611.773617171901</c:v>
                </c:pt>
                <c:pt idx="70">
                  <c:v>3572.920758532234</c:v>
                </c:pt>
                <c:pt idx="71">
                  <c:v>3536.06856621481</c:v>
                </c:pt>
                <c:pt idx="72">
                  <c:v>3501.12549313538</c:v>
                </c:pt>
                <c:pt idx="73">
                  <c:v>3468.003819047206</c:v>
                </c:pt>
                <c:pt idx="74">
                  <c:v>3436.619506022474</c:v>
                </c:pt>
                <c:pt idx="75">
                  <c:v>3406.892058578261</c:v>
                </c:pt>
                <c:pt idx="76">
                  <c:v>3378.744388346502</c:v>
                </c:pt>
                <c:pt idx="77">
                  <c:v>3352.102683189104</c:v>
                </c:pt>
                <c:pt idx="78">
                  <c:v>3326.896280655208</c:v>
                </c:pt>
                <c:pt idx="79">
                  <c:v>3303.057545680476</c:v>
                </c:pt>
                <c:pt idx="80">
                  <c:v>3280.52175242248</c:v>
                </c:pt>
                <c:pt idx="81">
                  <c:v>3259.226970131738</c:v>
                </c:pt>
                <c:pt idx="82">
                  <c:v>3239.113952952724</c:v>
                </c:pt>
                <c:pt idx="83">
                  <c:v>3220.126033553137</c:v>
                </c:pt>
                <c:pt idx="84">
                  <c:v>3202.209020479342</c:v>
                </c:pt>
                <c:pt idx="85">
                  <c:v>3185.311099133814</c:v>
                </c:pt>
                <c:pt idx="86">
                  <c:v>3169.382736275716</c:v>
                </c:pt>
                <c:pt idx="87">
                  <c:v>3154.376587943232</c:v>
                </c:pt>
                <c:pt idx="88">
                  <c:v>3140.247410699558</c:v>
                </c:pt>
                <c:pt idx="89">
                  <c:v>3126.951976103801</c:v>
                </c:pt>
                <c:pt idx="90">
                  <c:v>3114.448988311105</c:v>
                </c:pt>
                <c:pt idx="91">
                  <c:v>3102.699004707847</c:v>
                </c:pt>
                <c:pt idx="92">
                  <c:v>3091.664359487389</c:v>
                </c:pt>
                <c:pt idx="93">
                  <c:v>3081.309090075585</c:v>
                </c:pt>
                <c:pt idx="94">
                  <c:v>3071.598866316552</c:v>
                </c:pt>
                <c:pt idx="95">
                  <c:v>3062.500922329571</c:v>
                </c:pt>
                <c:pt idx="96">
                  <c:v>3053.98399095241</c:v>
                </c:pt>
                <c:pt idx="97">
                  <c:v>3046.01824068505</c:v>
                </c:pt>
                <c:pt idx="98">
                  <c:v>3038.575215053083</c:v>
                </c:pt>
                <c:pt idx="99">
                  <c:v>3031.627774308563</c:v>
                </c:pt>
                <c:pt idx="100">
                  <c:v>3025.1500393915</c:v>
                </c:pt>
                <c:pt idx="101">
                  <c:v>3019.117338073085</c:v>
                </c:pt>
                <c:pt idx="102">
                  <c:v>3013.506153208247</c:v>
                </c:pt>
                <c:pt idx="103">
                  <c:v>3008.29407302334</c:v>
                </c:pt>
                <c:pt idx="104">
                  <c:v>3003.459743368005</c:v>
                </c:pt>
                <c:pt idx="105">
                  <c:v>2998.982821863613</c:v>
                </c:pt>
                <c:pt idx="106">
                  <c:v>2994.84393387903</c:v>
                </c:pt>
                <c:pt idx="107">
                  <c:v>2991.024630271126</c:v>
                </c:pt>
                <c:pt idx="108">
                  <c:v>2987.507346824763</c:v>
                </c:pt>
                <c:pt idx="109">
                  <c:v>2984.275365331812</c:v>
                </c:pt>
                <c:pt idx="110">
                  <c:v>2981.31277624876</c:v>
                </c:pt>
                <c:pt idx="111">
                  <c:v>2978.604442876633</c:v>
                </c:pt>
                <c:pt idx="112">
                  <c:v>2976.13596700535</c:v>
                </c:pt>
                <c:pt idx="113">
                  <c:v>2973.89365596943</c:v>
                </c:pt>
                <c:pt idx="114">
                  <c:v>2971.864491062026</c:v>
                </c:pt>
                <c:pt idx="115">
                  <c:v>2970.036097255834</c:v>
                </c:pt>
                <c:pt idx="116">
                  <c:v>2968.396714183436</c:v>
                </c:pt>
                <c:pt idx="117">
                  <c:v>2966.935168325646</c:v>
                </c:pt>
                <c:pt idx="118">
                  <c:v>2965.640846367085</c:v>
                </c:pt>
                <c:pt idx="119">
                  <c:v>2964.503669668421</c:v>
                </c:pt>
              </c:numCache>
            </c:numRef>
          </c:yVal>
          <c:smooth val="0"/>
          <c:extLst xmlns:c16r2="http://schemas.microsoft.com/office/drawing/2015/06/chart">
            <c:ext xmlns:c16="http://schemas.microsoft.com/office/drawing/2014/chart" uri="{C3380CC4-5D6E-409C-BE32-E72D297353CC}">
              <c16:uniqueId val="{00000005-8E84-493C-8306-DC4EB999692C}"/>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22332.30452741851</c:v>
                </c:pt>
                <c:pt idx="2">
                  <c:v>21742.34662163432</c:v>
                </c:pt>
                <c:pt idx="3">
                  <c:v>21188.06803200995</c:v>
                </c:pt>
                <c:pt idx="4">
                  <c:v>20645.49339397514</c:v>
                </c:pt>
                <c:pt idx="5">
                  <c:v>20114.84672284831</c:v>
                </c:pt>
                <c:pt idx="6">
                  <c:v>19596.26613465026</c:v>
                </c:pt>
                <c:pt idx="7">
                  <c:v>19089.82089355895</c:v>
                </c:pt>
                <c:pt idx="8">
                  <c:v>18595.52460794595</c:v>
                </c:pt>
                <c:pt idx="9">
                  <c:v>18113.34574679914</c:v>
                </c:pt>
                <c:pt idx="10">
                  <c:v>17643.21605848301</c:v>
                </c:pt>
                <c:pt idx="11">
                  <c:v>17185.03734306434</c:v>
                </c:pt>
                <c:pt idx="12">
                  <c:v>16738.68692930132</c:v>
                </c:pt>
                <c:pt idx="13">
                  <c:v>16993.7331716521</c:v>
                </c:pt>
                <c:pt idx="14">
                  <c:v>16391.71913556168</c:v>
                </c:pt>
                <c:pt idx="15">
                  <c:v>16000.98157524762</c:v>
                </c:pt>
                <c:pt idx="16">
                  <c:v>15620.95708357469</c:v>
                </c:pt>
                <c:pt idx="17">
                  <c:v>15251.54215851323</c:v>
                </c:pt>
                <c:pt idx="18">
                  <c:v>14892.59926084022</c:v>
                </c:pt>
                <c:pt idx="19">
                  <c:v>14543.96763505404</c:v>
                </c:pt>
                <c:pt idx="20">
                  <c:v>14205.4690198026</c:v>
                </c:pt>
                <c:pt idx="21">
                  <c:v>13876.91210100043</c:v>
                </c:pt>
                <c:pt idx="22">
                  <c:v>13558.09600310968</c:v>
                </c:pt>
                <c:pt idx="23">
                  <c:v>13248.81303527936</c:v>
                </c:pt>
                <c:pt idx="24">
                  <c:v>12948.85085908098</c:v>
                </c:pt>
                <c:pt idx="25">
                  <c:v>12657.99420624541</c:v>
                </c:pt>
                <c:pt idx="26">
                  <c:v>12377.21109104841</c:v>
                </c:pt>
                <c:pt idx="27">
                  <c:v>12104.7502691148</c:v>
                </c:pt>
                <c:pt idx="28">
                  <c:v>11840.75622128831</c:v>
                </c:pt>
                <c:pt idx="29">
                  <c:v>11585.01754012286</c:v>
                </c:pt>
                <c:pt idx="30">
                  <c:v>11337.32293955884</c:v>
                </c:pt>
                <c:pt idx="31">
                  <c:v>11097.46276867297</c:v>
                </c:pt>
                <c:pt idx="32">
                  <c:v>10865.22944961386</c:v>
                </c:pt>
                <c:pt idx="33">
                  <c:v>10640.41783470575</c:v>
                </c:pt>
                <c:pt idx="34">
                  <c:v>10422.82550065829</c:v>
                </c:pt>
                <c:pt idx="35">
                  <c:v>10212.25299100522</c:v>
                </c:pt>
                <c:pt idx="36">
                  <c:v>10008.50401555662</c:v>
                </c:pt>
                <c:pt idx="37">
                  <c:v>9811.385613863133</c:v>
                </c:pt>
                <c:pt idx="38">
                  <c:v>9620.708288295154</c:v>
                </c:pt>
                <c:pt idx="39">
                  <c:v>9436.28814554431</c:v>
                </c:pt>
                <c:pt idx="40">
                  <c:v>9257.94224218534</c:v>
                </c:pt>
                <c:pt idx="41">
                  <c:v>9085.492009831232</c:v>
                </c:pt>
                <c:pt idx="42">
                  <c:v>8918.76266753217</c:v>
                </c:pt>
                <c:pt idx="43">
                  <c:v>8757.583249969064</c:v>
                </c:pt>
                <c:pt idx="44">
                  <c:v>8601.786626804371</c:v>
                </c:pt>
                <c:pt idx="45">
                  <c:v>8451.209511134296</c:v>
                </c:pt>
                <c:pt idx="46">
                  <c:v>8305.69245826091</c:v>
                </c:pt>
                <c:pt idx="47">
                  <c:v>8165.079855865642</c:v>
                </c:pt>
                <c:pt idx="48">
                  <c:v>8029.219906531725</c:v>
                </c:pt>
                <c:pt idx="49">
                  <c:v>7897.96460345752</c:v>
                </c:pt>
                <c:pt idx="50">
                  <c:v>7771.169700111531</c:v>
                </c:pt>
                <c:pt idx="51">
                  <c:v>7648.69467450194</c:v>
                </c:pt>
                <c:pt idx="52">
                  <c:v>7530.402692159274</c:v>
                </c:pt>
                <c:pt idx="53">
                  <c:v>7416.160556637103</c:v>
                </c:pt>
                <c:pt idx="54">
                  <c:v>7305.838662235004</c:v>
                </c:pt>
                <c:pt idx="55">
                  <c:v>7199.310942315464</c:v>
                </c:pt>
                <c:pt idx="56">
                  <c:v>7096.45481474898</c:v>
                </c:pt>
                <c:pt idx="57">
                  <c:v>6997.15112488144</c:v>
                </c:pt>
                <c:pt idx="58">
                  <c:v>6901.284086374919</c:v>
                </c:pt>
                <c:pt idx="59">
                  <c:v>6808.741220244585</c:v>
                </c:pt>
                <c:pt idx="60">
                  <c:v>6719.413292387389</c:v>
                </c:pt>
                <c:pt idx="61">
                  <c:v>6633.194249874464</c:v>
                </c:pt>
                <c:pt idx="62">
                  <c:v>6549.98115625351</c:v>
                </c:pt>
                <c:pt idx="63">
                  <c:v>6469.674126093224</c:v>
                </c:pt>
                <c:pt idx="64">
                  <c:v>6392.176258974206</c:v>
                </c:pt>
                <c:pt idx="65">
                  <c:v>6317.393573125817</c:v>
                </c:pt>
                <c:pt idx="66">
                  <c:v>6245.23493886798</c:v>
                </c:pt>
                <c:pt idx="67">
                  <c:v>6175.61201202796</c:v>
                </c:pt>
                <c:pt idx="68">
                  <c:v>6108.439167472701</c:v>
                </c:pt>
                <c:pt idx="69">
                  <c:v>6043.633432891264</c:v>
                </c:pt>
                <c:pt idx="70">
                  <c:v>5981.114422943446</c:v>
                </c:pt>
                <c:pt idx="71">
                  <c:v>5920.80427388294</c:v>
                </c:pt>
                <c:pt idx="72">
                  <c:v>5862.62757875234</c:v>
                </c:pt>
                <c:pt idx="73">
                  <c:v>5806.511323236478</c:v>
                </c:pt>
                <c:pt idx="74">
                  <c:v>5752.384822250253</c:v>
                </c:pt>
                <c:pt idx="75">
                  <c:v>5700.179657332937</c:v>
                </c:pt>
                <c:pt idx="76">
                  <c:v>5649.82961490711</c:v>
                </c:pt>
                <c:pt idx="77">
                  <c:v>5601.27062545752</c:v>
                </c:pt>
                <c:pt idx="78">
                  <c:v>5554.440703676501</c:v>
                </c:pt>
                <c:pt idx="79">
                  <c:v>5509.279889615976</c:v>
                </c:pt>
                <c:pt idx="80">
                  <c:v>5465.730190881754</c:v>
                </c:pt>
                <c:pt idx="81">
                  <c:v>5423.735525898552</c:v>
                </c:pt>
                <c:pt idx="82">
                  <c:v>5383.241668270544</c:v>
                </c:pt>
                <c:pt idx="83">
                  <c:v>5344.19619225709</c:v>
                </c:pt>
                <c:pt idx="84">
                  <c:v>5306.548419379731</c:v>
                </c:pt>
                <c:pt idx="85">
                  <c:v>5270.24936617181</c:v>
                </c:pt>
                <c:pt idx="86">
                  <c:v>5235.25169307823</c:v>
                </c:pt>
                <c:pt idx="87">
                  <c:v>5201.509654512752</c:v>
                </c:pt>
                <c:pt idx="88">
                  <c:v>5168.979050071019</c:v>
                </c:pt>
                <c:pt idx="89">
                  <c:v>5137.6171769028</c:v>
                </c:pt>
                <c:pt idx="90">
                  <c:v>5107.382783237183</c:v>
                </c:pt>
                <c:pt idx="91">
                  <c:v>5078.236023057263</c:v>
                </c:pt>
                <c:pt idx="92">
                  <c:v>5050.138411915577</c:v>
                </c:pt>
                <c:pt idx="93">
                  <c:v>5023.052783882784</c:v>
                </c:pt>
                <c:pt idx="94">
                  <c:v>4996.943249616994</c:v>
                </c:pt>
                <c:pt idx="95">
                  <c:v>4971.775155543419</c:v>
                </c:pt>
                <c:pt idx="96">
                  <c:v>4947.51504412898</c:v>
                </c:pt>
                <c:pt idx="97">
                  <c:v>4924.130615238617</c:v>
                </c:pt>
                <c:pt idx="98">
                  <c:v>4901.59068855704</c:v>
                </c:pt>
                <c:pt idx="99">
                  <c:v>4879.86516705944</c:v>
                </c:pt>
                <c:pt idx="100">
                  <c:v>4858.92500151358</c:v>
                </c:pt>
                <c:pt idx="101">
                  <c:v>4838.742155996249</c:v>
                </c:pt>
                <c:pt idx="102">
                  <c:v>4819.28957440361</c:v>
                </c:pt>
                <c:pt idx="103">
                  <c:v>4800.541147939377</c:v>
                </c:pt>
                <c:pt idx="104">
                  <c:v>4782.471683558287</c:v>
                </c:pt>
                <c:pt idx="105">
                  <c:v>4765.05687334701</c:v>
                </c:pt>
                <c:pt idx="106">
                  <c:v>4748.273264822732</c:v>
                </c:pt>
                <c:pt idx="107">
                  <c:v>4732.098232128192</c:v>
                </c:pt>
                <c:pt idx="108">
                  <c:v>4716.509948103517</c:v>
                </c:pt>
                <c:pt idx="109">
                  <c:v>4701.487357214971</c:v>
                </c:pt>
                <c:pt idx="110">
                  <c:v>4687.01014932001</c:v>
                </c:pt>
                <c:pt idx="111">
                  <c:v>4673.058734247908</c:v>
                </c:pt>
                <c:pt idx="112">
                  <c:v>4659.614217176727</c:v>
                </c:pt>
                <c:pt idx="113">
                  <c:v>4646.658374786315</c:v>
                </c:pt>
                <c:pt idx="114">
                  <c:v>4634.173632166923</c:v>
                </c:pt>
                <c:pt idx="115">
                  <c:v>4622.143040464532</c:v>
                </c:pt>
                <c:pt idx="116">
                  <c:v>4610.55025524248</c:v>
                </c:pt>
                <c:pt idx="117">
                  <c:v>4599.379515541783</c:v>
                </c:pt>
                <c:pt idx="118">
                  <c:v>4588.61562361863</c:v>
                </c:pt>
                <c:pt idx="119">
                  <c:v>4578.243925342666</c:v>
                </c:pt>
              </c:numCache>
            </c:numRef>
          </c:yVal>
          <c:smooth val="0"/>
          <c:extLst xmlns:c16r2="http://schemas.microsoft.com/office/drawing/2015/06/chart">
            <c:ext xmlns:c16="http://schemas.microsoft.com/office/drawing/2014/chart" uri="{C3380CC4-5D6E-409C-BE32-E72D297353CC}">
              <c16:uniqueId val="{00000006-8E84-493C-8306-DC4EB999692C}"/>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22382.84092243201</c:v>
                </c:pt>
                <c:pt idx="2">
                  <c:v>21720.93536310921</c:v>
                </c:pt>
                <c:pt idx="3">
                  <c:v>21093.30243796793</c:v>
                </c:pt>
                <c:pt idx="4">
                  <c:v>20480.49129041968</c:v>
                </c:pt>
                <c:pt idx="5">
                  <c:v>19882.51517759448</c:v>
                </c:pt>
                <c:pt idx="6">
                  <c:v>19299.33905383101</c:v>
                </c:pt>
                <c:pt idx="7">
                  <c:v>18730.88780166713</c:v>
                </c:pt>
                <c:pt idx="8">
                  <c:v>18177.05263756699</c:v>
                </c:pt>
                <c:pt idx="9">
                  <c:v>17637.69641990567</c:v>
                </c:pt>
                <c:pt idx="10">
                  <c:v>17112.65808256304</c:v>
                </c:pt>
                <c:pt idx="11">
                  <c:v>16601.75636705122</c:v>
                </c:pt>
                <c:pt idx="12">
                  <c:v>16104.79298839483</c:v>
                </c:pt>
                <c:pt idx="13">
                  <c:v>16311.98480009681</c:v>
                </c:pt>
                <c:pt idx="14">
                  <c:v>15661.50632931091</c:v>
                </c:pt>
                <c:pt idx="15">
                  <c:v>15224.9593160802</c:v>
                </c:pt>
                <c:pt idx="16">
                  <c:v>14801.01878463384</c:v>
                </c:pt>
                <c:pt idx="17">
                  <c:v>14389.49953494948</c:v>
                </c:pt>
                <c:pt idx="18">
                  <c:v>13990.19056576135</c:v>
                </c:pt>
                <c:pt idx="19">
                  <c:v>13602.86498311233</c:v>
                </c:pt>
                <c:pt idx="20">
                  <c:v>13227.28405555836</c:v>
                </c:pt>
                <c:pt idx="21">
                  <c:v>12863.20040508572</c:v>
                </c:pt>
                <c:pt idx="22">
                  <c:v>12510.36054267445</c:v>
                </c:pt>
                <c:pt idx="23">
                  <c:v>12168.50689430154</c:v>
                </c:pt>
                <c:pt idx="24">
                  <c:v>11837.37942921807</c:v>
                </c:pt>
                <c:pt idx="25">
                  <c:v>11516.71697641691</c:v>
                </c:pt>
                <c:pt idx="26">
                  <c:v>11207.44639060625</c:v>
                </c:pt>
                <c:pt idx="27">
                  <c:v>10907.76918671727</c:v>
                </c:pt>
                <c:pt idx="28">
                  <c:v>10617.7887069297</c:v>
                </c:pt>
                <c:pt idx="29">
                  <c:v>10337.25250280234</c:v>
                </c:pt>
                <c:pt idx="30">
                  <c:v>10065.90915396131</c:v>
                </c:pt>
                <c:pt idx="31">
                  <c:v>9803.50975548524</c:v>
                </c:pt>
                <c:pt idx="32">
                  <c:v>9549.808329978945</c:v>
                </c:pt>
                <c:pt idx="33">
                  <c:v>9304.562169340605</c:v>
                </c:pt>
                <c:pt idx="34">
                  <c:v>9067.532120906482</c:v>
                </c:pt>
                <c:pt idx="35">
                  <c:v>8838.482826612122</c:v>
                </c:pt>
                <c:pt idx="36">
                  <c:v>8617.18292210955</c:v>
                </c:pt>
                <c:pt idx="37">
                  <c:v>8403.405201466767</c:v>
                </c:pt>
                <c:pt idx="38">
                  <c:v>8196.926752063242</c:v>
                </c:pt>
                <c:pt idx="39">
                  <c:v>7997.531109366406</c:v>
                </c:pt>
                <c:pt idx="40">
                  <c:v>7805.003581855115</c:v>
                </c:pt>
                <c:pt idx="41">
                  <c:v>7619.134687502701</c:v>
                </c:pt>
                <c:pt idx="42">
                  <c:v>7439.719563639027</c:v>
                </c:pt>
                <c:pt idx="43">
                  <c:v>7266.557992755614</c:v>
                </c:pt>
                <c:pt idx="44">
                  <c:v>7099.454418256551</c:v>
                </c:pt>
                <c:pt idx="45">
                  <c:v>6938.217947973038</c:v>
                </c:pt>
                <c:pt idx="46">
                  <c:v>6782.66234669322</c:v>
                </c:pt>
                <c:pt idx="47">
                  <c:v>6632.606018845866</c:v>
                </c:pt>
                <c:pt idx="48">
                  <c:v>6487.871982362716</c:v>
                </c:pt>
                <c:pt idx="49">
                  <c:v>6348.287834645464</c:v>
                </c:pt>
                <c:pt idx="50">
                  <c:v>6213.68571148179</c:v>
                </c:pt>
                <c:pt idx="51">
                  <c:v>6083.902239676795</c:v>
                </c:pt>
                <c:pt idx="52">
                  <c:v>5958.778487627967</c:v>
                </c:pt>
                <c:pt idx="53">
                  <c:v>5838.159902644787</c:v>
                </c:pt>
                <c:pt idx="54">
                  <c:v>5721.896249899005</c:v>
                </c:pt>
                <c:pt idx="55">
                  <c:v>5609.841546430188</c:v>
                </c:pt>
                <c:pt idx="56">
                  <c:v>5501.853991824481</c:v>
                </c:pt>
                <c:pt idx="57">
                  <c:v>5397.795896037058</c:v>
                </c:pt>
                <c:pt idx="58">
                  <c:v>5297.533604781303</c:v>
                </c:pt>
                <c:pt idx="59">
                  <c:v>5200.937422872163</c:v>
                </c:pt>
                <c:pt idx="60">
                  <c:v>5107.88153588144</c:v>
                </c:pt>
                <c:pt idx="61">
                  <c:v>5018.243930431752</c:v>
                </c:pt>
                <c:pt idx="62">
                  <c:v>4931.906313430492</c:v>
                </c:pt>
                <c:pt idx="63">
                  <c:v>4848.75403051572</c:v>
                </c:pt>
                <c:pt idx="64">
                  <c:v>4768.675983969627</c:v>
                </c:pt>
                <c:pt idx="65">
                  <c:v>4691.564550332178</c:v>
                </c:pt>
                <c:pt idx="66">
                  <c:v>4617.315497910126</c:v>
                </c:pt>
                <c:pt idx="67">
                  <c:v>4545.827904383713</c:v>
                </c:pt>
                <c:pt idx="68">
                  <c:v>4477.00407467973</c:v>
                </c:pt>
                <c:pt idx="69">
                  <c:v>4410.749459270237</c:v>
                </c:pt>
                <c:pt idx="70">
                  <c:v>4346.972573034544</c:v>
                </c:pt>
                <c:pt idx="71">
                  <c:v>4285.584914815186</c:v>
                </c:pt>
                <c:pt idx="72">
                  <c:v>4226.50088777881</c:v>
                </c:pt>
                <c:pt idx="73">
                  <c:v>4169.637720686263</c:v>
                </c:pt>
                <c:pt idx="74">
                  <c:v>4114.915390161193</c:v>
                </c:pt>
                <c:pt idx="75">
                  <c:v>4062.256544036412</c:v>
                </c:pt>
                <c:pt idx="76">
                  <c:v>4011.586425851205</c:v>
                </c:pt>
                <c:pt idx="77">
                  <c:v>3962.832800557502</c:v>
                </c:pt>
                <c:pt idx="78">
                  <c:v>3915.925881491195</c:v>
                </c:pt>
                <c:pt idx="79">
                  <c:v>3870.798258651819</c:v>
                </c:pt>
                <c:pt idx="80">
                  <c:v>3827.384828330214</c:v>
                </c:pt>
                <c:pt idx="81">
                  <c:v>3785.622724115954</c:v>
                </c:pt>
                <c:pt idx="82">
                  <c:v>3745.451249310383</c:v>
                </c:pt>
                <c:pt idx="83">
                  <c:v>3706.811810765164</c:v>
                </c:pt>
                <c:pt idx="84">
                  <c:v>3669.647854163361</c:v>
                </c:pt>
                <c:pt idx="85">
                  <c:v>3633.904800752056</c:v>
                </c:pt>
                <c:pt idx="86">
                  <c:v>3599.529985534151</c:v>
                </c:pt>
                <c:pt idx="87">
                  <c:v>3566.472596922467</c:v>
                </c:pt>
                <c:pt idx="88">
                  <c:v>3534.683617853894</c:v>
                </c:pt>
                <c:pt idx="89">
                  <c:v>3504.115768361342</c:v>
                </c:pt>
                <c:pt idx="90">
                  <c:v>3474.723449596495</c:v>
                </c:pt>
                <c:pt idx="91">
                  <c:v>3446.462689292435</c:v>
                </c:pt>
                <c:pt idx="92">
                  <c:v>3419.291088656017</c:v>
                </c:pt>
                <c:pt idx="93">
                  <c:v>3393.167770676613</c:v>
                </c:pt>
                <c:pt idx="94">
                  <c:v>3368.053329832993</c:v>
                </c:pt>
                <c:pt idx="95">
                  <c:v>3343.909783183808</c:v>
                </c:pt>
                <c:pt idx="96">
                  <c:v>3320.700522821458</c:v>
                </c:pt>
                <c:pt idx="97">
                  <c:v>3298.390269668711</c:v>
                </c:pt>
                <c:pt idx="98">
                  <c:v>3276.945028598613</c:v>
                </c:pt>
                <c:pt idx="99">
                  <c:v>3256.332044853098</c:v>
                </c:pt>
                <c:pt idx="100">
                  <c:v>3236.519761739302</c:v>
                </c:pt>
                <c:pt idx="101">
                  <c:v>3217.477779578246</c:v>
                </c:pt>
                <c:pt idx="102">
                  <c:v>3199.176815882565</c:v>
                </c:pt>
                <c:pt idx="103">
                  <c:v>3181.588666737196</c:v>
                </c:pt>
                <c:pt idx="104">
                  <c:v>3164.68616935936</c:v>
                </c:pt>
                <c:pt idx="105">
                  <c:v>3148.443165810175</c:v>
                </c:pt>
                <c:pt idx="106">
                  <c:v>3132.834467834702</c:v>
                </c:pt>
                <c:pt idx="107">
                  <c:v>3117.835822801327</c:v>
                </c:pt>
                <c:pt idx="108">
                  <c:v>3103.423880717799</c:v>
                </c:pt>
                <c:pt idx="109">
                  <c:v>3089.576162295001</c:v>
                </c:pt>
                <c:pt idx="110">
                  <c:v>3076.271028035393</c:v>
                </c:pt>
                <c:pt idx="111">
                  <c:v>3063.48764831687</c:v>
                </c:pt>
                <c:pt idx="112">
                  <c:v>3051.205974450084</c:v>
                </c:pt>
                <c:pt idx="113">
                  <c:v>3039.406710681054</c:v>
                </c:pt>
                <c:pt idx="114">
                  <c:v>3028.071287114799</c:v>
                </c:pt>
                <c:pt idx="115">
                  <c:v>3017.181833535323</c:v>
                </c:pt>
                <c:pt idx="116">
                  <c:v>3006.721154096984</c:v>
                </c:pt>
                <c:pt idx="117">
                  <c:v>2996.672702862848</c:v>
                </c:pt>
                <c:pt idx="118">
                  <c:v>2987.020560166049</c:v>
                </c:pt>
                <c:pt idx="119">
                  <c:v>2977.749409771794</c:v>
                </c:pt>
              </c:numCache>
            </c:numRef>
          </c:yVal>
          <c:smooth val="0"/>
          <c:extLst xmlns:c16r2="http://schemas.microsoft.com/office/drawing/2015/06/chart">
            <c:ext xmlns:c16="http://schemas.microsoft.com/office/drawing/2014/chart" uri="{C3380CC4-5D6E-409C-BE32-E72D297353CC}">
              <c16:uniqueId val="{00000007-8E84-493C-8306-DC4EB999692C}"/>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22327.30931375963</c:v>
                </c:pt>
                <c:pt idx="2">
                  <c:v>21615.86944006579</c:v>
                </c:pt>
                <c:pt idx="3">
                  <c:v>20944.32887097514</c:v>
                </c:pt>
                <c:pt idx="4">
                  <c:v>20292.87598798874</c:v>
                </c:pt>
                <c:pt idx="5">
                  <c:v>19661.17882421873</c:v>
                </c:pt>
                <c:pt idx="6">
                  <c:v>19048.87402394362</c:v>
                </c:pt>
                <c:pt idx="7">
                  <c:v>18455.57481681565</c:v>
                </c:pt>
                <c:pt idx="8">
                  <c:v>17880.87703007078</c:v>
                </c:pt>
                <c:pt idx="9">
                  <c:v>17324.36391354643</c:v>
                </c:pt>
                <c:pt idx="10">
                  <c:v>16785.61002989869</c:v>
                </c:pt>
                <c:pt idx="11">
                  <c:v>16264.18440500374</c:v>
                </c:pt>
                <c:pt idx="12">
                  <c:v>15759.65309045948</c:v>
                </c:pt>
                <c:pt idx="13">
                  <c:v>15961.22128755425</c:v>
                </c:pt>
                <c:pt idx="14">
                  <c:v>15322.14108397648</c:v>
                </c:pt>
                <c:pt idx="15">
                  <c:v>14892.43045034017</c:v>
                </c:pt>
                <c:pt idx="16">
                  <c:v>14476.32027412305</c:v>
                </c:pt>
                <c:pt idx="17">
                  <c:v>14073.64723015287</c:v>
                </c:pt>
                <c:pt idx="18">
                  <c:v>13684.19463288902</c:v>
                </c:pt>
                <c:pt idx="19">
                  <c:v>13307.70982269819</c:v>
                </c:pt>
                <c:pt idx="20">
                  <c:v>12943.91399397001</c:v>
                </c:pt>
                <c:pt idx="21">
                  <c:v>12592.50981449492</c:v>
                </c:pt>
                <c:pt idx="22">
                  <c:v>12253.18734433861</c:v>
                </c:pt>
                <c:pt idx="23">
                  <c:v>11925.62863345583</c:v>
                </c:pt>
                <c:pt idx="24">
                  <c:v>11609.51129185831</c:v>
                </c:pt>
                <c:pt idx="25">
                  <c:v>11304.51126007624</c:v>
                </c:pt>
                <c:pt idx="26">
                  <c:v>11011.4906379953</c:v>
                </c:pt>
                <c:pt idx="27">
                  <c:v>10728.61490628665</c:v>
                </c:pt>
                <c:pt idx="28">
                  <c:v>10455.91514256529</c:v>
                </c:pt>
                <c:pt idx="29">
                  <c:v>10193.07979802571</c:v>
                </c:pt>
                <c:pt idx="30">
                  <c:v>9939.801363613708</c:v>
                </c:pt>
                <c:pt idx="31">
                  <c:v>9695.777934458894</c:v>
                </c:pt>
                <c:pt idx="32">
                  <c:v>9460.713615838798</c:v>
                </c:pt>
                <c:pt idx="33">
                  <c:v>9234.318821209949</c:v>
                </c:pt>
                <c:pt idx="34">
                  <c:v>9016.310487386192</c:v>
                </c:pt>
                <c:pt idx="35">
                  <c:v>8806.412223415331</c:v>
                </c:pt>
                <c:pt idx="36">
                  <c:v>8604.35440617665</c:v>
                </c:pt>
                <c:pt idx="37">
                  <c:v>8409.87423298312</c:v>
                </c:pt>
                <c:pt idx="38">
                  <c:v>8222.715739346697</c:v>
                </c:pt>
                <c:pt idx="39">
                  <c:v>8042.631828843605</c:v>
                </c:pt>
                <c:pt idx="40">
                  <c:v>7869.37952616761</c:v>
                </c:pt>
                <c:pt idx="41">
                  <c:v>7702.723227864767</c:v>
                </c:pt>
                <c:pt idx="42">
                  <c:v>7542.434016271547</c:v>
                </c:pt>
                <c:pt idx="43">
                  <c:v>7388.289573001053</c:v>
                </c:pt>
                <c:pt idx="44">
                  <c:v>7240.07408580315</c:v>
                </c:pt>
                <c:pt idx="45">
                  <c:v>7097.578146934579</c:v>
                </c:pt>
                <c:pt idx="46">
                  <c:v>6960.59864456646</c:v>
                </c:pt>
                <c:pt idx="47">
                  <c:v>6828.93864853269</c:v>
                </c:pt>
                <c:pt idx="48">
                  <c:v>6702.407291515868</c:v>
                </c:pt>
                <c:pt idx="49">
                  <c:v>6580.81964660324</c:v>
                </c:pt>
                <c:pt idx="50">
                  <c:v>6463.99660201199</c:v>
                </c:pt>
                <c:pt idx="51">
                  <c:v>6351.764733670056</c:v>
                </c:pt>
                <c:pt idx="52">
                  <c:v>6243.9561797645</c:v>
                </c:pt>
                <c:pt idx="53">
                  <c:v>6140.408506024552</c:v>
                </c:pt>
                <c:pt idx="54">
                  <c:v>6040.964576292166</c:v>
                </c:pt>
                <c:pt idx="55">
                  <c:v>5945.47242181411</c:v>
                </c:pt>
                <c:pt idx="56">
                  <c:v>5853.785110689097</c:v>
                </c:pt>
                <c:pt idx="57">
                  <c:v>5765.760617792148</c:v>
                </c:pt>
                <c:pt idx="58">
                  <c:v>5681.26169544857</c:v>
                </c:pt>
                <c:pt idx="59">
                  <c:v>5600.15574509928</c:v>
                </c:pt>
                <c:pt idx="60">
                  <c:v>5522.314690171873</c:v>
                </c:pt>
                <c:pt idx="61">
                  <c:v>5447.614850343783</c:v>
                </c:pt>
                <c:pt idx="62">
                  <c:v>5375.936817363629</c:v>
                </c:pt>
                <c:pt idx="63">
                  <c:v>5307.16533257617</c:v>
                </c:pt>
                <c:pt idx="64">
                  <c:v>5241.189166275025</c:v>
                </c:pt>
                <c:pt idx="65">
                  <c:v>5177.900999001671</c:v>
                </c:pt>
                <c:pt idx="66">
                  <c:v>5117.197304868988</c:v>
                </c:pt>
                <c:pt idx="67">
                  <c:v>5058.978236999083</c:v>
                </c:pt>
                <c:pt idx="68">
                  <c:v>5003.14751514513</c:v>
                </c:pt>
                <c:pt idx="69">
                  <c:v>4949.612315548666</c:v>
                </c:pt>
                <c:pt idx="70">
                  <c:v>4898.283163082502</c:v>
                </c:pt>
                <c:pt idx="71">
                  <c:v>4849.073825712017</c:v>
                </c:pt>
                <c:pt idx="72">
                  <c:v>4801.90121130533</c:v>
                </c:pt>
                <c:pt idx="73">
                  <c:v>4756.685266808464</c:v>
                </c:pt>
                <c:pt idx="74">
                  <c:v>4713.348879801444</c:v>
                </c:pt>
                <c:pt idx="75">
                  <c:v>4671.817782437127</c:v>
                </c:pt>
                <c:pt idx="76">
                  <c:v>4632.02045776615</c:v>
                </c:pt>
                <c:pt idx="77">
                  <c:v>4593.888048438428</c:v>
                </c:pt>
                <c:pt idx="78">
                  <c:v>4557.35426777322</c:v>
                </c:pt>
                <c:pt idx="79">
                  <c:v>4522.355313181118</c:v>
                </c:pt>
                <c:pt idx="80">
                  <c:v>4488.829781919734</c:v>
                </c:pt>
                <c:pt idx="81">
                  <c:v>4456.718589158123</c:v>
                </c:pt>
                <c:pt idx="82">
                  <c:v>4425.964888327719</c:v>
                </c:pt>
                <c:pt idx="83">
                  <c:v>4396.513993726729</c:v>
                </c:pt>
                <c:pt idx="84">
                  <c:v>4368.313305349659</c:v>
                </c:pt>
                <c:pt idx="85">
                  <c:v>4341.31223590724</c:v>
                </c:pt>
                <c:pt idx="86">
                  <c:v>4315.462140000865</c:v>
                </c:pt>
                <c:pt idx="87">
                  <c:v>4290.71624541578</c:v>
                </c:pt>
                <c:pt idx="88">
                  <c:v>4267.029586492531</c:v>
                </c:pt>
                <c:pt idx="89">
                  <c:v>4244.358939538844</c:v>
                </c:pt>
                <c:pt idx="90">
                  <c:v>4222.66276023927</c:v>
                </c:pt>
                <c:pt idx="91">
                  <c:v>4201.901123022584</c:v>
                </c:pt>
                <c:pt idx="92">
                  <c:v>4182.03566234369</c:v>
                </c:pt>
                <c:pt idx="93">
                  <c:v>4163.029515837345</c:v>
                </c:pt>
                <c:pt idx="94">
                  <c:v>4144.847269300975</c:v>
                </c:pt>
                <c:pt idx="95">
                  <c:v>4127.454903463041</c:v>
                </c:pt>
                <c:pt idx="96">
                  <c:v>4110.819742493698</c:v>
                </c:pt>
                <c:pt idx="97">
                  <c:v>4094.910404213711</c:v>
                </c:pt>
                <c:pt idx="98">
                  <c:v>4079.696751959458</c:v>
                </c:pt>
                <c:pt idx="99">
                  <c:v>4065.149848059958</c:v>
                </c:pt>
                <c:pt idx="100">
                  <c:v>4051.241908883043</c:v>
                </c:pt>
                <c:pt idx="101">
                  <c:v>4037.946261410108</c:v>
                </c:pt>
                <c:pt idx="102">
                  <c:v>4025.237301293748</c:v>
                </c:pt>
                <c:pt idx="103">
                  <c:v>4013.090452361015</c:v>
                </c:pt>
                <c:pt idx="104">
                  <c:v>4001.482127518084</c:v>
                </c:pt>
                <c:pt idx="105">
                  <c:v>3990.389691017041</c:v>
                </c:pt>
                <c:pt idx="106">
                  <c:v>3979.791422045137</c:v>
                </c:pt>
                <c:pt idx="107">
                  <c:v>3969.666479597478</c:v>
                </c:pt>
                <c:pt idx="108">
                  <c:v>3959.994868593474</c:v>
                </c:pt>
                <c:pt idx="109">
                  <c:v>3950.757407201017</c:v>
                </c:pt>
                <c:pt idx="110">
                  <c:v>3941.935695329463</c:v>
                </c:pt>
                <c:pt idx="111">
                  <c:v>3933.51208425711</c:v>
                </c:pt>
                <c:pt idx="112">
                  <c:v>3925.46964735559</c:v>
                </c:pt>
                <c:pt idx="113">
                  <c:v>3917.7921518784</c:v>
                </c:pt>
                <c:pt idx="114">
                  <c:v>3910.464031777308</c:v>
                </c:pt>
                <c:pt idx="115">
                  <c:v>3903.470361516196</c:v>
                </c:pt>
                <c:pt idx="116">
                  <c:v>3896.796830847234</c:v>
                </c:pt>
                <c:pt idx="117">
                  <c:v>3890.429720519791</c:v>
                </c:pt>
                <c:pt idx="118">
                  <c:v>3884.355878889493</c:v>
                </c:pt>
                <c:pt idx="119">
                  <c:v>3878.562699399778</c:v>
                </c:pt>
              </c:numCache>
            </c:numRef>
          </c:yVal>
          <c:smooth val="0"/>
          <c:extLst xmlns:c16r2="http://schemas.microsoft.com/office/drawing/2015/06/chart">
            <c:ext xmlns:c16="http://schemas.microsoft.com/office/drawing/2014/chart" uri="{C3380CC4-5D6E-409C-BE32-E72D297353CC}">
              <c16:uniqueId val="{00000008-8E84-493C-8306-DC4EB999692C}"/>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22327.30931375966</c:v>
                </c:pt>
                <c:pt idx="2">
                  <c:v>21586.85914583721</c:v>
                </c:pt>
                <c:pt idx="3">
                  <c:v>20898.1519047104</c:v>
                </c:pt>
                <c:pt idx="4">
                  <c:v>20231.11471623855</c:v>
                </c:pt>
                <c:pt idx="5">
                  <c:v>19585.16449049706</c:v>
                </c:pt>
                <c:pt idx="6">
                  <c:v>18959.73759845582</c:v>
                </c:pt>
                <c:pt idx="7">
                  <c:v>18354.28692714094</c:v>
                </c:pt>
                <c:pt idx="8">
                  <c:v>17768.27932900685</c:v>
                </c:pt>
                <c:pt idx="9">
                  <c:v>17201.19375074082</c:v>
                </c:pt>
                <c:pt idx="10">
                  <c:v>16652.51988539414</c:v>
                </c:pt>
                <c:pt idx="11">
                  <c:v>16121.75722376882</c:v>
                </c:pt>
                <c:pt idx="12">
                  <c:v>15608.4144078436</c:v>
                </c:pt>
                <c:pt idx="13">
                  <c:v>15801.6488410513</c:v>
                </c:pt>
                <c:pt idx="14">
                  <c:v>15140.86284462943</c:v>
                </c:pt>
                <c:pt idx="15">
                  <c:v>14695.90036509371</c:v>
                </c:pt>
                <c:pt idx="16">
                  <c:v>14265.89404060742</c:v>
                </c:pt>
                <c:pt idx="17">
                  <c:v>13850.4963246785</c:v>
                </c:pt>
                <c:pt idx="18">
                  <c:v>13449.34071745218</c:v>
                </c:pt>
                <c:pt idx="19">
                  <c:v>13062.05117739195</c:v>
                </c:pt>
                <c:pt idx="20">
                  <c:v>12688.24655267037</c:v>
                </c:pt>
                <c:pt idx="21">
                  <c:v>12327.54396384347</c:v>
                </c:pt>
                <c:pt idx="22">
                  <c:v>11979.56139043396</c:v>
                </c:pt>
                <c:pt idx="23">
                  <c:v>11643.91964422028</c:v>
                </c:pt>
                <c:pt idx="24">
                  <c:v>11320.24386947237</c:v>
                </c:pt>
                <c:pt idx="25">
                  <c:v>11008.1646778013</c:v>
                </c:pt>
                <c:pt idx="26">
                  <c:v>10708.51467861662</c:v>
                </c:pt>
                <c:pt idx="27">
                  <c:v>10419.38662827413</c:v>
                </c:pt>
                <c:pt idx="28">
                  <c:v>10140.79518245368</c:v>
                </c:pt>
                <c:pt idx="29">
                  <c:v>9872.403786429571</c:v>
                </c:pt>
                <c:pt idx="30">
                  <c:v>9613.882089853123</c:v>
                </c:pt>
                <c:pt idx="31">
                  <c:v>9364.907399813701</c:v>
                </c:pt>
                <c:pt idx="32">
                  <c:v>9125.164819608002</c:v>
                </c:pt>
                <c:pt idx="33">
                  <c:v>8894.34732595794</c:v>
                </c:pt>
                <c:pt idx="34">
                  <c:v>8672.15580101186</c:v>
                </c:pt>
                <c:pt idx="35">
                  <c:v>8458.299028128934</c:v>
                </c:pt>
                <c:pt idx="36">
                  <c:v>8252.49365851662</c:v>
                </c:pt>
                <c:pt idx="37">
                  <c:v>8054.464154313042</c:v>
                </c:pt>
                <c:pt idx="38">
                  <c:v>7863.94271256759</c:v>
                </c:pt>
                <c:pt idx="39">
                  <c:v>7680.671251841413</c:v>
                </c:pt>
                <c:pt idx="40">
                  <c:v>7504.39646106438</c:v>
                </c:pt>
                <c:pt idx="41">
                  <c:v>7334.873117165367</c:v>
                </c:pt>
                <c:pt idx="42">
                  <c:v>7171.863317094982</c:v>
                </c:pt>
                <c:pt idx="43">
                  <c:v>7015.136340620001</c:v>
                </c:pt>
                <c:pt idx="44">
                  <c:v>6864.468512727828</c:v>
                </c:pt>
                <c:pt idx="45">
                  <c:v>6719.643062051032</c:v>
                </c:pt>
                <c:pt idx="46">
                  <c:v>6580.449976179705</c:v>
                </c:pt>
                <c:pt idx="47">
                  <c:v>6446.685854622861</c:v>
                </c:pt>
                <c:pt idx="48">
                  <c:v>6318.153760082172</c:v>
                </c:pt>
                <c:pt idx="49">
                  <c:v>6194.66306861122</c:v>
                </c:pt>
                <c:pt idx="50">
                  <c:v>6076.029319161993</c:v>
                </c:pt>
                <c:pt idx="51">
                  <c:v>5962.074062960141</c:v>
                </c:pt>
                <c:pt idx="52">
                  <c:v>5852.624716715356</c:v>
                </c:pt>
                <c:pt idx="53">
                  <c:v>5747.514407824096</c:v>
                </c:pt>
                <c:pt idx="54">
                  <c:v>5646.58182659924</c:v>
                </c:pt>
                <c:pt idx="55">
                  <c:v>5549.67107846722</c:v>
                </c:pt>
                <c:pt idx="56">
                  <c:v>5456.631537512868</c:v>
                </c:pt>
                <c:pt idx="57">
                  <c:v>5367.317701594664</c:v>
                </c:pt>
                <c:pt idx="58">
                  <c:v>5281.589049218826</c:v>
                </c:pt>
                <c:pt idx="59">
                  <c:v>5199.309898334652</c:v>
                </c:pt>
                <c:pt idx="60">
                  <c:v>5120.349267196794</c:v>
                </c:pt>
                <c:pt idx="61">
                  <c:v>5044.580737418009</c:v>
                </c:pt>
                <c:pt idx="62">
                  <c:v>4971.882319320292</c:v>
                </c:pt>
                <c:pt idx="63">
                  <c:v>4902.136319678942</c:v>
                </c:pt>
                <c:pt idx="64">
                  <c:v>4835.229211936185</c:v>
                </c:pt>
                <c:pt idx="65">
                  <c:v>4771.05150895713</c:v>
                </c:pt>
                <c:pt idx="66">
                  <c:v>4709.49763836708</c:v>
                </c:pt>
                <c:pt idx="67">
                  <c:v>4650.465820523198</c:v>
                </c:pt>
                <c:pt idx="68">
                  <c:v>4593.857949153141</c:v>
                </c:pt>
                <c:pt idx="69">
                  <c:v>4539.579474682817</c:v>
                </c:pt>
                <c:pt idx="70">
                  <c:v>4487.539290270481</c:v>
                </c:pt>
                <c:pt idx="71">
                  <c:v>4437.64962055557</c:v>
                </c:pt>
                <c:pt idx="72">
                  <c:v>4389.82591312185</c:v>
                </c:pt>
                <c:pt idx="73">
                  <c:v>4343.98673267282</c:v>
                </c:pt>
                <c:pt idx="74">
                  <c:v>4300.053657906125</c:v>
                </c:pt>
                <c:pt idx="75">
                  <c:v>4257.951181073985</c:v>
                </c:pt>
                <c:pt idx="76">
                  <c:v>4217.60661020735</c:v>
                </c:pt>
                <c:pt idx="77">
                  <c:v>4178.949973981282</c:v>
                </c:pt>
                <c:pt idx="78">
                  <c:v>4141.913929192153</c:v>
                </c:pt>
                <c:pt idx="79">
                  <c:v>4106.43367081604</c:v>
                </c:pt>
                <c:pt idx="80">
                  <c:v>4072.446844614104</c:v>
                </c:pt>
                <c:pt idx="81">
                  <c:v>4039.893462248033</c:v>
                </c:pt>
                <c:pt idx="82">
                  <c:v>4008.715818865992</c:v>
                </c:pt>
                <c:pt idx="83">
                  <c:v>3978.858413118687</c:v>
                </c:pt>
                <c:pt idx="84">
                  <c:v>3950.267869562505</c:v>
                </c:pt>
                <c:pt idx="85">
                  <c:v>3922.892863404988</c:v>
                </c:pt>
                <c:pt idx="86">
                  <c:v>3896.684047547897</c:v>
                </c:pt>
                <c:pt idx="87">
                  <c:v>3871.593981881</c:v>
                </c:pt>
                <c:pt idx="88">
                  <c:v>3847.5770647791</c:v>
                </c:pt>
                <c:pt idx="89">
                  <c:v>3824.589466755026</c:v>
                </c:pt>
                <c:pt idx="90">
                  <c:v>3802.589066218898</c:v>
                </c:pt>
                <c:pt idx="91">
                  <c:v>3781.535387296986</c:v>
                </c:pt>
                <c:pt idx="92">
                  <c:v>3761.389539659427</c:v>
                </c:pt>
                <c:pt idx="93">
                  <c:v>3742.11416030796</c:v>
                </c:pt>
                <c:pt idx="94">
                  <c:v>3723.673357276416</c:v>
                </c:pt>
                <c:pt idx="95">
                  <c:v>3706.032655193638</c:v>
                </c:pt>
                <c:pt idx="96">
                  <c:v>3689.158942661252</c:v>
                </c:pt>
                <c:pt idx="97">
                  <c:v>3673.020421396991</c:v>
                </c:pt>
                <c:pt idx="98">
                  <c:v>3657.586557098042</c:v>
                </c:pt>
                <c:pt idx="99">
                  <c:v>3642.828031975274</c:v>
                </c:pt>
                <c:pt idx="100">
                  <c:v>3628.71669891222</c:v>
                </c:pt>
                <c:pt idx="101">
                  <c:v>3615.225537204253</c:v>
                </c:pt>
                <c:pt idx="102">
                  <c:v>3602.328609829221</c:v>
                </c:pt>
                <c:pt idx="103">
                  <c:v>3590.001022209558</c:v>
                </c:pt>
                <c:pt idx="104">
                  <c:v>3578.218882417607</c:v>
                </c:pt>
                <c:pt idx="105">
                  <c:v>3566.959262783672</c:v>
                </c:pt>
                <c:pt idx="106">
                  <c:v>3556.200162863392</c:v>
                </c:pt>
                <c:pt idx="107">
                  <c:v>3545.92047372336</c:v>
                </c:pt>
                <c:pt idx="108">
                  <c:v>3536.099943503974</c:v>
                </c:pt>
                <c:pt idx="109">
                  <c:v>3526.719144219911</c:v>
                </c:pt>
                <c:pt idx="110">
                  <c:v>3517.759439758936</c:v>
                </c:pt>
                <c:pt idx="111">
                  <c:v>3509.202955041503</c:v>
                </c:pt>
                <c:pt idx="112">
                  <c:v>3501.03254630345</c:v>
                </c:pt>
                <c:pt idx="113">
                  <c:v>3493.231772465188</c:v>
                </c:pt>
                <c:pt idx="114">
                  <c:v>3485.78486755365</c:v>
                </c:pt>
                <c:pt idx="115">
                  <c:v>3478.676714139401</c:v>
                </c:pt>
                <c:pt idx="116">
                  <c:v>3471.892817758544</c:v>
                </c:pt>
                <c:pt idx="117">
                  <c:v>3465.419282283907</c:v>
                </c:pt>
                <c:pt idx="118">
                  <c:v>3459.242786215764</c:v>
                </c:pt>
                <c:pt idx="119">
                  <c:v>3453.350559858838</c:v>
                </c:pt>
              </c:numCache>
            </c:numRef>
          </c:yVal>
          <c:smooth val="0"/>
          <c:extLst xmlns:c16r2="http://schemas.microsoft.com/office/drawing/2015/06/chart">
            <c:ext xmlns:c16="http://schemas.microsoft.com/office/drawing/2014/chart" uri="{C3380CC4-5D6E-409C-BE32-E72D297353CC}">
              <c16:uniqueId val="{00000009-8E84-493C-8306-DC4EB999692C}"/>
            </c:ext>
          </c:extLst>
        </c:ser>
        <c:dLbls>
          <c:showLegendKey val="0"/>
          <c:showVal val="0"/>
          <c:showCatName val="0"/>
          <c:showSerName val="0"/>
          <c:showPercent val="0"/>
          <c:showBubbleSize val="0"/>
        </c:dLbls>
        <c:axId val="-736506000"/>
        <c:axId val="-1091154192"/>
      </c:scatterChart>
      <c:valAx>
        <c:axId val="-73650600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91154192"/>
        <c:crosses val="autoZero"/>
        <c:crossBetween val="midCat"/>
      </c:valAx>
      <c:valAx>
        <c:axId val="-1091154192"/>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736506000"/>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pPr>
      <a:endParaRPr lang="en-US"/>
    </a:p>
  </c:txPr>
  <c:externalData r:id="rId1">
    <c:autoUpdate val="0"/>
  </c:externalData>
</c:chartSpace>
</file>

<file path=word/charts/chart10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22.22539527374758</c:v>
                </c:pt>
                <c:pt idx="2">
                  <c:v>-43.38310426269151</c:v>
                </c:pt>
                <c:pt idx="3">
                  <c:v>-63.50816261162754</c:v>
                </c:pt>
                <c:pt idx="4">
                  <c:v>-82.6475104557772</c:v>
                </c:pt>
                <c:pt idx="5">
                  <c:v>-100.846480224253</c:v>
                </c:pt>
                <c:pt idx="6">
                  <c:v>-118.1487123246461</c:v>
                </c:pt>
                <c:pt idx="7">
                  <c:v>-134.5961121612372</c:v>
                </c:pt>
                <c:pt idx="8">
                  <c:v>-150.228838356689</c:v>
                </c:pt>
                <c:pt idx="9">
                  <c:v>-165.0853141244863</c:v>
                </c:pt>
                <c:pt idx="10">
                  <c:v>-179.2022555775823</c:v>
                </c:pt>
                <c:pt idx="11">
                  <c:v>-192.6147121894605</c:v>
                </c:pt>
                <c:pt idx="12">
                  <c:v>-205.3561157361955</c:v>
                </c:pt>
                <c:pt idx="13">
                  <c:v>-218.1448270490694</c:v>
                </c:pt>
                <c:pt idx="14">
                  <c:v>-230.1338320510474</c:v>
                </c:pt>
                <c:pt idx="15">
                  <c:v>-241.5543287621367</c:v>
                </c:pt>
                <c:pt idx="16">
                  <c:v>-252.4333038059863</c:v>
                </c:pt>
                <c:pt idx="17">
                  <c:v>-262.7965285775301</c:v>
                </c:pt>
                <c:pt idx="18">
                  <c:v>-272.66858787693</c:v>
                </c:pt>
                <c:pt idx="19">
                  <c:v>-282.0729183822696</c:v>
                </c:pt>
                <c:pt idx="20">
                  <c:v>-291.0318503762716</c:v>
                </c:pt>
                <c:pt idx="21">
                  <c:v>-299.5666513067501</c:v>
                </c:pt>
                <c:pt idx="22">
                  <c:v>-307.6975701392971</c:v>
                </c:pt>
                <c:pt idx="23">
                  <c:v>-315.4438817358256</c:v>
                </c:pt>
                <c:pt idx="24">
                  <c:v>-322.8239307022936</c:v>
                </c:pt>
                <c:pt idx="25">
                  <c:v>-329.8551743084623</c:v>
                </c:pt>
                <c:pt idx="26">
                  <c:v>-336.555404471764</c:v>
                </c:pt>
                <c:pt idx="27">
                  <c:v>-342.9400571387602</c:v>
                </c:pt>
                <c:pt idx="28">
                  <c:v>-349.0241681652739</c:v>
                </c:pt>
                <c:pt idx="29">
                  <c:v>-354.8220488323463</c:v>
                </c:pt>
                <c:pt idx="30">
                  <c:v>-360.3473198626289</c:v>
                </c:pt>
                <c:pt idx="31">
                  <c:v>-365.6129449464327</c:v>
                </c:pt>
                <c:pt idx="32">
                  <c:v>-370.6312627613765</c:v>
                </c:pt>
                <c:pt idx="33">
                  <c:v>-375.4140175092314</c:v>
                </c:pt>
                <c:pt idx="34">
                  <c:v>-379.9723880086052</c:v>
                </c:pt>
                <c:pt idx="35">
                  <c:v>-384.3170153896735</c:v>
                </c:pt>
                <c:pt idx="36">
                  <c:v>-388.4580294420002</c:v>
                </c:pt>
                <c:pt idx="37">
                  <c:v>-392.405073669344</c:v>
                </c:pt>
                <c:pt idx="38">
                  <c:v>-396.1673291066204</c:v>
                </c:pt>
                <c:pt idx="39">
                  <c:v>-399.7535389856854</c:v>
                </c:pt>
                <c:pt idx="40">
                  <c:v>-403.1720275016792</c:v>
                </c:pt>
                <c:pt idx="41">
                  <c:v>-406.4307209117885</c:v>
                </c:pt>
                <c:pt idx="42">
                  <c:v>-409.5371669661962</c:v>
                </c:pt>
                <c:pt idx="43">
                  <c:v>-412.498553361356</c:v>
                </c:pt>
                <c:pt idx="44">
                  <c:v>-415.3217252684512</c:v>
                </c:pt>
                <c:pt idx="45">
                  <c:v>-418.0132019840373</c:v>
                </c:pt>
                <c:pt idx="46">
                  <c:v>-420.5791927476656</c:v>
                </c:pt>
                <c:pt idx="47">
                  <c:v>-423.0256117692002</c:v>
                </c:pt>
                <c:pt idx="48">
                  <c:v>-425.3580925064323</c:v>
                </c:pt>
                <c:pt idx="49">
                  <c:v>-427.5820012315562</c:v>
                </c:pt>
                <c:pt idx="50">
                  <c:v>-429.7024499231102</c:v>
                </c:pt>
                <c:pt idx="51">
                  <c:v>-431.7243085181091</c:v>
                </c:pt>
                <c:pt idx="52">
                  <c:v>-433.6522165607496</c:v>
                </c:pt>
                <c:pt idx="53">
                  <c:v>-435.4905942705132</c:v>
                </c:pt>
                <c:pt idx="54">
                  <c:v>-437.2436530652851</c:v>
                </c:pt>
                <c:pt idx="55">
                  <c:v>-438.9154055662476</c:v>
                </c:pt>
                <c:pt idx="56">
                  <c:v>-440.5096751110343</c:v>
                </c:pt>
                <c:pt idx="57">
                  <c:v>-442.0301048002052</c:v>
                </c:pt>
                <c:pt idx="58">
                  <c:v>-443.4801661007771</c:v>
                </c:pt>
                <c:pt idx="59">
                  <c:v>-444.863167029275</c:v>
                </c:pt>
                <c:pt idx="60">
                  <c:v>-446.1822599356144</c:v>
                </c:pt>
                <c:pt idx="61">
                  <c:v>-447.4404489079498</c:v>
                </c:pt>
                <c:pt idx="62">
                  <c:v>-448.6405968176011</c:v>
                </c:pt>
                <c:pt idx="63">
                  <c:v>-449.78543202214</c:v>
                </c:pt>
                <c:pt idx="64">
                  <c:v>-450.8775547437868</c:v>
                </c:pt>
                <c:pt idx="65">
                  <c:v>-451.9194431393543</c:v>
                </c:pt>
                <c:pt idx="66">
                  <c:v>-452.9134590771295</c:v>
                </c:pt>
                <c:pt idx="67">
                  <c:v>-453.8618536352947</c:v>
                </c:pt>
                <c:pt idx="68">
                  <c:v>-454.7667723356842</c:v>
                </c:pt>
                <c:pt idx="69">
                  <c:v>-455.6302601260634</c:v>
                </c:pt>
                <c:pt idx="70">
                  <c:v>-456.4542661232838</c:v>
                </c:pt>
                <c:pt idx="71">
                  <c:v>-457.2406481291783</c:v>
                </c:pt>
                <c:pt idx="72">
                  <c:v>-457.9911769303486</c:v>
                </c:pt>
                <c:pt idx="73">
                  <c:v>-458.7075403924886</c:v>
                </c:pt>
                <c:pt idx="74">
                  <c:v>-459.3913473592866</c:v>
                </c:pt>
                <c:pt idx="75">
                  <c:v>-460.0441313655174</c:v>
                </c:pt>
                <c:pt idx="76">
                  <c:v>-460.6673541733383</c:v>
                </c:pt>
                <c:pt idx="77">
                  <c:v>-461.2624091404695</c:v>
                </c:pt>
                <c:pt idx="78">
                  <c:v>-461.8306244283879</c:v>
                </c:pt>
                <c:pt idx="79">
                  <c:v>-462.3732660583368</c:v>
                </c:pt>
                <c:pt idx="80">
                  <c:v>-462.8915408225108</c:v>
                </c:pt>
                <c:pt idx="81">
                  <c:v>-463.3865990574336</c:v>
                </c:pt>
                <c:pt idx="82">
                  <c:v>-463.8595372861918</c:v>
                </c:pt>
                <c:pt idx="83">
                  <c:v>-464.311400735822</c:v>
                </c:pt>
                <c:pt idx="84">
                  <c:v>-464.7431857359124</c:v>
                </c:pt>
                <c:pt idx="85">
                  <c:v>-465.1558420040765</c:v>
                </c:pt>
                <c:pt idx="86">
                  <c:v>-465.5502748237714</c:v>
                </c:pt>
                <c:pt idx="87">
                  <c:v>-465.9273471195935</c:v>
                </c:pt>
                <c:pt idx="88">
                  <c:v>-466.28788143498</c:v>
                </c:pt>
                <c:pt idx="89">
                  <c:v>-466.6326618169617</c:v>
                </c:pt>
                <c:pt idx="90">
                  <c:v>-466.9624356124186</c:v>
                </c:pt>
                <c:pt idx="91">
                  <c:v>-467.2779151800536</c:v>
                </c:pt>
                <c:pt idx="92">
                  <c:v>-467.5797795220864</c:v>
                </c:pt>
                <c:pt idx="93">
                  <c:v>-467.868675839501</c:v>
                </c:pt>
                <c:pt idx="94">
                  <c:v>-468.1452210144641</c:v>
                </c:pt>
                <c:pt idx="95">
                  <c:v>-468.4100030233747</c:v>
                </c:pt>
                <c:pt idx="96">
                  <c:v>-468.663582283838</c:v>
                </c:pt>
                <c:pt idx="97">
                  <c:v>-468.906492938669</c:v>
                </c:pt>
                <c:pt idx="98">
                  <c:v>-469.1392440799341</c:v>
                </c:pt>
                <c:pt idx="99">
                  <c:v>-469.362320915826</c:v>
                </c:pt>
                <c:pt idx="100">
                  <c:v>-469.5761858831094</c:v>
                </c:pt>
                <c:pt idx="101">
                  <c:v>-469.7812797076667</c:v>
                </c:pt>
                <c:pt idx="102">
                  <c:v>-469.9780224156087</c:v>
                </c:pt>
                <c:pt idx="103">
                  <c:v>-470.166814297267</c:v>
                </c:pt>
                <c:pt idx="104">
                  <c:v>-470.3480368262842</c:v>
                </c:pt>
                <c:pt idx="105">
                  <c:v>-470.522053535918</c:v>
                </c:pt>
                <c:pt idx="106">
                  <c:v>-470.6892108545535</c:v>
                </c:pt>
                <c:pt idx="107">
                  <c:v>-470.8498389023438</c:v>
                </c:pt>
                <c:pt idx="108">
                  <c:v>-471.0042522508012</c:v>
                </c:pt>
                <c:pt idx="109">
                  <c:v>-471.1527506470685</c:v>
                </c:pt>
                <c:pt idx="110">
                  <c:v>-471.2956197045239</c:v>
                </c:pt>
                <c:pt idx="111">
                  <c:v>-471.4331315613035</c:v>
                </c:pt>
                <c:pt idx="112">
                  <c:v>-471.5655455082152</c:v>
                </c:pt>
                <c:pt idx="113">
                  <c:v>-471.6931085874936</c:v>
                </c:pt>
                <c:pt idx="114">
                  <c:v>-471.8160561637675</c:v>
                </c:pt>
                <c:pt idx="115">
                  <c:v>-471.9346124684856</c:v>
                </c:pt>
                <c:pt idx="116">
                  <c:v>-472.0489911191083</c:v>
                </c:pt>
                <c:pt idx="117">
                  <c:v>-472.159395614167</c:v>
                </c:pt>
                <c:pt idx="118">
                  <c:v>-472.2660198053786</c:v>
                </c:pt>
                <c:pt idx="119">
                  <c:v>-472.3690483478383</c:v>
                </c:pt>
              </c:numCache>
            </c:numRef>
          </c:yVal>
          <c:smooth val="0"/>
          <c:extLst xmlns:c16r2="http://schemas.microsoft.com/office/drawing/2015/06/chart">
            <c:ext xmlns:c16="http://schemas.microsoft.com/office/drawing/2014/chart" uri="{C3380CC4-5D6E-409C-BE32-E72D297353CC}">
              <c16:uniqueId val="{00000000-BFB6-49B4-A180-906D88D18CBC}"/>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22.22539527374758</c:v>
                </c:pt>
                <c:pt idx="2">
                  <c:v>-43.38310427243685</c:v>
                </c:pt>
                <c:pt idx="3">
                  <c:v>-63.50816262001195</c:v>
                </c:pt>
                <c:pt idx="4">
                  <c:v>-82.64751043872888</c:v>
                </c:pt>
                <c:pt idx="5">
                  <c:v>-100.8464801500468</c:v>
                </c:pt>
                <c:pt idx="6">
                  <c:v>-118.1487121573457</c:v>
                </c:pt>
                <c:pt idx="7">
                  <c:v>-134.5961118627638</c:v>
                </c:pt>
                <c:pt idx="8">
                  <c:v>-150.228837887856</c:v>
                </c:pt>
                <c:pt idx="9">
                  <c:v>-165.0853134452936</c:v>
                </c:pt>
                <c:pt idx="10">
                  <c:v>-179.2022546469725</c:v>
                </c:pt>
                <c:pt idx="11">
                  <c:v>-192.6147109647085</c:v>
                </c:pt>
                <c:pt idx="12">
                  <c:v>-205.3561141720425</c:v>
                </c:pt>
                <c:pt idx="13">
                  <c:v>-218.1448250967071</c:v>
                </c:pt>
                <c:pt idx="14">
                  <c:v>-230.1338297331511</c:v>
                </c:pt>
                <c:pt idx="15">
                  <c:v>-241.5543261795558</c:v>
                </c:pt>
                <c:pt idx="16">
                  <c:v>-252.4333011329645</c:v>
                </c:pt>
                <c:pt idx="17">
                  <c:v>-262.7965260549439</c:v>
                </c:pt>
                <c:pt idx="18">
                  <c:v>-272.6685858043151</c:v>
                </c:pt>
                <c:pt idx="19">
                  <c:v>-282.072917109113</c:v>
                </c:pt>
                <c:pt idx="20">
                  <c:v>-291.0318502929531</c:v>
                </c:pt>
                <c:pt idx="21">
                  <c:v>-299.5666528354527</c:v>
                </c:pt>
                <c:pt idx="22">
                  <c:v>-307.6975737251029</c:v>
                </c:pt>
                <c:pt idx="23">
                  <c:v>-315.4438878381625</c:v>
                </c:pt>
                <c:pt idx="24">
                  <c:v>-322.8239397868579</c:v>
                </c:pt>
                <c:pt idx="25">
                  <c:v>-329.8551868396864</c:v>
                </c:pt>
                <c:pt idx="26">
                  <c:v>-336.5554209061563</c:v>
                </c:pt>
                <c:pt idx="27">
                  <c:v>-342.940077918847</c:v>
                </c:pt>
                <c:pt idx="28">
                  <c:v>-349.0241937143216</c:v>
                </c:pt>
                <c:pt idx="29">
                  <c:v>-354.8220795495789</c:v>
                </c:pt>
                <c:pt idx="30">
                  <c:v>-360.3473561190114</c:v>
                </c:pt>
                <c:pt idx="31">
                  <c:v>-365.6129870809625</c:v>
                </c:pt>
                <c:pt idx="32">
                  <c:v>-370.6313110778983</c:v>
                </c:pt>
                <c:pt idx="33">
                  <c:v>-375.4140722737288</c:v>
                </c:pt>
                <c:pt idx="34">
                  <c:v>-379.9724494469392</c:v>
                </c:pt>
                <c:pt idx="35">
                  <c:v>-384.3170836857507</c:v>
                </c:pt>
                <c:pt idx="36">
                  <c:v>-388.4581047363356</c:v>
                </c:pt>
                <c:pt idx="37">
                  <c:v>-392.4051560579591</c:v>
                </c:pt>
                <c:pt idx="38">
                  <c:v>-396.167418640305</c:v>
                </c:pt>
                <c:pt idx="39">
                  <c:v>-399.7536356695291</c:v>
                </c:pt>
                <c:pt idx="40">
                  <c:v>-403.172131294884</c:v>
                </c:pt>
                <c:pt idx="41">
                  <c:v>-406.430831727729</c:v>
                </c:pt>
                <c:pt idx="42">
                  <c:v>-409.5372846726882</c:v>
                </c:pt>
                <c:pt idx="43">
                  <c:v>-412.4986777811166</c:v>
                </c:pt>
                <c:pt idx="44">
                  <c:v>-415.3218561797364</c:v>
                </c:pt>
                <c:pt idx="45">
                  <c:v>-418.0133391214138</c:v>
                </c:pt>
                <c:pt idx="46">
                  <c:v>-420.5793358029188</c:v>
                </c:pt>
                <c:pt idx="47">
                  <c:v>-423.0257603923446</c:v>
                </c:pt>
                <c:pt idx="48">
                  <c:v>-425.3582463068135</c:v>
                </c:pt>
                <c:pt idx="49">
                  <c:v>-427.5821597790292</c:v>
                </c:pt>
                <c:pt idx="50">
                  <c:v>-429.7026127492795</c:v>
                </c:pt>
                <c:pt idx="51">
                  <c:v>-431.7244751176196</c:v>
                </c:pt>
                <c:pt idx="52">
                  <c:v>-433.652386392597</c:v>
                </c:pt>
                <c:pt idx="53">
                  <c:v>-435.490766759408</c:v>
                </c:pt>
                <c:pt idx="54">
                  <c:v>-437.2438276030086</c:v>
                </c:pt>
                <c:pt idx="55">
                  <c:v>-438.9155815130261</c:v>
                </c:pt>
                <c:pt idx="56">
                  <c:v>-440.5098517969141</c:v>
                </c:pt>
                <c:pt idx="57">
                  <c:v>-442.0302815264162</c:v>
                </c:pt>
                <c:pt idx="58">
                  <c:v>-443.4803421410866</c:v>
                </c:pt>
                <c:pt idx="59">
                  <c:v>-444.8633416313271</c:v>
                </c:pt>
                <c:pt idx="60">
                  <c:v>-446.1824323222415</c:v>
                </c:pt>
                <c:pt idx="61">
                  <c:v>-447.4406182784599</c:v>
                </c:pt>
                <c:pt idx="62">
                  <c:v>-448.6407623490385</c:v>
                </c:pt>
                <c:pt idx="63">
                  <c:v>-449.7855928705121</c:v>
                </c:pt>
                <c:pt idx="64">
                  <c:v>-450.8777100452575</c:v>
                </c:pt>
                <c:pt idx="65">
                  <c:v>-451.9195920113999</c:v>
                </c:pt>
                <c:pt idx="66">
                  <c:v>-452.9136006196597</c:v>
                </c:pt>
                <c:pt idx="67">
                  <c:v>-453.8619869317288</c:v>
                </c:pt>
                <c:pt idx="68">
                  <c:v>-454.7668964540036</c:v>
                </c:pt>
                <c:pt idx="69">
                  <c:v>-455.6303741198011</c:v>
                </c:pt>
                <c:pt idx="70">
                  <c:v>-456.4543690324953</c:v>
                </c:pt>
                <c:pt idx="71">
                  <c:v>-457.2407389813587</c:v>
                </c:pt>
                <c:pt idx="72">
                  <c:v>-457.9912547413156</c:v>
                </c:pt>
                <c:pt idx="73">
                  <c:v>-458.7076041672263</c:v>
                </c:pt>
                <c:pt idx="74">
                  <c:v>-459.391396092747</c:v>
                </c:pt>
                <c:pt idx="75">
                  <c:v>-460.0441640433836</c:v>
                </c:pt>
                <c:pt idx="76">
                  <c:v>-460.6673697727556</c:v>
                </c:pt>
                <c:pt idx="77">
                  <c:v>-461.2624066307326</c:v>
                </c:pt>
                <c:pt idx="78">
                  <c:v>-461.8306027715965</c:v>
                </c:pt>
                <c:pt idx="79">
                  <c:v>-462.3732242100132</c:v>
                </c:pt>
                <c:pt idx="80">
                  <c:v>-462.8914777321866</c:v>
                </c:pt>
                <c:pt idx="81">
                  <c:v>-463.3865136692019</c:v>
                </c:pt>
                <c:pt idx="82">
                  <c:v>-463.8594285392238</c:v>
                </c:pt>
                <c:pt idx="83">
                  <c:v>-464.3112675648636</c:v>
                </c:pt>
                <c:pt idx="84">
                  <c:v>-464.7430270717388</c:v>
                </c:pt>
                <c:pt idx="85">
                  <c:v>-465.1556567739255</c:v>
                </c:pt>
                <c:pt idx="86">
                  <c:v>-465.550061951748</c:v>
                </c:pt>
                <c:pt idx="87">
                  <c:v>-465.9271055270492</c:v>
                </c:pt>
                <c:pt idx="88">
                  <c:v>-466.2876100408664</c:v>
                </c:pt>
                <c:pt idx="89">
                  <c:v>-466.6323595381575</c:v>
                </c:pt>
                <c:pt idx="90">
                  <c:v>-466.9621013640412</c:v>
                </c:pt>
                <c:pt idx="91">
                  <c:v>-467.2775478757391</c:v>
                </c:pt>
                <c:pt idx="92">
                  <c:v>-467.579378074257</c:v>
                </c:pt>
                <c:pt idx="93">
                  <c:v>-467.8682391596107</c:v>
                </c:pt>
                <c:pt idx="94">
                  <c:v>-468.1447480132253</c:v>
                </c:pt>
                <c:pt idx="95">
                  <c:v>-468.4094926109686</c:v>
                </c:pt>
                <c:pt idx="96">
                  <c:v>-468.6630333701032</c:v>
                </c:pt>
                <c:pt idx="97">
                  <c:v>-468.9059044332839</c:v>
                </c:pt>
                <c:pt idx="98">
                  <c:v>-469.1386148925735</c:v>
                </c:pt>
                <c:pt idx="99">
                  <c:v>-469.3616499563155</c:v>
                </c:pt>
                <c:pt idx="100">
                  <c:v>-469.5754720615573</c:v>
                </c:pt>
                <c:pt idx="101">
                  <c:v>-469.7805219345888</c:v>
                </c:pt>
                <c:pt idx="102">
                  <c:v>-469.9772196020384</c:v>
                </c:pt>
                <c:pt idx="103">
                  <c:v>-470.1659653548568</c:v>
                </c:pt>
                <c:pt idx="104">
                  <c:v>-470.3471406673998</c:v>
                </c:pt>
                <c:pt idx="105">
                  <c:v>-470.5211090737158</c:v>
                </c:pt>
                <c:pt idx="106">
                  <c:v>-470.6882170030577</c:v>
                </c:pt>
                <c:pt idx="107">
                  <c:v>-470.8487945765088</c:v>
                </c:pt>
                <c:pt idx="108">
                  <c:v>-471.0031563665684</c:v>
                </c:pt>
                <c:pt idx="109">
                  <c:v>-471.1516021214195</c:v>
                </c:pt>
                <c:pt idx="110">
                  <c:v>-471.2944174555238</c:v>
                </c:pt>
                <c:pt idx="111">
                  <c:v>-471.4318745081388</c:v>
                </c:pt>
                <c:pt idx="112">
                  <c:v>-471.5642325712245</c:v>
                </c:pt>
                <c:pt idx="113">
                  <c:v>-471.6917386882016</c:v>
                </c:pt>
                <c:pt idx="114">
                  <c:v>-471.8146282248997</c:v>
                </c:pt>
                <c:pt idx="115">
                  <c:v>-471.9331254139949</c:v>
                </c:pt>
                <c:pt idx="116">
                  <c:v>-472.0474438741876</c:v>
                </c:pt>
                <c:pt idx="117">
                  <c:v>-472.15778710526</c:v>
                </c:pt>
                <c:pt idx="118">
                  <c:v>-472.2643489601892</c:v>
                </c:pt>
                <c:pt idx="119">
                  <c:v>-472.3673140953406</c:v>
                </c:pt>
              </c:numCache>
            </c:numRef>
          </c:yVal>
          <c:smooth val="0"/>
          <c:extLst xmlns:c16r2="http://schemas.microsoft.com/office/drawing/2015/06/chart">
            <c:ext xmlns:c16="http://schemas.microsoft.com/office/drawing/2014/chart" uri="{C3380CC4-5D6E-409C-BE32-E72D297353CC}">
              <c16:uniqueId val="{00000001-BFB6-49B4-A180-906D88D18CBC}"/>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27.7768592182174</c:v>
                </c:pt>
                <c:pt idx="2">
                  <c:v>-54.2095566933706</c:v>
                </c:pt>
                <c:pt idx="3">
                  <c:v>-79.34279528814431</c:v>
                </c:pt>
                <c:pt idx="4">
                  <c:v>-103.2360963955507</c:v>
                </c:pt>
                <c:pt idx="5">
                  <c:v>-125.9469111025614</c:v>
                </c:pt>
                <c:pt idx="6">
                  <c:v>-147.5305185717784</c:v>
                </c:pt>
                <c:pt idx="7">
                  <c:v>-168.0399759045949</c:v>
                </c:pt>
                <c:pt idx="8">
                  <c:v>-187.5261068224524</c:v>
                </c:pt>
                <c:pt idx="9">
                  <c:v>-206.0375191023288</c:v>
                </c:pt>
                <c:pt idx="10">
                  <c:v>-223.6206430023412</c:v>
                </c:pt>
                <c:pt idx="11">
                  <c:v>-240.3197847032368</c:v>
                </c:pt>
                <c:pt idx="12">
                  <c:v>-256.1771901829227</c:v>
                </c:pt>
                <c:pt idx="13">
                  <c:v>-272.0911617504757</c:v>
                </c:pt>
                <c:pt idx="14">
                  <c:v>-287.0032097155478</c:v>
                </c:pt>
                <c:pt idx="15">
                  <c:v>-301.202671037726</c:v>
                </c:pt>
                <c:pt idx="16">
                  <c:v>-314.7235895675869</c:v>
                </c:pt>
                <c:pt idx="17">
                  <c:v>-327.5984669003428</c:v>
                </c:pt>
                <c:pt idx="18">
                  <c:v>-339.8582994368942</c:v>
                </c:pt>
                <c:pt idx="19">
                  <c:v>-351.5326277267336</c:v>
                </c:pt>
                <c:pt idx="20">
                  <c:v>-362.6495898487617</c:v>
                </c:pt>
                <c:pt idx="21">
                  <c:v>-373.2359770456116</c:v>
                </c:pt>
                <c:pt idx="22">
                  <c:v>-383.3172903034428</c:v>
                </c:pt>
                <c:pt idx="23">
                  <c:v>-392.9177969152967</c:v>
                </c:pt>
                <c:pt idx="24">
                  <c:v>-402.0605863300732</c:v>
                </c:pt>
                <c:pt idx="25">
                  <c:v>-410.7676247897281</c:v>
                </c:pt>
                <c:pt idx="26">
                  <c:v>-419.0612832560951</c:v>
                </c:pt>
                <c:pt idx="27">
                  <c:v>-426.960975380112</c:v>
                </c:pt>
                <c:pt idx="28">
                  <c:v>-434.4856033266477</c:v>
                </c:pt>
                <c:pt idx="29">
                  <c:v>-441.653152942691</c:v>
                </c:pt>
                <c:pt idx="30">
                  <c:v>-448.4807370230576</c:v>
                </c:pt>
                <c:pt idx="31">
                  <c:v>-454.9846379181236</c:v>
                </c:pt>
                <c:pt idx="32">
                  <c:v>-461.1803482154737</c:v>
                </c:pt>
                <c:pt idx="33">
                  <c:v>-467.0826095270816</c:v>
                </c:pt>
                <c:pt idx="34">
                  <c:v>-472.7054494325839</c:v>
                </c:pt>
                <c:pt idx="35">
                  <c:v>-478.0622166384928</c:v>
                </c:pt>
                <c:pt idx="36">
                  <c:v>-483.165614419234</c:v>
                </c:pt>
                <c:pt idx="37">
                  <c:v>-488.0277324093195</c:v>
                </c:pt>
                <c:pt idx="38">
                  <c:v>-492.6600768175838</c:v>
                </c:pt>
                <c:pt idx="39">
                  <c:v>-497.0736016721021</c:v>
                </c:pt>
                <c:pt idx="40">
                  <c:v>-501.2787326649739</c:v>
                </c:pt>
                <c:pt idx="41">
                  <c:v>-505.2853938873868</c:v>
                </c:pt>
                <c:pt idx="42">
                  <c:v>-509.1030324558385</c:v>
                </c:pt>
                <c:pt idx="43">
                  <c:v>-512.7406418937774</c:v>
                </c:pt>
                <c:pt idx="44">
                  <c:v>-516.206784336099</c:v>
                </c:pt>
                <c:pt idx="45">
                  <c:v>-519.5096116165077</c:v>
                </c:pt>
                <c:pt idx="46">
                  <c:v>-522.6568852950402</c:v>
                </c:pt>
                <c:pt idx="47">
                  <c:v>-525.6559956802394</c:v>
                </c:pt>
                <c:pt idx="48">
                  <c:v>-528.5139798978517</c:v>
                </c:pt>
                <c:pt idx="49">
                  <c:v>-531.2375390552664</c:v>
                </c:pt>
                <c:pt idx="50">
                  <c:v>-533.833054548431</c:v>
                </c:pt>
                <c:pt idx="51">
                  <c:v>-536.3066035555294</c:v>
                </c:pt>
                <c:pt idx="52">
                  <c:v>-538.663973763778</c:v>
                </c:pt>
                <c:pt idx="53">
                  <c:v>-540.9106773586686</c:v>
                </c:pt>
                <c:pt idx="54">
                  <c:v>-543.0519643209124</c:v>
                </c:pt>
                <c:pt idx="55">
                  <c:v>-545.0928350652668</c:v>
                </c:pt>
                <c:pt idx="56">
                  <c:v>-547.0380524550094</c:v>
                </c:pt>
                <c:pt idx="57">
                  <c:v>-548.8921532240004</c:v>
                </c:pt>
                <c:pt idx="58">
                  <c:v>-550.6594588365876</c:v>
                </c:pt>
                <c:pt idx="59">
                  <c:v>-552.3440858140096</c:v>
                </c:pt>
                <c:pt idx="60">
                  <c:v>-553.9499555544079</c:v>
                </c:pt>
                <c:pt idx="61">
                  <c:v>-555.480803672137</c:v>
                </c:pt>
                <c:pt idx="62">
                  <c:v>-556.9401888806964</c:v>
                </c:pt>
                <c:pt idx="63">
                  <c:v>-558.3315014423438</c:v>
                </c:pt>
                <c:pt idx="64">
                  <c:v>-559.6579712061785</c:v>
                </c:pt>
                <c:pt idx="65">
                  <c:v>-560.9226752553927</c:v>
                </c:pt>
                <c:pt idx="66">
                  <c:v>-562.1285451833144</c:v>
                </c:pt>
                <c:pt idx="67">
                  <c:v>-563.278374016737</c:v>
                </c:pt>
                <c:pt idx="68">
                  <c:v>-564.3748228042114</c:v>
                </c:pt>
                <c:pt idx="69">
                  <c:v>-565.4204268859311</c:v>
                </c:pt>
                <c:pt idx="70">
                  <c:v>-566.4176018610724</c:v>
                </c:pt>
                <c:pt idx="71">
                  <c:v>-567.3686492675342</c:v>
                </c:pt>
                <c:pt idx="72">
                  <c:v>-568.275761988384</c:v>
                </c:pt>
                <c:pt idx="73">
                  <c:v>-569.1410293984383</c:v>
                </c:pt>
                <c:pt idx="74">
                  <c:v>-569.966442263812</c:v>
                </c:pt>
                <c:pt idx="75">
                  <c:v>-570.753897406573</c:v>
                </c:pt>
                <c:pt idx="76">
                  <c:v>-571.5052021460511</c:v>
                </c:pt>
                <c:pt idx="77">
                  <c:v>-572.222078527733</c:v>
                </c:pt>
                <c:pt idx="78">
                  <c:v>-572.9061673501034</c:v>
                </c:pt>
                <c:pt idx="79">
                  <c:v>-573.559031999356</c:v>
                </c:pt>
                <c:pt idx="80">
                  <c:v>-574.1821621012771</c:v>
                </c:pt>
                <c:pt idx="81">
                  <c:v>-574.7769769992291</c:v>
                </c:pt>
                <c:pt idx="82">
                  <c:v>-575.3448290666736</c:v>
                </c:pt>
                <c:pt idx="83">
                  <c:v>-575.8870068622471</c:v>
                </c:pt>
                <c:pt idx="84">
                  <c:v>-576.404738135022</c:v>
                </c:pt>
                <c:pt idx="85">
                  <c:v>-576.8991926871915</c:v>
                </c:pt>
                <c:pt idx="86">
                  <c:v>-577.3714851010574</c:v>
                </c:pt>
                <c:pt idx="87">
                  <c:v>-577.8226773368601</c:v>
                </c:pt>
                <c:pt idx="88">
                  <c:v>-578.253781207668</c:v>
                </c:pt>
                <c:pt idx="89">
                  <c:v>-578.6657607372434</c:v>
                </c:pt>
                <c:pt idx="90">
                  <c:v>-579.059534406476</c:v>
                </c:pt>
                <c:pt idx="91">
                  <c:v>-579.4359772937604</c:v>
                </c:pt>
                <c:pt idx="92">
                  <c:v>-579.7959231143634</c:v>
                </c:pt>
                <c:pt idx="93">
                  <c:v>-580.1401661636279</c:v>
                </c:pt>
                <c:pt idx="94">
                  <c:v>-580.4694631686061</c:v>
                </c:pt>
                <c:pt idx="95">
                  <c:v>-580.78453505247</c:v>
                </c:pt>
                <c:pt idx="96">
                  <c:v>-581.0860686158904</c:v>
                </c:pt>
                <c:pt idx="97">
                  <c:v>-581.3747181393043</c:v>
                </c:pt>
                <c:pt idx="98">
                  <c:v>-581.6511069098451</c:v>
                </c:pt>
                <c:pt idx="99">
                  <c:v>-581.915828676512</c:v>
                </c:pt>
                <c:pt idx="100">
                  <c:v>-582.169449036988</c:v>
                </c:pt>
                <c:pt idx="101">
                  <c:v>-582.412506759343</c:v>
                </c:pt>
                <c:pt idx="102">
                  <c:v>-582.6455150416993</c:v>
                </c:pt>
                <c:pt idx="103">
                  <c:v>-582.8689627128074</c:v>
                </c:pt>
                <c:pt idx="104">
                  <c:v>-583.083315376319</c:v>
                </c:pt>
                <c:pt idx="105">
                  <c:v>-583.289016501416</c:v>
                </c:pt>
                <c:pt idx="106">
                  <c:v>-583.4864884623241</c:v>
                </c:pt>
                <c:pt idx="107">
                  <c:v>-583.676133529142</c:v>
                </c:pt>
                <c:pt idx="108">
                  <c:v>-583.8583348122418</c:v>
                </c:pt>
                <c:pt idx="109">
                  <c:v>-584.0334571624703</c:v>
                </c:pt>
                <c:pt idx="110">
                  <c:v>-584.2018480292006</c:v>
                </c:pt>
                <c:pt idx="111">
                  <c:v>-584.3638382782295</c:v>
                </c:pt>
                <c:pt idx="112">
                  <c:v>-584.519742971403</c:v>
                </c:pt>
                <c:pt idx="113">
                  <c:v>-584.6698621097676</c:v>
                </c:pt>
                <c:pt idx="114">
                  <c:v>-584.8144813419764</c:v>
                </c:pt>
                <c:pt idx="115">
                  <c:v>-584.953872639537</c:v>
                </c:pt>
                <c:pt idx="116">
                  <c:v>-585.0882949405083</c:v>
                </c:pt>
                <c:pt idx="117">
                  <c:v>-585.2179947630882</c:v>
                </c:pt>
                <c:pt idx="118">
                  <c:v>-585.3432067905163</c:v>
                </c:pt>
                <c:pt idx="119">
                  <c:v>-585.464154428642</c:v>
                </c:pt>
              </c:numCache>
            </c:numRef>
          </c:yVal>
          <c:smooth val="0"/>
          <c:extLst xmlns:c16r2="http://schemas.microsoft.com/office/drawing/2015/06/chart">
            <c:ext xmlns:c16="http://schemas.microsoft.com/office/drawing/2014/chart" uri="{C3380CC4-5D6E-409C-BE32-E72D297353CC}">
              <c16:uniqueId val="{00000002-BFB6-49B4-A180-906D88D18CBC}"/>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18.30326669602664</c:v>
                </c:pt>
                <c:pt idx="2">
                  <c:v>-35.7801946806551</c:v>
                </c:pt>
                <c:pt idx="3">
                  <c:v>-52.45164955396176</c:v>
                </c:pt>
                <c:pt idx="4">
                  <c:v>-68.35429252527046</c:v>
                </c:pt>
                <c:pt idx="5">
                  <c:v>-83.52353465706754</c:v>
                </c:pt>
                <c:pt idx="6">
                  <c:v>-97.993449975668</c:v>
                </c:pt>
                <c:pt idx="7">
                  <c:v>-111.7967278860249</c:v>
                </c:pt>
                <c:pt idx="8">
                  <c:v>-124.9646553382051</c:v>
                </c:pt>
                <c:pt idx="9">
                  <c:v>-137.5271210765966</c:v>
                </c:pt>
                <c:pt idx="10">
                  <c:v>-149.5126360544473</c:v>
                </c:pt>
                <c:pt idx="11">
                  <c:v>-160.9483654602461</c:v>
                </c:pt>
                <c:pt idx="12">
                  <c:v>-171.8601688628385</c:v>
                </c:pt>
                <c:pt idx="13">
                  <c:v>-182.8379922717234</c:v>
                </c:pt>
                <c:pt idx="14">
                  <c:v>-193.1762756965036</c:v>
                </c:pt>
                <c:pt idx="15">
                  <c:v>-203.0669309979876</c:v>
                </c:pt>
                <c:pt idx="16">
                  <c:v>-212.5312280140918</c:v>
                </c:pt>
                <c:pt idx="17">
                  <c:v>-221.5893826443523</c:v>
                </c:pt>
                <c:pt idx="18">
                  <c:v>-230.2605979270818</c:v>
                </c:pt>
                <c:pt idx="19">
                  <c:v>-238.5631098078281</c:v>
                </c:pt>
                <c:pt idx="20">
                  <c:v>-246.5142328278307</c:v>
                </c:pt>
                <c:pt idx="21">
                  <c:v>-254.1304051108352</c:v>
                </c:pt>
                <c:pt idx="22">
                  <c:v>-261.4272322236316</c:v>
                </c:pt>
                <c:pt idx="23">
                  <c:v>-268.4195296220809</c:v>
                </c:pt>
                <c:pt idx="24">
                  <c:v>-275.1213634963153</c:v>
                </c:pt>
                <c:pt idx="25">
                  <c:v>-281.5460899045338</c:v>
                </c:pt>
                <c:pt idx="26">
                  <c:v>-287.7073641266315</c:v>
                </c:pt>
                <c:pt idx="27">
                  <c:v>-293.6169140585045</c:v>
                </c:pt>
                <c:pt idx="28">
                  <c:v>-299.2861727103061</c:v>
                </c:pt>
                <c:pt idx="29">
                  <c:v>-304.7260069419817</c:v>
                </c:pt>
                <c:pt idx="30">
                  <c:v>-309.9467463203976</c:v>
                </c:pt>
                <c:pt idx="31">
                  <c:v>-314.9582112968229</c:v>
                </c:pt>
                <c:pt idx="32">
                  <c:v>-319.7697399268852</c:v>
                </c:pt>
                <c:pt idx="33">
                  <c:v>-324.3902131843056</c:v>
                </c:pt>
                <c:pt idx="34">
                  <c:v>-328.8280789271419</c:v>
                </c:pt>
                <c:pt idx="35">
                  <c:v>-333.0913745773439</c:v>
                </c:pt>
                <c:pt idx="36">
                  <c:v>-337.1877485750877</c:v>
                </c:pt>
                <c:pt idx="37">
                  <c:v>-341.124480668901</c:v>
                </c:pt>
                <c:pt idx="38">
                  <c:v>-344.9085011015051</c:v>
                </c:pt>
                <c:pt idx="39">
                  <c:v>-348.5464104221937</c:v>
                </c:pt>
                <c:pt idx="40">
                  <c:v>-352.0444943529876</c:v>
                </c:pt>
                <c:pt idx="41">
                  <c:v>-355.4087405642695</c:v>
                </c:pt>
                <c:pt idx="42">
                  <c:v>-358.6448540218254</c:v>
                </c:pt>
                <c:pt idx="43">
                  <c:v>-361.7582714921081</c:v>
                </c:pt>
                <c:pt idx="44">
                  <c:v>-364.7541752559544</c:v>
                </c:pt>
                <c:pt idx="45">
                  <c:v>-367.6375060753776</c:v>
                </c:pt>
                <c:pt idx="46">
                  <c:v>-370.4129754556432</c:v>
                </c:pt>
                <c:pt idx="47">
                  <c:v>-373.085077242501</c:v>
                </c:pt>
                <c:pt idx="48">
                  <c:v>-375.6580985921851</c:v>
                </c:pt>
                <c:pt idx="49">
                  <c:v>-378.136130349656</c:v>
                </c:pt>
                <c:pt idx="50">
                  <c:v>-380.5230768685786</c:v>
                </c:pt>
                <c:pt idx="51">
                  <c:v>-382.8226653045286</c:v>
                </c:pt>
                <c:pt idx="52">
                  <c:v>-385.0384544140192</c:v>
                </c:pt>
                <c:pt idx="53">
                  <c:v>-387.1738428804578</c:v>
                </c:pt>
                <c:pt idx="54">
                  <c:v>-389.2320771983979</c:v>
                </c:pt>
                <c:pt idx="55">
                  <c:v>-391.2162591399999</c:v>
                </c:pt>
                <c:pt idx="56">
                  <c:v>-393.1293528270366</c:v>
                </c:pt>
                <c:pt idx="57">
                  <c:v>-394.9741914304839</c:v>
                </c:pt>
                <c:pt idx="58">
                  <c:v>-396.7534835184283</c:v>
                </c:pt>
                <c:pt idx="59">
                  <c:v>-398.4698190718507</c:v>
                </c:pt>
                <c:pt idx="60">
                  <c:v>-400.1256751866844</c:v>
                </c:pt>
                <c:pt idx="61">
                  <c:v>-401.7234214795052</c:v>
                </c:pt>
                <c:pt idx="62">
                  <c:v>-403.2653252131886</c:v>
                </c:pt>
                <c:pt idx="63">
                  <c:v>-404.7535561579425</c:v>
                </c:pt>
                <c:pt idx="64">
                  <c:v>-406.1901912022518</c:v>
                </c:pt>
                <c:pt idx="65">
                  <c:v>-407.577218727381</c:v>
                </c:pt>
                <c:pt idx="66">
                  <c:v>-408.9165427583764</c:v>
                </c:pt>
                <c:pt idx="67">
                  <c:v>-410.2099869037118</c:v>
                </c:pt>
                <c:pt idx="68">
                  <c:v>-411.4592980950254</c:v>
                </c:pt>
                <c:pt idx="69">
                  <c:v>-412.6661501378137</c:v>
                </c:pt>
                <c:pt idx="70">
                  <c:v>-413.8321470832457</c:v>
                </c:pt>
                <c:pt idx="71">
                  <c:v>-414.9588264307258</c:v>
                </c:pt>
                <c:pt idx="72">
                  <c:v>-416.0476621703087</c:v>
                </c:pt>
                <c:pt idx="73">
                  <c:v>-417.1000676735045</c:v>
                </c:pt>
                <c:pt idx="74">
                  <c:v>-418.1173984405838</c:v>
                </c:pt>
                <c:pt idx="75">
                  <c:v>-419.1009547120057</c:v>
                </c:pt>
                <c:pt idx="76">
                  <c:v>-420.0519839511549</c:v>
                </c:pt>
                <c:pt idx="77">
                  <c:v>-420.9716832052352</c:v>
                </c:pt>
                <c:pt idx="78">
                  <c:v>-421.8612013506892</c:v>
                </c:pt>
                <c:pt idx="79">
                  <c:v>-422.7216412292535</c:v>
                </c:pt>
                <c:pt idx="80">
                  <c:v>-423.5540616803453</c:v>
                </c:pt>
                <c:pt idx="81">
                  <c:v>-424.3594794752199</c:v>
                </c:pt>
                <c:pt idx="82">
                  <c:v>-425.1388711579958</c:v>
                </c:pt>
                <c:pt idx="83">
                  <c:v>-425.8931747983799</c:v>
                </c:pt>
                <c:pt idx="84">
                  <c:v>-426.6232916606762</c:v>
                </c:pt>
                <c:pt idx="85">
                  <c:v>-427.3300877933656</c:v>
                </c:pt>
                <c:pt idx="86">
                  <c:v>-428.014395543372</c:v>
                </c:pt>
                <c:pt idx="87">
                  <c:v>-428.6770149988436</c:v>
                </c:pt>
                <c:pt idx="88">
                  <c:v>-429.3187153641142</c:v>
                </c:pt>
                <c:pt idx="89">
                  <c:v>-429.9402362702936</c:v>
                </c:pt>
                <c:pt idx="90">
                  <c:v>-430.5422890247457</c:v>
                </c:pt>
                <c:pt idx="91">
                  <c:v>-431.1255578025471</c:v>
                </c:pt>
                <c:pt idx="92">
                  <c:v>-431.6907007828513</c:v>
                </c:pt>
                <c:pt idx="93">
                  <c:v>-432.2383512329142</c:v>
                </c:pt>
                <c:pt idx="94">
                  <c:v>-432.7691185424143</c:v>
                </c:pt>
                <c:pt idx="95">
                  <c:v>-433.283589210523</c:v>
                </c:pt>
                <c:pt idx="96">
                  <c:v>-433.7823277880875</c:v>
                </c:pt>
                <c:pt idx="97">
                  <c:v>-434.2658777771662</c:v>
                </c:pt>
                <c:pt idx="98">
                  <c:v>-434.7347624899596</c:v>
                </c:pt>
                <c:pt idx="99">
                  <c:v>-435.1894858692046</c:v>
                </c:pt>
                <c:pt idx="100">
                  <c:v>-435.630533271867</c:v>
                </c:pt>
                <c:pt idx="101">
                  <c:v>-436.0583722179481</c:v>
                </c:pt>
                <c:pt idx="102">
                  <c:v>-436.4734531060892</c:v>
                </c:pt>
                <c:pt idx="103">
                  <c:v>-436.8762098975839</c:v>
                </c:pt>
                <c:pt idx="104">
                  <c:v>-437.2670607703314</c:v>
                </c:pt>
                <c:pt idx="105">
                  <c:v>-437.646408744157</c:v>
                </c:pt>
                <c:pt idx="106">
                  <c:v>-438.0146422788905</c:v>
                </c:pt>
                <c:pt idx="107">
                  <c:v>-438.3721358464852</c:v>
                </c:pt>
                <c:pt idx="108">
                  <c:v>-438.7192504784218</c:v>
                </c:pt>
                <c:pt idx="109">
                  <c:v>-439.0563342895587</c:v>
                </c:pt>
                <c:pt idx="110">
                  <c:v>-439.3837229795478</c:v>
                </c:pt>
                <c:pt idx="111">
                  <c:v>-439.7017403128621</c:v>
                </c:pt>
                <c:pt idx="112">
                  <c:v>-440.0106985784314</c:v>
                </c:pt>
                <c:pt idx="113">
                  <c:v>-440.3108990298553</c:v>
                </c:pt>
                <c:pt idx="114">
                  <c:v>-440.6026323070673</c:v>
                </c:pt>
                <c:pt idx="115">
                  <c:v>-440.8861788403285</c:v>
                </c:pt>
                <c:pt idx="116">
                  <c:v>-441.1618092373585</c:v>
                </c:pt>
                <c:pt idx="117">
                  <c:v>-441.429784654368</c:v>
                </c:pt>
                <c:pt idx="118">
                  <c:v>-441.690357151744</c:v>
                </c:pt>
                <c:pt idx="119">
                  <c:v>-441.9437700350641</c:v>
                </c:pt>
              </c:numCache>
            </c:numRef>
          </c:yVal>
          <c:smooth val="0"/>
          <c:extLst xmlns:c16r2="http://schemas.microsoft.com/office/drawing/2015/06/chart">
            <c:ext xmlns:c16="http://schemas.microsoft.com/office/drawing/2014/chart" uri="{C3380CC4-5D6E-409C-BE32-E72D297353CC}">
              <c16:uniqueId val="{00000003-BFB6-49B4-A180-906D88D18CBC}"/>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18.30326669602709</c:v>
                </c:pt>
                <c:pt idx="2">
                  <c:v>-35.97412433068553</c:v>
                </c:pt>
                <c:pt idx="3">
                  <c:v>-53.01212746077795</c:v>
                </c:pt>
                <c:pt idx="4">
                  <c:v>-69.43433586287868</c:v>
                </c:pt>
                <c:pt idx="5">
                  <c:v>-85.2581291758222</c:v>
                </c:pt>
                <c:pt idx="6">
                  <c:v>-100.5010113411504</c:v>
                </c:pt>
                <c:pt idx="7">
                  <c:v>-115.1804611059442</c:v>
                </c:pt>
                <c:pt idx="8">
                  <c:v>-129.3138186866033</c:v>
                </c:pt>
                <c:pt idx="9">
                  <c:v>-142.9182005858672</c:v>
                </c:pt>
                <c:pt idx="10">
                  <c:v>-156.0104363129521</c:v>
                </c:pt>
                <c:pt idx="11">
                  <c:v>-168.6070221294869</c:v>
                </c:pt>
                <c:pt idx="12">
                  <c:v>-180.7240880153913</c:v>
                </c:pt>
                <c:pt idx="13">
                  <c:v>-192.9427213507504</c:v>
                </c:pt>
                <c:pt idx="14">
                  <c:v>-204.5665854851745</c:v>
                </c:pt>
                <c:pt idx="15">
                  <c:v>-215.77323066183</c:v>
                </c:pt>
                <c:pt idx="16">
                  <c:v>-226.5763180671781</c:v>
                </c:pt>
                <c:pt idx="17">
                  <c:v>-236.989221337831</c:v>
                </c:pt>
                <c:pt idx="18">
                  <c:v>-247.024997266667</c:v>
                </c:pt>
                <c:pt idx="19">
                  <c:v>-256.6963688012625</c:v>
                </c:pt>
                <c:pt idx="20">
                  <c:v>-266.0157146116524</c:v>
                </c:pt>
                <c:pt idx="21">
                  <c:v>-274.9950636443908</c:v>
                </c:pt>
                <c:pt idx="22">
                  <c:v>-283.6460934538125</c:v>
                </c:pt>
                <c:pt idx="23">
                  <c:v>-291.9801313788895</c:v>
                </c:pt>
                <c:pt idx="24">
                  <c:v>-300.0081578484842</c:v>
                </c:pt>
                <c:pt idx="25">
                  <c:v>-307.7408112631027</c:v>
                </c:pt>
                <c:pt idx="26">
                  <c:v>-315.1893660123974</c:v>
                </c:pt>
                <c:pt idx="27">
                  <c:v>-322.3635098620005</c:v>
                </c:pt>
                <c:pt idx="28">
                  <c:v>-329.2729026039628</c:v>
                </c:pt>
                <c:pt idx="29">
                  <c:v>-335.9268928862869</c:v>
                </c:pt>
                <c:pt idx="30">
                  <c:v>-342.3345251194541</c:v>
                </c:pt>
                <c:pt idx="31">
                  <c:v>-348.5045473847674</c:v>
                </c:pt>
                <c:pt idx="32">
                  <c:v>-354.4454194157805</c:v>
                </c:pt>
                <c:pt idx="33">
                  <c:v>-360.1653205848213</c:v>
                </c:pt>
                <c:pt idx="34">
                  <c:v>-365.6721578457627</c:v>
                </c:pt>
                <c:pt idx="35">
                  <c:v>-370.9735735962701</c:v>
                </c:pt>
                <c:pt idx="36">
                  <c:v>-376.0769534321685</c:v>
                </c:pt>
                <c:pt idx="37">
                  <c:v>-380.989433773671</c:v>
                </c:pt>
                <c:pt idx="38">
                  <c:v>-385.7179093488734</c:v>
                </c:pt>
                <c:pt idx="39">
                  <c:v>-390.2690421967122</c:v>
                </c:pt>
                <c:pt idx="40">
                  <c:v>-394.649266614736</c:v>
                </c:pt>
                <c:pt idx="41">
                  <c:v>-398.8647966958735</c:v>
                </c:pt>
                <c:pt idx="42">
                  <c:v>-402.9216331783321</c:v>
                </c:pt>
                <c:pt idx="43">
                  <c:v>-406.8255701213864</c:v>
                </c:pt>
                <c:pt idx="44">
                  <c:v>-410.5822014102616</c:v>
                </c:pt>
                <c:pt idx="45">
                  <c:v>-414.1969270910776</c:v>
                </c:pt>
                <c:pt idx="46">
                  <c:v>-417.674959537414</c:v>
                </c:pt>
                <c:pt idx="47">
                  <c:v>-421.0213294505113</c:v>
                </c:pt>
                <c:pt idx="48">
                  <c:v>-424.24089169549</c:v>
                </c:pt>
                <c:pt idx="49">
                  <c:v>-427.338330976193</c:v>
                </c:pt>
                <c:pt idx="50">
                  <c:v>-430.318167351496</c:v>
                </c:pt>
                <c:pt idx="51">
                  <c:v>-433.1847615959941</c:v>
                </c:pt>
                <c:pt idx="52">
                  <c:v>-435.9423204110292</c:v>
                </c:pt>
                <c:pt idx="53">
                  <c:v>-438.5949014823394</c:v>
                </c:pt>
                <c:pt idx="54">
                  <c:v>-441.146418392356</c:v>
                </c:pt>
                <c:pt idx="55">
                  <c:v>-443.6006453894192</c:v>
                </c:pt>
                <c:pt idx="56">
                  <c:v>-445.9612220170461</c:v>
                </c:pt>
                <c:pt idx="57">
                  <c:v>-448.2316576064165</c:v>
                </c:pt>
                <c:pt idx="58">
                  <c:v>-450.4153356352519</c:v>
                </c:pt>
                <c:pt idx="59">
                  <c:v>-452.5155179561808</c:v>
                </c:pt>
                <c:pt idx="60">
                  <c:v>-454.5353488977421</c:v>
                </c:pt>
                <c:pt idx="61">
                  <c:v>-456.4778592410516</c:v>
                </c:pt>
                <c:pt idx="62">
                  <c:v>-458.3459700752403</c:v>
                </c:pt>
                <c:pt idx="63">
                  <c:v>-460.1424965346068</c:v>
                </c:pt>
                <c:pt idx="64">
                  <c:v>-461.8701514205125</c:v>
                </c:pt>
                <c:pt idx="65">
                  <c:v>-463.5315487109139</c:v>
                </c:pt>
                <c:pt idx="66">
                  <c:v>-465.1292069604326</c:v>
                </c:pt>
                <c:pt idx="67">
                  <c:v>-466.6655525938147</c:v>
                </c:pt>
                <c:pt idx="68">
                  <c:v>-468.1429230955627</c:v>
                </c:pt>
                <c:pt idx="69">
                  <c:v>-469.5635700985215</c:v>
                </c:pt>
                <c:pt idx="70">
                  <c:v>-470.9296623740968</c:v>
                </c:pt>
                <c:pt idx="71">
                  <c:v>-472.2432887267998</c:v>
                </c:pt>
                <c:pt idx="72">
                  <c:v>-473.5064607957174</c:v>
                </c:pt>
                <c:pt idx="73">
                  <c:v>-474.7211157654721</c:v>
                </c:pt>
                <c:pt idx="74">
                  <c:v>-475.8891189892089</c:v>
                </c:pt>
                <c:pt idx="75">
                  <c:v>-477.0122665260504</c:v>
                </c:pt>
                <c:pt idx="76">
                  <c:v>-478.0922875954723</c:v>
                </c:pt>
                <c:pt idx="77">
                  <c:v>-479.1308469509625</c:v>
                </c:pt>
                <c:pt idx="78">
                  <c:v>-480.129547175271</c:v>
                </c:pt>
                <c:pt idx="79">
                  <c:v>-481.0899308995481</c:v>
                </c:pt>
                <c:pt idx="80">
                  <c:v>-482.0134829485775</c:v>
                </c:pt>
                <c:pt idx="81">
                  <c:v>-482.9016324143095</c:v>
                </c:pt>
                <c:pt idx="82">
                  <c:v>-483.7557546597695</c:v>
                </c:pt>
                <c:pt idx="83">
                  <c:v>-484.5771732554886</c:v>
                </c:pt>
                <c:pt idx="84">
                  <c:v>-485.3671618504381</c:v>
                </c:pt>
                <c:pt idx="85">
                  <c:v>-486.1269459794601</c:v>
                </c:pt>
                <c:pt idx="86">
                  <c:v>-486.857704809154</c:v>
                </c:pt>
                <c:pt idx="87">
                  <c:v>-487.560572824079</c:v>
                </c:pt>
                <c:pt idx="88">
                  <c:v>-488.2366414551236</c:v>
                </c:pt>
                <c:pt idx="89">
                  <c:v>-488.886960651861</c:v>
                </c:pt>
                <c:pt idx="90">
                  <c:v>-489.5125404005971</c:v>
                </c:pt>
                <c:pt idx="91">
                  <c:v>-490.1143521898613</c:v>
                </c:pt>
                <c:pt idx="92">
                  <c:v>-490.6933304249731</c:v>
                </c:pt>
                <c:pt idx="93">
                  <c:v>-491.2503737933136</c:v>
                </c:pt>
                <c:pt idx="94">
                  <c:v>-491.7863465818745</c:v>
                </c:pt>
                <c:pt idx="95">
                  <c:v>-492.3020799486218</c:v>
                </c:pt>
                <c:pt idx="96">
                  <c:v>-492.7983731491514</c:v>
                </c:pt>
                <c:pt idx="97">
                  <c:v>-493.2759947200951</c:v>
                </c:pt>
                <c:pt idx="98">
                  <c:v>-493.7356836207061</c:v>
                </c:pt>
                <c:pt idx="99">
                  <c:v>-494.1781503339432</c:v>
                </c:pt>
                <c:pt idx="100">
                  <c:v>-494.6040779284406</c:v>
                </c:pt>
                <c:pt idx="101">
                  <c:v>-495.0141230826171</c:v>
                </c:pt>
                <c:pt idx="102">
                  <c:v>-495.4089170722044</c:v>
                </c:pt>
                <c:pt idx="103">
                  <c:v>-495.7890667224007</c:v>
                </c:pt>
                <c:pt idx="104">
                  <c:v>-496.1551553258207</c:v>
                </c:pt>
                <c:pt idx="105">
                  <c:v>-496.5077435274381</c:v>
                </c:pt>
                <c:pt idx="106">
                  <c:v>-496.8473701775757</c:v>
                </c:pt>
                <c:pt idx="107">
                  <c:v>-497.1745531540607</c:v>
                </c:pt>
                <c:pt idx="108">
                  <c:v>-497.4897901545788</c:v>
                </c:pt>
                <c:pt idx="109">
                  <c:v>-497.7935594602585</c:v>
                </c:pt>
                <c:pt idx="110">
                  <c:v>-498.086320671452</c:v>
                </c:pt>
                <c:pt idx="111">
                  <c:v>-498.3685154166672</c:v>
                </c:pt>
                <c:pt idx="112">
                  <c:v>-498.6405680356068</c:v>
                </c:pt>
                <c:pt idx="113">
                  <c:v>-498.9028862371633</c:v>
                </c:pt>
                <c:pt idx="114">
                  <c:v>-499.1558617332773</c:v>
                </c:pt>
                <c:pt idx="115">
                  <c:v>-499.3998708494805</c:v>
                </c:pt>
                <c:pt idx="116">
                  <c:v>-499.6352751129365</c:v>
                </c:pt>
                <c:pt idx="117">
                  <c:v>-499.86242181878</c:v>
                </c:pt>
                <c:pt idx="118">
                  <c:v>-500.0816445754995</c:v>
                </c:pt>
                <c:pt idx="119">
                  <c:v>-500.2932638301193</c:v>
                </c:pt>
              </c:numCache>
            </c:numRef>
          </c:yVal>
          <c:smooth val="0"/>
          <c:extLst xmlns:c16r2="http://schemas.microsoft.com/office/drawing/2015/06/chart">
            <c:ext xmlns:c16="http://schemas.microsoft.com/office/drawing/2014/chart" uri="{C3380CC4-5D6E-409C-BE32-E72D297353CC}">
              <c16:uniqueId val="{00000004-BFB6-49B4-A180-906D88D18CBC}"/>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22.12057453012788</c:v>
                </c:pt>
                <c:pt idx="2">
                  <c:v>-43.05194551183875</c:v>
                </c:pt>
                <c:pt idx="3">
                  <c:v>-62.84004386557464</c:v>
                </c:pt>
                <c:pt idx="4">
                  <c:v>-81.54199292701467</c:v>
                </c:pt>
                <c:pt idx="5">
                  <c:v>-99.2126373918814</c:v>
                </c:pt>
                <c:pt idx="6">
                  <c:v>-115.9044977785061</c:v>
                </c:pt>
                <c:pt idx="7">
                  <c:v>-131.667764248783</c:v>
                </c:pt>
                <c:pt idx="8">
                  <c:v>-146.5503197205442</c:v>
                </c:pt>
                <c:pt idx="9">
                  <c:v>-160.5977842868563</c:v>
                </c:pt>
                <c:pt idx="10">
                  <c:v>-173.8535748005111</c:v>
                </c:pt>
                <c:pt idx="11">
                  <c:v>-186.3589749152857</c:v>
                </c:pt>
                <c:pt idx="12">
                  <c:v>-198.1532119888423</c:v>
                </c:pt>
                <c:pt idx="13">
                  <c:v>-209.9585401378502</c:v>
                </c:pt>
                <c:pt idx="14">
                  <c:v>-220.9103482654364</c:v>
                </c:pt>
                <c:pt idx="15">
                  <c:v>-231.2542837393416</c:v>
                </c:pt>
                <c:pt idx="16">
                  <c:v>-241.0230888404526</c:v>
                </c:pt>
                <c:pt idx="17">
                  <c:v>-250.2476804361836</c:v>
                </c:pt>
                <c:pt idx="18">
                  <c:v>-258.957264935313</c:v>
                </c:pt>
                <c:pt idx="19">
                  <c:v>-267.179447032361</c:v>
                </c:pt>
                <c:pt idx="20">
                  <c:v>-274.9403288778672</c:v>
                </c:pt>
                <c:pt idx="21">
                  <c:v>-282.2646009376492</c:v>
                </c:pt>
                <c:pt idx="22">
                  <c:v>-289.1756256000442</c:v>
                </c:pt>
                <c:pt idx="23">
                  <c:v>-295.6955144096884</c:v>
                </c:pt>
                <c:pt idx="24">
                  <c:v>-301.8451996603927</c:v>
                </c:pt>
                <c:pt idx="25">
                  <c:v>-307.6445009613494</c:v>
                </c:pt>
                <c:pt idx="26">
                  <c:v>-313.1130499131671</c:v>
                </c:pt>
                <c:pt idx="27">
                  <c:v>-318.268322164627</c:v>
                </c:pt>
                <c:pt idx="28">
                  <c:v>-323.1271347051488</c:v>
                </c:pt>
                <c:pt idx="29">
                  <c:v>-327.7054230264032</c:v>
                </c:pt>
                <c:pt idx="30">
                  <c:v>-332.0182869540739</c:v>
                </c:pt>
                <c:pt idx="31">
                  <c:v>-336.0800349257672</c:v>
                </c:pt>
                <c:pt idx="32">
                  <c:v>-339.9042257810272</c:v>
                </c:pt>
                <c:pt idx="33">
                  <c:v>-343.5037082239271</c:v>
                </c:pt>
                <c:pt idx="34">
                  <c:v>-346.8906581081062</c:v>
                </c:pt>
                <c:pt idx="35">
                  <c:v>-350.0766136812182</c:v>
                </c:pt>
                <c:pt idx="36">
                  <c:v>-353.0725089143586</c:v>
                </c:pt>
                <c:pt idx="37">
                  <c:v>-355.8887050320735</c:v>
                </c:pt>
                <c:pt idx="38">
                  <c:v>-358.5350203497015</c:v>
                </c:pt>
                <c:pt idx="39">
                  <c:v>-361.020759604703</c:v>
                </c:pt>
                <c:pt idx="40">
                  <c:v>-363.3547391936422</c:v>
                </c:pt>
                <c:pt idx="41">
                  <c:v>-365.5453128672962</c:v>
                </c:pt>
                <c:pt idx="42">
                  <c:v>-367.6003957333174</c:v>
                </c:pt>
                <c:pt idx="43">
                  <c:v>-369.5274869914474</c:v>
                </c:pt>
                <c:pt idx="44">
                  <c:v>-371.3336914745117</c:v>
                </c:pt>
                <c:pt idx="45">
                  <c:v>-373.0257400610132</c:v>
                </c:pt>
                <c:pt idx="46">
                  <c:v>-374.6100090210458</c:v>
                </c:pt>
                <c:pt idx="47">
                  <c:v>-376.092538353501</c:v>
                </c:pt>
                <c:pt idx="48">
                  <c:v>-377.4790491690813</c:v>
                </c:pt>
                <c:pt idx="49">
                  <c:v>-378.7749601704064</c:v>
                </c:pt>
                <c:pt idx="50">
                  <c:v>-379.9854032775381</c:v>
                </c:pt>
                <c:pt idx="51">
                  <c:v>-381.1152384444615</c:v>
                </c:pt>
                <c:pt idx="52">
                  <c:v>-382.1690677108417</c:v>
                </c:pt>
                <c:pt idx="53">
                  <c:v>-383.1512485262839</c:v>
                </c:pt>
                <c:pt idx="54">
                  <c:v>-384.0659063877921</c:v>
                </c:pt>
                <c:pt idx="55">
                  <c:v>-384.9169468261125</c:v>
                </c:pt>
                <c:pt idx="56">
                  <c:v>-385.7080667751105</c:v>
                </c:pt>
                <c:pt idx="57">
                  <c:v>-386.4427653564713</c:v>
                </c:pt>
                <c:pt idx="58">
                  <c:v>-387.1243541102253</c:v>
                </c:pt>
                <c:pt idx="59">
                  <c:v>-387.7559667000021</c:v>
                </c:pt>
                <c:pt idx="60">
                  <c:v>-388.3405681203018</c:v>
                </c:pt>
                <c:pt idx="61">
                  <c:v>-388.8809634316382</c:v>
                </c:pt>
                <c:pt idx="62">
                  <c:v>-389.3798060480216</c:v>
                </c:pt>
                <c:pt idx="63">
                  <c:v>-389.8396055999315</c:v>
                </c:pt>
                <c:pt idx="64">
                  <c:v>-390.2627353947084</c:v>
                </c:pt>
                <c:pt idx="65">
                  <c:v>-390.6514394951272</c:v>
                </c:pt>
                <c:pt idx="66">
                  <c:v>-391.0078394358225</c:v>
                </c:pt>
                <c:pt idx="67">
                  <c:v>-391.3339405961871</c:v>
                </c:pt>
                <c:pt idx="68">
                  <c:v>-391.6316382473929</c:v>
                </c:pt>
                <c:pt idx="69">
                  <c:v>-391.902723290264</c:v>
                </c:pt>
                <c:pt idx="70">
                  <c:v>-392.148887699833</c:v>
                </c:pt>
                <c:pt idx="71">
                  <c:v>-392.3717296916195</c:v>
                </c:pt>
                <c:pt idx="72">
                  <c:v>-392.5727586238488</c:v>
                </c:pt>
                <c:pt idx="73">
                  <c:v>-392.7533996491086</c:v>
                </c:pt>
                <c:pt idx="74">
                  <c:v>-392.9149981282449</c:v>
                </c:pt>
                <c:pt idx="75">
                  <c:v>-393.058823818611</c:v>
                </c:pt>
                <c:pt idx="76">
                  <c:v>-393.1860748481904</c:v>
                </c:pt>
                <c:pt idx="77">
                  <c:v>-393.297881486489</c:v>
                </c:pt>
                <c:pt idx="78">
                  <c:v>-393.3953097225237</c:v>
                </c:pt>
                <c:pt idx="79">
                  <c:v>-393.479364659775</c:v>
                </c:pt>
                <c:pt idx="80">
                  <c:v>-393.5509937373266</c:v>
                </c:pt>
                <c:pt idx="81">
                  <c:v>-393.6110897861028</c:v>
                </c:pt>
                <c:pt idx="82">
                  <c:v>-393.6604939285213</c:v>
                </c:pt>
                <c:pt idx="83">
                  <c:v>-393.6999983295338</c:v>
                </c:pt>
                <c:pt idx="84">
                  <c:v>-393.7303488065882</c:v>
                </c:pt>
                <c:pt idx="85">
                  <c:v>-393.7522473056698</c:v>
                </c:pt>
                <c:pt idx="86">
                  <c:v>-393.7663542501982</c:v>
                </c:pt>
                <c:pt idx="87">
                  <c:v>-393.7732907692489</c:v>
                </c:pt>
                <c:pt idx="88">
                  <c:v>-393.7736408111731</c:v>
                </c:pt>
                <c:pt idx="89">
                  <c:v>-393.7679531484719</c:v>
                </c:pt>
                <c:pt idx="90">
                  <c:v>-393.7567432793878</c:v>
                </c:pt>
                <c:pt idx="91">
                  <c:v>-393.7404952314638</c:v>
                </c:pt>
                <c:pt idx="92">
                  <c:v>-393.719663272038</c:v>
                </c:pt>
                <c:pt idx="93">
                  <c:v>-393.6946735303671</c:v>
                </c:pt>
                <c:pt idx="94">
                  <c:v>-393.6659255358758</c:v>
                </c:pt>
                <c:pt idx="95">
                  <c:v>-393.6337936767632</c:v>
                </c:pt>
                <c:pt idx="96">
                  <c:v>-393.5986285830018</c:v>
                </c:pt>
                <c:pt idx="97">
                  <c:v>-393.5607584375595</c:v>
                </c:pt>
                <c:pt idx="98">
                  <c:v>-393.5204902194865</c:v>
                </c:pt>
                <c:pt idx="99">
                  <c:v>-393.4781108823062</c:v>
                </c:pt>
                <c:pt idx="100">
                  <c:v>-393.4338884709969</c:v>
                </c:pt>
                <c:pt idx="101">
                  <c:v>-393.388073180678</c:v>
                </c:pt>
                <c:pt idx="102">
                  <c:v>-393.3408983599535</c:v>
                </c:pt>
                <c:pt idx="103">
                  <c:v>-393.2925814617157</c:v>
                </c:pt>
                <c:pt idx="104">
                  <c:v>-393.2433249440886</c:v>
                </c:pt>
                <c:pt idx="105">
                  <c:v>-393.1933171240312</c:v>
                </c:pt>
                <c:pt idx="106">
                  <c:v>-393.1427329860004</c:v>
                </c:pt>
                <c:pt idx="107">
                  <c:v>-393.0917349479838</c:v>
                </c:pt>
                <c:pt idx="108">
                  <c:v>-393.0404735870428</c:v>
                </c:pt>
                <c:pt idx="109">
                  <c:v>-392.9890883264253</c:v>
                </c:pt>
                <c:pt idx="110">
                  <c:v>-392.9377080862393</c:v>
                </c:pt>
                <c:pt idx="111">
                  <c:v>-392.8864518995132</c:v>
                </c:pt>
                <c:pt idx="112">
                  <c:v>-392.835429495403</c:v>
                </c:pt>
                <c:pt idx="113">
                  <c:v>-392.7847418512602</c:v>
                </c:pt>
                <c:pt idx="114">
                  <c:v>-392.7344817151146</c:v>
                </c:pt>
                <c:pt idx="115">
                  <c:v>-392.6847341001051</c:v>
                </c:pt>
                <c:pt idx="116">
                  <c:v>-392.6355767522822</c:v>
                </c:pt>
                <c:pt idx="117">
                  <c:v>-392.587080593171</c:v>
                </c:pt>
                <c:pt idx="118">
                  <c:v>-392.5393101383454</c:v>
                </c:pt>
                <c:pt idx="119">
                  <c:v>-392.4923238933001</c:v>
                </c:pt>
              </c:numCache>
            </c:numRef>
          </c:yVal>
          <c:smooth val="0"/>
          <c:extLst xmlns:c16r2="http://schemas.microsoft.com/office/drawing/2015/06/chart">
            <c:ext xmlns:c16="http://schemas.microsoft.com/office/drawing/2014/chart" uri="{C3380CC4-5D6E-409C-BE32-E72D297353CC}">
              <c16:uniqueId val="{00000005-BFB6-49B4-A180-906D88D18CBC}"/>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22.23036768652172</c:v>
                </c:pt>
                <c:pt idx="2">
                  <c:v>-43.53073349879582</c:v>
                </c:pt>
                <c:pt idx="3">
                  <c:v>-63.91747416720226</c:v>
                </c:pt>
                <c:pt idx="4">
                  <c:v>-83.42589638916227</c:v>
                </c:pt>
                <c:pt idx="5">
                  <c:v>-102.09079357905</c:v>
                </c:pt>
                <c:pt idx="6">
                  <c:v>-119.9462190363313</c:v>
                </c:pt>
                <c:pt idx="7">
                  <c:v>-137.0253260215184</c:v>
                </c:pt>
                <c:pt idx="8">
                  <c:v>-153.3602592985453</c:v>
                </c:pt>
                <c:pt idx="9">
                  <c:v>-168.9820859370511</c:v>
                </c:pt>
                <c:pt idx="10">
                  <c:v>-183.9207559034728</c:v>
                </c:pt>
                <c:pt idx="11">
                  <c:v>-198.2050851014774</c:v>
                </c:pt>
                <c:pt idx="12">
                  <c:v>-211.8627551820887</c:v>
                </c:pt>
                <c:pt idx="13">
                  <c:v>-225.6068885597922</c:v>
                </c:pt>
                <c:pt idx="14">
                  <c:v>-238.5873762677782</c:v>
                </c:pt>
                <c:pt idx="15">
                  <c:v>-251.0309066803618</c:v>
                </c:pt>
                <c:pt idx="16">
                  <c:v>-262.9603552162636</c:v>
                </c:pt>
                <c:pt idx="17">
                  <c:v>-274.397685135223</c:v>
                </c:pt>
                <c:pt idx="18">
                  <c:v>-285.3639545108401</c:v>
                </c:pt>
                <c:pt idx="19">
                  <c:v>-295.8793340724916</c:v>
                </c:pt>
                <c:pt idx="20">
                  <c:v>-305.9631303311791</c:v>
                </c:pt>
                <c:pt idx="21">
                  <c:v>-315.6338122700806</c:v>
                </c:pt>
                <c:pt idx="22">
                  <c:v>-324.909040312587</c:v>
                </c:pt>
                <c:pt idx="23">
                  <c:v>-333.8056966020731</c:v>
                </c:pt>
                <c:pt idx="24">
                  <c:v>-342.3399158739348</c:v>
                </c:pt>
                <c:pt idx="25">
                  <c:v>-350.5271163889626</c:v>
                </c:pt>
                <c:pt idx="26">
                  <c:v>-358.3832099784813</c:v>
                </c:pt>
                <c:pt idx="27">
                  <c:v>-365.9219068685429</c:v>
                </c:pt>
                <c:pt idx="28">
                  <c:v>-373.1566566803446</c:v>
                </c:pt>
                <c:pt idx="29">
                  <c:v>-380.1003153490235</c:v>
                </c:pt>
                <c:pt idx="30">
                  <c:v>-386.7651707532011</c:v>
                </c:pt>
                <c:pt idx="31">
                  <c:v>-393.1629683580318</c:v>
                </c:pt>
                <c:pt idx="32">
                  <c:v>-399.3049358481736</c:v>
                </c:pt>
                <c:pt idx="33">
                  <c:v>-405.2018067370375</c:v>
                </c:pt>
                <c:pt idx="34">
                  <c:v>-410.8638429578082</c:v>
                </c:pt>
                <c:pt idx="35">
                  <c:v>-416.3008564527888</c:v>
                </c:pt>
                <c:pt idx="36">
                  <c:v>-421.5222297853313</c:v>
                </c:pt>
                <c:pt idx="37">
                  <c:v>-426.5369358039922</c:v>
                </c:pt>
                <c:pt idx="38">
                  <c:v>-431.3535563920263</c:v>
                </c:pt>
                <c:pt idx="39">
                  <c:v>-435.9803023623667</c:v>
                </c:pt>
                <c:pt idx="40">
                  <c:v>-440.4250277592672</c:v>
                </c:pt>
                <c:pt idx="41">
                  <c:v>-444.6952467414678</c:v>
                </c:pt>
                <c:pt idx="42">
                  <c:v>-448.798149050205</c:v>
                </c:pt>
                <c:pt idx="43">
                  <c:v>-452.7406147357242</c:v>
                </c:pt>
                <c:pt idx="44">
                  <c:v>-456.5292281810564</c:v>
                </c:pt>
                <c:pt idx="45">
                  <c:v>-460.1702914571026</c:v>
                </c:pt>
                <c:pt idx="46">
                  <c:v>-463.6698370417016</c:v>
                </c:pt>
                <c:pt idx="47">
                  <c:v>-467.0336399340171</c:v>
                </c:pt>
                <c:pt idx="48">
                  <c:v>-470.2672291941747</c:v>
                </c:pt>
                <c:pt idx="49">
                  <c:v>-473.3758989367093</c:v>
                </c:pt>
                <c:pt idx="50">
                  <c:v>-476.3647188049601</c:v>
                </c:pt>
                <c:pt idx="51">
                  <c:v>-479.2385439522959</c:v>
                </c:pt>
                <c:pt idx="52">
                  <c:v>-482.0020245581518</c:v>
                </c:pt>
                <c:pt idx="53">
                  <c:v>-484.6596148938954</c:v>
                </c:pt>
                <c:pt idx="54">
                  <c:v>-487.2155819666716</c:v>
                </c:pt>
                <c:pt idx="55">
                  <c:v>-489.6740137609819</c:v>
                </c:pt>
                <c:pt idx="56">
                  <c:v>-492.0388270978699</c:v>
                </c:pt>
                <c:pt idx="57">
                  <c:v>-494.3137751305501</c:v>
                </c:pt>
                <c:pt idx="58">
                  <c:v>-496.5024544943308</c:v>
                </c:pt>
                <c:pt idx="59">
                  <c:v>-498.6083121277395</c:v>
                </c:pt>
                <c:pt idx="60">
                  <c:v>-500.6346517809136</c:v>
                </c:pt>
                <c:pt idx="61">
                  <c:v>-502.5846402264515</c:v>
                </c:pt>
                <c:pt idx="62">
                  <c:v>-504.4613131871511</c:v>
                </c:pt>
                <c:pt idx="63">
                  <c:v>-506.2675809943146</c:v>
                </c:pt>
                <c:pt idx="64">
                  <c:v>-508.0062339895856</c:v>
                </c:pt>
                <c:pt idx="65">
                  <c:v>-509.6799476826372</c:v>
                </c:pt>
                <c:pt idx="66">
                  <c:v>-511.2912876763658</c:v>
                </c:pt>
                <c:pt idx="67">
                  <c:v>-512.842714370685</c:v>
                </c:pt>
                <c:pt idx="68">
                  <c:v>-514.3365874554241</c:v>
                </c:pt>
                <c:pt idx="69">
                  <c:v>-515.775170202337</c:v>
                </c:pt>
                <c:pt idx="70">
                  <c:v>-517.1606335656432</c:v>
                </c:pt>
                <c:pt idx="71">
                  <c:v>-518.4950601002004</c:v>
                </c:pt>
                <c:pt idx="72">
                  <c:v>-519.7804477057627</c:v>
                </c:pt>
                <c:pt idx="73">
                  <c:v>-521.0187132055111</c:v>
                </c:pt>
                <c:pt idx="74">
                  <c:v>-522.2116957665568</c:v>
                </c:pt>
                <c:pt idx="75">
                  <c:v>-523.3611601697526</c:v>
                </c:pt>
                <c:pt idx="76">
                  <c:v>-524.4687999358282</c:v>
                </c:pt>
                <c:pt idx="77">
                  <c:v>-525.5362403143954</c:v>
                </c:pt>
                <c:pt idx="78">
                  <c:v>-526.5650411422579</c:v>
                </c:pt>
                <c:pt idx="79">
                  <c:v>-527.5566995769202</c:v>
                </c:pt>
                <c:pt idx="80">
                  <c:v>-528.5126527110546</c:v>
                </c:pt>
                <c:pt idx="81">
                  <c:v>-529.4342800733734</c:v>
                </c:pt>
                <c:pt idx="82">
                  <c:v>-530.3229060210324</c:v>
                </c:pt>
                <c:pt idx="83">
                  <c:v>-531.179802028545</c:v>
                </c:pt>
                <c:pt idx="84">
                  <c:v>-532.006188877835</c:v>
                </c:pt>
                <c:pt idx="85">
                  <c:v>-532.8032387539544</c:v>
                </c:pt>
                <c:pt idx="86">
                  <c:v>-533.572077250656</c:v>
                </c:pt>
                <c:pt idx="87">
                  <c:v>-534.3137852899256</c:v>
                </c:pt>
                <c:pt idx="88">
                  <c:v>-535.029400959287</c:v>
                </c:pt>
                <c:pt idx="89">
                  <c:v>-535.7199212705847</c:v>
                </c:pt>
                <c:pt idx="90">
                  <c:v>-536.3863038437364</c:v>
                </c:pt>
                <c:pt idx="91">
                  <c:v>-537.0294685187893</c:v>
                </c:pt>
                <c:pt idx="92">
                  <c:v>-537.6502988994816</c:v>
                </c:pt>
                <c:pt idx="93">
                  <c:v>-538.2496438313278</c:v>
                </c:pt>
                <c:pt idx="94">
                  <c:v>-538.8283188171094</c:v>
                </c:pt>
                <c:pt idx="95">
                  <c:v>-539.3871073725791</c:v>
                </c:pt>
                <c:pt idx="96">
                  <c:v>-539.9267623249477</c:v>
                </c:pt>
                <c:pt idx="97">
                  <c:v>-540.448007056724</c:v>
                </c:pt>
                <c:pt idx="98">
                  <c:v>-540.9515366972444</c:v>
                </c:pt>
                <c:pt idx="99">
                  <c:v>-541.43801926424</c:v>
                </c:pt>
                <c:pt idx="100">
                  <c:v>-541.908096757568</c:v>
                </c:pt>
                <c:pt idx="101">
                  <c:v>-542.3623862072259</c:v>
                </c:pt>
                <c:pt idx="102">
                  <c:v>-542.8014806776187</c:v>
                </c:pt>
                <c:pt idx="103">
                  <c:v>-543.225950229977</c:v>
                </c:pt>
                <c:pt idx="104">
                  <c:v>-543.6363428447473</c:v>
                </c:pt>
                <c:pt idx="105">
                  <c:v>-544.0331853056666</c:v>
                </c:pt>
                <c:pt idx="106">
                  <c:v>-544.4169840471956</c:v>
                </c:pt>
                <c:pt idx="107">
                  <c:v>-544.788225966868</c:v>
                </c:pt>
                <c:pt idx="108">
                  <c:v>-545.1473792040662</c:v>
                </c:pt>
                <c:pt idx="109">
                  <c:v>-545.4948938866752</c:v>
                </c:pt>
                <c:pt idx="110">
                  <c:v>-545.831202846979</c:v>
                </c:pt>
                <c:pt idx="111">
                  <c:v>-546.1567223081133</c:v>
                </c:pt>
                <c:pt idx="112">
                  <c:v>-546.4718525423186</c:v>
                </c:pt>
                <c:pt idx="113">
                  <c:v>-546.7769785022385</c:v>
                </c:pt>
                <c:pt idx="114">
                  <c:v>-547.072470426346</c:v>
                </c:pt>
                <c:pt idx="115">
                  <c:v>-547.3586844196394</c:v>
                </c:pt>
                <c:pt idx="116">
                  <c:v>-547.635963010648</c:v>
                </c:pt>
                <c:pt idx="117">
                  <c:v>-547.9046356857224</c:v>
                </c:pt>
                <c:pt idx="118">
                  <c:v>-548.1650194016129</c:v>
                </c:pt>
                <c:pt idx="119">
                  <c:v>-548.417419077203</c:v>
                </c:pt>
              </c:numCache>
            </c:numRef>
          </c:yVal>
          <c:smooth val="0"/>
          <c:extLst xmlns:c16r2="http://schemas.microsoft.com/office/drawing/2015/06/chart">
            <c:ext xmlns:c16="http://schemas.microsoft.com/office/drawing/2014/chart" uri="{C3380CC4-5D6E-409C-BE32-E72D297353CC}">
              <c16:uniqueId val="{00000006-BFB6-49B4-A180-906D88D18CBC}"/>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22.28067340581424</c:v>
                </c:pt>
                <c:pt idx="2">
                  <c:v>-43.6073803649117</c:v>
                </c:pt>
                <c:pt idx="3">
                  <c:v>-64.00448280885036</c:v>
                </c:pt>
                <c:pt idx="4">
                  <c:v>-83.50896055333895</c:v>
                </c:pt>
                <c:pt idx="5">
                  <c:v>-102.1568826742994</c:v>
                </c:pt>
                <c:pt idx="6">
                  <c:v>-119.983283493488</c:v>
                </c:pt>
                <c:pt idx="7">
                  <c:v>-137.0220809820387</c:v>
                </c:pt>
                <c:pt idx="8">
                  <c:v>-153.3060276995291</c:v>
                </c:pt>
                <c:pt idx="9">
                  <c:v>-168.8666863827004</c:v>
                </c:pt>
                <c:pt idx="10">
                  <c:v>-183.734424070941</c:v>
                </c:pt>
                <c:pt idx="11">
                  <c:v>-197.9384200372506</c:v>
                </c:pt>
                <c:pt idx="12">
                  <c:v>-211.5066838689152</c:v>
                </c:pt>
                <c:pt idx="13">
                  <c:v>-225.1533588410575</c:v>
                </c:pt>
                <c:pt idx="14">
                  <c:v>-238.028063257249</c:v>
                </c:pt>
                <c:pt idx="15">
                  <c:v>-250.3579429152387</c:v>
                </c:pt>
                <c:pt idx="16">
                  <c:v>-262.166224909929</c:v>
                </c:pt>
                <c:pt idx="17">
                  <c:v>-273.4751985718489</c:v>
                </c:pt>
                <c:pt idx="18">
                  <c:v>-284.3062310953715</c:v>
                </c:pt>
                <c:pt idx="19">
                  <c:v>-294.6797923777074</c:v>
                </c:pt>
                <c:pt idx="20">
                  <c:v>-304.6154829101999</c:v>
                </c:pt>
                <c:pt idx="21">
                  <c:v>-314.1320635646844</c:v>
                </c:pt>
                <c:pt idx="22">
                  <c:v>-323.2474864230994</c:v>
                </c:pt>
                <c:pt idx="23">
                  <c:v>-331.97892601782</c:v>
                </c:pt>
                <c:pt idx="24">
                  <c:v>-340.3428105174901</c:v>
                </c:pt>
                <c:pt idx="25">
                  <c:v>-348.3548525204986</c:v>
                </c:pt>
                <c:pt idx="26">
                  <c:v>-356.0312618870909</c:v>
                </c:pt>
                <c:pt idx="27">
                  <c:v>-363.3860460142037</c:v>
                </c:pt>
                <c:pt idx="28">
                  <c:v>-370.4329504810052</c:v>
                </c:pt>
                <c:pt idx="29">
                  <c:v>-377.185125323246</c:v>
                </c:pt>
                <c:pt idx="30">
                  <c:v>-383.6551498172416</c:v>
                </c:pt>
                <c:pt idx="31">
                  <c:v>-389.8550573153306</c:v>
                </c:pt>
                <c:pt idx="32">
                  <c:v>-395.7963591160419</c:v>
                </c:pt>
                <c:pt idx="33">
                  <c:v>-401.4900673672419</c:v>
                </c:pt>
                <c:pt idx="34">
                  <c:v>-406.9467170149936</c:v>
                </c:pt>
                <c:pt idx="35">
                  <c:v>-412.1763868182832</c:v>
                </c:pt>
                <c:pt idx="36">
                  <c:v>-417.1887194549676</c:v>
                </c:pt>
                <c:pt idx="37">
                  <c:v>-421.9929407477612</c:v>
                </c:pt>
                <c:pt idx="38">
                  <c:v>-426.5978780412239</c:v>
                </c:pt>
                <c:pt idx="39">
                  <c:v>-431.0119797984568</c:v>
                </c:pt>
                <c:pt idx="40">
                  <c:v>-435.2433296476626</c:v>
                </c:pt>
                <c:pt idx="41">
                  <c:v>-439.2996630685543</c:v>
                </c:pt>
                <c:pt idx="42">
                  <c:v>-443.188382715051</c:v>
                </c:pt>
                <c:pt idx="43">
                  <c:v>-446.9165730433156</c:v>
                </c:pt>
                <c:pt idx="44">
                  <c:v>-450.4910142798755</c:v>
                </c:pt>
                <c:pt idx="45">
                  <c:v>-453.9181957598481</c:v>
                </c:pt>
                <c:pt idx="46">
                  <c:v>-457.2043286641123</c:v>
                </c:pt>
                <c:pt idx="47">
                  <c:v>-460.3553581831422</c:v>
                </c:pt>
                <c:pt idx="48">
                  <c:v>-463.3769751339614</c:v>
                </c:pt>
                <c:pt idx="49">
                  <c:v>-466.2746270555617</c:v>
                </c:pt>
                <c:pt idx="50">
                  <c:v>-469.0535288069836</c:v>
                </c:pt>
                <c:pt idx="51">
                  <c:v>-471.7186726910928</c:v>
                </c:pt>
                <c:pt idx="52">
                  <c:v>-474.2748381295758</c:v>
                </c:pt>
                <c:pt idx="53">
                  <c:v>-476.7266009017537</c:v>
                </c:pt>
                <c:pt idx="54">
                  <c:v>-479.0783419731981</c:v>
                </c:pt>
                <c:pt idx="55">
                  <c:v>-481.3342559319767</c:v>
                </c:pt>
                <c:pt idx="56">
                  <c:v>-483.4983590506079</c:v>
                </c:pt>
                <c:pt idx="57">
                  <c:v>-485.5744969909285</c:v>
                </c:pt>
                <c:pt idx="58">
                  <c:v>-487.5663521682332</c:v>
                </c:pt>
                <c:pt idx="59">
                  <c:v>-489.4774507903328</c:v>
                </c:pt>
                <c:pt idx="60">
                  <c:v>-491.3111695863253</c:v>
                </c:pt>
                <c:pt idx="61">
                  <c:v>-493.0707422392511</c:v>
                </c:pt>
                <c:pt idx="62">
                  <c:v>-494.7592655360856</c:v>
                </c:pt>
                <c:pt idx="63">
                  <c:v>-496.3797052478889</c:v>
                </c:pt>
                <c:pt idx="64">
                  <c:v>-497.9349017523296</c:v>
                </c:pt>
                <c:pt idx="65">
                  <c:v>-499.4275754102152</c:v>
                </c:pt>
                <c:pt idx="66">
                  <c:v>-500.8603317071189</c:v>
                </c:pt>
                <c:pt idx="67">
                  <c:v>-502.2356661706417</c:v>
                </c:pt>
                <c:pt idx="68">
                  <c:v>-503.555969073401</c:v>
                </c:pt>
                <c:pt idx="69">
                  <c:v>-504.8235299313312</c:v>
                </c:pt>
                <c:pt idx="70">
                  <c:v>-506.040541806431</c:v>
                </c:pt>
                <c:pt idx="71">
                  <c:v>-507.209105422693</c:v>
                </c:pt>
                <c:pt idx="72">
                  <c:v>-508.3312331035322</c:v>
                </c:pt>
                <c:pt idx="73">
                  <c:v>-509.4088525386142</c:v>
                </c:pt>
                <c:pt idx="74">
                  <c:v>-510.4438103877037</c:v>
                </c:pt>
                <c:pt idx="75">
                  <c:v>-511.4378757286916</c:v>
                </c:pt>
                <c:pt idx="76">
                  <c:v>-512.392743356727</c:v>
                </c:pt>
                <c:pt idx="77">
                  <c:v>-513.310036941001</c:v>
                </c:pt>
                <c:pt idx="78">
                  <c:v>-514.1913120454647</c:v>
                </c:pt>
                <c:pt idx="79">
                  <c:v>-515.0380590194704</c:v>
                </c:pt>
                <c:pt idx="80">
                  <c:v>-515.8517057640279</c:v>
                </c:pt>
                <c:pt idx="81">
                  <c:v>-516.6336203791595</c:v>
                </c:pt>
                <c:pt idx="82">
                  <c:v>-517.3851136975363</c:v>
                </c:pt>
                <c:pt idx="83">
                  <c:v>-518.107441709385</c:v>
                </c:pt>
                <c:pt idx="84">
                  <c:v>-518.8018078834066</c:v>
                </c:pt>
                <c:pt idx="85">
                  <c:v>-519.4693653882554</c:v>
                </c:pt>
                <c:pt idx="86">
                  <c:v>-520.1112192188789</c:v>
                </c:pt>
                <c:pt idx="87">
                  <c:v>-520.7284282319008</c:v>
                </c:pt>
                <c:pt idx="88">
                  <c:v>-521.3220070939805</c:v>
                </c:pt>
                <c:pt idx="89">
                  <c:v>-521.8929281469204</c:v>
                </c:pt>
                <c:pt idx="90">
                  <c:v>-522.4421231931343</c:v>
                </c:pt>
                <c:pt idx="91">
                  <c:v>-522.970485204955</c:v>
                </c:pt>
                <c:pt idx="92">
                  <c:v>-523.4788699610195</c:v>
                </c:pt>
                <c:pt idx="93">
                  <c:v>-523.9680976129624</c:v>
                </c:pt>
                <c:pt idx="94">
                  <c:v>-524.4389541853556</c:v>
                </c:pt>
                <c:pt idx="95">
                  <c:v>-524.8921930118179</c:v>
                </c:pt>
                <c:pt idx="96">
                  <c:v>-525.3285361100334</c:v>
                </c:pt>
                <c:pt idx="97">
                  <c:v>-525.7486754983081</c:v>
                </c:pt>
                <c:pt idx="98">
                  <c:v>-526.153274456197</c:v>
                </c:pt>
                <c:pt idx="99">
                  <c:v>-526.5429687315843</c:v>
                </c:pt>
                <c:pt idx="100">
                  <c:v>-526.9183676965415</c:v>
                </c:pt>
                <c:pt idx="101">
                  <c:v>-527.2800554541316</c:v>
                </c:pt>
                <c:pt idx="102">
                  <c:v>-527.6285918983144</c:v>
                </c:pt>
                <c:pt idx="103">
                  <c:v>-527.9645137289006</c:v>
                </c:pt>
                <c:pt idx="104">
                  <c:v>-528.288335423551</c:v>
                </c:pt>
                <c:pt idx="105">
                  <c:v>-528.6005501685805</c:v>
                </c:pt>
                <c:pt idx="106">
                  <c:v>-528.9016307504173</c:v>
                </c:pt>
                <c:pt idx="107">
                  <c:v>-529.1920304093276</c:v>
                </c:pt>
                <c:pt idx="108">
                  <c:v>-529.4721836570508</c:v>
                </c:pt>
                <c:pt idx="109">
                  <c:v>-529.7425070598986</c:v>
                </c:pt>
                <c:pt idx="110">
                  <c:v>-530.003399988754</c:v>
                </c:pt>
                <c:pt idx="111">
                  <c:v>-530.2552453374216</c:v>
                </c:pt>
                <c:pt idx="112">
                  <c:v>-530.4984102106585</c:v>
                </c:pt>
                <c:pt idx="113">
                  <c:v>-530.7332465831768</c:v>
                </c:pt>
                <c:pt idx="114">
                  <c:v>-530.9600919308666</c:v>
                </c:pt>
                <c:pt idx="115">
                  <c:v>-531.1792698354079</c:v>
                </c:pt>
                <c:pt idx="116">
                  <c:v>-531.3910905634221</c:v>
                </c:pt>
                <c:pt idx="117">
                  <c:v>-531.5958516212094</c:v>
                </c:pt>
                <c:pt idx="118">
                  <c:v>-531.793838286168</c:v>
                </c:pt>
                <c:pt idx="119">
                  <c:v>-531.9853241158279</c:v>
                </c:pt>
              </c:numCache>
            </c:numRef>
          </c:yVal>
          <c:smooth val="0"/>
          <c:extLst xmlns:c16r2="http://schemas.microsoft.com/office/drawing/2015/06/chart">
            <c:ext xmlns:c16="http://schemas.microsoft.com/office/drawing/2014/chart" uri="{C3380CC4-5D6E-409C-BE32-E72D297353CC}">
              <c16:uniqueId val="{00000007-BFB6-49B4-A180-906D88D18CBC}"/>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22.22539527374726</c:v>
                </c:pt>
                <c:pt idx="2">
                  <c:v>-43.38310449162444</c:v>
                </c:pt>
                <c:pt idx="3">
                  <c:v>-63.50815880229788</c:v>
                </c:pt>
                <c:pt idx="4">
                  <c:v>-82.64749599128616</c:v>
                </c:pt>
                <c:pt idx="5">
                  <c:v>-100.8464479145475</c:v>
                </c:pt>
                <c:pt idx="6">
                  <c:v>-118.1486556636758</c:v>
                </c:pt>
                <c:pt idx="7">
                  <c:v>-134.5960261860978</c:v>
                </c:pt>
                <c:pt idx="8">
                  <c:v>-150.2287202048062</c:v>
                </c:pt>
                <c:pt idx="9">
                  <c:v>-165.0851633634675</c:v>
                </c:pt>
                <c:pt idx="10">
                  <c:v>-179.2020743655808</c:v>
                </c:pt>
                <c:pt idx="11">
                  <c:v>-192.6145053108335</c:v>
                </c:pt>
                <c:pt idx="12">
                  <c:v>-205.355890546952</c:v>
                </c:pt>
                <c:pt idx="13">
                  <c:v>-218.1445933586665</c:v>
                </c:pt>
                <c:pt idx="14">
                  <c:v>-230.1371903050258</c:v>
                </c:pt>
                <c:pt idx="15">
                  <c:v>-241.5631970152292</c:v>
                </c:pt>
                <c:pt idx="16">
                  <c:v>-252.4493017018654</c:v>
                </c:pt>
                <c:pt idx="17">
                  <c:v>-262.8210259195253</c:v>
                </c:pt>
                <c:pt idx="18">
                  <c:v>-272.7027438852236</c:v>
                </c:pt>
                <c:pt idx="19">
                  <c:v>-282.1177135868697</c:v>
                </c:pt>
                <c:pt idx="20">
                  <c:v>-291.0881126750619</c:v>
                </c:pt>
                <c:pt idx="21">
                  <c:v>-299.6350773881205</c:v>
                </c:pt>
                <c:pt idx="22">
                  <c:v>-307.7787432110113</c:v>
                </c:pt>
                <c:pt idx="23">
                  <c:v>-315.5382863001014</c:v>
                </c:pt>
                <c:pt idx="24">
                  <c:v>-322.9319649593832</c:v>
                </c:pt>
                <c:pt idx="25">
                  <c:v>-329.9771606475575</c:v>
                </c:pt>
                <c:pt idx="26">
                  <c:v>-336.6915984125803</c:v>
                </c:pt>
                <c:pt idx="27">
                  <c:v>-343.0906633652203</c:v>
                </c:pt>
                <c:pt idx="28">
                  <c:v>-349.1893427603902</c:v>
                </c:pt>
                <c:pt idx="29">
                  <c:v>-355.0019042827091</c:v>
                </c:pt>
                <c:pt idx="30">
                  <c:v>-360.5419294919839</c:v>
                </c:pt>
                <c:pt idx="31">
                  <c:v>-365.8223468870258</c:v>
                </c:pt>
                <c:pt idx="32">
                  <c:v>-370.8554635260775</c:v>
                </c:pt>
                <c:pt idx="33">
                  <c:v>-375.6529952162061</c:v>
                </c:pt>
                <c:pt idx="34">
                  <c:v>-380.2260953014209</c:v>
                </c:pt>
                <c:pt idx="35">
                  <c:v>-384.5853820886687</c:v>
                </c:pt>
                <c:pt idx="36">
                  <c:v>-388.7409649570168</c:v>
                </c:pt>
                <c:pt idx="37">
                  <c:v>-392.702469199351</c:v>
                </c:pt>
                <c:pt idx="38">
                  <c:v>-396.4790596480418</c:v>
                </c:pt>
                <c:pt idx="39">
                  <c:v>-400.079465168184</c:v>
                </c:pt>
                <c:pt idx="40">
                  <c:v>-403.5119972857622</c:v>
                </c:pt>
                <c:pt idx="41">
                  <c:v>-406.784571133989</c:v>
                </c:pt>
                <c:pt idx="42">
                  <c:v>-409.9047247528906</c:v>
                </c:pt>
                <c:pt idx="43">
                  <c:v>-412.8796374227227</c:v>
                </c:pt>
                <c:pt idx="44">
                  <c:v>-415.7161470828269</c:v>
                </c:pt>
                <c:pt idx="45">
                  <c:v>-418.4207668818094</c:v>
                </c:pt>
                <c:pt idx="46">
                  <c:v>-420.9997009029069</c:v>
                </c:pt>
                <c:pt idx="47">
                  <c:v>-423.4588591064421</c:v>
                </c:pt>
                <c:pt idx="48">
                  <c:v>-425.8038715292498</c:v>
                </c:pt>
                <c:pt idx="49">
                  <c:v>-428.0401017790716</c:v>
                </c:pt>
                <c:pt idx="50">
                  <c:v>-430.1726598599605</c:v>
                </c:pt>
                <c:pt idx="51">
                  <c:v>-432.2064143629622</c:v>
                </c:pt>
                <c:pt idx="52">
                  <c:v>-434.1460040580355</c:v>
                </c:pt>
                <c:pt idx="53">
                  <c:v>-435.9958489097297</c:v>
                </c:pt>
                <c:pt idx="54">
                  <c:v>-437.7601605517791</c:v>
                </c:pt>
                <c:pt idx="55">
                  <c:v>-439.442952247168</c:v>
                </c:pt>
                <c:pt idx="56">
                  <c:v>-441.0480483598194</c:v>
                </c:pt>
                <c:pt idx="57">
                  <c:v>-442.5790933627411</c:v>
                </c:pt>
                <c:pt idx="58">
                  <c:v>-444.0395604061404</c:v>
                </c:pt>
                <c:pt idx="59">
                  <c:v>-445.4327594677569</c:v>
                </c:pt>
                <c:pt idx="60">
                  <c:v>-446.7618451065214</c:v>
                </c:pt>
                <c:pt idx="61">
                  <c:v>-448.0298238395121</c:v>
                </c:pt>
                <c:pt idx="62">
                  <c:v>-449.239561161151</c:v>
                </c:pt>
                <c:pt idx="63">
                  <c:v>-450.3937882225719</c:v>
                </c:pt>
                <c:pt idx="64">
                  <c:v>-451.4951081881562</c:v>
                </c:pt>
                <c:pt idx="65">
                  <c:v>-452.5460022853542</c:v>
                </c:pt>
                <c:pt idx="66">
                  <c:v>-453.5488355630664</c:v>
                </c:pt>
                <c:pt idx="67">
                  <c:v>-454.5058623730446</c:v>
                </c:pt>
                <c:pt idx="68">
                  <c:v>-455.419231588062</c:v>
                </c:pt>
                <c:pt idx="69">
                  <c:v>-456.2909915698415</c:v>
                </c:pt>
                <c:pt idx="70">
                  <c:v>-457.1230948991245</c:v>
                </c:pt>
                <c:pt idx="71">
                  <c:v>-457.9174028795555</c:v>
                </c:pt>
                <c:pt idx="72">
                  <c:v>-458.6756898265275</c:v>
                </c:pt>
                <c:pt idx="73">
                  <c:v>-459.3996471514986</c:v>
                </c:pt>
                <c:pt idx="74">
                  <c:v>-460.0908872518214</c:v>
                </c:pt>
                <c:pt idx="75">
                  <c:v>-460.750947215549</c:v>
                </c:pt>
                <c:pt idx="76">
                  <c:v>-461.3812923502553</c:v>
                </c:pt>
                <c:pt idx="77">
                  <c:v>-461.983319544429</c:v>
                </c:pt>
                <c:pt idx="78">
                  <c:v>-462.558360469559</c:v>
                </c:pt>
                <c:pt idx="79">
                  <c:v>-463.1076846306277</c:v>
                </c:pt>
                <c:pt idx="80">
                  <c:v>-463.6325022723801</c:v>
                </c:pt>
                <c:pt idx="81">
                  <c:v>-464.1339671482823</c:v>
                </c:pt>
                <c:pt idx="82">
                  <c:v>-464.6131791588316</c:v>
                </c:pt>
                <c:pt idx="83">
                  <c:v>-465.0711868654768</c:v>
                </c:pt>
                <c:pt idx="84">
                  <c:v>-465.5089898861536</c:v>
                </c:pt>
                <c:pt idx="85">
                  <c:v>-465.9275411780856</c:v>
                </c:pt>
                <c:pt idx="86">
                  <c:v>-466.3277492132742</c:v>
                </c:pt>
                <c:pt idx="87">
                  <c:v>-466.7104800518023</c:v>
                </c:pt>
                <c:pt idx="88">
                  <c:v>-467.0765593178216</c:v>
                </c:pt>
                <c:pt idx="89">
                  <c:v>-467.4267740828915</c:v>
                </c:pt>
                <c:pt idx="90">
                  <c:v>-467.7618746610583</c:v>
                </c:pt>
                <c:pt idx="91">
                  <c:v>-468.0825763198723</c:v>
                </c:pt>
                <c:pt idx="92">
                  <c:v>-468.3895609113685</c:v>
                </c:pt>
                <c:pt idx="93">
                  <c:v>-468.6834784267646</c:v>
                </c:pt>
                <c:pt idx="94">
                  <c:v>-468.9649484785216</c:v>
                </c:pt>
                <c:pt idx="95">
                  <c:v>-469.2345617131955</c:v>
                </c:pt>
                <c:pt idx="96">
                  <c:v>-469.49288115835</c:v>
                </c:pt>
                <c:pt idx="97">
                  <c:v>-469.7404435066466</c:v>
                </c:pt>
                <c:pt idx="98">
                  <c:v>-469.9777603400812</c:v>
                </c:pt>
                <c:pt idx="99">
                  <c:v>-470.2053192971751</c:v>
                </c:pt>
                <c:pt idx="100">
                  <c:v>-470.4235851858234</c:v>
                </c:pt>
                <c:pt idx="101">
                  <c:v>-470.6330010443285</c:v>
                </c:pt>
                <c:pt idx="102">
                  <c:v>-470.8339891531004</c:v>
                </c:pt>
                <c:pt idx="103">
                  <c:v>-471.0269519992816</c:v>
                </c:pt>
                <c:pt idx="104">
                  <c:v>-471.212273196551</c:v>
                </c:pt>
                <c:pt idx="105">
                  <c:v>-471.3903183621878</c:v>
                </c:pt>
                <c:pt idx="106">
                  <c:v>-471.5614359533968</c:v>
                </c:pt>
                <c:pt idx="107">
                  <c:v>-471.7259580647959</c:v>
                </c:pt>
                <c:pt idx="108">
                  <c:v>-471.884201188907</c:v>
                </c:pt>
                <c:pt idx="109">
                  <c:v>-472.0364669413389</c:v>
                </c:pt>
                <c:pt idx="110">
                  <c:v>-472.1830427523496</c:v>
                </c:pt>
                <c:pt idx="111">
                  <c:v>-472.3242025263241</c:v>
                </c:pt>
                <c:pt idx="112">
                  <c:v>-472.4602072706866</c:v>
                </c:pt>
                <c:pt idx="113">
                  <c:v>-472.5913056956581</c:v>
                </c:pt>
                <c:pt idx="114">
                  <c:v>-472.7177347862186</c:v>
                </c:pt>
                <c:pt idx="115">
                  <c:v>-472.8397203475789</c:v>
                </c:pt>
                <c:pt idx="116">
                  <c:v>-472.9574775253677</c:v>
                </c:pt>
                <c:pt idx="117">
                  <c:v>-473.0712113017387</c:v>
                </c:pt>
                <c:pt idx="118">
                  <c:v>-473.1811169684943</c:v>
                </c:pt>
                <c:pt idx="119">
                  <c:v>-473.2873805783178</c:v>
                </c:pt>
              </c:numCache>
            </c:numRef>
          </c:yVal>
          <c:smooth val="0"/>
          <c:extLst xmlns:c16r2="http://schemas.microsoft.com/office/drawing/2015/06/chart">
            <c:ext xmlns:c16="http://schemas.microsoft.com/office/drawing/2014/chart" uri="{C3380CC4-5D6E-409C-BE32-E72D297353CC}">
              <c16:uniqueId val="{00000008-BFB6-49B4-A180-906D88D18CBC}"/>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22.22539527374708</c:v>
                </c:pt>
                <c:pt idx="2">
                  <c:v>-43.38820058728223</c:v>
                </c:pt>
                <c:pt idx="3">
                  <c:v>-63.52106918436994</c:v>
                </c:pt>
                <c:pt idx="4">
                  <c:v>-82.67050006598348</c:v>
                </c:pt>
                <c:pt idx="5">
                  <c:v>-100.8814557292701</c:v>
                </c:pt>
                <c:pt idx="6">
                  <c:v>-118.1972642235914</c:v>
                </c:pt>
                <c:pt idx="7">
                  <c:v>-134.659565439854</c:v>
                </c:pt>
                <c:pt idx="8">
                  <c:v>-150.3082908301005</c:v>
                </c:pt>
                <c:pt idx="9">
                  <c:v>-165.1816680233405</c:v>
                </c:pt>
                <c:pt idx="10">
                  <c:v>-179.316243747333</c:v>
                </c:pt>
                <c:pt idx="11">
                  <c:v>-192.7469199789566</c:v>
                </c:pt>
                <c:pt idx="12">
                  <c:v>-205.5069994222958</c:v>
                </c:pt>
                <c:pt idx="13">
                  <c:v>-218.3147294645521</c:v>
                </c:pt>
                <c:pt idx="14">
                  <c:v>-230.3229168669293</c:v>
                </c:pt>
                <c:pt idx="15">
                  <c:v>-241.7626948458592</c:v>
                </c:pt>
                <c:pt idx="16">
                  <c:v>-252.6609909283688</c:v>
                </c:pt>
                <c:pt idx="17">
                  <c:v>-263.0435205899425</c:v>
                </c:pt>
                <c:pt idx="18">
                  <c:v>-272.934816826924</c:v>
                </c:pt>
                <c:pt idx="19">
                  <c:v>-282.358268318093</c:v>
                </c:pt>
                <c:pt idx="20">
                  <c:v>-291.3361608772963</c:v>
                </c:pt>
                <c:pt idx="21">
                  <c:v>-299.889720774457</c:v>
                </c:pt>
                <c:pt idx="22">
                  <c:v>-308.039158877282</c:v>
                </c:pt>
                <c:pt idx="23">
                  <c:v>-315.8037148423255</c:v>
                </c:pt>
                <c:pt idx="24">
                  <c:v>-323.2017007946195</c:v>
                </c:pt>
                <c:pt idx="25">
                  <c:v>-330.2505440954976</c:v>
                </c:pt>
                <c:pt idx="26">
                  <c:v>-336.9680191402483</c:v>
                </c:pt>
                <c:pt idx="27">
                  <c:v>-343.3695343103141</c:v>
                </c:pt>
                <c:pt idx="28">
                  <c:v>-349.4701019431033</c:v>
                </c:pt>
                <c:pt idx="29">
                  <c:v>-355.2840120709866</c:v>
                </c:pt>
                <c:pt idx="30">
                  <c:v>-360.824866112724</c:v>
                </c:pt>
                <c:pt idx="31">
                  <c:v>-366.10561030941</c:v>
                </c:pt>
                <c:pt idx="32">
                  <c:v>-371.1385676580678</c:v>
                </c:pt>
                <c:pt idx="33">
                  <c:v>-375.9354683654832</c:v>
                </c:pt>
                <c:pt idx="34">
                  <c:v>-380.5074788608135</c:v>
                </c:pt>
                <c:pt idx="35">
                  <c:v>-384.8652294130777</c:v>
                </c:pt>
                <c:pt idx="36">
                  <c:v>-389.0188404044336</c:v>
                </c:pt>
                <c:pt idx="37">
                  <c:v>-392.9779473130125</c:v>
                </c:pt>
                <c:pt idx="38">
                  <c:v>-396.7517244604005</c:v>
                </c:pt>
                <c:pt idx="39">
                  <c:v>-400.3489096478036</c:v>
                </c:pt>
                <c:pt idx="40">
                  <c:v>-403.7778228092531</c:v>
                </c:pt>
                <c:pt idx="41">
                  <c:v>-407.0463870553481</c:v>
                </c:pt>
                <c:pt idx="42">
                  <c:v>-410.1621480445177</c:v>
                </c:pt>
                <c:pt idx="43">
                  <c:v>-413.1322923776613</c:v>
                </c:pt>
                <c:pt idx="44">
                  <c:v>-415.9636650699065</c:v>
                </c:pt>
                <c:pt idx="45">
                  <c:v>-418.6627861463901</c:v>
                </c:pt>
                <c:pt idx="46">
                  <c:v>-421.2358664068506</c:v>
                </c:pt>
                <c:pt idx="47">
                  <c:v>-423.6888224016554</c:v>
                </c:pt>
                <c:pt idx="48">
                  <c:v>-426.027290659861</c:v>
                </c:pt>
                <c:pt idx="49">
                  <c:v>-428.2566412077883</c:v>
                </c:pt>
                <c:pt idx="50">
                  <c:v>-430.3819904147647</c:v>
                </c:pt>
                <c:pt idx="51">
                  <c:v>-432.4082132006261</c:v>
                </c:pt>
                <c:pt idx="52">
                  <c:v>-434.3399546415362</c:v>
                </c:pt>
                <c:pt idx="53">
                  <c:v>-436.181640996644</c:v>
                </c:pt>
                <c:pt idx="54">
                  <c:v>-437.9374901913122</c:v>
                </c:pt>
                <c:pt idx="55">
                  <c:v>-439.6115217836928</c:v>
                </c:pt>
                <c:pt idx="56">
                  <c:v>-441.2075664410696</c:v>
                </c:pt>
                <c:pt idx="57">
                  <c:v>-442.7292749510189</c:v>
                </c:pt>
                <c:pt idx="58">
                  <c:v>-444.1801267911067</c:v>
                </c:pt>
                <c:pt idx="59">
                  <c:v>-445.563438279564</c:v>
                </c:pt>
                <c:pt idx="60">
                  <c:v>-446.882370328225</c:v>
                </c:pt>
                <c:pt idx="61">
                  <c:v>-448.1399358178385</c:v>
                </c:pt>
                <c:pt idx="62">
                  <c:v>-449.3390066148488</c:v>
                </c:pt>
                <c:pt idx="63">
                  <c:v>-450.4823202476818</c:v>
                </c:pt>
                <c:pt idx="64">
                  <c:v>-451.5724862596899</c:v>
                </c:pt>
                <c:pt idx="65">
                  <c:v>-452.6119922549185</c:v>
                </c:pt>
                <c:pt idx="66">
                  <c:v>-453.6032096521114</c:v>
                </c:pt>
                <c:pt idx="67">
                  <c:v>-454.5483991614697</c:v>
                </c:pt>
                <c:pt idx="68">
                  <c:v>-455.4497159979815</c:v>
                </c:pt>
                <c:pt idx="69">
                  <c:v>-456.3092148444107</c:v>
                </c:pt>
                <c:pt idx="70">
                  <c:v>-457.1288545763398</c:v>
                </c:pt>
                <c:pt idx="71">
                  <c:v>-457.9105027610372</c:v>
                </c:pt>
                <c:pt idx="72">
                  <c:v>-458.6559399412934</c:v>
                </c:pt>
                <c:pt idx="73">
                  <c:v>-459.366863714833</c:v>
                </c:pt>
                <c:pt idx="74">
                  <c:v>-460.0448926192978</c:v>
                </c:pt>
                <c:pt idx="75">
                  <c:v>-460.6915698323829</c:v>
                </c:pt>
                <c:pt idx="76">
                  <c:v>-461.3083666961222</c:v>
                </c:pt>
                <c:pt idx="77">
                  <c:v>-461.8966860739215</c:v>
                </c:pt>
                <c:pt idx="78">
                  <c:v>-462.4578655484861</c:v>
                </c:pt>
                <c:pt idx="79">
                  <c:v>-462.9931804683686</c:v>
                </c:pt>
                <c:pt idx="80">
                  <c:v>-463.5038468504858</c:v>
                </c:pt>
                <c:pt idx="81">
                  <c:v>-463.9910241455743</c:v>
                </c:pt>
                <c:pt idx="82">
                  <c:v>-464.4558178732194</c:v>
                </c:pt>
                <c:pt idx="83">
                  <c:v>-464.8992821327221</c:v>
                </c:pt>
                <c:pt idx="84">
                  <c:v>-465.3224219958204</c:v>
                </c:pt>
                <c:pt idx="85">
                  <c:v>-465.7261957869162</c:v>
                </c:pt>
                <c:pt idx="86">
                  <c:v>-466.1115172562106</c:v>
                </c:pt>
                <c:pt idx="87">
                  <c:v>-466.4792576508985</c:v>
                </c:pt>
                <c:pt idx="88">
                  <c:v>-466.8302476892515</c:v>
                </c:pt>
                <c:pt idx="89">
                  <c:v>-467.1652794423001</c:v>
                </c:pt>
                <c:pt idx="90">
                  <c:v>-467.4851081274421</c:v>
                </c:pt>
                <c:pt idx="91">
                  <c:v>-467.7904538182269</c:v>
                </c:pt>
                <c:pt idx="92">
                  <c:v>-468.0820030742768</c:v>
                </c:pt>
                <c:pt idx="93">
                  <c:v>-468.3604104951391</c:v>
                </c:pt>
                <c:pt idx="94">
                  <c:v>-468.6263002016764</c:v>
                </c:pt>
                <c:pt idx="95">
                  <c:v>-468.8802672484419</c:v>
                </c:pt>
                <c:pt idx="96">
                  <c:v>-469.1228789702566</c:v>
                </c:pt>
                <c:pt idx="97">
                  <c:v>-469.354676266163</c:v>
                </c:pt>
                <c:pt idx="98">
                  <c:v>-469.5761748236489</c:v>
                </c:pt>
                <c:pt idx="99">
                  <c:v>-469.787866285989</c:v>
                </c:pt>
                <c:pt idx="100">
                  <c:v>-469.990219365367</c:v>
                </c:pt>
                <c:pt idx="101">
                  <c:v>-470.1836809043345</c:v>
                </c:pt>
                <c:pt idx="102">
                  <c:v>-470.3686768880248</c:v>
                </c:pt>
                <c:pt idx="103">
                  <c:v>-470.545613409437</c:v>
                </c:pt>
                <c:pt idx="104">
                  <c:v>-470.714877589985</c:v>
                </c:pt>
                <c:pt idx="105">
                  <c:v>-470.8768384574086</c:v>
                </c:pt>
                <c:pt idx="106">
                  <c:v>-471.031847783039</c:v>
                </c:pt>
                <c:pt idx="107">
                  <c:v>-471.1802408803137</c:v>
                </c:pt>
                <c:pt idx="108">
                  <c:v>-471.3223373663586</c:v>
                </c:pt>
                <c:pt idx="109">
                  <c:v>-471.4584418883503</c:v>
                </c:pt>
                <c:pt idx="110">
                  <c:v>-471.5888448163026</c:v>
                </c:pt>
                <c:pt idx="111">
                  <c:v>-471.7138229038426</c:v>
                </c:pt>
                <c:pt idx="112">
                  <c:v>-471.8336399184639</c:v>
                </c:pt>
                <c:pt idx="113">
                  <c:v>-471.9485472426769</c:v>
                </c:pt>
                <c:pt idx="114">
                  <c:v>-472.0587844474042</c:v>
                </c:pt>
                <c:pt idx="115">
                  <c:v>-472.1645798389077</c:v>
                </c:pt>
                <c:pt idx="116">
                  <c:v>-472.266150980489</c:v>
                </c:pt>
                <c:pt idx="117">
                  <c:v>-472.3637051901246</c:v>
                </c:pt>
                <c:pt idx="118">
                  <c:v>-472.457440015126</c:v>
                </c:pt>
                <c:pt idx="119">
                  <c:v>-472.547543684944</c:v>
                </c:pt>
              </c:numCache>
            </c:numRef>
          </c:yVal>
          <c:smooth val="0"/>
          <c:extLst xmlns:c16r2="http://schemas.microsoft.com/office/drawing/2015/06/chart">
            <c:ext xmlns:c16="http://schemas.microsoft.com/office/drawing/2014/chart" uri="{C3380CC4-5D6E-409C-BE32-E72D297353CC}">
              <c16:uniqueId val="{00000009-BFB6-49B4-A180-906D88D18CBC}"/>
            </c:ext>
          </c:extLst>
        </c:ser>
        <c:dLbls>
          <c:showLegendKey val="0"/>
          <c:showVal val="0"/>
          <c:showCatName val="0"/>
          <c:showSerName val="0"/>
          <c:showPercent val="0"/>
          <c:showBubbleSize val="0"/>
        </c:dLbls>
        <c:axId val="-1694936736"/>
        <c:axId val="-1091419008"/>
      </c:scatterChart>
      <c:valAx>
        <c:axId val="-169493673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91419008"/>
        <c:crosses val="autoZero"/>
        <c:crossBetween val="midCat"/>
      </c:valAx>
      <c:valAx>
        <c:axId val="-1091419008"/>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94936736"/>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pPr>
      <a:endParaRPr lang="en-US"/>
    </a:p>
  </c:txPr>
  <c:externalData r:id="rId1">
    <c:autoUpdate val="0"/>
  </c:externalData>
</c:chartSpace>
</file>

<file path=word/charts/chart10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0.0</c:v>
                </c:pt>
                <c:pt idx="1">
                  <c:v>38.4761490871342</c:v>
                </c:pt>
                <c:pt idx="2">
                  <c:v>74.82760214716018</c:v>
                </c:pt>
                <c:pt idx="3">
                  <c:v>109.2839432586543</c:v>
                </c:pt>
                <c:pt idx="4">
                  <c:v>142.0107870962188</c:v>
                </c:pt>
                <c:pt idx="5">
                  <c:v>173.1495377653937</c:v>
                </c:pt>
                <c:pt idx="6">
                  <c:v>202.8216367552295</c:v>
                </c:pt>
                <c:pt idx="7">
                  <c:v>231.1320397049303</c:v>
                </c:pt>
                <c:pt idx="8">
                  <c:v>258.1720618922381</c:v>
                </c:pt>
                <c:pt idx="9">
                  <c:v>284.0217075419062</c:v>
                </c:pt>
                <c:pt idx="10">
                  <c:v>308.7515771005872</c:v>
                </c:pt>
                <c:pt idx="11">
                  <c:v>332.4244294770364</c:v>
                </c:pt>
                <c:pt idx="12">
                  <c:v>355.0964622160513</c:v>
                </c:pt>
                <c:pt idx="13">
                  <c:v>378.0068022226387</c:v>
                </c:pt>
                <c:pt idx="14">
                  <c:v>399.6737744181784</c:v>
                </c:pt>
                <c:pt idx="15">
                  <c:v>420.4952514796339</c:v>
                </c:pt>
                <c:pt idx="16">
                  <c:v>440.5104843560398</c:v>
                </c:pt>
                <c:pt idx="17">
                  <c:v>459.7557406366331</c:v>
                </c:pt>
                <c:pt idx="18">
                  <c:v>478.2646972000411</c:v>
                </c:pt>
                <c:pt idx="19">
                  <c:v>496.0687744335451</c:v>
                </c:pt>
                <c:pt idx="20">
                  <c:v>513.1974149951998</c:v>
                </c:pt>
                <c:pt idx="21">
                  <c:v>529.67831665082</c:v>
                </c:pt>
                <c:pt idx="22">
                  <c:v>545.5376271289173</c:v>
                </c:pt>
                <c:pt idx="23">
                  <c:v>560.8001075807824</c:v>
                </c:pt>
                <c:pt idx="24">
                  <c:v>575.4892701014428</c:v>
                </c:pt>
                <c:pt idx="25">
                  <c:v>589.6274938255586</c:v>
                </c:pt>
                <c:pt idx="26">
                  <c:v>603.2381665850949</c:v>
                </c:pt>
                <c:pt idx="27">
                  <c:v>616.3410257907306</c:v>
                </c:pt>
                <c:pt idx="28">
                  <c:v>628.9555742377951</c:v>
                </c:pt>
                <c:pt idx="29">
                  <c:v>641.1005080828304</c:v>
                </c:pt>
                <c:pt idx="30">
                  <c:v>652.79376685889</c:v>
                </c:pt>
                <c:pt idx="31">
                  <c:v>664.0525787252444</c:v>
                </c:pt>
                <c:pt idx="32">
                  <c:v>674.8935002769195</c:v>
                </c:pt>
                <c:pt idx="33">
                  <c:v>685.3324518306994</c:v>
                </c:pt>
                <c:pt idx="34">
                  <c:v>695.384748946739</c:v>
                </c:pt>
                <c:pt idx="35">
                  <c:v>705.0651308091463</c:v>
                </c:pt>
                <c:pt idx="36">
                  <c:v>714.387785977353</c:v>
                </c:pt>
                <c:pt idx="37">
                  <c:v>723.3663759280952</c:v>
                </c:pt>
                <c:pt idx="38">
                  <c:v>732.0140567324252</c:v>
                </c:pt>
                <c:pt idx="39">
                  <c:v>740.343502666406</c:v>
                </c:pt>
                <c:pt idx="40">
                  <c:v>748.3669201834928</c:v>
                </c:pt>
                <c:pt idx="41">
                  <c:v>756.0960666667915</c:v>
                </c:pt>
                <c:pt idx="42">
                  <c:v>763.5422670428524</c:v>
                </c:pt>
                <c:pt idx="43">
                  <c:v>770.7164295048001</c:v>
                </c:pt>
                <c:pt idx="44">
                  <c:v>777.629060457316</c:v>
                </c:pt>
                <c:pt idx="45">
                  <c:v>784.290278771017</c:v>
                </c:pt>
                <c:pt idx="46">
                  <c:v>790.7098294180496</c:v>
                </c:pt>
                <c:pt idx="47">
                  <c:v>796.8970965483426</c:v>
                </c:pt>
                <c:pt idx="48">
                  <c:v>802.8611160556752</c:v>
                </c:pt>
                <c:pt idx="49">
                  <c:v>808.6105876744896</c:v>
                </c:pt>
                <c:pt idx="50">
                  <c:v>814.1538866415385</c:v>
                </c:pt>
                <c:pt idx="51">
                  <c:v>819.499074951087</c:v>
                </c:pt>
                <c:pt idx="52">
                  <c:v>824.6539122339032</c:v>
                </c:pt>
                <c:pt idx="53">
                  <c:v>829.6258662662398</c:v>
                </c:pt>
                <c:pt idx="54">
                  <c:v>834.4221231370308</c:v>
                </c:pt>
                <c:pt idx="55">
                  <c:v>839.0495970867073</c:v>
                </c:pt>
                <c:pt idx="56">
                  <c:v>843.5149400310197</c:v>
                </c:pt>
                <c:pt idx="57">
                  <c:v>847.8245507818229</c:v>
                </c:pt>
                <c:pt idx="58">
                  <c:v>851.984583975533</c:v>
                </c:pt>
                <c:pt idx="59">
                  <c:v>856.0009587188747</c:v>
                </c:pt>
                <c:pt idx="60">
                  <c:v>859.87936696095</c:v>
                </c:pt>
                <c:pt idx="61">
                  <c:v>863.6252815997241</c:v>
                </c:pt>
                <c:pt idx="62">
                  <c:v>867.2439643307725</c:v>
                </c:pt>
                <c:pt idx="63">
                  <c:v>870.7404732454942</c:v>
                </c:pt>
                <c:pt idx="64">
                  <c:v>874.1196701857804</c:v>
                </c:pt>
                <c:pt idx="65">
                  <c:v>877.3862278617846</c:v>
                </c:pt>
                <c:pt idx="66">
                  <c:v>880.5446367391887</c:v>
                </c:pt>
                <c:pt idx="67">
                  <c:v>883.5992117021728</c:v>
                </c:pt>
                <c:pt idx="68">
                  <c:v>886.5540984981512</c:v>
                </c:pt>
                <c:pt idx="69">
                  <c:v>889.4132799701231</c:v>
                </c:pt>
                <c:pt idx="70">
                  <c:v>892.1805820824074</c:v>
                </c:pt>
                <c:pt idx="71">
                  <c:v>894.8596797454092</c:v>
                </c:pt>
                <c:pt idx="72">
                  <c:v>897.4541024448977</c:v>
                </c:pt>
                <c:pt idx="73">
                  <c:v>899.9672396812283</c:v>
                </c:pt>
                <c:pt idx="74">
                  <c:v>902.402346223861</c:v>
                </c:pt>
                <c:pt idx="75">
                  <c:v>904.7625471863014</c:v>
                </c:pt>
                <c:pt idx="76">
                  <c:v>907.0508429267056</c:v>
                </c:pt>
                <c:pt idx="77">
                  <c:v>909.2701137790656</c:v>
                </c:pt>
                <c:pt idx="78">
                  <c:v>911.4231246199843</c:v>
                </c:pt>
                <c:pt idx="79">
                  <c:v>913.5125292758734</c:v>
                </c:pt>
                <c:pt idx="80">
                  <c:v>915.5408747752944</c:v>
                </c:pt>
                <c:pt idx="81">
                  <c:v>917.5106054511152</c:v>
                </c:pt>
                <c:pt idx="82">
                  <c:v>919.4240668970754</c:v>
                </c:pt>
                <c:pt idx="83">
                  <c:v>921.2835097831726</c:v>
                </c:pt>
                <c:pt idx="84">
                  <c:v>923.0910935342775</c:v>
                </c:pt>
                <c:pt idx="85">
                  <c:v>924.8488898762616</c:v>
                </c:pt>
                <c:pt idx="86">
                  <c:v>926.5588862537916</c:v>
                </c:pt>
                <c:pt idx="87">
                  <c:v>928.2229891238931</c:v>
                </c:pt>
                <c:pt idx="88">
                  <c:v>929.8430271292674</c:v>
                </c:pt>
                <c:pt idx="89">
                  <c:v>931.4207541552684</c:v>
                </c:pt>
                <c:pt idx="90">
                  <c:v>932.9578522743144</c:v>
                </c:pt>
                <c:pt idx="91">
                  <c:v>934.4559345814554</c:v>
                </c:pt>
                <c:pt idx="92">
                  <c:v>935.9165479246971</c:v>
                </c:pt>
                <c:pt idx="93">
                  <c:v>937.341175533592</c:v>
                </c:pt>
                <c:pt idx="94">
                  <c:v>938.7312395495337</c:v>
                </c:pt>
                <c:pt idx="95">
                  <c:v>940.088103461058</c:v>
                </c:pt>
                <c:pt idx="96">
                  <c:v>941.4130744474151</c:v>
                </c:pt>
                <c:pt idx="97">
                  <c:v>942.7074056335277</c:v>
                </c:pt>
                <c:pt idx="98">
                  <c:v>943.9722982594308</c:v>
                </c:pt>
                <c:pt idx="99">
                  <c:v>945.208903767129</c:v>
                </c:pt>
                <c:pt idx="100">
                  <c:v>946.4183258077678</c:v>
                </c:pt>
                <c:pt idx="101">
                  <c:v>947.6016221719274</c:v>
                </c:pt>
                <c:pt idx="102">
                  <c:v>948.7598066457421</c:v>
                </c:pt>
                <c:pt idx="103">
                  <c:v>949.8938507954614</c:v>
                </c:pt>
                <c:pt idx="104">
                  <c:v>951.0046856830559</c:v>
                </c:pt>
                <c:pt idx="105">
                  <c:v>952.0932035152882</c:v>
                </c:pt>
                <c:pt idx="106">
                  <c:v>953.160259228664</c:v>
                </c:pt>
                <c:pt idx="107">
                  <c:v>954.2066720126103</c:v>
                </c:pt>
                <c:pt idx="108">
                  <c:v>955.2332267730871</c:v>
                </c:pt>
                <c:pt idx="109">
                  <c:v>956.240675538817</c:v>
                </c:pt>
                <c:pt idx="110">
                  <c:v>957.229738812278</c:v>
                </c:pt>
                <c:pt idx="111">
                  <c:v>958.2011068674342</c:v>
                </c:pt>
                <c:pt idx="112">
                  <c:v>959.1554409962213</c:v>
                </c:pt>
                <c:pt idx="113">
                  <c:v>960.0933747056535</c:v>
                </c:pt>
                <c:pt idx="114">
                  <c:v>961.015514867438</c:v>
                </c:pt>
                <c:pt idx="115">
                  <c:v>961.9224428218229</c:v>
                </c:pt>
                <c:pt idx="116">
                  <c:v>962.8147154374313</c:v>
                </c:pt>
                <c:pt idx="117">
                  <c:v>963.6928661287411</c:v>
                </c:pt>
                <c:pt idx="118">
                  <c:v>964.5574058327824</c:v>
                </c:pt>
                <c:pt idx="119">
                  <c:v>965.408823946649</c:v>
                </c:pt>
              </c:numCache>
            </c:numRef>
          </c:yVal>
          <c:smooth val="0"/>
          <c:extLst xmlns:c16r2="http://schemas.microsoft.com/office/drawing/2015/06/chart">
            <c:ext xmlns:c16="http://schemas.microsoft.com/office/drawing/2014/chart" uri="{C3380CC4-5D6E-409C-BE32-E72D297353CC}">
              <c16:uniqueId val="{00000000-BE45-4141-B1F8-DCDC9FE91A0E}"/>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0.0</c:v>
                </c:pt>
                <c:pt idx="1">
                  <c:v>48.09518635891754</c:v>
                </c:pt>
                <c:pt idx="2">
                  <c:v>93.5142173537879</c:v>
                </c:pt>
                <c:pt idx="3">
                  <c:v>136.5457732222835</c:v>
                </c:pt>
                <c:pt idx="4">
                  <c:v>177.3983063852801</c:v>
                </c:pt>
                <c:pt idx="5">
                  <c:v>216.2498081765902</c:v>
                </c:pt>
                <c:pt idx="6">
                  <c:v>253.2531577810746</c:v>
                </c:pt>
                <c:pt idx="7">
                  <c:v>288.5404990164425</c:v>
                </c:pt>
                <c:pt idx="8">
                  <c:v>322.2268215446989</c:v>
                </c:pt>
                <c:pt idx="9">
                  <c:v>354.41289173858</c:v>
                </c:pt>
                <c:pt idx="10">
                  <c:v>385.1876519598809</c:v>
                </c:pt>
                <c:pt idx="11">
                  <c:v>414.630185350301</c:v>
                </c:pt>
                <c:pt idx="12">
                  <c:v>442.8113255207336</c:v>
                </c:pt>
                <c:pt idx="13">
                  <c:v>471.2805274444368</c:v>
                </c:pt>
                <c:pt idx="14">
                  <c:v>498.1855828050315</c:v>
                </c:pt>
                <c:pt idx="15">
                  <c:v>524.0245116352214</c:v>
                </c:pt>
                <c:pt idx="16">
                  <c:v>548.8468346486956</c:v>
                </c:pt>
                <c:pt idx="17">
                  <c:v>572.6983186029138</c:v>
                </c:pt>
                <c:pt idx="18">
                  <c:v>595.6214698978179</c:v>
                </c:pt>
                <c:pt idx="19">
                  <c:v>617.6559546022194</c:v>
                </c:pt>
                <c:pt idx="20">
                  <c:v>638.8389487345734</c:v>
                </c:pt>
                <c:pt idx="21">
                  <c:v>659.2054308042424</c:v>
                </c:pt>
                <c:pt idx="22">
                  <c:v>678.7884266137815</c:v>
                </c:pt>
                <c:pt idx="23">
                  <c:v>697.6192146125394</c:v>
                </c:pt>
                <c:pt idx="24">
                  <c:v>715.7274986656148</c:v>
                </c:pt>
                <c:pt idx="25">
                  <c:v>733.1415539152014</c:v>
                </c:pt>
                <c:pt idx="26">
                  <c:v>749.8909044956324</c:v>
                </c:pt>
                <c:pt idx="27">
                  <c:v>766.0004991222527</c:v>
                </c:pt>
                <c:pt idx="28">
                  <c:v>781.4949828059579</c:v>
                </c:pt>
                <c:pt idx="29">
                  <c:v>796.3979819219134</c:v>
                </c:pt>
                <c:pt idx="30">
                  <c:v>810.732167134845</c:v>
                </c:pt>
                <c:pt idx="31">
                  <c:v>824.519310338667</c:v>
                </c:pt>
                <c:pt idx="32">
                  <c:v>837.780334771686</c:v>
                </c:pt>
                <c:pt idx="33">
                  <c:v>850.5353594575193</c:v>
                </c:pt>
                <c:pt idx="34">
                  <c:v>862.8037389237683</c:v>
                </c:pt>
                <c:pt idx="35">
                  <c:v>874.6040989802341</c:v>
                </c:pt>
                <c:pt idx="36">
                  <c:v>885.9543691982524</c:v>
                </c:pt>
                <c:pt idx="37">
                  <c:v>896.871812617392</c:v>
                </c:pt>
                <c:pt idx="38">
                  <c:v>907.3730531111132</c:v>
                </c:pt>
                <c:pt idx="39">
                  <c:v>917.4741051605064</c:v>
                </c:pt>
                <c:pt idx="40">
                  <c:v>927.19039156994</c:v>
                </c:pt>
                <c:pt idx="41">
                  <c:v>936.5367671521567</c:v>
                </c:pt>
                <c:pt idx="42">
                  <c:v>945.5275397322434</c:v>
                </c:pt>
                <c:pt idx="43">
                  <c:v>954.176490030856</c:v>
                </c:pt>
                <c:pt idx="44">
                  <c:v>962.496890567906</c:v>
                </c:pt>
                <c:pt idx="45">
                  <c:v>970.5015236961117</c:v>
                </c:pt>
                <c:pt idx="46">
                  <c:v>978.2026988544774</c:v>
                </c:pt>
                <c:pt idx="47">
                  <c:v>985.6122691161254</c:v>
                </c:pt>
                <c:pt idx="48">
                  <c:v>992.7416470920929</c:v>
                </c:pt>
                <c:pt idx="49">
                  <c:v>999.6018202423647</c:v>
                </c:pt>
                <c:pt idx="50">
                  <c:v>1006.203365636907</c:v>
                </c:pt>
                <c:pt idx="51">
                  <c:v>1012.556464202725</c:v>
                </c:pt>
                <c:pt idx="52">
                  <c:v>1018.67091449489</c:v>
                </c:pt>
                <c:pt idx="53">
                  <c:v>1024.556145999344</c:v>
                </c:pt>
                <c:pt idx="54">
                  <c:v>1030.221232002999</c:v>
                </c:pt>
                <c:pt idx="55">
                  <c:v>1035.674902047929</c:v>
                </c:pt>
                <c:pt idx="56">
                  <c:v>1040.92555398657</c:v>
                </c:pt>
                <c:pt idx="57">
                  <c:v>1045.981265652996</c:v>
                </c:pt>
                <c:pt idx="58">
                  <c:v>1050.849806163745</c:v>
                </c:pt>
                <c:pt idx="59">
                  <c:v>1055.538646860472</c:v>
                </c:pt>
                <c:pt idx="60">
                  <c:v>1060.054971905662</c:v>
                </c:pt>
                <c:pt idx="61">
                  <c:v>1064.405688541854</c:v>
                </c:pt>
                <c:pt idx="62">
                  <c:v>1068.597437024172</c:v>
                </c:pt>
                <c:pt idx="63">
                  <c:v>1072.636600235352</c:v>
                </c:pt>
                <c:pt idx="64">
                  <c:v>1076.529312992144</c:v>
                </c:pt>
                <c:pt idx="65">
                  <c:v>1080.281471051486</c:v>
                </c:pt>
                <c:pt idx="66">
                  <c:v>1083.898739824596</c:v>
                </c:pt>
                <c:pt idx="67">
                  <c:v>1087.386562806862</c:v>
                </c:pt>
                <c:pt idx="68">
                  <c:v>1090.750169731205</c:v>
                </c:pt>
                <c:pt idx="69">
                  <c:v>1093.994584452385</c:v>
                </c:pt>
                <c:pt idx="70">
                  <c:v>1097.124632569556</c:v>
                </c:pt>
                <c:pt idx="71">
                  <c:v>1100.144948794208</c:v>
                </c:pt>
                <c:pt idx="72">
                  <c:v>1103.05998407054</c:v>
                </c:pt>
                <c:pt idx="73">
                  <c:v>1105.874012455094</c:v>
                </c:pt>
                <c:pt idx="74">
                  <c:v>1108.59113776246</c:v>
                </c:pt>
                <c:pt idx="75">
                  <c:v>1111.215299983596</c:v>
                </c:pt>
                <c:pt idx="76">
                  <c:v>1113.750281483357</c:v>
                </c:pt>
                <c:pt idx="77">
                  <c:v>1116.19971298354</c:v>
                </c:pt>
                <c:pt idx="78">
                  <c:v>1118.567079337764</c:v>
                </c:pt>
                <c:pt idx="79">
                  <c:v>1120.855725104313</c:v>
                </c:pt>
                <c:pt idx="80">
                  <c:v>1123.068859922957</c:v>
                </c:pt>
                <c:pt idx="81">
                  <c:v>1125.209563701683</c:v>
                </c:pt>
                <c:pt idx="82">
                  <c:v>1127.28079161911</c:v>
                </c:pt>
                <c:pt idx="83">
                  <c:v>1129.285378948248</c:v>
                </c:pt>
                <c:pt idx="84">
                  <c:v>1131.226045707176</c:v>
                </c:pt>
                <c:pt idx="85">
                  <c:v>1133.105401142023</c:v>
                </c:pt>
                <c:pt idx="86">
                  <c:v>1134.925948047581</c:v>
                </c:pt>
                <c:pt idx="87">
                  <c:v>1136.690086930721</c:v>
                </c:pt>
                <c:pt idx="88">
                  <c:v>1138.400120021668</c:v>
                </c:pt>
                <c:pt idx="89">
                  <c:v>1140.05825513807</c:v>
                </c:pt>
                <c:pt idx="90">
                  <c:v>1141.66660940668</c:v>
                </c:pt>
                <c:pt idx="91">
                  <c:v>1143.227212847319</c:v>
                </c:pt>
                <c:pt idx="92">
                  <c:v>1144.742011823741</c:v>
                </c:pt>
                <c:pt idx="93">
                  <c:v>1146.212872365782</c:v>
                </c:pt>
                <c:pt idx="94">
                  <c:v>1147.641583367197</c:v>
                </c:pt>
                <c:pt idx="95">
                  <c:v>1149.029859663335</c:v>
                </c:pt>
                <c:pt idx="96">
                  <c:v>1150.379344992815</c:v>
                </c:pt>
                <c:pt idx="97">
                  <c:v>1151.691614847135</c:v>
                </c:pt>
                <c:pt idx="98">
                  <c:v>1152.968179212105</c:v>
                </c:pt>
                <c:pt idx="99">
                  <c:v>1154.210485204883</c:v>
                </c:pt>
                <c:pt idx="100">
                  <c:v>1155.419919610228</c:v>
                </c:pt>
                <c:pt idx="101">
                  <c:v>1156.597811319543</c:v>
                </c:pt>
                <c:pt idx="102">
                  <c:v>1157.74543367613</c:v>
                </c:pt>
                <c:pt idx="103">
                  <c:v>1158.86400672999</c:v>
                </c:pt>
                <c:pt idx="104">
                  <c:v>1159.954699405408</c:v>
                </c:pt>
                <c:pt idx="105">
                  <c:v>1161.018631584436</c:v>
                </c:pt>
                <c:pt idx="106">
                  <c:v>1162.056876109324</c:v>
                </c:pt>
                <c:pt idx="107">
                  <c:v>1163.07046070684</c:v>
                </c:pt>
                <c:pt idx="108">
                  <c:v>1164.060369837288</c:v>
                </c:pt>
                <c:pt idx="109">
                  <c:v>1165.027546471024</c:v>
                </c:pt>
                <c:pt idx="110">
                  <c:v>1165.972893795097</c:v>
                </c:pt>
                <c:pt idx="111">
                  <c:v>1166.897276852606</c:v>
                </c:pt>
                <c:pt idx="112">
                  <c:v>1167.801524117258</c:v>
                </c:pt>
                <c:pt idx="113">
                  <c:v>1168.686429005547</c:v>
                </c:pt>
                <c:pt idx="114">
                  <c:v>1169.552751328868</c:v>
                </c:pt>
                <c:pt idx="115">
                  <c:v>1170.401218687804</c:v>
                </c:pt>
                <c:pt idx="116">
                  <c:v>1171.232527810821</c:v>
                </c:pt>
                <c:pt idx="117">
                  <c:v>1172.047345839354</c:v>
                </c:pt>
                <c:pt idx="118">
                  <c:v>1172.846311561453</c:v>
                </c:pt>
                <c:pt idx="119">
                  <c:v>1173.630036595815</c:v>
                </c:pt>
              </c:numCache>
            </c:numRef>
          </c:yVal>
          <c:smooth val="0"/>
          <c:extLst xmlns:c16r2="http://schemas.microsoft.com/office/drawing/2015/06/chart">
            <c:ext xmlns:c16="http://schemas.microsoft.com/office/drawing/2014/chart" uri="{C3380CC4-5D6E-409C-BE32-E72D297353CC}">
              <c16:uniqueId val="{00000001-BE45-4141-B1F8-DCDC9FE91A0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0.0</c:v>
                </c:pt>
                <c:pt idx="1">
                  <c:v>38.46938381212385</c:v>
                </c:pt>
                <c:pt idx="2">
                  <c:v>74.80812829724937</c:v>
                </c:pt>
                <c:pt idx="3">
                  <c:v>109.246596049511</c:v>
                </c:pt>
                <c:pt idx="4">
                  <c:v>141.9511073864683</c:v>
                </c:pt>
                <c:pt idx="5">
                  <c:v>173.063707373221</c:v>
                </c:pt>
                <c:pt idx="6">
                  <c:v>202.7064207556941</c:v>
                </c:pt>
                <c:pt idx="7">
                  <c:v>230.9847347070277</c:v>
                </c:pt>
                <c:pt idx="8">
                  <c:v>257.9904494636696</c:v>
                </c:pt>
                <c:pt idx="9">
                  <c:v>283.8040120882935</c:v>
                </c:pt>
                <c:pt idx="10">
                  <c:v>308.4964276200946</c:v>
                </c:pt>
                <c:pt idx="11">
                  <c:v>332.1308247053325</c:v>
                </c:pt>
                <c:pt idx="12">
                  <c:v>354.7637387539571</c:v>
                </c:pt>
                <c:pt idx="13">
                  <c:v>377.6345091285521</c:v>
                </c:pt>
                <c:pt idx="14">
                  <c:v>399.2618161754017</c:v>
                </c:pt>
                <c:pt idx="15">
                  <c:v>420.0436986536142</c:v>
                </c:pt>
                <c:pt idx="16">
                  <c:v>440.0196190549082</c:v>
                </c:pt>
                <c:pt idx="17">
                  <c:v>459.2260402043348</c:v>
                </c:pt>
                <c:pt idx="18">
                  <c:v>477.6968186528352</c:v>
                </c:pt>
                <c:pt idx="19">
                  <c:v>495.4635396527707</c:v>
                </c:pt>
                <c:pt idx="20">
                  <c:v>512.5557966768335</c:v>
                </c:pt>
                <c:pt idx="21">
                  <c:v>529.0014250023229</c:v>
                </c:pt>
                <c:pt idx="22">
                  <c:v>544.8266972969124</c:v>
                </c:pt>
                <c:pt idx="23">
                  <c:v>560.0564877881334</c:v>
                </c:pt>
                <c:pt idx="24">
                  <c:v>574.7144104693985</c:v>
                </c:pt>
                <c:pt idx="25">
                  <c:v>588.8229358544438</c:v>
                </c:pt>
                <c:pt idx="26">
                  <c:v>602.4055325892141</c:v>
                </c:pt>
                <c:pt idx="27">
                  <c:v>615.4820098233704</c:v>
                </c:pt>
                <c:pt idx="28">
                  <c:v>628.071933266377</c:v>
                </c:pt>
                <c:pt idx="29">
                  <c:v>640.1940538163466</c:v>
                </c:pt>
                <c:pt idx="30">
                  <c:v>651.8663581043318</c:v>
                </c:pt>
                <c:pt idx="31">
                  <c:v>663.1061142458343</c:v>
                </c:pt>
                <c:pt idx="32">
                  <c:v>673.9299121258628</c:v>
                </c:pt>
                <c:pt idx="33">
                  <c:v>684.3536991354672</c:v>
                </c:pt>
                <c:pt idx="34">
                  <c:v>694.3928121198978</c:v>
                </c:pt>
                <c:pt idx="35">
                  <c:v>704.062006162926</c:v>
                </c:pt>
                <c:pt idx="36">
                  <c:v>713.3754807202243</c:v>
                </c:pt>
                <c:pt idx="37">
                  <c:v>722.3469035225867</c:v>
                </c:pt>
                <c:pt idx="38">
                  <c:v>730.989432594492</c:v>
                </c:pt>
                <c:pt idx="39">
                  <c:v>739.3157401855141</c:v>
                </c:pt>
                <c:pt idx="40">
                  <c:v>747.338027048062</c:v>
                </c:pt>
                <c:pt idx="41">
                  <c:v>755.0680414773026</c:v>
                </c:pt>
                <c:pt idx="42">
                  <c:v>762.5170961966778</c:v>
                </c:pt>
                <c:pt idx="43">
                  <c:v>769.696084337175</c:v>
                </c:pt>
                <c:pt idx="44">
                  <c:v>776.6154946238876</c:v>
                </c:pt>
                <c:pt idx="45">
                  <c:v>783.2854258579691</c:v>
                </c:pt>
                <c:pt idx="46">
                  <c:v>789.7156007665015</c:v>
                </c:pt>
                <c:pt idx="47">
                  <c:v>795.9153792804191</c:v>
                </c:pt>
                <c:pt idx="48">
                  <c:v>801.8937712902497</c:v>
                </c:pt>
                <c:pt idx="49">
                  <c:v>807.6594489211483</c:v>
                </c:pt>
                <c:pt idx="50">
                  <c:v>813.2207583619625</c:v>
                </c:pt>
                <c:pt idx="51">
                  <c:v>818.585731277526</c:v>
                </c:pt>
                <c:pt idx="52">
                  <c:v>823.7620958349675</c:v>
                </c:pt>
                <c:pt idx="53">
                  <c:v>828.7572873507154</c:v>
                </c:pt>
                <c:pt idx="54">
                  <c:v>833.5784585869046</c:v>
                </c:pt>
                <c:pt idx="55">
                  <c:v>838.2324897110493</c:v>
                </c:pt>
                <c:pt idx="56">
                  <c:v>842.7259979327891</c:v>
                </c:pt>
                <c:pt idx="57">
                  <c:v>847.065346830093</c:v>
                </c:pt>
                <c:pt idx="58">
                  <c:v>851.2566553759724</c:v>
                </c:pt>
                <c:pt idx="59">
                  <c:v>855.3058066758226</c:v>
                </c:pt>
                <c:pt idx="60">
                  <c:v>859.2184564245931</c:v>
                </c:pt>
                <c:pt idx="61">
                  <c:v>863.0000410924329</c:v>
                </c:pt>
                <c:pt idx="62">
                  <c:v>866.655785846808</c:v>
                </c:pt>
                <c:pt idx="63">
                  <c:v>870.190712218726</c:v>
                </c:pt>
                <c:pt idx="64">
                  <c:v>873.609645520282</c:v>
                </c:pt>
                <c:pt idx="65">
                  <c:v>876.9172220205066</c:v>
                </c:pt>
                <c:pt idx="66">
                  <c:v>880.117895886146</c:v>
                </c:pt>
                <c:pt idx="67">
                  <c:v>883.2159458938394</c:v>
                </c:pt>
                <c:pt idx="68">
                  <c:v>886.215481920042</c:v>
                </c:pt>
                <c:pt idx="69">
                  <c:v>889.1204512147183</c:v>
                </c:pt>
                <c:pt idx="70">
                  <c:v>891.9346444648527</c:v>
                </c:pt>
                <c:pt idx="71">
                  <c:v>894.6617016535765</c:v>
                </c:pt>
                <c:pt idx="72">
                  <c:v>897.3051177206494</c:v>
                </c:pt>
                <c:pt idx="73">
                  <c:v>899.8682480299024</c:v>
                </c:pt>
                <c:pt idx="74">
                  <c:v>902.354313649129</c:v>
                </c:pt>
                <c:pt idx="75">
                  <c:v>904.7664064478121</c:v>
                </c:pt>
                <c:pt idx="76">
                  <c:v>907.1074940179914</c:v>
                </c:pt>
                <c:pt idx="77">
                  <c:v>909.3804244234348</c:v>
                </c:pt>
                <c:pt idx="78">
                  <c:v>911.5879307822261</c:v>
                </c:pt>
                <c:pt idx="79">
                  <c:v>913.7326356876991</c:v>
                </c:pt>
                <c:pt idx="80">
                  <c:v>915.817055472673</c:v>
                </c:pt>
                <c:pt idx="81">
                  <c:v>917.8436043217179</c:v>
                </c:pt>
                <c:pt idx="82">
                  <c:v>919.8145982361435</c:v>
                </c:pt>
                <c:pt idx="83">
                  <c:v>921.7322588562984</c:v>
                </c:pt>
                <c:pt idx="84">
                  <c:v>923.5987171456808</c:v>
                </c:pt>
                <c:pt idx="85">
                  <c:v>925.4160169411675</c:v>
                </c:pt>
                <c:pt idx="86">
                  <c:v>927.1861183737344</c:v>
                </c:pt>
                <c:pt idx="87">
                  <c:v>928.9109011637634</c:v>
                </c:pt>
                <c:pt idx="88">
                  <c:v>930.5921677950532</c:v>
                </c:pt>
                <c:pt idx="89">
                  <c:v>932.231646571513</c:v>
                </c:pt>
                <c:pt idx="90">
                  <c:v>933.8309945603415</c:v>
                </c:pt>
                <c:pt idx="91">
                  <c:v>935.391800425597</c:v>
                </c:pt>
                <c:pt idx="92">
                  <c:v>936.9155871556982</c:v>
                </c:pt>
                <c:pt idx="93">
                  <c:v>938.403814688516</c:v>
                </c:pt>
                <c:pt idx="94">
                  <c:v>939.8578824375094</c:v>
                </c:pt>
                <c:pt idx="95">
                  <c:v>941.2791317222931</c:v>
                </c:pt>
                <c:pt idx="96">
                  <c:v>942.6688481069241</c:v>
                </c:pt>
                <c:pt idx="97">
                  <c:v>944.0282636491092</c:v>
                </c:pt>
                <c:pt idx="98">
                  <c:v>945.3585590634298</c:v>
                </c:pt>
                <c:pt idx="99">
                  <c:v>946.6608658016144</c:v>
                </c:pt>
                <c:pt idx="100">
                  <c:v>947.9362680527478</c:v>
                </c:pt>
                <c:pt idx="101">
                  <c:v>949.185804666313</c:v>
                </c:pt>
                <c:pt idx="102">
                  <c:v>950.4104710007332</c:v>
                </c:pt>
                <c:pt idx="103">
                  <c:v>951.6112207001714</c:v>
                </c:pt>
                <c:pt idx="104">
                  <c:v>952.7889674021143</c:v>
                </c:pt>
                <c:pt idx="105">
                  <c:v>953.9445863782433</c:v>
                </c:pt>
                <c:pt idx="106">
                  <c:v>955.0789161110461</c:v>
                </c:pt>
                <c:pt idx="107">
                  <c:v>956.1927598085012</c:v>
                </c:pt>
                <c:pt idx="108">
                  <c:v>957.286886859102</c:v>
                </c:pt>
                <c:pt idx="109">
                  <c:v>958.3620342294171</c:v>
                </c:pt>
                <c:pt idx="110">
                  <c:v>959.4189078063246</c:v>
                </c:pt>
                <c:pt idx="111">
                  <c:v>960.4581836859595</c:v>
                </c:pt>
                <c:pt idx="112">
                  <c:v>961.4805094113844</c:v>
                </c:pt>
                <c:pt idx="113">
                  <c:v>962.4865051608676</c:v>
                </c:pt>
                <c:pt idx="114">
                  <c:v>963.4767648886591</c:v>
                </c:pt>
                <c:pt idx="115">
                  <c:v>964.4518574200414</c:v>
                </c:pt>
                <c:pt idx="116">
                  <c:v>965.4123275023758</c:v>
                </c:pt>
                <c:pt idx="117">
                  <c:v>966.3586968138426</c:v>
                </c:pt>
                <c:pt idx="118">
                  <c:v>967.2914649314625</c:v>
                </c:pt>
                <c:pt idx="119">
                  <c:v>968.2111102599592</c:v>
                </c:pt>
              </c:numCache>
            </c:numRef>
          </c:yVal>
          <c:smooth val="0"/>
          <c:extLst xmlns:c16r2="http://schemas.microsoft.com/office/drawing/2015/06/chart">
            <c:ext xmlns:c16="http://schemas.microsoft.com/office/drawing/2014/chart" uri="{C3380CC4-5D6E-409C-BE32-E72D297353CC}">
              <c16:uniqueId val="{00000002-BE45-4141-B1F8-DCDC9FE91A0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0.0</c:v>
                </c:pt>
                <c:pt idx="1">
                  <c:v>19.23807454356711</c:v>
                </c:pt>
                <c:pt idx="2">
                  <c:v>37.68282826914307</c:v>
                </c:pt>
                <c:pt idx="3">
                  <c:v>55.4262160469234</c:v>
                </c:pt>
                <c:pt idx="4">
                  <c:v>72.53049441711664</c:v>
                </c:pt>
                <c:pt idx="5">
                  <c:v>89.0475847690568</c:v>
                </c:pt>
                <c:pt idx="6">
                  <c:v>105.0209749227461</c:v>
                </c:pt>
                <c:pt idx="7">
                  <c:v>120.4872715477218</c:v>
                </c:pt>
                <c:pt idx="8">
                  <c:v>135.4774668701361</c:v>
                </c:pt>
                <c:pt idx="9">
                  <c:v>150.0179718931199</c:v>
                </c:pt>
                <c:pt idx="10">
                  <c:v>164.1314588473106</c:v>
                </c:pt>
                <c:pt idx="11">
                  <c:v>177.8375478060857</c:v>
                </c:pt>
                <c:pt idx="12">
                  <c:v>191.1533660319742</c:v>
                </c:pt>
                <c:pt idx="13">
                  <c:v>204.6882239739166</c:v>
                </c:pt>
                <c:pt idx="14">
                  <c:v>217.6604395330937</c:v>
                </c:pt>
                <c:pt idx="15">
                  <c:v>230.2754031674503</c:v>
                </c:pt>
                <c:pt idx="16">
                  <c:v>242.5473319598395</c:v>
                </c:pt>
                <c:pt idx="17">
                  <c:v>254.4889511632282</c:v>
                </c:pt>
                <c:pt idx="18">
                  <c:v>266.1117608349204</c:v>
                </c:pt>
                <c:pt idx="19">
                  <c:v>277.4262541999392</c:v>
                </c:pt>
                <c:pt idx="20">
                  <c:v>288.442093480042</c:v>
                </c:pt>
                <c:pt idx="21">
                  <c:v>299.1682514562239</c:v>
                </c:pt>
                <c:pt idx="22">
                  <c:v>309.6131254393458</c:v>
                </c:pt>
                <c:pt idx="23">
                  <c:v>319.784629026237</c:v>
                </c:pt>
                <c:pt idx="24">
                  <c:v>329.6902659740149</c:v>
                </c:pt>
                <c:pt idx="25">
                  <c:v>339.3371896838561</c:v>
                </c:pt>
                <c:pt idx="26">
                  <c:v>348.7332727360869</c:v>
                </c:pt>
                <c:pt idx="27">
                  <c:v>357.8847180226321</c:v>
                </c:pt>
                <c:pt idx="28">
                  <c:v>366.797847569635</c:v>
                </c:pt>
                <c:pt idx="29">
                  <c:v>375.4787871091244</c:v>
                </c:pt>
                <c:pt idx="30">
                  <c:v>383.9334833314765</c:v>
                </c:pt>
                <c:pt idx="31">
                  <c:v>392.167718617342</c:v>
                </c:pt>
                <c:pt idx="32">
                  <c:v>400.187123006449</c:v>
                </c:pt>
                <c:pt idx="33">
                  <c:v>407.9971839490339</c:v>
                </c:pt>
                <c:pt idx="34">
                  <c:v>415.6032542837156</c:v>
                </c:pt>
                <c:pt idx="35">
                  <c:v>423.0105587999328</c:v>
                </c:pt>
                <c:pt idx="36">
                  <c:v>430.2241996738794</c:v>
                </c:pt>
                <c:pt idx="37">
                  <c:v>437.2491610104661</c:v>
                </c:pt>
                <c:pt idx="38">
                  <c:v>444.0903126784609</c:v>
                </c:pt>
                <c:pt idx="39">
                  <c:v>450.7524153471276</c:v>
                </c:pt>
                <c:pt idx="40">
                  <c:v>457.2401208427605</c:v>
                </c:pt>
                <c:pt idx="41">
                  <c:v>463.5579752925925</c:v>
                </c:pt>
                <c:pt idx="42">
                  <c:v>469.710421394117</c:v>
                </c:pt>
                <c:pt idx="43">
                  <c:v>475.7018004726136</c:v>
                </c:pt>
                <c:pt idx="44">
                  <c:v>481.5363543799335</c:v>
                </c:pt>
                <c:pt idx="45">
                  <c:v>487.2182272736259</c:v>
                </c:pt>
                <c:pt idx="46">
                  <c:v>492.7514673070441</c:v>
                </c:pt>
                <c:pt idx="47">
                  <c:v>498.1400282542254</c:v>
                </c:pt>
                <c:pt idx="48">
                  <c:v>503.387771087942</c:v>
                </c:pt>
                <c:pt idx="49">
                  <c:v>508.4984655249182</c:v>
                </c:pt>
                <c:pt idx="50">
                  <c:v>513.475791548753</c:v>
                </c:pt>
                <c:pt idx="51">
                  <c:v>518.3233409183395</c:v>
                </c:pt>
                <c:pt idx="52">
                  <c:v>523.0446186703884</c:v>
                </c:pt>
                <c:pt idx="53">
                  <c:v>527.6430446124941</c:v>
                </c:pt>
                <c:pt idx="54">
                  <c:v>532.121954814847</c:v>
                </c:pt>
                <c:pt idx="55">
                  <c:v>536.4846031009461</c:v>
                </c:pt>
                <c:pt idx="56">
                  <c:v>540.734162537939</c:v>
                </c:pt>
                <c:pt idx="57">
                  <c:v>544.87372692664</c:v>
                </c:pt>
                <c:pt idx="58">
                  <c:v>548.9063122907944</c:v>
                </c:pt>
                <c:pt idx="59">
                  <c:v>552.8348583648381</c:v>
                </c:pt>
                <c:pt idx="60">
                  <c:v>556.6622300791182</c:v>
                </c:pt>
                <c:pt idx="61">
                  <c:v>560.3912190414778</c:v>
                </c:pt>
                <c:pt idx="62">
                  <c:v>564.0245450138991</c:v>
                </c:pt>
                <c:pt idx="63">
                  <c:v>567.5648573829046</c:v>
                </c:pt>
                <c:pt idx="64">
                  <c:v>571.0147366224277</c:v>
                </c:pt>
                <c:pt idx="65">
                  <c:v>574.3766957477684</c:v>
                </c:pt>
                <c:pt idx="66">
                  <c:v>577.6531817594376</c:v>
                </c:pt>
                <c:pt idx="67">
                  <c:v>580.8465770755829</c:v>
                </c:pt>
                <c:pt idx="68">
                  <c:v>583.9592009518797</c:v>
                </c:pt>
                <c:pt idx="69">
                  <c:v>586.9933108877494</c:v>
                </c:pt>
                <c:pt idx="70">
                  <c:v>589.9511040179015</c:v>
                </c:pt>
                <c:pt idx="71">
                  <c:v>592.8347184882379</c:v>
                </c:pt>
                <c:pt idx="72">
                  <c:v>595.6462348152371</c:v>
                </c:pt>
                <c:pt idx="73">
                  <c:v>598.3876772280415</c:v>
                </c:pt>
                <c:pt idx="74">
                  <c:v>601.0610149925054</c:v>
                </c:pt>
                <c:pt idx="75">
                  <c:v>603.668163716582</c:v>
                </c:pt>
                <c:pt idx="76">
                  <c:v>606.2109866364481</c:v>
                </c:pt>
                <c:pt idx="77">
                  <c:v>608.6912958828962</c:v>
                </c:pt>
                <c:pt idx="78">
                  <c:v>611.1108537275157</c:v>
                </c:pt>
                <c:pt idx="79">
                  <c:v>613.471373808343</c:v>
                </c:pt>
                <c:pt idx="80">
                  <c:v>615.7745223346026</c:v>
                </c:pt>
                <c:pt idx="81">
                  <c:v>618.0219192703375</c:v>
                </c:pt>
                <c:pt idx="82">
                  <c:v>620.21513949669</c:v>
                </c:pt>
                <c:pt idx="83">
                  <c:v>622.3557139526797</c:v>
                </c:pt>
                <c:pt idx="84">
                  <c:v>624.4451307543944</c:v>
                </c:pt>
                <c:pt idx="85">
                  <c:v>626.4848362924875</c:v>
                </c:pt>
                <c:pt idx="86">
                  <c:v>628.4762363079926</c:v>
                </c:pt>
                <c:pt idx="87">
                  <c:v>630.420696946444</c:v>
                </c:pt>
                <c:pt idx="88">
                  <c:v>632.3195457903494</c:v>
                </c:pt>
                <c:pt idx="89">
                  <c:v>634.174072870113</c:v>
                </c:pt>
                <c:pt idx="90">
                  <c:v>635.985531653464</c:v>
                </c:pt>
                <c:pt idx="91">
                  <c:v>637.7551400135949</c:v>
                </c:pt>
                <c:pt idx="92">
                  <c:v>639.484081176095</c:v>
                </c:pt>
                <c:pt idx="93">
                  <c:v>641.173504644903</c:v>
                </c:pt>
                <c:pt idx="94">
                  <c:v>642.8245271074539</c:v>
                </c:pt>
                <c:pt idx="95">
                  <c:v>644.4382333192552</c:v>
                </c:pt>
                <c:pt idx="96">
                  <c:v>646.015676968096</c:v>
                </c:pt>
                <c:pt idx="97">
                  <c:v>647.5578815181745</c:v>
                </c:pt>
                <c:pt idx="98">
                  <c:v>649.0658410343694</c:v>
                </c:pt>
                <c:pt idx="99">
                  <c:v>650.5405209869446</c:v>
                </c:pt>
                <c:pt idx="100">
                  <c:v>651.9828590369698</c:v>
                </c:pt>
                <c:pt idx="101">
                  <c:v>653.3937658027321</c:v>
                </c:pt>
                <c:pt idx="102">
                  <c:v>654.7741256074568</c:v>
                </c:pt>
                <c:pt idx="103">
                  <c:v>656.124797208634</c:v>
                </c:pt>
                <c:pt idx="104">
                  <c:v>657.4466145092574</c:v>
                </c:pt>
                <c:pt idx="105">
                  <c:v>658.7403872512835</c:v>
                </c:pt>
                <c:pt idx="106">
                  <c:v>660.0069016916622</c:v>
                </c:pt>
                <c:pt idx="107">
                  <c:v>661.2469212612094</c:v>
                </c:pt>
                <c:pt idx="108">
                  <c:v>662.4611872066984</c:v>
                </c:pt>
                <c:pt idx="109">
                  <c:v>663.6504192164439</c:v>
                </c:pt>
                <c:pt idx="110">
                  <c:v>664.8153160297484</c:v>
                </c:pt>
                <c:pt idx="111">
                  <c:v>665.9565560305014</c:v>
                </c:pt>
                <c:pt idx="112">
                  <c:v>667.074797825286</c:v>
                </c:pt>
                <c:pt idx="113">
                  <c:v>668.1706808062831</c:v>
                </c:pt>
                <c:pt idx="114">
                  <c:v>669.2448256993339</c:v>
                </c:pt>
                <c:pt idx="115">
                  <c:v>670.297835097434</c:v>
                </c:pt>
                <c:pt idx="116">
                  <c:v>671.3302939800401</c:v>
                </c:pt>
                <c:pt idx="117">
                  <c:v>672.3427702184408</c:v>
                </c:pt>
                <c:pt idx="118">
                  <c:v>673.3358150675349</c:v>
                </c:pt>
                <c:pt idx="119">
                  <c:v>674.3099636443434</c:v>
                </c:pt>
              </c:numCache>
            </c:numRef>
          </c:yVal>
          <c:smooth val="0"/>
          <c:extLst xmlns:c16r2="http://schemas.microsoft.com/office/drawing/2015/06/chart">
            <c:ext xmlns:c16="http://schemas.microsoft.com/office/drawing/2014/chart" uri="{C3380CC4-5D6E-409C-BE32-E72D297353CC}">
              <c16:uniqueId val="{00000003-BE45-4141-B1F8-DCDC9FE91A0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0.0</c:v>
                </c:pt>
                <c:pt idx="1">
                  <c:v>38.4761490871342</c:v>
                </c:pt>
                <c:pt idx="2">
                  <c:v>75.53751411860138</c:v>
                </c:pt>
                <c:pt idx="3">
                  <c:v>111.2623033237765</c:v>
                </c:pt>
                <c:pt idx="4">
                  <c:v>145.6937906626767</c:v>
                </c:pt>
                <c:pt idx="5">
                  <c:v>178.8741036054735</c:v>
                </c:pt>
                <c:pt idx="6">
                  <c:v>210.844212875912</c:v>
                </c:pt>
                <c:pt idx="7">
                  <c:v>241.6439325193774</c:v>
                </c:pt>
                <c:pt idx="8">
                  <c:v>271.3119272025542</c:v>
                </c:pt>
                <c:pt idx="9">
                  <c:v>299.8857249461036</c:v>
                </c:pt>
                <c:pt idx="10">
                  <c:v>327.4017339048734</c:v>
                </c:pt>
                <c:pt idx="11">
                  <c:v>353.8952621267194</c:v>
                </c:pt>
                <c:pt idx="12">
                  <c:v>379.4005394655842</c:v>
                </c:pt>
                <c:pt idx="13">
                  <c:v>405.1391821402131</c:v>
                </c:pt>
                <c:pt idx="14">
                  <c:v>429.6377504616646</c:v>
                </c:pt>
                <c:pt idx="15">
                  <c:v>453.273489280412</c:v>
                </c:pt>
                <c:pt idx="16">
                  <c:v>476.0754889554228</c:v>
                </c:pt>
                <c:pt idx="17">
                  <c:v>498.0720506396492</c:v>
                </c:pt>
                <c:pt idx="18">
                  <c:v>519.2906658320276</c:v>
                </c:pt>
                <c:pt idx="19">
                  <c:v>539.75801321561</c:v>
                </c:pt>
                <c:pt idx="20">
                  <c:v>559.499962277882</c:v>
                </c:pt>
                <c:pt idx="21">
                  <c:v>578.5415819097257</c:v>
                </c:pt>
                <c:pt idx="22">
                  <c:v>596.9071526348245</c:v>
                </c:pt>
                <c:pt idx="23">
                  <c:v>614.6201814447472</c:v>
                </c:pt>
                <c:pt idx="24">
                  <c:v>631.7034184621888</c:v>
                </c:pt>
                <c:pt idx="25">
                  <c:v>648.178874843612</c:v>
                </c:pt>
                <c:pt idx="26">
                  <c:v>664.0698847280346</c:v>
                </c:pt>
                <c:pt idx="27">
                  <c:v>679.3964213075334</c:v>
                </c:pt>
                <c:pt idx="28">
                  <c:v>694.178401340031</c:v>
                </c:pt>
                <c:pt idx="29">
                  <c:v>708.4350864075384</c:v>
                </c:pt>
                <c:pt idx="30">
                  <c:v>722.1850994556275</c:v>
                </c:pt>
                <c:pt idx="31">
                  <c:v>735.4464430266657</c:v>
                </c:pt>
                <c:pt idx="32">
                  <c:v>748.236517306626</c:v>
                </c:pt>
                <c:pt idx="33">
                  <c:v>760.572137912628</c:v>
                </c:pt>
                <c:pt idx="34">
                  <c:v>772.4695533734679</c:v>
                </c:pt>
                <c:pt idx="35">
                  <c:v>783.9444622692636</c:v>
                </c:pt>
                <c:pt idx="36">
                  <c:v>795.0120300067915</c:v>
                </c:pt>
                <c:pt idx="37">
                  <c:v>805.6869052150287</c:v>
                </c:pt>
                <c:pt idx="38">
                  <c:v>815.983235751351</c:v>
                </c:pt>
                <c:pt idx="39">
                  <c:v>825.9146878296351</c:v>
                </c:pt>
                <c:pt idx="40">
                  <c:v>835.494456536677</c:v>
                </c:pt>
                <c:pt idx="41">
                  <c:v>844.7352817856313</c:v>
                </c:pt>
                <c:pt idx="42">
                  <c:v>853.6494627743184</c:v>
                </c:pt>
                <c:pt idx="43">
                  <c:v>862.248872044115</c:v>
                </c:pt>
                <c:pt idx="44">
                  <c:v>870.5449691519264</c:v>
                </c:pt>
                <c:pt idx="45">
                  <c:v>878.5488139619315</c:v>
                </c:pt>
                <c:pt idx="46">
                  <c:v>886.271079564118</c:v>
                </c:pt>
                <c:pt idx="47">
                  <c:v>893.7220648269622</c:v>
                </c:pt>
                <c:pt idx="48">
                  <c:v>900.9117065917794</c:v>
                </c:pt>
                <c:pt idx="49">
                  <c:v>907.8495915163857</c:v>
                </c:pt>
                <c:pt idx="50">
                  <c:v>914.5449675757721</c:v>
                </c:pt>
                <c:pt idx="51">
                  <c:v>921.0067552274608</c:v>
                </c:pt>
                <c:pt idx="52">
                  <c:v>927.2435582553184</c:v>
                </c:pt>
                <c:pt idx="53">
                  <c:v>933.2636742850534</c:v>
                </c:pt>
                <c:pt idx="54">
                  <c:v>939.0751049893442</c:v>
                </c:pt>
                <c:pt idx="55">
                  <c:v>944.6855659880925</c:v>
                </c:pt>
                <c:pt idx="56">
                  <c:v>950.1024964511607</c:v>
                </c:pt>
                <c:pt idx="57">
                  <c:v>955.3330684109</c:v>
                </c:pt>
                <c:pt idx="58">
                  <c:v>960.3841957916411</c:v>
                </c:pt>
                <c:pt idx="59">
                  <c:v>965.2625431632046</c:v>
                </c:pt>
                <c:pt idx="60">
                  <c:v>969.9745342254946</c:v>
                </c:pt>
                <c:pt idx="61">
                  <c:v>974.5263600309304</c:v>
                </c:pt>
                <c:pt idx="62">
                  <c:v>978.923986951596</c:v>
                </c:pt>
                <c:pt idx="63">
                  <c:v>983.173164397668</c:v>
                </c:pt>
                <c:pt idx="64">
                  <c:v>987.2794322937106</c:v>
                </c:pt>
                <c:pt idx="65">
                  <c:v>991.2481283192601</c:v>
                </c:pt>
                <c:pt idx="66">
                  <c:v>995.084394919986</c:v>
                </c:pt>
                <c:pt idx="67">
                  <c:v>998.7931860956505</c:v>
                </c:pt>
                <c:pt idx="68">
                  <c:v>1002.379273970934</c:v>
                </c:pt>
                <c:pt idx="69">
                  <c:v>1005.847255155103</c:v>
                </c:pt>
                <c:pt idx="70">
                  <c:v>1009.201556896357</c:v>
                </c:pt>
                <c:pt idx="71">
                  <c:v>1012.446443036627</c:v>
                </c:pt>
                <c:pt idx="72">
                  <c:v>1015.586019772403</c:v>
                </c:pt>
                <c:pt idx="73">
                  <c:v>1018.624241227136</c:v>
                </c:pt>
                <c:pt idx="74">
                  <c:v>1021.56491484059</c:v>
                </c:pt>
                <c:pt idx="75">
                  <c:v>1024.411706580414</c:v>
                </c:pt>
                <c:pt idx="76">
                  <c:v>1027.168145981131</c:v>
                </c:pt>
                <c:pt idx="77">
                  <c:v>1029.837631015554</c:v>
                </c:pt>
                <c:pt idx="78">
                  <c:v>1032.423432803597</c:v>
                </c:pt>
                <c:pt idx="79">
                  <c:v>1034.928700163291</c:v>
                </c:pt>
                <c:pt idx="80">
                  <c:v>1037.356464008732</c:v>
                </c:pt>
                <c:pt idx="81">
                  <c:v>1039.709641599558</c:v>
                </c:pt>
                <c:pt idx="82">
                  <c:v>1041.991040646454</c:v>
                </c:pt>
                <c:pt idx="83">
                  <c:v>1044.203363277061</c:v>
                </c:pt>
                <c:pt idx="84">
                  <c:v>1046.349209866583</c:v>
                </c:pt>
                <c:pt idx="85">
                  <c:v>1048.431082737267</c:v>
                </c:pt>
                <c:pt idx="86">
                  <c:v>1050.451389730806</c:v>
                </c:pt>
                <c:pt idx="87">
                  <c:v>1052.412447657643</c:v>
                </c:pt>
                <c:pt idx="88">
                  <c:v>1054.31648562705</c:v>
                </c:pt>
                <c:pt idx="89">
                  <c:v>1056.165648261715</c:v>
                </c:pt>
                <c:pt idx="90">
                  <c:v>1057.961998800531</c:v>
                </c:pt>
                <c:pt idx="91">
                  <c:v>1059.70752209313</c:v>
                </c:pt>
                <c:pt idx="92">
                  <c:v>1061.40412748966</c:v>
                </c:pt>
                <c:pt idx="93">
                  <c:v>1063.053651629126</c:v>
                </c:pt>
                <c:pt idx="94">
                  <c:v>1064.657861129666</c:v>
                </c:pt>
                <c:pt idx="95">
                  <c:v>1066.21845518384</c:v>
                </c:pt>
                <c:pt idx="96">
                  <c:v>1067.737068062144</c:v>
                </c:pt>
                <c:pt idx="97">
                  <c:v>1069.215271527687</c:v>
                </c:pt>
                <c:pt idx="98">
                  <c:v>1070.654577164992</c:v>
                </c:pt>
                <c:pt idx="99">
                  <c:v>1072.056438625762</c:v>
                </c:pt>
                <c:pt idx="100">
                  <c:v>1073.422253794356</c:v>
                </c:pt>
                <c:pt idx="101">
                  <c:v>1074.753366875692</c:v>
                </c:pt>
                <c:pt idx="102">
                  <c:v>1076.051070408123</c:v>
                </c:pt>
                <c:pt idx="103">
                  <c:v>1077.316607203856</c:v>
                </c:pt>
                <c:pt idx="104">
                  <c:v>1078.551172219352</c:v>
                </c:pt>
                <c:pt idx="105">
                  <c:v>1079.75591435807</c:v>
                </c:pt>
                <c:pt idx="106">
                  <c:v>1080.931938207858</c:v>
                </c:pt>
                <c:pt idx="107">
                  <c:v>1082.080305715237</c:v>
                </c:pt>
                <c:pt idx="108">
                  <c:v>1083.202037798725</c:v>
                </c:pt>
                <c:pt idx="109">
                  <c:v>1084.298115903307</c:v>
                </c:pt>
                <c:pt idx="110">
                  <c:v>1085.369483498091</c:v>
                </c:pt>
                <c:pt idx="111">
                  <c:v>1086.417047519067</c:v>
                </c:pt>
                <c:pt idx="112">
                  <c:v>1087.441679758972</c:v>
                </c:pt>
                <c:pt idx="113">
                  <c:v>1088.444218205987</c:v>
                </c:pt>
                <c:pt idx="114">
                  <c:v>1089.425468333138</c:v>
                </c:pt>
                <c:pt idx="115">
                  <c:v>1090.38620434011</c:v>
                </c:pt>
                <c:pt idx="116">
                  <c:v>1091.327170349112</c:v>
                </c:pt>
                <c:pt idx="117">
                  <c:v>1092.249081556457</c:v>
                </c:pt>
                <c:pt idx="118">
                  <c:v>1093.152625341407</c:v>
                </c:pt>
                <c:pt idx="119">
                  <c:v>1094.038462333768</c:v>
                </c:pt>
              </c:numCache>
            </c:numRef>
          </c:yVal>
          <c:smooth val="0"/>
          <c:extLst xmlns:c16r2="http://schemas.microsoft.com/office/drawing/2015/06/chart">
            <c:ext xmlns:c16="http://schemas.microsoft.com/office/drawing/2014/chart" uri="{C3380CC4-5D6E-409C-BE32-E72D297353CC}">
              <c16:uniqueId val="{00000004-BE45-4141-B1F8-DCDC9FE91A0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0.0</c:v>
                </c:pt>
                <c:pt idx="1">
                  <c:v>38.29468556267193</c:v>
                </c:pt>
                <c:pt idx="2">
                  <c:v>74.25518213498901</c:v>
                </c:pt>
                <c:pt idx="3">
                  <c:v>108.1305199728508</c:v>
                </c:pt>
                <c:pt idx="4">
                  <c:v>140.104011865687</c:v>
                </c:pt>
                <c:pt idx="5">
                  <c:v>170.3332265963263</c:v>
                </c:pt>
                <c:pt idx="6">
                  <c:v>198.9544178570845</c:v>
                </c:pt>
                <c:pt idx="7">
                  <c:v>226.0861536088426</c:v>
                </c:pt>
                <c:pt idx="8">
                  <c:v>251.8322907827542</c:v>
                </c:pt>
                <c:pt idx="9">
                  <c:v>276.2844145135341</c:v>
                </c:pt>
                <c:pt idx="10">
                  <c:v>299.5238393997897</c:v>
                </c:pt>
                <c:pt idx="11">
                  <c:v>321.623252533043</c:v>
                </c:pt>
                <c:pt idx="12">
                  <c:v>342.6480635111803</c:v>
                </c:pt>
                <c:pt idx="13">
                  <c:v>363.843376238201</c:v>
                </c:pt>
                <c:pt idx="14">
                  <c:v>383.6963762361376</c:v>
                </c:pt>
                <c:pt idx="15">
                  <c:v>402.6295335884179</c:v>
                </c:pt>
                <c:pt idx="16">
                  <c:v>420.6915399047492</c:v>
                </c:pt>
                <c:pt idx="17">
                  <c:v>437.9270744131209</c:v>
                </c:pt>
                <c:pt idx="18">
                  <c:v>454.3773620695947</c:v>
                </c:pt>
                <c:pt idx="19">
                  <c:v>470.0806394187766</c:v>
                </c:pt>
                <c:pt idx="20">
                  <c:v>485.0725383341965</c:v>
                </c:pt>
                <c:pt idx="21">
                  <c:v>499.3864030287978</c:v>
                </c:pt>
                <c:pt idx="22">
                  <c:v>513.0535528341866</c:v>
                </c:pt>
                <c:pt idx="23">
                  <c:v>526.1035008772432</c:v>
                </c:pt>
                <c:pt idx="24">
                  <c:v>538.5641368630918</c:v>
                </c:pt>
                <c:pt idx="25">
                  <c:v>550.461880618497</c:v>
                </c:pt>
                <c:pt idx="26">
                  <c:v>561.8233051372708</c:v>
                </c:pt>
                <c:pt idx="27">
                  <c:v>572.6717284822229</c:v>
                </c:pt>
                <c:pt idx="28">
                  <c:v>583.0298249380805</c:v>
                </c:pt>
                <c:pt idx="29">
                  <c:v>592.9192266037702</c:v>
                </c:pt>
                <c:pt idx="30">
                  <c:v>602.3605899242874</c:v>
                </c:pt>
                <c:pt idx="31">
                  <c:v>611.373655777696</c:v>
                </c:pt>
                <c:pt idx="32">
                  <c:v>619.9773026169515</c:v>
                </c:pt>
                <c:pt idx="33">
                  <c:v>628.1895938406845</c:v>
                </c:pt>
                <c:pt idx="34">
                  <c:v>636.0278203552289</c:v>
                </c:pt>
                <c:pt idx="35">
                  <c:v>643.5085391117494</c:v>
                </c:pt>
                <c:pt idx="36">
                  <c:v>650.6476082573193</c:v>
                </c:pt>
                <c:pt idx="37">
                  <c:v>657.4602194211396</c:v>
                </c:pt>
                <c:pt idx="38">
                  <c:v>663.9609275612966</c:v>
                </c:pt>
                <c:pt idx="39">
                  <c:v>670.1636806029564</c:v>
                </c:pt>
                <c:pt idx="40">
                  <c:v>676.081842767638</c:v>
                </c:pt>
                <c:pt idx="41">
                  <c:v>681.728219598146</c:v>
                </c:pt>
                <c:pt idx="42">
                  <c:v>687.115080978067</c:v>
                </c:pt>
                <c:pt idx="43">
                  <c:v>692.2541829172032</c:v>
                </c:pt>
                <c:pt idx="44">
                  <c:v>697.156788239663</c:v>
                </c:pt>
                <c:pt idx="45">
                  <c:v>701.8336862835604</c:v>
                </c:pt>
                <c:pt idx="46">
                  <c:v>706.2952117030754</c:v>
                </c:pt>
                <c:pt idx="47">
                  <c:v>710.5512624487428</c:v>
                </c:pt>
                <c:pt idx="48">
                  <c:v>714.61131698984</c:v>
                </c:pt>
                <c:pt idx="49">
                  <c:v>718.4844508329211</c:v>
                </c:pt>
                <c:pt idx="50">
                  <c:v>722.179352382682</c:v>
                </c:pt>
                <c:pt idx="51">
                  <c:v>725.7043381847793</c:v>
                </c:pt>
                <c:pt idx="52">
                  <c:v>729.067367587409</c:v>
                </c:pt>
                <c:pt idx="53">
                  <c:v>732.2760568460355</c:v>
                </c:pt>
                <c:pt idx="54">
                  <c:v>735.3376927020762</c:v>
                </c:pt>
                <c:pt idx="55">
                  <c:v>738.2592454585978</c:v>
                </c:pt>
                <c:pt idx="56">
                  <c:v>741.0473815743215</c:v>
                </c:pt>
                <c:pt idx="57">
                  <c:v>743.7084757954967</c:v>
                </c:pt>
                <c:pt idx="58">
                  <c:v>746.2486228434764</c:v>
                </c:pt>
                <c:pt idx="59">
                  <c:v>748.6736486745935</c:v>
                </c:pt>
                <c:pt idx="60">
                  <c:v>750.9891213277551</c:v>
                </c:pt>
                <c:pt idx="61">
                  <c:v>753.2003613743216</c:v>
                </c:pt>
                <c:pt idx="62">
                  <c:v>755.3124519839446</c:v>
                </c:pt>
                <c:pt idx="63">
                  <c:v>757.3302486194929</c:v>
                </c:pt>
                <c:pt idx="64">
                  <c:v>759.2583883734465</c:v>
                </c:pt>
                <c:pt idx="65">
                  <c:v>761.1012989577761</c:v>
                </c:pt>
                <c:pt idx="66">
                  <c:v>762.8632073587784</c:v>
                </c:pt>
                <c:pt idx="67">
                  <c:v>764.5481481679576</c:v>
                </c:pt>
                <c:pt idx="68">
                  <c:v>766.1599715996381</c:v>
                </c:pt>
                <c:pt idx="69">
                  <c:v>767.7023512057303</c:v>
                </c:pt>
                <c:pt idx="70">
                  <c:v>769.178791297666</c:v>
                </c:pt>
                <c:pt idx="71">
                  <c:v>770.5926340852606</c:v>
                </c:pt>
                <c:pt idx="72">
                  <c:v>771.9470665420129</c:v>
                </c:pt>
                <c:pt idx="73">
                  <c:v>773.2451270059836</c:v>
                </c:pt>
                <c:pt idx="74">
                  <c:v>774.4897115252615</c:v>
                </c:pt>
                <c:pt idx="75">
                  <c:v>775.683579956657</c:v>
                </c:pt>
                <c:pt idx="76">
                  <c:v>776.8293618261268</c:v>
                </c:pt>
                <c:pt idx="77">
                  <c:v>777.929561959102</c:v>
                </c:pt>
                <c:pt idx="78">
                  <c:v>778.9865658887466</c:v>
                </c:pt>
                <c:pt idx="79">
                  <c:v>780.002645049857</c:v>
                </c:pt>
                <c:pt idx="80">
                  <c:v>780.979961766007</c:v>
                </c:pt>
                <c:pt idx="81">
                  <c:v>781.920574037192</c:v>
                </c:pt>
                <c:pt idx="82">
                  <c:v>782.8264401351544</c:v>
                </c:pt>
                <c:pt idx="83">
                  <c:v>783.699423013246</c:v>
                </c:pt>
                <c:pt idx="84">
                  <c:v>784.5412945375273</c:v>
                </c:pt>
                <c:pt idx="85">
                  <c:v>785.3537395456445</c:v>
                </c:pt>
                <c:pt idx="86">
                  <c:v>786.1383597397398</c:v>
                </c:pt>
                <c:pt idx="87">
                  <c:v>786.8966774195251</c:v>
                </c:pt>
                <c:pt idx="88">
                  <c:v>787.6301390614471</c:v>
                </c:pt>
                <c:pt idx="89">
                  <c:v>788.3401187496544</c:v>
                </c:pt>
                <c:pt idx="90">
                  <c:v>789.0279214643579</c:v>
                </c:pt>
                <c:pt idx="91">
                  <c:v>789.6947862329045</c:v>
                </c:pt>
                <c:pt idx="92">
                  <c:v>790.3418891488332</c:v>
                </c:pt>
                <c:pt idx="93">
                  <c:v>790.970346263887</c:v>
                </c:pt>
                <c:pt idx="94">
                  <c:v>791.5812163578915</c:v>
                </c:pt>
                <c:pt idx="95">
                  <c:v>792.1755035911681</c:v>
                </c:pt>
                <c:pt idx="96">
                  <c:v>792.7541600440684</c:v>
                </c:pt>
                <c:pt idx="97">
                  <c:v>793.3180881479781</c:v>
                </c:pt>
                <c:pt idx="98">
                  <c:v>793.8681430120719</c:v>
                </c:pt>
                <c:pt idx="99">
                  <c:v>794.4051346499004</c:v>
                </c:pt>
                <c:pt idx="100">
                  <c:v>794.9298301097514</c:v>
                </c:pt>
                <c:pt idx="101">
                  <c:v>795.4429555126334</c:v>
                </c:pt>
                <c:pt idx="102">
                  <c:v>795.9451980015141</c:v>
                </c:pt>
                <c:pt idx="103">
                  <c:v>796.4372076054315</c:v>
                </c:pt>
                <c:pt idx="104">
                  <c:v>796.9195990218344</c:v>
                </c:pt>
                <c:pt idx="105">
                  <c:v>797.3929533204744</c:v>
                </c:pt>
                <c:pt idx="106">
                  <c:v>797.857819572073</c:v>
                </c:pt>
                <c:pt idx="107">
                  <c:v>798.3147164047574</c:v>
                </c:pt>
                <c:pt idx="108">
                  <c:v>798.7641334912614</c:v>
                </c:pt>
                <c:pt idx="109">
                  <c:v>799.2065329697356</c:v>
                </c:pt>
                <c:pt idx="110">
                  <c:v>799.642350800858</c:v>
                </c:pt>
                <c:pt idx="111">
                  <c:v>800.0719980639494</c:v>
                </c:pt>
                <c:pt idx="112">
                  <c:v>800.4958621945724</c:v>
                </c:pt>
                <c:pt idx="113">
                  <c:v>800.914308166065</c:v>
                </c:pt>
                <c:pt idx="114">
                  <c:v>801.3276796173804</c:v>
                </c:pt>
                <c:pt idx="115">
                  <c:v>801.7362999294528</c:v>
                </c:pt>
                <c:pt idx="116">
                  <c:v>802.1404732522935</c:v>
                </c:pt>
                <c:pt idx="117">
                  <c:v>802.5404854848736</c:v>
                </c:pt>
                <c:pt idx="118">
                  <c:v>802.9366052098194</c:v>
                </c:pt>
                <c:pt idx="119">
                  <c:v>803.3290845848323</c:v>
                </c:pt>
              </c:numCache>
            </c:numRef>
          </c:yVal>
          <c:smooth val="0"/>
          <c:extLst xmlns:c16r2="http://schemas.microsoft.com/office/drawing/2015/06/chart">
            <c:ext xmlns:c16="http://schemas.microsoft.com/office/drawing/2014/chart" uri="{C3380CC4-5D6E-409C-BE32-E72D297353CC}">
              <c16:uniqueId val="{00000005-BE45-4141-B1F8-DCDC9FE91A0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0.0</c:v>
                </c:pt>
                <c:pt idx="1">
                  <c:v>38.48475722628697</c:v>
                </c:pt>
                <c:pt idx="2">
                  <c:v>75.05396225695569</c:v>
                </c:pt>
                <c:pt idx="3">
                  <c:v>109.9250695706855</c:v>
                </c:pt>
                <c:pt idx="4">
                  <c:v>143.2452743186545</c:v>
                </c:pt>
                <c:pt idx="5">
                  <c:v>175.1394163513614</c:v>
                </c:pt>
                <c:pt idx="6">
                  <c:v>205.7139605076477</c:v>
                </c:pt>
                <c:pt idx="7">
                  <c:v>235.0602544890144</c:v>
                </c:pt>
                <c:pt idx="8">
                  <c:v>263.2571946186375</c:v>
                </c:pt>
                <c:pt idx="9">
                  <c:v>290.3734068888771</c:v>
                </c:pt>
                <c:pt idx="10">
                  <c:v>316.4690313042714</c:v>
                </c:pt>
                <c:pt idx="11">
                  <c:v>341.597181616421</c:v>
                </c:pt>
                <c:pt idx="12">
                  <c:v>365.8051395011635</c:v>
                </c:pt>
                <c:pt idx="13">
                  <c:v>390.3238950322975</c:v>
                </c:pt>
                <c:pt idx="14">
                  <c:v>413.6672415669072</c:v>
                </c:pt>
                <c:pt idx="15">
                  <c:v>436.2259534785616</c:v>
                </c:pt>
                <c:pt idx="16">
                  <c:v>458.0327807702992</c:v>
                </c:pt>
                <c:pt idx="17">
                  <c:v>479.1179278403665</c:v>
                </c:pt>
                <c:pt idx="18">
                  <c:v>499.5094129599056</c:v>
                </c:pt>
                <c:pt idx="19">
                  <c:v>519.233371542949</c:v>
                </c:pt>
                <c:pt idx="20">
                  <c:v>538.3143077046424</c:v>
                </c:pt>
                <c:pt idx="21">
                  <c:v>556.775303000588</c:v>
                </c:pt>
                <c:pt idx="22">
                  <c:v>574.638189768838</c:v>
                </c:pt>
                <c:pt idx="23">
                  <c:v>591.9236952412257</c:v>
                </c:pt>
                <c:pt idx="24">
                  <c:v>608.6515615401865</c:v>
                </c:pt>
                <c:pt idx="25">
                  <c:v>624.8406457997684</c:v>
                </c:pt>
                <c:pt idx="26">
                  <c:v>640.5110457358594</c:v>
                </c:pt>
                <c:pt idx="27">
                  <c:v>655.6794370119415</c:v>
                </c:pt>
                <c:pt idx="28">
                  <c:v>670.3624673626296</c:v>
                </c:pt>
                <c:pt idx="29">
                  <c:v>684.5761735957408</c:v>
                </c:pt>
                <c:pt idx="30">
                  <c:v>698.3360207495629</c:v>
                </c:pt>
                <c:pt idx="31">
                  <c:v>711.6569371119814</c:v>
                </c:pt>
                <c:pt idx="32">
                  <c:v>724.553344418361</c:v>
                </c:pt>
                <c:pt idx="33">
                  <c:v>737.039184086723</c:v>
                </c:pt>
                <c:pt idx="34">
                  <c:v>749.1279401998129</c:v>
                </c:pt>
                <c:pt idx="35">
                  <c:v>760.8326598152349</c:v>
                </c:pt>
                <c:pt idx="36">
                  <c:v>772.1659710791336</c:v>
                </c:pt>
                <c:pt idx="37">
                  <c:v>783.1400995316907</c:v>
                </c:pt>
                <c:pt idx="38">
                  <c:v>793.7668829214621</c:v>
                </c:pt>
                <c:pt idx="39">
                  <c:v>804.0577882921643</c:v>
                </c:pt>
                <c:pt idx="40">
                  <c:v>814.0239197971127</c:v>
                </c:pt>
                <c:pt idx="41">
                  <c:v>823.676031571026</c:v>
                </c:pt>
                <c:pt idx="42">
                  <c:v>833.024538757778</c:v>
                </c:pt>
                <c:pt idx="43">
                  <c:v>842.0795279230214</c:v>
                </c:pt>
                <c:pt idx="44">
                  <c:v>850.8507669495839</c:v>
                </c:pt>
                <c:pt idx="45">
                  <c:v>859.3477144897072</c:v>
                </c:pt>
                <c:pt idx="46">
                  <c:v>867.5795290337223</c:v>
                </c:pt>
                <c:pt idx="47">
                  <c:v>875.55507764307</c:v>
                </c:pt>
                <c:pt idx="48">
                  <c:v>883.282944386202</c:v>
                </c:pt>
                <c:pt idx="49">
                  <c:v>890.771438508149</c:v>
                </c:pt>
                <c:pt idx="50">
                  <c:v>898.0286023584431</c:v>
                </c:pt>
                <c:pt idx="51">
                  <c:v>905.0622190971624</c:v>
                </c:pt>
                <c:pt idx="52">
                  <c:v>911.879820200823</c:v>
                </c:pt>
                <c:pt idx="53">
                  <c:v>918.488692766421</c:v>
                </c:pt>
                <c:pt idx="54">
                  <c:v>924.8958866341426</c:v>
                </c:pt>
                <c:pt idx="55">
                  <c:v>931.1082213348534</c:v>
                </c:pt>
                <c:pt idx="56">
                  <c:v>937.1322928688683</c:v>
                </c:pt>
                <c:pt idx="57">
                  <c:v>942.974480321346</c:v>
                </c:pt>
                <c:pt idx="58">
                  <c:v>948.640952318658</c:v>
                </c:pt>
                <c:pt idx="59">
                  <c:v>954.1376733294242</c:v>
                </c:pt>
                <c:pt idx="60">
                  <c:v>959.4704098133261</c:v>
                </c:pt>
                <c:pt idx="61">
                  <c:v>964.644736220448</c:v>
                </c:pt>
                <c:pt idx="62">
                  <c:v>969.6660408435379</c:v>
                </c:pt>
                <c:pt idx="63">
                  <c:v>974.5395315254696</c:v>
                </c:pt>
                <c:pt idx="64">
                  <c:v>979.2702412239792</c:v>
                </c:pt>
                <c:pt idx="65">
                  <c:v>983.8630334357044</c:v>
                </c:pt>
                <c:pt idx="66">
                  <c:v>988.3226074814877</c:v>
                </c:pt>
                <c:pt idx="67">
                  <c:v>992.6535036548943</c:v>
                </c:pt>
                <c:pt idx="68">
                  <c:v>996.8601082358929</c:v>
                </c:pt>
                <c:pt idx="69">
                  <c:v>1000.946658371753</c:v>
                </c:pt>
                <c:pt idx="70">
                  <c:v>1004.917246827051</c:v>
                </c:pt>
                <c:pt idx="71">
                  <c:v>1008.775826604962</c:v>
                </c:pt>
                <c:pt idx="72">
                  <c:v>1012.526215441849</c:v>
                </c:pt>
                <c:pt idx="73">
                  <c:v>1016.172100177325</c:v>
                </c:pt>
                <c:pt idx="74">
                  <c:v>1019.71704100193</c:v>
                </c:pt>
                <c:pt idx="75">
                  <c:v>1023.164475584677</c:v>
                </c:pt>
                <c:pt idx="76">
                  <c:v>1026.517723082678</c:v>
                </c:pt>
                <c:pt idx="77">
                  <c:v>1029.779988035155</c:v>
                </c:pt>
                <c:pt idx="78">
                  <c:v>1032.954364144112</c:v>
                </c:pt>
                <c:pt idx="79">
                  <c:v>1036.043837944034</c:v>
                </c:pt>
                <c:pt idx="80">
                  <c:v>1039.051292362911</c:v>
                </c:pt>
                <c:pt idx="81">
                  <c:v>1041.979510176981</c:v>
                </c:pt>
                <c:pt idx="82">
                  <c:v>1044.831177361534</c:v>
                </c:pt>
                <c:pt idx="83">
                  <c:v>1047.608886340141</c:v>
                </c:pt>
                <c:pt idx="84">
                  <c:v>1050.315139134674</c:v>
                </c:pt>
                <c:pt idx="85">
                  <c:v>1052.952350418497</c:v>
                </c:pt>
                <c:pt idx="86">
                  <c:v>1055.522850475127</c:v>
                </c:pt>
                <c:pt idx="87">
                  <c:v>1058.028888064744</c:v>
                </c:pt>
                <c:pt idx="88">
                  <c:v>1060.472633200853</c:v>
                </c:pt>
                <c:pt idx="89">
                  <c:v>1062.856179839382</c:v>
                </c:pt>
                <c:pt idx="90">
                  <c:v>1065.181548482516</c:v>
                </c:pt>
                <c:pt idx="91">
                  <c:v>1067.450688699482</c:v>
                </c:pt>
                <c:pt idx="92">
                  <c:v>1069.665481566554</c:v>
                </c:pt>
                <c:pt idx="93">
                  <c:v>1071.827742028414</c:v>
                </c:pt>
                <c:pt idx="94">
                  <c:v>1073.93922118307</c:v>
                </c:pt>
                <c:pt idx="95">
                  <c:v>1076.001608492452</c:v>
                </c:pt>
                <c:pt idx="96">
                  <c:v>1078.01653392074</c:v>
                </c:pt>
                <c:pt idx="97">
                  <c:v>1079.98557000254</c:v>
                </c:pt>
                <c:pt idx="98">
                  <c:v>1081.910233842873</c:v>
                </c:pt>
                <c:pt idx="99">
                  <c:v>1083.791989050977</c:v>
                </c:pt>
                <c:pt idx="100">
                  <c:v>1085.632247609868</c:v>
                </c:pt>
                <c:pt idx="101">
                  <c:v>1087.43237168355</c:v>
                </c:pt>
                <c:pt idx="102">
                  <c:v>1089.19367536374</c:v>
                </c:pt>
                <c:pt idx="103">
                  <c:v>1090.917426357913</c:v>
                </c:pt>
                <c:pt idx="104">
                  <c:v>1092.60484762049</c:v>
                </c:pt>
                <c:pt idx="105">
                  <c:v>1094.257118928844</c:v>
                </c:pt>
                <c:pt idx="106">
                  <c:v>1095.875378405877</c:v>
                </c:pt>
                <c:pt idx="107">
                  <c:v>1097.460723990797</c:v>
                </c:pt>
                <c:pt idx="108">
                  <c:v>1099.014214859711</c:v>
                </c:pt>
                <c:pt idx="109">
                  <c:v>1100.536872797622</c:v>
                </c:pt>
                <c:pt idx="110">
                  <c:v>1102.029683523371</c:v>
                </c:pt>
                <c:pt idx="111">
                  <c:v>1103.49359796899</c:v>
                </c:pt>
                <c:pt idx="112">
                  <c:v>1104.929533514955</c:v>
                </c:pt>
                <c:pt idx="113">
                  <c:v>1106.338375182746</c:v>
                </c:pt>
                <c:pt idx="114">
                  <c:v>1107.72097678608</c:v>
                </c:pt>
                <c:pt idx="115">
                  <c:v>1109.078162042181</c:v>
                </c:pt>
                <c:pt idx="116">
                  <c:v>1110.41072564439</c:v>
                </c:pt>
                <c:pt idx="117">
                  <c:v>1111.719434297338</c:v>
                </c:pt>
                <c:pt idx="118">
                  <c:v>1113.005027716003</c:v>
                </c:pt>
                <c:pt idx="119">
                  <c:v>1114.26821958974</c:v>
                </c:pt>
              </c:numCache>
            </c:numRef>
          </c:yVal>
          <c:smooth val="0"/>
          <c:extLst xmlns:c16r2="http://schemas.microsoft.com/office/drawing/2015/06/chart">
            <c:ext xmlns:c16="http://schemas.microsoft.com/office/drawing/2014/chart" uri="{C3380CC4-5D6E-409C-BE32-E72D297353CC}">
              <c16:uniqueId val="{00000006-BE45-4141-B1F8-DCDC9FE91A0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0.0</c:v>
                </c:pt>
                <c:pt idx="1">
                  <c:v>38.57184545718553</c:v>
                </c:pt>
                <c:pt idx="2">
                  <c:v>75.15021754643632</c:v>
                </c:pt>
                <c:pt idx="3">
                  <c:v>109.9488448264347</c:v>
                </c:pt>
                <c:pt idx="4">
                  <c:v>143.1192725228634</c:v>
                </c:pt>
                <c:pt idx="5">
                  <c:v>174.7903367981412</c:v>
                </c:pt>
                <c:pt idx="6">
                  <c:v>205.0722117017917</c:v>
                </c:pt>
                <c:pt idx="7">
                  <c:v>234.0597178894641</c:v>
                </c:pt>
                <c:pt idx="8">
                  <c:v>261.8350271277436</c:v>
                </c:pt>
                <c:pt idx="9">
                  <c:v>288.4698728641351</c:v>
                </c:pt>
                <c:pt idx="10">
                  <c:v>314.0273570739</c:v>
                </c:pt>
                <c:pt idx="11">
                  <c:v>338.5634271690382</c:v>
                </c:pt>
                <c:pt idx="12">
                  <c:v>362.1280833123224</c:v>
                </c:pt>
                <c:pt idx="13">
                  <c:v>385.9561670112216</c:v>
                </c:pt>
                <c:pt idx="14">
                  <c:v>408.560988536111</c:v>
                </c:pt>
                <c:pt idx="15">
                  <c:v>430.3366229046159</c:v>
                </c:pt>
                <c:pt idx="16">
                  <c:v>451.3182553842975</c:v>
                </c:pt>
                <c:pt idx="17">
                  <c:v>471.5383996268241</c:v>
                </c:pt>
                <c:pt idx="18">
                  <c:v>491.0272726009571</c:v>
                </c:pt>
                <c:pt idx="19">
                  <c:v>509.8131112774415</c:v>
                </c:pt>
                <c:pt idx="20">
                  <c:v>527.9224343873224</c:v>
                </c:pt>
                <c:pt idx="21">
                  <c:v>545.3802589350704</c:v>
                </c:pt>
                <c:pt idx="22">
                  <c:v>562.210279495881</c:v>
                </c:pt>
                <c:pt idx="23">
                  <c:v>578.4350169261301</c:v>
                </c:pt>
                <c:pt idx="24">
                  <c:v>594.075941954056</c:v>
                </c:pt>
                <c:pt idx="25">
                  <c:v>609.1535781548432</c:v>
                </c:pt>
                <c:pt idx="26">
                  <c:v>623.689635435097</c:v>
                </c:pt>
                <c:pt idx="27">
                  <c:v>637.702339064721</c:v>
                </c:pt>
                <c:pt idx="28">
                  <c:v>651.209830746431</c:v>
                </c:pt>
                <c:pt idx="29">
                  <c:v>664.2295863078431</c:v>
                </c:pt>
                <c:pt idx="30">
                  <c:v>676.7784561527981</c:v>
                </c:pt>
                <c:pt idx="31">
                  <c:v>688.872701524701</c:v>
                </c:pt>
                <c:pt idx="32">
                  <c:v>700.5280259025034</c:v>
                </c:pt>
                <c:pt idx="33">
                  <c:v>711.7596024066388</c:v>
                </c:pt>
                <c:pt idx="34">
                  <c:v>722.5820979374725</c:v>
                </c:pt>
                <c:pt idx="35">
                  <c:v>733.0096946359004</c:v>
                </c:pt>
                <c:pt idx="36">
                  <c:v>743.0561091467536</c:v>
                </c:pt>
                <c:pt idx="37">
                  <c:v>752.734610076178</c:v>
                </c:pt>
                <c:pt idx="38">
                  <c:v>762.058033961007</c:v>
                </c:pt>
                <c:pt idx="39">
                  <c:v>771.0388035337568</c:v>
                </c:pt>
                <c:pt idx="40">
                  <c:v>779.6889366839787</c:v>
                </c:pt>
                <c:pt idx="41">
                  <c:v>788.020060491459</c:v>
                </c:pt>
                <c:pt idx="42">
                  <c:v>796.0434234132994</c:v>
                </c:pt>
                <c:pt idx="43">
                  <c:v>803.7699068528354</c:v>
                </c:pt>
                <c:pt idx="44">
                  <c:v>811.210036206497</c:v>
                </c:pt>
                <c:pt idx="45">
                  <c:v>818.3739914605645</c:v>
                </c:pt>
                <c:pt idx="46">
                  <c:v>825.2716173954406</c:v>
                </c:pt>
                <c:pt idx="47">
                  <c:v>831.9124334434769</c:v>
                </c:pt>
                <c:pt idx="48">
                  <c:v>838.3056432370462</c:v>
                </c:pt>
                <c:pt idx="49">
                  <c:v>844.4601438761156</c:v>
                </c:pt>
                <c:pt idx="50">
                  <c:v>850.3845349384532</c:v>
                </c:pt>
                <c:pt idx="51">
                  <c:v>856.0871272509421</c:v>
                </c:pt>
                <c:pt idx="52">
                  <c:v>861.5759514426136</c:v>
                </c:pt>
                <c:pt idx="53">
                  <c:v>866.8587662765295</c:v>
                </c:pt>
                <c:pt idx="54">
                  <c:v>871.9430667802224</c:v>
                </c:pt>
                <c:pt idx="55">
                  <c:v>876.8360921800075</c:v>
                </c:pt>
                <c:pt idx="56">
                  <c:v>881.5448336450358</c:v>
                </c:pt>
                <c:pt idx="57">
                  <c:v>886.0760418458799</c:v>
                </c:pt>
                <c:pt idx="58">
                  <c:v>890.4362343316461</c:v>
                </c:pt>
                <c:pt idx="59">
                  <c:v>894.6317027289023</c:v>
                </c:pt>
                <c:pt idx="60">
                  <c:v>898.6685197653494</c:v>
                </c:pt>
                <c:pt idx="61">
                  <c:v>902.5525461208114</c:v>
                </c:pt>
                <c:pt idx="62">
                  <c:v>906.289437107887</c:v>
                </c:pt>
                <c:pt idx="63">
                  <c:v>909.8846491845093</c:v>
                </c:pt>
                <c:pt idx="64">
                  <c:v>913.3434463005601</c:v>
                </c:pt>
                <c:pt idx="65">
                  <c:v>916.6709060806438</c:v>
                </c:pt>
                <c:pt idx="66">
                  <c:v>919.8719258452078</c:v>
                </c:pt>
                <c:pt idx="67">
                  <c:v>922.9512284720936</c:v>
                </c:pt>
                <c:pt idx="68">
                  <c:v>925.9133681007661</c:v>
                </c:pt>
                <c:pt idx="69">
                  <c:v>928.762735681486</c:v>
                </c:pt>
                <c:pt idx="70">
                  <c:v>931.503564371751</c:v>
                </c:pt>
                <c:pt idx="71">
                  <c:v>934.1399347823761</c:v>
                </c:pt>
                <c:pt idx="72">
                  <c:v>936.675780075699</c:v>
                </c:pt>
                <c:pt idx="73">
                  <c:v>939.1148909184</c:v>
                </c:pt>
                <c:pt idx="74">
                  <c:v>941.4609202915393</c:v>
                </c:pt>
                <c:pt idx="75">
                  <c:v>943.7173881604294</c:v>
                </c:pt>
                <c:pt idx="76">
                  <c:v>945.8876860070063</c:v>
                </c:pt>
                <c:pt idx="77">
                  <c:v>947.9750812274332</c:v>
                </c:pt>
                <c:pt idx="78">
                  <c:v>949.9827213977051</c:v>
                </c:pt>
                <c:pt idx="79">
                  <c:v>951.913638409983</c:v>
                </c:pt>
                <c:pt idx="80">
                  <c:v>953.7707524824946</c:v>
                </c:pt>
                <c:pt idx="81">
                  <c:v>955.5568760458171</c:v>
                </c:pt>
                <c:pt idx="82">
                  <c:v>957.274717508361</c:v>
                </c:pt>
                <c:pt idx="83">
                  <c:v>958.9268849038526</c:v>
                </c:pt>
                <c:pt idx="84">
                  <c:v>960.5158894236965</c:v>
                </c:pt>
                <c:pt idx="85">
                  <c:v>962.044148836973</c:v>
                </c:pt>
                <c:pt idx="86">
                  <c:v>963.5139908009094</c:v>
                </c:pt>
                <c:pt idx="87">
                  <c:v>964.9276560646113</c:v>
                </c:pt>
                <c:pt idx="88">
                  <c:v>966.287301568785</c:v>
                </c:pt>
                <c:pt idx="89">
                  <c:v>967.595003444223</c:v>
                </c:pt>
                <c:pt idx="90">
                  <c:v>968.8527599117496</c:v>
                </c:pt>
                <c:pt idx="91">
                  <c:v>970.0624940862979</c:v>
                </c:pt>
                <c:pt idx="92">
                  <c:v>971.2260566877694</c:v>
                </c:pt>
                <c:pt idx="93">
                  <c:v>972.3452286612537</c:v>
                </c:pt>
                <c:pt idx="94">
                  <c:v>973.4217237092553</c:v>
                </c:pt>
                <c:pt idx="95">
                  <c:v>974.457190738307</c:v>
                </c:pt>
                <c:pt idx="96">
                  <c:v>975.4532162226123</c:v>
                </c:pt>
                <c:pt idx="97">
                  <c:v>976.4113264870274</c:v>
                </c:pt>
                <c:pt idx="98">
                  <c:v>977.3329899118604</c:v>
                </c:pt>
                <c:pt idx="99">
                  <c:v>978.2196190617423</c:v>
                </c:pt>
                <c:pt idx="100">
                  <c:v>979.0725727409526</c:v>
                </c:pt>
                <c:pt idx="101">
                  <c:v>979.893157977396</c:v>
                </c:pt>
                <c:pt idx="102">
                  <c:v>980.6826319374376</c:v>
                </c:pt>
                <c:pt idx="103">
                  <c:v>981.4422037737357</c:v>
                </c:pt>
                <c:pt idx="104">
                  <c:v>982.1730364082106</c:v>
                </c:pt>
                <c:pt idx="105">
                  <c:v>982.8762482521228</c:v>
                </c:pt>
                <c:pt idx="106">
                  <c:v>983.5529148653499</c:v>
                </c:pt>
                <c:pt idx="107">
                  <c:v>984.204070556734</c:v>
                </c:pt>
                <c:pt idx="108">
                  <c:v>984.8307099274607</c:v>
                </c:pt>
                <c:pt idx="109">
                  <c:v>985.4337893592731</c:v>
                </c:pt>
                <c:pt idx="110">
                  <c:v>986.0142284493434</c:v>
                </c:pt>
                <c:pt idx="111">
                  <c:v>986.5729113935822</c:v>
                </c:pt>
                <c:pt idx="112">
                  <c:v>987.1106883200354</c:v>
                </c:pt>
                <c:pt idx="113">
                  <c:v>987.628376574088</c:v>
                </c:pt>
                <c:pt idx="114">
                  <c:v>988.1267619570531</c:v>
                </c:pt>
                <c:pt idx="115">
                  <c:v>988.6065999197053</c:v>
                </c:pt>
                <c:pt idx="116">
                  <c:v>989.0686167123413</c:v>
                </c:pt>
                <c:pt idx="117">
                  <c:v>989.5135104927704</c:v>
                </c:pt>
                <c:pt idx="118">
                  <c:v>989.941952393712</c:v>
                </c:pt>
                <c:pt idx="119">
                  <c:v>990.3545875510126</c:v>
                </c:pt>
              </c:numCache>
            </c:numRef>
          </c:yVal>
          <c:smooth val="0"/>
          <c:extLst xmlns:c16r2="http://schemas.microsoft.com/office/drawing/2015/06/chart">
            <c:ext xmlns:c16="http://schemas.microsoft.com/office/drawing/2014/chart" uri="{C3380CC4-5D6E-409C-BE32-E72D297353CC}">
              <c16:uniqueId val="{00000007-BE45-4141-B1F8-DCDC9FE91A0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0.0</c:v>
                </c:pt>
                <c:pt idx="1">
                  <c:v>38.47614908713327</c:v>
                </c:pt>
                <c:pt idx="2">
                  <c:v>74.82759990132262</c:v>
                </c:pt>
                <c:pt idx="3">
                  <c:v>109.283939292081</c:v>
                </c:pt>
                <c:pt idx="4">
                  <c:v>142.0107863266953</c:v>
                </c:pt>
                <c:pt idx="5">
                  <c:v>173.1495499551806</c:v>
                </c:pt>
                <c:pt idx="6">
                  <c:v>202.8216766554856</c:v>
                </c:pt>
                <c:pt idx="7">
                  <c:v>231.1321269859423</c:v>
                </c:pt>
                <c:pt idx="8">
                  <c:v>258.17222092567</c:v>
                </c:pt>
                <c:pt idx="9">
                  <c:v>284.0219670845582</c:v>
                </c:pt>
                <c:pt idx="10">
                  <c:v>308.7519699164313</c:v>
                </c:pt>
                <c:pt idx="11">
                  <c:v>332.4249919246117</c:v>
                </c:pt>
                <c:pt idx="12">
                  <c:v>355.0972338209631</c:v>
                </c:pt>
                <c:pt idx="13">
                  <c:v>378.0078252493667</c:v>
                </c:pt>
                <c:pt idx="14">
                  <c:v>399.6987583540702</c:v>
                </c:pt>
                <c:pt idx="15">
                  <c:v>420.5568625003152</c:v>
                </c:pt>
                <c:pt idx="16">
                  <c:v>440.6194477100257</c:v>
                </c:pt>
                <c:pt idx="17">
                  <c:v>459.9211835029238</c:v>
                </c:pt>
                <c:pt idx="18">
                  <c:v>478.4944215702992</c:v>
                </c:pt>
                <c:pt idx="19">
                  <c:v>496.3694750831128</c:v>
                </c:pt>
                <c:pt idx="20">
                  <c:v>513.5748543959044</c:v>
                </c:pt>
                <c:pt idx="21">
                  <c:v>530.137466066656</c:v>
                </c:pt>
                <c:pt idx="22">
                  <c:v>546.082781101383</c:v>
                </c:pt>
                <c:pt idx="23">
                  <c:v>561.43497742636</c:v>
                </c:pt>
                <c:pt idx="24">
                  <c:v>576.2170608103379</c:v>
                </c:pt>
                <c:pt idx="25">
                  <c:v>590.4509677901279</c:v>
                </c:pt>
                <c:pt idx="26">
                  <c:v>604.1596968405335</c:v>
                </c:pt>
                <c:pt idx="27">
                  <c:v>617.3626853363053</c:v>
                </c:pt>
                <c:pt idx="28">
                  <c:v>630.0791514889274</c:v>
                </c:pt>
                <c:pt idx="29">
                  <c:v>642.3275353314654</c:v>
                </c:pt>
                <c:pt idx="30">
                  <c:v>654.1255451942781</c:v>
                </c:pt>
                <c:pt idx="31">
                  <c:v>665.4902000260567</c:v>
                </c:pt>
                <c:pt idx="32">
                  <c:v>676.4378667451024</c:v>
                </c:pt>
                <c:pt idx="33">
                  <c:v>686.9842934445973</c:v>
                </c:pt>
                <c:pt idx="34">
                  <c:v>697.1446391378494</c:v>
                </c:pt>
                <c:pt idx="35">
                  <c:v>706.933500609549</c:v>
                </c:pt>
                <c:pt idx="36">
                  <c:v>716.3649368393867</c:v>
                </c:pt>
                <c:pt idx="37">
                  <c:v>725.4524913821047</c:v>
                </c:pt>
                <c:pt idx="38">
                  <c:v>734.2092130199253</c:v>
                </c:pt>
                <c:pt idx="39">
                  <c:v>742.647678463372</c:v>
                </c:pt>
                <c:pt idx="40">
                  <c:v>750.7800055934067</c:v>
                </c:pt>
                <c:pt idx="41">
                  <c:v>758.617871436897</c:v>
                </c:pt>
                <c:pt idx="42">
                  <c:v>766.1725281110964</c:v>
                </c:pt>
                <c:pt idx="43">
                  <c:v>773.4548179404054</c:v>
                </c:pt>
                <c:pt idx="44">
                  <c:v>780.475187849836</c:v>
                </c:pt>
                <c:pt idx="45">
                  <c:v>787.2437031157094</c:v>
                </c:pt>
                <c:pt idx="46">
                  <c:v>793.770060539852</c:v>
                </c:pt>
                <c:pt idx="47">
                  <c:v>800.0636011019741</c:v>
                </c:pt>
                <c:pt idx="48">
                  <c:v>806.1333221355026</c:v>
                </c:pt>
                <c:pt idx="49">
                  <c:v>811.9878890643321</c:v>
                </c:pt>
                <c:pt idx="50">
                  <c:v>817.6356467318751</c:v>
                </c:pt>
                <c:pt idx="51">
                  <c:v>823.084630348517</c:v>
                </c:pt>
                <c:pt idx="52">
                  <c:v>828.3425760856421</c:v>
                </c:pt>
                <c:pt idx="53">
                  <c:v>833.4169313206848</c:v>
                </c:pt>
                <c:pt idx="54">
                  <c:v>838.3148645594642</c:v>
                </c:pt>
                <c:pt idx="55">
                  <c:v>843.043275047853</c:v>
                </c:pt>
                <c:pt idx="56">
                  <c:v>847.6088020847714</c:v>
                </c:pt>
                <c:pt idx="57">
                  <c:v>852.0178340473185</c:v>
                </c:pt>
                <c:pt idx="58">
                  <c:v>856.2765171375436</c:v>
                </c:pt>
                <c:pt idx="59">
                  <c:v>860.3907638596365</c:v>
                </c:pt>
                <c:pt idx="60">
                  <c:v>864.3662612354527</c:v>
                </c:pt>
                <c:pt idx="61">
                  <c:v>868.208478765825</c:v>
                </c:pt>
                <c:pt idx="62">
                  <c:v>871.9226761445124</c:v>
                </c:pt>
                <c:pt idx="63">
                  <c:v>875.5139107314799</c:v>
                </c:pt>
                <c:pt idx="64">
                  <c:v>878.9870447916672</c:v>
                </c:pt>
                <c:pt idx="65">
                  <c:v>882.3467525053473</c:v>
                </c:pt>
                <c:pt idx="66">
                  <c:v>885.5975267558804</c:v>
                </c:pt>
                <c:pt idx="67">
                  <c:v>888.7436857005322</c:v>
                </c:pt>
                <c:pt idx="68">
                  <c:v>891.7893791299</c:v>
                </c:pt>
                <c:pt idx="69">
                  <c:v>894.7385946213555</c:v>
                </c:pt>
                <c:pt idx="70">
                  <c:v>897.5951634918314</c:v>
                </c:pt>
                <c:pt idx="71">
                  <c:v>900.3627665551684</c:v>
                </c:pt>
                <c:pt idx="72">
                  <c:v>903.0449396891553</c:v>
                </c:pt>
                <c:pt idx="73">
                  <c:v>905.645079217337</c:v>
                </c:pt>
                <c:pt idx="74">
                  <c:v>908.1664471105734</c:v>
                </c:pt>
                <c:pt idx="75">
                  <c:v>910.6121760132394</c:v>
                </c:pt>
                <c:pt idx="76">
                  <c:v>912.9852740989163</c:v>
                </c:pt>
                <c:pt idx="77">
                  <c:v>915.2886297603376</c:v>
                </c:pt>
                <c:pt idx="78">
                  <c:v>917.525016138261</c:v>
                </c:pt>
                <c:pt idx="79">
                  <c:v>919.6970954938779</c:v>
                </c:pt>
                <c:pt idx="80">
                  <c:v>921.8074234293024</c:v>
                </c:pt>
                <c:pt idx="81">
                  <c:v>923.8584529605782</c:v>
                </c:pt>
                <c:pt idx="82">
                  <c:v>925.8525384475779</c:v>
                </c:pt>
                <c:pt idx="83">
                  <c:v>927.791939385082</c:v>
                </c:pt>
                <c:pt idx="84">
                  <c:v>929.678824059251</c:v>
                </c:pt>
                <c:pt idx="85">
                  <c:v>931.5152730735953</c:v>
                </c:pt>
                <c:pt idx="86">
                  <c:v>933.3032827485076</c:v>
                </c:pt>
                <c:pt idx="87">
                  <c:v>935.0447683982644</c:v>
                </c:pt>
                <c:pt idx="88">
                  <c:v>936.7415674893969</c:v>
                </c:pt>
                <c:pt idx="89">
                  <c:v>938.395442684191</c:v>
                </c:pt>
                <c:pt idx="90">
                  <c:v>940.0080847730077</c:v>
                </c:pt>
                <c:pt idx="91">
                  <c:v>941.581115499012</c:v>
                </c:pt>
                <c:pt idx="92">
                  <c:v>943.1160902788386</c:v>
                </c:pt>
                <c:pt idx="93">
                  <c:v>944.6145008226044</c:v>
                </c:pt>
                <c:pt idx="94">
                  <c:v>946.077777656622</c:v>
                </c:pt>
                <c:pt idx="95">
                  <c:v>947.5072925520399</c:v>
                </c:pt>
                <c:pt idx="96">
                  <c:v>948.9043608626048</c:v>
                </c:pt>
                <c:pt idx="97">
                  <c:v>950.270243774583</c:v>
                </c:pt>
                <c:pt idx="98">
                  <c:v>951.6061504718976</c:v>
                </c:pt>
                <c:pt idx="99">
                  <c:v>952.9132402193136</c:v>
                </c:pt>
                <c:pt idx="100">
                  <c:v>954.1926243665757</c:v>
                </c:pt>
                <c:pt idx="101">
                  <c:v>955.445368276196</c:v>
                </c:pt>
                <c:pt idx="102">
                  <c:v>956.672493177586</c:v>
                </c:pt>
                <c:pt idx="103">
                  <c:v>957.8749779500986</c:v>
                </c:pt>
                <c:pt idx="104">
                  <c:v>959.0537608375207</c:v>
                </c:pt>
                <c:pt idx="105">
                  <c:v>960.209741096438</c:v>
                </c:pt>
                <c:pt idx="106">
                  <c:v>961.3437805808098</c:v>
                </c:pt>
                <c:pt idx="107">
                  <c:v>962.45670526511</c:v>
                </c:pt>
                <c:pt idx="108">
                  <c:v>963.5493067081533</c:v>
                </c:pt>
                <c:pt idx="109">
                  <c:v>964.6223434598555</c:v>
                </c:pt>
                <c:pt idx="110">
                  <c:v>965.6765424129362</c:v>
                </c:pt>
                <c:pt idx="111">
                  <c:v>966.7126001015979</c:v>
                </c:pt>
                <c:pt idx="112">
                  <c:v>967.7311839491406</c:v>
                </c:pt>
                <c:pt idx="113">
                  <c:v>968.7329334663781</c:v>
                </c:pt>
                <c:pt idx="114">
                  <c:v>969.718461402681</c:v>
                </c:pt>
                <c:pt idx="115">
                  <c:v>970.6883548514265</c:v>
                </c:pt>
                <c:pt idx="116">
                  <c:v>971.6431763115115</c:v>
                </c:pt>
                <c:pt idx="117">
                  <c:v>972.583464706632</c:v>
                </c:pt>
                <c:pt idx="118">
                  <c:v>973.509736363868</c:v>
                </c:pt>
                <c:pt idx="119">
                  <c:v>974.4224859531396</c:v>
                </c:pt>
              </c:numCache>
            </c:numRef>
          </c:yVal>
          <c:smooth val="0"/>
          <c:extLst xmlns:c16r2="http://schemas.microsoft.com/office/drawing/2015/06/chart">
            <c:ext xmlns:c16="http://schemas.microsoft.com/office/drawing/2014/chart" uri="{C3380CC4-5D6E-409C-BE32-E72D297353CC}">
              <c16:uniqueId val="{00000008-BE45-4141-B1F8-DCDC9FE91A0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0.0</c:v>
                </c:pt>
                <c:pt idx="1">
                  <c:v>38.47614908713376</c:v>
                </c:pt>
                <c:pt idx="2">
                  <c:v>74.77760711490508</c:v>
                </c:pt>
                <c:pt idx="3">
                  <c:v>109.1555384649378</c:v>
                </c:pt>
                <c:pt idx="4">
                  <c:v>141.7788082705392</c:v>
                </c:pt>
                <c:pt idx="5">
                  <c:v>172.7915046578923</c:v>
                </c:pt>
                <c:pt idx="6">
                  <c:v>202.3173062512633</c:v>
                </c:pt>
                <c:pt idx="7">
                  <c:v>230.463052201645</c:v>
                </c:pt>
                <c:pt idx="8">
                  <c:v>257.3216604282375</c:v>
                </c:pt>
                <c:pt idx="9">
                  <c:v>282.9745137208693</c:v>
                </c:pt>
                <c:pt idx="10">
                  <c:v>307.4934113902285</c:v>
                </c:pt>
                <c:pt idx="11">
                  <c:v>330.9421662193672</c:v>
                </c:pt>
                <c:pt idx="12">
                  <c:v>353.3779118279081</c:v>
                </c:pt>
                <c:pt idx="13">
                  <c:v>376.040614732342</c:v>
                </c:pt>
                <c:pt idx="14">
                  <c:v>397.4492268936182</c:v>
                </c:pt>
                <c:pt idx="15">
                  <c:v>418.0022516401721</c:v>
                </c:pt>
                <c:pt idx="16">
                  <c:v>437.7395566337918</c:v>
                </c:pt>
                <c:pt idx="17">
                  <c:v>456.6979771645101</c:v>
                </c:pt>
                <c:pt idx="18">
                  <c:v>474.9117170787777</c:v>
                </c:pt>
                <c:pt idx="19">
                  <c:v>492.4126880229282</c:v>
                </c:pt>
                <c:pt idx="20">
                  <c:v>509.230792312747</c:v>
                </c:pt>
                <c:pt idx="21">
                  <c:v>525.3941591609154</c:v>
                </c:pt>
                <c:pt idx="22">
                  <c:v>540.929342354842</c:v>
                </c:pt>
                <c:pt idx="23">
                  <c:v>555.8614860885125</c:v>
                </c:pt>
                <c:pt idx="24">
                  <c:v>570.2144644953801</c:v>
                </c:pt>
                <c:pt idx="25">
                  <c:v>584.0109994673556</c:v>
                </c:pt>
                <c:pt idx="26">
                  <c:v>597.2748210319087</c:v>
                </c:pt>
                <c:pt idx="27">
                  <c:v>610.0259708053844</c:v>
                </c:pt>
                <c:pt idx="28">
                  <c:v>622.284243554193</c:v>
                </c:pt>
                <c:pt idx="29">
                  <c:v>634.0686133535578</c:v>
                </c:pt>
                <c:pt idx="30">
                  <c:v>645.3972841383464</c:v>
                </c:pt>
                <c:pt idx="31">
                  <c:v>656.2877357960145</c:v>
                </c:pt>
                <c:pt idx="32">
                  <c:v>666.7567647396253</c:v>
                </c:pt>
                <c:pt idx="33">
                  <c:v>676.8205198885734</c:v>
                </c:pt>
                <c:pt idx="34">
                  <c:v>686.494534826112</c:v>
                </c:pt>
                <c:pt idx="35">
                  <c:v>695.793756765106</c:v>
                </c:pt>
                <c:pt idx="36">
                  <c:v>704.7325728403102</c:v>
                </c:pt>
                <c:pt idx="37">
                  <c:v>713.3248341522449</c:v>
                </c:pt>
                <c:pt idx="38">
                  <c:v>721.58387791142</c:v>
                </c:pt>
                <c:pt idx="39">
                  <c:v>729.5225515501538</c:v>
                </c:pt>
                <c:pt idx="40">
                  <c:v>737.1532270189854</c:v>
                </c:pt>
                <c:pt idx="41">
                  <c:v>744.4878199347029</c:v>
                </c:pt>
                <c:pt idx="42">
                  <c:v>751.5378065549584</c:v>
                </c:pt>
                <c:pt idx="43">
                  <c:v>758.3142398389074</c:v>
                </c:pt>
                <c:pt idx="44">
                  <c:v>764.8277647099241</c:v>
                </c:pt>
                <c:pt idx="45">
                  <c:v>771.088632609217</c:v>
                </c:pt>
                <c:pt idx="46">
                  <c:v>777.1067154135003</c:v>
                </c:pt>
                <c:pt idx="47">
                  <c:v>782.8915187773313</c:v>
                </c:pt>
                <c:pt idx="48">
                  <c:v>788.4521949503319</c:v>
                </c:pt>
                <c:pt idx="49">
                  <c:v>793.797555111114</c:v>
                </c:pt>
                <c:pt idx="50">
                  <c:v>798.9360812530094</c:v>
                </c:pt>
                <c:pt idx="51">
                  <c:v>803.8759376510138</c:v>
                </c:pt>
                <c:pt idx="52">
                  <c:v>808.624981941238</c:v>
                </c:pt>
                <c:pt idx="53">
                  <c:v>813.1907758192506</c:v>
                </c:pt>
                <c:pt idx="54">
                  <c:v>817.5805953865675</c:v>
                </c:pt>
                <c:pt idx="55">
                  <c:v>821.8014411592094</c:v>
                </c:pt>
                <c:pt idx="56">
                  <c:v>825.860047752336</c:v>
                </c:pt>
                <c:pt idx="57">
                  <c:v>829.7628932534244</c:v>
                </c:pt>
                <c:pt idx="58">
                  <c:v>833.5162082951894</c:v>
                </c:pt>
                <c:pt idx="59">
                  <c:v>837.125984838438</c:v>
                </c:pt>
                <c:pt idx="60">
                  <c:v>840.597984674162</c:v>
                </c:pt>
                <c:pt idx="61">
                  <c:v>843.9377476535864</c:v>
                </c:pt>
                <c:pt idx="62">
                  <c:v>847.1505996542273</c:v>
                </c:pt>
                <c:pt idx="63">
                  <c:v>850.2416602896628</c:v>
                </c:pt>
                <c:pt idx="64">
                  <c:v>853.2158503702831</c:v>
                </c:pt>
                <c:pt idx="65">
                  <c:v>856.0778991220004</c:v>
                </c:pt>
                <c:pt idx="66">
                  <c:v>858.8323511696399</c:v>
                </c:pt>
                <c:pt idx="67">
                  <c:v>861.483573291477</c:v>
                </c:pt>
                <c:pt idx="68">
                  <c:v>864.0357609512584</c:v>
                </c:pt>
                <c:pt idx="69">
                  <c:v>866.4929446138049</c:v>
                </c:pt>
                <c:pt idx="70">
                  <c:v>868.8589958502124</c:v>
                </c:pt>
                <c:pt idx="71">
                  <c:v>871.1376332384752</c:v>
                </c:pt>
                <c:pt idx="72">
                  <c:v>873.3324280652716</c:v>
                </c:pt>
                <c:pt idx="73">
                  <c:v>875.4468098345127</c:v>
                </c:pt>
                <c:pt idx="74">
                  <c:v>877.484071588132</c:v>
                </c:pt>
                <c:pt idx="75">
                  <c:v>879.4473750445159</c:v>
                </c:pt>
                <c:pt idx="76">
                  <c:v>881.3397555598795</c:v>
                </c:pt>
                <c:pt idx="77">
                  <c:v>883.1641269176966</c:v>
                </c:pt>
                <c:pt idx="78">
                  <c:v>884.92328595133</c:v>
                </c:pt>
                <c:pt idx="79">
                  <c:v>886.6199170047784</c:v>
                </c:pt>
                <c:pt idx="80">
                  <c:v>888.2565962364488</c:v>
                </c:pt>
                <c:pt idx="81">
                  <c:v>889.835795770693</c:v>
                </c:pt>
                <c:pt idx="82">
                  <c:v>891.359887701803</c:v>
                </c:pt>
                <c:pt idx="83">
                  <c:v>892.8311479549989</c:v>
                </c:pt>
                <c:pt idx="84">
                  <c:v>894.2517600089232</c:v>
                </c:pt>
                <c:pt idx="85">
                  <c:v>895.6238184839224</c:v>
                </c:pt>
                <c:pt idx="86">
                  <c:v>896.9493326004926</c:v>
                </c:pt>
                <c:pt idx="87">
                  <c:v>898.2302295119429</c:v>
                </c:pt>
                <c:pt idx="88">
                  <c:v>899.4683575153886</c:v>
                </c:pt>
                <c:pt idx="89">
                  <c:v>900.6654891450344</c:v>
                </c:pt>
                <c:pt idx="90">
                  <c:v>901.8233241516</c:v>
                </c:pt>
                <c:pt idx="91">
                  <c:v>902.9434923716407</c:v>
                </c:pt>
                <c:pt idx="92">
                  <c:v>904.0275564904404</c:v>
                </c:pt>
                <c:pt idx="93">
                  <c:v>905.077014702048</c:v>
                </c:pt>
                <c:pt idx="94">
                  <c:v>906.093303269884</c:v>
                </c:pt>
                <c:pt idx="95">
                  <c:v>907.0777989913494</c:v>
                </c:pt>
                <c:pt idx="96">
                  <c:v>908.031821569693</c:v>
                </c:pt>
                <c:pt idx="97">
                  <c:v>908.9566358963008</c:v>
                </c:pt>
                <c:pt idx="98">
                  <c:v>909.8534542465515</c:v>
                </c:pt>
                <c:pt idx="99">
                  <c:v>910.7234383921786</c:v>
                </c:pt>
                <c:pt idx="100">
                  <c:v>911.5677016331427</c:v>
                </c:pt>
                <c:pt idx="101">
                  <c:v>912.3873107517707</c:v>
                </c:pt>
                <c:pt idx="102">
                  <c:v>913.1832878919414</c:v>
                </c:pt>
                <c:pt idx="103">
                  <c:v>913.9566123659669</c:v>
                </c:pt>
                <c:pt idx="104">
                  <c:v>914.7082223917794</c:v>
                </c:pt>
                <c:pt idx="105">
                  <c:v>915.4390167628658</c:v>
                </c:pt>
                <c:pt idx="106">
                  <c:v>916.1498564534484</c:v>
                </c:pt>
                <c:pt idx="107">
                  <c:v>916.8415661611879</c:v>
                </c:pt>
                <c:pt idx="108">
                  <c:v>917.5149357897103</c:v>
                </c:pt>
                <c:pt idx="109">
                  <c:v>918.170721873164</c:v>
                </c:pt>
                <c:pt idx="110">
                  <c:v>918.8096489449063</c:v>
                </c:pt>
                <c:pt idx="111">
                  <c:v>919.4324108523996</c:v>
                </c:pt>
                <c:pt idx="112">
                  <c:v>920.0396720202981</c:v>
                </c:pt>
                <c:pt idx="113">
                  <c:v>920.6320686635991</c:v>
                </c:pt>
                <c:pt idx="114">
                  <c:v>921.2102099528538</c:v>
                </c:pt>
                <c:pt idx="115">
                  <c:v>921.77467913304</c:v>
                </c:pt>
                <c:pt idx="116">
                  <c:v>922.3260345979907</c:v>
                </c:pt>
                <c:pt idx="117">
                  <c:v>922.8648109219829</c:v>
                </c:pt>
                <c:pt idx="118">
                  <c:v>923.3915198501029</c:v>
                </c:pt>
                <c:pt idx="119">
                  <c:v>923.906651248969</c:v>
                </c:pt>
              </c:numCache>
            </c:numRef>
          </c:yVal>
          <c:smooth val="0"/>
          <c:extLst xmlns:c16r2="http://schemas.microsoft.com/office/drawing/2015/06/chart">
            <c:ext xmlns:c16="http://schemas.microsoft.com/office/drawing/2014/chart" uri="{C3380CC4-5D6E-409C-BE32-E72D297353CC}">
              <c16:uniqueId val="{00000009-BE45-4141-B1F8-DCDC9FE91A0E}"/>
            </c:ext>
          </c:extLst>
        </c:ser>
        <c:dLbls>
          <c:showLegendKey val="0"/>
          <c:showVal val="0"/>
          <c:showCatName val="0"/>
          <c:showSerName val="0"/>
          <c:showPercent val="0"/>
          <c:showBubbleSize val="0"/>
        </c:dLbls>
        <c:axId val="-1314156608"/>
        <c:axId val="-1314154416"/>
      </c:scatterChart>
      <c:valAx>
        <c:axId val="-131415660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14154416"/>
        <c:crosses val="autoZero"/>
        <c:crossBetween val="midCat"/>
      </c:valAx>
      <c:valAx>
        <c:axId val="-131415441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314156608"/>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pPr>
      <a:endParaRPr lang="en-US"/>
    </a:p>
  </c:txPr>
  <c:externalData r:id="rId1">
    <c:autoUpdate val="0"/>
  </c:externalData>
</c:chartSpace>
</file>

<file path=word/charts/chart10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5192.19566656927</c:v>
                </c:pt>
                <c:pt idx="2">
                  <c:v>-5183.912187237067</c:v>
                </c:pt>
                <c:pt idx="3">
                  <c:v>-5179.347907579842</c:v>
                </c:pt>
                <c:pt idx="4">
                  <c:v>-5177.28419645365</c:v>
                </c:pt>
                <c:pt idx="5">
                  <c:v>-5177.12158328583</c:v>
                </c:pt>
                <c:pt idx="6">
                  <c:v>-5178.39969066578</c:v>
                </c:pt>
                <c:pt idx="7">
                  <c:v>-5180.764377371162</c:v>
                </c:pt>
                <c:pt idx="8">
                  <c:v>-5183.94363461392</c:v>
                </c:pt>
                <c:pt idx="9">
                  <c:v>-5187.728915784694</c:v>
                </c:pt>
                <c:pt idx="10">
                  <c:v>-5191.96067407936</c:v>
                </c:pt>
                <c:pt idx="11">
                  <c:v>-5196.517162773365</c:v>
                </c:pt>
                <c:pt idx="12">
                  <c:v>-5201.30576501233</c:v>
                </c:pt>
                <c:pt idx="13">
                  <c:v>-5206.25628449264</c:v>
                </c:pt>
                <c:pt idx="14">
                  <c:v>-5211.32431459494</c:v>
                </c:pt>
                <c:pt idx="15">
                  <c:v>-5216.314915208251</c:v>
                </c:pt>
                <c:pt idx="16">
                  <c:v>-5221.205137316789</c:v>
                </c:pt>
                <c:pt idx="17">
                  <c:v>-5225.980469329153</c:v>
                </c:pt>
                <c:pt idx="18">
                  <c:v>-5230.6312581755</c:v>
                </c:pt>
                <c:pt idx="19">
                  <c:v>-5235.15153902139</c:v>
                </c:pt>
                <c:pt idx="20">
                  <c:v>-5239.538131218276</c:v>
                </c:pt>
                <c:pt idx="21">
                  <c:v>-5243.789940632822</c:v>
                </c:pt>
                <c:pt idx="22">
                  <c:v>-5247.907422172279</c:v>
                </c:pt>
                <c:pt idx="23">
                  <c:v>-5251.89216656945</c:v>
                </c:pt>
                <c:pt idx="24">
                  <c:v>-5255.746583486961</c:v>
                </c:pt>
                <c:pt idx="25">
                  <c:v>-5259.473659224237</c:v>
                </c:pt>
                <c:pt idx="26">
                  <c:v>-5263.07677215272</c:v>
                </c:pt>
                <c:pt idx="27">
                  <c:v>-5266.559558785771</c:v>
                </c:pt>
                <c:pt idx="28">
                  <c:v>-5269.925703678182</c:v>
                </c:pt>
                <c:pt idx="29">
                  <c:v>-5273.178976402683</c:v>
                </c:pt>
                <c:pt idx="30">
                  <c:v>-5276.323169337683</c:v>
                </c:pt>
                <c:pt idx="31">
                  <c:v>-5279.36205167341</c:v>
                </c:pt>
                <c:pt idx="32">
                  <c:v>-5282.29933619163</c:v>
                </c:pt>
                <c:pt idx="33">
                  <c:v>-5285.138655774252</c:v>
                </c:pt>
                <c:pt idx="34">
                  <c:v>-5287.883547301999</c:v>
                </c:pt>
                <c:pt idx="35">
                  <c:v>-5290.537441139999</c:v>
                </c:pt>
                <c:pt idx="36">
                  <c:v>-5293.1036548195</c:v>
                </c:pt>
                <c:pt idx="37">
                  <c:v>-5295.585389848437</c:v>
                </c:pt>
                <c:pt idx="38">
                  <c:v>-5297.985730829952</c:v>
                </c:pt>
                <c:pt idx="39">
                  <c:v>-5300.30764626182</c:v>
                </c:pt>
                <c:pt idx="40">
                  <c:v>-5302.55399054115</c:v>
                </c:pt>
                <c:pt idx="41">
                  <c:v>-5304.727506775343</c:v>
                </c:pt>
                <c:pt idx="42">
                  <c:v>-5306.83083021551</c:v>
                </c:pt>
                <c:pt idx="43">
                  <c:v>-5308.866492034485</c:v>
                </c:pt>
                <c:pt idx="44">
                  <c:v>-5310.836923299975</c:v>
                </c:pt>
                <c:pt idx="45">
                  <c:v>-5312.74445903091</c:v>
                </c:pt>
                <c:pt idx="46">
                  <c:v>-5314.5913422548</c:v>
                </c:pt>
                <c:pt idx="47">
                  <c:v>-5316.37972800749</c:v>
                </c:pt>
                <c:pt idx="48">
                  <c:v>-5318.111687234141</c:v>
                </c:pt>
                <c:pt idx="49">
                  <c:v>-5319.78921056355</c:v>
                </c:pt>
                <c:pt idx="50">
                  <c:v>-5321.414211937841</c:v>
                </c:pt>
                <c:pt idx="51">
                  <c:v>-5322.988532087544</c:v>
                </c:pt>
                <c:pt idx="52">
                  <c:v>-5324.513941846646</c:v>
                </c:pt>
                <c:pt idx="53">
                  <c:v>-5325.992145307002</c:v>
                </c:pt>
                <c:pt idx="54">
                  <c:v>-5327.424782814386</c:v>
                </c:pt>
                <c:pt idx="55">
                  <c:v>-5328.813433809978</c:v>
                </c:pt>
                <c:pt idx="56">
                  <c:v>-5330.159619522124</c:v>
                </c:pt>
                <c:pt idx="57">
                  <c:v>-5331.464805516182</c:v>
                </c:pt>
                <c:pt idx="58">
                  <c:v>-5332.730404107373</c:v>
                </c:pt>
                <c:pt idx="59">
                  <c:v>-5333.957776645047</c:v>
                </c:pt>
                <c:pt idx="60">
                  <c:v>-5335.14823567465</c:v>
                </c:pt>
                <c:pt idx="61">
                  <c:v>-5336.303046984842</c:v>
                </c:pt>
                <c:pt idx="62">
                  <c:v>-5337.423431546445</c:v>
                </c:pt>
                <c:pt idx="63">
                  <c:v>-5338.51056734948</c:v>
                </c:pt>
                <c:pt idx="64">
                  <c:v>-5339.565591145088</c:v>
                </c:pt>
                <c:pt idx="65">
                  <c:v>-5340.589600097722</c:v>
                </c:pt>
                <c:pt idx="66">
                  <c:v>-5341.583653353576</c:v>
                </c:pt>
                <c:pt idx="67">
                  <c:v>-5342.54877353033</c:v>
                </c:pt>
                <c:pt idx="68">
                  <c:v>-5343.485948133191</c:v>
                </c:pt>
                <c:pt idx="69">
                  <c:v>-5344.396130901784</c:v>
                </c:pt>
                <c:pt idx="70">
                  <c:v>-5345.280243092278</c:v>
                </c:pt>
                <c:pt idx="71">
                  <c:v>-5346.13917469873</c:v>
                </c:pt>
                <c:pt idx="72">
                  <c:v>-5346.973785617149</c:v>
                </c:pt>
                <c:pt idx="73">
                  <c:v>-5347.784906756471</c:v>
                </c:pt>
                <c:pt idx="74">
                  <c:v>-5348.573341098127</c:v>
                </c:pt>
                <c:pt idx="75">
                  <c:v>-5349.33986470939</c:v>
                </c:pt>
                <c:pt idx="76">
                  <c:v>-5350.08522771122</c:v>
                </c:pt>
                <c:pt idx="77">
                  <c:v>-5350.810155204512</c:v>
                </c:pt>
                <c:pt idx="78">
                  <c:v>-5351.515348156463</c:v>
                </c:pt>
                <c:pt idx="79">
                  <c:v>-5352.201484249606</c:v>
                </c:pt>
                <c:pt idx="80">
                  <c:v>-5352.86921869558</c:v>
                </c:pt>
                <c:pt idx="81">
                  <c:v>-5353.51918501528</c:v>
                </c:pt>
                <c:pt idx="82">
                  <c:v>-5354.15199578764</c:v>
                </c:pt>
                <c:pt idx="83">
                  <c:v>-5354.76824336822</c:v>
                </c:pt>
                <c:pt idx="84">
                  <c:v>-5355.36850057958</c:v>
                </c:pt>
                <c:pt idx="85">
                  <c:v>-5355.953321374664</c:v>
                </c:pt>
                <c:pt idx="86">
                  <c:v>-5356.52324147448</c:v>
                </c:pt>
                <c:pt idx="87">
                  <c:v>-5357.07877898175</c:v>
                </c:pt>
                <c:pt idx="88">
                  <c:v>-5357.62043497108</c:v>
                </c:pt>
                <c:pt idx="89">
                  <c:v>-5358.14869405736</c:v>
                </c:pt>
                <c:pt idx="90">
                  <c:v>-5358.66402494311</c:v>
                </c:pt>
                <c:pt idx="91">
                  <c:v>-5359.166880945696</c:v>
                </c:pt>
                <c:pt idx="92">
                  <c:v>-5359.6577005057</c:v>
                </c:pt>
                <c:pt idx="93">
                  <c:v>-5360.136907676686</c:v>
                </c:pt>
                <c:pt idx="94">
                  <c:v>-5360.604912597893</c:v>
                </c:pt>
                <c:pt idx="95">
                  <c:v>-5361.06211195001</c:v>
                </c:pt>
                <c:pt idx="96">
                  <c:v>-5361.508889395021</c:v>
                </c:pt>
                <c:pt idx="97">
                  <c:v>-5361.945616000826</c:v>
                </c:pt>
                <c:pt idx="98">
                  <c:v>-5362.372650651115</c:v>
                </c:pt>
                <c:pt idx="99">
                  <c:v>-5362.790340441301</c:v>
                </c:pt>
                <c:pt idx="100">
                  <c:v>-5363.19902106075</c:v>
                </c:pt>
                <c:pt idx="101">
                  <c:v>-5363.599017162313</c:v>
                </c:pt>
                <c:pt idx="102">
                  <c:v>-5363.990642719204</c:v>
                </c:pt>
                <c:pt idx="103">
                  <c:v>-5364.374201370028</c:v>
                </c:pt>
                <c:pt idx="104">
                  <c:v>-5364.74998675225</c:v>
                </c:pt>
                <c:pt idx="105">
                  <c:v>-5365.118282824558</c:v>
                </c:pt>
                <c:pt idx="106">
                  <c:v>-5365.479364178744</c:v>
                </c:pt>
                <c:pt idx="107">
                  <c:v>-5365.833496341002</c:v>
                </c:pt>
                <c:pt idx="108">
                  <c:v>-5366.18093606387</c:v>
                </c:pt>
                <c:pt idx="109">
                  <c:v>-5366.52193160777</c:v>
                </c:pt>
                <c:pt idx="110">
                  <c:v>-5366.856723014352</c:v>
                </c:pt>
                <c:pt idx="111">
                  <c:v>-5367.185542370356</c:v>
                </c:pt>
                <c:pt idx="112">
                  <c:v>-5367.50861406307</c:v>
                </c:pt>
                <c:pt idx="113">
                  <c:v>-5367.82615502751</c:v>
                </c:pt>
                <c:pt idx="114">
                  <c:v>-5368.13837498577</c:v>
                </c:pt>
                <c:pt idx="115">
                  <c:v>-5368.445476678495</c:v>
                </c:pt>
                <c:pt idx="116">
                  <c:v>-5368.747656089032</c:v>
                </c:pt>
                <c:pt idx="117">
                  <c:v>-5369.045102660424</c:v>
                </c:pt>
                <c:pt idx="118">
                  <c:v>-5369.337999505322</c:v>
                </c:pt>
                <c:pt idx="119">
                  <c:v>-5369.6265236094</c:v>
                </c:pt>
              </c:numCache>
            </c:numRef>
          </c:yVal>
          <c:smooth val="0"/>
          <c:extLst xmlns:c16r2="http://schemas.microsoft.com/office/drawing/2015/06/chart">
            <c:ext xmlns:c16="http://schemas.microsoft.com/office/drawing/2014/chart" uri="{C3380CC4-5D6E-409C-BE32-E72D297353CC}">
              <c16:uniqueId val="{00000000-C636-4C69-B32F-FE851B1DB284}"/>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5192.19566656927</c:v>
                </c:pt>
                <c:pt idx="2">
                  <c:v>-5183.918706524682</c:v>
                </c:pt>
                <c:pt idx="3">
                  <c:v>-5179.360807706096</c:v>
                </c:pt>
                <c:pt idx="4">
                  <c:v>-5177.303333866494</c:v>
                </c:pt>
                <c:pt idx="5">
                  <c:v>-5177.14681141068</c:v>
                </c:pt>
                <c:pt idx="6">
                  <c:v>-5178.43086159314</c:v>
                </c:pt>
                <c:pt idx="7">
                  <c:v>-5180.801343298892</c:v>
                </c:pt>
                <c:pt idx="8">
                  <c:v>-5183.986249049627</c:v>
                </c:pt>
                <c:pt idx="9">
                  <c:v>-5187.777034524279</c:v>
                </c:pt>
                <c:pt idx="10">
                  <c:v>-5192.014155984411</c:v>
                </c:pt>
                <c:pt idx="11">
                  <c:v>-5196.575870372772</c:v>
                </c:pt>
                <c:pt idx="12">
                  <c:v>-5201.36956495369</c:v>
                </c:pt>
                <c:pt idx="13">
                  <c:v>-5206.32504786784</c:v>
                </c:pt>
                <c:pt idx="14">
                  <c:v>-5211.397917424209</c:v>
                </c:pt>
                <c:pt idx="15">
                  <c:v>-5216.393274785214</c:v>
                </c:pt>
                <c:pt idx="16">
                  <c:v>-5221.288176897593</c:v>
                </c:pt>
                <c:pt idx="17">
                  <c:v>-5226.068117866444</c:v>
                </c:pt>
                <c:pt idx="18">
                  <c:v>-5230.723449945513</c:v>
                </c:pt>
                <c:pt idx="19">
                  <c:v>-5235.248213268464</c:v>
                </c:pt>
                <c:pt idx="20">
                  <c:v>-5239.639231818091</c:v>
                </c:pt>
                <c:pt idx="21">
                  <c:v>-5243.895415775041</c:v>
                </c:pt>
                <c:pt idx="22">
                  <c:v>-5248.01722406245</c:v>
                </c:pt>
                <c:pt idx="23">
                  <c:v>-5252.006251149578</c:v>
                </c:pt>
                <c:pt idx="24">
                  <c:v>-5255.864910174317</c:v>
                </c:pt>
                <c:pt idx="25">
                  <c:v>-5259.59619066734</c:v>
                </c:pt>
                <c:pt idx="26">
                  <c:v>-5263.203474003421</c:v>
                </c:pt>
                <c:pt idx="27">
                  <c:v>-5266.690399487542</c:v>
                </c:pt>
                <c:pt idx="28">
                  <c:v>-5270.06065428991</c:v>
                </c:pt>
                <c:pt idx="29">
                  <c:v>-5273.318010412844</c:v>
                </c:pt>
                <c:pt idx="30">
                  <c:v>-5276.46626249089</c:v>
                </c:pt>
                <c:pt idx="31">
                  <c:v>-5279.509181808316</c:v>
                </c:pt>
                <c:pt idx="32">
                  <c:v>-5282.450483089564</c:v>
                </c:pt>
                <c:pt idx="33">
                  <c:v>-5285.293801017687</c:v>
                </c:pt>
                <c:pt idx="34">
                  <c:v>-5288.042674142474</c:v>
                </c:pt>
                <c:pt idx="35">
                  <c:v>-5290.700534374318</c:v>
                </c:pt>
                <c:pt idx="36">
                  <c:v>-5293.270700674399</c:v>
                </c:pt>
                <c:pt idx="37">
                  <c:v>-5295.756375872414</c:v>
                </c:pt>
                <c:pt idx="38">
                  <c:v>-5298.160645792151</c:v>
                </c:pt>
                <c:pt idx="39">
                  <c:v>-5300.486480057432</c:v>
                </c:pt>
                <c:pt idx="40">
                  <c:v>-5302.736734102793</c:v>
                </c:pt>
                <c:pt idx="41">
                  <c:v>-5304.91415199013</c:v>
                </c:pt>
                <c:pt idx="42">
                  <c:v>-5307.021369847358</c:v>
                </c:pt>
                <c:pt idx="43">
                  <c:v>-5309.060919651225</c:v>
                </c:pt>
                <c:pt idx="44">
                  <c:v>-5311.035233205111</c:v>
                </c:pt>
                <c:pt idx="45">
                  <c:v>-5312.946646199618</c:v>
                </c:pt>
                <c:pt idx="46">
                  <c:v>-5314.79740227386</c:v>
                </c:pt>
                <c:pt idx="47">
                  <c:v>-5316.589657018951</c:v>
                </c:pt>
                <c:pt idx="48">
                  <c:v>-5318.325481882453</c:v>
                </c:pt>
                <c:pt idx="49">
                  <c:v>-5320.006867945853</c:v>
                </c:pt>
                <c:pt idx="50">
                  <c:v>-5321.6357295575</c:v>
                </c:pt>
                <c:pt idx="51">
                  <c:v>-5323.213907810184</c:v>
                </c:pt>
                <c:pt idx="52">
                  <c:v>-5324.74317385925</c:v>
                </c:pt>
                <c:pt idx="53">
                  <c:v>-5326.225232079093</c:v>
                </c:pt>
                <c:pt idx="54">
                  <c:v>-5327.66172306182</c:v>
                </c:pt>
                <c:pt idx="55">
                  <c:v>-5329.05422646065</c:v>
                </c:pt>
                <c:pt idx="56">
                  <c:v>-5330.404263684191</c:v>
                </c:pt>
                <c:pt idx="57">
                  <c:v>-5331.713300447653</c:v>
                </c:pt>
                <c:pt idx="58">
                  <c:v>-5332.982749187875</c:v>
                </c:pt>
                <c:pt idx="59">
                  <c:v>-5334.213971349101</c:v>
                </c:pt>
                <c:pt idx="60">
                  <c:v>-5335.408279546638</c:v>
                </c:pt>
                <c:pt idx="61">
                  <c:v>-5336.5669396155</c:v>
                </c:pt>
                <c:pt idx="62">
                  <c:v>-5337.69117255056</c:v>
                </c:pt>
                <c:pt idx="63">
                  <c:v>-5338.782156345202</c:v>
                </c:pt>
                <c:pt idx="64">
                  <c:v>-5339.841027734205</c:v>
                </c:pt>
                <c:pt idx="65">
                  <c:v>-5340.868883847334</c:v>
                </c:pt>
                <c:pt idx="66">
                  <c:v>-5341.866783778761</c:v>
                </c:pt>
                <c:pt idx="67">
                  <c:v>-5342.835750077844</c:v>
                </c:pt>
                <c:pt idx="68">
                  <c:v>-5343.776770166201</c:v>
                </c:pt>
                <c:pt idx="69">
                  <c:v>-5344.690797685533</c:v>
                </c:pt>
                <c:pt idx="70">
                  <c:v>-5345.578753780531</c:v>
                </c:pt>
                <c:pt idx="71">
                  <c:v>-5346.441528321306</c:v>
                </c:pt>
                <c:pt idx="72">
                  <c:v>-5347.27998106783</c:v>
                </c:pt>
                <c:pt idx="73">
                  <c:v>-5348.094942781826</c:v>
                </c:pt>
                <c:pt idx="74">
                  <c:v>-5348.88721628733</c:v>
                </c:pt>
                <c:pt idx="75">
                  <c:v>-5349.657577484253</c:v>
                </c:pt>
                <c:pt idx="76">
                  <c:v>-5350.406776317126</c:v>
                </c:pt>
                <c:pt idx="77">
                  <c:v>-5351.135537701771</c:v>
                </c:pt>
                <c:pt idx="78">
                  <c:v>-5351.84456241237</c:v>
                </c:pt>
                <c:pt idx="79">
                  <c:v>-5352.534527930959</c:v>
                </c:pt>
                <c:pt idx="80">
                  <c:v>-5353.206089261675</c:v>
                </c:pt>
                <c:pt idx="81">
                  <c:v>-5353.859879711493</c:v>
                </c:pt>
                <c:pt idx="82">
                  <c:v>-5354.496511639314</c:v>
                </c:pt>
                <c:pt idx="83">
                  <c:v>-5355.116577175103</c:v>
                </c:pt>
                <c:pt idx="84">
                  <c:v>-5355.720648910596</c:v>
                </c:pt>
                <c:pt idx="85">
                  <c:v>-5356.30928056307</c:v>
                </c:pt>
                <c:pt idx="86">
                  <c:v>-5356.88300761352</c:v>
                </c:pt>
                <c:pt idx="87">
                  <c:v>-5357.442347920387</c:v>
                </c:pt>
                <c:pt idx="88">
                  <c:v>-5357.987802310425</c:v>
                </c:pt>
                <c:pt idx="89">
                  <c:v>-5358.519855147179</c:v>
                </c:pt>
                <c:pt idx="90">
                  <c:v>-5359.038974878466</c:v>
                </c:pt>
                <c:pt idx="91">
                  <c:v>-5359.54561456431</c:v>
                </c:pt>
                <c:pt idx="92">
                  <c:v>-5360.040212385244</c:v>
                </c:pt>
                <c:pt idx="93">
                  <c:v>-5360.523192132508</c:v>
                </c:pt>
                <c:pt idx="94">
                  <c:v>-5360.994963680896</c:v>
                </c:pt>
                <c:pt idx="95">
                  <c:v>-5361.455923444766</c:v>
                </c:pt>
                <c:pt idx="96">
                  <c:v>-5361.906454818189</c:v>
                </c:pt>
                <c:pt idx="97">
                  <c:v>-5362.34692859969</c:v>
                </c:pt>
                <c:pt idx="98">
                  <c:v>-5362.777703402387</c:v>
                </c:pt>
                <c:pt idx="99">
                  <c:v>-5363.19912605006</c:v>
                </c:pt>
                <c:pt idx="100">
                  <c:v>-5363.61153195964</c:v>
                </c:pt>
                <c:pt idx="101">
                  <c:v>-5364.01524551083</c:v>
                </c:pt>
                <c:pt idx="102">
                  <c:v>-5364.410580403211</c:v>
                </c:pt>
                <c:pt idx="103">
                  <c:v>-5364.797840001414</c:v>
                </c:pt>
                <c:pt idx="104">
                  <c:v>-5365.177317668677</c:v>
                </c:pt>
                <c:pt idx="105">
                  <c:v>-5365.54929708955</c:v>
                </c:pt>
                <c:pt idx="106">
                  <c:v>-5365.914052581582</c:v>
                </c:pt>
                <c:pt idx="107">
                  <c:v>-5366.271849397141</c:v>
                </c:pt>
                <c:pt idx="108">
                  <c:v>-5366.62294401499</c:v>
                </c:pt>
                <c:pt idx="109">
                  <c:v>-5366.967584422564</c:v>
                </c:pt>
                <c:pt idx="110">
                  <c:v>-5367.306010388936</c:v>
                </c:pt>
                <c:pt idx="111">
                  <c:v>-5367.63845372891</c:v>
                </c:pt>
                <c:pt idx="112">
                  <c:v>-5367.965138558663</c:v>
                </c:pt>
                <c:pt idx="113">
                  <c:v>-5368.286281542998</c:v>
                </c:pt>
                <c:pt idx="114">
                  <c:v>-5368.602092134712</c:v>
                </c:pt>
                <c:pt idx="115">
                  <c:v>-5368.912772806249</c:v>
                </c:pt>
                <c:pt idx="116">
                  <c:v>-5369.218519273897</c:v>
                </c:pt>
                <c:pt idx="117">
                  <c:v>-5369.51952071481</c:v>
                </c:pt>
                <c:pt idx="118">
                  <c:v>-5369.815959977124</c:v>
                </c:pt>
                <c:pt idx="119">
                  <c:v>-5370.108013783297</c:v>
                </c:pt>
              </c:numCache>
            </c:numRef>
          </c:yVal>
          <c:smooth val="0"/>
          <c:extLst xmlns:c16r2="http://schemas.microsoft.com/office/drawing/2015/06/chart">
            <c:ext xmlns:c16="http://schemas.microsoft.com/office/drawing/2014/chart" uri="{C3380CC4-5D6E-409C-BE32-E72D297353CC}">
              <c16:uniqueId val="{00000001-C636-4C69-B32F-FE851B1DB284}"/>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5192.19566656927</c:v>
                </c:pt>
                <c:pt idx="2">
                  <c:v>-5183.868232824</c:v>
                </c:pt>
                <c:pt idx="3">
                  <c:v>-5179.260777895059</c:v>
                </c:pt>
                <c:pt idx="4">
                  <c:v>-5177.15460428144</c:v>
                </c:pt>
                <c:pt idx="5">
                  <c:v>-5176.950181720134</c:v>
                </c:pt>
                <c:pt idx="6">
                  <c:v>-5178.187083419136</c:v>
                </c:pt>
                <c:pt idx="7">
                  <c:v>-5180.51112682383</c:v>
                </c:pt>
                <c:pt idx="8">
                  <c:v>-5183.65026809434</c:v>
                </c:pt>
                <c:pt idx="9">
                  <c:v>-5187.395930480222</c:v>
                </c:pt>
                <c:pt idx="10">
                  <c:v>-5191.588540887427</c:v>
                </c:pt>
                <c:pt idx="11">
                  <c:v>-5196.10632933384</c:v>
                </c:pt>
                <c:pt idx="12">
                  <c:v>-5200.856658108234</c:v>
                </c:pt>
                <c:pt idx="13">
                  <c:v>-5205.769311964315</c:v>
                </c:pt>
                <c:pt idx="14">
                  <c:v>-5210.799873924399</c:v>
                </c:pt>
                <c:pt idx="15">
                  <c:v>-5215.753200388957</c:v>
                </c:pt>
                <c:pt idx="16">
                  <c:v>-5220.606379881684</c:v>
                </c:pt>
                <c:pt idx="17">
                  <c:v>-5225.344933684056</c:v>
                </c:pt>
                <c:pt idx="18">
                  <c:v>-5229.959236233396</c:v>
                </c:pt>
                <c:pt idx="19">
                  <c:v>-5234.443345821762</c:v>
                </c:pt>
                <c:pt idx="20">
                  <c:v>-5238.79410132242</c:v>
                </c:pt>
                <c:pt idx="21">
                  <c:v>-5243.010425129432</c:v>
                </c:pt>
                <c:pt idx="22">
                  <c:v>-5247.092786166373</c:v>
                </c:pt>
                <c:pt idx="23">
                  <c:v>-5251.042787054968</c:v>
                </c:pt>
                <c:pt idx="24">
                  <c:v>-5254.862847526772</c:v>
                </c:pt>
                <c:pt idx="25">
                  <c:v>-5258.555962377664</c:v>
                </c:pt>
                <c:pt idx="26">
                  <c:v>-5262.125517104057</c:v>
                </c:pt>
                <c:pt idx="27">
                  <c:v>-5265.575154152458</c:v>
                </c:pt>
                <c:pt idx="28">
                  <c:v>-5268.908562553671</c:v>
                </c:pt>
                <c:pt idx="29">
                  <c:v>-5272.129515478804</c:v>
                </c:pt>
                <c:pt idx="30">
                  <c:v>-5275.24180811548</c:v>
                </c:pt>
                <c:pt idx="31">
                  <c:v>-5278.249211744864</c:v>
                </c:pt>
                <c:pt idx="32">
                  <c:v>-5281.1554405834</c:v>
                </c:pt>
                <c:pt idx="33">
                  <c:v>-5283.964128346011</c:v>
                </c:pt>
                <c:pt idx="34">
                  <c:v>-5286.678812193662</c:v>
                </c:pt>
                <c:pt idx="35">
                  <c:v>-5289.302922262442</c:v>
                </c:pt>
                <c:pt idx="36">
                  <c:v>-5291.83977538519</c:v>
                </c:pt>
                <c:pt idx="37">
                  <c:v>-5294.29257193785</c:v>
                </c:pt>
                <c:pt idx="38">
                  <c:v>-5296.664394991116</c:v>
                </c:pt>
                <c:pt idx="39">
                  <c:v>-5298.95821114026</c:v>
                </c:pt>
                <c:pt idx="40">
                  <c:v>-5301.176872537962</c:v>
                </c:pt>
                <c:pt idx="41">
                  <c:v>-5303.323119730616</c:v>
                </c:pt>
                <c:pt idx="42">
                  <c:v>-5305.399585116153</c:v>
                </c:pt>
                <c:pt idx="43">
                  <c:v>-5307.408796744729</c:v>
                </c:pt>
                <c:pt idx="44">
                  <c:v>-5309.35318231355</c:v>
                </c:pt>
                <c:pt idx="45">
                  <c:v>-5311.235073242377</c:v>
                </c:pt>
                <c:pt idx="46">
                  <c:v>-5313.056708750366</c:v>
                </c:pt>
                <c:pt idx="47">
                  <c:v>-5314.82023987299</c:v>
                </c:pt>
                <c:pt idx="48">
                  <c:v>-5316.527733379626</c:v>
                </c:pt>
                <c:pt idx="49">
                  <c:v>-5318.18117556338</c:v>
                </c:pt>
                <c:pt idx="50">
                  <c:v>-5319.782475885546</c:v>
                </c:pt>
                <c:pt idx="51">
                  <c:v>-5321.333470464324</c:v>
                </c:pt>
                <c:pt idx="52">
                  <c:v>-5322.83592540292</c:v>
                </c:pt>
                <c:pt idx="53">
                  <c:v>-5324.291539956313</c:v>
                </c:pt>
                <c:pt idx="54">
                  <c:v>-5325.701949538736</c:v>
                </c:pt>
                <c:pt idx="55">
                  <c:v>-5327.068728575955</c:v>
                </c:pt>
                <c:pt idx="56">
                  <c:v>-5328.393393207738</c:v>
                </c:pt>
                <c:pt idx="57">
                  <c:v>-5329.677403846807</c:v>
                </c:pt>
                <c:pt idx="58">
                  <c:v>-5330.92216760123</c:v>
                </c:pt>
                <c:pt idx="59">
                  <c:v>-5332.12904056705</c:v>
                </c:pt>
                <c:pt idx="60">
                  <c:v>-5333.299329998481</c:v>
                </c:pt>
                <c:pt idx="61">
                  <c:v>-5334.434296362579</c:v>
                </c:pt>
                <c:pt idx="62">
                  <c:v>-5335.535155285372</c:v>
                </c:pt>
                <c:pt idx="63">
                  <c:v>-5336.603079395677</c:v>
                </c:pt>
                <c:pt idx="64">
                  <c:v>-5337.639200073293</c:v>
                </c:pt>
                <c:pt idx="65">
                  <c:v>-5338.64460910724</c:v>
                </c:pt>
                <c:pt idx="66">
                  <c:v>-5339.62036026973</c:v>
                </c:pt>
                <c:pt idx="67">
                  <c:v>-5340.567470811184</c:v>
                </c:pt>
                <c:pt idx="68">
                  <c:v>-5341.486922881118</c:v>
                </c:pt>
                <c:pt idx="69">
                  <c:v>-5342.3796648798</c:v>
                </c:pt>
                <c:pt idx="70">
                  <c:v>-5343.24661274453</c:v>
                </c:pt>
                <c:pt idx="71">
                  <c:v>-5344.088651175108</c:v>
                </c:pt>
                <c:pt idx="72">
                  <c:v>-5344.906634801694</c:v>
                </c:pt>
                <c:pt idx="73">
                  <c:v>-5345.701389298971</c:v>
                </c:pt>
                <c:pt idx="74">
                  <c:v>-5346.473712449516</c:v>
                </c:pt>
                <c:pt idx="75">
                  <c:v>-5347.22437515993</c:v>
                </c:pt>
                <c:pt idx="76">
                  <c:v>-5347.95412243123</c:v>
                </c:pt>
                <c:pt idx="77">
                  <c:v>-5348.663674288065</c:v>
                </c:pt>
                <c:pt idx="78">
                  <c:v>-5349.353726667392</c:v>
                </c:pt>
                <c:pt idx="79">
                  <c:v>-5350.024952269752</c:v>
                </c:pt>
                <c:pt idx="80">
                  <c:v>-5350.678001374981</c:v>
                </c:pt>
                <c:pt idx="81">
                  <c:v>-5351.313502624373</c:v>
                </c:pt>
                <c:pt idx="82">
                  <c:v>-5351.932063771062</c:v>
                </c:pt>
                <c:pt idx="83">
                  <c:v>-5352.53427240028</c:v>
                </c:pt>
                <c:pt idx="84">
                  <c:v>-5353.120696621044</c:v>
                </c:pt>
                <c:pt idx="85">
                  <c:v>-5353.691885730885</c:v>
                </c:pt>
                <c:pt idx="86">
                  <c:v>-5354.248370854686</c:v>
                </c:pt>
                <c:pt idx="87">
                  <c:v>-5354.7906655593</c:v>
                </c:pt>
                <c:pt idx="88">
                  <c:v>-5355.31926644465</c:v>
                </c:pt>
                <c:pt idx="89">
                  <c:v>-5355.834653712991</c:v>
                </c:pt>
                <c:pt idx="90">
                  <c:v>-5356.337291716834</c:v>
                </c:pt>
                <c:pt idx="91">
                  <c:v>-5356.82762948686</c:v>
                </c:pt>
                <c:pt idx="92">
                  <c:v>-5357.30610124064</c:v>
                </c:pt>
                <c:pt idx="93">
                  <c:v>-5357.773126873024</c:v>
                </c:pt>
                <c:pt idx="94">
                  <c:v>-5358.229112428947</c:v>
                </c:pt>
                <c:pt idx="95">
                  <c:v>-5358.67445055953</c:v>
                </c:pt>
                <c:pt idx="96">
                  <c:v>-5359.109520962141</c:v>
                </c:pt>
                <c:pt idx="97">
                  <c:v>-5359.534690805001</c:v>
                </c:pt>
                <c:pt idx="98">
                  <c:v>-5359.950315137148</c:v>
                </c:pt>
                <c:pt idx="99">
                  <c:v>-5360.356737284448</c:v>
                </c:pt>
                <c:pt idx="100">
                  <c:v>-5360.754289231383</c:v>
                </c:pt>
                <c:pt idx="101">
                  <c:v>-5361.143291990826</c:v>
                </c:pt>
                <c:pt idx="102">
                  <c:v>-5361.524055960483</c:v>
                </c:pt>
                <c:pt idx="103">
                  <c:v>-5361.89688126773</c:v>
                </c:pt>
                <c:pt idx="104">
                  <c:v>-5362.262058102762</c:v>
                </c:pt>
                <c:pt idx="105">
                  <c:v>-5362.619867040677</c:v>
                </c:pt>
                <c:pt idx="106">
                  <c:v>-5362.97057935283</c:v>
                </c:pt>
                <c:pt idx="107">
                  <c:v>-5363.314457307912</c:v>
                </c:pt>
                <c:pt idx="108">
                  <c:v>-5363.65175446309</c:v>
                </c:pt>
                <c:pt idx="109">
                  <c:v>-5363.982715945536</c:v>
                </c:pt>
                <c:pt idx="110">
                  <c:v>-5364.307578724995</c:v>
                </c:pt>
                <c:pt idx="111">
                  <c:v>-5364.62657187685</c:v>
                </c:pt>
                <c:pt idx="112">
                  <c:v>-5364.939916837408</c:v>
                </c:pt>
                <c:pt idx="113">
                  <c:v>-5365.247827650346</c:v>
                </c:pt>
                <c:pt idx="114">
                  <c:v>-5365.550511205343</c:v>
                </c:pt>
                <c:pt idx="115">
                  <c:v>-5365.848167469015</c:v>
                </c:pt>
                <c:pt idx="116">
                  <c:v>-5366.140989708354</c:v>
                </c:pt>
                <c:pt idx="117">
                  <c:v>-5366.429164707054</c:v>
                </c:pt>
                <c:pt idx="118">
                  <c:v>-5366.71287297476</c:v>
                </c:pt>
                <c:pt idx="119">
                  <c:v>-5366.992288949732</c:v>
                </c:pt>
              </c:numCache>
            </c:numRef>
          </c:yVal>
          <c:smooth val="0"/>
          <c:extLst xmlns:c16r2="http://schemas.microsoft.com/office/drawing/2015/06/chart">
            <c:ext xmlns:c16="http://schemas.microsoft.com/office/drawing/2014/chart" uri="{C3380CC4-5D6E-409C-BE32-E72D297353CC}">
              <c16:uniqueId val="{00000002-C636-4C69-B32F-FE851B1DB284}"/>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5192.19566656927</c:v>
                </c:pt>
                <c:pt idx="2">
                  <c:v>-5183.912187237067</c:v>
                </c:pt>
                <c:pt idx="3">
                  <c:v>-5179.34732968583</c:v>
                </c:pt>
                <c:pt idx="4">
                  <c:v>-5177.276817233142</c:v>
                </c:pt>
                <c:pt idx="5">
                  <c:v>-5177.097237546323</c:v>
                </c:pt>
                <c:pt idx="6">
                  <c:v>-5178.345333674464</c:v>
                </c:pt>
                <c:pt idx="7">
                  <c:v>-5180.664902766002</c:v>
                </c:pt>
                <c:pt idx="8">
                  <c:v>-5183.782503998282</c:v>
                </c:pt>
                <c:pt idx="9">
                  <c:v>-5187.488642416854</c:v>
                </c:pt>
                <c:pt idx="10">
                  <c:v>-5191.623193545532</c:v>
                </c:pt>
                <c:pt idx="11">
                  <c:v>-5196.06411614682</c:v>
                </c:pt>
                <c:pt idx="12">
                  <c:v>-5200.718714269951</c:v>
                </c:pt>
                <c:pt idx="13">
                  <c:v>-5205.51687551385</c:v>
                </c:pt>
                <c:pt idx="14">
                  <c:v>-5210.414400001286</c:v>
                </c:pt>
                <c:pt idx="15">
                  <c:v>-5215.216886208844</c:v>
                </c:pt>
                <c:pt idx="16">
                  <c:v>-5219.904258838998</c:v>
                </c:pt>
                <c:pt idx="17">
                  <c:v>-5224.464408733387</c:v>
                </c:pt>
                <c:pt idx="18">
                  <c:v>-5228.88979368593</c:v>
                </c:pt>
                <c:pt idx="19">
                  <c:v>-5233.176308088096</c:v>
                </c:pt>
                <c:pt idx="20">
                  <c:v>-5237.32241219758</c:v>
                </c:pt>
                <c:pt idx="21">
                  <c:v>-5241.32846253661</c:v>
                </c:pt>
                <c:pt idx="22">
                  <c:v>-5245.196198160952</c:v>
                </c:pt>
                <c:pt idx="23">
                  <c:v>-5248.928347617762</c:v>
                </c:pt>
                <c:pt idx="24">
                  <c:v>-5252.528329268488</c:v>
                </c:pt>
                <c:pt idx="25">
                  <c:v>-5256.000023763564</c:v>
                </c:pt>
                <c:pt idx="26">
                  <c:v>-5259.347602205224</c:v>
                </c:pt>
                <c:pt idx="27">
                  <c:v>-5262.575403243798</c:v>
                </c:pt>
                <c:pt idx="28">
                  <c:v>-5265.687732709386</c:v>
                </c:pt>
                <c:pt idx="29">
                  <c:v>-5268.688911069784</c:v>
                </c:pt>
                <c:pt idx="30">
                  <c:v>-5271.583217972317</c:v>
                </c:pt>
                <c:pt idx="31">
                  <c:v>-5274.374852367157</c:v>
                </c:pt>
                <c:pt idx="32">
                  <c:v>-5277.067904746735</c:v>
                </c:pt>
                <c:pt idx="33">
                  <c:v>-5279.666338544107</c:v>
                </c:pt>
                <c:pt idx="34">
                  <c:v>-5282.17397842557</c:v>
                </c:pt>
                <c:pt idx="35">
                  <c:v>-5284.59450373597</c:v>
                </c:pt>
                <c:pt idx="36">
                  <c:v>-5286.931445759321</c:v>
                </c:pt>
                <c:pt idx="37">
                  <c:v>-5289.18818777108</c:v>
                </c:pt>
                <c:pt idx="38">
                  <c:v>-5291.367967100054</c:v>
                </c:pt>
                <c:pt idx="39">
                  <c:v>-5293.473878605088</c:v>
                </c:pt>
                <c:pt idx="40">
                  <c:v>-5295.508879119396</c:v>
                </c:pt>
                <c:pt idx="41">
                  <c:v>-5297.475792487578</c:v>
                </c:pt>
                <c:pt idx="42">
                  <c:v>-5299.377315034446</c:v>
                </c:pt>
                <c:pt idx="43">
                  <c:v>-5301.2160212044</c:v>
                </c:pt>
                <c:pt idx="44">
                  <c:v>-5302.99436923747</c:v>
                </c:pt>
                <c:pt idx="45">
                  <c:v>-5304.714706786413</c:v>
                </c:pt>
                <c:pt idx="46">
                  <c:v>-5306.37927640385</c:v>
                </c:pt>
                <c:pt idx="47">
                  <c:v>-5307.99022085336</c:v>
                </c:pt>
                <c:pt idx="48">
                  <c:v>-5309.549588213264</c:v>
                </c:pt>
                <c:pt idx="49">
                  <c:v>-5311.059336754533</c:v>
                </c:pt>
                <c:pt idx="50">
                  <c:v>-5312.52133958322</c:v>
                </c:pt>
                <c:pt idx="51">
                  <c:v>-5313.937389044485</c:v>
                </c:pt>
                <c:pt idx="52">
                  <c:v>-5315.309200890693</c:v>
                </c:pt>
                <c:pt idx="53">
                  <c:v>-5316.638418217259</c:v>
                </c:pt>
                <c:pt idx="54">
                  <c:v>-5317.926615176576</c:v>
                </c:pt>
                <c:pt idx="55">
                  <c:v>-5319.175300476545</c:v>
                </c:pt>
                <c:pt idx="56">
                  <c:v>-5320.38592067543</c:v>
                </c:pt>
                <c:pt idx="57">
                  <c:v>-5321.559863282971</c:v>
                </c:pt>
                <c:pt idx="58">
                  <c:v>-5322.698459678558</c:v>
                </c:pt>
                <c:pt idx="59">
                  <c:v>-5323.802987857328</c:v>
                </c:pt>
                <c:pt idx="60">
                  <c:v>-5324.874675014253</c:v>
                </c:pt>
                <c:pt idx="61">
                  <c:v>-5325.914699976558</c:v>
                </c:pt>
                <c:pt idx="62">
                  <c:v>-5326.924195494052</c:v>
                </c:pt>
                <c:pt idx="63">
                  <c:v>-5327.904250396276</c:v>
                </c:pt>
                <c:pt idx="64">
                  <c:v>-5328.85591162568</c:v>
                </c:pt>
                <c:pt idx="65">
                  <c:v>-5329.780186154232</c:v>
                </c:pt>
                <c:pt idx="66">
                  <c:v>-5330.67804279177</c:v>
                </c:pt>
                <c:pt idx="67">
                  <c:v>-5331.550413892917</c:v>
                </c:pt>
                <c:pt idx="68">
                  <c:v>-5332.3981969692</c:v>
                </c:pt>
                <c:pt idx="69">
                  <c:v>-5333.2222562129</c:v>
                </c:pt>
                <c:pt idx="70">
                  <c:v>-5334.023423938066</c:v>
                </c:pt>
                <c:pt idx="71">
                  <c:v>-5334.802501944286</c:v>
                </c:pt>
                <c:pt idx="72">
                  <c:v>-5335.560262808332</c:v>
                </c:pt>
                <c:pt idx="73">
                  <c:v>-5336.297451108057</c:v>
                </c:pt>
                <c:pt idx="74">
                  <c:v>-5337.014784583054</c:v>
                </c:pt>
                <c:pt idx="75">
                  <c:v>-5337.712955236108</c:v>
                </c:pt>
                <c:pt idx="76">
                  <c:v>-5338.392630379044</c:v>
                </c:pt>
                <c:pt idx="77">
                  <c:v>-5339.054453626559</c:v>
                </c:pt>
                <c:pt idx="78">
                  <c:v>-5339.699045841138</c:v>
                </c:pt>
                <c:pt idx="79">
                  <c:v>-5340.327006032152</c:v>
                </c:pt>
                <c:pt idx="80">
                  <c:v>-5340.938912211711</c:v>
                </c:pt>
                <c:pt idx="81">
                  <c:v>-5341.535322210389</c:v>
                </c:pt>
                <c:pt idx="82">
                  <c:v>-5342.11677445403</c:v>
                </c:pt>
                <c:pt idx="83">
                  <c:v>-5342.683788705493</c:v>
                </c:pt>
                <c:pt idx="84">
                  <c:v>-5343.236866772164</c:v>
                </c:pt>
                <c:pt idx="85">
                  <c:v>-5343.776493181431</c:v>
                </c:pt>
                <c:pt idx="86">
                  <c:v>-5344.303135826307</c:v>
                </c:pt>
                <c:pt idx="87">
                  <c:v>-5344.817246582511</c:v>
                </c:pt>
                <c:pt idx="88">
                  <c:v>-5345.31926189862</c:v>
                </c:pt>
                <c:pt idx="89">
                  <c:v>-5345.80960336087</c:v>
                </c:pt>
                <c:pt idx="90">
                  <c:v>-5346.288678233948</c:v>
                </c:pt>
                <c:pt idx="91">
                  <c:v>-5346.756879978853</c:v>
                </c:pt>
                <c:pt idx="92">
                  <c:v>-5347.214588749237</c:v>
                </c:pt>
                <c:pt idx="93">
                  <c:v>-5347.6621718673</c:v>
                </c:pt>
                <c:pt idx="94">
                  <c:v>-5348.099984280201</c:v>
                </c:pt>
                <c:pt idx="95">
                  <c:v>-5348.52836899797</c:v>
                </c:pt>
                <c:pt idx="96">
                  <c:v>-5348.947657513891</c:v>
                </c:pt>
                <c:pt idx="97">
                  <c:v>-5349.35817020827</c:v>
                </c:pt>
                <c:pt idx="98">
                  <c:v>-5349.760216736118</c:v>
                </c:pt>
                <c:pt idx="99">
                  <c:v>-5350.154096399976</c:v>
                </c:pt>
                <c:pt idx="100">
                  <c:v>-5350.54009850801</c:v>
                </c:pt>
                <c:pt idx="101">
                  <c:v>-5350.91850271866</c:v>
                </c:pt>
                <c:pt idx="102">
                  <c:v>-5351.28957937197</c:v>
                </c:pt>
                <c:pt idx="103">
                  <c:v>-5351.653589808455</c:v>
                </c:pt>
                <c:pt idx="104">
                  <c:v>-5352.010786676074</c:v>
                </c:pt>
                <c:pt idx="105">
                  <c:v>-5352.36141422563</c:v>
                </c:pt>
                <c:pt idx="106">
                  <c:v>-5352.705708595476</c:v>
                </c:pt>
                <c:pt idx="107">
                  <c:v>-5353.043898085471</c:v>
                </c:pt>
                <c:pt idx="108">
                  <c:v>-5353.37620342121</c:v>
                </c:pt>
                <c:pt idx="109">
                  <c:v>-5353.70283800845</c:v>
                </c:pt>
                <c:pt idx="110">
                  <c:v>-5354.02400817857</c:v>
                </c:pt>
                <c:pt idx="111">
                  <c:v>-5354.339913425032</c:v>
                </c:pt>
                <c:pt idx="112">
                  <c:v>-5354.650746631552</c:v>
                </c:pt>
                <c:pt idx="113">
                  <c:v>-5354.956694292101</c:v>
                </c:pt>
                <c:pt idx="114">
                  <c:v>-5355.257936723177</c:v>
                </c:pt>
                <c:pt idx="115">
                  <c:v>-5355.5546482686</c:v>
                </c:pt>
                <c:pt idx="116">
                  <c:v>-5355.846997497192</c:v>
                </c:pt>
                <c:pt idx="117">
                  <c:v>-5356.135147393474</c:v>
                </c:pt>
                <c:pt idx="118">
                  <c:v>-5356.419255541903</c:v>
                </c:pt>
                <c:pt idx="119">
                  <c:v>-5356.699474304627</c:v>
                </c:pt>
              </c:numCache>
            </c:numRef>
          </c:yVal>
          <c:smooth val="0"/>
          <c:extLst xmlns:c16r2="http://schemas.microsoft.com/office/drawing/2015/06/chart">
            <c:ext xmlns:c16="http://schemas.microsoft.com/office/drawing/2014/chart" uri="{C3380CC4-5D6E-409C-BE32-E72D297353CC}">
              <c16:uniqueId val="{00000003-C636-4C69-B32F-FE851B1DB284}"/>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5192.19566656927</c:v>
                </c:pt>
                <c:pt idx="2">
                  <c:v>-5183.898770235479</c:v>
                </c:pt>
                <c:pt idx="3">
                  <c:v>-5179.285553082751</c:v>
                </c:pt>
                <c:pt idx="4">
                  <c:v>-5177.15283684303</c:v>
                </c:pt>
                <c:pt idx="5">
                  <c:v>-5176.909177046809</c:v>
                </c:pt>
                <c:pt idx="6">
                  <c:v>-5178.100067231106</c:v>
                </c:pt>
                <c:pt idx="7">
                  <c:v>-5180.37560033461</c:v>
                </c:pt>
                <c:pt idx="8">
                  <c:v>-5183.466753208228</c:v>
                </c:pt>
                <c:pt idx="9">
                  <c:v>-5187.167017352276</c:v>
                </c:pt>
                <c:pt idx="10">
                  <c:v>-5191.31816956773</c:v>
                </c:pt>
                <c:pt idx="11">
                  <c:v>-5195.799252298999</c:v>
                </c:pt>
                <c:pt idx="12">
                  <c:v>-5200.518042253926</c:v>
                </c:pt>
                <c:pt idx="13">
                  <c:v>-5205.404447821083</c:v>
                </c:pt>
                <c:pt idx="14">
                  <c:v>-5210.413957205446</c:v>
                </c:pt>
                <c:pt idx="15">
                  <c:v>-5215.351292872154</c:v>
                </c:pt>
                <c:pt idx="16">
                  <c:v>-5220.19204111922</c:v>
                </c:pt>
                <c:pt idx="17">
                  <c:v>-5224.9205310053</c:v>
                </c:pt>
                <c:pt idx="18">
                  <c:v>-5229.52614651937</c:v>
                </c:pt>
                <c:pt idx="19">
                  <c:v>-5234.00212387706</c:v>
                </c:pt>
                <c:pt idx="20">
                  <c:v>-5238.34462104125</c:v>
                </c:pt>
                <c:pt idx="21">
                  <c:v>-5242.551998271486</c:v>
                </c:pt>
                <c:pt idx="22">
                  <c:v>-5246.62426261606</c:v>
                </c:pt>
                <c:pt idx="23">
                  <c:v>-5250.56263969478</c:v>
                </c:pt>
                <c:pt idx="24">
                  <c:v>-5254.36924426462</c:v>
                </c:pt>
                <c:pt idx="25">
                  <c:v>-5258.046827398666</c:v>
                </c:pt>
                <c:pt idx="26">
                  <c:v>-5261.598583041665</c:v>
                </c:pt>
                <c:pt idx="27">
                  <c:v>-5265.02800655586</c:v>
                </c:pt>
                <c:pt idx="28">
                  <c:v>-5268.338678194323</c:v>
                </c:pt>
                <c:pt idx="29">
                  <c:v>-5271.534293518311</c:v>
                </c:pt>
                <c:pt idx="30">
                  <c:v>-5274.618596951335</c:v>
                </c:pt>
                <c:pt idx="31">
                  <c:v>-5277.595332041576</c:v>
                </c:pt>
                <c:pt idx="32">
                  <c:v>-5280.468204981078</c:v>
                </c:pt>
                <c:pt idx="33">
                  <c:v>-5283.240858269954</c:v>
                </c:pt>
                <c:pt idx="34">
                  <c:v>-5285.916852131108</c:v>
                </c:pt>
                <c:pt idx="35">
                  <c:v>-5288.499651823687</c:v>
                </c:pt>
                <c:pt idx="36">
                  <c:v>-5290.9926194252</c:v>
                </c:pt>
                <c:pt idx="37">
                  <c:v>-5293.39900897921</c:v>
                </c:pt>
                <c:pt idx="38">
                  <c:v>-5295.72196415891</c:v>
                </c:pt>
                <c:pt idx="39">
                  <c:v>-5297.964517793793</c:v>
                </c:pt>
                <c:pt idx="40">
                  <c:v>-5300.129592761873</c:v>
                </c:pt>
                <c:pt idx="41">
                  <c:v>-5302.22000382897</c:v>
                </c:pt>
                <c:pt idx="42">
                  <c:v>-5304.238460234171</c:v>
                </c:pt>
                <c:pt idx="43">
                  <c:v>-5306.187568730347</c:v>
                </c:pt>
                <c:pt idx="44">
                  <c:v>-5308.069836916973</c:v>
                </c:pt>
                <c:pt idx="45">
                  <c:v>-5309.887676743077</c:v>
                </c:pt>
                <c:pt idx="46">
                  <c:v>-5311.64340808709</c:v>
                </c:pt>
                <c:pt idx="47">
                  <c:v>-5313.339262346886</c:v>
                </c:pt>
                <c:pt idx="48">
                  <c:v>-5314.977385990795</c:v>
                </c:pt>
                <c:pt idx="49">
                  <c:v>-5316.559844035484</c:v>
                </c:pt>
                <c:pt idx="50">
                  <c:v>-5318.088623425104</c:v>
                </c:pt>
                <c:pt idx="51">
                  <c:v>-5319.56563629868</c:v>
                </c:pt>
                <c:pt idx="52">
                  <c:v>-5320.992723133215</c:v>
                </c:pt>
                <c:pt idx="53">
                  <c:v>-5322.371655759208</c:v>
                </c:pt>
                <c:pt idx="54">
                  <c:v>-5323.704140246</c:v>
                </c:pt>
                <c:pt idx="55">
                  <c:v>-5324.991819657923</c:v>
                </c:pt>
                <c:pt idx="56">
                  <c:v>-5326.236276683284</c:v>
                </c:pt>
                <c:pt idx="57">
                  <c:v>-5327.43903614</c:v>
                </c:pt>
                <c:pt idx="58">
                  <c:v>-5328.601567362118</c:v>
                </c:pt>
                <c:pt idx="59">
                  <c:v>-5329.72528647177</c:v>
                </c:pt>
                <c:pt idx="60">
                  <c:v>-5330.811558542504</c:v>
                </c:pt>
                <c:pt idx="61">
                  <c:v>-5331.86169965822</c:v>
                </c:pt>
                <c:pt idx="62">
                  <c:v>-5332.876978873733</c:v>
                </c:pt>
                <c:pt idx="63">
                  <c:v>-5333.85862008181</c:v>
                </c:pt>
                <c:pt idx="64">
                  <c:v>-5334.807803791631</c:v>
                </c:pt>
                <c:pt idx="65">
                  <c:v>-5335.72566882376</c:v>
                </c:pt>
                <c:pt idx="66">
                  <c:v>-5336.613313925915</c:v>
                </c:pt>
                <c:pt idx="67">
                  <c:v>-5337.471799314186</c:v>
                </c:pt>
                <c:pt idx="68">
                  <c:v>-5338.30214814396</c:v>
                </c:pt>
                <c:pt idx="69">
                  <c:v>-5339.105347913406</c:v>
                </c:pt>
                <c:pt idx="70">
                  <c:v>-5339.882351805423</c:v>
                </c:pt>
                <c:pt idx="71">
                  <c:v>-5340.634079969004</c:v>
                </c:pt>
                <c:pt idx="72">
                  <c:v>-5341.36142074497</c:v>
                </c:pt>
                <c:pt idx="73">
                  <c:v>-5342.06523183854</c:v>
                </c:pt>
                <c:pt idx="74">
                  <c:v>-5342.746341441477</c:v>
                </c:pt>
                <c:pt idx="75">
                  <c:v>-5343.405549306881</c:v>
                </c:pt>
                <c:pt idx="76">
                  <c:v>-5344.043627778745</c:v>
                </c:pt>
                <c:pt idx="77">
                  <c:v>-5344.661322778854</c:v>
                </c:pt>
                <c:pt idx="78">
                  <c:v>-5345.259354753201</c:v>
                </c:pt>
                <c:pt idx="79">
                  <c:v>-5345.83841957985</c:v>
                </c:pt>
                <c:pt idx="80">
                  <c:v>-5346.399189440351</c:v>
                </c:pt>
                <c:pt idx="81">
                  <c:v>-5346.942313656418</c:v>
                </c:pt>
                <c:pt idx="82">
                  <c:v>-5347.468419493561</c:v>
                </c:pt>
                <c:pt idx="83">
                  <c:v>-5347.978112933253</c:v>
                </c:pt>
                <c:pt idx="84">
                  <c:v>-5348.471979415538</c:v>
                </c:pt>
                <c:pt idx="85">
                  <c:v>-5348.950584552185</c:v>
                </c:pt>
                <c:pt idx="86">
                  <c:v>-5349.414474813846</c:v>
                </c:pt>
                <c:pt idx="87">
                  <c:v>-5349.864178190375</c:v>
                </c:pt>
                <c:pt idx="88">
                  <c:v>-5350.300204826751</c:v>
                </c:pt>
                <c:pt idx="89">
                  <c:v>-5350.723047635161</c:v>
                </c:pt>
                <c:pt idx="90">
                  <c:v>-5351.13318288457</c:v>
                </c:pt>
                <c:pt idx="91">
                  <c:v>-5351.531070768582</c:v>
                </c:pt>
                <c:pt idx="92">
                  <c:v>-5351.917155952538</c:v>
                </c:pt>
                <c:pt idx="93">
                  <c:v>-5352.29186810087</c:v>
                </c:pt>
                <c:pt idx="94">
                  <c:v>-5352.655622385405</c:v>
                </c:pt>
                <c:pt idx="95">
                  <c:v>-5353.008819975395</c:v>
                </c:pt>
                <c:pt idx="96">
                  <c:v>-5353.351848510174</c:v>
                </c:pt>
                <c:pt idx="97">
                  <c:v>-5353.68508255494</c:v>
                </c:pt>
                <c:pt idx="98">
                  <c:v>-5354.008884040612</c:v>
                </c:pt>
                <c:pt idx="99">
                  <c:v>-5354.323602688047</c:v>
                </c:pt>
                <c:pt idx="100">
                  <c:v>-5354.62957641758</c:v>
                </c:pt>
                <c:pt idx="101">
                  <c:v>-5354.927131744193</c:v>
                </c:pt>
                <c:pt idx="102">
                  <c:v>-5355.216584159</c:v>
                </c:pt>
                <c:pt idx="103">
                  <c:v>-5355.498238497631</c:v>
                </c:pt>
                <c:pt idx="104">
                  <c:v>-5355.772389295802</c:v>
                </c:pt>
                <c:pt idx="105">
                  <c:v>-5356.039321132743</c:v>
                </c:pt>
                <c:pt idx="106">
                  <c:v>-5356.299308962944</c:v>
                </c:pt>
                <c:pt idx="107">
                  <c:v>-5356.552618436468</c:v>
                </c:pt>
                <c:pt idx="108">
                  <c:v>-5356.799506208408</c:v>
                </c:pt>
                <c:pt idx="109">
                  <c:v>-5357.04022023791</c:v>
                </c:pt>
                <c:pt idx="110">
                  <c:v>-5357.275000077006</c:v>
                </c:pt>
                <c:pt idx="111">
                  <c:v>-5357.50407714973</c:v>
                </c:pt>
                <c:pt idx="112">
                  <c:v>-5357.727675021797</c:v>
                </c:pt>
                <c:pt idx="113">
                  <c:v>-5357.94600966131</c:v>
                </c:pt>
                <c:pt idx="114">
                  <c:v>-5358.159289690604</c:v>
                </c:pt>
                <c:pt idx="115">
                  <c:v>-5358.367716629735</c:v>
                </c:pt>
                <c:pt idx="116">
                  <c:v>-5358.571485131841</c:v>
                </c:pt>
                <c:pt idx="117">
                  <c:v>-5358.77078321053</c:v>
                </c:pt>
                <c:pt idx="118">
                  <c:v>-5358.965792460021</c:v>
                </c:pt>
                <c:pt idx="119">
                  <c:v>-5359.156688267285</c:v>
                </c:pt>
              </c:numCache>
            </c:numRef>
          </c:yVal>
          <c:smooth val="0"/>
          <c:extLst xmlns:c16r2="http://schemas.microsoft.com/office/drawing/2015/06/chart">
            <c:ext xmlns:c16="http://schemas.microsoft.com/office/drawing/2014/chart" uri="{C3380CC4-5D6E-409C-BE32-E72D297353CC}">
              <c16:uniqueId val="{00000004-C636-4C69-B32F-FE851B1DB284}"/>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5192.19566656927</c:v>
                </c:pt>
                <c:pt idx="2">
                  <c:v>-5181.230403352311</c:v>
                </c:pt>
                <c:pt idx="3">
                  <c:v>-5174.069487722707</c:v>
                </c:pt>
                <c:pt idx="4">
                  <c:v>-5169.479390193192</c:v>
                </c:pt>
                <c:pt idx="5">
                  <c:v>-5166.851575923497</c:v>
                </c:pt>
                <c:pt idx="6">
                  <c:v>-5165.71850249283</c:v>
                </c:pt>
                <c:pt idx="7">
                  <c:v>-5165.720329794032</c:v>
                </c:pt>
                <c:pt idx="8">
                  <c:v>-5166.580491093216</c:v>
                </c:pt>
                <c:pt idx="9">
                  <c:v>-5168.086770756941</c:v>
                </c:pt>
                <c:pt idx="10">
                  <c:v>-5170.07664646589</c:v>
                </c:pt>
                <c:pt idx="11">
                  <c:v>-5172.425937908487</c:v>
                </c:pt>
                <c:pt idx="12">
                  <c:v>-5175.040018941658</c:v>
                </c:pt>
                <c:pt idx="13">
                  <c:v>-5177.847016944957</c:v>
                </c:pt>
                <c:pt idx="14">
                  <c:v>-5180.80127564386</c:v>
                </c:pt>
                <c:pt idx="15">
                  <c:v>-5183.755716295938</c:v>
                </c:pt>
                <c:pt idx="16">
                  <c:v>-5186.680499753103</c:v>
                </c:pt>
                <c:pt idx="17">
                  <c:v>-5189.555933668503</c:v>
                </c:pt>
                <c:pt idx="18">
                  <c:v>-5192.368110360941</c:v>
                </c:pt>
                <c:pt idx="19">
                  <c:v>-5195.107522302962</c:v>
                </c:pt>
                <c:pt idx="20">
                  <c:v>-5197.767995490492</c:v>
                </c:pt>
                <c:pt idx="21">
                  <c:v>-5200.345867542946</c:v>
                </c:pt>
                <c:pt idx="22">
                  <c:v>-5202.839355323148</c:v>
                </c:pt>
                <c:pt idx="23">
                  <c:v>-5205.248069233534</c:v>
                </c:pt>
                <c:pt idx="24">
                  <c:v>-5207.572640960788</c:v>
                </c:pt>
                <c:pt idx="25">
                  <c:v>-5209.81443890927</c:v>
                </c:pt>
                <c:pt idx="26">
                  <c:v>-5211.975351352688</c:v>
                </c:pt>
                <c:pt idx="27">
                  <c:v>-5214.05762648179</c:v>
                </c:pt>
                <c:pt idx="28">
                  <c:v>-5216.063691178362</c:v>
                </c:pt>
                <c:pt idx="29">
                  <c:v>-5217.996116624803</c:v>
                </c:pt>
                <c:pt idx="30">
                  <c:v>-5219.857548129472</c:v>
                </c:pt>
                <c:pt idx="31">
                  <c:v>-5221.650652548204</c:v>
                </c:pt>
                <c:pt idx="32">
                  <c:v>-5223.378079957456</c:v>
                </c:pt>
                <c:pt idx="33">
                  <c:v>-5225.042436189825</c:v>
                </c:pt>
                <c:pt idx="34">
                  <c:v>-5226.646263622084</c:v>
                </c:pt>
                <c:pt idx="35">
                  <c:v>-5228.192028204814</c:v>
                </c:pt>
                <c:pt idx="36">
                  <c:v>-5229.682111186433</c:v>
                </c:pt>
                <c:pt idx="37">
                  <c:v>-5231.118804342637</c:v>
                </c:pt>
                <c:pt idx="38">
                  <c:v>-5232.504307800254</c:v>
                </c:pt>
                <c:pt idx="39">
                  <c:v>-5233.840729758725</c:v>
                </c:pt>
                <c:pt idx="40">
                  <c:v>-5235.130087579251</c:v>
                </c:pt>
                <c:pt idx="41">
                  <c:v>-5236.374309818708</c:v>
                </c:pt>
                <c:pt idx="42">
                  <c:v>-5237.575238947702</c:v>
                </c:pt>
                <c:pt idx="43">
                  <c:v>-5238.734634492495</c:v>
                </c:pt>
                <c:pt idx="44">
                  <c:v>-5239.85417643102</c:v>
                </c:pt>
                <c:pt idx="45">
                  <c:v>-5240.935468716027</c:v>
                </c:pt>
                <c:pt idx="46">
                  <c:v>-5241.980042833417</c:v>
                </c:pt>
                <c:pt idx="47">
                  <c:v>-5242.989361328971</c:v>
                </c:pt>
                <c:pt idx="48">
                  <c:v>-5243.964821256528</c:v>
                </c:pt>
                <c:pt idx="49">
                  <c:v>-5244.907757515542</c:v>
                </c:pt>
                <c:pt idx="50">
                  <c:v>-5245.81944605731</c:v>
                </c:pt>
                <c:pt idx="51">
                  <c:v>-5246.701106946286</c:v>
                </c:pt>
                <c:pt idx="52">
                  <c:v>-5247.553907271522</c:v>
                </c:pt>
                <c:pt idx="53">
                  <c:v>-5248.378963904692</c:v>
                </c:pt>
                <c:pt idx="54">
                  <c:v>-5249.177346106932</c:v>
                </c:pt>
                <c:pt idx="55">
                  <c:v>-5249.95007798764</c:v>
                </c:pt>
                <c:pt idx="56">
                  <c:v>-5250.698140820237</c:v>
                </c:pt>
                <c:pt idx="57">
                  <c:v>-5251.4224752212</c:v>
                </c:pt>
                <c:pt idx="58">
                  <c:v>-5252.123983198835</c:v>
                </c:pt>
                <c:pt idx="59">
                  <c:v>-5252.803530078901</c:v>
                </c:pt>
                <c:pt idx="60">
                  <c:v>-5253.461946314008</c:v>
                </c:pt>
                <c:pt idx="61">
                  <c:v>-5254.10002918409</c:v>
                </c:pt>
                <c:pt idx="62">
                  <c:v>-5254.718544394495</c:v>
                </c:pt>
                <c:pt idx="63">
                  <c:v>-5255.318227578383</c:v>
                </c:pt>
                <c:pt idx="64">
                  <c:v>-5255.899785709887</c:v>
                </c:pt>
                <c:pt idx="65">
                  <c:v>-5256.463898433713</c:v>
                </c:pt>
                <c:pt idx="66">
                  <c:v>-5257.011219317031</c:v>
                </c:pt>
                <c:pt idx="67">
                  <c:v>-5257.542377028869</c:v>
                </c:pt>
                <c:pt idx="68">
                  <c:v>-5258.05797645194</c:v>
                </c:pt>
                <c:pt idx="69">
                  <c:v>-5258.55859973143</c:v>
                </c:pt>
                <c:pt idx="70">
                  <c:v>-5259.044807265313</c:v>
                </c:pt>
                <c:pt idx="71">
                  <c:v>-5259.517138639846</c:v>
                </c:pt>
                <c:pt idx="72">
                  <c:v>-5259.976113514109</c:v>
                </c:pt>
                <c:pt idx="73">
                  <c:v>-5260.42223245709</c:v>
                </c:pt>
                <c:pt idx="74">
                  <c:v>-5260.85597774039</c:v>
                </c:pt>
                <c:pt idx="75">
                  <c:v>-5261.277814089492</c:v>
                </c:pt>
                <c:pt idx="76">
                  <c:v>-5261.688189396315</c:v>
                </c:pt>
                <c:pt idx="77">
                  <c:v>-5262.087535395818</c:v>
                </c:pt>
                <c:pt idx="78">
                  <c:v>-5262.476268308474</c:v>
                </c:pt>
                <c:pt idx="79">
                  <c:v>-5262.85478945136</c:v>
                </c:pt>
                <c:pt idx="80">
                  <c:v>-5263.223485819377</c:v>
                </c:pt>
                <c:pt idx="81">
                  <c:v>-5263.582730638882</c:v>
                </c:pt>
                <c:pt idx="82">
                  <c:v>-5263.93288389498</c:v>
                </c:pt>
                <c:pt idx="83">
                  <c:v>-5264.274292834436</c:v>
                </c:pt>
                <c:pt idx="84">
                  <c:v>-5264.607292445824</c:v>
                </c:pt>
                <c:pt idx="85">
                  <c:v>-5264.932205917128</c:v>
                </c:pt>
                <c:pt idx="86">
                  <c:v>-5265.249345074119</c:v>
                </c:pt>
                <c:pt idx="87">
                  <c:v>-5265.559010798614</c:v>
                </c:pt>
                <c:pt idx="88">
                  <c:v>-5265.861493428961</c:v>
                </c:pt>
                <c:pt idx="89">
                  <c:v>-5266.157073143316</c:v>
                </c:pt>
                <c:pt idx="90">
                  <c:v>-5266.446020326748</c:v>
                </c:pt>
                <c:pt idx="91">
                  <c:v>-5266.728595922988</c:v>
                </c:pt>
                <c:pt idx="92">
                  <c:v>-5267.0050517718</c:v>
                </c:pt>
                <c:pt idx="93">
                  <c:v>-5267.275630932469</c:v>
                </c:pt>
                <c:pt idx="94">
                  <c:v>-5267.540567994387</c:v>
                </c:pt>
                <c:pt idx="95">
                  <c:v>-5267.800089375272</c:v>
                </c:pt>
                <c:pt idx="96">
                  <c:v>-5268.054413607526</c:v>
                </c:pt>
                <c:pt idx="97">
                  <c:v>-5268.303751613577</c:v>
                </c:pt>
                <c:pt idx="98">
                  <c:v>-5268.548306970592</c:v>
                </c:pt>
                <c:pt idx="99">
                  <c:v>-5268.788276164985</c:v>
                </c:pt>
                <c:pt idx="100">
                  <c:v>-5269.023848837329</c:v>
                </c:pt>
                <c:pt idx="101">
                  <c:v>-5269.255208018166</c:v>
                </c:pt>
                <c:pt idx="102">
                  <c:v>-5269.482530354947</c:v>
                </c:pt>
                <c:pt idx="103">
                  <c:v>-5269.705986330649</c:v>
                </c:pt>
                <c:pt idx="104">
                  <c:v>-5269.92574047437</c:v>
                </c:pt>
                <c:pt idx="105">
                  <c:v>-5270.1419515643</c:v>
                </c:pt>
                <c:pt idx="106">
                  <c:v>-5270.354772823383</c:v>
                </c:pt>
                <c:pt idx="107">
                  <c:v>-5270.564352107907</c:v>
                </c:pt>
                <c:pt idx="108">
                  <c:v>-5270.770832089431</c:v>
                </c:pt>
                <c:pt idx="109">
                  <c:v>-5270.974350430247</c:v>
                </c:pt>
                <c:pt idx="110">
                  <c:v>-5271.1750399529</c:v>
                </c:pt>
                <c:pt idx="111">
                  <c:v>-5271.373028803064</c:v>
                </c:pt>
                <c:pt idx="112">
                  <c:v>-5271.568440607828</c:v>
                </c:pt>
                <c:pt idx="113">
                  <c:v>-5271.761394627548</c:v>
                </c:pt>
                <c:pt idx="114">
                  <c:v>-5271.952005903018</c:v>
                </c:pt>
                <c:pt idx="115">
                  <c:v>-5272.140385397281</c:v>
                </c:pt>
                <c:pt idx="116">
                  <c:v>-5272.326640132803</c:v>
                </c:pt>
                <c:pt idx="117">
                  <c:v>-5272.510873323906</c:v>
                </c:pt>
                <c:pt idx="118">
                  <c:v>-5272.693184504554</c:v>
                </c:pt>
                <c:pt idx="119">
                  <c:v>-5272.873669652104</c:v>
                </c:pt>
              </c:numCache>
            </c:numRef>
          </c:yVal>
          <c:smooth val="0"/>
          <c:extLst xmlns:c16r2="http://schemas.microsoft.com/office/drawing/2015/06/chart">
            <c:ext xmlns:c16="http://schemas.microsoft.com/office/drawing/2014/chart" uri="{C3380CC4-5D6E-409C-BE32-E72D297353CC}">
              <c16:uniqueId val="{00000005-C636-4C69-B32F-FE851B1DB284}"/>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6150.781519764881</c:v>
                </c:pt>
                <c:pt idx="2">
                  <c:v>-6137.22416893048</c:v>
                </c:pt>
                <c:pt idx="3">
                  <c:v>-6128.423624238414</c:v>
                </c:pt>
                <c:pt idx="4">
                  <c:v>-6122.89468699642</c:v>
                </c:pt>
                <c:pt idx="5">
                  <c:v>-6119.886301737795</c:v>
                </c:pt>
                <c:pt idx="6">
                  <c:v>-6118.8184394959</c:v>
                </c:pt>
                <c:pt idx="7">
                  <c:v>-6119.242057129311</c:v>
                </c:pt>
                <c:pt idx="8">
                  <c:v>-6120.80963660135</c:v>
                </c:pt>
                <c:pt idx="9">
                  <c:v>-6123.25234265771</c:v>
                </c:pt>
                <c:pt idx="10">
                  <c:v>-6126.362308278665</c:v>
                </c:pt>
                <c:pt idx="11">
                  <c:v>-6129.978897839736</c:v>
                </c:pt>
                <c:pt idx="12">
                  <c:v>-6133.97805578698</c:v>
                </c:pt>
                <c:pt idx="13">
                  <c:v>-6138.26404866751</c:v>
                </c:pt>
                <c:pt idx="14">
                  <c:v>-6142.771469132073</c:v>
                </c:pt>
                <c:pt idx="15">
                  <c:v>-6147.31449454568</c:v>
                </c:pt>
                <c:pt idx="16">
                  <c:v>-6151.85212235156</c:v>
                </c:pt>
                <c:pt idx="17">
                  <c:v>-6156.355778881952</c:v>
                </c:pt>
                <c:pt idx="18">
                  <c:v>-6160.804014375738</c:v>
                </c:pt>
                <c:pt idx="19">
                  <c:v>-6165.180907473783</c:v>
                </c:pt>
                <c:pt idx="20">
                  <c:v>-6169.474825444187</c:v>
                </c:pt>
                <c:pt idx="21">
                  <c:v>-6173.677458901817</c:v>
                </c:pt>
                <c:pt idx="22">
                  <c:v>-6177.783070287202</c:v>
                </c:pt>
                <c:pt idx="23">
                  <c:v>-6181.787908794169</c:v>
                </c:pt>
                <c:pt idx="24">
                  <c:v>-6185.689754909465</c:v>
                </c:pt>
                <c:pt idx="25">
                  <c:v>-6189.487565881638</c:v>
                </c:pt>
                <c:pt idx="26">
                  <c:v>-6193.18119978785</c:v>
                </c:pt>
                <c:pt idx="27">
                  <c:v>-6196.77120650904</c:v>
                </c:pt>
                <c:pt idx="28">
                  <c:v>-6200.25857868242</c:v>
                </c:pt>
                <c:pt idx="29">
                  <c:v>-6203.644711305016</c:v>
                </c:pt>
                <c:pt idx="30">
                  <c:v>-6206.931298441886</c:v>
                </c:pt>
                <c:pt idx="31">
                  <c:v>-6210.120252062071</c:v>
                </c:pt>
                <c:pt idx="32">
                  <c:v>-6213.213639115268</c:v>
                </c:pt>
                <c:pt idx="33">
                  <c:v>-6216.213632793711</c:v>
                </c:pt>
                <c:pt idx="34">
                  <c:v>-6219.1224748362</c:v>
                </c:pt>
                <c:pt idx="35">
                  <c:v>-6221.942446428104</c:v>
                </c:pt>
                <c:pt idx="36">
                  <c:v>-6224.675845793965</c:v>
                </c:pt>
                <c:pt idx="37">
                  <c:v>-6227.3249710015</c:v>
                </c:pt>
                <c:pt idx="38">
                  <c:v>-6229.89210682313</c:v>
                </c:pt>
                <c:pt idx="39">
                  <c:v>-6232.379514758111</c:v>
                </c:pt>
                <c:pt idx="40">
                  <c:v>-6234.789425518225</c:v>
                </c:pt>
                <c:pt idx="41">
                  <c:v>-6237.12403341507</c:v>
                </c:pt>
                <c:pt idx="42">
                  <c:v>-6239.38549227782</c:v>
                </c:pt>
                <c:pt idx="43">
                  <c:v>-6241.575912522378</c:v>
                </c:pt>
                <c:pt idx="44">
                  <c:v>-6243.697359118602</c:v>
                </c:pt>
                <c:pt idx="45">
                  <c:v>-6245.751850256464</c:v>
                </c:pt>
                <c:pt idx="46">
                  <c:v>-6247.741356555525</c:v>
                </c:pt>
                <c:pt idx="47">
                  <c:v>-6249.667800696152</c:v>
                </c:pt>
                <c:pt idx="48">
                  <c:v>-6251.533057377746</c:v>
                </c:pt>
                <c:pt idx="49">
                  <c:v>-6253.338953529856</c:v>
                </c:pt>
                <c:pt idx="50">
                  <c:v>-6255.087268717688</c:v>
                </c:pt>
                <c:pt idx="51">
                  <c:v>-6256.779735697128</c:v>
                </c:pt>
                <c:pt idx="52">
                  <c:v>-6258.418041083096</c:v>
                </c:pt>
                <c:pt idx="53">
                  <c:v>-6260.003826103558</c:v>
                </c:pt>
                <c:pt idx="54">
                  <c:v>-6261.538687417247</c:v>
                </c:pt>
                <c:pt idx="55">
                  <c:v>-6263.024177977582</c:v>
                </c:pt>
                <c:pt idx="56">
                  <c:v>-6264.46180792935</c:v>
                </c:pt>
                <c:pt idx="57">
                  <c:v>-6265.853045527292</c:v>
                </c:pt>
                <c:pt idx="58">
                  <c:v>-6267.199318068058</c:v>
                </c:pt>
                <c:pt idx="59">
                  <c:v>-6268.502012829013</c:v>
                </c:pt>
                <c:pt idx="60">
                  <c:v>-6269.762478008255</c:v>
                </c:pt>
                <c:pt idx="61">
                  <c:v>-6270.982023662038</c:v>
                </c:pt>
                <c:pt idx="62">
                  <c:v>-6272.16192263594</c:v>
                </c:pt>
                <c:pt idx="63">
                  <c:v>-6273.303411487373</c:v>
                </c:pt>
                <c:pt idx="64">
                  <c:v>-6274.407691397349</c:v>
                </c:pt>
                <c:pt idx="65">
                  <c:v>-6275.47592906967</c:v>
                </c:pt>
                <c:pt idx="66">
                  <c:v>-6276.509257616461</c:v>
                </c:pt>
                <c:pt idx="67">
                  <c:v>-6277.508777429219</c:v>
                </c:pt>
                <c:pt idx="68">
                  <c:v>-6278.475557034099</c:v>
                </c:pt>
                <c:pt idx="69">
                  <c:v>-6279.410633931715</c:v>
                </c:pt>
                <c:pt idx="70">
                  <c:v>-6280.315015419531</c:v>
                </c:pt>
                <c:pt idx="71">
                  <c:v>-6281.189679398914</c:v>
                </c:pt>
                <c:pt idx="72">
                  <c:v>-6282.035575164176</c:v>
                </c:pt>
                <c:pt idx="73">
                  <c:v>-6282.85362417515</c:v>
                </c:pt>
                <c:pt idx="74">
                  <c:v>-6283.64472081259</c:v>
                </c:pt>
                <c:pt idx="75">
                  <c:v>-6284.409733116649</c:v>
                </c:pt>
                <c:pt idx="76">
                  <c:v>-6285.149503508298</c:v>
                </c:pt>
                <c:pt idx="77">
                  <c:v>-6285.864849494093</c:v>
                </c:pt>
                <c:pt idx="78">
                  <c:v>-6286.556564354053</c:v>
                </c:pt>
                <c:pt idx="79">
                  <c:v>-6287.225417813373</c:v>
                </c:pt>
                <c:pt idx="80">
                  <c:v>-6287.872156697514</c:v>
                </c:pt>
                <c:pt idx="81">
                  <c:v>-6288.49750557133</c:v>
                </c:pt>
                <c:pt idx="82">
                  <c:v>-6289.10216736248</c:v>
                </c:pt>
                <c:pt idx="83">
                  <c:v>-6289.686823969022</c:v>
                </c:pt>
                <c:pt idx="84">
                  <c:v>-6290.25213685191</c:v>
                </c:pt>
                <c:pt idx="85">
                  <c:v>-6290.798747612091</c:v>
                </c:pt>
                <c:pt idx="86">
                  <c:v>-6291.32727855343</c:v>
                </c:pt>
                <c:pt idx="87">
                  <c:v>-6291.838333229993</c:v>
                </c:pt>
                <c:pt idx="88">
                  <c:v>-6292.332496980496</c:v>
                </c:pt>
                <c:pt idx="89">
                  <c:v>-6292.810337447706</c:v>
                </c:pt>
                <c:pt idx="90">
                  <c:v>-6293.27240508466</c:v>
                </c:pt>
                <c:pt idx="91">
                  <c:v>-6293.71923364748</c:v>
                </c:pt>
                <c:pt idx="92">
                  <c:v>-6294.151340674921</c:v>
                </c:pt>
                <c:pt idx="93">
                  <c:v>-6294.56922795542</c:v>
                </c:pt>
                <c:pt idx="94">
                  <c:v>-6294.973381981179</c:v>
                </c:pt>
                <c:pt idx="95">
                  <c:v>-6295.364274390754</c:v>
                </c:pt>
                <c:pt idx="96">
                  <c:v>-6295.742362398541</c:v>
                </c:pt>
                <c:pt idx="97">
                  <c:v>-6296.108089213928</c:v>
                </c:pt>
                <c:pt idx="98">
                  <c:v>-6296.461884447984</c:v>
                </c:pt>
                <c:pt idx="99">
                  <c:v>-6296.80416450968</c:v>
                </c:pt>
                <c:pt idx="100">
                  <c:v>-6297.135332990838</c:v>
                </c:pt>
                <c:pt idx="101">
                  <c:v>-6297.455781040786</c:v>
                </c:pt>
                <c:pt idx="102">
                  <c:v>-6297.765887730437</c:v>
                </c:pt>
                <c:pt idx="103">
                  <c:v>-6298.06602040652</c:v>
                </c:pt>
                <c:pt idx="104">
                  <c:v>-6298.35653503581</c:v>
                </c:pt>
                <c:pt idx="105">
                  <c:v>-6298.637776539865</c:v>
                </c:pt>
                <c:pt idx="106">
                  <c:v>-6298.910079120375</c:v>
                </c:pt>
                <c:pt idx="107">
                  <c:v>-6299.17376657551</c:v>
                </c:pt>
                <c:pt idx="108">
                  <c:v>-6299.429152607248</c:v>
                </c:pt>
                <c:pt idx="109">
                  <c:v>-6299.676541120243</c:v>
                </c:pt>
                <c:pt idx="110">
                  <c:v>-6299.91622651212</c:v>
                </c:pt>
                <c:pt idx="111">
                  <c:v>-6300.148493955646</c:v>
                </c:pt>
                <c:pt idx="112">
                  <c:v>-6300.373619673024</c:v>
                </c:pt>
                <c:pt idx="113">
                  <c:v>-6300.59187120213</c:v>
                </c:pt>
                <c:pt idx="114">
                  <c:v>-6300.803507655547</c:v>
                </c:pt>
                <c:pt idx="115">
                  <c:v>-6301.008779971947</c:v>
                </c:pt>
                <c:pt idx="116">
                  <c:v>-6301.207931160425</c:v>
                </c:pt>
                <c:pt idx="117">
                  <c:v>-6301.401196537866</c:v>
                </c:pt>
                <c:pt idx="118">
                  <c:v>-6301.588803959436</c:v>
                </c:pt>
                <c:pt idx="119">
                  <c:v>-6301.770974042556</c:v>
                </c:pt>
              </c:numCache>
            </c:numRef>
          </c:yVal>
          <c:smooth val="0"/>
          <c:extLst xmlns:c16r2="http://schemas.microsoft.com/office/drawing/2015/06/chart">
            <c:ext xmlns:c16="http://schemas.microsoft.com/office/drawing/2014/chart" uri="{C3380CC4-5D6E-409C-BE32-E72D297353CC}">
              <c16:uniqueId val="{00000006-C636-4C69-B32F-FE851B1DB284}"/>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5192.19566656927</c:v>
                </c:pt>
                <c:pt idx="2">
                  <c:v>-5184.543541160794</c:v>
                </c:pt>
                <c:pt idx="3">
                  <c:v>-5180.468110461282</c:v>
                </c:pt>
                <c:pt idx="4">
                  <c:v>-5178.7915702588</c:v>
                </c:pt>
                <c:pt idx="5">
                  <c:v>-5178.940074911766</c:v>
                </c:pt>
                <c:pt idx="6">
                  <c:v>-5180.472731835192</c:v>
                </c:pt>
                <c:pt idx="7">
                  <c:v>-5183.050180086502</c:v>
                </c:pt>
                <c:pt idx="8">
                  <c:v>-5186.41157457195</c:v>
                </c:pt>
                <c:pt idx="9">
                  <c:v>-5190.356756640758</c:v>
                </c:pt>
                <c:pt idx="10">
                  <c:v>-5194.732441234321</c:v>
                </c:pt>
                <c:pt idx="11">
                  <c:v>-5199.42151851286</c:v>
                </c:pt>
                <c:pt idx="12">
                  <c:v>-5204.334770281621</c:v>
                </c:pt>
                <c:pt idx="13">
                  <c:v>-5209.404458521421</c:v>
                </c:pt>
                <c:pt idx="14">
                  <c:v>-5214.587821090125</c:v>
                </c:pt>
                <c:pt idx="15">
                  <c:v>-5219.694092406506</c:v>
                </c:pt>
                <c:pt idx="16">
                  <c:v>-5224.701184846268</c:v>
                </c:pt>
                <c:pt idx="17">
                  <c:v>-5229.595048793431</c:v>
                </c:pt>
                <c:pt idx="18">
                  <c:v>-5234.366250366845</c:v>
                </c:pt>
                <c:pt idx="19">
                  <c:v>-5239.008864260275</c:v>
                </c:pt>
                <c:pt idx="20">
                  <c:v>-5243.519618422378</c:v>
                </c:pt>
                <c:pt idx="21">
                  <c:v>-5247.897233895278</c:v>
                </c:pt>
                <c:pt idx="22">
                  <c:v>-5252.141916106295</c:v>
                </c:pt>
                <c:pt idx="23">
                  <c:v>-5256.254963614323</c:v>
                </c:pt>
                <c:pt idx="24">
                  <c:v>-5260.238467885541</c:v>
                </c:pt>
                <c:pt idx="25">
                  <c:v>-5264.09508356533</c:v>
                </c:pt>
                <c:pt idx="26">
                  <c:v>-5267.827853295992</c:v>
                </c:pt>
                <c:pt idx="27">
                  <c:v>-5271.44008048868</c:v>
                </c:pt>
                <c:pt idx="28">
                  <c:v>-5274.93513039034</c:v>
                </c:pt>
                <c:pt idx="29">
                  <c:v>-5278.31646387231</c:v>
                </c:pt>
                <c:pt idx="30">
                  <c:v>-5281.587577719431</c:v>
                </c:pt>
                <c:pt idx="31">
                  <c:v>-5284.751960364767</c:v>
                </c:pt>
                <c:pt idx="32">
                  <c:v>-5287.81305972016</c:v>
                </c:pt>
                <c:pt idx="33">
                  <c:v>-5290.774260225946</c:v>
                </c:pt>
                <c:pt idx="34">
                  <c:v>-5293.638866911453</c:v>
                </c:pt>
                <c:pt idx="35">
                  <c:v>-5296.410094762228</c:v>
                </c:pt>
                <c:pt idx="36">
                  <c:v>-5299.091062081924</c:v>
                </c:pt>
                <c:pt idx="37">
                  <c:v>-5301.684786839081</c:v>
                </c:pt>
                <c:pt idx="38">
                  <c:v>-5304.194185224289</c:v>
                </c:pt>
                <c:pt idx="39">
                  <c:v>-5306.622071824454</c:v>
                </c:pt>
                <c:pt idx="40">
                  <c:v>-5308.971160964287</c:v>
                </c:pt>
                <c:pt idx="41">
                  <c:v>-5311.244068846609</c:v>
                </c:pt>
                <c:pt idx="42">
                  <c:v>-5313.443316298497</c:v>
                </c:pt>
                <c:pt idx="43">
                  <c:v>-5315.571331869381</c:v>
                </c:pt>
                <c:pt idx="44">
                  <c:v>-5317.630455138174</c:v>
                </c:pt>
                <c:pt idx="45">
                  <c:v>-5319.62294012456</c:v>
                </c:pt>
                <c:pt idx="46">
                  <c:v>-5321.550958723255</c:v>
                </c:pt>
                <c:pt idx="47">
                  <c:v>-5323.41660410737</c:v>
                </c:pt>
                <c:pt idx="48">
                  <c:v>-5325.22189405886</c:v>
                </c:pt>
                <c:pt idx="49">
                  <c:v>-5326.968774199816</c:v>
                </c:pt>
                <c:pt idx="50">
                  <c:v>-5328.65912110631</c:v>
                </c:pt>
                <c:pt idx="51">
                  <c:v>-5330.294745294152</c:v>
                </c:pt>
                <c:pt idx="52">
                  <c:v>-5331.877394071111</c:v>
                </c:pt>
                <c:pt idx="53">
                  <c:v>-5333.408754252956</c:v>
                </c:pt>
                <c:pt idx="54">
                  <c:v>-5334.890454746173</c:v>
                </c:pt>
                <c:pt idx="55">
                  <c:v>-5336.324068998503</c:v>
                </c:pt>
                <c:pt idx="56">
                  <c:v>-5337.711117322599</c:v>
                </c:pt>
                <c:pt idx="57">
                  <c:v>-5339.05306909772</c:v>
                </c:pt>
                <c:pt idx="58">
                  <c:v>-5340.351344855065</c:v>
                </c:pt>
                <c:pt idx="59">
                  <c:v>-5341.607318252878</c:v>
                </c:pt>
                <c:pt idx="60">
                  <c:v>-5342.822317947182</c:v>
                </c:pt>
                <c:pt idx="61">
                  <c:v>-5343.997629364305</c:v>
                </c:pt>
                <c:pt idx="62">
                  <c:v>-5345.134496380968</c:v>
                </c:pt>
                <c:pt idx="63">
                  <c:v>-5346.234122917613</c:v>
                </c:pt>
                <c:pt idx="64">
                  <c:v>-5347.29767445028</c:v>
                </c:pt>
                <c:pt idx="65">
                  <c:v>-5348.32627944634</c:v>
                </c:pt>
                <c:pt idx="66">
                  <c:v>-5349.32103072864</c:v>
                </c:pt>
                <c:pt idx="67">
                  <c:v>-5350.282986773003</c:v>
                </c:pt>
                <c:pt idx="68">
                  <c:v>-5351.213172942817</c:v>
                </c:pt>
                <c:pt idx="69">
                  <c:v>-5352.11258266514</c:v>
                </c:pt>
                <c:pt idx="70">
                  <c:v>-5352.98217855178</c:v>
                </c:pt>
                <c:pt idx="71">
                  <c:v>-5353.822893468854</c:v>
                </c:pt>
                <c:pt idx="72">
                  <c:v>-5354.63563155807</c:v>
                </c:pt>
                <c:pt idx="73">
                  <c:v>-5355.42126921261</c:v>
                </c:pt>
                <c:pt idx="74">
                  <c:v>-5356.18065601054</c:v>
                </c:pt>
                <c:pt idx="75">
                  <c:v>-5356.914615607966</c:v>
                </c:pt>
                <c:pt idx="76">
                  <c:v>-5357.623946594783</c:v>
                </c:pt>
                <c:pt idx="77">
                  <c:v>-5358.309423314866</c:v>
                </c:pt>
                <c:pt idx="78">
                  <c:v>-5358.971796652761</c:v>
                </c:pt>
                <c:pt idx="79">
                  <c:v>-5359.611794789067</c:v>
                </c:pt>
                <c:pt idx="80">
                  <c:v>-5360.230123925816</c:v>
                </c:pt>
                <c:pt idx="81">
                  <c:v>-5360.82746898389</c:v>
                </c:pt>
                <c:pt idx="82">
                  <c:v>-5361.404494273713</c:v>
                </c:pt>
                <c:pt idx="83">
                  <c:v>-5361.961844140838</c:v>
                </c:pt>
                <c:pt idx="84">
                  <c:v>-5362.50014358744</c:v>
                </c:pt>
                <c:pt idx="85">
                  <c:v>-5363.019998871346</c:v>
                </c:pt>
                <c:pt idx="86">
                  <c:v>-5363.52199808331</c:v>
                </c:pt>
                <c:pt idx="87">
                  <c:v>-5364.00671170391</c:v>
                </c:pt>
                <c:pt idx="88">
                  <c:v>-5364.474693140846</c:v>
                </c:pt>
                <c:pt idx="89">
                  <c:v>-5364.92647924789</c:v>
                </c:pt>
                <c:pt idx="90">
                  <c:v>-5365.3625908254</c:v>
                </c:pt>
                <c:pt idx="91">
                  <c:v>-5365.783533104943</c:v>
                </c:pt>
                <c:pt idx="92">
                  <c:v>-5366.189796216819</c:v>
                </c:pt>
                <c:pt idx="93">
                  <c:v>-5366.581855642627</c:v>
                </c:pt>
                <c:pt idx="94">
                  <c:v>-5366.960172652798</c:v>
                </c:pt>
                <c:pt idx="95">
                  <c:v>-5367.325194730037</c:v>
                </c:pt>
                <c:pt idx="96">
                  <c:v>-5367.677355979025</c:v>
                </c:pt>
                <c:pt idx="97">
                  <c:v>-5368.0170775234</c:v>
                </c:pt>
                <c:pt idx="98">
                  <c:v>-5368.344767889528</c:v>
                </c:pt>
                <c:pt idx="99">
                  <c:v>-5368.66082337908</c:v>
                </c:pt>
                <c:pt idx="100">
                  <c:v>-5368.96562842937</c:v>
                </c:pt>
                <c:pt idx="101">
                  <c:v>-5369.259555962766</c:v>
                </c:pt>
                <c:pt idx="102">
                  <c:v>-5369.542967725483</c:v>
                </c:pt>
                <c:pt idx="103">
                  <c:v>-5369.81621461581</c:v>
                </c:pt>
                <c:pt idx="104">
                  <c:v>-5370.07963700247</c:v>
                </c:pt>
                <c:pt idx="105">
                  <c:v>-5370.333565033426</c:v>
                </c:pt>
                <c:pt idx="106">
                  <c:v>-5370.578318935293</c:v>
                </c:pt>
                <c:pt idx="107">
                  <c:v>-5370.81420930397</c:v>
                </c:pt>
                <c:pt idx="108">
                  <c:v>-5371.041537386129</c:v>
                </c:pt>
                <c:pt idx="109">
                  <c:v>-5371.260595353095</c:v>
                </c:pt>
                <c:pt idx="110">
                  <c:v>-5371.47166656603</c:v>
                </c:pt>
                <c:pt idx="111">
                  <c:v>-5371.675025833486</c:v>
                </c:pt>
                <c:pt idx="112">
                  <c:v>-5371.870939661464</c:v>
                </c:pt>
                <c:pt idx="113">
                  <c:v>-5372.05966649605</c:v>
                </c:pt>
                <c:pt idx="114">
                  <c:v>-5372.241456958967</c:v>
                </c:pt>
                <c:pt idx="115">
                  <c:v>-5372.41655407631</c:v>
                </c:pt>
                <c:pt idx="116">
                  <c:v>-5372.585193500577</c:v>
                </c:pt>
                <c:pt idx="117">
                  <c:v>-5372.74760372625</c:v>
                </c:pt>
                <c:pt idx="118">
                  <c:v>-5372.904006299141</c:v>
                </c:pt>
                <c:pt idx="119">
                  <c:v>-5373.054616019693</c:v>
                </c:pt>
              </c:numCache>
            </c:numRef>
          </c:yVal>
          <c:smooth val="0"/>
          <c:extLst xmlns:c16r2="http://schemas.microsoft.com/office/drawing/2015/06/chart">
            <c:ext xmlns:c16="http://schemas.microsoft.com/office/drawing/2014/chart" uri="{C3380CC4-5D6E-409C-BE32-E72D297353CC}">
              <c16:uniqueId val="{00000007-C636-4C69-B32F-FE851B1DB284}"/>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5192.19566656927</c:v>
                </c:pt>
                <c:pt idx="2">
                  <c:v>-5183.918499832756</c:v>
                </c:pt>
                <c:pt idx="3">
                  <c:v>-5179.373736018008</c:v>
                </c:pt>
                <c:pt idx="4">
                  <c:v>-5177.34058996203</c:v>
                </c:pt>
                <c:pt idx="5">
                  <c:v>-5177.218955725632</c:v>
                </c:pt>
                <c:pt idx="6">
                  <c:v>-5178.547893522868</c:v>
                </c:pt>
                <c:pt idx="7">
                  <c:v>-5180.972755902978</c:v>
                </c:pt>
                <c:pt idx="8">
                  <c:v>-5184.221075069475</c:v>
                </c:pt>
                <c:pt idx="9">
                  <c:v>-5188.08388548312</c:v>
                </c:pt>
                <c:pt idx="10">
                  <c:v>-5192.401255722249</c:v>
                </c:pt>
                <c:pt idx="11">
                  <c:v>-5197.051084066915</c:v>
                </c:pt>
                <c:pt idx="12">
                  <c:v>-5201.940424448083</c:v>
                </c:pt>
                <c:pt idx="13">
                  <c:v>-5206.99877395928</c:v>
                </c:pt>
                <c:pt idx="14">
                  <c:v>-5212.181440310396</c:v>
                </c:pt>
                <c:pt idx="15">
                  <c:v>-5217.29295055109</c:v>
                </c:pt>
                <c:pt idx="16">
                  <c:v>-5222.308102031726</c:v>
                </c:pt>
                <c:pt idx="17">
                  <c:v>-5227.210781604241</c:v>
                </c:pt>
                <c:pt idx="18">
                  <c:v>-5231.990140054371</c:v>
                </c:pt>
                <c:pt idx="19">
                  <c:v>-5236.63932555987</c:v>
                </c:pt>
                <c:pt idx="20">
                  <c:v>-5241.154506006965</c:v>
                </c:pt>
                <c:pt idx="21">
                  <c:v>-5245.534114919603</c:v>
                </c:pt>
                <c:pt idx="22">
                  <c:v>-5249.778270802261</c:v>
                </c:pt>
                <c:pt idx="23">
                  <c:v>-5253.888330877646</c:v>
                </c:pt>
                <c:pt idx="24">
                  <c:v>-5257.86654891519</c:v>
                </c:pt>
                <c:pt idx="25">
                  <c:v>-5261.715813619776</c:v>
                </c:pt>
                <c:pt idx="26">
                  <c:v>-5265.439449315048</c:v>
                </c:pt>
                <c:pt idx="27">
                  <c:v>-5269.041070762687</c:v>
                </c:pt>
                <c:pt idx="28">
                  <c:v>-5272.524364316072</c:v>
                </c:pt>
                <c:pt idx="29">
                  <c:v>-5275.893116821353</c:v>
                </c:pt>
                <c:pt idx="30">
                  <c:v>-5279.15114912168</c:v>
                </c:pt>
                <c:pt idx="31">
                  <c:v>-5282.30226671904</c:v>
                </c:pt>
                <c:pt idx="32">
                  <c:v>-5285.3502240176</c:v>
                </c:pt>
                <c:pt idx="33">
                  <c:v>-5288.298698916647</c:v>
                </c:pt>
                <c:pt idx="34">
                  <c:v>-5291.15127527058</c:v>
                </c:pt>
                <c:pt idx="35">
                  <c:v>-5293.91143130057</c:v>
                </c:pt>
                <c:pt idx="36">
                  <c:v>-5296.582532483043</c:v>
                </c:pt>
                <c:pt idx="37">
                  <c:v>-5299.167827780115</c:v>
                </c:pt>
                <c:pt idx="38">
                  <c:v>-5301.670448341709</c:v>
                </c:pt>
                <c:pt idx="39">
                  <c:v>-5304.093408012519</c:v>
                </c:pt>
                <c:pt idx="40">
                  <c:v>-5306.439605138497</c:v>
                </c:pt>
                <c:pt idx="41">
                  <c:v>-5308.711825250524</c:v>
                </c:pt>
                <c:pt idx="42">
                  <c:v>-5310.912744423021</c:v>
                </c:pt>
                <c:pt idx="43">
                  <c:v>-5313.044933017383</c:v>
                </c:pt>
                <c:pt idx="44">
                  <c:v>-5315.11085965062</c:v>
                </c:pt>
                <c:pt idx="45">
                  <c:v>-5317.112895268496</c:v>
                </c:pt>
                <c:pt idx="46">
                  <c:v>-5319.053317235438</c:v>
                </c:pt>
                <c:pt idx="47">
                  <c:v>-5320.934313377817</c:v>
                </c:pt>
                <c:pt idx="48">
                  <c:v>-5322.757985935019</c:v>
                </c:pt>
                <c:pt idx="49">
                  <c:v>-5324.526355389666</c:v>
                </c:pt>
                <c:pt idx="50">
                  <c:v>-5326.241364154811</c:v>
                </c:pt>
                <c:pt idx="51">
                  <c:v>-5327.904880108258</c:v>
                </c:pt>
                <c:pt idx="52">
                  <c:v>-5329.518699967026</c:v>
                </c:pt>
                <c:pt idx="53">
                  <c:v>-5331.084552499851</c:v>
                </c:pt>
                <c:pt idx="54">
                  <c:v>-5332.60410158082</c:v>
                </c:pt>
                <c:pt idx="55">
                  <c:v>-5334.078949086133</c:v>
                </c:pt>
                <c:pt idx="56">
                  <c:v>-5335.510637639963</c:v>
                </c:pt>
                <c:pt idx="57">
                  <c:v>-5336.900653215383</c:v>
                </c:pt>
                <c:pt idx="58">
                  <c:v>-5338.250427596893</c:v>
                </c:pt>
                <c:pt idx="59">
                  <c:v>-5339.56134071177</c:v>
                </c:pt>
                <c:pt idx="60">
                  <c:v>-5340.834722837077</c:v>
                </c:pt>
                <c:pt idx="61">
                  <c:v>-5342.071856689556</c:v>
                </c:pt>
                <c:pt idx="62">
                  <c:v>-5343.273979405145</c:v>
                </c:pt>
                <c:pt idx="63">
                  <c:v>-5344.442284414853</c:v>
                </c:pt>
                <c:pt idx="64">
                  <c:v>-5345.57792322306</c:v>
                </c:pt>
                <c:pt idx="65">
                  <c:v>-5346.682007094634</c:v>
                </c:pt>
                <c:pt idx="66">
                  <c:v>-5347.755608656185</c:v>
                </c:pt>
                <c:pt idx="67">
                  <c:v>-5348.799763417031</c:v>
                </c:pt>
                <c:pt idx="68">
                  <c:v>-5349.815471214671</c:v>
                </c:pt>
                <c:pt idx="69">
                  <c:v>-5350.803697589854</c:v>
                </c:pt>
                <c:pt idx="70">
                  <c:v>-5351.765375094957</c:v>
                </c:pt>
                <c:pt idx="71">
                  <c:v>-5352.701404540566</c:v>
                </c:pt>
                <c:pt idx="72">
                  <c:v>-5353.61265618331</c:v>
                </c:pt>
                <c:pt idx="73">
                  <c:v>-5354.499970858964</c:v>
                </c:pt>
                <c:pt idx="74">
                  <c:v>-5355.36416106403</c:v>
                </c:pt>
                <c:pt idx="75">
                  <c:v>-5356.206011988586</c:v>
                </c:pt>
                <c:pt idx="76">
                  <c:v>-5357.02628250364</c:v>
                </c:pt>
                <c:pt idx="77">
                  <c:v>-5357.82570610526</c:v>
                </c:pt>
                <c:pt idx="78">
                  <c:v>-5358.60499181828</c:v>
                </c:pt>
                <c:pt idx="79">
                  <c:v>-5359.36482506154</c:v>
                </c:pt>
                <c:pt idx="80">
                  <c:v>-5360.10586847704</c:v>
                </c:pt>
                <c:pt idx="81">
                  <c:v>-5360.828762724766</c:v>
                </c:pt>
                <c:pt idx="82">
                  <c:v>-5361.534127245332</c:v>
                </c:pt>
                <c:pt idx="83">
                  <c:v>-5362.222560991664</c:v>
                </c:pt>
                <c:pt idx="84">
                  <c:v>-5362.894643131945</c:v>
                </c:pt>
                <c:pt idx="85">
                  <c:v>-5363.550933724727</c:v>
                </c:pt>
                <c:pt idx="86">
                  <c:v>-5364.191974368</c:v>
                </c:pt>
                <c:pt idx="87">
                  <c:v>-5364.818288823353</c:v>
                </c:pt>
                <c:pt idx="88">
                  <c:v>-5365.430383616281</c:v>
                </c:pt>
                <c:pt idx="89">
                  <c:v>-5366.028748614517</c:v>
                </c:pt>
                <c:pt idx="90">
                  <c:v>-5366.61385758387</c:v>
                </c:pt>
                <c:pt idx="91">
                  <c:v>-5367.186168724761</c:v>
                </c:pt>
                <c:pt idx="92">
                  <c:v>-5367.74612518846</c:v>
                </c:pt>
                <c:pt idx="93">
                  <c:v>-5368.294155574876</c:v>
                </c:pt>
                <c:pt idx="94">
                  <c:v>-5368.830674412572</c:v>
                </c:pt>
                <c:pt idx="95">
                  <c:v>-5369.356082621634</c:v>
                </c:pt>
                <c:pt idx="96">
                  <c:v>-5369.870767960349</c:v>
                </c:pt>
                <c:pt idx="97">
                  <c:v>-5370.375105456114</c:v>
                </c:pt>
                <c:pt idx="98">
                  <c:v>-5370.86945782146</c:v>
                </c:pt>
                <c:pt idx="99">
                  <c:v>-5371.35417585575</c:v>
                </c:pt>
                <c:pt idx="100">
                  <c:v>-5371.82959883296</c:v>
                </c:pt>
                <c:pt idx="101">
                  <c:v>-5372.296054876395</c:v>
                </c:pt>
                <c:pt idx="102">
                  <c:v>-5372.753861320627</c:v>
                </c:pt>
                <c:pt idx="103">
                  <c:v>-5373.203325061222</c:v>
                </c:pt>
                <c:pt idx="104">
                  <c:v>-5373.64474289279</c:v>
                </c:pt>
                <c:pt idx="105">
                  <c:v>-5374.078401835633</c:v>
                </c:pt>
                <c:pt idx="106">
                  <c:v>-5374.5045794517</c:v>
                </c:pt>
                <c:pt idx="107">
                  <c:v>-5374.923544149893</c:v>
                </c:pt>
                <c:pt idx="108">
                  <c:v>-5375.335555481495</c:v>
                </c:pt>
                <c:pt idx="109">
                  <c:v>-5375.740864425704</c:v>
                </c:pt>
                <c:pt idx="110">
                  <c:v>-5376.139713665983</c:v>
                </c:pt>
                <c:pt idx="111">
                  <c:v>-5376.532337857221</c:v>
                </c:pt>
                <c:pt idx="112">
                  <c:v>-5376.91896388436</c:v>
                </c:pt>
                <c:pt idx="113">
                  <c:v>-5377.299811112531</c:v>
                </c:pt>
                <c:pt idx="114">
                  <c:v>-5377.675091629026</c:v>
                </c:pt>
                <c:pt idx="115">
                  <c:v>-5378.045010477653</c:v>
                </c:pt>
                <c:pt idx="116">
                  <c:v>-5378.409765885288</c:v>
                </c:pt>
                <c:pt idx="117">
                  <c:v>-5378.7695494814</c:v>
                </c:pt>
                <c:pt idx="118">
                  <c:v>-5379.124546510203</c:v>
                </c:pt>
                <c:pt idx="119">
                  <c:v>-5379.474936036338</c:v>
                </c:pt>
              </c:numCache>
            </c:numRef>
          </c:yVal>
          <c:smooth val="0"/>
          <c:extLst xmlns:c16r2="http://schemas.microsoft.com/office/drawing/2015/06/chart">
            <c:ext xmlns:c16="http://schemas.microsoft.com/office/drawing/2014/chart" uri="{C3380CC4-5D6E-409C-BE32-E72D297353CC}">
              <c16:uniqueId val="{00000008-C636-4C69-B32F-FE851B1DB284}"/>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8467.219626747243</c:v>
                </c:pt>
                <c:pt idx="2">
                  <c:v>-8455.987874525303</c:v>
                </c:pt>
                <c:pt idx="3">
                  <c:v>-8450.656229505861</c:v>
                </c:pt>
                <c:pt idx="4">
                  <c:v>-8449.348473390367</c:v>
                </c:pt>
                <c:pt idx="5">
                  <c:v>-8451.090366683704</c:v>
                </c:pt>
                <c:pt idx="6">
                  <c:v>-8455.13410915618</c:v>
                </c:pt>
                <c:pt idx="7">
                  <c:v>-8460.905087419651</c:v>
                </c:pt>
                <c:pt idx="8">
                  <c:v>-8467.962509245843</c:v>
                </c:pt>
                <c:pt idx="9">
                  <c:v>-8475.968920820034</c:v>
                </c:pt>
                <c:pt idx="10">
                  <c:v>-8484.666602650563</c:v>
                </c:pt>
                <c:pt idx="11">
                  <c:v>-8493.859297484825</c:v>
                </c:pt>
                <c:pt idx="12">
                  <c:v>-8503.398070950081</c:v>
                </c:pt>
                <c:pt idx="13">
                  <c:v>-8513.1703749724</c:v>
                </c:pt>
                <c:pt idx="14">
                  <c:v>-8523.111670965645</c:v>
                </c:pt>
                <c:pt idx="15">
                  <c:v>-8532.78636032745</c:v>
                </c:pt>
                <c:pt idx="16">
                  <c:v>-8542.169980455863</c:v>
                </c:pt>
                <c:pt idx="17">
                  <c:v>-8551.24935152154</c:v>
                </c:pt>
                <c:pt idx="18">
                  <c:v>-8560.017803798062</c:v>
                </c:pt>
                <c:pt idx="19">
                  <c:v>-8568.473530752084</c:v>
                </c:pt>
                <c:pt idx="20">
                  <c:v>-8576.618320543301</c:v>
                </c:pt>
                <c:pt idx="21">
                  <c:v>-8584.456582198527</c:v>
                </c:pt>
                <c:pt idx="22">
                  <c:v>-8591.994600018184</c:v>
                </c:pt>
                <c:pt idx="23">
                  <c:v>-8599.239964578868</c:v>
                </c:pt>
                <c:pt idx="24">
                  <c:v>-8606.20114024395</c:v>
                </c:pt>
                <c:pt idx="25">
                  <c:v>-8612.887138071941</c:v>
                </c:pt>
                <c:pt idx="26">
                  <c:v>-8619.307269990861</c:v>
                </c:pt>
                <c:pt idx="27">
                  <c:v>-8625.470980121243</c:v>
                </c:pt>
                <c:pt idx="28">
                  <c:v>-8631.38744686565</c:v>
                </c:pt>
                <c:pt idx="29">
                  <c:v>-8637.065777387301</c:v>
                </c:pt>
                <c:pt idx="30">
                  <c:v>-8642.514927638147</c:v>
                </c:pt>
                <c:pt idx="31">
                  <c:v>-8647.74364585028</c:v>
                </c:pt>
                <c:pt idx="32">
                  <c:v>-8652.760434106228</c:v>
                </c:pt>
                <c:pt idx="33">
                  <c:v>-8657.573523532952</c:v>
                </c:pt>
                <c:pt idx="34">
                  <c:v>-8662.190859717615</c:v>
                </c:pt>
                <c:pt idx="35">
                  <c:v>-8666.620095729944</c:v>
                </c:pt>
                <c:pt idx="36">
                  <c:v>-8670.868590746011</c:v>
                </c:pt>
                <c:pt idx="37">
                  <c:v>-8674.94341274114</c:v>
                </c:pt>
                <c:pt idx="38">
                  <c:v>-8678.851344080374</c:v>
                </c:pt>
                <c:pt idx="39">
                  <c:v>-8682.59888912296</c:v>
                </c:pt>
                <c:pt idx="40">
                  <c:v>-8686.192283172878</c:v>
                </c:pt>
                <c:pt idx="41">
                  <c:v>-8689.63750216769</c:v>
                </c:pt>
                <c:pt idx="42">
                  <c:v>-8692.94027299239</c:v>
                </c:pt>
                <c:pt idx="43">
                  <c:v>-8696.106083950728</c:v>
                </c:pt>
                <c:pt idx="44">
                  <c:v>-8699.140195202322</c:v>
                </c:pt>
                <c:pt idx="45">
                  <c:v>-8702.047649025105</c:v>
                </c:pt>
                <c:pt idx="46">
                  <c:v>-8704.833279805608</c:v>
                </c:pt>
                <c:pt idx="47">
                  <c:v>-8707.501723690308</c:v>
                </c:pt>
                <c:pt idx="48">
                  <c:v>-8710.057427857455</c:v>
                </c:pt>
                <c:pt idx="49">
                  <c:v>-8712.504659383785</c:v>
                </c:pt>
                <c:pt idx="50">
                  <c:v>-8714.847513698325</c:v>
                </c:pt>
                <c:pt idx="51">
                  <c:v>-8717.089922620235</c:v>
                </c:pt>
                <c:pt idx="52">
                  <c:v>-8719.235661987261</c:v>
                </c:pt>
                <c:pt idx="53">
                  <c:v>-8721.28835888669</c:v>
                </c:pt>
                <c:pt idx="54">
                  <c:v>-8723.25149850236</c:v>
                </c:pt>
                <c:pt idx="55">
                  <c:v>-8725.128430594511</c:v>
                </c:pt>
                <c:pt idx="56">
                  <c:v>-8726.922375628983</c:v>
                </c:pt>
                <c:pt idx="57">
                  <c:v>-8728.636430575086</c:v>
                </c:pt>
                <c:pt idx="58">
                  <c:v>-8730.273574389306</c:v>
                </c:pt>
                <c:pt idx="59">
                  <c:v>-8731.836673203008</c:v>
                </c:pt>
                <c:pt idx="60">
                  <c:v>-8733.328485232315</c:v>
                </c:pt>
                <c:pt idx="61">
                  <c:v>-8734.751665423941</c:v>
                </c:pt>
                <c:pt idx="62">
                  <c:v>-8736.10876985815</c:v>
                </c:pt>
                <c:pt idx="63">
                  <c:v>-8737.402259918228</c:v>
                </c:pt>
                <c:pt idx="64">
                  <c:v>-8738.63450624509</c:v>
                </c:pt>
                <c:pt idx="65">
                  <c:v>-8739.80779248796</c:v>
                </c:pt>
                <c:pt idx="66">
                  <c:v>-8740.924318865672</c:v>
                </c:pt>
                <c:pt idx="67">
                  <c:v>-8741.986205547379</c:v>
                </c:pt>
                <c:pt idx="68">
                  <c:v>-8742.995495868743</c:v>
                </c:pt>
                <c:pt idx="69">
                  <c:v>-8743.954159387558</c:v>
                </c:pt>
                <c:pt idx="70">
                  <c:v>-8744.864094794708</c:v>
                </c:pt>
                <c:pt idx="71">
                  <c:v>-8745.727132683895</c:v>
                </c:pt>
                <c:pt idx="72">
                  <c:v>-8746.545038193075</c:v>
                </c:pt>
                <c:pt idx="73">
                  <c:v>-8747.319513521328</c:v>
                </c:pt>
                <c:pt idx="74">
                  <c:v>-8748.05220033219</c:v>
                </c:pt>
                <c:pt idx="75">
                  <c:v>-8748.74468204654</c:v>
                </c:pt>
                <c:pt idx="76">
                  <c:v>-8749.398486034186</c:v>
                </c:pt>
                <c:pt idx="77">
                  <c:v>-8750.015085708041</c:v>
                </c:pt>
                <c:pt idx="78">
                  <c:v>-8750.595902527368</c:v>
                </c:pt>
                <c:pt idx="79">
                  <c:v>-8751.14230791467</c:v>
                </c:pt>
                <c:pt idx="80">
                  <c:v>-8751.655625090485</c:v>
                </c:pt>
                <c:pt idx="81">
                  <c:v>-8752.137130832566</c:v>
                </c:pt>
                <c:pt idx="82">
                  <c:v>-8752.58805715942</c:v>
                </c:pt>
                <c:pt idx="83">
                  <c:v>-8753.009592947041</c:v>
                </c:pt>
                <c:pt idx="84">
                  <c:v>-8753.402885478541</c:v>
                </c:pt>
                <c:pt idx="85">
                  <c:v>-8753.769041931254</c:v>
                </c:pt>
                <c:pt idx="86">
                  <c:v>-8754.10913080533</c:v>
                </c:pt>
                <c:pt idx="87">
                  <c:v>-8754.424183295303</c:v>
                </c:pt>
                <c:pt idx="88">
                  <c:v>-8754.715194608179</c:v>
                </c:pt>
                <c:pt idx="89">
                  <c:v>-8754.983125230825</c:v>
                </c:pt>
                <c:pt idx="90">
                  <c:v>-8755.228902147477</c:v>
                </c:pt>
                <c:pt idx="91">
                  <c:v>-8755.453420012348</c:v>
                </c:pt>
                <c:pt idx="92">
                  <c:v>-8755.657542276912</c:v>
                </c:pt>
                <c:pt idx="93">
                  <c:v>-8755.842102275233</c:v>
                </c:pt>
                <c:pt idx="94">
                  <c:v>-8756.007904268452</c:v>
                </c:pt>
                <c:pt idx="95">
                  <c:v>-8756.155724451901</c:v>
                </c:pt>
                <c:pt idx="96">
                  <c:v>-8756.28631192286</c:v>
                </c:pt>
                <c:pt idx="97">
                  <c:v>-8756.400389615563</c:v>
                </c:pt>
                <c:pt idx="98">
                  <c:v>-8756.498655200703</c:v>
                </c:pt>
                <c:pt idx="99">
                  <c:v>-8756.58178195275</c:v>
                </c:pt>
                <c:pt idx="100">
                  <c:v>-8756.650419586425</c:v>
                </c:pt>
                <c:pt idx="101">
                  <c:v>-8756.705195062987</c:v>
                </c:pt>
                <c:pt idx="102">
                  <c:v>-8756.746713368487</c:v>
                </c:pt>
                <c:pt idx="103">
                  <c:v>-8756.775558262968</c:v>
                </c:pt>
                <c:pt idx="104">
                  <c:v>-8756.792293005473</c:v>
                </c:pt>
                <c:pt idx="105">
                  <c:v>-8756.7974610518</c:v>
                </c:pt>
                <c:pt idx="106">
                  <c:v>-8756.791586728657</c:v>
                </c:pt>
                <c:pt idx="107">
                  <c:v>-8756.775175884328</c:v>
                </c:pt>
                <c:pt idx="108">
                  <c:v>-8756.74871651674</c:v>
                </c:pt>
                <c:pt idx="109">
                  <c:v>-8756.71267937927</c:v>
                </c:pt>
                <c:pt idx="110">
                  <c:v>-8756.667518566617</c:v>
                </c:pt>
                <c:pt idx="111">
                  <c:v>-8756.613672079774</c:v>
                </c:pt>
                <c:pt idx="112">
                  <c:v>-8756.55156237189</c:v>
                </c:pt>
                <c:pt idx="113">
                  <c:v>-8756.481596875375</c:v>
                </c:pt>
                <c:pt idx="114">
                  <c:v>-8756.404168511118</c:v>
                </c:pt>
                <c:pt idx="115">
                  <c:v>-8756.319656180243</c:v>
                </c:pt>
                <c:pt idx="116">
                  <c:v>-8756.22842523923</c:v>
                </c:pt>
                <c:pt idx="117">
                  <c:v>-8756.130827958702</c:v>
                </c:pt>
                <c:pt idx="118">
                  <c:v>-8756.027203966993</c:v>
                </c:pt>
                <c:pt idx="119">
                  <c:v>-8755.917880678669</c:v>
                </c:pt>
              </c:numCache>
            </c:numRef>
          </c:yVal>
          <c:smooth val="0"/>
          <c:extLst xmlns:c16r2="http://schemas.microsoft.com/office/drawing/2015/06/chart">
            <c:ext xmlns:c16="http://schemas.microsoft.com/office/drawing/2014/chart" uri="{C3380CC4-5D6E-409C-BE32-E72D297353CC}">
              <c16:uniqueId val="{00000009-C636-4C69-B32F-FE851B1DB284}"/>
            </c:ext>
          </c:extLst>
        </c:ser>
        <c:dLbls>
          <c:showLegendKey val="0"/>
          <c:showVal val="0"/>
          <c:showCatName val="0"/>
          <c:showSerName val="0"/>
          <c:showPercent val="0"/>
          <c:showBubbleSize val="0"/>
        </c:dLbls>
        <c:axId val="-1410822384"/>
        <c:axId val="-1410819840"/>
      </c:scatterChart>
      <c:valAx>
        <c:axId val="-141082238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410819840"/>
        <c:crosses val="autoZero"/>
        <c:crossBetween val="midCat"/>
      </c:valAx>
      <c:valAx>
        <c:axId val="-1410819840"/>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410822384"/>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0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8344.979844683261</c:v>
                </c:pt>
                <c:pt idx="2">
                  <c:v>8698.254573384763</c:v>
                </c:pt>
                <c:pt idx="3">
                  <c:v>9037.210576265813</c:v>
                </c:pt>
                <c:pt idx="4">
                  <c:v>9362.729654279866</c:v>
                </c:pt>
                <c:pt idx="5">
                  <c:v>9675.408671303383</c:v>
                </c:pt>
                <c:pt idx="6">
                  <c:v>9975.786964164563</c:v>
                </c:pt>
                <c:pt idx="7">
                  <c:v>10264.35759414364</c:v>
                </c:pt>
                <c:pt idx="8">
                  <c:v>10541.5754758761</c:v>
                </c:pt>
                <c:pt idx="9">
                  <c:v>10807.86374161537</c:v>
                </c:pt>
                <c:pt idx="10">
                  <c:v>11063.61873813341</c:v>
                </c:pt>
                <c:pt idx="11">
                  <c:v>11309.2139617542</c:v>
                </c:pt>
                <c:pt idx="12">
                  <c:v>11545.00316845122</c:v>
                </c:pt>
                <c:pt idx="13">
                  <c:v>8052.650977090603</c:v>
                </c:pt>
                <c:pt idx="14">
                  <c:v>7892.005030042694</c:v>
                </c:pt>
                <c:pt idx="15">
                  <c:v>7728.93226660387</c:v>
                </c:pt>
                <c:pt idx="16">
                  <c:v>7566.847807188848</c:v>
                </c:pt>
                <c:pt idx="17">
                  <c:v>7405.812675323864</c:v>
                </c:pt>
                <c:pt idx="18">
                  <c:v>7245.898362370302</c:v>
                </c:pt>
                <c:pt idx="19">
                  <c:v>7087.191647873092</c:v>
                </c:pt>
                <c:pt idx="20">
                  <c:v>6929.788141525134</c:v>
                </c:pt>
                <c:pt idx="21">
                  <c:v>6773.787435187121</c:v>
                </c:pt>
                <c:pt idx="22">
                  <c:v>6619.289533393274</c:v>
                </c:pt>
                <c:pt idx="23">
                  <c:v>6466.39226449338</c:v>
                </c:pt>
                <c:pt idx="24">
                  <c:v>6315.18944183892</c:v>
                </c:pt>
                <c:pt idx="25">
                  <c:v>6165.76959673085</c:v>
                </c:pt>
                <c:pt idx="26">
                  <c:v>6015.40628720547</c:v>
                </c:pt>
                <c:pt idx="27">
                  <c:v>5866.876394734189</c:v>
                </c:pt>
                <c:pt idx="28">
                  <c:v>5720.25062854737</c:v>
                </c:pt>
                <c:pt idx="29">
                  <c:v>5575.596152195943</c:v>
                </c:pt>
                <c:pt idx="30">
                  <c:v>5432.973852357106</c:v>
                </c:pt>
                <c:pt idx="31">
                  <c:v>5292.438252397536</c:v>
                </c:pt>
                <c:pt idx="32">
                  <c:v>5154.037588476333</c:v>
                </c:pt>
                <c:pt idx="33">
                  <c:v>5017.81396640988</c:v>
                </c:pt>
                <c:pt idx="34">
                  <c:v>4883.803574972047</c:v>
                </c:pt>
                <c:pt idx="35">
                  <c:v>4752.03693740127</c:v>
                </c:pt>
                <c:pt idx="36">
                  <c:v>4622.539187312026</c:v>
                </c:pt>
                <c:pt idx="37">
                  <c:v>4495.330358614558</c:v>
                </c:pt>
                <c:pt idx="38">
                  <c:v>4370.42568166768</c:v>
                </c:pt>
                <c:pt idx="39">
                  <c:v>4247.834029597104</c:v>
                </c:pt>
                <c:pt idx="40">
                  <c:v>4127.562092639298</c:v>
                </c:pt>
                <c:pt idx="41">
                  <c:v>4009.612594971652</c:v>
                </c:pt>
                <c:pt idx="42">
                  <c:v>3893.984592046514</c:v>
                </c:pt>
                <c:pt idx="43">
                  <c:v>3780.673741093107</c:v>
                </c:pt>
                <c:pt idx="44">
                  <c:v>3669.67255939604</c:v>
                </c:pt>
                <c:pt idx="45">
                  <c:v>3560.970670214931</c:v>
                </c:pt>
                <c:pt idx="46">
                  <c:v>3454.55503623455</c:v>
                </c:pt>
                <c:pt idx="47">
                  <c:v>3350.410180622583</c:v>
                </c:pt>
                <c:pt idx="48">
                  <c:v>3248.518395909503</c:v>
                </c:pt>
                <c:pt idx="49">
                  <c:v>3148.85994100558</c:v>
                </c:pt>
                <c:pt idx="50">
                  <c:v>3051.413226734841</c:v>
                </c:pt>
                <c:pt idx="51">
                  <c:v>2956.154990313316</c:v>
                </c:pt>
                <c:pt idx="52">
                  <c:v>2863.060458527791</c:v>
                </c:pt>
                <c:pt idx="53">
                  <c:v>2772.103502713591</c:v>
                </c:pt>
                <c:pt idx="54">
                  <c:v>2683.256782707638</c:v>
                </c:pt>
                <c:pt idx="55">
                  <c:v>2596.491881677044</c:v>
                </c:pt>
                <c:pt idx="56">
                  <c:v>2511.779432237068</c:v>
                </c:pt>
                <c:pt idx="57">
                  <c:v>2429.089234307416</c:v>
                </c:pt>
                <c:pt idx="58">
                  <c:v>2348.390365143778</c:v>
                </c:pt>
                <c:pt idx="59">
                  <c:v>2269.651281969022</c:v>
                </c:pt>
                <c:pt idx="60">
                  <c:v>2192.839917606648</c:v>
                </c:pt>
                <c:pt idx="61">
                  <c:v>2117.923769508576</c:v>
                </c:pt>
                <c:pt idx="62">
                  <c:v>2044.869982546252</c:v>
                </c:pt>
                <c:pt idx="63">
                  <c:v>1973.645425921397</c:v>
                </c:pt>
                <c:pt idx="64">
                  <c:v>1904.216764531036</c:v>
                </c:pt>
                <c:pt idx="65">
                  <c:v>1836.55052511221</c:v>
                </c:pt>
                <c:pt idx="66">
                  <c:v>1770.613157465436</c:v>
                </c:pt>
                <c:pt idx="67">
                  <c:v>1706.371091049024</c:v>
                </c:pt>
                <c:pt idx="68">
                  <c:v>1643.790787216307</c:v>
                </c:pt>
                <c:pt idx="69">
                  <c:v>1582.838787355326</c:v>
                </c:pt>
                <c:pt idx="70">
                  <c:v>1523.481757177336</c:v>
                </c:pt>
                <c:pt idx="71">
                  <c:v>1465.686527385651</c:v>
                </c:pt>
                <c:pt idx="72">
                  <c:v>1409.420130944996</c:v>
                </c:pt>
                <c:pt idx="73">
                  <c:v>1354.649837160036</c:v>
                </c:pt>
                <c:pt idx="74">
                  <c:v>1301.343182757924</c:v>
                </c:pt>
                <c:pt idx="75">
                  <c:v>1249.468000163422</c:v>
                </c:pt>
                <c:pt idx="76">
                  <c:v>1198.992443138271</c:v>
                </c:pt>
                <c:pt idx="77">
                  <c:v>1149.885009955311</c:v>
                </c:pt>
                <c:pt idx="78">
                  <c:v>1102.114564259629</c:v>
                </c:pt>
                <c:pt idx="79">
                  <c:v>1055.650353767962</c:v>
                </c:pt>
                <c:pt idx="80">
                  <c:v>1010.462026943507</c:v>
                </c:pt>
                <c:pt idx="81">
                  <c:v>966.5196477804124</c:v>
                </c:pt>
                <c:pt idx="82">
                  <c:v>923.793708819831</c:v>
                </c:pt>
                <c:pt idx="83">
                  <c:v>882.255142516651</c:v>
                </c:pt>
                <c:pt idx="84">
                  <c:v>841.875331067268</c:v>
                </c:pt>
                <c:pt idx="85">
                  <c:v>802.6261148018524</c:v>
                </c:pt>
                <c:pt idx="86">
                  <c:v>764.479799241115</c:v>
                </c:pt>
                <c:pt idx="87">
                  <c:v>727.4091609089934</c:v>
                </c:pt>
                <c:pt idx="88">
                  <c:v>691.3874519896852</c:v>
                </c:pt>
                <c:pt idx="89">
                  <c:v>656.3884039102486</c:v>
                </c:pt>
                <c:pt idx="90">
                  <c:v>622.3862299280379</c:v>
                </c:pt>
                <c:pt idx="91">
                  <c:v>589.3556267947843</c:v>
                </c:pt>
                <c:pt idx="92">
                  <c:v>557.271775566084</c:v>
                </c:pt>
                <c:pt idx="93">
                  <c:v>526.1103416219483</c:v>
                </c:pt>
                <c:pt idx="94">
                  <c:v>495.8474739586919</c:v>
                </c:pt>
                <c:pt idx="95">
                  <c:v>466.4598038094337</c:v>
                </c:pt>
                <c:pt idx="96">
                  <c:v>437.9244426472013</c:v>
                </c:pt>
                <c:pt idx="97">
                  <c:v>410.2189796213879</c:v>
                </c:pt>
                <c:pt idx="98">
                  <c:v>383.3214784749562</c:v>
                </c:pt>
                <c:pt idx="99">
                  <c:v>357.2104739866081</c:v>
                </c:pt>
                <c:pt idx="100">
                  <c:v>331.864967981297</c:v>
                </c:pt>
                <c:pt idx="101">
                  <c:v>307.2644249458662</c:v>
                </c:pt>
                <c:pt idx="102">
                  <c:v>283.3887672895507</c:v>
                </c:pt>
                <c:pt idx="103">
                  <c:v>260.2183702818218</c:v>
                </c:pt>
                <c:pt idx="104">
                  <c:v>237.7340567007068</c:v>
                </c:pt>
                <c:pt idx="105">
                  <c:v>215.9170912220943</c:v>
                </c:pt>
                <c:pt idx="106">
                  <c:v>194.7491745776551</c:v>
                </c:pt>
                <c:pt idx="107">
                  <c:v>174.2124375088461</c:v>
                </c:pt>
                <c:pt idx="108">
                  <c:v>154.2894345409713</c:v>
                </c:pt>
                <c:pt idx="109">
                  <c:v>134.9631376006</c:v>
                </c:pt>
                <c:pt idx="110">
                  <c:v>116.2169294987343</c:v>
                </c:pt>
                <c:pt idx="111">
                  <c:v>98.03459729843598</c:v>
                </c:pt>
                <c:pt idx="112">
                  <c:v>80.40032558661187</c:v>
                </c:pt>
                <c:pt idx="113">
                  <c:v>63.29868966731915</c:v>
                </c:pt>
                <c:pt idx="114">
                  <c:v>46.71464869288317</c:v>
                </c:pt>
                <c:pt idx="115">
                  <c:v>30.63353874713175</c:v>
                </c:pt>
                <c:pt idx="116">
                  <c:v>15.04106589590447</c:v>
                </c:pt>
                <c:pt idx="117">
                  <c:v>-0.0767007833237585</c:v>
                </c:pt>
                <c:pt idx="118">
                  <c:v>-14.73333617969547</c:v>
                </c:pt>
                <c:pt idx="119">
                  <c:v>-28.94206612519702</c:v>
                </c:pt>
              </c:numCache>
            </c:numRef>
          </c:yVal>
          <c:smooth val="0"/>
          <c:extLst xmlns:c16r2="http://schemas.microsoft.com/office/drawing/2015/06/chart">
            <c:ext xmlns:c16="http://schemas.microsoft.com/office/drawing/2014/chart" uri="{C3380CC4-5D6E-409C-BE32-E72D297353CC}">
              <c16:uniqueId val="{00000000-1E8B-4DC0-803D-3460495473B8}"/>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8344.979844683261</c:v>
                </c:pt>
                <c:pt idx="2">
                  <c:v>8698.25066181217</c:v>
                </c:pt>
                <c:pt idx="3">
                  <c:v>9037.20277815137</c:v>
                </c:pt>
                <c:pt idx="4">
                  <c:v>9362.717999592207</c:v>
                </c:pt>
                <c:pt idx="5">
                  <c:v>9675.393194584103</c:v>
                </c:pt>
                <c:pt idx="6">
                  <c:v>9975.767704128955</c:v>
                </c:pt>
                <c:pt idx="7">
                  <c:v>10264.33459323508</c:v>
                </c:pt>
                <c:pt idx="8">
                  <c:v>10541.54877981354</c:v>
                </c:pt>
                <c:pt idx="9">
                  <c:v>10807.83339895388</c:v>
                </c:pt>
                <c:pt idx="10">
                  <c:v>11063.5847998528</c:v>
                </c:pt>
                <c:pt idx="11">
                  <c:v>11309.17648088117</c:v>
                </c:pt>
                <c:pt idx="12">
                  <c:v>11544.96219971778</c:v>
                </c:pt>
                <c:pt idx="13">
                  <c:v>8052.60657662797</c:v>
                </c:pt>
                <c:pt idx="14">
                  <c:v>7891.957012209938</c:v>
                </c:pt>
                <c:pt idx="15">
                  <c:v>7728.880447500531</c:v>
                </c:pt>
                <c:pt idx="16">
                  <c:v>7566.79201115797</c:v>
                </c:pt>
                <c:pt idx="17">
                  <c:v>7405.752735858703</c:v>
                </c:pt>
                <c:pt idx="18">
                  <c:v>7245.834123307326</c:v>
                </c:pt>
                <c:pt idx="19">
                  <c:v>7087.12296407366</c:v>
                </c:pt>
                <c:pt idx="20">
                  <c:v>6929.71487917356</c:v>
                </c:pt>
                <c:pt idx="21">
                  <c:v>6773.709471807502</c:v>
                </c:pt>
                <c:pt idx="22">
                  <c:v>6619.206757662761</c:v>
                </c:pt>
                <c:pt idx="23">
                  <c:v>6466.304575910101</c:v>
                </c:pt>
                <c:pt idx="24">
                  <c:v>6315.096750291701</c:v>
                </c:pt>
                <c:pt idx="25">
                  <c:v>6165.67182200382</c:v>
                </c:pt>
                <c:pt idx="26">
                  <c:v>6015.303357564986</c:v>
                </c:pt>
                <c:pt idx="27">
                  <c:v>5866.768245204521</c:v>
                </c:pt>
                <c:pt idx="28">
                  <c:v>5720.1371999689</c:v>
                </c:pt>
                <c:pt idx="29">
                  <c:v>5575.47739081449</c:v>
                </c:pt>
                <c:pt idx="30">
                  <c:v>5432.849709467905</c:v>
                </c:pt>
                <c:pt idx="31">
                  <c:v>5292.308683988635</c:v>
                </c:pt>
                <c:pt idx="32">
                  <c:v>5153.902554877685</c:v>
                </c:pt>
                <c:pt idx="33">
                  <c:v>5017.673431951365</c:v>
                </c:pt>
                <c:pt idx="34">
                  <c:v>4883.657507653393</c:v>
                </c:pt>
                <c:pt idx="35">
                  <c:v>4751.885308576058</c:v>
                </c:pt>
                <c:pt idx="36">
                  <c:v>4622.38197138722</c:v>
                </c:pt>
                <c:pt idx="37">
                  <c:v>4495.167532765744</c:v>
                </c:pt>
                <c:pt idx="38">
                  <c:v>4370.25722557192</c:v>
                </c:pt>
                <c:pt idx="39">
                  <c:v>4247.659925179164</c:v>
                </c:pt>
                <c:pt idx="40">
                  <c:v>4127.382323834056</c:v>
                </c:pt>
                <c:pt idx="41">
                  <c:v>4009.427147502296</c:v>
                </c:pt>
                <c:pt idx="42">
                  <c:v>3893.793453217822</c:v>
                </c:pt>
                <c:pt idx="43">
                  <c:v>3780.476899600937</c:v>
                </c:pt>
                <c:pt idx="44">
                  <c:v>3669.470005151861</c:v>
                </c:pt>
                <c:pt idx="45">
                  <c:v>3560.762394184083</c:v>
                </c:pt>
                <c:pt idx="46">
                  <c:v>3454.341030288053</c:v>
                </c:pt>
                <c:pt idx="47">
                  <c:v>3350.190437401528</c:v>
                </c:pt>
                <c:pt idx="48">
                  <c:v>3248.29290870122</c:v>
                </c:pt>
                <c:pt idx="49">
                  <c:v>3148.628703631044</c:v>
                </c:pt>
                <c:pt idx="50">
                  <c:v>3051.176233446042</c:v>
                </c:pt>
                <c:pt idx="51">
                  <c:v>2955.912235700893</c:v>
                </c:pt>
                <c:pt idx="52">
                  <c:v>2862.811937436936</c:v>
                </c:pt>
                <c:pt idx="53">
                  <c:v>2771.849210169226</c:v>
                </c:pt>
                <c:pt idx="54">
                  <c:v>2682.99671384627</c:v>
                </c:pt>
                <c:pt idx="55">
                  <c:v>2596.226031686718</c:v>
                </c:pt>
                <c:pt idx="56">
                  <c:v>2511.507796303737</c:v>
                </c:pt>
                <c:pt idx="57">
                  <c:v>2428.811807567255</c:v>
                </c:pt>
                <c:pt idx="58">
                  <c:v>2348.107142641382</c:v>
                </c:pt>
                <c:pt idx="59">
                  <c:v>2269.362258620957</c:v>
                </c:pt>
                <c:pt idx="60">
                  <c:v>2192.54508816954</c:v>
                </c:pt>
                <c:pt idx="61">
                  <c:v>2117.623128552137</c:v>
                </c:pt>
                <c:pt idx="62">
                  <c:v>2044.56352442978</c:v>
                </c:pt>
                <c:pt idx="63">
                  <c:v>1973.33314477453</c:v>
                </c:pt>
                <c:pt idx="64">
                  <c:v>1903.898654238166</c:v>
                </c:pt>
                <c:pt idx="65">
                  <c:v>1836.226579298935</c:v>
                </c:pt>
                <c:pt idx="66">
                  <c:v>1770.283369489251</c:v>
                </c:pt>
                <c:pt idx="67">
                  <c:v>1706.035453991923</c:v>
                </c:pt>
                <c:pt idx="68">
                  <c:v>1643.449293879545</c:v>
                </c:pt>
                <c:pt idx="69">
                  <c:v>1582.491430257202</c:v>
                </c:pt>
                <c:pt idx="70">
                  <c:v>1523.128528552155</c:v>
                </c:pt>
                <c:pt idx="71">
                  <c:v>1465.32741918469</c:v>
                </c:pt>
                <c:pt idx="72">
                  <c:v>1409.055134839637</c:v>
                </c:pt>
                <c:pt idx="73">
                  <c:v>1354.278944544954</c:v>
                </c:pt>
                <c:pt idx="74">
                  <c:v>1300.966384757628</c:v>
                </c:pt>
                <c:pt idx="75">
                  <c:v>1249.085287637452</c:v>
                </c:pt>
                <c:pt idx="76">
                  <c:v>1198.603806690262</c:v>
                </c:pt>
                <c:pt idx="77">
                  <c:v>1149.490439940098</c:v>
                </c:pt>
                <c:pt idx="78">
                  <c:v>1101.714050793451</c:v>
                </c:pt>
                <c:pt idx="79">
                  <c:v>1055.24388673783</c:v>
                </c:pt>
                <c:pt idx="80">
                  <c:v>1010.04959601838</c:v>
                </c:pt>
                <c:pt idx="81">
                  <c:v>966.1012424217494</c:v>
                </c:pt>
                <c:pt idx="82">
                  <c:v>923.3693182932724</c:v>
                </c:pt>
                <c:pt idx="83">
                  <c:v>881.8247559041192</c:v>
                </c:pt>
                <c:pt idx="84">
                  <c:v>841.438937278776</c:v>
                </c:pt>
                <c:pt idx="85">
                  <c:v>802.1837025884346</c:v>
                </c:pt>
                <c:pt idx="86">
                  <c:v>764.0313572067536</c:v>
                </c:pt>
                <c:pt idx="87">
                  <c:v>726.9546775242707</c:v>
                </c:pt>
                <c:pt idx="88">
                  <c:v>690.9269156035024</c:v>
                </c:pt>
                <c:pt idx="89">
                  <c:v>655.9218027635507</c:v>
                </c:pt>
                <c:pt idx="90">
                  <c:v>621.9135521663666</c:v>
                </c:pt>
                <c:pt idx="91">
                  <c:v>588.8768604808004</c:v>
                </c:pt>
                <c:pt idx="92">
                  <c:v>556.786908692693</c:v>
                </c:pt>
                <c:pt idx="93">
                  <c:v>525.6193621248731</c:v>
                </c:pt>
                <c:pt idx="94">
                  <c:v>495.3503697288852</c:v>
                </c:pt>
                <c:pt idx="95">
                  <c:v>465.9565627051579</c:v>
                </c:pt>
                <c:pt idx="96">
                  <c:v>437.4150525068563</c:v>
                </c:pt>
                <c:pt idx="97">
                  <c:v>409.7034282750428</c:v>
                </c:pt>
                <c:pt idx="98">
                  <c:v>382.7997537560132</c:v>
                </c:pt>
                <c:pt idx="99">
                  <c:v>356.6825637440634</c:v>
                </c:pt>
                <c:pt idx="100">
                  <c:v>331.3308600900327</c:v>
                </c:pt>
                <c:pt idx="101">
                  <c:v>306.724107318727</c:v>
                </c:pt>
                <c:pt idx="102">
                  <c:v>282.8422278874932</c:v>
                </c:pt>
                <c:pt idx="103">
                  <c:v>259.6655971248493</c:v>
                </c:pt>
                <c:pt idx="104">
                  <c:v>237.1750378778925</c:v>
                </c:pt>
                <c:pt idx="105">
                  <c:v>215.3518149016891</c:v>
                </c:pt>
                <c:pt idx="106">
                  <c:v>194.1776290168436</c:v>
                </c:pt>
                <c:pt idx="107">
                  <c:v>173.6346110632512</c:v>
                </c:pt>
                <c:pt idx="108">
                  <c:v>153.705315673491</c:v>
                </c:pt>
                <c:pt idx="109">
                  <c:v>134.372714890611</c:v>
                </c:pt>
                <c:pt idx="110">
                  <c:v>115.6201916506343</c:v>
                </c:pt>
                <c:pt idx="111">
                  <c:v>97.43153314941082</c:v>
                </c:pt>
                <c:pt idx="112">
                  <c:v>79.7909241151374</c:v>
                </c:pt>
                <c:pt idx="113">
                  <c:v>62.68294000077912</c:v>
                </c:pt>
                <c:pt idx="114">
                  <c:v>46.09254011465054</c:v>
                </c:pt>
                <c:pt idx="115">
                  <c:v>30.00506070397932</c:v>
                </c:pt>
                <c:pt idx="116">
                  <c:v>14.40620800474971</c:v>
                </c:pt>
                <c:pt idx="117">
                  <c:v>-0.717948729048658</c:v>
                </c:pt>
                <c:pt idx="118">
                  <c:v>-15.38098420362622</c:v>
                </c:pt>
                <c:pt idx="119">
                  <c:v>-29.5961240622546</c:v>
                </c:pt>
              </c:numCache>
            </c:numRef>
          </c:yVal>
          <c:smooth val="0"/>
          <c:extLst xmlns:c16r2="http://schemas.microsoft.com/office/drawing/2015/06/chart">
            <c:ext xmlns:c16="http://schemas.microsoft.com/office/drawing/2014/chart" uri="{C3380CC4-5D6E-409C-BE32-E72D297353CC}">
              <c16:uniqueId val="{00000001-1E8B-4DC0-803D-3460495473B8}"/>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8343.862851486621</c:v>
                </c:pt>
                <c:pt idx="2">
                  <c:v>8697.827207867227</c:v>
                </c:pt>
                <c:pt idx="3">
                  <c:v>9037.495827684279</c:v>
                </c:pt>
                <c:pt idx="4">
                  <c:v>9363.751308342054</c:v>
                </c:pt>
                <c:pt idx="5">
                  <c:v>9677.191209681845</c:v>
                </c:pt>
                <c:pt idx="6">
                  <c:v>9978.355466796711</c:v>
                </c:pt>
                <c:pt idx="7">
                  <c:v>10267.73764715607</c:v>
                </c:pt>
                <c:pt idx="8">
                  <c:v>10545.79308493045</c:v>
                </c:pt>
                <c:pt idx="9">
                  <c:v>10812.94525045779</c:v>
                </c:pt>
                <c:pt idx="10">
                  <c:v>11069.5907521297</c:v>
                </c:pt>
                <c:pt idx="11">
                  <c:v>11316.1032761938</c:v>
                </c:pt>
                <c:pt idx="12">
                  <c:v>11552.83670140741</c:v>
                </c:pt>
                <c:pt idx="13">
                  <c:v>8060.771646226875</c:v>
                </c:pt>
                <c:pt idx="14">
                  <c:v>7900.382310740702</c:v>
                </c:pt>
                <c:pt idx="15">
                  <c:v>7737.600810893416</c:v>
                </c:pt>
                <c:pt idx="16">
                  <c:v>7575.839701031236</c:v>
                </c:pt>
                <c:pt idx="17">
                  <c:v>7415.15826056779</c:v>
                </c:pt>
                <c:pt idx="18">
                  <c:v>7255.62637677287</c:v>
                </c:pt>
                <c:pt idx="19">
                  <c:v>7097.32933177328</c:v>
                </c:pt>
                <c:pt idx="20">
                  <c:v>6940.361321440004</c:v>
                </c:pt>
                <c:pt idx="21">
                  <c:v>6784.820590249461</c:v>
                </c:pt>
                <c:pt idx="22">
                  <c:v>6630.805849139631</c:v>
                </c:pt>
                <c:pt idx="23">
                  <c:v>6478.413677430814</c:v>
                </c:pt>
                <c:pt idx="24">
                  <c:v>6327.736677387571</c:v>
                </c:pt>
                <c:pt idx="25">
                  <c:v>6178.86220249488</c:v>
                </c:pt>
                <c:pt idx="26">
                  <c:v>6029.06050659543</c:v>
                </c:pt>
                <c:pt idx="27">
                  <c:v>5881.109330835446</c:v>
                </c:pt>
                <c:pt idx="28">
                  <c:v>5735.078346247189</c:v>
                </c:pt>
                <c:pt idx="29">
                  <c:v>5591.033689042381</c:v>
                </c:pt>
                <c:pt idx="30">
                  <c:v>5449.03523945592</c:v>
                </c:pt>
                <c:pt idx="31">
                  <c:v>5309.13653568098</c:v>
                </c:pt>
                <c:pt idx="32">
                  <c:v>5171.384850425533</c:v>
                </c:pt>
                <c:pt idx="33">
                  <c:v>5035.821348285802</c:v>
                </c:pt>
                <c:pt idx="34">
                  <c:v>4902.48129956923</c:v>
                </c:pt>
                <c:pt idx="35">
                  <c:v>4771.394332308559</c:v>
                </c:pt>
                <c:pt idx="36">
                  <c:v>4642.584708642426</c:v>
                </c:pt>
                <c:pt idx="37">
                  <c:v>4516.071615152221</c:v>
                </c:pt>
                <c:pt idx="38">
                  <c:v>4391.869459373223</c:v>
                </c:pt>
                <c:pt idx="39">
                  <c:v>4269.986311207404</c:v>
                </c:pt>
                <c:pt idx="40">
                  <c:v>4150.428087846347</c:v>
                </c:pt>
                <c:pt idx="41">
                  <c:v>4033.196765661409</c:v>
                </c:pt>
                <c:pt idx="42">
                  <c:v>3918.290677576886</c:v>
                </c:pt>
                <c:pt idx="43">
                  <c:v>3805.704783591218</c:v>
                </c:pt>
                <c:pt idx="44">
                  <c:v>3695.430929012857</c:v>
                </c:pt>
                <c:pt idx="45">
                  <c:v>3587.458090277793</c:v>
                </c:pt>
                <c:pt idx="46">
                  <c:v>3481.772608245163</c:v>
                </c:pt>
                <c:pt idx="47">
                  <c:v>3378.358409047458</c:v>
                </c:pt>
                <c:pt idx="48">
                  <c:v>3277.197212719546</c:v>
                </c:pt>
                <c:pt idx="49">
                  <c:v>3178.268729920379</c:v>
                </c:pt>
                <c:pt idx="50">
                  <c:v>3081.550847134371</c:v>
                </c:pt>
                <c:pt idx="51">
                  <c:v>2987.019800782991</c:v>
                </c:pt>
                <c:pt idx="52">
                  <c:v>2894.65033999499</c:v>
                </c:pt>
                <c:pt idx="53">
                  <c:v>2804.41588117019</c:v>
                </c:pt>
                <c:pt idx="54">
                  <c:v>2716.288651483802</c:v>
                </c:pt>
                <c:pt idx="55">
                  <c:v>2630.2398232469</c:v>
                </c:pt>
                <c:pt idx="56">
                  <c:v>2546.239639536792</c:v>
                </c:pt>
                <c:pt idx="57">
                  <c:v>2464.257531552223</c:v>
                </c:pt>
                <c:pt idx="58">
                  <c:v>2384.262228131447</c:v>
                </c:pt>
                <c:pt idx="59">
                  <c:v>2306.221857858392</c:v>
                </c:pt>
                <c:pt idx="60">
                  <c:v>2230.104044165915</c:v>
                </c:pt>
                <c:pt idx="61">
                  <c:v>2155.875993825206</c:v>
                </c:pt>
                <c:pt idx="62">
                  <c:v>2083.504579195725</c:v>
                </c:pt>
                <c:pt idx="63">
                  <c:v>2012.956414592496</c:v>
                </c:pt>
                <c:pt idx="64">
                  <c:v>1944.197927107565</c:v>
                </c:pt>
                <c:pt idx="65">
                  <c:v>1877.195422210198</c:v>
                </c:pt>
                <c:pt idx="66">
                  <c:v>1811.915144430395</c:v>
                </c:pt>
                <c:pt idx="67">
                  <c:v>1748.323333414277</c:v>
                </c:pt>
                <c:pt idx="68">
                  <c:v>1686.38627562815</c:v>
                </c:pt>
                <c:pt idx="69">
                  <c:v>1626.070351970053</c:v>
                </c:pt>
                <c:pt idx="70">
                  <c:v>1567.342081535831</c:v>
                </c:pt>
                <c:pt idx="71">
                  <c:v>1510.168161772606</c:v>
                </c:pt>
                <c:pt idx="72">
                  <c:v>1454.515505241292</c:v>
                </c:pt>
                <c:pt idx="73">
                  <c:v>1400.351273195176</c:v>
                </c:pt>
                <c:pt idx="74">
                  <c:v>1347.642906172143</c:v>
                </c:pt>
                <c:pt idx="75">
                  <c:v>1296.358151788176</c:v>
                </c:pt>
                <c:pt idx="76">
                  <c:v>1246.465089905671</c:v>
                </c:pt>
                <c:pt idx="77">
                  <c:v>1197.932155345205</c:v>
                </c:pt>
                <c:pt idx="78">
                  <c:v>1150.728158295198</c:v>
                </c:pt>
                <c:pt idx="79">
                  <c:v>1104.822302570425</c:v>
                </c:pt>
                <c:pt idx="80">
                  <c:v>1060.184201857021</c:v>
                </c:pt>
                <c:pt idx="81">
                  <c:v>1016.783894076383</c:v>
                </c:pt>
                <c:pt idx="82">
                  <c:v>974.5918539933027</c:v>
                </c:pt>
                <c:pt idx="83">
                  <c:v>933.5790041849978</c:v>
                </c:pt>
                <c:pt idx="84">
                  <c:v>893.7167244825024</c:v>
                </c:pt>
                <c:pt idx="85">
                  <c:v>854.9768599866783</c:v>
                </c:pt>
                <c:pt idx="86">
                  <c:v>817.331727761608</c:v>
                </c:pt>
                <c:pt idx="87">
                  <c:v>780.7541222928284</c:v>
                </c:pt>
                <c:pt idx="88">
                  <c:v>745.2173198019664</c:v>
                </c:pt>
                <c:pt idx="89">
                  <c:v>710.695081498187</c:v>
                </c:pt>
                <c:pt idx="90">
                  <c:v>677.1616558439592</c:v>
                </c:pt>
                <c:pt idx="91">
                  <c:v>644.591779908677</c:v>
                </c:pt>
                <c:pt idx="92">
                  <c:v>612.9606798787772</c:v>
                </c:pt>
                <c:pt idx="93">
                  <c:v>582.244070788156</c:v>
                </c:pt>
                <c:pt idx="94">
                  <c:v>552.4181555307422</c:v>
                </c:pt>
                <c:pt idx="95">
                  <c:v>523.4596232115944</c:v>
                </c:pt>
                <c:pt idx="96">
                  <c:v>495.3456468903223</c:v>
                </c:pt>
                <c:pt idx="97">
                  <c:v>468.0538807675147</c:v>
                </c:pt>
                <c:pt idx="98">
                  <c:v>441.5624568611875</c:v>
                </c:pt>
                <c:pt idx="99">
                  <c:v>415.8499812180508</c:v>
                </c:pt>
                <c:pt idx="100">
                  <c:v>390.8955297008051</c:v>
                </c:pt>
                <c:pt idx="101">
                  <c:v>366.6786433916277</c:v>
                </c:pt>
                <c:pt idx="102">
                  <c:v>343.1793236464455</c:v>
                </c:pt>
                <c:pt idx="103">
                  <c:v>320.3780268369374</c:v>
                </c:pt>
                <c:pt idx="104">
                  <c:v>298.2556588107727</c:v>
                </c:pt>
                <c:pt idx="105">
                  <c:v>276.7935690997692</c:v>
                </c:pt>
                <c:pt idx="106">
                  <c:v>255.9735449064574</c:v>
                </c:pt>
                <c:pt idx="107">
                  <c:v>235.777804891668</c:v>
                </c:pt>
                <c:pt idx="108">
                  <c:v>216.1889927921111</c:v>
                </c:pt>
                <c:pt idx="109">
                  <c:v>197.1901708867663</c:v>
                </c:pt>
                <c:pt idx="110">
                  <c:v>178.7648133360508</c:v>
                </c:pt>
                <c:pt idx="111">
                  <c:v>160.8967994127452</c:v>
                </c:pt>
                <c:pt idx="112">
                  <c:v>143.5704066436665</c:v>
                </c:pt>
                <c:pt idx="113">
                  <c:v>126.7703038783293</c:v>
                </c:pt>
                <c:pt idx="114">
                  <c:v>110.4815443020761</c:v>
                </c:pt>
                <c:pt idx="115">
                  <c:v>94.68955840714261</c:v>
                </c:pt>
                <c:pt idx="116">
                  <c:v>79.38014693659611</c:v>
                </c:pt>
                <c:pt idx="117">
                  <c:v>64.53947381304977</c:v>
                </c:pt>
                <c:pt idx="118">
                  <c:v>50.15405906431197</c:v>
                </c:pt>
                <c:pt idx="119">
                  <c:v>36.21077175723399</c:v>
                </c:pt>
              </c:numCache>
            </c:numRef>
          </c:yVal>
          <c:smooth val="0"/>
          <c:extLst xmlns:c16r2="http://schemas.microsoft.com/office/drawing/2015/06/chart">
            <c:ext xmlns:c16="http://schemas.microsoft.com/office/drawing/2014/chart" uri="{C3380CC4-5D6E-409C-BE32-E72D297353CC}">
              <c16:uniqueId val="{00000002-1E8B-4DC0-803D-3460495473B8}"/>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4172.4899223417</c:v>
                </c:pt>
                <c:pt idx="2">
                  <c:v>4272.328005243431</c:v>
                </c:pt>
                <c:pt idx="3">
                  <c:v>4368.69628085899</c:v>
                </c:pt>
                <c:pt idx="4">
                  <c:v>4461.837004001637</c:v>
                </c:pt>
                <c:pt idx="5">
                  <c:v>4551.8618224182</c:v>
                </c:pt>
                <c:pt idx="6">
                  <c:v>4638.863214241267</c:v>
                </c:pt>
                <c:pt idx="7">
                  <c:v>4722.919439916914</c:v>
                </c:pt>
                <c:pt idx="8">
                  <c:v>4804.098028400228</c:v>
                </c:pt>
                <c:pt idx="9">
                  <c:v>4882.458452814213</c:v>
                </c:pt>
                <c:pt idx="10">
                  <c:v>4958.054180243564</c:v>
                </c:pt>
                <c:pt idx="11">
                  <c:v>5030.934237520411</c:v>
                </c:pt>
                <c:pt idx="12">
                  <c:v>5101.144402953216</c:v>
                </c:pt>
                <c:pt idx="13">
                  <c:v>3309.392176362911</c:v>
                </c:pt>
                <c:pt idx="14">
                  <c:v>3283.265212050366</c:v>
                </c:pt>
                <c:pt idx="15">
                  <c:v>3252.106523100887</c:v>
                </c:pt>
                <c:pt idx="16">
                  <c:v>3218.084723611444</c:v>
                </c:pt>
                <c:pt idx="17">
                  <c:v>3181.501264842385</c:v>
                </c:pt>
                <c:pt idx="18">
                  <c:v>3142.617041796424</c:v>
                </c:pt>
                <c:pt idx="19">
                  <c:v>3101.665342307106</c:v>
                </c:pt>
                <c:pt idx="20">
                  <c:v>3058.856363879153</c:v>
                </c:pt>
                <c:pt idx="21">
                  <c:v>3014.380774905121</c:v>
                </c:pt>
                <c:pt idx="22">
                  <c:v>2968.41255320702</c:v>
                </c:pt>
                <c:pt idx="23">
                  <c:v>2921.111260572645</c:v>
                </c:pt>
                <c:pt idx="24">
                  <c:v>2872.62387647774</c:v>
                </c:pt>
                <c:pt idx="25">
                  <c:v>2823.086286731481</c:v>
                </c:pt>
                <c:pt idx="26">
                  <c:v>2771.220071695865</c:v>
                </c:pt>
                <c:pt idx="27">
                  <c:v>2718.571729402358</c:v>
                </c:pt>
                <c:pt idx="28">
                  <c:v>2665.241899615633</c:v>
                </c:pt>
                <c:pt idx="29">
                  <c:v>2611.327290641942</c:v>
                </c:pt>
                <c:pt idx="30">
                  <c:v>2556.919225928621</c:v>
                </c:pt>
                <c:pt idx="31">
                  <c:v>2502.103841029118</c:v>
                </c:pt>
                <c:pt idx="32">
                  <c:v>2446.962305350295</c:v>
                </c:pt>
                <c:pt idx="33">
                  <c:v>2391.571039712737</c:v>
                </c:pt>
                <c:pt idx="34">
                  <c:v>2336.001928442052</c:v>
                </c:pt>
                <c:pt idx="35">
                  <c:v>2280.322525255253</c:v>
                </c:pt>
                <c:pt idx="36">
                  <c:v>2224.596252474386</c:v>
                </c:pt>
                <c:pt idx="37">
                  <c:v>2168.882593296135</c:v>
                </c:pt>
                <c:pt idx="38">
                  <c:v>2113.237276992233</c:v>
                </c:pt>
                <c:pt idx="39">
                  <c:v>2057.711531863977</c:v>
                </c:pt>
                <c:pt idx="40">
                  <c:v>2002.354252922754</c:v>
                </c:pt>
                <c:pt idx="41">
                  <c:v>1947.211062248356</c:v>
                </c:pt>
                <c:pt idx="42">
                  <c:v>1892.324480250935</c:v>
                </c:pt>
                <c:pt idx="43">
                  <c:v>1837.734080439315</c:v>
                </c:pt>
                <c:pt idx="44">
                  <c:v>1783.476636835805</c:v>
                </c:pt>
                <c:pt idx="45">
                  <c:v>1729.586264563895</c:v>
                </c:pt>
                <c:pt idx="46">
                  <c:v>1676.09455397302</c:v>
                </c:pt>
                <c:pt idx="47">
                  <c:v>1623.030698630613</c:v>
                </c:pt>
                <c:pt idx="48">
                  <c:v>1570.421617486856</c:v>
                </c:pt>
                <c:pt idx="49">
                  <c:v>1518.292071491876</c:v>
                </c:pt>
                <c:pt idx="50">
                  <c:v>1466.664774927774</c:v>
                </c:pt>
                <c:pt idx="51">
                  <c:v>1415.560501699525</c:v>
                </c:pt>
                <c:pt idx="52">
                  <c:v>1364.998186464434</c:v>
                </c:pt>
                <c:pt idx="53">
                  <c:v>1314.995022156065</c:v>
                </c:pt>
                <c:pt idx="54">
                  <c:v>1265.566552389921</c:v>
                </c:pt>
                <c:pt idx="55">
                  <c:v>1216.726759708856</c:v>
                </c:pt>
                <c:pt idx="56">
                  <c:v>1168.488149822295</c:v>
                </c:pt>
                <c:pt idx="57">
                  <c:v>1120.861832010445</c:v>
                </c:pt>
                <c:pt idx="58">
                  <c:v>1073.857595858517</c:v>
                </c:pt>
                <c:pt idx="59">
                  <c:v>1027.483984477114</c:v>
                </c:pt>
                <c:pt idx="60">
                  <c:v>981.748364359435</c:v>
                </c:pt>
                <c:pt idx="61">
                  <c:v>936.6569920188284</c:v>
                </c:pt>
                <c:pt idx="62">
                  <c:v>892.215077543657</c:v>
                </c:pt>
                <c:pt idx="63">
                  <c:v>848.4268452017059</c:v>
                </c:pt>
                <c:pt idx="64">
                  <c:v>805.2955912189831</c:v>
                </c:pt>
                <c:pt idx="65">
                  <c:v>762.8237388554553</c:v>
                </c:pt>
                <c:pt idx="66">
                  <c:v>721.0128908915774</c:v>
                </c:pt>
                <c:pt idx="67">
                  <c:v>679.8638796370141</c:v>
                </c:pt>
                <c:pt idx="68">
                  <c:v>639.376814567655</c:v>
                </c:pt>
                <c:pt idx="69">
                  <c:v>599.5511276923156</c:v>
                </c:pt>
                <c:pt idx="70">
                  <c:v>560.3856167477516</c:v>
                </c:pt>
                <c:pt idx="71">
                  <c:v>521.8784863140936</c:v>
                </c:pt>
                <c:pt idx="72">
                  <c:v>484.0273869418322</c:v>
                </c:pt>
                <c:pt idx="73">
                  <c:v>446.8294523753266</c:v>
                </c:pt>
                <c:pt idx="74">
                  <c:v>410.2813349560423</c:v>
                </c:pt>
                <c:pt idx="75">
                  <c:v>374.3792392840697</c:v>
                </c:pt>
                <c:pt idx="76">
                  <c:v>339.1189542137381</c:v>
                </c:pt>
                <c:pt idx="77">
                  <c:v>304.4958832568772</c:v>
                </c:pt>
                <c:pt idx="78">
                  <c:v>270.5050734618252</c:v>
                </c:pt>
                <c:pt idx="79">
                  <c:v>237.1412428367112</c:v>
                </c:pt>
                <c:pt idx="80">
                  <c:v>204.3988063799388</c:v>
                </c:pt>
                <c:pt idx="81">
                  <c:v>172.2719007795604</c:v>
                </c:pt>
                <c:pt idx="82">
                  <c:v>140.754407840741</c:v>
                </c:pt>
                <c:pt idx="83">
                  <c:v>109.8399766974017</c:v>
                </c:pt>
                <c:pt idx="84">
                  <c:v>79.52204486221848</c:v>
                </c:pt>
                <c:pt idx="85">
                  <c:v>49.79385816702598</c:v>
                </c:pt>
                <c:pt idx="86">
                  <c:v>20.64848964289922</c:v>
                </c:pt>
                <c:pt idx="87">
                  <c:v>-7.921142611656251</c:v>
                </c:pt>
                <c:pt idx="88">
                  <c:v>-35.9222585297866</c:v>
                </c:pt>
                <c:pt idx="89">
                  <c:v>-63.36220009784483</c:v>
                </c:pt>
                <c:pt idx="90">
                  <c:v>-90.24841625857151</c:v>
                </c:pt>
                <c:pt idx="91">
                  <c:v>-116.5884486543873</c:v>
                </c:pt>
                <c:pt idx="92">
                  <c:v>-142.3899181738416</c:v>
                </c:pt>
                <c:pt idx="93">
                  <c:v>-167.6605122629135</c:v>
                </c:pt>
                <c:pt idx="94">
                  <c:v>-192.407972967034</c:v>
                </c:pt>
                <c:pt idx="95">
                  <c:v>-216.6400856689161</c:v>
                </c:pt>
                <c:pt idx="96">
                  <c:v>-240.3646684906926</c:v>
                </c:pt>
                <c:pt idx="97">
                  <c:v>-263.589562328949</c:v>
                </c:pt>
                <c:pt idx="98">
                  <c:v>-286.322621492598</c:v>
                </c:pt>
                <c:pt idx="99">
                  <c:v>-308.5717049157211</c:v>
                </c:pt>
                <c:pt idx="100">
                  <c:v>-330.3446679178742</c:v>
                </c:pt>
                <c:pt idx="101">
                  <c:v>-351.6493544854584</c:v>
                </c:pt>
                <c:pt idx="102">
                  <c:v>-372.4935900500311</c:v>
                </c:pt>
                <c:pt idx="103">
                  <c:v>-392.8851747385688</c:v>
                </c:pt>
                <c:pt idx="104">
                  <c:v>-412.8318770734531</c:v>
                </c:pt>
                <c:pt idx="105">
                  <c:v>-432.3414281005152</c:v>
                </c:pt>
                <c:pt idx="106">
                  <c:v>-451.4215159233866</c:v>
                </c:pt>
                <c:pt idx="107">
                  <c:v>-470.0797806250484</c:v>
                </c:pt>
                <c:pt idx="108">
                  <c:v>-488.3238095564684</c:v>
                </c:pt>
                <c:pt idx="109">
                  <c:v>-506.1611329748321</c:v>
                </c:pt>
                <c:pt idx="110">
                  <c:v>-523.5992200132969</c:v>
                </c:pt>
                <c:pt idx="111">
                  <c:v>-540.6454749657532</c:v>
                </c:pt>
                <c:pt idx="112">
                  <c:v>-557.3072338704874</c:v>
                </c:pt>
                <c:pt idx="113">
                  <c:v>-573.5917613772035</c:v>
                </c:pt>
                <c:pt idx="114">
                  <c:v>-589.5062478833019</c:v>
                </c:pt>
                <c:pt idx="115">
                  <c:v>-605.0578069248894</c:v>
                </c:pt>
                <c:pt idx="116">
                  <c:v>-620.2534728092468</c:v>
                </c:pt>
                <c:pt idx="117">
                  <c:v>-635.1001984762133</c:v>
                </c:pt>
                <c:pt idx="118">
                  <c:v>-649.604853576266</c:v>
                </c:pt>
                <c:pt idx="119">
                  <c:v>-663.7742227529284</c:v>
                </c:pt>
              </c:numCache>
            </c:numRef>
          </c:yVal>
          <c:smooth val="0"/>
          <c:extLst xmlns:c16r2="http://schemas.microsoft.com/office/drawing/2015/06/chart">
            <c:ext xmlns:c16="http://schemas.microsoft.com/office/drawing/2014/chart" uri="{C3380CC4-5D6E-409C-BE32-E72D297353CC}">
              <c16:uniqueId val="{00000003-1E8B-4DC0-803D-3460495473B8}"/>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8344.979844683259</c:v>
                </c:pt>
                <c:pt idx="2">
                  <c:v>8698.22158188685</c:v>
                </c:pt>
                <c:pt idx="3">
                  <c:v>9037.707107087141</c:v>
                </c:pt>
                <c:pt idx="4">
                  <c:v>9364.25271251321</c:v>
                </c:pt>
                <c:pt idx="5">
                  <c:v>9678.39631781802</c:v>
                </c:pt>
                <c:pt idx="6">
                  <c:v>9980.62245712512</c:v>
                </c:pt>
                <c:pt idx="7">
                  <c:v>10271.37320045766</c:v>
                </c:pt>
                <c:pt idx="8">
                  <c:v>10551.05600155194</c:v>
                </c:pt>
                <c:pt idx="9">
                  <c:v>10820.04981425938</c:v>
                </c:pt>
                <c:pt idx="10">
                  <c:v>11078.7098687422</c:v>
                </c:pt>
                <c:pt idx="11">
                  <c:v>11327.3714082019</c:v>
                </c:pt>
                <c:pt idx="12">
                  <c:v>11566.35261932004</c:v>
                </c:pt>
                <c:pt idx="13">
                  <c:v>8077.28507152153</c:v>
                </c:pt>
                <c:pt idx="14">
                  <c:v>7919.638726129064</c:v>
                </c:pt>
                <c:pt idx="15">
                  <c:v>7759.397820074462</c:v>
                </c:pt>
                <c:pt idx="16">
                  <c:v>7599.936983166328</c:v>
                </c:pt>
                <c:pt idx="17">
                  <c:v>7441.306847216008</c:v>
                </c:pt>
                <c:pt idx="18">
                  <c:v>7283.570127887555</c:v>
                </c:pt>
                <c:pt idx="19">
                  <c:v>7126.806322890541</c:v>
                </c:pt>
                <c:pt idx="20">
                  <c:v>6971.10521463147</c:v>
                </c:pt>
                <c:pt idx="21">
                  <c:v>6816.56196277497</c:v>
                </c:pt>
                <c:pt idx="22">
                  <c:v>6663.273461473178</c:v>
                </c:pt>
                <c:pt idx="23">
                  <c:v>6511.335668522307</c:v>
                </c:pt>
                <c:pt idx="24">
                  <c:v>6360.84167968323</c:v>
                </c:pt>
                <c:pt idx="25">
                  <c:v>6211.88037272673</c:v>
                </c:pt>
                <c:pt idx="26">
                  <c:v>6061.726637327474</c:v>
                </c:pt>
                <c:pt idx="27">
                  <c:v>5913.153917336678</c:v>
                </c:pt>
                <c:pt idx="28">
                  <c:v>5766.236944620312</c:v>
                </c:pt>
                <c:pt idx="29">
                  <c:v>5621.047166276228</c:v>
                </c:pt>
                <c:pt idx="30">
                  <c:v>5477.650306219056</c:v>
                </c:pt>
                <c:pt idx="31">
                  <c:v>5336.10622491323</c:v>
                </c:pt>
                <c:pt idx="32">
                  <c:v>5196.468941152265</c:v>
                </c:pt>
                <c:pt idx="33">
                  <c:v>5058.786735903428</c:v>
                </c:pt>
                <c:pt idx="34">
                  <c:v>4923.102314499295</c:v>
                </c:pt>
                <c:pt idx="35">
                  <c:v>4789.453009363391</c:v>
                </c:pt>
                <c:pt idx="36">
                  <c:v>4657.871009729655</c:v>
                </c:pt>
                <c:pt idx="37">
                  <c:v>4528.383608119566</c:v>
                </c:pt>
                <c:pt idx="38">
                  <c:v>4401.013455874207</c:v>
                </c:pt>
                <c:pt idx="39">
                  <c:v>4275.776971701861</c:v>
                </c:pt>
                <c:pt idx="40">
                  <c:v>4152.688471538413</c:v>
                </c:pt>
                <c:pt idx="41">
                  <c:v>4031.758365076101</c:v>
                </c:pt>
                <c:pt idx="42">
                  <c:v>3912.993422510402</c:v>
                </c:pt>
                <c:pt idx="43">
                  <c:v>3796.3970176628</c:v>
                </c:pt>
                <c:pt idx="44">
                  <c:v>3681.969361347987</c:v>
                </c:pt>
                <c:pt idx="45">
                  <c:v>3569.707724712698</c:v>
                </c:pt>
                <c:pt idx="46">
                  <c:v>3459.606652300054</c:v>
                </c:pt>
                <c:pt idx="47">
                  <c:v>3351.658164783927</c:v>
                </c:pt>
                <c:pt idx="48">
                  <c:v>3245.851951455992</c:v>
                </c:pt>
                <c:pt idx="49">
                  <c:v>3142.17555265357</c:v>
                </c:pt>
                <c:pt idx="50">
                  <c:v>3040.614532387095</c:v>
                </c:pt>
                <c:pt idx="51">
                  <c:v>2941.152641477765</c:v>
                </c:pt>
                <c:pt idx="52">
                  <c:v>2843.771970847414</c:v>
                </c:pt>
                <c:pt idx="53">
                  <c:v>2748.453097945477</c:v>
                </c:pt>
                <c:pt idx="54">
                  <c:v>2655.17522341207</c:v>
                </c:pt>
                <c:pt idx="55">
                  <c:v>2563.916299769659</c:v>
                </c:pt>
                <c:pt idx="56">
                  <c:v>2474.653152463033</c:v>
                </c:pt>
                <c:pt idx="57">
                  <c:v>2387.36159361576</c:v>
                </c:pt>
                <c:pt idx="58">
                  <c:v>2302.016528860433</c:v>
                </c:pt>
                <c:pt idx="59">
                  <c:v>2218.592057589408</c:v>
                </c:pt>
                <c:pt idx="60">
                  <c:v>2137.061566963493</c:v>
                </c:pt>
                <c:pt idx="61">
                  <c:v>2057.397820000624</c:v>
                </c:pt>
                <c:pt idx="62">
                  <c:v>1979.573038055448</c:v>
                </c:pt>
                <c:pt idx="63">
                  <c:v>1903.55897798638</c:v>
                </c:pt>
                <c:pt idx="64">
                  <c:v>1829.327004294115</c:v>
                </c:pt>
                <c:pt idx="65">
                  <c:v>1756.848156503474</c:v>
                </c:pt>
                <c:pt idx="66">
                  <c:v>1686.09321204486</c:v>
                </c:pt>
                <c:pt idx="67">
                  <c:v>1617.032744881413</c:v>
                </c:pt>
                <c:pt idx="68">
                  <c:v>1549.637180115084</c:v>
                </c:pt>
                <c:pt idx="69">
                  <c:v>1483.87684479346</c:v>
                </c:pt>
                <c:pt idx="70">
                  <c:v>1419.72201512852</c:v>
                </c:pt>
                <c:pt idx="71">
                  <c:v>1357.142960328167</c:v>
                </c:pt>
                <c:pt idx="72">
                  <c:v>1296.109983228727</c:v>
                </c:pt>
                <c:pt idx="73">
                  <c:v>1236.59345791171</c:v>
                </c:pt>
                <c:pt idx="74">
                  <c:v>1178.563864472872</c:v>
                </c:pt>
                <c:pt idx="75">
                  <c:v>1121.99182110837</c:v>
                </c:pt>
                <c:pt idx="76">
                  <c:v>1066.848113671364</c:v>
                </c:pt>
                <c:pt idx="77">
                  <c:v>1013.103722843185</c:v>
                </c:pt>
                <c:pt idx="78">
                  <c:v>960.7298490609137</c:v>
                </c:pt>
                <c:pt idx="79">
                  <c:v>909.6979353292136</c:v>
                </c:pt>
                <c:pt idx="80">
                  <c:v>859.9796880426655</c:v>
                </c:pt>
                <c:pt idx="81">
                  <c:v>811.5470959362044</c:v>
                </c:pt>
                <c:pt idx="82">
                  <c:v>764.372447274367</c:v>
                </c:pt>
                <c:pt idx="83">
                  <c:v>718.428345386399</c:v>
                </c:pt>
                <c:pt idx="84">
                  <c:v>673.687722646171</c:v>
                </c:pt>
                <c:pt idx="85">
                  <c:v>630.1238529929888</c:v>
                </c:pt>
                <c:pt idx="86">
                  <c:v>587.710363081791</c:v>
                </c:pt>
                <c:pt idx="87">
                  <c:v>546.4212421492479</c:v>
                </c:pt>
                <c:pt idx="88">
                  <c:v>506.2308506751615</c:v>
                </c:pt>
                <c:pt idx="89">
                  <c:v>467.1139279163508</c:v>
                </c:pt>
                <c:pt idx="90">
                  <c:v>429.045598384124</c:v>
                </c:pt>
                <c:pt idx="91">
                  <c:v>392.001377334389</c:v>
                </c:pt>
                <c:pt idx="92">
                  <c:v>355.9571753353011</c:v>
                </c:pt>
                <c:pt idx="93">
                  <c:v>320.8893019722809</c:v>
                </c:pt>
                <c:pt idx="94">
                  <c:v>286.774468749256</c:v>
                </c:pt>
                <c:pt idx="95">
                  <c:v>253.589791240629</c:v>
                </c:pt>
                <c:pt idx="96">
                  <c:v>221.3127905452347</c:v>
                </c:pt>
                <c:pt idx="97">
                  <c:v>189.9213940909303</c:v>
                </c:pt>
                <c:pt idx="98">
                  <c:v>159.3939358367606</c:v>
                </c:pt>
                <c:pt idx="99">
                  <c:v>129.7091559155851</c:v>
                </c:pt>
                <c:pt idx="100">
                  <c:v>100.8461997576924</c:v>
                </c:pt>
                <c:pt idx="101">
                  <c:v>72.7846167363132</c:v>
                </c:pt>
                <c:pt idx="102">
                  <c:v>45.50435836854012</c:v>
                </c:pt>
                <c:pt idx="103">
                  <c:v>18.98577610950088</c:v>
                </c:pt>
                <c:pt idx="104">
                  <c:v>-6.790381230966886</c:v>
                </c:pt>
                <c:pt idx="105">
                  <c:v>-31.84297041456557</c:v>
                </c:pt>
                <c:pt idx="106">
                  <c:v>-56.19045701928917</c:v>
                </c:pt>
                <c:pt idx="107">
                  <c:v>-79.85091897135135</c:v>
                </c:pt>
                <c:pt idx="108">
                  <c:v>-102.8420503413508</c:v>
                </c:pt>
                <c:pt idx="109">
                  <c:v>-125.1811653787809</c:v>
                </c:pt>
                <c:pt idx="110">
                  <c:v>-146.885202763915</c:v>
                </c:pt>
                <c:pt idx="111">
                  <c:v>-167.9707300536538</c:v>
                </c:pt>
                <c:pt idx="112">
                  <c:v>-188.4539483034623</c:v>
                </c:pt>
                <c:pt idx="113">
                  <c:v>-208.3506968446327</c:v>
                </c:pt>
                <c:pt idx="114">
                  <c:v>-227.6764582006344</c:v>
                </c:pt>
                <c:pt idx="115">
                  <c:v>-246.4463631249273</c:v>
                </c:pt>
                <c:pt idx="116">
                  <c:v>-264.6751957453434</c:v>
                </c:pt>
                <c:pt idx="117">
                  <c:v>-282.3773988005287</c:v>
                </c:pt>
                <c:pt idx="118">
                  <c:v>-299.5670789538925</c:v>
                </c:pt>
                <c:pt idx="119">
                  <c:v>-316.2580121739665</c:v>
                </c:pt>
              </c:numCache>
            </c:numRef>
          </c:yVal>
          <c:smooth val="0"/>
          <c:extLst xmlns:c16r2="http://schemas.microsoft.com/office/drawing/2015/06/chart">
            <c:ext xmlns:c16="http://schemas.microsoft.com/office/drawing/2014/chart" uri="{C3380CC4-5D6E-409C-BE32-E72D297353CC}">
              <c16:uniqueId val="{00000004-1E8B-4DC0-803D-3460495473B8}"/>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6757.52160245976</c:v>
                </c:pt>
                <c:pt idx="2">
                  <c:v>7035.293823363557</c:v>
                </c:pt>
                <c:pt idx="3">
                  <c:v>7300.906907521057</c:v>
                </c:pt>
                <c:pt idx="4">
                  <c:v>7555.19954020952</c:v>
                </c:pt>
                <c:pt idx="5">
                  <c:v>7798.72390352725</c:v>
                </c:pt>
                <c:pt idx="6">
                  <c:v>8031.974664072156</c:v>
                </c:pt>
                <c:pt idx="7">
                  <c:v>8255.400361881613</c:v>
                </c:pt>
                <c:pt idx="8">
                  <c:v>8469.411646037226</c:v>
                </c:pt>
                <c:pt idx="9">
                  <c:v>8674.387725620059</c:v>
                </c:pt>
                <c:pt idx="10">
                  <c:v>8870.68143730262</c:v>
                </c:pt>
                <c:pt idx="11">
                  <c:v>9058.62323818699</c:v>
                </c:pt>
                <c:pt idx="12">
                  <c:v>9238.524363267401</c:v>
                </c:pt>
                <c:pt idx="13">
                  <c:v>5653.643475500056</c:v>
                </c:pt>
                <c:pt idx="14">
                  <c:v>5516.933942252063</c:v>
                </c:pt>
                <c:pt idx="15">
                  <c:v>5376.66162411844</c:v>
                </c:pt>
                <c:pt idx="16">
                  <c:v>5236.827548832509</c:v>
                </c:pt>
                <c:pt idx="17">
                  <c:v>5097.712322908926</c:v>
                </c:pt>
                <c:pt idx="18">
                  <c:v>4959.542502917764</c:v>
                </c:pt>
                <c:pt idx="19">
                  <c:v>4822.51176152649</c:v>
                </c:pt>
                <c:pt idx="20">
                  <c:v>4686.786183416276</c:v>
                </c:pt>
                <c:pt idx="21">
                  <c:v>4552.50847678577</c:v>
                </c:pt>
                <c:pt idx="22">
                  <c:v>4419.8013793516</c:v>
                </c:pt>
                <c:pt idx="23">
                  <c:v>4288.77043105493</c:v>
                </c:pt>
                <c:pt idx="24">
                  <c:v>4159.506247422803</c:v>
                </c:pt>
                <c:pt idx="25">
                  <c:v>4032.086397987852</c:v>
                </c:pt>
                <c:pt idx="26">
                  <c:v>3904.464106393745</c:v>
                </c:pt>
                <c:pt idx="27">
                  <c:v>3778.754103584084</c:v>
                </c:pt>
                <c:pt idx="28">
                  <c:v>3655.005837163182</c:v>
                </c:pt>
                <c:pt idx="29">
                  <c:v>3533.259760023808</c:v>
                </c:pt>
                <c:pt idx="30">
                  <c:v>3413.54986687348</c:v>
                </c:pt>
                <c:pt idx="31">
                  <c:v>3295.904150393078</c:v>
                </c:pt>
                <c:pt idx="32">
                  <c:v>3180.345058260503</c:v>
                </c:pt>
                <c:pt idx="33">
                  <c:v>3066.889917604421</c:v>
                </c:pt>
                <c:pt idx="34">
                  <c:v>2955.551329580907</c:v>
                </c:pt>
                <c:pt idx="35">
                  <c:v>2846.33753667861</c:v>
                </c:pt>
                <c:pt idx="36">
                  <c:v>2739.252765024456</c:v>
                </c:pt>
                <c:pt idx="37">
                  <c:v>2634.297543682256</c:v>
                </c:pt>
                <c:pt idx="38">
                  <c:v>2531.469002703707</c:v>
                </c:pt>
                <c:pt idx="39">
                  <c:v>2430.760073269819</c:v>
                </c:pt>
                <c:pt idx="40">
                  <c:v>2332.162002230408</c:v>
                </c:pt>
                <c:pt idx="41">
                  <c:v>2235.663400749861</c:v>
                </c:pt>
                <c:pt idx="42">
                  <c:v>2141.25047847238</c:v>
                </c:pt>
                <c:pt idx="43">
                  <c:v>2048.907258441155</c:v>
                </c:pt>
                <c:pt idx="44">
                  <c:v>1958.615777483763</c:v>
                </c:pt>
                <c:pt idx="45">
                  <c:v>1870.356273200781</c:v>
                </c:pt>
                <c:pt idx="46">
                  <c:v>1784.107358461897</c:v>
                </c:pt>
                <c:pt idx="47">
                  <c:v>1699.846184236132</c:v>
                </c:pt>
                <c:pt idx="48">
                  <c:v>1617.548591508566</c:v>
                </c:pt>
                <c:pt idx="49">
                  <c:v>1537.189252981545</c:v>
                </c:pt>
                <c:pt idx="50">
                  <c:v>1458.741805199548</c:v>
                </c:pt>
                <c:pt idx="51">
                  <c:v>1382.178971695666</c:v>
                </c:pt>
                <c:pt idx="52">
                  <c:v>1307.472677311107</c:v>
                </c:pt>
                <c:pt idx="53">
                  <c:v>1234.594155605831</c:v>
                </c:pt>
                <c:pt idx="54">
                  <c:v>1163.514048185549</c:v>
                </c:pt>
                <c:pt idx="55">
                  <c:v>1094.202497073806</c:v>
                </c:pt>
                <c:pt idx="56">
                  <c:v>1026.629230530729</c:v>
                </c:pt>
                <c:pt idx="57">
                  <c:v>960.7636427174331</c:v>
                </c:pt>
                <c:pt idx="58">
                  <c:v>896.574867573881</c:v>
                </c:pt>
                <c:pt idx="59">
                  <c:v>834.0318472616781</c:v>
                </c:pt>
                <c:pt idx="60">
                  <c:v>773.10339549958</c:v>
                </c:pt>
                <c:pt idx="61">
                  <c:v>713.7582561008312</c:v>
                </c:pt>
                <c:pt idx="62">
                  <c:v>655.9651570049721</c:v>
                </c:pt>
                <c:pt idx="63">
                  <c:v>599.692860077627</c:v>
                </c:pt>
                <c:pt idx="64">
                  <c:v>544.9102069372331</c:v>
                </c:pt>
                <c:pt idx="65">
                  <c:v>491.5861610543905</c:v>
                </c:pt>
                <c:pt idx="66">
                  <c:v>439.689846351983</c:v>
                </c:pt>
                <c:pt idx="67">
                  <c:v>389.190582524294</c:v>
                </c:pt>
                <c:pt idx="68">
                  <c:v>340.0579172794532</c:v>
                </c:pt>
                <c:pt idx="69">
                  <c:v>292.2616556981337</c:v>
                </c:pt>
                <c:pt idx="70">
                  <c:v>245.7718868911779</c:v>
                </c:pt>
                <c:pt idx="71">
                  <c:v>200.559008127064</c:v>
                </c:pt>
                <c:pt idx="72">
                  <c:v>156.5937465920597</c:v>
                </c:pt>
                <c:pt idx="73">
                  <c:v>113.8471789352025</c:v>
                </c:pt>
                <c:pt idx="74">
                  <c:v>72.29074874266715</c:v>
                </c:pt>
                <c:pt idx="75">
                  <c:v>31.89628207663372</c:v>
                </c:pt>
                <c:pt idx="76">
                  <c:v>-7.363998792152415</c:v>
                </c:pt>
                <c:pt idx="77">
                  <c:v>-45.517463338585</c:v>
                </c:pt>
                <c:pt idx="78">
                  <c:v>-82.59106231014266</c:v>
                </c:pt>
                <c:pt idx="79">
                  <c:v>-118.6113187181327</c:v>
                </c:pt>
                <c:pt idx="80">
                  <c:v>-153.604320194816</c:v>
                </c:pt>
                <c:pt idx="81">
                  <c:v>-187.5957126181274</c:v>
                </c:pt>
                <c:pt idx="82">
                  <c:v>-220.61069491709</c:v>
                </c:pt>
                <c:pt idx="83">
                  <c:v>-252.6740149724283</c:v>
                </c:pt>
                <c:pt idx="84">
                  <c:v>-283.8099665321606</c:v>
                </c:pt>
                <c:pt idx="85">
                  <c:v>-314.0423870692011</c:v>
                </c:pt>
                <c:pt idx="86">
                  <c:v>-343.3946565097158</c:v>
                </c:pt>
                <c:pt idx="87">
                  <c:v>-371.8896967656001</c:v>
                </c:pt>
                <c:pt idx="88">
                  <c:v>-399.5499720103107</c:v>
                </c:pt>
                <c:pt idx="89">
                  <c:v>-426.3974896377494</c:v>
                </c:pt>
                <c:pt idx="90">
                  <c:v>-452.4538018520161</c:v>
                </c:pt>
                <c:pt idx="91">
                  <c:v>-477.740007832941</c:v>
                </c:pt>
                <c:pt idx="92">
                  <c:v>-502.2767564320689</c:v>
                </c:pt>
                <c:pt idx="93">
                  <c:v>-526.0842493525325</c:v>
                </c:pt>
                <c:pt idx="94">
                  <c:v>-549.1822447689883</c:v>
                </c:pt>
                <c:pt idx="95">
                  <c:v>-571.5900613502675</c:v>
                </c:pt>
                <c:pt idx="96">
                  <c:v>-593.3265826444564</c:v>
                </c:pt>
                <c:pt idx="97">
                  <c:v>-614.4102617936516</c:v>
                </c:pt>
                <c:pt idx="98">
                  <c:v>-634.8591265438679</c:v>
                </c:pt>
                <c:pt idx="99">
                  <c:v>-654.690784520601</c:v>
                </c:pt>
                <c:pt idx="100">
                  <c:v>-673.9224287397424</c:v>
                </c:pt>
                <c:pt idx="101">
                  <c:v>-692.5708433294948</c:v>
                </c:pt>
                <c:pt idx="102">
                  <c:v>-710.6524094352474</c:v>
                </c:pt>
                <c:pt idx="103">
                  <c:v>-728.1831112861135</c:v>
                </c:pt>
                <c:pt idx="104">
                  <c:v>-745.1785424003846</c:v>
                </c:pt>
                <c:pt idx="105">
                  <c:v>-761.6539119098888</c:v>
                </c:pt>
                <c:pt idx="106">
                  <c:v>-777.6240509839279</c:v>
                </c:pt>
                <c:pt idx="107">
                  <c:v>-793.1034193359501</c:v>
                </c:pt>
                <c:pt idx="108">
                  <c:v>-808.1061117951324</c:v>
                </c:pt>
                <c:pt idx="109">
                  <c:v>-822.645864929249</c:v>
                </c:pt>
                <c:pt idx="110">
                  <c:v>-836.7360637042764</c:v>
                </c:pt>
                <c:pt idx="111">
                  <c:v>-850.389748166647</c:v>
                </c:pt>
                <c:pt idx="112">
                  <c:v>-863.6196201374404</c:v>
                </c:pt>
                <c:pt idx="113">
                  <c:v>-876.4380499068466</c:v>
                </c:pt>
                <c:pt idx="114">
                  <c:v>-888.857082918079</c:v>
                </c:pt>
                <c:pt idx="115">
                  <c:v>-900.8884464324363</c:v>
                </c:pt>
                <c:pt idx="116">
                  <c:v>-912.5435561652179</c:v>
                </c:pt>
                <c:pt idx="117">
                  <c:v>-923.8335228867574</c:v>
                </c:pt>
                <c:pt idx="118">
                  <c:v>-934.7691589781335</c:v>
                </c:pt>
                <c:pt idx="119">
                  <c:v>-945.360984938198</c:v>
                </c:pt>
              </c:numCache>
            </c:numRef>
          </c:yVal>
          <c:smooth val="0"/>
          <c:extLst xmlns:c16r2="http://schemas.microsoft.com/office/drawing/2015/06/chart">
            <c:ext xmlns:c16="http://schemas.microsoft.com/office/drawing/2014/chart" uri="{C3380CC4-5D6E-409C-BE32-E72D297353CC}">
              <c16:uniqueId val="{00000005-1E8B-4DC0-803D-3460495473B8}"/>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8295.027708094266</c:v>
                </c:pt>
                <c:pt idx="2">
                  <c:v>8637.23418696009</c:v>
                </c:pt>
                <c:pt idx="3">
                  <c:v>8965.138167140548</c:v>
                </c:pt>
                <c:pt idx="4">
                  <c:v>9279.65580937287</c:v>
                </c:pt>
                <c:pt idx="5">
                  <c:v>9581.395948407908</c:v>
                </c:pt>
                <c:pt idx="6">
                  <c:v>9870.909274471549</c:v>
                </c:pt>
                <c:pt idx="7">
                  <c:v>10148.69957788597</c:v>
                </c:pt>
                <c:pt idx="8">
                  <c:v>10415.23181742797</c:v>
                </c:pt>
                <c:pt idx="9">
                  <c:v>10670.93845110228</c:v>
                </c:pt>
                <c:pt idx="10">
                  <c:v>10916.22441992547</c:v>
                </c:pt>
                <c:pt idx="11">
                  <c:v>11151.47108482405</c:v>
                </c:pt>
                <c:pt idx="12">
                  <c:v>11377.03934946194</c:v>
                </c:pt>
                <c:pt idx="13">
                  <c:v>7877.72514416574</c:v>
                </c:pt>
                <c:pt idx="14">
                  <c:v>7709.043526541145</c:v>
                </c:pt>
                <c:pt idx="15">
                  <c:v>7538.174927885193</c:v>
                </c:pt>
                <c:pt idx="16">
                  <c:v>7368.492546263281</c:v>
                </c:pt>
                <c:pt idx="17">
                  <c:v>7200.045245822528</c:v>
                </c:pt>
                <c:pt idx="18">
                  <c:v>7032.89362954772</c:v>
                </c:pt>
                <c:pt idx="19">
                  <c:v>6867.114651480002</c:v>
                </c:pt>
                <c:pt idx="20">
                  <c:v>6702.79504964241</c:v>
                </c:pt>
                <c:pt idx="21">
                  <c:v>6540.026401390168</c:v>
                </c:pt>
                <c:pt idx="22">
                  <c:v>6378.901467705822</c:v>
                </c:pt>
                <c:pt idx="23">
                  <c:v>6219.511527212987</c:v>
                </c:pt>
                <c:pt idx="24">
                  <c:v>6061.944468170961</c:v>
                </c:pt>
                <c:pt idx="25">
                  <c:v>5906.283459209179</c:v>
                </c:pt>
                <c:pt idx="26">
                  <c:v>5749.810818187196</c:v>
                </c:pt>
                <c:pt idx="27">
                  <c:v>5595.2914877148</c:v>
                </c:pt>
                <c:pt idx="28">
                  <c:v>5442.791948089077</c:v>
                </c:pt>
                <c:pt idx="29">
                  <c:v>5292.375603696462</c:v>
                </c:pt>
                <c:pt idx="30">
                  <c:v>5144.099882938107</c:v>
                </c:pt>
                <c:pt idx="31">
                  <c:v>4998.01612303964</c:v>
                </c:pt>
                <c:pt idx="32">
                  <c:v>4854.1696194782</c:v>
                </c:pt>
                <c:pt idx="33">
                  <c:v>4712.599758729019</c:v>
                </c:pt>
                <c:pt idx="34">
                  <c:v>4573.34020975243</c:v>
                </c:pt>
                <c:pt idx="35">
                  <c:v>4436.419155769021</c:v>
                </c:pt>
                <c:pt idx="36">
                  <c:v>4301.859552315022</c:v>
                </c:pt>
                <c:pt idx="37">
                  <c:v>4169.679401003511</c:v>
                </c:pt>
                <c:pt idx="38">
                  <c:v>4039.89203105477</c:v>
                </c:pt>
                <c:pt idx="39">
                  <c:v>3912.5045630858</c:v>
                </c:pt>
                <c:pt idx="40">
                  <c:v>3787.522021064131</c:v>
                </c:pt>
                <c:pt idx="41">
                  <c:v>3664.945556848244</c:v>
                </c:pt>
                <c:pt idx="42">
                  <c:v>3544.772738223783</c:v>
                </c:pt>
                <c:pt idx="43">
                  <c:v>3426.997810552493</c:v>
                </c:pt>
                <c:pt idx="44">
                  <c:v>3311.61194706597</c:v>
                </c:pt>
                <c:pt idx="45">
                  <c:v>3198.603487588356</c:v>
                </c:pt>
                <c:pt idx="46">
                  <c:v>3087.95816550504</c:v>
                </c:pt>
                <c:pt idx="47">
                  <c:v>2979.659322990348</c:v>
                </c:pt>
                <c:pt idx="48">
                  <c:v>2873.688114650122</c:v>
                </c:pt>
                <c:pt idx="49">
                  <c:v>2770.023699838111</c:v>
                </c:pt>
                <c:pt idx="50">
                  <c:v>2668.64342398052</c:v>
                </c:pt>
                <c:pt idx="51">
                  <c:v>2569.522989288285</c:v>
                </c:pt>
                <c:pt idx="52">
                  <c:v>2472.636614624091</c:v>
                </c:pt>
                <c:pt idx="53">
                  <c:v>2377.957187449643</c:v>
                </c:pt>
                <c:pt idx="54">
                  <c:v>2285.456405111267</c:v>
                </c:pt>
                <c:pt idx="55">
                  <c:v>2195.10490730453</c:v>
                </c:pt>
                <c:pt idx="56">
                  <c:v>2106.872400099794</c:v>
                </c:pt>
                <c:pt idx="57">
                  <c:v>2020.727771952763</c:v>
                </c:pt>
                <c:pt idx="58">
                  <c:v>1936.63920211382</c:v>
                </c:pt>
                <c:pt idx="59">
                  <c:v>1854.574261836759</c:v>
                </c:pt>
                <c:pt idx="60">
                  <c:v>1774.500008773488</c:v>
                </c:pt>
                <c:pt idx="61">
                  <c:v>1696.383074924826</c:v>
                </c:pt>
                <c:pt idx="62">
                  <c:v>1620.189748502343</c:v>
                </c:pt>
                <c:pt idx="63">
                  <c:v>1545.88605004179</c:v>
                </c:pt>
                <c:pt idx="64">
                  <c:v>1473.43780309047</c:v>
                </c:pt>
                <c:pt idx="65">
                  <c:v>1402.810699778041</c:v>
                </c:pt>
                <c:pt idx="66">
                  <c:v>1333.97036156309</c:v>
                </c:pt>
                <c:pt idx="67">
                  <c:v>1266.882395434735</c:v>
                </c:pt>
                <c:pt idx="68">
                  <c:v>1201.512445830282</c:v>
                </c:pt>
                <c:pt idx="69">
                  <c:v>1137.826242524821</c:v>
                </c:pt>
                <c:pt idx="70">
                  <c:v>1075.789644726621</c:v>
                </c:pt>
                <c:pt idx="71">
                  <c:v>1015.368681605207</c:v>
                </c:pt>
                <c:pt idx="72">
                  <c:v>956.5295894662886</c:v>
                </c:pt>
                <c:pt idx="73">
                  <c:v>899.2388457744054</c:v>
                </c:pt>
                <c:pt idx="74">
                  <c:v>843.4632002156832</c:v>
                </c:pt>
                <c:pt idx="75">
                  <c:v>789.1697029812094</c:v>
                </c:pt>
                <c:pt idx="76">
                  <c:v>736.3257304430734</c:v>
                </c:pt>
                <c:pt idx="77">
                  <c:v>684.8990083837124</c:v>
                </c:pt>
                <c:pt idx="78">
                  <c:v>634.8576329335774</c:v>
                </c:pt>
                <c:pt idx="79">
                  <c:v>586.1700893606</c:v>
                </c:pt>
                <c:pt idx="80">
                  <c:v>538.8052688486274</c:v>
                </c:pt>
                <c:pt idx="81">
                  <c:v>492.7324833946986</c:v>
                </c:pt>
                <c:pt idx="82">
                  <c:v>447.9214789464723</c:v>
                </c:pt>
                <c:pt idx="83">
                  <c:v>404.342446895957</c:v>
                </c:pt>
                <c:pt idx="84">
                  <c:v>361.9660340377668</c:v>
                </c:pt>
                <c:pt idx="85">
                  <c:v>320.763351095724</c:v>
                </c:pt>
                <c:pt idx="86">
                  <c:v>280.7059799134404</c:v>
                </c:pt>
                <c:pt idx="87">
                  <c:v>241.7659794022147</c:v>
                </c:pt>
                <c:pt idx="88">
                  <c:v>203.9158903307834</c:v>
                </c:pt>
                <c:pt idx="89">
                  <c:v>167.1287390396137</c:v>
                </c:pt>
                <c:pt idx="90">
                  <c:v>131.378040156942</c:v>
                </c:pt>
                <c:pt idx="91">
                  <c:v>96.63779838696745</c:v>
                </c:pt>
                <c:pt idx="92">
                  <c:v>62.88250943998715</c:v>
                </c:pt>
                <c:pt idx="93">
                  <c:v>30.08716016949984</c:v>
                </c:pt>
                <c:pt idx="94">
                  <c:v>-1.772772026302846</c:v>
                </c:pt>
                <c:pt idx="95">
                  <c:v>-32.72132047802734</c:v>
                </c:pt>
                <c:pt idx="96">
                  <c:v>-62.78203114319694</c:v>
                </c:pt>
                <c:pt idx="97">
                  <c:v>-91.97796507604653</c:v>
                </c:pt>
                <c:pt idx="98">
                  <c:v>-120.3317014233799</c:v>
                </c:pt>
                <c:pt idx="99">
                  <c:v>-147.865340901306</c:v>
                </c:pt>
                <c:pt idx="100">
                  <c:v>-174.6005097108682</c:v>
                </c:pt>
                <c:pt idx="101">
                  <c:v>-200.5583638534008</c:v>
                </c:pt>
                <c:pt idx="102">
                  <c:v>-225.7595938094528</c:v>
                </c:pt>
                <c:pt idx="103">
                  <c:v>-250.2244295451965</c:v>
                </c:pt>
                <c:pt idx="104">
                  <c:v>-273.9726458155164</c:v>
                </c:pt>
                <c:pt idx="105">
                  <c:v>-297.0235677324563</c:v>
                </c:pt>
                <c:pt idx="106">
                  <c:v>-319.3960765708869</c:v>
                </c:pt>
                <c:pt idx="107">
                  <c:v>-341.1086157843492</c:v>
                </c:pt>
                <c:pt idx="108">
                  <c:v>-362.1791972071221</c:v>
                </c:pt>
                <c:pt idx="109">
                  <c:v>-382.6254074183453</c:v>
                </c:pt>
                <c:pt idx="110">
                  <c:v>-402.4644142465692</c:v>
                </c:pt>
                <c:pt idx="111">
                  <c:v>-421.7129733950642</c:v>
                </c:pt>
                <c:pt idx="112">
                  <c:v>-440.3874351684788</c:v>
                </c:pt>
                <c:pt idx="113">
                  <c:v>-458.5037512829986</c:v>
                </c:pt>
                <c:pt idx="114">
                  <c:v>-476.0774817443052</c:v>
                </c:pt>
                <c:pt idx="115">
                  <c:v>-493.1238017775759</c:v>
                </c:pt>
                <c:pt idx="116">
                  <c:v>-509.6575087956953</c:v>
                </c:pt>
                <c:pt idx="117">
                  <c:v>-525.6930293918702</c:v>
                </c:pt>
                <c:pt idx="118">
                  <c:v>-541.2444263456053</c:v>
                </c:pt>
                <c:pt idx="119">
                  <c:v>-556.3254056296175</c:v>
                </c:pt>
              </c:numCache>
            </c:numRef>
          </c:yVal>
          <c:smooth val="0"/>
          <c:extLst xmlns:c16r2="http://schemas.microsoft.com/office/drawing/2015/06/chart">
            <c:ext xmlns:c16="http://schemas.microsoft.com/office/drawing/2014/chart" uri="{C3380CC4-5D6E-409C-BE32-E72D297353CC}">
              <c16:uniqueId val="{00000006-1E8B-4DC0-803D-3460495473B8}"/>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8344.979844683296</c:v>
                </c:pt>
                <c:pt idx="2">
                  <c:v>8687.372024705661</c:v>
                </c:pt>
                <c:pt idx="3">
                  <c:v>9015.071548466612</c:v>
                </c:pt>
                <c:pt idx="4">
                  <c:v>9328.94690214668</c:v>
                </c:pt>
                <c:pt idx="5">
                  <c:v>9629.588387393107</c:v>
                </c:pt>
                <c:pt idx="6">
                  <c:v>9917.53148710432</c:v>
                </c:pt>
                <c:pt idx="7">
                  <c:v>10193.26756607395</c:v>
                </c:pt>
                <c:pt idx="8">
                  <c:v>10457.25157816794</c:v>
                </c:pt>
                <c:pt idx="9">
                  <c:v>10709.90809887547</c:v>
                </c:pt>
                <c:pt idx="10">
                  <c:v>10951.6360604392</c:v>
                </c:pt>
                <c:pt idx="11">
                  <c:v>11182.81247953281</c:v>
                </c:pt>
                <c:pt idx="12">
                  <c:v>11403.79540237425</c:v>
                </c:pt>
                <c:pt idx="13">
                  <c:v>7905.72751831574</c:v>
                </c:pt>
                <c:pt idx="14">
                  <c:v>7739.844212734017</c:v>
                </c:pt>
                <c:pt idx="15">
                  <c:v>7571.16040060014</c:v>
                </c:pt>
                <c:pt idx="16">
                  <c:v>7403.093599118336</c:v>
                </c:pt>
                <c:pt idx="17">
                  <c:v>7235.73884650238</c:v>
                </c:pt>
                <c:pt idx="18">
                  <c:v>7069.196437242317</c:v>
                </c:pt>
                <c:pt idx="19">
                  <c:v>6903.577821875066</c:v>
                </c:pt>
                <c:pt idx="20">
                  <c:v>6739.000093324002</c:v>
                </c:pt>
                <c:pt idx="21">
                  <c:v>6575.581862187907</c:v>
                </c:pt>
                <c:pt idx="22">
                  <c:v>6413.44023944137</c:v>
                </c:pt>
                <c:pt idx="23">
                  <c:v>6252.688667916565</c:v>
                </c:pt>
                <c:pt idx="24">
                  <c:v>6093.435402348443</c:v>
                </c:pt>
                <c:pt idx="25">
                  <c:v>5935.782483205848</c:v>
                </c:pt>
                <c:pt idx="26">
                  <c:v>5777.054074887151</c:v>
                </c:pt>
                <c:pt idx="27">
                  <c:v>5620.004638679725</c:v>
                </c:pt>
                <c:pt idx="28">
                  <c:v>5464.71586916234</c:v>
                </c:pt>
                <c:pt idx="29">
                  <c:v>5311.265691945195</c:v>
                </c:pt>
                <c:pt idx="30">
                  <c:v>5159.72541517697</c:v>
                </c:pt>
                <c:pt idx="31">
                  <c:v>5010.15967725771</c:v>
                </c:pt>
                <c:pt idx="32">
                  <c:v>4862.62654605007</c:v>
                </c:pt>
                <c:pt idx="33">
                  <c:v>4717.177691261636</c:v>
                </c:pt>
                <c:pt idx="34">
                  <c:v>4573.858607762838</c:v>
                </c:pt>
                <c:pt idx="35">
                  <c:v>4432.70887319237</c:v>
                </c:pt>
                <c:pt idx="36">
                  <c:v>4293.76242724255</c:v>
                </c:pt>
                <c:pt idx="37">
                  <c:v>4157.04786312361</c:v>
                </c:pt>
                <c:pt idx="38">
                  <c:v>4022.588724105115</c:v>
                </c:pt>
                <c:pt idx="39">
                  <c:v>3890.402032677684</c:v>
                </c:pt>
                <c:pt idx="40">
                  <c:v>3760.502294275488</c:v>
                </c:pt>
                <c:pt idx="41">
                  <c:v>3632.899800370113</c:v>
                </c:pt>
                <c:pt idx="42">
                  <c:v>3507.600925765279</c:v>
                </c:pt>
                <c:pt idx="43">
                  <c:v>3384.608398830347</c:v>
                </c:pt>
                <c:pt idx="44">
                  <c:v>3263.921559876888</c:v>
                </c:pt>
                <c:pt idx="45">
                  <c:v>3145.536607586737</c:v>
                </c:pt>
                <c:pt idx="46">
                  <c:v>3029.446833401165</c:v>
                </c:pt>
                <c:pt idx="47">
                  <c:v>2915.642843955899</c:v>
                </c:pt>
                <c:pt idx="48">
                  <c:v>2804.112771768074</c:v>
                </c:pt>
                <c:pt idx="49">
                  <c:v>2694.842474472996</c:v>
                </c:pt>
                <c:pt idx="50">
                  <c:v>2587.815722969673</c:v>
                </c:pt>
                <c:pt idx="51">
                  <c:v>2483.014378875193</c:v>
                </c:pt>
                <c:pt idx="52">
                  <c:v>2380.418561172773</c:v>
                </c:pt>
                <c:pt idx="53">
                  <c:v>2280.006804638273</c:v>
                </c:pt>
                <c:pt idx="54">
                  <c:v>2181.756207690456</c:v>
                </c:pt>
                <c:pt idx="55">
                  <c:v>2085.642571364639</c:v>
                </c:pt>
                <c:pt idx="56">
                  <c:v>1991.640529792925</c:v>
                </c:pt>
                <c:pt idx="57">
                  <c:v>1899.723672611353</c:v>
                </c:pt>
                <c:pt idx="58">
                  <c:v>1809.864659707921</c:v>
                </c:pt>
                <c:pt idx="59">
                  <c:v>1722.035328705395</c:v>
                </c:pt>
                <c:pt idx="60">
                  <c:v>1636.206795564207</c:v>
                </c:pt>
                <c:pt idx="61">
                  <c:v>1552.34954867023</c:v>
                </c:pt>
                <c:pt idx="62">
                  <c:v>1470.433536760762</c:v>
                </c:pt>
                <c:pt idx="63">
                  <c:v>1390.42825102116</c:v>
                </c:pt>
                <c:pt idx="64">
                  <c:v>1312.302801674952</c:v>
                </c:pt>
                <c:pt idx="65">
                  <c:v>1236.02598937147</c:v>
                </c:pt>
                <c:pt idx="66">
                  <c:v>1161.56637165976</c:v>
                </c:pt>
                <c:pt idx="67">
                  <c:v>1088.892324823832</c:v>
                </c:pt>
                <c:pt idx="68">
                  <c:v>1017.972101341347</c:v>
                </c:pt>
                <c:pt idx="69">
                  <c:v>948.77388321455</c:v>
                </c:pt>
                <c:pt idx="70">
                  <c:v>881.265831406691</c:v>
                </c:pt>
                <c:pt idx="71">
                  <c:v>815.416131610862</c:v>
                </c:pt>
                <c:pt idx="72">
                  <c:v>751.19303655958</c:v>
                </c:pt>
                <c:pt idx="73">
                  <c:v>688.5649050782775</c:v>
                </c:pt>
                <c:pt idx="74">
                  <c:v>627.500238071716</c:v>
                </c:pt>
                <c:pt idx="75">
                  <c:v>567.9677116228884</c:v>
                </c:pt>
                <c:pt idx="76">
                  <c:v>509.9362073774166</c:v>
                </c:pt>
                <c:pt idx="77">
                  <c:v>453.374840371118</c:v>
                </c:pt>
                <c:pt idx="78">
                  <c:v>398.2529844575546</c:v>
                </c:pt>
                <c:pt idx="79">
                  <c:v>344.540295477891</c:v>
                </c:pt>
                <c:pt idx="80">
                  <c:v>292.2067323099789</c:v>
                </c:pt>
                <c:pt idx="81">
                  <c:v>241.22257592811</c:v>
                </c:pt>
                <c:pt idx="82">
                  <c:v>191.558446594292</c:v>
                </c:pt>
                <c:pt idx="83">
                  <c:v>143.1853192967901</c:v>
                </c:pt>
                <c:pt idx="84">
                  <c:v>96.07453754804737</c:v>
                </c:pt>
                <c:pt idx="85">
                  <c:v>50.19782564220804</c:v>
                </c:pt>
                <c:pt idx="86">
                  <c:v>5.527299473640596</c:v>
                </c:pt>
                <c:pt idx="87">
                  <c:v>-37.96452399389455</c:v>
                </c:pt>
                <c:pt idx="88">
                  <c:v>-80.30471851672935</c:v>
                </c:pt>
                <c:pt idx="89">
                  <c:v>-121.5199415402931</c:v>
                </c:pt>
                <c:pt idx="90">
                  <c:v>-161.6364282653831</c:v>
                </c:pt>
                <c:pt idx="91">
                  <c:v>-200.6799867416175</c:v>
                </c:pt>
                <c:pt idx="92">
                  <c:v>-238.6759939161511</c:v>
                </c:pt>
                <c:pt idx="93">
                  <c:v>-275.6493925719151</c:v>
                </c:pt>
                <c:pt idx="94">
                  <c:v>-311.624689094273</c:v>
                </c:pt>
                <c:pt idx="95">
                  <c:v>-346.6259520072617</c:v>
                </c:pt>
                <c:pt idx="96">
                  <c:v>-380.6768112225544</c:v>
                </c:pt>
                <c:pt idx="97">
                  <c:v>-413.8004579516564</c:v>
                </c:pt>
                <c:pt idx="98">
                  <c:v>-446.019645229495</c:v>
                </c:pt>
                <c:pt idx="99">
                  <c:v>-477.3566890054717</c:v>
                </c:pt>
                <c:pt idx="100">
                  <c:v>-507.8334697560819</c:v>
                </c:pt>
                <c:pt idx="101">
                  <c:v>-537.471434579675</c:v>
                </c:pt>
                <c:pt idx="102">
                  <c:v>-566.291599734017</c:v>
                </c:pt>
                <c:pt idx="103">
                  <c:v>-594.3145535799777</c:v>
                </c:pt>
                <c:pt idx="104">
                  <c:v>-621.5604598972874</c:v>
                </c:pt>
                <c:pt idx="105">
                  <c:v>-648.0490615404014</c:v>
                </c:pt>
                <c:pt idx="106">
                  <c:v>-673.7996844035442</c:v>
                </c:pt>
                <c:pt idx="107">
                  <c:v>-698.831241667287</c:v>
                </c:pt>
                <c:pt idx="108">
                  <c:v>-723.1622382987024</c:v>
                </c:pt>
                <c:pt idx="109">
                  <c:v>-746.8107757816288</c:v>
                </c:pt>
                <c:pt idx="110">
                  <c:v>-769.794557051617</c:v>
                </c:pt>
                <c:pt idx="111">
                  <c:v>-792.130891615765</c:v>
                </c:pt>
                <c:pt idx="112">
                  <c:v>-813.8367008338179</c:v>
                </c:pt>
                <c:pt idx="113">
                  <c:v>-834.9285233439564</c:v>
                </c:pt>
                <c:pt idx="114">
                  <c:v>-855.4225206140774</c:v>
                </c:pt>
                <c:pt idx="115">
                  <c:v>-875.3344826004759</c:v>
                </c:pt>
                <c:pt idx="116">
                  <c:v>-894.6798334997895</c:v>
                </c:pt>
                <c:pt idx="117">
                  <c:v>-913.473637579033</c:v>
                </c:pt>
                <c:pt idx="118">
                  <c:v>-931.7306050692568</c:v>
                </c:pt>
                <c:pt idx="119">
                  <c:v>-949.4650981094824</c:v>
                </c:pt>
              </c:numCache>
            </c:numRef>
          </c:yVal>
          <c:smooth val="0"/>
          <c:extLst xmlns:c16r2="http://schemas.microsoft.com/office/drawing/2015/06/chart">
            <c:ext xmlns:c16="http://schemas.microsoft.com/office/drawing/2014/chart" uri="{C3380CC4-5D6E-409C-BE32-E72D297353CC}">
              <c16:uniqueId val="{00000007-1E8B-4DC0-803D-3460495473B8}"/>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8344.979844683259</c:v>
                </c:pt>
                <c:pt idx="2">
                  <c:v>8779.33946934951</c:v>
                </c:pt>
                <c:pt idx="3">
                  <c:v>9197.036905865185</c:v>
                </c:pt>
                <c:pt idx="4">
                  <c:v>9599.04677188232</c:v>
                </c:pt>
                <c:pt idx="5">
                  <c:v>9986.053981712017</c:v>
                </c:pt>
                <c:pt idx="6">
                  <c:v>10358.682020987</c:v>
                </c:pt>
                <c:pt idx="7">
                  <c:v>10717.50439752752</c:v>
                </c:pt>
                <c:pt idx="8">
                  <c:v>11063.05295248322</c:v>
                </c:pt>
                <c:pt idx="9">
                  <c:v>11395.82439423005</c:v>
                </c:pt>
                <c:pt idx="10">
                  <c:v>11716.28545389512</c:v>
                </c:pt>
                <c:pt idx="11">
                  <c:v>12024.87696928791</c:v>
                </c:pt>
                <c:pt idx="12">
                  <c:v>12322.0171352158</c:v>
                </c:pt>
                <c:pt idx="13">
                  <c:v>8889.432239128404</c:v>
                </c:pt>
                <c:pt idx="14">
                  <c:v>8712.889335538903</c:v>
                </c:pt>
                <c:pt idx="15">
                  <c:v>8535.26221415014</c:v>
                </c:pt>
                <c:pt idx="16">
                  <c:v>8359.70072630963</c:v>
                </c:pt>
                <c:pt idx="17">
                  <c:v>8186.1219855728</c:v>
                </c:pt>
                <c:pt idx="18">
                  <c:v>8014.482255416097</c:v>
                </c:pt>
                <c:pt idx="19">
                  <c:v>7844.77520408958</c:v>
                </c:pt>
                <c:pt idx="20">
                  <c:v>7677.02061161308</c:v>
                </c:pt>
                <c:pt idx="21">
                  <c:v>7511.255769007735</c:v>
                </c:pt>
                <c:pt idx="22">
                  <c:v>7347.528994594817</c:v>
                </c:pt>
                <c:pt idx="23">
                  <c:v>7185.894781532423</c:v>
                </c:pt>
                <c:pt idx="24">
                  <c:v>7026.410200148392</c:v>
                </c:pt>
                <c:pt idx="25">
                  <c:v>6869.13226361793</c:v>
                </c:pt>
                <c:pt idx="26">
                  <c:v>6711.30716985986</c:v>
                </c:pt>
                <c:pt idx="27">
                  <c:v>6555.624103118105</c:v>
                </c:pt>
                <c:pt idx="28">
                  <c:v>6402.139382943559</c:v>
                </c:pt>
                <c:pt idx="29">
                  <c:v>6250.906470731192</c:v>
                </c:pt>
                <c:pt idx="30">
                  <c:v>6101.973577943348</c:v>
                </c:pt>
                <c:pt idx="31">
                  <c:v>5955.383425917111</c:v>
                </c:pt>
                <c:pt idx="32">
                  <c:v>5811.173199094388</c:v>
                </c:pt>
                <c:pt idx="33">
                  <c:v>5669.374604216228</c:v>
                </c:pt>
                <c:pt idx="34">
                  <c:v>5530.01400556563</c:v>
                </c:pt>
                <c:pt idx="35">
                  <c:v>5393.1126136878</c:v>
                </c:pt>
                <c:pt idx="36">
                  <c:v>5258.686710415468</c:v>
                </c:pt>
                <c:pt idx="37">
                  <c:v>5126.747897182189</c:v>
                </c:pt>
                <c:pt idx="38">
                  <c:v>4997.303356821918</c:v>
                </c:pt>
                <c:pt idx="39">
                  <c:v>4870.354271198058</c:v>
                </c:pt>
                <c:pt idx="40">
                  <c:v>4745.89992379795</c:v>
                </c:pt>
                <c:pt idx="41">
                  <c:v>4623.935954535895</c:v>
                </c:pt>
                <c:pt idx="42">
                  <c:v>4504.454635774682</c:v>
                </c:pt>
                <c:pt idx="43">
                  <c:v>4387.445125354777</c:v>
                </c:pt>
                <c:pt idx="44">
                  <c:v>4272.893709544111</c:v>
                </c:pt>
                <c:pt idx="45">
                  <c:v>4160.784035338756</c:v>
                </c:pt>
                <c:pt idx="46">
                  <c:v>4051.097331663608</c:v>
                </c:pt>
                <c:pt idx="47">
                  <c:v>3943.812619293187</c:v>
                </c:pt>
                <c:pt idx="48">
                  <c:v>3838.906909503195</c:v>
                </c:pt>
                <c:pt idx="49">
                  <c:v>3736.35539161094</c:v>
                </c:pt>
                <c:pt idx="50">
                  <c:v>3636.131609663136</c:v>
                </c:pt>
                <c:pt idx="51">
                  <c:v>3538.207628602713</c:v>
                </c:pt>
                <c:pt idx="52">
                  <c:v>3442.554189597471</c:v>
                </c:pt>
                <c:pt idx="53">
                  <c:v>3349.140857547867</c:v>
                </c:pt>
                <c:pt idx="54">
                  <c:v>3257.9361579648</c:v>
                </c:pt>
                <c:pt idx="55">
                  <c:v>3168.907705037795</c:v>
                </c:pt>
                <c:pt idx="56">
                  <c:v>3082.022321279353</c:v>
                </c:pt>
                <c:pt idx="57">
                  <c:v>2997.246149174189</c:v>
                </c:pt>
                <c:pt idx="58">
                  <c:v>2914.54475525168</c:v>
                </c:pt>
                <c:pt idx="59">
                  <c:v>2833.883226987937</c:v>
                </c:pt>
                <c:pt idx="60">
                  <c:v>2755.22626293241</c:v>
                </c:pt>
                <c:pt idx="61">
                  <c:v>2678.538256434343</c:v>
                </c:pt>
                <c:pt idx="62">
                  <c:v>2603.783373333687</c:v>
                </c:pt>
                <c:pt idx="63">
                  <c:v>2530.925623960002</c:v>
                </c:pt>
                <c:pt idx="64">
                  <c:v>2459.928929770664</c:v>
                </c:pt>
                <c:pt idx="65">
                  <c:v>2390.75718494209</c:v>
                </c:pt>
                <c:pt idx="66">
                  <c:v>2323.374313212216</c:v>
                </c:pt>
                <c:pt idx="67">
                  <c:v>2257.744320254815</c:v>
                </c:pt>
                <c:pt idx="68">
                  <c:v>2193.831341856426</c:v>
                </c:pt>
                <c:pt idx="69">
                  <c:v>2131.599688147136</c:v>
                </c:pt>
                <c:pt idx="70">
                  <c:v>2071.013884128464</c:v>
                </c:pt>
                <c:pt idx="71">
                  <c:v>2012.038706722935</c:v>
                </c:pt>
                <c:pt idx="72">
                  <c:v>1954.639218563396</c:v>
                </c:pt>
                <c:pt idx="73">
                  <c:v>1898.780798722157</c:v>
                </c:pt>
                <c:pt idx="74">
                  <c:v>1844.429170575058</c:v>
                </c:pt>
                <c:pt idx="75">
                  <c:v>1791.550426979469</c:v>
                </c:pt>
                <c:pt idx="76">
                  <c:v>1740.111052939432</c:v>
                </c:pt>
                <c:pt idx="77">
                  <c:v>1690.077945917637</c:v>
                </c:pt>
                <c:pt idx="78">
                  <c:v>1641.418433948715</c:v>
                </c:pt>
                <c:pt idx="79">
                  <c:v>1594.100291696472</c:v>
                </c:pt>
                <c:pt idx="80">
                  <c:v>1548.091754592228</c:v>
                </c:pt>
                <c:pt idx="81">
                  <c:v>1503.361531180126</c:v>
                </c:pt>
                <c:pt idx="82">
                  <c:v>1459.87881379298</c:v>
                </c:pt>
                <c:pt idx="83">
                  <c:v>1417.613287670021</c:v>
                </c:pt>
                <c:pt idx="84">
                  <c:v>1376.535138625661</c:v>
                </c:pt>
                <c:pt idx="85">
                  <c:v>1336.615059369211</c:v>
                </c:pt>
                <c:pt idx="86">
                  <c:v>1297.824254570784</c:v>
                </c:pt>
                <c:pt idx="87">
                  <c:v>1260.13444476439</c:v>
                </c:pt>
                <c:pt idx="88">
                  <c:v>1223.51786917094</c:v>
                </c:pt>
                <c:pt idx="89">
                  <c:v>1187.947287521474</c:v>
                </c:pt>
                <c:pt idx="90">
                  <c:v>1153.395980955564</c:v>
                </c:pt>
                <c:pt idx="91">
                  <c:v>1119.837752064985</c:v>
                </c:pt>
                <c:pt idx="92">
                  <c:v>1087.246924148507</c:v>
                </c:pt>
                <c:pt idx="93">
                  <c:v>1055.598339740738</c:v>
                </c:pt>
                <c:pt idx="94">
                  <c:v>1024.86735847259</c:v>
                </c:pt>
                <c:pt idx="95">
                  <c:v>995.0298543190582</c:v>
                </c:pt>
                <c:pt idx="96">
                  <c:v>966.0622122855763</c:v>
                </c:pt>
                <c:pt idx="97">
                  <c:v>937.9413245810074</c:v>
                </c:pt>
                <c:pt idx="98">
                  <c:v>910.6445863234512</c:v>
                </c:pt>
                <c:pt idx="99">
                  <c:v>884.149890820312</c:v>
                </c:pt>
                <c:pt idx="100">
                  <c:v>858.4356244640974</c:v>
                </c:pt>
                <c:pt idx="101">
                  <c:v>833.4806612801531</c:v>
                </c:pt>
                <c:pt idx="102">
                  <c:v>809.2643571612589</c:v>
                </c:pt>
                <c:pt idx="103">
                  <c:v>785.7665438232779</c:v>
                </c:pt>
                <c:pt idx="104">
                  <c:v>762.9675225107874</c:v>
                </c:pt>
                <c:pt idx="105">
                  <c:v>740.8480574828974</c:v>
                </c:pt>
                <c:pt idx="106">
                  <c:v>719.3893693042864</c:v>
                </c:pt>
                <c:pt idx="107">
                  <c:v>698.573127968876</c:v>
                </c:pt>
                <c:pt idx="108">
                  <c:v>678.3814458769339</c:v>
                </c:pt>
                <c:pt idx="109">
                  <c:v>658.796870688966</c:v>
                </c:pt>
                <c:pt idx="110">
                  <c:v>639.8023780763735</c:v>
                </c:pt>
                <c:pt idx="111">
                  <c:v>621.3813643870108</c:v>
                </c:pt>
                <c:pt idx="112">
                  <c:v>603.517639244028</c:v>
                </c:pt>
                <c:pt idx="113">
                  <c:v>586.195418093952</c:v>
                </c:pt>
                <c:pt idx="114">
                  <c:v>569.3993147187139</c:v>
                </c:pt>
                <c:pt idx="115">
                  <c:v>553.1143337259527</c:v>
                </c:pt>
                <c:pt idx="116">
                  <c:v>537.3258630308734</c:v>
                </c:pt>
                <c:pt idx="117">
                  <c:v>522.0196663408933</c:v>
                </c:pt>
                <c:pt idx="118">
                  <c:v>507.181875654038</c:v>
                </c:pt>
                <c:pt idx="119">
                  <c:v>492.7989837826589</c:v>
                </c:pt>
              </c:numCache>
            </c:numRef>
          </c:yVal>
          <c:smooth val="0"/>
          <c:extLst xmlns:c16r2="http://schemas.microsoft.com/office/drawing/2015/06/chart">
            <c:ext xmlns:c16="http://schemas.microsoft.com/office/drawing/2014/chart" uri="{C3380CC4-5D6E-409C-BE32-E72D297353CC}">
              <c16:uniqueId val="{00000008-1E8B-4DC0-803D-3460495473B8}"/>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6379.96546857662</c:v>
                </c:pt>
                <c:pt idx="2">
                  <c:v>6707.530199661043</c:v>
                </c:pt>
                <c:pt idx="3">
                  <c:v>7020.68094373168</c:v>
                </c:pt>
                <c:pt idx="4">
                  <c:v>7320.633450655368</c:v>
                </c:pt>
                <c:pt idx="5">
                  <c:v>7608.14460690409</c:v>
                </c:pt>
                <c:pt idx="6">
                  <c:v>7883.867785112227</c:v>
                </c:pt>
                <c:pt idx="7">
                  <c:v>8148.375250749414</c:v>
                </c:pt>
                <c:pt idx="8">
                  <c:v>8402.174561641113</c:v>
                </c:pt>
                <c:pt idx="9">
                  <c:v>8645.72132120672</c:v>
                </c:pt>
                <c:pt idx="10">
                  <c:v>8879.429107998621</c:v>
                </c:pt>
                <c:pt idx="11">
                  <c:v>9103.677215286525</c:v>
                </c:pt>
                <c:pt idx="12">
                  <c:v>9318.816692054101</c:v>
                </c:pt>
                <c:pt idx="13">
                  <c:v>5806.503200711195</c:v>
                </c:pt>
                <c:pt idx="14">
                  <c:v>5626.004686737913</c:v>
                </c:pt>
                <c:pt idx="15">
                  <c:v>5444.232415895851</c:v>
                </c:pt>
                <c:pt idx="16">
                  <c:v>5264.16913921114</c:v>
                </c:pt>
                <c:pt idx="17">
                  <c:v>5085.852510694458</c:v>
                </c:pt>
                <c:pt idx="18">
                  <c:v>4909.331594256818</c:v>
                </c:pt>
                <c:pt idx="19">
                  <c:v>4734.670458687913</c:v>
                </c:pt>
                <c:pt idx="20">
                  <c:v>4561.941994043493</c:v>
                </c:pt>
                <c:pt idx="21">
                  <c:v>4391.223272286388</c:v>
                </c:pt>
                <c:pt idx="22">
                  <c:v>4222.592130948306</c:v>
                </c:pt>
                <c:pt idx="23">
                  <c:v>4056.124694765203</c:v>
                </c:pt>
                <c:pt idx="24">
                  <c:v>3891.893614626184</c:v>
                </c:pt>
                <c:pt idx="25">
                  <c:v>3729.96685324403</c:v>
                </c:pt>
                <c:pt idx="26">
                  <c:v>3567.564713456475</c:v>
                </c:pt>
                <c:pt idx="27">
                  <c:v>3407.474976810517</c:v>
                </c:pt>
                <c:pt idx="28">
                  <c:v>3249.753341043881</c:v>
                </c:pt>
                <c:pt idx="29">
                  <c:v>3094.448897666115</c:v>
                </c:pt>
                <c:pt idx="30">
                  <c:v>2941.605131686905</c:v>
                </c:pt>
                <c:pt idx="31">
                  <c:v>2791.259827747024</c:v>
                </c:pt>
                <c:pt idx="32">
                  <c:v>2643.44512756807</c:v>
                </c:pt>
                <c:pt idx="33">
                  <c:v>2498.187666833597</c:v>
                </c:pt>
                <c:pt idx="34">
                  <c:v>2355.508767744195</c:v>
                </c:pt>
                <c:pt idx="35">
                  <c:v>2215.424669437718</c:v>
                </c:pt>
                <c:pt idx="36">
                  <c:v>2077.946782777406</c:v>
                </c:pt>
                <c:pt idx="37">
                  <c:v>1943.081959337935</c:v>
                </c:pt>
                <c:pt idx="38">
                  <c:v>1810.832766978499</c:v>
                </c:pt>
                <c:pt idx="39">
                  <c:v>1681.195865248908</c:v>
                </c:pt>
                <c:pt idx="40">
                  <c:v>1554.16626133307</c:v>
                </c:pt>
                <c:pt idx="41">
                  <c:v>1429.735463206307</c:v>
                </c:pt>
                <c:pt idx="42">
                  <c:v>1307.891752095366</c:v>
                </c:pt>
                <c:pt idx="43">
                  <c:v>1188.62043541501</c:v>
                </c:pt>
                <c:pt idx="44">
                  <c:v>1071.904088120427</c:v>
                </c:pt>
                <c:pt idx="45">
                  <c:v>957.722782328383</c:v>
                </c:pt>
                <c:pt idx="46">
                  <c:v>846.0543050891028</c:v>
                </c:pt>
                <c:pt idx="47">
                  <c:v>736.8743643752532</c:v>
                </c:pt>
                <c:pt idx="48">
                  <c:v>630.156783489896</c:v>
                </c:pt>
                <c:pt idx="49">
                  <c:v>525.8736841880818</c:v>
                </c:pt>
                <c:pt idx="50">
                  <c:v>423.9956588775422</c:v>
                </c:pt>
                <c:pt idx="51">
                  <c:v>324.4919323048886</c:v>
                </c:pt>
                <c:pt idx="52">
                  <c:v>227.3305124208018</c:v>
                </c:pt>
                <c:pt idx="53">
                  <c:v>132.478333643372</c:v>
                </c:pt>
                <c:pt idx="54">
                  <c:v>39.901389529874</c:v>
                </c:pt>
                <c:pt idx="55">
                  <c:v>-50.43514321955808</c:v>
                </c:pt>
                <c:pt idx="56">
                  <c:v>-138.5667890231198</c:v>
                </c:pt>
                <c:pt idx="57">
                  <c:v>-224.5296655145321</c:v>
                </c:pt>
                <c:pt idx="58">
                  <c:v>-308.3603830539578</c:v>
                </c:pt>
                <c:pt idx="59">
                  <c:v>-390.0959512492518</c:v>
                </c:pt>
                <c:pt idx="60">
                  <c:v>-469.7736920961725</c:v>
                </c:pt>
                <c:pt idx="61">
                  <c:v>-547.4311593674679</c:v>
                </c:pt>
                <c:pt idx="62">
                  <c:v>-623.1060638918274</c:v>
                </c:pt>
                <c:pt idx="63">
                  <c:v>-696.8362043843616</c:v>
                </c:pt>
                <c:pt idx="64">
                  <c:v>-768.6594035048147</c:v>
                </c:pt>
                <c:pt idx="65">
                  <c:v>-838.6134488359276</c:v>
                </c:pt>
                <c:pt idx="66">
                  <c:v>-906.7360384902204</c:v>
                </c:pt>
                <c:pt idx="67">
                  <c:v>-973.064731069906</c:v>
                </c:pt>
                <c:pt idx="68">
                  <c:v>-1037.636899717152</c:v>
                </c:pt>
                <c:pt idx="69">
                  <c:v>-1100.489690006911</c:v>
                </c:pt>
                <c:pt idx="70">
                  <c:v>-1161.659981447337</c:v>
                </c:pt>
                <c:pt idx="71">
                  <c:v>-1221.184352364715</c:v>
                </c:pt>
                <c:pt idx="72">
                  <c:v>-1279.099047965257</c:v>
                </c:pt>
                <c:pt idx="73">
                  <c:v>-1335.439951371704</c:v>
                </c:pt>
                <c:pt idx="74">
                  <c:v>-1390.242557450347</c:v>
                </c:pt>
                <c:pt idx="75">
                  <c:v>-1443.541949249608</c:v>
                </c:pt>
                <c:pt idx="76">
                  <c:v>-1495.37277688233</c:v>
                </c:pt>
                <c:pt idx="77">
                  <c:v>-1545.769238695477</c:v>
                </c:pt>
                <c:pt idx="78">
                  <c:v>-1594.765064577135</c:v>
                </c:pt>
                <c:pt idx="79">
                  <c:v>-1642.393501258812</c:v>
                </c:pt>
                <c:pt idx="80">
                  <c:v>-1688.687299483492</c:v>
                </c:pt>
                <c:pt idx="81">
                  <c:v>-1733.678702910758</c:v>
                </c:pt>
                <c:pt idx="82">
                  <c:v>-1777.399438642991</c:v>
                </c:pt>
                <c:pt idx="83">
                  <c:v>-1819.880709260793</c:v>
                </c:pt>
                <c:pt idx="84">
                  <c:v>-1861.153186262311</c:v>
                </c:pt>
                <c:pt idx="85">
                  <c:v>-1901.247004808742</c:v>
                </c:pt>
                <c:pt idx="86">
                  <c:v>-1940.191759680278</c:v>
                </c:pt>
                <c:pt idx="87">
                  <c:v>-1978.01650235894</c:v>
                </c:pt>
                <c:pt idx="88">
                  <c:v>-2014.749739151186</c:v>
                </c:pt>
                <c:pt idx="89">
                  <c:v>-2050.419430275585</c:v>
                </c:pt>
                <c:pt idx="90">
                  <c:v>-2085.052989841803</c:v>
                </c:pt>
                <c:pt idx="91">
                  <c:v>-2118.677286650858</c:v>
                </c:pt>
                <c:pt idx="92">
                  <c:v>-2151.318645753181</c:v>
                </c:pt>
                <c:pt idx="93">
                  <c:v>-2183.0028507037</c:v>
                </c:pt>
                <c:pt idx="94">
                  <c:v>-2213.755146456031</c:v>
                </c:pt>
                <c:pt idx="95">
                  <c:v>-2243.60024284216</c:v>
                </c:pt>
                <c:pt idx="96">
                  <c:v>-2272.562318587788</c:v>
                </c:pt>
                <c:pt idx="97">
                  <c:v>-2300.665025816132</c:v>
                </c:pt>
                <c:pt idx="98">
                  <c:v>-2327.931494994343</c:v>
                </c:pt>
                <c:pt idx="99">
                  <c:v>-2354.384340282835</c:v>
                </c:pt>
                <c:pt idx="100">
                  <c:v>-2380.045665247639</c:v>
                </c:pt>
                <c:pt idx="101">
                  <c:v>-2404.937068898263</c:v>
                </c:pt>
                <c:pt idx="102">
                  <c:v>-2429.079652019554</c:v>
                </c:pt>
                <c:pt idx="103">
                  <c:v>-2452.494023762196</c:v>
                </c:pt>
                <c:pt idx="104">
                  <c:v>-2475.200308464619</c:v>
                </c:pt>
                <c:pt idx="105">
                  <c:v>-2497.218152677371</c:v>
                </c:pt>
                <c:pt idx="106">
                  <c:v>-2518.566732363011</c:v>
                </c:pt>
                <c:pt idx="107">
                  <c:v>-2539.2647602492</c:v>
                </c:pt>
                <c:pt idx="108">
                  <c:v>-2559.330493310044</c:v>
                </c:pt>
                <c:pt idx="109">
                  <c:v>-2578.7817403562</c:v>
                </c:pt>
                <c:pt idx="110">
                  <c:v>-2597.635869713522</c:v>
                </c:pt>
                <c:pt idx="111">
                  <c:v>-2615.909816971368</c:v>
                </c:pt>
                <c:pt idx="112">
                  <c:v>-2633.620092784731</c:v>
                </c:pt>
                <c:pt idx="113">
                  <c:v>-2650.782790713683</c:v>
                </c:pt>
                <c:pt idx="114">
                  <c:v>-2667.413595084934</c:v>
                </c:pt>
                <c:pt idx="115">
                  <c:v>-2683.527788864372</c:v>
                </c:pt>
                <c:pt idx="116">
                  <c:v>-2699.14026152417</c:v>
                </c:pt>
                <c:pt idx="117">
                  <c:v>-2714.265516897714</c:v>
                </c:pt>
                <c:pt idx="118">
                  <c:v>-2728.917681006944</c:v>
                </c:pt>
                <c:pt idx="119">
                  <c:v>-2743.110509856284</c:v>
                </c:pt>
              </c:numCache>
            </c:numRef>
          </c:yVal>
          <c:smooth val="0"/>
          <c:extLst xmlns:c16r2="http://schemas.microsoft.com/office/drawing/2015/06/chart">
            <c:ext xmlns:c16="http://schemas.microsoft.com/office/drawing/2014/chart" uri="{C3380CC4-5D6E-409C-BE32-E72D297353CC}">
              <c16:uniqueId val="{00000009-1E8B-4DC0-803D-3460495473B8}"/>
            </c:ext>
          </c:extLst>
        </c:ser>
        <c:dLbls>
          <c:showLegendKey val="0"/>
          <c:showVal val="0"/>
          <c:showCatName val="0"/>
          <c:showSerName val="0"/>
          <c:showPercent val="0"/>
          <c:showBubbleSize val="0"/>
        </c:dLbls>
        <c:axId val="-736564480"/>
        <c:axId val="-736562288"/>
      </c:scatterChart>
      <c:valAx>
        <c:axId val="-73656448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736562288"/>
        <c:crosses val="autoZero"/>
        <c:crossBetween val="midCat"/>
      </c:valAx>
      <c:valAx>
        <c:axId val="-736562288"/>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736564480"/>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0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14928.00548536726</c:v>
                </c:pt>
                <c:pt idx="2">
                  <c:v>-30229.07107639909</c:v>
                </c:pt>
                <c:pt idx="3">
                  <c:v>-45886.11760842148</c:v>
                </c:pt>
                <c:pt idx="4">
                  <c:v>-61882.03066326532</c:v>
                </c:pt>
                <c:pt idx="5">
                  <c:v>-78199.94737368343</c:v>
                </c:pt>
                <c:pt idx="6">
                  <c:v>-94823.32599164755</c:v>
                </c:pt>
                <c:pt idx="7">
                  <c:v>-111735.9951913781</c:v>
                </c:pt>
                <c:pt idx="8">
                  <c:v>-128922.1883758712</c:v>
                </c:pt>
                <c:pt idx="9">
                  <c:v>-146366.5664782315</c:v>
                </c:pt>
                <c:pt idx="10">
                  <c:v>-164054.2319599045</c:v>
                </c:pt>
                <c:pt idx="11">
                  <c:v>-181970.7360980937</c:v>
                </c:pt>
                <c:pt idx="12">
                  <c:v>-200102.0811816263</c:v>
                </c:pt>
                <c:pt idx="13">
                  <c:v>-214096.2683578136</c:v>
                </c:pt>
                <c:pt idx="14">
                  <c:v>-227815.6476818812</c:v>
                </c:pt>
                <c:pt idx="15">
                  <c:v>-241258.6473150554</c:v>
                </c:pt>
                <c:pt idx="16">
                  <c:v>-254427.5967328318</c:v>
                </c:pt>
                <c:pt idx="17">
                  <c:v>-267324.8704799323</c:v>
                </c:pt>
                <c:pt idx="18">
                  <c:v>-279952.9147443981</c:v>
                </c:pt>
                <c:pt idx="19">
                  <c:v>-292314.2751902533</c:v>
                </c:pt>
                <c:pt idx="20">
                  <c:v>-304411.6140457409</c:v>
                </c:pt>
                <c:pt idx="21">
                  <c:v>-316247.7191107575</c:v>
                </c:pt>
                <c:pt idx="22">
                  <c:v>-327825.5067804805</c:v>
                </c:pt>
                <c:pt idx="23">
                  <c:v>-339148.0206956533</c:v>
                </c:pt>
                <c:pt idx="24">
                  <c:v>-350218.4272532334</c:v>
                </c:pt>
                <c:pt idx="25">
                  <c:v>-361040.0089196083</c:v>
                </c:pt>
                <c:pt idx="26">
                  <c:v>-371612.8790620435</c:v>
                </c:pt>
                <c:pt idx="27">
                  <c:v>-381940.3843347528</c:v>
                </c:pt>
                <c:pt idx="28">
                  <c:v>-392025.9663252332</c:v>
                </c:pt>
                <c:pt idx="29">
                  <c:v>-401873.155228155</c:v>
                </c:pt>
                <c:pt idx="30">
                  <c:v>-411485.5603754763</c:v>
                </c:pt>
                <c:pt idx="31">
                  <c:v>-420866.8607077003</c:v>
                </c:pt>
                <c:pt idx="32">
                  <c:v>-430020.7954005305</c:v>
                </c:pt>
                <c:pt idx="33">
                  <c:v>-438951.1547586264</c:v>
                </c:pt>
                <c:pt idx="34">
                  <c:v>-447661.7714538907</c:v>
                </c:pt>
                <c:pt idx="35">
                  <c:v>-456156.5121600357</c:v>
                </c:pt>
                <c:pt idx="36">
                  <c:v>-464439.2696157293</c:v>
                </c:pt>
                <c:pt idx="37">
                  <c:v>-472513.9551339691</c:v>
                </c:pt>
                <c:pt idx="38">
                  <c:v>-480384.4915644287</c:v>
                </c:pt>
                <c:pt idx="39">
                  <c:v>-488054.804548725</c:v>
                </c:pt>
                <c:pt idx="40">
                  <c:v>-495528.8187373948</c:v>
                </c:pt>
                <c:pt idx="41">
                  <c:v>-502810.4520404316</c:v>
                </c:pt>
                <c:pt idx="42">
                  <c:v>-509903.6103189015</c:v>
                </c:pt>
                <c:pt idx="43">
                  <c:v>-516812.1824823967</c:v>
                </c:pt>
                <c:pt idx="44">
                  <c:v>-523540.0359737891</c:v>
                </c:pt>
                <c:pt idx="45">
                  <c:v>-530091.0126224718</c:v>
                </c:pt>
                <c:pt idx="46">
                  <c:v>-536468.9248471681</c:v>
                </c:pt>
                <c:pt idx="47">
                  <c:v>-542677.5521895168</c:v>
                </c:pt>
                <c:pt idx="48">
                  <c:v>-548720.6381599689</c:v>
                </c:pt>
                <c:pt idx="49">
                  <c:v>-554601.8873780433</c:v>
                </c:pt>
                <c:pt idx="50">
                  <c:v>-560324.962989559</c:v>
                </c:pt>
                <c:pt idx="51">
                  <c:v>-565893.4843441118</c:v>
                </c:pt>
                <c:pt idx="52">
                  <c:v>-571311.0249159681</c:v>
                </c:pt>
                <c:pt idx="53">
                  <c:v>-576581.1104552806</c:v>
                </c:pt>
                <c:pt idx="54">
                  <c:v>-581707.2173534633</c:v>
                </c:pt>
                <c:pt idx="55">
                  <c:v>-586692.7712089039</c:v>
                </c:pt>
                <c:pt idx="56">
                  <c:v>-591541.1455798498</c:v>
                </c:pt>
                <c:pt idx="57">
                  <c:v>-596255.6609120271</c:v>
                </c:pt>
                <c:pt idx="58">
                  <c:v>-600839.5836290454</c:v>
                </c:pt>
                <c:pt idx="59">
                  <c:v>-605296.1253746431</c:v>
                </c:pt>
                <c:pt idx="60">
                  <c:v>-609628.4423959735</c:v>
                </c:pt>
                <c:pt idx="61">
                  <c:v>-613839.6350581238</c:v>
                </c:pt>
                <c:pt idx="62">
                  <c:v>-617932.7474803925</c:v>
                </c:pt>
                <c:pt idx="63">
                  <c:v>-621910.76728548</c:v>
                </c:pt>
                <c:pt idx="64">
                  <c:v>-625776.625453235</c:v>
                </c:pt>
                <c:pt idx="65">
                  <c:v>-629533.1962710838</c:v>
                </c:pt>
                <c:pt idx="66">
                  <c:v>-633183.2973737383</c:v>
                </c:pt>
                <c:pt idx="67">
                  <c:v>-636729.6898652301</c:v>
                </c:pt>
                <c:pt idx="68">
                  <c:v>-640175.0785166612</c:v>
                </c:pt>
                <c:pt idx="69">
                  <c:v>-643522.1120336056</c:v>
                </c:pt>
                <c:pt idx="70">
                  <c:v>-646773.3833872778</c:v>
                </c:pt>
                <c:pt idx="71">
                  <c:v>-649931.4302040955</c:v>
                </c:pt>
                <c:pt idx="72">
                  <c:v>-652998.7352085083</c:v>
                </c:pt>
                <c:pt idx="73">
                  <c:v>-655977.7267143151</c:v>
                </c:pt>
                <c:pt idx="74">
                  <c:v>-658870.7791599703</c:v>
                </c:pt>
                <c:pt idx="75">
                  <c:v>-661680.2136837424</c:v>
                </c:pt>
                <c:pt idx="76">
                  <c:v>-664408.2987345683</c:v>
                </c:pt>
                <c:pt idx="77">
                  <c:v>-667057.2507152823</c:v>
                </c:pt>
                <c:pt idx="78">
                  <c:v>-669629.2346543987</c:v>
                </c:pt>
                <c:pt idx="79">
                  <c:v>-672126.364903438</c:v>
                </c:pt>
                <c:pt idx="80">
                  <c:v>-674550.7058567221</c:v>
                </c:pt>
                <c:pt idx="81">
                  <c:v>-676904.2726908089</c:v>
                </c:pt>
                <c:pt idx="82">
                  <c:v>-679189.0321209712</c:v>
                </c:pt>
                <c:pt idx="83">
                  <c:v>-681406.9031722293</c:v>
                </c:pt>
                <c:pt idx="84">
                  <c:v>-683559.757962696</c:v>
                </c:pt>
                <c:pt idx="85">
                  <c:v>-685649.4224970838</c:v>
                </c:pt>
                <c:pt idx="86">
                  <c:v>-687677.6774684063</c:v>
                </c:pt>
                <c:pt idx="87">
                  <c:v>-689646.25906604</c:v>
                </c:pt>
                <c:pt idx="88">
                  <c:v>-691556.8597884414</c:v>
                </c:pt>
                <c:pt idx="89">
                  <c:v>-693411.1292589437</c:v>
                </c:pt>
                <c:pt idx="90">
                  <c:v>-695210.6750431713</c:v>
                </c:pt>
                <c:pt idx="91">
                  <c:v>-696957.063466717</c:v>
                </c:pt>
                <c:pt idx="92">
                  <c:v>-698651.8204318394</c:v>
                </c:pt>
                <c:pt idx="93">
                  <c:v>-700296.432232034</c:v>
                </c:pt>
                <c:pt idx="94">
                  <c:v>-701892.3463634141</c:v>
                </c:pt>
                <c:pt idx="95">
                  <c:v>-703440.9723319283</c:v>
                </c:pt>
                <c:pt idx="96">
                  <c:v>-704943.6824555387</c:v>
                </c:pt>
                <c:pt idx="97">
                  <c:v>-706401.812660527</c:v>
                </c:pt>
                <c:pt idx="98">
                  <c:v>-707816.6632711953</c:v>
                </c:pt>
                <c:pt idx="99">
                  <c:v>-709189.4997922953</c:v>
                </c:pt>
                <c:pt idx="100">
                  <c:v>-710521.5536835524</c:v>
                </c:pt>
                <c:pt idx="101">
                  <c:v>-711814.0231257491</c:v>
                </c:pt>
                <c:pt idx="102">
                  <c:v>-713068.0737778569</c:v>
                </c:pt>
                <c:pt idx="103">
                  <c:v>-714284.8395247884</c:v>
                </c:pt>
                <c:pt idx="104">
                  <c:v>-715465.423215336</c:v>
                </c:pt>
                <c:pt idx="105">
                  <c:v>-716610.8973899939</c:v>
                </c:pt>
                <c:pt idx="106">
                  <c:v>-717722.3049983061</c:v>
                </c:pt>
                <c:pt idx="107">
                  <c:v>-718800.6601054966</c:v>
                </c:pt>
                <c:pt idx="108">
                  <c:v>-719846.9485881404</c:v>
                </c:pt>
                <c:pt idx="109">
                  <c:v>-720862.1288186733</c:v>
                </c:pt>
                <c:pt idx="110">
                  <c:v>-721847.1323385686</c:v>
                </c:pt>
                <c:pt idx="111">
                  <c:v>-722802.8645200864</c:v>
                </c:pt>
                <c:pt idx="112">
                  <c:v>-723730.2052163519</c:v>
                </c:pt>
                <c:pt idx="113">
                  <c:v>-724630.0093999013</c:v>
                </c:pt>
                <c:pt idx="114">
                  <c:v>-725503.1077894223</c:v>
                </c:pt>
                <c:pt idx="115">
                  <c:v>-726350.3074647391</c:v>
                </c:pt>
                <c:pt idx="116">
                  <c:v>-727172.3924700613</c:v>
                </c:pt>
                <c:pt idx="117">
                  <c:v>-727970.1244054285</c:v>
                </c:pt>
                <c:pt idx="118">
                  <c:v>-728744.2430063992</c:v>
                </c:pt>
                <c:pt idx="119">
                  <c:v>-729495.4667120256</c:v>
                </c:pt>
              </c:numCache>
            </c:numRef>
          </c:yVal>
          <c:smooth val="0"/>
          <c:extLst xmlns:c16r2="http://schemas.microsoft.com/office/drawing/2015/06/chart">
            <c:ext xmlns:c16="http://schemas.microsoft.com/office/drawing/2014/chart" uri="{C3380CC4-5D6E-409C-BE32-E72D297353CC}">
              <c16:uniqueId val="{00000000-063F-41C2-BDAC-F7210B800F89}"/>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14928.00548536726</c:v>
                </c:pt>
                <c:pt idx="2">
                  <c:v>-30229.07303218544</c:v>
                </c:pt>
                <c:pt idx="3">
                  <c:v>-45886.12334497085</c:v>
                </c:pt>
                <c:pt idx="4">
                  <c:v>-61882.04187681875</c:v>
                </c:pt>
                <c:pt idx="5">
                  <c:v>-78199.96563544124</c:v>
                </c:pt>
                <c:pt idx="6">
                  <c:v>-94823.35275263758</c:v>
                </c:pt>
                <c:pt idx="7">
                  <c:v>-111736.0317882</c:v>
                </c:pt>
                <c:pt idx="8">
                  <c:v>-128922.2360370539</c:v>
                </c:pt>
                <c:pt idx="9">
                  <c:v>-146366.626330993</c:v>
                </c:pt>
                <c:pt idx="10">
                  <c:v>-164054.3050371544</c:v>
                </c:pt>
                <c:pt idx="11">
                  <c:v>-181970.8233455173</c:v>
                </c:pt>
                <c:pt idx="12">
                  <c:v>-200102.1834647723</c:v>
                </c:pt>
                <c:pt idx="13">
                  <c:v>-214096.38646907</c:v>
                </c:pt>
                <c:pt idx="14">
                  <c:v>-227815.7820641836</c:v>
                </c:pt>
                <c:pt idx="15">
                  <c:v>-241258.798104514</c:v>
                </c:pt>
                <c:pt idx="16">
                  <c:v>-254427.7637743987</c:v>
                </c:pt>
                <c:pt idx="17">
                  <c:v>-267325.0533443727</c:v>
                </c:pt>
                <c:pt idx="18">
                  <c:v>-279953.112746649</c:v>
                </c:pt>
                <c:pt idx="19">
                  <c:v>-292314.4874084684</c:v>
                </c:pt>
                <c:pt idx="20">
                  <c:v>-304411.8393405047</c:v>
                </c:pt>
                <c:pt idx="21">
                  <c:v>-316247.9561441033</c:v>
                </c:pt>
                <c:pt idx="22">
                  <c:v>-327825.7540344266</c:v>
                </c:pt>
                <c:pt idx="23">
                  <c:v>-339148.276490083</c:v>
                </c:pt>
                <c:pt idx="24">
                  <c:v>-350218.689762982</c:v>
                </c:pt>
                <c:pt idx="25">
                  <c:v>-361040.2761906852</c:v>
                </c:pt>
                <c:pt idx="26">
                  <c:v>-371613.1490259171</c:v>
                </c:pt>
                <c:pt idx="27">
                  <c:v>-381940.6548203335</c:v>
                </c:pt>
                <c:pt idx="28">
                  <c:v>-392026.2350694963</c:v>
                </c:pt>
                <c:pt idx="29">
                  <c:v>-401873.4198860067</c:v>
                </c:pt>
                <c:pt idx="30">
                  <c:v>-411485.8185289444</c:v>
                </c:pt>
                <c:pt idx="31">
                  <c:v>-420867.1098744596</c:v>
                </c:pt>
                <c:pt idx="32">
                  <c:v>-430021.0330417961</c:v>
                </c:pt>
                <c:pt idx="33">
                  <c:v>-438951.3782864238</c:v>
                </c:pt>
                <c:pt idx="34">
                  <c:v>-447661.9782377377</c:v>
                </c:pt>
                <c:pt idx="35">
                  <c:v>-456156.6995330706</c:v>
                </c:pt>
                <c:pt idx="36">
                  <c:v>-464439.4348803078</c:v>
                </c:pt>
                <c:pt idx="37">
                  <c:v>-472514.0955667654</c:v>
                </c:pt>
                <c:pt idx="38">
                  <c:v>-480384.6044210635</c:v>
                </c:pt>
                <c:pt idx="39">
                  <c:v>-488054.887067958</c:v>
                </c:pt>
                <c:pt idx="40">
                  <c:v>-495528.8681449047</c:v>
                </c:pt>
                <c:pt idx="41">
                  <c:v>-502810.465552206</c:v>
                </c:pt>
                <c:pt idx="42">
                  <c:v>-509903.5851442737</c:v>
                </c:pt>
                <c:pt idx="43">
                  <c:v>-516812.1158267458</c:v>
                </c:pt>
                <c:pt idx="44">
                  <c:v>-523539.9250409444</c:v>
                </c:pt>
                <c:pt idx="45">
                  <c:v>-530090.8546168071</c:v>
                </c:pt>
                <c:pt idx="46">
                  <c:v>-536468.7169754629</c:v>
                </c:pt>
                <c:pt idx="47">
                  <c:v>-542677.2916625643</c:v>
                </c:pt>
                <c:pt idx="48">
                  <c:v>-548720.3221939611</c:v>
                </c:pt>
                <c:pt idx="49">
                  <c:v>-554601.5131957552</c:v>
                </c:pt>
                <c:pt idx="50">
                  <c:v>-560324.527821347</c:v>
                </c:pt>
                <c:pt idx="51">
                  <c:v>-565892.9854287428</c:v>
                </c:pt>
                <c:pt idx="52">
                  <c:v>-571310.4595012943</c:v>
                </c:pt>
                <c:pt idx="53">
                  <c:v>-576580.4757987662</c:v>
                </c:pt>
                <c:pt idx="54">
                  <c:v>-581706.510722607</c:v>
                </c:pt>
                <c:pt idx="55">
                  <c:v>-586691.989881498</c:v>
                </c:pt>
                <c:pt idx="56">
                  <c:v>-591540.2868441883</c:v>
                </c:pt>
                <c:pt idx="57">
                  <c:v>-596254.7220669643</c:v>
                </c:pt>
                <c:pt idx="58">
                  <c:v>-600838.56198404</c:v>
                </c:pt>
                <c:pt idx="59">
                  <c:v>-605295.0182496519</c:v>
                </c:pt>
                <c:pt idx="60">
                  <c:v>-609627.2471213231</c:v>
                </c:pt>
                <c:pt idx="61">
                  <c:v>-613838.3489743047</c:v>
                </c:pt>
                <c:pt idx="62">
                  <c:v>-617931.3679378041</c:v>
                </c:pt>
                <c:pt idx="63">
                  <c:v>-621909.2916441291</c:v>
                </c:pt>
                <c:pt idx="64">
                  <c:v>-625775.051082391</c:v>
                </c:pt>
                <c:pt idx="65">
                  <c:v>-629531.5205488983</c:v>
                </c:pt>
                <c:pt idx="66">
                  <c:v>-633181.517686846</c:v>
                </c:pt>
                <c:pt idx="67">
                  <c:v>-636727.8036082888</c:v>
                </c:pt>
                <c:pt idx="68">
                  <c:v>-640173.0830919193</c:v>
                </c:pt>
                <c:pt idx="69">
                  <c:v>-643520.004850415</c:v>
                </c:pt>
                <c:pt idx="70">
                  <c:v>-646771.161861606</c:v>
                </c:pt>
                <c:pt idx="71">
                  <c:v>-649929.0917580267</c:v>
                </c:pt>
                <c:pt idx="72">
                  <c:v>-652996.2772697319</c:v>
                </c:pt>
                <c:pt idx="73">
                  <c:v>-655975.146715622</c:v>
                </c:pt>
                <c:pt idx="74">
                  <c:v>-658868.0745387281</c:v>
                </c:pt>
                <c:pt idx="75">
                  <c:v>-661677.3818813678</c:v>
                </c:pt>
                <c:pt idx="76">
                  <c:v>-664405.3371960395</c:v>
                </c:pt>
                <c:pt idx="77">
                  <c:v>-667054.1568886071</c:v>
                </c:pt>
                <c:pt idx="78">
                  <c:v>-669626.0059901122</c:v>
                </c:pt>
                <c:pt idx="79">
                  <c:v>-672122.9988541041</c:v>
                </c:pt>
                <c:pt idx="80">
                  <c:v>-674547.1998764388</c:v>
                </c:pt>
                <c:pt idx="81">
                  <c:v>-676900.6242347268</c:v>
                </c:pt>
                <c:pt idx="82">
                  <c:v>-679185.238644816</c:v>
                </c:pt>
                <c:pt idx="83">
                  <c:v>-681402.9621318425</c:v>
                </c:pt>
                <c:pt idx="84">
                  <c:v>-683555.666813583</c:v>
                </c:pt>
                <c:pt idx="85">
                  <c:v>-685645.1786939749</c:v>
                </c:pt>
                <c:pt idx="86">
                  <c:v>-687673.2784648293</c:v>
                </c:pt>
                <c:pt idx="87">
                  <c:v>-689641.7023139083</c:v>
                </c:pt>
                <c:pt idx="88">
                  <c:v>-691552.1427376623</c:v>
                </c:pt>
                <c:pt idx="89">
                  <c:v>-693406.249357023</c:v>
                </c:pt>
                <c:pt idx="90">
                  <c:v>-695205.6297348491</c:v>
                </c:pt>
                <c:pt idx="91">
                  <c:v>-696951.8501936125</c:v>
                </c:pt>
                <c:pt idx="92">
                  <c:v>-698646.436632112</c:v>
                </c:pt>
                <c:pt idx="93">
                  <c:v>-700290.8753400504</c:v>
                </c:pt>
                <c:pt idx="94">
                  <c:v>-701886.6138094601</c:v>
                </c:pt>
                <c:pt idx="95">
                  <c:v>-703435.0615418828</c:v>
                </c:pt>
                <c:pt idx="96">
                  <c:v>-704937.5908506134</c:v>
                </c:pt>
                <c:pt idx="97">
                  <c:v>-706395.537656994</c:v>
                </c:pt>
                <c:pt idx="98">
                  <c:v>-707810.2022801416</c:v>
                </c:pt>
                <c:pt idx="99">
                  <c:v>-709182.8502193838</c:v>
                </c:pt>
                <c:pt idx="100">
                  <c:v>-710514.7129288003</c:v>
                </c:pt>
                <c:pt idx="101">
                  <c:v>-711806.9885833214</c:v>
                </c:pt>
                <c:pt idx="102">
                  <c:v>-713060.8428358742</c:v>
                </c:pt>
                <c:pt idx="103">
                  <c:v>-714277.4095651441</c:v>
                </c:pt>
                <c:pt idx="104">
                  <c:v>-715457.7916135368</c:v>
                </c:pt>
                <c:pt idx="105">
                  <c:v>-716603.0615150041</c:v>
                </c:pt>
                <c:pt idx="106">
                  <c:v>-717714.2622124078</c:v>
                </c:pt>
                <c:pt idx="107">
                  <c:v>-718792.4077641661</c:v>
                </c:pt>
                <c:pt idx="108">
                  <c:v>-719838.4840399332</c:v>
                </c:pt>
                <c:pt idx="109">
                  <c:v>-720853.4494051221</c:v>
                </c:pt>
                <c:pt idx="110">
                  <c:v>-721838.2353940993</c:v>
                </c:pt>
                <c:pt idx="111">
                  <c:v>-722793.7473719169</c:v>
                </c:pt>
                <c:pt idx="112">
                  <c:v>-723720.8651844647</c:v>
                </c:pt>
                <c:pt idx="113">
                  <c:v>-724620.4437969587</c:v>
                </c:pt>
                <c:pt idx="114">
                  <c:v>-725493.3139207244</c:v>
                </c:pt>
                <c:pt idx="115">
                  <c:v>-726340.2826281933</c:v>
                </c:pt>
                <c:pt idx="116">
                  <c:v>-727162.133956167</c:v>
                </c:pt>
                <c:pt idx="117">
                  <c:v>-727959.6294972427</c:v>
                </c:pt>
                <c:pt idx="118">
                  <c:v>-728733.5089795433</c:v>
                </c:pt>
                <c:pt idx="119">
                  <c:v>-729484.4908346841</c:v>
                </c:pt>
              </c:numCache>
            </c:numRef>
          </c:yVal>
          <c:smooth val="0"/>
          <c:extLst xmlns:c16r2="http://schemas.microsoft.com/office/drawing/2015/06/chart">
            <c:ext xmlns:c16="http://schemas.microsoft.com/office/drawing/2014/chart" uri="{C3380CC4-5D6E-409C-BE32-E72D297353CC}">
              <c16:uniqueId val="{00000001-063F-41C2-BDAC-F7210B800F89}"/>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14926.70232663676</c:v>
                </c:pt>
                <c:pt idx="2">
                  <c:v>-30224.24774428108</c:v>
                </c:pt>
                <c:pt idx="3">
                  <c:v>-45875.56018676057</c:v>
                </c:pt>
                <c:pt idx="4">
                  <c:v>-61863.53156748647</c:v>
                </c:pt>
                <c:pt idx="5">
                  <c:v>-78171.3084437124</c:v>
                </c:pt>
                <c:pt idx="6">
                  <c:v>-94782.36141546303</c:v>
                </c:pt>
                <c:pt idx="7">
                  <c:v>-111680.5342550017</c:v>
                </c:pt>
                <c:pt idx="8">
                  <c:v>-128850.0780388142</c:v>
                </c:pt>
                <c:pt idx="9">
                  <c:v>-146275.6737757912</c:v>
                </c:pt>
                <c:pt idx="10">
                  <c:v>-163942.446235429</c:v>
                </c:pt>
                <c:pt idx="11">
                  <c:v>-181835.971069555</c:v>
                </c:pt>
                <c:pt idx="12">
                  <c:v>-199942.2768477644</c:v>
                </c:pt>
                <c:pt idx="13">
                  <c:v>-213908.5946791784</c:v>
                </c:pt>
                <c:pt idx="14">
                  <c:v>-227598.1621292164</c:v>
                </c:pt>
                <c:pt idx="15">
                  <c:v>-241009.5248589462</c:v>
                </c:pt>
                <c:pt idx="16">
                  <c:v>-254145.1254739093</c:v>
                </c:pt>
                <c:pt idx="17">
                  <c:v>-267007.4474514951</c:v>
                </c:pt>
                <c:pt idx="18">
                  <c:v>-279599.0419411496</c:v>
                </c:pt>
                <c:pt idx="19">
                  <c:v>-291922.5557778932</c:v>
                </c:pt>
                <c:pt idx="20">
                  <c:v>-303980.7487173777</c:v>
                </c:pt>
                <c:pt idx="21">
                  <c:v>-315776.5025650242</c:v>
                </c:pt>
                <c:pt idx="22">
                  <c:v>-327312.8243029981</c:v>
                </c:pt>
                <c:pt idx="23">
                  <c:v>-338592.8448306299</c:v>
                </c:pt>
                <c:pt idx="24">
                  <c:v>-349619.8145558308</c:v>
                </c:pt>
                <c:pt idx="25">
                  <c:v>-360397.096782615</c:v>
                </c:pt>
                <c:pt idx="26">
                  <c:v>-370924.8800966442</c:v>
                </c:pt>
                <c:pt idx="27">
                  <c:v>-381206.586333024</c:v>
                </c:pt>
                <c:pt idx="28">
                  <c:v>-391245.7293734396</c:v>
                </c:pt>
                <c:pt idx="29">
                  <c:v>-401045.9088657605</c:v>
                </c:pt>
                <c:pt idx="30">
                  <c:v>-410610.8008108906</c:v>
                </c:pt>
                <c:pt idx="31">
                  <c:v>-419944.1480912938</c:v>
                </c:pt>
                <c:pt idx="32">
                  <c:v>-429049.7511556107</c:v>
                </c:pt>
                <c:pt idx="33">
                  <c:v>-437931.4589711109</c:v>
                </c:pt>
                <c:pt idx="34">
                  <c:v>-446593.1603214298</c:v>
                </c:pt>
                <c:pt idx="35">
                  <c:v>-455038.775501288</c:v>
                </c:pt>
                <c:pt idx="36">
                  <c:v>-463272.2484403923</c:v>
                </c:pt>
                <c:pt idx="37">
                  <c:v>-471297.5392740895</c:v>
                </c:pt>
                <c:pt idx="38">
                  <c:v>-479118.6173673625</c:v>
                </c:pt>
                <c:pt idx="39">
                  <c:v>-486739.4526259655</c:v>
                </c:pt>
                <c:pt idx="40">
                  <c:v>-494164.0117819104</c:v>
                </c:pt>
                <c:pt idx="41">
                  <c:v>-501396.2527060958</c:v>
                </c:pt>
                <c:pt idx="42">
                  <c:v>-508440.1191618631</c:v>
                </c:pt>
                <c:pt idx="43">
                  <c:v>-515299.5359641407</c:v>
                </c:pt>
                <c:pt idx="44">
                  <c:v>-521978.4045255459</c:v>
                </c:pt>
                <c:pt idx="45">
                  <c:v>-528480.5987705173</c:v>
                </c:pt>
                <c:pt idx="46">
                  <c:v>-534809.9613984643</c:v>
                </c:pt>
                <c:pt idx="47">
                  <c:v>-540970.3004770395</c:v>
                </c:pt>
                <c:pt idx="48">
                  <c:v>-546965.3863470098</c:v>
                </c:pt>
                <c:pt idx="49">
                  <c:v>-552798.9488206794</c:v>
                </c:pt>
                <c:pt idx="50">
                  <c:v>-558474.6746564193</c:v>
                </c:pt>
                <c:pt idx="51">
                  <c:v>-563996.2052925373</c:v>
                </c:pt>
                <c:pt idx="52">
                  <c:v>-569367.134823538</c:v>
                </c:pt>
                <c:pt idx="53">
                  <c:v>-574591.008205728</c:v>
                </c:pt>
                <c:pt idx="54">
                  <c:v>-579671.3196758958</c:v>
                </c:pt>
                <c:pt idx="55">
                  <c:v>-584611.511369241</c:v>
                </c:pt>
                <c:pt idx="56">
                  <c:v>-589414.9721233513</c:v>
                </c:pt>
                <c:pt idx="57">
                  <c:v>-594085.036455733</c:v>
                </c:pt>
                <c:pt idx="58">
                  <c:v>-598624.9837030381</c:v>
                </c:pt>
                <c:pt idx="59">
                  <c:v>-603038.0373108452</c:v>
                </c:pt>
                <c:pt idx="60">
                  <c:v>-607327.3642633617</c:v>
                </c:pt>
                <c:pt idx="61">
                  <c:v>-611496.0746431303</c:v>
                </c:pt>
                <c:pt idx="62">
                  <c:v>-615547.2213112952</c:v>
                </c:pt>
                <c:pt idx="63">
                  <c:v>-619483.7996995714</c:v>
                </c:pt>
                <c:pt idx="64">
                  <c:v>-623308.7477056067</c:v>
                </c:pt>
                <c:pt idx="65">
                  <c:v>-627024.945683727</c:v>
                </c:pt>
                <c:pt idx="66">
                  <c:v>-630635.2165239108</c:v>
                </c:pt>
                <c:pt idx="67">
                  <c:v>-634142.3258117991</c:v>
                </c:pt>
                <c:pt idx="68">
                  <c:v>-637548.9820633162</c:v>
                </c:pt>
                <c:pt idx="69">
                  <c:v>-640857.837027742</c:v>
                </c:pt>
                <c:pt idx="70">
                  <c:v>-644071.486053443</c:v>
                </c:pt>
                <c:pt idx="71">
                  <c:v>-647192.4685108601</c:v>
                </c:pt>
                <c:pt idx="72">
                  <c:v>-650223.2682676494</c:v>
                </c:pt>
                <c:pt idx="73">
                  <c:v>-653166.3142112275</c:v>
                </c:pt>
                <c:pt idx="74">
                  <c:v>-656023.9808142473</c:v>
                </c:pt>
                <c:pt idx="75">
                  <c:v>-658798.5887388053</c:v>
                </c:pt>
                <c:pt idx="76">
                  <c:v>-661492.4054754791</c:v>
                </c:pt>
                <c:pt idx="77">
                  <c:v>-664107.6460135108</c:v>
                </c:pt>
                <c:pt idx="78">
                  <c:v>-666646.4735387266</c:v>
                </c:pt>
                <c:pt idx="79">
                  <c:v>-669111.0001559588</c:v>
                </c:pt>
                <c:pt idx="80">
                  <c:v>-671503.2876330086</c:v>
                </c:pt>
                <c:pt idx="81">
                  <c:v>-673825.3481633374</c:v>
                </c:pt>
                <c:pt idx="82">
                  <c:v>-676079.1451448773</c:v>
                </c:pt>
                <c:pt idx="83">
                  <c:v>-678266.5939725563</c:v>
                </c:pt>
                <c:pt idx="84">
                  <c:v>-680389.5628422515</c:v>
                </c:pt>
                <c:pt idx="85">
                  <c:v>-682449.8735640927</c:v>
                </c:pt>
                <c:pt idx="86">
                  <c:v>-684449.302383145</c:v>
                </c:pt>
                <c:pt idx="87">
                  <c:v>-686389.5808056723</c:v>
                </c:pt>
                <c:pt idx="88">
                  <c:v>-688272.3964292877</c:v>
                </c:pt>
                <c:pt idx="89">
                  <c:v>-690099.3937754523</c:v>
                </c:pt>
                <c:pt idx="90">
                  <c:v>-691872.1751228619</c:v>
                </c:pt>
                <c:pt idx="91">
                  <c:v>-693592.3013404137</c:v>
                </c:pt>
                <c:pt idx="92">
                  <c:v>-695261.2927184952</c:v>
                </c:pt>
                <c:pt idx="93">
                  <c:v>-696880.6297975639</c:v>
                </c:pt>
                <c:pt idx="94">
                  <c:v>-698451.7541927493</c:v>
                </c:pt>
                <c:pt idx="95">
                  <c:v>-699976.069413878</c:v>
                </c:pt>
                <c:pt idx="96">
                  <c:v>-701454.941679715</c:v>
                </c:pt>
                <c:pt idx="97">
                  <c:v>-702889.7007258306</c:v>
                </c:pt>
                <c:pt idx="98">
                  <c:v>-704281.6406052914</c:v>
                </c:pt>
                <c:pt idx="99">
                  <c:v>-705632.0204815441</c:v>
                </c:pt>
                <c:pt idx="100">
                  <c:v>-706942.0654128792</c:v>
                </c:pt>
                <c:pt idx="101">
                  <c:v>-708212.967127965</c:v>
                </c:pt>
                <c:pt idx="102">
                  <c:v>-709445.884791939</c:v>
                </c:pt>
                <c:pt idx="103">
                  <c:v>-710641.9457626608</c:v>
                </c:pt>
                <c:pt idx="104">
                  <c:v>-711802.2463367152</c:v>
                </c:pt>
                <c:pt idx="105">
                  <c:v>-712927.852484854</c:v>
                </c:pt>
                <c:pt idx="106">
                  <c:v>-714019.8005765623</c:v>
                </c:pt>
                <c:pt idx="107">
                  <c:v>-715079.0980935078</c:v>
                </c:pt>
                <c:pt idx="108">
                  <c:v>-716106.7243316439</c:v>
                </c:pt>
                <c:pt idx="109">
                  <c:v>-717103.631091794</c:v>
                </c:pt>
                <c:pt idx="110">
                  <c:v>-718070.7433585443</c:v>
                </c:pt>
                <c:pt idx="111">
                  <c:v>-719008.9599673424</c:v>
                </c:pt>
                <c:pt idx="112">
                  <c:v>-719919.1542596908</c:v>
                </c:pt>
                <c:pt idx="113">
                  <c:v>-720802.1747263713</c:v>
                </c:pt>
                <c:pt idx="114">
                  <c:v>-721658.8456386474</c:v>
                </c:pt>
                <c:pt idx="115">
                  <c:v>-722489.967667419</c:v>
                </c:pt>
                <c:pt idx="116">
                  <c:v>-723296.3184903325</c:v>
                </c:pt>
                <c:pt idx="117">
                  <c:v>-724078.6533868424</c:v>
                </c:pt>
                <c:pt idx="118">
                  <c:v>-724837.7058212773</c:v>
                </c:pt>
                <c:pt idx="119">
                  <c:v>-725574.1880139292</c:v>
                </c:pt>
              </c:numCache>
            </c:numRef>
          </c:yVal>
          <c:smooth val="0"/>
          <c:extLst xmlns:c16r2="http://schemas.microsoft.com/office/drawing/2015/06/chart">
            <c:ext xmlns:c16="http://schemas.microsoft.com/office/drawing/2014/chart" uri="{C3380CC4-5D6E-409C-BE32-E72D297353CC}">
              <c16:uniqueId val="{00000002-063F-41C2-BDAC-F7210B800F89}"/>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10755.51556302514</c:v>
                </c:pt>
                <c:pt idx="2">
                  <c:v>-21696.10714077577</c:v>
                </c:pt>
                <c:pt idx="3">
                  <c:v>-32818.49281511712</c:v>
                </c:pt>
                <c:pt idx="4">
                  <c:v>-44118.49396922276</c:v>
                </c:pt>
                <c:pt idx="5">
                  <c:v>-55591.49154854706</c:v>
                </c:pt>
                <c:pt idx="6">
                  <c:v>-67232.54585308039</c:v>
                </c:pt>
                <c:pt idx="7">
                  <c:v>-79036.4887460901</c:v>
                </c:pt>
                <c:pt idx="8">
                  <c:v>-90997.99537253473</c:v>
                </c:pt>
                <c:pt idx="9">
                  <c:v>-103111.6399587991</c:v>
                </c:pt>
                <c:pt idx="10">
                  <c:v>-115371.9392375823</c:v>
                </c:pt>
                <c:pt idx="11">
                  <c:v>-127773.3862481599</c:v>
                </c:pt>
                <c:pt idx="12">
                  <c:v>-140310.4766465789</c:v>
                </c:pt>
                <c:pt idx="13">
                  <c:v>-150498.6146055297</c:v>
                </c:pt>
                <c:pt idx="14">
                  <c:v>-160605.9999780185</c:v>
                </c:pt>
                <c:pt idx="15">
                  <c:v>-170625.3903666553</c:v>
                </c:pt>
                <c:pt idx="16">
                  <c:v>-180552.2900397847</c:v>
                </c:pt>
                <c:pt idx="17">
                  <c:v>-190382.598130388</c:v>
                </c:pt>
                <c:pt idx="18">
                  <c:v>-200112.5784417242</c:v>
                </c:pt>
                <c:pt idx="19">
                  <c:v>-209738.8395654303</c:v>
                </c:pt>
                <c:pt idx="20">
                  <c:v>-219258.3160069445</c:v>
                </c:pt>
                <c:pt idx="21">
                  <c:v>-228668.2502274856</c:v>
                </c:pt>
                <c:pt idx="22">
                  <c:v>-237966.1755536534</c:v>
                </c:pt>
                <c:pt idx="23">
                  <c:v>-247149.8999099967</c:v>
                </c:pt>
                <c:pt idx="24">
                  <c:v>-256217.4903333855</c:v>
                </c:pt>
                <c:pt idx="25">
                  <c:v>-265167.2582309598</c:v>
                </c:pt>
                <c:pt idx="26">
                  <c:v>-273995.8727729577</c:v>
                </c:pt>
                <c:pt idx="27">
                  <c:v>-282702.0624899727</c:v>
                </c:pt>
                <c:pt idx="28">
                  <c:v>-291284.7539865835</c:v>
                </c:pt>
                <c:pt idx="29">
                  <c:v>-299743.0636017984</c:v>
                </c:pt>
                <c:pt idx="30">
                  <c:v>-308076.2871691309</c:v>
                </c:pt>
                <c:pt idx="31">
                  <c:v>-316283.8900203466</c:v>
                </c:pt>
                <c:pt idx="32">
                  <c:v>-324365.4973039003</c:v>
                </c:pt>
                <c:pt idx="33">
                  <c:v>-332320.884641578</c:v>
                </c:pt>
                <c:pt idx="34">
                  <c:v>-340149.9691371638</c:v>
                </c:pt>
                <c:pt idx="35">
                  <c:v>-347852.800743846</c:v>
                </c:pt>
                <c:pt idx="36">
                  <c:v>-355429.5539916959</c:v>
                </c:pt>
                <c:pt idx="37">
                  <c:v>-362880.5200726338</c:v>
                </c:pt>
                <c:pt idx="38">
                  <c:v>-370206.0992773554</c:v>
                </c:pt>
                <c:pt idx="39">
                  <c:v>-377406.7925430592</c:v>
                </c:pt>
                <c:pt idx="40">
                  <c:v>-384483.1959567681</c:v>
                </c:pt>
                <c:pt idx="41">
                  <c:v>-391435.994162603</c:v>
                </c:pt>
                <c:pt idx="42">
                  <c:v>-398265.9540996859</c:v>
                </c:pt>
                <c:pt idx="43">
                  <c:v>-404973.9190472087</c:v>
                </c:pt>
                <c:pt idx="44">
                  <c:v>-411560.8029643545</c:v>
                </c:pt>
                <c:pt idx="45">
                  <c:v>-418027.585113145</c:v>
                </c:pt>
                <c:pt idx="46">
                  <c:v>-424375.3049524226</c:v>
                </c:pt>
                <c:pt idx="47">
                  <c:v>-430605.0572916488</c:v>
                </c:pt>
                <c:pt idx="48">
                  <c:v>-436717.9876933096</c:v>
                </c:pt>
                <c:pt idx="49">
                  <c:v>-442715.2881132378</c:v>
                </c:pt>
                <c:pt idx="50">
                  <c:v>-448598.1927684454</c:v>
                </c:pt>
                <c:pt idx="51">
                  <c:v>-454367.9742224365</c:v>
                </c:pt>
                <c:pt idx="52">
                  <c:v>-460025.939677894</c:v>
                </c:pt>
                <c:pt idx="53">
                  <c:v>-465573.4274687431</c:v>
                </c:pt>
                <c:pt idx="54">
                  <c:v>-471011.803741747</c:v>
                </c:pt>
                <c:pt idx="55">
                  <c:v>-476342.4593190932</c:v>
                </c:pt>
                <c:pt idx="56">
                  <c:v>-481566.8067337675</c:v>
                </c:pt>
                <c:pt idx="57">
                  <c:v>-486686.2774298242</c:v>
                </c:pt>
                <c:pt idx="58">
                  <c:v>-491702.3191199987</c:v>
                </c:pt>
                <c:pt idx="59">
                  <c:v>-496616.3932934142</c:v>
                </c:pt>
                <c:pt idx="60">
                  <c:v>-501429.9728664347</c:v>
                </c:pt>
                <c:pt idx="61">
                  <c:v>-506144.5399700161</c:v>
                </c:pt>
                <c:pt idx="62">
                  <c:v>-510761.5838671734</c:v>
                </c:pt>
                <c:pt idx="63">
                  <c:v>-515282.5989944781</c:v>
                </c:pt>
                <c:pt idx="64">
                  <c:v>-519709.083121714</c:v>
                </c:pt>
                <c:pt idx="65">
                  <c:v>-524042.5356241348</c:v>
                </c:pt>
                <c:pt idx="66">
                  <c:v>-528284.45586193</c:v>
                </c:pt>
                <c:pt idx="67">
                  <c:v>-532436.341661804</c:v>
                </c:pt>
                <c:pt idx="68">
                  <c:v>-536499.6878957485</c:v>
                </c:pt>
                <c:pt idx="69">
                  <c:v>-540475.9851523231</c:v>
                </c:pt>
                <c:pt idx="70">
                  <c:v>-544366.7184959442</c:v>
                </c:pt>
                <c:pt idx="71">
                  <c:v>-548173.3663099027</c:v>
                </c:pt>
                <c:pt idx="72">
                  <c:v>-551897.3992189883</c:v>
                </c:pt>
                <c:pt idx="73">
                  <c:v>-555540.279087809</c:v>
                </c:pt>
                <c:pt idx="74">
                  <c:v>-559103.4580910098</c:v>
                </c:pt>
                <c:pt idx="75">
                  <c:v>-562588.3778518655</c:v>
                </c:pt>
                <c:pt idx="76">
                  <c:v>-565996.468645741</c:v>
                </c:pt>
                <c:pt idx="77">
                  <c:v>-569329.148665186</c:v>
                </c:pt>
                <c:pt idx="78">
                  <c:v>-572587.8233434972</c:v>
                </c:pt>
                <c:pt idx="79">
                  <c:v>-575773.8847337703</c:v>
                </c:pt>
                <c:pt idx="80">
                  <c:v>-578888.7109405529</c:v>
                </c:pt>
                <c:pt idx="81">
                  <c:v>-581933.6656014076</c:v>
                </c:pt>
                <c:pt idx="82">
                  <c:v>-584910.0974156475</c:v>
                </c:pt>
                <c:pt idx="83">
                  <c:v>-587819.3397179516</c:v>
                </c:pt>
                <c:pt idx="84">
                  <c:v>-590662.7100942623</c:v>
                </c:pt>
                <c:pt idx="85">
                  <c:v>-593441.510037815</c:v>
                </c:pt>
                <c:pt idx="86">
                  <c:v>-596157.024643078</c:v>
                </c:pt>
                <c:pt idx="87">
                  <c:v>-598810.5223355442</c:v>
                </c:pt>
                <c:pt idx="88">
                  <c:v>-601403.2546353721</c:v>
                </c:pt>
                <c:pt idx="89">
                  <c:v>-603936.4559530024</c:v>
                </c:pt>
                <c:pt idx="90">
                  <c:v>-606411.343414933</c:v>
                </c:pt>
                <c:pt idx="91">
                  <c:v>-608829.1167179537</c:v>
                </c:pt>
                <c:pt idx="92">
                  <c:v>-611190.9580101548</c:v>
                </c:pt>
                <c:pt idx="93">
                  <c:v>-613498.0317971946</c:v>
                </c:pt>
                <c:pt idx="94">
                  <c:v>-615751.4848722989</c:v>
                </c:pt>
                <c:pt idx="95">
                  <c:v>-617952.4462685892</c:v>
                </c:pt>
                <c:pt idx="96">
                  <c:v>-620102.0272323623</c:v>
                </c:pt>
                <c:pt idx="97">
                  <c:v>-622201.321216062</c:v>
                </c:pt>
                <c:pt idx="98">
                  <c:v>-624251.4038896791</c:v>
                </c:pt>
                <c:pt idx="99">
                  <c:v>-626253.3331694372</c:v>
                </c:pt>
                <c:pt idx="100">
                  <c:v>-628208.1492626271</c:v>
                </c:pt>
                <c:pt idx="101">
                  <c:v>-630116.8747275384</c:v>
                </c:pt>
                <c:pt idx="102">
                  <c:v>-631980.5145474882</c:v>
                </c:pt>
                <c:pt idx="103">
                  <c:v>-633800.056217964</c:v>
                </c:pt>
                <c:pt idx="104">
                  <c:v>-635576.4698459887</c:v>
                </c:pt>
                <c:pt idx="105">
                  <c:v>-637310.7082608277</c:v>
                </c:pt>
                <c:pt idx="106">
                  <c:v>-639003.7071352159</c:v>
                </c:pt>
                <c:pt idx="107">
                  <c:v>-640656.3851163238</c:v>
                </c:pt>
                <c:pt idx="108">
                  <c:v>-642269.6439657154</c:v>
                </c:pt>
                <c:pt idx="109">
                  <c:v>-643844.36870759</c:v>
                </c:pt>
                <c:pt idx="110">
                  <c:v>-645381.4277846391</c:v>
                </c:pt>
                <c:pt idx="111">
                  <c:v>-646881.6732208882</c:v>
                </c:pt>
                <c:pt idx="112">
                  <c:v>-648345.9407909056</c:v>
                </c:pt>
                <c:pt idx="113">
                  <c:v>-649775.0501948227</c:v>
                </c:pt>
                <c:pt idx="114">
                  <c:v>-651169.8052386141</c:v>
                </c:pt>
                <c:pt idx="115">
                  <c:v>-652530.9940191269</c:v>
                </c:pt>
                <c:pt idx="116">
                  <c:v>-653859.3891133763</c:v>
                </c:pt>
                <c:pt idx="117">
                  <c:v>-655155.7477716431</c:v>
                </c:pt>
                <c:pt idx="118">
                  <c:v>-656420.812113946</c:v>
                </c:pt>
                <c:pt idx="119">
                  <c:v>-657655.309329472</c:v>
                </c:pt>
              </c:numCache>
            </c:numRef>
          </c:yVal>
          <c:smooth val="0"/>
          <c:extLst xmlns:c16r2="http://schemas.microsoft.com/office/drawing/2015/06/chart">
            <c:ext xmlns:c16="http://schemas.microsoft.com/office/drawing/2014/chart" uri="{C3380CC4-5D6E-409C-BE32-E72D297353CC}">
              <c16:uniqueId val="{00000003-063F-41C2-BDAC-F7210B800F89}"/>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14928.00548536703</c:v>
                </c:pt>
                <c:pt idx="2">
                  <c:v>-30209.6369184549</c:v>
                </c:pt>
                <c:pt idx="3">
                  <c:v>-45829.91937342192</c:v>
                </c:pt>
                <c:pt idx="4">
                  <c:v>-61773.72470902302</c:v>
                </c:pt>
                <c:pt idx="5">
                  <c:v>-78026.05950104631</c:v>
                </c:pt>
                <c:pt idx="6">
                  <c:v>-94572.1388268622</c:v>
                </c:pt>
                <c:pt idx="7">
                  <c:v>-111397.4399823411</c:v>
                </c:pt>
                <c:pt idx="8">
                  <c:v>-128487.741296396</c:v>
                </c:pt>
                <c:pt idx="9">
                  <c:v>-145829.1494644796</c:v>
                </c:pt>
                <c:pt idx="10">
                  <c:v>-163408.1180506223</c:v>
                </c:pt>
                <c:pt idx="11">
                  <c:v>-181211.4592113383</c:v>
                </c:pt>
                <c:pt idx="12">
                  <c:v>-199226.3502322515</c:v>
                </c:pt>
                <c:pt idx="13">
                  <c:v>-213101.8855996251</c:v>
                </c:pt>
                <c:pt idx="14">
                  <c:v>-226709.6633840038</c:v>
                </c:pt>
                <c:pt idx="15">
                  <c:v>-240048.6533901081</c:v>
                </c:pt>
                <c:pt idx="16">
                  <c:v>-253121.619702573</c:v>
                </c:pt>
                <c:pt idx="17">
                  <c:v>-265931.2949356104</c:v>
                </c:pt>
                <c:pt idx="18">
                  <c:v>-278480.4129065357</c:v>
                </c:pt>
                <c:pt idx="19">
                  <c:v>-290771.7422057875</c:v>
                </c:pt>
                <c:pt idx="20">
                  <c:v>-302808.1087384108</c:v>
                </c:pt>
                <c:pt idx="21">
                  <c:v>-314592.4098927183</c:v>
                </c:pt>
                <c:pt idx="22">
                  <c:v>-326127.6224311118</c:v>
                </c:pt>
                <c:pt idx="23">
                  <c:v>-337416.8057162133</c:v>
                </c:pt>
                <c:pt idx="24">
                  <c:v>-348463.10151198</c:v>
                </c:pt>
                <c:pt idx="25">
                  <c:v>-359269.7313104183</c:v>
                </c:pt>
                <c:pt idx="26">
                  <c:v>-369836.7149211622</c:v>
                </c:pt>
                <c:pt idx="27">
                  <c:v>-380167.2762720566</c:v>
                </c:pt>
                <c:pt idx="28">
                  <c:v>-390264.7089870765</c:v>
                </c:pt>
                <c:pt idx="29">
                  <c:v>-400132.372588674</c:v>
                </c:pt>
                <c:pt idx="30">
                  <c:v>-409773.6857509518</c:v>
                </c:pt>
                <c:pt idx="31">
                  <c:v>-419192.1193020031</c:v>
                </c:pt>
                <c:pt idx="32">
                  <c:v>-428391.1891975263</c:v>
                </c:pt>
                <c:pt idx="33">
                  <c:v>-437374.4495864206</c:v>
                </c:pt>
                <c:pt idx="34">
                  <c:v>-446145.4860549555</c:v>
                </c:pt>
                <c:pt idx="35">
                  <c:v>-454707.9091103351</c:v>
                </c:pt>
                <c:pt idx="36">
                  <c:v>-463065.3479448531</c:v>
                </c:pt>
                <c:pt idx="37">
                  <c:v>-471221.4445069889</c:v>
                </c:pt>
                <c:pt idx="38">
                  <c:v>-479179.8478945824</c:v>
                </c:pt>
                <c:pt idx="39">
                  <c:v>-486944.2069181954</c:v>
                </c:pt>
                <c:pt idx="40">
                  <c:v>-494518.1675042968</c:v>
                </c:pt>
                <c:pt idx="41">
                  <c:v>-501905.3680331666</c:v>
                </c:pt>
                <c:pt idx="42">
                  <c:v>-509109.435016327</c:v>
                </c:pt>
                <c:pt idx="43">
                  <c:v>-516133.9790857844</c:v>
                </c:pt>
                <c:pt idx="44">
                  <c:v>-522982.5912828967</c:v>
                </c:pt>
                <c:pt idx="45">
                  <c:v>-529658.839634115</c:v>
                </c:pt>
                <c:pt idx="46">
                  <c:v>-536166.2660003871</c:v>
                </c:pt>
                <c:pt idx="47">
                  <c:v>-542508.383186808</c:v>
                </c:pt>
                <c:pt idx="48">
                  <c:v>-548688.6722991369</c:v>
                </c:pt>
                <c:pt idx="49">
                  <c:v>-554710.5803340031</c:v>
                </c:pt>
                <c:pt idx="50">
                  <c:v>-560577.5179898943</c:v>
                </c:pt>
                <c:pt idx="51">
                  <c:v>-566292.857686446</c:v>
                </c:pt>
                <c:pt idx="52">
                  <c:v>-571859.9317791301</c:v>
                </c:pt>
                <c:pt idx="53">
                  <c:v>-577282.0309599915</c:v>
                </c:pt>
                <c:pt idx="54">
                  <c:v>-582562.4028317421</c:v>
                </c:pt>
                <c:pt idx="55">
                  <c:v>-587704.2506446731</c:v>
                </c:pt>
                <c:pt idx="56">
                  <c:v>-592710.7321862893</c:v>
                </c:pt>
                <c:pt idx="57">
                  <c:v>-597584.9588140295</c:v>
                </c:pt>
                <c:pt idx="58">
                  <c:v>-602329.994621945</c:v>
                </c:pt>
                <c:pt idx="59">
                  <c:v>-606948.8557326687</c:v>
                </c:pt>
                <c:pt idx="60">
                  <c:v>-611444.5097064415</c:v>
                </c:pt>
                <c:pt idx="61">
                  <c:v>-615819.8750594121</c:v>
                </c:pt>
                <c:pt idx="62">
                  <c:v>-620077.820883845</c:v>
                </c:pt>
                <c:pt idx="63">
                  <c:v>-624221.1665632536</c:v>
                </c:pt>
                <c:pt idx="64">
                  <c:v>-628252.6815758819</c:v>
                </c:pt>
                <c:pt idx="65">
                  <c:v>-632175.0853802951</c:v>
                </c:pt>
                <c:pt idx="66">
                  <c:v>-635991.0473772015</c:v>
                </c:pt>
                <c:pt idx="67">
                  <c:v>-639703.1869419633</c:v>
                </c:pt>
                <c:pt idx="68">
                  <c:v>-643314.073522564</c:v>
                </c:pt>
                <c:pt idx="69">
                  <c:v>-646826.2267980385</c:v>
                </c:pt>
                <c:pt idx="70">
                  <c:v>-650242.116892805</c:v>
                </c:pt>
                <c:pt idx="71">
                  <c:v>-653564.1646424171</c:v>
                </c:pt>
                <c:pt idx="72">
                  <c:v>-656794.7419066474</c:v>
                </c:pt>
                <c:pt idx="73">
                  <c:v>-659936.1719260003</c:v>
                </c:pt>
                <c:pt idx="74">
                  <c:v>-662990.7297179867</c:v>
                </c:pt>
                <c:pt idx="75">
                  <c:v>-665960.6425097061</c:v>
                </c:pt>
                <c:pt idx="76">
                  <c:v>-668848.0902035003</c:v>
                </c:pt>
                <c:pt idx="77">
                  <c:v>-671655.205872624</c:v>
                </c:pt>
                <c:pt idx="78">
                  <c:v>-674384.0762840635</c:v>
                </c:pt>
                <c:pt idx="79">
                  <c:v>-677036.7424458198</c:v>
                </c:pt>
                <c:pt idx="80">
                  <c:v>-679615.2001761203</c:v>
                </c:pt>
                <c:pt idx="81">
                  <c:v>-682121.400692197</c:v>
                </c:pt>
                <c:pt idx="82">
                  <c:v>-684557.2512163935</c:v>
                </c:pt>
                <c:pt idx="83">
                  <c:v>-686924.615597542</c:v>
                </c:pt>
                <c:pt idx="84">
                  <c:v>-689225.314945628</c:v>
                </c:pt>
                <c:pt idx="85">
                  <c:v>-691461.1282779485</c:v>
                </c:pt>
                <c:pt idx="86">
                  <c:v>-693633.7931750283</c:v>
                </c:pt>
                <c:pt idx="87">
                  <c:v>-695745.006444718</c:v>
                </c:pt>
                <c:pt idx="88">
                  <c:v>-697796.4247929763</c:v>
                </c:pt>
                <c:pt idx="89">
                  <c:v>-699789.665499942</c:v>
                </c:pt>
                <c:pt idx="90">
                  <c:v>-701726.3071000111</c:v>
                </c:pt>
                <c:pt idx="91">
                  <c:v>-703607.890064706</c:v>
                </c:pt>
                <c:pt idx="92">
                  <c:v>-705435.9174872094</c:v>
                </c:pt>
                <c:pt idx="93">
                  <c:v>-707211.855767535</c:v>
                </c:pt>
                <c:pt idx="94">
                  <c:v>-708937.1352973538</c:v>
                </c:pt>
                <c:pt idx="95">
                  <c:v>-710613.1511435928</c:v>
                </c:pt>
                <c:pt idx="96">
                  <c:v>-712241.26372996</c:v>
                </c:pt>
                <c:pt idx="97">
                  <c:v>-713822.7995156483</c:v>
                </c:pt>
                <c:pt idx="98">
                  <c:v>-715359.051670504</c:v>
                </c:pt>
                <c:pt idx="99">
                  <c:v>-716851.2807459969</c:v>
                </c:pt>
                <c:pt idx="100">
                  <c:v>-718300.7153414262</c:v>
                </c:pt>
                <c:pt idx="101">
                  <c:v>-719708.5527647771</c:v>
                </c:pt>
                <c:pt idx="102">
                  <c:v>-721075.9596877571</c:v>
                </c:pt>
                <c:pt idx="103">
                  <c:v>-722404.0727945422</c:v>
                </c:pt>
                <c:pt idx="104">
                  <c:v>-723693.9994238196</c:v>
                </c:pt>
                <c:pt idx="105">
                  <c:v>-724946.8182037523</c:v>
                </c:pt>
                <c:pt idx="106">
                  <c:v>-726163.5796795263</c:v>
                </c:pt>
                <c:pt idx="107">
                  <c:v>-727345.3069331841</c:v>
                </c:pt>
                <c:pt idx="108">
                  <c:v>-728492.996195449</c:v>
                </c:pt>
                <c:pt idx="109">
                  <c:v>-729607.6174493353</c:v>
                </c:pt>
                <c:pt idx="110">
                  <c:v>-730690.1150252934</c:v>
                </c:pt>
                <c:pt idx="111">
                  <c:v>-731741.4081877341</c:v>
                </c:pt>
                <c:pt idx="112">
                  <c:v>-732762.3917127484</c:v>
                </c:pt>
                <c:pt idx="113">
                  <c:v>-733753.936456905</c:v>
                </c:pt>
                <c:pt idx="114">
                  <c:v>-734716.8899169879</c:v>
                </c:pt>
                <c:pt idx="115">
                  <c:v>-735652.0767806043</c:v>
                </c:pt>
                <c:pt idx="116">
                  <c:v>-736560.2994675589</c:v>
                </c:pt>
                <c:pt idx="117">
                  <c:v>-737442.338661964</c:v>
                </c:pt>
                <c:pt idx="118">
                  <c:v>-738298.953835014</c:v>
                </c:pt>
                <c:pt idx="119">
                  <c:v>-739130.883758436</c:v>
                </c:pt>
              </c:numCache>
            </c:numRef>
          </c:yVal>
          <c:smooth val="0"/>
          <c:extLst xmlns:c16r2="http://schemas.microsoft.com/office/drawing/2015/06/chart">
            <c:ext xmlns:c16="http://schemas.microsoft.com/office/drawing/2014/chart" uri="{C3380CC4-5D6E-409C-BE32-E72D297353CC}">
              <c16:uniqueId val="{00000004-063F-41C2-BDAC-F7210B800F89}"/>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13075.97086943919</c:v>
                </c:pt>
                <c:pt idx="2">
                  <c:v>-26442.36285139086</c:v>
                </c:pt>
                <c:pt idx="3">
                  <c:v>-40085.3793745297</c:v>
                </c:pt>
                <c:pt idx="4">
                  <c:v>-53991.10095571703</c:v>
                </c:pt>
                <c:pt idx="5">
                  <c:v>-68145.77643097639</c:v>
                </c:pt>
                <c:pt idx="6">
                  <c:v>-82535.89483733591</c:v>
                </c:pt>
                <c:pt idx="7">
                  <c:v>-97148.23675418271</c:v>
                </c:pt>
                <c:pt idx="8">
                  <c:v>-111969.9104460902</c:v>
                </c:pt>
                <c:pt idx="9">
                  <c:v>-126988.3763489481</c:v>
                </c:pt>
                <c:pt idx="10">
                  <c:v>-142191.4626397714</c:v>
                </c:pt>
                <c:pt idx="11">
                  <c:v>-157567.3740113671</c:v>
                </c:pt>
                <c:pt idx="12">
                  <c:v>-173104.695292866</c:v>
                </c:pt>
                <c:pt idx="13">
                  <c:v>-184409.182684137</c:v>
                </c:pt>
                <c:pt idx="14">
                  <c:v>-195479.3156998011</c:v>
                </c:pt>
                <c:pt idx="15">
                  <c:v>-206312.3393912378</c:v>
                </c:pt>
                <c:pt idx="16">
                  <c:v>-216910.0578294098</c:v>
                </c:pt>
                <c:pt idx="17">
                  <c:v>-227274.5515300683</c:v>
                </c:pt>
                <c:pt idx="18">
                  <c:v>-237408.1303709317</c:v>
                </c:pt>
                <c:pt idx="19">
                  <c:v>-247313.306765801</c:v>
                </c:pt>
                <c:pt idx="20">
                  <c:v>-256992.7717348954</c:v>
                </c:pt>
                <c:pt idx="21">
                  <c:v>-266449.3733935866</c:v>
                </c:pt>
                <c:pt idx="22">
                  <c:v>-275686.0975272153</c:v>
                </c:pt>
                <c:pt idx="23">
                  <c:v>-284706.0499815075</c:v>
                </c:pt>
                <c:pt idx="24">
                  <c:v>-293512.4406466843</c:v>
                </c:pt>
                <c:pt idx="25">
                  <c:v>-302108.5688516948</c:v>
                </c:pt>
                <c:pt idx="26">
                  <c:v>-310495.3450064815</c:v>
                </c:pt>
                <c:pt idx="27">
                  <c:v>-318676.1327139603</c:v>
                </c:pt>
                <c:pt idx="28">
                  <c:v>-326654.353744117</c:v>
                </c:pt>
                <c:pt idx="29">
                  <c:v>-334433.4764415042</c:v>
                </c:pt>
                <c:pt idx="30">
                  <c:v>-342017.0070153761</c:v>
                </c:pt>
                <c:pt idx="31">
                  <c:v>-349408.481334595</c:v>
                </c:pt>
                <c:pt idx="32">
                  <c:v>-356611.4572597925</c:v>
                </c:pt>
                <c:pt idx="33">
                  <c:v>-363629.5074978785</c:v>
                </c:pt>
                <c:pt idx="34">
                  <c:v>-370466.2129604009</c:v>
                </c:pt>
                <c:pt idx="35">
                  <c:v>-377125.1566051971</c:v>
                </c:pt>
                <c:pt idx="36">
                  <c:v>-383609.9177395317</c:v>
                </c:pt>
                <c:pt idx="37">
                  <c:v>-389924.0667623051</c:v>
                </c:pt>
                <c:pt idx="38">
                  <c:v>-396071.1603227777</c:v>
                </c:pt>
                <c:pt idx="39">
                  <c:v>-402054.7356154872</c:v>
                </c:pt>
                <c:pt idx="40">
                  <c:v>-407878.3076711078</c:v>
                </c:pt>
                <c:pt idx="41">
                  <c:v>-413545.365613052</c:v>
                </c:pt>
                <c:pt idx="42">
                  <c:v>-419059.3692519595</c:v>
                </c:pt>
                <c:pt idx="43">
                  <c:v>-424423.7459932324</c:v>
                </c:pt>
                <c:pt idx="44">
                  <c:v>-429641.8880378967</c:v>
                </c:pt>
                <c:pt idx="45">
                  <c:v>-434717.1498582643</c:v>
                </c:pt>
                <c:pt idx="46">
                  <c:v>-439652.8459307865</c:v>
                </c:pt>
                <c:pt idx="47">
                  <c:v>-444452.2487094781</c:v>
                </c:pt>
                <c:pt idx="48">
                  <c:v>-449118.5868241345</c:v>
                </c:pt>
                <c:pt idx="49">
                  <c:v>-453655.0434884892</c:v>
                </c:pt>
                <c:pt idx="50">
                  <c:v>-458064.7551042438</c:v>
                </c:pt>
                <c:pt idx="51">
                  <c:v>-462350.8100477231</c:v>
                </c:pt>
                <c:pt idx="52">
                  <c:v>-466516.2476261833</c:v>
                </c:pt>
                <c:pt idx="53">
                  <c:v>-470564.0571931547</c:v>
                </c:pt>
                <c:pt idx="54">
                  <c:v>-474497.1774109574</c:v>
                </c:pt>
                <c:pt idx="55">
                  <c:v>-478318.495649965</c:v>
                </c:pt>
                <c:pt idx="56">
                  <c:v>-482030.8475147652</c:v>
                </c:pt>
                <c:pt idx="57">
                  <c:v>-485637.0164879797</c:v>
                </c:pt>
                <c:pt idx="58">
                  <c:v>-489139.733683012</c:v>
                </c:pt>
                <c:pt idx="59">
                  <c:v>-492541.6776975392</c:v>
                </c:pt>
                <c:pt idx="60">
                  <c:v>-495845.47456006</c:v>
                </c:pt>
                <c:pt idx="61">
                  <c:v>-499053.6977622432</c:v>
                </c:pt>
                <c:pt idx="62">
                  <c:v>-502168.8683702867</c:v>
                </c:pt>
                <c:pt idx="63">
                  <c:v>-505193.4552089118</c:v>
                </c:pt>
                <c:pt idx="64">
                  <c:v>-508129.8751119855</c:v>
                </c:pt>
                <c:pt idx="65">
                  <c:v>-510980.493234162</c:v>
                </c:pt>
                <c:pt idx="66">
                  <c:v>-513747.6234182623</c:v>
                </c:pt>
                <c:pt idx="67">
                  <c:v>-516433.5286134528</c:v>
                </c:pt>
                <c:pt idx="68">
                  <c:v>-519040.421339584</c:v>
                </c:pt>
                <c:pt idx="69">
                  <c:v>-521570.4641933607</c:v>
                </c:pt>
                <c:pt idx="70">
                  <c:v>-524025.7703922693</c:v>
                </c:pt>
                <c:pt idx="71">
                  <c:v>-526408.404352469</c:v>
                </c:pt>
                <c:pt idx="72">
                  <c:v>-528720.382297093</c:v>
                </c:pt>
                <c:pt idx="73">
                  <c:v>-530963.6728916331</c:v>
                </c:pt>
                <c:pt idx="74">
                  <c:v>-533140.1979033058</c:v>
                </c:pt>
                <c:pt idx="75">
                  <c:v>-535251.8328815125</c:v>
                </c:pt>
                <c:pt idx="76">
                  <c:v>-537300.4078566771</c:v>
                </c:pt>
                <c:pt idx="77">
                  <c:v>-539287.7080549543</c:v>
                </c:pt>
                <c:pt idx="78">
                  <c:v>-541215.474626473</c:v>
                </c:pt>
                <c:pt idx="79">
                  <c:v>-543085.4053849005</c:v>
                </c:pt>
                <c:pt idx="80">
                  <c:v>-544899.1555563424</c:v>
                </c:pt>
                <c:pt idx="81">
                  <c:v>-546658.3385356546</c:v>
                </c:pt>
                <c:pt idx="82">
                  <c:v>-548364.5266484593</c:v>
                </c:pt>
                <c:pt idx="83">
                  <c:v>-550019.2519172003</c:v>
                </c:pt>
                <c:pt idx="84">
                  <c:v>-551624.006829781</c:v>
                </c:pt>
                <c:pt idx="85">
                  <c:v>-553180.2451093713</c:v>
                </c:pt>
                <c:pt idx="86">
                  <c:v>-554689.3824841242</c:v>
                </c:pt>
                <c:pt idx="87">
                  <c:v>-556152.7974555923</c:v>
                </c:pt>
                <c:pt idx="88">
                  <c:v>-557571.8320648055</c:v>
                </c:pt>
                <c:pt idx="89">
                  <c:v>-558947.7926549662</c:v>
                </c:pt>
                <c:pt idx="90">
                  <c:v>-560281.9506298808</c:v>
                </c:pt>
                <c:pt idx="91">
                  <c:v>-561575.5432072754</c:v>
                </c:pt>
                <c:pt idx="92">
                  <c:v>-562829.7741662383</c:v>
                </c:pt>
                <c:pt idx="93">
                  <c:v>-564045.8145880988</c:v>
                </c:pt>
                <c:pt idx="94">
                  <c:v>-565224.8035901017</c:v>
                </c:pt>
                <c:pt idx="95">
                  <c:v>-566367.8490513196</c:v>
                </c:pt>
                <c:pt idx="96">
                  <c:v>-567476.0283302828</c:v>
                </c:pt>
                <c:pt idx="97">
                  <c:v>-568550.3889738673</c:v>
                </c:pt>
                <c:pt idx="98">
                  <c:v>-569591.9494170304</c:v>
                </c:pt>
                <c:pt idx="99">
                  <c:v>-570601.6996730259</c:v>
                </c:pt>
                <c:pt idx="100">
                  <c:v>-571580.6020137883</c:v>
                </c:pt>
                <c:pt idx="101">
                  <c:v>-572529.59164018</c:v>
                </c:pt>
                <c:pt idx="102">
                  <c:v>-573449.5773418773</c:v>
                </c:pt>
                <c:pt idx="103">
                  <c:v>-574341.442146718</c:v>
                </c:pt>
                <c:pt idx="104">
                  <c:v>-575206.04395919</c:v>
                </c:pt>
                <c:pt idx="105">
                  <c:v>-576044.2161881583</c:v>
                </c:pt>
                <c:pt idx="106">
                  <c:v>-576856.7683634832</c:v>
                </c:pt>
                <c:pt idx="107">
                  <c:v>-577644.4867415375</c:v>
                </c:pt>
                <c:pt idx="108">
                  <c:v>-578408.1348995763</c:v>
                </c:pt>
                <c:pt idx="109">
                  <c:v>-579148.4543188525</c:v>
                </c:pt>
                <c:pt idx="110">
                  <c:v>-579866.164956523</c:v>
                </c:pt>
                <c:pt idx="111">
                  <c:v>-580561.965806212</c:v>
                </c:pt>
                <c:pt idx="112">
                  <c:v>-581236.5354474512</c:v>
                </c:pt>
                <c:pt idx="113">
                  <c:v>-581890.5325838141</c:v>
                </c:pt>
                <c:pt idx="114">
                  <c:v>-582524.596569913</c:v>
                </c:pt>
                <c:pt idx="115">
                  <c:v>-583139.3479272804</c:v>
                </c:pt>
                <c:pt idx="116">
                  <c:v>-583735.3888492021</c:v>
                </c:pt>
                <c:pt idx="117">
                  <c:v>-584313.3036945841</c:v>
                </c:pt>
                <c:pt idx="118">
                  <c:v>-584873.6594709553</c:v>
                </c:pt>
                <c:pt idx="119">
                  <c:v>-585417.0063066934</c:v>
                </c:pt>
              </c:numCache>
            </c:numRef>
          </c:yVal>
          <c:smooth val="0"/>
          <c:extLst xmlns:c16r2="http://schemas.microsoft.com/office/drawing/2015/06/chart">
            <c:ext xmlns:c16="http://schemas.microsoft.com/office/drawing/2014/chart" uri="{C3380CC4-5D6E-409C-BE32-E72D297353CC}">
              <c16:uniqueId val="{00000005-063F-41C2-BDAC-F7210B800F89}"/>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15828.31384587474</c:v>
                </c:pt>
                <c:pt idx="2">
                  <c:v>-32005.64091347569</c:v>
                </c:pt>
                <c:pt idx="3">
                  <c:v>-48516.05541746597</c:v>
                </c:pt>
                <c:pt idx="4">
                  <c:v>-65343.36733258795</c:v>
                </c:pt>
                <c:pt idx="5">
                  <c:v>-82471.49922702191</c:v>
                </c:pt>
                <c:pt idx="6">
                  <c:v>-99884.58761344221</c:v>
                </c:pt>
                <c:pt idx="7">
                  <c:v>-117567.0566660068</c:v>
                </c:pt>
                <c:pt idx="8">
                  <c:v>-135503.6713800908</c:v>
                </c:pt>
                <c:pt idx="9">
                  <c:v>-153679.5749153162</c:v>
                </c:pt>
                <c:pt idx="10">
                  <c:v>-172080.3137929277</c:v>
                </c:pt>
                <c:pt idx="11">
                  <c:v>-190691.8537918036</c:v>
                </c:pt>
                <c:pt idx="12">
                  <c:v>-209500.5887460695</c:v>
                </c:pt>
                <c:pt idx="13">
                  <c:v>-224158.5391100631</c:v>
                </c:pt>
                <c:pt idx="14">
                  <c:v>-238527.0172745495</c:v>
                </c:pt>
                <c:pt idx="15">
                  <c:v>-252604.9391637261</c:v>
                </c:pt>
                <c:pt idx="16">
                  <c:v>-266395.051985796</c:v>
                </c:pt>
                <c:pt idx="17">
                  <c:v>-279900.1168510044</c:v>
                </c:pt>
                <c:pt idx="18">
                  <c:v>-293122.939432683</c:v>
                </c:pt>
                <c:pt idx="19">
                  <c:v>-306066.4011566818</c:v>
                </c:pt>
                <c:pt idx="20">
                  <c:v>-318733.4791334071</c:v>
                </c:pt>
                <c:pt idx="21">
                  <c:v>-331127.2575887681</c:v>
                </c:pt>
                <c:pt idx="22">
                  <c:v>-343250.9329647101</c:v>
                </c:pt>
                <c:pt idx="23">
                  <c:v>-355107.8143588707</c:v>
                </c:pt>
                <c:pt idx="24">
                  <c:v>-366701.3205845077</c:v>
                </c:pt>
                <c:pt idx="25">
                  <c:v>-378034.9748313045</c:v>
                </c:pt>
                <c:pt idx="26">
                  <c:v>-389109.1365593254</c:v>
                </c:pt>
                <c:pt idx="27">
                  <c:v>-399927.3803178342</c:v>
                </c:pt>
                <c:pt idx="28">
                  <c:v>-410493.3667644165</c:v>
                </c:pt>
                <c:pt idx="29">
                  <c:v>-420810.8372434811</c:v>
                </c:pt>
                <c:pt idx="30">
                  <c:v>-430883.6049789274</c:v>
                </c:pt>
                <c:pt idx="31">
                  <c:v>-440715.5461351401</c:v>
                </c:pt>
                <c:pt idx="32">
                  <c:v>-450310.5909691188</c:v>
                </c:pt>
                <c:pt idx="33">
                  <c:v>-459672.7151934145</c:v>
                </c:pt>
                <c:pt idx="34">
                  <c:v>-468805.9316341013</c:v>
                </c:pt>
                <c:pt idx="35">
                  <c:v>-477714.2822413362</c:v>
                </c:pt>
                <c:pt idx="36">
                  <c:v>-486401.8304897858</c:v>
                </c:pt>
                <c:pt idx="37">
                  <c:v>-494872.6541909091</c:v>
                </c:pt>
                <c:pt idx="38">
                  <c:v>-503130.8387275675</c:v>
                </c:pt>
                <c:pt idx="39">
                  <c:v>-511180.4685900542</c:v>
                </c:pt>
                <c:pt idx="40">
                  <c:v>-519025.6237907317</c:v>
                </c:pt>
                <c:pt idx="41">
                  <c:v>-526670.3743117863</c:v>
                </c:pt>
                <c:pt idx="42">
                  <c:v>-534118.7749749533</c:v>
                </c:pt>
                <c:pt idx="43">
                  <c:v>-541374.8606994548</c:v>
                </c:pt>
                <c:pt idx="44">
                  <c:v>-548442.6421312455</c:v>
                </c:pt>
                <c:pt idx="45">
                  <c:v>-555326.10162667</c:v>
                </c:pt>
                <c:pt idx="46">
                  <c:v>-562029.1895727433</c:v>
                </c:pt>
                <c:pt idx="47">
                  <c:v>-568555.8210267594</c:v>
                </c:pt>
                <c:pt idx="48">
                  <c:v>-574909.8726578241</c:v>
                </c:pt>
                <c:pt idx="49">
                  <c:v>-581095.1799735163</c:v>
                </c:pt>
                <c:pt idx="50">
                  <c:v>-587115.534815131</c:v>
                </c:pt>
                <c:pt idx="51">
                  <c:v>-592974.683105707</c:v>
                </c:pt>
                <c:pt idx="52">
                  <c:v>-598676.3228348144</c:v>
                </c:pt>
                <c:pt idx="53">
                  <c:v>-604224.1022676093</c:v>
                </c:pt>
                <c:pt idx="54">
                  <c:v>-609621.618362675</c:v>
                </c:pt>
                <c:pt idx="55">
                  <c:v>-614872.4153853703</c:v>
                </c:pt>
                <c:pt idx="56">
                  <c:v>-619979.9837040863</c:v>
                </c:pt>
                <c:pt idx="57">
                  <c:v>-624947.758757357</c:v>
                </c:pt>
                <c:pt idx="58">
                  <c:v>-629779.120180448</c:v>
                </c:pt>
                <c:pt idx="59">
                  <c:v>-634477.391080631</c:v>
                </c:pt>
                <c:pt idx="60">
                  <c:v>-639045.8374509244</c:v>
                </c:pt>
                <c:pt idx="61">
                  <c:v>-643487.6677126352</c:v>
                </c:pt>
                <c:pt idx="62">
                  <c:v>-647806.0323776037</c:v>
                </c:pt>
                <c:pt idx="63">
                  <c:v>-652004.023821491</c:v>
                </c:pt>
                <c:pt idx="64">
                  <c:v>-656084.6761600263</c:v>
                </c:pt>
                <c:pt idx="65">
                  <c:v>-660050.965220522</c:v>
                </c:pt>
                <c:pt idx="66">
                  <c:v>-663905.808601435</c:v>
                </c:pt>
                <c:pt idx="67">
                  <c:v>-667652.0658131835</c:v>
                </c:pt>
                <c:pt idx="68">
                  <c:v>-671292.5384937884</c:v>
                </c:pt>
                <c:pt idx="69">
                  <c:v>-674829.9706933337</c:v>
                </c:pt>
                <c:pt idx="70">
                  <c:v>-678267.049221556</c:v>
                </c:pt>
                <c:pt idx="71">
                  <c:v>-681606.4040532428</c:v>
                </c:pt>
                <c:pt idx="72">
                  <c:v>-684850.608786422</c:v>
                </c:pt>
                <c:pt idx="73">
                  <c:v>-688002.1811486433</c:v>
                </c:pt>
                <c:pt idx="74">
                  <c:v>-691063.5835469407</c:v>
                </c:pt>
                <c:pt idx="75">
                  <c:v>-694037.223657301</c:v>
                </c:pt>
                <c:pt idx="76">
                  <c:v>-696925.4550498072</c:v>
                </c:pt>
                <c:pt idx="77">
                  <c:v>-699730.5778457633</c:v>
                </c:pt>
                <c:pt idx="78">
                  <c:v>-702454.8394034235</c:v>
                </c:pt>
                <c:pt idx="79">
                  <c:v>-705100.4350291201</c:v>
                </c:pt>
                <c:pt idx="80">
                  <c:v>-707669.508710811</c:v>
                </c:pt>
                <c:pt idx="81">
                  <c:v>-710164.1538712522</c:v>
                </c:pt>
                <c:pt idx="82">
                  <c:v>-712586.4141381913</c:v>
                </c:pt>
                <c:pt idx="83">
                  <c:v>-714938.2841291649</c:v>
                </c:pt>
                <c:pt idx="84">
                  <c:v>-717221.7102486163</c:v>
                </c:pt>
                <c:pt idx="85">
                  <c:v>-719438.5914951528</c:v>
                </c:pt>
                <c:pt idx="86">
                  <c:v>-721590.7802771938</c:v>
                </c:pt>
                <c:pt idx="87">
                  <c:v>-723680.083234896</c:v>
                </c:pt>
                <c:pt idx="88">
                  <c:v>-725708.2620668651</c:v>
                </c:pt>
                <c:pt idx="89">
                  <c:v>-727677.0343599913</c:v>
                </c:pt>
                <c:pt idx="90">
                  <c:v>-729588.0744209639</c:v>
                </c:pt>
                <c:pt idx="91">
                  <c:v>-731443.0141081269</c:v>
                </c:pt>
                <c:pt idx="92">
                  <c:v>-733243.4436624074</c:v>
                </c:pt>
                <c:pt idx="93">
                  <c:v>-734990.9125361752</c:v>
                </c:pt>
                <c:pt idx="94">
                  <c:v>-736686.9302189773</c:v>
                </c:pt>
                <c:pt idx="95">
                  <c:v>-738332.967059161</c:v>
                </c:pt>
                <c:pt idx="96">
                  <c:v>-739930.4550804947</c:v>
                </c:pt>
                <c:pt idx="97">
                  <c:v>-741480.7887929733</c:v>
                </c:pt>
                <c:pt idx="98">
                  <c:v>-742985.325997046</c:v>
                </c:pt>
                <c:pt idx="99">
                  <c:v>-744445.3885805987</c:v>
                </c:pt>
                <c:pt idx="100">
                  <c:v>-745862.2633080663</c:v>
                </c:pt>
                <c:pt idx="101">
                  <c:v>-747237.2026011087</c:v>
                </c:pt>
                <c:pt idx="102">
                  <c:v>-748571.4253103539</c:v>
                </c:pt>
                <c:pt idx="103">
                  <c:v>-749866.1174777511</c:v>
                </c:pt>
                <c:pt idx="104">
                  <c:v>-751122.433089125</c:v>
                </c:pt>
                <c:pt idx="105">
                  <c:v>-752341.4948165808</c:v>
                </c:pt>
                <c:pt idx="106">
                  <c:v>-753524.3947504288</c:v>
                </c:pt>
                <c:pt idx="107">
                  <c:v>-754672.1951203583</c:v>
                </c:pt>
                <c:pt idx="108">
                  <c:v>-755785.9290056286</c:v>
                </c:pt>
                <c:pt idx="109">
                  <c:v>-756866.6010340404</c:v>
                </c:pt>
                <c:pt idx="110">
                  <c:v>-757915.1880695504</c:v>
                </c:pt>
                <c:pt idx="111">
                  <c:v>-758932.6398883786</c:v>
                </c:pt>
                <c:pt idx="112">
                  <c:v>-759919.8798434206</c:v>
                </c:pt>
                <c:pt idx="113">
                  <c:v>-760877.8055170206</c:v>
                </c:pt>
                <c:pt idx="114">
                  <c:v>-761807.2893618814</c:v>
                </c:pt>
                <c:pt idx="115">
                  <c:v>-762709.1793301938</c:v>
                </c:pt>
                <c:pt idx="116">
                  <c:v>-763584.2994908403</c:v>
                </c:pt>
                <c:pt idx="117">
                  <c:v>-764433.4506347756</c:v>
                </c:pt>
                <c:pt idx="118">
                  <c:v>-765257.410868581</c:v>
                </c:pt>
                <c:pt idx="119">
                  <c:v>-766056.9361961445</c:v>
                </c:pt>
              </c:numCache>
            </c:numRef>
          </c:yVal>
          <c:smooth val="0"/>
          <c:extLst xmlns:c16r2="http://schemas.microsoft.com/office/drawing/2015/06/chart">
            <c:ext xmlns:c16="http://schemas.microsoft.com/office/drawing/2014/chart" uri="{C3380CC4-5D6E-409C-BE32-E72D297353CC}">
              <c16:uniqueId val="{00000006-063F-41C2-BDAC-F7210B800F89}"/>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14928.00548536656</c:v>
                </c:pt>
                <c:pt idx="2">
                  <c:v>-30264.69113063347</c:v>
                </c:pt>
                <c:pt idx="3">
                  <c:v>-45992.42253044994</c:v>
                </c:pt>
                <c:pt idx="4">
                  <c:v>-62093.53716260217</c:v>
                </c:pt>
                <c:pt idx="5">
                  <c:v>-78550.62373721832</c:v>
                </c:pt>
                <c:pt idx="6">
                  <c:v>-95346.5890682775</c:v>
                </c:pt>
                <c:pt idx="7">
                  <c:v>-112464.7056121321</c:v>
                </c:pt>
                <c:pt idx="8">
                  <c:v>-129888.6447042706</c:v>
                </c:pt>
                <c:pt idx="9">
                  <c:v>-147602.4988131239</c:v>
                </c:pt>
                <c:pt idx="10">
                  <c:v>-165590.7953799954</c:v>
                </c:pt>
                <c:pt idx="11">
                  <c:v>-183838.5042349519</c:v>
                </c:pt>
                <c:pt idx="12">
                  <c:v>-202331.0401292304</c:v>
                </c:pt>
                <c:pt idx="13">
                  <c:v>-216726.8630656207</c:v>
                </c:pt>
                <c:pt idx="14">
                  <c:v>-230873.3458711396</c:v>
                </c:pt>
                <c:pt idx="15">
                  <c:v>-244767.2482086546</c:v>
                </c:pt>
                <c:pt idx="16">
                  <c:v>-258409.2699160066</c:v>
                </c:pt>
                <c:pt idx="17">
                  <c:v>-271800.2421032484</c:v>
                </c:pt>
                <c:pt idx="18">
                  <c:v>-284941.1448329464</c:v>
                </c:pt>
                <c:pt idx="19">
                  <c:v>-297833.1277036108</c:v>
                </c:pt>
                <c:pt idx="20">
                  <c:v>-310477.5211343378</c:v>
                </c:pt>
                <c:pt idx="21">
                  <c:v>-322875.8406816942</c:v>
                </c:pt>
                <c:pt idx="22">
                  <c:v>-335029.7862283578</c:v>
                </c:pt>
                <c:pt idx="23">
                  <c:v>-346941.2374554346</c:v>
                </c:pt>
                <c:pt idx="24">
                  <c:v>-358612.2466792364</c:v>
                </c:pt>
                <c:pt idx="25">
                  <c:v>-370045.0298771253</c:v>
                </c:pt>
                <c:pt idx="26">
                  <c:v>-381238.72368418</c:v>
                </c:pt>
                <c:pt idx="27">
                  <c:v>-392195.6902320031</c:v>
                </c:pt>
                <c:pt idx="28">
                  <c:v>-402918.4279095537</c:v>
                </c:pt>
                <c:pt idx="29">
                  <c:v>-413409.5638493018</c:v>
                </c:pt>
                <c:pt idx="30">
                  <c:v>-423671.8431864218</c:v>
                </c:pt>
                <c:pt idx="31">
                  <c:v>-433708.1183341234</c:v>
                </c:pt>
                <c:pt idx="32">
                  <c:v>-443521.338471762</c:v>
                </c:pt>
                <c:pt idx="33">
                  <c:v>-453114.5393450912</c:v>
                </c:pt>
                <c:pt idx="34">
                  <c:v>-462490.8334470163</c:v>
                </c:pt>
                <c:pt idx="35">
                  <c:v>-471653.4006239828</c:v>
                </c:pt>
                <c:pt idx="36">
                  <c:v>-480605.4791355305</c:v>
                </c:pt>
                <c:pt idx="37">
                  <c:v>-489350.3571813189</c:v>
                </c:pt>
                <c:pt idx="38">
                  <c:v>-497891.3649000484</c:v>
                </c:pt>
                <c:pt idx="39">
                  <c:v>-506231.8647756914</c:v>
                </c:pt>
                <c:pt idx="40">
                  <c:v>-514375.2468166378</c:v>
                </c:pt>
                <c:pt idx="41">
                  <c:v>-522324.9218932809</c:v>
                </c:pt>
                <c:pt idx="42">
                  <c:v>-530084.3155326997</c:v>
                </c:pt>
                <c:pt idx="43">
                  <c:v>-537656.8621346834</c:v>
                </c:pt>
                <c:pt idx="44">
                  <c:v>-545045.9995906493</c:v>
                </c:pt>
                <c:pt idx="45">
                  <c:v>-552255.1642868821</c:v>
                </c:pt>
                <c:pt idx="46">
                  <c:v>-559287.7864733753</c:v>
                </c:pt>
                <c:pt idx="47">
                  <c:v>-566147.2859797861</c:v>
                </c:pt>
                <c:pt idx="48">
                  <c:v>-572837.0682603175</c:v>
                </c:pt>
                <c:pt idx="49">
                  <c:v>-579360.5207496493</c:v>
                </c:pt>
                <c:pt idx="50">
                  <c:v>-585721.0095130833</c:v>
                </c:pt>
                <c:pt idx="51">
                  <c:v>-591921.8761739639</c:v>
                </c:pt>
                <c:pt idx="52">
                  <c:v>-597966.4351021971</c:v>
                </c:pt>
                <c:pt idx="53">
                  <c:v>-603857.970850317</c:v>
                </c:pt>
                <c:pt idx="54">
                  <c:v>-609599.735821289</c:v>
                </c:pt>
                <c:pt idx="55">
                  <c:v>-615194.948154243</c:v>
                </c:pt>
                <c:pt idx="56">
                  <c:v>-620646.7898149883</c:v>
                </c:pt>
                <c:pt idx="57">
                  <c:v>-625958.4048787882</c:v>
                </c:pt>
                <c:pt idx="58">
                  <c:v>-631132.8979934941</c:v>
                </c:pt>
                <c:pt idx="59">
                  <c:v>-636173.3330118115</c:v>
                </c:pt>
                <c:pt idx="60">
                  <c:v>-641082.731781961</c:v>
                </c:pt>
                <c:pt idx="61">
                  <c:v>-645864.0730866508</c:v>
                </c:pt>
                <c:pt idx="62">
                  <c:v>-650520.2917207673</c:v>
                </c:pt>
                <c:pt idx="63">
                  <c:v>-655054.2776987163</c:v>
                </c:pt>
                <c:pt idx="64">
                  <c:v>-659468.8755828708</c:v>
                </c:pt>
                <c:pt idx="65">
                  <c:v>-663766.8839249582</c:v>
                </c:pt>
                <c:pt idx="66">
                  <c:v>-667951.054812832</c:v>
                </c:pt>
                <c:pt idx="67">
                  <c:v>-672024.0935153088</c:v>
                </c:pt>
                <c:pt idx="68">
                  <c:v>-675988.6582182811</c:v>
                </c:pt>
                <c:pt idx="69">
                  <c:v>-679847.359845665</c:v>
                </c:pt>
                <c:pt idx="70">
                  <c:v>-683602.7619590936</c:v>
                </c:pt>
                <c:pt idx="71">
                  <c:v>-687257.3807306183</c:v>
                </c:pt>
                <c:pt idx="72">
                  <c:v>-690813.6849830243</c:v>
                </c:pt>
                <c:pt idx="73">
                  <c:v>-694274.0962926561</c:v>
                </c:pt>
                <c:pt idx="74">
                  <c:v>-697640.989149931</c:v>
                </c:pt>
                <c:pt idx="75">
                  <c:v>-700916.6911730969</c:v>
                </c:pt>
                <c:pt idx="76">
                  <c:v>-704103.4833708033</c:v>
                </c:pt>
                <c:pt idx="77">
                  <c:v>-707203.6004497239</c:v>
                </c:pt>
                <c:pt idx="78">
                  <c:v>-710219.2311632358</c:v>
                </c:pt>
                <c:pt idx="79">
                  <c:v>-713152.518697728</c:v>
                </c:pt>
                <c:pt idx="80">
                  <c:v>-716005.5610931824</c:v>
                </c:pt>
                <c:pt idx="81">
                  <c:v>-718780.4116948798</c:v>
                </c:pt>
                <c:pt idx="82">
                  <c:v>-721479.0796333112</c:v>
                </c:pt>
                <c:pt idx="83">
                  <c:v>-724103.530329516</c:v>
                </c:pt>
                <c:pt idx="84">
                  <c:v>-726655.6860232665</c:v>
                </c:pt>
                <c:pt idx="85">
                  <c:v>-729137.4263216701</c:v>
                </c:pt>
                <c:pt idx="86">
                  <c:v>-731550.588765908</c:v>
                </c:pt>
                <c:pt idx="87">
                  <c:v>-733896.969413988</c:v>
                </c:pt>
                <c:pt idx="88">
                  <c:v>-736178.323437505</c:v>
                </c:pt>
                <c:pt idx="89">
                  <c:v>-738396.3657305576</c:v>
                </c:pt>
                <c:pt idx="90">
                  <c:v>-740552.7715290663</c:v>
                </c:pt>
                <c:pt idx="91">
                  <c:v>-742649.1770388775</c:v>
                </c:pt>
                <c:pt idx="92">
                  <c:v>-744687.1800711333</c:v>
                </c:pt>
                <c:pt idx="93">
                  <c:v>-746668.34068343</c:v>
                </c:pt>
                <c:pt idx="94">
                  <c:v>-748594.1818256054</c:v>
                </c:pt>
                <c:pt idx="95">
                  <c:v>-750466.1899887333</c:v>
                </c:pt>
                <c:pt idx="96">
                  <c:v>-752285.815856325</c:v>
                </c:pt>
                <c:pt idx="97">
                  <c:v>-754054.4749566123</c:v>
                </c:pt>
                <c:pt idx="98">
                  <c:v>-755773.54831496</c:v>
                </c:pt>
                <c:pt idx="99">
                  <c:v>-757444.3831054867</c:v>
                </c:pt>
                <c:pt idx="100">
                  <c:v>-759068.2933010563</c:v>
                </c:pt>
                <c:pt idx="101">
                  <c:v>-760646.5603208843</c:v>
                </c:pt>
                <c:pt idx="102">
                  <c:v>-762180.4336749742</c:v>
                </c:pt>
                <c:pt idx="103">
                  <c:v>-763671.1316048528</c:v>
                </c:pt>
                <c:pt idx="104">
                  <c:v>-765119.8417198718</c:v>
                </c:pt>
                <c:pt idx="105">
                  <c:v>-766527.7216286047</c:v>
                </c:pt>
                <c:pt idx="106">
                  <c:v>-767895.8995648012</c:v>
                </c:pt>
                <c:pt idx="107">
                  <c:v>-769225.475007451</c:v>
                </c:pt>
                <c:pt idx="108">
                  <c:v>-770517.5192945378</c:v>
                </c:pt>
                <c:pt idx="109">
                  <c:v>-771773.0762301021</c:v>
                </c:pt>
                <c:pt idx="110">
                  <c:v>-772993.162684277</c:v>
                </c:pt>
                <c:pt idx="111">
                  <c:v>-774178.7691859873</c:v>
                </c:pt>
                <c:pt idx="112">
                  <c:v>-775330.8605080434</c:v>
                </c:pt>
                <c:pt idx="113">
                  <c:v>-776450.3762443851</c:v>
                </c:pt>
                <c:pt idx="114">
                  <c:v>-777538.2313792564</c:v>
                </c:pt>
                <c:pt idx="115">
                  <c:v>-778595.3168481667</c:v>
                </c:pt>
                <c:pt idx="116">
                  <c:v>-779622.500090353</c:v>
                </c:pt>
                <c:pt idx="117">
                  <c:v>-780620.6255928129</c:v>
                </c:pt>
                <c:pt idx="118">
                  <c:v>-781590.515425582</c:v>
                </c:pt>
                <c:pt idx="119">
                  <c:v>-782532.969768296</c:v>
                </c:pt>
              </c:numCache>
            </c:numRef>
          </c:yVal>
          <c:smooth val="0"/>
          <c:extLst xmlns:c16r2="http://schemas.microsoft.com/office/drawing/2015/06/chart">
            <c:ext xmlns:c16="http://schemas.microsoft.com/office/drawing/2014/chart" uri="{C3380CC4-5D6E-409C-BE32-E72D297353CC}">
              <c16:uniqueId val="{00000007-063F-41C2-BDAC-F7210B800F89}"/>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14928.00548536703</c:v>
                </c:pt>
                <c:pt idx="2">
                  <c:v>-30289.88948281948</c:v>
                </c:pt>
                <c:pt idx="3">
                  <c:v>-46065.4465973941</c:v>
                </c:pt>
                <c:pt idx="4">
                  <c:v>-62234.57523378263</c:v>
                </c:pt>
                <c:pt idx="5">
                  <c:v>-78777.55883560938</c:v>
                </c:pt>
                <c:pt idx="6">
                  <c:v>-95675.12951329165</c:v>
                </c:pt>
                <c:pt idx="7">
                  <c:v>-112908.5116869023</c:v>
                </c:pt>
                <c:pt idx="8">
                  <c:v>-130459.4509978632</c:v>
                </c:pt>
                <c:pt idx="9">
                  <c:v>-148310.2319651307</c:v>
                </c:pt>
                <c:pt idx="10">
                  <c:v>-166443.6870739036</c:v>
                </c:pt>
                <c:pt idx="11">
                  <c:v>-184843.19937634</c:v>
                </c:pt>
                <c:pt idx="12">
                  <c:v>-203492.7002119455</c:v>
                </c:pt>
                <c:pt idx="13">
                  <c:v>-218038.2127794185</c:v>
                </c:pt>
                <c:pt idx="14">
                  <c:v>-232284.647839485</c:v>
                </c:pt>
                <c:pt idx="15">
                  <c:v>-246232.0018225161</c:v>
                </c:pt>
                <c:pt idx="16">
                  <c:v>-259883.9382143687</c:v>
                </c:pt>
                <c:pt idx="17">
                  <c:v>-273244.0249145729</c:v>
                </c:pt>
                <c:pt idx="18">
                  <c:v>-286315.7860640688</c:v>
                </c:pt>
                <c:pt idx="19">
                  <c:v>-299102.7495192308</c:v>
                </c:pt>
                <c:pt idx="20">
                  <c:v>-311608.479410074</c:v>
                </c:pt>
                <c:pt idx="21">
                  <c:v>-323836.5973752383</c:v>
                </c:pt>
                <c:pt idx="22">
                  <c:v>-335790.795290811</c:v>
                </c:pt>
                <c:pt idx="23">
                  <c:v>-347474.8416621555</c:v>
                </c:pt>
                <c:pt idx="24">
                  <c:v>-358892.5833460325</c:v>
                </c:pt>
                <c:pt idx="25">
                  <c:v>-370047.943881668</c:v>
                </c:pt>
                <c:pt idx="26">
                  <c:v>-380941.6424036045</c:v>
                </c:pt>
                <c:pt idx="27">
                  <c:v>-391577.5484755904</c:v>
                </c:pt>
                <c:pt idx="28">
                  <c:v>-401959.6042406154</c:v>
                </c:pt>
                <c:pt idx="29">
                  <c:v>-412091.8189192525</c:v>
                </c:pt>
                <c:pt idx="30">
                  <c:v>-421978.260580413</c:v>
                </c:pt>
                <c:pt idx="31">
                  <c:v>-431623.0477136164</c:v>
                </c:pt>
                <c:pt idx="32">
                  <c:v>-441030.3408425285</c:v>
                </c:pt>
                <c:pt idx="33">
                  <c:v>-450204.33431231</c:v>
                </c:pt>
                <c:pt idx="34">
                  <c:v>-459149.2483445478</c:v>
                </c:pt>
                <c:pt idx="35">
                  <c:v>-467869.3214243365</c:v>
                </c:pt>
                <c:pt idx="36">
                  <c:v>-476368.8030618411</c:v>
                </c:pt>
                <c:pt idx="37">
                  <c:v>-484651.9469539621</c:v>
                </c:pt>
                <c:pt idx="38">
                  <c:v>-492723.0045591208</c:v>
                </c:pt>
                <c:pt idx="39">
                  <c:v>-500586.2169301198</c:v>
                </c:pt>
                <c:pt idx="40">
                  <c:v>-508245.8114378338</c:v>
                </c:pt>
                <c:pt idx="41">
                  <c:v>-515705.9965511943</c:v>
                </c:pt>
                <c:pt idx="42">
                  <c:v>-522970.9570300856</c:v>
                </c:pt>
                <c:pt idx="43">
                  <c:v>-530044.8494997114</c:v>
                </c:pt>
                <c:pt idx="44">
                  <c:v>-536931.7983899919</c:v>
                </c:pt>
                <c:pt idx="45">
                  <c:v>-543635.8922229988</c:v>
                </c:pt>
                <c:pt idx="46">
                  <c:v>-550161.1802309473</c:v>
                </c:pt>
                <c:pt idx="47">
                  <c:v>-556511.6692872291</c:v>
                </c:pt>
                <c:pt idx="48">
                  <c:v>-562691.3211330956</c:v>
                </c:pt>
                <c:pt idx="49">
                  <c:v>-568704.0498829693</c:v>
                </c:pt>
                <c:pt idx="50">
                  <c:v>-574553.719791822</c:v>
                </c:pt>
                <c:pt idx="51">
                  <c:v>-580244.1432686357</c:v>
                </c:pt>
                <c:pt idx="52">
                  <c:v>-585779.0791197597</c:v>
                </c:pt>
                <c:pt idx="53">
                  <c:v>-591162.2310097393</c:v>
                </c:pt>
                <c:pt idx="54">
                  <c:v>-596397.2461238051</c:v>
                </c:pt>
                <c:pt idx="55">
                  <c:v>-601487.7140191089</c:v>
                </c:pt>
                <c:pt idx="56">
                  <c:v>-606437.165651674</c:v>
                </c:pt>
                <c:pt idx="57">
                  <c:v>-611249.0725671361</c:v>
                </c:pt>
                <c:pt idx="58">
                  <c:v>-615926.846244045</c:v>
                </c:pt>
                <c:pt idx="59">
                  <c:v>-620473.837578732</c:v>
                </c:pt>
                <c:pt idx="60">
                  <c:v>-624893.33650174</c:v>
                </c:pt>
                <c:pt idx="61">
                  <c:v>-629188.5717161366</c:v>
                </c:pt>
                <c:pt idx="62">
                  <c:v>-633362.7105487162</c:v>
                </c:pt>
                <c:pt idx="63">
                  <c:v>-637418.8589055604</c:v>
                </c:pt>
                <c:pt idx="64">
                  <c:v>-641360.06132385</c:v>
                </c:pt>
                <c:pt idx="65">
                  <c:v>-645189.3011125562</c:v>
                </c:pt>
                <c:pt idx="66">
                  <c:v>-648909.5005747315</c:v>
                </c:pt>
                <c:pt idx="67">
                  <c:v>-652523.5213048184</c:v>
                </c:pt>
                <c:pt idx="68">
                  <c:v>-656034.1645546996</c:v>
                </c:pt>
                <c:pt idx="69">
                  <c:v>-659444.1716625862</c:v>
                </c:pt>
                <c:pt idx="70">
                  <c:v>-662756.2245392263</c:v>
                </c:pt>
                <c:pt idx="71">
                  <c:v>-665972.946206276</c:v>
                </c:pt>
                <c:pt idx="72">
                  <c:v>-669096.9013818972</c:v>
                </c:pt>
                <c:pt idx="73">
                  <c:v>-672130.5971091616</c:v>
                </c:pt>
                <c:pt idx="74">
                  <c:v>-675076.4834229127</c:v>
                </c:pt>
                <c:pt idx="75">
                  <c:v>-677936.9540510207</c:v>
                </c:pt>
                <c:pt idx="76">
                  <c:v>-680714.3471465509</c:v>
                </c:pt>
                <c:pt idx="77">
                  <c:v>-683410.946047073</c:v>
                </c:pt>
                <c:pt idx="78">
                  <c:v>-686028.9800580398</c:v>
                </c:pt>
                <c:pt idx="79">
                  <c:v>-688570.6252571291</c:v>
                </c:pt>
                <c:pt idx="80">
                  <c:v>-691038.0053167217</c:v>
                </c:pt>
                <c:pt idx="81">
                  <c:v>-693433.1923418705</c:v>
                </c:pt>
                <c:pt idx="82">
                  <c:v>-695758.2077213465</c:v>
                </c:pt>
                <c:pt idx="83">
                  <c:v>-698015.0229893215</c:v>
                </c:pt>
                <c:pt idx="84">
                  <c:v>-700205.560695815</c:v>
                </c:pt>
                <c:pt idx="85">
                  <c:v>-702331.6952836721</c:v>
                </c:pt>
                <c:pt idx="86">
                  <c:v>-704395.2539703943</c:v>
                </c:pt>
                <c:pt idx="87">
                  <c:v>-706398.0176330723</c:v>
                </c:pt>
                <c:pt idx="88">
                  <c:v>-708341.7216948582</c:v>
                </c:pt>
                <c:pt idx="89">
                  <c:v>-710228.0570115242</c:v>
                </c:pt>
                <c:pt idx="90">
                  <c:v>-712058.670756768</c:v>
                </c:pt>
                <c:pt idx="91">
                  <c:v>-713835.1673050286</c:v>
                </c:pt>
                <c:pt idx="92">
                  <c:v>-715559.1091106778</c:v>
                </c:pt>
                <c:pt idx="93">
                  <c:v>-717232.017582581</c:v>
                </c:pt>
                <c:pt idx="94">
                  <c:v>-718855.3739529396</c:v>
                </c:pt>
                <c:pt idx="95">
                  <c:v>-720430.6201397763</c:v>
                </c:pt>
                <c:pt idx="96">
                  <c:v>-721959.1596020511</c:v>
                </c:pt>
                <c:pt idx="97">
                  <c:v>-723442.358186749</c:v>
                </c:pt>
                <c:pt idx="98">
                  <c:v>-724881.5449673787</c:v>
                </c:pt>
                <c:pt idx="99">
                  <c:v>-726278.0130731531</c:v>
                </c:pt>
                <c:pt idx="100">
                  <c:v>-727633.0205084039</c:v>
                </c:pt>
                <c:pt idx="101">
                  <c:v>-728947.7909617323</c:v>
                </c:pt>
                <c:pt idx="102">
                  <c:v>-730223.5146044593</c:v>
                </c:pt>
                <c:pt idx="103">
                  <c:v>-731461.348878029</c:v>
                </c:pt>
                <c:pt idx="104">
                  <c:v>-732662.4192700003</c:v>
                </c:pt>
                <c:pt idx="105">
                  <c:v>-733827.820078367</c:v>
                </c:pt>
                <c:pt idx="106">
                  <c:v>-734958.615163941</c:v>
                </c:pt>
                <c:pt idx="107">
                  <c:v>-736055.8386906075</c:v>
                </c:pt>
                <c:pt idx="108">
                  <c:v>-737120.495853241</c:v>
                </c:pt>
                <c:pt idx="109">
                  <c:v>-738153.5635931836</c:v>
                </c:pt>
                <c:pt idx="110">
                  <c:v>-739155.9913011284</c:v>
                </c:pt>
                <c:pt idx="111">
                  <c:v>-740128.7015073537</c:v>
                </c:pt>
                <c:pt idx="112">
                  <c:v>-741072.5905592202</c:v>
                </c:pt>
                <c:pt idx="113">
                  <c:v>-741988.5292859147</c:v>
                </c:pt>
                <c:pt idx="114">
                  <c:v>-742877.363650413</c:v>
                </c:pt>
                <c:pt idx="115">
                  <c:v>-743739.9153886683</c:v>
                </c:pt>
                <c:pt idx="116">
                  <c:v>-744576.9826360543</c:v>
                </c:pt>
                <c:pt idx="117">
                  <c:v>-745389.3405410943</c:v>
                </c:pt>
                <c:pt idx="118">
                  <c:v>-746177.741866543</c:v>
                </c:pt>
                <c:pt idx="119">
                  <c:v>-746942.9175778793</c:v>
                </c:pt>
              </c:numCache>
            </c:numRef>
          </c:yVal>
          <c:smooth val="0"/>
          <c:extLst xmlns:c16r2="http://schemas.microsoft.com/office/drawing/2015/06/chart">
            <c:ext xmlns:c16="http://schemas.microsoft.com/office/drawing/2014/chart" uri="{C3380CC4-5D6E-409C-BE32-E72D297353CC}">
              <c16:uniqueId val="{00000008-063F-41C2-BDAC-F7210B800F89}"/>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15910.51267342037</c:v>
                </c:pt>
                <c:pt idx="2">
                  <c:v>-32150.30972386082</c:v>
                </c:pt>
                <c:pt idx="3">
                  <c:v>-48704.86439763708</c:v>
                </c:pt>
                <c:pt idx="4">
                  <c:v>-65559.31848081667</c:v>
                </c:pt>
                <c:pt idx="5">
                  <c:v>-82698.85236240738</c:v>
                </c:pt>
                <c:pt idx="6">
                  <c:v>-100108.7906316682</c:v>
                </c:pt>
                <c:pt idx="7">
                  <c:v>-117774.6796363012</c:v>
                </c:pt>
                <c:pt idx="8">
                  <c:v>-135682.3441233318</c:v>
                </c:pt>
                <c:pt idx="9">
                  <c:v>-153817.9277724908</c:v>
                </c:pt>
                <c:pt idx="10">
                  <c:v>-172167.9213459275</c:v>
                </c:pt>
                <c:pt idx="11">
                  <c:v>-190719.1813386898</c:v>
                </c:pt>
                <c:pt idx="12">
                  <c:v>-209458.9413635381</c:v>
                </c:pt>
                <c:pt idx="13">
                  <c:v>-224036.3674889896</c:v>
                </c:pt>
                <c:pt idx="14">
                  <c:v>-238314.2653789965</c:v>
                </c:pt>
                <c:pt idx="15">
                  <c:v>-252292.480945028</c:v>
                </c:pt>
                <c:pt idx="16">
                  <c:v>-265974.2483087804</c:v>
                </c:pt>
                <c:pt idx="17">
                  <c:v>-279362.8103681128</c:v>
                </c:pt>
                <c:pt idx="18">
                  <c:v>-292461.4486012282</c:v>
                </c:pt>
                <c:pt idx="19">
                  <c:v>-305273.5121973176</c:v>
                </c:pt>
                <c:pt idx="20">
                  <c:v>-317802.436364647</c:v>
                </c:pt>
                <c:pt idx="21">
                  <c:v>-330051.752496341</c:v>
                </c:pt>
                <c:pt idx="22">
                  <c:v>-342025.0922982562</c:v>
                </c:pt>
                <c:pt idx="23">
                  <c:v>-353726.1874951851</c:v>
                </c:pt>
                <c:pt idx="24">
                  <c:v>-365158.8663536562</c:v>
                </c:pt>
                <c:pt idx="25">
                  <c:v>-376327.0479671845</c:v>
                </c:pt>
                <c:pt idx="26">
                  <c:v>-387231.4191560856</c:v>
                </c:pt>
                <c:pt idx="27">
                  <c:v>-397875.9116564972</c:v>
                </c:pt>
                <c:pt idx="28">
                  <c:v>-408264.5337236477</c:v>
                </c:pt>
                <c:pt idx="29">
                  <c:v>-418401.3603546334</c:v>
                </c:pt>
                <c:pt idx="30">
                  <c:v>-428290.5246631896</c:v>
                </c:pt>
                <c:pt idx="31">
                  <c:v>-437936.2091676329</c:v>
                </c:pt>
                <c:pt idx="32">
                  <c:v>-447342.6371987949</c:v>
                </c:pt>
                <c:pt idx="33">
                  <c:v>-456514.0645422163</c:v>
                </c:pt>
                <c:pt idx="34">
                  <c:v>-465454.7713942742</c:v>
                </c:pt>
                <c:pt idx="35">
                  <c:v>-474169.054685847</c:v>
                </c:pt>
                <c:pt idx="36">
                  <c:v>-482661.2208074309</c:v>
                </c:pt>
                <c:pt idx="37">
                  <c:v>-490935.5787547844</c:v>
                </c:pt>
                <c:pt idx="38">
                  <c:v>-498996.4337030907</c:v>
                </c:pt>
                <c:pt idx="39">
                  <c:v>-506848.0787913799</c:v>
                </c:pt>
                <c:pt idx="40">
                  <c:v>-514494.7919641432</c:v>
                </c:pt>
                <c:pt idx="41">
                  <c:v>-521940.8307731885</c:v>
                </c:pt>
                <c:pt idx="42">
                  <c:v>-529190.4275924982</c:v>
                </c:pt>
                <c:pt idx="43">
                  <c:v>-536247.7852193263</c:v>
                </c:pt>
                <c:pt idx="44">
                  <c:v>-543117.0728437365</c:v>
                </c:pt>
                <c:pt idx="45">
                  <c:v>-549802.4223684412</c:v>
                </c:pt>
                <c:pt idx="46">
                  <c:v>-556307.925060712</c:v>
                </c:pt>
                <c:pt idx="47">
                  <c:v>-562637.6285181409</c:v>
                </c:pt>
                <c:pt idx="48">
                  <c:v>-568795.5339304485</c:v>
                </c:pt>
                <c:pt idx="49">
                  <c:v>-574785.5936199262</c:v>
                </c:pt>
                <c:pt idx="50">
                  <c:v>-580611.7088437102</c:v>
                </c:pt>
                <c:pt idx="51">
                  <c:v>-586277.7278417007</c:v>
                </c:pt>
                <c:pt idx="52">
                  <c:v>-591787.4441137465</c:v>
                </c:pt>
                <c:pt idx="53">
                  <c:v>-597144.594913651</c:v>
                </c:pt>
                <c:pt idx="54">
                  <c:v>-602352.8599442835</c:v>
                </c:pt>
                <c:pt idx="55">
                  <c:v>-607415.8602403224</c:v>
                </c:pt>
                <c:pt idx="56">
                  <c:v>-612337.157226148</c:v>
                </c:pt>
                <c:pt idx="57">
                  <c:v>-617120.2519366324</c:v>
                </c:pt>
                <c:pt idx="58">
                  <c:v>-621768.5843895565</c:v>
                </c:pt>
                <c:pt idx="59">
                  <c:v>-626285.5330989226</c:v>
                </c:pt>
                <c:pt idx="60">
                  <c:v>-630674.4147188263</c:v>
                </c:pt>
                <c:pt idx="61">
                  <c:v>-634938.4838086157</c:v>
                </c:pt>
                <c:pt idx="62">
                  <c:v>-639080.9327099993</c:v>
                </c:pt>
                <c:pt idx="63">
                  <c:v>-643104.8915277974</c:v>
                </c:pt>
                <c:pt idx="64">
                  <c:v>-647013.4282062501</c:v>
                </c:pt>
                <c:pt idx="65">
                  <c:v>-650809.5486933874</c:v>
                </c:pt>
                <c:pt idx="66">
                  <c:v>-654496.1971863653</c:v>
                </c:pt>
                <c:pt idx="67">
                  <c:v>-658076.2564511194</c:v>
                </c:pt>
                <c:pt idx="68">
                  <c:v>-661552.5482100866</c:v>
                </c:pt>
                <c:pt idx="69">
                  <c:v>-664927.8335921398</c:v>
                </c:pt>
                <c:pt idx="70">
                  <c:v>-668204.813639214</c:v>
                </c:pt>
                <c:pt idx="71">
                  <c:v>-671386.1298644755</c:v>
                </c:pt>
                <c:pt idx="72">
                  <c:v>-674474.3648571945</c:v>
                </c:pt>
                <c:pt idx="73">
                  <c:v>-677472.0429297802</c:v>
                </c:pt>
                <c:pt idx="74">
                  <c:v>-680381.6308027521</c:v>
                </c:pt>
                <c:pt idx="75">
                  <c:v>-683205.5383236564</c:v>
                </c:pt>
                <c:pt idx="76">
                  <c:v>-685946.1192162317</c:v>
                </c:pt>
                <c:pt idx="77">
                  <c:v>-688605.671856342</c:v>
                </c:pt>
                <c:pt idx="78">
                  <c:v>-691186.4400714427</c:v>
                </c:pt>
                <c:pt idx="79">
                  <c:v>-693690.6139605523</c:v>
                </c:pt>
                <c:pt idx="80">
                  <c:v>-696120.330731909</c:v>
                </c:pt>
                <c:pt idx="81">
                  <c:v>-698477.6755556823</c:v>
                </c:pt>
                <c:pt idx="82">
                  <c:v>-700764.6824292939</c:v>
                </c:pt>
                <c:pt idx="83">
                  <c:v>-702983.335053076</c:v>
                </c:pt>
                <c:pt idx="84">
                  <c:v>-705135.5677141332</c:v>
                </c:pt>
                <c:pt idx="85">
                  <c:v>-707223.2661764715</c:v>
                </c:pt>
                <c:pt idx="86">
                  <c:v>-709248.2685755513</c:v>
                </c:pt>
                <c:pt idx="87">
                  <c:v>-711212.3663155797</c:v>
                </c:pt>
                <c:pt idx="88">
                  <c:v>-713117.304967995</c:v>
                </c:pt>
                <c:pt idx="89">
                  <c:v>-714964.7851696766</c:v>
                </c:pt>
                <c:pt idx="90">
                  <c:v>-716756.463519623</c:v>
                </c:pt>
                <c:pt idx="91">
                  <c:v>-718493.9534726814</c:v>
                </c:pt>
                <c:pt idx="92">
                  <c:v>-720178.826229516</c:v>
                </c:pt>
                <c:pt idx="93">
                  <c:v>-721812.6116214743</c:v>
                </c:pt>
                <c:pt idx="94">
                  <c:v>-723396.7989895833</c:v>
                </c:pt>
                <c:pt idx="95">
                  <c:v>-724932.83805676</c:v>
                </c:pt>
                <c:pt idx="96">
                  <c:v>-726422.1397924493</c:v>
                </c:pt>
                <c:pt idx="97">
                  <c:v>-727866.0772689813</c:v>
                </c:pt>
                <c:pt idx="98">
                  <c:v>-729265.9865089983</c:v>
                </c:pt>
                <c:pt idx="99">
                  <c:v>-730623.1673233593</c:v>
                </c:pt>
                <c:pt idx="100">
                  <c:v>-731938.8841390163</c:v>
                </c:pt>
                <c:pt idx="101">
                  <c:v>-733214.366816378</c:v>
                </c:pt>
                <c:pt idx="102">
                  <c:v>-734450.811455729</c:v>
                </c:pt>
                <c:pt idx="103">
                  <c:v>-735649.381192384</c:v>
                </c:pt>
                <c:pt idx="104">
                  <c:v>-736811.2069802043</c:v>
                </c:pt>
                <c:pt idx="105">
                  <c:v>-737937.3883632123</c:v>
                </c:pt>
                <c:pt idx="106">
                  <c:v>-739028.994235072</c:v>
                </c:pt>
                <c:pt idx="107">
                  <c:v>-740087.0635862194</c:v>
                </c:pt>
                <c:pt idx="108">
                  <c:v>-741112.6062384713</c:v>
                </c:pt>
                <c:pt idx="109">
                  <c:v>-742106.6035669856</c:v>
                </c:pt>
                <c:pt idx="110">
                  <c:v>-743070.0092094443</c:v>
                </c:pt>
                <c:pt idx="111">
                  <c:v>-744003.7497623989</c:v>
                </c:pt>
                <c:pt idx="112">
                  <c:v>-744908.7254647075</c:v>
                </c:pt>
                <c:pt idx="113">
                  <c:v>-745785.8108680278</c:v>
                </c:pt>
                <c:pt idx="114">
                  <c:v>-746635.8554943775</c:v>
                </c:pt>
                <c:pt idx="115">
                  <c:v>-747459.6844807462</c:v>
                </c:pt>
                <c:pt idx="116">
                  <c:v>-748258.0992107969</c:v>
                </c:pt>
                <c:pt idx="117">
                  <c:v>-749031.8779337071</c:v>
                </c:pt>
                <c:pt idx="118">
                  <c:v>-749781.7763701954</c:v>
                </c:pt>
                <c:pt idx="119">
                  <c:v>-750508.5283058558</c:v>
                </c:pt>
              </c:numCache>
            </c:numRef>
          </c:yVal>
          <c:smooth val="0"/>
          <c:extLst xmlns:c16r2="http://schemas.microsoft.com/office/drawing/2015/06/chart">
            <c:ext xmlns:c16="http://schemas.microsoft.com/office/drawing/2014/chart" uri="{C3380CC4-5D6E-409C-BE32-E72D297353CC}">
              <c16:uniqueId val="{00000009-063F-41C2-BDAC-F7210B800F89}"/>
            </c:ext>
          </c:extLst>
        </c:ser>
        <c:dLbls>
          <c:showLegendKey val="0"/>
          <c:showVal val="0"/>
          <c:showCatName val="0"/>
          <c:showSerName val="0"/>
          <c:showPercent val="0"/>
          <c:showBubbleSize val="0"/>
        </c:dLbls>
        <c:axId val="-702011536"/>
        <c:axId val="-702009344"/>
      </c:scatterChart>
      <c:valAx>
        <c:axId val="-70201153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702009344"/>
        <c:crosses val="autoZero"/>
        <c:crossBetween val="midCat"/>
      </c:valAx>
      <c:valAx>
        <c:axId val="-702009344"/>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702011536"/>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0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8344.979844683179</c:v>
                </c:pt>
                <c:pt idx="2">
                  <c:v>17002.3306025872</c:v>
                </c:pt>
                <c:pt idx="3">
                  <c:v>25955.69830582244</c:v>
                </c:pt>
                <c:pt idx="4">
                  <c:v>35189.76444951226</c:v>
                </c:pt>
                <c:pt idx="5">
                  <c:v>44689.94349938352</c:v>
                </c:pt>
                <c:pt idx="6">
                  <c:v>54442.31151625234</c:v>
                </c:pt>
                <c:pt idx="7">
                  <c:v>64433.548216777</c:v>
                </c:pt>
                <c:pt idx="8">
                  <c:v>74650.88895011041</c:v>
                </c:pt>
                <c:pt idx="9">
                  <c:v>85082.08450530897</c:v>
                </c:pt>
                <c:pt idx="10">
                  <c:v>95715.3671210814</c:v>
                </c:pt>
                <c:pt idx="11">
                  <c:v>106539.4214232485</c:v>
                </c:pt>
                <c:pt idx="12">
                  <c:v>117543.359291528</c:v>
                </c:pt>
                <c:pt idx="13">
                  <c:v>124998.0260072681</c:v>
                </c:pt>
                <c:pt idx="14">
                  <c:v>132252.4065937586</c:v>
                </c:pt>
                <c:pt idx="15">
                  <c:v>139305.1737025345</c:v>
                </c:pt>
                <c:pt idx="16">
                  <c:v>146158.4121364807</c:v>
                </c:pt>
                <c:pt idx="17">
                  <c:v>152814.2498442708</c:v>
                </c:pt>
                <c:pt idx="18">
                  <c:v>159274.8694541273</c:v>
                </c:pt>
                <c:pt idx="19">
                  <c:v>165542.5243347276</c:v>
                </c:pt>
                <c:pt idx="20">
                  <c:v>171619.5479253472</c:v>
                </c:pt>
                <c:pt idx="21">
                  <c:v>177508.3580128681</c:v>
                </c:pt>
                <c:pt idx="22">
                  <c:v>183211.4572875551</c:v>
                </c:pt>
                <c:pt idx="23">
                  <c:v>188731.4312001718</c:v>
                </c:pt>
                <c:pt idx="24">
                  <c:v>194070.9439033072</c:v>
                </c:pt>
                <c:pt idx="25">
                  <c:v>199232.7328742144</c:v>
                </c:pt>
                <c:pt idx="26">
                  <c:v>204216.7938147797</c:v>
                </c:pt>
                <c:pt idx="27">
                  <c:v>209025.8975996489</c:v>
                </c:pt>
                <c:pt idx="28">
                  <c:v>213662.8708183933</c:v>
                </c:pt>
                <c:pt idx="29">
                  <c:v>218130.592048174</c:v>
                </c:pt>
                <c:pt idx="30">
                  <c:v>222431.9853933649</c:v>
                </c:pt>
                <c:pt idx="31">
                  <c:v>226570.013954198</c:v>
                </c:pt>
                <c:pt idx="32">
                  <c:v>230547.673390671</c:v>
                </c:pt>
                <c:pt idx="33">
                  <c:v>234367.9856647772</c:v>
                </c:pt>
                <c:pt idx="34">
                  <c:v>238033.9930188381</c:v>
                </c:pt>
                <c:pt idx="35">
                  <c:v>241548.7522288263</c:v>
                </c:pt>
                <c:pt idx="36">
                  <c:v>244915.3291571897</c:v>
                </c:pt>
                <c:pt idx="37">
                  <c:v>248136.793618914</c:v>
                </c:pt>
                <c:pt idx="38">
                  <c:v>251216.2145664615</c:v>
                </c:pt>
                <c:pt idx="39">
                  <c:v>254156.6537429551</c:v>
                </c:pt>
                <c:pt idx="40">
                  <c:v>256961.1635397275</c:v>
                </c:pt>
                <c:pt idx="41">
                  <c:v>259632.783080709</c:v>
                </c:pt>
                <c:pt idx="42">
                  <c:v>262174.5346230571</c:v>
                </c:pt>
                <c:pt idx="43">
                  <c:v>264589.4202459454</c:v>
                </c:pt>
                <c:pt idx="44">
                  <c:v>266880.4188140818</c:v>
                </c:pt>
                <c:pt idx="45">
                  <c:v>269050.483202415</c:v>
                </c:pt>
                <c:pt idx="46">
                  <c:v>271102.5377683885</c:v>
                </c:pt>
                <c:pt idx="47">
                  <c:v>273039.4760582237</c:v>
                </c:pt>
                <c:pt idx="48">
                  <c:v>274864.1587339345</c:v>
                </c:pt>
                <c:pt idx="49">
                  <c:v>276579.4117081808</c:v>
                </c:pt>
                <c:pt idx="50">
                  <c:v>278188.0244744306</c:v>
                </c:pt>
                <c:pt idx="51">
                  <c:v>279692.7486204528</c:v>
                </c:pt>
                <c:pt idx="52">
                  <c:v>281096.2965128903</c:v>
                </c:pt>
                <c:pt idx="53">
                  <c:v>282401.3401438617</c:v>
                </c:pt>
                <c:pt idx="54">
                  <c:v>283610.5101277491</c:v>
                </c:pt>
                <c:pt idx="55">
                  <c:v>284726.3948382589</c:v>
                </c:pt>
                <c:pt idx="56">
                  <c:v>285751.5396763389</c:v>
                </c:pt>
                <c:pt idx="57">
                  <c:v>286688.4464599921</c:v>
                </c:pt>
                <c:pt idx="58">
                  <c:v>287539.5729275355</c:v>
                </c:pt>
                <c:pt idx="59">
                  <c:v>288307.332346317</c:v>
                </c:pt>
                <c:pt idx="60">
                  <c:v>288994.0932192846</c:v>
                </c:pt>
                <c:pt idx="61">
                  <c:v>289602.1790823796</c:v>
                </c:pt>
                <c:pt idx="62">
                  <c:v>290133.8683859324</c:v>
                </c:pt>
                <c:pt idx="63">
                  <c:v>290591.3944537996</c:v>
                </c:pt>
                <c:pt idx="64">
                  <c:v>290976.9455142522</c:v>
                </c:pt>
                <c:pt idx="65">
                  <c:v>291292.6647970217</c:v>
                </c:pt>
                <c:pt idx="66">
                  <c:v>291540.6506912205</c:v>
                </c:pt>
                <c:pt idx="67">
                  <c:v>291722.9569591818</c:v>
                </c:pt>
                <c:pt idx="68">
                  <c:v>291841.5930015642</c:v>
                </c:pt>
                <c:pt idx="69">
                  <c:v>291898.5241693344</c:v>
                </c:pt>
                <c:pt idx="70">
                  <c:v>291895.6721185395</c:v>
                </c:pt>
                <c:pt idx="71">
                  <c:v>291834.9152040018</c:v>
                </c:pt>
                <c:pt idx="72">
                  <c:v>291718.0889083336</c:v>
                </c:pt>
                <c:pt idx="73">
                  <c:v>291546.9863028829</c:v>
                </c:pt>
                <c:pt idx="74">
                  <c:v>291323.3585374439</c:v>
                </c:pt>
                <c:pt idx="75">
                  <c:v>291048.9153557645</c:v>
                </c:pt>
                <c:pt idx="76">
                  <c:v>290725.3256340737</c:v>
                </c:pt>
                <c:pt idx="77">
                  <c:v>290354.2179400355</c:v>
                </c:pt>
                <c:pt idx="78">
                  <c:v>289937.1811097066</c:v>
                </c:pt>
                <c:pt idx="79">
                  <c:v>289475.7648402322</c:v>
                </c:pt>
                <c:pt idx="80">
                  <c:v>288971.4802961694</c:v>
                </c:pt>
                <c:pt idx="81">
                  <c:v>288425.8007274718</c:v>
                </c:pt>
                <c:pt idx="82">
                  <c:v>287840.1620973008</c:v>
                </c:pt>
                <c:pt idx="83">
                  <c:v>287215.9637179547</c:v>
                </c:pt>
                <c:pt idx="84">
                  <c:v>286554.5688933344</c:v>
                </c:pt>
                <c:pt idx="85">
                  <c:v>285857.3055664734</c:v>
                </c:pt>
                <c:pt idx="86">
                  <c:v>285125.466970758</c:v>
                </c:pt>
                <c:pt idx="87">
                  <c:v>284360.3122835792</c:v>
                </c:pt>
                <c:pt idx="88">
                  <c:v>283563.0672812394</c:v>
                </c:pt>
                <c:pt idx="89">
                  <c:v>282734.9249940363</c:v>
                </c:pt>
                <c:pt idx="90">
                  <c:v>281877.0463605142</c:v>
                </c:pt>
                <c:pt idx="91">
                  <c:v>280990.5608799704</c:v>
                </c:pt>
                <c:pt idx="92">
                  <c:v>280076.5672623673</c:v>
                </c:pt>
                <c:pt idx="93">
                  <c:v>279136.1340748672</c:v>
                </c:pt>
                <c:pt idx="94">
                  <c:v>278170.3003842838</c:v>
                </c:pt>
                <c:pt idx="95">
                  <c:v>277180.076394791</c:v>
                </c:pt>
                <c:pt idx="96">
                  <c:v>276166.444080305</c:v>
                </c:pt>
                <c:pt idx="97">
                  <c:v>275130.357810983</c:v>
                </c:pt>
                <c:pt idx="98">
                  <c:v>274072.744973366</c:v>
                </c:pt>
                <c:pt idx="99">
                  <c:v>272994.5065837143</c:v>
                </c:pt>
                <c:pt idx="100">
                  <c:v>271896.5178941338</c:v>
                </c:pt>
                <c:pt idx="101">
                  <c:v>270779.6289911405</c:v>
                </c:pt>
                <c:pt idx="102">
                  <c:v>269644.665386352</c:v>
                </c:pt>
                <c:pt idx="103">
                  <c:v>268492.4285990075</c:v>
                </c:pt>
                <c:pt idx="104">
                  <c:v>267323.6967300875</c:v>
                </c:pt>
                <c:pt idx="105">
                  <c:v>266139.2250278009</c:v>
                </c:pt>
                <c:pt idx="106">
                  <c:v>264939.7464442607</c:v>
                </c:pt>
                <c:pt idx="107">
                  <c:v>263725.9721831936</c:v>
                </c:pt>
                <c:pt idx="108">
                  <c:v>262498.592238541</c:v>
                </c:pt>
                <c:pt idx="109">
                  <c:v>261258.275923844</c:v>
                </c:pt>
                <c:pt idx="110">
                  <c:v>260005.672392333</c:v>
                </c:pt>
                <c:pt idx="111">
                  <c:v>258741.4111476452</c:v>
                </c:pt>
                <c:pt idx="112">
                  <c:v>257466.1025451268</c:v>
                </c:pt>
                <c:pt idx="113">
                  <c:v>256180.3382836953</c:v>
                </c:pt>
                <c:pt idx="114">
                  <c:v>254884.6918882381</c:v>
                </c:pt>
                <c:pt idx="115">
                  <c:v>253579.7191825593</c:v>
                </c:pt>
                <c:pt idx="116">
                  <c:v>252265.9587528808</c:v>
                </c:pt>
                <c:pt idx="117">
                  <c:v>250943.9324019391</c:v>
                </c:pt>
                <c:pt idx="118">
                  <c:v>249614.1455937091</c:v>
                </c:pt>
                <c:pt idx="119">
                  <c:v>248277.0878888052</c:v>
                </c:pt>
              </c:numCache>
            </c:numRef>
          </c:yVal>
          <c:smooth val="0"/>
          <c:extLst xmlns:c16r2="http://schemas.microsoft.com/office/drawing/2015/06/chart">
            <c:ext xmlns:c16="http://schemas.microsoft.com/office/drawing/2014/chart" uri="{C3380CC4-5D6E-409C-BE32-E72D297353CC}">
              <c16:uniqueId val="{00000000-27C8-4702-BEA2-8FF27B2BE151}"/>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8344.979844683179</c:v>
                </c:pt>
                <c:pt idx="2">
                  <c:v>16998.74050002568</c:v>
                </c:pt>
                <c:pt idx="3">
                  <c:v>25944.87946399208</c:v>
                </c:pt>
                <c:pt idx="4">
                  <c:v>35168.02754958622</c:v>
                </c:pt>
                <c:pt idx="5">
                  <c:v>44653.54754956067</c:v>
                </c:pt>
                <c:pt idx="6">
                  <c:v>54387.4638604999</c:v>
                </c:pt>
                <c:pt idx="7">
                  <c:v>64356.40533587872</c:v>
                </c:pt>
                <c:pt idx="8">
                  <c:v>74547.55788484146</c:v>
                </c:pt>
                <c:pt idx="9">
                  <c:v>84948.6247624648</c:v>
                </c:pt>
                <c:pt idx="10">
                  <c:v>95547.79294857197</c:v>
                </c:pt>
                <c:pt idx="11">
                  <c:v>106333.7043614942</c:v>
                </c:pt>
                <c:pt idx="12">
                  <c:v>117295.4309256386</c:v>
                </c:pt>
                <c:pt idx="13">
                  <c:v>124703.7808587665</c:v>
                </c:pt>
                <c:pt idx="14">
                  <c:v>131909.3029300356</c:v>
                </c:pt>
                <c:pt idx="15">
                  <c:v>138910.7548598018</c:v>
                </c:pt>
                <c:pt idx="16">
                  <c:v>145710.3077967588</c:v>
                </c:pt>
                <c:pt idx="17">
                  <c:v>152310.1756154285</c:v>
                </c:pt>
                <c:pt idx="18">
                  <c:v>158712.6262781513</c:v>
                </c:pt>
                <c:pt idx="19">
                  <c:v>164919.9977485577</c:v>
                </c:pt>
                <c:pt idx="20">
                  <c:v>170934.7071915024</c:v>
                </c:pt>
                <c:pt idx="21">
                  <c:v>176759.2551358063</c:v>
                </c:pt>
                <c:pt idx="22">
                  <c:v>182396.2259304046</c:v>
                </c:pt>
                <c:pt idx="23">
                  <c:v>187848.2855151643</c:v>
                </c:pt>
                <c:pt idx="24">
                  <c:v>193118.177287983</c:v>
                </c:pt>
                <c:pt idx="25">
                  <c:v>198208.7166642954</c:v>
                </c:pt>
                <c:pt idx="26">
                  <c:v>203119.9759226162</c:v>
                </c:pt>
                <c:pt idx="27">
                  <c:v>207854.8023138312</c:v>
                </c:pt>
                <c:pt idx="28">
                  <c:v>212416.0973705724</c:v>
                </c:pt>
                <c:pt idx="29">
                  <c:v>216806.8131523454</c:v>
                </c:pt>
                <c:pt idx="30">
                  <c:v>221029.9457619067</c:v>
                </c:pt>
                <c:pt idx="31">
                  <c:v>225088.528795566</c:v>
                </c:pt>
                <c:pt idx="32">
                  <c:v>228985.6268932661</c:v>
                </c:pt>
                <c:pt idx="33">
                  <c:v>232724.3294710668</c:v>
                </c:pt>
                <c:pt idx="34">
                  <c:v>236307.7446934737</c:v>
                </c:pt>
                <c:pt idx="35">
                  <c:v>239738.993724129</c:v>
                </c:pt>
                <c:pt idx="36">
                  <c:v>243021.2052790671</c:v>
                </c:pt>
                <c:pt idx="37">
                  <c:v>246157.5104959772</c:v>
                </c:pt>
                <c:pt idx="38">
                  <c:v>249151.0381248486</c:v>
                </c:pt>
                <c:pt idx="39">
                  <c:v>252004.9081891063</c:v>
                </c:pt>
                <c:pt idx="40">
                  <c:v>254722.2298539481</c:v>
                </c:pt>
                <c:pt idx="41">
                  <c:v>257306.0975224422</c:v>
                </c:pt>
                <c:pt idx="42">
                  <c:v>259759.5872495356</c:v>
                </c:pt>
                <c:pt idx="43">
                  <c:v>262085.7534456921</c:v>
                </c:pt>
                <c:pt idx="44">
                  <c:v>264287.6258565855</c:v>
                </c:pt>
                <c:pt idx="45">
                  <c:v>266368.2068051571</c:v>
                </c:pt>
                <c:pt idx="46">
                  <c:v>268330.4686822514</c:v>
                </c:pt>
                <c:pt idx="47">
                  <c:v>270177.3516722077</c:v>
                </c:pt>
                <c:pt idx="48">
                  <c:v>271911.7616999894</c:v>
                </c:pt>
                <c:pt idx="49">
                  <c:v>273536.5685868403</c:v>
                </c:pt>
                <c:pt idx="50">
                  <c:v>275054.604401884</c:v>
                </c:pt>
                <c:pt idx="51">
                  <c:v>276468.6619975455</c:v>
                </c:pt>
                <c:pt idx="52">
                  <c:v>277781.4937165211</c:v>
                </c:pt>
                <c:pt idx="53">
                  <c:v>278995.8102611178</c:v>
                </c:pt>
                <c:pt idx="54">
                  <c:v>280114.2797131051</c:v>
                </c:pt>
                <c:pt idx="55">
                  <c:v>281139.5266940622</c:v>
                </c:pt>
                <c:pt idx="56">
                  <c:v>282074.1316567634</c:v>
                </c:pt>
                <c:pt idx="57">
                  <c:v>282920.6302985926</c:v>
                </c:pt>
                <c:pt idx="58">
                  <c:v>283681.5130884833</c:v>
                </c:pt>
                <c:pt idx="59">
                  <c:v>284359.2248993358</c:v>
                </c:pt>
                <c:pt idx="60">
                  <c:v>284956.1647383225</c:v>
                </c:pt>
                <c:pt idx="61">
                  <c:v>285474.6855679191</c:v>
                </c:pt>
                <c:pt idx="62">
                  <c:v>285917.094210904</c:v>
                </c:pt>
                <c:pt idx="63">
                  <c:v>286285.6513329707</c:v>
                </c:pt>
                <c:pt idx="64">
                  <c:v>286582.5714969682</c:v>
                </c:pt>
                <c:pt idx="65">
                  <c:v>286810.023283121</c:v>
                </c:pt>
                <c:pt idx="66">
                  <c:v>286970.1294699458</c:v>
                </c:pt>
                <c:pt idx="67">
                  <c:v>287064.9672708868</c:v>
                </c:pt>
                <c:pt idx="68">
                  <c:v>287096.5686219686</c:v>
                </c:pt>
                <c:pt idx="69">
                  <c:v>287066.9205161042</c:v>
                </c:pt>
                <c:pt idx="70">
                  <c:v>286977.9653799184</c:v>
                </c:pt>
                <c:pt idx="71">
                  <c:v>286831.6014892217</c:v>
                </c:pt>
                <c:pt idx="72">
                  <c:v>286629.683419518</c:v>
                </c:pt>
                <c:pt idx="73">
                  <c:v>286374.0225281462</c:v>
                </c:pt>
                <c:pt idx="74">
                  <c:v>286066.3874648765</c:v>
                </c:pt>
                <c:pt idx="75">
                  <c:v>285708.5047079842</c:v>
                </c:pt>
                <c:pt idx="76">
                  <c:v>285302.0591230262</c:v>
                </c:pt>
                <c:pt idx="77">
                  <c:v>284848.6945417053</c:v>
                </c:pt>
                <c:pt idx="78">
                  <c:v>284350.0143584097</c:v>
                </c:pt>
                <c:pt idx="79">
                  <c:v>283807.5821421461</c:v>
                </c:pt>
                <c:pt idx="80">
                  <c:v>283222.9222617552</c:v>
                </c:pt>
                <c:pt idx="81">
                  <c:v>282597.5205224475</c:v>
                </c:pt>
                <c:pt idx="82">
                  <c:v>281932.8248118101</c:v>
                </c:pt>
                <c:pt idx="83">
                  <c:v>281230.2457535897</c:v>
                </c:pt>
                <c:pt idx="84">
                  <c:v>280491.157367655</c:v>
                </c:pt>
                <c:pt idx="85">
                  <c:v>279716.8977346749</c:v>
                </c:pt>
                <c:pt idx="86">
                  <c:v>278908.7696641372</c:v>
                </c:pt>
                <c:pt idx="87">
                  <c:v>278068.0413644511</c:v>
                </c:pt>
                <c:pt idx="88">
                  <c:v>277195.9471139558</c:v>
                </c:pt>
                <c:pt idx="89">
                  <c:v>276293.687931756</c:v>
                </c:pt>
                <c:pt idx="90">
                  <c:v>275362.4322473893</c:v>
                </c:pt>
                <c:pt idx="91">
                  <c:v>274403.3165684035</c:v>
                </c:pt>
                <c:pt idx="92">
                  <c:v>273417.4461449969</c:v>
                </c:pt>
                <c:pt idx="93">
                  <c:v>272405.8956309583</c:v>
                </c:pt>
                <c:pt idx="94">
                  <c:v>271369.7097401773</c:v>
                </c:pt>
                <c:pt idx="95">
                  <c:v>270309.9038980964</c:v>
                </c:pt>
                <c:pt idx="96">
                  <c:v>269227.4648875042</c:v>
                </c:pt>
                <c:pt idx="97">
                  <c:v>268123.3514881312</c:v>
                </c:pt>
                <c:pt idx="98">
                  <c:v>266998.4951095712</c:v>
                </c:pt>
                <c:pt idx="99">
                  <c:v>265853.8004170795</c:v>
                </c:pt>
                <c:pt idx="100">
                  <c:v>264690.1459498671</c:v>
                </c:pt>
                <c:pt idx="101">
                  <c:v>263508.3847315223</c:v>
                </c:pt>
                <c:pt idx="102">
                  <c:v>262309.3448722587</c:v>
                </c:pt>
                <c:pt idx="103">
                  <c:v>261093.830162714</c:v>
                </c:pt>
                <c:pt idx="104">
                  <c:v>259862.6206590421</c:v>
                </c:pt>
                <c:pt idx="105">
                  <c:v>258616.4732591035</c:v>
                </c:pt>
                <c:pt idx="106">
                  <c:v>257356.122269565</c:v>
                </c:pt>
                <c:pt idx="107">
                  <c:v>256082.279963755</c:v>
                </c:pt>
                <c:pt idx="108">
                  <c:v>254795.6371301485</c:v>
                </c:pt>
                <c:pt idx="109">
                  <c:v>253496.8636113713</c:v>
                </c:pt>
                <c:pt idx="110">
                  <c:v>252186.608833653</c:v>
                </c:pt>
                <c:pt idx="111">
                  <c:v>250865.5023266538</c:v>
                </c:pt>
                <c:pt idx="112">
                  <c:v>249534.1542336319</c:v>
                </c:pt>
                <c:pt idx="113">
                  <c:v>248193.155811924</c:v>
                </c:pt>
                <c:pt idx="114">
                  <c:v>246843.0799237327</c:v>
                </c:pt>
                <c:pt idx="115">
                  <c:v>245484.481517222</c:v>
                </c:pt>
                <c:pt idx="116">
                  <c:v>244117.8980979517</c:v>
                </c:pt>
                <c:pt idx="117">
                  <c:v>242743.8501906705</c:v>
                </c:pt>
                <c:pt idx="118">
                  <c:v>241362.8417915306</c:v>
                </c:pt>
                <c:pt idx="119">
                  <c:v>239975.3608107632</c:v>
                </c:pt>
              </c:numCache>
            </c:numRef>
          </c:yVal>
          <c:smooth val="0"/>
          <c:extLst xmlns:c16r2="http://schemas.microsoft.com/office/drawing/2015/06/chart">
            <c:ext xmlns:c16="http://schemas.microsoft.com/office/drawing/2014/chart" uri="{C3380CC4-5D6E-409C-BE32-E72D297353CC}">
              <c16:uniqueId val="{00000001-27C8-4702-BEA2-8FF27B2BE151}"/>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8343.862851486541</c:v>
                </c:pt>
                <c:pt idx="2">
                  <c:v>17000.79171893511</c:v>
                </c:pt>
                <c:pt idx="3">
                  <c:v>25954.4522840702</c:v>
                </c:pt>
                <c:pt idx="4">
                  <c:v>35189.5463374101</c:v>
                </c:pt>
                <c:pt idx="5">
                  <c:v>44691.50919097709</c:v>
                </c:pt>
                <c:pt idx="6">
                  <c:v>54446.43820951344</c:v>
                </c:pt>
                <c:pt idx="7">
                  <c:v>64441.0347826974</c:v>
                </c:pt>
                <c:pt idx="8">
                  <c:v>74662.55621803364</c:v>
                </c:pt>
                <c:pt idx="9">
                  <c:v>85098.7754692317</c:v>
                </c:pt>
                <c:pt idx="10">
                  <c:v>95737.947071571</c:v>
                </c:pt>
                <c:pt idx="11">
                  <c:v>106568.7780095502</c:v>
                </c:pt>
                <c:pt idx="12">
                  <c:v>117580.4025182587</c:v>
                </c:pt>
                <c:pt idx="13">
                  <c:v>125043.004109618</c:v>
                </c:pt>
                <c:pt idx="14">
                  <c:v>132305.535825491</c:v>
                </c:pt>
                <c:pt idx="15">
                  <c:v>139366.703698383</c:v>
                </c:pt>
                <c:pt idx="16">
                  <c:v>146228.6232080732</c:v>
                </c:pt>
                <c:pt idx="17">
                  <c:v>152893.4511045511</c:v>
                </c:pt>
                <c:pt idx="18">
                  <c:v>159363.397085675</c:v>
                </c:pt>
                <c:pt idx="19">
                  <c:v>165640.73996901</c:v>
                </c:pt>
                <c:pt idx="20">
                  <c:v>171727.8371101657</c:v>
                </c:pt>
                <c:pt idx="21">
                  <c:v>177627.128751112</c:v>
                </c:pt>
                <c:pt idx="22">
                  <c:v>183341.1386348445</c:v>
                </c:pt>
                <c:pt idx="23">
                  <c:v>188872.4719123484</c:v>
                </c:pt>
                <c:pt idx="24">
                  <c:v>194223.8111272757</c:v>
                </c:pt>
                <c:pt idx="25">
                  <c:v>199397.9108775577</c:v>
                </c:pt>
                <c:pt idx="26">
                  <c:v>204394.7805945575</c:v>
                </c:pt>
                <c:pt idx="27">
                  <c:v>209217.2056712208</c:v>
                </c:pt>
                <c:pt idx="28">
                  <c:v>213868.0261023187</c:v>
                </c:pt>
                <c:pt idx="29">
                  <c:v>218350.1327732408</c:v>
                </c:pt>
                <c:pt idx="30">
                  <c:v>222666.4610257999</c:v>
                </c:pt>
                <c:pt idx="31">
                  <c:v>226819.9841533829</c:v>
                </c:pt>
                <c:pt idx="32">
                  <c:v>230813.7069917673</c:v>
                </c:pt>
                <c:pt idx="33">
                  <c:v>234650.6596886695</c:v>
                </c:pt>
                <c:pt idx="34">
                  <c:v>238333.8917098446</c:v>
                </c:pt>
                <c:pt idx="35">
                  <c:v>241866.4661205651</c:v>
                </c:pt>
                <c:pt idx="36">
                  <c:v>245251.454166967</c:v>
                </c:pt>
                <c:pt idx="37">
                  <c:v>248491.93017092</c:v>
                </c:pt>
                <c:pt idx="38">
                  <c:v>251590.9667440122</c:v>
                </c:pt>
                <c:pt idx="39">
                  <c:v>254551.6284647388</c:v>
                </c:pt>
                <c:pt idx="40">
                  <c:v>257376.9697705209</c:v>
                </c:pt>
                <c:pt idx="41">
                  <c:v>260070.0310714575</c:v>
                </c:pt>
                <c:pt idx="42">
                  <c:v>262633.8351802188</c:v>
                </c:pt>
                <c:pt idx="43">
                  <c:v>265071.3840299693</c:v>
                </c:pt>
                <c:pt idx="44">
                  <c:v>267385.6556668304</c:v>
                </c:pt>
                <c:pt idx="45">
                  <c:v>269579.6015032907</c:v>
                </c:pt>
                <c:pt idx="46">
                  <c:v>271656.1438188562</c:v>
                </c:pt>
                <c:pt idx="47">
                  <c:v>273618.1734943772</c:v>
                </c:pt>
                <c:pt idx="48">
                  <c:v>275468.5479667175</c:v>
                </c:pt>
                <c:pt idx="49">
                  <c:v>277210.0893908171</c:v>
                </c:pt>
                <c:pt idx="50">
                  <c:v>278845.5829966</c:v>
                </c:pt>
                <c:pt idx="51">
                  <c:v>280377.775628697</c:v>
                </c:pt>
                <c:pt idx="52">
                  <c:v>281809.3744567067</c:v>
                </c:pt>
                <c:pt idx="53">
                  <c:v>283143.0458469442</c:v>
                </c:pt>
                <c:pt idx="54">
                  <c:v>284381.4143837832</c:v>
                </c:pt>
                <c:pt idx="55">
                  <c:v>285527.0620306885</c:v>
                </c:pt>
                <c:pt idx="56">
                  <c:v>286582.5274214784</c:v>
                </c:pt>
                <c:pt idx="57">
                  <c:v>287550.305272871</c:v>
                </c:pt>
                <c:pt idx="58">
                  <c:v>288432.8459098365</c:v>
                </c:pt>
                <c:pt idx="59">
                  <c:v>289232.5548957578</c:v>
                </c:pt>
                <c:pt idx="60">
                  <c:v>289951.7927598353</c:v>
                </c:pt>
                <c:pt idx="61">
                  <c:v>290592.8748146142</c:v>
                </c:pt>
                <c:pt idx="62">
                  <c:v>291158.0710569131</c:v>
                </c:pt>
                <c:pt idx="63">
                  <c:v>291649.606145821</c:v>
                </c:pt>
                <c:pt idx="64">
                  <c:v>292069.6594518152</c:v>
                </c:pt>
                <c:pt idx="65">
                  <c:v>292420.365171389</c:v>
                </c:pt>
                <c:pt idx="66">
                  <c:v>292703.812501926</c:v>
                </c:pt>
                <c:pt idx="67">
                  <c:v>292922.0458718599</c:v>
                </c:pt>
                <c:pt idx="68">
                  <c:v>293077.065221481</c:v>
                </c:pt>
                <c:pt idx="69">
                  <c:v>293170.8263300178</c:v>
                </c:pt>
                <c:pt idx="70">
                  <c:v>293205.2411848898</c:v>
                </c:pt>
                <c:pt idx="71">
                  <c:v>293182.1783893048</c:v>
                </c:pt>
                <c:pt idx="72">
                  <c:v>293103.4636045864</c:v>
                </c:pt>
                <c:pt idx="73">
                  <c:v>292970.8800238683</c:v>
                </c:pt>
                <c:pt idx="74">
                  <c:v>292786.1688739915</c:v>
                </c:pt>
                <c:pt idx="75">
                  <c:v>292551.0299426532</c:v>
                </c:pt>
                <c:pt idx="76">
                  <c:v>292267.1221280365</c:v>
                </c:pt>
                <c:pt idx="77">
                  <c:v>291936.0640083682</c:v>
                </c:pt>
                <c:pt idx="78">
                  <c:v>291559.4344289301</c:v>
                </c:pt>
                <c:pt idx="79">
                  <c:v>291138.7731043597</c:v>
                </c:pt>
                <c:pt idx="80">
                  <c:v>290675.5812340679</c:v>
                </c:pt>
                <c:pt idx="81">
                  <c:v>290171.3221288607</c:v>
                </c:pt>
                <c:pt idx="82">
                  <c:v>289627.4218469271</c:v>
                </c:pt>
                <c:pt idx="83">
                  <c:v>289045.2698375079</c:v>
                </c:pt>
                <c:pt idx="84">
                  <c:v>288426.2195906777</c:v>
                </c:pt>
                <c:pt idx="85">
                  <c:v>287771.5892917621</c:v>
                </c:pt>
                <c:pt idx="86">
                  <c:v>287082.6624790599</c:v>
                </c:pt>
                <c:pt idx="87">
                  <c:v>286360.688703595</c:v>
                </c:pt>
                <c:pt idx="88">
                  <c:v>285606.884189762</c:v>
                </c:pt>
                <c:pt idx="89">
                  <c:v>284822.4324957712</c:v>
                </c:pt>
                <c:pt idx="90">
                  <c:v>284008.485172921</c:v>
                </c:pt>
                <c:pt idx="91">
                  <c:v>283166.162422789</c:v>
                </c:pt>
                <c:pt idx="92">
                  <c:v>282296.5537514928</c:v>
                </c:pt>
                <c:pt idx="93">
                  <c:v>281400.7186202765</c:v>
                </c:pt>
                <c:pt idx="94">
                  <c:v>280479.6870916964</c:v>
                </c:pt>
                <c:pt idx="95">
                  <c:v>279534.4604707891</c:v>
                </c:pt>
                <c:pt idx="96">
                  <c:v>278566.0119406166</c:v>
                </c:pt>
                <c:pt idx="97">
                  <c:v>277575.2871916853</c:v>
                </c:pt>
                <c:pt idx="98">
                  <c:v>276563.2050447273</c:v>
                </c:pt>
                <c:pt idx="99">
                  <c:v>275530.6580664435</c:v>
                </c:pt>
                <c:pt idx="100">
                  <c:v>274478.513177809</c:v>
                </c:pt>
                <c:pt idx="101">
                  <c:v>273407.6122545605</c:v>
                </c:pt>
                <c:pt idx="102">
                  <c:v>272318.7727196324</c:v>
                </c:pt>
                <c:pt idx="103">
                  <c:v>271212.7881271949</c:v>
                </c:pt>
                <c:pt idx="104">
                  <c:v>270090.4287380965</c:v>
                </c:pt>
                <c:pt idx="105">
                  <c:v>268952.442086488</c:v>
                </c:pt>
                <c:pt idx="106">
                  <c:v>267799.5535374624</c:v>
                </c:pt>
                <c:pt idx="107">
                  <c:v>266632.4668355464</c:v>
                </c:pt>
                <c:pt idx="108">
                  <c:v>265451.864643931</c:v>
                </c:pt>
                <c:pt idx="109">
                  <c:v>264258.4090743277</c:v>
                </c:pt>
                <c:pt idx="110">
                  <c:v>263052.7422073818</c:v>
                </c:pt>
                <c:pt idx="111">
                  <c:v>261835.4866035783</c:v>
                </c:pt>
                <c:pt idx="112">
                  <c:v>260607.2458045976</c:v>
                </c:pt>
                <c:pt idx="113">
                  <c:v>259368.604825106</c:v>
                </c:pt>
                <c:pt idx="114">
                  <c:v>258120.130634971</c:v>
                </c:pt>
                <c:pt idx="115">
                  <c:v>256862.372631901</c:v>
                </c:pt>
                <c:pt idx="116">
                  <c:v>255595.8631045495</c:v>
                </c:pt>
                <c:pt idx="117">
                  <c:v>254321.117686102</c:v>
                </c:pt>
                <c:pt idx="118">
                  <c:v>253038.6357984017</c:v>
                </c:pt>
                <c:pt idx="119">
                  <c:v>251748.9010866722</c:v>
                </c:pt>
              </c:numCache>
            </c:numRef>
          </c:yVal>
          <c:smooth val="0"/>
          <c:extLst xmlns:c16r2="http://schemas.microsoft.com/office/drawing/2015/06/chart">
            <c:ext xmlns:c16="http://schemas.microsoft.com/office/drawing/2014/chart" uri="{C3380CC4-5D6E-409C-BE32-E72D297353CC}">
              <c16:uniqueId val="{00000002-27C8-4702-BEA2-8FF27B2BE151}"/>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4172.489922341658</c:v>
                </c:pt>
                <c:pt idx="2">
                  <c:v>8424.366019844905</c:v>
                </c:pt>
                <c:pt idx="3">
                  <c:v>12751.5173041192</c:v>
                </c:pt>
                <c:pt idx="4">
                  <c:v>17150.13658217015</c:v>
                </c:pt>
                <c:pt idx="5">
                  <c:v>21616.5810245641</c:v>
                </c:pt>
                <c:pt idx="6">
                  <c:v>26147.34618027136</c:v>
                </c:pt>
                <c:pt idx="7">
                  <c:v>30739.0461620912</c:v>
                </c:pt>
                <c:pt idx="8">
                  <c:v>35388.3983082783</c:v>
                </c:pt>
                <c:pt idx="9">
                  <c:v>40092.21132550105</c:v>
                </c:pt>
                <c:pt idx="10">
                  <c:v>44847.37613727198</c:v>
                </c:pt>
                <c:pt idx="11">
                  <c:v>49650.85883179563</c:v>
                </c:pt>
                <c:pt idx="12">
                  <c:v>54499.69523590313</c:v>
                </c:pt>
                <c:pt idx="13">
                  <c:v>57531.65081255371</c:v>
                </c:pt>
                <c:pt idx="14">
                  <c:v>60521.21301400917</c:v>
                </c:pt>
                <c:pt idx="15">
                  <c:v>63463.63218378092</c:v>
                </c:pt>
                <c:pt idx="16">
                  <c:v>66356.33951227994</c:v>
                </c:pt>
                <c:pt idx="17">
                  <c:v>69197.07149562845</c:v>
                </c:pt>
                <c:pt idx="18">
                  <c:v>71983.8296389801</c:v>
                </c:pt>
                <c:pt idx="19">
                  <c:v>74714.8529662201</c:v>
                </c:pt>
                <c:pt idx="20">
                  <c:v>77388.5949058269</c:v>
                </c:pt>
                <c:pt idx="21">
                  <c:v>80003.70362792791</c:v>
                </c:pt>
                <c:pt idx="22">
                  <c:v>82559.00513528753</c:v>
                </c:pt>
                <c:pt idx="23">
                  <c:v>85053.48856506821</c:v>
                </c:pt>
                <c:pt idx="24">
                  <c:v>87486.29327761044</c:v>
                </c:pt>
                <c:pt idx="25">
                  <c:v>89856.69740103651</c:v>
                </c:pt>
                <c:pt idx="26">
                  <c:v>92162.70314250239</c:v>
                </c:pt>
                <c:pt idx="27">
                  <c:v>94403.86819404712</c:v>
                </c:pt>
                <c:pt idx="28">
                  <c:v>96579.85251823485</c:v>
                </c:pt>
                <c:pt idx="29">
                  <c:v>98690.41404057021</c:v>
                </c:pt>
                <c:pt idx="30">
                  <c:v>100735.4028805164</c:v>
                </c:pt>
                <c:pt idx="31">
                  <c:v>102714.7557842345</c:v>
                </c:pt>
                <c:pt idx="32">
                  <c:v>104628.4907874991</c:v>
                </c:pt>
                <c:pt idx="33">
                  <c:v>106476.7021072712</c:v>
                </c:pt>
                <c:pt idx="34">
                  <c:v>108259.5552584124</c:v>
                </c:pt>
                <c:pt idx="35">
                  <c:v>109977.282390741</c:v>
                </c:pt>
                <c:pt idx="36">
                  <c:v>111630.1778407162</c:v>
                </c:pt>
                <c:pt idx="37">
                  <c:v>113218.5938913848</c:v>
                </c:pt>
                <c:pt idx="38">
                  <c:v>114742.9367338505</c:v>
                </c:pt>
                <c:pt idx="39">
                  <c:v>116203.6616980936</c:v>
                </c:pt>
                <c:pt idx="40">
                  <c:v>117601.2706723188</c:v>
                </c:pt>
                <c:pt idx="41">
                  <c:v>118936.308593536</c:v>
                </c:pt>
                <c:pt idx="42">
                  <c:v>120209.3601253075</c:v>
                </c:pt>
                <c:pt idx="43">
                  <c:v>121421.0465057017</c:v>
                </c:pt>
                <c:pt idx="44">
                  <c:v>122572.0225576246</c:v>
                </c:pt>
                <c:pt idx="45">
                  <c:v>123662.9738541751</c:v>
                </c:pt>
                <c:pt idx="46">
                  <c:v>124694.6140320366</c:v>
                </c:pt>
                <c:pt idx="47">
                  <c:v>125667.682246204</c:v>
                </c:pt>
                <c:pt idx="48">
                  <c:v>126582.9407596586</c:v>
                </c:pt>
                <c:pt idx="49">
                  <c:v>127441.1726618828</c:v>
                </c:pt>
                <c:pt idx="50">
                  <c:v>128243.1797103651</c:v>
                </c:pt>
                <c:pt idx="51">
                  <c:v>128989.7802895023</c:v>
                </c:pt>
                <c:pt idx="52">
                  <c:v>129681.8074811993</c:v>
                </c:pt>
                <c:pt idx="53">
                  <c:v>130320.1072430278</c:v>
                </c:pt>
                <c:pt idx="54">
                  <c:v>130905.5366883185</c:v>
                </c:pt>
                <c:pt idx="55">
                  <c:v>131438.9624635121</c:v>
                </c:pt>
                <c:pt idx="56">
                  <c:v>131921.259218304</c:v>
                </c:pt>
                <c:pt idx="57">
                  <c:v>132353.3081642613</c:v>
                </c:pt>
                <c:pt idx="58">
                  <c:v>132735.9957178039</c:v>
                </c:pt>
                <c:pt idx="59">
                  <c:v>133070.2122236141</c:v>
                </c:pt>
                <c:pt idx="60">
                  <c:v>133356.8507546831</c:v>
                </c:pt>
                <c:pt idx="61">
                  <c:v>133596.8059853911</c:v>
                </c:pt>
                <c:pt idx="62">
                  <c:v>133790.9731341517</c:v>
                </c:pt>
                <c:pt idx="63">
                  <c:v>133940.246972313</c:v>
                </c:pt>
                <c:pt idx="64">
                  <c:v>134045.5208961419</c:v>
                </c:pt>
                <c:pt idx="65">
                  <c:v>134107.6860588563</c:v>
                </c:pt>
                <c:pt idx="66">
                  <c:v>134127.6305597981</c:v>
                </c:pt>
                <c:pt idx="67">
                  <c:v>134106.2386879735</c:v>
                </c:pt>
                <c:pt idx="68">
                  <c:v>134044.3902172977</c:v>
                </c:pt>
                <c:pt idx="69">
                  <c:v>133942.9597510002</c:v>
                </c:pt>
                <c:pt idx="70">
                  <c:v>133802.8161127563</c:v>
                </c:pt>
                <c:pt idx="71">
                  <c:v>133624.8217822257</c:v>
                </c:pt>
                <c:pt idx="72">
                  <c:v>133409.8323727625</c:v>
                </c:pt>
                <c:pt idx="73">
                  <c:v>133158.696149173</c:v>
                </c:pt>
                <c:pt idx="74">
                  <c:v>132872.2535834934</c:v>
                </c:pt>
                <c:pt idx="75">
                  <c:v>132551.3369468353</c:v>
                </c:pt>
                <c:pt idx="76">
                  <c:v>132196.7699354433</c:v>
                </c:pt>
                <c:pt idx="77">
                  <c:v>131809.367329189</c:v>
                </c:pt>
                <c:pt idx="78">
                  <c:v>131389.9346808076</c:v>
                </c:pt>
                <c:pt idx="79">
                  <c:v>130939.2680342523</c:v>
                </c:pt>
                <c:pt idx="80">
                  <c:v>130458.1536706202</c:v>
                </c:pt>
                <c:pt idx="81">
                  <c:v>129947.3678801716</c:v>
                </c:pt>
                <c:pt idx="82">
                  <c:v>129407.6767590307</c:v>
                </c:pt>
                <c:pt idx="83">
                  <c:v>128839.8360292162</c:v>
                </c:pt>
                <c:pt idx="84">
                  <c:v>128244.5908807246</c:v>
                </c:pt>
                <c:pt idx="85">
                  <c:v>127622.6758344253</c:v>
                </c:pt>
                <c:pt idx="86">
                  <c:v>126974.8146246076</c:v>
                </c:pt>
                <c:pt idx="87">
                  <c:v>126301.7201000541</c:v>
                </c:pt>
                <c:pt idx="88">
                  <c:v>125604.0941425792</c:v>
                </c:pt>
                <c:pt idx="89">
                  <c:v>124882.6276020156</c:v>
                </c:pt>
                <c:pt idx="90">
                  <c:v>124138.0002466706</c:v>
                </c:pt>
                <c:pt idx="91">
                  <c:v>123370.8807283435</c:v>
                </c:pt>
                <c:pt idx="92">
                  <c:v>122581.9265610124</c:v>
                </c:pt>
                <c:pt idx="93">
                  <c:v>121771.7841123524</c:v>
                </c:pt>
                <c:pt idx="94">
                  <c:v>120941.0886072912</c:v>
                </c:pt>
                <c:pt idx="95">
                  <c:v>120090.4641428364</c:v>
                </c:pt>
                <c:pt idx="96">
                  <c:v>119220.52371345</c:v>
                </c:pt>
                <c:pt idx="97">
                  <c:v>118331.8692462845</c:v>
                </c:pt>
                <c:pt idx="98">
                  <c:v>117425.0916456203</c:v>
                </c:pt>
                <c:pt idx="99">
                  <c:v>116500.7708458772</c:v>
                </c:pt>
                <c:pt idx="100">
                  <c:v>115559.4758726174</c:v>
                </c:pt>
                <c:pt idx="101">
                  <c:v>114601.7649109636</c:v>
                </c:pt>
                <c:pt idx="102">
                  <c:v>113628.1853808991</c:v>
                </c:pt>
                <c:pt idx="103">
                  <c:v>112639.2740189456</c:v>
                </c:pt>
                <c:pt idx="104">
                  <c:v>111635.5569657285</c:v>
                </c:pt>
                <c:pt idx="105">
                  <c:v>110617.549858971</c:v>
                </c:pt>
                <c:pt idx="106">
                  <c:v>109585.7579314827</c:v>
                </c:pt>
                <c:pt idx="107">
                  <c:v>108540.6761137284</c:v>
                </c:pt>
                <c:pt idx="108">
                  <c:v>107482.7891405816</c:v>
                </c:pt>
                <c:pt idx="109">
                  <c:v>106412.5716618942</c:v>
                </c:pt>
                <c:pt idx="110">
                  <c:v>105330.4883565344</c:v>
                </c:pt>
                <c:pt idx="111">
                  <c:v>104236.9940495414</c:v>
                </c:pt>
                <c:pt idx="112">
                  <c:v>103132.5338321039</c:v>
                </c:pt>
                <c:pt idx="113">
                  <c:v>102017.5431840448</c:v>
                </c:pt>
                <c:pt idx="114">
                  <c:v>100892.448098542</c:v>
                </c:pt>
                <c:pt idx="115">
                  <c:v>99757.6652088093</c:v>
                </c:pt>
                <c:pt idx="116">
                  <c:v>98613.60191648965</c:v>
                </c:pt>
                <c:pt idx="117">
                  <c:v>97460.65652152034</c:v>
                </c:pt>
                <c:pt idx="118">
                  <c:v>96299.21835324701</c:v>
                </c:pt>
                <c:pt idx="119">
                  <c:v>95129.6679025751</c:v>
                </c:pt>
              </c:numCache>
            </c:numRef>
          </c:yVal>
          <c:smooth val="0"/>
          <c:extLst xmlns:c16r2="http://schemas.microsoft.com/office/drawing/2015/06/chart">
            <c:ext xmlns:c16="http://schemas.microsoft.com/office/drawing/2014/chart" uri="{C3380CC4-5D6E-409C-BE32-E72D297353CC}">
              <c16:uniqueId val="{00000003-27C8-4702-BEA2-8FF27B2BE151}"/>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8344.979844683179</c:v>
                </c:pt>
                <c:pt idx="2">
                  <c:v>17002.2976110892</c:v>
                </c:pt>
                <c:pt idx="3">
                  <c:v>25956.66612932668</c:v>
                </c:pt>
                <c:pt idx="4">
                  <c:v>35193.68945344025</c:v>
                </c:pt>
                <c:pt idx="5">
                  <c:v>44699.58012040192</c:v>
                </c:pt>
                <c:pt idx="6">
                  <c:v>54461.10278204059</c:v>
                </c:pt>
                <c:pt idx="7">
                  <c:v>64465.52903468814</c:v>
                </c:pt>
                <c:pt idx="8">
                  <c:v>74700.6003180528</c:v>
                </c:pt>
                <c:pt idx="9">
                  <c:v>85154.49711234309</c:v>
                </c:pt>
                <c:pt idx="10">
                  <c:v>95815.81306257797</c:v>
                </c:pt>
                <c:pt idx="11">
                  <c:v>106673.5329664515</c:v>
                </c:pt>
                <c:pt idx="12">
                  <c:v>117717.0138005367</c:v>
                </c:pt>
                <c:pt idx="13">
                  <c:v>125217.2962787556</c:v>
                </c:pt>
                <c:pt idx="14">
                  <c:v>132523.1689710165</c:v>
                </c:pt>
                <c:pt idx="15">
                  <c:v>139632.9902371145</c:v>
                </c:pt>
                <c:pt idx="16">
                  <c:v>146548.5011133298</c:v>
                </c:pt>
                <c:pt idx="17">
                  <c:v>153271.4847338775</c:v>
                </c:pt>
                <c:pt idx="18">
                  <c:v>159803.7782084113</c:v>
                </c:pt>
                <c:pt idx="19">
                  <c:v>166147.2891395071</c:v>
                </c:pt>
                <c:pt idx="20">
                  <c:v>172304.0055618265</c:v>
                </c:pt>
                <c:pt idx="21">
                  <c:v>178276.0009251288</c:v>
                </c:pt>
                <c:pt idx="22">
                  <c:v>184065.435410091</c:v>
                </c:pt>
                <c:pt idx="23">
                  <c:v>189674.5545668277</c:v>
                </c:pt>
                <c:pt idx="24">
                  <c:v>195105.6860344089</c:v>
                </c:pt>
                <c:pt idx="25">
                  <c:v>200361.2349205017</c:v>
                </c:pt>
                <c:pt idx="26">
                  <c:v>205440.8694335567</c:v>
                </c:pt>
                <c:pt idx="27">
                  <c:v>210347.0328521852</c:v>
                </c:pt>
                <c:pt idx="28">
                  <c:v>215082.2312108721</c:v>
                </c:pt>
                <c:pt idx="29">
                  <c:v>219649.0297076036</c:v>
                </c:pt>
                <c:pt idx="30">
                  <c:v>224050.0466906878</c:v>
                </c:pt>
                <c:pt idx="31">
                  <c:v>228287.9475347786</c:v>
                </c:pt>
                <c:pt idx="32">
                  <c:v>232365.4385687059</c:v>
                </c:pt>
                <c:pt idx="33">
                  <c:v>236285.2611369053</c:v>
                </c:pt>
                <c:pt idx="34">
                  <c:v>240050.1858521481</c:v>
                </c:pt>
                <c:pt idx="35">
                  <c:v>243663.0070791752</c:v>
                </c:pt>
                <c:pt idx="36">
                  <c:v>247126.5376750813</c:v>
                </c:pt>
                <c:pt idx="37">
                  <c:v>250443.6040019621</c:v>
                </c:pt>
                <c:pt idx="38">
                  <c:v>253617.0412195362</c:v>
                </c:pt>
                <c:pt idx="39">
                  <c:v>256649.687009391</c:v>
                </c:pt>
                <c:pt idx="40">
                  <c:v>259544.3794598477</c:v>
                </c:pt>
                <c:pt idx="41">
                  <c:v>262303.9531577253</c:v>
                </c:pt>
                <c:pt idx="42">
                  <c:v>264931.2355660063</c:v>
                </c:pt>
                <c:pt idx="43">
                  <c:v>267429.0436623816</c:v>
                </c:pt>
                <c:pt idx="44">
                  <c:v>269800.1808276355</c:v>
                </c:pt>
                <c:pt idx="45">
                  <c:v>272047.4339726342</c:v>
                </c:pt>
                <c:pt idx="46">
                  <c:v>274173.5708924321</c:v>
                </c:pt>
                <c:pt idx="47">
                  <c:v>276181.3378361225</c:v>
                </c:pt>
                <c:pt idx="48">
                  <c:v>278073.4572810503</c:v>
                </c:pt>
                <c:pt idx="49">
                  <c:v>279852.6259003845</c:v>
                </c:pt>
                <c:pt idx="50">
                  <c:v>281521.5127132708</c:v>
                </c:pt>
                <c:pt idx="51">
                  <c:v>283082.7574071916</c:v>
                </c:pt>
                <c:pt idx="52">
                  <c:v>284538.9688218401</c:v>
                </c:pt>
                <c:pt idx="53">
                  <c:v>285892.7235868496</c:v>
                </c:pt>
                <c:pt idx="54">
                  <c:v>287146.5649028672</c:v>
                </c:pt>
                <c:pt idx="55">
                  <c:v>288303.0014572907</c:v>
                </c:pt>
                <c:pt idx="56">
                  <c:v>289364.5064663631</c:v>
                </c:pt>
                <c:pt idx="57">
                  <c:v>290333.516835714</c:v>
                </c:pt>
                <c:pt idx="58">
                  <c:v>291212.4324318515</c:v>
                </c:pt>
                <c:pt idx="59">
                  <c:v>292003.6154574733</c:v>
                </c:pt>
                <c:pt idx="60">
                  <c:v>292709.389923847</c:v>
                </c:pt>
                <c:pt idx="61">
                  <c:v>293332.0412138661</c:v>
                </c:pt>
                <c:pt idx="62">
                  <c:v>293873.8157297308</c:v>
                </c:pt>
                <c:pt idx="63">
                  <c:v>294336.9206195166</c:v>
                </c:pt>
                <c:pt idx="64">
                  <c:v>294723.5235772266</c:v>
                </c:pt>
                <c:pt idx="65">
                  <c:v>295035.7527112027</c:v>
                </c:pt>
                <c:pt idx="66">
                  <c:v>295275.6964760674</c:v>
                </c:pt>
                <c:pt idx="67">
                  <c:v>295445.403663622</c:v>
                </c:pt>
                <c:pt idx="68">
                  <c:v>295546.8834483912</c:v>
                </c:pt>
                <c:pt idx="69">
                  <c:v>295582.1054837685</c:v>
                </c:pt>
                <c:pt idx="70">
                  <c:v>295553.0000448897</c:v>
                </c:pt>
                <c:pt idx="71">
                  <c:v>295461.4582146474</c:v>
                </c:pt>
                <c:pt idx="72">
                  <c:v>295309.3321094238</c:v>
                </c:pt>
                <c:pt idx="73">
                  <c:v>295098.4351413354</c:v>
                </c:pt>
                <c:pt idx="74">
                  <c:v>294830.5423139611</c:v>
                </c:pt>
                <c:pt idx="75">
                  <c:v>294507.3905487041</c:v>
                </c:pt>
                <c:pt idx="76">
                  <c:v>294130.679039114</c:v>
                </c:pt>
                <c:pt idx="77">
                  <c:v>293702.069630642</c:v>
                </c:pt>
                <c:pt idx="78">
                  <c:v>293223.1872234629</c:v>
                </c:pt>
                <c:pt idx="79">
                  <c:v>292695.6201961334</c:v>
                </c:pt>
                <c:pt idx="80">
                  <c:v>292120.920847995</c:v>
                </c:pt>
                <c:pt idx="81">
                  <c:v>291500.6058583639</c:v>
                </c:pt>
                <c:pt idx="82">
                  <c:v>290836.156760653</c:v>
                </c:pt>
                <c:pt idx="83">
                  <c:v>290129.02042971</c:v>
                </c:pt>
                <c:pt idx="84">
                  <c:v>289380.609580744</c:v>
                </c:pt>
                <c:pt idx="85">
                  <c:v>288592.3032783265</c:v>
                </c:pt>
                <c:pt idx="86">
                  <c:v>287765.4474540518</c:v>
                </c:pt>
                <c:pt idx="87">
                  <c:v>286901.3554315241</c:v>
                </c:pt>
                <c:pt idx="88">
                  <c:v>286001.3084574277</c:v>
                </c:pt>
                <c:pt idx="89">
                  <c:v>285066.5562375374</c:v>
                </c:pt>
                <c:pt idx="90">
                  <c:v>284098.3174765719</c:v>
                </c:pt>
                <c:pt idx="91">
                  <c:v>283097.7804208919</c:v>
                </c:pt>
                <c:pt idx="92">
                  <c:v>282066.1034031128</c:v>
                </c:pt>
                <c:pt idx="93">
                  <c:v>281004.4153877396</c:v>
                </c:pt>
                <c:pt idx="94">
                  <c:v>279913.8165170425</c:v>
                </c:pt>
                <c:pt idx="95">
                  <c:v>278795.3786563975</c:v>
                </c:pt>
                <c:pt idx="96">
                  <c:v>277650.1459384242</c:v>
                </c:pt>
                <c:pt idx="97">
                  <c:v>276479.1353052317</c:v>
                </c:pt>
                <c:pt idx="98">
                  <c:v>275283.3370482428</c:v>
                </c:pt>
                <c:pt idx="99">
                  <c:v>274063.7153449938</c:v>
                </c:pt>
                <c:pt idx="100">
                  <c:v>272821.208792429</c:v>
                </c:pt>
                <c:pt idx="101">
                  <c:v>271556.7309362323</c:v>
                </c:pt>
                <c:pt idx="102">
                  <c:v>270271.1707957644</c:v>
                </c:pt>
                <c:pt idx="103">
                  <c:v>268965.3933842151</c:v>
                </c:pt>
                <c:pt idx="104">
                  <c:v>267640.2402236301</c:v>
                </c:pt>
                <c:pt idx="105">
                  <c:v>266296.5298544815</c:v>
                </c:pt>
                <c:pt idx="106">
                  <c:v>264935.0583395039</c:v>
                </c:pt>
                <c:pt idx="107">
                  <c:v>263556.5997615095</c:v>
                </c:pt>
                <c:pt idx="108">
                  <c:v>262161.9067149987</c:v>
                </c:pt>
                <c:pt idx="109">
                  <c:v>260751.7107912949</c:v>
                </c:pt>
                <c:pt idx="110">
                  <c:v>259326.7230570687</c:v>
                </c:pt>
                <c:pt idx="111">
                  <c:v>257887.6345260646</c:v>
                </c:pt>
                <c:pt idx="112">
                  <c:v>256435.1166238938</c:v>
                </c:pt>
                <c:pt idx="113">
                  <c:v>254969.8216457707</c:v>
                </c:pt>
                <c:pt idx="114">
                  <c:v>253492.3832070907</c:v>
                </c:pt>
                <c:pt idx="115">
                  <c:v>252003.4166867628</c:v>
                </c:pt>
                <c:pt idx="116">
                  <c:v>250503.5196632226</c:v>
                </c:pt>
                <c:pt idx="117">
                  <c:v>248993.2723430698</c:v>
                </c:pt>
                <c:pt idx="118">
                  <c:v>247473.2379822978</c:v>
                </c:pt>
                <c:pt idx="119">
                  <c:v>245943.9633000726</c:v>
                </c:pt>
              </c:numCache>
            </c:numRef>
          </c:yVal>
          <c:smooth val="0"/>
          <c:extLst xmlns:c16r2="http://schemas.microsoft.com/office/drawing/2015/06/chart">
            <c:ext xmlns:c16="http://schemas.microsoft.com/office/drawing/2014/chart" uri="{C3380CC4-5D6E-409C-BE32-E72D297353CC}">
              <c16:uniqueId val="{00000004-27C8-4702-BEA2-8FF27B2BE151}"/>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6757.52160245972</c:v>
                </c:pt>
                <c:pt idx="2">
                  <c:v>13759.6927075088</c:v>
                </c:pt>
                <c:pt idx="3">
                  <c:v>20992.74677888188</c:v>
                </c:pt>
                <c:pt idx="4">
                  <c:v>28443.88346434897</c:v>
                </c:pt>
                <c:pt idx="5">
                  <c:v>36100.96719058498</c:v>
                </c:pt>
                <c:pt idx="6">
                  <c:v>43952.4580274783</c:v>
                </c:pt>
                <c:pt idx="7">
                  <c:v>51987.3557722338</c:v>
                </c:pt>
                <c:pt idx="8">
                  <c:v>60195.15376593937</c:v>
                </c:pt>
                <c:pt idx="9">
                  <c:v>68565.80038955317</c:v>
                </c:pt>
                <c:pt idx="10">
                  <c:v>77089.66663749701</c:v>
                </c:pt>
                <c:pt idx="11">
                  <c:v>85757.51851613515</c:v>
                </c:pt>
                <c:pt idx="12">
                  <c:v>94560.4932867532</c:v>
                </c:pt>
                <c:pt idx="13">
                  <c:v>99733.04292736031</c:v>
                </c:pt>
                <c:pt idx="14">
                  <c:v>104741.0408581644</c:v>
                </c:pt>
                <c:pt idx="15">
                  <c:v>109581.874337655</c:v>
                </c:pt>
                <c:pt idx="16">
                  <c:v>114256.9281098947</c:v>
                </c:pt>
                <c:pt idx="17">
                  <c:v>118767.8475426668</c:v>
                </c:pt>
                <c:pt idx="18">
                  <c:v>123116.4856342166</c:v>
                </c:pt>
                <c:pt idx="19">
                  <c:v>127304.8710023498</c:v>
                </c:pt>
                <c:pt idx="20">
                  <c:v>131335.180967366</c:v>
                </c:pt>
                <c:pt idx="21">
                  <c:v>135209.718687157</c:v>
                </c:pt>
                <c:pt idx="22">
                  <c:v>138930.8935741084</c:v>
                </c:pt>
                <c:pt idx="23">
                  <c:v>142501.2043890897</c:v>
                </c:pt>
                <c:pt idx="24">
                  <c:v>145923.2245363626</c:v>
                </c:pt>
                <c:pt idx="25">
                  <c:v>149199.5891831596</c:v>
                </c:pt>
                <c:pt idx="26">
                  <c:v>152330.871040608</c:v>
                </c:pt>
                <c:pt idx="27">
                  <c:v>155319.7523275011</c:v>
                </c:pt>
                <c:pt idx="28">
                  <c:v>158168.9495550822</c:v>
                </c:pt>
                <c:pt idx="29">
                  <c:v>160881.2045701412</c:v>
                </c:pt>
                <c:pt idx="30">
                  <c:v>163459.2781387344</c:v>
                </c:pt>
                <c:pt idx="31">
                  <c:v>165905.9439855567</c:v>
                </c:pt>
                <c:pt idx="32">
                  <c:v>168223.9832938286</c:v>
                </c:pt>
                <c:pt idx="33">
                  <c:v>170416.1796359504</c:v>
                </c:pt>
                <c:pt idx="34">
                  <c:v>172485.3143070501</c:v>
                </c:pt>
                <c:pt idx="35">
                  <c:v>174434.162035516</c:v>
                </c:pt>
                <c:pt idx="36">
                  <c:v>176265.4870463575</c:v>
                </c:pt>
                <c:pt idx="37">
                  <c:v>177982.0394548522</c:v>
                </c:pt>
                <c:pt idx="38">
                  <c:v>179586.5519693661</c:v>
                </c:pt>
                <c:pt idx="39">
                  <c:v>181081.7358053422</c:v>
                </c:pt>
                <c:pt idx="40">
                  <c:v>182470.279129862</c:v>
                </c:pt>
                <c:pt idx="41">
                  <c:v>183754.8445594632</c:v>
                </c:pt>
                <c:pt idx="42">
                  <c:v>184938.0669020182</c:v>
                </c:pt>
                <c:pt idx="43">
                  <c:v>186022.5511228107</c:v>
                </c:pt>
                <c:pt idx="44">
                  <c:v>187010.8705196574</c:v>
                </c:pt>
                <c:pt idx="45">
                  <c:v>187905.5650929979</c:v>
                </c:pt>
                <c:pt idx="46">
                  <c:v>188709.1400978032</c:v>
                </c:pt>
                <c:pt idx="47">
                  <c:v>189424.0647649632</c:v>
                </c:pt>
                <c:pt idx="48">
                  <c:v>190052.7711805806</c:v>
                </c:pt>
                <c:pt idx="49">
                  <c:v>190597.6533123055</c:v>
                </c:pt>
                <c:pt idx="50">
                  <c:v>191061.0661725118</c:v>
                </c:pt>
                <c:pt idx="51">
                  <c:v>191445.3251087395</c:v>
                </c:pt>
                <c:pt idx="52">
                  <c:v>191752.7052119896</c:v>
                </c:pt>
                <c:pt idx="53">
                  <c:v>191985.440835429</c:v>
                </c:pt>
                <c:pt idx="54">
                  <c:v>192145.7252148914</c:v>
                </c:pt>
                <c:pt idx="55">
                  <c:v>192235.710183728</c:v>
                </c:pt>
                <c:pt idx="56">
                  <c:v>192257.5059750006</c:v>
                </c:pt>
                <c:pt idx="57">
                  <c:v>192213.1811044207</c:v>
                </c:pt>
                <c:pt idx="58">
                  <c:v>192104.7623278503</c:v>
                </c:pt>
                <c:pt idx="59">
                  <c:v>191934.2346675468</c:v>
                </c:pt>
                <c:pt idx="60">
                  <c:v>191703.5415016962</c:v>
                </c:pt>
                <c:pt idx="61">
                  <c:v>191414.5847121016</c:v>
                </c:pt>
                <c:pt idx="62">
                  <c:v>191069.224885237</c:v>
                </c:pt>
                <c:pt idx="63">
                  <c:v>190669.2815621356</c:v>
                </c:pt>
                <c:pt idx="64">
                  <c:v>190216.5335328947</c:v>
                </c:pt>
                <c:pt idx="65">
                  <c:v>189712.7191718318</c:v>
                </c:pt>
                <c:pt idx="66">
                  <c:v>189159.5368095725</c:v>
                </c:pt>
                <c:pt idx="67">
                  <c:v>188558.6451385978</c:v>
                </c:pt>
                <c:pt idx="68">
                  <c:v>187911.6636489911</c:v>
                </c:pt>
                <c:pt idx="69">
                  <c:v>187220.1730913403</c:v>
                </c:pt>
                <c:pt idx="70">
                  <c:v>186485.7159639457</c:v>
                </c:pt>
                <c:pt idx="71">
                  <c:v>185709.7970216686</c:v>
                </c:pt>
                <c:pt idx="72">
                  <c:v>184893.8838039474</c:v>
                </c:pt>
                <c:pt idx="73">
                  <c:v>184039.4071796394</c:v>
                </c:pt>
                <c:pt idx="74">
                  <c:v>183147.761906554</c:v>
                </c:pt>
                <c:pt idx="75">
                  <c:v>182220.3072036281</c:v>
                </c:pt>
                <c:pt idx="76">
                  <c:v>181258.3673338951</c:v>
                </c:pt>
                <c:pt idx="77">
                  <c:v>180263.2321964796</c:v>
                </c:pt>
                <c:pt idx="78">
                  <c:v>179236.1579260107</c:v>
                </c:pt>
                <c:pt idx="79">
                  <c:v>178178.3674979287</c:v>
                </c:pt>
                <c:pt idx="80">
                  <c:v>177091.0513383062</c:v>
                </c:pt>
                <c:pt idx="81">
                  <c:v>175975.367936864</c:v>
                </c:pt>
                <c:pt idx="82">
                  <c:v>174832.4444620099</c:v>
                </c:pt>
                <c:pt idx="83">
                  <c:v>173663.3773767636</c:v>
                </c:pt>
                <c:pt idx="84">
                  <c:v>172469.2330545653</c:v>
                </c:pt>
                <c:pt idx="85">
                  <c:v>171251.0483940141</c:v>
                </c:pt>
                <c:pt idx="86">
                  <c:v>170009.8314316738</c:v>
                </c:pt>
                <c:pt idx="87">
                  <c:v>168746.5619521425</c:v>
                </c:pt>
                <c:pt idx="88">
                  <c:v>167462.192094665</c:v>
                </c:pt>
                <c:pt idx="89">
                  <c:v>166157.6469556121</c:v>
                </c:pt>
                <c:pt idx="90">
                  <c:v>164833.8251862205</c:v>
                </c:pt>
                <c:pt idx="91">
                  <c:v>163491.5995850386</c:v>
                </c:pt>
                <c:pt idx="92">
                  <c:v>162131.8176845761</c:v>
                </c:pt>
                <c:pt idx="93">
                  <c:v>160755.3023316972</c:v>
                </c:pt>
                <c:pt idx="94">
                  <c:v>159362.8522613577</c:v>
                </c:pt>
                <c:pt idx="95">
                  <c:v>157955.242663308</c:v>
                </c:pt>
                <c:pt idx="96">
                  <c:v>156533.2257414386</c:v>
                </c:pt>
                <c:pt idx="97">
                  <c:v>155097.5312654767</c:v>
                </c:pt>
                <c:pt idx="98">
                  <c:v>153648.8671147805</c:v>
                </c:pt>
                <c:pt idx="99">
                  <c:v>152187.9198139971</c:v>
                </c:pt>
                <c:pt idx="100">
                  <c:v>150715.355060399</c:v>
                </c:pt>
                <c:pt idx="101">
                  <c:v>149231.8182427278</c:v>
                </c:pt>
                <c:pt idx="102">
                  <c:v>147737.9349514078</c:v>
                </c:pt>
                <c:pt idx="103">
                  <c:v>146234.3114800085</c:v>
                </c:pt>
                <c:pt idx="104">
                  <c:v>144721.5353178652</c:v>
                </c:pt>
                <c:pt idx="105">
                  <c:v>143200.1756337876</c:v>
                </c:pt>
                <c:pt idx="106">
                  <c:v>141670.7837507925</c:v>
                </c:pt>
                <c:pt idx="107">
                  <c:v>140133.8936118372</c:v>
                </c:pt>
                <c:pt idx="108">
                  <c:v>138590.022236533</c:v>
                </c:pt>
                <c:pt idx="109">
                  <c:v>137039.6701688222</c:v>
                </c:pt>
                <c:pt idx="110">
                  <c:v>135483.321915644</c:v>
                </c:pt>
                <c:pt idx="111">
                  <c:v>133921.4463766105</c:v>
                </c:pt>
                <c:pt idx="112">
                  <c:v>132354.4972647158</c:v>
                </c:pt>
                <c:pt idx="113">
                  <c:v>130782.9135181461</c:v>
                </c:pt>
                <c:pt idx="114">
                  <c:v>129207.1197032258</c:v>
                </c:pt>
                <c:pt idx="115">
                  <c:v>127627.5264085764</c:v>
                </c:pt>
                <c:pt idx="116">
                  <c:v>126044.5306305694</c:v>
                </c:pt>
                <c:pt idx="117">
                  <c:v>124458.5161501365</c:v>
                </c:pt>
                <c:pt idx="118">
                  <c:v>122869.8539010417</c:v>
                </c:pt>
                <c:pt idx="119">
                  <c:v>121278.9023297029</c:v>
                </c:pt>
              </c:numCache>
            </c:numRef>
          </c:yVal>
          <c:smooth val="0"/>
          <c:extLst xmlns:c16r2="http://schemas.microsoft.com/office/drawing/2015/06/chart">
            <c:ext xmlns:c16="http://schemas.microsoft.com/office/drawing/2014/chart" uri="{C3380CC4-5D6E-409C-BE32-E72D297353CC}">
              <c16:uniqueId val="{00000005-27C8-4702-BEA2-8FF27B2BE151}"/>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8295.0277080941</c:v>
                </c:pt>
                <c:pt idx="2">
                  <c:v>16891.60292533925</c:v>
                </c:pt>
                <c:pt idx="3">
                  <c:v>25773.44398067985</c:v>
                </c:pt>
                <c:pt idx="4">
                  <c:v>34925.3387724068</c:v>
                </c:pt>
                <c:pt idx="5">
                  <c:v>44332.81969679822</c:v>
                </c:pt>
                <c:pt idx="6">
                  <c:v>53982.09157789847</c:v>
                </c:pt>
                <c:pt idx="7">
                  <c:v>63859.97303319117</c:v>
                </c:pt>
                <c:pt idx="8">
                  <c:v>73953.8477006019</c:v>
                </c:pt>
                <c:pt idx="9">
                  <c:v>84251.6232685989</c:v>
                </c:pt>
                <c:pt idx="10">
                  <c:v>94741.69670111634</c:v>
                </c:pt>
                <c:pt idx="11">
                  <c:v>105412.9243974243</c:v>
                </c:pt>
                <c:pt idx="12">
                  <c:v>116254.5962991391</c:v>
                </c:pt>
                <c:pt idx="13">
                  <c:v>123540.866163695</c:v>
                </c:pt>
                <c:pt idx="14">
                  <c:v>130619.678658098</c:v>
                </c:pt>
                <c:pt idx="15">
                  <c:v>137489.9844440317</c:v>
                </c:pt>
                <c:pt idx="16">
                  <c:v>144154.1029285723</c:v>
                </c:pt>
                <c:pt idx="17">
                  <c:v>150614.3832397151</c:v>
                </c:pt>
                <c:pt idx="18">
                  <c:v>156873.2171039423</c:v>
                </c:pt>
                <c:pt idx="19">
                  <c:v>162933.0560357464</c:v>
                </c:pt>
                <c:pt idx="20">
                  <c:v>168796.4216813536</c:v>
                </c:pt>
                <c:pt idx="21">
                  <c:v>174465.9110072285</c:v>
                </c:pt>
                <c:pt idx="22">
                  <c:v>179944.1976762356</c:v>
                </c:pt>
                <c:pt idx="23">
                  <c:v>185234.0306435896</c:v>
                </c:pt>
                <c:pt idx="24">
                  <c:v>190338.2307638212</c:v>
                </c:pt>
                <c:pt idx="25">
                  <c:v>195259.6860134252</c:v>
                </c:pt>
                <c:pt idx="26">
                  <c:v>199998.5505474429</c:v>
                </c:pt>
                <c:pt idx="27">
                  <c:v>204557.7409133243</c:v>
                </c:pt>
                <c:pt idx="28">
                  <c:v>208940.2243679715</c:v>
                </c:pt>
                <c:pt idx="29">
                  <c:v>213149.01564736</c:v>
                </c:pt>
                <c:pt idx="30">
                  <c:v>217187.1708316186</c:v>
                </c:pt>
                <c:pt idx="31">
                  <c:v>221057.781108602</c:v>
                </c:pt>
                <c:pt idx="32">
                  <c:v>224763.966604443</c:v>
                </c:pt>
                <c:pt idx="33">
                  <c:v>228308.8703668353</c:v>
                </c:pt>
                <c:pt idx="34">
                  <c:v>231695.6525612993</c:v>
                </c:pt>
                <c:pt idx="35">
                  <c:v>234927.484921489</c:v>
                </c:pt>
                <c:pt idx="36">
                  <c:v>238007.5454800753</c:v>
                </c:pt>
                <c:pt idx="37">
                  <c:v>240939.0135957147</c:v>
                </c:pt>
                <c:pt idx="38">
                  <c:v>243725.0652833921</c:v>
                </c:pt>
                <c:pt idx="39">
                  <c:v>246368.8670296646</c:v>
                </c:pt>
                <c:pt idx="40">
                  <c:v>248873.573749015</c:v>
                </c:pt>
                <c:pt idx="41">
                  <c:v>251242.3249741811</c:v>
                </c:pt>
                <c:pt idx="42">
                  <c:v>253478.241352848</c:v>
                </c:pt>
                <c:pt idx="43">
                  <c:v>255584.421423106</c:v>
                </c:pt>
                <c:pt idx="44">
                  <c:v>257563.9386551715</c:v>
                </c:pt>
                <c:pt idx="45">
                  <c:v>259419.8387466718</c:v>
                </c:pt>
                <c:pt idx="46">
                  <c:v>261155.1371585925</c:v>
                </c:pt>
                <c:pt idx="47">
                  <c:v>262772.8168790686</c:v>
                </c:pt>
                <c:pt idx="48">
                  <c:v>264275.826402363</c:v>
                </c:pt>
                <c:pt idx="49">
                  <c:v>265667.0779106701</c:v>
                </c:pt>
                <c:pt idx="50">
                  <c:v>266949.4456467845</c:v>
                </c:pt>
                <c:pt idx="51">
                  <c:v>268125.7644660703</c:v>
                </c:pt>
                <c:pt idx="52">
                  <c:v>269198.8285560011</c:v>
                </c:pt>
                <c:pt idx="53">
                  <c:v>270171.3903144982</c:v>
                </c:pt>
                <c:pt idx="54">
                  <c:v>271046.1593756061</c:v>
                </c:pt>
                <c:pt idx="55">
                  <c:v>271825.8017729279</c:v>
                </c:pt>
                <c:pt idx="56">
                  <c:v>272512.9392316612</c:v>
                </c:pt>
                <c:pt idx="57">
                  <c:v>273110.1485805637</c:v>
                </c:pt>
                <c:pt idx="58">
                  <c:v>273619.9612756183</c:v>
                </c:pt>
                <c:pt idx="59">
                  <c:v>274044.8630275963</c:v>
                </c:pt>
                <c:pt idx="60">
                  <c:v>274387.2935261861</c:v>
                </c:pt>
                <c:pt idx="61">
                  <c:v>274649.6462537004</c:v>
                </c:pt>
                <c:pt idx="62">
                  <c:v>274834.26838182</c:v>
                </c:pt>
                <c:pt idx="63">
                  <c:v>274943.4607451755</c:v>
                </c:pt>
                <c:pt idx="64">
                  <c:v>274979.4778859254</c:v>
                </c:pt>
                <c:pt idx="65">
                  <c:v>274944.528163847</c:v>
                </c:pt>
                <c:pt idx="66">
                  <c:v>274840.7739267512</c:v>
                </c:pt>
                <c:pt idx="67">
                  <c:v>274670.3317363542</c:v>
                </c:pt>
                <c:pt idx="68">
                  <c:v>274435.2726450332</c:v>
                </c:pt>
                <c:pt idx="69">
                  <c:v>274137.6225191467</c:v>
                </c:pt>
                <c:pt idx="70">
                  <c:v>273779.3624048865</c:v>
                </c:pt>
                <c:pt idx="71">
                  <c:v>273362.4289328565</c:v>
                </c:pt>
                <c:pt idx="72">
                  <c:v>272888.7147578156</c:v>
                </c:pt>
                <c:pt idx="73">
                  <c:v>272360.0690302406</c:v>
                </c:pt>
                <c:pt idx="74">
                  <c:v>271778.2978965779</c:v>
                </c:pt>
                <c:pt idx="75">
                  <c:v>271145.1650252405</c:v>
                </c:pt>
                <c:pt idx="76">
                  <c:v>270462.3921556132</c:v>
                </c:pt>
                <c:pt idx="77">
                  <c:v>269731.6596674758</c:v>
                </c:pt>
                <c:pt idx="78">
                  <c:v>268954.6071684588</c:v>
                </c:pt>
                <c:pt idx="79">
                  <c:v>268132.8340972686</c:v>
                </c:pt>
                <c:pt idx="80">
                  <c:v>267267.9003405857</c:v>
                </c:pt>
                <c:pt idx="81">
                  <c:v>266361.3268616896</c:v>
                </c:pt>
                <c:pt idx="82">
                  <c:v>265414.5963389647</c:v>
                </c:pt>
                <c:pt idx="83">
                  <c:v>264429.1538126075</c:v>
                </c:pt>
                <c:pt idx="84">
                  <c:v>263406.4073379328</c:v>
                </c:pt>
                <c:pt idx="85">
                  <c:v>262347.7286438306</c:v>
                </c:pt>
                <c:pt idx="86">
                  <c:v>261254.4537949846</c:v>
                </c:pt>
                <c:pt idx="87">
                  <c:v>260127.8838566006</c:v>
                </c:pt>
                <c:pt idx="88">
                  <c:v>258969.2855604691</c:v>
                </c:pt>
                <c:pt idx="89">
                  <c:v>257779.891971273</c:v>
                </c:pt>
                <c:pt idx="90">
                  <c:v>256560.9031521324</c:v>
                </c:pt>
                <c:pt idx="91">
                  <c:v>255313.486828479</c:v>
                </c:pt>
                <c:pt idx="92">
                  <c:v>254038.7790493821</c:v>
                </c:pt>
                <c:pt idx="93">
                  <c:v>252737.8848455707</c:v>
                </c:pt>
                <c:pt idx="94">
                  <c:v>251411.8788834037</c:v>
                </c:pt>
                <c:pt idx="95">
                  <c:v>250061.806114166</c:v>
                </c:pt>
                <c:pt idx="96">
                  <c:v>248688.6824180516</c:v>
                </c:pt>
                <c:pt idx="97">
                  <c:v>247293.4952423186</c:v>
                </c:pt>
                <c:pt idx="98">
                  <c:v>245877.204233095</c:v>
                </c:pt>
                <c:pt idx="99">
                  <c:v>244440.7418604135</c:v>
                </c:pt>
                <c:pt idx="100">
                  <c:v>242985.0140360375</c:v>
                </c:pt>
                <c:pt idx="101">
                  <c:v>241510.9007237437</c:v>
                </c:pt>
                <c:pt idx="102">
                  <c:v>240019.2565417206</c:v>
                </c:pt>
                <c:pt idx="103">
                  <c:v>238510.9113568012</c:v>
                </c:pt>
                <c:pt idx="104">
                  <c:v>236986.6708702687</c:v>
                </c:pt>
                <c:pt idx="105">
                  <c:v>235447.3171950257</c:v>
                </c:pt>
                <c:pt idx="106">
                  <c:v>233893.6094239191</c:v>
                </c:pt>
                <c:pt idx="107">
                  <c:v>232326.2841890678</c:v>
                </c:pt>
                <c:pt idx="108">
                  <c:v>230746.0562120453</c:v>
                </c:pt>
                <c:pt idx="109">
                  <c:v>229153.61884481</c:v>
                </c:pt>
                <c:pt idx="110">
                  <c:v>227549.6446012836</c:v>
                </c:pt>
                <c:pt idx="111">
                  <c:v>225934.7856795071</c:v>
                </c:pt>
                <c:pt idx="112">
                  <c:v>224309.6744743297</c:v>
                </c:pt>
                <c:pt idx="113">
                  <c:v>222674.9240805842</c:v>
                </c:pt>
                <c:pt idx="114">
                  <c:v>221031.1287867362</c:v>
                </c:pt>
                <c:pt idx="115">
                  <c:v>219378.8645590078</c:v>
                </c:pt>
                <c:pt idx="116">
                  <c:v>217718.6895159818</c:v>
                </c:pt>
                <c:pt idx="117">
                  <c:v>216051.1443937174</c:v>
                </c:pt>
                <c:pt idx="118">
                  <c:v>214376.7530014049</c:v>
                </c:pt>
                <c:pt idx="119">
                  <c:v>212696.0226676185</c:v>
                </c:pt>
              </c:numCache>
            </c:numRef>
          </c:yVal>
          <c:smooth val="0"/>
          <c:extLst xmlns:c16r2="http://schemas.microsoft.com/office/drawing/2015/06/chart">
            <c:ext xmlns:c16="http://schemas.microsoft.com/office/drawing/2014/chart" uri="{C3380CC4-5D6E-409C-BE32-E72D297353CC}">
              <c16:uniqueId val="{00000006-27C8-4702-BEA2-8FF27B2BE151}"/>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8344.979844683659</c:v>
                </c:pt>
                <c:pt idx="2">
                  <c:v>17001.85416422132</c:v>
                </c:pt>
                <c:pt idx="3">
                  <c:v>25953.90222595003</c:v>
                </c:pt>
                <c:pt idx="4">
                  <c:v>35185.46244515688</c:v>
                </c:pt>
                <c:pt idx="5">
                  <c:v>44681.62837096793</c:v>
                </c:pt>
                <c:pt idx="6">
                  <c:v>54428.17305991636</c:v>
                </c:pt>
                <c:pt idx="7">
                  <c:v>64411.4876531409</c:v>
                </c:pt>
                <c:pt idx="8">
                  <c:v>74618.53052867017</c:v>
                </c:pt>
                <c:pt idx="9">
                  <c:v>85036.78483769507</c:v>
                </c:pt>
                <c:pt idx="10">
                  <c:v>95654.22270536897</c:v>
                </c:pt>
                <c:pt idx="11">
                  <c:v>106459.2747437521</c:v>
                </c:pt>
                <c:pt idx="12">
                  <c:v>117440.803812382</c:v>
                </c:pt>
                <c:pt idx="13">
                  <c:v>124878.8834644163</c:v>
                </c:pt>
                <c:pt idx="14">
                  <c:v>132118.4410298306</c:v>
                </c:pt>
                <c:pt idx="15">
                  <c:v>139157.6094480057</c:v>
                </c:pt>
                <c:pt idx="16">
                  <c:v>145997.9290307406</c:v>
                </c:pt>
                <c:pt idx="17">
                  <c:v>152641.0158384754</c:v>
                </c:pt>
                <c:pt idx="18">
                  <c:v>159088.5689988036</c:v>
                </c:pt>
                <c:pt idx="19">
                  <c:v>165342.3834613564</c:v>
                </c:pt>
                <c:pt idx="20">
                  <c:v>171404.3568349846</c:v>
                </c:pt>
                <c:pt idx="21">
                  <c:v>177276.4917819486</c:v>
                </c:pt>
                <c:pt idx="22">
                  <c:v>182960.895145786</c:v>
                </c:pt>
                <c:pt idx="23">
                  <c:v>188459.774717333</c:v>
                </c:pt>
                <c:pt idx="24">
                  <c:v>193775.434332212</c:v>
                </c:pt>
                <c:pt idx="25">
                  <c:v>198910.2678293895</c:v>
                </c:pt>
                <c:pt idx="26">
                  <c:v>203863.9812638059</c:v>
                </c:pt>
                <c:pt idx="27">
                  <c:v>208639.0333576091</c:v>
                </c:pt>
                <c:pt idx="28">
                  <c:v>213237.953230361</c:v>
                </c:pt>
                <c:pt idx="29">
                  <c:v>217663.3365346317</c:v>
                </c:pt>
                <c:pt idx="30">
                  <c:v>221917.8387200742</c:v>
                </c:pt>
                <c:pt idx="31">
                  <c:v>226004.1682399034</c:v>
                </c:pt>
                <c:pt idx="32">
                  <c:v>229925.0798576833</c:v>
                </c:pt>
                <c:pt idx="33">
                  <c:v>233683.3681322997</c:v>
                </c:pt>
                <c:pt idx="34">
                  <c:v>237281.861135541</c:v>
                </c:pt>
                <c:pt idx="35">
                  <c:v>240723.4144390626</c:v>
                </c:pt>
                <c:pt idx="36">
                  <c:v>244010.9053941665</c:v>
                </c:pt>
                <c:pt idx="37">
                  <c:v>247147.2277176788</c:v>
                </c:pt>
                <c:pt idx="38">
                  <c:v>250135.2863896478</c:v>
                </c:pt>
                <c:pt idx="39">
                  <c:v>252977.9910957427</c:v>
                </c:pt>
                <c:pt idx="40">
                  <c:v>255678.2536953471</c:v>
                </c:pt>
                <c:pt idx="41">
                  <c:v>258238.984001071</c:v>
                </c:pt>
                <c:pt idx="42">
                  <c:v>260663.0858704858</c:v>
                </c:pt>
                <c:pt idx="43">
                  <c:v>262953.453582427</c:v>
                </c:pt>
                <c:pt idx="44">
                  <c:v>265112.9684853726</c:v>
                </c:pt>
                <c:pt idx="45">
                  <c:v>267144.4959052573</c:v>
                </c:pt>
                <c:pt idx="46">
                  <c:v>269050.8822999471</c:v>
                </c:pt>
                <c:pt idx="47">
                  <c:v>270834.9526476813</c:v>
                </c:pt>
                <c:pt idx="48">
                  <c:v>272499.5080569625</c:v>
                </c:pt>
                <c:pt idx="49">
                  <c:v>274047.3235856963</c:v>
                </c:pt>
                <c:pt idx="50">
                  <c:v>275481.1462577455</c:v>
                </c:pt>
                <c:pt idx="51">
                  <c:v>276803.6932654787</c:v>
                </c:pt>
                <c:pt idx="52">
                  <c:v>278017.6503467967</c:v>
                </c:pt>
                <c:pt idx="53">
                  <c:v>279125.6703277506</c:v>
                </c:pt>
                <c:pt idx="54">
                  <c:v>280130.3718195031</c:v>
                </c:pt>
                <c:pt idx="55">
                  <c:v>281034.3380601428</c:v>
                </c:pt>
                <c:pt idx="56">
                  <c:v>281840.1158922561</c:v>
                </c:pt>
                <c:pt idx="57">
                  <c:v>282550.2148676275</c:v>
                </c:pt>
                <c:pt idx="58">
                  <c:v>283167.1064708633</c:v>
                </c:pt>
                <c:pt idx="59">
                  <c:v>283693.2234541778</c:v>
                </c:pt>
                <c:pt idx="60">
                  <c:v>284130.9592759772</c:v>
                </c:pt>
                <c:pt idx="61">
                  <c:v>284482.6676362795</c:v>
                </c:pt>
                <c:pt idx="62">
                  <c:v>284750.6621023905</c:v>
                </c:pt>
                <c:pt idx="63">
                  <c:v>284937.215818605</c:v>
                </c:pt>
                <c:pt idx="64">
                  <c:v>285044.56129406</c:v>
                </c:pt>
                <c:pt idx="65">
                  <c:v>285074.8902631921</c:v>
                </c:pt>
                <c:pt idx="66">
                  <c:v>285030.3536135528</c:v>
                </c:pt>
                <c:pt idx="67">
                  <c:v>284913.0613760604</c:v>
                </c:pt>
                <c:pt idx="68">
                  <c:v>284725.0827730105</c:v>
                </c:pt>
                <c:pt idx="69">
                  <c:v>284468.4463194711</c:v>
                </c:pt>
                <c:pt idx="70">
                  <c:v>284145.139973923</c:v>
                </c:pt>
                <c:pt idx="71">
                  <c:v>283757.1113342525</c:v>
                </c:pt>
                <c:pt idx="72">
                  <c:v>283306.2678754292</c:v>
                </c:pt>
                <c:pt idx="73">
                  <c:v>282794.4772254311</c:v>
                </c:pt>
                <c:pt idx="74">
                  <c:v>282223.5674761631</c:v>
                </c:pt>
                <c:pt idx="75">
                  <c:v>281595.3275263257</c:v>
                </c:pt>
                <c:pt idx="76">
                  <c:v>280911.5074533734</c:v>
                </c:pt>
                <c:pt idx="77">
                  <c:v>280173.8189118719</c:v>
                </c:pt>
                <c:pt idx="78">
                  <c:v>279383.9355557216</c:v>
                </c:pt>
                <c:pt idx="79">
                  <c:v>278543.493481894</c:v>
                </c:pt>
                <c:pt idx="80">
                  <c:v>277654.0916934388</c:v>
                </c:pt>
                <c:pt idx="81">
                  <c:v>276717.29257971</c:v>
                </c:pt>
                <c:pt idx="82">
                  <c:v>275734.6224118247</c:v>
                </c:pt>
                <c:pt idx="83">
                  <c:v>274707.5718515588</c:v>
                </c:pt>
                <c:pt idx="84">
                  <c:v>273637.596471963</c:v>
                </c:pt>
                <c:pt idx="85">
                  <c:v>272526.1172880966</c:v>
                </c:pt>
                <c:pt idx="86">
                  <c:v>271374.5212964003</c:v>
                </c:pt>
                <c:pt idx="87">
                  <c:v>270184.1620213068</c:v>
                </c:pt>
                <c:pt idx="88">
                  <c:v>268956.3600678006</c:v>
                </c:pt>
                <c:pt idx="89">
                  <c:v>267692.4036787083</c:v>
                </c:pt>
                <c:pt idx="90">
                  <c:v>266393.5492956084</c:v>
                </c:pt>
                <c:pt idx="91">
                  <c:v>265061.0221222998</c:v>
                </c:pt>
                <c:pt idx="92">
                  <c:v>263696.0166898714</c:v>
                </c:pt>
                <c:pt idx="93">
                  <c:v>262299.6974224522</c:v>
                </c:pt>
                <c:pt idx="94">
                  <c:v>260873.1992028374</c:v>
                </c:pt>
                <c:pt idx="95">
                  <c:v>259417.6279371851</c:v>
                </c:pt>
                <c:pt idx="96">
                  <c:v>257934.0611180905</c:v>
                </c:pt>
                <c:pt idx="97">
                  <c:v>256423.5483853742</c:v>
                </c:pt>
                <c:pt idx="98">
                  <c:v>254887.1120839766</c:v>
                </c:pt>
                <c:pt idx="99">
                  <c:v>253325.7478184015</c:v>
                </c:pt>
                <c:pt idx="100">
                  <c:v>251740.4250032036</c:v>
                </c:pt>
                <c:pt idx="101">
                  <c:v>250132.0874090418</c:v>
                </c:pt>
                <c:pt idx="102">
                  <c:v>248501.6537038861</c:v>
                </c:pt>
                <c:pt idx="103">
                  <c:v>246850.0179889761</c:v>
                </c:pt>
                <c:pt idx="104">
                  <c:v>245178.0503291897</c:v>
                </c:pt>
                <c:pt idx="105">
                  <c:v>243486.5972774993</c:v>
                </c:pt>
                <c:pt idx="106">
                  <c:v>241776.4823932284</c:v>
                </c:pt>
                <c:pt idx="107">
                  <c:v>240048.5067538577</c:v>
                </c:pt>
                <c:pt idx="108">
                  <c:v>238303.4494601423</c:v>
                </c:pt>
                <c:pt idx="109">
                  <c:v>236542.068134353</c:v>
                </c:pt>
                <c:pt idx="110">
                  <c:v>234765.0994114475</c:v>
                </c:pt>
                <c:pt idx="111">
                  <c:v>232973.2594230259</c:v>
                </c:pt>
                <c:pt idx="112">
                  <c:v>231167.244273941</c:v>
                </c:pt>
                <c:pt idx="113">
                  <c:v>229347.7305114386</c:v>
                </c:pt>
                <c:pt idx="114">
                  <c:v>227515.375586743</c:v>
                </c:pt>
                <c:pt idx="115">
                  <c:v>225670.8183090053</c:v>
                </c:pt>
                <c:pt idx="116">
                  <c:v>223814.6792915571</c:v>
                </c:pt>
                <c:pt idx="117">
                  <c:v>221947.5613904232</c:v>
                </c:pt>
                <c:pt idx="118">
                  <c:v>220070.0501350593</c:v>
                </c:pt>
                <c:pt idx="119">
                  <c:v>218182.7141512954</c:v>
                </c:pt>
              </c:numCache>
            </c:numRef>
          </c:yVal>
          <c:smooth val="0"/>
          <c:extLst xmlns:c16r2="http://schemas.microsoft.com/office/drawing/2015/06/chart">
            <c:ext xmlns:c16="http://schemas.microsoft.com/office/drawing/2014/chart" uri="{C3380CC4-5D6E-409C-BE32-E72D297353CC}">
              <c16:uniqueId val="{00000007-27C8-4702-BEA2-8FF27B2BE151}"/>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8344.979844683179</c:v>
                </c:pt>
                <c:pt idx="2">
                  <c:v>17083.41549855191</c:v>
                </c:pt>
                <c:pt idx="3">
                  <c:v>26196.21208505495</c:v>
                </c:pt>
                <c:pt idx="4">
                  <c:v>35665.41154385242</c:v>
                </c:pt>
                <c:pt idx="5">
                  <c:v>45473.88593846256</c:v>
                </c:pt>
                <c:pt idx="6">
                  <c:v>55605.26256511542</c:v>
                </c:pt>
                <c:pt idx="7">
                  <c:v>66043.86255060637</c:v>
                </c:pt>
                <c:pt idx="8">
                  <c:v>76774.649431654</c:v>
                </c:pt>
                <c:pt idx="9">
                  <c:v>87783.18564237444</c:v>
                </c:pt>
                <c:pt idx="10">
                  <c:v>99055.59529022737</c:v>
                </c:pt>
                <c:pt idx="11">
                  <c:v>110578.5319521355</c:v>
                </c:pt>
                <c:pt idx="12">
                  <c:v>122339.1504966787</c:v>
                </c:pt>
                <c:pt idx="13">
                  <c:v>130606.4102866894</c:v>
                </c:pt>
                <c:pt idx="14">
                  <c:v>138653.3390637483</c:v>
                </c:pt>
                <c:pt idx="15">
                  <c:v>146480.0314589732</c:v>
                </c:pt>
                <c:pt idx="16">
                  <c:v>154089.7266845105</c:v>
                </c:pt>
                <c:pt idx="17">
                  <c:v>161485.5612572285</c:v>
                </c:pt>
                <c:pt idx="18">
                  <c:v>168670.6091767047</c:v>
                </c:pt>
                <c:pt idx="19">
                  <c:v>175647.9200711937</c:v>
                </c:pt>
                <c:pt idx="20">
                  <c:v>182420.5457877268</c:v>
                </c:pt>
                <c:pt idx="21">
                  <c:v>188991.5581868282</c:v>
                </c:pt>
                <c:pt idx="22">
                  <c:v>195364.0603121896</c:v>
                </c:pt>
                <c:pt idx="23">
                  <c:v>201541.1926078661</c:v>
                </c:pt>
                <c:pt idx="24">
                  <c:v>207526.1354696734</c:v>
                </c:pt>
                <c:pt idx="25">
                  <c:v>213322.1091186332</c:v>
                </c:pt>
                <c:pt idx="26">
                  <c:v>218929.562691354</c:v>
                </c:pt>
                <c:pt idx="27">
                  <c:v>224351.6308890854</c:v>
                </c:pt>
                <c:pt idx="28">
                  <c:v>229591.4881821556</c:v>
                </c:pt>
                <c:pt idx="29">
                  <c:v>234652.3457847147</c:v>
                </c:pt>
                <c:pt idx="30">
                  <c:v>239537.446245035</c:v>
                </c:pt>
                <c:pt idx="31">
                  <c:v>244250.0578161825</c:v>
                </c:pt>
                <c:pt idx="32">
                  <c:v>248793.4688029895</c:v>
                </c:pt>
                <c:pt idx="33">
                  <c:v>253170.981992564</c:v>
                </c:pt>
                <c:pt idx="34">
                  <c:v>257385.9092449408</c:v>
                </c:pt>
                <c:pt idx="35">
                  <c:v>261441.5662973467</c:v>
                </c:pt>
                <c:pt idx="36">
                  <c:v>265341.2678179519</c:v>
                </c:pt>
                <c:pt idx="37">
                  <c:v>269088.3227316785</c:v>
                </c:pt>
                <c:pt idx="38">
                  <c:v>272686.0298306055</c:v>
                </c:pt>
                <c:pt idx="39">
                  <c:v>276137.67182371</c:v>
                </c:pt>
                <c:pt idx="40">
                  <c:v>279446.5135187911</c:v>
                </c:pt>
                <c:pt idx="41">
                  <c:v>282615.7982688081</c:v>
                </c:pt>
                <c:pt idx="42">
                  <c:v>285648.7447123472</c:v>
                </c:pt>
                <c:pt idx="43">
                  <c:v>288548.543783861</c:v>
                </c:pt>
                <c:pt idx="44">
                  <c:v>291318.3559823507</c:v>
                </c:pt>
                <c:pt idx="45">
                  <c:v>293961.308886583</c:v>
                </c:pt>
                <c:pt idx="46">
                  <c:v>296480.4949045633</c:v>
                </c:pt>
                <c:pt idx="47">
                  <c:v>298878.96924481</c:v>
                </c:pt>
                <c:pt idx="48">
                  <c:v>301159.7480970646</c:v>
                </c:pt>
                <c:pt idx="49">
                  <c:v>303325.8070102599</c:v>
                </c:pt>
                <c:pt idx="50">
                  <c:v>305380.0794559012</c:v>
                </c:pt>
                <c:pt idx="51">
                  <c:v>307325.4555653741</c:v>
                </c:pt>
                <c:pt idx="52">
                  <c:v>309164.7810294547</c:v>
                </c:pt>
                <c:pt idx="53">
                  <c:v>310900.8561513475</c:v>
                </c:pt>
                <c:pt idx="54">
                  <c:v>312536.43504183</c:v>
                </c:pt>
                <c:pt idx="55">
                  <c:v>314074.2249469338</c:v>
                </c:pt>
                <c:pt idx="56">
                  <c:v>315516.8856990617</c:v>
                </c:pt>
                <c:pt idx="57">
                  <c:v>316867.029282869</c:v>
                </c:pt>
                <c:pt idx="58">
                  <c:v>318127.2195077373</c:v>
                </c:pt>
                <c:pt idx="59">
                  <c:v>319299.9717791036</c:v>
                </c:pt>
                <c:pt idx="60">
                  <c:v>320387.752961329</c:v>
                </c:pt>
                <c:pt idx="61">
                  <c:v>321392.9813252331</c:v>
                </c:pt>
                <c:pt idx="62">
                  <c:v>322318.0265737952</c:v>
                </c:pt>
                <c:pt idx="63">
                  <c:v>323165.2099399073</c:v>
                </c:pt>
                <c:pt idx="64">
                  <c:v>323936.8043504374</c:v>
                </c:pt>
                <c:pt idx="65">
                  <c:v>324635.0346511933</c:v>
                </c:pt>
                <c:pt idx="66">
                  <c:v>325262.077887712</c:v>
                </c:pt>
                <c:pt idx="67">
                  <c:v>325820.0636371004</c:v>
                </c:pt>
                <c:pt idx="68">
                  <c:v>326311.0743864537</c:v>
                </c:pt>
                <c:pt idx="69">
                  <c:v>326737.1459536533</c:v>
                </c:pt>
                <c:pt idx="70">
                  <c:v>327100.2679466114</c:v>
                </c:pt>
                <c:pt idx="71">
                  <c:v>327402.3842572682</c:v>
                </c:pt>
                <c:pt idx="72">
                  <c:v>327645.3935868958</c:v>
                </c:pt>
                <c:pt idx="73">
                  <c:v>327831.1499994784</c:v>
                </c:pt>
                <c:pt idx="74">
                  <c:v>327961.4635001451</c:v>
                </c:pt>
                <c:pt idx="75">
                  <c:v>328038.1006358275</c:v>
                </c:pt>
                <c:pt idx="76">
                  <c:v>328062.78511552</c:v>
                </c:pt>
                <c:pt idx="77">
                  <c:v>328037.1984476638</c:v>
                </c:pt>
                <c:pt idx="78">
                  <c:v>327962.9805923723</c:v>
                </c:pt>
                <c:pt idx="79">
                  <c:v>327841.7306263477</c:v>
                </c:pt>
                <c:pt idx="80">
                  <c:v>327675.0074185165</c:v>
                </c:pt>
                <c:pt idx="81">
                  <c:v>327464.3303145042</c:v>
                </c:pt>
                <c:pt idx="82">
                  <c:v>327211.1798282521</c:v>
                </c:pt>
                <c:pt idx="83">
                  <c:v>326916.9983391608</c:v>
                </c:pt>
                <c:pt idx="84">
                  <c:v>326583.1907932871</c:v>
                </c:pt>
                <c:pt idx="85">
                  <c:v>326211.1254072147</c:v>
                </c:pt>
                <c:pt idx="86">
                  <c:v>325802.134373332</c:v>
                </c:pt>
                <c:pt idx="87">
                  <c:v>325357.5145653386</c:v>
                </c:pt>
                <c:pt idx="88">
                  <c:v>324878.5282429014</c:v>
                </c:pt>
                <c:pt idx="89">
                  <c:v>324366.4037544567</c:v>
                </c:pt>
                <c:pt idx="90">
                  <c:v>323822.3362372441</c:v>
                </c:pt>
                <c:pt idx="91">
                  <c:v>323247.4883137263</c:v>
                </c:pt>
                <c:pt idx="92">
                  <c:v>322642.990783629</c:v>
                </c:pt>
                <c:pt idx="93">
                  <c:v>322009.9433108868</c:v>
                </c:pt>
                <c:pt idx="94">
                  <c:v>321349.4151048581</c:v>
                </c:pt>
                <c:pt idx="95">
                  <c:v>320662.4455952197</c:v>
                </c:pt>
                <c:pt idx="96">
                  <c:v>319950.0451000147</c:v>
                </c:pt>
                <c:pt idx="97">
                  <c:v>319213.1954863763</c:v>
                </c:pt>
                <c:pt idx="98">
                  <c:v>318452.8508234865</c:v>
                </c:pt>
                <c:pt idx="99">
                  <c:v>317669.9380274069</c:v>
                </c:pt>
                <c:pt idx="100">
                  <c:v>316865.3574973911</c:v>
                </c:pt>
                <c:pt idx="101">
                  <c:v>316039.983743445</c:v>
                </c:pt>
                <c:pt idx="102">
                  <c:v>315194.6660048018</c:v>
                </c:pt>
                <c:pt idx="103">
                  <c:v>314330.2288591135</c:v>
                </c:pt>
                <c:pt idx="104">
                  <c:v>313447.4728221401</c:v>
                </c:pt>
                <c:pt idx="105">
                  <c:v>312547.1749377871</c:v>
                </c:pt>
                <c:pt idx="106">
                  <c:v>311630.0893583223</c:v>
                </c:pt>
                <c:pt idx="107">
                  <c:v>310696.9479146688</c:v>
                </c:pt>
                <c:pt idx="108">
                  <c:v>309748.4606766777</c:v>
                </c:pt>
                <c:pt idx="109">
                  <c:v>308785.316503306</c:v>
                </c:pt>
                <c:pt idx="110">
                  <c:v>307808.1835826516</c:v>
                </c:pt>
                <c:pt idx="111">
                  <c:v>306817.7099618106</c:v>
                </c:pt>
                <c:pt idx="112">
                  <c:v>305814.5240665472</c:v>
                </c:pt>
                <c:pt idx="113">
                  <c:v>304799.235210772</c:v>
                </c:pt>
                <c:pt idx="114">
                  <c:v>303772.434095854</c:v>
                </c:pt>
                <c:pt idx="115">
                  <c:v>302734.6932997878</c:v>
                </c:pt>
                <c:pt idx="116">
                  <c:v>301686.5677562736</c:v>
                </c:pt>
                <c:pt idx="117">
                  <c:v>300628.5952237504</c:v>
                </c:pt>
                <c:pt idx="118">
                  <c:v>299561.2967444595</c:v>
                </c:pt>
                <c:pt idx="119">
                  <c:v>298485.1770936118</c:v>
                </c:pt>
              </c:numCache>
            </c:numRef>
          </c:yVal>
          <c:smooth val="0"/>
          <c:extLst xmlns:c16r2="http://schemas.microsoft.com/office/drawing/2015/06/chart">
            <c:ext xmlns:c16="http://schemas.microsoft.com/office/drawing/2014/chart" uri="{C3380CC4-5D6E-409C-BE32-E72D297353CC}">
              <c16:uniqueId val="{00000008-27C8-4702-BEA2-8FF27B2BE151}"/>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6379.96546857641</c:v>
                </c:pt>
                <c:pt idx="2">
                  <c:v>13056.22358188638</c:v>
                </c:pt>
                <c:pt idx="3">
                  <c:v>20012.52262725285</c:v>
                </c:pt>
                <c:pt idx="4">
                  <c:v>27233.95902298691</c:v>
                </c:pt>
                <c:pt idx="5">
                  <c:v>34706.50316843065</c:v>
                </c:pt>
                <c:pt idx="6">
                  <c:v>42416.884476407</c:v>
                </c:pt>
                <c:pt idx="7">
                  <c:v>50352.50063681578</c:v>
                </c:pt>
                <c:pt idx="8">
                  <c:v>58501.34476134367</c:v>
                </c:pt>
                <c:pt idx="9">
                  <c:v>66851.94649086631</c:v>
                </c:pt>
                <c:pt idx="10">
                  <c:v>75393.32402162067</c:v>
                </c:pt>
                <c:pt idx="11">
                  <c:v>84114.94468186534</c:v>
                </c:pt>
                <c:pt idx="12">
                  <c:v>93006.69221593904</c:v>
                </c:pt>
                <c:pt idx="13">
                  <c:v>98340.16747522587</c:v>
                </c:pt>
                <c:pt idx="14">
                  <c:v>103464.5247026223</c:v>
                </c:pt>
                <c:pt idx="15">
                  <c:v>108379.6468111547</c:v>
                </c:pt>
                <c:pt idx="16">
                  <c:v>113088.3885480883</c:v>
                </c:pt>
                <c:pt idx="17">
                  <c:v>117593.618943694</c:v>
                </c:pt>
                <c:pt idx="18">
                  <c:v>121898.2341970669</c:v>
                </c:pt>
                <c:pt idx="19">
                  <c:v>126005.1738096352</c:v>
                </c:pt>
                <c:pt idx="20">
                  <c:v>129917.4302231343</c:v>
                </c:pt>
                <c:pt idx="21">
                  <c:v>133638.0535798215</c:v>
                </c:pt>
                <c:pt idx="22">
                  <c:v>137170.1528863106</c:v>
                </c:pt>
                <c:pt idx="23">
                  <c:v>140516.8945650549</c:v>
                </c:pt>
                <c:pt idx="24">
                  <c:v>143681.4991470289</c:v>
                </c:pt>
                <c:pt idx="25">
                  <c:v>146667.2366807431</c:v>
                </c:pt>
                <c:pt idx="26">
                  <c:v>149474.5791223887</c:v>
                </c:pt>
                <c:pt idx="27">
                  <c:v>152106.7817658023</c:v>
                </c:pt>
                <c:pt idx="28">
                  <c:v>154567.1378777064</c:v>
                </c:pt>
                <c:pt idx="29">
                  <c:v>156858.9720327791</c:v>
                </c:pt>
                <c:pt idx="30">
                  <c:v>158985.6344554774</c:v>
                </c:pt>
                <c:pt idx="31">
                  <c:v>160950.4952751892</c:v>
                </c:pt>
                <c:pt idx="32">
                  <c:v>162756.9388505525</c:v>
                </c:pt>
                <c:pt idx="33">
                  <c:v>164408.358245402</c:v>
                </c:pt>
                <c:pt idx="34">
                  <c:v>165908.1499140067</c:v>
                </c:pt>
                <c:pt idx="35">
                  <c:v>167259.7086346711</c:v>
                </c:pt>
                <c:pt idx="36">
                  <c:v>168466.4227166532</c:v>
                </c:pt>
                <c:pt idx="37">
                  <c:v>169531.6694947217</c:v>
                </c:pt>
                <c:pt idx="38">
                  <c:v>170458.8111177036</c:v>
                </c:pt>
                <c:pt idx="39">
                  <c:v>171251.1887303595</c:v>
                </c:pt>
                <c:pt idx="40">
                  <c:v>171912.1209377535</c:v>
                </c:pt>
                <c:pt idx="41">
                  <c:v>172444.9004290483</c:v>
                </c:pt>
                <c:pt idx="42">
                  <c:v>172852.7908893782</c:v>
                </c:pt>
                <c:pt idx="43">
                  <c:v>173139.0241792386</c:v>
                </c:pt>
                <c:pt idx="44">
                  <c:v>173306.7977687786</c:v>
                </c:pt>
                <c:pt idx="45">
                  <c:v>173359.272414247</c:v>
                </c:pt>
                <c:pt idx="46">
                  <c:v>173299.5700637104</c:v>
                </c:pt>
                <c:pt idx="47">
                  <c:v>173130.771979259</c:v>
                </c:pt>
                <c:pt idx="48">
                  <c:v>172855.9170631466</c:v>
                </c:pt>
                <c:pt idx="49">
                  <c:v>172478.000375621</c:v>
                </c:pt>
                <c:pt idx="50">
                  <c:v>171999.9718326363</c:v>
                </c:pt>
                <c:pt idx="51">
                  <c:v>171424.7350720461</c:v>
                </c:pt>
                <c:pt idx="52">
                  <c:v>170755.1464766471</c:v>
                </c:pt>
                <c:pt idx="53">
                  <c:v>169994.0143456876</c:v>
                </c:pt>
                <c:pt idx="54">
                  <c:v>169144.0982035035</c:v>
                </c:pt>
                <c:pt idx="55">
                  <c:v>168208.1082359203</c:v>
                </c:pt>
                <c:pt idx="56">
                  <c:v>167188.70484551</c:v>
                </c:pt>
                <c:pt idx="57">
                  <c:v>166088.498317239</c:v>
                </c:pt>
                <c:pt idx="58">
                  <c:v>164910.0485865367</c:v>
                </c:pt>
                <c:pt idx="59">
                  <c:v>163655.8651022348</c:v>
                </c:pt>
                <c:pt idx="60">
                  <c:v>162328.4067772534</c:v>
                </c:pt>
                <c:pt idx="61">
                  <c:v>160930.082020333</c:v>
                </c:pt>
                <c:pt idx="62">
                  <c:v>159463.2488424936</c:v>
                </c:pt>
                <c:pt idx="63">
                  <c:v>157930.2150322585</c:v>
                </c:pt>
                <c:pt idx="64">
                  <c:v>156333.2383940676</c:v>
                </c:pt>
                <c:pt idx="65">
                  <c:v>154674.5270446036</c:v>
                </c:pt>
                <c:pt idx="66">
                  <c:v>152956.2397621116</c:v>
                </c:pt>
                <c:pt idx="67">
                  <c:v>151180.4863840519</c:v>
                </c:pt>
                <c:pt idx="68">
                  <c:v>149349.3282487513</c:v>
                </c:pt>
                <c:pt idx="69">
                  <c:v>147464.7786769681</c:v>
                </c:pt>
                <c:pt idx="70">
                  <c:v>145528.803489536</c:v>
                </c:pt>
                <c:pt idx="71">
                  <c:v>143543.321557526</c:v>
                </c:pt>
                <c:pt idx="72">
                  <c:v>141510.2053815504</c:v>
                </c:pt>
                <c:pt idx="73">
                  <c:v>139431.281697093</c:v>
                </c:pt>
                <c:pt idx="74">
                  <c:v>137308.3321029143</c:v>
                </c:pt>
                <c:pt idx="75">
                  <c:v>135143.0937098116</c:v>
                </c:pt>
                <c:pt idx="76">
                  <c:v>132937.2598071583</c:v>
                </c:pt>
                <c:pt idx="77">
                  <c:v>130692.4805448535</c:v>
                </c:pt>
                <c:pt idx="78">
                  <c:v>128410.3636284438</c:v>
                </c:pt>
                <c:pt idx="79">
                  <c:v>126092.4750253614</c:v>
                </c:pt>
                <c:pt idx="80">
                  <c:v>123740.3396803327</c:v>
                </c:pt>
                <c:pt idx="81">
                  <c:v>121355.4422381856</c:v>
                </c:pt>
                <c:pt idx="82">
                  <c:v>118939.2277723765</c:v>
                </c:pt>
                <c:pt idx="83">
                  <c:v>116493.1025177082</c:v>
                </c:pt>
                <c:pt idx="84">
                  <c:v>114018.434605788</c:v>
                </c:pt>
                <c:pt idx="85">
                  <c:v>111516.554801926</c:v>
                </c:pt>
                <c:pt idx="86">
                  <c:v>108988.7572422377</c:v>
                </c:pt>
                <c:pt idx="87">
                  <c:v>106436.3001698144</c:v>
                </c:pt>
                <c:pt idx="88">
                  <c:v>103860.4066689447</c:v>
                </c:pt>
                <c:pt idx="89">
                  <c:v>101262.265396407</c:v>
                </c:pt>
                <c:pt idx="90">
                  <c:v>98643.0313089639</c:v>
                </c:pt>
                <c:pt idx="91">
                  <c:v>96003.82638626217</c:v>
                </c:pt>
                <c:pt idx="92">
                  <c:v>93345.74034838639</c:v>
                </c:pt>
                <c:pt idx="93">
                  <c:v>90669.83136740746</c:v>
                </c:pt>
                <c:pt idx="94">
                  <c:v>87977.12677231151</c:v>
                </c:pt>
                <c:pt idx="95">
                  <c:v>85268.6237467574</c:v>
                </c:pt>
                <c:pt idx="96">
                  <c:v>82545.29001916197</c:v>
                </c:pt>
                <c:pt idx="97">
                  <c:v>79808.06454466701</c:v>
                </c:pt>
                <c:pt idx="98">
                  <c:v>77057.8581785816</c:v>
                </c:pt>
                <c:pt idx="99">
                  <c:v>74295.5543409409</c:v>
                </c:pt>
                <c:pt idx="100">
                  <c:v>71522.00967186921</c:v>
                </c:pt>
                <c:pt idx="101">
                  <c:v>68738.05467746174</c:v>
                </c:pt>
                <c:pt idx="102">
                  <c:v>65944.49436594592</c:v>
                </c:pt>
                <c:pt idx="103">
                  <c:v>63142.10887390282</c:v>
                </c:pt>
                <c:pt idx="104">
                  <c:v>60331.65408238815</c:v>
                </c:pt>
                <c:pt idx="105">
                  <c:v>57513.86222277861</c:v>
                </c:pt>
                <c:pt idx="106">
                  <c:v>54689.44247224554</c:v>
                </c:pt>
                <c:pt idx="107">
                  <c:v>51859.08153872937</c:v>
                </c:pt>
                <c:pt idx="108">
                  <c:v>49023.444235371</c:v>
                </c:pt>
                <c:pt idx="109">
                  <c:v>46183.17404431803</c:v>
                </c:pt>
                <c:pt idx="110">
                  <c:v>43338.89366989303</c:v>
                </c:pt>
                <c:pt idx="111">
                  <c:v>40491.20558110438</c:v>
                </c:pt>
                <c:pt idx="112">
                  <c:v>37640.69254348753</c:v>
                </c:pt>
                <c:pt idx="113">
                  <c:v>34787.91814031452</c:v>
                </c:pt>
                <c:pt idx="114">
                  <c:v>31933.42728319718</c:v>
                </c:pt>
                <c:pt idx="115">
                  <c:v>29077.74671212723</c:v>
                </c:pt>
                <c:pt idx="116">
                  <c:v>26221.38548501255</c:v>
                </c:pt>
                <c:pt idx="117">
                  <c:v>23364.83545677875</c:v>
                </c:pt>
                <c:pt idx="118">
                  <c:v>20508.57174812397</c:v>
                </c:pt>
                <c:pt idx="119">
                  <c:v>17653.05320400139</c:v>
                </c:pt>
              </c:numCache>
            </c:numRef>
          </c:yVal>
          <c:smooth val="0"/>
          <c:extLst xmlns:c16r2="http://schemas.microsoft.com/office/drawing/2015/06/chart">
            <c:ext xmlns:c16="http://schemas.microsoft.com/office/drawing/2014/chart" uri="{C3380CC4-5D6E-409C-BE32-E72D297353CC}">
              <c16:uniqueId val="{00000009-27C8-4702-BEA2-8FF27B2BE151}"/>
            </c:ext>
          </c:extLst>
        </c:ser>
        <c:dLbls>
          <c:showLegendKey val="0"/>
          <c:showVal val="0"/>
          <c:showCatName val="0"/>
          <c:showSerName val="0"/>
          <c:showPercent val="0"/>
          <c:showBubbleSize val="0"/>
        </c:dLbls>
        <c:axId val="-1309841856"/>
        <c:axId val="-1309840080"/>
      </c:scatterChart>
      <c:valAx>
        <c:axId val="-130984185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09840080"/>
        <c:crosses val="autoZero"/>
        <c:crossBetween val="midCat"/>
      </c:valAx>
      <c:valAx>
        <c:axId val="-1309840080"/>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30984185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591A-4A0B-A886-7B54FBC7C2AC}"/>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2713350054138E6</c:v>
                </c:pt>
                <c:pt idx="18" formatCode="_(* #,##0_);_(* \(#,##0\);_(* &quot;-&quot;??_);_(@_)">
                  <c:v>1.488406358907E6</c:v>
                </c:pt>
                <c:pt idx="19" formatCode="_(* #,##0_);_(* \(#,##0\);_(* &quot;-&quot;??_);_(@_)">
                  <c:v>1.55253799897513E6</c:v>
                </c:pt>
                <c:pt idx="20" formatCode="_(* #,##0_);_(* \(#,##0\);_(* &quot;-&quot;??_);_(@_)">
                  <c:v>1.61561146087771E6</c:v>
                </c:pt>
                <c:pt idx="21" formatCode="_(* #,##0_);_(* \(#,##0\);_(* &quot;-&quot;??_);_(@_)">
                  <c:v>1.67617574845959E6</c:v>
                </c:pt>
                <c:pt idx="22" formatCode="_(* #,##0_);_(* \(#,##0\);_(* &quot;-&quot;??_);_(@_)">
                  <c:v>1.73354272382551E6</c:v>
                </c:pt>
                <c:pt idx="23" formatCode="_(* #,##0_);_(* \(#,##0\);_(* &quot;-&quot;??_);_(@_)">
                  <c:v>1.78751459252463E6</c:v>
                </c:pt>
                <c:pt idx="24" formatCode="_(* #,##0_);_(* \(#,##0\);_(* &quot;-&quot;??_);_(@_)">
                  <c:v>1.83814332522474E6</c:v>
                </c:pt>
                <c:pt idx="25" formatCode="_(* #,##0_);_(* \(#,##0\);_(* &quot;-&quot;??_);_(@_)">
                  <c:v>1.88559448619659E6</c:v>
                </c:pt>
                <c:pt idx="26" formatCode="_(* #,##0_);_(* \(#,##0\);_(* &quot;-&quot;??_);_(@_)">
                  <c:v>1.93007547939414E6</c:v>
                </c:pt>
              </c:numCache>
            </c:numRef>
          </c:yVal>
          <c:smooth val="1"/>
          <c:extLst xmlns:c16r2="http://schemas.microsoft.com/office/drawing/2015/06/chart">
            <c:ext xmlns:c16="http://schemas.microsoft.com/office/drawing/2014/chart" uri="{C3380CC4-5D6E-409C-BE32-E72D297353CC}">
              <c16:uniqueId val="{00000001-591A-4A0B-A886-7B54FBC7C2AC}"/>
            </c:ext>
          </c:extLst>
        </c:ser>
        <c:dLbls>
          <c:showLegendKey val="0"/>
          <c:showVal val="0"/>
          <c:showCatName val="0"/>
          <c:showSerName val="0"/>
          <c:showPercent val="0"/>
          <c:showBubbleSize val="0"/>
        </c:dLbls>
        <c:axId val="-702427488"/>
        <c:axId val="-702425712"/>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591A-4A0B-A886-7B54FBC7C2AC}"/>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673.31902382028</c:v>
                </c:pt>
                <c:pt idx="18" formatCode="_(* #,##0_);_(* \(#,##0\);_(* &quot;-&quot;??_);_(@_)">
                  <c:v>22619.14162857481</c:v>
                </c:pt>
                <c:pt idx="19" formatCode="_(* #,##0_);_(* \(#,##0\);_(* &quot;-&quot;??_);_(@_)">
                  <c:v>23593.99045109085</c:v>
                </c:pt>
                <c:pt idx="20" formatCode="_(* #,##0_);_(* \(#,##0\);_(* &quot;-&quot;??_);_(@_)">
                  <c:v>24549.7444710243</c:v>
                </c:pt>
                <c:pt idx="21" formatCode="_(* #,##0_);_(* \(#,##0\);_(* &quot;-&quot;??_);_(@_)">
                  <c:v>25466.25409254201</c:v>
                </c:pt>
                <c:pt idx="22" formatCode="_(* #,##0_);_(* \(#,##0\);_(* &quot;-&quot;??_);_(@_)">
                  <c:v>26333.76811505247</c:v>
                </c:pt>
                <c:pt idx="23" formatCode="_(* #,##0_);_(* \(#,##0\);_(* &quot;-&quot;??_);_(@_)">
                  <c:v>27149.65400823809</c:v>
                </c:pt>
                <c:pt idx="24" formatCode="_(* #,##0_);_(* \(#,##0\);_(* &quot;-&quot;??_);_(@_)">
                  <c:v>27914.88537916385</c:v>
                </c:pt>
                <c:pt idx="25" formatCode="_(* #,##0_);_(* \(#,##0\);_(* &quot;-&quot;??_);_(@_)">
                  <c:v>28632.0571218113</c:v>
                </c:pt>
                <c:pt idx="26" formatCode="_(* #,##0_);_(* \(#,##0\);_(* &quot;-&quot;??_);_(@_)">
                  <c:v>29304.3452027517</c:v>
                </c:pt>
              </c:numCache>
            </c:numRef>
          </c:yVal>
          <c:smooth val="1"/>
          <c:extLst xmlns:c16r2="http://schemas.microsoft.com/office/drawing/2015/06/chart">
            <c:ext xmlns:c16="http://schemas.microsoft.com/office/drawing/2014/chart" uri="{C3380CC4-5D6E-409C-BE32-E72D297353CC}">
              <c16:uniqueId val="{00000003-591A-4A0B-A886-7B54FBC7C2AC}"/>
            </c:ext>
          </c:extLst>
        </c:ser>
        <c:dLbls>
          <c:showLegendKey val="0"/>
          <c:showVal val="0"/>
          <c:showCatName val="0"/>
          <c:showSerName val="0"/>
          <c:showPercent val="0"/>
          <c:showBubbleSize val="0"/>
        </c:dLbls>
        <c:axId val="-1091000320"/>
        <c:axId val="-1091002864"/>
      </c:scatterChart>
      <c:valAx>
        <c:axId val="-702427488"/>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702425712"/>
        <c:crosses val="autoZero"/>
        <c:crossBetween val="midCat"/>
      </c:valAx>
      <c:valAx>
        <c:axId val="-702425712"/>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702427488"/>
        <c:crosses val="autoZero"/>
        <c:crossBetween val="midCat"/>
      </c:valAx>
      <c:valAx>
        <c:axId val="-1091002864"/>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1091000320"/>
        <c:crosses val="max"/>
        <c:crossBetween val="midCat"/>
      </c:valAx>
      <c:valAx>
        <c:axId val="-1091000320"/>
        <c:scaling>
          <c:orientation val="minMax"/>
        </c:scaling>
        <c:delete val="1"/>
        <c:axPos val="b"/>
        <c:numFmt formatCode="General" sourceLinked="1"/>
        <c:majorTickMark val="out"/>
        <c:minorTickMark val="none"/>
        <c:tickLblPos val="nextTo"/>
        <c:crossAx val="-1091002864"/>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1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0.0</c:v>
                </c:pt>
                <c:pt idx="1">
                  <c:v>14.38071574685</c:v>
                </c:pt>
                <c:pt idx="2">
                  <c:v>29.03433054191873</c:v>
                </c:pt>
                <c:pt idx="3">
                  <c:v>43.971357819656</c:v>
                </c:pt>
                <c:pt idx="4">
                  <c:v>59.19752517602591</c:v>
                </c:pt>
                <c:pt idx="5">
                  <c:v>74.7144240393759</c:v>
                </c:pt>
                <c:pt idx="6">
                  <c:v>90.52035268405935</c:v>
                </c:pt>
                <c:pt idx="7">
                  <c:v>106.6110076631862</c:v>
                </c:pt>
                <c:pt idx="8">
                  <c:v>122.9800491838614</c:v>
                </c:pt>
                <c:pt idx="9">
                  <c:v>139.6195627451741</c:v>
                </c:pt>
                <c:pt idx="10">
                  <c:v>156.5204354643847</c:v>
                </c:pt>
                <c:pt idx="11">
                  <c:v>173.6726622878505</c:v>
                </c:pt>
                <c:pt idx="12">
                  <c:v>191.065594612936</c:v>
                </c:pt>
                <c:pt idx="13">
                  <c:v>202.2798381986936</c:v>
                </c:pt>
                <c:pt idx="14">
                  <c:v>213.210921244192</c:v>
                </c:pt>
                <c:pt idx="15">
                  <c:v>223.85156799796</c:v>
                </c:pt>
                <c:pt idx="16">
                  <c:v>234.2013390380757</c:v>
                </c:pt>
                <c:pt idx="17">
                  <c:v>244.2605418055773</c:v>
                </c:pt>
                <c:pt idx="18">
                  <c:v>254.0301258821382</c:v>
                </c:pt>
                <c:pt idx="19">
                  <c:v>263.5116085329105</c:v>
                </c:pt>
                <c:pt idx="20">
                  <c:v>272.7070068540046</c:v>
                </c:pt>
                <c:pt idx="21">
                  <c:v>281.6187762941681</c:v>
                </c:pt>
                <c:pt idx="22">
                  <c:v>290.2497552430787</c:v>
                </c:pt>
                <c:pt idx="23">
                  <c:v>298.6031152801551</c:v>
                </c:pt>
                <c:pt idx="24">
                  <c:v>306.6823166294912</c:v>
                </c:pt>
                <c:pt idx="25">
                  <c:v>314.4910683522816</c:v>
                </c:pt>
                <c:pt idx="26">
                  <c:v>322.0284523743416</c:v>
                </c:pt>
                <c:pt idx="27">
                  <c:v>329.298500014915</c:v>
                </c:pt>
                <c:pt idx="28">
                  <c:v>336.3053867450494</c:v>
                </c:pt>
                <c:pt idx="29">
                  <c:v>343.0534151716562</c:v>
                </c:pt>
                <c:pt idx="30">
                  <c:v>349.5469953712764</c:v>
                </c:pt>
                <c:pt idx="31">
                  <c:v>355.7906268705611</c:v>
                </c:pt>
                <c:pt idx="32">
                  <c:v>361.7888822380546</c:v>
                </c:pt>
                <c:pt idx="33">
                  <c:v>367.5463921622259</c:v>
                </c:pt>
                <c:pt idx="34">
                  <c:v>373.067831893628</c:v>
                </c:pt>
                <c:pt idx="35">
                  <c:v>378.3579089352856</c:v>
                </c:pt>
                <c:pt idx="36">
                  <c:v>383.4213518729266</c:v>
                </c:pt>
                <c:pt idx="37">
                  <c:v>388.2629002449062</c:v>
                </c:pt>
                <c:pt idx="38">
                  <c:v>392.8872953599903</c:v>
                </c:pt>
                <c:pt idx="39">
                  <c:v>397.2992687907131</c:v>
                </c:pt>
                <c:pt idx="40">
                  <c:v>401.5035384181963</c:v>
                </c:pt>
                <c:pt idx="41">
                  <c:v>405.5048015376888</c:v>
                </c:pt>
                <c:pt idx="42">
                  <c:v>409.3077286604407</c:v>
                </c:pt>
                <c:pt idx="43">
                  <c:v>412.9169579258862</c:v>
                </c:pt>
                <c:pt idx="44">
                  <c:v>416.3370900708151</c:v>
                </c:pt>
                <c:pt idx="45">
                  <c:v>419.5726839082486</c:v>
                </c:pt>
                <c:pt idx="46">
                  <c:v>422.6282522732802</c:v>
                </c:pt>
                <c:pt idx="47">
                  <c:v>425.5082583972699</c:v>
                </c:pt>
                <c:pt idx="48">
                  <c:v>428.2171126754889</c:v>
                </c:pt>
                <c:pt idx="49">
                  <c:v>430.7591697965468</c:v>
                </c:pt>
                <c:pt idx="50">
                  <c:v>433.1387262047724</c:v>
                </c:pt>
                <c:pt idx="51">
                  <c:v>435.3600178693177</c:v>
                </c:pt>
                <c:pt idx="52">
                  <c:v>437.4272183347552</c:v>
                </c:pt>
                <c:pt idx="53">
                  <c:v>439.3444370345732</c:v>
                </c:pt>
                <c:pt idx="54">
                  <c:v>441.1157178449789</c:v>
                </c:pt>
                <c:pt idx="55">
                  <c:v>442.7450378605658</c:v>
                </c:pt>
                <c:pt idx="56">
                  <c:v>444.2363063747639</c:v>
                </c:pt>
                <c:pt idx="57">
                  <c:v>445.5933640493049</c:v>
                </c:pt>
                <c:pt idx="58">
                  <c:v>446.8199822581014</c:v>
                </c:pt>
                <c:pt idx="59">
                  <c:v>447.9198625919847</c:v>
                </c:pt>
                <c:pt idx="60">
                  <c:v>448.8966365118058</c:v>
                </c:pt>
                <c:pt idx="61">
                  <c:v>449.7538651381733</c:v>
                </c:pt>
                <c:pt idx="62">
                  <c:v>450.4950391670366</c:v>
                </c:pt>
                <c:pt idx="63">
                  <c:v>451.1235789009932</c:v>
                </c:pt>
                <c:pt idx="64">
                  <c:v>451.642834386901</c:v>
                </c:pt>
                <c:pt idx="65">
                  <c:v>452.056085651066</c:v>
                </c:pt>
                <c:pt idx="66">
                  <c:v>452.3665430237934</c:v>
                </c:pt>
                <c:pt idx="67">
                  <c:v>452.5773475456716</c:v>
                </c:pt>
                <c:pt idx="68">
                  <c:v>452.6915714484714</c:v>
                </c:pt>
                <c:pt idx="69">
                  <c:v>452.7122187040371</c:v>
                </c:pt>
                <c:pt idx="70">
                  <c:v>452.642225634835</c:v>
                </c:pt>
                <c:pt idx="71">
                  <c:v>452.4844615805514</c:v>
                </c:pt>
                <c:pt idx="72">
                  <c:v>452.2417296151402</c:v>
                </c:pt>
                <c:pt idx="73">
                  <c:v>451.9167673093434</c:v>
                </c:pt>
                <c:pt idx="74">
                  <c:v>451.5122475339667</c:v>
                </c:pt>
                <c:pt idx="75">
                  <c:v>451.0307792994658</c:v>
                </c:pt>
                <c:pt idx="76">
                  <c:v>450.4749086277498</c:v>
                </c:pt>
                <c:pt idx="77">
                  <c:v>449.847119452363</c:v>
                </c:pt>
                <c:pt idx="78">
                  <c:v>449.1498345434648</c:v>
                </c:pt>
                <c:pt idx="79">
                  <c:v>448.3854164542696</c:v>
                </c:pt>
                <c:pt idx="80">
                  <c:v>447.5561684858885</c:v>
                </c:pt>
                <c:pt idx="81">
                  <c:v>446.6643356675627</c:v>
                </c:pt>
                <c:pt idx="82">
                  <c:v>445.7121057498084</c:v>
                </c:pt>
                <c:pt idx="83">
                  <c:v>444.7016102077614</c:v>
                </c:pt>
                <c:pt idx="84">
                  <c:v>443.6349252525588</c:v>
                </c:pt>
                <c:pt idx="85">
                  <c:v>442.5140728485453</c:v>
                </c:pt>
                <c:pt idx="86">
                  <c:v>441.3410217343375</c:v>
                </c:pt>
                <c:pt idx="87">
                  <c:v>440.1176884458882</c:v>
                </c:pt>
                <c:pt idx="88">
                  <c:v>438.8459383398785</c:v>
                </c:pt>
                <c:pt idx="89">
                  <c:v>437.5275866158508</c:v>
                </c:pt>
                <c:pt idx="90">
                  <c:v>436.1643993356442</c:v>
                </c:pt>
                <c:pt idx="91">
                  <c:v>434.7580944387969</c:v>
                </c:pt>
                <c:pt idx="92">
                  <c:v>433.310342752717</c:v>
                </c:pt>
                <c:pt idx="93">
                  <c:v>431.8227689964774</c:v>
                </c:pt>
                <c:pt idx="94">
                  <c:v>430.296952777233</c:v>
                </c:pt>
                <c:pt idx="95">
                  <c:v>428.7344295783428</c:v>
                </c:pt>
                <c:pt idx="96">
                  <c:v>427.1366917382661</c:v>
                </c:pt>
                <c:pt idx="97">
                  <c:v>425.5051894196308</c:v>
                </c:pt>
                <c:pt idx="98">
                  <c:v>423.8413315675862</c:v>
                </c:pt>
                <c:pt idx="99">
                  <c:v>422.1464868569724</c:v>
                </c:pt>
                <c:pt idx="100">
                  <c:v>420.4219846276495</c:v>
                </c:pt>
                <c:pt idx="101">
                  <c:v>418.669115807544</c:v>
                </c:pt>
                <c:pt idx="102">
                  <c:v>416.889133822946</c:v>
                </c:pt>
                <c:pt idx="103">
                  <c:v>415.0832554956696</c:v>
                </c:pt>
                <c:pt idx="104">
                  <c:v>413.2526619267573</c:v>
                </c:pt>
                <c:pt idx="105">
                  <c:v>411.3984993663988</c:v>
                </c:pt>
                <c:pt idx="106">
                  <c:v>409.5218800698658</c:v>
                </c:pt>
                <c:pt idx="107">
                  <c:v>407.6238831392074</c:v>
                </c:pt>
                <c:pt idx="108">
                  <c:v>405.7055553505602</c:v>
                </c:pt>
                <c:pt idx="109">
                  <c:v>403.7679119669281</c:v>
                </c:pt>
                <c:pt idx="110">
                  <c:v>401.8119375363317</c:v>
                </c:pt>
                <c:pt idx="111">
                  <c:v>399.8385866752424</c:v>
                </c:pt>
                <c:pt idx="112">
                  <c:v>397.8487848372793</c:v>
                </c:pt>
                <c:pt idx="113">
                  <c:v>395.8434290671067</c:v>
                </c:pt>
                <c:pt idx="114">
                  <c:v>393.8233887395781</c:v>
                </c:pt>
                <c:pt idx="115">
                  <c:v>391.7895062841253</c:v>
                </c:pt>
                <c:pt idx="116">
                  <c:v>389.7425978944316</c:v>
                </c:pt>
                <c:pt idx="117">
                  <c:v>387.6834542234956</c:v>
                </c:pt>
                <c:pt idx="118">
                  <c:v>385.6128410641013</c:v>
                </c:pt>
                <c:pt idx="119">
                  <c:v>383.5315000148448</c:v>
                </c:pt>
              </c:numCache>
            </c:numRef>
          </c:yVal>
          <c:smooth val="0"/>
          <c:extLst xmlns:c16r2="http://schemas.microsoft.com/office/drawing/2015/06/chart">
            <c:ext xmlns:c16="http://schemas.microsoft.com/office/drawing/2014/chart" uri="{C3380CC4-5D6E-409C-BE32-E72D297353CC}">
              <c16:uniqueId val="{00000000-B05F-4577-AE33-2F4D25EF6F46}"/>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0.0</c:v>
                </c:pt>
                <c:pt idx="1">
                  <c:v>17.97589468356227</c:v>
                </c:pt>
                <c:pt idx="2">
                  <c:v>36.28532301955465</c:v>
                </c:pt>
                <c:pt idx="3">
                  <c:v>54.94149981559075</c:v>
                </c:pt>
                <c:pt idx="4">
                  <c:v>73.95161389959092</c:v>
                </c:pt>
                <c:pt idx="5">
                  <c:v>93.31765134839497</c:v>
                </c:pt>
                <c:pt idx="6">
                  <c:v>113.0374581720962</c:v>
                </c:pt>
                <c:pt idx="7">
                  <c:v>133.1056115911611</c:v>
                </c:pt>
                <c:pt idx="8">
                  <c:v>153.5141322079271</c:v>
                </c:pt>
                <c:pt idx="9">
                  <c:v>174.2530652904532</c:v>
                </c:pt>
                <c:pt idx="10">
                  <c:v>195.310954453832</c:v>
                </c:pt>
                <c:pt idx="11">
                  <c:v>216.6752269362928</c:v>
                </c:pt>
                <c:pt idx="12">
                  <c:v>238.332506288351</c:v>
                </c:pt>
                <c:pt idx="13">
                  <c:v>252.2584861998757</c:v>
                </c:pt>
                <c:pt idx="14">
                  <c:v>265.8258946967281</c:v>
                </c:pt>
                <c:pt idx="15">
                  <c:v>279.0257481667186</c:v>
                </c:pt>
                <c:pt idx="16">
                  <c:v>291.8576220420714</c:v>
                </c:pt>
                <c:pt idx="17">
                  <c:v>304.3220331218162</c:v>
                </c:pt>
                <c:pt idx="18">
                  <c:v>316.4203065806269</c:v>
                </c:pt>
                <c:pt idx="19">
                  <c:v>328.1544812098971</c:v>
                </c:pt>
                <c:pt idx="20">
                  <c:v>339.5272232305333</c:v>
                </c:pt>
                <c:pt idx="21">
                  <c:v>350.5417483309861</c:v>
                </c:pt>
                <c:pt idx="22">
                  <c:v>361.2017514982929</c:v>
                </c:pt>
                <c:pt idx="23">
                  <c:v>371.5113440958603</c:v>
                </c:pt>
                <c:pt idx="24">
                  <c:v>381.4749975882712</c:v>
                </c:pt>
                <c:pt idx="25">
                  <c:v>391.0974933019256</c:v>
                </c:pt>
                <c:pt idx="26">
                  <c:v>400.3778270704051</c:v>
                </c:pt>
                <c:pt idx="27">
                  <c:v>409.321182134026</c:v>
                </c:pt>
                <c:pt idx="28">
                  <c:v>417.9329197515548</c:v>
                </c:pt>
                <c:pt idx="29">
                  <c:v>426.2185577508232</c:v>
                </c:pt>
                <c:pt idx="30">
                  <c:v>434.1837458009086</c:v>
                </c:pt>
                <c:pt idx="31">
                  <c:v>441.8342427733932</c:v>
                </c:pt>
                <c:pt idx="32">
                  <c:v>449.1758961431611</c:v>
                </c:pt>
                <c:pt idx="33">
                  <c:v>456.2146232682412</c:v>
                </c:pt>
                <c:pt idx="34">
                  <c:v>462.9563943925816</c:v>
                </c:pt>
                <c:pt idx="35">
                  <c:v>469.4072172239476</c:v>
                </c:pt>
                <c:pt idx="36">
                  <c:v>475.5731229491435</c:v>
                </c:pt>
                <c:pt idx="37">
                  <c:v>481.4601535593786</c:v>
                </c:pt>
                <c:pt idx="38">
                  <c:v>487.0743503694043</c:v>
                </c:pt>
                <c:pt idx="39">
                  <c:v>492.421739638617</c:v>
                </c:pt>
                <c:pt idx="40">
                  <c:v>497.5083276396776</c:v>
                </c:pt>
                <c:pt idx="41">
                  <c:v>502.3400920564592</c:v>
                </c:pt>
                <c:pt idx="42">
                  <c:v>506.9229742573596</c:v>
                </c:pt>
                <c:pt idx="43">
                  <c:v>511.2628723353338</c:v>
                </c:pt>
                <c:pt idx="44">
                  <c:v>515.3656348477779</c:v>
                </c:pt>
                <c:pt idx="45">
                  <c:v>519.2370551964929</c:v>
                </c:pt>
                <c:pt idx="46">
                  <c:v>522.8828665938554</c:v>
                </c:pt>
                <c:pt idx="47">
                  <c:v>526.308737566668</c:v>
                </c:pt>
                <c:pt idx="48">
                  <c:v>529.5202679536778</c:v>
                </c:pt>
                <c:pt idx="49">
                  <c:v>532.5229853569053</c:v>
                </c:pt>
                <c:pt idx="50">
                  <c:v>535.3223420105214</c:v>
                </c:pt>
                <c:pt idx="51">
                  <c:v>537.9237120342506</c:v>
                </c:pt>
                <c:pt idx="52">
                  <c:v>540.3323890395954</c:v>
                </c:pt>
                <c:pt idx="53">
                  <c:v>542.553584065467</c:v>
                </c:pt>
                <c:pt idx="54">
                  <c:v>544.5924238147874</c:v>
                </c:pt>
                <c:pt idx="55">
                  <c:v>546.453949168973</c:v>
                </c:pt>
                <c:pt idx="56">
                  <c:v>548.1431139586746</c:v>
                </c:pt>
                <c:pt idx="57">
                  <c:v>549.664783971154</c:v>
                </c:pt>
                <c:pt idx="58">
                  <c:v>551.0237361757275</c:v>
                </c:pt>
                <c:pt idx="59">
                  <c:v>552.2246581504351</c:v>
                </c:pt>
                <c:pt idx="60">
                  <c:v>553.2721476940914</c:v>
                </c:pt>
                <c:pt idx="61">
                  <c:v>554.170712609085</c:v>
                </c:pt>
                <c:pt idx="62">
                  <c:v>554.924770641316</c:v>
                </c:pt>
                <c:pt idx="63">
                  <c:v>555.5386495645492</c:v>
                </c:pt>
                <c:pt idx="64">
                  <c:v>556.0165873974404</c:v>
                </c:pt>
                <c:pt idx="65">
                  <c:v>556.3627327421404</c:v>
                </c:pt>
                <c:pt idx="66">
                  <c:v>556.5811452342737</c:v>
                </c:pt>
                <c:pt idx="67">
                  <c:v>556.6757960946888</c:v>
                </c:pt>
                <c:pt idx="68">
                  <c:v>556.6505687740064</c:v>
                </c:pt>
                <c:pt idx="69">
                  <c:v>556.5092596816576</c:v>
                </c:pt>
                <c:pt idx="70">
                  <c:v>556.2555789915946</c:v>
                </c:pt>
                <c:pt idx="71">
                  <c:v>555.893151517382</c:v>
                </c:pt>
                <c:pt idx="72">
                  <c:v>555.4255176498818</c:v>
                </c:pt>
                <c:pt idx="73">
                  <c:v>554.8561343512024</c:v>
                </c:pt>
                <c:pt idx="74">
                  <c:v>554.188376198961</c:v>
                </c:pt>
                <c:pt idx="75">
                  <c:v>553.425536475318</c:v>
                </c:pt>
                <c:pt idx="76">
                  <c:v>552.5708282957021</c:v>
                </c:pt>
                <c:pt idx="77">
                  <c:v>551.627385772314</c:v>
                </c:pt>
                <c:pt idx="78">
                  <c:v>550.5982652080133</c:v>
                </c:pt>
                <c:pt idx="79">
                  <c:v>549.486446316371</c:v>
                </c:pt>
                <c:pt idx="80">
                  <c:v>548.294833464016</c:v>
                </c:pt>
                <c:pt idx="81">
                  <c:v>547.0262569316592</c:v>
                </c:pt>
                <c:pt idx="82">
                  <c:v>545.6834741904358</c:v>
                </c:pt>
                <c:pt idx="83">
                  <c:v>544.2691711904544</c:v>
                </c:pt>
                <c:pt idx="84">
                  <c:v>542.785963658648</c:v>
                </c:pt>
                <c:pt idx="85">
                  <c:v>541.2363984032372</c:v>
                </c:pt>
                <c:pt idx="86">
                  <c:v>539.6229546223667</c:v>
                </c:pt>
                <c:pt idx="87">
                  <c:v>537.948045214539</c:v>
                </c:pt>
                <c:pt idx="88">
                  <c:v>536.2140180888127</c:v>
                </c:pt>
                <c:pt idx="89">
                  <c:v>534.4231574727379</c:v>
                </c:pt>
                <c:pt idx="90">
                  <c:v>532.5776852162784</c:v>
                </c:pt>
                <c:pt idx="91">
                  <c:v>530.6797620900247</c:v>
                </c:pt>
                <c:pt idx="92">
                  <c:v>528.7314890762155</c:v>
                </c:pt>
                <c:pt idx="93">
                  <c:v>526.734908651157</c:v>
                </c:pt>
                <c:pt idx="94">
                  <c:v>524.6920060577681</c:v>
                </c:pt>
                <c:pt idx="95">
                  <c:v>522.604710567106</c:v>
                </c:pt>
                <c:pt idx="96">
                  <c:v>520.4748967278295</c:v>
                </c:pt>
                <c:pt idx="97">
                  <c:v>518.304385602607</c:v>
                </c:pt>
                <c:pt idx="98">
                  <c:v>516.094945990675</c:v>
                </c:pt>
                <c:pt idx="99">
                  <c:v>513.8482956357124</c:v>
                </c:pt>
                <c:pt idx="100">
                  <c:v>511.5661024183962</c:v>
                </c:pt>
                <c:pt idx="101">
                  <c:v>509.249985532962</c:v>
                </c:pt>
                <c:pt idx="102">
                  <c:v>506.9015166473012</c:v>
                </c:pt>
                <c:pt idx="103">
                  <c:v>504.5222210460751</c:v>
                </c:pt>
                <c:pt idx="104">
                  <c:v>502.1135787563989</c:v>
                </c:pt>
                <c:pt idx="105">
                  <c:v>499.6770256558403</c:v>
                </c:pt>
                <c:pt idx="106">
                  <c:v>497.2139545623189</c:v>
                </c:pt>
                <c:pt idx="107">
                  <c:v>494.7257163057434</c:v>
                </c:pt>
                <c:pt idx="108">
                  <c:v>492.2136207811136</c:v>
                </c:pt>
                <c:pt idx="109">
                  <c:v>489.6789379829816</c:v>
                </c:pt>
                <c:pt idx="110">
                  <c:v>487.1228990211302</c:v>
                </c:pt>
                <c:pt idx="111">
                  <c:v>484.5466971173336</c:v>
                </c:pt>
                <c:pt idx="112">
                  <c:v>481.9514885832754</c:v>
                </c:pt>
                <c:pt idx="113">
                  <c:v>479.3383937794732</c:v>
                </c:pt>
                <c:pt idx="114">
                  <c:v>476.7084980553068</c:v>
                </c:pt>
                <c:pt idx="115">
                  <c:v>474.0628526701594</c:v>
                </c:pt>
                <c:pt idx="116">
                  <c:v>471.4024756957483</c:v>
                </c:pt>
                <c:pt idx="117">
                  <c:v>468.7283528997218</c:v>
                </c:pt>
                <c:pt idx="118">
                  <c:v>466.0414386106381</c:v>
                </c:pt>
                <c:pt idx="119">
                  <c:v>463.342656564475</c:v>
                </c:pt>
              </c:numCache>
            </c:numRef>
          </c:yVal>
          <c:smooth val="0"/>
          <c:extLst xmlns:c16r2="http://schemas.microsoft.com/office/drawing/2015/06/chart">
            <c:ext xmlns:c16="http://schemas.microsoft.com/office/drawing/2014/chart" uri="{C3380CC4-5D6E-409C-BE32-E72D297353CC}">
              <c16:uniqueId val="{00000001-B05F-4577-AE33-2F4D25EF6F46}"/>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0.0</c:v>
                </c:pt>
                <c:pt idx="1">
                  <c:v>14.37879085764052</c:v>
                </c:pt>
                <c:pt idx="2">
                  <c:v>29.03171414310691</c:v>
                </c:pt>
                <c:pt idx="3">
                  <c:v>43.96928853633332</c:v>
                </c:pt>
                <c:pt idx="4">
                  <c:v>59.19725261012717</c:v>
                </c:pt>
                <c:pt idx="5">
                  <c:v>74.7172134707403</c:v>
                </c:pt>
                <c:pt idx="6">
                  <c:v>90.52748890579394</c:v>
                </c:pt>
                <c:pt idx="7">
                  <c:v>106.6237980916508</c:v>
                </c:pt>
                <c:pt idx="8">
                  <c:v>122.999826359258</c:v>
                </c:pt>
                <c:pt idx="9">
                  <c:v>139.64768631878</c:v>
                </c:pt>
                <c:pt idx="10">
                  <c:v>156.5582937520467</c:v>
                </c:pt>
                <c:pt idx="11">
                  <c:v>173.721673455997</c:v>
                </c:pt>
                <c:pt idx="12">
                  <c:v>191.127207552183</c:v>
                </c:pt>
                <c:pt idx="13">
                  <c:v>202.3543543052733</c:v>
                </c:pt>
                <c:pt idx="14">
                  <c:v>213.298602063921</c:v>
                </c:pt>
                <c:pt idx="15">
                  <c:v>223.9527460843355</c:v>
                </c:pt>
                <c:pt idx="16">
                  <c:v>234.3164097602312</c:v>
                </c:pt>
                <c:pt idx="17">
                  <c:v>244.3899573171784</c:v>
                </c:pt>
                <c:pt idx="18">
                  <c:v>254.1743899107646</c:v>
                </c:pt>
                <c:pt idx="19">
                  <c:v>263.6712718236408</c:v>
                </c:pt>
                <c:pt idx="20">
                  <c:v>272.882663139645</c:v>
                </c:pt>
                <c:pt idx="21">
                  <c:v>281.8110586915691</c:v>
                </c:pt>
                <c:pt idx="22">
                  <c:v>290.4593329963222</c:v>
                </c:pt>
                <c:pt idx="23">
                  <c:v>298.8306907881772</c:v>
                </c:pt>
                <c:pt idx="24">
                  <c:v>306.9286227090041</c:v>
                </c:pt>
                <c:pt idx="25">
                  <c:v>314.7568656972885</c:v>
                </c:pt>
                <c:pt idx="26">
                  <c:v>322.3145234656413</c:v>
                </c:pt>
                <c:pt idx="27">
                  <c:v>329.6056503860164</c:v>
                </c:pt>
                <c:pt idx="28">
                  <c:v>336.6344429625373</c:v>
                </c:pt>
                <c:pt idx="29">
                  <c:v>343.4052228973582</c:v>
                </c:pt>
                <c:pt idx="30">
                  <c:v>349.9224175131308</c:v>
                </c:pt>
                <c:pt idx="31">
                  <c:v>356.1905418139222</c:v>
                </c:pt>
                <c:pt idx="32">
                  <c:v>362.2141821509208</c:v>
                </c:pt>
                <c:pt idx="33">
                  <c:v>367.9979813691933</c:v>
                </c:pt>
                <c:pt idx="34">
                  <c:v>373.546625314506</c:v>
                </c:pt>
                <c:pt idx="35">
                  <c:v>378.8648305850788</c:v>
                </c:pt>
                <c:pt idx="36">
                  <c:v>383.9573334205646</c:v>
                </c:pt>
                <c:pt idx="37">
                  <c:v>388.8288796285551</c:v>
                </c:pt>
                <c:pt idx="38">
                  <c:v>393.4842154571616</c:v>
                </c:pt>
                <c:pt idx="39">
                  <c:v>397.9280761326982</c:v>
                </c:pt>
                <c:pt idx="40">
                  <c:v>402.1651819655393</c:v>
                </c:pt>
                <c:pt idx="41">
                  <c:v>406.2002315064992</c:v>
                </c:pt>
                <c:pt idx="42">
                  <c:v>410.0378953984586</c:v>
                </c:pt>
                <c:pt idx="43">
                  <c:v>413.6828108371651</c:v>
                </c:pt>
                <c:pt idx="44">
                  <c:v>417.1395765881434</c:v>
                </c:pt>
                <c:pt idx="45">
                  <c:v>420.4127485123398</c:v>
                </c:pt>
                <c:pt idx="46">
                  <c:v>423.5068355577673</c:v>
                </c:pt>
                <c:pt idx="47">
                  <c:v>426.4262961785906</c:v>
                </c:pt>
                <c:pt idx="48">
                  <c:v>429.1755351467336</c:v>
                </c:pt>
                <c:pt idx="49">
                  <c:v>431.7589007242477</c:v>
                </c:pt>
                <c:pt idx="50">
                  <c:v>434.1806821677691</c:v>
                </c:pt>
                <c:pt idx="51">
                  <c:v>436.4451075386331</c:v>
                </c:pt>
                <c:pt idx="52">
                  <c:v>438.5563417935191</c:v>
                </c:pt>
                <c:pt idx="53">
                  <c:v>440.5184851369931</c:v>
                </c:pt>
                <c:pt idx="54">
                  <c:v>442.335571613341</c:v>
                </c:pt>
                <c:pt idx="55">
                  <c:v>444.0115679192488</c:v>
                </c:pt>
                <c:pt idx="56">
                  <c:v>445.5503724202317</c:v>
                </c:pt>
                <c:pt idx="57">
                  <c:v>446.9558143550425</c:v>
                </c:pt>
                <c:pt idx="58">
                  <c:v>448.231653213442</c:v>
                </c:pt>
                <c:pt idx="59">
                  <c:v>449.381578273807</c:v>
                </c:pt>
                <c:pt idx="60">
                  <c:v>450.4092082880466</c:v>
                </c:pt>
                <c:pt idx="61">
                  <c:v>451.3180913021279</c:v>
                </c:pt>
                <c:pt idx="62">
                  <c:v>452.1117046014115</c:v>
                </c:pt>
                <c:pt idx="63">
                  <c:v>452.7934547706707</c:v>
                </c:pt>
                <c:pt idx="64">
                  <c:v>453.3666778594561</c:v>
                </c:pt>
                <c:pt idx="65">
                  <c:v>453.8346396439374</c:v>
                </c:pt>
                <c:pt idx="66">
                  <c:v>454.2005359772047</c:v>
                </c:pt>
                <c:pt idx="67">
                  <c:v>454.4674932202929</c:v>
                </c:pt>
                <c:pt idx="68">
                  <c:v>454.6385687468119</c:v>
                </c:pt>
                <c:pt idx="69">
                  <c:v>454.7167515146766</c:v>
                </c:pt>
                <c:pt idx="70">
                  <c:v>454.7049626985681</c:v>
                </c:pt>
                <c:pt idx="71">
                  <c:v>454.6060563774554</c:v>
                </c:pt>
                <c:pt idx="72">
                  <c:v>454.4228202717314</c:v>
                </c:pt>
                <c:pt idx="73">
                  <c:v>454.1579765249344</c:v>
                </c:pt>
                <c:pt idx="74">
                  <c:v>453.8141825253483</c:v>
                </c:pt>
                <c:pt idx="75">
                  <c:v>453.3940317630825</c:v>
                </c:pt>
                <c:pt idx="76">
                  <c:v>452.900054718551</c:v>
                </c:pt>
                <c:pt idx="77">
                  <c:v>452.3347197785232</c:v>
                </c:pt>
                <c:pt idx="78">
                  <c:v>451.7004341762167</c:v>
                </c:pt>
                <c:pt idx="79">
                  <c:v>450.9995449520652</c:v>
                </c:pt>
                <c:pt idx="80">
                  <c:v>450.2343399321416</c:v>
                </c:pt>
                <c:pt idx="81">
                  <c:v>449.407048721358</c:v>
                </c:pt>
                <c:pt idx="82">
                  <c:v>448.519843708707</c:v>
                </c:pt>
                <c:pt idx="83">
                  <c:v>447.5748410822002</c:v>
                </c:pt>
                <c:pt idx="84">
                  <c:v>446.5741018510971</c:v>
                </c:pt>
                <c:pt idx="85">
                  <c:v>445.5196328733595</c:v>
                </c:pt>
                <c:pt idx="86">
                  <c:v>444.4133878863363</c:v>
                </c:pt>
                <c:pt idx="87">
                  <c:v>443.257268538886</c:v>
                </c:pt>
                <c:pt idx="88">
                  <c:v>442.053125423226</c:v>
                </c:pt>
                <c:pt idx="89">
                  <c:v>440.8027591049986</c:v>
                </c:pt>
                <c:pt idx="90">
                  <c:v>439.5079211500873</c:v>
                </c:pt>
                <c:pt idx="91">
                  <c:v>438.1703151469159</c:v>
                </c:pt>
                <c:pt idx="92">
                  <c:v>436.791597722986</c:v>
                </c:pt>
                <c:pt idx="93">
                  <c:v>435.3733795546314</c:v>
                </c:pt>
                <c:pt idx="94">
                  <c:v>433.9172263688324</c:v>
                </c:pt>
                <c:pt idx="95">
                  <c:v>432.4246599364042</c:v>
                </c:pt>
                <c:pt idx="96">
                  <c:v>430.8971590555086</c:v>
                </c:pt>
                <c:pt idx="97">
                  <c:v>429.3361605248865</c:v>
                </c:pt>
                <c:pt idx="98">
                  <c:v>427.7430601060423</c:v>
                </c:pt>
                <c:pt idx="99">
                  <c:v>426.1192134738585</c:v>
                </c:pt>
                <c:pt idx="100">
                  <c:v>424.4659371550192</c:v>
                </c:pt>
                <c:pt idx="101">
                  <c:v>422.7845094537988</c:v>
                </c:pt>
                <c:pt idx="102">
                  <c:v>421.0761713647942</c:v>
                </c:pt>
                <c:pt idx="103">
                  <c:v>419.3421274721952</c:v>
                </c:pt>
                <c:pt idx="104">
                  <c:v>417.5835468353252</c:v>
                </c:pt>
                <c:pt idx="105">
                  <c:v>415.8015638600958</c:v>
                </c:pt>
                <c:pt idx="106">
                  <c:v>413.9972791562082</c:v>
                </c:pt>
                <c:pt idx="107">
                  <c:v>412.1717603798915</c:v>
                </c:pt>
                <c:pt idx="108">
                  <c:v>410.326043061953</c:v>
                </c:pt>
                <c:pt idx="109">
                  <c:v>408.4611314211388</c:v>
                </c:pt>
                <c:pt idx="110">
                  <c:v>406.5779991626067</c:v>
                </c:pt>
                <c:pt idx="111">
                  <c:v>404.6775902614499</c:v>
                </c:pt>
                <c:pt idx="112">
                  <c:v>402.7608197313552</c:v>
                </c:pt>
                <c:pt idx="113">
                  <c:v>400.8285743782166</c:v>
                </c:pt>
                <c:pt idx="114">
                  <c:v>398.8817135388695</c:v>
                </c:pt>
                <c:pt idx="115">
                  <c:v>396.9210698048296</c:v>
                </c:pt>
                <c:pt idx="116">
                  <c:v>394.9474497312622</c:v>
                </c:pt>
                <c:pt idx="117">
                  <c:v>392.9616345311014</c:v>
                </c:pt>
                <c:pt idx="118">
                  <c:v>390.9643807544935</c:v>
                </c:pt>
                <c:pt idx="119">
                  <c:v>388.9564209536491</c:v>
                </c:pt>
              </c:numCache>
            </c:numRef>
          </c:yVal>
          <c:smooth val="0"/>
          <c:extLst xmlns:c16r2="http://schemas.microsoft.com/office/drawing/2015/06/chart">
            <c:ext xmlns:c16="http://schemas.microsoft.com/office/drawing/2014/chart" uri="{C3380CC4-5D6E-409C-BE32-E72D297353CC}">
              <c16:uniqueId val="{00000002-B05F-4577-AE33-2F4D25EF6F46}"/>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0.0</c:v>
                </c:pt>
                <c:pt idx="1">
                  <c:v>7.190357873425386</c:v>
                </c:pt>
                <c:pt idx="2">
                  <c:v>14.38481879959181</c:v>
                </c:pt>
                <c:pt idx="3">
                  <c:v>21.59808884911854</c:v>
                </c:pt>
                <c:pt idx="4">
                  <c:v>28.84153563899281</c:v>
                </c:pt>
                <c:pt idx="5">
                  <c:v>36.12364603165634</c:v>
                </c:pt>
                <c:pt idx="6">
                  <c:v>43.45055587608476</c:v>
                </c:pt>
                <c:pt idx="7">
                  <c:v>50.82648593792328</c:v>
                </c:pt>
                <c:pt idx="8">
                  <c:v>58.2541000402016</c:v>
                </c:pt>
                <c:pt idx="9">
                  <c:v>65.734799224806</c:v>
                </c:pt>
                <c:pt idx="10">
                  <c:v>73.26896330932322</c:v>
                </c:pt>
                <c:pt idx="11">
                  <c:v>80.85614920200851</c:v>
                </c:pt>
                <c:pt idx="12">
                  <c:v>88.49525367862452</c:v>
                </c:pt>
                <c:pt idx="13">
                  <c:v>92.98049523697864</c:v>
                </c:pt>
                <c:pt idx="14">
                  <c:v>97.43178308148663</c:v>
                </c:pt>
                <c:pt idx="15">
                  <c:v>101.8351157736397</c:v>
                </c:pt>
                <c:pt idx="16">
                  <c:v>106.1814669030864</c:v>
                </c:pt>
                <c:pt idx="17">
                  <c:v>110.463260688418</c:v>
                </c:pt>
                <c:pt idx="18">
                  <c:v>114.6741234257743</c:v>
                </c:pt>
                <c:pt idx="19">
                  <c:v>118.8086911066403</c:v>
                </c:pt>
                <c:pt idx="20">
                  <c:v>122.8624520216208</c:v>
                </c:pt>
                <c:pt idx="21">
                  <c:v>126.8316175883142</c:v>
                </c:pt>
                <c:pt idx="22">
                  <c:v>130.7130160101046</c:v>
                </c:pt>
                <c:pt idx="23">
                  <c:v>134.5040044284879</c:v>
                </c:pt>
                <c:pt idx="24">
                  <c:v>138.2023960778233</c:v>
                </c:pt>
                <c:pt idx="25">
                  <c:v>141.8063996302812</c:v>
                </c:pt>
                <c:pt idx="26">
                  <c:v>145.3121482415372</c:v>
                </c:pt>
                <c:pt idx="27">
                  <c:v>148.7185968445788</c:v>
                </c:pt>
                <c:pt idx="28">
                  <c:v>152.0249425069455</c:v>
                </c:pt>
                <c:pt idx="29">
                  <c:v>155.2306016810194</c:v>
                </c:pt>
                <c:pt idx="30">
                  <c:v>158.3351878812373</c:v>
                </c:pt>
                <c:pt idx="31">
                  <c:v>161.3384921610618</c:v>
                </c:pt>
                <c:pt idx="32">
                  <c:v>164.2404659829908</c:v>
                </c:pt>
                <c:pt idx="33">
                  <c:v>167.0412061058855</c:v>
                </c:pt>
                <c:pt idx="34">
                  <c:v>169.7409411788467</c:v>
                </c:pt>
                <c:pt idx="35">
                  <c:v>172.3400197845931</c:v>
                </c:pt>
                <c:pt idx="36">
                  <c:v>174.8388997194725</c:v>
                </c:pt>
                <c:pt idx="37">
                  <c:v>177.2381383334937</c:v>
                </c:pt>
                <c:pt idx="38">
                  <c:v>179.538383783669</c:v>
                </c:pt>
                <c:pt idx="39">
                  <c:v>181.7403654841305</c:v>
                </c:pt>
                <c:pt idx="40">
                  <c:v>183.8448887233371</c:v>
                </c:pt>
                <c:pt idx="41">
                  <c:v>185.8528279342195</c:v>
                </c:pt>
                <c:pt idx="42">
                  <c:v>187.7651205235084</c:v>
                </c:pt>
                <c:pt idx="43">
                  <c:v>189.582761181653</c:v>
                </c:pt>
                <c:pt idx="44">
                  <c:v>191.3067966201156</c:v>
                </c:pt>
                <c:pt idx="45">
                  <c:v>192.9383206912016</c:v>
                </c:pt>
                <c:pt idx="46">
                  <c:v>194.4784698522681</c:v>
                </c:pt>
                <c:pt idx="47">
                  <c:v>195.9284189417167</c:v>
                </c:pt>
                <c:pt idx="48">
                  <c:v>197.2893772387852</c:v>
                </c:pt>
                <c:pt idx="49">
                  <c:v>198.5625847828915</c:v>
                </c:pt>
                <c:pt idx="50">
                  <c:v>199.7493089315067</c:v>
                </c:pt>
                <c:pt idx="51">
                  <c:v>200.8508411381308</c:v>
                </c:pt>
                <c:pt idx="52">
                  <c:v>201.8684939335435</c:v>
                </c:pt>
                <c:pt idx="53">
                  <c:v>202.8035980976738</c:v>
                </c:pt>
                <c:pt idx="54">
                  <c:v>203.6575000080238</c:v>
                </c:pt>
                <c:pt idx="55">
                  <c:v>204.4315591531586</c:v>
                </c:pt>
                <c:pt idx="56">
                  <c:v>205.1271458009592</c:v>
                </c:pt>
                <c:pt idx="57">
                  <c:v>205.7456388121727</c:v>
                </c:pt>
                <c:pt idx="58">
                  <c:v>206.2884235906954</c:v>
                </c:pt>
                <c:pt idx="59">
                  <c:v>206.756890162682</c:v>
                </c:pt>
                <c:pt idx="60">
                  <c:v>207.1524313771992</c:v>
                </c:pt>
                <c:pt idx="61">
                  <c:v>207.476441221711</c:v>
                </c:pt>
                <c:pt idx="62">
                  <c:v>207.7303132460866</c:v>
                </c:pt>
                <c:pt idx="63">
                  <c:v>207.9154390893314</c:v>
                </c:pt>
                <c:pt idx="64">
                  <c:v>208.0332071035409</c:v>
                </c:pt>
                <c:pt idx="65">
                  <c:v>208.0850010699596</c:v>
                </c:pt>
                <c:pt idx="66">
                  <c:v>208.072199002299</c:v>
                </c:pt>
                <c:pt idx="67">
                  <c:v>207.9961720327783</c:v>
                </c:pt>
                <c:pt idx="68">
                  <c:v>207.8582833765831</c:v>
                </c:pt>
                <c:pt idx="69">
                  <c:v>207.6598873706575</c:v>
                </c:pt>
                <c:pt idx="70">
                  <c:v>207.402328582989</c:v>
                </c:pt>
                <c:pt idx="71">
                  <c:v>207.0869409887341</c:v>
                </c:pt>
                <c:pt idx="72">
                  <c:v>206.7150472096882</c:v>
                </c:pt>
                <c:pt idx="73">
                  <c:v>206.2879578138281</c:v>
                </c:pt>
                <c:pt idx="74">
                  <c:v>205.8069706717738</c:v>
                </c:pt>
                <c:pt idx="75">
                  <c:v>205.2733703671788</c:v>
                </c:pt>
                <c:pt idx="76">
                  <c:v>204.6884276582313</c:v>
                </c:pt>
                <c:pt idx="77">
                  <c:v>204.0533989875248</c:v>
                </c:pt>
                <c:pt idx="78">
                  <c:v>203.3695260377408</c:v>
                </c:pt>
                <c:pt idx="79">
                  <c:v>202.6380353306945</c:v>
                </c:pt>
                <c:pt idx="80">
                  <c:v>201.860137867367</c:v>
                </c:pt>
                <c:pt idx="81">
                  <c:v>201.0370288067352</c:v>
                </c:pt>
                <c:pt idx="82">
                  <c:v>200.1698871812255</c:v>
                </c:pt>
                <c:pt idx="83">
                  <c:v>199.2598756468009</c:v>
                </c:pt>
                <c:pt idx="84">
                  <c:v>198.3081402657326</c:v>
                </c:pt>
                <c:pt idx="85">
                  <c:v>197.315810320185</c:v>
                </c:pt>
                <c:pt idx="86">
                  <c:v>196.283998154915</c:v>
                </c:pt>
                <c:pt idx="87">
                  <c:v>195.2137990473557</c:v>
                </c:pt>
                <c:pt idx="88">
                  <c:v>194.1062911035078</c:v>
                </c:pt>
                <c:pt idx="89">
                  <c:v>192.9625351781265</c:v>
                </c:pt>
                <c:pt idx="90">
                  <c:v>191.7835748177295</c:v>
                </c:pt>
                <c:pt idx="91">
                  <c:v>190.570436225075</c:v>
                </c:pt>
                <c:pt idx="92">
                  <c:v>189.3241282437575</c:v>
                </c:pt>
                <c:pt idx="93">
                  <c:v>188.0456423617106</c:v>
                </c:pt>
                <c:pt idx="94">
                  <c:v>186.7359527323758</c:v>
                </c:pt>
                <c:pt idx="95">
                  <c:v>185.3960162124504</c:v>
                </c:pt>
                <c:pt idx="96">
                  <c:v>184.0267724150845</c:v>
                </c:pt>
                <c:pt idx="97">
                  <c:v>182.6291437775467</c:v>
                </c:pt>
                <c:pt idx="98">
                  <c:v>181.2040356423449</c:v>
                </c:pt>
                <c:pt idx="99">
                  <c:v>179.7523363508762</c:v>
                </c:pt>
                <c:pt idx="100">
                  <c:v>178.2749173487446</c:v>
                </c:pt>
                <c:pt idx="101">
                  <c:v>176.7726333018813</c:v>
                </c:pt>
                <c:pt idx="102">
                  <c:v>175.2463222226716</c:v>
                </c:pt>
                <c:pt idx="103">
                  <c:v>173.6968056053547</c:v>
                </c:pt>
                <c:pt idx="104">
                  <c:v>172.1248885699347</c:v>
                </c:pt>
                <c:pt idx="105">
                  <c:v>170.5313600139593</c:v>
                </c:pt>
                <c:pt idx="106">
                  <c:v>168.9169927714911</c:v>
                </c:pt>
                <c:pt idx="107">
                  <c:v>167.282543778671</c:v>
                </c:pt>
                <c:pt idx="108">
                  <c:v>165.6287542452833</c:v>
                </c:pt>
                <c:pt idx="109">
                  <c:v>163.9563498317734</c:v>
                </c:pt>
                <c:pt idx="110">
                  <c:v>162.266040831194</c:v>
                </c:pt>
                <c:pt idx="111">
                  <c:v>160.5585223555818</c:v>
                </c:pt>
                <c:pt idx="112">
                  <c:v>158.8344745263121</c:v>
                </c:pt>
                <c:pt idx="113">
                  <c:v>157.0945626679458</c:v>
                </c:pt>
                <c:pt idx="114">
                  <c:v>155.3394375052248</c:v>
                </c:pt>
                <c:pt idx="115">
                  <c:v>153.5697353627224</c:v>
                </c:pt>
                <c:pt idx="116">
                  <c:v>151.7860783668702</c:v>
                </c:pt>
                <c:pt idx="117">
                  <c:v>149.9890746499436</c:v>
                </c:pt>
                <c:pt idx="118">
                  <c:v>148.179318555703</c:v>
                </c:pt>
                <c:pt idx="119">
                  <c:v>146.3573908463673</c:v>
                </c:pt>
              </c:numCache>
            </c:numRef>
          </c:yVal>
          <c:smooth val="0"/>
          <c:extLst xmlns:c16r2="http://schemas.microsoft.com/office/drawing/2015/06/chart">
            <c:ext xmlns:c16="http://schemas.microsoft.com/office/drawing/2014/chart" uri="{C3380CC4-5D6E-409C-BE32-E72D297353CC}">
              <c16:uniqueId val="{00000003-B05F-4577-AE33-2F4D25EF6F46}"/>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0.0</c:v>
                </c:pt>
                <c:pt idx="1">
                  <c:v>14.3807157468491</c:v>
                </c:pt>
                <c:pt idx="2">
                  <c:v>29.29967639696451</c:v>
                </c:pt>
                <c:pt idx="3">
                  <c:v>44.73053791490566</c:v>
                </c:pt>
                <c:pt idx="4">
                  <c:v>60.64849209135855</c:v>
                </c:pt>
                <c:pt idx="5">
                  <c:v>77.02977930193315</c:v>
                </c:pt>
                <c:pt idx="6">
                  <c:v>93.85159136932726</c:v>
                </c:pt>
                <c:pt idx="7">
                  <c:v>111.0919937222825</c:v>
                </c:pt>
                <c:pt idx="8">
                  <c:v>128.7298614600436</c:v>
                </c:pt>
                <c:pt idx="9">
                  <c:v>146.7448262704584</c:v>
                </c:pt>
                <c:pt idx="10">
                  <c:v>165.1172318389836</c:v>
                </c:pt>
                <c:pt idx="11">
                  <c:v>183.8280959156641</c:v>
                </c:pt>
                <c:pt idx="12">
                  <c:v>202.8590776180281</c:v>
                </c:pt>
                <c:pt idx="13">
                  <c:v>215.7841454250001</c:v>
                </c:pt>
                <c:pt idx="14">
                  <c:v>228.3741912280466</c:v>
                </c:pt>
                <c:pt idx="15">
                  <c:v>240.6263860255935</c:v>
                </c:pt>
                <c:pt idx="16">
                  <c:v>252.5437301062343</c:v>
                </c:pt>
                <c:pt idx="17">
                  <c:v>264.1292963049855</c:v>
                </c:pt>
                <c:pt idx="18">
                  <c:v>275.3862504715219</c:v>
                </c:pt>
                <c:pt idx="19">
                  <c:v>286.3178799343832</c:v>
                </c:pt>
                <c:pt idx="20">
                  <c:v>296.9276106289085</c:v>
                </c:pt>
                <c:pt idx="21">
                  <c:v>307.219015684353</c:v>
                </c:pt>
                <c:pt idx="22">
                  <c:v>317.195817691406</c:v>
                </c:pt>
                <c:pt idx="23">
                  <c:v>326.861886355985</c:v>
                </c:pt>
                <c:pt idx="24">
                  <c:v>336.2212328460564</c:v>
                </c:pt>
                <c:pt idx="25">
                  <c:v>345.278001829474</c:v>
                </c:pt>
                <c:pt idx="26">
                  <c:v>354.0316215373355</c:v>
                </c:pt>
                <c:pt idx="27">
                  <c:v>362.4863024166193</c:v>
                </c:pt>
                <c:pt idx="28">
                  <c:v>370.6463630601029</c:v>
                </c:pt>
                <c:pt idx="29">
                  <c:v>378.516224015667</c:v>
                </c:pt>
                <c:pt idx="30">
                  <c:v>386.1003974239594</c:v>
                </c:pt>
                <c:pt idx="31">
                  <c:v>393.4034764650696</c:v>
                </c:pt>
                <c:pt idx="32">
                  <c:v>400.4301248944976</c:v>
                </c:pt>
                <c:pt idx="33">
                  <c:v>407.1850668093393</c:v>
                </c:pt>
                <c:pt idx="34">
                  <c:v>413.6730767441608</c:v>
                </c:pt>
                <c:pt idx="35">
                  <c:v>419.8989701647624</c:v>
                </c:pt>
                <c:pt idx="36">
                  <c:v>425.8675944043971</c:v>
                </c:pt>
                <c:pt idx="37">
                  <c:v>431.583820069186</c:v>
                </c:pt>
                <c:pt idx="38">
                  <c:v>437.0525329259917</c:v>
                </c:pt>
                <c:pt idx="39">
                  <c:v>442.278623087559</c:v>
                </c:pt>
                <c:pt idx="40">
                  <c:v>447.2669813675484</c:v>
                </c:pt>
                <c:pt idx="41">
                  <c:v>452.0224925455591</c:v>
                </c:pt>
                <c:pt idx="42">
                  <c:v>456.5500291248422</c:v>
                </c:pt>
                <c:pt idx="43">
                  <c:v>460.8544455395845</c:v>
                </c:pt>
                <c:pt idx="44">
                  <c:v>464.9405727927337</c:v>
                </c:pt>
                <c:pt idx="45">
                  <c:v>468.8132135049813</c:v>
                </c:pt>
                <c:pt idx="46">
                  <c:v>472.4771373551914</c:v>
                </c:pt>
                <c:pt idx="47">
                  <c:v>475.9370768925609</c:v>
                </c:pt>
                <c:pt idx="48">
                  <c:v>479.1977237009446</c:v>
                </c:pt>
                <c:pt idx="49">
                  <c:v>482.2637248964602</c:v>
                </c:pt>
                <c:pt idx="50">
                  <c:v>485.139679939669</c:v>
                </c:pt>
                <c:pt idx="51">
                  <c:v>487.8301377445316</c:v>
                </c:pt>
                <c:pt idx="52">
                  <c:v>490.3395940657142</c:v>
                </c:pt>
                <c:pt idx="53">
                  <c:v>492.6724891510084</c:v>
                </c:pt>
                <c:pt idx="54">
                  <c:v>494.8332056407908</c:v>
                </c:pt>
                <c:pt idx="55">
                  <c:v>496.8260666995293</c:v>
                </c:pt>
                <c:pt idx="56">
                  <c:v>498.655334365054</c:v>
                </c:pt>
                <c:pt idx="57">
                  <c:v>500.3252081019273</c:v>
                </c:pt>
                <c:pt idx="58">
                  <c:v>501.8398235460363</c:v>
                </c:pt>
                <c:pt idx="59">
                  <c:v>503.2032514280621</c:v>
                </c:pt>
                <c:pt idx="60">
                  <c:v>504.4194966642654</c:v>
                </c:pt>
                <c:pt idx="61">
                  <c:v>505.4924976034936</c:v>
                </c:pt>
                <c:pt idx="62">
                  <c:v>506.4261254200416</c:v>
                </c:pt>
                <c:pt idx="63">
                  <c:v>507.2241836424627</c:v>
                </c:pt>
                <c:pt idx="64">
                  <c:v>507.8904078089892</c:v>
                </c:pt>
                <c:pt idx="65">
                  <c:v>508.4284652407839</c:v>
                </c:pt>
                <c:pt idx="66">
                  <c:v>508.84195492464</c:v>
                </c:pt>
                <c:pt idx="67">
                  <c:v>509.1344074973031</c:v>
                </c:pt>
                <c:pt idx="68">
                  <c:v>509.309285323971</c:v>
                </c:pt>
                <c:pt idx="69">
                  <c:v>509.3699826639544</c:v>
                </c:pt>
                <c:pt idx="70">
                  <c:v>509.3198259169053</c:v>
                </c:pt>
                <c:pt idx="71">
                  <c:v>509.1620739433638</c:v>
                </c:pt>
                <c:pt idx="72">
                  <c:v>508.8999184537623</c:v>
                </c:pt>
                <c:pt idx="73">
                  <c:v>508.5364844603432</c:v>
                </c:pt>
                <c:pt idx="74">
                  <c:v>508.0748307867825</c:v>
                </c:pt>
                <c:pt idx="75">
                  <c:v>507.5179506305994</c:v>
                </c:pt>
                <c:pt idx="76">
                  <c:v>506.8687721737528</c:v>
                </c:pt>
                <c:pt idx="77">
                  <c:v>506.1301592370683</c:v>
                </c:pt>
                <c:pt idx="78">
                  <c:v>505.3049119744038</c:v>
                </c:pt>
                <c:pt idx="79">
                  <c:v>504.3957676027408</c:v>
                </c:pt>
                <c:pt idx="80">
                  <c:v>503.4054011645585</c:v>
                </c:pt>
                <c:pt idx="81">
                  <c:v>502.3364263191515</c:v>
                </c:pt>
                <c:pt idx="82">
                  <c:v>501.1913961596699</c:v>
                </c:pt>
                <c:pt idx="83">
                  <c:v>499.972804052939</c:v>
                </c:pt>
                <c:pt idx="84">
                  <c:v>498.6830844992478</c:v>
                </c:pt>
                <c:pt idx="85">
                  <c:v>497.3246140095034</c:v>
                </c:pt>
                <c:pt idx="86">
                  <c:v>495.8997119972962</c:v>
                </c:pt>
                <c:pt idx="87">
                  <c:v>494.410641683604</c:v>
                </c:pt>
                <c:pt idx="88">
                  <c:v>492.8596110119665</c:v>
                </c:pt>
                <c:pt idx="89">
                  <c:v>491.2487735721916</c:v>
                </c:pt>
                <c:pt idx="90">
                  <c:v>489.580229530663</c:v>
                </c:pt>
                <c:pt idx="91">
                  <c:v>487.856026565561</c:v>
                </c:pt>
                <c:pt idx="92">
                  <c:v>486.078160805382</c:v>
                </c:pt>
                <c:pt idx="93">
                  <c:v>484.2485777692235</c:v>
                </c:pt>
                <c:pt idx="94">
                  <c:v>482.3691733074706</c:v>
                </c:pt>
                <c:pt idx="95">
                  <c:v>480.4417945415756</c:v>
                </c:pt>
                <c:pt idx="96">
                  <c:v>478.4682408017615</c:v>
                </c:pt>
                <c:pt idx="97">
                  <c:v>476.4502645614457</c:v>
                </c:pt>
                <c:pt idx="98">
                  <c:v>474.3895723675305</c:v>
                </c:pt>
                <c:pt idx="99">
                  <c:v>472.2878257654343</c:v>
                </c:pt>
                <c:pt idx="100">
                  <c:v>470.1466422181293</c:v>
                </c:pt>
                <c:pt idx="101">
                  <c:v>467.9675960183067</c:v>
                </c:pt>
                <c:pt idx="102">
                  <c:v>465.752219193002</c:v>
                </c:pt>
                <c:pt idx="103">
                  <c:v>463.5020023999545</c:v>
                </c:pt>
                <c:pt idx="104">
                  <c:v>461.2183958151459</c:v>
                </c:pt>
                <c:pt idx="105">
                  <c:v>458.9028100109317</c:v>
                </c:pt>
                <c:pt idx="106">
                  <c:v>456.5566168242792</c:v>
                </c:pt>
                <c:pt idx="107">
                  <c:v>454.1811502146683</c:v>
                </c:pt>
                <c:pt idx="108">
                  <c:v>451.7777071112349</c:v>
                </c:pt>
                <c:pt idx="109">
                  <c:v>449.3475482488288</c:v>
                </c:pt>
                <c:pt idx="110">
                  <c:v>446.8918989926236</c:v>
                </c:pt>
                <c:pt idx="111">
                  <c:v>444.4119501510318</c:v>
                </c:pt>
                <c:pt idx="112">
                  <c:v>441.9088587766818</c:v>
                </c:pt>
                <c:pt idx="113">
                  <c:v>439.3837489552266</c:v>
                </c:pt>
                <c:pt idx="114">
                  <c:v>436.8377125817938</c:v>
                </c:pt>
                <c:pt idx="115">
                  <c:v>434.2718101249953</c:v>
                </c:pt>
                <c:pt idx="116">
                  <c:v>431.6870713782835</c:v>
                </c:pt>
                <c:pt idx="117">
                  <c:v>429.0844961986211</c:v>
                </c:pt>
                <c:pt idx="118">
                  <c:v>426.4650552323698</c:v>
                </c:pt>
                <c:pt idx="119">
                  <c:v>423.8296906283513</c:v>
                </c:pt>
              </c:numCache>
            </c:numRef>
          </c:yVal>
          <c:smooth val="0"/>
          <c:extLst xmlns:c16r2="http://schemas.microsoft.com/office/drawing/2015/06/chart">
            <c:ext xmlns:c16="http://schemas.microsoft.com/office/drawing/2014/chart" uri="{C3380CC4-5D6E-409C-BE32-E72D297353CC}">
              <c16:uniqueId val="{00000004-B05F-4577-AE33-2F4D25EF6F46}"/>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0.0</c:v>
                </c:pt>
                <c:pt idx="1">
                  <c:v>11.64508472480975</c:v>
                </c:pt>
                <c:pt idx="2">
                  <c:v>23.49685304263721</c:v>
                </c:pt>
                <c:pt idx="3">
                  <c:v>35.56318012300335</c:v>
                </c:pt>
                <c:pt idx="4">
                  <c:v>47.84825404579124</c:v>
                </c:pt>
                <c:pt idx="5">
                  <c:v>60.3530063468047</c:v>
                </c:pt>
                <c:pt idx="6">
                  <c:v>73.07577835186538</c:v>
                </c:pt>
                <c:pt idx="7">
                  <c:v>86.01286856653765</c:v>
                </c:pt>
                <c:pt idx="8">
                  <c:v>99.15898066011095</c:v>
                </c:pt>
                <c:pt idx="9">
                  <c:v>112.5075894839715</c:v>
                </c:pt>
                <c:pt idx="10">
                  <c:v>126.0512395633018</c:v>
                </c:pt>
                <c:pt idx="11">
                  <c:v>139.781788002265</c:v>
                </c:pt>
                <c:pt idx="12">
                  <c:v>153.6906016684907</c:v>
                </c:pt>
                <c:pt idx="13">
                  <c:v>161.294301558287</c:v>
                </c:pt>
                <c:pt idx="14">
                  <c:v>168.6899679794974</c:v>
                </c:pt>
                <c:pt idx="15">
                  <c:v>175.8644913903031</c:v>
                </c:pt>
                <c:pt idx="16">
                  <c:v>182.8133112167729</c:v>
                </c:pt>
                <c:pt idx="17">
                  <c:v>189.5335448661372</c:v>
                </c:pt>
                <c:pt idx="18">
                  <c:v>196.0236629495398</c:v>
                </c:pt>
                <c:pt idx="19">
                  <c:v>202.2832451252334</c:v>
                </c:pt>
                <c:pt idx="20">
                  <c:v>208.3127803676616</c:v>
                </c:pt>
                <c:pt idx="21">
                  <c:v>214.1135031735157</c:v>
                </c:pt>
                <c:pt idx="22">
                  <c:v>219.687258942985</c:v>
                </c:pt>
                <c:pt idx="23">
                  <c:v>225.0363930802077</c:v>
                </c:pt>
                <c:pt idx="24">
                  <c:v>230.1636594063473</c:v>
                </c:pt>
                <c:pt idx="25">
                  <c:v>235.0721443231923</c:v>
                </c:pt>
                <c:pt idx="26">
                  <c:v>239.7615627926509</c:v>
                </c:pt>
                <c:pt idx="27">
                  <c:v>244.2354798972942</c:v>
                </c:pt>
                <c:pt idx="28">
                  <c:v>248.4976282099815</c:v>
                </c:pt>
                <c:pt idx="29">
                  <c:v>252.551871406513</c:v>
                </c:pt>
                <c:pt idx="30">
                  <c:v>256.4021763804557</c:v>
                </c:pt>
                <c:pt idx="31">
                  <c:v>260.0525894307034</c:v>
                </c:pt>
                <c:pt idx="32">
                  <c:v>263.5072159132989</c:v>
                </c:pt>
                <c:pt idx="33">
                  <c:v>266.7702028022495</c:v>
                </c:pt>
                <c:pt idx="34">
                  <c:v>269.8457237005764</c:v>
                </c:pt>
                <c:pt idx="35">
                  <c:v>272.7379659224171</c:v>
                </c:pt>
                <c:pt idx="36">
                  <c:v>275.4511193321127</c:v>
                </c:pt>
                <c:pt idx="37">
                  <c:v>277.9893666796852</c:v>
                </c:pt>
                <c:pt idx="38">
                  <c:v>280.356875215863</c:v>
                </c:pt>
                <c:pt idx="39">
                  <c:v>282.5577875479521</c:v>
                </c:pt>
                <c:pt idx="40">
                  <c:v>284.5962173717816</c:v>
                </c:pt>
                <c:pt idx="41">
                  <c:v>286.4762439125469</c:v>
                </c:pt>
                <c:pt idx="42">
                  <c:v>288.2019070943152</c:v>
                </c:pt>
                <c:pt idx="43">
                  <c:v>289.7772033398168</c:v>
                </c:pt>
                <c:pt idx="44">
                  <c:v>291.2060819225271</c:v>
                </c:pt>
                <c:pt idx="45">
                  <c:v>292.4924418049631</c:v>
                </c:pt>
                <c:pt idx="46">
                  <c:v>293.6401289068185</c:v>
                </c:pt>
                <c:pt idx="47">
                  <c:v>294.6529337545207</c:v>
                </c:pt>
                <c:pt idx="48">
                  <c:v>295.5345894705105</c:v>
                </c:pt>
                <c:pt idx="49">
                  <c:v>296.2887700661219</c:v>
                </c:pt>
                <c:pt idx="50">
                  <c:v>296.9190890065915</c:v>
                </c:pt>
                <c:pt idx="51">
                  <c:v>297.4290980206869</c:v>
                </c:pt>
                <c:pt idx="52">
                  <c:v>297.8222861300887</c:v>
                </c:pt>
                <c:pt idx="53">
                  <c:v>298.1020788788382</c:v>
                </c:pt>
                <c:pt idx="54">
                  <c:v>298.2718377427506</c:v>
                </c:pt>
                <c:pt idx="55">
                  <c:v>298.3348597018648</c:v>
                </c:pt>
                <c:pt idx="56">
                  <c:v>298.2943769607836</c:v>
                </c:pt>
                <c:pt idx="57">
                  <c:v>298.1535568032341</c:v>
                </c:pt>
                <c:pt idx="58">
                  <c:v>297.9155015685166</c:v>
                </c:pt>
                <c:pt idx="59">
                  <c:v>297.5832487386936</c:v>
                </c:pt>
                <c:pt idx="60">
                  <c:v>297.1597711262902</c:v>
                </c:pt>
                <c:pt idx="61">
                  <c:v>296.6479771532572</c:v>
                </c:pt>
                <c:pt idx="62">
                  <c:v>296.0507112127138</c:v>
                </c:pt>
                <c:pt idx="63">
                  <c:v>295.370754105662</c:v>
                </c:pt>
                <c:pt idx="64">
                  <c:v>294.6108235455162</c:v>
                </c:pt>
                <c:pt idx="65">
                  <c:v>293.7735747238657</c:v>
                </c:pt>
                <c:pt idx="66">
                  <c:v>292.8616009313896</c:v>
                </c:pt>
                <c:pt idx="67">
                  <c:v>291.8774342283232</c:v>
                </c:pt>
                <c:pt idx="68">
                  <c:v>290.8235461592526</c:v>
                </c:pt>
                <c:pt idx="69">
                  <c:v>289.7023485074851</c:v>
                </c:pt>
                <c:pt idx="70">
                  <c:v>288.5161940845151</c:v>
                </c:pt>
                <c:pt idx="71">
                  <c:v>287.2673775504736</c:v>
                </c:pt>
                <c:pt idx="72">
                  <c:v>285.9581362617681</c:v>
                </c:pt>
                <c:pt idx="73">
                  <c:v>284.5906511423364</c:v>
                </c:pt>
                <c:pt idx="74">
                  <c:v>283.1670475752826</c:v>
                </c:pt>
                <c:pt idx="75">
                  <c:v>281.6893963118132</c:v>
                </c:pt>
                <c:pt idx="76">
                  <c:v>280.1597143946947</c:v>
                </c:pt>
                <c:pt idx="77">
                  <c:v>278.5799660935963</c:v>
                </c:pt>
                <c:pt idx="78">
                  <c:v>276.9520638499325</c:v>
                </c:pt>
                <c:pt idx="79">
                  <c:v>275.2778692289476</c:v>
                </c:pt>
                <c:pt idx="80">
                  <c:v>273.5591938769967</c:v>
                </c:pt>
                <c:pt idx="81">
                  <c:v>271.797800482103</c:v>
                </c:pt>
                <c:pt idx="82">
                  <c:v>269.9954037360557</c:v>
                </c:pt>
                <c:pt idx="83">
                  <c:v>268.153671296399</c:v>
                </c:pt>
                <c:pt idx="84">
                  <c:v>266.2742247468444</c:v>
                </c:pt>
                <c:pt idx="85">
                  <c:v>264.3586405547257</c:v>
                </c:pt>
                <c:pt idx="86">
                  <c:v>262.4084510242378</c:v>
                </c:pt>
                <c:pt idx="87">
                  <c:v>260.4251452443189</c:v>
                </c:pt>
                <c:pt idx="88">
                  <c:v>258.4101700301201</c:v>
                </c:pt>
                <c:pt idx="89">
                  <c:v>256.364930857092</c:v>
                </c:pt>
                <c:pt idx="90">
                  <c:v>254.2907927868291</c:v>
                </c:pt>
                <c:pt idx="91">
                  <c:v>252.1890813838818</c:v>
                </c:pt>
                <c:pt idx="92">
                  <c:v>250.0610836228161</c:v>
                </c:pt>
                <c:pt idx="93">
                  <c:v>247.908048784877</c:v>
                </c:pt>
                <c:pt idx="94">
                  <c:v>245.7311893436786</c:v>
                </c:pt>
                <c:pt idx="95">
                  <c:v>243.5316818394131</c:v>
                </c:pt>
                <c:pt idx="96">
                  <c:v>241.3106677411128</c:v>
                </c:pt>
                <c:pt idx="97">
                  <c:v>239.0692542965647</c:v>
                </c:pt>
                <c:pt idx="98">
                  <c:v>236.8085153695392</c:v>
                </c:pt>
                <c:pt idx="99">
                  <c:v>234.5294922639846</c:v>
                </c:pt>
                <c:pt idx="100">
                  <c:v>232.2331945349993</c:v>
                </c:pt>
                <c:pt idx="101">
                  <c:v>229.92060078628</c:v>
                </c:pt>
                <c:pt idx="102">
                  <c:v>227.5926594539314</c:v>
                </c:pt>
                <c:pt idx="103">
                  <c:v>225.2502895764392</c:v>
                </c:pt>
                <c:pt idx="104">
                  <c:v>222.8943815507268</c:v>
                </c:pt>
                <c:pt idx="105">
                  <c:v>220.5257978741906</c:v>
                </c:pt>
                <c:pt idx="106">
                  <c:v>218.14537387267</c:v>
                </c:pt>
                <c:pt idx="107">
                  <c:v>215.753918414317</c:v>
                </c:pt>
                <c:pt idx="108">
                  <c:v>213.352214609352</c:v>
                </c:pt>
                <c:pt idx="109">
                  <c:v>210.9410204957503</c:v>
                </c:pt>
                <c:pt idx="110">
                  <c:v>208.5210697108455</c:v>
                </c:pt>
                <c:pt idx="111">
                  <c:v>206.0930721489594</c:v>
                </c:pt>
                <c:pt idx="112">
                  <c:v>203.6577146050977</c:v>
                </c:pt>
                <c:pt idx="113">
                  <c:v>201.2156614048045</c:v>
                </c:pt>
                <c:pt idx="114">
                  <c:v>198.7675550202935</c:v>
                </c:pt>
                <c:pt idx="115">
                  <c:v>196.314016672941</c:v>
                </c:pt>
                <c:pt idx="116">
                  <c:v>193.8556469223104</c:v>
                </c:pt>
                <c:pt idx="117">
                  <c:v>191.3930262418148</c:v>
                </c:pt>
                <c:pt idx="118">
                  <c:v>188.926715581169</c:v>
                </c:pt>
                <c:pt idx="119">
                  <c:v>186.4572569158045</c:v>
                </c:pt>
              </c:numCache>
            </c:numRef>
          </c:yVal>
          <c:smooth val="0"/>
          <c:extLst xmlns:c16r2="http://schemas.microsoft.com/office/drawing/2015/06/chart">
            <c:ext xmlns:c16="http://schemas.microsoft.com/office/drawing/2014/chart" uri="{C3380CC4-5D6E-409C-BE32-E72D297353CC}">
              <c16:uniqueId val="{00000005-B05F-4577-AE33-2F4D25EF6F46}"/>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0.0</c:v>
                </c:pt>
                <c:pt idx="1">
                  <c:v>14.29463435533034</c:v>
                </c:pt>
                <c:pt idx="2">
                  <c:v>28.84510470208943</c:v>
                </c:pt>
                <c:pt idx="3">
                  <c:v>43.66210219179902</c:v>
                </c:pt>
                <c:pt idx="4">
                  <c:v>58.75157887776732</c:v>
                </c:pt>
                <c:pt idx="5">
                  <c:v>74.11535959656501</c:v>
                </c:pt>
                <c:pt idx="6">
                  <c:v>89.75198541764348</c:v>
                </c:pt>
                <c:pt idx="7">
                  <c:v>105.6574052343094</c:v>
                </c:pt>
                <c:pt idx="8">
                  <c:v>121.8255409767803</c:v>
                </c:pt>
                <c:pt idx="9">
                  <c:v>138.2487488571655</c:v>
                </c:pt>
                <c:pt idx="10">
                  <c:v>154.9181951409792</c:v>
                </c:pt>
                <c:pt idx="11">
                  <c:v>171.8241616946675</c:v>
                </c:pt>
                <c:pt idx="12">
                  <c:v>188.9562938755371</c:v>
                </c:pt>
                <c:pt idx="13">
                  <c:v>199.9008826736517</c:v>
                </c:pt>
                <c:pt idx="14">
                  <c:v>210.5515450186626</c:v>
                </c:pt>
                <c:pt idx="15">
                  <c:v>220.9014205915546</c:v>
                </c:pt>
                <c:pt idx="16">
                  <c:v>230.9504134244498</c:v>
                </c:pt>
                <c:pt idx="17">
                  <c:v>240.6991549631275</c:v>
                </c:pt>
                <c:pt idx="18">
                  <c:v>250.1489014121098</c:v>
                </c:pt>
                <c:pt idx="19">
                  <c:v>259.3014609768661</c:v>
                </c:pt>
                <c:pt idx="20">
                  <c:v>268.1591275214973</c:v>
                </c:pt>
                <c:pt idx="21">
                  <c:v>276.7246204357961</c:v>
                </c:pt>
                <c:pt idx="22">
                  <c:v>285.0010304242351</c:v>
                </c:pt>
                <c:pt idx="23">
                  <c:v>292.9917708278595</c:v>
                </c:pt>
                <c:pt idx="24">
                  <c:v>300.7005340393684</c:v>
                </c:pt>
                <c:pt idx="25">
                  <c:v>308.1312525553091</c:v>
                </c:pt>
                <c:pt idx="26">
                  <c:v>315.2832472382696</c:v>
                </c:pt>
                <c:pt idx="27">
                  <c:v>322.1607675330442</c:v>
                </c:pt>
                <c:pt idx="28">
                  <c:v>328.7681998074546</c:v>
                </c:pt>
                <c:pt idx="29">
                  <c:v>335.1100510960491</c:v>
                </c:pt>
                <c:pt idx="30">
                  <c:v>341.190929899838</c:v>
                </c:pt>
                <c:pt idx="31">
                  <c:v>347.0155285871869</c:v>
                </c:pt>
                <c:pt idx="32">
                  <c:v>352.5886073639899</c:v>
                </c:pt>
                <c:pt idx="33">
                  <c:v>357.9149796923557</c:v>
                </c:pt>
                <c:pt idx="34">
                  <c:v>362.9994990396253</c:v>
                </c:pt>
                <c:pt idx="35">
                  <c:v>367.8470468451692</c:v>
                </c:pt>
                <c:pt idx="36">
                  <c:v>372.4625215996962</c:v>
                </c:pt>
                <c:pt idx="37">
                  <c:v>376.8508289396222</c:v>
                </c:pt>
                <c:pt idx="38">
                  <c:v>381.0168726671614</c:v>
                </c:pt>
                <c:pt idx="39">
                  <c:v>384.9655434788882</c:v>
                </c:pt>
                <c:pt idx="40">
                  <c:v>388.7017151397081</c:v>
                </c:pt>
                <c:pt idx="41">
                  <c:v>392.2302377341719</c:v>
                </c:pt>
                <c:pt idx="42">
                  <c:v>395.5559316005938</c:v>
                </c:pt>
                <c:pt idx="43">
                  <c:v>398.6835818621992</c:v>
                </c:pt>
                <c:pt idx="44">
                  <c:v>401.6179335035777</c:v>
                </c:pt>
                <c:pt idx="45">
                  <c:v>404.3636869462196</c:v>
                </c:pt>
                <c:pt idx="46">
                  <c:v>406.925494081469</c:v>
                </c:pt>
                <c:pt idx="47">
                  <c:v>409.3079547233246</c:v>
                </c:pt>
                <c:pt idx="48">
                  <c:v>411.5156134470336</c:v>
                </c:pt>
                <c:pt idx="49">
                  <c:v>413.5529567826202</c:v>
                </c:pt>
                <c:pt idx="50">
                  <c:v>415.4244107352451</c:v>
                </c:pt>
                <c:pt idx="51">
                  <c:v>417.1343386068438</c:v>
                </c:pt>
                <c:pt idx="52">
                  <c:v>418.6870390944709</c:v>
                </c:pt>
                <c:pt idx="53">
                  <c:v>420.0867446471706</c:v>
                </c:pt>
                <c:pt idx="54">
                  <c:v>421.337620059333</c:v>
                </c:pt>
                <c:pt idx="55">
                  <c:v>422.4437612824622</c:v>
                </c:pt>
                <c:pt idx="56">
                  <c:v>423.4091944388272</c:v>
                </c:pt>
                <c:pt idx="57">
                  <c:v>424.2378750214084</c:v>
                </c:pt>
                <c:pt idx="58">
                  <c:v>424.9336872659906</c:v>
                </c:pt>
                <c:pt idx="59">
                  <c:v>425.5004436820865</c:v>
                </c:pt>
                <c:pt idx="60">
                  <c:v>425.941884730456</c:v>
                </c:pt>
                <c:pt idx="61">
                  <c:v>426.2616786357675</c:v>
                </c:pt>
                <c:pt idx="62">
                  <c:v>426.4634213237623</c:v>
                </c:pt>
                <c:pt idx="63">
                  <c:v>426.5506364730231</c:v>
                </c:pt>
                <c:pt idx="64">
                  <c:v>426.5267756721286</c:v>
                </c:pt>
                <c:pt idx="65">
                  <c:v>426.3952186735377</c:v>
                </c:pt>
                <c:pt idx="66">
                  <c:v>426.1592737361797</c:v>
                </c:pt>
                <c:pt idx="67">
                  <c:v>425.8221780492418</c:v>
                </c:pt>
                <c:pt idx="68">
                  <c:v>425.387098230104</c:v>
                </c:pt>
                <c:pt idx="69">
                  <c:v>424.8571308898936</c:v>
                </c:pt>
                <c:pt idx="70">
                  <c:v>424.2353032604912</c:v>
                </c:pt>
                <c:pt idx="71">
                  <c:v>423.5245738772986</c:v>
                </c:pt>
                <c:pt idx="72">
                  <c:v>422.7278333123413</c:v>
                </c:pt>
                <c:pt idx="73">
                  <c:v>421.8479049527945</c:v>
                </c:pt>
                <c:pt idx="74">
                  <c:v>420.8875458201605</c:v>
                </c:pt>
                <c:pt idx="75">
                  <c:v>419.8494474257841</c:v>
                </c:pt>
                <c:pt idx="76">
                  <c:v>418.736236658601</c:v>
                </c:pt>
                <c:pt idx="77">
                  <c:v>417.5504767013476</c:v>
                </c:pt>
                <c:pt idx="78">
                  <c:v>416.294667971566</c:v>
                </c:pt>
                <c:pt idx="79">
                  <c:v>414.9712490842816</c:v>
                </c:pt>
                <c:pt idx="80">
                  <c:v>413.5825978330672</c:v>
                </c:pt>
                <c:pt idx="81">
                  <c:v>412.1310321867422</c:v>
                </c:pt>
                <c:pt idx="82">
                  <c:v>410.6188112989867</c:v>
                </c:pt>
                <c:pt idx="83">
                  <c:v>409.0481365283936</c:v>
                </c:pt>
                <c:pt idx="84">
                  <c:v>407.4211524666061</c:v>
                </c:pt>
                <c:pt idx="85">
                  <c:v>405.7399479725161</c:v>
                </c:pt>
                <c:pt idx="86">
                  <c:v>404.0065572102916</c:v>
                </c:pt>
                <c:pt idx="87">
                  <c:v>402.222960689749</c:v>
                </c:pt>
                <c:pt idx="88">
                  <c:v>400.3910863069722</c:v>
                </c:pt>
                <c:pt idx="89">
                  <c:v>398.5128103839324</c:v>
                </c:pt>
                <c:pt idx="90">
                  <c:v>396.589958705462</c:v>
                </c:pt>
                <c:pt idx="91">
                  <c:v>394.6243075523033</c:v>
                </c:pt>
                <c:pt idx="92">
                  <c:v>392.6175847290487</c:v>
                </c:pt>
                <c:pt idx="93">
                  <c:v>390.5714705857581</c:v>
                </c:pt>
                <c:pt idx="94">
                  <c:v>388.4875990323034</c:v>
                </c:pt>
                <c:pt idx="95">
                  <c:v>386.367558544459</c:v>
                </c:pt>
                <c:pt idx="96">
                  <c:v>384.2128931608845</c:v>
                </c:pt>
                <c:pt idx="97">
                  <c:v>382.0251034702266</c:v>
                </c:pt>
                <c:pt idx="98">
                  <c:v>379.805647587663</c:v>
                </c:pt>
                <c:pt idx="99">
                  <c:v>377.5559421201564</c:v>
                </c:pt>
                <c:pt idx="100">
                  <c:v>375.2773631200207</c:v>
                </c:pt>
                <c:pt idx="101">
                  <c:v>372.9712470261138</c:v>
                </c:pt>
                <c:pt idx="102">
                  <c:v>370.6388915923048</c:v>
                </c:pt>
                <c:pt idx="103">
                  <c:v>368.2815568028116</c:v>
                </c:pt>
                <c:pt idx="104">
                  <c:v>365.9004657740261</c:v>
                </c:pt>
                <c:pt idx="105">
                  <c:v>363.4968056425352</c:v>
                </c:pt>
                <c:pt idx="106">
                  <c:v>361.0717284391142</c:v>
                </c:pt>
                <c:pt idx="107">
                  <c:v>358.626351948422</c:v>
                </c:pt>
                <c:pt idx="108">
                  <c:v>356.161760554266</c:v>
                </c:pt>
                <c:pt idx="109">
                  <c:v>353.6790060702087</c:v>
                </c:pt>
                <c:pt idx="110">
                  <c:v>351.1791085555616</c:v>
                </c:pt>
                <c:pt idx="111">
                  <c:v>348.6630571164833</c:v>
                </c:pt>
                <c:pt idx="112">
                  <c:v>346.1318106922892</c:v>
                </c:pt>
                <c:pt idx="113">
                  <c:v>343.5862988268665</c:v>
                </c:pt>
                <c:pt idx="114">
                  <c:v>341.0274224251903</c:v>
                </c:pt>
                <c:pt idx="115">
                  <c:v>338.4560544949952</c:v>
                </c:pt>
                <c:pt idx="116">
                  <c:v>335.8730408736128</c:v>
                </c:pt>
                <c:pt idx="117">
                  <c:v>333.2792009400254</c:v>
                </c:pt>
                <c:pt idx="118">
                  <c:v>330.6753283122566</c:v>
                </c:pt>
                <c:pt idx="119">
                  <c:v>328.0621915301143</c:v>
                </c:pt>
              </c:numCache>
            </c:numRef>
          </c:yVal>
          <c:smooth val="0"/>
          <c:extLst xmlns:c16r2="http://schemas.microsoft.com/office/drawing/2015/06/chart">
            <c:ext xmlns:c16="http://schemas.microsoft.com/office/drawing/2014/chart" uri="{C3380CC4-5D6E-409C-BE32-E72D297353CC}">
              <c16:uniqueId val="{00000006-B05F-4577-AE33-2F4D25EF6F46}"/>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0.0</c:v>
                </c:pt>
                <c:pt idx="1">
                  <c:v>14.38071574685046</c:v>
                </c:pt>
                <c:pt idx="2">
                  <c:v>29.03350950641743</c:v>
                </c:pt>
                <c:pt idx="3">
                  <c:v>43.96827782826676</c:v>
                </c:pt>
                <c:pt idx="4">
                  <c:v>59.19018112728691</c:v>
                </c:pt>
                <c:pt idx="5">
                  <c:v>74.70028835039011</c:v>
                </c:pt>
                <c:pt idx="6">
                  <c:v>90.4964107675796</c:v>
                </c:pt>
                <c:pt idx="7">
                  <c:v>106.5737859873393</c:v>
                </c:pt>
                <c:pt idx="8">
                  <c:v>122.9256374203983</c:v>
                </c:pt>
                <c:pt idx="9">
                  <c:v>139.5436312407728</c:v>
                </c:pt>
                <c:pt idx="10">
                  <c:v>156.4182490435624</c:v>
                </c:pt>
                <c:pt idx="11">
                  <c:v>173.5390912084913</c:v>
                </c:pt>
                <c:pt idx="12">
                  <c:v>190.8951233401581</c:v>
                </c:pt>
                <c:pt idx="13">
                  <c:v>202.0828973874472</c:v>
                </c:pt>
                <c:pt idx="14">
                  <c:v>212.9906909030124</c:v>
                </c:pt>
                <c:pt idx="15">
                  <c:v>223.6102162921188</c:v>
                </c:pt>
                <c:pt idx="16">
                  <c:v>233.9400462019421</c:v>
                </c:pt>
                <c:pt idx="17">
                  <c:v>243.9795827356197</c:v>
                </c:pt>
                <c:pt idx="18">
                  <c:v>253.7289395899543</c:v>
                </c:pt>
                <c:pt idx="19">
                  <c:v>263.188857235853</c:v>
                </c:pt>
                <c:pt idx="20">
                  <c:v>272.3606270644932</c:v>
                </c:pt>
                <c:pt idx="21">
                  <c:v>281.2460237173495</c:v>
                </c:pt>
                <c:pt idx="22">
                  <c:v>289.8472448666371</c:v>
                </c:pt>
                <c:pt idx="23">
                  <c:v>298.1668577121939</c:v>
                </c:pt>
                <c:pt idx="24">
                  <c:v>306.2077514882116</c:v>
                </c:pt>
                <c:pt idx="25">
                  <c:v>313.9730953175305</c:v>
                </c:pt>
                <c:pt idx="26">
                  <c:v>321.4615255855255</c:v>
                </c:pt>
                <c:pt idx="27">
                  <c:v>328.676588678054</c:v>
                </c:pt>
                <c:pt idx="28">
                  <c:v>335.6220006525556</c:v>
                </c:pt>
                <c:pt idx="29">
                  <c:v>342.301629479056</c:v>
                </c:pt>
                <c:pt idx="30">
                  <c:v>348.719474489455</c:v>
                </c:pt>
                <c:pt idx="31">
                  <c:v>354.8796475804047</c:v>
                </c:pt>
                <c:pt idx="32">
                  <c:v>360.7863561042319</c:v>
                </c:pt>
                <c:pt idx="33">
                  <c:v>366.4438873012804</c:v>
                </c:pt>
                <c:pt idx="34">
                  <c:v>371.8565941356155</c:v>
                </c:pt>
                <c:pt idx="35">
                  <c:v>377.0288824063837</c:v>
                </c:pt>
                <c:pt idx="36">
                  <c:v>381.9651990179455</c:v>
                </c:pt>
                <c:pt idx="37">
                  <c:v>386.6700213025051</c:v>
                </c:pt>
                <c:pt idx="38">
                  <c:v>391.147847299152</c:v>
                </c:pt>
                <c:pt idx="39">
                  <c:v>395.4031838573889</c:v>
                </c:pt>
                <c:pt idx="40">
                  <c:v>399.4405419957893</c:v>
                </c:pt>
                <c:pt idx="41">
                  <c:v>403.2644294822591</c:v>
                </c:pt>
                <c:pt idx="42">
                  <c:v>406.8793441134407</c:v>
                </c:pt>
                <c:pt idx="43">
                  <c:v>410.2897676061721</c:v>
                </c:pt>
                <c:pt idx="44">
                  <c:v>413.5001600481032</c:v>
                </c:pt>
                <c:pt idx="45">
                  <c:v>416.5149548605127</c:v>
                </c:pt>
                <c:pt idx="46">
                  <c:v>419.3385542311219</c:v>
                </c:pt>
                <c:pt idx="47">
                  <c:v>421.9753249789416</c:v>
                </c:pt>
                <c:pt idx="48">
                  <c:v>424.4295948168732</c:v>
                </c:pt>
                <c:pt idx="49">
                  <c:v>426.7056489810066</c:v>
                </c:pt>
                <c:pt idx="50">
                  <c:v>428.8077271985043</c:v>
                </c:pt>
                <c:pt idx="51">
                  <c:v>430.7400209683447</c:v>
                </c:pt>
                <c:pt idx="52">
                  <c:v>432.5066711306218</c:v>
                </c:pt>
                <c:pt idx="53">
                  <c:v>434.1117657057075</c:v>
                </c:pt>
                <c:pt idx="54">
                  <c:v>435.5593379815214</c:v>
                </c:pt>
                <c:pt idx="55">
                  <c:v>436.8533648308667</c:v>
                </c:pt>
                <c:pt idx="56">
                  <c:v>437.9977652421695</c:v>
                </c:pt>
                <c:pt idx="57">
                  <c:v>438.9963990481939</c:v>
                </c:pt>
                <c:pt idx="58">
                  <c:v>439.8530658384052</c:v>
                </c:pt>
                <c:pt idx="59">
                  <c:v>440.5715040416784</c:v>
                </c:pt>
                <c:pt idx="60">
                  <c:v>441.1553901671945</c:v>
                </c:pt>
                <c:pt idx="61">
                  <c:v>441.6083381917238</c:v>
                </c:pt>
                <c:pt idx="62">
                  <c:v>441.9338990829251</c:v>
                </c:pt>
                <c:pt idx="63">
                  <c:v>442.1355604484339</c:v>
                </c:pt>
                <c:pt idx="64">
                  <c:v>442.2167463015089</c:v>
                </c:pt>
                <c:pt idx="65">
                  <c:v>442.1808169344936</c:v>
                </c:pt>
                <c:pt idx="66">
                  <c:v>442.0310688919294</c:v>
                </c:pt>
                <c:pt idx="67">
                  <c:v>441.7707350356698</c:v>
                </c:pt>
                <c:pt idx="68">
                  <c:v>441.4029846948542</c:v>
                </c:pt>
                <c:pt idx="69">
                  <c:v>440.9309238940191</c:v>
                </c:pt>
                <c:pt idx="70">
                  <c:v>440.3575956530594</c:v>
                </c:pt>
                <c:pt idx="71">
                  <c:v>439.6859803531725</c:v>
                </c:pt>
                <c:pt idx="72">
                  <c:v>438.9189961632313</c:v>
                </c:pt>
                <c:pt idx="73">
                  <c:v>438.059499521433</c:v>
                </c:pt>
                <c:pt idx="74">
                  <c:v>437.110285667336</c:v>
                </c:pt>
                <c:pt idx="75">
                  <c:v>436.0740892197873</c:v>
                </c:pt>
                <c:pt idx="76">
                  <c:v>434.9535847964135</c:v>
                </c:pt>
                <c:pt idx="77">
                  <c:v>433.7513876707208</c:v>
                </c:pt>
                <c:pt idx="78">
                  <c:v>432.4700544630558</c:v>
                </c:pt>
                <c:pt idx="79">
                  <c:v>431.1120838618985</c:v>
                </c:pt>
                <c:pt idx="80">
                  <c:v>429.6799173722266</c:v>
                </c:pt>
                <c:pt idx="81">
                  <c:v>428.1759400878746</c:v>
                </c:pt>
                <c:pt idx="82">
                  <c:v>426.602481485018</c:v>
                </c:pt>
                <c:pt idx="83">
                  <c:v>424.9618162340812</c:v>
                </c:pt>
                <c:pt idx="84">
                  <c:v>423.2561650275919</c:v>
                </c:pt>
                <c:pt idx="85">
                  <c:v>421.4876954216226</c:v>
                </c:pt>
                <c:pt idx="86">
                  <c:v>419.6585226886168</c:v>
                </c:pt>
                <c:pt idx="87">
                  <c:v>417.7707106796128</c:v>
                </c:pt>
                <c:pt idx="88">
                  <c:v>415.826272693931</c:v>
                </c:pt>
                <c:pt idx="89">
                  <c:v>413.8271723545587</c:v>
                </c:pt>
                <c:pt idx="90">
                  <c:v>411.7753244876266</c:v>
                </c:pt>
                <c:pt idx="91">
                  <c:v>409.6725960044123</c:v>
                </c:pt>
                <c:pt idx="92">
                  <c:v>407.5208067845027</c:v>
                </c:pt>
                <c:pt idx="93">
                  <c:v>405.3217305587496</c:v>
                </c:pt>
                <c:pt idx="94">
                  <c:v>403.0770957908803</c:v>
                </c:pt>
                <c:pt idx="95">
                  <c:v>400.7885865565722</c:v>
                </c:pt>
                <c:pt idx="96">
                  <c:v>398.4578434190358</c:v>
                </c:pt>
                <c:pt idx="97">
                  <c:v>396.0864643000382</c:v>
                </c:pt>
                <c:pt idx="98">
                  <c:v>393.6760053456836</c:v>
                </c:pt>
                <c:pt idx="99">
                  <c:v>391.2279817859412</c:v>
                </c:pt>
                <c:pt idx="100">
                  <c:v>388.743868787331</c:v>
                </c:pt>
                <c:pt idx="101">
                  <c:v>386.2251022980489</c:v>
                </c:pt>
                <c:pt idx="102">
                  <c:v>383.673079884933</c:v>
                </c:pt>
                <c:pt idx="103">
                  <c:v>381.0891615617061</c:v>
                </c:pt>
                <c:pt idx="104">
                  <c:v>378.4746706080105</c:v>
                </c:pt>
                <c:pt idx="105">
                  <c:v>375.8308943787911</c:v>
                </c:pt>
                <c:pt idx="106">
                  <c:v>373.1590851036017</c:v>
                </c:pt>
                <c:pt idx="107">
                  <c:v>370.4604606755001</c:v>
                </c:pt>
                <c:pt idx="108">
                  <c:v>367.7362054292169</c:v>
                </c:pt>
                <c:pt idx="109">
                  <c:v>364.9874709082795</c:v>
                </c:pt>
                <c:pt idx="110">
                  <c:v>362.2153766209144</c:v>
                </c:pt>
                <c:pt idx="111">
                  <c:v>359.4210107844368</c:v>
                </c:pt>
                <c:pt idx="112">
                  <c:v>356.6054310580475</c:v>
                </c:pt>
                <c:pt idx="113">
                  <c:v>353.7696652638038</c:v>
                </c:pt>
                <c:pt idx="114">
                  <c:v>350.9147120956711</c:v>
                </c:pt>
                <c:pt idx="115">
                  <c:v>348.0415418165799</c:v>
                </c:pt>
                <c:pt idx="116">
                  <c:v>345.1510969433974</c:v>
                </c:pt>
                <c:pt idx="117">
                  <c:v>342.2442929197623</c:v>
                </c:pt>
                <c:pt idx="118">
                  <c:v>339.3220187767438</c:v>
                </c:pt>
                <c:pt idx="119">
                  <c:v>336.3851377813596</c:v>
                </c:pt>
              </c:numCache>
            </c:numRef>
          </c:yVal>
          <c:smooth val="0"/>
          <c:extLst xmlns:c16r2="http://schemas.microsoft.com/office/drawing/2015/06/chart">
            <c:ext xmlns:c16="http://schemas.microsoft.com/office/drawing/2014/chart" uri="{C3380CC4-5D6E-409C-BE32-E72D297353CC}">
              <c16:uniqueId val="{00000007-B05F-4577-AE33-2F4D25EF6F46}"/>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0.0</c:v>
                </c:pt>
                <c:pt idx="1">
                  <c:v>14.3807157468491</c:v>
                </c:pt>
                <c:pt idx="2">
                  <c:v>29.17406231622272</c:v>
                </c:pt>
                <c:pt idx="3">
                  <c:v>44.3832509824083</c:v>
                </c:pt>
                <c:pt idx="4">
                  <c:v>60.00744153556477</c:v>
                </c:pt>
                <c:pt idx="5">
                  <c:v>76.04227893711321</c:v>
                </c:pt>
                <c:pt idx="6">
                  <c:v>92.48064401265916</c:v>
                </c:pt>
                <c:pt idx="7">
                  <c:v>109.3132685728328</c:v>
                </c:pt>
                <c:pt idx="8">
                  <c:v>126.529237589159</c:v>
                </c:pt>
                <c:pt idx="9">
                  <c:v>144.1163983815331</c:v>
                </c:pt>
                <c:pt idx="10">
                  <c:v>162.0616933102224</c:v>
                </c:pt>
                <c:pt idx="11">
                  <c:v>180.3514295889467</c:v>
                </c:pt>
                <c:pt idx="12">
                  <c:v>198.9714974528742</c:v>
                </c:pt>
                <c:pt idx="13">
                  <c:v>211.4992425024484</c:v>
                </c:pt>
                <c:pt idx="14">
                  <c:v>223.6993491149051</c:v>
                </c:pt>
                <c:pt idx="15">
                  <c:v>235.5694499264723</c:v>
                </c:pt>
                <c:pt idx="16">
                  <c:v>247.1130572087291</c:v>
                </c:pt>
                <c:pt idx="17">
                  <c:v>258.3337824945265</c:v>
                </c:pt>
                <c:pt idx="18">
                  <c:v>269.2353584668566</c:v>
                </c:pt>
                <c:pt idx="19">
                  <c:v>279.8216647440577</c:v>
                </c:pt>
                <c:pt idx="20">
                  <c:v>290.096739858129</c:v>
                </c:pt>
                <c:pt idx="21">
                  <c:v>300.0647834318725</c:v>
                </c:pt>
                <c:pt idx="22">
                  <c:v>309.7301515931321</c:v>
                </c:pt>
                <c:pt idx="23">
                  <c:v>319.0973478666364</c:v>
                </c:pt>
                <c:pt idx="24">
                  <c:v>328.1710111828983</c:v>
                </c:pt>
                <c:pt idx="25">
                  <c:v>336.9559021939367</c:v>
                </c:pt>
                <c:pt idx="26">
                  <c:v>345.4520483013443</c:v>
                </c:pt>
                <c:pt idx="27">
                  <c:v>353.664227394353</c:v>
                </c:pt>
                <c:pt idx="28">
                  <c:v>361.5973005499017</c:v>
                </c:pt>
                <c:pt idx="29">
                  <c:v>369.2562028692792</c:v>
                </c:pt>
                <c:pt idx="30">
                  <c:v>376.6459310256846</c:v>
                </c:pt>
                <c:pt idx="31">
                  <c:v>383.7715311788866</c:v>
                </c:pt>
                <c:pt idx="32">
                  <c:v>390.6380874649922</c:v>
                </c:pt>
                <c:pt idx="33">
                  <c:v>397.2507111339828</c:v>
                </c:pt>
                <c:pt idx="34">
                  <c:v>403.614530372116</c:v>
                </c:pt>
                <c:pt idx="35">
                  <c:v>409.734680821267</c:v>
                </c:pt>
                <c:pt idx="36">
                  <c:v>415.6162967900082</c:v>
                </c:pt>
                <c:pt idx="37">
                  <c:v>421.2645031394241</c:v>
                </c:pt>
                <c:pt idx="38">
                  <c:v>426.6844078188733</c:v>
                </c:pt>
                <c:pt idx="39">
                  <c:v>431.8810918335325</c:v>
                </c:pt>
                <c:pt idx="40">
                  <c:v>436.8596064814933</c:v>
                </c:pt>
                <c:pt idx="41">
                  <c:v>441.624967589963</c:v>
                </c:pt>
                <c:pt idx="42">
                  <c:v>446.1821503053606</c:v>
                </c:pt>
                <c:pt idx="43">
                  <c:v>450.5360843773651</c:v>
                </c:pt>
                <c:pt idx="44">
                  <c:v>454.6916499034814</c:v>
                </c:pt>
                <c:pt idx="45">
                  <c:v>458.6536735026179</c:v>
                </c:pt>
                <c:pt idx="46">
                  <c:v>462.4269248878969</c:v>
                </c:pt>
                <c:pt idx="47">
                  <c:v>466.0161138106312</c:v>
                </c:pt>
                <c:pt idx="48">
                  <c:v>469.4258873490789</c:v>
                </c:pt>
                <c:pt idx="49">
                  <c:v>472.6608275173441</c:v>
                </c:pt>
                <c:pt idx="50">
                  <c:v>475.7254491713288</c:v>
                </c:pt>
                <c:pt idx="51">
                  <c:v>478.624198190159</c:v>
                </c:pt>
                <c:pt idx="52">
                  <c:v>481.3614499118098</c:v>
                </c:pt>
                <c:pt idx="53">
                  <c:v>483.941507807462</c:v>
                </c:pt>
                <c:pt idx="54">
                  <c:v>486.3686023747337</c:v>
                </c:pt>
                <c:pt idx="55">
                  <c:v>488.6468902335874</c:v>
                </c:pt>
                <c:pt idx="56">
                  <c:v>490.7804534096695</c:v>
                </c:pt>
                <c:pt idx="57">
                  <c:v>492.7732987909058</c:v>
                </c:pt>
                <c:pt idx="58">
                  <c:v>494.6293577440633</c:v>
                </c:pt>
                <c:pt idx="59">
                  <c:v>496.3524858789405</c:v>
                </c:pt>
                <c:pt idx="60">
                  <c:v>497.9464629485614</c:v>
                </c:pt>
                <c:pt idx="61">
                  <c:v>499.4149928746374</c:v>
                </c:pt>
                <c:pt idx="62">
                  <c:v>500.7617038881554</c:v>
                </c:pt>
                <c:pt idx="63">
                  <c:v>501.9901487756749</c:v>
                </c:pt>
                <c:pt idx="64">
                  <c:v>503.1038052225485</c:v>
                </c:pt>
                <c:pt idx="65">
                  <c:v>504.106076244714</c:v>
                </c:pt>
                <c:pt idx="66">
                  <c:v>505.0002907015523</c:v>
                </c:pt>
                <c:pt idx="67">
                  <c:v>505.7897038824003</c:v>
                </c:pt>
                <c:pt idx="68">
                  <c:v>506.4774981601317</c:v>
                </c:pt>
                <c:pt idx="69">
                  <c:v>507.0667837054493</c:v>
                </c:pt>
                <c:pt idx="70">
                  <c:v>507.5605992560459</c:v>
                </c:pt>
                <c:pt idx="71">
                  <c:v>507.9619129351202</c:v>
                </c:pt>
                <c:pt idx="72">
                  <c:v>508.2736231141448</c:v>
                </c:pt>
                <c:pt idx="73">
                  <c:v>508.4985593150716</c:v>
                </c:pt>
                <c:pt idx="74">
                  <c:v>508.639483147586</c:v>
                </c:pt>
                <c:pt idx="75">
                  <c:v>508.6990892770825</c:v>
                </c:pt>
                <c:pt idx="76">
                  <c:v>508.6800064197241</c:v>
                </c:pt>
                <c:pt idx="77">
                  <c:v>508.5847983607318</c:v>
                </c:pt>
                <c:pt idx="78">
                  <c:v>508.4159649926866</c:v>
                </c:pt>
                <c:pt idx="79">
                  <c:v>508.1759433706724</c:v>
                </c:pt>
                <c:pt idx="80">
                  <c:v>507.8671087812936</c:v>
                </c:pt>
                <c:pt idx="81">
                  <c:v>507.4917758229908</c:v>
                </c:pt>
                <c:pt idx="82">
                  <c:v>507.0521994950199</c:v>
                </c:pt>
                <c:pt idx="83">
                  <c:v>506.5505762927883</c:v>
                </c:pt>
                <c:pt idx="84">
                  <c:v>505.9890453075017</c:v>
                </c:pt>
                <c:pt idx="85">
                  <c:v>505.3696893279784</c:v>
                </c:pt>
                <c:pt idx="86">
                  <c:v>504.6945359428855</c:v>
                </c:pt>
                <c:pt idx="87">
                  <c:v>503.9655586417092</c:v>
                </c:pt>
                <c:pt idx="88">
                  <c:v>503.1846779127677</c:v>
                </c:pt>
                <c:pt idx="89">
                  <c:v>502.353762337038</c:v>
                </c:pt>
                <c:pt idx="90">
                  <c:v>501.4746296762804</c:v>
                </c:pt>
                <c:pt idx="91">
                  <c:v>500.5490479543632</c:v>
                </c:pt>
                <c:pt idx="92">
                  <c:v>499.5787365306469</c:v>
                </c:pt>
                <c:pt idx="93">
                  <c:v>498.5653671644295</c:v>
                </c:pt>
                <c:pt idx="94">
                  <c:v>497.5105650695282</c:v>
                </c:pt>
                <c:pt idx="95">
                  <c:v>496.4159099581773</c:v>
                </c:pt>
                <c:pt idx="96">
                  <c:v>495.2829370735244</c:v>
                </c:pt>
                <c:pt idx="97">
                  <c:v>494.1131382099056</c:v>
                </c:pt>
                <c:pt idx="98">
                  <c:v>492.9079627205651</c:v>
                </c:pt>
                <c:pt idx="99">
                  <c:v>491.6688185119991</c:v>
                </c:pt>
                <c:pt idx="100">
                  <c:v>490.397073024622</c:v>
                </c:pt>
                <c:pt idx="101">
                  <c:v>489.0940541992749</c:v>
                </c:pt>
                <c:pt idx="102">
                  <c:v>487.7610514292226</c:v>
                </c:pt>
                <c:pt idx="103">
                  <c:v>486.3993164973255</c:v>
                </c:pt>
                <c:pt idx="104">
                  <c:v>485.0100644981055</c:v>
                </c:pt>
                <c:pt idx="105">
                  <c:v>483.5944747444983</c:v>
                </c:pt>
                <c:pt idx="106">
                  <c:v>482.1536916590921</c:v>
                </c:pt>
                <c:pt idx="107">
                  <c:v>480.6888256497178</c:v>
                </c:pt>
                <c:pt idx="108">
                  <c:v>479.2009539692642</c:v>
                </c:pt>
                <c:pt idx="109">
                  <c:v>477.6911215596533</c:v>
                </c:pt>
                <c:pt idx="110">
                  <c:v>476.1603418799186</c:v>
                </c:pt>
                <c:pt idx="111">
                  <c:v>474.6095977183536</c:v>
                </c:pt>
                <c:pt idx="112">
                  <c:v>473.039841988751</c:v>
                </c:pt>
                <c:pt idx="113">
                  <c:v>471.4519985107545</c:v>
                </c:pt>
                <c:pt idx="114">
                  <c:v>469.846962774363</c:v>
                </c:pt>
                <c:pt idx="115">
                  <c:v>468.225602688663</c:v>
                </c:pt>
                <c:pt idx="116">
                  <c:v>466.5887593148759</c:v>
                </c:pt>
                <c:pt idx="117">
                  <c:v>464.9372475838322</c:v>
                </c:pt>
                <c:pt idx="118">
                  <c:v>463.2718569979615</c:v>
                </c:pt>
                <c:pt idx="119">
                  <c:v>461.5933523179716</c:v>
                </c:pt>
              </c:numCache>
            </c:numRef>
          </c:yVal>
          <c:smooth val="0"/>
          <c:extLst xmlns:c16r2="http://schemas.microsoft.com/office/drawing/2015/06/chart">
            <c:ext xmlns:c16="http://schemas.microsoft.com/office/drawing/2014/chart" uri="{C3380CC4-5D6E-409C-BE32-E72D297353CC}">
              <c16:uniqueId val="{00000008-B05F-4577-AE33-2F4D25EF6F46}"/>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0.0</c:v>
                </c:pt>
                <c:pt idx="1">
                  <c:v>10.99445074594951</c:v>
                </c:pt>
                <c:pt idx="2">
                  <c:v>22.29658829687196</c:v>
                </c:pt>
                <c:pt idx="3">
                  <c:v>33.90616250899711</c:v>
                </c:pt>
                <c:pt idx="4">
                  <c:v>45.82067748972664</c:v>
                </c:pt>
                <c:pt idx="5">
                  <c:v>58.03536881159698</c:v>
                </c:pt>
                <c:pt idx="6">
                  <c:v>70.5436692341459</c:v>
                </c:pt>
                <c:pt idx="7">
                  <c:v>83.33759820144495</c:v>
                </c:pt>
                <c:pt idx="8">
                  <c:v>96.40808501981468</c:v>
                </c:pt>
                <c:pt idx="9">
                  <c:v>109.7452361926316</c:v>
                </c:pt>
                <c:pt idx="10">
                  <c:v>123.338555863746</c:v>
                </c:pt>
                <c:pt idx="11">
                  <c:v>137.17712698082</c:v>
                </c:pt>
                <c:pt idx="12">
                  <c:v>151.2497596277825</c:v>
                </c:pt>
                <c:pt idx="13">
                  <c:v>159.1368085328363</c:v>
                </c:pt>
                <c:pt idx="14">
                  <c:v>166.7328009661742</c:v>
                </c:pt>
                <c:pt idx="15">
                  <c:v>174.03148570549</c:v>
                </c:pt>
                <c:pt idx="16">
                  <c:v>181.0328450043808</c:v>
                </c:pt>
                <c:pt idx="17">
                  <c:v>187.7376996071325</c:v>
                </c:pt>
                <c:pt idx="18">
                  <c:v>194.1475813713796</c:v>
                </c:pt>
                <c:pt idx="19">
                  <c:v>200.2646384861464</c:v>
                </c:pt>
                <c:pt idx="20">
                  <c:v>206.0915514446647</c:v>
                </c:pt>
                <c:pt idx="21">
                  <c:v>211.6314587447546</c:v>
                </c:pt>
                <c:pt idx="22">
                  <c:v>216.8878913574672</c:v>
                </c:pt>
                <c:pt idx="23">
                  <c:v>221.8647150318852</c:v>
                </c:pt>
                <c:pt idx="24">
                  <c:v>226.5660795570343</c:v>
                </c:pt>
                <c:pt idx="25">
                  <c:v>230.9963741694082</c:v>
                </c:pt>
                <c:pt idx="26">
                  <c:v>235.1552905173098</c:v>
                </c:pt>
                <c:pt idx="27">
                  <c:v>239.0475072274648</c:v>
                </c:pt>
                <c:pt idx="28">
                  <c:v>242.6778354502217</c:v>
                </c:pt>
                <c:pt idx="29">
                  <c:v>246.051193874012</c:v>
                </c:pt>
                <c:pt idx="30">
                  <c:v>249.1725881603725</c:v>
                </c:pt>
                <c:pt idx="31">
                  <c:v>252.047092391078</c:v>
                </c:pt>
                <c:pt idx="32">
                  <c:v>254.679832402691</c:v>
                </c:pt>
                <c:pt idx="33">
                  <c:v>257.0759708244104</c:v>
                </c:pt>
                <c:pt idx="34">
                  <c:v>259.2406936495417</c:v>
                </c:pt>
                <c:pt idx="35">
                  <c:v>261.1791981863575</c:v>
                </c:pt>
                <c:pt idx="36">
                  <c:v>262.8966822491137</c:v>
                </c:pt>
                <c:pt idx="37">
                  <c:v>264.3983344642689</c:v>
                </c:pt>
                <c:pt idx="38">
                  <c:v>265.689325580237</c:v>
                </c:pt>
                <c:pt idx="39">
                  <c:v>266.7747974047779</c:v>
                </c:pt>
                <c:pt idx="40">
                  <c:v>267.6598594973575</c:v>
                </c:pt>
                <c:pt idx="41">
                  <c:v>268.3495828596228</c:v>
                </c:pt>
                <c:pt idx="42">
                  <c:v>268.8489943197591</c:v>
                </c:pt>
                <c:pt idx="43">
                  <c:v>269.1630715299325</c:v>
                </c:pt>
                <c:pt idx="44">
                  <c:v>269.2967385186711</c:v>
                </c:pt>
                <c:pt idx="45">
                  <c:v>269.2548617470143</c:v>
                </c:pt>
                <c:pt idx="46">
                  <c:v>269.0422466224872</c:v>
                </c:pt>
                <c:pt idx="47">
                  <c:v>268.6636344303547</c:v>
                </c:pt>
                <c:pt idx="48">
                  <c:v>268.1236996453003</c:v>
                </c:pt>
                <c:pt idx="49">
                  <c:v>267.427047590752</c:v>
                </c:pt>
                <c:pt idx="50">
                  <c:v>266.5782124162166</c:v>
                </c:pt>
                <c:pt idx="51">
                  <c:v>265.5816553657623</c:v>
                </c:pt>
                <c:pt idx="52">
                  <c:v>264.4417633121357</c:v>
                </c:pt>
                <c:pt idx="53">
                  <c:v>263.1628475378902</c:v>
                </c:pt>
                <c:pt idx="54">
                  <c:v>261.7491427409176</c:v>
                </c:pt>
                <c:pt idx="55">
                  <c:v>260.2048062460576</c:v>
                </c:pt>
                <c:pt idx="56">
                  <c:v>258.5339174059282</c:v>
                </c:pt>
                <c:pt idx="57">
                  <c:v>256.7404771755323</c:v>
                </c:pt>
                <c:pt idx="58">
                  <c:v>254.8284078463166</c:v>
                </c:pt>
                <c:pt idx="59">
                  <c:v>252.8015529266213</c:v>
                </c:pt>
                <c:pt idx="60">
                  <c:v>250.6636771563308</c:v>
                </c:pt>
                <c:pt idx="61">
                  <c:v>248.4184666444885</c:v>
                </c:pt>
                <c:pt idx="62">
                  <c:v>246.069529119477</c:v>
                </c:pt>
                <c:pt idx="63">
                  <c:v>243.6203942821012</c:v>
                </c:pt>
                <c:pt idx="64">
                  <c:v>241.0745142526275</c:v>
                </c:pt>
                <c:pt idx="65">
                  <c:v>238.4352641033897</c:v>
                </c:pt>
                <c:pt idx="66">
                  <c:v>235.7059424692889</c:v>
                </c:pt>
                <c:pt idx="67">
                  <c:v>232.8897722289021</c:v>
                </c:pt>
                <c:pt idx="68">
                  <c:v>229.9899012495366</c:v>
                </c:pt>
                <c:pt idx="69">
                  <c:v>227.0094031899462</c:v>
                </c:pt>
                <c:pt idx="70">
                  <c:v>223.9512783548985</c:v>
                </c:pt>
                <c:pt idx="71">
                  <c:v>220.8184545961608</c:v>
                </c:pt>
                <c:pt idx="72">
                  <c:v>217.6137882548655</c:v>
                </c:pt>
                <c:pt idx="73">
                  <c:v>214.3400651405218</c:v>
                </c:pt>
                <c:pt idx="74">
                  <c:v>211.0000015423157</c:v>
                </c:pt>
                <c:pt idx="75">
                  <c:v>207.5962452686153</c:v>
                </c:pt>
                <c:pt idx="76">
                  <c:v>204.1313767108641</c:v>
                </c:pt>
                <c:pt idx="77">
                  <c:v>200.6079099283479</c:v>
                </c:pt>
                <c:pt idx="78">
                  <c:v>197.0282937505658</c:v>
                </c:pt>
                <c:pt idx="79">
                  <c:v>193.3949128941304</c:v>
                </c:pt>
                <c:pt idx="80">
                  <c:v>189.7100890913634</c:v>
                </c:pt>
                <c:pt idx="81">
                  <c:v>185.9760822279945</c:v>
                </c:pt>
                <c:pt idx="82">
                  <c:v>182.1950914875101</c:v>
                </c:pt>
                <c:pt idx="83">
                  <c:v>178.369256499881</c:v>
                </c:pt>
                <c:pt idx="84">
                  <c:v>174.5006584926264</c:v>
                </c:pt>
                <c:pt idx="85">
                  <c:v>170.591321442255</c:v>
                </c:pt>
                <c:pt idx="86">
                  <c:v>166.6432132243403</c:v>
                </c:pt>
                <c:pt idx="87">
                  <c:v>162.6582467605758</c:v>
                </c:pt>
                <c:pt idx="88">
                  <c:v>158.638281161274</c:v>
                </c:pt>
                <c:pt idx="89">
                  <c:v>154.5851228620495</c:v>
                </c:pt>
                <c:pt idx="90">
                  <c:v>150.5005267532788</c:v>
                </c:pt>
                <c:pt idx="91">
                  <c:v>146.3861973012663</c:v>
                </c:pt>
                <c:pt idx="92">
                  <c:v>142.2437896600563</c:v>
                </c:pt>
                <c:pt idx="93">
                  <c:v>138.0749107729257</c:v>
                </c:pt>
                <c:pt idx="94">
                  <c:v>133.8811204626754</c:v>
                </c:pt>
                <c:pt idx="95">
                  <c:v>129.6639325099704</c:v>
                </c:pt>
                <c:pt idx="96">
                  <c:v>125.424815718995</c:v>
                </c:pt>
                <c:pt idx="97">
                  <c:v>121.1651949698203</c:v>
                </c:pt>
                <c:pt idx="98">
                  <c:v>116.8864522568865</c:v>
                </c:pt>
                <c:pt idx="99">
                  <c:v>112.5899277131389</c:v>
                </c:pt>
                <c:pt idx="100">
                  <c:v>108.2769206193534</c:v>
                </c:pt>
                <c:pt idx="101">
                  <c:v>103.9486903982847</c:v>
                </c:pt>
                <c:pt idx="102">
                  <c:v>99.60645759330278</c:v>
                </c:pt>
                <c:pt idx="103">
                  <c:v>95.2514048312273</c:v>
                </c:pt>
                <c:pt idx="104">
                  <c:v>90.88467776914694</c:v>
                </c:pt>
                <c:pt idx="105">
                  <c:v>86.50738602500267</c:v>
                </c:pt>
                <c:pt idx="106">
                  <c:v>82.12060409181322</c:v>
                </c:pt>
                <c:pt idx="107">
                  <c:v>77.72537223538546</c:v>
                </c:pt>
                <c:pt idx="108">
                  <c:v>73.32269737546564</c:v>
                </c:pt>
                <c:pt idx="109">
                  <c:v>68.9135539502436</c:v>
                </c:pt>
                <c:pt idx="110">
                  <c:v>64.4988847642171</c:v>
                </c:pt>
                <c:pt idx="111">
                  <c:v>60.07960181940598</c:v>
                </c:pt>
                <c:pt idx="112">
                  <c:v>55.6565871299299</c:v>
                </c:pt>
                <c:pt idx="113">
                  <c:v>51.2306935200195</c:v>
                </c:pt>
                <c:pt idx="114">
                  <c:v>46.80274540553727</c:v>
                </c:pt>
                <c:pt idx="115">
                  <c:v>42.37353955907565</c:v>
                </c:pt>
                <c:pt idx="116">
                  <c:v>37.94384585875604</c:v>
                </c:pt>
                <c:pt idx="117">
                  <c:v>33.51440802086285</c:v>
                </c:pt>
                <c:pt idx="118">
                  <c:v>29.0859443164245</c:v>
                </c:pt>
                <c:pt idx="119">
                  <c:v>24.65914827190863</c:v>
                </c:pt>
              </c:numCache>
            </c:numRef>
          </c:yVal>
          <c:smooth val="0"/>
          <c:extLst xmlns:c16r2="http://schemas.microsoft.com/office/drawing/2015/06/chart">
            <c:ext xmlns:c16="http://schemas.microsoft.com/office/drawing/2014/chart" uri="{C3380CC4-5D6E-409C-BE32-E72D297353CC}">
              <c16:uniqueId val="{00000009-B05F-4577-AE33-2F4D25EF6F46}"/>
            </c:ext>
          </c:extLst>
        </c:ser>
        <c:dLbls>
          <c:showLegendKey val="0"/>
          <c:showVal val="0"/>
          <c:showCatName val="0"/>
          <c:showSerName val="0"/>
          <c:showPercent val="0"/>
          <c:showBubbleSize val="0"/>
        </c:dLbls>
        <c:axId val="-1288617840"/>
        <c:axId val="-1288615648"/>
      </c:scatterChart>
      <c:valAx>
        <c:axId val="-128861784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88615648"/>
        <c:crosses val="autoZero"/>
        <c:crossBetween val="midCat"/>
      </c:valAx>
      <c:valAx>
        <c:axId val="-1288615648"/>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288617840"/>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11.95523866617032</c:v>
                </c:pt>
                <c:pt idx="2">
                  <c:v>-24.06978980155212</c:v>
                </c:pt>
                <c:pt idx="3">
                  <c:v>-36.33494729913199</c:v>
                </c:pt>
                <c:pt idx="4">
                  <c:v>-48.74196941954914</c:v>
                </c:pt>
                <c:pt idx="5">
                  <c:v>-61.28223110888416</c:v>
                </c:pt>
                <c:pt idx="6">
                  <c:v>-73.9472659813243</c:v>
                </c:pt>
                <c:pt idx="7">
                  <c:v>-86.72879627440236</c:v>
                </c:pt>
                <c:pt idx="8">
                  <c:v>-99.618753848237</c:v>
                </c:pt>
                <c:pt idx="9">
                  <c:v>-112.6092943149042</c:v>
                </c:pt>
                <c:pt idx="10">
                  <c:v>-125.6928059125476</c:v>
                </c:pt>
                <c:pt idx="11">
                  <c:v>-138.8619143741657</c:v>
                </c:pt>
                <c:pt idx="12">
                  <c:v>-152.1094847582924</c:v>
                </c:pt>
                <c:pt idx="13">
                  <c:v>-161.7269231741368</c:v>
                </c:pt>
                <c:pt idx="14">
                  <c:v>-171.0921869358651</c:v>
                </c:pt>
                <c:pt idx="15">
                  <c:v>-180.2084390627137</c:v>
                </c:pt>
                <c:pt idx="16">
                  <c:v>-189.0819551617967</c:v>
                </c:pt>
                <c:pt idx="17">
                  <c:v>-197.7187591677518</c:v>
                </c:pt>
                <c:pt idx="18">
                  <c:v>-206.1246571278493</c:v>
                </c:pt>
                <c:pt idx="19">
                  <c:v>-214.305272938517</c:v>
                </c:pt>
                <c:pt idx="20">
                  <c:v>-222.2660751820433</c:v>
                </c:pt>
                <c:pt idx="21">
                  <c:v>-230.012397127382</c:v>
                </c:pt>
                <c:pt idx="22">
                  <c:v>-237.5494515296948</c:v>
                </c:pt>
                <c:pt idx="23">
                  <c:v>-244.882341489099</c:v>
                </c:pt>
                <c:pt idx="24">
                  <c:v>-252.016068339026</c:v>
                </c:pt>
                <c:pt idx="25">
                  <c:v>-258.9555373101316</c:v>
                </c:pt>
                <c:pt idx="26">
                  <c:v>-265.702765504982</c:v>
                </c:pt>
                <c:pt idx="27">
                  <c:v>-272.2624140623889</c:v>
                </c:pt>
                <c:pt idx="28">
                  <c:v>-278.6390581073688</c:v>
                </c:pt>
                <c:pt idx="29">
                  <c:v>-284.8371914452933</c:v>
                </c:pt>
                <c:pt idx="30">
                  <c:v>-290.8612279996128</c:v>
                </c:pt>
                <c:pt idx="31">
                  <c:v>-296.7155027150061</c:v>
                </c:pt>
                <c:pt idx="32">
                  <c:v>-302.4042721310314</c:v>
                </c:pt>
                <c:pt idx="33">
                  <c:v>-307.9317147416675</c:v>
                </c:pt>
                <c:pt idx="34">
                  <c:v>-313.301931226662</c:v>
                </c:pt>
                <c:pt idx="35">
                  <c:v>-318.5189446176373</c:v>
                </c:pt>
                <c:pt idx="36">
                  <c:v>-323.5867004451983</c:v>
                </c:pt>
                <c:pt idx="37">
                  <c:v>-328.5090668995642</c:v>
                </c:pt>
                <c:pt idx="38">
                  <c:v>-333.2898350276153</c:v>
                </c:pt>
                <c:pt idx="39">
                  <c:v>-337.9327171398775</c:v>
                </c:pt>
                <c:pt idx="40">
                  <c:v>-342.4413491718742</c:v>
                </c:pt>
                <c:pt idx="41">
                  <c:v>-346.8192910186913</c:v>
                </c:pt>
                <c:pt idx="42">
                  <c:v>-351.0700269593397</c:v>
                </c:pt>
                <c:pt idx="43">
                  <c:v>-355.1969661541614</c:v>
                </c:pt>
                <c:pt idx="44">
                  <c:v>-359.2034432125802</c:v>
                </c:pt>
                <c:pt idx="45">
                  <c:v>-363.0927188277855</c:v>
                </c:pt>
                <c:pt idx="46">
                  <c:v>-366.8679804742926</c:v>
                </c:pt>
                <c:pt idx="47">
                  <c:v>-370.5323431639318</c:v>
                </c:pt>
                <c:pt idx="48">
                  <c:v>-374.0888502556296</c:v>
                </c:pt>
                <c:pt idx="49">
                  <c:v>-377.5404743142382</c:v>
                </c:pt>
                <c:pt idx="50">
                  <c:v>-380.890118013754</c:v>
                </c:pt>
                <c:pt idx="51">
                  <c:v>-384.1406150803388</c:v>
                </c:pt>
                <c:pt idx="52">
                  <c:v>-387.2947312700162</c:v>
                </c:pt>
                <c:pt idx="53">
                  <c:v>-390.3551653787515</c:v>
                </c:pt>
                <c:pt idx="54">
                  <c:v>-393.3245502795114</c:v>
                </c:pt>
                <c:pt idx="55">
                  <c:v>-396.2054539825496</c:v>
                </c:pt>
                <c:pt idx="56">
                  <c:v>-399.0003807153836</c:v>
                </c:pt>
                <c:pt idx="57">
                  <c:v>-401.7117720190972</c:v>
                </c:pt>
                <c:pt idx="58">
                  <c:v>-404.3420078578752</c:v>
                </c:pt>
                <c:pt idx="59">
                  <c:v>-406.8934077388501</c:v>
                </c:pt>
                <c:pt idx="60">
                  <c:v>-409.3682318396075</c:v>
                </c:pt>
                <c:pt idx="61">
                  <c:v>-411.76868214082</c:v>
                </c:pt>
                <c:pt idx="62">
                  <c:v>-414.0969035617504</c:v>
                </c:pt>
                <c:pt idx="63">
                  <c:v>-416.3549850964841</c:v>
                </c:pt>
                <c:pt idx="64">
                  <c:v>-418.5449609489725</c:v>
                </c:pt>
                <c:pt idx="65">
                  <c:v>-420.668811665087</c:v>
                </c:pt>
                <c:pt idx="66">
                  <c:v>-422.7284652600702</c:v>
                </c:pt>
                <c:pt idx="67">
                  <c:v>-424.7257983398938</c:v>
                </c:pt>
                <c:pt idx="68">
                  <c:v>-426.6626372151645</c:v>
                </c:pt>
                <c:pt idx="69">
                  <c:v>-428.5407590063787</c:v>
                </c:pt>
                <c:pt idx="70">
                  <c:v>-430.3618927393791</c:v>
                </c:pt>
                <c:pt idx="71">
                  <c:v>-432.1277204300411</c:v>
                </c:pt>
                <c:pt idx="72">
                  <c:v>-433.8398781572789</c:v>
                </c:pt>
                <c:pt idx="73">
                  <c:v>-435.4999571235795</c:v>
                </c:pt>
                <c:pt idx="74">
                  <c:v>-437.1095047023112</c:v>
                </c:pt>
                <c:pt idx="75">
                  <c:v>-438.6700254712375</c:v>
                </c:pt>
                <c:pt idx="76">
                  <c:v>-440.1829822316067</c:v>
                </c:pt>
                <c:pt idx="77">
                  <c:v>-441.6497970123854</c:v>
                </c:pt>
                <c:pt idx="78">
                  <c:v>-443.0718520591738</c:v>
                </c:pt>
                <c:pt idx="79">
                  <c:v>-444.4504908074634</c:v>
                </c:pt>
                <c:pt idx="80">
                  <c:v>-445.787018839924</c:v>
                </c:pt>
                <c:pt idx="81">
                  <c:v>-447.0827048274593</c:v>
                </c:pt>
                <c:pt idx="82">
                  <c:v>-448.3387814538387</c:v>
                </c:pt>
                <c:pt idx="83">
                  <c:v>-449.5564463237187</c:v>
                </c:pt>
                <c:pt idx="84">
                  <c:v>-450.736862853961</c:v>
                </c:pt>
                <c:pt idx="85">
                  <c:v>-451.8811611481339</c:v>
                </c:pt>
                <c:pt idx="86">
                  <c:v>-452.9904388541702</c:v>
                </c:pt>
                <c:pt idx="87">
                  <c:v>-454.0657620051581</c:v>
                </c:pt>
                <c:pt idx="88">
                  <c:v>-455.1081658432288</c:v>
                </c:pt>
                <c:pt idx="89">
                  <c:v>-456.1186556266874</c:v>
                </c:pt>
                <c:pt idx="90">
                  <c:v>-457.0982074203235</c:v>
                </c:pt>
                <c:pt idx="91">
                  <c:v>-458.0477688690645</c:v>
                </c:pt>
                <c:pt idx="92">
                  <c:v>-458.9682599550486</c:v>
                </c:pt>
                <c:pt idx="93">
                  <c:v>-459.8605737382442</c:v>
                </c:pt>
                <c:pt idx="94">
                  <c:v>-460.7255770807444</c:v>
                </c:pt>
                <c:pt idx="95">
                  <c:v>-461.5641113549116</c:v>
                </c:pt>
                <c:pt idx="96">
                  <c:v>-462.3769931355212</c:v>
                </c:pt>
                <c:pt idx="97">
                  <c:v>-463.1650148760832</c:v>
                </c:pt>
                <c:pt idx="98">
                  <c:v>-463.9289455695463</c:v>
                </c:pt>
                <c:pt idx="99">
                  <c:v>-464.669531393572</c:v>
                </c:pt>
                <c:pt idx="100">
                  <c:v>-465.3874963405921</c:v>
                </c:pt>
                <c:pt idx="101">
                  <c:v>-466.0835428328654</c:v>
                </c:pt>
                <c:pt idx="102">
                  <c:v>-466.7583523227518</c:v>
                </c:pt>
                <c:pt idx="103">
                  <c:v>-467.4125858784413</c:v>
                </c:pt>
                <c:pt idx="104">
                  <c:v>-468.04688475536</c:v>
                </c:pt>
                <c:pt idx="105">
                  <c:v>-468.6618709534991</c:v>
                </c:pt>
                <c:pt idx="106">
                  <c:v>-469.2581477609019</c:v>
                </c:pt>
                <c:pt idx="107">
                  <c:v>-469.8363002835545</c:v>
                </c:pt>
                <c:pt idx="108">
                  <c:v>-470.3968959619218</c:v>
                </c:pt>
                <c:pt idx="109">
                  <c:v>-470.940485074382</c:v>
                </c:pt>
                <c:pt idx="110">
                  <c:v>-471.4676012278047</c:v>
                </c:pt>
                <c:pt idx="111">
                  <c:v>-471.978761835516</c:v>
                </c:pt>
                <c:pt idx="112">
                  <c:v>-472.4744685829043</c:v>
                </c:pt>
                <c:pt idx="113">
                  <c:v>-472.9552078809143</c:v>
                </c:pt>
                <c:pt idx="114">
                  <c:v>-473.4214513076735</c:v>
                </c:pt>
                <c:pt idx="115">
                  <c:v>-473.8736560385217</c:v>
                </c:pt>
                <c:pt idx="116">
                  <c:v>-474.3122652646036</c:v>
                </c:pt>
                <c:pt idx="117">
                  <c:v>-474.7377086004217</c:v>
                </c:pt>
                <c:pt idx="118">
                  <c:v>-475.1504024804308</c:v>
                </c:pt>
                <c:pt idx="119">
                  <c:v>-475.5507505450091</c:v>
                </c:pt>
              </c:numCache>
            </c:numRef>
          </c:yVal>
          <c:smooth val="0"/>
          <c:extLst xmlns:c16r2="http://schemas.microsoft.com/office/drawing/2015/06/chart">
            <c:ext xmlns:c16="http://schemas.microsoft.com/office/drawing/2014/chart" uri="{C3380CC4-5D6E-409C-BE32-E72D297353CC}">
              <c16:uniqueId val="{00000000-861D-47D5-89DE-0FBEC1076537}"/>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11.95523866617032</c:v>
                </c:pt>
                <c:pt idx="2">
                  <c:v>-24.06979048867901</c:v>
                </c:pt>
                <c:pt idx="3">
                  <c:v>-36.33494931259952</c:v>
                </c:pt>
                <c:pt idx="4">
                  <c:v>-48.74197335046662</c:v>
                </c:pt>
                <c:pt idx="5">
                  <c:v>-61.2822375012388</c:v>
                </c:pt>
                <c:pt idx="6">
                  <c:v>-73.9472753338175</c:v>
                </c:pt>
                <c:pt idx="7">
                  <c:v>-86.72880904291378</c:v>
                </c:pt>
                <c:pt idx="8">
                  <c:v>-99.61877044872146</c:v>
                </c:pt>
                <c:pt idx="9">
                  <c:v>-112.6093151265895</c:v>
                </c:pt>
                <c:pt idx="10">
                  <c:v>-125.6928312812927</c:v>
                </c:pt>
                <c:pt idx="11">
                  <c:v>-138.8619446159182</c:v>
                </c:pt>
                <c:pt idx="12">
                  <c:v>-152.1095201625402</c:v>
                </c:pt>
                <c:pt idx="13">
                  <c:v>-161.7269640073318</c:v>
                </c:pt>
                <c:pt idx="14">
                  <c:v>-171.0922332031412</c:v>
                </c:pt>
                <c:pt idx="15">
                  <c:v>-180.2084905414411</c:v>
                </c:pt>
                <c:pt idx="16">
                  <c:v>-189.0820114165465</c:v>
                </c:pt>
                <c:pt idx="17">
                  <c:v>-197.7188195657905</c:v>
                </c:pt>
                <c:pt idx="18">
                  <c:v>-206.1247208553505</c:v>
                </c:pt>
                <c:pt idx="19">
                  <c:v>-214.3053390169605</c:v>
                </c:pt>
                <c:pt idx="20">
                  <c:v>-222.2661424844341</c:v>
                </c:pt>
                <c:pt idx="21">
                  <c:v>-230.0124643939973</c:v>
                </c:pt>
                <c:pt idx="22">
                  <c:v>-237.5495173832001</c:v>
                </c:pt>
                <c:pt idx="23">
                  <c:v>-244.8824044488986</c:v>
                </c:pt>
                <c:pt idx="24">
                  <c:v>-252.01612683478</c:v>
                </c:pt>
                <c:pt idx="25">
                  <c:v>-258.9555896944034</c:v>
                </c:pt>
                <c:pt idx="26">
                  <c:v>-265.7028100641278</c:v>
                </c:pt>
                <c:pt idx="27">
                  <c:v>-272.2624490254196</c:v>
                </c:pt>
                <c:pt idx="28">
                  <c:v>-278.6390816536388</c:v>
                </c:pt>
                <c:pt idx="29">
                  <c:v>-284.8372017115387</c:v>
                </c:pt>
                <c:pt idx="30">
                  <c:v>-290.8612230864112</c:v>
                </c:pt>
                <c:pt idx="31">
                  <c:v>-296.7154806927285</c:v>
                </c:pt>
                <c:pt idx="32">
                  <c:v>-302.4042310452239</c:v>
                </c:pt>
                <c:pt idx="33">
                  <c:v>-307.9316526179657</c:v>
                </c:pt>
                <c:pt idx="34">
                  <c:v>-313.3018460751855</c:v>
                </c:pt>
                <c:pt idx="35">
                  <c:v>-318.518834437026</c:v>
                </c:pt>
                <c:pt idx="36">
                  <c:v>-323.5865632261596</c:v>
                </c:pt>
                <c:pt idx="37">
                  <c:v>-328.5089006280391</c:v>
                </c:pt>
                <c:pt idx="38">
                  <c:v>-333.2896376876338</c:v>
                </c:pt>
                <c:pt idx="39">
                  <c:v>-337.9324867160351</c:v>
                </c:pt>
                <c:pt idx="40">
                  <c:v>-342.4410836515148</c:v>
                </c:pt>
                <c:pt idx="41">
                  <c:v>-346.8189883938032</c:v>
                </c:pt>
                <c:pt idx="42">
                  <c:v>-351.0696852281927</c:v>
                </c:pt>
                <c:pt idx="43">
                  <c:v>-355.1965833227041</c:v>
                </c:pt>
                <c:pt idx="44">
                  <c:v>-359.2030172956136</c:v>
                </c:pt>
                <c:pt idx="45">
                  <c:v>-363.0922478499477</c:v>
                </c:pt>
                <c:pt idx="46">
                  <c:v>-366.8674624708571</c:v>
                </c:pt>
                <c:pt idx="47">
                  <c:v>-370.5317761814479</c:v>
                </c:pt>
                <c:pt idx="48">
                  <c:v>-374.0882323524111</c:v>
                </c:pt>
                <c:pt idx="49">
                  <c:v>-377.539803560725</c:v>
                </c:pt>
                <c:pt idx="50">
                  <c:v>-380.889392492753</c:v>
                </c:pt>
                <c:pt idx="51">
                  <c:v>-384.139832887159</c:v>
                </c:pt>
                <c:pt idx="52">
                  <c:v>-387.2938905125106</c:v>
                </c:pt>
                <c:pt idx="53">
                  <c:v>-390.3542641772744</c:v>
                </c:pt>
                <c:pt idx="54">
                  <c:v>-393.3235867667981</c:v>
                </c:pt>
                <c:pt idx="55">
                  <c:v>-396.2044263035398</c:v>
                </c:pt>
                <c:pt idx="56">
                  <c:v>-398.9992870269778</c:v>
                </c:pt>
                <c:pt idx="57">
                  <c:v>-401.71061048987</c:v>
                </c:pt>
                <c:pt idx="58">
                  <c:v>-404.3407766677405</c:v>
                </c:pt>
                <c:pt idx="59">
                  <c:v>-406.8921050786942</c:v>
                </c:pt>
                <c:pt idx="60">
                  <c:v>-409.3668559109024</c:v>
                </c:pt>
                <c:pt idx="61">
                  <c:v>-411.7672311551726</c:v>
                </c:pt>
                <c:pt idx="62">
                  <c:v>-414.0953757404689</c:v>
                </c:pt>
                <c:pt idx="63">
                  <c:v>-416.353378670128</c:v>
                </c:pt>
                <c:pt idx="64">
                  <c:v>-418.5432741568486</c:v>
                </c:pt>
                <c:pt idx="65">
                  <c:v>-420.6670427547812</c:v>
                </c:pt>
                <c:pt idx="66">
                  <c:v>-422.7266124869465</c:v>
                </c:pt>
                <c:pt idx="67">
                  <c:v>-424.7238599665945</c:v>
                </c:pt>
                <c:pt idx="68">
                  <c:v>-426.6606115111322</c:v>
                </c:pt>
                <c:pt idx="69">
                  <c:v>-428.5386442473232</c:v>
                </c:pt>
                <c:pt idx="70">
                  <c:v>-430.3596872068058</c:v>
                </c:pt>
                <c:pt idx="71">
                  <c:v>-432.1254224107534</c:v>
                </c:pt>
                <c:pt idx="72">
                  <c:v>-433.8374859428935</c:v>
                </c:pt>
                <c:pt idx="73">
                  <c:v>-435.4974690100454</c:v>
                </c:pt>
                <c:pt idx="74">
                  <c:v>-437.1069189894476</c:v>
                </c:pt>
                <c:pt idx="75">
                  <c:v>-438.6673404622683</c:v>
                </c:pt>
                <c:pt idx="76">
                  <c:v>-440.1801962327148</c:v>
                </c:pt>
                <c:pt idx="77">
                  <c:v>-441.6469083322742</c:v>
                </c:pt>
                <c:pt idx="78">
                  <c:v>-443.0688590086409</c:v>
                </c:pt>
                <c:pt idx="79">
                  <c:v>-444.4473916989891</c:v>
                </c:pt>
                <c:pt idx="80">
                  <c:v>-445.7838119872686</c:v>
                </c:pt>
                <c:pt idx="81">
                  <c:v>-447.0793885452889</c:v>
                </c:pt>
                <c:pt idx="82">
                  <c:v>-448.3353540573319</c:v>
                </c:pt>
                <c:pt idx="83">
                  <c:v>-449.5529061282236</c:v>
                </c:pt>
                <c:pt idx="84">
                  <c:v>-450.7332081746445</c:v>
                </c:pt>
                <c:pt idx="85">
                  <c:v>-451.8773902996522</c:v>
                </c:pt>
                <c:pt idx="86">
                  <c:v>-452.9865501503538</c:v>
                </c:pt>
                <c:pt idx="87">
                  <c:v>-454.0617537586925</c:v>
                </c:pt>
                <c:pt idx="88">
                  <c:v>-455.1040363654101</c:v>
                </c:pt>
                <c:pt idx="89">
                  <c:v>-456.1144032270971</c:v>
                </c:pt>
                <c:pt idx="90">
                  <c:v>-457.0938304065965</c:v>
                </c:pt>
                <c:pt idx="91">
                  <c:v>-458.0432655466362</c:v>
                </c:pt>
                <c:pt idx="92">
                  <c:v>-458.9636286269204</c:v>
                </c:pt>
                <c:pt idx="93">
                  <c:v>-459.8558127047645</c:v>
                </c:pt>
                <c:pt idx="94">
                  <c:v>-460.7206846394028</c:v>
                </c:pt>
                <c:pt idx="95">
                  <c:v>-461.5590858001453</c:v>
                </c:pt>
                <c:pt idx="96">
                  <c:v>-462.3718327585289</c:v>
                </c:pt>
                <c:pt idx="97">
                  <c:v>-463.1597179646648</c:v>
                </c:pt>
                <c:pt idx="98">
                  <c:v>-463.9235104079316</c:v>
                </c:pt>
                <c:pt idx="99">
                  <c:v>-464.6639562623009</c:v>
                </c:pt>
                <c:pt idx="100">
                  <c:v>-465.3817795163498</c:v>
                </c:pt>
                <c:pt idx="101">
                  <c:v>-466.0776825883775</c:v>
                </c:pt>
                <c:pt idx="102">
                  <c:v>-466.752346926671</c:v>
                </c:pt>
                <c:pt idx="103">
                  <c:v>-467.4064335952422</c:v>
                </c:pt>
                <c:pt idx="104">
                  <c:v>-468.0405838452516</c:v>
                </c:pt>
                <c:pt idx="105">
                  <c:v>-468.655419672339</c:v>
                </c:pt>
                <c:pt idx="106">
                  <c:v>-469.2515443601296</c:v>
                </c:pt>
                <c:pt idx="107">
                  <c:v>-469.8295430101238</c:v>
                </c:pt>
                <c:pt idx="108">
                  <c:v>-470.3899830582492</c:v>
                </c:pt>
                <c:pt idx="109">
                  <c:v>-470.9334147782997</c:v>
                </c:pt>
                <c:pt idx="110">
                  <c:v>-471.4603717725381</c:v>
                </c:pt>
                <c:pt idx="111">
                  <c:v>-471.9713714496243</c:v>
                </c:pt>
                <c:pt idx="112">
                  <c:v>-472.4669154902894</c:v>
                </c:pt>
                <c:pt idx="113">
                  <c:v>-472.9474903008011</c:v>
                </c:pt>
                <c:pt idx="114">
                  <c:v>-473.4135674545834</c:v>
                </c:pt>
                <c:pt idx="115">
                  <c:v>-473.8656041222923</c:v>
                </c:pt>
                <c:pt idx="116">
                  <c:v>-474.3040434903906</c:v>
                </c:pt>
                <c:pt idx="117">
                  <c:v>-474.729315168711</c:v>
                </c:pt>
                <c:pt idx="118">
                  <c:v>-475.1418355870574</c:v>
                </c:pt>
                <c:pt idx="119">
                  <c:v>-475.5420083811836</c:v>
                </c:pt>
              </c:numCache>
            </c:numRef>
          </c:yVal>
          <c:smooth val="0"/>
          <c:extLst xmlns:c16r2="http://schemas.microsoft.com/office/drawing/2015/06/chart">
            <c:ext xmlns:c16="http://schemas.microsoft.com/office/drawing/2014/chart" uri="{C3380CC4-5D6E-409C-BE32-E72D297353CC}">
              <c16:uniqueId val="{00000001-861D-47D5-89DE-0FBEC1076537}"/>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14.94265846442613</c:v>
                </c:pt>
                <c:pt idx="2">
                  <c:v>-30.08254924331708</c:v>
                </c:pt>
                <c:pt idx="3">
                  <c:v>-45.4088145287412</c:v>
                </c:pt>
                <c:pt idx="4">
                  <c:v>-60.91055314774621</c:v>
                </c:pt>
                <c:pt idx="5">
                  <c:v>-76.57701091383392</c:v>
                </c:pt>
                <c:pt idx="6">
                  <c:v>-92.39763303507173</c:v>
                </c:pt>
                <c:pt idx="7">
                  <c:v>-108.3621014816356</c:v>
                </c:pt>
                <c:pt idx="8">
                  <c:v>-124.460361154833</c:v>
                </c:pt>
                <c:pt idx="9">
                  <c:v>-140.6826374673005</c:v>
                </c:pt>
                <c:pt idx="10">
                  <c:v>-157.0194473541151</c:v>
                </c:pt>
                <c:pt idx="11">
                  <c:v>-173.4616052784083</c:v>
                </c:pt>
                <c:pt idx="12">
                  <c:v>-190.0002254412657</c:v>
                </c:pt>
                <c:pt idx="13">
                  <c:v>-201.998747689761</c:v>
                </c:pt>
                <c:pt idx="14">
                  <c:v>-213.6804700445093</c:v>
                </c:pt>
                <c:pt idx="15">
                  <c:v>-225.0494624046266</c:v>
                </c:pt>
                <c:pt idx="16">
                  <c:v>-236.1136792188115</c:v>
                </c:pt>
                <c:pt idx="17">
                  <c:v>-246.8807546376263</c:v>
                </c:pt>
                <c:pt idx="18">
                  <c:v>-257.3580451560753</c:v>
                </c:pt>
                <c:pt idx="19">
                  <c:v>-267.5526746315247</c:v>
                </c:pt>
                <c:pt idx="20">
                  <c:v>-277.4715681267924</c:v>
                </c:pt>
                <c:pt idx="21">
                  <c:v>-287.121477169048</c:v>
                </c:pt>
                <c:pt idx="22">
                  <c:v>-296.5089984762186</c:v>
                </c:pt>
                <c:pt idx="23">
                  <c:v>-305.6405877328631</c:v>
                </c:pt>
                <c:pt idx="24">
                  <c:v>-314.5225696335026</c:v>
                </c:pt>
                <c:pt idx="25">
                  <c:v>-323.1611451297308</c:v>
                </c:pt>
                <c:pt idx="26">
                  <c:v>-331.5588988697923</c:v>
                </c:pt>
                <c:pt idx="27">
                  <c:v>-339.7217203988453</c:v>
                </c:pt>
                <c:pt idx="28">
                  <c:v>-347.655388636525</c:v>
                </c:pt>
                <c:pt idx="29">
                  <c:v>-355.365577853117</c:v>
                </c:pt>
                <c:pt idx="30">
                  <c:v>-362.857859581394</c:v>
                </c:pt>
                <c:pt idx="31">
                  <c:v>-370.1377038553985</c:v>
                </c:pt>
                <c:pt idx="32">
                  <c:v>-377.2104800329157</c:v>
                </c:pt>
                <c:pt idx="33">
                  <c:v>-384.0814573465036</c:v>
                </c:pt>
                <c:pt idx="34">
                  <c:v>-390.7558052906641</c:v>
                </c:pt>
                <c:pt idx="35">
                  <c:v>-397.2385939243532</c:v>
                </c:pt>
                <c:pt idx="36">
                  <c:v>-403.5347941465025</c:v>
                </c:pt>
                <c:pt idx="37">
                  <c:v>-409.649277985671</c:v>
                </c:pt>
                <c:pt idx="38">
                  <c:v>-415.5868189325166</c:v>
                </c:pt>
                <c:pt idx="39">
                  <c:v>-421.3520900254861</c:v>
                </c:pt>
                <c:pt idx="40">
                  <c:v>-426.9496668904102</c:v>
                </c:pt>
                <c:pt idx="41">
                  <c:v>-432.3840282372105</c:v>
                </c:pt>
                <c:pt idx="42">
                  <c:v>-437.6595564663924</c:v>
                </c:pt>
                <c:pt idx="43">
                  <c:v>-442.7805383645139</c:v>
                </c:pt>
                <c:pt idx="44">
                  <c:v>-447.7511658852985</c:v>
                </c:pt>
                <c:pt idx="45">
                  <c:v>-452.5755370121783</c:v>
                </c:pt>
                <c:pt idx="46">
                  <c:v>-457.2576566972775</c:v>
                </c:pt>
                <c:pt idx="47">
                  <c:v>-461.8014378712192</c:v>
                </c:pt>
                <c:pt idx="48">
                  <c:v>-466.2107025181617</c:v>
                </c:pt>
                <c:pt idx="49">
                  <c:v>-470.4891828100285</c:v>
                </c:pt>
                <c:pt idx="50">
                  <c:v>-474.6405222942455</c:v>
                </c:pt>
                <c:pt idx="51">
                  <c:v>-478.6682771292466</c:v>
                </c:pt>
                <c:pt idx="52">
                  <c:v>-482.5759173613985</c:v>
                </c:pt>
                <c:pt idx="53">
                  <c:v>-486.3668282405331</c:v>
                </c:pt>
                <c:pt idx="54">
                  <c:v>-490.0443115673615</c:v>
                </c:pt>
                <c:pt idx="55">
                  <c:v>-493.6115870681376</c:v>
                </c:pt>
                <c:pt idx="56">
                  <c:v>-497.0717937921696</c:v>
                </c:pt>
                <c:pt idx="57">
                  <c:v>-500.4279915280472</c:v>
                </c:pt>
                <c:pt idx="58">
                  <c:v>-503.6831622347242</c:v>
                </c:pt>
                <c:pt idx="59">
                  <c:v>-506.8402114839</c:v>
                </c:pt>
                <c:pt idx="60">
                  <c:v>-509.9019699103524</c:v>
                </c:pt>
                <c:pt idx="61">
                  <c:v>-512.8711946671885</c:v>
                </c:pt>
                <c:pt idx="62">
                  <c:v>-515.7505708831561</c:v>
                </c:pt>
                <c:pt idx="63">
                  <c:v>-518.5427131194374</c:v>
                </c:pt>
                <c:pt idx="64">
                  <c:v>-521.2501668235324</c:v>
                </c:pt>
                <c:pt idx="65">
                  <c:v>-523.8754097780297</c:v>
                </c:pt>
                <c:pt idx="66">
                  <c:v>-526.4208535423175</c:v>
                </c:pt>
                <c:pt idx="67">
                  <c:v>-528.88884488536</c:v>
                </c:pt>
                <c:pt idx="68">
                  <c:v>-531.2816672079422</c:v>
                </c:pt>
                <c:pt idx="69">
                  <c:v>-533.6015419528526</c:v>
                </c:pt>
                <c:pt idx="70">
                  <c:v>-535.8506300016654</c:v>
                </c:pt>
                <c:pt idx="71">
                  <c:v>-538.0310330569277</c:v>
                </c:pt>
                <c:pt idx="72">
                  <c:v>-540.1447950086336</c:v>
                </c:pt>
                <c:pt idx="73">
                  <c:v>-542.193903284039</c:v>
                </c:pt>
                <c:pt idx="74">
                  <c:v>-544.1802901799501</c:v>
                </c:pt>
                <c:pt idx="75">
                  <c:v>-546.1058341767256</c:v>
                </c:pt>
                <c:pt idx="76">
                  <c:v>-547.9723612333237</c:v>
                </c:pt>
                <c:pt idx="77">
                  <c:v>-549.7816460628337</c:v>
                </c:pt>
                <c:pt idx="78">
                  <c:v>-551.5354133879629</c:v>
                </c:pt>
                <c:pt idx="79">
                  <c:v>-553.235339176106</c:v>
                </c:pt>
                <c:pt idx="80">
                  <c:v>-554.8830518535842</c:v>
                </c:pt>
                <c:pt idx="81">
                  <c:v>-556.4801334988188</c:v>
                </c:pt>
                <c:pt idx="82">
                  <c:v>-558.0281210141798</c:v>
                </c:pt>
                <c:pt idx="83">
                  <c:v>-559.528507276338</c:v>
                </c:pt>
                <c:pt idx="84">
                  <c:v>-560.9827422650015</c:v>
                </c:pt>
                <c:pt idx="85">
                  <c:v>-562.3922341699529</c:v>
                </c:pt>
                <c:pt idx="86">
                  <c:v>-563.758350476361</c:v>
                </c:pt>
                <c:pt idx="87">
                  <c:v>-565.0824190283271</c:v>
                </c:pt>
                <c:pt idx="88">
                  <c:v>-566.3657290707822</c:v>
                </c:pt>
                <c:pt idx="89">
                  <c:v>-567.609532269721</c:v>
                </c:pt>
                <c:pt idx="90">
                  <c:v>-568.8150437109164</c:v>
                </c:pt>
                <c:pt idx="91">
                  <c:v>-569.983442877245</c:v>
                </c:pt>
                <c:pt idx="92">
                  <c:v>-571.1158746047558</c:v>
                </c:pt>
                <c:pt idx="93">
                  <c:v>-572.213450017655</c:v>
                </c:pt>
                <c:pt idx="94">
                  <c:v>-573.2772474424194</c:v>
                </c:pt>
                <c:pt idx="95">
                  <c:v>-574.308313301242</c:v>
                </c:pt>
                <c:pt idx="96">
                  <c:v>-575.3076629850015</c:v>
                </c:pt>
                <c:pt idx="97">
                  <c:v>-576.276281706124</c:v>
                </c:pt>
                <c:pt idx="98">
                  <c:v>-577.2151253313254</c:v>
                </c:pt>
                <c:pt idx="99">
                  <c:v>-578.1251211948742</c:v>
                </c:pt>
                <c:pt idx="100">
                  <c:v>-579.0071688923439</c:v>
                </c:pt>
                <c:pt idx="101">
                  <c:v>-579.8621410552463</c:v>
                </c:pt>
                <c:pt idx="102">
                  <c:v>-580.690884106887</c:v>
                </c:pt>
                <c:pt idx="103">
                  <c:v>-581.4942189996552</c:v>
                </c:pt>
                <c:pt idx="104">
                  <c:v>-582.272941934167</c:v>
                </c:pt>
                <c:pt idx="105">
                  <c:v>-583.0278250604224</c:v>
                </c:pt>
                <c:pt idx="106">
                  <c:v>-583.7596171614274</c:v>
                </c:pt>
                <c:pt idx="107">
                  <c:v>-584.4690443195243</c:v>
                </c:pt>
                <c:pt idx="108">
                  <c:v>-585.1568105657504</c:v>
                </c:pt>
                <c:pt idx="109">
                  <c:v>-585.8235985125954</c:v>
                </c:pt>
                <c:pt idx="110">
                  <c:v>-586.4700699704201</c:v>
                </c:pt>
                <c:pt idx="111">
                  <c:v>-587.096866547895</c:v>
                </c:pt>
                <c:pt idx="112">
                  <c:v>-587.7046102367582</c:v>
                </c:pt>
                <c:pt idx="113">
                  <c:v>-588.2939039812376</c:v>
                </c:pt>
                <c:pt idx="114">
                  <c:v>-588.865332232428</c:v>
                </c:pt>
                <c:pt idx="115">
                  <c:v>-589.4194614879614</c:v>
                </c:pt>
                <c:pt idx="116">
                  <c:v>-589.956840817283</c:v>
                </c:pt>
                <c:pt idx="117">
                  <c:v>-590.4780023728296</c:v>
                </c:pt>
                <c:pt idx="118">
                  <c:v>-590.9834618874524</c:v>
                </c:pt>
                <c:pt idx="119">
                  <c:v>-591.473719158357</c:v>
                </c:pt>
              </c:numCache>
            </c:numRef>
          </c:yVal>
          <c:smooth val="0"/>
          <c:extLst xmlns:c16r2="http://schemas.microsoft.com/office/drawing/2015/06/chart">
            <c:ext xmlns:c16="http://schemas.microsoft.com/office/drawing/2014/chart" uri="{C3380CC4-5D6E-409C-BE32-E72D297353CC}">
              <c16:uniqueId val="{00000002-861D-47D5-89DE-0FBEC1076537}"/>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10.4893171138067</c:v>
                </c:pt>
                <c:pt idx="2">
                  <c:v>-21.07190221606152</c:v>
                </c:pt>
                <c:pt idx="3">
                  <c:v>-31.74389658858786</c:v>
                </c:pt>
                <c:pt idx="4">
                  <c:v>-42.501101876742</c:v>
                </c:pt>
                <c:pt idx="5">
                  <c:v>-53.33919237018744</c:v>
                </c:pt>
                <c:pt idx="6">
                  <c:v>-64.25377492629241</c:v>
                </c:pt>
                <c:pt idx="7">
                  <c:v>-75.24043422435602</c:v>
                </c:pt>
                <c:pt idx="8">
                  <c:v>-86.2947670791675</c:v>
                </c:pt>
                <c:pt idx="9">
                  <c:v>-97.41240829199408</c:v>
                </c:pt>
                <c:pt idx="10">
                  <c:v>-108.5890499589086</c:v>
                </c:pt>
                <c:pt idx="11">
                  <c:v>-119.8204557250306</c:v>
                </c:pt>
                <c:pt idx="12">
                  <c:v>-131.1024711386624</c:v>
                </c:pt>
                <c:pt idx="13">
                  <c:v>-139.382573975401</c:v>
                </c:pt>
                <c:pt idx="14">
                  <c:v>-147.478645340197</c:v>
                </c:pt>
                <c:pt idx="15">
                  <c:v>-155.391839652227</c:v>
                </c:pt>
                <c:pt idx="16">
                  <c:v>-163.1260220610025</c:v>
                </c:pt>
                <c:pt idx="17">
                  <c:v>-170.6849314162646</c:v>
                </c:pt>
                <c:pt idx="18">
                  <c:v>-178.0721936833697</c:v>
                </c:pt>
                <c:pt idx="19">
                  <c:v>-185.2913405734805</c:v>
                </c:pt>
                <c:pt idx="20">
                  <c:v>-192.3458234657069</c:v>
                </c:pt>
                <c:pt idx="21">
                  <c:v>-199.2390237046804</c:v>
                </c:pt>
                <c:pt idx="22">
                  <c:v>-205.9742601442269</c:v>
                </c:pt>
                <c:pt idx="23">
                  <c:v>-212.5547946081945</c:v>
                </c:pt>
                <c:pt idx="24">
                  <c:v>-218.9838357846695</c:v>
                </c:pt>
                <c:pt idx="25">
                  <c:v>-225.264541950136</c:v>
                </c:pt>
                <c:pt idx="26">
                  <c:v>-231.3977202076424</c:v>
                </c:pt>
                <c:pt idx="27">
                  <c:v>-237.3864155094088</c:v>
                </c:pt>
                <c:pt idx="28">
                  <c:v>-243.2336226155917</c:v>
                </c:pt>
                <c:pt idx="29">
                  <c:v>-248.9422903957534</c:v>
                </c:pt>
                <c:pt idx="30">
                  <c:v>-254.515322991007</c:v>
                </c:pt>
                <c:pt idx="31">
                  <c:v>-259.9555805468626</c:v>
                </c:pt>
                <c:pt idx="32">
                  <c:v>-265.2658796720971</c:v>
                </c:pt>
                <c:pt idx="33">
                  <c:v>-270.4489937085522</c:v>
                </c:pt>
                <c:pt idx="34">
                  <c:v>-275.5076528755066</c:v>
                </c:pt>
                <c:pt idx="35">
                  <c:v>-280.4445443361305</c:v>
                </c:pt>
                <c:pt idx="36">
                  <c:v>-285.2623122212485</c:v>
                </c:pt>
                <c:pt idx="37">
                  <c:v>-289.9635576361169</c:v>
                </c:pt>
                <c:pt idx="38">
                  <c:v>-294.5508386688425</c:v>
                </c:pt>
                <c:pt idx="39">
                  <c:v>-299.0266688966522</c:v>
                </c:pt>
                <c:pt idx="40">
                  <c:v>-303.3935191509368</c:v>
                </c:pt>
                <c:pt idx="41">
                  <c:v>-307.6538175516142</c:v>
                </c:pt>
                <c:pt idx="42">
                  <c:v>-311.809949593896</c:v>
                </c:pt>
                <c:pt idx="43">
                  <c:v>-315.8642582742098</c:v>
                </c:pt>
                <c:pt idx="44">
                  <c:v>-319.819044254745</c:v>
                </c:pt>
                <c:pt idx="45">
                  <c:v>-323.6765660655249</c:v>
                </c:pt>
                <c:pt idx="46">
                  <c:v>-327.4390403424271</c:v>
                </c:pt>
                <c:pt idx="47">
                  <c:v>-331.1086420992461</c:v>
                </c:pt>
                <c:pt idx="48">
                  <c:v>-334.6875050316493</c:v>
                </c:pt>
                <c:pt idx="49">
                  <c:v>-338.1777218508205</c:v>
                </c:pt>
                <c:pt idx="50">
                  <c:v>-341.5813446444789</c:v>
                </c:pt>
                <c:pt idx="51">
                  <c:v>-344.9003852630348</c:v>
                </c:pt>
                <c:pt idx="52">
                  <c:v>-348.1368157280492</c:v>
                </c:pt>
                <c:pt idx="53">
                  <c:v>-351.2925686624872</c:v>
                </c:pt>
                <c:pt idx="54">
                  <c:v>-354.3695377394929</c:v>
                </c:pt>
                <c:pt idx="55">
                  <c:v>-357.3695781478086</c:v>
                </c:pt>
                <c:pt idx="56">
                  <c:v>-360.2945070719563</c:v>
                </c:pt>
                <c:pt idx="57">
                  <c:v>-363.1461041854493</c:v>
                </c:pt>
                <c:pt idx="58">
                  <c:v>-365.9261121553695</c:v>
                </c:pt>
                <c:pt idx="59">
                  <c:v>-368.6362371568059</c:v>
                </c:pt>
                <c:pt idx="60">
                  <c:v>-371.2781493956261</c:v>
                </c:pt>
                <c:pt idx="61">
                  <c:v>-373.8534836383838</c:v>
                </c:pt>
                <c:pt idx="62">
                  <c:v>-376.3638397479665</c:v>
                </c:pt>
                <c:pt idx="63">
                  <c:v>-378.8107832239084</c:v>
                </c:pt>
                <c:pt idx="64">
                  <c:v>-381.1958457462861</c:v>
                </c:pt>
                <c:pt idx="65">
                  <c:v>-383.5205257221716</c:v>
                </c:pt>
                <c:pt idx="66">
                  <c:v>-385.7862888337711</c:v>
                </c:pt>
                <c:pt idx="67">
                  <c:v>-387.9945685873442</c:v>
                </c:pt>
                <c:pt idx="68">
                  <c:v>-390.1467668621987</c:v>
                </c:pt>
                <c:pt idx="69">
                  <c:v>-392.2442544589645</c:v>
                </c:pt>
                <c:pt idx="70">
                  <c:v>-394.2883716465439</c:v>
                </c:pt>
                <c:pt idx="71">
                  <c:v>-396.2804287071019</c:v>
                </c:pt>
                <c:pt idx="72">
                  <c:v>-398.2217064785546</c:v>
                </c:pt>
                <c:pt idx="73">
                  <c:v>-400.1134568940688</c:v>
                </c:pt>
                <c:pt idx="74">
                  <c:v>-401.9569035180235</c:v>
                </c:pt>
                <c:pt idx="75">
                  <c:v>-403.7532420781694</c:v>
                </c:pt>
                <c:pt idx="76">
                  <c:v>-405.5036409934314</c:v>
                </c:pt>
                <c:pt idx="77">
                  <c:v>-407.2092418971267</c:v>
                </c:pt>
                <c:pt idx="78">
                  <c:v>-408.8711601552291</c:v>
                </c:pt>
                <c:pt idx="79">
                  <c:v>-410.4904853794176</c:v>
                </c:pt>
                <c:pt idx="80">
                  <c:v>-412.0682819346396</c:v>
                </c:pt>
                <c:pt idx="81">
                  <c:v>-413.6055894409776</c:v>
                </c:pt>
                <c:pt idx="82">
                  <c:v>-415.1034232696054</c:v>
                </c:pt>
                <c:pt idx="83">
                  <c:v>-416.5627750326553</c:v>
                </c:pt>
                <c:pt idx="84">
                  <c:v>-417.9846130668475</c:v>
                </c:pt>
                <c:pt idx="85">
                  <c:v>-419.369882910726</c:v>
                </c:pt>
                <c:pt idx="86">
                  <c:v>-420.7195077754058</c:v>
                </c:pt>
                <c:pt idx="87">
                  <c:v>-422.0343890087001</c:v>
                </c:pt>
                <c:pt idx="88">
                  <c:v>-423.3154065525719</c:v>
                </c:pt>
                <c:pt idx="89">
                  <c:v>-424.5634193938154</c:v>
                </c:pt>
                <c:pt idx="90">
                  <c:v>-425.7792660079137</c:v>
                </c:pt>
                <c:pt idx="91">
                  <c:v>-426.9637647960417</c:v>
                </c:pt>
                <c:pt idx="92">
                  <c:v>-428.1177145151653</c:v>
                </c:pt>
                <c:pt idx="93">
                  <c:v>-429.2418947012216</c:v>
                </c:pt>
                <c:pt idx="94">
                  <c:v>-430.3370660853648</c:v>
                </c:pt>
                <c:pt idx="95">
                  <c:v>-431.4039710032822</c:v>
                </c:pt>
                <c:pt idx="96">
                  <c:v>-432.4433337975698</c:v>
                </c:pt>
                <c:pt idx="97">
                  <c:v>-433.4558612132278</c:v>
                </c:pt>
                <c:pt idx="98">
                  <c:v>-434.4422427861859</c:v>
                </c:pt>
                <c:pt idx="99">
                  <c:v>-435.4031512250596</c:v>
                </c:pt>
                <c:pt idx="100">
                  <c:v>-436.3392427860028</c:v>
                </c:pt>
                <c:pt idx="101">
                  <c:v>-437.2511576407989</c:v>
                </c:pt>
                <c:pt idx="102">
                  <c:v>-438.1395202381932</c:v>
                </c:pt>
                <c:pt idx="103">
                  <c:v>-439.0049396585354</c:v>
                </c:pt>
                <c:pt idx="104">
                  <c:v>-439.8480099617755</c:v>
                </c:pt>
                <c:pt idx="105">
                  <c:v>-440.669310528877</c:v>
                </c:pt>
                <c:pt idx="106">
                  <c:v>-441.4694063967006</c:v>
                </c:pt>
                <c:pt idx="107">
                  <c:v>-442.2488485864376</c:v>
                </c:pt>
                <c:pt idx="108">
                  <c:v>-443.0081744256439</c:v>
                </c:pt>
                <c:pt idx="109">
                  <c:v>-443.7479078639694</c:v>
                </c:pt>
                <c:pt idx="110">
                  <c:v>-444.4685597826115</c:v>
                </c:pt>
                <c:pt idx="111">
                  <c:v>-445.1706282976561</c:v>
                </c:pt>
                <c:pt idx="112">
                  <c:v>-445.8545990572213</c:v>
                </c:pt>
                <c:pt idx="113">
                  <c:v>-446.5209455327072</c:v>
                </c:pt>
                <c:pt idx="114">
                  <c:v>-447.1701293040207</c:v>
                </c:pt>
                <c:pt idx="115">
                  <c:v>-447.8026003389805</c:v>
                </c:pt>
                <c:pt idx="116">
                  <c:v>-448.4187972669466</c:v>
                </c:pt>
                <c:pt idx="117">
                  <c:v>-449.019147646759</c:v>
                </c:pt>
                <c:pt idx="118">
                  <c:v>-449.6040682290727</c:v>
                </c:pt>
                <c:pt idx="119">
                  <c:v>-450.1739652131673</c:v>
                </c:pt>
              </c:numCache>
            </c:numRef>
          </c:yVal>
          <c:smooth val="0"/>
          <c:extLst xmlns:c16r2="http://schemas.microsoft.com/office/drawing/2015/06/chart">
            <c:ext xmlns:c16="http://schemas.microsoft.com/office/drawing/2014/chart" uri="{C3380CC4-5D6E-409C-BE32-E72D297353CC}">
              <c16:uniqueId val="{00000003-861D-47D5-89DE-0FBEC1076537}"/>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10.48931711380715</c:v>
                </c:pt>
                <c:pt idx="2">
                  <c:v>-21.22711314926005</c:v>
                </c:pt>
                <c:pt idx="3">
                  <c:v>-32.2028658201707</c:v>
                </c:pt>
                <c:pt idx="4">
                  <c:v>-43.40594518196894</c:v>
                </c:pt>
                <c:pt idx="5">
                  <c:v>-54.82581595039846</c:v>
                </c:pt>
                <c:pt idx="6">
                  <c:v>-66.45208934698852</c:v>
                </c:pt>
                <c:pt idx="7">
                  <c:v>-78.27456084380968</c:v>
                </c:pt>
                <c:pt idx="8">
                  <c:v>-90.28323743689835</c:v>
                </c:pt>
                <c:pt idx="9">
                  <c:v>-102.468356852437</c:v>
                </c:pt>
                <c:pt idx="10">
                  <c:v>-114.8204005473863</c:v>
                </c:pt>
                <c:pt idx="11">
                  <c:v>-127.3301019474229</c:v>
                </c:pt>
                <c:pt idx="12">
                  <c:v>-139.9884510399575</c:v>
                </c:pt>
                <c:pt idx="13">
                  <c:v>-149.7382391636897</c:v>
                </c:pt>
                <c:pt idx="14">
                  <c:v>-159.2998846584255</c:v>
                </c:pt>
                <c:pt idx="15">
                  <c:v>-168.6726636468231</c:v>
                </c:pt>
                <c:pt idx="16">
                  <c:v>-177.858518341476</c:v>
                </c:pt>
                <c:pt idx="17">
                  <c:v>-186.8593688419617</c:v>
                </c:pt>
                <c:pt idx="18">
                  <c:v>-195.6771360932294</c:v>
                </c:pt>
                <c:pt idx="19">
                  <c:v>-204.3137654739235</c:v>
                </c:pt>
                <c:pt idx="20">
                  <c:v>-212.7712426353876</c:v>
                </c:pt>
                <c:pt idx="21">
                  <c:v>-221.05160345742</c:v>
                </c:pt>
                <c:pt idx="22">
                  <c:v>-229.156939592847</c:v>
                </c:pt>
                <c:pt idx="23">
                  <c:v>-237.0894007343834</c:v>
                </c:pt>
                <c:pt idx="24">
                  <c:v>-244.8511944748996</c:v>
                </c:pt>
                <c:pt idx="25">
                  <c:v>-252.4445844289992</c:v>
                </c:pt>
                <c:pt idx="26">
                  <c:v>-259.8695845161266</c:v>
                </c:pt>
                <c:pt idx="27">
                  <c:v>-267.1284600624545</c:v>
                </c:pt>
                <c:pt idx="28">
                  <c:v>-274.2235253668578</c:v>
                </c:pt>
                <c:pt idx="29">
                  <c:v>-281.1571410324604</c:v>
                </c:pt>
                <c:pt idx="30">
                  <c:v>-287.9317092258966</c:v>
                </c:pt>
                <c:pt idx="31">
                  <c:v>-294.5496687603554</c:v>
                </c:pt>
                <c:pt idx="32">
                  <c:v>-301.0134901583856</c:v>
                </c:pt>
                <c:pt idx="33">
                  <c:v>-307.325670779392</c:v>
                </c:pt>
                <c:pt idx="34">
                  <c:v>-313.4887300725686</c:v>
                </c:pt>
                <c:pt idx="35">
                  <c:v>-319.5052049980732</c:v>
                </c:pt>
                <c:pt idx="36">
                  <c:v>-325.377645645314</c:v>
                </c:pt>
                <c:pt idx="37">
                  <c:v>-331.1086110669808</c:v>
                </c:pt>
                <c:pt idx="38">
                  <c:v>-336.700665339331</c:v>
                </c:pt>
                <c:pt idx="39">
                  <c:v>-342.1563723367535</c:v>
                </c:pt>
                <c:pt idx="40">
                  <c:v>-347.4782939071166</c:v>
                </c:pt>
                <c:pt idx="41">
                  <c:v>-352.668986595873</c:v>
                </c:pt>
                <c:pt idx="42">
                  <c:v>-357.730998608767</c:v>
                </c:pt>
                <c:pt idx="43">
                  <c:v>-362.6668669936414</c:v>
                </c:pt>
                <c:pt idx="44">
                  <c:v>-367.4791150327667</c:v>
                </c:pt>
                <c:pt idx="45">
                  <c:v>-372.1702498367494</c:v>
                </c:pt>
                <c:pt idx="46">
                  <c:v>-376.7427601307394</c:v>
                </c:pt>
                <c:pt idx="47">
                  <c:v>-381.1991142234887</c:v>
                </c:pt>
                <c:pt idx="48">
                  <c:v>-385.5417581498841</c:v>
                </c:pt>
                <c:pt idx="49">
                  <c:v>-389.7731139776737</c:v>
                </c:pt>
                <c:pt idx="50">
                  <c:v>-393.8955782693702</c:v>
                </c:pt>
                <c:pt idx="51">
                  <c:v>-397.9115206904148</c:v>
                </c:pt>
                <c:pt idx="52">
                  <c:v>-401.8232827547754</c:v>
                </c:pt>
                <c:pt idx="53">
                  <c:v>-405.6331767011741</c:v>
                </c:pt>
                <c:pt idx="54">
                  <c:v>-409.3434844911844</c:v>
                </c:pt>
                <c:pt idx="55">
                  <c:v>-412.9564569216689</c:v>
                </c:pt>
                <c:pt idx="56">
                  <c:v>-416.4743128446152</c:v>
                </c:pt>
                <c:pt idx="57">
                  <c:v>-419.8992384874301</c:v>
                </c:pt>
                <c:pt idx="58">
                  <c:v>-423.2333868674256</c:v>
                </c:pt>
                <c:pt idx="59">
                  <c:v>-426.4788772942952</c:v>
                </c:pt>
                <c:pt idx="60">
                  <c:v>-429.6377949548687</c:v>
                </c:pt>
                <c:pt idx="61">
                  <c:v>-432.7121905746345</c:v>
                </c:pt>
                <c:pt idx="62">
                  <c:v>-435.7040801508863</c:v>
                </c:pt>
                <c:pt idx="63">
                  <c:v>-438.6154447525435</c:v>
                </c:pt>
                <c:pt idx="64">
                  <c:v>-441.4482303820762</c:v>
                </c:pt>
                <c:pt idx="65">
                  <c:v>-444.2043478951107</c:v>
                </c:pt>
                <c:pt idx="66">
                  <c:v>-446.8856729736024</c:v>
                </c:pt>
                <c:pt idx="67">
                  <c:v>-449.4940461486812</c:v>
                </c:pt>
                <c:pt idx="68">
                  <c:v>-452.0312728694971</c:v>
                </c:pt>
                <c:pt idx="69">
                  <c:v>-454.4991236145186</c:v>
                </c:pt>
                <c:pt idx="70">
                  <c:v>-456.8993340421636</c:v>
                </c:pt>
                <c:pt idx="71">
                  <c:v>-459.2336051775169</c:v>
                </c:pt>
                <c:pt idx="72">
                  <c:v>-461.5036036323256</c:v>
                </c:pt>
                <c:pt idx="73">
                  <c:v>-463.710961855508</c:v>
                </c:pt>
                <c:pt idx="74">
                  <c:v>-465.8572784115946</c:v>
                </c:pt>
                <c:pt idx="75">
                  <c:v>-467.9441182846919</c:v>
                </c:pt>
                <c:pt idx="76">
                  <c:v>-469.9730132056765</c:v>
                </c:pt>
                <c:pt idx="77">
                  <c:v>-471.945462000494</c:v>
                </c:pt>
                <c:pt idx="78">
                  <c:v>-473.862930957491</c:v>
                </c:pt>
                <c:pt idx="79">
                  <c:v>-475.7268542120069</c:v>
                </c:pt>
                <c:pt idx="80">
                  <c:v>-477.5386341463186</c:v>
                </c:pt>
                <c:pt idx="81">
                  <c:v>-479.2996418033478</c:v>
                </c:pt>
                <c:pt idx="82">
                  <c:v>-481.0112173125605</c:v>
                </c:pt>
                <c:pt idx="83">
                  <c:v>-482.6746703265703</c:v>
                </c:pt>
                <c:pt idx="84">
                  <c:v>-484.2912804671062</c:v>
                </c:pt>
                <c:pt idx="85">
                  <c:v>-485.8622977790282</c:v>
                </c:pt>
                <c:pt idx="86">
                  <c:v>-487.3889431912264</c:v>
                </c:pt>
                <c:pt idx="87">
                  <c:v>-488.8724089832485</c:v>
                </c:pt>
                <c:pt idx="88">
                  <c:v>-490.3138592566326</c:v>
                </c:pt>
                <c:pt idx="89">
                  <c:v>-491.7144304099593</c:v>
                </c:pt>
                <c:pt idx="90">
                  <c:v>-493.0752316167136</c:v>
                </c:pt>
                <c:pt idx="91">
                  <c:v>-494.397345305107</c:v>
                </c:pt>
                <c:pt idx="92">
                  <c:v>-495.681827639078</c:v>
                </c:pt>
                <c:pt idx="93">
                  <c:v>-496.929708999729</c:v>
                </c:pt>
                <c:pt idx="94">
                  <c:v>-498.1419944665295</c:v>
                </c:pt>
                <c:pt idx="95">
                  <c:v>-499.3196642976534</c:v>
                </c:pt>
                <c:pt idx="96">
                  <c:v>-500.4636744088582</c:v>
                </c:pt>
                <c:pt idx="97">
                  <c:v>-501.5749568503861</c:v>
                </c:pt>
                <c:pt idx="98">
                  <c:v>-502.6544202813743</c:v>
                </c:pt>
                <c:pt idx="99">
                  <c:v>-503.7029504413238</c:v>
                </c:pt>
                <c:pt idx="100">
                  <c:v>-504.7214106182086</c:v>
                </c:pt>
                <c:pt idx="101">
                  <c:v>-505.7106421128442</c:v>
                </c:pt>
                <c:pt idx="102">
                  <c:v>-506.671464699144</c:v>
                </c:pt>
                <c:pt idx="103">
                  <c:v>-507.6046770799767</c:v>
                </c:pt>
                <c:pt idx="104">
                  <c:v>-508.5110573382966</c:v>
                </c:pt>
                <c:pt idx="105">
                  <c:v>-509.3913633833158</c:v>
                </c:pt>
                <c:pt idx="106">
                  <c:v>-510.2463333914509</c:v>
                </c:pt>
                <c:pt idx="107">
                  <c:v>-511.0766862418566</c:v>
                </c:pt>
                <c:pt idx="108">
                  <c:v>-511.8831219463322</c:v>
                </c:pt>
                <c:pt idx="109">
                  <c:v>-512.6663220734529</c:v>
                </c:pt>
                <c:pt idx="110">
                  <c:v>-513.4269501667566</c:v>
                </c:pt>
                <c:pt idx="111">
                  <c:v>-514.1656521568668</c:v>
                </c:pt>
                <c:pt idx="112">
                  <c:v>-514.8830567674386</c:v>
                </c:pt>
                <c:pt idx="113">
                  <c:v>-515.579775914828</c:v>
                </c:pt>
                <c:pt idx="114">
                  <c:v>-516.2564051013962</c:v>
                </c:pt>
                <c:pt idx="115">
                  <c:v>-516.9135238023994</c:v>
                </c:pt>
                <c:pt idx="116">
                  <c:v>-517.5516958463999</c:v>
                </c:pt>
                <c:pt idx="117">
                  <c:v>-518.1714697891404</c:v>
                </c:pt>
                <c:pt idx="118">
                  <c:v>-518.773379280896</c:v>
                </c:pt>
                <c:pt idx="119">
                  <c:v>-519.3579434272424</c:v>
                </c:pt>
              </c:numCache>
            </c:numRef>
          </c:yVal>
          <c:smooth val="0"/>
          <c:extLst xmlns:c16r2="http://schemas.microsoft.com/office/drawing/2015/06/chart">
            <c:ext xmlns:c16="http://schemas.microsoft.com/office/drawing/2014/chart" uri="{C3380CC4-5D6E-409C-BE32-E72D297353CC}">
              <c16:uniqueId val="{00000004-861D-47D5-89DE-0FBEC1076537}"/>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10.37502645079826</c:v>
                </c:pt>
                <c:pt idx="2">
                  <c:v>-20.86269462981022</c:v>
                </c:pt>
                <c:pt idx="3">
                  <c:v>-31.45649038297368</c:v>
                </c:pt>
                <c:pt idx="4">
                  <c:v>-42.14979176663739</c:v>
                </c:pt>
                <c:pt idx="5">
                  <c:v>-52.9360251915041</c:v>
                </c:pt>
                <c:pt idx="6">
                  <c:v>-63.8087099616389</c:v>
                </c:pt>
                <c:pt idx="7">
                  <c:v>-74.76149054704526</c:v>
                </c:pt>
                <c:pt idx="8">
                  <c:v>-85.7881597112282</c:v>
                </c:pt>
                <c:pt idx="9">
                  <c:v>-96.88267461566915</c:v>
                </c:pt>
                <c:pt idx="10">
                  <c:v>-108.0391675435023</c:v>
                </c:pt>
                <c:pt idx="11">
                  <c:v>-119.2519525138355</c:v>
                </c:pt>
                <c:pt idx="12">
                  <c:v>-130.515528770632</c:v>
                </c:pt>
                <c:pt idx="13">
                  <c:v>-138.0846952139032</c:v>
                </c:pt>
                <c:pt idx="14">
                  <c:v>-145.4538078559567</c:v>
                </c:pt>
                <c:pt idx="15">
                  <c:v>-152.6232790477115</c:v>
                </c:pt>
                <c:pt idx="16">
                  <c:v>-159.5973314559328</c:v>
                </c:pt>
                <c:pt idx="17">
                  <c:v>-166.3802518262694</c:v>
                </c:pt>
                <c:pt idx="18">
                  <c:v>-172.9763506279155</c:v>
                </c:pt>
                <c:pt idx="19">
                  <c:v>-179.3899416193201</c:v>
                </c:pt>
                <c:pt idx="20">
                  <c:v>-185.6253255385841</c:v>
                </c:pt>
                <c:pt idx="21">
                  <c:v>-191.6867770253086</c:v>
                </c:pt>
                <c:pt idx="22">
                  <c:v>-197.5785341198571</c:v>
                </c:pt>
                <c:pt idx="23">
                  <c:v>-203.3047898268012</c:v>
                </c:pt>
                <c:pt idx="24">
                  <c:v>-208.8696853388468</c:v>
                </c:pt>
                <c:pt idx="25">
                  <c:v>-214.277304602917</c:v>
                </c:pt>
                <c:pt idx="26">
                  <c:v>-219.5295667561327</c:v>
                </c:pt>
                <c:pt idx="27">
                  <c:v>-224.630408833596</c:v>
                </c:pt>
                <c:pt idx="28">
                  <c:v>-229.5837018070006</c:v>
                </c:pt>
                <c:pt idx="29">
                  <c:v>-234.3932476002556</c:v>
                </c:pt>
                <c:pt idx="30">
                  <c:v>-239.0627783293812</c:v>
                </c:pt>
                <c:pt idx="31">
                  <c:v>-243.595955688382</c:v>
                </c:pt>
                <c:pt idx="32">
                  <c:v>-247.9963705069351</c:v>
                </c:pt>
                <c:pt idx="33">
                  <c:v>-252.2675424682031</c:v>
                </c:pt>
                <c:pt idx="34">
                  <c:v>-256.4129199748602</c:v>
                </c:pt>
                <c:pt idx="35">
                  <c:v>-260.4358801517717</c:v>
                </c:pt>
                <c:pt idx="36">
                  <c:v>-264.339728974164</c:v>
                </c:pt>
                <c:pt idx="37">
                  <c:v>-268.1277015106384</c:v>
                </c:pt>
                <c:pt idx="38">
                  <c:v>-271.8029622709264</c:v>
                </c:pt>
                <c:pt idx="39">
                  <c:v>-275.3686045755601</c:v>
                </c:pt>
                <c:pt idx="40">
                  <c:v>-278.8276522730673</c:v>
                </c:pt>
                <c:pt idx="41">
                  <c:v>-282.1830603265107</c:v>
                </c:pt>
                <c:pt idx="42">
                  <c:v>-285.4377154774033</c:v>
                </c:pt>
                <c:pt idx="43">
                  <c:v>-288.5944369752089</c:v>
                </c:pt>
                <c:pt idx="44">
                  <c:v>-291.655977364819</c:v>
                </c:pt>
                <c:pt idx="45">
                  <c:v>-294.6250233254071</c:v>
                </c:pt>
                <c:pt idx="46">
                  <c:v>-297.504196554313</c:v>
                </c:pt>
                <c:pt idx="47">
                  <c:v>-300.2960546903505</c:v>
                </c:pt>
                <c:pt idx="48">
                  <c:v>-303.0030922713031</c:v>
                </c:pt>
                <c:pt idx="49">
                  <c:v>-305.6277417208015</c:v>
                </c:pt>
                <c:pt idx="50">
                  <c:v>-308.172374360207</c:v>
                </c:pt>
                <c:pt idx="51">
                  <c:v>-310.639301441438</c:v>
                </c:pt>
                <c:pt idx="52">
                  <c:v>-313.030775196659</c:v>
                </c:pt>
                <c:pt idx="53">
                  <c:v>-315.3489899024268</c:v>
                </c:pt>
                <c:pt idx="54">
                  <c:v>-317.5960829545276</c:v>
                </c:pt>
                <c:pt idx="55">
                  <c:v>-319.7741359506686</c:v>
                </c:pt>
                <c:pt idx="56">
                  <c:v>-321.8851757784589</c:v>
                </c:pt>
                <c:pt idx="57">
                  <c:v>-323.9311757061931</c:v>
                </c:pt>
                <c:pt idx="58">
                  <c:v>-325.9140564744769</c:v>
                </c:pt>
                <c:pt idx="59">
                  <c:v>-327.8356873864077</c:v>
                </c:pt>
                <c:pt idx="60">
                  <c:v>-329.697887394846</c:v>
                </c:pt>
                <c:pt idx="61">
                  <c:v>-331.502426184862</c:v>
                </c:pt>
                <c:pt idx="62">
                  <c:v>-333.2510252500246</c:v>
                </c:pt>
                <c:pt idx="63">
                  <c:v>-334.9453589611412</c:v>
                </c:pt>
                <c:pt idx="64">
                  <c:v>-336.5870556262288</c:v>
                </c:pt>
                <c:pt idx="65">
                  <c:v>-338.1776985406384</c:v>
                </c:pt>
                <c:pt idx="66">
                  <c:v>-339.7188270263464</c:v>
                </c:pt>
                <c:pt idx="67">
                  <c:v>-341.2119374595316</c:v>
                </c:pt>
                <c:pt idx="68">
                  <c:v>-342.6584842856873</c:v>
                </c:pt>
                <c:pt idx="69">
                  <c:v>-344.0598810214837</c:v>
                </c:pt>
                <c:pt idx="70">
                  <c:v>-345.4175012429366</c:v>
                </c:pt>
                <c:pt idx="71">
                  <c:v>-346.7326795591786</c:v>
                </c:pt>
                <c:pt idx="72">
                  <c:v>-348.0067125714816</c:v>
                </c:pt>
                <c:pt idx="73">
                  <c:v>-349.2408598170911</c:v>
                </c:pt>
                <c:pt idx="74">
                  <c:v>-350.4363446975252</c:v>
                </c:pt>
                <c:pt idx="75">
                  <c:v>-351.5943553911101</c:v>
                </c:pt>
                <c:pt idx="76">
                  <c:v>-352.7160457494571</c:v>
                </c:pt>
                <c:pt idx="77">
                  <c:v>-353.8025361777393</c:v>
                </c:pt>
                <c:pt idx="78">
                  <c:v>-354.8549144986092</c:v>
                </c:pt>
                <c:pt idx="79">
                  <c:v>-355.8742367996728</c:v>
                </c:pt>
                <c:pt idx="80">
                  <c:v>-356.8615282644395</c:v>
                </c:pt>
                <c:pt idx="81">
                  <c:v>-357.81778398673</c:v>
                </c:pt>
                <c:pt idx="82">
                  <c:v>-358.7439697685367</c:v>
                </c:pt>
                <c:pt idx="83">
                  <c:v>-359.6410229013676</c:v>
                </c:pt>
                <c:pt idx="84">
                  <c:v>-360.5098529311268</c:v>
                </c:pt>
                <c:pt idx="85">
                  <c:v>-361.3513424066131</c:v>
                </c:pt>
                <c:pt idx="86">
                  <c:v>-362.1663476117232</c:v>
                </c:pt>
                <c:pt idx="87">
                  <c:v>-362.9556992814969</c:v>
                </c:pt>
                <c:pt idx="88">
                  <c:v>-363.720203302118</c:v>
                </c:pt>
                <c:pt idx="89">
                  <c:v>-364.4606413950421</c:v>
                </c:pt>
                <c:pt idx="90">
                  <c:v>-365.1777717853987</c:v>
                </c:pt>
                <c:pt idx="91">
                  <c:v>-365.8723298548597</c:v>
                </c:pt>
                <c:pt idx="92">
                  <c:v>-366.5450287791548</c:v>
                </c:pt>
                <c:pt idx="93">
                  <c:v>-367.1965601504303</c:v>
                </c:pt>
                <c:pt idx="94">
                  <c:v>-367.8275945846709</c:v>
                </c:pt>
                <c:pt idx="95">
                  <c:v>-368.4387823143913</c:v>
                </c:pt>
                <c:pt idx="96">
                  <c:v>-369.0307537668172</c:v>
                </c:pt>
                <c:pt idx="97">
                  <c:v>-369.6041201277914</c:v>
                </c:pt>
                <c:pt idx="98">
                  <c:v>-370.1594738916368</c:v>
                </c:pt>
                <c:pt idx="99">
                  <c:v>-370.6973893972064</c:v>
                </c:pt>
                <c:pt idx="100">
                  <c:v>-371.2184233503697</c:v>
                </c:pt>
                <c:pt idx="101">
                  <c:v>-371.7231153331716</c:v>
                </c:pt>
                <c:pt idx="102">
                  <c:v>-372.2119882999227</c:v>
                </c:pt>
                <c:pt idx="103">
                  <c:v>-372.6855490604337</c:v>
                </c:pt>
                <c:pt idx="104">
                  <c:v>-373.1442887506964</c:v>
                </c:pt>
                <c:pt idx="105">
                  <c:v>-373.5886832912066</c:v>
                </c:pt>
                <c:pt idx="106">
                  <c:v>-374.0191938332058</c:v>
                </c:pt>
                <c:pt idx="107">
                  <c:v>-374.4362671930891</c:v>
                </c:pt>
                <c:pt idx="108">
                  <c:v>-374.8403362752105</c:v>
                </c:pt>
                <c:pt idx="109">
                  <c:v>-375.231820483352</c:v>
                </c:pt>
                <c:pt idx="110">
                  <c:v>-375.6111261210796</c:v>
                </c:pt>
                <c:pt idx="111">
                  <c:v>-375.9786467812542</c:v>
                </c:pt>
                <c:pt idx="112">
                  <c:v>-376.334763724914</c:v>
                </c:pt>
                <c:pt idx="113">
                  <c:v>-376.6798462497816</c:v>
                </c:pt>
                <c:pt idx="114">
                  <c:v>-377.0142520486312</c:v>
                </c:pt>
                <c:pt idx="115">
                  <c:v>-377.3383275577434</c:v>
                </c:pt>
                <c:pt idx="116">
                  <c:v>-377.6524082956821</c:v>
                </c:pt>
                <c:pt idx="117">
                  <c:v>-377.9568191926263</c:v>
                </c:pt>
                <c:pt idx="118">
                  <c:v>-378.2518749104754</c:v>
                </c:pt>
                <c:pt idx="119">
                  <c:v>-378.5378801539454</c:v>
                </c:pt>
              </c:numCache>
            </c:numRef>
          </c:yVal>
          <c:smooth val="0"/>
          <c:extLst xmlns:c16r2="http://schemas.microsoft.com/office/drawing/2015/06/chart">
            <c:ext xmlns:c16="http://schemas.microsoft.com/office/drawing/2014/chart" uri="{C3380CC4-5D6E-409C-BE32-E72D297353CC}">
              <c16:uniqueId val="{00000005-861D-47D5-89DE-0FBEC1076537}"/>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12.57907478094262</c:v>
                </c:pt>
                <c:pt idx="2">
                  <c:v>-25.29628599544822</c:v>
                </c:pt>
                <c:pt idx="3">
                  <c:v>-38.14410503967245</c:v>
                </c:pt>
                <c:pt idx="4">
                  <c:v>-51.11478452231381</c:v>
                </c:pt>
                <c:pt idx="5">
                  <c:v>-64.20057214071407</c:v>
                </c:pt>
                <c:pt idx="6">
                  <c:v>-77.39377694063401</c:v>
                </c:pt>
                <c:pt idx="7">
                  <c:v>-90.68681813644973</c:v>
                </c:pt>
                <c:pt idx="8">
                  <c:v>-104.0722608637843</c:v>
                </c:pt>
                <c:pt idx="9">
                  <c:v>-117.542841864959</c:v>
                </c:pt>
                <c:pt idx="10">
                  <c:v>-131.091487431516</c:v>
                </c:pt>
                <c:pt idx="11">
                  <c:v>-144.7113254049364</c:v>
                </c:pt>
                <c:pt idx="12">
                  <c:v>-158.3956926309643</c:v>
                </c:pt>
                <c:pt idx="13">
                  <c:v>-168.4395517295141</c:v>
                </c:pt>
                <c:pt idx="14">
                  <c:v>-178.2200259299477</c:v>
                </c:pt>
                <c:pt idx="15">
                  <c:v>-187.7407658571074</c:v>
                </c:pt>
                <c:pt idx="16">
                  <c:v>-197.008467644492</c:v>
                </c:pt>
                <c:pt idx="17">
                  <c:v>-206.029542657682</c:v>
                </c:pt>
                <c:pt idx="18">
                  <c:v>-214.8101551067205</c:v>
                </c:pt>
                <c:pt idx="19">
                  <c:v>-223.3562610030235</c:v>
                </c:pt>
                <c:pt idx="20">
                  <c:v>-231.673637784684</c:v>
                </c:pt>
                <c:pt idx="21">
                  <c:v>-239.7679067446188</c:v>
                </c:pt>
                <c:pt idx="22">
                  <c:v>-247.6445499531542</c:v>
                </c:pt>
                <c:pt idx="23">
                  <c:v>-255.308922981727</c:v>
                </c:pt>
                <c:pt idx="24">
                  <c:v>-262.7662644360371</c:v>
                </c:pt>
                <c:pt idx="25">
                  <c:v>-270.0217030757233</c:v>
                </c:pt>
                <c:pt idx="26">
                  <c:v>-277.0774806355773</c:v>
                </c:pt>
                <c:pt idx="27">
                  <c:v>-283.9384638664985</c:v>
                </c:pt>
                <c:pt idx="28">
                  <c:v>-290.6094229222756</c:v>
                </c:pt>
                <c:pt idx="29">
                  <c:v>-297.0950370769131</c:v>
                </c:pt>
                <c:pt idx="30">
                  <c:v>-303.3998969582767</c:v>
                </c:pt>
                <c:pt idx="31">
                  <c:v>-309.5285061685152</c:v>
                </c:pt>
                <c:pt idx="32">
                  <c:v>-315.4852825043147</c:v>
                </c:pt>
                <c:pt idx="33">
                  <c:v>-321.2745589004932</c:v>
                </c:pt>
                <c:pt idx="34">
                  <c:v>-326.900584189247</c:v>
                </c:pt>
                <c:pt idx="35">
                  <c:v>-332.3675237442387</c:v>
                </c:pt>
                <c:pt idx="36">
                  <c:v>-337.6794600605535</c:v>
                </c:pt>
                <c:pt idx="37">
                  <c:v>-342.8403933078894</c:v>
                </c:pt>
                <c:pt idx="38">
                  <c:v>-347.8542418838194</c:v>
                </c:pt>
                <c:pt idx="39">
                  <c:v>-352.7248411746602</c:v>
                </c:pt>
                <c:pt idx="40">
                  <c:v>-357.4559461904675</c:v>
                </c:pt>
                <c:pt idx="41">
                  <c:v>-362.0512321652523</c:v>
                </c:pt>
                <c:pt idx="42">
                  <c:v>-366.5142952232736</c:v>
                </c:pt>
                <c:pt idx="43">
                  <c:v>-370.848653096436</c:v>
                </c:pt>
                <c:pt idx="44">
                  <c:v>-375.0577458921739</c:v>
                </c:pt>
                <c:pt idx="45">
                  <c:v>-379.1449369102758</c:v>
                </c:pt>
                <c:pt idx="46">
                  <c:v>-383.1135135062812</c:v>
                </c:pt>
                <c:pt idx="47">
                  <c:v>-386.9666879985285</c:v>
                </c:pt>
                <c:pt idx="48">
                  <c:v>-390.7075986155833</c:v>
                </c:pt>
                <c:pt idx="49">
                  <c:v>-394.3393104805936</c:v>
                </c:pt>
                <c:pt idx="50">
                  <c:v>-397.8648166290174</c:v>
                </c:pt>
                <c:pt idx="51">
                  <c:v>-401.2870390561569</c:v>
                </c:pt>
                <c:pt idx="52">
                  <c:v>-404.6088297904198</c:v>
                </c:pt>
                <c:pt idx="53">
                  <c:v>-407.8329719906988</c:v>
                </c:pt>
                <c:pt idx="54">
                  <c:v>-410.9621810633305</c:v>
                </c:pt>
                <c:pt idx="55">
                  <c:v>-413.999105795568</c:v>
                </c:pt>
                <c:pt idx="56">
                  <c:v>-416.9463295026436</c:v>
                </c:pt>
                <c:pt idx="57">
                  <c:v>-419.8063711856776</c:v>
                </c:pt>
                <c:pt idx="58">
                  <c:v>-422.5816866978184</c:v>
                </c:pt>
                <c:pt idx="59">
                  <c:v>-425.2746699162315</c:v>
                </c:pt>
                <c:pt idx="60">
                  <c:v>-427.8876539176431</c:v>
                </c:pt>
                <c:pt idx="61">
                  <c:v>-430.4229121553716</c:v>
                </c:pt>
                <c:pt idx="62">
                  <c:v>-432.8826596358926</c:v>
                </c:pt>
                <c:pt idx="63">
                  <c:v>-435.269054093159</c:v>
                </c:pt>
                <c:pt idx="64">
                  <c:v>-437.5841971590237</c:v>
                </c:pt>
                <c:pt idx="65">
                  <c:v>-439.8301355282416</c:v>
                </c:pt>
                <c:pt idx="66">
                  <c:v>-442.0088621166967</c:v>
                </c:pt>
                <c:pt idx="67">
                  <c:v>-444.122317211521</c:v>
                </c:pt>
                <c:pt idx="68">
                  <c:v>-446.1723896120468</c:v>
                </c:pt>
                <c:pt idx="69">
                  <c:v>-448.1609177604573</c:v>
                </c:pt>
                <c:pt idx="70">
                  <c:v>-450.0896908612297</c:v>
                </c:pt>
                <c:pt idx="71">
                  <c:v>-451.9604499885139</c:v>
                </c:pt>
                <c:pt idx="72">
                  <c:v>-453.7748891806755</c:v>
                </c:pt>
                <c:pt idx="73">
                  <c:v>-455.5346565213065</c:v>
                </c:pt>
                <c:pt idx="74">
                  <c:v>-457.2413552061116</c:v>
                </c:pt>
                <c:pt idx="75">
                  <c:v>-458.8965445951219</c:v>
                </c:pt>
                <c:pt idx="76">
                  <c:v>-460.501741249761</c:v>
                </c:pt>
                <c:pt idx="77">
                  <c:v>-462.0584199543599</c:v>
                </c:pt>
                <c:pt idx="78">
                  <c:v>-463.5680147217652</c:v>
                </c:pt>
                <c:pt idx="79">
                  <c:v>-465.0319197827266</c:v>
                </c:pt>
                <c:pt idx="80">
                  <c:v>-466.4514905588439</c:v>
                </c:pt>
                <c:pt idx="81">
                  <c:v>-467.828044618823</c:v>
                </c:pt>
                <c:pt idx="82">
                  <c:v>-469.1628626179273</c:v>
                </c:pt>
                <c:pt idx="83">
                  <c:v>-470.4571892204597</c:v>
                </c:pt>
                <c:pt idx="84">
                  <c:v>-471.7122340052096</c:v>
                </c:pt>
                <c:pt idx="85">
                  <c:v>-472.929172353812</c:v>
                </c:pt>
                <c:pt idx="86">
                  <c:v>-474.109146321973</c:v>
                </c:pt>
                <c:pt idx="87">
                  <c:v>-475.2532654936027</c:v>
                </c:pt>
                <c:pt idx="88">
                  <c:v>-476.3626078178533</c:v>
                </c:pt>
                <c:pt idx="89">
                  <c:v>-477.4382204291352</c:v>
                </c:pt>
                <c:pt idx="90">
                  <c:v>-478.4811204501818</c:v>
                </c:pt>
                <c:pt idx="91">
                  <c:v>-479.4922957782939</c:v>
                </c:pt>
                <c:pt idx="92">
                  <c:v>-480.4727058547835</c:v>
                </c:pt>
                <c:pt idx="93">
                  <c:v>-481.4232824178674</c:v>
                </c:pt>
                <c:pt idx="94">
                  <c:v>-482.3449302391134</c:v>
                </c:pt>
                <c:pt idx="95">
                  <c:v>-483.2385278435518</c:v>
                </c:pt>
                <c:pt idx="96">
                  <c:v>-484.1049282136903</c:v>
                </c:pt>
                <c:pt idx="97">
                  <c:v>-484.9449594775919</c:v>
                </c:pt>
                <c:pt idx="98">
                  <c:v>-485.759425581216</c:v>
                </c:pt>
                <c:pt idx="99">
                  <c:v>-486.5491069452032</c:v>
                </c:pt>
                <c:pt idx="100">
                  <c:v>-487.3147611063623</c:v>
                </c:pt>
                <c:pt idx="101">
                  <c:v>-488.0571233440282</c:v>
                </c:pt>
                <c:pt idx="102">
                  <c:v>-488.7769072915439</c:v>
                </c:pt>
                <c:pt idx="103">
                  <c:v>-489.4748055330913</c:v>
                </c:pt>
                <c:pt idx="104">
                  <c:v>-490.1514901860982</c:v>
                </c:pt>
                <c:pt idx="105">
                  <c:v>-490.8076134694613</c:v>
                </c:pt>
                <c:pt idx="106">
                  <c:v>-491.4438082578358</c:v>
                </c:pt>
                <c:pt idx="107">
                  <c:v>-492.0606886222172</c:v>
                </c:pt>
                <c:pt idx="108">
                  <c:v>-492.6588503570733</c:v>
                </c:pt>
                <c:pt idx="109">
                  <c:v>-493.2388714942649</c:v>
                </c:pt>
                <c:pt idx="110">
                  <c:v>-493.8013128040213</c:v>
                </c:pt>
                <c:pt idx="111">
                  <c:v>-494.3467182831752</c:v>
                </c:pt>
                <c:pt idx="112">
                  <c:v>-494.8756156309641</c:v>
                </c:pt>
                <c:pt idx="113">
                  <c:v>-495.3885167125821</c:v>
                </c:pt>
                <c:pt idx="114">
                  <c:v>-495.8859180108113</c:v>
                </c:pt>
                <c:pt idx="115">
                  <c:v>-496.3683010658348</c:v>
                </c:pt>
                <c:pt idx="116">
                  <c:v>-496.8361329036807</c:v>
                </c:pt>
                <c:pt idx="117">
                  <c:v>-497.2898664533641</c:v>
                </c:pt>
                <c:pt idx="118">
                  <c:v>-497.7299409530026</c:v>
                </c:pt>
                <c:pt idx="119">
                  <c:v>-498.1567823452542</c:v>
                </c:pt>
              </c:numCache>
            </c:numRef>
          </c:yVal>
          <c:smooth val="0"/>
          <c:extLst xmlns:c16r2="http://schemas.microsoft.com/office/drawing/2015/06/chart">
            <c:ext xmlns:c16="http://schemas.microsoft.com/office/drawing/2014/chart" uri="{C3380CC4-5D6E-409C-BE32-E72D297353CC}">
              <c16:uniqueId val="{00000006-861D-47D5-89DE-0FBEC1076537}"/>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11.95523866617077</c:v>
                </c:pt>
                <c:pt idx="2">
                  <c:v>-24.09290691648062</c:v>
                </c:pt>
                <c:pt idx="3">
                  <c:v>-36.40385506025152</c:v>
                </c:pt>
                <c:pt idx="4">
                  <c:v>-48.87890582579371</c:v>
                </c:pt>
                <c:pt idx="5">
                  <c:v>-61.509002399667</c:v>
                </c:pt>
                <c:pt idx="6">
                  <c:v>-74.28524872391698</c:v>
                </c:pt>
                <c:pt idx="7">
                  <c:v>-87.19893831894896</c:v>
                </c:pt>
                <c:pt idx="8">
                  <c:v>-100.2415745630271</c:v>
                </c:pt>
                <c:pt idx="9">
                  <c:v>-113.4048844119193</c:v>
                </c:pt>
                <c:pt idx="10">
                  <c:v>-126.6808270942424</c:v>
                </c:pt>
                <c:pt idx="11">
                  <c:v>-140.0615989716014</c:v>
                </c:pt>
                <c:pt idx="12">
                  <c:v>-153.5396354840227</c:v>
                </c:pt>
                <c:pt idx="13">
                  <c:v>-163.4153429791772</c:v>
                </c:pt>
                <c:pt idx="14">
                  <c:v>-173.0561059114655</c:v>
                </c:pt>
                <c:pt idx="15">
                  <c:v>-182.4638170449255</c:v>
                </c:pt>
                <c:pt idx="16">
                  <c:v>-191.6435196568681</c:v>
                </c:pt>
                <c:pt idx="17">
                  <c:v>-200.6000819098851</c:v>
                </c:pt>
                <c:pt idx="18">
                  <c:v>-209.3382223928986</c:v>
                </c:pt>
                <c:pt idx="19">
                  <c:v>-217.8625390580553</c:v>
                </c:pt>
                <c:pt idx="20">
                  <c:v>-226.1775305292115</c:v>
                </c:pt>
                <c:pt idx="21">
                  <c:v>-234.287611562455</c:v>
                </c:pt>
                <c:pt idx="22">
                  <c:v>-242.1971240734215</c:v>
                </c:pt>
                <c:pt idx="23">
                  <c:v>-249.910344821719</c:v>
                </c:pt>
                <c:pt idx="24">
                  <c:v>-257.4314905914342</c:v>
                </c:pt>
                <c:pt idx="25">
                  <c:v>-264.7647215120849</c:v>
                </c:pt>
                <c:pt idx="26">
                  <c:v>-271.9113846524002</c:v>
                </c:pt>
                <c:pt idx="27">
                  <c:v>-278.875463571653</c:v>
                </c:pt>
                <c:pt idx="28">
                  <c:v>-285.6608890480836</c:v>
                </c:pt>
                <c:pt idx="29">
                  <c:v>-292.271542490422</c:v>
                </c:pt>
                <c:pt idx="30">
                  <c:v>-298.7112560450704</c:v>
                </c:pt>
                <c:pt idx="31">
                  <c:v>-304.9838122594413</c:v>
                </c:pt>
                <c:pt idx="32">
                  <c:v>-311.0929434895402</c:v>
                </c:pt>
                <c:pt idx="33">
                  <c:v>-317.0423311553511</c:v>
                </c:pt>
                <c:pt idx="34">
                  <c:v>-322.8356049203621</c:v>
                </c:pt>
                <c:pt idx="35">
                  <c:v>-328.4763418513675</c:v>
                </c:pt>
                <c:pt idx="36">
                  <c:v>-333.9680655990076</c:v>
                </c:pt>
                <c:pt idx="37">
                  <c:v>-339.3142456276735</c:v>
                </c:pt>
                <c:pt idx="38">
                  <c:v>-344.5182965143913</c:v>
                </c:pt>
                <c:pt idx="39">
                  <c:v>-349.5835755703358</c:v>
                </c:pt>
                <c:pt idx="40">
                  <c:v>-354.5133842691382</c:v>
                </c:pt>
                <c:pt idx="41">
                  <c:v>-359.3109677687888</c:v>
                </c:pt>
                <c:pt idx="42">
                  <c:v>-363.9795145490102</c:v>
                </c:pt>
                <c:pt idx="43">
                  <c:v>-368.5221561459313</c:v>
                </c:pt>
                <c:pt idx="44">
                  <c:v>-372.9419669806059</c:v>
                </c:pt>
                <c:pt idx="45">
                  <c:v>-377.2419642772732</c:v>
                </c:pt>
                <c:pt idx="46">
                  <c:v>-381.4251080667369</c:v>
                </c:pt>
                <c:pt idx="47">
                  <c:v>-385.4943012699005</c:v>
                </c:pt>
                <c:pt idx="48">
                  <c:v>-389.452389856318</c:v>
                </c:pt>
                <c:pt idx="49">
                  <c:v>-393.3021630725932</c:v>
                </c:pt>
                <c:pt idx="50">
                  <c:v>-397.0463537355204</c:v>
                </c:pt>
                <c:pt idx="51">
                  <c:v>-400.6876385849432</c:v>
                </c:pt>
                <c:pt idx="52">
                  <c:v>-404.2286386909782</c:v>
                </c:pt>
                <c:pt idx="53">
                  <c:v>-407.6719199125216</c:v>
                </c:pt>
                <c:pt idx="54">
                  <c:v>-411.0199934014379</c:v>
                </c:pt>
                <c:pt idx="55">
                  <c:v>-414.275316148233</c:v>
                </c:pt>
                <c:pt idx="56">
                  <c:v>-417.4402915652988</c:v>
                </c:pt>
                <c:pt idx="57">
                  <c:v>-420.517270103858</c:v>
                </c:pt>
                <c:pt idx="58">
                  <c:v>-423.5085499012282</c:v>
                </c:pt>
                <c:pt idx="59">
                  <c:v>-426.4163774549612</c:v>
                </c:pt>
                <c:pt idx="60">
                  <c:v>-429.2429483208006</c:v>
                </c:pt>
                <c:pt idx="61">
                  <c:v>-431.9904078315481</c:v>
                </c:pt>
                <c:pt idx="62">
                  <c:v>-434.660851834138</c:v>
                </c:pt>
                <c:pt idx="63">
                  <c:v>-437.2563274423586</c:v>
                </c:pt>
                <c:pt idx="64">
                  <c:v>-439.7788338028872</c:v>
                </c:pt>
                <c:pt idx="65">
                  <c:v>-442.2303228724586</c:v>
                </c:pt>
                <c:pt idx="66">
                  <c:v>-444.6127002041005</c:v>
                </c:pt>
                <c:pt idx="67">
                  <c:v>-446.9278257405956</c:v>
                </c:pt>
                <c:pt idx="68">
                  <c:v>-449.1775146133747</c:v>
                </c:pt>
                <c:pt idx="69">
                  <c:v>-451.363537945268</c:v>
                </c:pt>
                <c:pt idx="70">
                  <c:v>-453.4876236556099</c:v>
                </c:pt>
                <c:pt idx="71">
                  <c:v>-455.5514572662501</c:v>
                </c:pt>
                <c:pt idx="72">
                  <c:v>-457.5566827073553</c:v>
                </c:pt>
                <c:pt idx="73">
                  <c:v>-459.5049031216676</c:v>
                </c:pt>
                <c:pt idx="74">
                  <c:v>-461.3976816662467</c:v>
                </c:pt>
                <c:pt idx="75">
                  <c:v>-463.2365423106716</c:v>
                </c:pt>
                <c:pt idx="76">
                  <c:v>-465.0229706308396</c:v>
                </c:pt>
                <c:pt idx="77">
                  <c:v>-466.7584145974533</c:v>
                </c:pt>
                <c:pt idx="78">
                  <c:v>-468.4442853585692</c:v>
                </c:pt>
                <c:pt idx="79">
                  <c:v>-470.0819580154291</c:v>
                </c:pt>
                <c:pt idx="80">
                  <c:v>-471.6727723909792</c:v>
                </c:pt>
                <c:pt idx="81">
                  <c:v>-473.2180337905484</c:v>
                </c:pt>
                <c:pt idx="82">
                  <c:v>-474.7190137541488</c:v>
                </c:pt>
                <c:pt idx="83">
                  <c:v>-476.1769507999622</c:v>
                </c:pt>
                <c:pt idx="84">
                  <c:v>-477.5930511586132</c:v>
                </c:pt>
                <c:pt idx="85">
                  <c:v>-478.968489497861</c:v>
                </c:pt>
                <c:pt idx="86">
                  <c:v>-480.3044096373971</c:v>
                </c:pt>
                <c:pt idx="87">
                  <c:v>-481.6019252534828</c:v>
                </c:pt>
                <c:pt idx="88">
                  <c:v>-482.8621205731804</c:v>
                </c:pt>
                <c:pt idx="89">
                  <c:v>-484.0860510579602</c:v>
                </c:pt>
                <c:pt idx="90">
                  <c:v>-485.2747440765365</c:v>
                </c:pt>
                <c:pt idx="91">
                  <c:v>-486.4291995667563</c:v>
                </c:pt>
                <c:pt idx="92">
                  <c:v>-487.5503906864524</c:v>
                </c:pt>
                <c:pt idx="93">
                  <c:v>-488.6392644531454</c:v>
                </c:pt>
                <c:pt idx="94">
                  <c:v>-489.6967423725391</c:v>
                </c:pt>
                <c:pt idx="95">
                  <c:v>-490.7237210557601</c:v>
                </c:pt>
                <c:pt idx="96">
                  <c:v>-491.7210728253048</c:v>
                </c:pt>
                <c:pt idx="97">
                  <c:v>-492.6896463097023</c:v>
                </c:pt>
                <c:pt idx="98">
                  <c:v>-493.630267026882</c:v>
                </c:pt>
                <c:pt idx="99">
                  <c:v>-494.5437379562815</c:v>
                </c:pt>
                <c:pt idx="100">
                  <c:v>-495.4308400997547</c:v>
                </c:pt>
                <c:pt idx="101">
                  <c:v>-496.2923330312419</c:v>
                </c:pt>
                <c:pt idx="102">
                  <c:v>-497.1289554354214</c:v>
                </c:pt>
                <c:pt idx="103">
                  <c:v>-497.9414256352555</c:v>
                </c:pt>
                <c:pt idx="104">
                  <c:v>-498.730442108626</c:v>
                </c:pt>
                <c:pt idx="105">
                  <c:v>-499.4966839940996</c:v>
                </c:pt>
                <c:pt idx="106">
                  <c:v>-500.2408115859494</c:v>
                </c:pt>
                <c:pt idx="107">
                  <c:v>-500.9634668185311</c:v>
                </c:pt>
                <c:pt idx="108">
                  <c:v>-501.6652737401339</c:v>
                </c:pt>
                <c:pt idx="109">
                  <c:v>-502.3468389764414</c:v>
                </c:pt>
                <c:pt idx="110">
                  <c:v>-503.0087521837012</c:v>
                </c:pt>
                <c:pt idx="111">
                  <c:v>-503.6515864917696</c:v>
                </c:pt>
                <c:pt idx="112">
                  <c:v>-504.2758989371545</c:v>
                </c:pt>
                <c:pt idx="113">
                  <c:v>-504.8822308861902</c:v>
                </c:pt>
                <c:pt idx="114">
                  <c:v>-505.4711084484996</c:v>
                </c:pt>
                <c:pt idx="115">
                  <c:v>-506.0430428809322</c:v>
                </c:pt>
                <c:pt idx="116">
                  <c:v>-506.5985309819669</c:v>
                </c:pt>
                <c:pt idx="117">
                  <c:v>-507.1380554770066</c:v>
                </c:pt>
                <c:pt idx="118">
                  <c:v>-507.6620853944573</c:v>
                </c:pt>
                <c:pt idx="119">
                  <c:v>-508.1710764328686</c:v>
                </c:pt>
              </c:numCache>
            </c:numRef>
          </c:yVal>
          <c:smooth val="0"/>
          <c:extLst xmlns:c16r2="http://schemas.microsoft.com/office/drawing/2015/06/chart">
            <c:ext xmlns:c16="http://schemas.microsoft.com/office/drawing/2014/chart" uri="{C3380CC4-5D6E-409C-BE32-E72D297353CC}">
              <c16:uniqueId val="{00000007-861D-47D5-89DE-0FBEC1076537}"/>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11.95523866617032</c:v>
                </c:pt>
                <c:pt idx="2">
                  <c:v>-24.0911571420154</c:v>
                </c:pt>
                <c:pt idx="3">
                  <c:v>-36.39795203397352</c:v>
                </c:pt>
                <c:pt idx="4">
                  <c:v>-48.8658333055198</c:v>
                </c:pt>
                <c:pt idx="5">
                  <c:v>-61.4851746626948</c:v>
                </c:pt>
                <c:pt idx="6">
                  <c:v>-74.2465533783916</c:v>
                </c:pt>
                <c:pt idx="7">
                  <c:v>-87.14077820561354</c:v>
                </c:pt>
                <c:pt idx="8">
                  <c:v>-100.1589084420966</c:v>
                </c:pt>
                <c:pt idx="9">
                  <c:v>-113.292266223647</c:v>
                </c:pt>
                <c:pt idx="10">
                  <c:v>-126.5324436532908</c:v>
                </c:pt>
                <c:pt idx="11">
                  <c:v>-139.8713060097427</c:v>
                </c:pt>
                <c:pt idx="12">
                  <c:v>-153.3009919967519</c:v>
                </c:pt>
                <c:pt idx="13">
                  <c:v>-163.112213960985</c:v>
                </c:pt>
                <c:pt idx="14">
                  <c:v>-172.6628266398968</c:v>
                </c:pt>
                <c:pt idx="15">
                  <c:v>-181.9565432024592</c:v>
                </c:pt>
                <c:pt idx="16">
                  <c:v>-191.0001104679798</c:v>
                </c:pt>
                <c:pt idx="17">
                  <c:v>-199.7999724604224</c:v>
                </c:pt>
                <c:pt idx="18">
                  <c:v>-208.3623134922373</c:v>
                </c:pt>
                <c:pt idx="19">
                  <c:v>-216.6931011464283</c:v>
                </c:pt>
                <c:pt idx="20">
                  <c:v>-224.798118813003</c:v>
                </c:pt>
                <c:pt idx="21">
                  <c:v>-232.6829901881147</c:v>
                </c:pt>
                <c:pt idx="22">
                  <c:v>-240.3531976376371</c:v>
                </c:pt>
                <c:pt idx="23">
                  <c:v>-247.8140958927852</c:v>
                </c:pt>
                <c:pt idx="24">
                  <c:v>-255.0709222090263</c:v>
                </c:pt>
                <c:pt idx="25">
                  <c:v>-262.1288038589851</c:v>
                </c:pt>
                <c:pt idx="26">
                  <c:v>-268.9899675880337</c:v>
                </c:pt>
                <c:pt idx="27">
                  <c:v>-275.659250674538</c:v>
                </c:pt>
                <c:pt idx="28">
                  <c:v>-282.1413977053582</c:v>
                </c:pt>
                <c:pt idx="29">
                  <c:v>-288.4410651249395</c:v>
                </c:pt>
                <c:pt idx="30">
                  <c:v>-294.5628229845476</c:v>
                </c:pt>
                <c:pt idx="31">
                  <c:v>-300.5111561335958</c:v>
                </c:pt>
                <c:pt idx="32">
                  <c:v>-306.2904650612454</c:v>
                </c:pt>
                <c:pt idx="33">
                  <c:v>-311.9050665067905</c:v>
                </c:pt>
                <c:pt idx="34">
                  <c:v>-317.3591939269222</c:v>
                </c:pt>
                <c:pt idx="35">
                  <c:v>-322.6569978849195</c:v>
                </c:pt>
                <c:pt idx="36">
                  <c:v>-327.8025464091613</c:v>
                </c:pt>
                <c:pt idx="37">
                  <c:v>-332.7998253549906</c:v>
                </c:pt>
                <c:pt idx="38">
                  <c:v>-337.6527387936848</c:v>
                </c:pt>
                <c:pt idx="39">
                  <c:v>-342.3651076027547</c:v>
                </c:pt>
                <c:pt idx="40">
                  <c:v>-346.9406719825428</c:v>
                </c:pt>
                <c:pt idx="41">
                  <c:v>-351.3830919646421</c:v>
                </c:pt>
                <c:pt idx="42">
                  <c:v>-355.6959480012989</c:v>
                </c:pt>
                <c:pt idx="43">
                  <c:v>-359.882741620533</c:v>
                </c:pt>
                <c:pt idx="44">
                  <c:v>-363.9468961448285</c:v>
                </c:pt>
                <c:pt idx="45">
                  <c:v>-367.8917574704452</c:v>
                </c:pt>
                <c:pt idx="46">
                  <c:v>-371.7205949036716</c:v>
                </c:pt>
                <c:pt idx="47">
                  <c:v>-375.4366020499106</c:v>
                </c:pt>
                <c:pt idx="48">
                  <c:v>-379.0428977512387</c:v>
                </c:pt>
                <c:pt idx="49">
                  <c:v>-382.5425270679746</c:v>
                </c:pt>
                <c:pt idx="50">
                  <c:v>-385.9384622998184</c:v>
                </c:pt>
                <c:pt idx="51">
                  <c:v>-389.2336040421738</c:v>
                </c:pt>
                <c:pt idx="52">
                  <c:v>-392.4307822727606</c:v>
                </c:pt>
                <c:pt idx="53">
                  <c:v>-395.5327574663036</c:v>
                </c:pt>
                <c:pt idx="54">
                  <c:v>-398.5422217322161</c:v>
                </c:pt>
                <c:pt idx="55">
                  <c:v>-401.4617999715636</c:v>
                </c:pt>
                <c:pt idx="56">
                  <c:v>-404.2940510499644</c:v>
                </c:pt>
                <c:pt idx="57">
                  <c:v>-407.0414689832077</c:v>
                </c:pt>
                <c:pt idx="58">
                  <c:v>-409.706484132626</c:v>
                </c:pt>
                <c:pt idx="59">
                  <c:v>-412.2914644074406</c:v>
                </c:pt>
                <c:pt idx="60">
                  <c:v>-414.7987164715101</c:v>
                </c:pt>
                <c:pt idx="61">
                  <c:v>-417.2304869521689</c:v>
                </c:pt>
                <c:pt idx="62">
                  <c:v>-419.5889636488428</c:v>
                </c:pt>
                <c:pt idx="63">
                  <c:v>-421.8762767396466</c:v>
                </c:pt>
                <c:pt idx="64">
                  <c:v>-424.0944999839296</c:v>
                </c:pt>
                <c:pt idx="65">
                  <c:v>-426.2456519192144</c:v>
                </c:pt>
                <c:pt idx="66">
                  <c:v>-428.3316970509545</c:v>
                </c:pt>
                <c:pt idx="67">
                  <c:v>-430.354547033746</c:v>
                </c:pt>
                <c:pt idx="68">
                  <c:v>-432.3160618427183</c:v>
                </c:pt>
                <c:pt idx="69">
                  <c:v>-434.2180509339742</c:v>
                </c:pt>
                <c:pt idx="70">
                  <c:v>-436.0622743930701</c:v>
                </c:pt>
                <c:pt idx="71">
                  <c:v>-437.8504440705906</c:v>
                </c:pt>
                <c:pt idx="72">
                  <c:v>-439.584224704043</c:v>
                </c:pt>
                <c:pt idx="73">
                  <c:v>-441.2652350252984</c:v>
                </c:pt>
                <c:pt idx="74">
                  <c:v>-442.8950488529836</c:v>
                </c:pt>
                <c:pt idx="75">
                  <c:v>-444.4751961692276</c:v>
                </c:pt>
                <c:pt idx="76">
                  <c:v>-446.0071641802922</c:v>
                </c:pt>
                <c:pt idx="77">
                  <c:v>-447.4923983606689</c:v>
                </c:pt>
                <c:pt idx="78">
                  <c:v>-448.9323034802682</c:v>
                </c:pt>
                <c:pt idx="79">
                  <c:v>-450.3282446144158</c:v>
                </c:pt>
                <c:pt idx="80">
                  <c:v>-451.6815481364094</c:v>
                </c:pt>
                <c:pt idx="81">
                  <c:v>-452.9935026924276</c:v>
                </c:pt>
                <c:pt idx="82">
                  <c:v>-454.2653601586524</c:v>
                </c:pt>
                <c:pt idx="83">
                  <c:v>-455.4983365804865</c:v>
                </c:pt>
                <c:pt idx="84">
                  <c:v>-456.693613093828</c:v>
                </c:pt>
                <c:pt idx="85">
                  <c:v>-457.852336828267</c:v>
                </c:pt>
                <c:pt idx="86">
                  <c:v>-458.9756217923696</c:v>
                </c:pt>
                <c:pt idx="87">
                  <c:v>-460.0645497409157</c:v>
                </c:pt>
                <c:pt idx="88">
                  <c:v>-461.1201710242294</c:v>
                </c:pt>
                <c:pt idx="89">
                  <c:v>-462.1435054196671</c:v>
                </c:pt>
                <c:pt idx="90">
                  <c:v>-463.1355429453566</c:v>
                </c:pt>
                <c:pt idx="91">
                  <c:v>-464.0972446563158</c:v>
                </c:pt>
                <c:pt idx="92">
                  <c:v>-465.0295434230948</c:v>
                </c:pt>
                <c:pt idx="93">
                  <c:v>-465.9333446930883</c:v>
                </c:pt>
                <c:pt idx="94">
                  <c:v>-466.8095272347101</c:v>
                </c:pt>
                <c:pt idx="95">
                  <c:v>-467.658943864599</c:v>
                </c:pt>
                <c:pt idx="96">
                  <c:v>-468.4824221580644</c:v>
                </c:pt>
                <c:pt idx="97">
                  <c:v>-469.2807651429819</c:v>
                </c:pt>
                <c:pt idx="98">
                  <c:v>-470.0547519773635</c:v>
                </c:pt>
                <c:pt idx="99">
                  <c:v>-470.805138610804</c:v>
                </c:pt>
                <c:pt idx="100">
                  <c:v>-471.5326584300905</c:v>
                </c:pt>
                <c:pt idx="101">
                  <c:v>-472.2380228891612</c:v>
                </c:pt>
                <c:pt idx="102">
                  <c:v>-472.921922123703</c:v>
                </c:pt>
                <c:pt idx="103">
                  <c:v>-473.5850255506109</c:v>
                </c:pt>
                <c:pt idx="104">
                  <c:v>-474.2279824525916</c:v>
                </c:pt>
                <c:pt idx="105">
                  <c:v>-474.8514225481539</c:v>
                </c:pt>
                <c:pt idx="106">
                  <c:v>-475.4559565472416</c:v>
                </c:pt>
                <c:pt idx="107">
                  <c:v>-476.0421766928027</c:v>
                </c:pt>
                <c:pt idx="108">
                  <c:v>-476.6106572885183</c:v>
                </c:pt>
                <c:pt idx="109">
                  <c:v>-477.1619552129906</c:v>
                </c:pt>
                <c:pt idx="110">
                  <c:v>-477.6966104206504</c:v>
                </c:pt>
                <c:pt idx="111">
                  <c:v>-478.2151464296201</c:v>
                </c:pt>
                <c:pt idx="112">
                  <c:v>-478.7180707968446</c:v>
                </c:pt>
                <c:pt idx="113">
                  <c:v>-479.205875580716</c:v>
                </c:pt>
                <c:pt idx="114">
                  <c:v>-479.6790377914706</c:v>
                </c:pt>
                <c:pt idx="115">
                  <c:v>-480.1380198296233</c:v>
                </c:pt>
                <c:pt idx="116">
                  <c:v>-480.5832699126816</c:v>
                </c:pt>
                <c:pt idx="117">
                  <c:v>-481.0152224904388</c:v>
                </c:pt>
                <c:pt idx="118">
                  <c:v>-481.4342986489916</c:v>
                </c:pt>
                <c:pt idx="119">
                  <c:v>-481.840906503943</c:v>
                </c:pt>
              </c:numCache>
            </c:numRef>
          </c:yVal>
          <c:smooth val="0"/>
          <c:extLst xmlns:c16r2="http://schemas.microsoft.com/office/drawing/2015/06/chart">
            <c:ext xmlns:c16="http://schemas.microsoft.com/office/drawing/2014/chart" uri="{C3380CC4-5D6E-409C-BE32-E72D297353CC}">
              <c16:uniqueId val="{00000008-861D-47D5-89DE-0FBEC1076537}"/>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12.30042307383246</c:v>
                </c:pt>
                <c:pt idx="2">
                  <c:v>-24.74477888312362</c:v>
                </c:pt>
                <c:pt idx="3">
                  <c:v>-37.32525159231349</c:v>
                </c:pt>
                <c:pt idx="4">
                  <c:v>-50.03389238357931</c:v>
                </c:pt>
                <c:pt idx="5">
                  <c:v>-62.8627932770296</c:v>
                </c:pt>
                <c:pt idx="6">
                  <c:v>-75.80414210803406</c:v>
                </c:pt>
                <c:pt idx="7">
                  <c:v>-88.85026268142722</c:v>
                </c:pt>
                <c:pt idx="8">
                  <c:v>-101.9936438162063</c:v>
                </c:pt>
                <c:pt idx="9">
                  <c:v>-115.2269598478542</c:v>
                </c:pt>
                <c:pt idx="10">
                  <c:v>-128.5430845754352</c:v>
                </c:pt>
                <c:pt idx="11">
                  <c:v>-141.935100192218</c:v>
                </c:pt>
                <c:pt idx="12">
                  <c:v>-155.3963023908163</c:v>
                </c:pt>
                <c:pt idx="13">
                  <c:v>-165.2185047488879</c:v>
                </c:pt>
                <c:pt idx="14">
                  <c:v>-174.7794955214382</c:v>
                </c:pt>
                <c:pt idx="15">
                  <c:v>-184.0831619506014</c:v>
                </c:pt>
                <c:pt idx="16">
                  <c:v>-193.1360787249778</c:v>
                </c:pt>
                <c:pt idx="17">
                  <c:v>-201.9445588835247</c:v>
                </c:pt>
                <c:pt idx="18">
                  <c:v>-210.514689097948</c:v>
                </c:pt>
                <c:pt idx="19">
                  <c:v>-218.8523653728278</c:v>
                </c:pt>
                <c:pt idx="20">
                  <c:v>-226.9633199037382</c:v>
                </c:pt>
                <c:pt idx="21">
                  <c:v>-234.8531411488798</c:v>
                </c:pt>
                <c:pt idx="22">
                  <c:v>-242.5272887373364</c:v>
                </c:pt>
                <c:pt idx="23">
                  <c:v>-249.991104465283</c:v>
                </c:pt>
                <c:pt idx="24">
                  <c:v>-257.2498203434274</c:v>
                </c:pt>
                <c:pt idx="25">
                  <c:v>-264.3085644359647</c:v>
                </c:pt>
                <c:pt idx="26">
                  <c:v>-271.1695358597655</c:v>
                </c:pt>
                <c:pt idx="27">
                  <c:v>-277.8376008966204</c:v>
                </c:pt>
                <c:pt idx="28">
                  <c:v>-284.3175360892503</c:v>
                </c:pt>
                <c:pt idx="29">
                  <c:v>-290.6140294015427</c:v>
                </c:pt>
                <c:pt idx="30">
                  <c:v>-296.7316819006019</c:v>
                </c:pt>
                <c:pt idx="31">
                  <c:v>-302.6750089034352</c:v>
                </c:pt>
                <c:pt idx="32">
                  <c:v>-308.4484407848526</c:v>
                </c:pt>
                <c:pt idx="33">
                  <c:v>-314.0563235629076</c:v>
                </c:pt>
                <c:pt idx="34">
                  <c:v>-319.5029193481855</c:v>
                </c:pt>
                <c:pt idx="35">
                  <c:v>-324.7924067206706</c:v>
                </c:pt>
                <c:pt idx="36">
                  <c:v>-329.9288810804202</c:v>
                </c:pt>
                <c:pt idx="37">
                  <c:v>-334.9163550053339</c:v>
                </c:pt>
                <c:pt idx="38">
                  <c:v>-339.7587586389752</c:v>
                </c:pt>
                <c:pt idx="39">
                  <c:v>-344.4599382316036</c:v>
                </c:pt>
                <c:pt idx="40">
                  <c:v>-349.0236587312936</c:v>
                </c:pt>
                <c:pt idx="41">
                  <c:v>-353.4536042971642</c:v>
                </c:pt>
                <c:pt idx="42">
                  <c:v>-357.7533788903436</c:v>
                </c:pt>
                <c:pt idx="43">
                  <c:v>-361.92650693278</c:v>
                </c:pt>
                <c:pt idx="44">
                  <c:v>-365.9764340313628</c:v>
                </c:pt>
                <c:pt idx="45">
                  <c:v>-369.9065277639561</c:v>
                </c:pt>
                <c:pt idx="46">
                  <c:v>-373.7200785235684</c:v>
                </c:pt>
                <c:pt idx="47">
                  <c:v>-377.4203004161519</c:v>
                </c:pt>
                <c:pt idx="48">
                  <c:v>-381.0103322076016</c:v>
                </c:pt>
                <c:pt idx="49">
                  <c:v>-384.4932383152779</c:v>
                </c:pt>
                <c:pt idx="50">
                  <c:v>-387.8720098395822</c:v>
                </c:pt>
                <c:pt idx="51">
                  <c:v>-391.1495656309357</c:v>
                </c:pt>
                <c:pt idx="52">
                  <c:v>-394.3287533873436</c:v>
                </c:pt>
                <c:pt idx="53">
                  <c:v>-397.4123507802489</c:v>
                </c:pt>
                <c:pt idx="54">
                  <c:v>-400.4030666034428</c:v>
                </c:pt>
                <c:pt idx="55">
                  <c:v>-403.3035419413495</c:v>
                </c:pt>
                <c:pt idx="56">
                  <c:v>-406.1163513532719</c:v>
                </c:pt>
                <c:pt idx="57">
                  <c:v>-408.8440040703191</c:v>
                </c:pt>
                <c:pt idx="58">
                  <c:v>-411.4889452020469</c:v>
                </c:pt>
                <c:pt idx="59">
                  <c:v>-414.0535569500036</c:v>
                </c:pt>
                <c:pt idx="60">
                  <c:v>-416.5401598256028</c:v>
                </c:pt>
                <c:pt idx="61">
                  <c:v>-418.9510138699204</c:v>
                </c:pt>
                <c:pt idx="62">
                  <c:v>-421.2883198732586</c:v>
                </c:pt>
                <c:pt idx="63">
                  <c:v>-423.5542205924278</c:v>
                </c:pt>
                <c:pt idx="64">
                  <c:v>-425.7508019638985</c:v>
                </c:pt>
                <c:pt idx="65">
                  <c:v>-427.8800943111846</c:v>
                </c:pt>
                <c:pt idx="66">
                  <c:v>-429.9440735448693</c:v>
                </c:pt>
                <c:pt idx="67">
                  <c:v>-431.9446623539092</c:v>
                </c:pt>
                <c:pt idx="68">
                  <c:v>-433.8837313869512</c:v>
                </c:pt>
                <c:pt idx="69">
                  <c:v>-435.7631004225116</c:v>
                </c:pt>
                <c:pt idx="70">
                  <c:v>-437.5845395270076</c:v>
                </c:pt>
                <c:pt idx="71">
                  <c:v>-439.349770199712</c:v>
                </c:pt>
                <c:pt idx="72">
                  <c:v>-441.060466503804</c:v>
                </c:pt>
                <c:pt idx="73">
                  <c:v>-442.7182561828272</c:v>
                </c:pt>
                <c:pt idx="74">
                  <c:v>-444.3247217618573</c:v>
                </c:pt>
                <c:pt idx="75">
                  <c:v>-445.8814016328647</c:v>
                </c:pt>
                <c:pt idx="76">
                  <c:v>-447.389791123764</c:v>
                </c:pt>
                <c:pt idx="77">
                  <c:v>-448.851343550731</c:v>
                </c:pt>
                <c:pt idx="78">
                  <c:v>-450.267471253439</c:v>
                </c:pt>
                <c:pt idx="79">
                  <c:v>-451.6395466129054</c:v>
                </c:pt>
                <c:pt idx="80">
                  <c:v>-452.9689030517092</c:v>
                </c:pt>
                <c:pt idx="81">
                  <c:v>-454.2568360163918</c:v>
                </c:pt>
                <c:pt idx="82">
                  <c:v>-455.5046039418799</c:v>
                </c:pt>
                <c:pt idx="83">
                  <c:v>-456.7134291978307</c:v>
                </c:pt>
                <c:pt idx="84">
                  <c:v>-457.8844990168315</c:v>
                </c:pt>
                <c:pt idx="85">
                  <c:v>-459.0189664044217</c:v>
                </c:pt>
                <c:pt idx="86">
                  <c:v>-460.1179510309311</c:v>
                </c:pt>
                <c:pt idx="87">
                  <c:v>-461.1825401051799</c:v>
                </c:pt>
                <c:pt idx="88">
                  <c:v>-462.2137892300697</c:v>
                </c:pt>
                <c:pt idx="89">
                  <c:v>-463.2127232401916</c:v>
                </c:pt>
                <c:pt idx="90">
                  <c:v>-464.1803370215086</c:v>
                </c:pt>
                <c:pt idx="91">
                  <c:v>-465.11759631327</c:v>
                </c:pt>
                <c:pt idx="92">
                  <c:v>-466.0254384922914</c:v>
                </c:pt>
                <c:pt idx="93">
                  <c:v>-466.9047733397862</c:v>
                </c:pt>
                <c:pt idx="94">
                  <c:v>-467.7564837908316</c:v>
                </c:pt>
                <c:pt idx="95">
                  <c:v>-468.5814266668273</c:v>
                </c:pt>
                <c:pt idx="96">
                  <c:v>-469.3804333909794</c:v>
                </c:pt>
                <c:pt idx="97">
                  <c:v>-470.1543106871252</c:v>
                </c:pt>
                <c:pt idx="98">
                  <c:v>-470.9038412620831</c:v>
                </c:pt>
                <c:pt idx="99">
                  <c:v>-471.6297844717768</c:v>
                </c:pt>
                <c:pt idx="100">
                  <c:v>-472.3328769713496</c:v>
                </c:pt>
                <c:pt idx="101">
                  <c:v>-473.0138333495465</c:v>
                </c:pt>
                <c:pt idx="102">
                  <c:v>-473.6733467475738</c:v>
                </c:pt>
                <c:pt idx="103">
                  <c:v>-474.3120894627547</c:v>
                </c:pt>
                <c:pt idx="104">
                  <c:v>-474.9307135371236</c:v>
                </c:pt>
                <c:pt idx="105">
                  <c:v>-475.529851331393</c:v>
                </c:pt>
                <c:pt idx="106">
                  <c:v>-476.1101160843837</c:v>
                </c:pt>
                <c:pt idx="107">
                  <c:v>-476.6721024583063</c:v>
                </c:pt>
                <c:pt idx="108">
                  <c:v>-477.2163870700981</c:v>
                </c:pt>
                <c:pt idx="109">
                  <c:v>-477.7435290091114</c:v>
                </c:pt>
                <c:pt idx="110">
                  <c:v>-478.2540703414077</c:v>
                </c:pt>
                <c:pt idx="111">
                  <c:v>-478.7485366009403</c:v>
                </c:pt>
                <c:pt idx="112">
                  <c:v>-479.2274372678766</c:v>
                </c:pt>
                <c:pt idx="113">
                  <c:v>-479.691266234342</c:v>
                </c:pt>
                <c:pt idx="114">
                  <c:v>-480.140502257832</c:v>
                </c:pt>
                <c:pt idx="115">
                  <c:v>-480.5756094025786</c:v>
                </c:pt>
                <c:pt idx="116">
                  <c:v>-480.9970374691216</c:v>
                </c:pt>
                <c:pt idx="117">
                  <c:v>-481.4052224123257</c:v>
                </c:pt>
                <c:pt idx="118">
                  <c:v>-481.8005867481405</c:v>
                </c:pt>
                <c:pt idx="119">
                  <c:v>-482.1835399493266</c:v>
                </c:pt>
              </c:numCache>
            </c:numRef>
          </c:yVal>
          <c:smooth val="0"/>
          <c:extLst xmlns:c16r2="http://schemas.microsoft.com/office/drawing/2015/06/chart">
            <c:ext xmlns:c16="http://schemas.microsoft.com/office/drawing/2014/chart" uri="{C3380CC4-5D6E-409C-BE32-E72D297353CC}">
              <c16:uniqueId val="{00000009-861D-47D5-89DE-0FBEC1076537}"/>
            </c:ext>
          </c:extLst>
        </c:ser>
        <c:dLbls>
          <c:showLegendKey val="0"/>
          <c:showVal val="0"/>
          <c:showCatName val="0"/>
          <c:showSerName val="0"/>
          <c:showPercent val="0"/>
          <c:showBubbleSize val="0"/>
        </c:dLbls>
        <c:axId val="-1699157552"/>
        <c:axId val="-1699155360"/>
      </c:scatterChart>
      <c:valAx>
        <c:axId val="-169915755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99155360"/>
        <c:crosses val="autoZero"/>
        <c:crossBetween val="midCat"/>
      </c:valAx>
      <c:valAx>
        <c:axId val="-169915536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99157552"/>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0.0</c:v>
                </c:pt>
                <c:pt idx="1">
                  <c:v>2.425477080679684</c:v>
                </c:pt>
                <c:pt idx="2">
                  <c:v>4.964540740366369</c:v>
                </c:pt>
                <c:pt idx="3">
                  <c:v>7.636410520523896</c:v>
                </c:pt>
                <c:pt idx="4">
                  <c:v>10.45555575647631</c:v>
                </c:pt>
                <c:pt idx="5">
                  <c:v>13.43219293049196</c:v>
                </c:pt>
                <c:pt idx="6">
                  <c:v>16.57308670273505</c:v>
                </c:pt>
                <c:pt idx="7">
                  <c:v>19.88221138878362</c:v>
                </c:pt>
                <c:pt idx="8">
                  <c:v>23.36129533562463</c:v>
                </c:pt>
                <c:pt idx="9">
                  <c:v>27.01026843027284</c:v>
                </c:pt>
                <c:pt idx="10">
                  <c:v>30.82762955183716</c:v>
                </c:pt>
                <c:pt idx="11">
                  <c:v>34.81074791368474</c:v>
                </c:pt>
                <c:pt idx="12">
                  <c:v>38.95610985464311</c:v>
                </c:pt>
                <c:pt idx="13">
                  <c:v>40.55291502455657</c:v>
                </c:pt>
                <c:pt idx="14">
                  <c:v>42.11873430832793</c:v>
                </c:pt>
                <c:pt idx="15">
                  <c:v>43.64312893524675</c:v>
                </c:pt>
                <c:pt idx="16">
                  <c:v>45.1193838762788</c:v>
                </c:pt>
                <c:pt idx="17">
                  <c:v>46.5417826378257</c:v>
                </c:pt>
                <c:pt idx="18">
                  <c:v>47.90546875428932</c:v>
                </c:pt>
                <c:pt idx="19">
                  <c:v>49.2063355943933</c:v>
                </c:pt>
                <c:pt idx="20">
                  <c:v>50.44093167196159</c:v>
                </c:pt>
                <c:pt idx="21">
                  <c:v>51.6063791667866</c:v>
                </c:pt>
                <c:pt idx="22">
                  <c:v>52.70030371338407</c:v>
                </c:pt>
                <c:pt idx="23">
                  <c:v>53.72077379105576</c:v>
                </c:pt>
                <c:pt idx="24">
                  <c:v>54.66624829046532</c:v>
                </c:pt>
                <c:pt idx="25">
                  <c:v>55.535531042156</c:v>
                </c:pt>
                <c:pt idx="26">
                  <c:v>56.32568686935974</c:v>
                </c:pt>
                <c:pt idx="27">
                  <c:v>57.0360859525258</c:v>
                </c:pt>
                <c:pt idx="28">
                  <c:v>57.66632863768064</c:v>
                </c:pt>
                <c:pt idx="29">
                  <c:v>58.21622372635784</c:v>
                </c:pt>
                <c:pt idx="30">
                  <c:v>58.68576737166399</c:v>
                </c:pt>
                <c:pt idx="31">
                  <c:v>59.07512415555493</c:v>
                </c:pt>
                <c:pt idx="32">
                  <c:v>59.38461010702304</c:v>
                </c:pt>
                <c:pt idx="33">
                  <c:v>59.6146774205499</c:v>
                </c:pt>
                <c:pt idx="34">
                  <c:v>59.76590066696644</c:v>
                </c:pt>
                <c:pt idx="35">
                  <c:v>59.83896431764784</c:v>
                </c:pt>
                <c:pt idx="36">
                  <c:v>59.83465142772408</c:v>
                </c:pt>
                <c:pt idx="37">
                  <c:v>59.75383334534172</c:v>
                </c:pt>
                <c:pt idx="38">
                  <c:v>59.5974603323748</c:v>
                </c:pt>
                <c:pt idx="39">
                  <c:v>59.3665516508354</c:v>
                </c:pt>
                <c:pt idx="40">
                  <c:v>59.06218924632685</c:v>
                </c:pt>
                <c:pt idx="41">
                  <c:v>58.68551051899795</c:v>
                </c:pt>
                <c:pt idx="42">
                  <c:v>58.23770170110083</c:v>
                </c:pt>
                <c:pt idx="43">
                  <c:v>57.71999177172619</c:v>
                </c:pt>
                <c:pt idx="44">
                  <c:v>57.13364685823444</c:v>
                </c:pt>
                <c:pt idx="45">
                  <c:v>56.47996508046239</c:v>
                </c:pt>
                <c:pt idx="46">
                  <c:v>55.76027179898756</c:v>
                </c:pt>
                <c:pt idx="47">
                  <c:v>54.97591523333903</c:v>
                </c:pt>
                <c:pt idx="48">
                  <c:v>54.12826241985931</c:v>
                </c:pt>
                <c:pt idx="49">
                  <c:v>53.21869548230825</c:v>
                </c:pt>
                <c:pt idx="50">
                  <c:v>52.24860819101877</c:v>
                </c:pt>
                <c:pt idx="51">
                  <c:v>51.2194027889791</c:v>
                </c:pt>
                <c:pt idx="52">
                  <c:v>50.13248706473829</c:v>
                </c:pt>
                <c:pt idx="53">
                  <c:v>48.98927165582108</c:v>
                </c:pt>
                <c:pt idx="54">
                  <c:v>47.79116756546819</c:v>
                </c:pt>
                <c:pt idx="55">
                  <c:v>46.53958387801594</c:v>
                </c:pt>
                <c:pt idx="56">
                  <c:v>45.23592565938088</c:v>
                </c:pt>
                <c:pt idx="57">
                  <c:v>43.88159203020759</c:v>
                </c:pt>
                <c:pt idx="58">
                  <c:v>42.47797440022595</c:v>
                </c:pt>
                <c:pt idx="59">
                  <c:v>41.0264548531345</c:v>
                </c:pt>
                <c:pt idx="60">
                  <c:v>39.52840467219858</c:v>
                </c:pt>
                <c:pt idx="61">
                  <c:v>37.98518299735315</c:v>
                </c:pt>
                <c:pt idx="62">
                  <c:v>36.39813560528637</c:v>
                </c:pt>
                <c:pt idx="63">
                  <c:v>34.7685938045093</c:v>
                </c:pt>
                <c:pt idx="64">
                  <c:v>33.09787343792823</c:v>
                </c:pt>
                <c:pt idx="65">
                  <c:v>31.38727398597894</c:v>
                </c:pt>
                <c:pt idx="66">
                  <c:v>29.63807776372323</c:v>
                </c:pt>
                <c:pt idx="67">
                  <c:v>27.85154920577768</c:v>
                </c:pt>
                <c:pt idx="68">
                  <c:v>26.02893423331261</c:v>
                </c:pt>
                <c:pt idx="69">
                  <c:v>24.17145969765852</c:v>
                </c:pt>
                <c:pt idx="70">
                  <c:v>22.28033289545498</c:v>
                </c:pt>
                <c:pt idx="71">
                  <c:v>20.35674115051006</c:v>
                </c:pt>
                <c:pt idx="72">
                  <c:v>18.40185145786018</c:v>
                </c:pt>
                <c:pt idx="73">
                  <c:v>16.41681018576401</c:v>
                </c:pt>
                <c:pt idx="74">
                  <c:v>14.40274283165581</c:v>
                </c:pt>
                <c:pt idx="75">
                  <c:v>12.36075382822855</c:v>
                </c:pt>
                <c:pt idx="76">
                  <c:v>10.29192639614303</c:v>
                </c:pt>
                <c:pt idx="77">
                  <c:v>8.197322439978048</c:v>
                </c:pt>
                <c:pt idx="78">
                  <c:v>6.07798248429026</c:v>
                </c:pt>
                <c:pt idx="79">
                  <c:v>3.93492564681037</c:v>
                </c:pt>
                <c:pt idx="80">
                  <c:v>1.769149645964717</c:v>
                </c:pt>
                <c:pt idx="81">
                  <c:v>-0.418369159896429</c:v>
                </c:pt>
                <c:pt idx="82">
                  <c:v>-2.626675704030275</c:v>
                </c:pt>
                <c:pt idx="83">
                  <c:v>-4.854836115957369</c:v>
                </c:pt>
                <c:pt idx="84">
                  <c:v>-7.101937601401914</c:v>
                </c:pt>
                <c:pt idx="85">
                  <c:v>-9.36708829959025</c:v>
                </c:pt>
                <c:pt idx="86">
                  <c:v>-11.64941711983738</c:v>
                </c:pt>
                <c:pt idx="87">
                  <c:v>-13.9480735592697</c:v>
                </c:pt>
                <c:pt idx="88">
                  <c:v>-16.26222750335078</c:v>
                </c:pt>
                <c:pt idx="89">
                  <c:v>-18.5910690108367</c:v>
                </c:pt>
                <c:pt idx="90">
                  <c:v>-20.9338080846801</c:v>
                </c:pt>
                <c:pt idx="91">
                  <c:v>-23.28967443026792</c:v>
                </c:pt>
                <c:pt idx="92">
                  <c:v>-25.6579172023321</c:v>
                </c:pt>
                <c:pt idx="93">
                  <c:v>-28.0378047417671</c:v>
                </c:pt>
                <c:pt idx="94">
                  <c:v>-30.42862430350558</c:v>
                </c:pt>
                <c:pt idx="95">
                  <c:v>-32.82968177656844</c:v>
                </c:pt>
                <c:pt idx="96">
                  <c:v>-35.24030139725528</c:v>
                </c:pt>
                <c:pt idx="97">
                  <c:v>-37.659825456452</c:v>
                </c:pt>
                <c:pt idx="98">
                  <c:v>-40.08761400196</c:v>
                </c:pt>
                <c:pt idx="99">
                  <c:v>-42.52304453659963</c:v>
                </c:pt>
                <c:pt idx="100">
                  <c:v>-44.96551171294322</c:v>
                </c:pt>
                <c:pt idx="101">
                  <c:v>-47.41442702532184</c:v>
                </c:pt>
                <c:pt idx="102">
                  <c:v>-49.86921849980536</c:v>
                </c:pt>
                <c:pt idx="103">
                  <c:v>-52.32933038277042</c:v>
                </c:pt>
                <c:pt idx="104">
                  <c:v>-54.79422282860195</c:v>
                </c:pt>
                <c:pt idx="105">
                  <c:v>-57.26337158710066</c:v>
                </c:pt>
                <c:pt idx="106">
                  <c:v>-59.73626769103699</c:v>
                </c:pt>
                <c:pt idx="107">
                  <c:v>-62.21241714434655</c:v>
                </c:pt>
                <c:pt idx="108">
                  <c:v>-64.69134061136174</c:v>
                </c:pt>
                <c:pt idx="109">
                  <c:v>-67.17257310745218</c:v>
                </c:pt>
                <c:pt idx="110">
                  <c:v>-69.6556636914738</c:v>
                </c:pt>
                <c:pt idx="111">
                  <c:v>-72.14017516027343</c:v>
                </c:pt>
                <c:pt idx="112">
                  <c:v>-74.62568374562422</c:v>
                </c:pt>
                <c:pt idx="113">
                  <c:v>-77.11177881380692</c:v>
                </c:pt>
                <c:pt idx="114">
                  <c:v>-79.59806256810043</c:v>
                </c:pt>
                <c:pt idx="115">
                  <c:v>-82.0841497543961</c:v>
                </c:pt>
                <c:pt idx="116">
                  <c:v>-84.5696673701723</c:v>
                </c:pt>
                <c:pt idx="117">
                  <c:v>-87.05425437692611</c:v>
                </c:pt>
                <c:pt idx="118">
                  <c:v>-89.53756141632948</c:v>
                </c:pt>
                <c:pt idx="119">
                  <c:v>-92.01925053016475</c:v>
                </c:pt>
              </c:numCache>
            </c:numRef>
          </c:yVal>
          <c:smooth val="0"/>
          <c:extLst xmlns:c16r2="http://schemas.microsoft.com/office/drawing/2015/06/chart">
            <c:ext xmlns:c16="http://schemas.microsoft.com/office/drawing/2014/chart" uri="{C3380CC4-5D6E-409C-BE32-E72D297353CC}">
              <c16:uniqueId val="{00000000-AC99-4A98-8B67-905AB76C0B3E}"/>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0.0</c:v>
                </c:pt>
                <c:pt idx="1">
                  <c:v>6.020656017391477</c:v>
                </c:pt>
                <c:pt idx="2">
                  <c:v>12.21553253087586</c:v>
                </c:pt>
                <c:pt idx="3">
                  <c:v>18.60655050299192</c:v>
                </c:pt>
                <c:pt idx="4">
                  <c:v>25.20964054912458</c:v>
                </c:pt>
                <c:pt idx="5">
                  <c:v>32.03541384715663</c:v>
                </c:pt>
                <c:pt idx="6">
                  <c:v>39.09018283827845</c:v>
                </c:pt>
                <c:pt idx="7">
                  <c:v>46.37680254824834</c:v>
                </c:pt>
                <c:pt idx="8">
                  <c:v>53.89536175920512</c:v>
                </c:pt>
                <c:pt idx="9">
                  <c:v>61.64375016386475</c:v>
                </c:pt>
                <c:pt idx="10">
                  <c:v>69.61812317253887</c:v>
                </c:pt>
                <c:pt idx="11">
                  <c:v>77.81328232037413</c:v>
                </c:pt>
                <c:pt idx="12">
                  <c:v>86.22298612581095</c:v>
                </c:pt>
                <c:pt idx="13">
                  <c:v>90.53152219254414</c:v>
                </c:pt>
                <c:pt idx="14">
                  <c:v>94.73366149358753</c:v>
                </c:pt>
                <c:pt idx="15">
                  <c:v>98.8172576252773</c:v>
                </c:pt>
                <c:pt idx="16">
                  <c:v>102.7756106255247</c:v>
                </c:pt>
                <c:pt idx="17">
                  <c:v>106.6032135560254</c:v>
                </c:pt>
                <c:pt idx="18">
                  <c:v>110.2955857252782</c:v>
                </c:pt>
                <c:pt idx="19">
                  <c:v>113.8491421929357</c:v>
                </c:pt>
                <c:pt idx="20">
                  <c:v>117.2610807460987</c:v>
                </c:pt>
                <c:pt idx="21">
                  <c:v>120.5292839369886</c:v>
                </c:pt>
                <c:pt idx="22">
                  <c:v>123.6522341150976</c:v>
                </c:pt>
                <c:pt idx="23">
                  <c:v>126.628939646962</c:v>
                </c:pt>
                <c:pt idx="24">
                  <c:v>129.458870753495</c:v>
                </c:pt>
                <c:pt idx="25">
                  <c:v>132.1419036075222</c:v>
                </c:pt>
                <c:pt idx="26">
                  <c:v>134.675017006277</c:v>
                </c:pt>
                <c:pt idx="27">
                  <c:v>137.0587331086062</c:v>
                </c:pt>
                <c:pt idx="28">
                  <c:v>139.2938380979203</c:v>
                </c:pt>
                <c:pt idx="29">
                  <c:v>141.3813560392846</c:v>
                </c:pt>
                <c:pt idx="30">
                  <c:v>143.3225227144967</c:v>
                </c:pt>
                <c:pt idx="31">
                  <c:v>145.118762080665</c:v>
                </c:pt>
                <c:pt idx="32">
                  <c:v>146.7716650979364</c:v>
                </c:pt>
                <c:pt idx="33">
                  <c:v>148.2829706502753</c:v>
                </c:pt>
                <c:pt idx="34">
                  <c:v>149.6545483173968</c:v>
                </c:pt>
                <c:pt idx="35">
                  <c:v>150.8883827869213</c:v>
                </c:pt>
                <c:pt idx="36">
                  <c:v>151.9865597229837</c:v>
                </c:pt>
                <c:pt idx="37">
                  <c:v>152.9512529313397</c:v>
                </c:pt>
                <c:pt idx="38">
                  <c:v>153.7847126817705</c:v>
                </c:pt>
                <c:pt idx="39">
                  <c:v>154.4892529225863</c:v>
                </c:pt>
                <c:pt idx="40">
                  <c:v>155.0672439881628</c:v>
                </c:pt>
                <c:pt idx="41">
                  <c:v>155.5211036626561</c:v>
                </c:pt>
                <c:pt idx="42">
                  <c:v>155.8532890291672</c:v>
                </c:pt>
                <c:pt idx="43">
                  <c:v>156.0662890126295</c:v>
                </c:pt>
                <c:pt idx="44">
                  <c:v>156.162617552166</c:v>
                </c:pt>
                <c:pt idx="45">
                  <c:v>156.1448073465472</c:v>
                </c:pt>
                <c:pt idx="46">
                  <c:v>156.015404122998</c:v>
                </c:pt>
                <c:pt idx="47">
                  <c:v>155.7769613852206</c:v>
                </c:pt>
                <c:pt idx="48">
                  <c:v>155.4320356012668</c:v>
                </c:pt>
                <c:pt idx="49">
                  <c:v>154.9831817961804</c:v>
                </c:pt>
                <c:pt idx="50">
                  <c:v>154.4329495177681</c:v>
                </c:pt>
                <c:pt idx="51">
                  <c:v>153.7838791470922</c:v>
                </c:pt>
                <c:pt idx="52">
                  <c:v>153.0384985270848</c:v>
                </c:pt>
                <c:pt idx="53">
                  <c:v>152.1993198881928</c:v>
                </c:pt>
                <c:pt idx="54">
                  <c:v>151.2688370479936</c:v>
                </c:pt>
                <c:pt idx="55">
                  <c:v>150.2495228654334</c:v>
                </c:pt>
                <c:pt idx="56">
                  <c:v>149.143826931696</c:v>
                </c:pt>
                <c:pt idx="57">
                  <c:v>147.9541734812838</c:v>
                </c:pt>
                <c:pt idx="58">
                  <c:v>146.6829595079871</c:v>
                </c:pt>
                <c:pt idx="59">
                  <c:v>145.3325530717366</c:v>
                </c:pt>
                <c:pt idx="60">
                  <c:v>143.9052917831887</c:v>
                </c:pt>
                <c:pt idx="61">
                  <c:v>142.4034814539118</c:v>
                </c:pt>
                <c:pt idx="62">
                  <c:v>140.8293949008421</c:v>
                </c:pt>
                <c:pt idx="63">
                  <c:v>139.1852708944216</c:v>
                </c:pt>
                <c:pt idx="64">
                  <c:v>137.4733132405918</c:v>
                </c:pt>
                <c:pt idx="65">
                  <c:v>135.6956899873585</c:v>
                </c:pt>
                <c:pt idx="66">
                  <c:v>133.8545327473266</c:v>
                </c:pt>
                <c:pt idx="67">
                  <c:v>131.95193612809</c:v>
                </c:pt>
                <c:pt idx="68">
                  <c:v>129.9899572628738</c:v>
                </c:pt>
                <c:pt idx="69">
                  <c:v>127.970615434334</c:v>
                </c:pt>
                <c:pt idx="70">
                  <c:v>125.8958917847885</c:v>
                </c:pt>
                <c:pt idx="71">
                  <c:v>123.7677291066284</c:v>
                </c:pt>
                <c:pt idx="72">
                  <c:v>121.5880317069887</c:v>
                </c:pt>
                <c:pt idx="73">
                  <c:v>119.3586653411594</c:v>
                </c:pt>
                <c:pt idx="74">
                  <c:v>117.0814572095142</c:v>
                </c:pt>
                <c:pt idx="75">
                  <c:v>114.7581960130492</c:v>
                </c:pt>
                <c:pt idx="76">
                  <c:v>112.3906320629876</c:v>
                </c:pt>
                <c:pt idx="77">
                  <c:v>109.98047744004</c:v>
                </c:pt>
                <c:pt idx="78">
                  <c:v>107.5294061993727</c:v>
                </c:pt>
                <c:pt idx="79">
                  <c:v>105.0390546173812</c:v>
                </c:pt>
                <c:pt idx="80">
                  <c:v>102.5110214767446</c:v>
                </c:pt>
                <c:pt idx="81">
                  <c:v>99.94686838636971</c:v>
                </c:pt>
                <c:pt idx="82">
                  <c:v>97.34812013310328</c:v>
                </c:pt>
                <c:pt idx="83">
                  <c:v>94.7162650622313</c:v>
                </c:pt>
                <c:pt idx="84">
                  <c:v>92.05275548400277</c:v>
                </c:pt>
                <c:pt idx="85">
                  <c:v>89.35900810358372</c:v>
                </c:pt>
                <c:pt idx="86">
                  <c:v>86.63640447201305</c:v>
                </c:pt>
                <c:pt idx="87">
                  <c:v>83.88629145584127</c:v>
                </c:pt>
                <c:pt idx="88">
                  <c:v>81.1099817234019</c:v>
                </c:pt>
                <c:pt idx="89">
                  <c:v>78.30875424564054</c:v>
                </c:pt>
                <c:pt idx="90">
                  <c:v>75.48385480968227</c:v>
                </c:pt>
                <c:pt idx="91">
                  <c:v>72.63649654338768</c:v>
                </c:pt>
                <c:pt idx="92">
                  <c:v>69.7678604492958</c:v>
                </c:pt>
                <c:pt idx="93">
                  <c:v>66.87909594639221</c:v>
                </c:pt>
                <c:pt idx="94">
                  <c:v>63.97132141836482</c:v>
                </c:pt>
                <c:pt idx="95">
                  <c:v>61.04562476696083</c:v>
                </c:pt>
                <c:pt idx="96">
                  <c:v>58.1030639692999</c:v>
                </c:pt>
                <c:pt idx="97">
                  <c:v>55.14466763794189</c:v>
                </c:pt>
                <c:pt idx="98">
                  <c:v>52.17143558273892</c:v>
                </c:pt>
                <c:pt idx="99">
                  <c:v>49.18433937341524</c:v>
                </c:pt>
                <c:pt idx="100">
                  <c:v>46.18432290204692</c:v>
                </c:pt>
                <c:pt idx="101">
                  <c:v>43.1723029445839</c:v>
                </c:pt>
                <c:pt idx="102">
                  <c:v>40.149169720632</c:v>
                </c:pt>
                <c:pt idx="103">
                  <c:v>37.11578745083299</c:v>
                </c:pt>
                <c:pt idx="104">
                  <c:v>34.07299491114827</c:v>
                </c:pt>
                <c:pt idx="105">
                  <c:v>31.0216059835011</c:v>
                </c:pt>
                <c:pt idx="106">
                  <c:v>27.96241020219068</c:v>
                </c:pt>
                <c:pt idx="107">
                  <c:v>24.89617329562043</c:v>
                </c:pt>
                <c:pt idx="108">
                  <c:v>21.82363772286499</c:v>
                </c:pt>
                <c:pt idx="109">
                  <c:v>18.74552320468093</c:v>
                </c:pt>
                <c:pt idx="110">
                  <c:v>15.6625272485917</c:v>
                </c:pt>
                <c:pt idx="111">
                  <c:v>12.57532566770533</c:v>
                </c:pt>
                <c:pt idx="112">
                  <c:v>9.484573092981008</c:v>
                </c:pt>
                <c:pt idx="113">
                  <c:v>6.390903478672044</c:v>
                </c:pt>
                <c:pt idx="114">
                  <c:v>3.294930600718544</c:v>
                </c:pt>
                <c:pt idx="115">
                  <c:v>0.197248547867275</c:v>
                </c:pt>
                <c:pt idx="116">
                  <c:v>-2.901567794642688</c:v>
                </c:pt>
                <c:pt idx="117">
                  <c:v>-6.000962268988586</c:v>
                </c:pt>
                <c:pt idx="118">
                  <c:v>-9.10039697641969</c:v>
                </c:pt>
                <c:pt idx="119">
                  <c:v>-12.19935181670917</c:v>
                </c:pt>
              </c:numCache>
            </c:numRef>
          </c:yVal>
          <c:smooth val="0"/>
          <c:extLst xmlns:c16r2="http://schemas.microsoft.com/office/drawing/2015/06/chart">
            <c:ext xmlns:c16="http://schemas.microsoft.com/office/drawing/2014/chart" uri="{C3380CC4-5D6E-409C-BE32-E72D297353CC}">
              <c16:uniqueId val="{00000001-AC99-4A98-8B67-905AB76C0B3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0.0</c:v>
                </c:pt>
                <c:pt idx="1">
                  <c:v>-0.563867606785607</c:v>
                </c:pt>
                <c:pt idx="2">
                  <c:v>-1.050835100210406</c:v>
                </c:pt>
                <c:pt idx="3">
                  <c:v>-1.439525992408107</c:v>
                </c:pt>
                <c:pt idx="4">
                  <c:v>-1.713300537619489</c:v>
                </c:pt>
                <c:pt idx="5">
                  <c:v>-1.859797443094521</c:v>
                </c:pt>
                <c:pt idx="6">
                  <c:v>-1.870144129276923</c:v>
                </c:pt>
                <c:pt idx="7">
                  <c:v>-1.73830338998505</c:v>
                </c:pt>
                <c:pt idx="8">
                  <c:v>-1.460534795574858</c:v>
                </c:pt>
                <c:pt idx="9">
                  <c:v>-1.034951148520122</c:v>
                </c:pt>
                <c:pt idx="10">
                  <c:v>-0.461153602068407</c:v>
                </c:pt>
                <c:pt idx="11">
                  <c:v>0.260068177588437</c:v>
                </c:pt>
                <c:pt idx="12">
                  <c:v>1.126982110917197</c:v>
                </c:pt>
                <c:pt idx="13">
                  <c:v>0.355606615512443</c:v>
                </c:pt>
                <c:pt idx="14">
                  <c:v>-0.38186798058814</c:v>
                </c:pt>
                <c:pt idx="15">
                  <c:v>-1.096716320290852</c:v>
                </c:pt>
                <c:pt idx="16">
                  <c:v>-1.797269458580104</c:v>
                </c:pt>
                <c:pt idx="17">
                  <c:v>-2.490797320448109</c:v>
                </c:pt>
                <c:pt idx="18">
                  <c:v>-3.183655245310547</c:v>
                </c:pt>
                <c:pt idx="19">
                  <c:v>-3.881402807884115</c:v>
                </c:pt>
                <c:pt idx="20">
                  <c:v>-4.588904987147536</c:v>
                </c:pt>
                <c:pt idx="21">
                  <c:v>-5.310418477479235</c:v>
                </c:pt>
                <c:pt idx="22">
                  <c:v>-6.049665479898068</c:v>
                </c:pt>
                <c:pt idx="23">
                  <c:v>-6.809896944685079</c:v>
                </c:pt>
                <c:pt idx="24">
                  <c:v>-7.593946924498596</c:v>
                </c:pt>
                <c:pt idx="25">
                  <c:v>-8.404279432442308</c:v>
                </c:pt>
                <c:pt idx="26">
                  <c:v>-9.244375404151265</c:v>
                </c:pt>
                <c:pt idx="27">
                  <c:v>-10.11607001282846</c:v>
                </c:pt>
                <c:pt idx="28">
                  <c:v>-11.02094567398808</c:v>
                </c:pt>
                <c:pt idx="29">
                  <c:v>-11.9603549557587</c:v>
                </c:pt>
                <c:pt idx="30">
                  <c:v>-12.935442068263</c:v>
                </c:pt>
                <c:pt idx="31">
                  <c:v>-13.94716204147608</c:v>
                </c:pt>
                <c:pt idx="32">
                  <c:v>-14.99629788199491</c:v>
                </c:pt>
                <c:pt idx="33">
                  <c:v>-16.08347597731063</c:v>
                </c:pt>
                <c:pt idx="34">
                  <c:v>-17.20917997615834</c:v>
                </c:pt>
                <c:pt idx="35">
                  <c:v>-18.37376333927477</c:v>
                </c:pt>
                <c:pt idx="36">
                  <c:v>-19.57746072593818</c:v>
                </c:pt>
                <c:pt idx="37">
                  <c:v>-20.82039835711566</c:v>
                </c:pt>
                <c:pt idx="38">
                  <c:v>-22.10260347535404</c:v>
                </c:pt>
                <c:pt idx="39">
                  <c:v>-23.42401389278712</c:v>
                </c:pt>
                <c:pt idx="40">
                  <c:v>-24.78448492487041</c:v>
                </c:pt>
                <c:pt idx="41">
                  <c:v>-26.18379673071192</c:v>
                </c:pt>
                <c:pt idx="42">
                  <c:v>-27.62166106793393</c:v>
                </c:pt>
                <c:pt idx="43">
                  <c:v>-29.09772752734898</c:v>
                </c:pt>
                <c:pt idx="44">
                  <c:v>-30.61158929715566</c:v>
                </c:pt>
                <c:pt idx="45">
                  <c:v>-32.16278849984337</c:v>
                </c:pt>
                <c:pt idx="46">
                  <c:v>-33.75082113950975</c:v>
                </c:pt>
                <c:pt idx="47">
                  <c:v>-35.3751416926243</c:v>
                </c:pt>
                <c:pt idx="48">
                  <c:v>-37.03516737142854</c:v>
                </c:pt>
                <c:pt idx="49">
                  <c:v>-38.73028208578125</c:v>
                </c:pt>
                <c:pt idx="50">
                  <c:v>-40.45984012647659</c:v>
                </c:pt>
                <c:pt idx="51">
                  <c:v>-42.22316959061391</c:v>
                </c:pt>
                <c:pt idx="52">
                  <c:v>-44.01957556787966</c:v>
                </c:pt>
                <c:pt idx="53">
                  <c:v>-45.84834310354015</c:v>
                </c:pt>
                <c:pt idx="54">
                  <c:v>-47.70873995402143</c:v>
                </c:pt>
                <c:pt idx="55">
                  <c:v>-49.60001914888925</c:v>
                </c:pt>
                <c:pt idx="56">
                  <c:v>-51.52142137193914</c:v>
                </c:pt>
                <c:pt idx="57">
                  <c:v>-53.4721771730046</c:v>
                </c:pt>
                <c:pt idx="58">
                  <c:v>-55.45150902128199</c:v>
                </c:pt>
                <c:pt idx="59">
                  <c:v>-57.45863321009345</c:v>
                </c:pt>
                <c:pt idx="60">
                  <c:v>-59.4927616223058</c:v>
                </c:pt>
                <c:pt idx="61">
                  <c:v>-61.55310336505954</c:v>
                </c:pt>
                <c:pt idx="62">
                  <c:v>-63.63886628174424</c:v>
                </c:pt>
                <c:pt idx="63">
                  <c:v>-65.74925834876376</c:v>
                </c:pt>
                <c:pt idx="64">
                  <c:v>-67.88348896407655</c:v>
                </c:pt>
                <c:pt idx="65">
                  <c:v>-70.04077013409209</c:v>
                </c:pt>
                <c:pt idx="66">
                  <c:v>-72.22031756510841</c:v>
                </c:pt>
                <c:pt idx="67">
                  <c:v>-74.4213516650671</c:v>
                </c:pt>
                <c:pt idx="68">
                  <c:v>-76.64309846112974</c:v>
                </c:pt>
                <c:pt idx="69">
                  <c:v>-78.88479043817455</c:v>
                </c:pt>
                <c:pt idx="70">
                  <c:v>-81.14566730309707</c:v>
                </c:pt>
                <c:pt idx="71">
                  <c:v>-83.42497667947191</c:v>
                </c:pt>
                <c:pt idx="72">
                  <c:v>-85.72197473690115</c:v>
                </c:pt>
                <c:pt idx="73">
                  <c:v>-88.03592675910477</c:v>
                </c:pt>
                <c:pt idx="74">
                  <c:v>-90.36610765460227</c:v>
                </c:pt>
                <c:pt idx="75">
                  <c:v>-92.71180241364345</c:v>
                </c:pt>
                <c:pt idx="76">
                  <c:v>-95.07230651477093</c:v>
                </c:pt>
                <c:pt idx="77">
                  <c:v>-97.4469262843104</c:v>
                </c:pt>
                <c:pt idx="78">
                  <c:v>-99.83497921174603</c:v>
                </c:pt>
                <c:pt idx="79">
                  <c:v>-102.2357942240405</c:v>
                </c:pt>
                <c:pt idx="80">
                  <c:v>-104.6487119214398</c:v>
                </c:pt>
                <c:pt idx="81">
                  <c:v>-107.0730847774612</c:v>
                </c:pt>
                <c:pt idx="82">
                  <c:v>-109.5082773054728</c:v>
                </c:pt>
                <c:pt idx="83">
                  <c:v>-111.9536661941383</c:v>
                </c:pt>
                <c:pt idx="84">
                  <c:v>-114.4086404139052</c:v>
                </c:pt>
                <c:pt idx="85">
                  <c:v>-116.8726012965944</c:v>
                </c:pt>
                <c:pt idx="86">
                  <c:v>-119.3449625900239</c:v>
                </c:pt>
                <c:pt idx="87">
                  <c:v>-121.8251504894406</c:v>
                </c:pt>
                <c:pt idx="88">
                  <c:v>-124.312603647556</c:v>
                </c:pt>
                <c:pt idx="89">
                  <c:v>-126.8067731647216</c:v>
                </c:pt>
                <c:pt idx="90">
                  <c:v>-129.3071225608292</c:v>
                </c:pt>
                <c:pt idx="91">
                  <c:v>-131.8131277303291</c:v>
                </c:pt>
                <c:pt idx="92">
                  <c:v>-134.3242768817654</c:v>
                </c:pt>
                <c:pt idx="93">
                  <c:v>-136.840070463023</c:v>
                </c:pt>
                <c:pt idx="94">
                  <c:v>-139.3600210735876</c:v>
                </c:pt>
                <c:pt idx="95">
                  <c:v>-141.8836533648382</c:v>
                </c:pt>
                <c:pt idx="96">
                  <c:v>-144.4105039295005</c:v>
                </c:pt>
                <c:pt idx="97">
                  <c:v>-146.9401211812374</c:v>
                </c:pt>
                <c:pt idx="98">
                  <c:v>-149.4720652252836</c:v>
                </c:pt>
                <c:pt idx="99">
                  <c:v>-152.0059077210226</c:v>
                </c:pt>
                <c:pt idx="100">
                  <c:v>-154.541231737333</c:v>
                </c:pt>
                <c:pt idx="101">
                  <c:v>-157.0776316014544</c:v>
                </c:pt>
                <c:pt idx="102">
                  <c:v>-159.6147127420927</c:v>
                </c:pt>
                <c:pt idx="103">
                  <c:v>-162.1520915274596</c:v>
                </c:pt>
                <c:pt idx="104">
                  <c:v>-164.6893950988404</c:v>
                </c:pt>
                <c:pt idx="105">
                  <c:v>-167.2262612003269</c:v>
                </c:pt>
                <c:pt idx="106">
                  <c:v>-169.7623380052191</c:v>
                </c:pt>
                <c:pt idx="107">
                  <c:v>-172.2972839396325</c:v>
                </c:pt>
                <c:pt idx="108">
                  <c:v>-174.8307675037968</c:v>
                </c:pt>
                <c:pt idx="109">
                  <c:v>-177.3624670914523</c:v>
                </c:pt>
                <c:pt idx="110">
                  <c:v>-179.8920708078131</c:v>
                </c:pt>
                <c:pt idx="111">
                  <c:v>-182.419276286445</c:v>
                </c:pt>
                <c:pt idx="112">
                  <c:v>-184.9437905054028</c:v>
                </c:pt>
                <c:pt idx="113">
                  <c:v>-187.4653296030165</c:v>
                </c:pt>
                <c:pt idx="114">
                  <c:v>-189.9836186935581</c:v>
                </c:pt>
                <c:pt idx="115">
                  <c:v>-192.4983916831325</c:v>
                </c:pt>
                <c:pt idx="116">
                  <c:v>-195.0093910860214</c:v>
                </c:pt>
                <c:pt idx="117">
                  <c:v>-197.5163678417284</c:v>
                </c:pt>
                <c:pt idx="118">
                  <c:v>-200.019081132958</c:v>
                </c:pt>
                <c:pt idx="119">
                  <c:v>-202.517298204707</c:v>
                </c:pt>
              </c:numCache>
            </c:numRef>
          </c:yVal>
          <c:smooth val="0"/>
          <c:extLst xmlns:c16r2="http://schemas.microsoft.com/office/drawing/2015/06/chart">
            <c:ext xmlns:c16="http://schemas.microsoft.com/office/drawing/2014/chart" uri="{C3380CC4-5D6E-409C-BE32-E72D297353CC}">
              <c16:uniqueId val="{00000002-AC99-4A98-8B67-905AB76C0B3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0.0</c:v>
                </c:pt>
                <c:pt idx="1">
                  <c:v>-3.29895924038101</c:v>
                </c:pt>
                <c:pt idx="2">
                  <c:v>-6.687083416469226</c:v>
                </c:pt>
                <c:pt idx="3">
                  <c:v>-10.14580773946955</c:v>
                </c:pt>
                <c:pt idx="4">
                  <c:v>-13.65956623774947</c:v>
                </c:pt>
                <c:pt idx="5">
                  <c:v>-17.21554633853068</c:v>
                </c:pt>
                <c:pt idx="6">
                  <c:v>-20.8032190502081</c:v>
                </c:pt>
                <c:pt idx="7">
                  <c:v>-24.41394828643251</c:v>
                </c:pt>
                <c:pt idx="8">
                  <c:v>-28.04066703896568</c:v>
                </c:pt>
                <c:pt idx="9">
                  <c:v>-31.67760906718831</c:v>
                </c:pt>
                <c:pt idx="10">
                  <c:v>-35.3200866495854</c:v>
                </c:pt>
                <c:pt idx="11">
                  <c:v>-38.96430652302205</c:v>
                </c:pt>
                <c:pt idx="12">
                  <c:v>-42.60721746003718</c:v>
                </c:pt>
                <c:pt idx="13">
                  <c:v>-46.40207873842246</c:v>
                </c:pt>
                <c:pt idx="14">
                  <c:v>-50.04686225871</c:v>
                </c:pt>
                <c:pt idx="15">
                  <c:v>-53.5567238785875</c:v>
                </c:pt>
                <c:pt idx="16">
                  <c:v>-56.94455515791604</c:v>
                </c:pt>
                <c:pt idx="17">
                  <c:v>-60.22167072784669</c:v>
                </c:pt>
                <c:pt idx="18">
                  <c:v>-63.39807025759546</c:v>
                </c:pt>
                <c:pt idx="19">
                  <c:v>-66.4826494668405</c:v>
                </c:pt>
                <c:pt idx="20">
                  <c:v>-69.48337144408555</c:v>
                </c:pt>
                <c:pt idx="21">
                  <c:v>-72.40740611636618</c:v>
                </c:pt>
                <c:pt idx="22">
                  <c:v>-75.2612441341221</c:v>
                </c:pt>
                <c:pt idx="23">
                  <c:v>-78.05079017970571</c:v>
                </c:pt>
                <c:pt idx="24">
                  <c:v>-80.78143970684641</c:v>
                </c:pt>
                <c:pt idx="25">
                  <c:v>-83.45814231985318</c:v>
                </c:pt>
                <c:pt idx="26">
                  <c:v>-86.08557196610414</c:v>
                </c:pt>
                <c:pt idx="27">
                  <c:v>-88.6678186648305</c:v>
                </c:pt>
                <c:pt idx="28">
                  <c:v>-91.20868010864615</c:v>
                </c:pt>
                <c:pt idx="29">
                  <c:v>-93.71168871473401</c:v>
                </c:pt>
                <c:pt idx="30">
                  <c:v>-96.18013510977015</c:v>
                </c:pt>
                <c:pt idx="31">
                  <c:v>-98.6170883858008</c:v>
                </c:pt>
                <c:pt idx="32">
                  <c:v>-101.0254136891062</c:v>
                </c:pt>
                <c:pt idx="33">
                  <c:v>-103.4077876026668</c:v>
                </c:pt>
                <c:pt idx="34">
                  <c:v>-105.7667116966595</c:v>
                </c:pt>
                <c:pt idx="35">
                  <c:v>-108.1045245515375</c:v>
                </c:pt>
                <c:pt idx="36">
                  <c:v>-110.4234125017765</c:v>
                </c:pt>
                <c:pt idx="37">
                  <c:v>-112.7254193026229</c:v>
                </c:pt>
                <c:pt idx="38">
                  <c:v>-115.0124548851736</c:v>
                </c:pt>
                <c:pt idx="39">
                  <c:v>-117.2863034125212</c:v>
                </c:pt>
                <c:pt idx="40">
                  <c:v>-119.5486304276001</c:v>
                </c:pt>
                <c:pt idx="41">
                  <c:v>-121.8009896173944</c:v>
                </c:pt>
                <c:pt idx="42">
                  <c:v>-124.044829070388</c:v>
                </c:pt>
                <c:pt idx="43">
                  <c:v>-126.2814970925565</c:v>
                </c:pt>
                <c:pt idx="44">
                  <c:v>-128.5122476346296</c:v>
                </c:pt>
                <c:pt idx="45">
                  <c:v>-130.738245374323</c:v>
                </c:pt>
                <c:pt idx="46">
                  <c:v>-132.9605704901592</c:v>
                </c:pt>
                <c:pt idx="47">
                  <c:v>-135.1802231575293</c:v>
                </c:pt>
                <c:pt idx="48">
                  <c:v>-137.3981277928642</c:v>
                </c:pt>
                <c:pt idx="49">
                  <c:v>-139.615137067929</c:v>
                </c:pt>
                <c:pt idx="50">
                  <c:v>-141.8320357129728</c:v>
                </c:pt>
                <c:pt idx="51">
                  <c:v>-144.0495441249032</c:v>
                </c:pt>
                <c:pt idx="52">
                  <c:v>-146.2683217945059</c:v>
                </c:pt>
                <c:pt idx="53">
                  <c:v>-148.4889705648134</c:v>
                </c:pt>
                <c:pt idx="54">
                  <c:v>-150.7120377314691</c:v>
                </c:pt>
                <c:pt idx="55">
                  <c:v>-152.9380189946501</c:v>
                </c:pt>
                <c:pt idx="56">
                  <c:v>-155.167361270997</c:v>
                </c:pt>
                <c:pt idx="57">
                  <c:v>-157.4004653732763</c:v>
                </c:pt>
                <c:pt idx="58">
                  <c:v>-159.6376885646787</c:v>
                </c:pt>
                <c:pt idx="59">
                  <c:v>-161.8793469941238</c:v>
                </c:pt>
                <c:pt idx="60">
                  <c:v>-164.1257180184271</c:v>
                </c:pt>
                <c:pt idx="61">
                  <c:v>-166.3770424166723</c:v>
                </c:pt>
                <c:pt idx="62">
                  <c:v>-168.6335265018797</c:v>
                </c:pt>
                <c:pt idx="63">
                  <c:v>-170.8953441345766</c:v>
                </c:pt>
                <c:pt idx="64">
                  <c:v>-173.1626386427452</c:v>
                </c:pt>
                <c:pt idx="65">
                  <c:v>-175.4355246522146</c:v>
                </c:pt>
                <c:pt idx="66">
                  <c:v>-177.7140898314719</c:v>
                </c:pt>
                <c:pt idx="67">
                  <c:v>-179.9983965545662</c:v>
                </c:pt>
                <c:pt idx="68">
                  <c:v>-182.288483485616</c:v>
                </c:pt>
                <c:pt idx="69">
                  <c:v>-184.584367088307</c:v>
                </c:pt>
                <c:pt idx="70">
                  <c:v>-186.886043063555</c:v>
                </c:pt>
                <c:pt idx="71">
                  <c:v>-189.193487718368</c:v>
                </c:pt>
                <c:pt idx="72">
                  <c:v>-191.5066592688704</c:v>
                </c:pt>
                <c:pt idx="73">
                  <c:v>-193.8254990802407</c:v>
                </c:pt>
                <c:pt idx="74">
                  <c:v>-196.1499328462496</c:v>
                </c:pt>
                <c:pt idx="75">
                  <c:v>-198.4798717109907</c:v>
                </c:pt>
                <c:pt idx="76">
                  <c:v>-200.8152133352</c:v>
                </c:pt>
                <c:pt idx="77">
                  <c:v>-203.1558429096021</c:v>
                </c:pt>
                <c:pt idx="78">
                  <c:v>-205.5016341174883</c:v>
                </c:pt>
                <c:pt idx="79">
                  <c:v>-207.8524500487233</c:v>
                </c:pt>
                <c:pt idx="80">
                  <c:v>-210.2081440672723</c:v>
                </c:pt>
                <c:pt idx="81">
                  <c:v>-212.5685606342414</c:v>
                </c:pt>
                <c:pt idx="82">
                  <c:v>-214.9335360883797</c:v>
                </c:pt>
                <c:pt idx="83">
                  <c:v>-217.3028993858538</c:v>
                </c:pt>
                <c:pt idx="84">
                  <c:v>-219.6764728011149</c:v>
                </c:pt>
                <c:pt idx="85">
                  <c:v>-222.0540725905412</c:v>
                </c:pt>
                <c:pt idx="86">
                  <c:v>-224.4355096204908</c:v>
                </c:pt>
                <c:pt idx="87">
                  <c:v>-226.8205899613449</c:v>
                </c:pt>
                <c:pt idx="88">
                  <c:v>-229.2091154490645</c:v>
                </c:pt>
                <c:pt idx="89">
                  <c:v>-231.6008842156889</c:v>
                </c:pt>
                <c:pt idx="90">
                  <c:v>-233.9956911901841</c:v>
                </c:pt>
                <c:pt idx="91">
                  <c:v>-236.3933285709672</c:v>
                </c:pt>
                <c:pt idx="92">
                  <c:v>-238.7935862714072</c:v>
                </c:pt>
                <c:pt idx="93">
                  <c:v>-241.1962523395105</c:v>
                </c:pt>
                <c:pt idx="94">
                  <c:v>-243.6011133529878</c:v>
                </c:pt>
                <c:pt idx="95">
                  <c:v>-246.007954790831</c:v>
                </c:pt>
                <c:pt idx="96">
                  <c:v>-248.4165613824898</c:v>
                </c:pt>
                <c:pt idx="97">
                  <c:v>-250.8267174356811</c:v>
                </c:pt>
                <c:pt idx="98">
                  <c:v>-253.2382071438415</c:v>
                </c:pt>
                <c:pt idx="99">
                  <c:v>-255.6508148741837</c:v>
                </c:pt>
                <c:pt idx="100">
                  <c:v>-258.0643254372585</c:v>
                </c:pt>
                <c:pt idx="101">
                  <c:v>-260.4785243389172</c:v>
                </c:pt>
                <c:pt idx="102">
                  <c:v>-262.8931980155216</c:v>
                </c:pt>
                <c:pt idx="103">
                  <c:v>-265.3081340531782</c:v>
                </c:pt>
                <c:pt idx="104">
                  <c:v>-267.7231213918412</c:v>
                </c:pt>
                <c:pt idx="105">
                  <c:v>-270.137950514918</c:v>
                </c:pt>
                <c:pt idx="106">
                  <c:v>-272.5524136252097</c:v>
                </c:pt>
                <c:pt idx="107">
                  <c:v>-274.9663048077664</c:v>
                </c:pt>
                <c:pt idx="108">
                  <c:v>-277.3794201803623</c:v>
                </c:pt>
                <c:pt idx="109">
                  <c:v>-279.7915580321909</c:v>
                </c:pt>
                <c:pt idx="110">
                  <c:v>-282.2025189514216</c:v>
                </c:pt>
                <c:pt idx="111">
                  <c:v>-284.6121059420693</c:v>
                </c:pt>
                <c:pt idx="112">
                  <c:v>-287.020124530909</c:v>
                </c:pt>
                <c:pt idx="113">
                  <c:v>-289.4263828647618</c:v>
                </c:pt>
                <c:pt idx="114">
                  <c:v>-291.8306917987961</c:v>
                </c:pt>
                <c:pt idx="115">
                  <c:v>-294.2328649762585</c:v>
                </c:pt>
                <c:pt idx="116">
                  <c:v>-296.6327189000766</c:v>
                </c:pt>
                <c:pt idx="117">
                  <c:v>-299.0300729968149</c:v>
                </c:pt>
                <c:pt idx="118">
                  <c:v>-301.4247496733696</c:v>
                </c:pt>
                <c:pt idx="119">
                  <c:v>-303.8165743667996</c:v>
                </c:pt>
              </c:numCache>
            </c:numRef>
          </c:yVal>
          <c:smooth val="0"/>
          <c:extLst xmlns:c16r2="http://schemas.microsoft.com/office/drawing/2015/06/chart">
            <c:ext xmlns:c16="http://schemas.microsoft.com/office/drawing/2014/chart" uri="{C3380CC4-5D6E-409C-BE32-E72D297353CC}">
              <c16:uniqueId val="{00000003-AC99-4A98-8B67-905AB76C0B3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0.0</c:v>
                </c:pt>
                <c:pt idx="1">
                  <c:v>3.891398633041716</c:v>
                </c:pt>
                <c:pt idx="2">
                  <c:v>8.07256324770469</c:v>
                </c:pt>
                <c:pt idx="3">
                  <c:v>12.52767209473495</c:v>
                </c:pt>
                <c:pt idx="4">
                  <c:v>17.24254690938915</c:v>
                </c:pt>
                <c:pt idx="5">
                  <c:v>22.20396335153509</c:v>
                </c:pt>
                <c:pt idx="6">
                  <c:v>27.39950202233831</c:v>
                </c:pt>
                <c:pt idx="7">
                  <c:v>32.81743287847303</c:v>
                </c:pt>
                <c:pt idx="8">
                  <c:v>38.44662402314399</c:v>
                </c:pt>
                <c:pt idx="9">
                  <c:v>44.27646941802141</c:v>
                </c:pt>
                <c:pt idx="10">
                  <c:v>50.2968312915973</c:v>
                </c:pt>
                <c:pt idx="11">
                  <c:v>56.49799396824073</c:v>
                </c:pt>
                <c:pt idx="12">
                  <c:v>62.87062657807017</c:v>
                </c:pt>
                <c:pt idx="13">
                  <c:v>66.0459062613109</c:v>
                </c:pt>
                <c:pt idx="14">
                  <c:v>69.07430656962035</c:v>
                </c:pt>
                <c:pt idx="15">
                  <c:v>71.95372237877058</c:v>
                </c:pt>
                <c:pt idx="16">
                  <c:v>74.68521176475855</c:v>
                </c:pt>
                <c:pt idx="17">
                  <c:v>77.26992746302312</c:v>
                </c:pt>
                <c:pt idx="18">
                  <c:v>79.70911437829363</c:v>
                </c:pt>
                <c:pt idx="19">
                  <c:v>82.00411446045926</c:v>
                </c:pt>
                <c:pt idx="20">
                  <c:v>84.15636799351959</c:v>
                </c:pt>
                <c:pt idx="21">
                  <c:v>86.16741222693325</c:v>
                </c:pt>
                <c:pt idx="22">
                  <c:v>88.03887809855736</c:v>
                </c:pt>
                <c:pt idx="23">
                  <c:v>89.77248562160088</c:v>
                </c:pt>
                <c:pt idx="24">
                  <c:v>91.37003837115533</c:v>
                </c:pt>
                <c:pt idx="25">
                  <c:v>92.83341740047435</c:v>
                </c:pt>
                <c:pt idx="26">
                  <c:v>94.16203702120855</c:v>
                </c:pt>
                <c:pt idx="27">
                  <c:v>95.35784235416851</c:v>
                </c:pt>
                <c:pt idx="28">
                  <c:v>96.42283769324513</c:v>
                </c:pt>
                <c:pt idx="29">
                  <c:v>97.35908298320645</c:v>
                </c:pt>
                <c:pt idx="30">
                  <c:v>98.16868819805826</c:v>
                </c:pt>
                <c:pt idx="31">
                  <c:v>98.85380770471595</c:v>
                </c:pt>
                <c:pt idx="32">
                  <c:v>99.41663473611242</c:v>
                </c:pt>
                <c:pt idx="33">
                  <c:v>99.85939602994767</c:v>
                </c:pt>
                <c:pt idx="34">
                  <c:v>100.1843466715882</c:v>
                </c:pt>
                <c:pt idx="35">
                  <c:v>100.3937651666893</c:v>
                </c:pt>
                <c:pt idx="36">
                  <c:v>100.4899487590828</c:v>
                </c:pt>
                <c:pt idx="37">
                  <c:v>100.4752090022048</c:v>
                </c:pt>
                <c:pt idx="38">
                  <c:v>100.3518675866608</c:v>
                </c:pt>
                <c:pt idx="39">
                  <c:v>100.1222507508055</c:v>
                </c:pt>
                <c:pt idx="40">
                  <c:v>99.78868746043155</c:v>
                </c:pt>
                <c:pt idx="41">
                  <c:v>99.35350594968621</c:v>
                </c:pt>
                <c:pt idx="42">
                  <c:v>98.81903051607416</c:v>
                </c:pt>
                <c:pt idx="43">
                  <c:v>98.18757854594331</c:v>
                </c:pt>
                <c:pt idx="44">
                  <c:v>97.4614577599678</c:v>
                </c:pt>
                <c:pt idx="45">
                  <c:v>96.6429636682324</c:v>
                </c:pt>
                <c:pt idx="46">
                  <c:v>95.73437722445591</c:v>
                </c:pt>
                <c:pt idx="47">
                  <c:v>94.7379626690727</c:v>
                </c:pt>
                <c:pt idx="48">
                  <c:v>93.65596555105924</c:v>
                </c:pt>
                <c:pt idx="49">
                  <c:v>92.4906109187778</c:v>
                </c:pt>
                <c:pt idx="50">
                  <c:v>91.2441016702988</c:v>
                </c:pt>
                <c:pt idx="51">
                  <c:v>89.918617054117</c:v>
                </c:pt>
                <c:pt idx="52">
                  <c:v>88.51631131093885</c:v>
                </c:pt>
                <c:pt idx="53">
                  <c:v>87.03931244982958</c:v>
                </c:pt>
                <c:pt idx="54">
                  <c:v>85.48972114960634</c:v>
                </c:pt>
                <c:pt idx="55">
                  <c:v>83.86960977785838</c:v>
                </c:pt>
                <c:pt idx="56">
                  <c:v>82.18102152043865</c:v>
                </c:pt>
                <c:pt idx="57">
                  <c:v>80.42596961449726</c:v>
                </c:pt>
                <c:pt idx="58">
                  <c:v>78.60643667861038</c:v>
                </c:pt>
                <c:pt idx="59">
                  <c:v>76.7243741337651</c:v>
                </c:pt>
                <c:pt idx="60">
                  <c:v>74.78170170939665</c:v>
                </c:pt>
                <c:pt idx="61">
                  <c:v>72.78030702885852</c:v>
                </c:pt>
                <c:pt idx="62">
                  <c:v>70.7220452691572</c:v>
                </c:pt>
                <c:pt idx="63">
                  <c:v>68.60873888991871</c:v>
                </c:pt>
                <c:pt idx="64">
                  <c:v>66.44217742691307</c:v>
                </c:pt>
                <c:pt idx="65">
                  <c:v>64.22411734567322</c:v>
                </c:pt>
                <c:pt idx="66">
                  <c:v>61.95628195103667</c:v>
                </c:pt>
                <c:pt idx="67">
                  <c:v>59.64036134861725</c:v>
                </c:pt>
                <c:pt idx="68">
                  <c:v>57.27801245447335</c:v>
                </c:pt>
                <c:pt idx="69">
                  <c:v>54.87085904943604</c:v>
                </c:pt>
                <c:pt idx="70">
                  <c:v>52.42049187474095</c:v>
                </c:pt>
                <c:pt idx="71">
                  <c:v>49.928468765846</c:v>
                </c:pt>
                <c:pt idx="72">
                  <c:v>47.39631482143704</c:v>
                </c:pt>
                <c:pt idx="73">
                  <c:v>44.82552260483498</c:v>
                </c:pt>
                <c:pt idx="74">
                  <c:v>42.21755237518755</c:v>
                </c:pt>
                <c:pt idx="75">
                  <c:v>39.57383234590634</c:v>
                </c:pt>
                <c:pt idx="76">
                  <c:v>36.8957589680713</c:v>
                </c:pt>
                <c:pt idx="77">
                  <c:v>34.18469723657472</c:v>
                </c:pt>
                <c:pt idx="78">
                  <c:v>31.441981016912</c:v>
                </c:pt>
                <c:pt idx="79">
                  <c:v>28.668913390733</c:v>
                </c:pt>
                <c:pt idx="80">
                  <c:v>25.86676701823944</c:v>
                </c:pt>
                <c:pt idx="81">
                  <c:v>23.03678451580345</c:v>
                </c:pt>
                <c:pt idx="82">
                  <c:v>20.18017884710935</c:v>
                </c:pt>
                <c:pt idx="83">
                  <c:v>17.29813372636908</c:v>
                </c:pt>
                <c:pt idx="84">
                  <c:v>14.39180403214141</c:v>
                </c:pt>
                <c:pt idx="85">
                  <c:v>11.46231623047606</c:v>
                </c:pt>
                <c:pt idx="86">
                  <c:v>8.510768806070698</c:v>
                </c:pt>
                <c:pt idx="87">
                  <c:v>5.53823270035537</c:v>
                </c:pt>
                <c:pt idx="88">
                  <c:v>2.545751755333185</c:v>
                </c:pt>
                <c:pt idx="89">
                  <c:v>-0.46565683776862</c:v>
                </c:pt>
                <c:pt idx="90">
                  <c:v>-3.49500208605059</c:v>
                </c:pt>
                <c:pt idx="91">
                  <c:v>-6.541318739546114</c:v>
                </c:pt>
                <c:pt idx="92">
                  <c:v>-9.603666833695571</c:v>
                </c:pt>
                <c:pt idx="93">
                  <c:v>-12.68113123050534</c:v>
                </c:pt>
                <c:pt idx="94">
                  <c:v>-15.77282115905928</c:v>
                </c:pt>
                <c:pt idx="95">
                  <c:v>-18.87786975607287</c:v>
                </c:pt>
                <c:pt idx="96">
                  <c:v>-21.99543360709686</c:v>
                </c:pt>
                <c:pt idx="97">
                  <c:v>-25.12469228894042</c:v>
                </c:pt>
                <c:pt idx="98">
                  <c:v>-28.26484791384429</c:v>
                </c:pt>
                <c:pt idx="99">
                  <c:v>-31.41512467589018</c:v>
                </c:pt>
                <c:pt idx="100">
                  <c:v>-34.57476840008076</c:v>
                </c:pt>
                <c:pt idx="101">
                  <c:v>-37.74304609453702</c:v>
                </c:pt>
                <c:pt idx="102">
                  <c:v>-40.919245506142</c:v>
                </c:pt>
                <c:pt idx="103">
                  <c:v>-44.10267468002255</c:v>
                </c:pt>
                <c:pt idx="104">
                  <c:v>-47.29266152315085</c:v>
                </c:pt>
                <c:pt idx="105">
                  <c:v>-50.48855337238456</c:v>
                </c:pt>
                <c:pt idx="106">
                  <c:v>-53.68971656717076</c:v>
                </c:pt>
                <c:pt idx="107">
                  <c:v>-56.89553602718842</c:v>
                </c:pt>
                <c:pt idx="108">
                  <c:v>-60.1054148350977</c:v>
                </c:pt>
                <c:pt idx="109">
                  <c:v>-63.31877382462426</c:v>
                </c:pt>
                <c:pt idx="110">
                  <c:v>-66.53505117413255</c:v>
                </c:pt>
                <c:pt idx="111">
                  <c:v>-69.75370200583528</c:v>
                </c:pt>
                <c:pt idx="112">
                  <c:v>-72.97419799075214</c:v>
                </c:pt>
                <c:pt idx="113">
                  <c:v>-76.19602695960111</c:v>
                </c:pt>
                <c:pt idx="114">
                  <c:v>-79.41869251960175</c:v>
                </c:pt>
                <c:pt idx="115">
                  <c:v>-82.64171367740617</c:v>
                </c:pt>
                <c:pt idx="116">
                  <c:v>-85.8646244681168</c:v>
                </c:pt>
                <c:pt idx="117">
                  <c:v>-89.08697359051891</c:v>
                </c:pt>
                <c:pt idx="118">
                  <c:v>-92.30832404852565</c:v>
                </c:pt>
                <c:pt idx="119">
                  <c:v>-95.52825279889201</c:v>
                </c:pt>
              </c:numCache>
            </c:numRef>
          </c:yVal>
          <c:smooth val="0"/>
          <c:extLst xmlns:c16r2="http://schemas.microsoft.com/office/drawing/2015/06/chart">
            <c:ext xmlns:c16="http://schemas.microsoft.com/office/drawing/2014/chart" uri="{C3380CC4-5D6E-409C-BE32-E72D297353CC}">
              <c16:uniqueId val="{00000004-AC99-4A98-8B67-905AB76C0B3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0.0</c:v>
                </c:pt>
                <c:pt idx="1">
                  <c:v>1.270058274011262</c:v>
                </c:pt>
                <c:pt idx="2">
                  <c:v>2.634158412826764</c:v>
                </c:pt>
                <c:pt idx="3">
                  <c:v>4.106689740029651</c:v>
                </c:pt>
                <c:pt idx="4">
                  <c:v>5.698462279153316</c:v>
                </c:pt>
                <c:pt idx="5">
                  <c:v>7.416981155300163</c:v>
                </c:pt>
                <c:pt idx="6">
                  <c:v>9.267068390227905</c:v>
                </c:pt>
                <c:pt idx="7">
                  <c:v>11.25137801949268</c:v>
                </c:pt>
                <c:pt idx="8">
                  <c:v>13.37082094888274</c:v>
                </c:pt>
                <c:pt idx="9">
                  <c:v>15.62491486830186</c:v>
                </c:pt>
                <c:pt idx="10">
                  <c:v>18.01207201979969</c:v>
                </c:pt>
                <c:pt idx="11">
                  <c:v>20.5298354884294</c:v>
                </c:pt>
                <c:pt idx="12">
                  <c:v>23.17507289785863</c:v>
                </c:pt>
                <c:pt idx="13">
                  <c:v>23.20960634438416</c:v>
                </c:pt>
                <c:pt idx="14">
                  <c:v>23.2361601235407</c:v>
                </c:pt>
                <c:pt idx="15">
                  <c:v>23.24121234259201</c:v>
                </c:pt>
                <c:pt idx="16">
                  <c:v>23.21597976084013</c:v>
                </c:pt>
                <c:pt idx="17">
                  <c:v>23.15329303986755</c:v>
                </c:pt>
                <c:pt idx="18">
                  <c:v>23.0473123216243</c:v>
                </c:pt>
                <c:pt idx="19">
                  <c:v>22.89330350591354</c:v>
                </c:pt>
                <c:pt idx="20">
                  <c:v>22.68745482907752</c:v>
                </c:pt>
                <c:pt idx="21">
                  <c:v>22.42672614820728</c:v>
                </c:pt>
                <c:pt idx="22">
                  <c:v>22.10872482312788</c:v>
                </c:pt>
                <c:pt idx="23">
                  <c:v>21.73160325340632</c:v>
                </c:pt>
                <c:pt idx="24">
                  <c:v>21.2939740675006</c:v>
                </c:pt>
                <c:pt idx="25">
                  <c:v>20.79483972027538</c:v>
                </c:pt>
                <c:pt idx="26">
                  <c:v>20.23199603651938</c:v>
                </c:pt>
                <c:pt idx="27">
                  <c:v>19.60507106369824</c:v>
                </c:pt>
                <c:pt idx="28">
                  <c:v>18.91392640298091</c:v>
                </c:pt>
                <c:pt idx="29">
                  <c:v>18.15862380625731</c:v>
                </c:pt>
                <c:pt idx="30">
                  <c:v>17.33939805107457</c:v>
                </c:pt>
                <c:pt idx="31">
                  <c:v>16.45663374232148</c:v>
                </c:pt>
                <c:pt idx="32">
                  <c:v>15.5108454063643</c:v>
                </c:pt>
                <c:pt idx="33">
                  <c:v>14.50266033404614</c:v>
                </c:pt>
                <c:pt idx="34">
                  <c:v>13.43280372571598</c:v>
                </c:pt>
                <c:pt idx="35">
                  <c:v>12.30208577064514</c:v>
                </c:pt>
                <c:pt idx="36">
                  <c:v>11.11139035795304</c:v>
                </c:pt>
                <c:pt idx="37">
                  <c:v>9.861665169046773</c:v>
                </c:pt>
                <c:pt idx="38">
                  <c:v>8.5539129449362</c:v>
                </c:pt>
                <c:pt idx="39">
                  <c:v>7.189182972392246</c:v>
                </c:pt>
                <c:pt idx="40">
                  <c:v>5.768565098715936</c:v>
                </c:pt>
                <c:pt idx="41">
                  <c:v>4.293183586036775</c:v>
                </c:pt>
                <c:pt idx="42">
                  <c:v>2.764191616907282</c:v>
                </c:pt>
                <c:pt idx="43">
                  <c:v>1.182766364607687</c:v>
                </c:pt>
                <c:pt idx="44">
                  <c:v>-0.449895442292018</c:v>
                </c:pt>
                <c:pt idx="45">
                  <c:v>-2.132581520444091</c:v>
                </c:pt>
                <c:pt idx="46">
                  <c:v>-3.864067647494267</c:v>
                </c:pt>
                <c:pt idx="47">
                  <c:v>-5.643120935829756</c:v>
                </c:pt>
                <c:pt idx="48">
                  <c:v>-7.468502800792521</c:v>
                </c:pt>
                <c:pt idx="49">
                  <c:v>-9.338971654678948</c:v>
                </c:pt>
                <c:pt idx="50">
                  <c:v>-11.25328535361496</c:v>
                </c:pt>
                <c:pt idx="51">
                  <c:v>-13.21020342075008</c:v>
                </c:pt>
                <c:pt idx="52">
                  <c:v>-15.20848906657056</c:v>
                </c:pt>
                <c:pt idx="53">
                  <c:v>-17.24691102358884</c:v>
                </c:pt>
                <c:pt idx="54">
                  <c:v>-19.32424521177744</c:v>
                </c:pt>
                <c:pt idx="55">
                  <c:v>-21.43927624880871</c:v>
                </c:pt>
                <c:pt idx="56">
                  <c:v>-23.59079881767411</c:v>
                </c:pt>
                <c:pt idx="57">
                  <c:v>-25.77761890296642</c:v>
                </c:pt>
                <c:pt idx="58">
                  <c:v>-27.99855490596108</c:v>
                </c:pt>
                <c:pt idx="59">
                  <c:v>-30.25243864771255</c:v>
                </c:pt>
                <c:pt idx="60">
                  <c:v>-32.53811626855623</c:v>
                </c:pt>
                <c:pt idx="61">
                  <c:v>-34.85444903160363</c:v>
                </c:pt>
                <c:pt idx="62">
                  <c:v>-37.20031403731082</c:v>
                </c:pt>
                <c:pt idx="63">
                  <c:v>-39.57460485547927</c:v>
                </c:pt>
                <c:pt idx="64">
                  <c:v>-41.97623208071305</c:v>
                </c:pt>
                <c:pt idx="65">
                  <c:v>-44.40412381677288</c:v>
                </c:pt>
                <c:pt idx="66">
                  <c:v>-46.85722609495679</c:v>
                </c:pt>
                <c:pt idx="67">
                  <c:v>-49.33450323121214</c:v>
                </c:pt>
                <c:pt idx="68">
                  <c:v>-51.8349381264352</c:v>
                </c:pt>
                <c:pt idx="69">
                  <c:v>-54.3575325139991</c:v>
                </c:pt>
                <c:pt idx="70">
                  <c:v>-56.90130715842133</c:v>
                </c:pt>
                <c:pt idx="71">
                  <c:v>-59.46530200870438</c:v>
                </c:pt>
                <c:pt idx="72">
                  <c:v>-62.04857630971675</c:v>
                </c:pt>
                <c:pt idx="73">
                  <c:v>-64.65020867475505</c:v>
                </c:pt>
                <c:pt idx="74">
                  <c:v>-67.26929712224226</c:v>
                </c:pt>
                <c:pt idx="75">
                  <c:v>-69.9049590792975</c:v>
                </c:pt>
                <c:pt idx="76">
                  <c:v>-72.55633135476047</c:v>
                </c:pt>
                <c:pt idx="77">
                  <c:v>-75.22257008414271</c:v>
                </c:pt>
                <c:pt idx="78">
                  <c:v>-77.90285064867657</c:v>
                </c:pt>
                <c:pt idx="79">
                  <c:v>-80.59636757072528</c:v>
                </c:pt>
                <c:pt idx="80">
                  <c:v>-83.30233438744224</c:v>
                </c:pt>
                <c:pt idx="81">
                  <c:v>-86.01998350462688</c:v>
                </c:pt>
                <c:pt idx="82">
                  <c:v>-88.74856603247945</c:v>
                </c:pt>
                <c:pt idx="83">
                  <c:v>-91.48735160496836</c:v>
                </c:pt>
                <c:pt idx="84">
                  <c:v>-94.23562818428216</c:v>
                </c:pt>
                <c:pt idx="85">
                  <c:v>-96.99270185188715</c:v>
                </c:pt>
                <c:pt idx="86">
                  <c:v>-99.75789658748545</c:v>
                </c:pt>
                <c:pt idx="87">
                  <c:v>-102.5305540371774</c:v>
                </c:pt>
                <c:pt idx="88">
                  <c:v>-105.3100332719978</c:v>
                </c:pt>
                <c:pt idx="89">
                  <c:v>-108.0957105379493</c:v>
                </c:pt>
                <c:pt idx="90">
                  <c:v>-110.8869789985702</c:v>
                </c:pt>
                <c:pt idx="91">
                  <c:v>-113.6832484709785</c:v>
                </c:pt>
                <c:pt idx="92">
                  <c:v>-116.4839451563384</c:v>
                </c:pt>
                <c:pt idx="93">
                  <c:v>-119.2885113655539</c:v>
                </c:pt>
                <c:pt idx="94">
                  <c:v>-122.0964052409927</c:v>
                </c:pt>
                <c:pt idx="95">
                  <c:v>-124.9071004749785</c:v>
                </c:pt>
                <c:pt idx="96">
                  <c:v>-127.7200860257044</c:v>
                </c:pt>
                <c:pt idx="97">
                  <c:v>-130.534865831225</c:v>
                </c:pt>
                <c:pt idx="98">
                  <c:v>-133.3509585220972</c:v>
                </c:pt>
                <c:pt idx="99">
                  <c:v>-136.1678971332221</c:v>
                </c:pt>
                <c:pt idx="100">
                  <c:v>-138.9852288153706</c:v>
                </c:pt>
                <c:pt idx="101">
                  <c:v>-141.8025145468937</c:v>
                </c:pt>
                <c:pt idx="102">
                  <c:v>-144.6193288459917</c:v>
                </c:pt>
                <c:pt idx="103">
                  <c:v>-147.4352594839947</c:v>
                </c:pt>
                <c:pt idx="104">
                  <c:v>-150.24990719997</c:v>
                </c:pt>
                <c:pt idx="105">
                  <c:v>-153.0628854170163</c:v>
                </c:pt>
                <c:pt idx="106">
                  <c:v>-155.873819960536</c:v>
                </c:pt>
                <c:pt idx="107">
                  <c:v>-158.6823487787724</c:v>
                </c:pt>
                <c:pt idx="108">
                  <c:v>-161.4881216658587</c:v>
                </c:pt>
                <c:pt idx="109">
                  <c:v>-164.2907999876015</c:v>
                </c:pt>
                <c:pt idx="110">
                  <c:v>-167.090056410234</c:v>
                </c:pt>
                <c:pt idx="111">
                  <c:v>-169.8855746322952</c:v>
                </c:pt>
                <c:pt idx="112">
                  <c:v>-172.6770491198167</c:v>
                </c:pt>
                <c:pt idx="113">
                  <c:v>-175.4641848449746</c:v>
                </c:pt>
                <c:pt idx="114">
                  <c:v>-178.2466970283385</c:v>
                </c:pt>
                <c:pt idx="115">
                  <c:v>-181.0243108848026</c:v>
                </c:pt>
                <c:pt idx="116">
                  <c:v>-183.7967613733717</c:v>
                </c:pt>
                <c:pt idx="117">
                  <c:v>-186.5637929508111</c:v>
                </c:pt>
                <c:pt idx="118">
                  <c:v>-189.3251593293062</c:v>
                </c:pt>
                <c:pt idx="119">
                  <c:v>-192.080623238141</c:v>
                </c:pt>
              </c:numCache>
            </c:numRef>
          </c:yVal>
          <c:smooth val="0"/>
          <c:extLst xmlns:c16r2="http://schemas.microsoft.com/office/drawing/2015/06/chart">
            <c:ext xmlns:c16="http://schemas.microsoft.com/office/drawing/2014/chart" uri="{C3380CC4-5D6E-409C-BE32-E72D297353CC}">
              <c16:uniqueId val="{00000005-AC99-4A98-8B67-905AB76C0B3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0.0</c:v>
                </c:pt>
                <c:pt idx="1">
                  <c:v>1.715559574387498</c:v>
                </c:pt>
                <c:pt idx="2">
                  <c:v>3.548818706641214</c:v>
                </c:pt>
                <c:pt idx="3">
                  <c:v>5.517997152126545</c:v>
                </c:pt>
                <c:pt idx="4">
                  <c:v>7.63679435545282</c:v>
                </c:pt>
                <c:pt idx="5">
                  <c:v>9.914787455851183</c:v>
                </c:pt>
                <c:pt idx="6">
                  <c:v>12.3582084770087</c:v>
                </c:pt>
                <c:pt idx="7">
                  <c:v>14.97058709785733</c:v>
                </c:pt>
                <c:pt idx="8">
                  <c:v>17.75328011299598</c:v>
                </c:pt>
                <c:pt idx="9">
                  <c:v>20.70590699220656</c:v>
                </c:pt>
                <c:pt idx="10">
                  <c:v>23.82670770946332</c:v>
                </c:pt>
                <c:pt idx="11">
                  <c:v>27.11283628973115</c:v>
                </c:pt>
                <c:pt idx="12">
                  <c:v>30.56060124457278</c:v>
                </c:pt>
                <c:pt idx="13">
                  <c:v>31.46133094413418</c:v>
                </c:pt>
                <c:pt idx="14">
                  <c:v>32.33151908871469</c:v>
                </c:pt>
                <c:pt idx="15">
                  <c:v>33.16065473444723</c:v>
                </c:pt>
                <c:pt idx="16">
                  <c:v>33.94194577995813</c:v>
                </c:pt>
                <c:pt idx="17">
                  <c:v>34.66961230544576</c:v>
                </c:pt>
                <c:pt idx="18">
                  <c:v>35.33874630538958</c:v>
                </c:pt>
                <c:pt idx="19">
                  <c:v>35.94519997384214</c:v>
                </c:pt>
                <c:pt idx="20">
                  <c:v>36.48548973681334</c:v>
                </c:pt>
                <c:pt idx="21">
                  <c:v>36.95671369117736</c:v>
                </c:pt>
                <c:pt idx="22">
                  <c:v>37.35648047107977</c:v>
                </c:pt>
                <c:pt idx="23">
                  <c:v>37.6828478461325</c:v>
                </c:pt>
                <c:pt idx="24">
                  <c:v>37.93426960333174</c:v>
                </c:pt>
                <c:pt idx="25">
                  <c:v>38.1095494795859</c:v>
                </c:pt>
                <c:pt idx="26">
                  <c:v>38.20576660269398</c:v>
                </c:pt>
                <c:pt idx="27">
                  <c:v>38.22230366654596</c:v>
                </c:pt>
                <c:pt idx="28">
                  <c:v>38.15877688517957</c:v>
                </c:pt>
                <c:pt idx="29">
                  <c:v>38.01501401913583</c:v>
                </c:pt>
                <c:pt idx="30">
                  <c:v>37.7910329415568</c:v>
                </c:pt>
                <c:pt idx="31">
                  <c:v>37.48702241867203</c:v>
                </c:pt>
                <c:pt idx="32">
                  <c:v>37.10332485967545</c:v>
                </c:pt>
                <c:pt idx="33">
                  <c:v>36.640420791862</c:v>
                </c:pt>
                <c:pt idx="34">
                  <c:v>36.09891485037815</c:v>
                </c:pt>
                <c:pt idx="35">
                  <c:v>35.4795231009307</c:v>
                </c:pt>
                <c:pt idx="36">
                  <c:v>34.78306153914284</c:v>
                </c:pt>
                <c:pt idx="37">
                  <c:v>34.01043563173234</c:v>
                </c:pt>
                <c:pt idx="38">
                  <c:v>33.16263078334123</c:v>
                </c:pt>
                <c:pt idx="39">
                  <c:v>32.24070230422967</c:v>
                </c:pt>
                <c:pt idx="40">
                  <c:v>31.24576894924121</c:v>
                </c:pt>
                <c:pt idx="41">
                  <c:v>30.17900556892073</c:v>
                </c:pt>
                <c:pt idx="42">
                  <c:v>29.04163637731988</c:v>
                </c:pt>
                <c:pt idx="43">
                  <c:v>27.83492876576383</c:v>
                </c:pt>
                <c:pt idx="44">
                  <c:v>26.56018761140331</c:v>
                </c:pt>
                <c:pt idx="45">
                  <c:v>25.21875003594414</c:v>
                </c:pt>
                <c:pt idx="46">
                  <c:v>23.8119805751876</c:v>
                </c:pt>
                <c:pt idx="47">
                  <c:v>22.3412667247958</c:v>
                </c:pt>
                <c:pt idx="48">
                  <c:v>20.80801483145115</c:v>
                </c:pt>
                <c:pt idx="49">
                  <c:v>19.21364630202422</c:v>
                </c:pt>
                <c:pt idx="50">
                  <c:v>17.55959410622745</c:v>
                </c:pt>
                <c:pt idx="51">
                  <c:v>15.84729955068633</c:v>
                </c:pt>
                <c:pt idx="52">
                  <c:v>14.0782093040516</c:v>
                </c:pt>
                <c:pt idx="53">
                  <c:v>12.25377265647694</c:v>
                </c:pt>
                <c:pt idx="54">
                  <c:v>10.37543899600224</c:v>
                </c:pt>
                <c:pt idx="55">
                  <c:v>8.444655486894479</c:v>
                </c:pt>
                <c:pt idx="56">
                  <c:v>6.462864936182966</c:v>
                </c:pt>
                <c:pt idx="57">
                  <c:v>4.43150383573084</c:v>
                </c:pt>
                <c:pt idx="58">
                  <c:v>2.352000568172116</c:v>
                </c:pt>
                <c:pt idx="59">
                  <c:v>0.225773765854683</c:v>
                </c:pt>
                <c:pt idx="60">
                  <c:v>-1.945769187187579</c:v>
                </c:pt>
                <c:pt idx="61">
                  <c:v>-4.161233519604138</c:v>
                </c:pt>
                <c:pt idx="62">
                  <c:v>-6.4192383121308</c:v>
                </c:pt>
                <c:pt idx="63">
                  <c:v>-8.718417620135348</c:v>
                </c:pt>
                <c:pt idx="64">
                  <c:v>-11.05742148689387</c:v>
                </c:pt>
                <c:pt idx="65">
                  <c:v>-13.434916854706</c:v>
                </c:pt>
                <c:pt idx="66">
                  <c:v>-15.84958838051625</c:v>
                </c:pt>
                <c:pt idx="67">
                  <c:v>-18.30013916227927</c:v>
                </c:pt>
                <c:pt idx="68">
                  <c:v>-20.78529138194244</c:v>
                </c:pt>
                <c:pt idx="69">
                  <c:v>-23.30378687056281</c:v>
                </c:pt>
                <c:pt idx="70">
                  <c:v>-25.8543876007352</c:v>
                </c:pt>
                <c:pt idx="71">
                  <c:v>-28.43587611121529</c:v>
                </c:pt>
                <c:pt idx="72">
                  <c:v>-31.0470558683337</c:v>
                </c:pt>
                <c:pt idx="73">
                  <c:v>-33.68675156851165</c:v>
                </c:pt>
                <c:pt idx="74">
                  <c:v>-36.35380938595299</c:v>
                </c:pt>
                <c:pt idx="75">
                  <c:v>-39.04709716933789</c:v>
                </c:pt>
                <c:pt idx="76">
                  <c:v>-41.76550459115514</c:v>
                </c:pt>
                <c:pt idx="77">
                  <c:v>-44.50794325301192</c:v>
                </c:pt>
                <c:pt idx="78">
                  <c:v>-47.27334675019938</c:v>
                </c:pt>
                <c:pt idx="79">
                  <c:v>-50.0606706984454</c:v>
                </c:pt>
                <c:pt idx="80">
                  <c:v>-52.86889272577628</c:v>
                </c:pt>
                <c:pt idx="81">
                  <c:v>-55.69701243208055</c:v>
                </c:pt>
                <c:pt idx="82">
                  <c:v>-58.54405131894055</c:v>
                </c:pt>
                <c:pt idx="83">
                  <c:v>-61.40905269206542</c:v>
                </c:pt>
                <c:pt idx="84">
                  <c:v>-64.29108153859575</c:v>
                </c:pt>
                <c:pt idx="85">
                  <c:v>-67.1892243812954</c:v>
                </c:pt>
                <c:pt idx="86">
                  <c:v>-70.10258911167597</c:v>
                </c:pt>
                <c:pt idx="87">
                  <c:v>-73.03030480385247</c:v>
                </c:pt>
                <c:pt idx="88">
                  <c:v>-75.97152151088085</c:v>
                </c:pt>
                <c:pt idx="89">
                  <c:v>-78.92541004520353</c:v>
                </c:pt>
                <c:pt idx="90">
                  <c:v>-81.89116174472654</c:v>
                </c:pt>
                <c:pt idx="91">
                  <c:v>-84.86798822599485</c:v>
                </c:pt>
                <c:pt idx="92">
                  <c:v>-87.85512112573387</c:v>
                </c:pt>
                <c:pt idx="93">
                  <c:v>-90.85181183210811</c:v>
                </c:pt>
                <c:pt idx="94">
                  <c:v>-93.85733120680912</c:v>
                </c:pt>
                <c:pt idx="95">
                  <c:v>-96.8709692990924</c:v>
                </c:pt>
                <c:pt idx="96">
                  <c:v>-99.89203505280526</c:v>
                </c:pt>
                <c:pt idx="97">
                  <c:v>-102.919856007362</c:v>
                </c:pt>
                <c:pt idx="98">
                  <c:v>-105.9537779935536</c:v>
                </c:pt>
                <c:pt idx="99">
                  <c:v>-108.9931648250467</c:v>
                </c:pt>
                <c:pt idx="100">
                  <c:v>-112.0373979863416</c:v>
                </c:pt>
                <c:pt idx="101">
                  <c:v>-115.085876317914</c:v>
                </c:pt>
                <c:pt idx="102">
                  <c:v>-118.13801569924</c:v>
                </c:pt>
                <c:pt idx="103">
                  <c:v>-121.1932487302793</c:v>
                </c:pt>
                <c:pt idx="104">
                  <c:v>-124.2510244120722</c:v>
                </c:pt>
                <c:pt idx="105">
                  <c:v>-127.3108078269252</c:v>
                </c:pt>
                <c:pt idx="106">
                  <c:v>-130.3720798187214</c:v>
                </c:pt>
                <c:pt idx="107">
                  <c:v>-133.4343366737903</c:v>
                </c:pt>
                <c:pt idx="108">
                  <c:v>-136.4970898028068</c:v>
                </c:pt>
                <c:pt idx="109">
                  <c:v>-139.5598654240565</c:v>
                </c:pt>
                <c:pt idx="110">
                  <c:v>-142.6222042484596</c:v>
                </c:pt>
                <c:pt idx="111">
                  <c:v>-145.6836611666922</c:v>
                </c:pt>
                <c:pt idx="112">
                  <c:v>-148.7438049386737</c:v>
                </c:pt>
                <c:pt idx="113">
                  <c:v>-151.802217885721</c:v>
                </c:pt>
                <c:pt idx="114">
                  <c:v>-154.8584955856213</c:v>
                </c:pt>
                <c:pt idx="115">
                  <c:v>-157.9122465708397</c:v>
                </c:pt>
                <c:pt idx="116">
                  <c:v>-160.9630920300733</c:v>
                </c:pt>
                <c:pt idx="117">
                  <c:v>-164.0106655133386</c:v>
                </c:pt>
                <c:pt idx="118">
                  <c:v>-167.0546126407462</c:v>
                </c:pt>
                <c:pt idx="119">
                  <c:v>-170.0945908151398</c:v>
                </c:pt>
              </c:numCache>
            </c:numRef>
          </c:yVal>
          <c:smooth val="0"/>
          <c:extLst xmlns:c16r2="http://schemas.microsoft.com/office/drawing/2015/06/chart">
            <c:ext xmlns:c16="http://schemas.microsoft.com/office/drawing/2014/chart" uri="{C3380CC4-5D6E-409C-BE32-E72D297353CC}">
              <c16:uniqueId val="{00000006-AC99-4A98-8B67-905AB76C0B3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0.0</c:v>
                </c:pt>
                <c:pt idx="1">
                  <c:v>2.425477080680139</c:v>
                </c:pt>
                <c:pt idx="2">
                  <c:v>4.940602589936588</c:v>
                </c:pt>
                <c:pt idx="3">
                  <c:v>7.564422768015381</c:v>
                </c:pt>
                <c:pt idx="4">
                  <c:v>10.31127530149297</c:v>
                </c:pt>
                <c:pt idx="5">
                  <c:v>13.19128595072289</c:v>
                </c:pt>
                <c:pt idx="6">
                  <c:v>16.21116204366263</c:v>
                </c:pt>
                <c:pt idx="7">
                  <c:v>19.37484766838952</c:v>
                </c:pt>
                <c:pt idx="8">
                  <c:v>22.68406285737092</c:v>
                </c:pt>
                <c:pt idx="9">
                  <c:v>26.13874682885307</c:v>
                </c:pt>
                <c:pt idx="10">
                  <c:v>29.73742194932038</c:v>
                </c:pt>
                <c:pt idx="11">
                  <c:v>33.47749223689016</c:v>
                </c:pt>
                <c:pt idx="12">
                  <c:v>37.35548785613499</c:v>
                </c:pt>
                <c:pt idx="13">
                  <c:v>38.66755440827001</c:v>
                </c:pt>
                <c:pt idx="14">
                  <c:v>39.93458499154611</c:v>
                </c:pt>
                <c:pt idx="15">
                  <c:v>41.14639924719313</c:v>
                </c:pt>
                <c:pt idx="16">
                  <c:v>42.29652654507344</c:v>
                </c:pt>
                <c:pt idx="17">
                  <c:v>43.3795008257348</c:v>
                </c:pt>
                <c:pt idx="18">
                  <c:v>44.39071719705544</c:v>
                </c:pt>
                <c:pt idx="19">
                  <c:v>45.32631817779748</c:v>
                </c:pt>
                <c:pt idx="20">
                  <c:v>46.18309653528149</c:v>
                </c:pt>
                <c:pt idx="21">
                  <c:v>46.9584121548946</c:v>
                </c:pt>
                <c:pt idx="22">
                  <c:v>47.65012079321554</c:v>
                </c:pt>
                <c:pt idx="23">
                  <c:v>48.2565128904753</c:v>
                </c:pt>
                <c:pt idx="24">
                  <c:v>48.77626089678051</c:v>
                </c:pt>
                <c:pt idx="25">
                  <c:v>49.20837380544617</c:v>
                </c:pt>
                <c:pt idx="26">
                  <c:v>49.55014093312502</c:v>
                </c:pt>
                <c:pt idx="27">
                  <c:v>49.80112510640083</c:v>
                </c:pt>
                <c:pt idx="28">
                  <c:v>49.96111160447162</c:v>
                </c:pt>
                <c:pt idx="29">
                  <c:v>50.03008698863349</c:v>
                </c:pt>
                <c:pt idx="30">
                  <c:v>50.00821844438001</c:v>
                </c:pt>
                <c:pt idx="31">
                  <c:v>49.89583532096321</c:v>
                </c:pt>
                <c:pt idx="32">
                  <c:v>49.69341261469208</c:v>
                </c:pt>
                <c:pt idx="33">
                  <c:v>49.40155614592913</c:v>
                </c:pt>
                <c:pt idx="34">
                  <c:v>49.02098921525337</c:v>
                </c:pt>
                <c:pt idx="35">
                  <c:v>48.55254055501597</c:v>
                </c:pt>
                <c:pt idx="36">
                  <c:v>47.99713341893812</c:v>
                </c:pt>
                <c:pt idx="37">
                  <c:v>47.35577567483142</c:v>
                </c:pt>
                <c:pt idx="38">
                  <c:v>46.62955078476034</c:v>
                </c:pt>
                <c:pt idx="39">
                  <c:v>45.81960828705324</c:v>
                </c:pt>
                <c:pt idx="40">
                  <c:v>44.92715772665178</c:v>
                </c:pt>
                <c:pt idx="41">
                  <c:v>43.95346171346998</c:v>
                </c:pt>
                <c:pt idx="42">
                  <c:v>42.89982956442962</c:v>
                </c:pt>
                <c:pt idx="43">
                  <c:v>41.76761146024089</c:v>
                </c:pt>
                <c:pt idx="44">
                  <c:v>40.558193067498</c:v>
                </c:pt>
                <c:pt idx="45">
                  <c:v>39.27299058323933</c:v>
                </c:pt>
                <c:pt idx="46">
                  <c:v>37.91344616438595</c:v>
                </c:pt>
                <c:pt idx="47">
                  <c:v>36.48102370904259</c:v>
                </c:pt>
                <c:pt idx="48">
                  <c:v>34.97720496055535</c:v>
                </c:pt>
                <c:pt idx="49">
                  <c:v>33.4034859084131</c:v>
                </c:pt>
                <c:pt idx="50">
                  <c:v>31.76137346298401</c:v>
                </c:pt>
                <c:pt idx="51">
                  <c:v>30.05238238340188</c:v>
                </c:pt>
                <c:pt idx="52">
                  <c:v>28.27803243964354</c:v>
                </c:pt>
                <c:pt idx="53">
                  <c:v>26.43984579318567</c:v>
                </c:pt>
                <c:pt idx="54">
                  <c:v>24.5393445800828</c:v>
                </c:pt>
                <c:pt idx="55">
                  <c:v>22.57804868262883</c:v>
                </c:pt>
                <c:pt idx="56">
                  <c:v>20.55747367687582</c:v>
                </c:pt>
                <c:pt idx="57">
                  <c:v>18.47912894434467</c:v>
                </c:pt>
                <c:pt idx="58">
                  <c:v>16.34451593717495</c:v>
                </c:pt>
                <c:pt idx="59">
                  <c:v>14.15512658672105</c:v>
                </c:pt>
                <c:pt idx="60">
                  <c:v>11.91244184639436</c:v>
                </c:pt>
                <c:pt idx="61">
                  <c:v>9.617930360175698</c:v>
                </c:pt>
                <c:pt idx="62">
                  <c:v>7.273047248787407</c:v>
                </c:pt>
                <c:pt idx="63">
                  <c:v>4.87923300607599</c:v>
                </c:pt>
                <c:pt idx="64">
                  <c:v>2.437912498621699</c:v>
                </c:pt>
                <c:pt idx="65">
                  <c:v>-0.0495059379654776</c:v>
                </c:pt>
                <c:pt idx="66">
                  <c:v>-2.58163131217043</c:v>
                </c:pt>
                <c:pt idx="67">
                  <c:v>-5.157090704925395</c:v>
                </c:pt>
                <c:pt idx="68">
                  <c:v>-7.774529918520784</c:v>
                </c:pt>
                <c:pt idx="69">
                  <c:v>-10.43261405125395</c:v>
                </c:pt>
                <c:pt idx="70">
                  <c:v>-13.13002800255072</c:v>
                </c:pt>
                <c:pt idx="71">
                  <c:v>-15.86547691307806</c:v>
                </c:pt>
                <c:pt idx="72">
                  <c:v>-18.63768654412434</c:v>
                </c:pt>
                <c:pt idx="73">
                  <c:v>-21.44540360023498</c:v>
                </c:pt>
                <c:pt idx="74">
                  <c:v>-24.28739599891014</c:v>
                </c:pt>
                <c:pt idx="75">
                  <c:v>-27.16245309088754</c:v>
                </c:pt>
                <c:pt idx="76">
                  <c:v>-30.0693858344257</c:v>
                </c:pt>
                <c:pt idx="77">
                  <c:v>-33.00702692673254</c:v>
                </c:pt>
                <c:pt idx="78">
                  <c:v>-35.97423089551376</c:v>
                </c:pt>
                <c:pt idx="79">
                  <c:v>-38.96987415353014</c:v>
                </c:pt>
                <c:pt idx="80">
                  <c:v>-41.99285501875238</c:v>
                </c:pt>
                <c:pt idx="81">
                  <c:v>-45.04209370267381</c:v>
                </c:pt>
                <c:pt idx="82">
                  <c:v>-48.1165322691304</c:v>
                </c:pt>
                <c:pt idx="83">
                  <c:v>-51.21513456588127</c:v>
                </c:pt>
                <c:pt idx="84">
                  <c:v>-54.33688613102186</c:v>
                </c:pt>
                <c:pt idx="85">
                  <c:v>-57.48079407623798</c:v>
                </c:pt>
                <c:pt idx="86">
                  <c:v>-60.64588694878057</c:v>
                </c:pt>
                <c:pt idx="87">
                  <c:v>-63.83121457387004</c:v>
                </c:pt>
                <c:pt idx="88">
                  <c:v>-67.03584787924865</c:v>
                </c:pt>
                <c:pt idx="89">
                  <c:v>-70.25887870340044</c:v>
                </c:pt>
                <c:pt idx="90">
                  <c:v>-73.4994195889094</c:v>
                </c:pt>
                <c:pt idx="91">
                  <c:v>-76.75660356234402</c:v>
                </c:pt>
                <c:pt idx="92">
                  <c:v>-80.02958390195</c:v>
                </c:pt>
                <c:pt idx="93">
                  <c:v>-83.31753389439653</c:v>
                </c:pt>
                <c:pt idx="94">
                  <c:v>-86.61964658165925</c:v>
                </c:pt>
                <c:pt idx="95">
                  <c:v>-89.93513449918282</c:v>
                </c:pt>
                <c:pt idx="96">
                  <c:v>-93.2632294062696</c:v>
                </c:pt>
                <c:pt idx="97">
                  <c:v>-96.60318200966341</c:v>
                </c:pt>
                <c:pt idx="98">
                  <c:v>-99.9542616811978</c:v>
                </c:pt>
                <c:pt idx="99">
                  <c:v>-103.3157561703447</c:v>
                </c:pt>
                <c:pt idx="100">
                  <c:v>-106.6869713124233</c:v>
                </c:pt>
                <c:pt idx="101">
                  <c:v>-110.0672307331915</c:v>
                </c:pt>
                <c:pt idx="102">
                  <c:v>-113.4558755504877</c:v>
                </c:pt>
                <c:pt idx="103">
                  <c:v>-116.85226407355</c:v>
                </c:pt>
                <c:pt idx="104">
                  <c:v>-120.255771500616</c:v>
                </c:pt>
                <c:pt idx="105">
                  <c:v>-123.6657896153083</c:v>
                </c:pt>
                <c:pt idx="106">
                  <c:v>-127.0817264823481</c:v>
                </c:pt>
                <c:pt idx="107">
                  <c:v>-130.5030061430316</c:v>
                </c:pt>
                <c:pt idx="108">
                  <c:v>-133.9290683109157</c:v>
                </c:pt>
                <c:pt idx="109">
                  <c:v>-137.359368068157</c:v>
                </c:pt>
                <c:pt idx="110">
                  <c:v>-140.7933755627873</c:v>
                </c:pt>
                <c:pt idx="111">
                  <c:v>-144.2305757073318</c:v>
                </c:pt>
                <c:pt idx="112">
                  <c:v>-147.6704678791075</c:v>
                </c:pt>
                <c:pt idx="113">
                  <c:v>-151.1125656223846</c:v>
                </c:pt>
                <c:pt idx="114">
                  <c:v>-154.5563963528366</c:v>
                </c:pt>
                <c:pt idx="115">
                  <c:v>-158.0015010643519</c:v>
                </c:pt>
                <c:pt idx="116">
                  <c:v>-161.4474340385696</c:v>
                </c:pt>
                <c:pt idx="117">
                  <c:v>-164.8937625572462</c:v>
                </c:pt>
                <c:pt idx="118">
                  <c:v>-168.340066617714</c:v>
                </c:pt>
                <c:pt idx="119">
                  <c:v>-171.7859386515092</c:v>
                </c:pt>
              </c:numCache>
            </c:numRef>
          </c:yVal>
          <c:smooth val="0"/>
          <c:extLst xmlns:c16r2="http://schemas.microsoft.com/office/drawing/2015/06/chart">
            <c:ext xmlns:c16="http://schemas.microsoft.com/office/drawing/2014/chart" uri="{C3380CC4-5D6E-409C-BE32-E72D297353CC}">
              <c16:uniqueId val="{00000007-AC99-4A98-8B67-905AB76C0B3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0.0</c:v>
                </c:pt>
                <c:pt idx="1">
                  <c:v>2.425477080678775</c:v>
                </c:pt>
                <c:pt idx="2">
                  <c:v>5.082905174207545</c:v>
                </c:pt>
                <c:pt idx="3">
                  <c:v>7.98529894843432</c:v>
                </c:pt>
                <c:pt idx="4">
                  <c:v>11.14160823004522</c:v>
                </c:pt>
                <c:pt idx="5">
                  <c:v>14.55710427441863</c:v>
                </c:pt>
                <c:pt idx="6">
                  <c:v>18.23409063426834</c:v>
                </c:pt>
                <c:pt idx="7">
                  <c:v>22.17249036721887</c:v>
                </c:pt>
                <c:pt idx="8">
                  <c:v>26.37032914706197</c:v>
                </c:pt>
                <c:pt idx="9">
                  <c:v>30.8241321578862</c:v>
                </c:pt>
                <c:pt idx="10">
                  <c:v>35.52924965693137</c:v>
                </c:pt>
                <c:pt idx="11">
                  <c:v>40.48012357920378</c:v>
                </c:pt>
                <c:pt idx="12">
                  <c:v>45.6705054561221</c:v>
                </c:pt>
                <c:pt idx="13">
                  <c:v>48.38702854146309</c:v>
                </c:pt>
                <c:pt idx="14">
                  <c:v>51.0365224750085</c:v>
                </c:pt>
                <c:pt idx="15">
                  <c:v>53.61290672401265</c:v>
                </c:pt>
                <c:pt idx="16">
                  <c:v>56.11294674074907</c:v>
                </c:pt>
                <c:pt idx="17">
                  <c:v>58.53381003410413</c:v>
                </c:pt>
                <c:pt idx="18">
                  <c:v>60.87304497462214</c:v>
                </c:pt>
                <c:pt idx="19">
                  <c:v>63.12856359762964</c:v>
                </c:pt>
                <c:pt idx="20">
                  <c:v>65.29862104513176</c:v>
                </c:pt>
                <c:pt idx="21">
                  <c:v>67.38179324375778</c:v>
                </c:pt>
                <c:pt idx="22">
                  <c:v>69.37695395549508</c:v>
                </c:pt>
                <c:pt idx="23">
                  <c:v>71.28325197385128</c:v>
                </c:pt>
                <c:pt idx="24">
                  <c:v>73.10008897387218</c:v>
                </c:pt>
                <c:pt idx="25">
                  <c:v>74.82709833495043</c:v>
                </c:pt>
                <c:pt idx="26">
                  <c:v>76.46208071331057</c:v>
                </c:pt>
                <c:pt idx="27">
                  <c:v>78.0049767198152</c:v>
                </c:pt>
                <c:pt idx="28">
                  <c:v>79.45590284454325</c:v>
                </c:pt>
                <c:pt idx="29">
                  <c:v>80.81513774434006</c:v>
                </c:pt>
                <c:pt idx="30">
                  <c:v>82.08310804113716</c:v>
                </c:pt>
                <c:pt idx="31">
                  <c:v>83.26037504529175</c:v>
                </c:pt>
                <c:pt idx="32">
                  <c:v>84.34762240374676</c:v>
                </c:pt>
                <c:pt idx="33">
                  <c:v>85.34564462719256</c:v>
                </c:pt>
                <c:pt idx="34">
                  <c:v>86.25533644519328</c:v>
                </c:pt>
                <c:pt idx="35">
                  <c:v>87.07768293634717</c:v>
                </c:pt>
                <c:pt idx="36">
                  <c:v>87.81375038084661</c:v>
                </c:pt>
                <c:pt idx="37">
                  <c:v>88.4646777844332</c:v>
                </c:pt>
                <c:pt idx="38">
                  <c:v>89.0316690251884</c:v>
                </c:pt>
                <c:pt idx="39">
                  <c:v>89.51598423077803</c:v>
                </c:pt>
                <c:pt idx="40">
                  <c:v>89.91893449894996</c:v>
                </c:pt>
                <c:pt idx="41">
                  <c:v>90.241875625321</c:v>
                </c:pt>
                <c:pt idx="42">
                  <c:v>90.48620230406141</c:v>
                </c:pt>
                <c:pt idx="43">
                  <c:v>90.65334275683041</c:v>
                </c:pt>
                <c:pt idx="44">
                  <c:v>90.74475375865313</c:v>
                </c:pt>
                <c:pt idx="45">
                  <c:v>90.76191603217283</c:v>
                </c:pt>
                <c:pt idx="46">
                  <c:v>90.7063299842248</c:v>
                </c:pt>
                <c:pt idx="47">
                  <c:v>90.57951176072075</c:v>
                </c:pt>
                <c:pt idx="48">
                  <c:v>90.38298959784055</c:v>
                </c:pt>
                <c:pt idx="49">
                  <c:v>90.11830044936867</c:v>
                </c:pt>
                <c:pt idx="50">
                  <c:v>89.78698687151058</c:v>
                </c:pt>
                <c:pt idx="51">
                  <c:v>89.39059414798065</c:v>
                </c:pt>
                <c:pt idx="52">
                  <c:v>88.9306676390497</c:v>
                </c:pt>
                <c:pt idx="53">
                  <c:v>88.40875034115834</c:v>
                </c:pt>
                <c:pt idx="54">
                  <c:v>87.82638064251748</c:v>
                </c:pt>
                <c:pt idx="55">
                  <c:v>87.18509026202196</c:v>
                </c:pt>
                <c:pt idx="56">
                  <c:v>86.48640235970404</c:v>
                </c:pt>
                <c:pt idx="57">
                  <c:v>85.73182980769796</c:v>
                </c:pt>
                <c:pt idx="58">
                  <c:v>84.92287361143735</c:v>
                </c:pt>
                <c:pt idx="59">
                  <c:v>84.06102147149977</c:v>
                </c:pt>
                <c:pt idx="60">
                  <c:v>83.14774647704598</c:v>
                </c:pt>
                <c:pt idx="61">
                  <c:v>82.18450592246788</c:v>
                </c:pt>
                <c:pt idx="62">
                  <c:v>81.17274023931235</c:v>
                </c:pt>
                <c:pt idx="63">
                  <c:v>80.11387203603195</c:v>
                </c:pt>
                <c:pt idx="64">
                  <c:v>79.00930523861915</c:v>
                </c:pt>
                <c:pt idx="65">
                  <c:v>77.86042432549988</c:v>
                </c:pt>
                <c:pt idx="66">
                  <c:v>76.66859365059781</c:v>
                </c:pt>
                <c:pt idx="67">
                  <c:v>75.43515684865432</c:v>
                </c:pt>
                <c:pt idx="68">
                  <c:v>74.16143631741245</c:v>
                </c:pt>
                <c:pt idx="69">
                  <c:v>72.84873277147356</c:v>
                </c:pt>
                <c:pt idx="70">
                  <c:v>71.49832486297556</c:v>
                </c:pt>
                <c:pt idx="71">
                  <c:v>70.11146886452875</c:v>
                </c:pt>
                <c:pt idx="72">
                  <c:v>68.68939841010094</c:v>
                </c:pt>
                <c:pt idx="73">
                  <c:v>67.2333242897785</c:v>
                </c:pt>
                <c:pt idx="74">
                  <c:v>65.74443429460187</c:v>
                </c:pt>
                <c:pt idx="75">
                  <c:v>64.22389310785404</c:v>
                </c:pt>
                <c:pt idx="76">
                  <c:v>62.67284223943216</c:v>
                </c:pt>
                <c:pt idx="77">
                  <c:v>61.09240000006275</c:v>
                </c:pt>
                <c:pt idx="78">
                  <c:v>59.4836615124218</c:v>
                </c:pt>
                <c:pt idx="79">
                  <c:v>57.84769875625597</c:v>
                </c:pt>
                <c:pt idx="80">
                  <c:v>56.1855606448844</c:v>
                </c:pt>
                <c:pt idx="81">
                  <c:v>54.49827313056767</c:v>
                </c:pt>
                <c:pt idx="82">
                  <c:v>52.7868393363674</c:v>
                </c:pt>
                <c:pt idx="83">
                  <c:v>51.05223971229614</c:v>
                </c:pt>
                <c:pt idx="84">
                  <c:v>49.29543221367386</c:v>
                </c:pt>
                <c:pt idx="85">
                  <c:v>47.51735249971171</c:v>
                </c:pt>
                <c:pt idx="86">
                  <c:v>45.7189141505205</c:v>
                </c:pt>
                <c:pt idx="87">
                  <c:v>43.90100890079384</c:v>
                </c:pt>
                <c:pt idx="88">
                  <c:v>42.06450688853783</c:v>
                </c:pt>
                <c:pt idx="89">
                  <c:v>40.21025691737077</c:v>
                </c:pt>
                <c:pt idx="90">
                  <c:v>38.33908673092401</c:v>
                </c:pt>
                <c:pt idx="91">
                  <c:v>36.45180329804678</c:v>
                </c:pt>
                <c:pt idx="92">
                  <c:v>34.54919310755213</c:v>
                </c:pt>
                <c:pt idx="93">
                  <c:v>32.63202247134085</c:v>
                </c:pt>
                <c:pt idx="94">
                  <c:v>30.70103783481818</c:v>
                </c:pt>
                <c:pt idx="95">
                  <c:v>28.75696609358556</c:v>
                </c:pt>
                <c:pt idx="96">
                  <c:v>26.80051491545964</c:v>
                </c:pt>
                <c:pt idx="97">
                  <c:v>24.83237306692263</c:v>
                </c:pt>
                <c:pt idx="98">
                  <c:v>22.85321074320154</c:v>
                </c:pt>
                <c:pt idx="99">
                  <c:v>20.8636799011947</c:v>
                </c:pt>
                <c:pt idx="100">
                  <c:v>18.8644145945309</c:v>
                </c:pt>
                <c:pt idx="101">
                  <c:v>16.85603131011385</c:v>
                </c:pt>
                <c:pt idx="102">
                  <c:v>14.83912930551924</c:v>
                </c:pt>
                <c:pt idx="103">
                  <c:v>12.81429094671512</c:v>
                </c:pt>
                <c:pt idx="104">
                  <c:v>10.78208204551356</c:v>
                </c:pt>
                <c:pt idx="105">
                  <c:v>8.743052196344251</c:v>
                </c:pt>
                <c:pt idx="106">
                  <c:v>6.697735111848431</c:v>
                </c:pt>
                <c:pt idx="107">
                  <c:v>4.64664895691476</c:v>
                </c:pt>
                <c:pt idx="108">
                  <c:v>2.590296680746178</c:v>
                </c:pt>
                <c:pt idx="109">
                  <c:v>0.52916634666235</c:v>
                </c:pt>
                <c:pt idx="110">
                  <c:v>-1.536268540730816</c:v>
                </c:pt>
                <c:pt idx="111">
                  <c:v>-3.605548711267147</c:v>
                </c:pt>
                <c:pt idx="112">
                  <c:v>-5.678228808093081</c:v>
                </c:pt>
                <c:pt idx="113">
                  <c:v>-7.753877069962073</c:v>
                </c:pt>
                <c:pt idx="114">
                  <c:v>-9.832075017107854</c:v>
                </c:pt>
                <c:pt idx="115">
                  <c:v>-11.91241714096031</c:v>
                </c:pt>
                <c:pt idx="116">
                  <c:v>-13.9945105978095</c:v>
                </c:pt>
                <c:pt idx="117">
                  <c:v>-16.07797490660687</c:v>
                </c:pt>
                <c:pt idx="118">
                  <c:v>-18.1624416510349</c:v>
                </c:pt>
                <c:pt idx="119">
                  <c:v>-20.24755418596942</c:v>
                </c:pt>
              </c:numCache>
            </c:numRef>
          </c:yVal>
          <c:smooth val="0"/>
          <c:extLst xmlns:c16r2="http://schemas.microsoft.com/office/drawing/2015/06/chart">
            <c:ext xmlns:c16="http://schemas.microsoft.com/office/drawing/2014/chart" uri="{C3380CC4-5D6E-409C-BE32-E72D297353CC}">
              <c16:uniqueId val="{00000008-AC99-4A98-8B67-905AB76C0B3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0.0</c:v>
                </c:pt>
                <c:pt idx="1">
                  <c:v>-1.305972327882955</c:v>
                </c:pt>
                <c:pt idx="2">
                  <c:v>-2.448190586251712</c:v>
                </c:pt>
                <c:pt idx="3">
                  <c:v>-3.419089083316976</c:v>
                </c:pt>
                <c:pt idx="4">
                  <c:v>-4.213214893852182</c:v>
                </c:pt>
                <c:pt idx="5">
                  <c:v>-4.827424465432609</c:v>
                </c:pt>
                <c:pt idx="6">
                  <c:v>-5.26047287388883</c:v>
                </c:pt>
                <c:pt idx="7">
                  <c:v>-5.512664479982504</c:v>
                </c:pt>
                <c:pt idx="8">
                  <c:v>-5.585558796391524</c:v>
                </c:pt>
                <c:pt idx="9">
                  <c:v>-5.4817236552226</c:v>
                </c:pt>
                <c:pt idx="10">
                  <c:v>-5.204528711689363</c:v>
                </c:pt>
                <c:pt idx="11">
                  <c:v>-4.757973211397696</c:v>
                </c:pt>
                <c:pt idx="12">
                  <c:v>-4.146542763033721</c:v>
                </c:pt>
                <c:pt idx="13">
                  <c:v>-6.081696216051568</c:v>
                </c:pt>
                <c:pt idx="14">
                  <c:v>-8.04669455526391</c:v>
                </c:pt>
                <c:pt idx="15">
                  <c:v>-10.0516762451116</c:v>
                </c:pt>
                <c:pt idx="16">
                  <c:v>-12.10323372059793</c:v>
                </c:pt>
                <c:pt idx="17">
                  <c:v>-14.20685927639261</c:v>
                </c:pt>
                <c:pt idx="18">
                  <c:v>-16.36710772656897</c:v>
                </c:pt>
                <c:pt idx="19">
                  <c:v>-18.58772688668158</c:v>
                </c:pt>
                <c:pt idx="20">
                  <c:v>-20.8717684590738</c:v>
                </c:pt>
                <c:pt idx="21">
                  <c:v>-23.22168240412518</c:v>
                </c:pt>
                <c:pt idx="22">
                  <c:v>-25.63939737986902</c:v>
                </c:pt>
                <c:pt idx="23">
                  <c:v>-28.12638943339789</c:v>
                </c:pt>
                <c:pt idx="24">
                  <c:v>-30.68374078639317</c:v>
                </c:pt>
                <c:pt idx="25">
                  <c:v>-33.31219026655663</c:v>
                </c:pt>
                <c:pt idx="26">
                  <c:v>-36.01424534245552</c:v>
                </c:pt>
                <c:pt idx="27">
                  <c:v>-38.79009366915534</c:v>
                </c:pt>
                <c:pt idx="28">
                  <c:v>-41.63970063902843</c:v>
                </c:pt>
                <c:pt idx="29">
                  <c:v>-44.5628355275303</c:v>
                </c:pt>
                <c:pt idx="30">
                  <c:v>-47.55909374022985</c:v>
                </c:pt>
                <c:pt idx="31">
                  <c:v>-50.62791651235693</c:v>
                </c:pt>
                <c:pt idx="32">
                  <c:v>-53.7686083821618</c:v>
                </c:pt>
                <c:pt idx="33">
                  <c:v>-56.98035273849655</c:v>
                </c:pt>
                <c:pt idx="34">
                  <c:v>-60.26222569864785</c:v>
                </c:pt>
                <c:pt idx="35">
                  <c:v>-63.61320853431229</c:v>
                </c:pt>
                <c:pt idx="36">
                  <c:v>-67.03219883130595</c:v>
                </c:pt>
                <c:pt idx="37">
                  <c:v>-70.51802054105974</c:v>
                </c:pt>
                <c:pt idx="38">
                  <c:v>-74.06943305873847</c:v>
                </c:pt>
                <c:pt idx="39">
                  <c:v>-77.68514082682448</c:v>
                </c:pt>
                <c:pt idx="40">
                  <c:v>-81.36379923393724</c:v>
                </c:pt>
                <c:pt idx="41">
                  <c:v>-85.10402143754145</c:v>
                </c:pt>
                <c:pt idx="42">
                  <c:v>-88.90438457058396</c:v>
                </c:pt>
                <c:pt idx="43">
                  <c:v>-92.76343540285085</c:v>
                </c:pt>
                <c:pt idx="44">
                  <c:v>-96.67969551268308</c:v>
                </c:pt>
                <c:pt idx="45">
                  <c:v>-100.6516660169418</c:v>
                </c:pt>
                <c:pt idx="46">
                  <c:v>-104.6778319010809</c:v>
                </c:pt>
                <c:pt idx="47">
                  <c:v>-108.7566659857985</c:v>
                </c:pt>
                <c:pt idx="48">
                  <c:v>-112.8866325623012</c:v>
                </c:pt>
                <c:pt idx="49">
                  <c:v>-117.0661907245303</c:v>
                </c:pt>
                <c:pt idx="50">
                  <c:v>-121.2937974233646</c:v>
                </c:pt>
                <c:pt idx="51">
                  <c:v>-125.567910265173</c:v>
                </c:pt>
                <c:pt idx="52">
                  <c:v>-129.886990075208</c:v>
                </c:pt>
                <c:pt idx="53">
                  <c:v>-134.2495032423599</c:v>
                </c:pt>
                <c:pt idx="54">
                  <c:v>-138.6539238625246</c:v>
                </c:pt>
                <c:pt idx="55">
                  <c:v>-143.098735695292</c:v>
                </c:pt>
                <c:pt idx="56">
                  <c:v>-147.582433947343</c:v>
                </c:pt>
                <c:pt idx="57">
                  <c:v>-152.1035268947871</c:v>
                </c:pt>
                <c:pt idx="58">
                  <c:v>-156.6605373557304</c:v>
                </c:pt>
                <c:pt idx="59">
                  <c:v>-161.252004023384</c:v>
                </c:pt>
                <c:pt idx="60">
                  <c:v>-165.8764826692714</c:v>
                </c:pt>
                <c:pt idx="61">
                  <c:v>-170.5325472254326</c:v>
                </c:pt>
                <c:pt idx="62">
                  <c:v>-175.2187907537827</c:v>
                </c:pt>
                <c:pt idx="63">
                  <c:v>-179.9338263103264</c:v>
                </c:pt>
                <c:pt idx="64">
                  <c:v>-184.6762877112706</c:v>
                </c:pt>
                <c:pt idx="65">
                  <c:v>-189.4448302077944</c:v>
                </c:pt>
                <c:pt idx="66">
                  <c:v>-194.23813107558</c:v>
                </c:pt>
                <c:pt idx="67">
                  <c:v>-199.0548901250077</c:v>
                </c:pt>
                <c:pt idx="68">
                  <c:v>-203.8938301374146</c:v>
                </c:pt>
                <c:pt idx="69">
                  <c:v>-208.7536972325652</c:v>
                </c:pt>
                <c:pt idx="70">
                  <c:v>-213.6332611721091</c:v>
                </c:pt>
                <c:pt idx="71">
                  <c:v>-218.5313156035509</c:v>
                </c:pt>
                <c:pt idx="72">
                  <c:v>-223.446678248938</c:v>
                </c:pt>
                <c:pt idx="73">
                  <c:v>-228.3781910423058</c:v>
                </c:pt>
                <c:pt idx="74">
                  <c:v>-233.3247202195416</c:v>
                </c:pt>
                <c:pt idx="75">
                  <c:v>-238.2851563642489</c:v>
                </c:pt>
                <c:pt idx="76">
                  <c:v>-243.2584144128996</c:v>
                </c:pt>
                <c:pt idx="77">
                  <c:v>-248.2434336223832</c:v>
                </c:pt>
                <c:pt idx="78">
                  <c:v>-253.2391775028736</c:v>
                </c:pt>
                <c:pt idx="79">
                  <c:v>-258.2446337187748</c:v>
                </c:pt>
                <c:pt idx="80">
                  <c:v>-263.2588139603457</c:v>
                </c:pt>
                <c:pt idx="81">
                  <c:v>-268.2807537883969</c:v>
                </c:pt>
                <c:pt idx="82">
                  <c:v>-273.3095124543705</c:v>
                </c:pt>
                <c:pt idx="83">
                  <c:v>-278.344172697949</c:v>
                </c:pt>
                <c:pt idx="84">
                  <c:v>-283.3838405242051</c:v>
                </c:pt>
                <c:pt idx="85">
                  <c:v>-288.4276449621666</c:v>
                </c:pt>
                <c:pt idx="86">
                  <c:v>-293.4747378065865</c:v>
                </c:pt>
                <c:pt idx="87">
                  <c:v>-298.5242933446034</c:v>
                </c:pt>
                <c:pt idx="88">
                  <c:v>-303.5755080687956</c:v>
                </c:pt>
                <c:pt idx="89">
                  <c:v>-308.6276003781422</c:v>
                </c:pt>
                <c:pt idx="90">
                  <c:v>-313.6798102682304</c:v>
                </c:pt>
                <c:pt idx="91">
                  <c:v>-318.7313990119988</c:v>
                </c:pt>
                <c:pt idx="92">
                  <c:v>-323.7816488322396</c:v>
                </c:pt>
                <c:pt idx="93">
                  <c:v>-328.8298625668603</c:v>
                </c:pt>
                <c:pt idx="94">
                  <c:v>-333.8753633281567</c:v>
                </c:pt>
                <c:pt idx="95">
                  <c:v>-338.9174941568562</c:v>
                </c:pt>
                <c:pt idx="96">
                  <c:v>-343.9556176719842</c:v>
                </c:pt>
                <c:pt idx="97">
                  <c:v>-348.9891157173032</c:v>
                </c:pt>
                <c:pt idx="98">
                  <c:v>-354.0173890051971</c:v>
                </c:pt>
                <c:pt idx="99">
                  <c:v>-359.0398567586381</c:v>
                </c:pt>
                <c:pt idx="100">
                  <c:v>-364.0559563519963</c:v>
                </c:pt>
                <c:pt idx="101">
                  <c:v>-369.0651429512615</c:v>
                </c:pt>
                <c:pt idx="102">
                  <c:v>-374.0668891542755</c:v>
                </c:pt>
                <c:pt idx="103">
                  <c:v>-379.0606846315276</c:v>
                </c:pt>
                <c:pt idx="104">
                  <c:v>-384.0460357679762</c:v>
                </c:pt>
                <c:pt idx="105">
                  <c:v>-389.0224653063906</c:v>
                </c:pt>
                <c:pt idx="106">
                  <c:v>-393.9895119925689</c:v>
                </c:pt>
                <c:pt idx="107">
                  <c:v>-398.9467302229189</c:v>
                </c:pt>
                <c:pt idx="108">
                  <c:v>-403.8936896946306</c:v>
                </c:pt>
                <c:pt idx="109">
                  <c:v>-408.8299750588685</c:v>
                </c:pt>
                <c:pt idx="110">
                  <c:v>-413.7551855771906</c:v>
                </c:pt>
                <c:pt idx="111">
                  <c:v>-418.6689347815345</c:v>
                </c:pt>
                <c:pt idx="112">
                  <c:v>-423.5708501379476</c:v>
                </c:pt>
                <c:pt idx="113">
                  <c:v>-428.4605727143226</c:v>
                </c:pt>
                <c:pt idx="114">
                  <c:v>-433.3377568522899</c:v>
                </c:pt>
                <c:pt idx="115">
                  <c:v>-438.2020698435043</c:v>
                </c:pt>
                <c:pt idx="116">
                  <c:v>-443.0531916103655</c:v>
                </c:pt>
                <c:pt idx="117">
                  <c:v>-447.8908143914632</c:v>
                </c:pt>
                <c:pt idx="118">
                  <c:v>-452.7146424317161</c:v>
                </c:pt>
                <c:pt idx="119">
                  <c:v>-457.524391677418</c:v>
                </c:pt>
              </c:numCache>
            </c:numRef>
          </c:yVal>
          <c:smooth val="0"/>
          <c:extLst xmlns:c16r2="http://schemas.microsoft.com/office/drawing/2015/06/chart">
            <c:ext xmlns:c16="http://schemas.microsoft.com/office/drawing/2014/chart" uri="{C3380CC4-5D6E-409C-BE32-E72D297353CC}">
              <c16:uniqueId val="{00000009-AC99-4A98-8B67-905AB76C0B3E}"/>
            </c:ext>
          </c:extLst>
        </c:ser>
        <c:dLbls>
          <c:showLegendKey val="0"/>
          <c:showVal val="0"/>
          <c:showCatName val="0"/>
          <c:showSerName val="0"/>
          <c:showPercent val="0"/>
          <c:showBubbleSize val="0"/>
        </c:dLbls>
        <c:axId val="-1644970768"/>
        <c:axId val="-1644968576"/>
      </c:scatterChart>
      <c:valAx>
        <c:axId val="-164497076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44968576"/>
        <c:crosses val="autoZero"/>
        <c:crossBetween val="midCat"/>
      </c:valAx>
      <c:valAx>
        <c:axId val="-164496857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44970768"/>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1091.674653392671</c:v>
                </c:pt>
                <c:pt idx="2">
                  <c:v>-1089.335041452036</c:v>
                </c:pt>
                <c:pt idx="3">
                  <c:v>-1087.838394722232</c:v>
                </c:pt>
                <c:pt idx="4">
                  <c:v>-1086.94033031903</c:v>
                </c:pt>
                <c:pt idx="5">
                  <c:v>-1086.513716043733</c:v>
                </c:pt>
                <c:pt idx="6">
                  <c:v>-1086.460518089672</c:v>
                </c:pt>
                <c:pt idx="7">
                  <c:v>-1086.70495263556</c:v>
                </c:pt>
                <c:pt idx="8">
                  <c:v>-1087.188428182253</c:v>
                </c:pt>
                <c:pt idx="9">
                  <c:v>-1087.865630397002</c:v>
                </c:pt>
                <c:pt idx="10">
                  <c:v>-1088.701491514286</c:v>
                </c:pt>
                <c:pt idx="11">
                  <c:v>-1089.668845272143</c:v>
                </c:pt>
                <c:pt idx="12">
                  <c:v>-1090.746613077008</c:v>
                </c:pt>
                <c:pt idx="13">
                  <c:v>-1091.918401758896</c:v>
                </c:pt>
                <c:pt idx="14">
                  <c:v>-1093.175088111959</c:v>
                </c:pt>
                <c:pt idx="15">
                  <c:v>-1094.396533526316</c:v>
                </c:pt>
                <c:pt idx="16">
                  <c:v>-1095.580167868378</c:v>
                </c:pt>
                <c:pt idx="17">
                  <c:v>-1096.725170423913</c:v>
                </c:pt>
                <c:pt idx="18">
                  <c:v>-1097.831375427857</c:v>
                </c:pt>
                <c:pt idx="19">
                  <c:v>-1098.899097210353</c:v>
                </c:pt>
                <c:pt idx="20">
                  <c:v>-1099.928996924042</c:v>
                </c:pt>
                <c:pt idx="21">
                  <c:v>-1100.921980832911</c:v>
                </c:pt>
                <c:pt idx="22">
                  <c:v>-1101.879122974784</c:v>
                </c:pt>
                <c:pt idx="23">
                  <c:v>-1102.801606622113</c:v>
                </c:pt>
                <c:pt idx="24">
                  <c:v>-1103.690680222757</c:v>
                </c:pt>
                <c:pt idx="25">
                  <c:v>-1104.547624478018</c:v>
                </c:pt>
                <c:pt idx="26">
                  <c:v>-1105.373727971186</c:v>
                </c:pt>
                <c:pt idx="27">
                  <c:v>-1106.170275799672</c:v>
                </c:pt>
                <c:pt idx="28">
                  <c:v>-1106.938336835054</c:v>
                </c:pt>
                <c:pt idx="29">
                  <c:v>-1107.6789631896</c:v>
                </c:pt>
                <c:pt idx="30">
                  <c:v>-1108.393184428995</c:v>
                </c:pt>
                <c:pt idx="31">
                  <c:v>-1109.082002108538</c:v>
                </c:pt>
                <c:pt idx="32">
                  <c:v>-1109.746386200673</c:v>
                </c:pt>
                <c:pt idx="33">
                  <c:v>-1110.387272944252</c:v>
                </c:pt>
                <c:pt idx="34">
                  <c:v>-1111.005563749626</c:v>
                </c:pt>
                <c:pt idx="35">
                  <c:v>-1111.602124880043</c:v>
                </c:pt>
                <c:pt idx="36">
                  <c:v>-1112.177787695593</c:v>
                </c:pt>
                <c:pt idx="37">
                  <c:v>-1112.733349297283</c:v>
                </c:pt>
                <c:pt idx="38">
                  <c:v>-1113.269573448237</c:v>
                </c:pt>
                <c:pt idx="39">
                  <c:v>-1113.787191679108</c:v>
                </c:pt>
                <c:pt idx="40">
                  <c:v>-1114.286904519769</c:v>
                </c:pt>
                <c:pt idx="41">
                  <c:v>-1114.769382442704</c:v>
                </c:pt>
                <c:pt idx="42">
                  <c:v>-1115.235267207874</c:v>
                </c:pt>
                <c:pt idx="43">
                  <c:v>-1115.685173205733</c:v>
                </c:pt>
                <c:pt idx="44">
                  <c:v>-1116.11968877419</c:v>
                </c:pt>
                <c:pt idx="45">
                  <c:v>-1116.539377476682</c:v>
                </c:pt>
                <c:pt idx="46">
                  <c:v>-1116.944779332713</c:v>
                </c:pt>
                <c:pt idx="47">
                  <c:v>-1117.336411995315</c:v>
                </c:pt>
                <c:pt idx="48">
                  <c:v>-1117.714771872794</c:v>
                </c:pt>
                <c:pt idx="49">
                  <c:v>-1118.080335193503</c:v>
                </c:pt>
                <c:pt idx="50">
                  <c:v>-1118.43355901364</c:v>
                </c:pt>
                <c:pt idx="51">
                  <c:v>-1118.774882169826</c:v>
                </c:pt>
                <c:pt idx="52">
                  <c:v>-1119.104726177371</c:v>
                </c:pt>
                <c:pt idx="53">
                  <c:v>-1119.423496076899</c:v>
                </c:pt>
                <c:pt idx="54">
                  <c:v>-1119.731581231143</c:v>
                </c:pt>
                <c:pt idx="55">
                  <c:v>-1120.029356074923</c:v>
                </c:pt>
                <c:pt idx="56">
                  <c:v>-1120.317180821072</c:v>
                </c:pt>
                <c:pt idx="57">
                  <c:v>-1120.595402124854</c:v>
                </c:pt>
                <c:pt idx="58">
                  <c:v>-1120.864353709425</c:v>
                </c:pt>
                <c:pt idx="59">
                  <c:v>-1121.12435695481</c:v>
                </c:pt>
                <c:pt idx="60">
                  <c:v>-1121.375721452667</c:v>
                </c:pt>
                <c:pt idx="61">
                  <c:v>-1121.61874552922</c:v>
                </c:pt>
                <c:pt idx="62">
                  <c:v>-1121.853716738402</c:v>
                </c:pt>
                <c:pt idx="63">
                  <c:v>-1122.080912327016</c:v>
                </c:pt>
                <c:pt idx="64">
                  <c:v>-1122.300599674221</c:v>
                </c:pt>
                <c:pt idx="65">
                  <c:v>-1122.513036706645</c:v>
                </c:pt>
                <c:pt idx="66">
                  <c:v>-1122.71847229089</c:v>
                </c:pt>
                <c:pt idx="67">
                  <c:v>-1122.917146605141</c:v>
                </c:pt>
                <c:pt idx="68">
                  <c:v>-1123.109291490964</c:v>
                </c:pt>
                <c:pt idx="69">
                  <c:v>-1123.295130786806</c:v>
                </c:pt>
                <c:pt idx="70">
                  <c:v>-1123.474880644331</c:v>
                </c:pt>
                <c:pt idx="71">
                  <c:v>-1123.648749828786</c:v>
                </c:pt>
                <c:pt idx="72">
                  <c:v>-1123.816940004312</c:v>
                </c:pt>
                <c:pt idx="73">
                  <c:v>-1123.979646005268</c:v>
                </c:pt>
                <c:pt idx="74">
                  <c:v>-1124.137056094452</c:v>
                </c:pt>
                <c:pt idx="75">
                  <c:v>-1124.289352208947</c:v>
                </c:pt>
                <c:pt idx="76">
                  <c:v>-1124.436710194466</c:v>
                </c:pt>
                <c:pt idx="77">
                  <c:v>-1124.57930002896</c:v>
                </c:pt>
                <c:pt idx="78">
                  <c:v>-1124.717286035811</c:v>
                </c:pt>
                <c:pt idx="79">
                  <c:v>-1124.850827087768</c:v>
                </c:pt>
                <c:pt idx="80">
                  <c:v>-1124.980076801625</c:v>
                </c:pt>
                <c:pt idx="81">
                  <c:v>-1125.10518372453</c:v>
                </c:pt>
                <c:pt idx="82">
                  <c:v>-1125.226291512357</c:v>
                </c:pt>
                <c:pt idx="83">
                  <c:v>-1125.343539100402</c:v>
                </c:pt>
                <c:pt idx="84">
                  <c:v>-1125.457060867087</c:v>
                </c:pt>
                <c:pt idx="85">
                  <c:v>-1125.566986790891</c:v>
                </c:pt>
                <c:pt idx="86">
                  <c:v>-1125.673442600822</c:v>
                </c:pt>
                <c:pt idx="87">
                  <c:v>-1125.776549921084</c:v>
                </c:pt>
                <c:pt idx="88">
                  <c:v>-1125.876426409737</c:v>
                </c:pt>
                <c:pt idx="89">
                  <c:v>-1125.973185892206</c:v>
                </c:pt>
                <c:pt idx="90">
                  <c:v>-1126.066938489505</c:v>
                </c:pt>
                <c:pt idx="91">
                  <c:v>-1126.157790741556</c:v>
                </c:pt>
                <c:pt idx="92">
                  <c:v>-1126.245845725971</c:v>
                </c:pt>
                <c:pt idx="93">
                  <c:v>-1126.331203172242</c:v>
                </c:pt>
                <c:pt idx="94">
                  <c:v>-1126.413959571892</c:v>
                </c:pt>
                <c:pt idx="95">
                  <c:v>-1126.494208284534</c:v>
                </c:pt>
                <c:pt idx="96">
                  <c:v>-1126.572039640017</c:v>
                </c:pt>
                <c:pt idx="97">
                  <c:v>-1126.647541037</c:v>
                </c:pt>
                <c:pt idx="98">
                  <c:v>-1126.72079703806</c:v>
                </c:pt>
                <c:pt idx="99">
                  <c:v>-1126.791889461347</c:v>
                </c:pt>
                <c:pt idx="100">
                  <c:v>-1126.860897469123</c:v>
                </c:pt>
                <c:pt idx="101">
                  <c:v>-1126.92789765319</c:v>
                </c:pt>
                <c:pt idx="102">
                  <c:v>-1126.992964117402</c:v>
                </c:pt>
                <c:pt idx="103">
                  <c:v>-1127.056168557381</c:v>
                </c:pt>
                <c:pt idx="104">
                  <c:v>-1127.11758033745</c:v>
                </c:pt>
                <c:pt idx="105">
                  <c:v>-1127.177266565071</c:v>
                </c:pt>
                <c:pt idx="106">
                  <c:v>-1127.23529216278</c:v>
                </c:pt>
                <c:pt idx="107">
                  <c:v>-1127.29171993765</c:v>
                </c:pt>
                <c:pt idx="108">
                  <c:v>-1127.346610648492</c:v>
                </c:pt>
                <c:pt idx="109">
                  <c:v>-1127.40002307091</c:v>
                </c:pt>
                <c:pt idx="110">
                  <c:v>-1127.452014060138</c:v>
                </c:pt>
                <c:pt idx="111">
                  <c:v>-1127.50263861187</c:v>
                </c:pt>
                <c:pt idx="112">
                  <c:v>-1127.5519499211</c:v>
                </c:pt>
                <c:pt idx="113">
                  <c:v>-1127.599999439033</c:v>
                </c:pt>
                <c:pt idx="114">
                  <c:v>-1127.64683692827</c:v>
                </c:pt>
                <c:pt idx="115">
                  <c:v>-1127.692510516034</c:v>
                </c:pt>
                <c:pt idx="116">
                  <c:v>-1127.737066745878</c:v>
                </c:pt>
                <c:pt idx="117">
                  <c:v>-1127.78055062765</c:v>
                </c:pt>
                <c:pt idx="118">
                  <c:v>-1127.823005685841</c:v>
                </c:pt>
                <c:pt idx="119">
                  <c:v>-1127.864474006517</c:v>
                </c:pt>
              </c:numCache>
            </c:numRef>
          </c:yVal>
          <c:smooth val="0"/>
          <c:extLst xmlns:c16r2="http://schemas.microsoft.com/office/drawing/2015/06/chart">
            <c:ext xmlns:c16="http://schemas.microsoft.com/office/drawing/2014/chart" uri="{C3380CC4-5D6E-409C-BE32-E72D297353CC}">
              <c16:uniqueId val="{00000000-B5F1-4CF4-BB6C-85A641F69B6F}"/>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1091.674653392671</c:v>
                </c:pt>
                <c:pt idx="2">
                  <c:v>-1089.33721145515</c:v>
                </c:pt>
                <c:pt idx="3">
                  <c:v>-1087.842711599391</c:v>
                </c:pt>
                <c:pt idx="4">
                  <c:v>-1086.946770433264</c:v>
                </c:pt>
                <c:pt idx="5">
                  <c:v>-1086.52225506799</c:v>
                </c:pt>
                <c:pt idx="6">
                  <c:v>-1086.47113091161</c:v>
                </c:pt>
                <c:pt idx="7">
                  <c:v>-1086.717613351328</c:v>
                </c:pt>
                <c:pt idx="8">
                  <c:v>-1087.203110146202</c:v>
                </c:pt>
                <c:pt idx="9">
                  <c:v>-1087.882306304036</c:v>
                </c:pt>
                <c:pt idx="10">
                  <c:v>-1088.720133499228</c:v>
                </c:pt>
                <c:pt idx="11">
                  <c:v>-1089.6894250154</c:v>
                </c:pt>
                <c:pt idx="12">
                  <c:v>-1090.769101910097</c:v>
                </c:pt>
                <c:pt idx="13">
                  <c:v>-1091.942770765701</c:v>
                </c:pt>
                <c:pt idx="14">
                  <c:v>-1093.201308332802</c:v>
                </c:pt>
                <c:pt idx="15">
                  <c:v>-1094.424589650051</c:v>
                </c:pt>
                <c:pt idx="16">
                  <c:v>-1095.610045683254</c:v>
                </c:pt>
                <c:pt idx="17">
                  <c:v>-1096.756856787346</c:v>
                </c:pt>
                <c:pt idx="18">
                  <c:v>-1097.864858189889</c:v>
                </c:pt>
                <c:pt idx="19">
                  <c:v>-1098.934365141653</c:v>
                </c:pt>
                <c:pt idx="20">
                  <c:v>-1099.966039648374</c:v>
                </c:pt>
                <c:pt idx="21">
                  <c:v>-1100.960788764136</c:v>
                </c:pt>
                <c:pt idx="22">
                  <c:v>-1101.919687258254</c:v>
                </c:pt>
                <c:pt idx="23">
                  <c:v>-1102.843919079969</c:v>
                </c:pt>
                <c:pt idx="24">
                  <c:v>-1103.734733303234</c:v>
                </c:pt>
                <c:pt idx="25">
                  <c:v>-1104.59341120828</c:v>
                </c:pt>
                <c:pt idx="26">
                  <c:v>-1105.421241913551</c:v>
                </c:pt>
                <c:pt idx="27">
                  <c:v>-1106.219511011408</c:v>
                </c:pt>
                <c:pt idx="28">
                  <c:v>-1106.989287848723</c:v>
                </c:pt>
                <c:pt idx="29">
                  <c:v>-1107.731624979206</c:v>
                </c:pt>
                <c:pt idx="30">
                  <c:v>-1108.447552378391</c:v>
                </c:pt>
                <c:pt idx="31">
                  <c:v>-1109.138071981724</c:v>
                </c:pt>
                <c:pt idx="32">
                  <c:v>-1109.804154114052</c:v>
                </c:pt>
                <c:pt idx="33">
                  <c:v>-1110.44673534055</c:v>
                </c:pt>
                <c:pt idx="34">
                  <c:v>-1111.066717373455</c:v>
                </c:pt>
                <c:pt idx="35">
                  <c:v>-1111.664966754954</c:v>
                </c:pt>
                <c:pt idx="36">
                  <c:v>-1112.242315102507</c:v>
                </c:pt>
                <c:pt idx="37">
                  <c:v>-1112.799559754258</c:v>
                </c:pt>
                <c:pt idx="38">
                  <c:v>-1113.337464691467</c:v>
                </c:pt>
                <c:pt idx="39">
                  <c:v>-1113.856761645064</c:v>
                </c:pt>
                <c:pt idx="40">
                  <c:v>-1114.35815132834</c:v>
                </c:pt>
                <c:pt idx="41">
                  <c:v>-1114.842304381451</c:v>
                </c:pt>
                <c:pt idx="42">
                  <c:v>-1115.309862717197</c:v>
                </c:pt>
                <c:pt idx="43">
                  <c:v>-1115.761440864782</c:v>
                </c:pt>
                <c:pt idx="44">
                  <c:v>-1116.197627287791</c:v>
                </c:pt>
                <c:pt idx="45">
                  <c:v>-1116.6189856629</c:v>
                </c:pt>
                <c:pt idx="46">
                  <c:v>-1117.02605611114</c:v>
                </c:pt>
                <c:pt idx="47">
                  <c:v>-1117.419356376093</c:v>
                </c:pt>
                <c:pt idx="48">
                  <c:v>-1117.799382946181</c:v>
                </c:pt>
                <c:pt idx="49">
                  <c:v>-1118.16661212004</c:v>
                </c:pt>
                <c:pt idx="50">
                  <c:v>-1118.521501015035</c:v>
                </c:pt>
                <c:pt idx="51">
                  <c:v>-1118.86448852011</c:v>
                </c:pt>
                <c:pt idx="52">
                  <c:v>-1119.19599619467</c:v>
                </c:pt>
                <c:pt idx="53">
                  <c:v>-1119.516429115753</c:v>
                </c:pt>
                <c:pt idx="54">
                  <c:v>-1119.826176675058</c:v>
                </c:pt>
                <c:pt idx="55">
                  <c:v>-1120.125613329517</c:v>
                </c:pt>
                <c:pt idx="56">
                  <c:v>-1120.415099307516</c:v>
                </c:pt>
                <c:pt idx="57">
                  <c:v>-1120.694981273664</c:v>
                </c:pt>
                <c:pt idx="58">
                  <c:v>-1120.965592954672</c:v>
                </c:pt>
                <c:pt idx="59">
                  <c:v>-1121.22725572858</c:v>
                </c:pt>
                <c:pt idx="60">
                  <c:v>-1121.480279179883</c:v>
                </c:pt>
                <c:pt idx="61">
                  <c:v>-1121.724961622738</c:v>
                </c:pt>
                <c:pt idx="62">
                  <c:v>-1121.9615905943</c:v>
                </c:pt>
                <c:pt idx="63">
                  <c:v>-1122.190443320345</c:v>
                </c:pt>
                <c:pt idx="64">
                  <c:v>-1122.411787154775</c:v>
                </c:pt>
                <c:pt idx="65">
                  <c:v>-1122.625879995096</c:v>
                </c:pt>
                <c:pt idx="66">
                  <c:v>-1122.832970675121</c:v>
                </c:pt>
                <c:pt idx="67">
                  <c:v>-1123.033299336777</c:v>
                </c:pt>
                <c:pt idx="68">
                  <c:v>-1123.227097782095</c:v>
                </c:pt>
                <c:pt idx="69">
                  <c:v>-1123.414589806926</c:v>
                </c:pt>
                <c:pt idx="70">
                  <c:v>-1123.59599151745</c:v>
                </c:pt>
                <c:pt idx="71">
                  <c:v>-1123.771511630712</c:v>
                </c:pt>
                <c:pt idx="72">
                  <c:v>-1123.941351760033</c:v>
                </c:pt>
                <c:pt idx="73">
                  <c:v>-1124.105706686631</c:v>
                </c:pt>
                <c:pt idx="74">
                  <c:v>-1124.264764617827</c:v>
                </c:pt>
                <c:pt idx="75">
                  <c:v>-1124.41870743315</c:v>
                </c:pt>
                <c:pt idx="76">
                  <c:v>-1124.56771091879</c:v>
                </c:pt>
                <c:pt idx="77">
                  <c:v>-1124.71194499125</c:v>
                </c:pt>
                <c:pt idx="78">
                  <c:v>-1124.851573910812</c:v>
                </c:pt>
                <c:pt idx="79">
                  <c:v>-1124.986756485454</c:v>
                </c:pt>
                <c:pt idx="80">
                  <c:v>-1125.11764626567</c:v>
                </c:pt>
                <c:pt idx="81">
                  <c:v>-1125.244391730968</c:v>
                </c:pt>
                <c:pt idx="82">
                  <c:v>-1125.367136468234</c:v>
                </c:pt>
                <c:pt idx="83">
                  <c:v>-1125.486019342603</c:v>
                </c:pt>
                <c:pt idx="84">
                  <c:v>-1125.601174661166</c:v>
                </c:pt>
                <c:pt idx="85">
                  <c:v>-1125.71273233007</c:v>
                </c:pt>
                <c:pt idx="86">
                  <c:v>-1125.820818005097</c:v>
                </c:pt>
                <c:pt idx="87">
                  <c:v>-1125.92555323626</c:v>
                </c:pt>
                <c:pt idx="88">
                  <c:v>-1126.027055606741</c:v>
                </c:pt>
                <c:pt idx="89">
                  <c:v>-1126.125438866321</c:v>
                </c:pt>
                <c:pt idx="90">
                  <c:v>-1126.220813059714</c:v>
                </c:pt>
                <c:pt idx="91">
                  <c:v>-1126.313284650001</c:v>
                </c:pt>
                <c:pt idx="92">
                  <c:v>-1126.402956637423</c:v>
                </c:pt>
                <c:pt idx="93">
                  <c:v>-1126.489928673636</c:v>
                </c:pt>
                <c:pt idx="94">
                  <c:v>-1126.574297171996</c:v>
                </c:pt>
                <c:pt idx="95">
                  <c:v>-1126.656155413493</c:v>
                </c:pt>
                <c:pt idx="96">
                  <c:v>-1126.735593649162</c:v>
                </c:pt>
                <c:pt idx="97">
                  <c:v>-1126.812699198636</c:v>
                </c:pt>
                <c:pt idx="98">
                  <c:v>-1126.88755654519</c:v>
                </c:pt>
                <c:pt idx="99">
                  <c:v>-1126.960247427614</c:v>
                </c:pt>
                <c:pt idx="100">
                  <c:v>-1127.030850928651</c:v>
                </c:pt>
                <c:pt idx="101">
                  <c:v>-1127.099443560623</c:v>
                </c:pt>
                <c:pt idx="102">
                  <c:v>-1127.166099347825</c:v>
                </c:pt>
                <c:pt idx="103">
                  <c:v>-1127.230889906343</c:v>
                </c:pt>
                <c:pt idx="104">
                  <c:v>-1127.293884521074</c:v>
                </c:pt>
                <c:pt idx="105">
                  <c:v>-1127.355150220184</c:v>
                </c:pt>
                <c:pt idx="106">
                  <c:v>-1127.414751846947</c:v>
                </c:pt>
                <c:pt idx="107">
                  <c:v>-1127.472752129437</c:v>
                </c:pt>
                <c:pt idx="108">
                  <c:v>-1127.529211747638</c:v>
                </c:pt>
                <c:pt idx="109">
                  <c:v>-1127.584189398574</c:v>
                </c:pt>
                <c:pt idx="110">
                  <c:v>-1127.637741859118</c:v>
                </c:pt>
                <c:pt idx="111">
                  <c:v>-1127.689924046932</c:v>
                </c:pt>
                <c:pt idx="112">
                  <c:v>-1127.740789079264</c:v>
                </c:pt>
                <c:pt idx="113">
                  <c:v>-1127.79038832994</c:v>
                </c:pt>
                <c:pt idx="114">
                  <c:v>-1127.83877148448</c:v>
                </c:pt>
                <c:pt idx="115">
                  <c:v>-1127.885986593479</c:v>
                </c:pt>
                <c:pt idx="116">
                  <c:v>-1127.932080124247</c:v>
                </c:pt>
                <c:pt idx="117">
                  <c:v>-1127.977097010786</c:v>
                </c:pt>
                <c:pt idx="118">
                  <c:v>-1128.021080702238</c:v>
                </c:pt>
                <c:pt idx="119">
                  <c:v>-1128.064073209705</c:v>
                </c:pt>
              </c:numCache>
            </c:numRef>
          </c:yVal>
          <c:smooth val="0"/>
          <c:extLst xmlns:c16r2="http://schemas.microsoft.com/office/drawing/2015/06/chart">
            <c:ext xmlns:c16="http://schemas.microsoft.com/office/drawing/2014/chart" uri="{C3380CC4-5D6E-409C-BE32-E72D297353CC}">
              <c16:uniqueId val="{00000001-B5F1-4CF4-BB6C-85A641F69B6F}"/>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1091.674653392671</c:v>
                </c:pt>
                <c:pt idx="2">
                  <c:v>-1089.32064716764</c:v>
                </c:pt>
                <c:pt idx="3">
                  <c:v>-1087.810130350575</c:v>
                </c:pt>
                <c:pt idx="4">
                  <c:v>-1086.89867323</c:v>
                </c:pt>
                <c:pt idx="5">
                  <c:v>-1086.459100008859</c:v>
                </c:pt>
                <c:pt idx="6">
                  <c:v>-1086.393337589918</c:v>
                </c:pt>
                <c:pt idx="7">
                  <c:v>-1086.625566529921</c:v>
                </c:pt>
                <c:pt idx="8">
                  <c:v>-1087.097162855738</c:v>
                </c:pt>
                <c:pt idx="9">
                  <c:v>-1087.76278248673</c:v>
                </c:pt>
                <c:pt idx="10">
                  <c:v>-1088.587330292401</c:v>
                </c:pt>
                <c:pt idx="11">
                  <c:v>-1089.54361474736</c:v>
                </c:pt>
                <c:pt idx="12">
                  <c:v>-1090.610533864568</c:v>
                </c:pt>
                <c:pt idx="13">
                  <c:v>-1091.771672758063</c:v>
                </c:pt>
                <c:pt idx="14">
                  <c:v>-1093.01789012106</c:v>
                </c:pt>
                <c:pt idx="15">
                  <c:v>-1094.229001934717</c:v>
                </c:pt>
                <c:pt idx="16">
                  <c:v>-1095.402444672174</c:v>
                </c:pt>
                <c:pt idx="17">
                  <c:v>-1096.537402886232</c:v>
                </c:pt>
                <c:pt idx="18">
                  <c:v>-1097.633714634612</c:v>
                </c:pt>
                <c:pt idx="19">
                  <c:v>-1098.691696918489</c:v>
                </c:pt>
                <c:pt idx="20">
                  <c:v>-1099.712012638654</c:v>
                </c:pt>
                <c:pt idx="21">
                  <c:v>-1100.695569063595</c:v>
                </c:pt>
                <c:pt idx="22">
                  <c:v>-1101.643440632698</c:v>
                </c:pt>
                <c:pt idx="23">
                  <c:v>-1102.556810528095</c:v>
                </c:pt>
                <c:pt idx="24">
                  <c:v>-1103.436926703591</c:v>
                </c:pt>
                <c:pt idx="25">
                  <c:v>-1104.285069032852</c:v>
                </c:pt>
                <c:pt idx="26">
                  <c:v>-1105.102524994356</c:v>
                </c:pt>
                <c:pt idx="27">
                  <c:v>-1105.890578353486</c:v>
                </c:pt>
                <c:pt idx="28">
                  <c:v>-1106.650296425567</c:v>
                </c:pt>
                <c:pt idx="29">
                  <c:v>-1107.382729678135</c:v>
                </c:pt>
                <c:pt idx="30">
                  <c:v>-1108.088905960278</c:v>
                </c:pt>
                <c:pt idx="31">
                  <c:v>-1108.769825050447</c:v>
                </c:pt>
                <c:pt idx="32">
                  <c:v>-1109.426455093642</c:v>
                </c:pt>
                <c:pt idx="33">
                  <c:v>-1110.059730458717</c:v>
                </c:pt>
                <c:pt idx="34">
                  <c:v>-1110.670550650262</c:v>
                </c:pt>
                <c:pt idx="35">
                  <c:v>-1111.259779995878</c:v>
                </c:pt>
                <c:pt idx="36">
                  <c:v>-1111.828247895039</c:v>
                </c:pt>
                <c:pt idx="37">
                  <c:v>-1112.376749467716</c:v>
                </c:pt>
                <c:pt idx="38">
                  <c:v>-1112.9060464793</c:v>
                </c:pt>
                <c:pt idx="39">
                  <c:v>-1113.416868449582</c:v>
                </c:pt>
                <c:pt idx="40">
                  <c:v>-1113.909913887412</c:v>
                </c:pt>
                <c:pt idx="41">
                  <c:v>-1114.385851236882</c:v>
                </c:pt>
                <c:pt idx="42">
                  <c:v>-1114.84532022494</c:v>
                </c:pt>
                <c:pt idx="43">
                  <c:v>-1115.288933206804</c:v>
                </c:pt>
                <c:pt idx="44">
                  <c:v>-1115.717276485218</c:v>
                </c:pt>
                <c:pt idx="45">
                  <c:v>-1116.130911590575</c:v>
                </c:pt>
                <c:pt idx="46">
                  <c:v>-1116.530376513259</c:v>
                </c:pt>
                <c:pt idx="47">
                  <c:v>-1116.916186882925</c:v>
                </c:pt>
                <c:pt idx="48">
                  <c:v>-1117.28883709182</c:v>
                </c:pt>
                <c:pt idx="49">
                  <c:v>-1117.648801360887</c:v>
                </c:pt>
                <c:pt idx="50">
                  <c:v>-1117.996534749247</c:v>
                </c:pt>
                <c:pt idx="51">
                  <c:v>-1118.332474107607</c:v>
                </c:pt>
                <c:pt idx="52">
                  <c:v>-1118.657038977966</c:v>
                </c:pt>
                <c:pt idx="53">
                  <c:v>-1118.970632441251</c:v>
                </c:pt>
                <c:pt idx="54">
                  <c:v>-1119.273641915053</c:v>
                </c:pt>
                <c:pt idx="55">
                  <c:v>-1119.566439904531</c:v>
                </c:pt>
                <c:pt idx="56">
                  <c:v>-1119.849384709218</c:v>
                </c:pt>
                <c:pt idx="57">
                  <c:v>-1120.122821088116</c:v>
                </c:pt>
                <c:pt idx="58">
                  <c:v>-1120.387080885972</c:v>
                </c:pt>
                <c:pt idx="59">
                  <c:v>-1120.642483622847</c:v>
                </c:pt>
                <c:pt idx="60">
                  <c:v>-1120.889337049506</c:v>
                </c:pt>
                <c:pt idx="61">
                  <c:v>-1121.127937670844</c:v>
                </c:pt>
                <c:pt idx="62">
                  <c:v>-1121.358571239547</c:v>
                </c:pt>
                <c:pt idx="63">
                  <c:v>-1121.581513221783</c:v>
                </c:pt>
                <c:pt idx="64">
                  <c:v>-1121.797029236932</c:v>
                </c:pt>
                <c:pt idx="65">
                  <c:v>-1122.005375473211</c:v>
                </c:pt>
                <c:pt idx="66">
                  <c:v>-1122.206799080395</c:v>
                </c:pt>
                <c:pt idx="67">
                  <c:v>-1122.401538541792</c:v>
                </c:pt>
                <c:pt idx="68">
                  <c:v>-1122.589824026236</c:v>
                </c:pt>
                <c:pt idx="69">
                  <c:v>-1122.771877721832</c:v>
                </c:pt>
                <c:pt idx="70">
                  <c:v>-1122.947914152472</c:v>
                </c:pt>
                <c:pt idx="71">
                  <c:v>-1123.118140478389</c:v>
                </c:pt>
                <c:pt idx="72">
                  <c:v>-1123.2827567815</c:v>
                </c:pt>
                <c:pt idx="73">
                  <c:v>-1123.44195633697</c:v>
                </c:pt>
                <c:pt idx="74">
                  <c:v>-1123.595925871381</c:v>
                </c:pt>
                <c:pt idx="75">
                  <c:v>-1123.744845808735</c:v>
                </c:pt>
                <c:pt idx="76">
                  <c:v>-1123.888890504801</c:v>
                </c:pt>
                <c:pt idx="77">
                  <c:v>-1124.02822847063</c:v>
                </c:pt>
                <c:pt idx="78">
                  <c:v>-1124.16302258593</c:v>
                </c:pt>
                <c:pt idx="79">
                  <c:v>-1124.293430302831</c:v>
                </c:pt>
                <c:pt idx="80">
                  <c:v>-1124.419603840553</c:v>
                </c:pt>
                <c:pt idx="81">
                  <c:v>-1124.54169037167</c:v>
                </c:pt>
                <c:pt idx="82">
                  <c:v>-1124.659832200381</c:v>
                </c:pt>
                <c:pt idx="83">
                  <c:v>-1124.774166933141</c:v>
                </c:pt>
                <c:pt idx="84">
                  <c:v>-1124.88482764221</c:v>
                </c:pt>
                <c:pt idx="85">
                  <c:v>-1124.99194302252</c:v>
                </c:pt>
                <c:pt idx="86">
                  <c:v>-1125.095637541977</c:v>
                </c:pt>
                <c:pt idx="87">
                  <c:v>-1125.196031585969</c:v>
                </c:pt>
                <c:pt idx="88">
                  <c:v>-1125.293241595969</c:v>
                </c:pt>
                <c:pt idx="89">
                  <c:v>-1125.387380202745</c:v>
                </c:pt>
                <c:pt idx="90">
                  <c:v>-1125.478556354501</c:v>
                </c:pt>
                <c:pt idx="91">
                  <c:v>-1125.566875439992</c:v>
                </c:pt>
                <c:pt idx="92">
                  <c:v>-1125.652439407073</c:v>
                </c:pt>
                <c:pt idx="93">
                  <c:v>-1125.735346876787</c:v>
                </c:pt>
                <c:pt idx="94">
                  <c:v>-1125.81569325323</c:v>
                </c:pt>
                <c:pt idx="95">
                  <c:v>-1125.893570829387</c:v>
                </c:pt>
                <c:pt idx="96">
                  <c:v>-1125.969068889131</c:v>
                </c:pt>
                <c:pt idx="97">
                  <c:v>-1126.042273805528</c:v>
                </c:pt>
                <c:pt idx="98">
                  <c:v>-1126.113269135731</c:v>
                </c:pt>
                <c:pt idx="99">
                  <c:v>-1126.182135712406</c:v>
                </c:pt>
                <c:pt idx="100">
                  <c:v>-1126.248951732006</c:v>
                </c:pt>
                <c:pt idx="101">
                  <c:v>-1126.313792840014</c:v>
                </c:pt>
                <c:pt idx="102">
                  <c:v>-1126.376732213168</c:v>
                </c:pt>
                <c:pt idx="103">
                  <c:v>-1126.43784063893</c:v>
                </c:pt>
                <c:pt idx="104">
                  <c:v>-1126.497186592198</c:v>
                </c:pt>
                <c:pt idx="105">
                  <c:v>-1126.554836309508</c:v>
                </c:pt>
                <c:pt idx="106">
                  <c:v>-1126.610853860628</c:v>
                </c:pt>
                <c:pt idx="107">
                  <c:v>-1126.665301217861</c:v>
                </c:pt>
                <c:pt idx="108">
                  <c:v>-1126.718238322988</c:v>
                </c:pt>
                <c:pt idx="109">
                  <c:v>-1126.769723152</c:v>
                </c:pt>
                <c:pt idx="110">
                  <c:v>-1126.819811777728</c:v>
                </c:pt>
                <c:pt idx="111">
                  <c:v>-1126.868558430404</c:v>
                </c:pt>
                <c:pt idx="112">
                  <c:v>-1126.916015556235</c:v>
                </c:pt>
                <c:pt idx="113">
                  <c:v>-1126.962233874088</c:v>
                </c:pt>
                <c:pt idx="114">
                  <c:v>-1127.00726243034</c:v>
                </c:pt>
                <c:pt idx="115">
                  <c:v>-1127.051148651983</c:v>
                </c:pt>
                <c:pt idx="116">
                  <c:v>-1127.093938397942</c:v>
                </c:pt>
                <c:pt idx="117">
                  <c:v>-1127.135676008831</c:v>
                </c:pt>
                <c:pt idx="118">
                  <c:v>-1127.176404355101</c:v>
                </c:pt>
                <c:pt idx="119">
                  <c:v>-1127.216164883634</c:v>
                </c:pt>
              </c:numCache>
            </c:numRef>
          </c:yVal>
          <c:smooth val="0"/>
          <c:extLst xmlns:c16r2="http://schemas.microsoft.com/office/drawing/2015/06/chart">
            <c:ext xmlns:c16="http://schemas.microsoft.com/office/drawing/2014/chart" uri="{C3380CC4-5D6E-409C-BE32-E72D297353CC}">
              <c16:uniqueId val="{00000002-B5F1-4CF4-BB6C-85A641F69B6F}"/>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1091.674653392671</c:v>
                </c:pt>
                <c:pt idx="2">
                  <c:v>-1089.335041452036</c:v>
                </c:pt>
                <c:pt idx="3">
                  <c:v>-1087.83833952458</c:v>
                </c:pt>
                <c:pt idx="4">
                  <c:v>-1086.939702499727</c:v>
                </c:pt>
                <c:pt idx="5">
                  <c:v>-1086.511507389747</c:v>
                </c:pt>
                <c:pt idx="6">
                  <c:v>-1086.455212665496</c:v>
                </c:pt>
                <c:pt idx="7">
                  <c:v>-1086.694530213324</c:v>
                </c:pt>
                <c:pt idx="8">
                  <c:v>-1087.170381876127</c:v>
                </c:pt>
                <c:pt idx="9">
                  <c:v>-1087.836993829158</c:v>
                </c:pt>
                <c:pt idx="10">
                  <c:v>-1088.658872034121</c:v>
                </c:pt>
                <c:pt idx="11">
                  <c:v>-1089.60846066309</c:v>
                </c:pt>
                <c:pt idx="12">
                  <c:v>-1090.664329879572</c:v>
                </c:pt>
                <c:pt idx="13">
                  <c:v>-1091.809773864392</c:v>
                </c:pt>
                <c:pt idx="14">
                  <c:v>-1093.035394712308</c:v>
                </c:pt>
                <c:pt idx="15">
                  <c:v>-1094.220921476164</c:v>
                </c:pt>
                <c:pt idx="16">
                  <c:v>-1095.364467496482</c:v>
                </c:pt>
                <c:pt idx="17">
                  <c:v>-1096.465779949292</c:v>
                </c:pt>
                <c:pt idx="18">
                  <c:v>-1097.525201150856</c:v>
                </c:pt>
                <c:pt idx="19">
                  <c:v>-1098.543500350534</c:v>
                </c:pt>
                <c:pt idx="20">
                  <c:v>-1099.521746166225</c:v>
                </c:pt>
                <c:pt idx="21">
                  <c:v>-1100.461209863755</c:v>
                </c:pt>
                <c:pt idx="22">
                  <c:v>-1101.363292400398</c:v>
                </c:pt>
                <c:pt idx="23">
                  <c:v>-1102.229469747275</c:v>
                </c:pt>
                <c:pt idx="24">
                  <c:v>-1103.061252246767</c:v>
                </c:pt>
                <c:pt idx="25">
                  <c:v>-1103.86015472436</c:v>
                </c:pt>
                <c:pt idx="26">
                  <c:v>-1104.627674819647</c:v>
                </c:pt>
                <c:pt idx="27">
                  <c:v>-1105.365284034204</c:v>
                </c:pt>
                <c:pt idx="28">
                  <c:v>-1106.074217326168</c:v>
                </c:pt>
                <c:pt idx="29">
                  <c:v>-1106.755676249035</c:v>
                </c:pt>
                <c:pt idx="30">
                  <c:v>-1107.410824529048</c:v>
                </c:pt>
                <c:pt idx="31">
                  <c:v>-1108.040783931338</c:v>
                </c:pt>
                <c:pt idx="32">
                  <c:v>-1108.646631895575</c:v>
                </c:pt>
                <c:pt idx="33">
                  <c:v>-1109.229400484131</c:v>
                </c:pt>
                <c:pt idx="34">
                  <c:v>-1109.790076288664</c:v>
                </c:pt>
                <c:pt idx="35">
                  <c:v>-1110.329601025336</c:v>
                </c:pt>
                <c:pt idx="36">
                  <c:v>-1110.848872613933</c:v>
                </c:pt>
                <c:pt idx="37">
                  <c:v>-1111.348746586114</c:v>
                </c:pt>
                <c:pt idx="38">
                  <c:v>-1111.830037706372</c:v>
                </c:pt>
                <c:pt idx="39">
                  <c:v>-1112.29352171901</c:v>
                </c:pt>
                <c:pt idx="40">
                  <c:v>-1112.739937168335</c:v>
                </c:pt>
                <c:pt idx="41">
                  <c:v>-1113.169986882713</c:v>
                </c:pt>
                <c:pt idx="42">
                  <c:v>-1113.584339819605</c:v>
                </c:pt>
                <c:pt idx="43">
                  <c:v>-1113.98363286772</c:v>
                </c:pt>
                <c:pt idx="44">
                  <c:v>-1114.368472585706</c:v>
                </c:pt>
                <c:pt idx="45">
                  <c:v>-1114.739436867723</c:v>
                </c:pt>
                <c:pt idx="46">
                  <c:v>-1115.097076530081</c:v>
                </c:pt>
                <c:pt idx="47">
                  <c:v>-1115.441916816086</c:v>
                </c:pt>
                <c:pt idx="48">
                  <c:v>-1115.774458818767</c:v>
                </c:pt>
                <c:pt idx="49">
                  <c:v>-1116.095180822325</c:v>
                </c:pt>
                <c:pt idx="50">
                  <c:v>-1116.404539564581</c:v>
                </c:pt>
                <c:pt idx="51">
                  <c:v>-1116.702971423161</c:v>
                </c:pt>
                <c:pt idx="52">
                  <c:v>-1116.990893529004</c:v>
                </c:pt>
                <c:pt idx="53">
                  <c:v>-1117.268704810685</c:v>
                </c:pt>
                <c:pt idx="54">
                  <c:v>-1117.536786972825</c:v>
                </c:pt>
                <c:pt idx="55">
                  <c:v>-1117.795505412945</c:v>
                </c:pt>
                <c:pt idx="56">
                  <c:v>-1118.045210080792</c:v>
                </c:pt>
                <c:pt idx="57">
                  <c:v>-1118.286236283493</c:v>
                </c:pt>
                <c:pt idx="58">
                  <c:v>-1118.51890544019</c:v>
                </c:pt>
                <c:pt idx="59">
                  <c:v>-1118.743525789661</c:v>
                </c:pt>
                <c:pt idx="60">
                  <c:v>-1118.960393053716</c:v>
                </c:pt>
                <c:pt idx="61">
                  <c:v>-1119.169791059707</c:v>
                </c:pt>
                <c:pt idx="62">
                  <c:v>-1119.371992324941</c:v>
                </c:pt>
                <c:pt idx="63">
                  <c:v>-1119.567258605282</c:v>
                </c:pt>
                <c:pt idx="64">
                  <c:v>-1119.755841410995</c:v>
                </c:pt>
                <c:pt idx="65">
                  <c:v>-1119.937982491534</c:v>
                </c:pt>
                <c:pt idx="66">
                  <c:v>-1120.113914291727</c:v>
                </c:pt>
                <c:pt idx="67">
                  <c:v>-1120.283860381383</c:v>
                </c:pt>
                <c:pt idx="68">
                  <c:v>-1120.448035859892</c:v>
                </c:pt>
                <c:pt idx="69">
                  <c:v>-1120.606647737775</c:v>
                </c:pt>
                <c:pt idx="70">
                  <c:v>-1120.75989529667</c:v>
                </c:pt>
                <c:pt idx="71">
                  <c:v>-1120.907970429118</c:v>
                </c:pt>
                <c:pt idx="72">
                  <c:v>-1121.051057959798</c:v>
                </c:pt>
                <c:pt idx="73">
                  <c:v>-1121.189335949028</c:v>
                </c:pt>
                <c:pt idx="74">
                  <c:v>-1121.322975980118</c:v>
                </c:pt>
                <c:pt idx="75">
                  <c:v>-1121.452143431376</c:v>
                </c:pt>
                <c:pt idx="76">
                  <c:v>-1121.576997733922</c:v>
                </c:pt>
                <c:pt idx="77">
                  <c:v>-1121.697692616101</c:v>
                </c:pt>
                <c:pt idx="78">
                  <c:v>-1121.814376335466</c:v>
                </c:pt>
                <c:pt idx="79">
                  <c:v>-1121.927191899023</c:v>
                </c:pt>
                <c:pt idx="80">
                  <c:v>-1122.036277272582</c:v>
                </c:pt>
                <c:pt idx="81">
                  <c:v>-1122.14176557975</c:v>
                </c:pt>
                <c:pt idx="82">
                  <c:v>-1122.243785291412</c:v>
                </c:pt>
                <c:pt idx="83">
                  <c:v>-1122.342460405947</c:v>
                </c:pt>
                <c:pt idx="84">
                  <c:v>-1122.437910621233</c:v>
                </c:pt>
                <c:pt idx="85">
                  <c:v>-1122.530251498298</c:v>
                </c:pt>
                <c:pt idx="86">
                  <c:v>-1122.619594617721</c:v>
                </c:pt>
                <c:pt idx="87">
                  <c:v>-1122.706047728774</c:v>
                </c:pt>
                <c:pt idx="88">
                  <c:v>-1122.789714891893</c:v>
                </c:pt>
                <c:pt idx="89">
                  <c:v>-1122.870696614893</c:v>
                </c:pt>
                <c:pt idx="90">
                  <c:v>-1122.949089983151</c:v>
                </c:pt>
                <c:pt idx="91">
                  <c:v>-1123.024988784255</c:v>
                </c:pt>
                <c:pt idx="92">
                  <c:v>-1123.098483627113</c:v>
                </c:pt>
                <c:pt idx="93">
                  <c:v>-1123.169662056251</c:v>
                </c:pt>
                <c:pt idx="94">
                  <c:v>-1123.238608661257</c:v>
                </c:pt>
                <c:pt idx="95">
                  <c:v>-1123.305405181643</c:v>
                </c:pt>
                <c:pt idx="96">
                  <c:v>-1123.370130607451</c:v>
                </c:pt>
                <c:pt idx="97">
                  <c:v>-1123.432861275862</c:v>
                </c:pt>
                <c:pt idx="98">
                  <c:v>-1123.49367096372</c:v>
                </c:pt>
                <c:pt idx="99">
                  <c:v>-1123.552630976745</c:v>
                </c:pt>
                <c:pt idx="100">
                  <c:v>-1123.609810234786</c:v>
                </c:pt>
                <c:pt idx="101">
                  <c:v>-1123.665275354135</c:v>
                </c:pt>
                <c:pt idx="102">
                  <c:v>-1123.719090726518</c:v>
                </c:pt>
                <c:pt idx="103">
                  <c:v>-1123.771318594994</c:v>
                </c:pt>
                <c:pt idx="104">
                  <c:v>-1123.822019127118</c:v>
                </c:pt>
                <c:pt idx="105">
                  <c:v>-1123.87125048526</c:v>
                </c:pt>
                <c:pt idx="106">
                  <c:v>-1123.919068894342</c:v>
                </c:pt>
                <c:pt idx="107">
                  <c:v>-1123.965528707042</c:v>
                </c:pt>
                <c:pt idx="108">
                  <c:v>-1124.010682466593</c:v>
                </c:pt>
                <c:pt idx="109">
                  <c:v>-1124.05458096736</c:v>
                </c:pt>
                <c:pt idx="110">
                  <c:v>-1124.097273313135</c:v>
                </c:pt>
                <c:pt idx="111">
                  <c:v>-1124.138806973406</c:v>
                </c:pt>
                <c:pt idx="112">
                  <c:v>-1124.179227837543</c:v>
                </c:pt>
                <c:pt idx="113">
                  <c:v>-1124.21858026716</c:v>
                </c:pt>
                <c:pt idx="114">
                  <c:v>-1124.25690714652</c:v>
                </c:pt>
                <c:pt idx="115">
                  <c:v>-1124.294249931201</c:v>
                </c:pt>
                <c:pt idx="116">
                  <c:v>-1124.330648695151</c:v>
                </c:pt>
                <c:pt idx="117">
                  <c:v>-1124.366142175932</c:v>
                </c:pt>
                <c:pt idx="118">
                  <c:v>-1124.400767818632</c:v>
                </c:pt>
                <c:pt idx="119">
                  <c:v>-1124.434561818041</c:v>
                </c:pt>
              </c:numCache>
            </c:numRef>
          </c:yVal>
          <c:smooth val="0"/>
          <c:extLst xmlns:c16r2="http://schemas.microsoft.com/office/drawing/2015/06/chart">
            <c:ext xmlns:c16="http://schemas.microsoft.com/office/drawing/2014/chart" uri="{C3380CC4-5D6E-409C-BE32-E72D297353CC}">
              <c16:uniqueId val="{00000003-B5F1-4CF4-BB6C-85A641F69B6F}"/>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1091.674653392671</c:v>
                </c:pt>
                <c:pt idx="2">
                  <c:v>-1089.330438660385</c:v>
                </c:pt>
                <c:pt idx="3">
                  <c:v>-1087.823837370703</c:v>
                </c:pt>
                <c:pt idx="4">
                  <c:v>-1086.912902371871</c:v>
                </c:pt>
                <c:pt idx="5">
                  <c:v>-1086.471547957517</c:v>
                </c:pt>
                <c:pt idx="6">
                  <c:v>-1086.402547913563</c:v>
                </c:pt>
                <c:pt idx="7">
                  <c:v>-1086.630740853667</c:v>
                </c:pt>
                <c:pt idx="8">
                  <c:v>-1087.098011381018</c:v>
                </c:pt>
                <c:pt idx="9">
                  <c:v>-1087.759405461868</c:v>
                </c:pt>
                <c:pt idx="10">
                  <c:v>-1088.580123889697</c:v>
                </c:pt>
                <c:pt idx="11">
                  <c:v>-1089.533196227461</c:v>
                </c:pt>
                <c:pt idx="12">
                  <c:v>-1090.59768201629</c:v>
                </c:pt>
                <c:pt idx="13">
                  <c:v>-1091.757280465998</c:v>
                </c:pt>
                <c:pt idx="14">
                  <c:v>-1093.002923381038</c:v>
                </c:pt>
                <c:pt idx="15">
                  <c:v>-1094.214462659704</c:v>
                </c:pt>
                <c:pt idx="16">
                  <c:v>-1095.388946915209</c:v>
                </c:pt>
                <c:pt idx="17">
                  <c:v>-1096.525267994417</c:v>
                </c:pt>
                <c:pt idx="18">
                  <c:v>-1097.623028355098</c:v>
                </c:pt>
                <c:pt idx="19">
                  <c:v>-1098.682355650442</c:v>
                </c:pt>
                <c:pt idx="20">
                  <c:v>-1099.703761095338</c:v>
                </c:pt>
                <c:pt idx="21">
                  <c:v>-1100.688031063339</c:v>
                </c:pt>
                <c:pt idx="22">
                  <c:v>-1101.636144369095</c:v>
                </c:pt>
                <c:pt idx="23">
                  <c:v>-1102.549209383364</c:v>
                </c:pt>
                <c:pt idx="24">
                  <c:v>-1103.428416446586</c:v>
                </c:pt>
                <c:pt idx="25">
                  <c:v>-1104.275002069542</c:v>
                </c:pt>
                <c:pt idx="26">
                  <c:v>-1105.090222202434</c:v>
                </c:pt>
                <c:pt idx="27">
                  <c:v>-1105.875338919188</c:v>
                </c:pt>
                <c:pt idx="28">
                  <c:v>-1106.631406032106</c:v>
                </c:pt>
                <c:pt idx="29">
                  <c:v>-1107.359466437909</c:v>
                </c:pt>
                <c:pt idx="30">
                  <c:v>-1108.06054547156</c:v>
                </c:pt>
                <c:pt idx="31">
                  <c:v>-1108.735644667075</c:v>
                </c:pt>
                <c:pt idx="32">
                  <c:v>-1109.385737522163</c:v>
                </c:pt>
                <c:pt idx="33">
                  <c:v>-1110.011766778491</c:v>
                </c:pt>
                <c:pt idx="34">
                  <c:v>-1110.614642837296</c:v>
                </c:pt>
                <c:pt idx="35">
                  <c:v>-1111.195243018024</c:v>
                </c:pt>
                <c:pt idx="36">
                  <c:v>-1111.754411436781</c:v>
                </c:pt>
                <c:pt idx="37">
                  <c:v>-1112.292959333627</c:v>
                </c:pt>
                <c:pt idx="38">
                  <c:v>-1112.811665718818</c:v>
                </c:pt>
                <c:pt idx="39">
                  <c:v>-1113.311278239635</c:v>
                </c:pt>
                <c:pt idx="40">
                  <c:v>-1113.79251420474</c:v>
                </c:pt>
                <c:pt idx="41">
                  <c:v>-1114.25606134757</c:v>
                </c:pt>
                <c:pt idx="42">
                  <c:v>-1114.702579013501</c:v>
                </c:pt>
                <c:pt idx="43">
                  <c:v>-1115.132699366502</c:v>
                </c:pt>
                <c:pt idx="44">
                  <c:v>-1115.547028588564</c:v>
                </c:pt>
                <c:pt idx="45">
                  <c:v>-1115.94614805676</c:v>
                </c:pt>
                <c:pt idx="46">
                  <c:v>-1116.330615486986</c:v>
                </c:pt>
                <c:pt idx="47">
                  <c:v>-1116.700966037664</c:v>
                </c:pt>
                <c:pt idx="48">
                  <c:v>-1117.057713368682</c:v>
                </c:pt>
                <c:pt idx="49">
                  <c:v>-1117.401350653417</c:v>
                </c:pt>
                <c:pt idx="50">
                  <c:v>-1117.732351542661</c:v>
                </c:pt>
                <c:pt idx="51">
                  <c:v>-1118.051171080602</c:v>
                </c:pt>
                <c:pt idx="52">
                  <c:v>-1118.358246573727</c:v>
                </c:pt>
                <c:pt idx="53">
                  <c:v>-1118.653998413942</c:v>
                </c:pt>
                <c:pt idx="54">
                  <c:v>-1118.938830857023</c:v>
                </c:pt>
                <c:pt idx="55">
                  <c:v>-1119.213132759087</c:v>
                </c:pt>
                <c:pt idx="56">
                  <c:v>-1119.477278272869</c:v>
                </c:pt>
                <c:pt idx="57">
                  <c:v>-1119.731627506251</c:v>
                </c:pt>
                <c:pt idx="58">
                  <c:v>-1119.976527144783</c:v>
                </c:pt>
                <c:pt idx="59">
                  <c:v>-1120.212311040534</c:v>
                </c:pt>
                <c:pt idx="60">
                  <c:v>-1120.43930076905</c:v>
                </c:pt>
                <c:pt idx="61">
                  <c:v>-1120.657806156447</c:v>
                </c:pt>
                <c:pt idx="62">
                  <c:v>-1120.868125778466</c:v>
                </c:pt>
                <c:pt idx="63">
                  <c:v>-1121.070547433217</c:v>
                </c:pt>
                <c:pt idx="64">
                  <c:v>-1121.265348589121</c:v>
                </c:pt>
                <c:pt idx="65">
                  <c:v>-1121.452796809815</c:v>
                </c:pt>
                <c:pt idx="66">
                  <c:v>-1121.633150157319</c:v>
                </c:pt>
                <c:pt idx="67">
                  <c:v>-1121.806657574787</c:v>
                </c:pt>
                <c:pt idx="68">
                  <c:v>-1121.97355925019</c:v>
                </c:pt>
                <c:pt idx="69">
                  <c:v>-1122.134086962098</c:v>
                </c:pt>
                <c:pt idx="70">
                  <c:v>-1122.288464408652</c:v>
                </c:pt>
                <c:pt idx="71">
                  <c:v>-1122.436907520605</c:v>
                </c:pt>
                <c:pt idx="72">
                  <c:v>-1122.579624759685</c:v>
                </c:pt>
                <c:pt idx="73">
                  <c:v>-1122.716817402914</c:v>
                </c:pt>
                <c:pt idx="74">
                  <c:v>-1122.84867981372</c:v>
                </c:pt>
                <c:pt idx="75">
                  <c:v>-1122.975399700852</c:v>
                </c:pt>
                <c:pt idx="76">
                  <c:v>-1123.09715836544</c:v>
                </c:pt>
                <c:pt idx="77">
                  <c:v>-1123.214130937245</c:v>
                </c:pt>
                <c:pt idx="78">
                  <c:v>-1123.326486600417</c:v>
                </c:pt>
                <c:pt idx="79">
                  <c:v>-1123.434388809499</c:v>
                </c:pt>
                <c:pt idx="80">
                  <c:v>-1123.537995496205</c:v>
                </c:pt>
                <c:pt idx="81">
                  <c:v>-1123.637459267356</c:v>
                </c:pt>
                <c:pt idx="82">
                  <c:v>-1123.732927594683</c:v>
                </c:pt>
                <c:pt idx="83">
                  <c:v>-1123.824542996656</c:v>
                </c:pt>
                <c:pt idx="84">
                  <c:v>-1123.912443212925</c:v>
                </c:pt>
                <c:pt idx="85">
                  <c:v>-1123.996761371694</c:v>
                </c:pt>
                <c:pt idx="86">
                  <c:v>-1124.077626150403</c:v>
                </c:pt>
                <c:pt idx="87">
                  <c:v>-1124.155161930041</c:v>
                </c:pt>
                <c:pt idx="88">
                  <c:v>-1124.229488943452</c:v>
                </c:pt>
                <c:pt idx="89">
                  <c:v>-1124.300723417808</c:v>
                </c:pt>
                <c:pt idx="90">
                  <c:v>-1124.368977711696</c:v>
                </c:pt>
                <c:pt idx="91">
                  <c:v>-1124.434360446867</c:v>
                </c:pt>
                <c:pt idx="92">
                  <c:v>-1124.4969766351</c:v>
                </c:pt>
                <c:pt idx="93">
                  <c:v>-1124.556927800306</c:v>
                </c:pt>
                <c:pt idx="94">
                  <c:v>-1124.614312096124</c:v>
                </c:pt>
                <c:pt idx="95">
                  <c:v>-1124.66922441902</c:v>
                </c:pt>
                <c:pt idx="96">
                  <c:v>-1124.721756517527</c:v>
                </c:pt>
                <c:pt idx="97">
                  <c:v>-1124.771997097247</c:v>
                </c:pt>
                <c:pt idx="98">
                  <c:v>-1124.820031922296</c:v>
                </c:pt>
                <c:pt idx="99">
                  <c:v>-1124.865943912941</c:v>
                </c:pt>
                <c:pt idx="100">
                  <c:v>-1124.909813239923</c:v>
                </c:pt>
                <c:pt idx="101">
                  <c:v>-1124.951717415301</c:v>
                </c:pt>
                <c:pt idx="102">
                  <c:v>-1124.991731380222</c:v>
                </c:pt>
                <c:pt idx="103">
                  <c:v>-1125.029927589516</c:v>
                </c:pt>
                <c:pt idx="104">
                  <c:v>-1125.066376093517</c:v>
                </c:pt>
                <c:pt idx="105">
                  <c:v>-1125.101144616867</c:v>
                </c:pt>
                <c:pt idx="106">
                  <c:v>-1125.134298634734</c:v>
                </c:pt>
                <c:pt idx="107">
                  <c:v>-1125.165901446398</c:v>
                </c:pt>
                <c:pt idx="108">
                  <c:v>-1125.19601424635</c:v>
                </c:pt>
                <c:pt idx="109">
                  <c:v>-1125.224696192843</c:v>
                </c:pt>
                <c:pt idx="110">
                  <c:v>-1125.25200447438</c:v>
                </c:pt>
                <c:pt idx="111">
                  <c:v>-1125.277994373708</c:v>
                </c:pt>
                <c:pt idx="112">
                  <c:v>-1125.302719329819</c:v>
                </c:pt>
                <c:pt idx="113">
                  <c:v>-1125.326230997889</c:v>
                </c:pt>
                <c:pt idx="114">
                  <c:v>-1125.34857930708</c:v>
                </c:pt>
                <c:pt idx="115">
                  <c:v>-1125.36981251659</c:v>
                </c:pt>
                <c:pt idx="116">
                  <c:v>-1125.389977269726</c:v>
                </c:pt>
                <c:pt idx="117">
                  <c:v>-1125.409118646294</c:v>
                </c:pt>
                <c:pt idx="118">
                  <c:v>-1125.427280213138</c:v>
                </c:pt>
                <c:pt idx="119">
                  <c:v>-1125.444504073133</c:v>
                </c:pt>
              </c:numCache>
            </c:numRef>
          </c:yVal>
          <c:smooth val="0"/>
          <c:extLst xmlns:c16r2="http://schemas.microsoft.com/office/drawing/2015/06/chart">
            <c:ext xmlns:c16="http://schemas.microsoft.com/office/drawing/2014/chart" uri="{C3380CC4-5D6E-409C-BE32-E72D297353CC}">
              <c16:uniqueId val="{00000004-B5F1-4CF4-BB6C-85A641F69B6F}"/>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1091.674653392671</c:v>
                </c:pt>
                <c:pt idx="2">
                  <c:v>-1088.809445001742</c:v>
                </c:pt>
                <c:pt idx="3">
                  <c:v>-1086.774077648985</c:v>
                </c:pt>
                <c:pt idx="4">
                  <c:v>-1085.324909101455</c:v>
                </c:pt>
                <c:pt idx="5">
                  <c:v>-1084.335750237075</c:v>
                </c:pt>
                <c:pt idx="6">
                  <c:v>-1083.709387956831</c:v>
                </c:pt>
                <c:pt idx="7">
                  <c:v>-1083.370761567308</c:v>
                </c:pt>
                <c:pt idx="8">
                  <c:v>-1083.261925428178</c:v>
                </c:pt>
                <c:pt idx="9">
                  <c:v>-1083.338149509713</c:v>
                </c:pt>
                <c:pt idx="10">
                  <c:v>-1083.564900934052</c:v>
                </c:pt>
                <c:pt idx="11">
                  <c:v>-1083.915508282411</c:v>
                </c:pt>
                <c:pt idx="12">
                  <c:v>-1084.369354988088</c:v>
                </c:pt>
                <c:pt idx="13">
                  <c:v>-1084.910482663941</c:v>
                </c:pt>
                <c:pt idx="14">
                  <c:v>-1085.53019420015</c:v>
                </c:pt>
                <c:pt idx="15">
                  <c:v>-1086.140679838376</c:v>
                </c:pt>
                <c:pt idx="16">
                  <c:v>-1086.73684924081</c:v>
                </c:pt>
                <c:pt idx="17">
                  <c:v>-1087.315948419662</c:v>
                </c:pt>
                <c:pt idx="18">
                  <c:v>-1087.876211900057</c:v>
                </c:pt>
                <c:pt idx="19">
                  <c:v>-1088.416613518366</c:v>
                </c:pt>
                <c:pt idx="20">
                  <c:v>-1088.936676330395</c:v>
                </c:pt>
                <c:pt idx="21">
                  <c:v>-1089.436327171723</c:v>
                </c:pt>
                <c:pt idx="22">
                  <c:v>-1089.915785654677</c:v>
                </c:pt>
                <c:pt idx="23">
                  <c:v>-1090.375479699058</c:v>
                </c:pt>
                <c:pt idx="24">
                  <c:v>-1090.81598148858</c:v>
                </c:pt>
                <c:pt idx="25">
                  <c:v>-1091.237959133588</c:v>
                </c:pt>
                <c:pt idx="26">
                  <c:v>-1091.642140395571</c:v>
                </c:pt>
                <c:pt idx="27">
                  <c:v>-1092.029290418868</c:v>
                </c:pt>
                <c:pt idx="28">
                  <c:v>-1092.400085797082</c:v>
                </c:pt>
                <c:pt idx="29">
                  <c:v>-1092.755206907528</c:v>
                </c:pt>
                <c:pt idx="30">
                  <c:v>-1093.095328740892</c:v>
                </c:pt>
                <c:pt idx="31">
                  <c:v>-1093.421113111384</c:v>
                </c:pt>
                <c:pt idx="32">
                  <c:v>-1093.733203277385</c:v>
                </c:pt>
                <c:pt idx="33">
                  <c:v>-1094.032220381752</c:v>
                </c:pt>
                <c:pt idx="34">
                  <c:v>-1094.31876125277</c:v>
                </c:pt>
                <c:pt idx="35">
                  <c:v>-1094.593397214179</c:v>
                </c:pt>
                <c:pt idx="36">
                  <c:v>-1094.856673635768</c:v>
                </c:pt>
                <c:pt idx="37">
                  <c:v>-1095.10911001997</c:v>
                </c:pt>
                <c:pt idx="38">
                  <c:v>-1095.35120046926</c:v>
                </c:pt>
                <c:pt idx="39">
                  <c:v>-1095.583414416873</c:v>
                </c:pt>
                <c:pt idx="40">
                  <c:v>-1095.80619753883</c:v>
                </c:pt>
                <c:pt idx="41">
                  <c:v>-1096.019972637696</c:v>
                </c:pt>
                <c:pt idx="42">
                  <c:v>-1096.22514072833</c:v>
                </c:pt>
                <c:pt idx="43">
                  <c:v>-1096.422082149744</c:v>
                </c:pt>
                <c:pt idx="44">
                  <c:v>-1096.611157674601</c:v>
                </c:pt>
                <c:pt idx="45">
                  <c:v>-1096.792709597568</c:v>
                </c:pt>
                <c:pt idx="46">
                  <c:v>-1096.96706279041</c:v>
                </c:pt>
                <c:pt idx="47">
                  <c:v>-1097.134525714893</c:v>
                </c:pt>
                <c:pt idx="48">
                  <c:v>-1097.295391388772</c:v>
                </c:pt>
                <c:pt idx="49">
                  <c:v>-1097.449938301772</c:v>
                </c:pt>
                <c:pt idx="50">
                  <c:v>-1097.598431280498</c:v>
                </c:pt>
                <c:pt idx="51">
                  <c:v>-1097.741122302556</c:v>
                </c:pt>
                <c:pt idx="52">
                  <c:v>-1097.878251260667</c:v>
                </c:pt>
                <c:pt idx="53">
                  <c:v>-1098.010046678552</c:v>
                </c:pt>
                <c:pt idx="54">
                  <c:v>-1098.136726380526</c:v>
                </c:pt>
                <c:pt idx="55">
                  <c:v>-1098.258498117106</c:v>
                </c:pt>
                <c:pt idx="56">
                  <c:v>-1098.375560148994</c:v>
                </c:pt>
                <c:pt idx="57">
                  <c:v>-1098.488101792096</c:v>
                </c:pt>
                <c:pt idx="58">
                  <c:v>-1098.596303925926</c:v>
                </c:pt>
                <c:pt idx="59">
                  <c:v>-1098.700339467672</c:v>
                </c:pt>
                <c:pt idx="60">
                  <c:v>-1098.800373814378</c:v>
                </c:pt>
                <c:pt idx="61">
                  <c:v>-1098.896565255385</c:v>
                </c:pt>
                <c:pt idx="62">
                  <c:v>-1098.98906535716</c:v>
                </c:pt>
                <c:pt idx="63">
                  <c:v>-1099.07801932237</c:v>
                </c:pt>
                <c:pt idx="64">
                  <c:v>-1099.163566325242</c:v>
                </c:pt>
                <c:pt idx="65">
                  <c:v>-1099.245839824776</c:v>
                </c:pt>
                <c:pt idx="66">
                  <c:v>-1099.324967857508</c:v>
                </c:pt>
                <c:pt idx="67">
                  <c:v>-1099.401073311295</c:v>
                </c:pt>
                <c:pt idx="68">
                  <c:v>-1099.474274181601</c:v>
                </c:pt>
                <c:pt idx="69">
                  <c:v>-1099.544683811338</c:v>
                </c:pt>
                <c:pt idx="70">
                  <c:v>-1099.612411115835</c:v>
                </c:pt>
                <c:pt idx="71">
                  <c:v>-1099.67756079368</c:v>
                </c:pt>
                <c:pt idx="72">
                  <c:v>-1099.740233524655</c:v>
                </c:pt>
                <c:pt idx="73">
                  <c:v>-1099.80052615572</c:v>
                </c:pt>
                <c:pt idx="74">
                  <c:v>-1099.858531875736</c:v>
                </c:pt>
                <c:pt idx="75">
                  <c:v>-1099.914340379983</c:v>
                </c:pt>
                <c:pt idx="76">
                  <c:v>-1099.968038024981</c:v>
                </c:pt>
                <c:pt idx="77">
                  <c:v>-1100.019707974512</c:v>
                </c:pt>
                <c:pt idx="78">
                  <c:v>-1100.069430337247</c:v>
                </c:pt>
                <c:pt idx="79">
                  <c:v>-1100.117282296782</c:v>
                </c:pt>
                <c:pt idx="80">
                  <c:v>-1100.163338234351</c:v>
                </c:pt>
                <c:pt idx="81">
                  <c:v>-1100.207669845302</c:v>
                </c:pt>
                <c:pt idx="82">
                  <c:v>-1100.250346248515</c:v>
                </c:pt>
                <c:pt idx="83">
                  <c:v>-1100.291434091087</c:v>
                </c:pt>
                <c:pt idx="84">
                  <c:v>-1100.330997646852</c:v>
                </c:pt>
                <c:pt idx="85">
                  <c:v>-1100.369098910109</c:v>
                </c:pt>
                <c:pt idx="86">
                  <c:v>-1100.405797684682</c:v>
                </c:pt>
                <c:pt idx="87">
                  <c:v>-1100.441151668525</c:v>
                </c:pt>
                <c:pt idx="88">
                  <c:v>-1100.475216534171</c:v>
                </c:pt>
                <c:pt idx="89">
                  <c:v>-1100.508046005441</c:v>
                </c:pt>
                <c:pt idx="90">
                  <c:v>-1100.539691930397</c:v>
                </c:pt>
                <c:pt idx="91">
                  <c:v>-1100.570204350948</c:v>
                </c:pt>
                <c:pt idx="92">
                  <c:v>-1100.599631569301</c:v>
                </c:pt>
                <c:pt idx="93">
                  <c:v>-1100.628020211439</c:v>
                </c:pt>
                <c:pt idx="94">
                  <c:v>-1100.65541528766</c:v>
                </c:pt>
                <c:pt idx="95">
                  <c:v>-1100.681860250603</c:v>
                </c:pt>
                <c:pt idx="96">
                  <c:v>-1100.70739705068</c:v>
                </c:pt>
                <c:pt idx="97">
                  <c:v>-1100.732066189183</c:v>
                </c:pt>
                <c:pt idx="98">
                  <c:v>-1100.755906769191</c:v>
                </c:pt>
                <c:pt idx="99">
                  <c:v>-1100.778956544342</c:v>
                </c:pt>
                <c:pt idx="100">
                  <c:v>-1100.801251965604</c:v>
                </c:pt>
                <c:pt idx="101">
                  <c:v>-1100.822828226184</c:v>
                </c:pt>
                <c:pt idx="102">
                  <c:v>-1100.84371930467</c:v>
                </c:pt>
                <c:pt idx="103">
                  <c:v>-1100.863958006463</c:v>
                </c:pt>
                <c:pt idx="104">
                  <c:v>-1100.883576003558</c:v>
                </c:pt>
                <c:pt idx="105">
                  <c:v>-1100.90260387294</c:v>
                </c:pt>
                <c:pt idx="106">
                  <c:v>-1100.921071133307</c:v>
                </c:pt>
                <c:pt idx="107">
                  <c:v>-1100.939006280681</c:v>
                </c:pt>
                <c:pt idx="108">
                  <c:v>-1100.956436822424</c:v>
                </c:pt>
                <c:pt idx="109">
                  <c:v>-1100.973389310282</c:v>
                </c:pt>
                <c:pt idx="110">
                  <c:v>-1100.989889371987</c:v>
                </c:pt>
                <c:pt idx="111">
                  <c:v>-1101.005961741874</c:v>
                </c:pt>
                <c:pt idx="112">
                  <c:v>-1101.02163029039</c:v>
                </c:pt>
                <c:pt idx="113">
                  <c:v>-1101.036918052469</c:v>
                </c:pt>
                <c:pt idx="114">
                  <c:v>-1101.051847255047</c:v>
                </c:pt>
                <c:pt idx="115">
                  <c:v>-1101.06643934349</c:v>
                </c:pt>
                <c:pt idx="116">
                  <c:v>-1101.080715007211</c:v>
                </c:pt>
                <c:pt idx="117">
                  <c:v>-1101.094694204396</c:v>
                </c:pt>
                <c:pt idx="118">
                  <c:v>-1101.108396185758</c:v>
                </c:pt>
                <c:pt idx="119">
                  <c:v>-1101.121839517768</c:v>
                </c:pt>
              </c:numCache>
            </c:numRef>
          </c:yVal>
          <c:smooth val="0"/>
          <c:extLst xmlns:c16r2="http://schemas.microsoft.com/office/drawing/2015/06/chart">
            <c:ext xmlns:c16="http://schemas.microsoft.com/office/drawing/2014/chart" uri="{C3380CC4-5D6E-409C-BE32-E72D297353CC}">
              <c16:uniqueId val="{00000005-B5F1-4CF4-BB6C-85A641F69B6F}"/>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1091.674653392671</c:v>
                </c:pt>
                <c:pt idx="2">
                  <c:v>-1089.387178502511</c:v>
                </c:pt>
                <c:pt idx="3">
                  <c:v>-1087.946060346592</c:v>
                </c:pt>
                <c:pt idx="4">
                  <c:v>-1087.111279094832</c:v>
                </c:pt>
                <c:pt idx="5">
                  <c:v>-1086.753332861968</c:v>
                </c:pt>
                <c:pt idx="6">
                  <c:v>-1086.77222340204</c:v>
                </c:pt>
                <c:pt idx="7">
                  <c:v>-1087.09055450737</c:v>
                </c:pt>
                <c:pt idx="8">
                  <c:v>-1087.648409920635</c:v>
                </c:pt>
                <c:pt idx="9">
                  <c:v>-1088.399386620666</c:v>
                </c:pt>
                <c:pt idx="10">
                  <c:v>-1089.307522896663</c:v>
                </c:pt>
                <c:pt idx="11">
                  <c:v>-1090.344920035248</c:v>
                </c:pt>
                <c:pt idx="12">
                  <c:v>-1091.489901618777</c:v>
                </c:pt>
                <c:pt idx="13">
                  <c:v>-1092.725589465997</c:v>
                </c:pt>
                <c:pt idx="14">
                  <c:v>-1094.042423154278</c:v>
                </c:pt>
                <c:pt idx="15">
                  <c:v>-1095.328177523108</c:v>
                </c:pt>
                <c:pt idx="16">
                  <c:v>-1096.5790850231</c:v>
                </c:pt>
                <c:pt idx="17">
                  <c:v>-1097.793638787625</c:v>
                </c:pt>
                <c:pt idx="18">
                  <c:v>-1098.971065573125</c:v>
                </c:pt>
                <c:pt idx="19">
                  <c:v>-1100.11114136668</c:v>
                </c:pt>
                <c:pt idx="20">
                  <c:v>-1101.21405069188</c:v>
                </c:pt>
                <c:pt idx="21">
                  <c:v>-1102.28027837244</c:v>
                </c:pt>
                <c:pt idx="22">
                  <c:v>-1103.310526433903</c:v>
                </c:pt>
                <c:pt idx="23">
                  <c:v>-1104.305650460396</c:v>
                </c:pt>
                <c:pt idx="24">
                  <c:v>-1105.266610998944</c:v>
                </c:pt>
                <c:pt idx="25">
                  <c:v>-1106.194436593539</c:v>
                </c:pt>
                <c:pt idx="26">
                  <c:v>-1107.090195799319</c:v>
                </c:pt>
                <c:pt idx="27">
                  <c:v>-1107.954982314441</c:v>
                </c:pt>
                <c:pt idx="28">
                  <c:v>-1108.789715638857</c:v>
                </c:pt>
                <c:pt idx="29">
                  <c:v>-1109.595319758046</c:v>
                </c:pt>
                <c:pt idx="30">
                  <c:v>-1110.372715708712</c:v>
                </c:pt>
                <c:pt idx="31">
                  <c:v>-1111.122814089511</c:v>
                </c:pt>
                <c:pt idx="32">
                  <c:v>-1111.84650966138</c:v>
                </c:pt>
                <c:pt idx="33">
                  <c:v>-1112.544677549646</c:v>
                </c:pt>
                <c:pt idx="34">
                  <c:v>-1113.218170663371</c:v>
                </c:pt>
                <c:pt idx="35">
                  <c:v>-1113.867818035375</c:v>
                </c:pt>
                <c:pt idx="36">
                  <c:v>-1114.4944238549</c:v>
                </c:pt>
                <c:pt idx="37">
                  <c:v>-1115.098767017495</c:v>
                </c:pt>
                <c:pt idx="38">
                  <c:v>-1115.681601057368</c:v>
                </c:pt>
                <c:pt idx="39">
                  <c:v>-1116.243654359379</c:v>
                </c:pt>
                <c:pt idx="40">
                  <c:v>-1116.785630582723</c:v>
                </c:pt>
                <c:pt idx="41">
                  <c:v>-1117.308208905488</c:v>
                </c:pt>
                <c:pt idx="42">
                  <c:v>-1117.812044705963</c:v>
                </c:pt>
                <c:pt idx="43">
                  <c:v>-1118.297770306875</c:v>
                </c:pt>
                <c:pt idx="44">
                  <c:v>-1118.765995751943</c:v>
                </c:pt>
                <c:pt idx="45">
                  <c:v>-1119.217309596075</c:v>
                </c:pt>
                <c:pt idx="46">
                  <c:v>-1119.65227969602</c:v>
                </c:pt>
                <c:pt idx="47">
                  <c:v>-1120.071453991215</c:v>
                </c:pt>
                <c:pt idx="48">
                  <c:v>-1120.475361268407</c:v>
                </c:pt>
                <c:pt idx="49">
                  <c:v>-1120.864511904831</c:v>
                </c:pt>
                <c:pt idx="50">
                  <c:v>-1121.239398587197</c:v>
                </c:pt>
                <c:pt idx="51">
                  <c:v>-1121.60049700425</c:v>
                </c:pt>
                <c:pt idx="52">
                  <c:v>-1121.948266512234</c:v>
                </c:pt>
                <c:pt idx="53">
                  <c:v>-1122.28315077266</c:v>
                </c:pt>
                <c:pt idx="54">
                  <c:v>-1122.605578362207</c:v>
                </c:pt>
                <c:pt idx="55">
                  <c:v>-1122.91596335578</c:v>
                </c:pt>
                <c:pt idx="56">
                  <c:v>-1123.214705883394</c:v>
                </c:pt>
                <c:pt idx="57">
                  <c:v>-1123.502192662068</c:v>
                </c:pt>
                <c:pt idx="58">
                  <c:v>-1123.778797503255</c:v>
                </c:pt>
                <c:pt idx="59">
                  <c:v>-1124.044881797483</c:v>
                </c:pt>
                <c:pt idx="60">
                  <c:v>-1124.300794976683</c:v>
                </c:pt>
                <c:pt idx="61">
                  <c:v>-1124.54687495574</c:v>
                </c:pt>
                <c:pt idx="62">
                  <c:v>-1124.783448553979</c:v>
                </c:pt>
                <c:pt idx="63">
                  <c:v>-1125.010831897998</c:v>
                </c:pt>
                <c:pt idx="64">
                  <c:v>-1125.229330806469</c:v>
                </c:pt>
                <c:pt idx="65">
                  <c:v>-1125.439241158158</c:v>
                </c:pt>
                <c:pt idx="66">
                  <c:v>-1125.640849243784</c:v>
                </c:pt>
                <c:pt idx="67">
                  <c:v>-1125.834432102914</c:v>
                </c:pt>
                <c:pt idx="68">
                  <c:v>-1126.020257846481</c:v>
                </c:pt>
                <c:pt idx="69">
                  <c:v>-1126.19858596562</c:v>
                </c:pt>
                <c:pt idx="70">
                  <c:v>-1126.369667627863</c:v>
                </c:pt>
                <c:pt idx="71">
                  <c:v>-1126.533745961082</c:v>
                </c:pt>
                <c:pt idx="72">
                  <c:v>-1126.691056325893</c:v>
                </c:pt>
                <c:pt idx="73">
                  <c:v>-1126.841826577162</c:v>
                </c:pt>
                <c:pt idx="74">
                  <c:v>-1126.986277315271</c:v>
                </c:pt>
                <c:pt idx="75">
                  <c:v>-1127.124622127303</c:v>
                </c:pt>
                <c:pt idx="76">
                  <c:v>-1127.25706781917</c:v>
                </c:pt>
                <c:pt idx="77">
                  <c:v>-1127.383814638735</c:v>
                </c:pt>
                <c:pt idx="78">
                  <c:v>-1127.505056490372</c:v>
                </c:pt>
                <c:pt idx="79">
                  <c:v>-1127.620981141867</c:v>
                </c:pt>
                <c:pt idx="80">
                  <c:v>-1127.731770423263</c:v>
                </c:pt>
                <c:pt idx="81">
                  <c:v>-1127.83760041865</c:v>
                </c:pt>
                <c:pt idx="82">
                  <c:v>-1127.938641650981</c:v>
                </c:pt>
                <c:pt idx="83">
                  <c:v>-1128.035059260204</c:v>
                </c:pt>
                <c:pt idx="84">
                  <c:v>-1128.127013175123</c:v>
                </c:pt>
                <c:pt idx="85">
                  <c:v>-1128.214658279117</c:v>
                </c:pt>
                <c:pt idx="86">
                  <c:v>-1128.298144570239</c:v>
                </c:pt>
                <c:pt idx="87">
                  <c:v>-1128.377617315527</c:v>
                </c:pt>
                <c:pt idx="88">
                  <c:v>-1128.453217200287</c:v>
                </c:pt>
                <c:pt idx="89">
                  <c:v>-1128.5250804721</c:v>
                </c:pt>
                <c:pt idx="90">
                  <c:v>-1128.593339080049</c:v>
                </c:pt>
                <c:pt idx="91">
                  <c:v>-1128.658120809261</c:v>
                </c:pt>
                <c:pt idx="92">
                  <c:v>-1128.71954941094</c:v>
                </c:pt>
                <c:pt idx="93">
                  <c:v>-1128.777744728177</c:v>
                </c:pt>
                <c:pt idx="94">
                  <c:v>-1128.832822817451</c:v>
                </c:pt>
                <c:pt idx="95">
                  <c:v>-1128.884896066389</c:v>
                </c:pt>
                <c:pt idx="96">
                  <c:v>-1128.934073307522</c:v>
                </c:pt>
                <c:pt idx="97">
                  <c:v>-1128.980459928462</c:v>
                </c:pt>
                <c:pt idx="98">
                  <c:v>-1129.024157978361</c:v>
                </c:pt>
                <c:pt idx="99">
                  <c:v>-1129.065266271326</c:v>
                </c:pt>
                <c:pt idx="100">
                  <c:v>-1129.103880486095</c:v>
                </c:pt>
                <c:pt idx="101">
                  <c:v>-1129.14009326294</c:v>
                </c:pt>
                <c:pt idx="102">
                  <c:v>-1129.173994297191</c:v>
                </c:pt>
                <c:pt idx="103">
                  <c:v>-1129.205670429998</c:v>
                </c:pt>
                <c:pt idx="104">
                  <c:v>-1129.235205736317</c:v>
                </c:pt>
                <c:pt idx="105">
                  <c:v>-1129.262681609893</c:v>
                </c:pt>
                <c:pt idx="106">
                  <c:v>-1129.288176845839</c:v>
                </c:pt>
                <c:pt idx="107">
                  <c:v>-1129.311767720494</c:v>
                </c:pt>
                <c:pt idx="108">
                  <c:v>-1129.333528068928</c:v>
                </c:pt>
                <c:pt idx="109">
                  <c:v>-1129.353529359934</c:v>
                </c:pt>
                <c:pt idx="110">
                  <c:v>-1129.371840768807</c:v>
                </c:pt>
                <c:pt idx="111">
                  <c:v>-1129.388529247793</c:v>
                </c:pt>
                <c:pt idx="112">
                  <c:v>-1129.403659594514</c:v>
                </c:pt>
                <c:pt idx="113">
                  <c:v>-1129.417294518084</c:v>
                </c:pt>
                <c:pt idx="114">
                  <c:v>-1129.42949470348</c:v>
                </c:pt>
                <c:pt idx="115">
                  <c:v>-1129.440318873683</c:v>
                </c:pt>
                <c:pt idx="116">
                  <c:v>-1129.449823850038</c:v>
                </c:pt>
                <c:pt idx="117">
                  <c:v>-1129.458064610866</c:v>
                </c:pt>
                <c:pt idx="118">
                  <c:v>-1129.46509434814</c:v>
                </c:pt>
                <c:pt idx="119">
                  <c:v>-1129.47096452248</c:v>
                </c:pt>
              </c:numCache>
            </c:numRef>
          </c:yVal>
          <c:smooth val="0"/>
          <c:extLst xmlns:c16r2="http://schemas.microsoft.com/office/drawing/2015/06/chart">
            <c:ext xmlns:c16="http://schemas.microsoft.com/office/drawing/2014/chart" uri="{C3380CC4-5D6E-409C-BE32-E72D297353CC}">
              <c16:uniqueId val="{00000006-B5F1-4CF4-BB6C-85A641F69B6F}"/>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1091.674653392671</c:v>
                </c:pt>
                <c:pt idx="2">
                  <c:v>-1089.545385776993</c:v>
                </c:pt>
                <c:pt idx="3">
                  <c:v>-1088.22618990178</c:v>
                </c:pt>
                <c:pt idx="4">
                  <c:v>-1087.481499599333</c:v>
                </c:pt>
                <c:pt idx="5">
                  <c:v>-1087.189700741965</c:v>
                </c:pt>
                <c:pt idx="6">
                  <c:v>-1087.256971354607</c:v>
                </c:pt>
                <c:pt idx="7">
                  <c:v>-1087.610739643434</c:v>
                </c:pt>
                <c:pt idx="8">
                  <c:v>-1088.194858266656</c:v>
                </c:pt>
                <c:pt idx="9">
                  <c:v>-1088.965868323172</c:v>
                </c:pt>
                <c:pt idx="10">
                  <c:v>-1089.890107029612</c:v>
                </c:pt>
                <c:pt idx="11">
                  <c:v>-1090.941469284771</c:v>
                </c:pt>
                <c:pt idx="12">
                  <c:v>-1092.099675962731</c:v>
                </c:pt>
                <c:pt idx="13">
                  <c:v>-1093.348934836903</c:v>
                </c:pt>
                <c:pt idx="14">
                  <c:v>-1094.680542327314</c:v>
                </c:pt>
                <c:pt idx="15">
                  <c:v>-1095.97531588145</c:v>
                </c:pt>
                <c:pt idx="16">
                  <c:v>-1097.230880327686</c:v>
                </c:pt>
                <c:pt idx="17">
                  <c:v>-1098.44652823963</c:v>
                </c:pt>
                <c:pt idx="18">
                  <c:v>-1099.622165218931</c:v>
                </c:pt>
                <c:pt idx="19">
                  <c:v>-1100.75814595398</c:v>
                </c:pt>
                <c:pt idx="20">
                  <c:v>-1101.855149323823</c:v>
                </c:pt>
                <c:pt idx="21">
                  <c:v>-1102.914083099695</c:v>
                </c:pt>
                <c:pt idx="22">
                  <c:v>-1103.936011500195</c:v>
                </c:pt>
                <c:pt idx="23">
                  <c:v>-1104.922100369808</c:v>
                </c:pt>
                <c:pt idx="24">
                  <c:v>-1105.873575930138</c:v>
                </c:pt>
                <c:pt idx="25">
                  <c:v>-1106.791693968167</c:v>
                </c:pt>
                <c:pt idx="26">
                  <c:v>-1107.677717035396</c:v>
                </c:pt>
                <c:pt idx="27">
                  <c:v>-1108.532904151896</c:v>
                </c:pt>
                <c:pt idx="28">
                  <c:v>-1109.358300342425</c:v>
                </c:pt>
                <c:pt idx="29">
                  <c:v>-1110.154934880695</c:v>
                </c:pt>
                <c:pt idx="30">
                  <c:v>-1110.923815874987</c:v>
                </c:pt>
                <c:pt idx="31">
                  <c:v>-1111.6659251131</c:v>
                </c:pt>
                <c:pt idx="32">
                  <c:v>-1112.38221468735</c:v>
                </c:pt>
                <c:pt idx="33">
                  <c:v>-1113.073604957463</c:v>
                </c:pt>
                <c:pt idx="34">
                  <c:v>-1113.740983506988</c:v>
                </c:pt>
                <c:pt idx="35">
                  <c:v>-1114.385204829716</c:v>
                </c:pt>
                <c:pt idx="36">
                  <c:v>-1115.007090545187</c:v>
                </c:pt>
                <c:pt idx="37">
                  <c:v>-1115.607429990396</c:v>
                </c:pt>
                <c:pt idx="38">
                  <c:v>-1116.18698107182</c:v>
                </c:pt>
                <c:pt idx="39">
                  <c:v>-1116.746471290673</c:v>
                </c:pt>
                <c:pt idx="40">
                  <c:v>-1117.286598887116</c:v>
                </c:pt>
                <c:pt idx="41">
                  <c:v>-1117.808033695546</c:v>
                </c:pt>
                <c:pt idx="42">
                  <c:v>-1118.311418395395</c:v>
                </c:pt>
                <c:pt idx="43">
                  <c:v>-1118.797369760294</c:v>
                </c:pt>
                <c:pt idx="44">
                  <c:v>-1119.26647988274</c:v>
                </c:pt>
                <c:pt idx="45">
                  <c:v>-1119.719317362415</c:v>
                </c:pt>
                <c:pt idx="46">
                  <c:v>-1120.156428449816</c:v>
                </c:pt>
                <c:pt idx="47">
                  <c:v>-1120.578338140447</c:v>
                </c:pt>
                <c:pt idx="48">
                  <c:v>-1120.985551216716</c:v>
                </c:pt>
                <c:pt idx="49">
                  <c:v>-1121.378553236693</c:v>
                </c:pt>
                <c:pt idx="50">
                  <c:v>-1121.757811469855</c:v>
                </c:pt>
                <c:pt idx="51">
                  <c:v>-1122.123775780896</c:v>
                </c:pt>
                <c:pt idx="52">
                  <c:v>-1122.476879463291</c:v>
                </c:pt>
                <c:pt idx="53">
                  <c:v>-1122.81754002463</c:v>
                </c:pt>
                <c:pt idx="54">
                  <c:v>-1123.146159925531</c:v>
                </c:pt>
                <c:pt idx="55">
                  <c:v>-1123.463127275023</c:v>
                </c:pt>
                <c:pt idx="56">
                  <c:v>-1123.768816484993</c:v>
                </c:pt>
                <c:pt idx="57">
                  <c:v>-1124.06358888618</c:v>
                </c:pt>
                <c:pt idx="58">
                  <c:v>-1124.347793307916</c:v>
                </c:pt>
                <c:pt idx="59">
                  <c:v>-1124.621766624201</c:v>
                </c:pt>
                <c:pt idx="60">
                  <c:v>-1124.885834268018</c:v>
                </c:pt>
                <c:pt idx="61">
                  <c:v>-1125.140310716277</c:v>
                </c:pt>
                <c:pt idx="62">
                  <c:v>-1125.385499947155</c:v>
                </c:pt>
                <c:pt idx="63">
                  <c:v>-1125.621695871792</c:v>
                </c:pt>
                <c:pt idx="64">
                  <c:v>-1125.849182742077</c:v>
                </c:pt>
                <c:pt idx="65">
                  <c:v>-1126.068235536131</c:v>
                </c:pt>
                <c:pt idx="66">
                  <c:v>-1126.279120323084</c:v>
                </c:pt>
                <c:pt idx="67">
                  <c:v>-1126.482094608386</c:v>
                </c:pt>
                <c:pt idx="68">
                  <c:v>-1126.677407661213</c:v>
                </c:pt>
                <c:pt idx="69">
                  <c:v>-1126.865300824858</c:v>
                </c:pt>
                <c:pt idx="70">
                  <c:v>-1127.046007811605</c:v>
                </c:pt>
                <c:pt idx="71">
                  <c:v>-1127.219754982758</c:v>
                </c:pt>
                <c:pt idx="72">
                  <c:v>-1127.386761615136</c:v>
                </c:pt>
                <c:pt idx="73">
                  <c:v>-1127.547240154596</c:v>
                </c:pt>
                <c:pt idx="74">
                  <c:v>-1127.70139645776</c:v>
                </c:pt>
                <c:pt idx="75">
                  <c:v>-1127.849430022248</c:v>
                </c:pt>
                <c:pt idx="76">
                  <c:v>-1127.991534206707</c:v>
                </c:pt>
                <c:pt idx="77">
                  <c:v>-1128.12789644075</c:v>
                </c:pt>
                <c:pt idx="78">
                  <c:v>-1128.258698425707</c:v>
                </c:pt>
                <c:pt idx="79">
                  <c:v>-1128.384116326724</c:v>
                </c:pt>
                <c:pt idx="80">
                  <c:v>-1128.504320956603</c:v>
                </c:pt>
                <c:pt idx="81">
                  <c:v>-1128.619477951968</c:v>
                </c:pt>
                <c:pt idx="82">
                  <c:v>-1128.729747942201</c:v>
                </c:pt>
                <c:pt idx="83">
                  <c:v>-1128.835286711528</c:v>
                </c:pt>
                <c:pt idx="84">
                  <c:v>-1128.936245354558</c:v>
                </c:pt>
                <c:pt idx="85">
                  <c:v>-1129.032770425863</c:v>
                </c:pt>
                <c:pt idx="86">
                  <c:v>-1129.12500408361</c:v>
                </c:pt>
                <c:pt idx="87">
                  <c:v>-1129.213084227864</c:v>
                </c:pt>
                <c:pt idx="88">
                  <c:v>-1129.297144633692</c:v>
                </c:pt>
                <c:pt idx="89">
                  <c:v>-1129.377315079171</c:v>
                </c:pt>
                <c:pt idx="90">
                  <c:v>-1129.453721468995</c:v>
                </c:pt>
                <c:pt idx="91">
                  <c:v>-1129.526485953436</c:v>
                </c:pt>
                <c:pt idx="92">
                  <c:v>-1129.595727043114</c:v>
                </c:pt>
                <c:pt idx="93">
                  <c:v>-1129.66155971984</c:v>
                </c:pt>
                <c:pt idx="94">
                  <c:v>-1129.724095543486</c:v>
                </c:pt>
                <c:pt idx="95">
                  <c:v>-1129.783442755299</c:v>
                </c:pt>
                <c:pt idx="96">
                  <c:v>-1129.839706377665</c:v>
                </c:pt>
                <c:pt idx="97">
                  <c:v>-1129.892988310501</c:v>
                </c:pt>
                <c:pt idx="98">
                  <c:v>-1129.94338742457</c:v>
                </c:pt>
                <c:pt idx="99">
                  <c:v>-1129.990999651603</c:v>
                </c:pt>
                <c:pt idx="100">
                  <c:v>-1130.035918071535</c:v>
                </c:pt>
                <c:pt idx="101">
                  <c:v>-1130.078232996937</c:v>
                </c:pt>
                <c:pt idx="102">
                  <c:v>-1130.118032054786</c:v>
                </c:pt>
                <c:pt idx="103">
                  <c:v>-1130.155400265572</c:v>
                </c:pt>
                <c:pt idx="104">
                  <c:v>-1130.190420119942</c:v>
                </c:pt>
                <c:pt idx="105">
                  <c:v>-1130.223171652968</c:v>
                </c:pt>
                <c:pt idx="106">
                  <c:v>-1130.253732516143</c:v>
                </c:pt>
                <c:pt idx="107">
                  <c:v>-1130.282178047004</c:v>
                </c:pt>
                <c:pt idx="108">
                  <c:v>-1130.308581336863</c:v>
                </c:pt>
                <c:pt idx="109">
                  <c:v>-1130.333013296262</c:v>
                </c:pt>
                <c:pt idx="110">
                  <c:v>-1130.355542718586</c:v>
                </c:pt>
                <c:pt idx="111">
                  <c:v>-1130.376236341661</c:v>
                </c:pt>
                <c:pt idx="112">
                  <c:v>-1130.395158907548</c:v>
                </c:pt>
                <c:pt idx="113">
                  <c:v>-1130.412373220614</c:v>
                </c:pt>
                <c:pt idx="114">
                  <c:v>-1130.427940203743</c:v>
                </c:pt>
                <c:pt idx="115">
                  <c:v>-1130.441918952984</c:v>
                </c:pt>
                <c:pt idx="116">
                  <c:v>-1130.454366790593</c:v>
                </c:pt>
                <c:pt idx="117">
                  <c:v>-1130.465339316408</c:v>
                </c:pt>
                <c:pt idx="118">
                  <c:v>-1130.474890457823</c:v>
                </c:pt>
                <c:pt idx="119">
                  <c:v>-1130.483072518295</c:v>
                </c:pt>
              </c:numCache>
            </c:numRef>
          </c:yVal>
          <c:smooth val="0"/>
          <c:extLst xmlns:c16r2="http://schemas.microsoft.com/office/drawing/2015/06/chart">
            <c:ext xmlns:c16="http://schemas.microsoft.com/office/drawing/2014/chart" uri="{C3380CC4-5D6E-409C-BE32-E72D297353CC}">
              <c16:uniqueId val="{00000007-B5F1-4CF4-BB6C-85A641F69B6F}"/>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1091.674653392671</c:v>
                </c:pt>
                <c:pt idx="2">
                  <c:v>-1089.337191620318</c:v>
                </c:pt>
                <c:pt idx="3">
                  <c:v>-1087.844776182686</c:v>
                </c:pt>
                <c:pt idx="4">
                  <c:v>-1086.953035132363</c:v>
                </c:pt>
                <c:pt idx="5">
                  <c:v>-1086.535069897913</c:v>
                </c:pt>
                <c:pt idx="6">
                  <c:v>-1086.493001511553</c:v>
                </c:pt>
                <c:pt idx="7">
                  <c:v>-1086.751140167155</c:v>
                </c:pt>
                <c:pt idx="8">
                  <c:v>-1087.25094246266</c:v>
                </c:pt>
                <c:pt idx="9">
                  <c:v>-1087.94710776641</c:v>
                </c:pt>
                <c:pt idx="10">
                  <c:v>-1088.80455650212</c:v>
                </c:pt>
                <c:pt idx="11">
                  <c:v>-1089.796091917888</c:v>
                </c:pt>
                <c:pt idx="12">
                  <c:v>-1090.900591490863</c:v>
                </c:pt>
                <c:pt idx="13">
                  <c:v>-1092.101608686535</c:v>
                </c:pt>
                <c:pt idx="14">
                  <c:v>-1093.389960980141</c:v>
                </c:pt>
                <c:pt idx="15">
                  <c:v>-1094.645331167198</c:v>
                </c:pt>
                <c:pt idx="16">
                  <c:v>-1095.864378446222</c:v>
                </c:pt>
                <c:pt idx="17">
                  <c:v>-1097.045737729655</c:v>
                </c:pt>
                <c:pt idx="18">
                  <c:v>-1098.188836275745</c:v>
                </c:pt>
                <c:pt idx="19">
                  <c:v>-1099.293686319346</c:v>
                </c:pt>
                <c:pt idx="20">
                  <c:v>-1100.360726913324</c:v>
                </c:pt>
                <c:pt idx="21">
                  <c:v>-1101.390703131176</c:v>
                </c:pt>
                <c:pt idx="22">
                  <c:v>-1102.384574096177</c:v>
                </c:pt>
                <c:pt idx="23">
                  <c:v>-1103.343443227506</c:v>
                </c:pt>
                <c:pt idx="24">
                  <c:v>-1104.268505591313</c:v>
                </c:pt>
                <c:pt idx="25">
                  <c:v>-1105.161008403604</c:v>
                </c:pt>
                <c:pt idx="26">
                  <c:v>-1106.022221630275</c:v>
                </c:pt>
                <c:pt idx="27">
                  <c:v>-1106.853422779339</c:v>
                </c:pt>
                <c:pt idx="28">
                  <c:v>-1107.65568102702</c:v>
                </c:pt>
                <c:pt idx="29">
                  <c:v>-1108.430053134507</c:v>
                </c:pt>
                <c:pt idx="30">
                  <c:v>-1109.17757650639</c:v>
                </c:pt>
                <c:pt idx="31">
                  <c:v>-1109.899262773521</c:v>
                </c:pt>
                <c:pt idx="32">
                  <c:v>-1110.596093497566</c:v>
                </c:pt>
                <c:pt idx="33">
                  <c:v>-1111.269017474355</c:v>
                </c:pt>
                <c:pt idx="34">
                  <c:v>-1111.918949229064</c:v>
                </c:pt>
                <c:pt idx="35">
                  <c:v>-1112.546768391712</c:v>
                </c:pt>
                <c:pt idx="36">
                  <c:v>-1113.153319714801</c:v>
                </c:pt>
                <c:pt idx="37">
                  <c:v>-1113.739413551972</c:v>
                </c:pt>
                <c:pt idx="38">
                  <c:v>-1114.305826660202</c:v>
                </c:pt>
                <c:pt idx="39">
                  <c:v>-1114.853303221567</c:v>
                </c:pt>
                <c:pt idx="40">
                  <c:v>-1115.382556017918</c:v>
                </c:pt>
                <c:pt idx="41">
                  <c:v>-1115.89426733732</c:v>
                </c:pt>
                <c:pt idx="42">
                  <c:v>-1116.389090294339</c:v>
                </c:pt>
                <c:pt idx="43">
                  <c:v>-1116.867650160922</c:v>
                </c:pt>
                <c:pt idx="44">
                  <c:v>-1117.330545680688</c:v>
                </c:pt>
                <c:pt idx="45">
                  <c:v>-1117.778350350844</c:v>
                </c:pt>
                <c:pt idx="46">
                  <c:v>-1118.211613661482</c:v>
                </c:pt>
                <c:pt idx="47">
                  <c:v>-1118.630862285296</c:v>
                </c:pt>
                <c:pt idx="48">
                  <c:v>-1119.036601213804</c:v>
                </c:pt>
                <c:pt idx="49">
                  <c:v>-1119.429314838133</c:v>
                </c:pt>
                <c:pt idx="50">
                  <c:v>-1119.80946797408</c:v>
                </c:pt>
                <c:pt idx="51">
                  <c:v>-1120.177506831733</c:v>
                </c:pt>
                <c:pt idx="52">
                  <c:v>-1120.533859931533</c:v>
                </c:pt>
                <c:pt idx="53">
                  <c:v>-1120.878938968221</c:v>
                </c:pt>
                <c:pt idx="54">
                  <c:v>-1121.213139624702</c:v>
                </c:pt>
                <c:pt idx="55">
                  <c:v>-1121.536842338664</c:v>
                </c:pt>
                <c:pt idx="56">
                  <c:v>-1121.850413024524</c:v>
                </c:pt>
                <c:pt idx="57">
                  <c:v>-1122.154203753398</c:v>
                </c:pt>
                <c:pt idx="58">
                  <c:v>-1122.448553393304</c:v>
                </c:pt>
                <c:pt idx="59">
                  <c:v>-1122.733788212427</c:v>
                </c:pt>
                <c:pt idx="60">
                  <c:v>-1123.010222447385</c:v>
                </c:pt>
                <c:pt idx="61">
                  <c:v>-1123.278158839046</c:v>
                </c:pt>
                <c:pt idx="62">
                  <c:v>-1123.5378891379</c:v>
                </c:pt>
                <c:pt idx="63">
                  <c:v>-1123.789694581024</c:v>
                </c:pt>
                <c:pt idx="64">
                  <c:v>-1124.033846342416</c:v>
                </c:pt>
                <c:pt idx="65">
                  <c:v>-1124.27060595866</c:v>
                </c:pt>
                <c:pt idx="66">
                  <c:v>-1124.500225731415</c:v>
                </c:pt>
                <c:pt idx="67">
                  <c:v>-1124.722949108342</c:v>
                </c:pt>
                <c:pt idx="68">
                  <c:v>-1124.939011043767</c:v>
                </c:pt>
                <c:pt idx="69">
                  <c:v>-1125.148638340714</c:v>
                </c:pt>
                <c:pt idx="70">
                  <c:v>-1125.352049975063</c:v>
                </c:pt>
                <c:pt idx="71">
                  <c:v>-1125.549457403511</c:v>
                </c:pt>
                <c:pt idx="72">
                  <c:v>-1125.741064856007</c:v>
                </c:pt>
                <c:pt idx="73">
                  <c:v>-1125.92706961375</c:v>
                </c:pt>
                <c:pt idx="74">
                  <c:v>-1126.107662273771</c:v>
                </c:pt>
                <c:pt idx="75">
                  <c:v>-1126.283027000871</c:v>
                </c:pt>
                <c:pt idx="76">
                  <c:v>-1126.453341767567</c:v>
                </c:pt>
                <c:pt idx="77">
                  <c:v>-1126.618778583041</c:v>
                </c:pt>
                <c:pt idx="78">
                  <c:v>-1126.779503711532</c:v>
                </c:pt>
                <c:pt idx="79">
                  <c:v>-1126.935677880916</c:v>
                </c:pt>
                <c:pt idx="80">
                  <c:v>-1127.087456482037</c:v>
                </c:pt>
                <c:pt idx="81">
                  <c:v>-1127.234989759221</c:v>
                </c:pt>
                <c:pt idx="82">
                  <c:v>-1127.378422992762</c:v>
                </c:pt>
                <c:pt idx="83">
                  <c:v>-1127.517896673413</c:v>
                </c:pt>
                <c:pt idx="84">
                  <c:v>-1127.653546669684</c:v>
                </c:pt>
                <c:pt idx="85">
                  <c:v>-1127.785504388212</c:v>
                </c:pt>
                <c:pt idx="86">
                  <c:v>-1127.913896927548</c:v>
                </c:pt>
                <c:pt idx="87">
                  <c:v>-1128.038847225736</c:v>
                </c:pt>
                <c:pt idx="88">
                  <c:v>-1128.160474202014</c:v>
                </c:pt>
                <c:pt idx="89">
                  <c:v>-1128.278892892915</c:v>
                </c:pt>
                <c:pt idx="90">
                  <c:v>-1128.394214583186</c:v>
                </c:pt>
                <c:pt idx="91">
                  <c:v>-1128.506546931512</c:v>
                </c:pt>
                <c:pt idx="92">
                  <c:v>-1128.615994091593</c:v>
                </c:pt>
                <c:pt idx="93">
                  <c:v>-1128.722656828602</c:v>
                </c:pt>
                <c:pt idx="94">
                  <c:v>-1128.826632631306</c:v>
                </c:pt>
                <c:pt idx="95">
                  <c:v>-1128.928015820093</c:v>
                </c:pt>
                <c:pt idx="96">
                  <c:v>-1129.026897651078</c:v>
                </c:pt>
                <c:pt idx="97">
                  <c:v>-1129.123366416345</c:v>
                </c:pt>
                <c:pt idx="98">
                  <c:v>-1129.217507540692</c:v>
                </c:pt>
                <c:pt idx="99">
                  <c:v>-1129.309403674935</c:v>
                </c:pt>
                <c:pt idx="100">
                  <c:v>-1129.399134785886</c:v>
                </c:pt>
                <c:pt idx="101">
                  <c:v>-1129.486778243176</c:v>
                </c:pt>
                <c:pt idx="102">
                  <c:v>-1129.572408903146</c:v>
                </c:pt>
                <c:pt idx="103">
                  <c:v>-1129.656099189768</c:v>
                </c:pt>
                <c:pt idx="104">
                  <c:v>-1129.737919172865</c:v>
                </c:pt>
                <c:pt idx="105">
                  <c:v>-1129.817936643591</c:v>
                </c:pt>
                <c:pt idx="106">
                  <c:v>-1129.896217187405</c:v>
                </c:pt>
                <c:pt idx="107">
                  <c:v>-1129.972824254692</c:v>
                </c:pt>
                <c:pt idx="108">
                  <c:v>-1130.047819228854</c:v>
                </c:pt>
                <c:pt idx="109">
                  <c:v>-1130.121261492204</c:v>
                </c:pt>
                <c:pt idx="110">
                  <c:v>-1130.193208489793</c:v>
                </c:pt>
                <c:pt idx="111">
                  <c:v>-1130.263715790938</c:v>
                </c:pt>
                <c:pt idx="112">
                  <c:v>-1130.332837148941</c:v>
                </c:pt>
                <c:pt idx="113">
                  <c:v>-1130.400624558686</c:v>
                </c:pt>
                <c:pt idx="114">
                  <c:v>-1130.467128312455</c:v>
                </c:pt>
                <c:pt idx="115">
                  <c:v>-1130.532397053972</c:v>
                </c:pt>
                <c:pt idx="116">
                  <c:v>-1130.596477830593</c:v>
                </c:pt>
                <c:pt idx="117">
                  <c:v>-1130.659416143968</c:v>
                </c:pt>
                <c:pt idx="118">
                  <c:v>-1130.721255998877</c:v>
                </c:pt>
                <c:pt idx="119">
                  <c:v>-1130.782039950671</c:v>
                </c:pt>
              </c:numCache>
            </c:numRef>
          </c:yVal>
          <c:smooth val="0"/>
          <c:extLst xmlns:c16r2="http://schemas.microsoft.com/office/drawing/2015/06/chart">
            <c:ext xmlns:c16="http://schemas.microsoft.com/office/drawing/2014/chart" uri="{C3380CC4-5D6E-409C-BE32-E72D297353CC}">
              <c16:uniqueId val="{00000008-B5F1-4CF4-BB6C-85A641F69B6F}"/>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2183.349306785334</c:v>
                </c:pt>
                <c:pt idx="2">
                  <c:v>-2178.503694292398</c:v>
                </c:pt>
                <c:pt idx="3">
                  <c:v>-2175.341496545144</c:v>
                </c:pt>
                <c:pt idx="4">
                  <c:v>-2173.393706383838</c:v>
                </c:pt>
                <c:pt idx="5">
                  <c:v>-2172.403720231428</c:v>
                </c:pt>
                <c:pt idx="6">
                  <c:v>-2172.173459186655</c:v>
                </c:pt>
                <c:pt idx="7">
                  <c:v>-2172.549669482381</c:v>
                </c:pt>
                <c:pt idx="8">
                  <c:v>-2173.413738081872</c:v>
                </c:pt>
                <c:pt idx="9">
                  <c:v>-2174.673809380307</c:v>
                </c:pt>
                <c:pt idx="10">
                  <c:v>-2176.258683443729</c:v>
                </c:pt>
                <c:pt idx="11">
                  <c:v>-2178.113094726206</c:v>
                </c:pt>
                <c:pt idx="12">
                  <c:v>-2180.194060374204</c:v>
                </c:pt>
                <c:pt idx="13">
                  <c:v>-2182.468057124708</c:v>
                </c:pt>
                <c:pt idx="14">
                  <c:v>-2184.917529653685</c:v>
                </c:pt>
                <c:pt idx="15">
                  <c:v>-2187.279679893305</c:v>
                </c:pt>
                <c:pt idx="16">
                  <c:v>-2189.551097748015</c:v>
                </c:pt>
                <c:pt idx="17">
                  <c:v>-2191.731311134463</c:v>
                </c:pt>
                <c:pt idx="18">
                  <c:v>-2193.821081761234</c:v>
                </c:pt>
                <c:pt idx="19">
                  <c:v>-2195.822059237122</c:v>
                </c:pt>
                <c:pt idx="20">
                  <c:v>-2197.736517878722</c:v>
                </c:pt>
                <c:pt idx="21">
                  <c:v>-2199.567156899473</c:v>
                </c:pt>
                <c:pt idx="22">
                  <c:v>-2201.316949452994</c:v>
                </c:pt>
                <c:pt idx="23">
                  <c:v>-2202.98902927382</c:v>
                </c:pt>
                <c:pt idx="24">
                  <c:v>-2204.586606207231</c:v>
                </c:pt>
                <c:pt idx="25">
                  <c:v>-2206.112903892943</c:v>
                </c:pt>
                <c:pt idx="26">
                  <c:v>-2207.571114399521</c:v>
                </c:pt>
                <c:pt idx="27">
                  <c:v>-2208.964381479869</c:v>
                </c:pt>
                <c:pt idx="28">
                  <c:v>-2210.295332631933</c:v>
                </c:pt>
                <c:pt idx="29">
                  <c:v>-2211.566528865864</c:v>
                </c:pt>
                <c:pt idx="30">
                  <c:v>-2212.780454996195</c:v>
                </c:pt>
                <c:pt idx="31">
                  <c:v>-2213.939510820397</c:v>
                </c:pt>
                <c:pt idx="32">
                  <c:v>-2215.046005947166</c:v>
                </c:pt>
                <c:pt idx="33">
                  <c:v>-2216.102157337926</c:v>
                </c:pt>
                <c:pt idx="34">
                  <c:v>-2217.1100888367</c:v>
                </c:pt>
                <c:pt idx="35">
                  <c:v>-2218.07183213481</c:v>
                </c:pt>
                <c:pt idx="36">
                  <c:v>-2218.989328750213</c:v>
                </c:pt>
                <c:pt idx="37">
                  <c:v>-2219.864432703253</c:v>
                </c:pt>
                <c:pt idx="38">
                  <c:v>-2220.698913649467</c:v>
                </c:pt>
                <c:pt idx="39">
                  <c:v>-2221.494460290123</c:v>
                </c:pt>
                <c:pt idx="40">
                  <c:v>-2222.25268395622</c:v>
                </c:pt>
                <c:pt idx="41">
                  <c:v>-2222.9751214492</c:v>
                </c:pt>
                <c:pt idx="42">
                  <c:v>-2223.663238706155</c:v>
                </c:pt>
                <c:pt idx="43">
                  <c:v>-2224.318434392415</c:v>
                </c:pt>
                <c:pt idx="44">
                  <c:v>-2224.942043378331</c:v>
                </c:pt>
                <c:pt idx="45">
                  <c:v>-2225.535340078575</c:v>
                </c:pt>
                <c:pt idx="46">
                  <c:v>-2226.09954164146</c:v>
                </c:pt>
                <c:pt idx="47">
                  <c:v>-2226.635810980908</c:v>
                </c:pt>
                <c:pt idx="48">
                  <c:v>-2227.145259649937</c:v>
                </c:pt>
                <c:pt idx="49">
                  <c:v>-2227.628950556129</c:v>
                </c:pt>
                <c:pt idx="50">
                  <c:v>-2228.087900523104</c:v>
                </c:pt>
                <c:pt idx="51">
                  <c:v>-2228.523082703105</c:v>
                </c:pt>
                <c:pt idx="52">
                  <c:v>-2228.9354288467</c:v>
                </c:pt>
                <c:pt idx="53">
                  <c:v>-2229.32583143688</c:v>
                </c:pt>
                <c:pt idx="54">
                  <c:v>-2229.695145692873</c:v>
                </c:pt>
                <c:pt idx="55">
                  <c:v>-2230.044191453198</c:v>
                </c:pt>
                <c:pt idx="56">
                  <c:v>-2230.373754944223</c:v>
                </c:pt>
                <c:pt idx="57">
                  <c:v>-2230.684590442237</c:v>
                </c:pt>
                <c:pt idx="58">
                  <c:v>-2230.977421835145</c:v>
                </c:pt>
                <c:pt idx="59">
                  <c:v>-2231.252944090666</c:v>
                </c:pt>
                <c:pt idx="60">
                  <c:v>-2231.511824636982</c:v>
                </c:pt>
                <c:pt idx="61">
                  <c:v>-2231.754704661784</c:v>
                </c:pt>
                <c:pt idx="62">
                  <c:v>-2231.98220033521</c:v>
                </c:pt>
                <c:pt idx="63">
                  <c:v>-2232.194903961732</c:v>
                </c:pt>
                <c:pt idx="64">
                  <c:v>-2232.393385065792</c:v>
                </c:pt>
                <c:pt idx="65">
                  <c:v>-2232.578191415821</c:v>
                </c:pt>
                <c:pt idx="66">
                  <c:v>-2232.749849990599</c:v>
                </c:pt>
                <c:pt idx="67">
                  <c:v>-2232.908867891871</c:v>
                </c:pt>
                <c:pt idx="68">
                  <c:v>-2233.055733207074</c:v>
                </c:pt>
                <c:pt idx="69">
                  <c:v>-2233.190915825056</c:v>
                </c:pt>
                <c:pt idx="70">
                  <c:v>-2233.314868208421</c:v>
                </c:pt>
                <c:pt idx="71">
                  <c:v>-2233.428026124719</c:v>
                </c:pt>
                <c:pt idx="72">
                  <c:v>-2233.530809339922</c:v>
                </c:pt>
                <c:pt idx="73">
                  <c:v>-2233.623622275918</c:v>
                </c:pt>
                <c:pt idx="74">
                  <c:v>-2233.706854634809</c:v>
                </c:pt>
                <c:pt idx="75">
                  <c:v>-2233.780881991862</c:v>
                </c:pt>
                <c:pt idx="76">
                  <c:v>-2233.846066359423</c:v>
                </c:pt>
                <c:pt idx="77">
                  <c:v>-2233.902756722688</c:v>
                </c:pt>
                <c:pt idx="78">
                  <c:v>-2233.951289550547</c:v>
                </c:pt>
                <c:pt idx="79">
                  <c:v>-2233.991989281676</c:v>
                </c:pt>
                <c:pt idx="80">
                  <c:v>-2234.025168787943</c:v>
                </c:pt>
                <c:pt idx="81">
                  <c:v>-2234.05112981645</c:v>
                </c:pt>
                <c:pt idx="82">
                  <c:v>-2234.070163411416</c:v>
                </c:pt>
                <c:pt idx="83">
                  <c:v>-2234.08255031702</c:v>
                </c:pt>
                <c:pt idx="84">
                  <c:v>-2234.088561362383</c:v>
                </c:pt>
                <c:pt idx="85">
                  <c:v>-2234.088457829508</c:v>
                </c:pt>
                <c:pt idx="86">
                  <c:v>-2234.082491805413</c:v>
                </c:pt>
                <c:pt idx="87">
                  <c:v>-2234.070906519053</c:v>
                </c:pt>
                <c:pt idx="88">
                  <c:v>-2234.053936663986</c:v>
                </c:pt>
                <c:pt idx="89">
                  <c:v>-2234.031808707477</c:v>
                </c:pt>
                <c:pt idx="90">
                  <c:v>-2234.004741187018</c:v>
                </c:pt>
                <c:pt idx="91">
                  <c:v>-2233.972944994217</c:v>
                </c:pt>
                <c:pt idx="92">
                  <c:v>-2233.936623647649</c:v>
                </c:pt>
                <c:pt idx="93">
                  <c:v>-2233.895973554595</c:v>
                </c:pt>
                <c:pt idx="94">
                  <c:v>-2233.85118426208</c:v>
                </c:pt>
                <c:pt idx="95">
                  <c:v>-2233.8024386986</c:v>
                </c:pt>
                <c:pt idx="96">
                  <c:v>-2233.749913405794</c:v>
                </c:pt>
                <c:pt idx="97">
                  <c:v>-2233.693778761721</c:v>
                </c:pt>
                <c:pt idx="98">
                  <c:v>-2233.634199195069</c:v>
                </c:pt>
                <c:pt idx="99">
                  <c:v>-2233.571333391628</c:v>
                </c:pt>
                <c:pt idx="100">
                  <c:v>-2233.505334492715</c:v>
                </c:pt>
                <c:pt idx="101">
                  <c:v>-2233.43635028637</c:v>
                </c:pt>
                <c:pt idx="102">
                  <c:v>-2233.364523391196</c:v>
                </c:pt>
                <c:pt idx="103">
                  <c:v>-2233.289991433679</c:v>
                </c:pt>
                <c:pt idx="104">
                  <c:v>-2233.212887218921</c:v>
                </c:pt>
                <c:pt idx="105">
                  <c:v>-2233.133338895015</c:v>
                </c:pt>
                <c:pt idx="106">
                  <c:v>-2233.051470111684</c:v>
                </c:pt>
                <c:pt idx="107">
                  <c:v>-2232.967400173176</c:v>
                </c:pt>
                <c:pt idx="108">
                  <c:v>-2232.881244185533</c:v>
                </c:pt>
                <c:pt idx="109">
                  <c:v>-2232.793113198852</c:v>
                </c:pt>
                <c:pt idx="110">
                  <c:v>-2232.70311434428</c:v>
                </c:pt>
                <c:pt idx="111">
                  <c:v>-2232.611350966493</c:v>
                </c:pt>
                <c:pt idx="112">
                  <c:v>-2232.517922751147</c:v>
                </c:pt>
                <c:pt idx="113">
                  <c:v>-2232.422925848252</c:v>
                </c:pt>
                <c:pt idx="114">
                  <c:v>-2232.326452990987</c:v>
                </c:pt>
                <c:pt idx="115">
                  <c:v>-2232.228593610576</c:v>
                </c:pt>
                <c:pt idx="116">
                  <c:v>-2232.129433947164</c:v>
                </c:pt>
                <c:pt idx="117">
                  <c:v>-2232.029057156775</c:v>
                </c:pt>
                <c:pt idx="118">
                  <c:v>-2231.927543414837</c:v>
                </c:pt>
                <c:pt idx="119">
                  <c:v>-2231.824970015958</c:v>
                </c:pt>
              </c:numCache>
            </c:numRef>
          </c:yVal>
          <c:smooth val="0"/>
          <c:extLst xmlns:c16r2="http://schemas.microsoft.com/office/drawing/2015/06/chart">
            <c:ext xmlns:c16="http://schemas.microsoft.com/office/drawing/2014/chart" uri="{C3380CC4-5D6E-409C-BE32-E72D297353CC}">
              <c16:uniqueId val="{00000009-B5F1-4CF4-BB6C-85A641F69B6F}"/>
            </c:ext>
          </c:extLst>
        </c:ser>
        <c:dLbls>
          <c:showLegendKey val="0"/>
          <c:showVal val="0"/>
          <c:showCatName val="0"/>
          <c:showSerName val="0"/>
          <c:showPercent val="0"/>
          <c:showBubbleSize val="0"/>
        </c:dLbls>
        <c:axId val="-1645153584"/>
        <c:axId val="-1645151808"/>
      </c:scatterChart>
      <c:valAx>
        <c:axId val="-164515358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45151808"/>
        <c:crosses val="autoZero"/>
        <c:crossBetween val="midCat"/>
      </c:valAx>
      <c:valAx>
        <c:axId val="-1645151808"/>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645153584"/>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586.053968353488</c:v>
                </c:pt>
                <c:pt idx="2">
                  <c:v>767.7521666802097</c:v>
                </c:pt>
                <c:pt idx="3">
                  <c:v>945.4885348595055</c:v>
                </c:pt>
                <c:pt idx="4">
                  <c:v>1119.379103657353</c:v>
                </c:pt>
                <c:pt idx="5">
                  <c:v>1289.47559195308</c:v>
                </c:pt>
                <c:pt idx="6">
                  <c:v>1455.820439652067</c:v>
                </c:pt>
                <c:pt idx="7">
                  <c:v>1618.450109760921</c:v>
                </c:pt>
                <c:pt idx="8">
                  <c:v>1777.3974040788</c:v>
                </c:pt>
                <c:pt idx="9">
                  <c:v>1932.693175858229</c:v>
                </c:pt>
                <c:pt idx="10">
                  <c:v>2084.367580469394</c:v>
                </c:pt>
                <c:pt idx="11">
                  <c:v>2232.450972542841</c:v>
                </c:pt>
                <c:pt idx="12">
                  <c:v>2376.974533452607</c:v>
                </c:pt>
                <c:pt idx="13">
                  <c:v>1359.42735856941</c:v>
                </c:pt>
                <c:pt idx="14">
                  <c:v>1333.003279068018</c:v>
                </c:pt>
                <c:pt idx="15">
                  <c:v>1304.96284840773</c:v>
                </c:pt>
                <c:pt idx="16">
                  <c:v>1276.762058053486</c:v>
                </c:pt>
                <c:pt idx="17">
                  <c:v>1248.544145759795</c:v>
                </c:pt>
                <c:pt idx="18">
                  <c:v>1220.419785888253</c:v>
                </c:pt>
                <c:pt idx="19">
                  <c:v>1192.477806905077</c:v>
                </c:pt>
                <c:pt idx="20">
                  <c:v>1164.789623454422</c:v>
                </c:pt>
                <c:pt idx="21">
                  <c:v>1137.412696820411</c:v>
                </c:pt>
                <c:pt idx="22">
                  <c:v>1110.393254646069</c:v>
                </c:pt>
                <c:pt idx="23">
                  <c:v>1083.768433658814</c:v>
                </c:pt>
                <c:pt idx="24">
                  <c:v>1057.567972547207</c:v>
                </c:pt>
                <c:pt idx="25">
                  <c:v>1031.815553778513</c:v>
                </c:pt>
                <c:pt idx="26">
                  <c:v>1004.497054367082</c:v>
                </c:pt>
                <c:pt idx="27">
                  <c:v>977.433877804253</c:v>
                </c:pt>
                <c:pt idx="28">
                  <c:v>950.653002317973</c:v>
                </c:pt>
                <c:pt idx="29">
                  <c:v>924.175402177802</c:v>
                </c:pt>
                <c:pt idx="30">
                  <c:v>898.0193726143133</c:v>
                </c:pt>
                <c:pt idx="31">
                  <c:v>872.2008444286296</c:v>
                </c:pt>
                <c:pt idx="32">
                  <c:v>846.7336513534173</c:v>
                </c:pt>
                <c:pt idx="33">
                  <c:v>821.6297555740585</c:v>
                </c:pt>
                <c:pt idx="34">
                  <c:v>796.899439672136</c:v>
                </c:pt>
                <c:pt idx="35">
                  <c:v>772.5514715308731</c:v>
                </c:pt>
                <c:pt idx="36">
                  <c:v>748.5932473317861</c:v>
                </c:pt>
                <c:pt idx="37">
                  <c:v>725.0309166755997</c:v>
                </c:pt>
                <c:pt idx="38">
                  <c:v>701.8694930028614</c:v>
                </c:pt>
                <c:pt idx="39">
                  <c:v>679.1093845754095</c:v>
                </c:pt>
                <c:pt idx="40">
                  <c:v>656.7533287307961</c:v>
                </c:pt>
                <c:pt idx="41">
                  <c:v>634.8032391223894</c:v>
                </c:pt>
                <c:pt idx="42">
                  <c:v>613.2602616307759</c:v>
                </c:pt>
                <c:pt idx="43">
                  <c:v>592.124838702506</c:v>
                </c:pt>
                <c:pt idx="44">
                  <c:v>571.3967681796566</c:v>
                </c:pt>
                <c:pt idx="45">
                  <c:v>551.0752572918172</c:v>
                </c:pt>
                <c:pt idx="46">
                  <c:v>531.1589723834622</c:v>
                </c:pt>
                <c:pt idx="47">
                  <c:v>511.6460848486477</c:v>
                </c:pt>
                <c:pt idx="48">
                  <c:v>492.5343136669699</c:v>
                </c:pt>
                <c:pt idx="49">
                  <c:v>473.8209648708907</c:v>
                </c:pt>
                <c:pt idx="50">
                  <c:v>455.5029682258846</c:v>
                </c:pt>
                <c:pt idx="51">
                  <c:v>437.5769113637924</c:v>
                </c:pt>
                <c:pt idx="52">
                  <c:v>420.039065317631</c:v>
                </c:pt>
                <c:pt idx="53">
                  <c:v>402.885420103763</c:v>
                </c:pt>
                <c:pt idx="54">
                  <c:v>386.1117124752415</c:v>
                </c:pt>
                <c:pt idx="55">
                  <c:v>369.7134517705699</c:v>
                </c:pt>
                <c:pt idx="56">
                  <c:v>353.685944034969</c:v>
                </c:pt>
                <c:pt idx="57">
                  <c:v>338.0243145265449</c:v>
                </c:pt>
                <c:pt idx="58">
                  <c:v>322.7235287130441</c:v>
                </c:pt>
                <c:pt idx="59">
                  <c:v>307.7784118576539</c:v>
                </c:pt>
                <c:pt idx="60">
                  <c:v>293.1836672794488</c:v>
                </c:pt>
                <c:pt idx="61">
                  <c:v>278.9338933718299</c:v>
                </c:pt>
                <c:pt idx="62">
                  <c:v>265.0235994556048</c:v>
                </c:pt>
                <c:pt idx="63">
                  <c:v>251.4472205352831</c:v>
                </c:pt>
                <c:pt idx="64">
                  <c:v>238.1991310254798</c:v>
                </c:pt>
                <c:pt idx="65">
                  <c:v>225.2736574989922</c:v>
                </c:pt>
                <c:pt idx="66">
                  <c:v>212.6650905341376</c:v>
                </c:pt>
                <c:pt idx="67">
                  <c:v>200.3676957062289</c:v>
                </c:pt>
                <c:pt idx="68">
                  <c:v>188.375723773357</c:v>
                </c:pt>
                <c:pt idx="69">
                  <c:v>176.6834201050297</c:v>
                </c:pt>
                <c:pt idx="70">
                  <c:v>165.2850333979768</c:v>
                </c:pt>
                <c:pt idx="71">
                  <c:v>154.174823722029</c:v>
                </c:pt>
                <c:pt idx="72">
                  <c:v>143.3470699358786</c:v>
                </c:pt>
                <c:pt idx="73">
                  <c:v>132.7960765111638</c:v>
                </c:pt>
                <c:pt idx="74">
                  <c:v>122.5161797990531</c:v>
                </c:pt>
                <c:pt idx="75">
                  <c:v>112.5017537753993</c:v>
                </c:pt>
                <c:pt idx="76">
                  <c:v>102.747215293266</c:v>
                </c:pt>
                <c:pt idx="77">
                  <c:v>93.24702887569766</c:v>
                </c:pt>
                <c:pt idx="78">
                  <c:v>83.99571107475815</c:v>
                </c:pt>
                <c:pt idx="79">
                  <c:v>74.98783442563943</c:v>
                </c:pt>
                <c:pt idx="80">
                  <c:v>66.21803101891781</c:v>
                </c:pt>
                <c:pt idx="81">
                  <c:v>57.6809957172809</c:v>
                </c:pt>
                <c:pt idx="82">
                  <c:v>49.37148903710477</c:v>
                </c:pt>
                <c:pt idx="83">
                  <c:v>41.28433971801678</c:v>
                </c:pt>
                <c:pt idx="84">
                  <c:v>33.41444699858584</c:v>
                </c:pt>
                <c:pt idx="85">
                  <c:v>25.75678261919528</c:v>
                </c:pt>
                <c:pt idx="86">
                  <c:v>18.30639256884388</c:v>
                </c:pt>
                <c:pt idx="87">
                  <c:v>11.05839859272783</c:v>
                </c:pt>
                <c:pt idx="88">
                  <c:v>4.007999477322301</c:v>
                </c:pt>
                <c:pt idx="89">
                  <c:v>-2.849527872982434</c:v>
                </c:pt>
                <c:pt idx="90">
                  <c:v>-9.51882755203769</c:v>
                </c:pt>
                <c:pt idx="91">
                  <c:v>-16.00446394869141</c:v>
                </c:pt>
                <c:pt idx="92">
                  <c:v>-22.31092121190341</c:v>
                </c:pt>
                <c:pt idx="93">
                  <c:v>-28.44260286960342</c:v>
                </c:pt>
                <c:pt idx="94">
                  <c:v>-34.40383159390309</c:v>
                </c:pt>
                <c:pt idx="95">
                  <c:v>-40.19884909874963</c:v>
                </c:pt>
                <c:pt idx="96">
                  <c:v>-45.83181616198272</c:v>
                </c:pt>
                <c:pt idx="97">
                  <c:v>-51.30681276157156</c:v>
                </c:pt>
                <c:pt idx="98">
                  <c:v>-56.62783831740853</c:v>
                </c:pt>
                <c:pt idx="99">
                  <c:v>-61.79881203061813</c:v>
                </c:pt>
                <c:pt idx="100">
                  <c:v>-66.82357331124993</c:v>
                </c:pt>
                <c:pt idx="101">
                  <c:v>-71.70588228965359</c:v>
                </c:pt>
                <c:pt idx="102">
                  <c:v>-76.44942040109162</c:v>
                </c:pt>
                <c:pt idx="103">
                  <c:v>-81.0577910403681</c:v>
                </c:pt>
                <c:pt idx="104">
                  <c:v>-85.5345202779372</c:v>
                </c:pt>
                <c:pt idx="105">
                  <c:v>-89.88305763309805</c:v>
                </c:pt>
                <c:pt idx="106">
                  <c:v>-94.10677689889833</c:v>
                </c:pt>
                <c:pt idx="107">
                  <c:v>-98.20897701214484</c:v>
                </c:pt>
                <c:pt idx="108">
                  <c:v>-102.1928829664339</c:v>
                </c:pt>
                <c:pt idx="109">
                  <c:v>-106.0616467610271</c:v>
                </c:pt>
                <c:pt idx="110">
                  <c:v>-109.8183483831926</c:v>
                </c:pt>
                <c:pt idx="111">
                  <c:v>-113.465996819561</c:v>
                </c:pt>
                <c:pt idx="112">
                  <c:v>-117.0075310928933</c:v>
                </c:pt>
                <c:pt idx="113">
                  <c:v>-120.4458213208236</c:v>
                </c:pt>
                <c:pt idx="114">
                  <c:v>-123.783669793138</c:v>
                </c:pt>
                <c:pt idx="115">
                  <c:v>-127.0238120656268</c:v>
                </c:pt>
                <c:pt idx="116">
                  <c:v>-130.1689180661797</c:v>
                </c:pt>
                <c:pt idx="117">
                  <c:v>-133.2215932120744</c:v>
                </c:pt>
                <c:pt idx="118">
                  <c:v>-136.184379535167</c:v>
                </c:pt>
                <c:pt idx="119">
                  <c:v>-139.0597568131052</c:v>
                </c:pt>
              </c:numCache>
            </c:numRef>
          </c:yVal>
          <c:smooth val="0"/>
          <c:extLst xmlns:c16r2="http://schemas.microsoft.com/office/drawing/2015/06/chart">
            <c:ext xmlns:c16="http://schemas.microsoft.com/office/drawing/2014/chart" uri="{C3380CC4-5D6E-409C-BE32-E72D297353CC}">
              <c16:uniqueId val="{00000000-5B82-4221-A76D-7227A841FA57}"/>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586.053968353488</c:v>
                </c:pt>
                <c:pt idx="2">
                  <c:v>767.7508646783356</c:v>
                </c:pt>
                <c:pt idx="3">
                  <c:v>945.4859278355324</c:v>
                </c:pt>
                <c:pt idx="4">
                  <c:v>1119.375190910076</c:v>
                </c:pt>
                <c:pt idx="5">
                  <c:v>1289.470374928145</c:v>
                </c:pt>
                <c:pt idx="6">
                  <c:v>1455.813921777397</c:v>
                </c:pt>
                <c:pt idx="7">
                  <c:v>1618.442296280477</c:v>
                </c:pt>
                <c:pt idx="8">
                  <c:v>1777.388301891919</c:v>
                </c:pt>
                <c:pt idx="9">
                  <c:v>1932.682793368293</c:v>
                </c:pt>
                <c:pt idx="10">
                  <c:v>2084.355927444743</c:v>
                </c:pt>
                <c:pt idx="11">
                  <c:v>2232.438059990067</c:v>
                </c:pt>
                <c:pt idx="12">
                  <c:v>2376.960373502346</c:v>
                </c:pt>
                <c:pt idx="13">
                  <c:v>1359.41196437373</c:v>
                </c:pt>
                <c:pt idx="14">
                  <c:v>1332.986585721437</c:v>
                </c:pt>
                <c:pt idx="15">
                  <c:v>1304.944799244742</c:v>
                </c:pt>
                <c:pt idx="16">
                  <c:v>1276.742604578469</c:v>
                </c:pt>
                <c:pt idx="17">
                  <c:v>1248.523246241901</c:v>
                </c:pt>
                <c:pt idx="18">
                  <c:v>1220.397404505296</c:v>
                </c:pt>
                <c:pt idx="19">
                  <c:v>1192.453913029678</c:v>
                </c:pt>
                <c:pt idx="20">
                  <c:v>1164.764191054521</c:v>
                </c:pt>
                <c:pt idx="21">
                  <c:v>1137.38570395353</c:v>
                </c:pt>
                <c:pt idx="22">
                  <c:v>1110.364683029276</c:v>
                </c:pt>
                <c:pt idx="23">
                  <c:v>1083.738268301408</c:v>
                </c:pt>
                <c:pt idx="24">
                  <c:v>1057.536201434814</c:v>
                </c:pt>
                <c:pt idx="25">
                  <c:v>1031.78216759962</c:v>
                </c:pt>
                <c:pt idx="26">
                  <c:v>1004.462045889342</c:v>
                </c:pt>
                <c:pt idx="27">
                  <c:v>977.3972415385778</c:v>
                </c:pt>
                <c:pt idx="28">
                  <c:v>950.614734063358</c:v>
                </c:pt>
                <c:pt idx="29">
                  <c:v>924.1354988322179</c:v>
                </c:pt>
                <c:pt idx="30">
                  <c:v>897.9778320317546</c:v>
                </c:pt>
                <c:pt idx="31">
                  <c:v>872.1576652929227</c:v>
                </c:pt>
                <c:pt idx="32">
                  <c:v>846.6888330657685</c:v>
                </c:pt>
                <c:pt idx="33">
                  <c:v>821.5832981541516</c:v>
                </c:pt>
                <c:pt idx="34">
                  <c:v>796.8513436692975</c:v>
                </c:pt>
                <c:pt idx="35">
                  <c:v>772.5017379453147</c:v>
                </c:pt>
                <c:pt idx="36">
                  <c:v>748.5418775439593</c:v>
                </c:pt>
                <c:pt idx="37">
                  <c:v>724.9779123828229</c:v>
                </c:pt>
                <c:pt idx="38">
                  <c:v>701.8148561637172</c:v>
                </c:pt>
                <c:pt idx="39">
                  <c:v>679.0531173562958</c:v>
                </c:pt>
                <c:pt idx="40">
                  <c:v>656.6954334599031</c:v>
                </c:pt>
                <c:pt idx="41">
                  <c:v>634.74371824783</c:v>
                </c:pt>
                <c:pt idx="42">
                  <c:v>613.1991176813153</c:v>
                </c:pt>
                <c:pt idx="43">
                  <c:v>592.0620742534134</c:v>
                </c:pt>
                <c:pt idx="44">
                  <c:v>571.3323858220274</c:v>
                </c:pt>
                <c:pt idx="45">
                  <c:v>551.0092596048962</c:v>
                </c:pt>
                <c:pt idx="46">
                  <c:v>531.0913619105286</c:v>
                </c:pt>
                <c:pt idx="47">
                  <c:v>511.5768640752612</c:v>
                </c:pt>
                <c:pt idx="48">
                  <c:v>492.4634850020448</c:v>
                </c:pt>
                <c:pt idx="49">
                  <c:v>473.7485306299131</c:v>
                </c:pt>
                <c:pt idx="50">
                  <c:v>455.4289306164465</c:v>
                </c:pt>
                <c:pt idx="51">
                  <c:v>437.5012724731059</c:v>
                </c:pt>
                <c:pt idx="52">
                  <c:v>419.9618271014987</c:v>
                </c:pt>
                <c:pt idx="53">
                  <c:v>402.8065843780223</c:v>
                </c:pt>
                <c:pt idx="54">
                  <c:v>386.0312809071655</c:v>
                </c:pt>
                <c:pt idx="55">
                  <c:v>369.6314258736311</c:v>
                </c:pt>
                <c:pt idx="56">
                  <c:v>353.602325163265</c:v>
                </c:pt>
                <c:pt idx="57">
                  <c:v>337.9391038709491</c:v>
                </c:pt>
                <c:pt idx="58">
                  <c:v>322.6367272986481</c:v>
                </c:pt>
                <c:pt idx="59">
                  <c:v>307.690020541706</c:v>
                </c:pt>
                <c:pt idx="60">
                  <c:v>293.0936867503588</c:v>
                </c:pt>
                <c:pt idx="61">
                  <c:v>278.8423241491636</c:v>
                </c:pt>
                <c:pt idx="62">
                  <c:v>264.9304418901846</c:v>
                </c:pt>
                <c:pt idx="63">
                  <c:v>251.352474810581</c:v>
                </c:pt>
                <c:pt idx="64">
                  <c:v>238.102797159494</c:v>
                </c:pt>
                <c:pt idx="65">
                  <c:v>225.1757353459598</c:v>
                </c:pt>
                <c:pt idx="66">
                  <c:v>212.5655797877298</c:v>
                </c:pt>
                <c:pt idx="67">
                  <c:v>200.2665959023198</c:v>
                </c:pt>
                <c:pt idx="68">
                  <c:v>188.2730342935583</c:v>
                </c:pt>
                <c:pt idx="69">
                  <c:v>176.5791401806982</c:v>
                </c:pt>
                <c:pt idx="70">
                  <c:v>165.1791621140837</c:v>
                </c:pt>
                <c:pt idx="71">
                  <c:v>154.0673600213995</c:v>
                </c:pt>
                <c:pt idx="72">
                  <c:v>143.2380126242078</c:v>
                </c:pt>
                <c:pt idx="73">
                  <c:v>132.685424260877</c:v>
                </c:pt>
                <c:pt idx="74">
                  <c:v>122.403931155317</c:v>
                </c:pt>
                <c:pt idx="75">
                  <c:v>112.3879071600259</c:v>
                </c:pt>
                <c:pt idx="76">
                  <c:v>102.6317690107498</c:v>
                </c:pt>
                <c:pt idx="77">
                  <c:v>93.12998111762703</c:v>
                </c:pt>
                <c:pt idx="78">
                  <c:v>83.8770599258151</c:v>
                </c:pt>
                <c:pt idx="79">
                  <c:v>74.86757786825545</c:v>
                </c:pt>
                <c:pt idx="80">
                  <c:v>66.09616693905263</c:v>
                </c:pt>
                <c:pt idx="81">
                  <c:v>57.55752190961172</c:v>
                </c:pt>
                <c:pt idx="82">
                  <c:v>49.24640321039987</c:v>
                </c:pt>
                <c:pt idx="83">
                  <c:v>41.15763950021891</c:v>
                </c:pt>
                <c:pt idx="84">
                  <c:v>33.28612994253671</c:v>
                </c:pt>
                <c:pt idx="85">
                  <c:v>25.62684620757132</c:v>
                </c:pt>
                <c:pt idx="86">
                  <c:v>18.17483421936959</c:v>
                </c:pt>
                <c:pt idx="87">
                  <c:v>10.9252156636976</c:v>
                </c:pt>
                <c:pt idx="88">
                  <c:v>3.8731892720225</c:v>
                </c:pt>
                <c:pt idx="89">
                  <c:v>-2.985968100696482</c:v>
                </c:pt>
                <c:pt idx="90">
                  <c:v>-9.65690059287772</c:v>
                </c:pt>
                <c:pt idx="91">
                  <c:v>-16.1441726335197</c:v>
                </c:pt>
                <c:pt idx="92">
                  <c:v>-22.45226840646501</c:v>
                </c:pt>
                <c:pt idx="93">
                  <c:v>-28.58559147009873</c:v>
                </c:pt>
                <c:pt idx="94">
                  <c:v>-34.54846452228009</c:v>
                </c:pt>
                <c:pt idx="95">
                  <c:v>-40.3451292987174</c:v>
                </c:pt>
                <c:pt idx="96">
                  <c:v>-45.97974659376789</c:v>
                </c:pt>
                <c:pt idx="97">
                  <c:v>-51.45639639852743</c:v>
                </c:pt>
                <c:pt idx="98">
                  <c:v>-56.77907814157333</c:v>
                </c:pt>
                <c:pt idx="99">
                  <c:v>-61.95171102813947</c:v>
                </c:pt>
                <c:pt idx="100">
                  <c:v>-66.97813446945108</c:v>
                </c:pt>
                <c:pt idx="101">
                  <c:v>-71.86210859239807</c:v>
                </c:pt>
                <c:pt idx="102">
                  <c:v>-76.60731482552545</c:v>
                </c:pt>
                <c:pt idx="103">
                  <c:v>-81.21735655290648</c:v>
                </c:pt>
                <c:pt idx="104">
                  <c:v>-85.695759831342</c:v>
                </c:pt>
                <c:pt idx="105">
                  <c:v>-90.04597416275217</c:v>
                </c:pt>
                <c:pt idx="106">
                  <c:v>-94.27137331934864</c:v>
                </c:pt>
                <c:pt idx="107">
                  <c:v>-98.37525621450287</c:v>
                </c:pt>
                <c:pt idx="108">
                  <c:v>-102.3608478147962</c:v>
                </c:pt>
                <c:pt idx="109">
                  <c:v>-106.2313000900285</c:v>
                </c:pt>
                <c:pt idx="110">
                  <c:v>-109.9896929945044</c:v>
                </c:pt>
                <c:pt idx="111">
                  <c:v>-113.6390354801297</c:v>
                </c:pt>
                <c:pt idx="112">
                  <c:v>-117.1822665314758</c:v>
                </c:pt>
                <c:pt idx="113">
                  <c:v>-120.6222562258008</c:v>
                </c:pt>
                <c:pt idx="114">
                  <c:v>-123.961806810401</c:v>
                </c:pt>
                <c:pt idx="115">
                  <c:v>-127.2036537956355</c:v>
                </c:pt>
                <c:pt idx="116">
                  <c:v>-130.3504670621496</c:v>
                </c:pt>
                <c:pt idx="117">
                  <c:v>-133.4048519780772</c:v>
                </c:pt>
                <c:pt idx="118">
                  <c:v>-136.3693505235915</c:v>
                </c:pt>
                <c:pt idx="119">
                  <c:v>-139.2464424232203</c:v>
                </c:pt>
              </c:numCache>
            </c:numRef>
          </c:yVal>
          <c:smooth val="0"/>
          <c:extLst xmlns:c16r2="http://schemas.microsoft.com/office/drawing/2015/06/chart">
            <c:ext xmlns:c16="http://schemas.microsoft.com/office/drawing/2014/chart" uri="{C3380CC4-5D6E-409C-BE32-E72D297353CC}">
              <c16:uniqueId val="{00000001-5B82-4221-A76D-7227A841FA57}"/>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586.053968353488</c:v>
                </c:pt>
                <c:pt idx="2">
                  <c:v>767.9464091451279</c:v>
                </c:pt>
                <c:pt idx="3">
                  <c:v>945.878471301816</c:v>
                </c:pt>
                <c:pt idx="4">
                  <c:v>1119.966549661634</c:v>
                </c:pt>
                <c:pt idx="5">
                  <c:v>1290.262724807235</c:v>
                </c:pt>
                <c:pt idx="6">
                  <c:v>1456.809793232313</c:v>
                </c:pt>
                <c:pt idx="7">
                  <c:v>1619.644567831994</c:v>
                </c:pt>
                <c:pt idx="8">
                  <c:v>1778.800192198034</c:v>
                </c:pt>
                <c:pt idx="9">
                  <c:v>1934.307852055295</c:v>
                </c:pt>
                <c:pt idx="10">
                  <c:v>2086.19802486039</c:v>
                </c:pt>
                <c:pt idx="11">
                  <c:v>2234.501376025726</c:v>
                </c:pt>
                <c:pt idx="12">
                  <c:v>2379.249385619225</c:v>
                </c:pt>
                <c:pt idx="13">
                  <c:v>1361.931434959062</c:v>
                </c:pt>
                <c:pt idx="14">
                  <c:v>1335.568328867113</c:v>
                </c:pt>
                <c:pt idx="15">
                  <c:v>1307.594704612726</c:v>
                </c:pt>
                <c:pt idx="16">
                  <c:v>1279.465813691855</c:v>
                </c:pt>
                <c:pt idx="17">
                  <c:v>1251.324470335578</c:v>
                </c:pt>
                <c:pt idx="18">
                  <c:v>1223.280982424731</c:v>
                </c:pt>
                <c:pt idx="19">
                  <c:v>1195.423855631412</c:v>
                </c:pt>
                <c:pt idx="20">
                  <c:v>1167.824216011622</c:v>
                </c:pt>
                <c:pt idx="21">
                  <c:v>1140.5392632303</c:v>
                </c:pt>
                <c:pt idx="22">
                  <c:v>1113.614984769021</c:v>
                </c:pt>
                <c:pt idx="23">
                  <c:v>1087.088294465506</c:v>
                </c:pt>
                <c:pt idx="24">
                  <c:v>1060.988722222277</c:v>
                </c:pt>
                <c:pt idx="25">
                  <c:v>1035.339753434428</c:v>
                </c:pt>
                <c:pt idx="26">
                  <c:v>1008.127437611976</c:v>
                </c:pt>
                <c:pt idx="27">
                  <c:v>981.1727462517885</c:v>
                </c:pt>
                <c:pt idx="28">
                  <c:v>954.502521602577</c:v>
                </c:pt>
                <c:pt idx="29">
                  <c:v>928.1376020451444</c:v>
                </c:pt>
                <c:pt idx="30">
                  <c:v>902.0961490870504</c:v>
                </c:pt>
                <c:pt idx="31">
                  <c:v>876.3939618370587</c:v>
                </c:pt>
                <c:pt idx="32">
                  <c:v>851.0447443199955</c:v>
                </c:pt>
                <c:pt idx="33">
                  <c:v>826.0603310162916</c:v>
                </c:pt>
                <c:pt idx="34">
                  <c:v>801.4508788695657</c:v>
                </c:pt>
                <c:pt idx="35">
                  <c:v>777.225032283659</c:v>
                </c:pt>
                <c:pt idx="36">
                  <c:v>753.3900662278065</c:v>
                </c:pt>
                <c:pt idx="37">
                  <c:v>729.9520114731164</c:v>
                </c:pt>
                <c:pt idx="38">
                  <c:v>706.9157651314672</c:v>
                </c:pt>
                <c:pt idx="39">
                  <c:v>684.2816229590098</c:v>
                </c:pt>
                <c:pt idx="40">
                  <c:v>662.0522121596114</c:v>
                </c:pt>
                <c:pt idx="41">
                  <c:v>640.229339152189</c:v>
                </c:pt>
                <c:pt idx="42">
                  <c:v>618.8140455428401</c:v>
                </c:pt>
                <c:pt idx="43">
                  <c:v>597.8066725264998</c:v>
                </c:pt>
                <c:pt idx="44">
                  <c:v>577.2069197695655</c:v>
                </c:pt>
                <c:pt idx="45">
                  <c:v>557.013899443391</c:v>
                </c:pt>
                <c:pt idx="46">
                  <c:v>537.2261859839224</c:v>
                </c:pt>
                <c:pt idx="47">
                  <c:v>517.8418620484024</c:v>
                </c:pt>
                <c:pt idx="48">
                  <c:v>498.8585610633381</c:v>
                </c:pt>
                <c:pt idx="49">
                  <c:v>480.2735066958431</c:v>
                </c:pt>
                <c:pt idx="50">
                  <c:v>462.0835495285135</c:v>
                </c:pt>
                <c:pt idx="51">
                  <c:v>444.2852011804116</c:v>
                </c:pt>
                <c:pt idx="52">
                  <c:v>426.8746598246416</c:v>
                </c:pt>
                <c:pt idx="53">
                  <c:v>409.847845744469</c:v>
                </c:pt>
                <c:pt idx="54">
                  <c:v>393.2004290528494</c:v>
                </c:pt>
                <c:pt idx="55">
                  <c:v>376.9278555050058</c:v>
                </c:pt>
                <c:pt idx="56">
                  <c:v>361.025370575746</c:v>
                </c:pt>
                <c:pt idx="57">
                  <c:v>345.4880419182218</c:v>
                </c:pt>
                <c:pt idx="58">
                  <c:v>330.3107803107287</c:v>
                </c:pt>
                <c:pt idx="59">
                  <c:v>315.4883591865436</c:v>
                </c:pt>
                <c:pt idx="60">
                  <c:v>301.0154328372118</c:v>
                </c:pt>
                <c:pt idx="61">
                  <c:v>286.8865533716717</c:v>
                </c:pt>
                <c:pt idx="62">
                  <c:v>273.0961865047502</c:v>
                </c:pt>
                <c:pt idx="63">
                  <c:v>259.6387262509616</c:v>
                </c:pt>
                <c:pt idx="64">
                  <c:v>246.5085085841329</c:v>
                </c:pt>
                <c:pt idx="65">
                  <c:v>233.6998241185811</c:v>
                </c:pt>
                <c:pt idx="66">
                  <c:v>221.2069298878741</c:v>
                </c:pt>
                <c:pt idx="67">
                  <c:v>209.0240602678575</c:v>
                </c:pt>
                <c:pt idx="68">
                  <c:v>197.1454370930296</c:v>
                </c:pt>
                <c:pt idx="69">
                  <c:v>185.5652790154891</c:v>
                </c:pt>
                <c:pt idx="70">
                  <c:v>174.277810151134</c:v>
                </c:pt>
                <c:pt idx="71">
                  <c:v>163.2772680556918</c:v>
                </c:pt>
                <c:pt idx="72">
                  <c:v>152.5579110719773</c:v>
                </c:pt>
                <c:pt idx="73">
                  <c:v>142.1140250842464</c:v>
                </c:pt>
                <c:pt idx="74">
                  <c:v>131.939929717366</c:v>
                </c:pt>
                <c:pt idx="75">
                  <c:v>122.0299840135758</c:v>
                </c:pt>
                <c:pt idx="76">
                  <c:v>112.3785916191246</c:v>
                </c:pt>
                <c:pt idx="77">
                  <c:v>102.9802055103464</c:v>
                </c:pt>
                <c:pt idx="78">
                  <c:v>93.82933228875221</c:v>
                </c:pt>
                <c:pt idx="79">
                  <c:v>84.9205360700471</c:v>
                </c:pt>
                <c:pt idx="80">
                  <c:v>76.24844199506333</c:v>
                </c:pt>
                <c:pt idx="81">
                  <c:v>67.80773938406458</c:v>
                </c:pt>
                <c:pt idx="82">
                  <c:v>59.5931845584655</c:v>
                </c:pt>
                <c:pt idx="83">
                  <c:v>51.5996033507654</c:v>
                </c:pt>
                <c:pt idx="84">
                  <c:v>43.8218933238859</c:v>
                </c:pt>
                <c:pt idx="85">
                  <c:v>36.25502571608376</c:v>
                </c:pt>
                <c:pt idx="86">
                  <c:v>28.89404713404292</c:v>
                </c:pt>
                <c:pt idx="87">
                  <c:v>21.73408100618144</c:v>
                </c:pt>
                <c:pt idx="88">
                  <c:v>14.77032881561354</c:v>
                </c:pt>
                <c:pt idx="89">
                  <c:v>7.998071126476134</c:v>
                </c:pt>
                <c:pt idx="90">
                  <c:v>1.41266841797551</c:v>
                </c:pt>
                <c:pt idx="91">
                  <c:v>-4.990438260621886</c:v>
                </c:pt>
                <c:pt idx="92">
                  <c:v>-11.21572680066492</c:v>
                </c:pt>
                <c:pt idx="93">
                  <c:v>-17.26759369908905</c:v>
                </c:pt>
                <c:pt idx="94">
                  <c:v>-23.15035386702402</c:v>
                </c:pt>
                <c:pt idx="95">
                  <c:v>-28.86824056942712</c:v>
                </c:pt>
                <c:pt idx="96">
                  <c:v>-34.42540548864054</c:v>
                </c:pt>
                <c:pt idx="97">
                  <c:v>-39.8259189001001</c:v>
                </c:pt>
                <c:pt idx="98">
                  <c:v>-45.0737699522888</c:v>
                </c:pt>
                <c:pt idx="99">
                  <c:v>-50.17286704284739</c:v>
                </c:pt>
                <c:pt idx="100">
                  <c:v>-55.1270382827388</c:v>
                </c:pt>
                <c:pt idx="101">
                  <c:v>-59.94003204065665</c:v>
                </c:pt>
                <c:pt idx="102">
                  <c:v>-64.61551756192418</c:v>
                </c:pt>
                <c:pt idx="103">
                  <c:v>-69.15708565451995</c:v>
                </c:pt>
                <c:pt idx="104">
                  <c:v>-73.5682494357971</c:v>
                </c:pt>
                <c:pt idx="105">
                  <c:v>-77.85244513544846</c:v>
                </c:pt>
                <c:pt idx="106">
                  <c:v>-82.01303294803438</c:v>
                </c:pt>
                <c:pt idx="107">
                  <c:v>-86.05329793168845</c:v>
                </c:pt>
                <c:pt idx="108">
                  <c:v>-89.9764509452143</c:v>
                </c:pt>
                <c:pt idx="109">
                  <c:v>-93.78562962355863</c:v>
                </c:pt>
                <c:pt idx="110">
                  <c:v>-97.48389938344371</c:v>
                </c:pt>
                <c:pt idx="111">
                  <c:v>-101.074254457868</c:v>
                </c:pt>
                <c:pt idx="112">
                  <c:v>-104.5596189545504</c:v>
                </c:pt>
                <c:pt idx="113">
                  <c:v>-107.9428479360158</c:v>
                </c:pt>
                <c:pt idx="114">
                  <c:v>-111.2267285162688</c:v>
                </c:pt>
                <c:pt idx="115">
                  <c:v>-114.4139809747176</c:v>
                </c:pt>
                <c:pt idx="116">
                  <c:v>-117.5072598794468</c:v>
                </c:pt>
                <c:pt idx="117">
                  <c:v>-120.5091552226422</c:v>
                </c:pt>
                <c:pt idx="118">
                  <c:v>-123.4221935619771</c:v>
                </c:pt>
                <c:pt idx="119">
                  <c:v>-126.2488391675215</c:v>
                </c:pt>
              </c:numCache>
            </c:numRef>
          </c:yVal>
          <c:smooth val="0"/>
          <c:extLst xmlns:c16r2="http://schemas.microsoft.com/office/drawing/2015/06/chart">
            <c:ext xmlns:c16="http://schemas.microsoft.com/office/drawing/2014/chart" uri="{C3380CC4-5D6E-409C-BE32-E72D297353CC}">
              <c16:uniqueId val="{00000002-5B82-4221-A76D-7227A841FA57}"/>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293.026984176744</c:v>
                </c:pt>
                <c:pt idx="2">
                  <c:v>346.6625558833694</c:v>
                </c:pt>
                <c:pt idx="3">
                  <c:v>400.3679867268038</c:v>
                </c:pt>
                <c:pt idx="4">
                  <c:v>454.1159730510535</c:v>
                </c:pt>
                <c:pt idx="5">
                  <c:v>507.8503824328491</c:v>
                </c:pt>
                <c:pt idx="6">
                  <c:v>561.513223257867</c:v>
                </c:pt>
                <c:pt idx="7">
                  <c:v>615.0461470884304</c:v>
                </c:pt>
                <c:pt idx="8">
                  <c:v>668.3914856427818</c:v>
                </c:pt>
                <c:pt idx="9">
                  <c:v>721.4930062813582</c:v>
                </c:pt>
                <c:pt idx="10">
                  <c:v>774.2964516500506</c:v>
                </c:pt>
                <c:pt idx="11">
                  <c:v>826.7499139934624</c:v>
                </c:pt>
                <c:pt idx="12">
                  <c:v>878.8040832250534</c:v>
                </c:pt>
                <c:pt idx="13">
                  <c:v>351.1407313028321</c:v>
                </c:pt>
                <c:pt idx="14">
                  <c:v>350.7600220937692</c:v>
                </c:pt>
                <c:pt idx="15">
                  <c:v>348.5903002480702</c:v>
                </c:pt>
                <c:pt idx="16">
                  <c:v>345.5005526996138</c:v>
                </c:pt>
                <c:pt idx="17">
                  <c:v>341.6427110780423</c:v>
                </c:pt>
                <c:pt idx="18">
                  <c:v>337.1381278193729</c:v>
                </c:pt>
                <c:pt idx="19">
                  <c:v>332.0862071544141</c:v>
                </c:pt>
                <c:pt idx="20">
                  <c:v>326.5690250982988</c:v>
                </c:pt>
                <c:pt idx="21">
                  <c:v>320.654920690559</c:v>
                </c:pt>
                <c:pt idx="22">
                  <c:v>314.4012966655789</c:v>
                </c:pt>
                <c:pt idx="23">
                  <c:v>307.8568061047044</c:v>
                </c:pt>
                <c:pt idx="24">
                  <c:v>301.0630620596603</c:v>
                </c:pt>
                <c:pt idx="25">
                  <c:v>294.0559764658045</c:v>
                </c:pt>
                <c:pt idx="26">
                  <c:v>285.8504024192698</c:v>
                </c:pt>
                <c:pt idx="27">
                  <c:v>277.4325726771222</c:v>
                </c:pt>
                <c:pt idx="28">
                  <c:v>268.8290997585289</c:v>
                </c:pt>
                <c:pt idx="29">
                  <c:v>260.0628586903387</c:v>
                </c:pt>
                <c:pt idx="30">
                  <c:v>251.1547722314353</c:v>
                </c:pt>
                <c:pt idx="31">
                  <c:v>242.124069887108</c:v>
                </c:pt>
                <c:pt idx="32">
                  <c:v>232.9884987533041</c:v>
                </c:pt>
                <c:pt idx="33">
                  <c:v>223.7644944582298</c:v>
                </c:pt>
                <c:pt idx="34">
                  <c:v>214.4673208336062</c:v>
                </c:pt>
                <c:pt idx="35">
                  <c:v>205.111185059397</c:v>
                </c:pt>
                <c:pt idx="36">
                  <c:v>195.7093335232166</c:v>
                </c:pt>
                <c:pt idx="37">
                  <c:v>186.2741324702201</c:v>
                </c:pt>
                <c:pt idx="38">
                  <c:v>176.8171366144106</c:v>
                </c:pt>
                <c:pt idx="39">
                  <c:v>167.3473645503873</c:v>
                </c:pt>
                <c:pt idx="40">
                  <c:v>157.8748737844217</c:v>
                </c:pt>
                <c:pt idx="41">
                  <c:v>148.4090762349418</c:v>
                </c:pt>
                <c:pt idx="42">
                  <c:v>138.9587715379785</c:v>
                </c:pt>
                <c:pt idx="43">
                  <c:v>129.5321836461499</c:v>
                </c:pt>
                <c:pt idx="44">
                  <c:v>120.1369939559881</c:v>
                </c:pt>
                <c:pt idx="45">
                  <c:v>110.7803715438931</c:v>
                </c:pt>
                <c:pt idx="46">
                  <c:v>101.4690009761598</c:v>
                </c:pt>
                <c:pt idx="47">
                  <c:v>92.20910806116262</c:v>
                </c:pt>
                <c:pt idx="48">
                  <c:v>83.00648383524276</c:v>
                </c:pt>
                <c:pt idx="49">
                  <c:v>73.86650701381035</c:v>
                </c:pt>
                <c:pt idx="50">
                  <c:v>64.7941650947705</c:v>
                </c:pt>
                <c:pt idx="51">
                  <c:v>55.79407426340913</c:v>
                </c:pt>
                <c:pt idx="52">
                  <c:v>46.87049509100505</c:v>
                </c:pt>
                <c:pt idx="53">
                  <c:v>38.02735354162542</c:v>
                </c:pt>
                <c:pt idx="54">
                  <c:v>29.26825795694458</c:v>
                </c:pt>
                <c:pt idx="55">
                  <c:v>20.59651519435283</c:v>
                </c:pt>
                <c:pt idx="56">
                  <c:v>12.01514600070004</c:v>
                </c:pt>
                <c:pt idx="57">
                  <c:v>3.526899670012426</c:v>
                </c:pt>
                <c:pt idx="58">
                  <c:v>-4.865731969817665</c:v>
                </c:pt>
                <c:pt idx="59">
                  <c:v>-13.16050120476393</c:v>
                </c:pt>
                <c:pt idx="60">
                  <c:v>-21.35539168255127</c:v>
                </c:pt>
                <c:pt idx="61">
                  <c:v>-29.44860622959822</c:v>
                </c:pt>
                <c:pt idx="62">
                  <c:v>-37.43855521095066</c:v>
                </c:pt>
                <c:pt idx="63">
                  <c:v>-45.32384540657585</c:v>
                </c:pt>
                <c:pt idx="64">
                  <c:v>-53.1032693814268</c:v>
                </c:pt>
                <c:pt idx="65">
                  <c:v>-60.77579533306926</c:v>
                </c:pt>
                <c:pt idx="66">
                  <c:v>-68.34055738477582</c:v>
                </c:pt>
                <c:pt idx="67">
                  <c:v>-75.7968463113757</c:v>
                </c:pt>
                <c:pt idx="68">
                  <c:v>-83.144100679272</c:v>
                </c:pt>
                <c:pt idx="69">
                  <c:v>-90.38189838359453</c:v>
                </c:pt>
                <c:pt idx="70">
                  <c:v>-97.5099485661176</c:v>
                </c:pt>
                <c:pt idx="71">
                  <c:v>-104.5280838986546</c:v>
                </c:pt>
                <c:pt idx="72">
                  <c:v>-111.4362532165269</c:v>
                </c:pt>
                <c:pt idx="73">
                  <c:v>-118.2345144881238</c:v>
                </c:pt>
                <c:pt idx="74">
                  <c:v>-124.9230281068631</c:v>
                </c:pt>
                <c:pt idx="75">
                  <c:v>-131.5020504923596</c:v>
                </c:pt>
                <c:pt idx="76">
                  <c:v>-137.9719279882101</c:v>
                </c:pt>
                <c:pt idx="77">
                  <c:v>-144.3330910442291</c:v>
                </c:pt>
                <c:pt idx="78">
                  <c:v>-150.586048671732</c:v>
                </c:pt>
                <c:pt idx="79">
                  <c:v>-156.7313831601168</c:v>
                </c:pt>
                <c:pt idx="80">
                  <c:v>-162.7697450448904</c:v>
                </c:pt>
                <c:pt idx="81">
                  <c:v>-168.7018483155443</c:v>
                </c:pt>
                <c:pt idx="82">
                  <c:v>-174.5284658547262</c:v>
                </c:pt>
                <c:pt idx="83">
                  <c:v>-180.2504250978218</c:v>
                </c:pt>
                <c:pt idx="84">
                  <c:v>-185.8686039047097</c:v>
                </c:pt>
                <c:pt idx="85">
                  <c:v>-191.3839266341893</c:v>
                </c:pt>
                <c:pt idx="86">
                  <c:v>-196.7973604129947</c:v>
                </c:pt>
                <c:pt idx="87">
                  <c:v>-202.1099115906709</c:v>
                </c:pt>
                <c:pt idx="88">
                  <c:v>-207.3226223733345</c:v>
                </c:pt>
                <c:pt idx="89">
                  <c:v>-212.4365676273155</c:v>
                </c:pt>
                <c:pt idx="90">
                  <c:v>-217.4528518472653</c:v>
                </c:pt>
                <c:pt idx="91">
                  <c:v>-222.3726062795995</c:v>
                </c:pt>
                <c:pt idx="92">
                  <c:v>-227.19698619661</c:v>
                </c:pt>
                <c:pt idx="93">
                  <c:v>-231.9271683128645</c:v>
                </c:pt>
                <c:pt idx="94">
                  <c:v>-236.564348339669</c:v>
                </c:pt>
                <c:pt idx="95">
                  <c:v>-241.1097386693436</c:v>
                </c:pt>
                <c:pt idx="96">
                  <c:v>-245.5645661857161</c:v>
                </c:pt>
                <c:pt idx="97">
                  <c:v>-249.9300701940138</c:v>
                </c:pt>
                <c:pt idx="98">
                  <c:v>-254.2075004651468</c:v>
                </c:pt>
                <c:pt idx="99">
                  <c:v>-258.3981153895346</c:v>
                </c:pt>
                <c:pt idx="100">
                  <c:v>-262.5031802351787</c:v>
                </c:pt>
                <c:pt idx="101">
                  <c:v>-266.5239655058303</c:v>
                </c:pt>
                <c:pt idx="102">
                  <c:v>-270.461745394321</c:v>
                </c:pt>
                <c:pt idx="103">
                  <c:v>-274.3177963269154</c:v>
                </c:pt>
                <c:pt idx="104">
                  <c:v>-278.0933955942346</c:v>
                </c:pt>
                <c:pt idx="105">
                  <c:v>-281.7898200654326</c:v>
                </c:pt>
                <c:pt idx="106">
                  <c:v>-285.408344981216</c:v>
                </c:pt>
                <c:pt idx="107">
                  <c:v>-288.9502428223004</c:v>
                </c:pt>
                <c:pt idx="108">
                  <c:v>-292.4167822495936</c:v>
                </c:pt>
                <c:pt idx="109">
                  <c:v>-295.8092271130537</c:v>
                </c:pt>
                <c:pt idx="110">
                  <c:v>-299.1288355256983</c:v>
                </c:pt>
                <c:pt idx="111">
                  <c:v>-302.3768590000436</c:v>
                </c:pt>
                <c:pt idx="112">
                  <c:v>-305.554541643398</c:v>
                </c:pt>
                <c:pt idx="113">
                  <c:v>-308.663119409689</c:v>
                </c:pt>
                <c:pt idx="114">
                  <c:v>-311.7038194052402</c:v>
                </c:pt>
                <c:pt idx="115">
                  <c:v>-314.6778592449282</c:v>
                </c:pt>
                <c:pt idx="116">
                  <c:v>-317.5864464575941</c:v>
                </c:pt>
                <c:pt idx="117">
                  <c:v>-320.4307779371701</c:v>
                </c:pt>
                <c:pt idx="118">
                  <c:v>-323.2120394377772</c:v>
                </c:pt>
                <c:pt idx="119">
                  <c:v>-325.9314051105101</c:v>
                </c:pt>
              </c:numCache>
            </c:numRef>
          </c:yVal>
          <c:smooth val="0"/>
          <c:extLst xmlns:c16r2="http://schemas.microsoft.com/office/drawing/2015/06/chart">
            <c:ext xmlns:c16="http://schemas.microsoft.com/office/drawing/2014/chart" uri="{C3380CC4-5D6E-409C-BE32-E72D297353CC}">
              <c16:uniqueId val="{00000003-5B82-4221-A76D-7227A841FA57}"/>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586.053968353488</c:v>
                </c:pt>
                <c:pt idx="2">
                  <c:v>767.7520460653977</c:v>
                </c:pt>
                <c:pt idx="3">
                  <c:v>945.5312824625834</c:v>
                </c:pt>
                <c:pt idx="4">
                  <c:v>1119.509487094399</c:v>
                </c:pt>
                <c:pt idx="5">
                  <c:v>1289.740031484438</c:v>
                </c:pt>
                <c:pt idx="6">
                  <c:v>1456.266369992836</c:v>
                </c:pt>
                <c:pt idx="7">
                  <c:v>1619.125382359325</c:v>
                </c:pt>
                <c:pt idx="8">
                  <c:v>1778.349735464468</c:v>
                </c:pt>
                <c:pt idx="9">
                  <c:v>1933.9696436793</c:v>
                </c:pt>
                <c:pt idx="10">
                  <c:v>2086.014167486072</c:v>
                </c:pt>
                <c:pt idx="11">
                  <c:v>2234.512157869252</c:v>
                </c:pt>
                <c:pt idx="12">
                  <c:v>2379.492929644173</c:v>
                </c:pt>
                <c:pt idx="13">
                  <c:v>1362.443392671868</c:v>
                </c:pt>
                <c:pt idx="14">
                  <c:v>1336.441848118049</c:v>
                </c:pt>
                <c:pt idx="15">
                  <c:v>1308.808837037677</c:v>
                </c:pt>
                <c:pt idx="16">
                  <c:v>1280.98549660355</c:v>
                </c:pt>
                <c:pt idx="17">
                  <c:v>1253.11151136505</c:v>
                </c:pt>
                <c:pt idx="18">
                  <c:v>1225.294708785794</c:v>
                </c:pt>
                <c:pt idx="19">
                  <c:v>1197.621644504627</c:v>
                </c:pt>
                <c:pt idx="20">
                  <c:v>1170.161958057082</c:v>
                </c:pt>
                <c:pt idx="21">
                  <c:v>1142.971768859064</c:v>
                </c:pt>
                <c:pt idx="22">
                  <c:v>1116.096340929416</c:v>
                </c:pt>
                <c:pt idx="23">
                  <c:v>1089.57217834818</c:v>
                </c:pt>
                <c:pt idx="24">
                  <c:v>1063.42867721073</c:v>
                </c:pt>
                <c:pt idx="25">
                  <c:v>1037.689431773084</c:v>
                </c:pt>
                <c:pt idx="26">
                  <c:v>1010.340458163175</c:v>
                </c:pt>
                <c:pt idx="27">
                  <c:v>983.2017221999664</c:v>
                </c:pt>
                <c:pt idx="28">
                  <c:v>956.3008285390133</c:v>
                </c:pt>
                <c:pt idx="29">
                  <c:v>929.6594051753946</c:v>
                </c:pt>
                <c:pt idx="30">
                  <c:v>903.296524956332</c:v>
                </c:pt>
                <c:pt idx="31">
                  <c:v>877.2290061326602</c:v>
                </c:pt>
                <c:pt idx="32">
                  <c:v>851.4716663567833</c:v>
                </c:pt>
                <c:pt idx="33">
                  <c:v>826.0375357748634</c:v>
                </c:pt>
                <c:pt idx="34">
                  <c:v>800.9380374407975</c:v>
                </c:pt>
                <c:pt idx="35">
                  <c:v>776.18314155531</c:v>
                </c:pt>
                <c:pt idx="36">
                  <c:v>751.7814986132216</c:v>
                </c:pt>
                <c:pt idx="37">
                  <c:v>727.7405554525044</c:v>
                </c:pt>
                <c:pt idx="38">
                  <c:v>704.0666573365852</c:v>
                </c:pt>
                <c:pt idx="39">
                  <c:v>680.7615713068807</c:v>
                </c:pt>
                <c:pt idx="40">
                  <c:v>657.8294075568285</c:v>
                </c:pt>
                <c:pt idx="41">
                  <c:v>635.273466895007</c:v>
                </c:pt>
                <c:pt idx="42">
                  <c:v>613.0962904289479</c:v>
                </c:pt>
                <c:pt idx="43">
                  <c:v>591.299718575574</c:v>
                </c:pt>
                <c:pt idx="44">
                  <c:v>569.8849450680481</c:v>
                </c:pt>
                <c:pt idx="45">
                  <c:v>548.8525665960824</c:v>
                </c:pt>
                <c:pt idx="46">
                  <c:v>528.202628616862</c:v>
                </c:pt>
                <c:pt idx="47">
                  <c:v>507.9346677783305</c:v>
                </c:pt>
                <c:pt idx="48">
                  <c:v>488.0477513177611</c:v>
                </c:pt>
                <c:pt idx="49">
                  <c:v>468.540513739892</c:v>
                </c:pt>
                <c:pt idx="50">
                  <c:v>449.4111910283169</c:v>
                </c:pt>
                <c:pt idx="51">
                  <c:v>430.657652609347</c:v>
                </c:pt>
                <c:pt idx="52">
                  <c:v>412.2774249897484</c:v>
                </c:pt>
                <c:pt idx="53">
                  <c:v>394.2677256840271</c:v>
                </c:pt>
                <c:pt idx="54">
                  <c:v>376.625489560518</c:v>
                </c:pt>
                <c:pt idx="55">
                  <c:v>359.347393502414</c:v>
                </c:pt>
                <c:pt idx="56">
                  <c:v>342.4298795360264</c:v>
                </c:pt>
                <c:pt idx="57">
                  <c:v>325.869176527538</c:v>
                </c:pt>
                <c:pt idx="58">
                  <c:v>309.6613205396061</c:v>
                </c:pt>
                <c:pt idx="59">
                  <c:v>293.8021739271388</c:v>
                </c:pt>
                <c:pt idx="60">
                  <c:v>278.287443250716</c:v>
                </c:pt>
                <c:pt idx="61">
                  <c:v>263.1126960758667</c:v>
                </c:pt>
                <c:pt idx="62">
                  <c:v>248.2733767218893</c:v>
                </c:pt>
                <c:pt idx="63">
                  <c:v>233.7648210220486</c:v>
                </c:pt>
                <c:pt idx="64">
                  <c:v>219.5822701496654</c:v>
                </c:pt>
                <c:pt idx="65">
                  <c:v>205.7208835521815</c:v>
                </c:pt>
                <c:pt idx="66">
                  <c:v>192.1757510635034</c:v>
                </c:pt>
                <c:pt idx="67">
                  <c:v>178.9419042307491</c:v>
                </c:pt>
                <c:pt idx="68">
                  <c:v>166.0143268988941</c:v>
                </c:pt>
                <c:pt idx="69">
                  <c:v>153.3879650937633</c:v>
                </c:pt>
                <c:pt idx="70">
                  <c:v>141.0577362416607</c:v>
                </c:pt>
                <c:pt idx="71">
                  <c:v>129.018537764945</c:v>
                </c:pt>
                <c:pt idx="72">
                  <c:v>117.2652550831972</c:v>
                </c:pt>
                <c:pt idx="73">
                  <c:v>105.7927690579454</c:v>
                </c:pt>
                <c:pt idx="74">
                  <c:v>94.59596290843135</c:v>
                </c:pt>
                <c:pt idx="75">
                  <c:v>83.66972862840885</c:v>
                </c:pt>
                <c:pt idx="76">
                  <c:v>73.0089729338716</c:v>
                </c:pt>
                <c:pt idx="77">
                  <c:v>62.6086227642918</c:v>
                </c:pt>
                <c:pt idx="78">
                  <c:v>52.46363036614457</c:v>
                </c:pt>
                <c:pt idx="79">
                  <c:v>42.5689779798504</c:v>
                </c:pt>
                <c:pt idx="80">
                  <c:v>32.91968215338369</c:v>
                </c:pt>
                <c:pt idx="81">
                  <c:v>23.51079770485194</c:v>
                </c:pt>
                <c:pt idx="82">
                  <c:v>14.3374213514835</c:v>
                </c:pt>
                <c:pt idx="83">
                  <c:v>5.394695028191561</c:v>
                </c:pt>
                <c:pt idx="84">
                  <c:v>-3.322191090313936</c:v>
                </c:pt>
                <c:pt idx="85">
                  <c:v>-11.81799584312466</c:v>
                </c:pt>
                <c:pt idx="86">
                  <c:v>-20.09742459910012</c:v>
                </c:pt>
                <c:pt idx="87">
                  <c:v>-28.16512701719694</c:v>
                </c:pt>
                <c:pt idx="88">
                  <c:v>-36.02569503770428</c:v>
                </c:pt>
                <c:pt idx="89">
                  <c:v>-43.68366109107199</c:v>
                </c:pt>
                <c:pt idx="90">
                  <c:v>-51.14349650942495</c:v>
                </c:pt>
                <c:pt idx="91">
                  <c:v>-58.40961013022206</c:v>
                </c:pt>
                <c:pt idx="92">
                  <c:v>-65.48634707833115</c:v>
                </c:pt>
                <c:pt idx="93">
                  <c:v>-72.37798771649464</c:v>
                </c:pt>
                <c:pt idx="94">
                  <c:v>-79.08874675385664</c:v>
                </c:pt>
                <c:pt idx="95">
                  <c:v>-85.62277250064848</c:v>
                </c:pt>
                <c:pt idx="96">
                  <c:v>-91.9841462617733</c:v>
                </c:pt>
                <c:pt idx="97">
                  <c:v>-98.17688185897595</c:v>
                </c:pt>
                <c:pt idx="98">
                  <c:v>-104.2049252723082</c:v>
                </c:pt>
                <c:pt idx="99">
                  <c:v>-110.0721543954351</c:v>
                </c:pt>
                <c:pt idx="100">
                  <c:v>-115.7823788937749</c:v>
                </c:pt>
                <c:pt idx="101">
                  <c:v>-121.3393401608246</c:v>
                </c:pt>
                <c:pt idx="102">
                  <c:v>-126.7467113648672</c:v>
                </c:pt>
                <c:pt idx="103">
                  <c:v>-132.008097578906</c:v>
                </c:pt>
                <c:pt idx="104">
                  <c:v>-137.127035989397</c:v>
                </c:pt>
                <c:pt idx="105">
                  <c:v>-142.1069961755584</c:v>
                </c:pt>
                <c:pt idx="106">
                  <c:v>-146.9513804571397</c:v>
                </c:pt>
                <c:pt idx="107">
                  <c:v>-151.6635243015007</c:v>
                </c:pt>
                <c:pt idx="108">
                  <c:v>-156.2466967888759</c:v>
                </c:pt>
                <c:pt idx="109">
                  <c:v>-160.7041011283654</c:v>
                </c:pt>
                <c:pt idx="110">
                  <c:v>-165.0388752221806</c:v>
                </c:pt>
                <c:pt idx="111">
                  <c:v>-169.2540922728749</c:v>
                </c:pt>
                <c:pt idx="112">
                  <c:v>-173.3527614308077</c:v>
                </c:pt>
                <c:pt idx="113">
                  <c:v>-177.337828476606</c:v>
                </c:pt>
                <c:pt idx="114">
                  <c:v>-181.2121765377578</c:v>
                </c:pt>
                <c:pt idx="115">
                  <c:v>-184.9786268322787</c:v>
                </c:pt>
                <c:pt idx="116">
                  <c:v>-188.6399394411965</c:v>
                </c:pt>
                <c:pt idx="117">
                  <c:v>-192.1988141026541</c:v>
                </c:pt>
                <c:pt idx="118">
                  <c:v>-195.6578910273747</c:v>
                </c:pt>
                <c:pt idx="119">
                  <c:v>-199.0197517329457</c:v>
                </c:pt>
              </c:numCache>
            </c:numRef>
          </c:yVal>
          <c:smooth val="0"/>
          <c:extLst xmlns:c16r2="http://schemas.microsoft.com/office/drawing/2015/06/chart">
            <c:ext xmlns:c16="http://schemas.microsoft.com/office/drawing/2014/chart" uri="{C3380CC4-5D6E-409C-BE32-E72D297353CC}">
              <c16:uniqueId val="{00000004-5B82-4221-A76D-7227A841FA57}"/>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586.053968353488</c:v>
                </c:pt>
                <c:pt idx="2">
                  <c:v>727.789059042374</c:v>
                </c:pt>
                <c:pt idx="3">
                  <c:v>866.1156973509784</c:v>
                </c:pt>
                <c:pt idx="4">
                  <c:v>1001.171482206537</c:v>
                </c:pt>
                <c:pt idx="5">
                  <c:v>1133.02692742795</c:v>
                </c:pt>
                <c:pt idx="6">
                  <c:v>1261.740868804845</c:v>
                </c:pt>
                <c:pt idx="7">
                  <c:v>1387.363937462687</c:v>
                </c:pt>
                <c:pt idx="8">
                  <c:v>1509.941033958643</c:v>
                </c:pt>
                <c:pt idx="9">
                  <c:v>1629.513188455592</c:v>
                </c:pt>
                <c:pt idx="10">
                  <c:v>1746.118949040283</c:v>
                </c:pt>
                <c:pt idx="11">
                  <c:v>1859.795407532452</c:v>
                </c:pt>
                <c:pt idx="12">
                  <c:v>1970.578947388447</c:v>
                </c:pt>
                <c:pt idx="13">
                  <c:v>919.962443773613</c:v>
                </c:pt>
                <c:pt idx="14">
                  <c:v>898.216048653434</c:v>
                </c:pt>
                <c:pt idx="15">
                  <c:v>874.5263694243694</c:v>
                </c:pt>
                <c:pt idx="16">
                  <c:v>850.4678240838309</c:v>
                </c:pt>
                <c:pt idx="17">
                  <c:v>826.2313858912854</c:v>
                </c:pt>
                <c:pt idx="18">
                  <c:v>801.9625911338824</c:v>
                </c:pt>
                <c:pt idx="19">
                  <c:v>777.775500604741</c:v>
                </c:pt>
                <c:pt idx="20">
                  <c:v>753.7594689576145</c:v>
                </c:pt>
                <c:pt idx="21">
                  <c:v>729.98440514279</c:v>
                </c:pt>
                <c:pt idx="22">
                  <c:v>706.504876694642</c:v>
                </c:pt>
                <c:pt idx="23">
                  <c:v>683.3633154922874</c:v>
                </c:pt>
                <c:pt idx="24">
                  <c:v>660.5925249218308</c:v>
                </c:pt>
                <c:pt idx="25">
                  <c:v>638.2176436584632</c:v>
                </c:pt>
                <c:pt idx="26">
                  <c:v>614.7600877943623</c:v>
                </c:pt>
                <c:pt idx="27">
                  <c:v>591.6068750205305</c:v>
                </c:pt>
                <c:pt idx="28">
                  <c:v>568.779416356505</c:v>
                </c:pt>
                <c:pt idx="29">
                  <c:v>546.291892749571</c:v>
                </c:pt>
                <c:pt idx="30">
                  <c:v>524.1557721285607</c:v>
                </c:pt>
                <c:pt idx="31">
                  <c:v>502.3802491750757</c:v>
                </c:pt>
                <c:pt idx="32">
                  <c:v>480.9726008991165</c:v>
                </c:pt>
                <c:pt idx="33">
                  <c:v>459.9384741569338</c:v>
                </c:pt>
                <c:pt idx="34">
                  <c:v>439.2821196345467</c:v>
                </c:pt>
                <c:pt idx="35">
                  <c:v>419.0065836584835</c:v>
                </c:pt>
                <c:pt idx="36">
                  <c:v>399.113866682099</c:v>
                </c:pt>
                <c:pt idx="37">
                  <c:v>379.6050553438581</c:v>
                </c:pt>
                <c:pt idx="38">
                  <c:v>360.4804334731732</c:v>
                </c:pt>
                <c:pt idx="39">
                  <c:v>341.7376400958783</c:v>
                </c:pt>
                <c:pt idx="40">
                  <c:v>323.3755119880439</c:v>
                </c:pt>
                <c:pt idx="41">
                  <c:v>305.3923538789531</c:v>
                </c:pt>
                <c:pt idx="42">
                  <c:v>287.7859855505121</c:v>
                </c:pt>
                <c:pt idx="43">
                  <c:v>270.5537944097014</c:v>
                </c:pt>
                <c:pt idx="44">
                  <c:v>253.6927819844641</c:v>
                </c:pt>
                <c:pt idx="45">
                  <c:v>237.1996053150106</c:v>
                </c:pt>
                <c:pt idx="46">
                  <c:v>221.0706140396796</c:v>
                </c:pt>
                <c:pt idx="47">
                  <c:v>205.301883816297</c:v>
                </c:pt>
                <c:pt idx="48">
                  <c:v>189.8892465920253</c:v>
                </c:pt>
                <c:pt idx="49">
                  <c:v>174.8283181411716</c:v>
                </c:pt>
                <c:pt idx="50">
                  <c:v>160.1145232089401</c:v>
                </c:pt>
                <c:pt idx="51">
                  <c:v>145.7431185412352</c:v>
                </c:pt>
                <c:pt idx="52">
                  <c:v>131.7092115283448</c:v>
                </c:pt>
                <c:pt idx="53">
                  <c:v>118.0077820900297</c:v>
                </c:pt>
                <c:pt idx="54">
                  <c:v>104.6337006552967</c:v>
                </c:pt>
                <c:pt idx="55">
                  <c:v>91.58174472812243</c:v>
                </c:pt>
                <c:pt idx="56">
                  <c:v>78.8466141833851</c:v>
                </c:pt>
                <c:pt idx="57">
                  <c:v>66.42294540029978</c:v>
                </c:pt>
                <c:pt idx="58">
                  <c:v>54.30532432288964</c:v>
                </c:pt>
                <c:pt idx="59">
                  <c:v>42.48829852848575</c:v>
                </c:pt>
                <c:pt idx="60">
                  <c:v>30.96638837885257</c:v>
                </c:pt>
                <c:pt idx="61">
                  <c:v>19.73409731486026</c:v>
                </c:pt>
                <c:pt idx="62">
                  <c:v>8.785921358385167</c:v>
                </c:pt>
                <c:pt idx="63">
                  <c:v>-1.883642128717838</c:v>
                </c:pt>
                <c:pt idx="64">
                  <c:v>-12.28008637718267</c:v>
                </c:pt>
                <c:pt idx="65">
                  <c:v>-22.40888779311354</c:v>
                </c:pt>
                <c:pt idx="66">
                  <c:v>-32.27549914236442</c:v>
                </c:pt>
                <c:pt idx="67">
                  <c:v>-41.8853433009208</c:v>
                </c:pt>
                <c:pt idx="68">
                  <c:v>-51.24380753513469</c:v>
                </c:pt>
                <c:pt idx="69">
                  <c:v>-60.3562382773889</c:v>
                </c:pt>
                <c:pt idx="70">
                  <c:v>-69.22793636715635</c:v>
                </c:pt>
                <c:pt idx="71">
                  <c:v>-77.86415272539123</c:v>
                </c:pt>
                <c:pt idx="72">
                  <c:v>-86.27008443779555</c:v>
                </c:pt>
                <c:pt idx="73">
                  <c:v>-94.4508712171676</c:v>
                </c:pt>
                <c:pt idx="74">
                  <c:v>-102.4115922238616</c:v>
                </c:pt>
                <c:pt idx="75">
                  <c:v>-110.1572632187526</c:v>
                </c:pt>
                <c:pt idx="76">
                  <c:v>-117.6928340284521</c:v>
                </c:pt>
                <c:pt idx="77">
                  <c:v>-125.0231863014687</c:v>
                </c:pt>
                <c:pt idx="78">
                  <c:v>-132.1531315376542</c:v>
                </c:pt>
                <c:pt idx="79">
                  <c:v>-139.0874093698694</c:v>
                </c:pt>
                <c:pt idx="80">
                  <c:v>-145.8306860851571</c:v>
                </c:pt>
                <c:pt idx="81">
                  <c:v>-152.3875533642567</c:v>
                </c:pt>
                <c:pt idx="82">
                  <c:v>-158.7625272292171</c:v>
                </c:pt>
                <c:pt idx="83">
                  <c:v>-164.9600471812882</c:v>
                </c:pt>
                <c:pt idx="84">
                  <c:v>-170.9844755169634</c:v>
                </c:pt>
                <c:pt idx="85">
                  <c:v>-176.8400968105925</c:v>
                </c:pt>
                <c:pt idx="86">
                  <c:v>-182.531117549017</c:v>
                </c:pt>
                <c:pt idx="87">
                  <c:v>-188.0616659099796</c:v>
                </c:pt>
                <c:pt idx="88">
                  <c:v>-193.4357916711888</c:v>
                </c:pt>
                <c:pt idx="89">
                  <c:v>-198.6574662416697</c:v>
                </c:pt>
                <c:pt idx="90">
                  <c:v>-203.7305828061471</c:v>
                </c:pt>
                <c:pt idx="91">
                  <c:v>-208.6589565718477</c:v>
                </c:pt>
                <c:pt idx="92">
                  <c:v>-213.4463251114394</c:v>
                </c:pt>
                <c:pt idx="93">
                  <c:v>-218.0963487938752</c:v>
                </c:pt>
                <c:pt idx="94">
                  <c:v>-222.6126112944203</c:v>
                </c:pt>
                <c:pt idx="95">
                  <c:v>-226.9986201792053</c:v>
                </c:pt>
                <c:pt idx="96">
                  <c:v>-231.257807556125</c:v>
                </c:pt>
                <c:pt idx="97">
                  <c:v>-235.3935307865122</c:v>
                </c:pt>
                <c:pt idx="98">
                  <c:v>-239.4090732523946</c:v>
                </c:pt>
                <c:pt idx="99">
                  <c:v>-243.3076451737106</c:v>
                </c:pt>
                <c:pt idx="100">
                  <c:v>-247.0923844691279</c:v>
                </c:pt>
                <c:pt idx="101">
                  <c:v>-250.766357659386</c:v>
                </c:pt>
                <c:pt idx="102">
                  <c:v>-254.332560804145</c:v>
                </c:pt>
                <c:pt idx="103">
                  <c:v>-257.7939204719368</c:v>
                </c:pt>
                <c:pt idx="104">
                  <c:v>-261.1532947374435</c:v>
                </c:pt>
                <c:pt idx="105">
                  <c:v>-264.4134742031922</c:v>
                </c:pt>
                <c:pt idx="106">
                  <c:v>-267.5771830423655</c:v>
                </c:pt>
                <c:pt idx="107">
                  <c:v>-270.647080059045</c:v>
                </c:pt>
                <c:pt idx="108">
                  <c:v>-273.6257597641786</c:v>
                </c:pt>
                <c:pt idx="109">
                  <c:v>-276.5157534625116</c:v>
                </c:pt>
                <c:pt idx="110">
                  <c:v>-279.3195303506909</c:v>
                </c:pt>
                <c:pt idx="111">
                  <c:v>-282.0394986215342</c:v>
                </c:pt>
                <c:pt idx="112">
                  <c:v>-284.6780065744133</c:v>
                </c:pt>
                <c:pt idx="113">
                  <c:v>-287.2373437278184</c:v>
                </c:pt>
                <c:pt idx="114">
                  <c:v>-289.7197419344193</c:v>
                </c:pt>
                <c:pt idx="115">
                  <c:v>-292.1273764947547</c:v>
                </c:pt>
                <c:pt idx="116">
                  <c:v>-294.4623672691772</c:v>
                </c:pt>
                <c:pt idx="117">
                  <c:v>-296.7267797870516</c:v>
                </c:pt>
                <c:pt idx="118">
                  <c:v>-298.9226263493656</c:v>
                </c:pt>
                <c:pt idx="119">
                  <c:v>-301.051867127626</c:v>
                </c:pt>
              </c:numCache>
            </c:numRef>
          </c:yVal>
          <c:smooth val="0"/>
          <c:extLst xmlns:c16r2="http://schemas.microsoft.com/office/drawing/2015/06/chart">
            <c:ext xmlns:c16="http://schemas.microsoft.com/office/drawing/2014/chart" uri="{C3380CC4-5D6E-409C-BE32-E72D297353CC}">
              <c16:uniqueId val="{00000005-5B82-4221-A76D-7227A841FA57}"/>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586.053968353488</c:v>
                </c:pt>
                <c:pt idx="2">
                  <c:v>767.72088444996</c:v>
                </c:pt>
                <c:pt idx="3">
                  <c:v>945.4154749114496</c:v>
                </c:pt>
                <c:pt idx="4">
                  <c:v>1119.253511678538</c:v>
                </c:pt>
                <c:pt idx="5">
                  <c:v>1289.288532935168</c:v>
                </c:pt>
                <c:pt idx="6">
                  <c:v>1455.564553763454</c:v>
                </c:pt>
                <c:pt idx="7">
                  <c:v>1618.119401547125</c:v>
                </c:pt>
                <c:pt idx="8">
                  <c:v>1776.987065614712</c:v>
                </c:pt>
                <c:pt idx="9">
                  <c:v>1932.199437317832</c:v>
                </c:pt>
                <c:pt idx="10">
                  <c:v>2083.78758291949</c:v>
                </c:pt>
                <c:pt idx="11">
                  <c:v>2231.782658850181</c:v>
                </c:pt>
                <c:pt idx="12">
                  <c:v>2376.216554042227</c:v>
                </c:pt>
                <c:pt idx="13">
                  <c:v>1351.957395392834</c:v>
                </c:pt>
                <c:pt idx="14">
                  <c:v>1324.99597245073</c:v>
                </c:pt>
                <c:pt idx="15">
                  <c:v>1296.468023120735</c:v>
                </c:pt>
                <c:pt idx="16">
                  <c:v>1267.819804212271</c:v>
                </c:pt>
                <c:pt idx="17">
                  <c:v>1239.192497180311</c:v>
                </c:pt>
                <c:pt idx="18">
                  <c:v>1210.694670148132</c:v>
                </c:pt>
                <c:pt idx="19">
                  <c:v>1182.41302743179</c:v>
                </c:pt>
                <c:pt idx="20">
                  <c:v>1154.416881436136</c:v>
                </c:pt>
                <c:pt idx="21">
                  <c:v>1126.761641413272</c:v>
                </c:pt>
                <c:pt idx="22">
                  <c:v>1099.49155269326</c:v>
                </c:pt>
                <c:pt idx="23">
                  <c:v>1072.641852294109</c:v>
                </c:pt>
                <c:pt idx="24">
                  <c:v>1046.240469713081</c:v>
                </c:pt>
                <c:pt idx="25">
                  <c:v>1020.309372960564</c:v>
                </c:pt>
                <c:pt idx="26">
                  <c:v>992.8227310153034</c:v>
                </c:pt>
                <c:pt idx="27">
                  <c:v>965.6105060658775</c:v>
                </c:pt>
                <c:pt idx="28">
                  <c:v>938.698310576212</c:v>
                </c:pt>
                <c:pt idx="29">
                  <c:v>912.105885093566</c:v>
                </c:pt>
                <c:pt idx="30">
                  <c:v>885.8503644180673</c:v>
                </c:pt>
                <c:pt idx="31">
                  <c:v>859.9465896465444</c:v>
                </c:pt>
                <c:pt idx="32">
                  <c:v>834.407372356153</c:v>
                </c:pt>
                <c:pt idx="33">
                  <c:v>809.243716798163</c:v>
                </c:pt>
                <c:pt idx="34">
                  <c:v>784.4650084621899</c:v>
                </c:pt>
                <c:pt idx="35">
                  <c:v>760.0791756204707</c:v>
                </c:pt>
                <c:pt idx="36">
                  <c:v>736.0928290287374</c:v>
                </c:pt>
                <c:pt idx="37">
                  <c:v>712.511383852052</c:v>
                </c:pt>
                <c:pt idx="38">
                  <c:v>689.3391670132477</c:v>
                </c:pt>
                <c:pt idx="39">
                  <c:v>666.57593440442</c:v>
                </c:pt>
                <c:pt idx="40">
                  <c:v>644.2238257601495</c:v>
                </c:pt>
                <c:pt idx="41">
                  <c:v>622.2841962905258</c:v>
                </c:pt>
                <c:pt idx="42">
                  <c:v>600.7576705976897</c:v>
                </c:pt>
                <c:pt idx="43">
                  <c:v>579.6442046282975</c:v>
                </c:pt>
                <c:pt idx="44">
                  <c:v>558.9431422600981</c:v>
                </c:pt>
                <c:pt idx="45">
                  <c:v>538.6532671903874</c:v>
                </c:pt>
                <c:pt idx="46">
                  <c:v>518.772850693371</c:v>
                </c:pt>
                <c:pt idx="47">
                  <c:v>499.2996957103387</c:v>
                </c:pt>
                <c:pt idx="48">
                  <c:v>480.2311776607492</c:v>
                </c:pt>
                <c:pt idx="49">
                  <c:v>461.5642822965965</c:v>
                </c:pt>
                <c:pt idx="50">
                  <c:v>443.2956408749706</c:v>
                </c:pt>
                <c:pt idx="51">
                  <c:v>425.4215628837192</c:v>
                </c:pt>
                <c:pt idx="52">
                  <c:v>407.9380602573866</c:v>
                </c:pt>
                <c:pt idx="53">
                  <c:v>390.8408817387498</c:v>
                </c:pt>
                <c:pt idx="54">
                  <c:v>374.1255394796086</c:v>
                </c:pt>
                <c:pt idx="55">
                  <c:v>357.7873338171265</c:v>
                </c:pt>
                <c:pt idx="56">
                  <c:v>341.8213763915118</c:v>
                </c:pt>
                <c:pt idx="57">
                  <c:v>326.2226117141836</c:v>
                </c:pt>
                <c:pt idx="58">
                  <c:v>310.9858372888372</c:v>
                </c:pt>
                <c:pt idx="59">
                  <c:v>296.1057223767093</c:v>
                </c:pt>
                <c:pt idx="60">
                  <c:v>281.5768254910581</c:v>
                </c:pt>
                <c:pt idx="61">
                  <c:v>267.3936106991277</c:v>
                </c:pt>
                <c:pt idx="62">
                  <c:v>253.550462803134</c:v>
                </c:pt>
                <c:pt idx="63">
                  <c:v>240.0417014697705</c:v>
                </c:pt>
                <c:pt idx="64">
                  <c:v>226.8615943688274</c:v>
                </c:pt>
                <c:pt idx="65">
                  <c:v>214.0043693710322</c:v>
                </c:pt>
                <c:pt idx="66">
                  <c:v>201.4642258795757</c:v>
                </c:pt>
                <c:pt idx="67">
                  <c:v>189.2353453400974</c:v>
                </c:pt>
                <c:pt idx="68">
                  <c:v>177.3119009731308</c:v>
                </c:pt>
                <c:pt idx="69">
                  <c:v>165.6880667796831</c:v>
                </c:pt>
                <c:pt idx="70">
                  <c:v>154.3580258594666</c:v>
                </c:pt>
                <c:pt idx="71">
                  <c:v>143.3159780843998</c:v>
                </c:pt>
                <c:pt idx="72">
                  <c:v>132.5561471654</c:v>
                </c:pt>
                <c:pt idx="73">
                  <c:v>122.0727871483687</c:v>
                </c:pt>
                <c:pt idx="74">
                  <c:v>111.8601883744523</c:v>
                </c:pt>
                <c:pt idx="75">
                  <c:v>101.912682935781</c:v>
                </c:pt>
                <c:pt idx="76">
                  <c:v>92.22464965870312</c:v>
                </c:pt>
                <c:pt idx="77">
                  <c:v>82.7905186416574</c:v>
                </c:pt>
                <c:pt idx="78">
                  <c:v>73.6047753767441</c:v>
                </c:pt>
                <c:pt idx="79">
                  <c:v>64.6619644796192</c:v>
                </c:pt>
                <c:pt idx="80">
                  <c:v>55.95669305207412</c:v>
                </c:pt>
                <c:pt idx="81">
                  <c:v>47.48363370166356</c:v>
                </c:pt>
                <c:pt idx="82">
                  <c:v>39.23752723805955</c:v>
                </c:pt>
                <c:pt idx="83">
                  <c:v>31.21318506862735</c:v>
                </c:pt>
                <c:pt idx="84">
                  <c:v>23.4054913110449</c:v>
                </c:pt>
                <c:pt idx="85">
                  <c:v>15.80940464339074</c:v>
                </c:pt>
                <c:pt idx="86">
                  <c:v>8.41995990585565</c:v>
                </c:pt>
                <c:pt idx="87">
                  <c:v>1.232269474541681</c:v>
                </c:pt>
                <c:pt idx="88">
                  <c:v>-5.758475581660604</c:v>
                </c:pt>
                <c:pt idx="89">
                  <c:v>-12.55700454272301</c:v>
                </c:pt>
                <c:pt idx="90">
                  <c:v>-19.16796626571158</c:v>
                </c:pt>
                <c:pt idx="91">
                  <c:v>-25.59592858721589</c:v>
                </c:pt>
                <c:pt idx="92">
                  <c:v>-31.84537788609305</c:v>
                </c:pt>
                <c:pt idx="93">
                  <c:v>-37.9207187957254</c:v>
                </c:pt>
                <c:pt idx="94">
                  <c:v>-43.82627405586</c:v>
                </c:pt>
                <c:pt idx="95">
                  <c:v>-49.56628449140713</c:v>
                </c:pt>
                <c:pt idx="96">
                  <c:v>-55.14490911160829</c:v>
                </c:pt>
                <c:pt idx="97">
                  <c:v>-60.56622531780522</c:v>
                </c:pt>
                <c:pt idx="98">
                  <c:v>-65.83422921205783</c:v>
                </c:pt>
                <c:pt idx="99">
                  <c:v>-70.95283600016768</c:v>
                </c:pt>
                <c:pt idx="100">
                  <c:v>-75.92588047829435</c:v>
                </c:pt>
                <c:pt idx="101">
                  <c:v>-80.7571175993253</c:v>
                </c:pt>
                <c:pt idx="102">
                  <c:v>-85.45022311007413</c:v>
                </c:pt>
                <c:pt idx="103">
                  <c:v>-90.00879425367317</c:v>
                </c:pt>
                <c:pt idx="104">
                  <c:v>-94.43635053175595</c:v>
                </c:pt>
                <c:pt idx="105">
                  <c:v>-98.73633452023203</c:v>
                </c:pt>
                <c:pt idx="106">
                  <c:v>-102.9121127331018</c:v>
                </c:pt>
                <c:pt idx="107">
                  <c:v>-106.9669765308608</c:v>
                </c:pt>
                <c:pt idx="108">
                  <c:v>-110.9041430670186</c:v>
                </c:pt>
                <c:pt idx="109">
                  <c:v>-114.7267562703273</c:v>
                </c:pt>
                <c:pt idx="110">
                  <c:v>-118.4378878568532</c:v>
                </c:pt>
                <c:pt idx="111">
                  <c:v>-122.040538369678</c:v>
                </c:pt>
                <c:pt idx="112">
                  <c:v>-125.5376382417999</c:v>
                </c:pt>
                <c:pt idx="113">
                  <c:v>-128.9320488793637</c:v>
                </c:pt>
                <c:pt idx="114">
                  <c:v>-132.2265637619547</c:v>
                </c:pt>
                <c:pt idx="115">
                  <c:v>-135.4239095566554</c:v>
                </c:pt>
                <c:pt idx="116">
                  <c:v>-138.5267472450941</c:v>
                </c:pt>
                <c:pt idx="117">
                  <c:v>-141.5376732576988</c:v>
                </c:pt>
                <c:pt idx="118">
                  <c:v>-144.459220616489</c:v>
                </c:pt>
                <c:pt idx="119">
                  <c:v>-147.2938600813541</c:v>
                </c:pt>
              </c:numCache>
            </c:numRef>
          </c:yVal>
          <c:smooth val="0"/>
          <c:extLst xmlns:c16r2="http://schemas.microsoft.com/office/drawing/2015/06/chart">
            <c:ext xmlns:c16="http://schemas.microsoft.com/office/drawing/2014/chart" uri="{C3380CC4-5D6E-409C-BE32-E72D297353CC}">
              <c16:uniqueId val="{00000006-5B82-4221-A76D-7227A841FA57}"/>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586.0539683535226</c:v>
                </c:pt>
                <c:pt idx="2">
                  <c:v>764.5276165846274</c:v>
                </c:pt>
                <c:pt idx="3">
                  <c:v>939.0321280914186</c:v>
                </c:pt>
                <c:pt idx="4">
                  <c:v>1109.672597176612</c:v>
                </c:pt>
                <c:pt idx="5">
                  <c:v>1276.49197395169</c:v>
                </c:pt>
                <c:pt idx="6">
                  <c:v>1439.524978348549</c:v>
                </c:pt>
                <c:pt idx="7">
                  <c:v>1598.801213916535</c:v>
                </c:pt>
                <c:pt idx="8">
                  <c:v>1754.347340331587</c:v>
                </c:pt>
                <c:pt idx="9">
                  <c:v>1906.188674963025</c:v>
                </c:pt>
                <c:pt idx="10">
                  <c:v>2054.350357154653</c:v>
                </c:pt>
                <c:pt idx="11">
                  <c:v>2198.858178002056</c:v>
                </c:pt>
                <c:pt idx="12">
                  <c:v>2339.73915508734</c:v>
                </c:pt>
                <c:pt idx="13">
                  <c:v>1318.478578203971</c:v>
                </c:pt>
                <c:pt idx="14">
                  <c:v>1290.768580755346</c:v>
                </c:pt>
                <c:pt idx="15">
                  <c:v>1261.432775471987</c:v>
                </c:pt>
                <c:pt idx="16">
                  <c:v>1231.911330160461</c:v>
                </c:pt>
                <c:pt idx="17">
                  <c:v>1202.34722861604</c:v>
                </c:pt>
                <c:pt idx="18">
                  <c:v>1172.851326371363</c:v>
                </c:pt>
                <c:pt idx="19">
                  <c:v>1143.512928373344</c:v>
                </c:pt>
                <c:pt idx="20">
                  <c:v>1114.404156630273</c:v>
                </c:pt>
                <c:pt idx="21">
                  <c:v>1085.583359085518</c:v>
                </c:pt>
                <c:pt idx="22">
                  <c:v>1057.097787735145</c:v>
                </c:pt>
                <c:pt idx="23">
                  <c:v>1028.985707691078</c:v>
                </c:pt>
                <c:pt idx="24">
                  <c:v>1001.278062728918</c:v>
                </c:pt>
                <c:pt idx="25">
                  <c:v>973.999794846639</c:v>
                </c:pt>
                <c:pt idx="26">
                  <c:v>945.138305176197</c:v>
                </c:pt>
                <c:pt idx="27">
                  <c:v>916.5169673823982</c:v>
                </c:pt>
                <c:pt idx="28">
                  <c:v>888.1635401813419</c:v>
                </c:pt>
                <c:pt idx="29">
                  <c:v>860.0999263186095</c:v>
                </c:pt>
                <c:pt idx="30">
                  <c:v>832.3453874861498</c:v>
                </c:pt>
                <c:pt idx="31">
                  <c:v>804.9168497101527</c:v>
                </c:pt>
                <c:pt idx="32">
                  <c:v>777.8291626243404</c:v>
                </c:pt>
                <c:pt idx="33">
                  <c:v>751.0953180094602</c:v>
                </c:pt>
                <c:pt idx="34">
                  <c:v>724.7266356904194</c:v>
                </c:pt>
                <c:pt idx="35">
                  <c:v>698.7329231894415</c:v>
                </c:pt>
                <c:pt idx="36">
                  <c:v>673.1226141494324</c:v>
                </c:pt>
                <c:pt idx="37">
                  <c:v>647.9028894659174</c:v>
                </c:pt>
                <c:pt idx="38">
                  <c:v>623.07978422887</c:v>
                </c:pt>
                <c:pt idx="39">
                  <c:v>598.654717216552</c:v>
                </c:pt>
                <c:pt idx="40">
                  <c:v>574.6314148810063</c:v>
                </c:pt>
                <c:pt idx="41">
                  <c:v>551.012760537637</c:v>
                </c:pt>
                <c:pt idx="42">
                  <c:v>527.8008489878575</c:v>
                </c:pt>
                <c:pt idx="43">
                  <c:v>504.997049335343</c:v>
                </c:pt>
                <c:pt idx="44">
                  <c:v>482.6020625213187</c:v>
                </c:pt>
                <c:pt idx="45">
                  <c:v>460.6159742306791</c:v>
                </c:pt>
                <c:pt idx="46">
                  <c:v>439.0383037179016</c:v>
                </c:pt>
                <c:pt idx="47">
                  <c:v>417.8680490092792</c:v>
                </c:pt>
                <c:pt idx="48">
                  <c:v>397.1037288562782</c:v>
                </c:pt>
                <c:pt idx="49">
                  <c:v>376.7434217581716</c:v>
                </c:pt>
                <c:pt idx="50">
                  <c:v>356.7848023191764</c:v>
                </c:pt>
                <c:pt idx="51">
                  <c:v>337.22517517128</c:v>
                </c:pt>
                <c:pt idx="52">
                  <c:v>318.0615004037518</c:v>
                </c:pt>
                <c:pt idx="53">
                  <c:v>299.2904291021038</c:v>
                </c:pt>
                <c:pt idx="54">
                  <c:v>280.9083311573866</c:v>
                </c:pt>
                <c:pt idx="55">
                  <c:v>262.9113212492813</c:v>
                </c:pt>
                <c:pt idx="56">
                  <c:v>245.2952831666989</c:v>
                </c:pt>
                <c:pt idx="57">
                  <c:v>228.0558925721543</c:v>
                </c:pt>
                <c:pt idx="58">
                  <c:v>211.1886383124274</c:v>
                </c:pt>
                <c:pt idx="59">
                  <c:v>194.688842362255</c:v>
                </c:pt>
                <c:pt idx="60">
                  <c:v>178.551678486594</c:v>
                </c:pt>
                <c:pt idx="61">
                  <c:v>162.7721896978255</c:v>
                </c:pt>
                <c:pt idx="62">
                  <c:v>147.34530457869</c:v>
                </c:pt>
                <c:pt idx="63">
                  <c:v>132.2658525369807</c:v>
                </c:pt>
                <c:pt idx="64">
                  <c:v>117.5285780560007</c:v>
                </c:pt>
                <c:pt idx="65">
                  <c:v>103.128153985108</c:v>
                </c:pt>
                <c:pt idx="66">
                  <c:v>89.0591939486785</c:v>
                </c:pt>
                <c:pt idx="67">
                  <c:v>75.31626391289683</c:v>
                </c:pt>
                <c:pt idx="68">
                  <c:v>61.89389295836008</c:v>
                </c:pt>
                <c:pt idx="69">
                  <c:v>48.78658330570212</c:v>
                </c:pt>
                <c:pt idx="70">
                  <c:v>35.98881963377426</c:v>
                </c:pt>
                <c:pt idx="71">
                  <c:v>23.49507773407095</c:v>
                </c:pt>
                <c:pt idx="72">
                  <c:v>11.29983253691898</c:v>
                </c:pt>
                <c:pt idx="73">
                  <c:v>-0.602434452706802</c:v>
                </c:pt>
                <c:pt idx="74">
                  <c:v>-12.21722827653502</c:v>
                </c:pt>
                <c:pt idx="75">
                  <c:v>-23.55003416986438</c:v>
                </c:pt>
                <c:pt idx="76">
                  <c:v>-34.60631170167471</c:v>
                </c:pt>
                <c:pt idx="77">
                  <c:v>-45.39148938100139</c:v>
                </c:pt>
                <c:pt idx="78">
                  <c:v>-55.91095970173954</c:v>
                </c:pt>
                <c:pt idx="79">
                  <c:v>-66.17007459877225</c:v>
                </c:pt>
                <c:pt idx="80">
                  <c:v>-76.17414129405518</c:v>
                </c:pt>
                <c:pt idx="81">
                  <c:v>-85.92841850515401</c:v>
                </c:pt>
                <c:pt idx="82">
                  <c:v>-95.43811299888691</c:v>
                </c:pt>
                <c:pt idx="83">
                  <c:v>-104.7083764659474</c:v>
                </c:pt>
                <c:pt idx="84">
                  <c:v>-113.7443026991823</c:v>
                </c:pt>
                <c:pt idx="85">
                  <c:v>-122.550925054722</c:v>
                </c:pt>
                <c:pt idx="86">
                  <c:v>-131.1332141812672</c:v>
                </c:pt>
                <c:pt idx="87">
                  <c:v>-139.4960759978858</c:v>
                </c:pt>
                <c:pt idx="88">
                  <c:v>-147.6443499074521</c:v>
                </c:pt>
                <c:pt idx="89">
                  <c:v>-155.5828072283712</c:v>
                </c:pt>
                <c:pt idx="90">
                  <c:v>-163.3161498325244</c:v>
                </c:pt>
                <c:pt idx="91">
                  <c:v>-170.8490089745283</c:v>
                </c:pt>
                <c:pt idx="92">
                  <c:v>-178.1859443019403</c:v>
                </c:pt>
                <c:pt idx="93">
                  <c:v>-185.3314430310402</c:v>
                </c:pt>
                <c:pt idx="94">
                  <c:v>-192.2899192811365</c:v>
                </c:pt>
                <c:pt idx="95">
                  <c:v>-199.0657135536567</c:v>
                </c:pt>
                <c:pt idx="96">
                  <c:v>-205.663092347164</c:v>
                </c:pt>
                <c:pt idx="97">
                  <c:v>-212.086247899193</c:v>
                </c:pt>
                <c:pt idx="98">
                  <c:v>-218.3392980452245</c:v>
                </c:pt>
                <c:pt idx="99">
                  <c:v>-224.4262861866318</c:v>
                </c:pt>
                <c:pt idx="100">
                  <c:v>-230.3511813605364</c:v>
                </c:pt>
                <c:pt idx="101">
                  <c:v>-236.1178784018812</c:v>
                </c:pt>
                <c:pt idx="102">
                  <c:v>-241.7301981934361</c:v>
                </c:pt>
                <c:pt idx="103">
                  <c:v>-247.1918879952045</c:v>
                </c:pt>
                <c:pt idx="104">
                  <c:v>-252.5066218464708</c:v>
                </c:pt>
                <c:pt idx="105">
                  <c:v>-257.678001037486</c:v>
                </c:pt>
                <c:pt idx="106">
                  <c:v>-262.7095546412766</c:v>
                </c:pt>
                <c:pt idx="107">
                  <c:v>-267.604740103623</c:v>
                </c:pt>
                <c:pt idx="108">
                  <c:v>-272.3669438841298</c:v>
                </c:pt>
                <c:pt idx="109">
                  <c:v>-276.9994821452165</c:v>
                </c:pt>
                <c:pt idx="110">
                  <c:v>-281.5056014834372</c:v>
                </c:pt>
                <c:pt idx="111">
                  <c:v>-285.8884797000683</c:v>
                </c:pt>
                <c:pt idx="112">
                  <c:v>-290.151226606282</c:v>
                </c:pt>
                <c:pt idx="113">
                  <c:v>-294.2968848595501</c:v>
                </c:pt>
                <c:pt idx="114">
                  <c:v>-298.3284308286346</c:v>
                </c:pt>
                <c:pt idx="115">
                  <c:v>-302.2487754823719</c:v>
                </c:pt>
                <c:pt idx="116">
                  <c:v>-306.0607653009538</c:v>
                </c:pt>
                <c:pt idx="117">
                  <c:v>-309.767183205804</c:v>
                </c:pt>
                <c:pt idx="118">
                  <c:v>-313.3707495059481</c:v>
                </c:pt>
                <c:pt idx="119">
                  <c:v>-316.8741228579366</c:v>
                </c:pt>
              </c:numCache>
            </c:numRef>
          </c:yVal>
          <c:smooth val="0"/>
          <c:extLst xmlns:c16r2="http://schemas.microsoft.com/office/drawing/2015/06/chart">
            <c:ext xmlns:c16="http://schemas.microsoft.com/office/drawing/2014/chart" uri="{C3380CC4-5D6E-409C-BE32-E72D297353CC}">
              <c16:uniqueId val="{00000007-5B82-4221-A76D-7227A841FA57}"/>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586.0539683534884</c:v>
                </c:pt>
                <c:pt idx="2">
                  <c:v>792.5376245842027</c:v>
                </c:pt>
                <c:pt idx="3">
                  <c:v>994.3430304745489</c:v>
                </c:pt>
                <c:pt idx="4">
                  <c:v>1191.614581991915</c:v>
                </c:pt>
                <c:pt idx="5">
                  <c:v>1384.430927818999</c:v>
                </c:pt>
                <c:pt idx="6">
                  <c:v>1572.860240888469</c:v>
                </c:pt>
                <c:pt idx="7">
                  <c:v>1756.963582242472</c:v>
                </c:pt>
                <c:pt idx="8">
                  <c:v>1936.797273167751</c:v>
                </c:pt>
                <c:pt idx="9">
                  <c:v>2112.414660285496</c:v>
                </c:pt>
                <c:pt idx="10">
                  <c:v>2283.867415153567</c:v>
                </c:pt>
                <c:pt idx="11">
                  <c:v>2451.206477276408</c:v>
                </c:pt>
                <c:pt idx="12">
                  <c:v>2614.482724726349</c:v>
                </c:pt>
                <c:pt idx="13">
                  <c:v>1615.204102086418</c:v>
                </c:pt>
                <c:pt idx="14">
                  <c:v>1583.486236144177</c:v>
                </c:pt>
                <c:pt idx="15">
                  <c:v>1550.62522091863</c:v>
                </c:pt>
                <c:pt idx="16">
                  <c:v>1517.987684630074</c:v>
                </c:pt>
                <c:pt idx="17">
                  <c:v>1485.667539613123</c:v>
                </c:pt>
                <c:pt idx="18">
                  <c:v>1453.735742361021</c:v>
                </c:pt>
                <c:pt idx="19">
                  <c:v>1422.24882370734</c:v>
                </c:pt>
                <c:pt idx="20">
                  <c:v>1391.251708542644</c:v>
                </c:pt>
                <c:pt idx="21">
                  <c:v>1360.779924619494</c:v>
                </c:pt>
                <c:pt idx="22">
                  <c:v>1330.861350100738</c:v>
                </c:pt>
                <c:pt idx="23">
                  <c:v>1301.51760092828</c:v>
                </c:pt>
                <c:pt idx="24">
                  <c:v>1272.765136535309</c:v>
                </c:pt>
                <c:pt idx="25">
                  <c:v>1244.616144968846</c:v>
                </c:pt>
                <c:pt idx="26">
                  <c:v>1215.046436517719</c:v>
                </c:pt>
                <c:pt idx="27">
                  <c:v>1185.824820561573</c:v>
                </c:pt>
                <c:pt idx="28">
                  <c:v>1156.973640695225</c:v>
                </c:pt>
                <c:pt idx="29">
                  <c:v>1128.509603849265</c:v>
                </c:pt>
                <c:pt idx="30">
                  <c:v>1100.4471329181</c:v>
                </c:pt>
                <c:pt idx="31">
                  <c:v>1072.798610323463</c:v>
                </c:pt>
                <c:pt idx="32">
                  <c:v>1045.574589778607</c:v>
                </c:pt>
                <c:pt idx="33">
                  <c:v>1018.783978367132</c:v>
                </c:pt>
                <c:pt idx="34">
                  <c:v>992.4341944632179</c:v>
                </c:pt>
                <c:pt idx="35">
                  <c:v>966.5313059130584</c:v>
                </c:pt>
                <c:pt idx="36">
                  <c:v>941.080151960712</c:v>
                </c:pt>
                <c:pt idx="37">
                  <c:v>916.0844516754025</c:v>
                </c:pt>
                <c:pt idx="38">
                  <c:v>891.5469010697961</c:v>
                </c:pt>
                <c:pt idx="39">
                  <c:v>867.4656933922263</c:v>
                </c:pt>
                <c:pt idx="40">
                  <c:v>843.8413625632234</c:v>
                </c:pt>
                <c:pt idx="41">
                  <c:v>820.6737147332096</c:v>
                </c:pt>
                <c:pt idx="42">
                  <c:v>797.9618771623154</c:v>
                </c:pt>
                <c:pt idx="43">
                  <c:v>775.7043568931402</c:v>
                </c:pt>
                <c:pt idx="44">
                  <c:v>753.8990947407434</c:v>
                </c:pt>
                <c:pt idx="45">
                  <c:v>732.5435150960674</c:v>
                </c:pt>
                <c:pt idx="46">
                  <c:v>711.634571970555</c:v>
                </c:pt>
                <c:pt idx="47">
                  <c:v>691.168791651188</c:v>
                </c:pt>
                <c:pt idx="48">
                  <c:v>671.1423122748638</c:v>
                </c:pt>
                <c:pt idx="49">
                  <c:v>651.5509205896484</c:v>
                </c:pt>
                <c:pt idx="50">
                  <c:v>632.3900861356233</c:v>
                </c:pt>
                <c:pt idx="51">
                  <c:v>613.6549930474957</c:v>
                </c:pt>
                <c:pt idx="52">
                  <c:v>595.3405633993374</c:v>
                </c:pt>
                <c:pt idx="53">
                  <c:v>577.4414905617396</c:v>
                </c:pt>
                <c:pt idx="54">
                  <c:v>559.952265005542</c:v>
                </c:pt>
                <c:pt idx="55">
                  <c:v>542.8671982899187</c:v>
                </c:pt>
                <c:pt idx="56">
                  <c:v>526.1804453957902</c:v>
                </c:pt>
                <c:pt idx="57">
                  <c:v>509.8860255138807</c:v>
                </c:pt>
                <c:pt idx="58">
                  <c:v>493.977841387803</c:v>
                </c:pt>
                <c:pt idx="59">
                  <c:v>478.4496973015047</c:v>
                </c:pt>
                <c:pt idx="60">
                  <c:v>463.2953157986454</c:v>
                </c:pt>
                <c:pt idx="61">
                  <c:v>448.5083532112382</c:v>
                </c:pt>
                <c:pt idx="62">
                  <c:v>434.0824140713701</c:v>
                </c:pt>
                <c:pt idx="63">
                  <c:v>420.0110644754714</c:v>
                </c:pt>
                <c:pt idx="64">
                  <c:v>406.2878444638154</c:v>
                </c:pt>
                <c:pt idx="65">
                  <c:v>392.906279466366</c:v>
                </c:pt>
                <c:pt idx="66">
                  <c:v>379.859890891128</c:v>
                </c:pt>
                <c:pt idx="67">
                  <c:v>367.1422058983607</c:v>
                </c:pt>
                <c:pt idx="68">
                  <c:v>354.7467664112932</c:v>
                </c:pt>
                <c:pt idx="69">
                  <c:v>342.6671374081116</c:v>
                </c:pt>
                <c:pt idx="70">
                  <c:v>330.896914541622</c:v>
                </c:pt>
                <c:pt idx="71">
                  <c:v>319.429731125758</c:v>
                </c:pt>
                <c:pt idx="72">
                  <c:v>308.2592645302356</c:v>
                </c:pt>
                <c:pt idx="73">
                  <c:v>297.3792420182343</c:v>
                </c:pt>
                <c:pt idx="74">
                  <c:v>286.7834460630166</c:v>
                </c:pt>
                <c:pt idx="75">
                  <c:v>276.4657191756392</c:v>
                </c:pt>
                <c:pt idx="76">
                  <c:v>266.4199682754571</c:v>
                </c:pt>
                <c:pt idx="77">
                  <c:v>256.6401686302488</c:v>
                </c:pt>
                <c:pt idx="78">
                  <c:v>247.1203673966993</c:v>
                </c:pt>
                <c:pt idx="79">
                  <c:v>237.8546867837413</c:v>
                </c:pt>
                <c:pt idx="80">
                  <c:v>228.8373268662508</c:v>
                </c:pt>
                <c:pt idx="81">
                  <c:v>220.0625680685716</c:v>
                </c:pt>
                <c:pt idx="82">
                  <c:v>211.5247733434971</c:v>
                </c:pt>
                <c:pt idx="83">
                  <c:v>203.2183900633809</c:v>
                </c:pt>
                <c:pt idx="84">
                  <c:v>195.13795164552</c:v>
                </c:pt>
                <c:pt idx="85">
                  <c:v>187.278078927955</c:v>
                </c:pt>
                <c:pt idx="86">
                  <c:v>179.6334813141657</c:v>
                </c:pt>
                <c:pt idx="87">
                  <c:v>172.1989577019995</c:v>
                </c:pt>
                <c:pt idx="88">
                  <c:v>164.9693972117966</c:v>
                </c:pt>
                <c:pt idx="89">
                  <c:v>157.939779729264</c:v>
                </c:pt>
                <c:pt idx="90">
                  <c:v>151.1051762748139</c:v>
                </c:pt>
                <c:pt idx="91">
                  <c:v>144.4607492134346</c:v>
                </c:pt>
                <c:pt idx="92">
                  <c:v>138.0017523165079</c:v>
                </c:pt>
                <c:pt idx="93">
                  <c:v>131.7235306865605</c:v>
                </c:pt>
                <c:pt idx="94">
                  <c:v>125.6215205560784</c:v>
                </c:pt>
                <c:pt idx="95">
                  <c:v>119.6912489690912</c:v>
                </c:pt>
                <c:pt idx="96">
                  <c:v>113.9283333574913</c:v>
                </c:pt>
                <c:pt idx="97">
                  <c:v>108.3284810170735</c:v>
                </c:pt>
                <c:pt idx="98">
                  <c:v>102.8874884951692</c:v>
                </c:pt>
                <c:pt idx="99">
                  <c:v>97.601240895101</c:v>
                </c:pt>
                <c:pt idx="100">
                  <c:v>92.46571110562331</c:v>
                </c:pt>
                <c:pt idx="101">
                  <c:v>87.47695896360135</c:v>
                </c:pt>
                <c:pt idx="102">
                  <c:v>82.63113035262043</c:v>
                </c:pt>
                <c:pt idx="103">
                  <c:v>77.9244562476124</c:v>
                </c:pt>
                <c:pt idx="104">
                  <c:v>73.35325170866781</c:v>
                </c:pt>
                <c:pt idx="105">
                  <c:v>68.91391483003097</c:v>
                </c:pt>
                <c:pt idx="106">
                  <c:v>64.60292564870542</c:v>
                </c:pt>
                <c:pt idx="107">
                  <c:v>60.41684501887175</c:v>
                </c:pt>
                <c:pt idx="108">
                  <c:v>56.35231345342432</c:v>
                </c:pt>
                <c:pt idx="109">
                  <c:v>52.40604994034584</c:v>
                </c:pt>
                <c:pt idx="110">
                  <c:v>48.57485073435055</c:v>
                </c:pt>
                <c:pt idx="111">
                  <c:v>44.8555881297998</c:v>
                </c:pt>
                <c:pt idx="112">
                  <c:v>41.24520921590193</c:v>
                </c:pt>
                <c:pt idx="113">
                  <c:v>37.7407346201726</c:v>
                </c:pt>
                <c:pt idx="114">
                  <c:v>34.33925723926721</c:v>
                </c:pt>
                <c:pt idx="115">
                  <c:v>31.03794096324782</c:v>
                </c:pt>
                <c:pt idx="116">
                  <c:v>27.83401939367468</c:v>
                </c:pt>
                <c:pt idx="117">
                  <c:v>24.72479455862231</c:v>
                </c:pt>
                <c:pt idx="118">
                  <c:v>21.70763562589855</c:v>
                </c:pt>
                <c:pt idx="119">
                  <c:v>18.77997761810366</c:v>
                </c:pt>
              </c:numCache>
            </c:numRef>
          </c:yVal>
          <c:smooth val="0"/>
          <c:extLst xmlns:c16r2="http://schemas.microsoft.com/office/drawing/2015/06/chart">
            <c:ext xmlns:c16="http://schemas.microsoft.com/office/drawing/2014/chart" uri="{C3380CC4-5D6E-409C-BE32-E72D297353CC}">
              <c16:uniqueId val="{00000008-5B82-4221-A76D-7227A841FA57}"/>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68.95082368209476</c:v>
                </c:pt>
                <c:pt idx="2">
                  <c:v>105.0913211924308</c:v>
                </c:pt>
                <c:pt idx="3">
                  <c:v>275.0845631306365</c:v>
                </c:pt>
                <c:pt idx="4">
                  <c:v>441.2576416682277</c:v>
                </c:pt>
                <c:pt idx="5">
                  <c:v>603.7173360328342</c:v>
                </c:pt>
                <c:pt idx="6">
                  <c:v>762.545618133699</c:v>
                </c:pt>
                <c:pt idx="7">
                  <c:v>917.8067222702302</c:v>
                </c:pt>
                <c:pt idx="8">
                  <c:v>1069.552256701121</c:v>
                </c:pt>
                <c:pt idx="9">
                  <c:v>1217.825075287728</c:v>
                </c:pt>
                <c:pt idx="10">
                  <c:v>1362.662194289893</c:v>
                </c:pt>
                <c:pt idx="11">
                  <c:v>1504.09697395767</c:v>
                </c:pt>
                <c:pt idx="12">
                  <c:v>1642.160734937388</c:v>
                </c:pt>
                <c:pt idx="13">
                  <c:v>618.3406056952952</c:v>
                </c:pt>
                <c:pt idx="14">
                  <c:v>585.6018669833064</c:v>
                </c:pt>
                <c:pt idx="15">
                  <c:v>551.6530381736156</c:v>
                </c:pt>
                <c:pt idx="16">
                  <c:v>517.783324201002</c:v>
                </c:pt>
                <c:pt idx="17">
                  <c:v>484.1273143141041</c:v>
                </c:pt>
                <c:pt idx="18">
                  <c:v>450.7875384665083</c:v>
                </c:pt>
                <c:pt idx="19">
                  <c:v>417.844675615467</c:v>
                </c:pt>
                <c:pt idx="20">
                  <c:v>385.3620636308878</c:v>
                </c:pt>
                <c:pt idx="21">
                  <c:v>353.3892183779863</c:v>
                </c:pt>
                <c:pt idx="22">
                  <c:v>321.9645955056802</c:v>
                </c:pt>
                <c:pt idx="23">
                  <c:v>291.1177625877901</c:v>
                </c:pt>
                <c:pt idx="24">
                  <c:v>260.8711117710116</c:v>
                </c:pt>
                <c:pt idx="25">
                  <c:v>231.2412140453162</c:v>
                </c:pt>
                <c:pt idx="26">
                  <c:v>200.1919710236143</c:v>
                </c:pt>
                <c:pt idx="27">
                  <c:v>169.5508697819278</c:v>
                </c:pt>
                <c:pt idx="28">
                  <c:v>139.3401049061176</c:v>
                </c:pt>
                <c:pt idx="29">
                  <c:v>109.5747447469148</c:v>
                </c:pt>
                <c:pt idx="30">
                  <c:v>80.26740105342375</c:v>
                </c:pt>
                <c:pt idx="31">
                  <c:v>51.4285413901598</c:v>
                </c:pt>
                <c:pt idx="32">
                  <c:v>23.06675041893322</c:v>
                </c:pt>
                <c:pt idx="33">
                  <c:v>-4.811051165965182</c:v>
                </c:pt>
                <c:pt idx="34">
                  <c:v>-32.19942158267804</c:v>
                </c:pt>
                <c:pt idx="35">
                  <c:v>-59.09424009578287</c:v>
                </c:pt>
                <c:pt idx="36">
                  <c:v>-85.49257109781318</c:v>
                </c:pt>
                <c:pt idx="37">
                  <c:v>-111.3925460226965</c:v>
                </c:pt>
                <c:pt idx="38">
                  <c:v>-136.7932598535444</c:v>
                </c:pt>
                <c:pt idx="39">
                  <c:v>-161.6983034966361</c:v>
                </c:pt>
                <c:pt idx="40">
                  <c:v>-186.108729602427</c:v>
                </c:pt>
                <c:pt idx="41">
                  <c:v>-210.0262561217496</c:v>
                </c:pt>
                <c:pt idx="42">
                  <c:v>-233.4532214311512</c:v>
                </c:pt>
                <c:pt idx="43">
                  <c:v>-256.3925260476962</c:v>
                </c:pt>
                <c:pt idx="44">
                  <c:v>-278.8475796087732</c:v>
                </c:pt>
                <c:pt idx="45">
                  <c:v>-300.8222524675656</c:v>
                </c:pt>
                <c:pt idx="46">
                  <c:v>-322.3208313337308</c:v>
                </c:pt>
                <c:pt idx="47">
                  <c:v>-343.3479784911833</c:v>
                </c:pt>
                <c:pt idx="48">
                  <c:v>-363.908694204998</c:v>
                </c:pt>
                <c:pt idx="49">
                  <c:v>-384.0082819927265</c:v>
                </c:pt>
                <c:pt idx="50">
                  <c:v>-403.6523164859971</c:v>
                </c:pt>
                <c:pt idx="51">
                  <c:v>-422.8466136477436</c:v>
                </c:pt>
                <c:pt idx="52">
                  <c:v>-441.5972095627876</c:v>
                </c:pt>
                <c:pt idx="53">
                  <c:v>-459.9103287025682</c:v>
                </c:pt>
                <c:pt idx="54">
                  <c:v>-477.7923599794696</c:v>
                </c:pt>
                <c:pt idx="55">
                  <c:v>-495.2498345555722</c:v>
                </c:pt>
                <c:pt idx="56">
                  <c:v>-512.2894052253031</c:v>
                </c:pt>
                <c:pt idx="57">
                  <c:v>-528.9178272636234</c:v>
                </c:pt>
                <c:pt idx="58">
                  <c:v>-545.1419406415081</c:v>
                </c:pt>
                <c:pt idx="59">
                  <c:v>-560.968653517124</c:v>
                </c:pt>
                <c:pt idx="60">
                  <c:v>-576.4049269204843</c:v>
                </c:pt>
                <c:pt idx="61">
                  <c:v>-591.4577605565355</c:v>
                </c:pt>
                <c:pt idx="62">
                  <c:v>-606.1341796547567</c:v>
                </c:pt>
                <c:pt idx="63">
                  <c:v>-620.4412228011379</c:v>
                </c:pt>
                <c:pt idx="64">
                  <c:v>-634.3859306901031</c:v>
                </c:pt>
                <c:pt idx="65">
                  <c:v>-647.9753357529225</c:v>
                </c:pt>
                <c:pt idx="66">
                  <c:v>-661.2164525853221</c:v>
                </c:pt>
                <c:pt idx="67">
                  <c:v>-674.1162691361314</c:v>
                </c:pt>
                <c:pt idx="68">
                  <c:v>-686.6817386099066</c:v>
                </c:pt>
                <c:pt idx="69">
                  <c:v>-698.919772040317</c:v>
                </c:pt>
                <c:pt idx="70">
                  <c:v>-710.8372314926013</c:v>
                </c:pt>
                <c:pt idx="71">
                  <c:v>-722.4409238552248</c:v>
                </c:pt>
                <c:pt idx="72">
                  <c:v>-733.7375951871144</c:v>
                </c:pt>
                <c:pt idx="73">
                  <c:v>-744.7339255814184</c:v>
                </c:pt>
                <c:pt idx="74">
                  <c:v>-755.4365245184454</c:v>
                </c:pt>
                <c:pt idx="75">
                  <c:v>-765.8519266726214</c:v>
                </c:pt>
                <c:pt idx="76">
                  <c:v>-775.986588147327</c:v>
                </c:pt>
                <c:pt idx="77">
                  <c:v>-785.8468831093014</c:v>
                </c:pt>
                <c:pt idx="78">
                  <c:v>-795.4391007971571</c:v>
                </c:pt>
                <c:pt idx="79">
                  <c:v>-804.7694428794639</c:v>
                </c:pt>
                <c:pt idx="80">
                  <c:v>-813.8440211399524</c:v>
                </c:pt>
                <c:pt idx="81">
                  <c:v>-822.6688554675565</c:v>
                </c:pt>
                <c:pt idx="82">
                  <c:v>-831.249872131906</c:v>
                </c:pt>
                <c:pt idx="83">
                  <c:v>-839.592902323755</c:v>
                </c:pt>
                <c:pt idx="84">
                  <c:v>-847.703680943414</c:v>
                </c:pt>
                <c:pt idx="85">
                  <c:v>-855.5878456198988</c:v>
                </c:pt>
                <c:pt idx="86">
                  <c:v>-863.2509359433242</c:v>
                </c:pt>
                <c:pt idx="87">
                  <c:v>-870.6983928977206</c:v>
                </c:pt>
                <c:pt idx="88">
                  <c:v>-877.9355584777077</c:v>
                </c:pt>
                <c:pt idx="89">
                  <c:v>-884.9676754770444</c:v>
                </c:pt>
                <c:pt idx="90">
                  <c:v>-891.7998874355766</c:v>
                </c:pt>
                <c:pt idx="91">
                  <c:v>-898.4372387331379</c:v>
                </c:pt>
                <c:pt idx="92">
                  <c:v>-904.884674818215</c:v>
                </c:pt>
                <c:pt idx="93">
                  <c:v>-911.1470425623447</c:v>
                </c:pt>
                <c:pt idx="94">
                  <c:v>-917.2290907286987</c:v>
                </c:pt>
                <c:pt idx="95">
                  <c:v>-923.1354705466</c:v>
                </c:pt>
                <c:pt idx="96">
                  <c:v>-928.870736382014</c:v>
                </c:pt>
                <c:pt idx="97">
                  <c:v>-934.4393464973837</c:v>
                </c:pt>
                <c:pt idx="98">
                  <c:v>-939.8456638915336</c:v>
                </c:pt>
                <c:pt idx="99">
                  <c:v>-945.093957212656</c:v>
                </c:pt>
                <c:pt idx="100">
                  <c:v>-950.188401738371</c:v>
                </c:pt>
                <c:pt idx="101">
                  <c:v>-955.133080415071</c:v>
                </c:pt>
                <c:pt idx="102">
                  <c:v>-959.9319849524144</c:v>
                </c:pt>
                <c:pt idx="103">
                  <c:v>-964.589016964641</c:v>
                </c:pt>
                <c:pt idx="104">
                  <c:v>-969.1079891560948</c:v>
                </c:pt>
                <c:pt idx="105">
                  <c:v>-973.4926265446334</c:v>
                </c:pt>
                <c:pt idx="106">
                  <c:v>-977.7465677179714</c:v>
                </c:pt>
                <c:pt idx="107">
                  <c:v>-981.8733661202312</c:v>
                </c:pt>
                <c:pt idx="108">
                  <c:v>-985.8764913622144</c:v>
                </c:pt>
                <c:pt idx="109">
                  <c:v>-989.7593305542181</c:v>
                </c:pt>
                <c:pt idx="110">
                  <c:v>-993.525189656033</c:v>
                </c:pt>
                <c:pt idx="111">
                  <c:v>-997.177294841873</c:v>
                </c:pt>
                <c:pt idx="112">
                  <c:v>-1000.7187938762</c:v>
                </c:pt>
                <c:pt idx="113">
                  <c:v>-1004.152757499047</c:v>
                </c:pt>
                <c:pt idx="114">
                  <c:v>-1007.48218081638</c:v>
                </c:pt>
                <c:pt idx="115">
                  <c:v>-1010.709984695073</c:v>
                </c:pt>
                <c:pt idx="116">
                  <c:v>-1013.839017158218</c:v>
                </c:pt>
                <c:pt idx="117">
                  <c:v>-1016.872054780571</c:v>
                </c:pt>
                <c:pt idx="118">
                  <c:v>-1019.811804080397</c:v>
                </c:pt>
                <c:pt idx="119">
                  <c:v>-1022.660902907548</c:v>
                </c:pt>
              </c:numCache>
            </c:numRef>
          </c:yVal>
          <c:smooth val="0"/>
          <c:extLst xmlns:c16r2="http://schemas.microsoft.com/office/drawing/2015/06/chart">
            <c:ext xmlns:c16="http://schemas.microsoft.com/office/drawing/2014/chart" uri="{C3380CC4-5D6E-409C-BE32-E72D297353CC}">
              <c16:uniqueId val="{00000009-5B82-4221-A76D-7227A841FA57}"/>
            </c:ext>
          </c:extLst>
        </c:ser>
        <c:dLbls>
          <c:showLegendKey val="0"/>
          <c:showVal val="0"/>
          <c:showCatName val="0"/>
          <c:showSerName val="0"/>
          <c:showPercent val="0"/>
          <c:showBubbleSize val="0"/>
        </c:dLbls>
        <c:axId val="-1619733024"/>
        <c:axId val="-1644884400"/>
      </c:scatterChart>
      <c:valAx>
        <c:axId val="-161973302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44884400"/>
        <c:crosses val="autoZero"/>
        <c:crossBetween val="midCat"/>
      </c:valAx>
      <c:valAx>
        <c:axId val="-1644884400"/>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619733024"/>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1775.404283138923</c:v>
                </c:pt>
                <c:pt idx="2">
                  <c:v>-3764.25457301829</c:v>
                </c:pt>
                <c:pt idx="3">
                  <c:v>-5961.482276337686</c:v>
                </c:pt>
                <c:pt idx="4">
                  <c:v>-8361.912915791383</c:v>
                </c:pt>
                <c:pt idx="5">
                  <c:v>-10960.31150187226</c:v>
                </c:pt>
                <c:pt idx="6">
                  <c:v>-13751.403357354</c:v>
                </c:pt>
                <c:pt idx="7">
                  <c:v>-16729.89164896868</c:v>
                </c:pt>
                <c:pt idx="8">
                  <c:v>-19890.47230498539</c:v>
                </c:pt>
                <c:pt idx="9">
                  <c:v>-23227.8467887505</c:v>
                </c:pt>
                <c:pt idx="10">
                  <c:v>-26736.7330995733</c:v>
                </c:pt>
                <c:pt idx="11">
                  <c:v>-30411.8752957401</c:v>
                </c:pt>
                <c:pt idx="12">
                  <c:v>-34248.05177460657</c:v>
                </c:pt>
                <c:pt idx="13">
                  <c:v>-36888.44860681007</c:v>
                </c:pt>
                <c:pt idx="14">
                  <c:v>-39481.4010968185</c:v>
                </c:pt>
                <c:pt idx="15">
                  <c:v>-42025.3078050064</c:v>
                </c:pt>
                <c:pt idx="16">
                  <c:v>-44520.23620778228</c:v>
                </c:pt>
                <c:pt idx="17">
                  <c:v>-46966.40844645584</c:v>
                </c:pt>
                <c:pt idx="18">
                  <c:v>-49364.16746185331</c:v>
                </c:pt>
                <c:pt idx="19">
                  <c:v>-51713.95447841333</c:v>
                </c:pt>
                <c:pt idx="20">
                  <c:v>-54016.2908123657</c:v>
                </c:pt>
                <c:pt idx="21">
                  <c:v>-56271.76307429303</c:v>
                </c:pt>
                <c:pt idx="22">
                  <c:v>-58481.01105901389</c:v>
                </c:pt>
                <c:pt idx="23">
                  <c:v>-60644.71777069318</c:v>
                </c:pt>
                <c:pt idx="24">
                  <c:v>-62763.60115151895</c:v>
                </c:pt>
                <c:pt idx="25">
                  <c:v>-64838.40717588598</c:v>
                </c:pt>
                <c:pt idx="26">
                  <c:v>-66867.5324253356</c:v>
                </c:pt>
                <c:pt idx="27">
                  <c:v>-68851.48664134034</c:v>
                </c:pt>
                <c:pt idx="28">
                  <c:v>-70790.8139083474</c:v>
                </c:pt>
                <c:pt idx="29">
                  <c:v>-72686.0853163488</c:v>
                </c:pt>
                <c:pt idx="30">
                  <c:v>-74537.89546154649</c:v>
                </c:pt>
                <c:pt idx="31">
                  <c:v>-76346.85930720156</c:v>
                </c:pt>
                <c:pt idx="32">
                  <c:v>-78113.609357941</c:v>
                </c:pt>
                <c:pt idx="33">
                  <c:v>-79838.79310484347</c:v>
                </c:pt>
                <c:pt idx="34">
                  <c:v>-81523.07070649</c:v>
                </c:pt>
                <c:pt idx="35">
                  <c:v>-83167.11287744962</c:v>
                </c:pt>
                <c:pt idx="36">
                  <c:v>-84771.59896063875</c:v>
                </c:pt>
                <c:pt idx="37">
                  <c:v>-86337.21516389865</c:v>
                </c:pt>
                <c:pt idx="38">
                  <c:v>-87864.65294429543</c:v>
                </c:pt>
                <c:pt idx="39">
                  <c:v>-89354.6033643014</c:v>
                </c:pt>
                <c:pt idx="40">
                  <c:v>-90807.7595355874</c:v>
                </c:pt>
                <c:pt idx="41">
                  <c:v>-92224.81542989262</c:v>
                </c:pt>
                <c:pt idx="42">
                  <c:v>-93606.46477286004</c:v>
                </c:pt>
                <c:pt idx="43">
                  <c:v>-94953.40002996195</c:v>
                </c:pt>
                <c:pt idx="44">
                  <c:v>-96266.311477395</c:v>
                </c:pt>
                <c:pt idx="45">
                  <c:v>-97545.88635156934</c:v>
                </c:pt>
                <c:pt idx="46">
                  <c:v>-98792.80807144147</c:v>
                </c:pt>
                <c:pt idx="47">
                  <c:v>-100007.7555285057</c:v>
                </c:pt>
                <c:pt idx="48">
                  <c:v>-101191.4024397018</c:v>
                </c:pt>
                <c:pt idx="49">
                  <c:v>-102344.4167588998</c:v>
                </c:pt>
                <c:pt idx="50">
                  <c:v>-103467.4601429724</c:v>
                </c:pt>
                <c:pt idx="51">
                  <c:v>-104561.1874687667</c:v>
                </c:pt>
                <c:pt idx="52">
                  <c:v>-105626.2463902517</c:v>
                </c:pt>
                <c:pt idx="53">
                  <c:v>-106663.276946866</c:v>
                </c:pt>
                <c:pt idx="54">
                  <c:v>-107672.9112133519</c:v>
                </c:pt>
                <c:pt idx="55">
                  <c:v>-108655.7729882395</c:v>
                </c:pt>
                <c:pt idx="56">
                  <c:v>-109612.4775184086</c:v>
                </c:pt>
                <c:pt idx="57">
                  <c:v>-110543.6312572816</c:v>
                </c:pt>
                <c:pt idx="58">
                  <c:v>-111449.8316543843</c:v>
                </c:pt>
                <c:pt idx="59">
                  <c:v>-112331.6669741417</c:v>
                </c:pt>
                <c:pt idx="60">
                  <c:v>-113189.7161418868</c:v>
                </c:pt>
                <c:pt idx="61">
                  <c:v>-114024.5486152191</c:v>
                </c:pt>
                <c:pt idx="62">
                  <c:v>-114836.7242789287</c:v>
                </c:pt>
                <c:pt idx="63">
                  <c:v>-115626.7933618256</c:v>
                </c:pt>
                <c:pt idx="64">
                  <c:v>-116395.29637391</c:v>
                </c:pt>
                <c:pt idx="65">
                  <c:v>-117142.7640623953</c:v>
                </c:pt>
                <c:pt idx="66">
                  <c:v>-117869.7173852162</c:v>
                </c:pt>
                <c:pt idx="67">
                  <c:v>-118576.6675007185</c:v>
                </c:pt>
                <c:pt idx="68">
                  <c:v>-119264.1157723065</c:v>
                </c:pt>
                <c:pt idx="69">
                  <c:v>-119932.553786892</c:v>
                </c:pt>
                <c:pt idx="70">
                  <c:v>-120582.4633860765</c:v>
                </c:pt>
                <c:pt idx="71">
                  <c:v>-121214.3167090337</c:v>
                </c:pt>
                <c:pt idx="72">
                  <c:v>-121828.5762461508</c:v>
                </c:pt>
                <c:pt idx="73">
                  <c:v>-122425.6949025188</c:v>
                </c:pt>
                <c:pt idx="74">
                  <c:v>-123006.1160704414</c:v>
                </c:pt>
                <c:pt idx="75">
                  <c:v>-123570.2737101594</c:v>
                </c:pt>
                <c:pt idx="76">
                  <c:v>-124118.5924380603</c:v>
                </c:pt>
                <c:pt idx="77">
                  <c:v>-124651.4876216645</c:v>
                </c:pt>
                <c:pt idx="78">
                  <c:v>-125169.3654807443</c:v>
                </c:pt>
                <c:pt idx="79">
                  <c:v>-125672.6231939632</c:v>
                </c:pt>
                <c:pt idx="80">
                  <c:v>-126161.6490104583</c:v>
                </c:pt>
                <c:pt idx="81">
                  <c:v>-126636.8223658307</c:v>
                </c:pt>
                <c:pt idx="82">
                  <c:v>-127098.5140020435</c:v>
                </c:pt>
                <c:pt idx="83">
                  <c:v>-127547.086090764</c:v>
                </c:pt>
                <c:pt idx="84">
                  <c:v>-127982.8923596947</c:v>
                </c:pt>
                <c:pt idx="85">
                  <c:v>-128406.2782215036</c:v>
                </c:pt>
                <c:pt idx="86">
                  <c:v>-128817.5809049602</c:v>
                </c:pt>
                <c:pt idx="87">
                  <c:v>-129217.1295879232</c:v>
                </c:pt>
                <c:pt idx="88">
                  <c:v>-129605.2455318521</c:v>
                </c:pt>
                <c:pt idx="89">
                  <c:v>-129982.2422175263</c:v>
                </c:pt>
                <c:pt idx="90">
                  <c:v>-130348.4254816966</c:v>
                </c:pt>
                <c:pt idx="91">
                  <c:v>-130704.0936543895</c:v>
                </c:pt>
                <c:pt idx="92">
                  <c:v>-131049.5376966284</c:v>
                </c:pt>
                <c:pt idx="93">
                  <c:v>-131385.0413383334</c:v>
                </c:pt>
                <c:pt idx="94">
                  <c:v>-131710.881216197</c:v>
                </c:pt>
                <c:pt idx="95">
                  <c:v>-132027.3270113335</c:v>
                </c:pt>
                <c:pt idx="96">
                  <c:v>-132334.6415865184</c:v>
                </c:pt>
                <c:pt idx="97">
                  <c:v>-132633.0811228657</c:v>
                </c:pt>
                <c:pt idx="98">
                  <c:v>-132922.895255771</c:v>
                </c:pt>
                <c:pt idx="99">
                  <c:v>-133204.3272099986</c:v>
                </c:pt>
                <c:pt idx="100">
                  <c:v>-133477.6139337684</c:v>
                </c:pt>
                <c:pt idx="101">
                  <c:v>-133742.9862317364</c:v>
                </c:pt>
                <c:pt idx="102">
                  <c:v>-134000.6688967552</c:v>
                </c:pt>
                <c:pt idx="103">
                  <c:v>-134250.8808403239</c:v>
                </c:pt>
                <c:pt idx="104">
                  <c:v>-134493.8352216301</c:v>
                </c:pt>
                <c:pt idx="105">
                  <c:v>-134729.739575117</c:v>
                </c:pt>
                <c:pt idx="106">
                  <c:v>-134958.7959364941</c:v>
                </c:pt>
                <c:pt idx="107">
                  <c:v>-135181.200967133</c:v>
                </c:pt>
                <c:pt idx="108">
                  <c:v>-135397.146076791</c:v>
                </c:pt>
                <c:pt idx="109">
                  <c:v>-135606.8175446147</c:v>
                </c:pt>
                <c:pt idx="110">
                  <c:v>-135810.3966383745</c:v>
                </c:pt>
                <c:pt idx="111">
                  <c:v>-136008.0597319005</c:v>
                </c:pt>
                <c:pt idx="112">
                  <c:v>-136199.9784206802</c:v>
                </c:pt>
                <c:pt idx="113">
                  <c:v>-136386.3196355952</c:v>
                </c:pt>
                <c:pt idx="114">
                  <c:v>-136567.2457547723</c:v>
                </c:pt>
                <c:pt idx="115">
                  <c:v>-136742.9147135327</c:v>
                </c:pt>
                <c:pt idx="116">
                  <c:v>-136913.4801124225</c:v>
                </c:pt>
                <c:pt idx="117">
                  <c:v>-137079.0913233203</c:v>
                </c:pt>
                <c:pt idx="118">
                  <c:v>-137239.893593603</c:v>
                </c:pt>
                <c:pt idx="119">
                  <c:v>-137396.0281483843</c:v>
                </c:pt>
              </c:numCache>
            </c:numRef>
          </c:yVal>
          <c:smooth val="0"/>
          <c:extLst xmlns:c16r2="http://schemas.microsoft.com/office/drawing/2015/06/chart">
            <c:ext xmlns:c16="http://schemas.microsoft.com/office/drawing/2014/chart" uri="{C3380CC4-5D6E-409C-BE32-E72D297353CC}">
              <c16:uniqueId val="{00000000-2578-4227-AE40-0B89C6CBD235}"/>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1775.404283138923</c:v>
                </c:pt>
                <c:pt idx="2">
                  <c:v>-3764.255224018822</c:v>
                </c:pt>
                <c:pt idx="3">
                  <c:v>-5961.484195510388</c:v>
                </c:pt>
                <c:pt idx="4">
                  <c:v>-8361.916689057265</c:v>
                </c:pt>
                <c:pt idx="5">
                  <c:v>-10960.31768607954</c:v>
                </c:pt>
                <c:pt idx="6">
                  <c:v>-13751.41248215083</c:v>
                </c:pt>
                <c:pt idx="7">
                  <c:v>-16729.90421845578</c:v>
                </c:pt>
                <c:pt idx="8">
                  <c:v>-19890.48879921808</c:v>
                </c:pt>
                <c:pt idx="9">
                  <c:v>-23227.86766512878</c:v>
                </c:pt>
                <c:pt idx="10">
                  <c:v>-26736.75879416288</c:v>
                </c:pt>
                <c:pt idx="11">
                  <c:v>-30411.90622452553</c:v>
                </c:pt>
                <c:pt idx="12">
                  <c:v>-34248.08833471592</c:v>
                </c:pt>
                <c:pt idx="13">
                  <c:v>-36888.49117769906</c:v>
                </c:pt>
                <c:pt idx="14">
                  <c:v>-39481.44994939118</c:v>
                </c:pt>
                <c:pt idx="15">
                  <c:v>-42025.36312462558</c:v>
                </c:pt>
                <c:pt idx="16">
                  <c:v>-44520.29810484638</c:v>
                </c:pt>
                <c:pt idx="17">
                  <c:v>-46966.476965447</c:v>
                </c:pt>
                <c:pt idx="18">
                  <c:v>-49364.24258941178</c:v>
                </c:pt>
                <c:pt idx="19">
                  <c:v>-51714.03615057327</c:v>
                </c:pt>
                <c:pt idx="20">
                  <c:v>-54016.37892106967</c:v>
                </c:pt>
                <c:pt idx="21">
                  <c:v>-56271.85747328493</c:v>
                </c:pt>
                <c:pt idx="22">
                  <c:v>-58481.1115691783</c:v>
                </c:pt>
                <c:pt idx="23">
                  <c:v>-60644.82418492388</c:v>
                </c:pt>
                <c:pt idx="24">
                  <c:v>-62763.71323915873</c:v>
                </c:pt>
                <c:pt idx="25">
                  <c:v>-64838.52468679193</c:v>
                </c:pt>
                <c:pt idx="26">
                  <c:v>-66867.65509316232</c:v>
                </c:pt>
                <c:pt idx="27">
                  <c:v>-68851.61418636702</c:v>
                </c:pt>
                <c:pt idx="28">
                  <c:v>-70790.94603973594</c:v>
                </c:pt>
                <c:pt idx="29">
                  <c:v>-72686.22173413005</c:v>
                </c:pt>
                <c:pt idx="30">
                  <c:v>-74538.03585837547</c:v>
                </c:pt>
                <c:pt idx="31">
                  <c:v>-76347.0033699218</c:v>
                </c:pt>
                <c:pt idx="32">
                  <c:v>-78113.75676897005</c:v>
                </c:pt>
                <c:pt idx="33">
                  <c:v>-79838.94354339539</c:v>
                </c:pt>
                <c:pt idx="34">
                  <c:v>-81523.22384965484</c:v>
                </c:pt>
                <c:pt idx="35">
                  <c:v>-83167.26840113476</c:v>
                </c:pt>
                <c:pt idx="36">
                  <c:v>-84771.75654039897</c:v>
                </c:pt>
                <c:pt idx="37">
                  <c:v>-86337.37447565792</c:v>
                </c:pt>
                <c:pt idx="38">
                  <c:v>-87864.81366496556</c:v>
                </c:pt>
                <c:pt idx="39">
                  <c:v>-89354.76517230994</c:v>
                </c:pt>
                <c:pt idx="40">
                  <c:v>-90807.92211133054</c:v>
                </c:pt>
                <c:pt idx="41">
                  <c:v>-92224.97845610347</c:v>
                </c:pt>
                <c:pt idx="42">
                  <c:v>-93606.62793491641</c:v>
                </c:pt>
                <c:pt idx="43">
                  <c:v>-94953.56301612637</c:v>
                </c:pt>
                <c:pt idx="44">
                  <c:v>-96266.47397899999</c:v>
                </c:pt>
                <c:pt idx="45">
                  <c:v>-97546.04806314937</c:v>
                </c:pt>
                <c:pt idx="46">
                  <c:v>-98792.96869082234</c:v>
                </c:pt>
                <c:pt idx="47">
                  <c:v>-100007.9147568513</c:v>
                </c:pt>
                <c:pt idx="48">
                  <c:v>-101191.5599815205</c:v>
                </c:pt>
                <c:pt idx="49">
                  <c:v>-102344.5723220208</c:v>
                </c:pt>
                <c:pt idx="50">
                  <c:v>-103467.6134384901</c:v>
                </c:pt>
                <c:pt idx="51">
                  <c:v>-104561.3382109585</c:v>
                </c:pt>
                <c:pt idx="52">
                  <c:v>-105626.3942964741</c:v>
                </c:pt>
                <c:pt idx="53">
                  <c:v>-106663.4217374283</c:v>
                </c:pt>
                <c:pt idx="54">
                  <c:v>-107673.0526113678</c:v>
                </c:pt>
                <c:pt idx="55">
                  <c:v>-108655.9107194734</c:v>
                </c:pt>
                <c:pt idx="56">
                  <c:v>-109612.6113110944</c:v>
                </c:pt>
                <c:pt idx="57">
                  <c:v>-110543.7608419405</c:v>
                </c:pt>
                <c:pt idx="58">
                  <c:v>-111449.9567636289</c:v>
                </c:pt>
                <c:pt idx="59">
                  <c:v>-112331.7873424685</c:v>
                </c:pt>
                <c:pt idx="60">
                  <c:v>-113189.8315054679</c:v>
                </c:pt>
                <c:pt idx="61">
                  <c:v>-114024.6587116844</c:v>
                </c:pt>
                <c:pt idx="62">
                  <c:v>-114836.828847144</c:v>
                </c:pt>
                <c:pt idx="63">
                  <c:v>-115626.8921416712</c:v>
                </c:pt>
                <c:pt idx="64">
                  <c:v>-116395.389106053</c:v>
                </c:pt>
                <c:pt idx="65">
                  <c:v>-117142.8504880636</c:v>
                </c:pt>
                <c:pt idx="66">
                  <c:v>-117869.7972459735</c:v>
                </c:pt>
                <c:pt idx="67">
                  <c:v>-118576.7405382376</c:v>
                </c:pt>
                <c:pt idx="68">
                  <c:v>-119264.1817281423</c:v>
                </c:pt>
                <c:pt idx="69">
                  <c:v>-119932.6124022636</c:v>
                </c:pt>
                <c:pt idx="70">
                  <c:v>-120582.514401644</c:v>
                </c:pt>
                <c:pt idx="71">
                  <c:v>-121214.3598646855</c:v>
                </c:pt>
                <c:pt idx="72">
                  <c:v>-121828.6112807882</c:v>
                </c:pt>
                <c:pt idx="73">
                  <c:v>-122425.7215538493</c:v>
                </c:pt>
                <c:pt idx="74">
                  <c:v>-123006.1340747725</c:v>
                </c:pt>
                <c:pt idx="75">
                  <c:v>-123570.282802203</c:v>
                </c:pt>
                <c:pt idx="76">
                  <c:v>-124118.5923507353</c:v>
                </c:pt>
                <c:pt idx="77">
                  <c:v>-124651.4780859086</c:v>
                </c:pt>
                <c:pt idx="78">
                  <c:v>-125169.3462253329</c:v>
                </c:pt>
                <c:pt idx="79">
                  <c:v>-125672.5939453298</c:v>
                </c:pt>
                <c:pt idx="80">
                  <c:v>-126161.6094925222</c:v>
                </c:pt>
                <c:pt idx="81">
                  <c:v>-126636.7722998315</c:v>
                </c:pt>
                <c:pt idx="82">
                  <c:v>-127098.4531063852</c:v>
                </c:pt>
                <c:pt idx="83">
                  <c:v>-127547.0140808541</c:v>
                </c:pt>
                <c:pt idx="84">
                  <c:v>-127982.8089478016</c:v>
                </c:pt>
                <c:pt idx="85">
                  <c:v>-128406.1831166148</c:v>
                </c:pt>
                <c:pt idx="86">
                  <c:v>-128817.4738126453</c:v>
                </c:pt>
                <c:pt idx="87">
                  <c:v>-129217.010210207</c:v>
                </c:pt>
                <c:pt idx="88">
                  <c:v>-129605.1135670892</c:v>
                </c:pt>
                <c:pt idx="89">
                  <c:v>-129982.0973602864</c:v>
                </c:pt>
                <c:pt idx="90">
                  <c:v>-130348.267422653</c:v>
                </c:pt>
                <c:pt idx="91">
                  <c:v>-130703.9220802146</c:v>
                </c:pt>
                <c:pt idx="92">
                  <c:v>-131049.3522898934</c:v>
                </c:pt>
                <c:pt idx="93">
                  <c:v>-131384.841777418</c:v>
                </c:pt>
                <c:pt idx="94">
                  <c:v>-131710.6671752015</c:v>
                </c:pt>
                <c:pt idx="95">
                  <c:v>-132027.0981599938</c:v>
                </c:pt>
                <c:pt idx="96">
                  <c:v>-132334.3975901366</c:v>
                </c:pt>
                <c:pt idx="97">
                  <c:v>-132632.8216422331</c:v>
                </c:pt>
                <c:pt idx="98">
                  <c:v>-132922.6199471087</c:v>
                </c:pt>
                <c:pt idx="99">
                  <c:v>-133204.0357248941</c:v>
                </c:pt>
                <c:pt idx="100">
                  <c:v>-133477.3059191233</c:v>
                </c:pt>
                <c:pt idx="101">
                  <c:v>-133742.6613297141</c:v>
                </c:pt>
                <c:pt idx="102">
                  <c:v>-134000.326744739</c:v>
                </c:pt>
                <c:pt idx="103">
                  <c:v>-134250.5210708738</c:v>
                </c:pt>
                <c:pt idx="104">
                  <c:v>-134493.4574624524</c:v>
                </c:pt>
                <c:pt idx="105">
                  <c:v>-134729.3434490296</c:v>
                </c:pt>
                <c:pt idx="106">
                  <c:v>-134958.3810614015</c:v>
                </c:pt>
                <c:pt idx="107">
                  <c:v>-135180.7669560041</c:v>
                </c:pt>
                <c:pt idx="108">
                  <c:v>-135396.6925376428</c:v>
                </c:pt>
                <c:pt idx="109">
                  <c:v>-135606.3440804947</c:v>
                </c:pt>
                <c:pt idx="110">
                  <c:v>-135809.902847356</c:v>
                </c:pt>
                <c:pt idx="111">
                  <c:v>-136007.5452070714</c:v>
                </c:pt>
                <c:pt idx="112">
                  <c:v>-136199.4427501441</c:v>
                </c:pt>
                <c:pt idx="113">
                  <c:v>-136385.7624024698</c:v>
                </c:pt>
                <c:pt idx="114">
                  <c:v>-136566.6665371961</c:v>
                </c:pt>
                <c:pt idx="115">
                  <c:v>-136742.3130846694</c:v>
                </c:pt>
                <c:pt idx="116">
                  <c:v>-136912.8556404782</c:v>
                </c:pt>
                <c:pt idx="117">
                  <c:v>-137078.4435715484</c:v>
                </c:pt>
                <c:pt idx="118">
                  <c:v>-137239.2221203288</c:v>
                </c:pt>
                <c:pt idx="119">
                  <c:v>-137395.3325070206</c:v>
                </c:pt>
              </c:numCache>
            </c:numRef>
          </c:yVal>
          <c:smooth val="0"/>
          <c:extLst xmlns:c16r2="http://schemas.microsoft.com/office/drawing/2015/06/chart">
            <c:ext xmlns:c16="http://schemas.microsoft.com/office/drawing/2014/chart" uri="{C3380CC4-5D6E-409C-BE32-E72D297353CC}">
              <c16:uniqueId val="{00000001-2578-4227-AE40-0B89C6CBD235}"/>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1775.404283138458</c:v>
                </c:pt>
                <c:pt idx="2">
                  <c:v>-3764.12831814494</c:v>
                </c:pt>
                <c:pt idx="3">
                  <c:v>-5961.066216692795</c:v>
                </c:pt>
                <c:pt idx="4">
                  <c:v>-8361.008250560145</c:v>
                </c:pt>
                <c:pt idx="5">
                  <c:v>-10958.68618876114</c:v>
                </c:pt>
                <c:pt idx="6">
                  <c:v>-13748.79408267792</c:v>
                </c:pt>
                <c:pt idx="7">
                  <c:v>-16726.00575494627</c:v>
                </c:pt>
                <c:pt idx="8">
                  <c:v>-19884.98967147339</c:v>
                </c:pt>
                <c:pt idx="9">
                  <c:v>-23220.42166718049</c:v>
                </c:pt>
                <c:pt idx="10">
                  <c:v>-26726.99589734804</c:v>
                </c:pt>
                <c:pt idx="11">
                  <c:v>-30399.43430972914</c:v>
                </c:pt>
                <c:pt idx="12">
                  <c:v>-34232.49487274722</c:v>
                </c:pt>
                <c:pt idx="13">
                  <c:v>-36869.3448570911</c:v>
                </c:pt>
                <c:pt idx="14">
                  <c:v>-39458.3895510186</c:v>
                </c:pt>
                <c:pt idx="15">
                  <c:v>-41998.0476009792</c:v>
                </c:pt>
                <c:pt idx="16">
                  <c:v>-44488.40578079112</c:v>
                </c:pt>
                <c:pt idx="17">
                  <c:v>-46929.70475109387</c:v>
                </c:pt>
                <c:pt idx="18">
                  <c:v>-49322.30523610884</c:v>
                </c:pt>
                <c:pt idx="19">
                  <c:v>-51666.66554259737</c:v>
                </c:pt>
                <c:pt idx="20">
                  <c:v>-53963.32339732465</c:v>
                </c:pt>
                <c:pt idx="21">
                  <c:v>-56212.88117474015</c:v>
                </c:pt>
                <c:pt idx="22">
                  <c:v>-58415.99380889255</c:v>
                </c:pt>
                <c:pt idx="23">
                  <c:v>-60573.3588383086</c:v>
                </c:pt>
                <c:pt idx="24">
                  <c:v>-62685.70815276958</c:v>
                </c:pt>
                <c:pt idx="25">
                  <c:v>-64753.80110441193</c:v>
                </c:pt>
                <c:pt idx="26">
                  <c:v>-66776.04751828893</c:v>
                </c:pt>
                <c:pt idx="27">
                  <c:v>-68752.97005518013</c:v>
                </c:pt>
                <c:pt idx="28">
                  <c:v>-70685.12528422684</c:v>
                </c:pt>
                <c:pt idx="29">
                  <c:v>-72573.09634696237</c:v>
                </c:pt>
                <c:pt idx="30">
                  <c:v>-74417.48946318008</c:v>
                </c:pt>
                <c:pt idx="31">
                  <c:v>-76218.93079732331</c:v>
                </c:pt>
                <c:pt idx="32">
                  <c:v>-77978.06363869924</c:v>
                </c:pt>
                <c:pt idx="33">
                  <c:v>-79695.54585281433</c:v>
                </c:pt>
                <c:pt idx="34">
                  <c:v>-81372.04756903634</c:v>
                </c:pt>
                <c:pt idx="35">
                  <c:v>-83008.24907602597</c:v>
                </c:pt>
                <c:pt idx="36">
                  <c:v>-84604.83890134141</c:v>
                </c:pt>
                <c:pt idx="37">
                  <c:v>-86162.51205555937</c:v>
                </c:pt>
                <c:pt idx="38">
                  <c:v>-87681.96842436025</c:v>
                </c:pt>
                <c:pt idx="39">
                  <c:v>-89163.90713412571</c:v>
                </c:pt>
                <c:pt idx="40">
                  <c:v>-90609.02900444272</c:v>
                </c:pt>
                <c:pt idx="41">
                  <c:v>-92018.03536747767</c:v>
                </c:pt>
                <c:pt idx="42">
                  <c:v>-93391.62697042874</c:v>
                </c:pt>
                <c:pt idx="43">
                  <c:v>-94730.50297012849</c:v>
                </c:pt>
                <c:pt idx="44">
                  <c:v>-96035.3600126889</c:v>
                </c:pt>
                <c:pt idx="45">
                  <c:v>-97306.89139173971</c:v>
                </c:pt>
                <c:pt idx="46">
                  <c:v>-98545.78627955436</c:v>
                </c:pt>
                <c:pt idx="47">
                  <c:v>-99752.72902580442</c:v>
                </c:pt>
                <c:pt idx="48">
                  <c:v>-100928.3985191905</c:v>
                </c:pt>
                <c:pt idx="49">
                  <c:v>-102073.4676076253</c:v>
                </c:pt>
                <c:pt idx="50">
                  <c:v>-103188.6025729219</c:v>
                </c:pt>
                <c:pt idx="51">
                  <c:v>-104274.4626563136</c:v>
                </c:pt>
                <c:pt idx="52">
                  <c:v>-105331.6996240588</c:v>
                </c:pt>
                <c:pt idx="53">
                  <c:v>-106360.9573841481</c:v>
                </c:pt>
                <c:pt idx="54">
                  <c:v>-107362.8716443786</c:v>
                </c:pt>
                <c:pt idx="55">
                  <c:v>-108338.0696089668</c:v>
                </c:pt>
                <c:pt idx="56">
                  <c:v>-109287.1697110985</c:v>
                </c:pt>
                <c:pt idx="57">
                  <c:v>-110210.7813789803</c:v>
                </c:pt>
                <c:pt idx="58">
                  <c:v>-111109.5048331134</c:v>
                </c:pt>
                <c:pt idx="59">
                  <c:v>-111983.930912647</c:v>
                </c:pt>
                <c:pt idx="60">
                  <c:v>-112834.6409288014</c:v>
                </c:pt>
                <c:pt idx="61">
                  <c:v>-113662.2065434775</c:v>
                </c:pt>
                <c:pt idx="62">
                  <c:v>-114467.1896712685</c:v>
                </c:pt>
                <c:pt idx="63">
                  <c:v>-115250.1424032201</c:v>
                </c:pt>
                <c:pt idx="64">
                  <c:v>-116011.6069507566</c:v>
                </c:pt>
                <c:pt idx="65">
                  <c:v>-116752.1156083087</c:v>
                </c:pt>
                <c:pt idx="66">
                  <c:v>-117472.19073324</c:v>
                </c:pt>
                <c:pt idx="67">
                  <c:v>-118172.3447418027</c:v>
                </c:pt>
                <c:pt idx="68">
                  <c:v>-118853.0801198687</c:v>
                </c:pt>
                <c:pt idx="69">
                  <c:v>-119514.8894473095</c:v>
                </c:pt>
                <c:pt idx="70">
                  <c:v>-120158.2554349303</c:v>
                </c:pt>
                <c:pt idx="71">
                  <c:v>-120783.6509729442</c:v>
                </c:pt>
                <c:pt idx="72">
                  <c:v>-121391.5391900376</c:v>
                </c:pt>
                <c:pt idx="73">
                  <c:v>-121982.373522122</c:v>
                </c:pt>
                <c:pt idx="74">
                  <c:v>-122556.5977899451</c:v>
                </c:pt>
                <c:pt idx="75">
                  <c:v>-123114.6462847535</c:v>
                </c:pt>
                <c:pt idx="76">
                  <c:v>-123656.943861288</c:v>
                </c:pt>
                <c:pt idx="77">
                  <c:v>-124183.9060373942</c:v>
                </c:pt>
                <c:pt idx="78">
                  <c:v>-124695.9390996255</c:v>
                </c:pt>
                <c:pt idx="79">
                  <c:v>-125193.4402141983</c:v>
                </c:pt>
                <c:pt idx="80">
                  <c:v>-125676.7975427583</c:v>
                </c:pt>
                <c:pt idx="81">
                  <c:v>-126146.3903624048</c:v>
                </c:pt>
                <c:pt idx="82">
                  <c:v>-126602.589189482</c:v>
                </c:pt>
                <c:pt idx="83">
                  <c:v>-127045.7559066697</c:v>
                </c:pt>
                <c:pt idx="84">
                  <c:v>-127476.2438929398</c:v>
                </c:pt>
                <c:pt idx="85">
                  <c:v>-127894.3981559691</c:v>
                </c:pt>
                <c:pt idx="86">
                  <c:v>-128300.5554666307</c:v>
                </c:pt>
                <c:pt idx="87">
                  <c:v>-128695.0444952133</c:v>
                </c:pt>
                <c:pt idx="88">
                  <c:v>-129078.1859490364</c:v>
                </c:pt>
                <c:pt idx="89">
                  <c:v>-129450.292711162</c:v>
                </c:pt>
                <c:pt idx="90">
                  <c:v>-129811.6699799076</c:v>
                </c:pt>
                <c:pt idx="91">
                  <c:v>-130162.6154089128</c:v>
                </c:pt>
                <c:pt idx="92">
                  <c:v>-130503.4192474994</c:v>
                </c:pt>
                <c:pt idx="93">
                  <c:v>-130834.3644811152</c:v>
                </c:pt>
                <c:pt idx="94">
                  <c:v>-131155.7269716347</c:v>
                </c:pt>
                <c:pt idx="95">
                  <c:v>-131467.7755973407</c:v>
                </c:pt>
                <c:pt idx="96">
                  <c:v>-131770.7723924015</c:v>
                </c:pt>
                <c:pt idx="97">
                  <c:v>-132064.9726856763</c:v>
                </c:pt>
                <c:pt idx="98">
                  <c:v>-132350.6252387057</c:v>
                </c:pt>
                <c:pt idx="99">
                  <c:v>-132627.9723827541</c:v>
                </c:pt>
                <c:pt idx="100">
                  <c:v>-132897.2501547572</c:v>
                </c:pt>
                <c:pt idx="101">
                  <c:v>-133158.68843209</c:v>
                </c:pt>
                <c:pt idx="102">
                  <c:v>-133412.5110660247</c:v>
                </c:pt>
                <c:pt idx="103">
                  <c:v>-133658.9360138015</c:v>
                </c:pt>
                <c:pt idx="104">
                  <c:v>-133898.1754692181</c:v>
                </c:pt>
                <c:pt idx="105">
                  <c:v>-134130.4359916681</c:v>
                </c:pt>
                <c:pt idx="106">
                  <c:v>-134355.9186335485</c:v>
                </c:pt>
                <c:pt idx="107">
                  <c:v>-134574.8190659913</c:v>
                </c:pt>
                <c:pt idx="108">
                  <c:v>-134787.3277028489</c:v>
                </c:pt>
                <c:pt idx="109">
                  <c:v>-134993.6298228998</c:v>
                </c:pt>
                <c:pt idx="110">
                  <c:v>-135193.9056902258</c:v>
                </c:pt>
                <c:pt idx="111">
                  <c:v>-135388.3306727214</c:v>
                </c:pt>
                <c:pt idx="112">
                  <c:v>-135577.0753587198</c:v>
                </c:pt>
                <c:pt idx="113">
                  <c:v>-135760.3056716947</c:v>
                </c:pt>
                <c:pt idx="114">
                  <c:v>-135938.1829830264</c:v>
                </c:pt>
                <c:pt idx="115">
                  <c:v>-136110.8642228162</c:v>
                </c:pt>
                <c:pt idx="116">
                  <c:v>-136278.5019887288</c:v>
                </c:pt>
                <c:pt idx="117">
                  <c:v>-136441.2446528666</c:v>
                </c:pt>
                <c:pt idx="118">
                  <c:v>-136599.2364666611</c:v>
                </c:pt>
                <c:pt idx="119">
                  <c:v>-136752.6176637863</c:v>
                </c:pt>
              </c:numCache>
            </c:numRef>
          </c:yVal>
          <c:smooth val="0"/>
          <c:extLst xmlns:c16r2="http://schemas.microsoft.com/office/drawing/2015/06/chart">
            <c:ext xmlns:c16="http://schemas.microsoft.com/office/drawing/2014/chart" uri="{C3380CC4-5D6E-409C-BE32-E72D297353CC}">
              <c16:uniqueId val="{00000002-2578-4227-AE40-0B89C6CBD235}"/>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1482.377298961859</c:v>
                </c:pt>
                <c:pt idx="2">
                  <c:v>-3054.734601431526</c:v>
                </c:pt>
                <c:pt idx="3">
                  <c:v>-4717.97172659915</c:v>
                </c:pt>
                <c:pt idx="4">
                  <c:v>-6472.645205699373</c:v>
                </c:pt>
                <c:pt idx="5">
                  <c:v>-8319.052830207534</c:v>
                </c:pt>
                <c:pt idx="6">
                  <c:v>-10257.26498672273</c:v>
                </c:pt>
                <c:pt idx="7">
                  <c:v>-12287.15075425291</c:v>
                </c:pt>
                <c:pt idx="8">
                  <c:v>-14408.39998824475</c:v>
                </c:pt>
                <c:pt idx="9">
                  <c:v>-16620.54220041726</c:v>
                </c:pt>
                <c:pt idx="10">
                  <c:v>-18922.9628652418</c:v>
                </c:pt>
                <c:pt idx="11">
                  <c:v>-21314.91764610587</c:v>
                </c:pt>
                <c:pt idx="12">
                  <c:v>-23795.54492720263</c:v>
                </c:pt>
                <c:pt idx="13">
                  <c:v>-25591.51473045861</c:v>
                </c:pt>
                <c:pt idx="14">
                  <c:v>-27379.29943013471</c:v>
                </c:pt>
                <c:pt idx="15">
                  <c:v>-29156.50393214263</c:v>
                </c:pt>
                <c:pt idx="16">
                  <c:v>-30921.82803446613</c:v>
                </c:pt>
                <c:pt idx="17">
                  <c:v>-32674.15676962212</c:v>
                </c:pt>
                <c:pt idx="18">
                  <c:v>-34412.52799683948</c:v>
                </c:pt>
                <c:pt idx="19">
                  <c:v>-36136.10924033355</c:v>
                </c:pt>
                <c:pt idx="20">
                  <c:v>-37844.17905470073</c:v>
                </c:pt>
                <c:pt idx="21">
                  <c:v>-39536.11192671488</c:v>
                </c:pt>
                <c:pt idx="22">
                  <c:v>-41211.36595380818</c:v>
                </c:pt>
                <c:pt idx="23">
                  <c:v>-42869.47270823596</c:v>
                </c:pt>
                <c:pt idx="24">
                  <c:v>-44510.02882686628</c:v>
                </c:pt>
                <c:pt idx="25">
                  <c:v>-46132.68896820024</c:v>
                </c:pt>
                <c:pt idx="26">
                  <c:v>-47735.80464592762</c:v>
                </c:pt>
                <c:pt idx="27">
                  <c:v>-49319.00684685772</c:v>
                </c:pt>
                <c:pt idx="28">
                  <c:v>-50881.97452145488</c:v>
                </c:pt>
                <c:pt idx="29">
                  <c:v>-52424.42930765588</c:v>
                </c:pt>
                <c:pt idx="30">
                  <c:v>-53946.13249378918</c:v>
                </c:pt>
                <c:pt idx="31">
                  <c:v>-55446.88228034786</c:v>
                </c:pt>
                <c:pt idx="32">
                  <c:v>-56926.51129378006</c:v>
                </c:pt>
                <c:pt idx="33">
                  <c:v>-58384.884312409</c:v>
                </c:pt>
                <c:pt idx="34">
                  <c:v>-59821.89617276844</c:v>
                </c:pt>
                <c:pt idx="35">
                  <c:v>-61237.46983112348</c:v>
                </c:pt>
                <c:pt idx="36">
                  <c:v>-62631.5545599568</c:v>
                </c:pt>
                <c:pt idx="37">
                  <c:v>-64004.12426312359</c:v>
                </c:pt>
                <c:pt idx="38">
                  <c:v>-65355.17589648813</c:v>
                </c:pt>
                <c:pt idx="39">
                  <c:v>-66684.72560502587</c:v>
                </c:pt>
                <c:pt idx="40">
                  <c:v>-67992.80956331687</c:v>
                </c:pt>
                <c:pt idx="41">
                  <c:v>-69279.48267509171</c:v>
                </c:pt>
                <c:pt idx="42">
                  <c:v>-70544.81733553717</c:v>
                </c:pt>
                <c:pt idx="43">
                  <c:v>-71788.90226049861</c:v>
                </c:pt>
                <c:pt idx="44">
                  <c:v>-73011.84137788367</c:v>
                </c:pt>
                <c:pt idx="45">
                  <c:v>-74213.7527771282</c:v>
                </c:pt>
                <c:pt idx="46">
                  <c:v>-75394.76771314301</c:v>
                </c:pt>
                <c:pt idx="47">
                  <c:v>-76555.02966150641</c:v>
                </c:pt>
                <c:pt idx="48">
                  <c:v>-77694.6934220707</c:v>
                </c:pt>
                <c:pt idx="49">
                  <c:v>-78813.9242683379</c:v>
                </c:pt>
                <c:pt idx="50">
                  <c:v>-79912.89714026451</c:v>
                </c:pt>
                <c:pt idx="51">
                  <c:v>-80991.79587829199</c:v>
                </c:pt>
                <c:pt idx="52">
                  <c:v>-82050.81249241637</c:v>
                </c:pt>
                <c:pt idx="53">
                  <c:v>-83090.14647263892</c:v>
                </c:pt>
                <c:pt idx="54">
                  <c:v>-84110.00413503125</c:v>
                </c:pt>
                <c:pt idx="55">
                  <c:v>-85110.59800171634</c:v>
                </c:pt>
                <c:pt idx="56">
                  <c:v>-86092.14621320285</c:v>
                </c:pt>
                <c:pt idx="57">
                  <c:v>-87054.87197158858</c:v>
                </c:pt>
                <c:pt idx="58">
                  <c:v>-87999.00301321897</c:v>
                </c:pt>
                <c:pt idx="59">
                  <c:v>-88924.77110948646</c:v>
                </c:pt>
                <c:pt idx="60">
                  <c:v>-89832.41159445634</c:v>
                </c:pt>
                <c:pt idx="61">
                  <c:v>-90722.16291814575</c:v>
                </c:pt>
                <c:pt idx="62">
                  <c:v>-91594.26622426037</c:v>
                </c:pt>
                <c:pt idx="63">
                  <c:v>-92448.96495131031</c:v>
                </c:pt>
                <c:pt idx="64">
                  <c:v>-93286.50445601482</c:v>
                </c:pt>
                <c:pt idx="65">
                  <c:v>-94107.13165800878</c:v>
                </c:pt>
                <c:pt idx="66">
                  <c:v>-94911.09470485105</c:v>
                </c:pt>
                <c:pt idx="67">
                  <c:v>-95698.6426564441</c:v>
                </c:pt>
                <c:pt idx="68">
                  <c:v>-96470.0251879338</c:v>
                </c:pt>
                <c:pt idx="69">
                  <c:v>-97225.4923102851</c:v>
                </c:pt>
                <c:pt idx="70">
                  <c:v>-97965.29410767037</c:v>
                </c:pt>
                <c:pt idx="71">
                  <c:v>-98689.68049092778</c:v>
                </c:pt>
                <c:pt idx="72">
                  <c:v>-99398.90096631367</c:v>
                </c:pt>
                <c:pt idx="73">
                  <c:v>-100093.2044188506</c:v>
                </c:pt>
                <c:pt idx="74">
                  <c:v>-100772.8389095701</c:v>
                </c:pt>
                <c:pt idx="75">
                  <c:v>-101438.0514860055</c:v>
                </c:pt>
                <c:pt idx="76">
                  <c:v>-102089.0880052929</c:v>
                </c:pt>
                <c:pt idx="77">
                  <c:v>-102726.1929692826</c:v>
                </c:pt>
                <c:pt idx="78">
                  <c:v>-103349.609371083</c:v>
                </c:pt>
                <c:pt idx="79">
                  <c:v>-103959.5785524822</c:v>
                </c:pt>
                <c:pt idx="80">
                  <c:v>-104556.3400717191</c:v>
                </c:pt>
                <c:pt idx="81">
                  <c:v>-105140.1315810925</c:v>
                </c:pt>
                <c:pt idx="82">
                  <c:v>-105711.1887139226</c:v>
                </c:pt>
                <c:pt idx="83">
                  <c:v>-106269.744980413</c:v>
                </c:pt>
                <c:pt idx="84">
                  <c:v>-106816.0316719455</c:v>
                </c:pt>
                <c:pt idx="85">
                  <c:v>-107350.2777733996</c:v>
                </c:pt>
                <c:pt idx="86">
                  <c:v>-107872.709883086</c:v>
                </c:pt>
                <c:pt idx="87">
                  <c:v>-108383.5521398974</c:v>
                </c:pt>
                <c:pt idx="88">
                  <c:v>-108883.026157311</c:v>
                </c:pt>
                <c:pt idx="89">
                  <c:v>-109371.3509638833</c:v>
                </c:pt>
                <c:pt idx="90">
                  <c:v>-109848.7429498958</c:v>
                </c:pt>
                <c:pt idx="91">
                  <c:v>-110315.4158198298</c:v>
                </c:pt>
                <c:pt idx="92">
                  <c:v>-110771.5805503502</c:v>
                </c:pt>
                <c:pt idx="93">
                  <c:v>-111217.4453535096</c:v>
                </c:pt>
                <c:pt idx="94">
                  <c:v>-111653.2156448832</c:v>
                </c:pt>
                <c:pt idx="95">
                  <c:v>-112079.0940163643</c:v>
                </c:pt>
                <c:pt idx="96">
                  <c:v>-112495.28021336</c:v>
                </c:pt>
                <c:pt idx="97">
                  <c:v>-112901.9711161384</c:v>
                </c:pt>
                <c:pt idx="98">
                  <c:v>-113299.3607250925</c:v>
                </c:pt>
                <c:pt idx="99">
                  <c:v>-113687.6401496932</c:v>
                </c:pt>
                <c:pt idx="100">
                  <c:v>-114066.9976009193</c:v>
                </c:pt>
                <c:pt idx="101">
                  <c:v>-114437.618386948</c:v>
                </c:pt>
                <c:pt idx="102">
                  <c:v>-114799.6849119265</c:v>
                </c:pt>
                <c:pt idx="103">
                  <c:v>-115153.3766776212</c:v>
                </c:pt>
                <c:pt idx="104">
                  <c:v>-115498.8702877762</c:v>
                </c:pt>
                <c:pt idx="105">
                  <c:v>-115836.3394550052</c:v>
                </c:pt>
                <c:pt idx="106">
                  <c:v>-116165.9550100593</c:v>
                </c:pt>
                <c:pt idx="107">
                  <c:v>-116487.8849133104</c:v>
                </c:pt>
                <c:pt idx="108">
                  <c:v>-116802.2942683105</c:v>
                </c:pt>
                <c:pt idx="109">
                  <c:v>-117109.3453372773</c:v>
                </c:pt>
                <c:pt idx="110">
                  <c:v>-117409.1975583797</c:v>
                </c:pt>
                <c:pt idx="111">
                  <c:v>-117702.0075646974</c:v>
                </c:pt>
                <c:pt idx="112">
                  <c:v>-117987.9292047257</c:v>
                </c:pt>
                <c:pt idx="113">
                  <c:v>-118267.1135643162</c:v>
                </c:pt>
                <c:pt idx="114">
                  <c:v>-118539.7089899457</c:v>
                </c:pt>
                <c:pt idx="115">
                  <c:v>-118805.8611132067</c:v>
                </c:pt>
                <c:pt idx="116">
                  <c:v>-119065.7128764174</c:v>
                </c:pt>
                <c:pt idx="117">
                  <c:v>-119319.4045592661</c:v>
                </c:pt>
                <c:pt idx="118">
                  <c:v>-119567.0738063941</c:v>
                </c:pt>
                <c:pt idx="119">
                  <c:v>-119808.8556558336</c:v>
                </c:pt>
              </c:numCache>
            </c:numRef>
          </c:yVal>
          <c:smooth val="0"/>
          <c:extLst xmlns:c16r2="http://schemas.microsoft.com/office/drawing/2015/06/chart">
            <c:ext xmlns:c16="http://schemas.microsoft.com/office/drawing/2014/chart" uri="{C3380CC4-5D6E-409C-BE32-E72D297353CC}">
              <c16:uniqueId val="{00000003-2578-4227-AE40-0B89C6CBD235}"/>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1775.404283138923</c:v>
                </c:pt>
                <c:pt idx="2">
                  <c:v>-3762.888646468984</c:v>
                </c:pt>
                <c:pt idx="3">
                  <c:v>-5957.257569733541</c:v>
                </c:pt>
                <c:pt idx="4">
                  <c:v>-8353.244813845492</c:v>
                </c:pt>
                <c:pt idx="5">
                  <c:v>-10945.5545525048</c:v>
                </c:pt>
                <c:pt idx="6">
                  <c:v>-13728.87884712406</c:v>
                </c:pt>
                <c:pt idx="7">
                  <c:v>-16697.91211524513</c:v>
                </c:pt>
                <c:pt idx="8">
                  <c:v>-19847.36324321805</c:v>
                </c:pt>
                <c:pt idx="9">
                  <c:v>-23171.9657907281</c:v>
                </c:pt>
                <c:pt idx="10">
                  <c:v>-26666.48663874948</c:v>
                </c:pt>
                <c:pt idx="11">
                  <c:v>-30325.73335808748</c:v>
                </c:pt>
                <c:pt idx="12">
                  <c:v>-34144.56051766314</c:v>
                </c:pt>
                <c:pt idx="13">
                  <c:v>-36766.24121535848</c:v>
                </c:pt>
                <c:pt idx="14">
                  <c:v>-39341.76593836719</c:v>
                </c:pt>
                <c:pt idx="15">
                  <c:v>-41869.6340992949</c:v>
                </c:pt>
                <c:pt idx="16">
                  <c:v>-44349.9901682506</c:v>
                </c:pt>
                <c:pt idx="17">
                  <c:v>-46783.11934462609</c:v>
                </c:pt>
                <c:pt idx="18">
                  <c:v>-49169.41477620648</c:v>
                </c:pt>
                <c:pt idx="19">
                  <c:v>-51509.35606624514</c:v>
                </c:pt>
                <c:pt idx="20">
                  <c:v>-53803.49206845648</c:v>
                </c:pt>
                <c:pt idx="21">
                  <c:v>-56052.42703410797</c:v>
                </c:pt>
                <c:pt idx="22">
                  <c:v>-58256.80940017663</c:v>
                </c:pt>
                <c:pt idx="23">
                  <c:v>-60417.32266428089</c:v>
                </c:pt>
                <c:pt idx="24">
                  <c:v>-62534.67791378219</c:v>
                </c:pt>
                <c:pt idx="25">
                  <c:v>-64609.60767105965</c:v>
                </c:pt>
                <c:pt idx="26">
                  <c:v>-66640.48917589754</c:v>
                </c:pt>
                <c:pt idx="27">
                  <c:v>-68627.81024728931</c:v>
                </c:pt>
                <c:pt idx="28">
                  <c:v>-70572.08851188002</c:v>
                </c:pt>
                <c:pt idx="29">
                  <c:v>-72473.86445282165</c:v>
                </c:pt>
                <c:pt idx="30">
                  <c:v>-74333.6983999391</c:v>
                </c:pt>
                <c:pt idx="31">
                  <c:v>-76152.16784692924</c:v>
                </c:pt>
                <c:pt idx="32">
                  <c:v>-77929.86504977847</c:v>
                </c:pt>
                <c:pt idx="33">
                  <c:v>-79667.39486505883</c:v>
                </c:pt>
                <c:pt idx="34">
                  <c:v>-81365.3727947399</c:v>
                </c:pt>
                <c:pt idx="35">
                  <c:v>-83024.42321047737</c:v>
                </c:pt>
                <c:pt idx="36">
                  <c:v>-84645.17773529072</c:v>
                </c:pt>
                <c:pt idx="37">
                  <c:v>-86228.2737644841</c:v>
                </c:pt>
                <c:pt idx="38">
                  <c:v>-87774.3531107463</c:v>
                </c:pt>
                <c:pt idx="39">
                  <c:v>-89284.05659904401</c:v>
                </c:pt>
                <c:pt idx="40">
                  <c:v>-90758.02672980957</c:v>
                </c:pt>
                <c:pt idx="41">
                  <c:v>-92196.90668883917</c:v>
                </c:pt>
                <c:pt idx="42">
                  <c:v>-93601.3394214383</c:v>
                </c:pt>
                <c:pt idx="43">
                  <c:v>-94971.96678160191</c:v>
                </c:pt>
                <c:pt idx="44">
                  <c:v>-96309.4287502605</c:v>
                </c:pt>
                <c:pt idx="45">
                  <c:v>-97614.36271729693</c:v>
                </c:pt>
                <c:pt idx="46">
                  <c:v>-98887.40282264771</c:v>
                </c:pt>
                <c:pt idx="47">
                  <c:v>-100129.1793522446</c:v>
                </c:pt>
                <c:pt idx="48">
                  <c:v>-101340.3181849797</c:v>
                </c:pt>
                <c:pt idx="49">
                  <c:v>-102521.4402872319</c:v>
                </c:pt>
                <c:pt idx="50">
                  <c:v>-103673.1612517617</c:v>
                </c:pt>
                <c:pt idx="51">
                  <c:v>-104796.090878055</c:v>
                </c:pt>
                <c:pt idx="52">
                  <c:v>-105890.8327841111</c:v>
                </c:pt>
                <c:pt idx="53">
                  <c:v>-106957.9840613706</c:v>
                </c:pt>
                <c:pt idx="54">
                  <c:v>-107998.1349636931</c:v>
                </c:pt>
                <c:pt idx="55">
                  <c:v>-109011.868628155</c:v>
                </c:pt>
                <c:pt idx="56">
                  <c:v>-109999.7608256321</c:v>
                </c:pt>
                <c:pt idx="57">
                  <c:v>-110962.3797392566</c:v>
                </c:pt>
                <c:pt idx="58">
                  <c:v>-111900.2857689473</c:v>
                </c:pt>
                <c:pt idx="59">
                  <c:v>-112814.0313603487</c:v>
                </c:pt>
                <c:pt idx="60">
                  <c:v>-113704.1608565804</c:v>
                </c:pt>
                <c:pt idx="61">
                  <c:v>-114571.2103713157</c:v>
                </c:pt>
                <c:pt idx="62">
                  <c:v>-115415.707681785</c:v>
                </c:pt>
                <c:pt idx="63">
                  <c:v>-116238.1721403818</c:v>
                </c:pt>
                <c:pt idx="64">
                  <c:v>-117039.1146036284</c:v>
                </c:pt>
                <c:pt idx="65">
                  <c:v>-117819.0373773102</c:v>
                </c:pt>
                <c:pt idx="66">
                  <c:v>-118578.4341766867</c:v>
                </c:pt>
                <c:pt idx="67">
                  <c:v>-119317.7901007314</c:v>
                </c:pt>
                <c:pt idx="68">
                  <c:v>-120037.5816194215</c:v>
                </c:pt>
                <c:pt idx="69">
                  <c:v>-120738.2765731388</c:v>
                </c:pt>
                <c:pt idx="70">
                  <c:v>-121420.3341833132</c:v>
                </c:pt>
                <c:pt idx="71">
                  <c:v>-122084.2050734812</c:v>
                </c:pt>
                <c:pt idx="72">
                  <c:v>-122730.331299973</c:v>
                </c:pt>
                <c:pt idx="73">
                  <c:v>-123359.1463915023</c:v>
                </c:pt>
                <c:pt idx="74">
                  <c:v>-123971.0753969578</c:v>
                </c:pt>
                <c:pt idx="75">
                  <c:v>-124566.534940751</c:v>
                </c:pt>
                <c:pt idx="76">
                  <c:v>-125145.9332850971</c:v>
                </c:pt>
                <c:pt idx="77">
                  <c:v>-125709.6703986567</c:v>
                </c:pt>
                <c:pt idx="78">
                  <c:v>-126258.1380309868</c:v>
                </c:pt>
                <c:pt idx="79">
                  <c:v>-126791.7197922932</c:v>
                </c:pt>
                <c:pt idx="80">
                  <c:v>-127310.7912379925</c:v>
                </c:pt>
                <c:pt idx="81">
                  <c:v>-127815.7199576397</c:v>
                </c:pt>
                <c:pt idx="82">
                  <c:v>-128306.8656677864</c:v>
                </c:pt>
                <c:pt idx="83">
                  <c:v>-128784.5803083712</c:v>
                </c:pt>
                <c:pt idx="84">
                  <c:v>-129249.2081422596</c:v>
                </c:pt>
                <c:pt idx="85">
                  <c:v>-129701.0858575911</c:v>
                </c:pt>
                <c:pt idx="86">
                  <c:v>-130140.5426725897</c:v>
                </c:pt>
                <c:pt idx="87">
                  <c:v>-130567.9004425304</c:v>
                </c:pt>
                <c:pt idx="88">
                  <c:v>-130983.4737685737</c:v>
                </c:pt>
                <c:pt idx="89">
                  <c:v>-131387.5701081865</c:v>
                </c:pt>
                <c:pt idx="90">
                  <c:v>-131780.4898869002</c:v>
                </c:pt>
                <c:pt idx="91">
                  <c:v>-132162.5266111689</c:v>
                </c:pt>
                <c:pt idx="92">
                  <c:v>-132533.9669820927</c:v>
                </c:pt>
                <c:pt idx="93">
                  <c:v>-132895.0910098117</c:v>
                </c:pt>
                <c:pt idx="94">
                  <c:v>-133246.172128368</c:v>
                </c:pt>
                <c:pt idx="95">
                  <c:v>-133587.4773108566</c:v>
                </c:pt>
                <c:pt idx="96">
                  <c:v>-133919.2671846934</c:v>
                </c:pt>
                <c:pt idx="97">
                  <c:v>-134241.7961468543</c:v>
                </c:pt>
                <c:pt idx="98">
                  <c:v>-134555.3124789242</c:v>
                </c:pt>
                <c:pt idx="99">
                  <c:v>-134860.058461834</c:v>
                </c:pt>
                <c:pt idx="100">
                  <c:v>-135156.270490156</c:v>
                </c:pt>
                <c:pt idx="101">
                  <c:v>-135444.1791858422</c:v>
                </c:pt>
                <c:pt idx="102">
                  <c:v>-135724.0095112978</c:v>
                </c:pt>
                <c:pt idx="103">
                  <c:v>-135995.980881697</c:v>
                </c:pt>
                <c:pt idx="104">
                  <c:v>-136260.3072764464</c:v>
                </c:pt>
                <c:pt idx="105">
                  <c:v>-136517.197349714</c:v>
                </c:pt>
                <c:pt idx="106">
                  <c:v>-136766.8545399485</c:v>
                </c:pt>
                <c:pt idx="107">
                  <c:v>-137009.4771783296</c:v>
                </c:pt>
                <c:pt idx="108">
                  <c:v>-137245.2585960641</c:v>
                </c:pt>
                <c:pt idx="109">
                  <c:v>-137474.3872304987</c:v>
                </c:pt>
                <c:pt idx="110">
                  <c:v>-137697.0467299747</c:v>
                </c:pt>
                <c:pt idx="111">
                  <c:v>-137913.4160573999</c:v>
                </c:pt>
                <c:pt idx="112">
                  <c:v>-138123.6695924767</c:v>
                </c:pt>
                <c:pt idx="113">
                  <c:v>-138327.977232565</c:v>
                </c:pt>
                <c:pt idx="114">
                  <c:v>-138526.5044921392</c:v>
                </c:pt>
                <c:pt idx="115">
                  <c:v>-138719.4126008227</c:v>
                </c:pt>
                <c:pt idx="116">
                  <c:v>-138906.8585999561</c:v>
                </c:pt>
                <c:pt idx="117">
                  <c:v>-139088.9954376997</c:v>
                </c:pt>
                <c:pt idx="118">
                  <c:v>-139265.9720626399</c:v>
                </c:pt>
                <c:pt idx="119">
                  <c:v>-139437.9335158924</c:v>
                </c:pt>
              </c:numCache>
            </c:numRef>
          </c:yVal>
          <c:smooth val="0"/>
          <c:extLst xmlns:c16r2="http://schemas.microsoft.com/office/drawing/2015/06/chart">
            <c:ext xmlns:c16="http://schemas.microsoft.com/office/drawing/2014/chart" uri="{C3380CC4-5D6E-409C-BE32-E72D297353CC}">
              <c16:uniqueId val="{00000004-2578-4227-AE40-0B89C6CBD235}"/>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1775.404283138458</c:v>
                </c:pt>
                <c:pt idx="2">
                  <c:v>-3717.105350990314</c:v>
                </c:pt>
                <c:pt idx="3">
                  <c:v>-5820.875089742942</c:v>
                </c:pt>
                <c:pt idx="4">
                  <c:v>-8082.409558573737</c:v>
                </c:pt>
                <c:pt idx="5">
                  <c:v>-10497.37051433511</c:v>
                </c:pt>
                <c:pt idx="6">
                  <c:v>-13061.40255908994</c:v>
                </c:pt>
                <c:pt idx="7">
                  <c:v>-15770.14727558498</c:v>
                </c:pt>
                <c:pt idx="8">
                  <c:v>-18619.25500643601</c:v>
                </c:pt>
                <c:pt idx="9">
                  <c:v>-21604.39472657908</c:v>
                </c:pt>
                <c:pt idx="10">
                  <c:v>-24721.26236229017</c:v>
                </c:pt>
                <c:pt idx="11">
                  <c:v>-27965.58783546462</c:v>
                </c:pt>
                <c:pt idx="12">
                  <c:v>-31333.14105370548</c:v>
                </c:pt>
                <c:pt idx="13">
                  <c:v>-33468.10313021058</c:v>
                </c:pt>
                <c:pt idx="14">
                  <c:v>-35563.0588418711</c:v>
                </c:pt>
                <c:pt idx="15">
                  <c:v>-37616.07119470205</c:v>
                </c:pt>
                <c:pt idx="16">
                  <c:v>-39627.00407705037</c:v>
                </c:pt>
                <c:pt idx="17">
                  <c:v>-41595.92603002698</c:v>
                </c:pt>
                <c:pt idx="18">
                  <c:v>-43523.0618550405</c:v>
                </c:pt>
                <c:pt idx="19">
                  <c:v>-45408.75930669555</c:v>
                </c:pt>
                <c:pt idx="20">
                  <c:v>-47253.46279498423</c:v>
                </c:pt>
                <c:pt idx="21">
                  <c:v>-49057.69254612271</c:v>
                </c:pt>
                <c:pt idx="22">
                  <c:v>-50822.0280350463</c:v>
                </c:pt>
                <c:pt idx="23">
                  <c:v>-52547.09476614417</c:v>
                </c:pt>
                <c:pt idx="24">
                  <c:v>-54233.5536834281</c:v>
                </c:pt>
                <c:pt idx="25">
                  <c:v>-55882.09265024471</c:v>
                </c:pt>
                <c:pt idx="26">
                  <c:v>-57491.67236350157</c:v>
                </c:pt>
                <c:pt idx="27">
                  <c:v>-59062.86074849521</c:v>
                </c:pt>
                <c:pt idx="28">
                  <c:v>-60596.25048367155</c:v>
                </c:pt>
                <c:pt idx="29">
                  <c:v>-62092.45048456638</c:v>
                </c:pt>
                <c:pt idx="30">
                  <c:v>-63552.0825913749</c:v>
                </c:pt>
                <c:pt idx="31">
                  <c:v>-64975.77874660002</c:v>
                </c:pt>
                <c:pt idx="32">
                  <c:v>-66364.17857461911</c:v>
                </c:pt>
                <c:pt idx="33">
                  <c:v>-67717.92729128931</c:v>
                </c:pt>
                <c:pt idx="34">
                  <c:v>-69037.67388666188</c:v>
                </c:pt>
                <c:pt idx="35">
                  <c:v>-70324.06953558023</c:v>
                </c:pt>
                <c:pt idx="36">
                  <c:v>-71577.76620013597</c:v>
                </c:pt>
                <c:pt idx="37">
                  <c:v>-72799.4153950742</c:v>
                </c:pt>
                <c:pt idx="38">
                  <c:v>-73989.6670928658</c:v>
                </c:pt>
                <c:pt idx="39">
                  <c:v>-75149.1664906987</c:v>
                </c:pt>
                <c:pt idx="40">
                  <c:v>-76278.55526020238</c:v>
                </c:pt>
                <c:pt idx="41">
                  <c:v>-77378.47080458818</c:v>
                </c:pt>
                <c:pt idx="42">
                  <c:v>-78449.54558194404</c:v>
                </c:pt>
                <c:pt idx="43">
                  <c:v>-79492.40650072553</c:v>
                </c:pt>
                <c:pt idx="44">
                  <c:v>-80507.67438001185</c:v>
                </c:pt>
                <c:pt idx="45">
                  <c:v>-81495.9634681386</c:v>
                </c:pt>
                <c:pt idx="46">
                  <c:v>-82457.8810142419</c:v>
                </c:pt>
                <c:pt idx="47">
                  <c:v>-83394.02688793023</c:v>
                </c:pt>
                <c:pt idx="48">
                  <c:v>-84304.99324290437</c:v>
                </c:pt>
                <c:pt idx="49">
                  <c:v>-85191.364220836</c:v>
                </c:pt>
                <c:pt idx="50">
                  <c:v>-86053.71569220557</c:v>
                </c:pt>
                <c:pt idx="51">
                  <c:v>-86892.61503114237</c:v>
                </c:pt>
                <c:pt idx="52">
                  <c:v>-87708.62091867206</c:v>
                </c:pt>
                <c:pt idx="53">
                  <c:v>-88502.28317768313</c:v>
                </c:pt>
                <c:pt idx="54">
                  <c:v>-89274.14263462597</c:v>
                </c:pt>
                <c:pt idx="55">
                  <c:v>-90024.73100589122</c:v>
                </c:pt>
                <c:pt idx="56">
                  <c:v>-90754.57080696244</c:v>
                </c:pt>
                <c:pt idx="57">
                  <c:v>-91464.1752826332</c:v>
                </c:pt>
                <c:pt idx="58">
                  <c:v>-92154.04835666436</c:v>
                </c:pt>
                <c:pt idx="59">
                  <c:v>-92824.6845993821</c:v>
                </c:pt>
                <c:pt idx="60">
                  <c:v>-93476.5692118424</c:v>
                </c:pt>
                <c:pt idx="61">
                  <c:v>-94110.17802525358</c:v>
                </c:pt>
                <c:pt idx="62">
                  <c:v>-94725.97751444274</c:v>
                </c:pt>
                <c:pt idx="63">
                  <c:v>-95324.42482425435</c:v>
                </c:pt>
                <c:pt idx="64">
                  <c:v>-95905.96780780191</c:v>
                </c:pt>
                <c:pt idx="65">
                  <c:v>-96471.04507560817</c:v>
                </c:pt>
                <c:pt idx="66">
                  <c:v>-97020.08605467637</c:v>
                </c:pt>
                <c:pt idx="67">
                  <c:v>-97553.51105667813</c:v>
                </c:pt>
                <c:pt idx="68">
                  <c:v>-98071.73135439518</c:v>
                </c:pt>
                <c:pt idx="69">
                  <c:v>-98575.14926570677</c:v>
                </c:pt>
                <c:pt idx="70">
                  <c:v>-99064.15824437397</c:v>
                </c:pt>
                <c:pt idx="71">
                  <c:v>-99539.1429769888</c:v>
                </c:pt>
                <c:pt idx="72">
                  <c:v>-100000.4794854505</c:v>
                </c:pt>
                <c:pt idx="73">
                  <c:v>-100448.5352343963</c:v>
                </c:pt>
                <c:pt idx="74">
                  <c:v>-100883.6692430442</c:v>
                </c:pt>
                <c:pt idx="75">
                  <c:v>-101306.2322009439</c:v>
                </c:pt>
                <c:pt idx="76">
                  <c:v>-101716.5665871564</c:v>
                </c:pt>
                <c:pt idx="77">
                  <c:v>-102115.006792434</c:v>
                </c:pt>
                <c:pt idx="78">
                  <c:v>-102501.8792439783</c:v>
                </c:pt>
                <c:pt idx="79">
                  <c:v>-102877.5025323981</c:v>
                </c:pt>
                <c:pt idx="80">
                  <c:v>-103242.1875405121</c:v>
                </c:pt>
                <c:pt idx="81">
                  <c:v>-103596.23757366</c:v>
                </c:pt>
                <c:pt idx="82">
                  <c:v>-103939.9484912246</c:v>
                </c:pt>
                <c:pt idx="83">
                  <c:v>-104273.6088390581</c:v>
                </c:pt>
                <c:pt idx="84">
                  <c:v>-104597.4999825719</c:v>
                </c:pt>
                <c:pt idx="85">
                  <c:v>-104911.8962402237</c:v>
                </c:pt>
                <c:pt idx="86">
                  <c:v>-105217.0650171856</c:v>
                </c:pt>
                <c:pt idx="87">
                  <c:v>-105513.2669389802</c:v>
                </c:pt>
                <c:pt idx="88">
                  <c:v>-105800.7559848838</c:v>
                </c:pt>
                <c:pt idx="89">
                  <c:v>-106079.7796209317</c:v>
                </c:pt>
                <c:pt idx="90">
                  <c:v>-106350.5789323454</c:v>
                </c:pt>
                <c:pt idx="91">
                  <c:v>-106613.38875524</c:v>
                </c:pt>
                <c:pt idx="92">
                  <c:v>-106868.4378074741</c:v>
                </c:pt>
                <c:pt idx="93">
                  <c:v>-107115.9488185083</c:v>
                </c:pt>
                <c:pt idx="94">
                  <c:v>-107356.1386581617</c:v>
                </c:pt>
                <c:pt idx="95">
                  <c:v>-107589.2184641631</c:v>
                </c:pt>
                <c:pt idx="96">
                  <c:v>-107815.393768397</c:v>
                </c:pt>
                <c:pt idx="97">
                  <c:v>-108034.8646217631</c:v>
                </c:pt>
                <c:pt idx="98">
                  <c:v>-108247.8257175658</c:v>
                </c:pt>
                <c:pt idx="99">
                  <c:v>-108454.4665133716</c:v>
                </c:pt>
                <c:pt idx="100">
                  <c:v>-108654.9713512692</c:v>
                </c:pt>
                <c:pt idx="101">
                  <c:v>-108849.5195764743</c:v>
                </c:pt>
                <c:pt idx="102">
                  <c:v>-109038.2856542394</c:v>
                </c:pt>
                <c:pt idx="103">
                  <c:v>-109221.4392850157</c:v>
                </c:pt>
                <c:pt idx="104">
                  <c:v>-109399.1455178454</c:v>
                </c:pt>
                <c:pt idx="105">
                  <c:v>-109571.5648619337</c:v>
                </c:pt>
                <c:pt idx="106">
                  <c:v>-109738.8533963978</c:v>
                </c:pt>
                <c:pt idx="107">
                  <c:v>-109901.1628781522</c:v>
                </c:pt>
                <c:pt idx="108">
                  <c:v>-110058.6408479265</c:v>
                </c:pt>
                <c:pt idx="109">
                  <c:v>-110211.4307343927</c:v>
                </c:pt>
                <c:pt idx="110">
                  <c:v>-110359.671956404</c:v>
                </c:pt>
                <c:pt idx="111">
                  <c:v>-110503.5000233303</c:v>
                </c:pt>
                <c:pt idx="112">
                  <c:v>-110643.0466334911</c:v>
                </c:pt>
                <c:pt idx="113">
                  <c:v>-110778.4397706881</c:v>
                </c:pt>
                <c:pt idx="114">
                  <c:v>-110909.8037988401</c:v>
                </c:pt>
                <c:pt idx="115">
                  <c:v>-111037.259554724</c:v>
                </c:pt>
                <c:pt idx="116">
                  <c:v>-111160.9244388337</c:v>
                </c:pt>
                <c:pt idx="117">
                  <c:v>-111280.9125043598</c:v>
                </c:pt>
                <c:pt idx="118">
                  <c:v>-111397.3345443164</c:v>
                </c:pt>
                <c:pt idx="119">
                  <c:v>-111510.2981768111</c:v>
                </c:pt>
              </c:numCache>
            </c:numRef>
          </c:yVal>
          <c:smooth val="0"/>
          <c:extLst xmlns:c16r2="http://schemas.microsoft.com/office/drawing/2015/06/chart">
            <c:ext xmlns:c16="http://schemas.microsoft.com/office/drawing/2014/chart" uri="{C3380CC4-5D6E-409C-BE32-E72D297353CC}">
              <c16:uniqueId val="{00000005-2578-4227-AE40-0B89C6CBD235}"/>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1775.404283137992</c:v>
                </c:pt>
                <c:pt idx="2">
                  <c:v>-3764.27021413343</c:v>
                </c:pt>
                <c:pt idx="3">
                  <c:v>-5961.520174022763</c:v>
                </c:pt>
                <c:pt idx="4">
                  <c:v>-8361.974758327938</c:v>
                </c:pt>
                <c:pt idx="5">
                  <c:v>-10960.39381558355</c:v>
                </c:pt>
                <c:pt idx="6">
                  <c:v>-13751.49739946937</c:v>
                </c:pt>
                <c:pt idx="7">
                  <c:v>-16729.98341205437</c:v>
                </c:pt>
                <c:pt idx="8">
                  <c:v>-19890.54260662524</c:v>
                </c:pt>
                <c:pt idx="9">
                  <c:v>-23227.87142568082</c:v>
                </c:pt>
                <c:pt idx="10">
                  <c:v>-26736.68304989067</c:v>
                </c:pt>
                <c:pt idx="11">
                  <c:v>-30411.71695627458</c:v>
                </c:pt>
                <c:pt idx="12">
                  <c:v>-34247.74722328456</c:v>
                </c:pt>
                <c:pt idx="13">
                  <c:v>-36880.2306889249</c:v>
                </c:pt>
                <c:pt idx="14">
                  <c:v>-39464.66324308793</c:v>
                </c:pt>
                <c:pt idx="15">
                  <c:v>-41999.51705523487</c:v>
                </c:pt>
                <c:pt idx="16">
                  <c:v>-44484.91956220567</c:v>
                </c:pt>
                <c:pt idx="17">
                  <c:v>-46921.14875615807</c:v>
                </c:pt>
                <c:pt idx="18">
                  <c:v>-49308.59945339151</c:v>
                </c:pt>
                <c:pt idx="19">
                  <c:v>-51647.76092353306</c:v>
                </c:pt>
                <c:pt idx="20">
                  <c:v>-53939.19886798358</c:v>
                </c:pt>
                <c:pt idx="21">
                  <c:v>-56183.5408079438</c:v>
                </c:pt>
                <c:pt idx="22">
                  <c:v>-58381.46416750825</c:v>
                </c:pt>
                <c:pt idx="23">
                  <c:v>-60533.6864942736</c:v>
                </c:pt>
                <c:pt idx="24">
                  <c:v>-62640.95738183473</c:v>
                </c:pt>
                <c:pt idx="25">
                  <c:v>-64704.05175332352</c:v>
                </c:pt>
                <c:pt idx="26">
                  <c:v>-66721.38084785174</c:v>
                </c:pt>
                <c:pt idx="27">
                  <c:v>-68693.4784208522</c:v>
                </c:pt>
                <c:pt idx="28">
                  <c:v>-70620.9105032189</c:v>
                </c:pt>
                <c:pt idx="29">
                  <c:v>-72504.26826443476</c:v>
                </c:pt>
                <c:pt idx="30">
                  <c:v>-74344.1646417424</c:v>
                </c:pt>
                <c:pt idx="31">
                  <c:v>-76141.23132250178</c:v>
                </c:pt>
                <c:pt idx="32">
                  <c:v>-77896.11603266637</c:v>
                </c:pt>
                <c:pt idx="33">
                  <c:v>-79609.4800889301</c:v>
                </c:pt>
                <c:pt idx="34">
                  <c:v>-81281.99617998899</c:v>
                </c:pt>
                <c:pt idx="35">
                  <c:v>-82914.34634871337</c:v>
                </c:pt>
                <c:pt idx="36">
                  <c:v>-84507.22015196644</c:v>
                </c:pt>
                <c:pt idx="37">
                  <c:v>-86061.31297878874</c:v>
                </c:pt>
                <c:pt idx="38">
                  <c:v>-87577.32451076012</c:v>
                </c:pt>
                <c:pt idx="39">
                  <c:v>-89055.95313641801</c:v>
                </c:pt>
                <c:pt idx="40">
                  <c:v>-90497.89847567491</c:v>
                </c:pt>
                <c:pt idx="41">
                  <c:v>-91903.86025174981</c:v>
                </c:pt>
                <c:pt idx="42">
                  <c:v>-93274.53724239237</c:v>
                </c:pt>
                <c:pt idx="43">
                  <c:v>-94610.6263191774</c:v>
                </c:pt>
                <c:pt idx="44">
                  <c:v>-95912.8215680262</c:v>
                </c:pt>
                <c:pt idx="45">
                  <c:v>-97181.81348482704</c:v>
                </c:pt>
                <c:pt idx="46">
                  <c:v>-98418.28824066637</c:v>
                </c:pt>
                <c:pt idx="47">
                  <c:v>-99622.92701169383</c:v>
                </c:pt>
                <c:pt idx="48">
                  <c:v>-100796.405369095</c:v>
                </c:pt>
                <c:pt idx="49">
                  <c:v>-101939.3927250337</c:v>
                </c:pt>
                <c:pt idx="50">
                  <c:v>-103052.55183075</c:v>
                </c:pt>
                <c:pt idx="51">
                  <c:v>-104136.5383233097</c:v>
                </c:pt>
                <c:pt idx="52">
                  <c:v>-105192.0003104201</c:v>
                </c:pt>
                <c:pt idx="53">
                  <c:v>-106219.5780045083</c:v>
                </c:pt>
                <c:pt idx="54">
                  <c:v>-107219.9033964626</c:v>
                </c:pt>
                <c:pt idx="55">
                  <c:v>-108193.5999663444</c:v>
                </c:pt>
                <c:pt idx="56">
                  <c:v>-109141.2824285994</c:v>
                </c:pt>
                <c:pt idx="57">
                  <c:v>-110063.556509446</c:v>
                </c:pt>
                <c:pt idx="58">
                  <c:v>-110961.0187542601</c:v>
                </c:pt>
                <c:pt idx="59">
                  <c:v>-111834.2563629416</c:v>
                </c:pt>
                <c:pt idx="60">
                  <c:v>-112683.8470513062</c:v>
                </c:pt>
                <c:pt idx="61">
                  <c:v>-113510.3589367331</c:v>
                </c:pt>
                <c:pt idx="62">
                  <c:v>-114314.3504463588</c:v>
                </c:pt>
                <c:pt idx="63">
                  <c:v>-115096.370246214</c:v>
                </c:pt>
                <c:pt idx="64">
                  <c:v>-115856.9571898258</c:v>
                </c:pt>
                <c:pt idx="65">
                  <c:v>-116596.640284841</c:v>
                </c:pt>
                <c:pt idx="66">
                  <c:v>-117315.938676361</c:v>
                </c:pt>
                <c:pt idx="67">
                  <c:v>-118015.3616457423</c:v>
                </c:pt>
                <c:pt idx="68">
                  <c:v>-118695.4086236856</c:v>
                </c:pt>
                <c:pt idx="69">
                  <c:v>-119356.5692165</c:v>
                </c:pt>
                <c:pt idx="70">
                  <c:v>-119999.3232445214</c:v>
                </c:pt>
                <c:pt idx="71">
                  <c:v>-120624.1407916844</c:v>
                </c:pt>
                <c:pt idx="72">
                  <c:v>-121231.482265342</c:v>
                </c:pt>
                <c:pt idx="73">
                  <c:v>-121821.798465475</c:v>
                </c:pt>
                <c:pt idx="74">
                  <c:v>-122395.5306624616</c:v>
                </c:pt>
                <c:pt idx="75">
                  <c:v>-122953.1106826644</c:v>
                </c:pt>
                <c:pt idx="76">
                  <c:v>-123494.9610011107</c:v>
                </c:pt>
                <c:pt idx="77">
                  <c:v>-124021.494840594</c:v>
                </c:pt>
                <c:pt idx="78">
                  <c:v>-124533.1162765753</c:v>
                </c:pt>
                <c:pt idx="79">
                  <c:v>-125030.2203472871</c:v>
                </c:pt>
                <c:pt idx="80">
                  <c:v>-125513.1931684935</c:v>
                </c:pt>
                <c:pt idx="81">
                  <c:v>-125982.4120523911</c:v>
                </c:pt>
                <c:pt idx="82">
                  <c:v>-126438.2456301511</c:v>
                </c:pt>
                <c:pt idx="83">
                  <c:v>-126881.0539776818</c:v>
                </c:pt>
                <c:pt idx="84">
                  <c:v>-127311.1887441534</c:v>
                </c:pt>
                <c:pt idx="85">
                  <c:v>-127728.9932829188</c:v>
                </c:pt>
                <c:pt idx="86">
                  <c:v>-128134.802784448</c:v>
                </c:pt>
                <c:pt idx="87">
                  <c:v>-128528.9444109323</c:v>
                </c:pt>
                <c:pt idx="88">
                  <c:v>-128911.7374322517</c:v>
                </c:pt>
                <c:pt idx="89">
                  <c:v>-129283.4933629925</c:v>
                </c:pt>
                <c:pt idx="90">
                  <c:v>-129644.5161002479</c:v>
                </c:pt>
                <c:pt idx="91">
                  <c:v>-129995.1020619497</c:v>
                </c:pt>
                <c:pt idx="92">
                  <c:v>-130335.540325476</c:v>
                </c:pt>
                <c:pt idx="93">
                  <c:v>-130666.1127663357</c:v>
                </c:pt>
                <c:pt idx="94">
                  <c:v>-130987.0941967084</c:v>
                </c:pt>
                <c:pt idx="95">
                  <c:v>-131298.7525036712</c:v>
                </c:pt>
                <c:pt idx="96">
                  <c:v>-131601.3487869091</c:v>
                </c:pt>
                <c:pt idx="97">
                  <c:v>-131895.1374957873</c:v>
                </c:pt>
                <c:pt idx="98">
                  <c:v>-132180.3665656024</c:v>
                </c:pt>
                <c:pt idx="99">
                  <c:v>-132457.2775529078</c:v>
                </c:pt>
                <c:pt idx="100">
                  <c:v>-132726.1057697684</c:v>
                </c:pt>
                <c:pt idx="101">
                  <c:v>-132987.080416845</c:v>
                </c:pt>
                <c:pt idx="102">
                  <c:v>-133240.4247152051</c:v>
                </c:pt>
                <c:pt idx="103">
                  <c:v>-133486.3560367604</c:v>
                </c:pt>
                <c:pt idx="104">
                  <c:v>-133725.0860332553</c:v>
                </c:pt>
                <c:pt idx="105">
                  <c:v>-133956.8207637309</c:v>
                </c:pt>
                <c:pt idx="106">
                  <c:v>-134181.7608203902</c:v>
                </c:pt>
                <c:pt idx="107">
                  <c:v>-134400.1014528112</c:v>
                </c:pt>
                <c:pt idx="108">
                  <c:v>-134612.0326904552</c:v>
                </c:pt>
                <c:pt idx="109">
                  <c:v>-134817.7394634187</c:v>
                </c:pt>
                <c:pt idx="110">
                  <c:v>-135017.4017213881</c:v>
                </c:pt>
                <c:pt idx="111">
                  <c:v>-135211.1945507727</c:v>
                </c:pt>
                <c:pt idx="112">
                  <c:v>-135399.2882899721</c:v>
                </c:pt>
                <c:pt idx="113">
                  <c:v>-135581.848642761</c:v>
                </c:pt>
                <c:pt idx="114">
                  <c:v>-135759.0367897749</c:v>
                </c:pt>
                <c:pt idx="115">
                  <c:v>-135931.0094980658</c:v>
                </c:pt>
                <c:pt idx="116">
                  <c:v>-136097.9192287368</c:v>
                </c:pt>
                <c:pt idx="117">
                  <c:v>-136259.9142426276</c:v>
                </c:pt>
                <c:pt idx="118">
                  <c:v>-136417.1387040564</c:v>
                </c:pt>
                <c:pt idx="119">
                  <c:v>-136569.7327826205</c:v>
                </c:pt>
              </c:numCache>
            </c:numRef>
          </c:yVal>
          <c:smooth val="0"/>
          <c:extLst xmlns:c16r2="http://schemas.microsoft.com/office/drawing/2015/06/chart">
            <c:ext xmlns:c16="http://schemas.microsoft.com/office/drawing/2014/chart" uri="{C3380CC4-5D6E-409C-BE32-E72D297353CC}">
              <c16:uniqueId val="{00000006-2578-4227-AE40-0B89C6CBD235}"/>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1775.404283138458</c:v>
                </c:pt>
                <c:pt idx="2">
                  <c:v>-3765.866848065984</c:v>
                </c:pt>
                <c:pt idx="3">
                  <c:v>-5966.889759907499</c:v>
                </c:pt>
                <c:pt idx="4">
                  <c:v>-8373.83498529624</c:v>
                </c:pt>
                <c:pt idx="5">
                  <c:v>-10981.97007623408</c:v>
                </c:pt>
                <c:pt idx="6">
                  <c:v>-13786.48995676404</c:v>
                </c:pt>
                <c:pt idx="7">
                  <c:v>-16782.53547648149</c:v>
                </c:pt>
                <c:pt idx="8">
                  <c:v>-19965.20938722556</c:v>
                </c:pt>
                <c:pt idx="9">
                  <c:v>-23329.59019738762</c:v>
                </c:pt>
                <c:pt idx="10">
                  <c:v>-26870.74426315539</c:v>
                </c:pt>
                <c:pt idx="11">
                  <c:v>-30583.73640215257</c:v>
                </c:pt>
                <c:pt idx="12">
                  <c:v>-34463.639257262</c:v>
                </c:pt>
                <c:pt idx="13">
                  <c:v>-37153.90770216315</c:v>
                </c:pt>
                <c:pt idx="14">
                  <c:v>-39801.21960316412</c:v>
                </c:pt>
                <c:pt idx="15">
                  <c:v>-42403.75235461676</c:v>
                </c:pt>
                <c:pt idx="16">
                  <c:v>-44961.33531826408</c:v>
                </c:pt>
                <c:pt idx="17">
                  <c:v>-47473.95906429318</c:v>
                </c:pt>
                <c:pt idx="18">
                  <c:v>-49941.74202966593</c:v>
                </c:pt>
                <c:pt idx="19">
                  <c:v>-52364.90829164581</c:v>
                </c:pt>
                <c:pt idx="20">
                  <c:v>-54743.76955242455</c:v>
                </c:pt>
                <c:pt idx="21">
                  <c:v>-57078.71042980623</c:v>
                </c:pt>
                <c:pt idx="22">
                  <c:v>-59370.1763659995</c:v>
                </c:pt>
                <c:pt idx="23">
                  <c:v>-61618.66361750558</c:v>
                </c:pt>
                <c:pt idx="24">
                  <c:v>-63824.7109063305</c:v>
                </c:pt>
                <c:pt idx="25">
                  <c:v>-65988.89240388525</c:v>
                </c:pt>
                <c:pt idx="26">
                  <c:v>-68109.44043667283</c:v>
                </c:pt>
                <c:pt idx="27">
                  <c:v>-70186.69992342917</c:v>
                </c:pt>
                <c:pt idx="28">
                  <c:v>-72221.0557514662</c:v>
                </c:pt>
                <c:pt idx="29">
                  <c:v>-74212.92551444983</c:v>
                </c:pt>
                <c:pt idx="30">
                  <c:v>-76162.75594717239</c:v>
                </c:pt>
                <c:pt idx="31">
                  <c:v>-78071.01970908604</c:v>
                </c:pt>
                <c:pt idx="32">
                  <c:v>-79938.21247167344</c:v>
                </c:pt>
                <c:pt idx="33">
                  <c:v>-81764.85026875045</c:v>
                </c:pt>
                <c:pt idx="34">
                  <c:v>-83551.46707626194</c:v>
                </c:pt>
                <c:pt idx="35">
                  <c:v>-85298.61259434791</c:v>
                </c:pt>
                <c:pt idx="36">
                  <c:v>-87006.85020904381</c:v>
                </c:pt>
                <c:pt idx="37">
                  <c:v>-88676.7551149302</c:v>
                </c:pt>
                <c:pt idx="38">
                  <c:v>-90308.91258289591</c:v>
                </c:pt>
                <c:pt idx="39">
                  <c:v>-91903.91219969321</c:v>
                </c:pt>
                <c:pt idx="40">
                  <c:v>-93462.35017001023</c:v>
                </c:pt>
                <c:pt idx="41">
                  <c:v>-94984.82800368638</c:v>
                </c:pt>
                <c:pt idx="42">
                  <c:v>-96471.95128648402</c:v>
                </c:pt>
                <c:pt idx="43">
                  <c:v>-97924.32854322807</c:v>
                </c:pt>
                <c:pt idx="44">
                  <c:v>-99342.57018650788</c:v>
                </c:pt>
                <c:pt idx="45">
                  <c:v>-100727.287544806</c:v>
                </c:pt>
                <c:pt idx="46">
                  <c:v>-102079.0919645564</c:v>
                </c:pt>
                <c:pt idx="47">
                  <c:v>-103398.5939811161</c:v>
                </c:pt>
                <c:pt idx="48">
                  <c:v>-104686.4025541036</c:v>
                </c:pt>
                <c:pt idx="49">
                  <c:v>-105943.1243629046</c:v>
                </c:pt>
                <c:pt idx="50">
                  <c:v>-107169.3631584845</c:v>
                </c:pt>
                <c:pt idx="51">
                  <c:v>-108365.71916794</c:v>
                </c:pt>
                <c:pt idx="52">
                  <c:v>-109532.7885411615</c:v>
                </c:pt>
                <c:pt idx="53">
                  <c:v>-110671.1628506663</c:v>
                </c:pt>
                <c:pt idx="54">
                  <c:v>-111781.4286349793</c:v>
                </c:pt>
                <c:pt idx="55">
                  <c:v>-112864.166982818</c:v>
                </c:pt>
                <c:pt idx="56">
                  <c:v>-113919.9531555371</c:v>
                </c:pt>
                <c:pt idx="57">
                  <c:v>-114949.3562454302</c:v>
                </c:pt>
                <c:pt idx="58">
                  <c:v>-115952.9388676588</c:v>
                </c:pt>
                <c:pt idx="59">
                  <c:v>-116931.2568836901</c:v>
                </c:pt>
                <c:pt idx="60">
                  <c:v>-117884.8591542444</c:v>
                </c:pt>
                <c:pt idx="61">
                  <c:v>-118814.2873198912</c:v>
                </c:pt>
                <c:pt idx="62">
                  <c:v>-119720.075607515</c:v>
                </c:pt>
                <c:pt idx="63">
                  <c:v>-120602.7506609885</c:v>
                </c:pt>
                <c:pt idx="64">
                  <c:v>-121462.831394475</c:v>
                </c:pt>
                <c:pt idx="65">
                  <c:v>-122300.8288668715</c:v>
                </c:pt>
                <c:pt idx="66">
                  <c:v>-123117.2461759928</c:v>
                </c:pt>
                <c:pt idx="67">
                  <c:v>-123912.5783711886</c:v>
                </c:pt>
                <c:pt idx="68">
                  <c:v>-124687.3123831348</c:v>
                </c:pt>
                <c:pt idx="69">
                  <c:v>-125441.9269696302</c:v>
                </c:pt>
                <c:pt idx="70">
                  <c:v>-126176.8926762897</c:v>
                </c:pt>
                <c:pt idx="71">
                  <c:v>-126892.6718110754</c:v>
                </c:pt>
                <c:pt idx="72">
                  <c:v>-127589.7184316944</c:v>
                </c:pt>
                <c:pt idx="73">
                  <c:v>-128268.4783449247</c:v>
                </c:pt>
                <c:pt idx="74">
                  <c:v>-128929.3891169811</c:v>
                </c:pt>
                <c:pt idx="75">
                  <c:v>-129572.8800941152</c:v>
                </c:pt>
                <c:pt idx="76">
                  <c:v>-130199.3724326482</c:v>
                </c:pt>
                <c:pt idx="77">
                  <c:v>-130809.2791377143</c:v>
                </c:pt>
                <c:pt idx="78">
                  <c:v>-131403.0051100207</c:v>
                </c:pt>
                <c:pt idx="79">
                  <c:v>-131980.9471999682</c:v>
                </c:pt>
                <c:pt idx="80">
                  <c:v>-132543.4942685254</c:v>
                </c:pt>
                <c:pt idx="81">
                  <c:v>-133091.0272542695</c:v>
                </c:pt>
                <c:pt idx="82">
                  <c:v>-133623.9192460687</c:v>
                </c:pt>
                <c:pt idx="83">
                  <c:v>-134142.5355608738</c:v>
                </c:pt>
                <c:pt idx="84">
                  <c:v>-134647.2338261595</c:v>
                </c:pt>
                <c:pt idx="85">
                  <c:v>-135138.3640665516</c:v>
                </c:pt>
                <c:pt idx="86">
                  <c:v>-135616.2687942251</c:v>
                </c:pt>
                <c:pt idx="87">
                  <c:v>-136081.283102673</c:v>
                </c:pt>
                <c:pt idx="88">
                  <c:v>-136533.7347634756</c:v>
                </c:pt>
                <c:pt idx="89">
                  <c:v>-136973.9443257228</c:v>
                </c:pt>
                <c:pt idx="90">
                  <c:v>-137402.2252177563</c:v>
                </c:pt>
                <c:pt idx="91">
                  <c:v>-137818.88385094</c:v>
                </c:pt>
                <c:pt idx="92">
                  <c:v>-138224.219725154</c:v>
                </c:pt>
                <c:pt idx="93">
                  <c:v>-138618.5255357628</c:v>
                </c:pt>
                <c:pt idx="94">
                  <c:v>-139002.0872817985</c:v>
                </c:pt>
                <c:pt idx="95">
                  <c:v>-139375.1843751278</c:v>
                </c:pt>
                <c:pt idx="96">
                  <c:v>-139738.0897503863</c:v>
                </c:pt>
                <c:pt idx="97">
                  <c:v>-140091.0699754814</c:v>
                </c:pt>
                <c:pt idx="98">
                  <c:v>-140434.3853624668</c:v>
                </c:pt>
                <c:pt idx="99">
                  <c:v>-140768.2900786242</c:v>
                </c:pt>
                <c:pt idx="100">
                  <c:v>-141093.0322575858</c:v>
                </c:pt>
                <c:pt idx="101">
                  <c:v>-141408.8541103427</c:v>
                </c:pt>
                <c:pt idx="102">
                  <c:v>-141715.9920360101</c:v>
                </c:pt>
                <c:pt idx="103">
                  <c:v>-142014.6767322067</c:v>
                </c:pt>
                <c:pt idx="104">
                  <c:v>-142305.1333049461</c:v>
                </c:pt>
                <c:pt idx="105">
                  <c:v>-142587.5813779156</c:v>
                </c:pt>
                <c:pt idx="106">
                  <c:v>-142862.2352010533</c:v>
                </c:pt>
                <c:pt idx="107">
                  <c:v>-143129.303758319</c:v>
                </c:pt>
                <c:pt idx="108">
                  <c:v>-143388.9908745908</c:v>
                </c:pt>
                <c:pt idx="109">
                  <c:v>-143641.4953215956</c:v>
                </c:pt>
                <c:pt idx="110">
                  <c:v>-143887.0109228068</c:v>
                </c:pt>
                <c:pt idx="111">
                  <c:v>-144125.7266572546</c:v>
                </c:pt>
                <c:pt idx="112">
                  <c:v>-144357.826762175</c:v>
                </c:pt>
                <c:pt idx="113">
                  <c:v>-144583.490834463</c:v>
                </c:pt>
                <c:pt idx="114">
                  <c:v>-144802.8939308673</c:v>
                </c:pt>
                <c:pt idx="115">
                  <c:v>-145016.2066669012</c:v>
                </c:pt>
                <c:pt idx="116">
                  <c:v>-145223.5953144175</c:v>
                </c:pt>
                <c:pt idx="117">
                  <c:v>-145425.2218978261</c:v>
                </c:pt>
                <c:pt idx="118">
                  <c:v>-145621.244288919</c:v>
                </c:pt>
                <c:pt idx="119">
                  <c:v>-145811.8163002906</c:v>
                </c:pt>
              </c:numCache>
            </c:numRef>
          </c:yVal>
          <c:smooth val="0"/>
          <c:extLst xmlns:c16r2="http://schemas.microsoft.com/office/drawing/2015/06/chart">
            <c:ext xmlns:c16="http://schemas.microsoft.com/office/drawing/2014/chart" uri="{C3380CC4-5D6E-409C-BE32-E72D297353CC}">
              <c16:uniqueId val="{00000007-2578-4227-AE40-0B89C6CBD235}"/>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1775.404283138923</c:v>
                </c:pt>
                <c:pt idx="2">
                  <c:v>-3782.845279072411</c:v>
                </c:pt>
                <c:pt idx="3">
                  <c:v>-6016.29673265573</c:v>
                </c:pt>
                <c:pt idx="4">
                  <c:v>-8469.669684450522</c:v>
                </c:pt>
                <c:pt idx="5">
                  <c:v>-11136.85592077812</c:v>
                </c:pt>
                <c:pt idx="6">
                  <c:v>-14011.74687362881</c:v>
                </c:pt>
                <c:pt idx="7">
                  <c:v>-17088.24933818914</c:v>
                </c:pt>
                <c:pt idx="8">
                  <c:v>-20360.29867638368</c:v>
                </c:pt>
                <c:pt idx="9">
                  <c:v>-23821.86996746601</c:v>
                </c:pt>
                <c:pt idx="10">
                  <c:v>-27466.9874694748</c:v>
                </c:pt>
                <c:pt idx="11">
                  <c:v>-31289.73267981729</c:v>
                </c:pt>
                <c:pt idx="12">
                  <c:v>-35284.25122444843</c:v>
                </c:pt>
                <c:pt idx="13">
                  <c:v>-38093.12486778708</c:v>
                </c:pt>
                <c:pt idx="14">
                  <c:v>-40846.8073300356</c:v>
                </c:pt>
                <c:pt idx="15">
                  <c:v>-43544.22960186041</c:v>
                </c:pt>
                <c:pt idx="16">
                  <c:v>-46185.91315927124</c:v>
                </c:pt>
                <c:pt idx="17">
                  <c:v>-48772.48637637961</c:v>
                </c:pt>
                <c:pt idx="18">
                  <c:v>-51304.65905877762</c:v>
                </c:pt>
                <c:pt idx="19">
                  <c:v>-53783.20647367463</c:v>
                </c:pt>
                <c:pt idx="20">
                  <c:v>-56208.95632574288</c:v>
                </c:pt>
                <c:pt idx="21">
                  <c:v>-58582.77805551187</c:v>
                </c:pt>
                <c:pt idx="22">
                  <c:v>-60905.57399086918</c:v>
                </c:pt>
                <c:pt idx="23">
                  <c:v>-63178.27198394515</c:v>
                </c:pt>
                <c:pt idx="24">
                  <c:v>-65401.8192447708</c:v>
                </c:pt>
                <c:pt idx="25">
                  <c:v>-67577.17714467272</c:v>
                </c:pt>
                <c:pt idx="26">
                  <c:v>-69702.94518889766</c:v>
                </c:pt>
                <c:pt idx="27">
                  <c:v>-71779.79068323897</c:v>
                </c:pt>
                <c:pt idx="28">
                  <c:v>-73808.40833498211</c:v>
                </c:pt>
                <c:pt idx="29">
                  <c:v>-75789.51326817197</c:v>
                </c:pt>
                <c:pt idx="30">
                  <c:v>-77723.83796574315</c:v>
                </c:pt>
                <c:pt idx="31">
                  <c:v>-79612.1295095468</c:v>
                </c:pt>
                <c:pt idx="32">
                  <c:v>-81455.14708427139</c:v>
                </c:pt>
                <c:pt idx="33">
                  <c:v>-83253.6597126373</c:v>
                </c:pt>
                <c:pt idx="34">
                  <c:v>-85008.44419487841</c:v>
                </c:pt>
                <c:pt idx="35">
                  <c:v>-86720.28323008337</c:v>
                </c:pt>
                <c:pt idx="36">
                  <c:v>-88389.96370056231</c:v>
                </c:pt>
                <c:pt idx="37">
                  <c:v>-90018.2751032883</c:v>
                </c:pt>
                <c:pt idx="38">
                  <c:v>-91606.0081147948</c:v>
                </c:pt>
                <c:pt idx="39">
                  <c:v>-93153.94911595294</c:v>
                </c:pt>
                <c:pt idx="40">
                  <c:v>-94662.88272794988</c:v>
                </c:pt>
                <c:pt idx="41">
                  <c:v>-96133.59078168239</c:v>
                </c:pt>
                <c:pt idx="42">
                  <c:v>-97566.8513609956</c:v>
                </c:pt>
                <c:pt idx="43">
                  <c:v>-98963.43793037078</c:v>
                </c:pt>
                <c:pt idx="44">
                  <c:v>-100324.1185407336</c:v>
                </c:pt>
                <c:pt idx="45">
                  <c:v>-101649.6551076421</c:v>
                </c:pt>
                <c:pt idx="46">
                  <c:v>-102940.8027566583</c:v>
                </c:pt>
                <c:pt idx="47">
                  <c:v>-104198.309231106</c:v>
                </c:pt>
                <c:pt idx="48">
                  <c:v>-105422.9143578573</c:v>
                </c:pt>
                <c:pt idx="49">
                  <c:v>-106615.3495671102</c:v>
                </c:pt>
                <c:pt idx="50">
                  <c:v>-107776.3374624101</c:v>
                </c:pt>
                <c:pt idx="51">
                  <c:v>-108906.5914374704</c:v>
                </c:pt>
                <c:pt idx="52">
                  <c:v>-110006.8153292644</c:v>
                </c:pt>
                <c:pt idx="53">
                  <c:v>-111077.7031184512</c:v>
                </c:pt>
                <c:pt idx="54">
                  <c:v>-112119.9386677432</c:v>
                </c:pt>
                <c:pt idx="55">
                  <c:v>-113134.1954955212</c:v>
                </c:pt>
                <c:pt idx="56">
                  <c:v>-114121.13658225</c:v>
                </c:pt>
                <c:pt idx="57">
                  <c:v>-115081.41420739</c:v>
                </c:pt>
                <c:pt idx="58">
                  <c:v>-116015.6698146451</c:v>
                </c:pt>
                <c:pt idx="59">
                  <c:v>-116924.5339035275</c:v>
                </c:pt>
                <c:pt idx="60">
                  <c:v>-117808.6259453434</c:v>
                </c:pt>
                <c:pt idx="61">
                  <c:v>-118668.5543218064</c:v>
                </c:pt>
                <c:pt idx="62">
                  <c:v>-119504.916284627</c:v>
                </c:pt>
                <c:pt idx="63">
                  <c:v>-120318.2979344875</c:v>
                </c:pt>
                <c:pt idx="64">
                  <c:v>-121109.2742179416</c:v>
                </c:pt>
                <c:pt idx="65">
                  <c:v>-121878.4089408403</c:v>
                </c:pt>
                <c:pt idx="66">
                  <c:v>-122626.2547969907</c:v>
                </c:pt>
                <c:pt idx="67">
                  <c:v>-123353.3534108375</c:v>
                </c:pt>
                <c:pt idx="68">
                  <c:v>-124060.2353930189</c:v>
                </c:pt>
                <c:pt idx="69">
                  <c:v>-124747.4204077201</c:v>
                </c:pt>
                <c:pt idx="70">
                  <c:v>-125415.4172508267</c:v>
                </c:pt>
                <c:pt idx="71">
                  <c:v>-126064.7239379208</c:v>
                </c:pt>
                <c:pt idx="72">
                  <c:v>-126695.8278012474</c:v>
                </c:pt>
                <c:pt idx="73">
                  <c:v>-127309.2055948114</c:v>
                </c:pt>
                <c:pt idx="74">
                  <c:v>-127905.3236068296</c:v>
                </c:pt>
                <c:pt idx="75">
                  <c:v>-128484.6377788186</c:v>
                </c:pt>
                <c:pt idx="76">
                  <c:v>-129047.5938306241</c:v>
                </c:pt>
                <c:pt idx="77">
                  <c:v>-129594.627390762</c:v>
                </c:pt>
                <c:pt idx="78">
                  <c:v>-130126.1641314728</c:v>
                </c:pt>
                <c:pt idx="79">
                  <c:v>-130642.6199079405</c:v>
                </c:pt>
                <c:pt idx="80">
                  <c:v>-131144.4009011374</c:v>
                </c:pt>
                <c:pt idx="81">
                  <c:v>-131631.9037638321</c:v>
                </c:pt>
                <c:pt idx="82">
                  <c:v>-132105.5157692884</c:v>
                </c:pt>
                <c:pt idx="83">
                  <c:v>-132565.6149622498</c:v>
                </c:pt>
                <c:pt idx="84">
                  <c:v>-133012.5703118038</c:v>
                </c:pt>
                <c:pt idx="85">
                  <c:v>-133446.7418657681</c:v>
                </c:pt>
                <c:pt idx="86">
                  <c:v>-133868.4809062583</c:v>
                </c:pt>
                <c:pt idx="87">
                  <c:v>-134278.1301061204</c:v>
                </c:pt>
                <c:pt idx="88">
                  <c:v>-134676.0236859368</c:v>
                </c:pt>
                <c:pt idx="89">
                  <c:v>-135062.4875713312</c:v>
                </c:pt>
                <c:pt idx="90">
                  <c:v>-135437.839550335</c:v>
                </c:pt>
                <c:pt idx="91">
                  <c:v>-135802.3894305576</c:v>
                </c:pt>
                <c:pt idx="92">
                  <c:v>-136156.4391959838</c:v>
                </c:pt>
                <c:pt idx="93">
                  <c:v>-136500.2831631626</c:v>
                </c:pt>
                <c:pt idx="94">
                  <c:v>-136834.20813664</c:v>
                </c:pt>
                <c:pt idx="95">
                  <c:v>-137158.493563446</c:v>
                </c:pt>
                <c:pt idx="96">
                  <c:v>-137473.4116864996</c:v>
                </c:pt>
                <c:pt idx="97">
                  <c:v>-137779.2276967792</c:v>
                </c:pt>
                <c:pt idx="98">
                  <c:v>-138076.1998841472</c:v>
                </c:pt>
                <c:pt idx="99">
                  <c:v>-138364.5797867039</c:v>
                </c:pt>
                <c:pt idx="100">
                  <c:v>-138644.6123385671</c:v>
                </c:pt>
                <c:pt idx="101">
                  <c:v>-138916.536015987</c:v>
                </c:pt>
                <c:pt idx="102">
                  <c:v>-139180.58298171</c:v>
                </c:pt>
                <c:pt idx="103">
                  <c:v>-139436.9792275201</c:v>
                </c:pt>
                <c:pt idx="104">
                  <c:v>-139685.944714881</c:v>
                </c:pt>
                <c:pt idx="105">
                  <c:v>-139927.6935136332</c:v>
                </c:pt>
                <c:pt idx="106">
                  <c:v>-140162.4339386814</c:v>
                </c:pt>
                <c:pt idx="107">
                  <c:v>-140390.3686846418</c:v>
                </c:pt>
                <c:pt idx="108">
                  <c:v>-140611.6949583886</c:v>
                </c:pt>
                <c:pt idx="109">
                  <c:v>-140826.6046094918</c:v>
                </c:pt>
                <c:pt idx="110">
                  <c:v>-141035.2842585028</c:v>
                </c:pt>
                <c:pt idx="111">
                  <c:v>-141237.915423071</c:v>
                </c:pt>
                <c:pt idx="112">
                  <c:v>-141434.6746418737</c:v>
                </c:pt>
                <c:pt idx="113">
                  <c:v>-141625.7335963435</c:v>
                </c:pt>
                <c:pt idx="114">
                  <c:v>-141811.2592301946</c:v>
                </c:pt>
                <c:pt idx="115">
                  <c:v>-141991.4138667262</c:v>
                </c:pt>
                <c:pt idx="116">
                  <c:v>-142166.3553239207</c:v>
                </c:pt>
                <c:pt idx="117">
                  <c:v>-142336.237027322</c:v>
                </c:pt>
                <c:pt idx="118">
                  <c:v>-142501.2081207125</c:v>
                </c:pt>
                <c:pt idx="119">
                  <c:v>-142661.413574581</c:v>
                </c:pt>
              </c:numCache>
            </c:numRef>
          </c:yVal>
          <c:smooth val="0"/>
          <c:extLst xmlns:c16r2="http://schemas.microsoft.com/office/drawing/2015/06/chart">
            <c:ext xmlns:c16="http://schemas.microsoft.com/office/drawing/2014/chart" uri="{C3380CC4-5D6E-409C-BE32-E72D297353CC}">
              <c16:uniqueId val="{00000008-2578-4227-AE40-0B89C6CBD235}"/>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2102.906679156235</c:v>
                </c:pt>
                <c:pt idx="2">
                  <c:v>-4404.210482629016</c:v>
                </c:pt>
                <c:pt idx="3">
                  <c:v>-6899.747600511182</c:v>
                </c:pt>
                <c:pt idx="4">
                  <c:v>-9585.145204060245</c:v>
                </c:pt>
                <c:pt idx="5">
                  <c:v>-12455.89587785723</c:v>
                </c:pt>
                <c:pt idx="6">
                  <c:v>-15507.39056941401</c:v>
                </c:pt>
                <c:pt idx="7">
                  <c:v>-18734.9456572435</c:v>
                </c:pt>
                <c:pt idx="8">
                  <c:v>-22133.82543527661</c:v>
                </c:pt>
                <c:pt idx="9">
                  <c:v>-25699.26092080073</c:v>
                </c:pt>
                <c:pt idx="10">
                  <c:v>-29426.46569610201</c:v>
                </c:pt>
                <c:pt idx="11">
                  <c:v>-33310.64934131732</c:v>
                </c:pt>
                <c:pt idx="12">
                  <c:v>-37347.02889724308</c:v>
                </c:pt>
                <c:pt idx="13">
                  <c:v>-40179.20481323123</c:v>
                </c:pt>
                <c:pt idx="14">
                  <c:v>-42955.64712621218</c:v>
                </c:pt>
                <c:pt idx="15">
                  <c:v>-45675.26342522258</c:v>
                </c:pt>
                <c:pt idx="16">
                  <c:v>-48338.43249148317</c:v>
                </c:pt>
                <c:pt idx="17">
                  <c:v>-50945.67455326347</c:v>
                </c:pt>
                <c:pt idx="18">
                  <c:v>-53497.61874102148</c:v>
                </c:pt>
                <c:pt idx="19">
                  <c:v>-55994.98112058712</c:v>
                </c:pt>
                <c:pt idx="20">
                  <c:v>-58438.54700149456</c:v>
                </c:pt>
                <c:pt idx="21">
                  <c:v>-60829.15660152398</c:v>
                </c:pt>
                <c:pt idx="22">
                  <c:v>-63167.69336667215</c:v>
                </c:pt>
                <c:pt idx="23">
                  <c:v>-65455.07439935067</c:v>
                </c:pt>
                <c:pt idx="24">
                  <c:v>-67692.24256699991</c:v>
                </c:pt>
                <c:pt idx="25">
                  <c:v>-69880.15995611718</c:v>
                </c:pt>
                <c:pt idx="26">
                  <c:v>-72017.4131657621</c:v>
                </c:pt>
                <c:pt idx="27">
                  <c:v>-74104.70855562334</c:v>
                </c:pt>
                <c:pt idx="28">
                  <c:v>-76142.7806487945</c:v>
                </c:pt>
                <c:pt idx="29">
                  <c:v>-78132.38353151137</c:v>
                </c:pt>
                <c:pt idx="30">
                  <c:v>-80074.28764109871</c:v>
                </c:pt>
                <c:pt idx="31">
                  <c:v>-81969.2769049811</c:v>
                </c:pt>
                <c:pt idx="32">
                  <c:v>-83818.14618141837</c:v>
                </c:pt>
                <c:pt idx="33">
                  <c:v>-85621.6989600975</c:v>
                </c:pt>
                <c:pt idx="34">
                  <c:v>-87380.74528846191</c:v>
                </c:pt>
                <c:pt idx="35">
                  <c:v>-89096.09989585237</c:v>
                </c:pt>
                <c:pt idx="36">
                  <c:v>-90768.5804923945</c:v>
                </c:pt>
                <c:pt idx="37">
                  <c:v>-92399.00622342597</c:v>
                </c:pt>
                <c:pt idx="38">
                  <c:v>-93988.19626336897</c:v>
                </c:pt>
                <c:pt idx="39">
                  <c:v>-95536.96430755249</c:v>
                </c:pt>
                <c:pt idx="40">
                  <c:v>-97046.1212680214</c:v>
                </c:pt>
                <c:pt idx="41">
                  <c:v>-98516.47427731191</c:v>
                </c:pt>
                <c:pt idx="42">
                  <c:v>-99948.8257626179</c:v>
                </c:pt>
                <c:pt idx="43">
                  <c:v>-101343.9726052205</c:v>
                </c:pt>
                <c:pt idx="44">
                  <c:v>-102702.7053783601</c:v>
                </c:pt>
                <c:pt idx="45">
                  <c:v>-104025.807657388</c:v>
                </c:pt>
                <c:pt idx="46">
                  <c:v>-105314.0553966933</c:v>
                </c:pt>
                <c:pt idx="47">
                  <c:v>-106568.2163684117</c:v>
                </c:pt>
                <c:pt idx="48">
                  <c:v>-107789.0496584042</c:v>
                </c:pt>
                <c:pt idx="49">
                  <c:v>-108977.3052153527</c:v>
                </c:pt>
                <c:pt idx="50">
                  <c:v>-110133.7234491841</c:v>
                </c:pt>
                <c:pt idx="51">
                  <c:v>-111259.034875317</c:v>
                </c:pt>
                <c:pt idx="52">
                  <c:v>-112353.9597940166</c:v>
                </c:pt>
                <c:pt idx="53">
                  <c:v>-113419.2080163993</c:v>
                </c:pt>
                <c:pt idx="54">
                  <c:v>-114455.4786273916</c:v>
                </c:pt>
                <c:pt idx="55">
                  <c:v>-115463.4597829757</c:v>
                </c:pt>
                <c:pt idx="56">
                  <c:v>-116443.8285392812</c:v>
                </c:pt>
                <c:pt idx="57">
                  <c:v>-117397.2507112599</c:v>
                </c:pt>
                <c:pt idx="58">
                  <c:v>-118324.3807588103</c:v>
                </c:pt>
                <c:pt idx="59">
                  <c:v>-119225.861698368</c:v>
                </c:pt>
                <c:pt idx="60">
                  <c:v>-120102.3250380927</c:v>
                </c:pt>
                <c:pt idx="61">
                  <c:v>-120954.3907349124</c:v>
                </c:pt>
                <c:pt idx="62">
                  <c:v>-121782.667171767</c:v>
                </c:pt>
                <c:pt idx="63">
                  <c:v>-122587.7511535394</c:v>
                </c:pt>
                <c:pt idx="64">
                  <c:v>-123370.2279202095</c:v>
                </c:pt>
                <c:pt idx="65">
                  <c:v>-124130.6711758764</c:v>
                </c:pt>
                <c:pt idx="66">
                  <c:v>-124869.6431323877</c:v>
                </c:pt>
                <c:pt idx="67">
                  <c:v>-125587.6945663854</c:v>
                </c:pt>
                <c:pt idx="68">
                  <c:v>-126285.3648886504</c:v>
                </c:pt>
                <c:pt idx="69">
                  <c:v>-126963.1822246984</c:v>
                </c:pt>
                <c:pt idx="70">
                  <c:v>-127621.6635056448</c:v>
                </c:pt>
                <c:pt idx="71">
                  <c:v>-128261.3145684167</c:v>
                </c:pt>
                <c:pt idx="72">
                  <c:v>-128882.6302644443</c:v>
                </c:pt>
                <c:pt idx="73">
                  <c:v>-129486.0945760324</c:v>
                </c:pt>
                <c:pt idx="74">
                  <c:v>-130072.180739644</c:v>
                </c:pt>
                <c:pt idx="75">
                  <c:v>-130641.351375398</c:v>
                </c:pt>
                <c:pt idx="76">
                  <c:v>-131194.0586221057</c:v>
                </c:pt>
                <c:pt idx="77">
                  <c:v>-131730.744277235</c:v>
                </c:pt>
                <c:pt idx="78">
                  <c:v>-132251.8399412222</c:v>
                </c:pt>
                <c:pt idx="79">
                  <c:v>-132757.7671655831</c:v>
                </c:pt>
                <c:pt idx="80">
                  <c:v>-133248.937604327</c:v>
                </c:pt>
                <c:pt idx="81">
                  <c:v>-133725.7531681967</c:v>
                </c:pt>
                <c:pt idx="82">
                  <c:v>-134188.6061812954</c:v>
                </c:pt>
                <c:pt idx="83">
                  <c:v>-134637.8795396979</c:v>
                </c:pt>
                <c:pt idx="84">
                  <c:v>-135073.9468716572</c:v>
                </c:pt>
                <c:pt idx="85">
                  <c:v>-135497.1726990556</c:v>
                </c:pt>
                <c:pt idx="86">
                  <c:v>-135907.9125997815</c:v>
                </c:pt>
                <c:pt idx="87">
                  <c:v>-136306.513370706</c:v>
                </c:pt>
                <c:pt idx="88">
                  <c:v>-136693.313191002</c:v>
                </c:pt>
                <c:pt idx="89">
                  <c:v>-137068.6417855234</c:v>
                </c:pt>
                <c:pt idx="90">
                  <c:v>-137432.8205880194</c:v>
                </c:pt>
                <c:pt idx="91">
                  <c:v>-137786.162903951</c:v>
                </c:pt>
                <c:pt idx="92">
                  <c:v>-138128.9740727062</c:v>
                </c:pt>
                <c:pt idx="93">
                  <c:v>-138461.551629032</c:v>
                </c:pt>
                <c:pt idx="94">
                  <c:v>-138784.1854634997</c:v>
                </c:pt>
                <c:pt idx="95">
                  <c:v>-139097.1579818525</c:v>
                </c:pt>
                <c:pt idx="96">
                  <c:v>-139400.7442630893</c:v>
                </c:pt>
                <c:pt idx="97">
                  <c:v>-139695.21221615</c:v>
                </c:pt>
                <c:pt idx="98">
                  <c:v>-139980.8227350861</c:v>
                </c:pt>
                <c:pt idx="99">
                  <c:v>-140257.8298526022</c:v>
                </c:pt>
                <c:pt idx="100">
                  <c:v>-140526.4808918801</c:v>
                </c:pt>
                <c:pt idx="101">
                  <c:v>-140787.0166165847</c:v>
                </c:pt>
                <c:pt idx="102">
                  <c:v>-141039.6713789816</c:v>
                </c:pt>
                <c:pt idx="103">
                  <c:v>-141284.6732660984</c:v>
                </c:pt>
                <c:pt idx="104">
                  <c:v>-141522.2442438565</c:v>
                </c:pt>
                <c:pt idx="105">
                  <c:v>-141752.6002991318</c:v>
                </c:pt>
                <c:pt idx="106">
                  <c:v>-141975.9515796865</c:v>
                </c:pt>
                <c:pt idx="107">
                  <c:v>-142192.50253194</c:v>
                </c:pt>
                <c:pt idx="108">
                  <c:v>-142402.4520365356</c:v>
                </c:pt>
                <c:pt idx="109">
                  <c:v>-142605.9935416868</c:v>
                </c:pt>
                <c:pt idx="110">
                  <c:v>-142803.3151942634</c:v>
                </c:pt>
                <c:pt idx="111">
                  <c:v>-142994.599968615</c:v>
                </c:pt>
                <c:pt idx="112">
                  <c:v>-143180.0257931049</c:v>
                </c:pt>
                <c:pt idx="113">
                  <c:v>-143359.7656743594</c:v>
                </c:pt>
                <c:pt idx="114">
                  <c:v>-143533.9878192099</c:v>
                </c:pt>
                <c:pt idx="115">
                  <c:v>-143702.8557543445</c:v>
                </c:pt>
                <c:pt idx="116">
                  <c:v>-143866.5284436531</c:v>
                </c:pt>
                <c:pt idx="117">
                  <c:v>-144025.1604032856</c:v>
                </c:pt>
                <c:pt idx="118">
                  <c:v>-144178.9018144226</c:v>
                </c:pt>
                <c:pt idx="119">
                  <c:v>-144327.8986337713</c:v>
                </c:pt>
              </c:numCache>
            </c:numRef>
          </c:yVal>
          <c:smooth val="0"/>
          <c:extLst xmlns:c16r2="http://schemas.microsoft.com/office/drawing/2015/06/chart">
            <c:ext xmlns:c16="http://schemas.microsoft.com/office/drawing/2014/chart" uri="{C3380CC4-5D6E-409C-BE32-E72D297353CC}">
              <c16:uniqueId val="{00000009-2578-4227-AE40-0B89C6CBD235}"/>
            </c:ext>
          </c:extLst>
        </c:ser>
        <c:dLbls>
          <c:showLegendKey val="0"/>
          <c:showVal val="0"/>
          <c:showCatName val="0"/>
          <c:showSerName val="0"/>
          <c:showPercent val="0"/>
          <c:showBubbleSize val="0"/>
        </c:dLbls>
        <c:axId val="-1645169168"/>
        <c:axId val="-1645166624"/>
      </c:scatterChart>
      <c:valAx>
        <c:axId val="-164516916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45166624"/>
        <c:crosses val="autoZero"/>
        <c:crossBetween val="midCat"/>
      </c:valAx>
      <c:valAx>
        <c:axId val="-1645166624"/>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645169168"/>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586.0539683534279</c:v>
                </c:pt>
                <c:pt idx="2">
                  <c:v>1350.933528529247</c:v>
                </c:pt>
                <c:pt idx="3">
                  <c:v>2289.764913846506</c:v>
                </c:pt>
                <c:pt idx="4">
                  <c:v>3397.809961893596</c:v>
                </c:pt>
                <c:pt idx="5">
                  <c:v>4670.40222317959</c:v>
                </c:pt>
                <c:pt idx="6">
                  <c:v>6102.938208832637</c:v>
                </c:pt>
                <c:pt idx="7">
                  <c:v>7690.871818030952</c:v>
                </c:pt>
                <c:pt idx="8">
                  <c:v>9429.710973996901</c:v>
                </c:pt>
                <c:pt idx="9">
                  <c:v>11315.01587968296</c:v>
                </c:pt>
                <c:pt idx="10">
                  <c:v>13342.39844345883</c:v>
                </c:pt>
                <c:pt idx="11">
                  <c:v>15507.52253200533</c:v>
                </c:pt>
                <c:pt idx="12">
                  <c:v>17806.10479006056</c:v>
                </c:pt>
                <c:pt idx="13">
                  <c:v>19075.37249488034</c:v>
                </c:pt>
                <c:pt idx="14">
                  <c:v>20311.44691165048</c:v>
                </c:pt>
                <c:pt idx="15">
                  <c:v>21512.89807980042</c:v>
                </c:pt>
                <c:pt idx="16">
                  <c:v>22679.7567037386</c:v>
                </c:pt>
                <c:pt idx="17">
                  <c:v>23812.19475387944</c:v>
                </c:pt>
                <c:pt idx="18">
                  <c:v>24910.49254267546</c:v>
                </c:pt>
                <c:pt idx="19">
                  <c:v>25975.01661018818</c:v>
                </c:pt>
                <c:pt idx="20">
                  <c:v>27006.20209548296</c:v>
                </c:pt>
                <c:pt idx="21">
                  <c:v>28004.53861159575</c:v>
                </c:pt>
                <c:pt idx="22">
                  <c:v>28970.55887515494</c:v>
                </c:pt>
                <c:pt idx="23">
                  <c:v>29904.82950730064</c:v>
                </c:pt>
                <c:pt idx="24">
                  <c:v>30807.94355107515</c:v>
                </c:pt>
                <c:pt idx="25">
                  <c:v>31680.51435030205</c:v>
                </c:pt>
                <c:pt idx="26">
                  <c:v>32521.13769580564</c:v>
                </c:pt>
                <c:pt idx="27">
                  <c:v>33330.23728171088</c:v>
                </c:pt>
                <c:pt idx="28">
                  <c:v>34108.26147554052</c:v>
                </c:pt>
                <c:pt idx="29">
                  <c:v>34855.67720950228</c:v>
                </c:pt>
                <c:pt idx="30">
                  <c:v>35572.96722219092</c:v>
                </c:pt>
                <c:pt idx="31">
                  <c:v>36260.62762514358</c:v>
                </c:pt>
                <c:pt idx="32">
                  <c:v>36919.1657461775</c:v>
                </c:pt>
                <c:pt idx="33">
                  <c:v>37549.09820692521</c:v>
                </c:pt>
                <c:pt idx="34">
                  <c:v>38150.9492003082</c:v>
                </c:pt>
                <c:pt idx="35">
                  <c:v>38725.24894032348</c:v>
                </c:pt>
                <c:pt idx="36">
                  <c:v>39272.53226166958</c:v>
                </c:pt>
                <c:pt idx="37">
                  <c:v>39793.33735084254</c:v>
                </c:pt>
                <c:pt idx="38">
                  <c:v>40288.204593529</c:v>
                </c:pt>
                <c:pt idx="39">
                  <c:v>40757.67195844091</c:v>
                </c:pt>
                <c:pt idx="40">
                  <c:v>41202.27733792388</c:v>
                </c:pt>
                <c:pt idx="41">
                  <c:v>41622.55772454594</c:v>
                </c:pt>
                <c:pt idx="42">
                  <c:v>42019.04844765202</c:v>
                </c:pt>
                <c:pt idx="43">
                  <c:v>42392.28247807245</c:v>
                </c:pt>
                <c:pt idx="44">
                  <c:v>42742.78979516718</c:v>
                </c:pt>
                <c:pt idx="45">
                  <c:v>43071.09681109502</c:v>
                </c:pt>
                <c:pt idx="46">
                  <c:v>43377.72584776898</c:v>
                </c:pt>
                <c:pt idx="47">
                  <c:v>43663.19466246355</c:v>
                </c:pt>
                <c:pt idx="48">
                  <c:v>43928.0160184368</c:v>
                </c:pt>
                <c:pt idx="49">
                  <c:v>44172.69729727413</c:v>
                </c:pt>
                <c:pt idx="50">
                  <c:v>44397.74014997436</c:v>
                </c:pt>
                <c:pt idx="51">
                  <c:v>44603.64018401512</c:v>
                </c:pt>
                <c:pt idx="52">
                  <c:v>44790.88667764073</c:v>
                </c:pt>
                <c:pt idx="53">
                  <c:v>44959.96233125403</c:v>
                </c:pt>
                <c:pt idx="54">
                  <c:v>45111.34304792294</c:v>
                </c:pt>
                <c:pt idx="55">
                  <c:v>45245.49774091296</c:v>
                </c:pt>
                <c:pt idx="56">
                  <c:v>45362.88816641643</c:v>
                </c:pt>
                <c:pt idx="57">
                  <c:v>45463.96877968241</c:v>
                </c:pt>
                <c:pt idx="58">
                  <c:v>45549.1866129688</c:v>
                </c:pt>
                <c:pt idx="59">
                  <c:v>45618.9811737449</c:v>
                </c:pt>
                <c:pt idx="60">
                  <c:v>45673.78436173825</c:v>
                </c:pt>
                <c:pt idx="61">
                  <c:v>45714.02040347294</c:v>
                </c:pt>
                <c:pt idx="62">
                  <c:v>45740.10580304358</c:v>
                </c:pt>
                <c:pt idx="63">
                  <c:v>45752.44930794137</c:v>
                </c:pt>
                <c:pt idx="64">
                  <c:v>45751.45188881968</c:v>
                </c:pt>
                <c:pt idx="65">
                  <c:v>45737.5067321486</c:v>
                </c:pt>
                <c:pt idx="66">
                  <c:v>45710.99924478558</c:v>
                </c:pt>
                <c:pt idx="67">
                  <c:v>45672.30706954584</c:v>
                </c:pt>
                <c:pt idx="68">
                  <c:v>45621.80011090334</c:v>
                </c:pt>
                <c:pt idx="69">
                  <c:v>45559.84057001443</c:v>
                </c:pt>
                <c:pt idx="70">
                  <c:v>45486.78298829402</c:v>
                </c:pt>
                <c:pt idx="71">
                  <c:v>45402.9742988369</c:v>
                </c:pt>
                <c:pt idx="72">
                  <c:v>45308.75388500793</c:v>
                </c:pt>
                <c:pt idx="73">
                  <c:v>45204.45364556505</c:v>
                </c:pt>
                <c:pt idx="74">
                  <c:v>45090.39806572813</c:v>
                </c:pt>
                <c:pt idx="75">
                  <c:v>44966.90429364191</c:v>
                </c:pt>
                <c:pt idx="76">
                  <c:v>44834.28222170028</c:v>
                </c:pt>
                <c:pt idx="77">
                  <c:v>44692.8345722577</c:v>
                </c:pt>
                <c:pt idx="78">
                  <c:v>44542.85698726168</c:v>
                </c:pt>
                <c:pt idx="79">
                  <c:v>44384.63812138535</c:v>
                </c:pt>
                <c:pt idx="80">
                  <c:v>44218.45973825035</c:v>
                </c:pt>
                <c:pt idx="81">
                  <c:v>44044.5968093793</c:v>
                </c:pt>
                <c:pt idx="82">
                  <c:v>43863.31761551997</c:v>
                </c:pt>
                <c:pt idx="83">
                  <c:v>43674.88385001104</c:v>
                </c:pt>
                <c:pt idx="84">
                  <c:v>43479.55072390119</c:v>
                </c:pt>
                <c:pt idx="85">
                  <c:v>43277.56707251498</c:v>
                </c:pt>
                <c:pt idx="86">
                  <c:v>43069.17546322732</c:v>
                </c:pt>
                <c:pt idx="87">
                  <c:v>42854.61230417341</c:v>
                </c:pt>
                <c:pt idx="88">
                  <c:v>42634.10795368975</c:v>
                </c:pt>
                <c:pt idx="89">
                  <c:v>42407.88683026074</c:v>
                </c:pt>
                <c:pt idx="90">
                  <c:v>42176.16752277262</c:v>
                </c:pt>
                <c:pt idx="91">
                  <c:v>41939.1629009051</c:v>
                </c:pt>
                <c:pt idx="92">
                  <c:v>41697.0802254728</c:v>
                </c:pt>
                <c:pt idx="93">
                  <c:v>41450.12125858243</c:v>
                </c:pt>
                <c:pt idx="94">
                  <c:v>41198.482373443</c:v>
                </c:pt>
                <c:pt idx="95">
                  <c:v>40942.35466370708</c:v>
                </c:pt>
                <c:pt idx="96">
                  <c:v>40681.9240522217</c:v>
                </c:pt>
                <c:pt idx="97">
                  <c:v>40417.37139906967</c:v>
                </c:pt>
                <c:pt idx="98">
                  <c:v>40148.8726088067</c:v>
                </c:pt>
                <c:pt idx="99">
                  <c:v>39876.59873679863</c:v>
                </c:pt>
                <c:pt idx="100">
                  <c:v>39600.71609457303</c:v>
                </c:pt>
                <c:pt idx="101">
                  <c:v>39321.3863541072</c:v>
                </c:pt>
                <c:pt idx="102">
                  <c:v>39038.76665098686</c:v>
                </c:pt>
                <c:pt idx="103">
                  <c:v>38753.00968636735</c:v>
                </c:pt>
                <c:pt idx="104">
                  <c:v>38464.26382768642</c:v>
                </c:pt>
                <c:pt idx="105">
                  <c:v>38172.67320807092</c:v>
                </c:pt>
                <c:pt idx="106">
                  <c:v>37878.37782440613</c:v>
                </c:pt>
                <c:pt idx="107">
                  <c:v>37581.51363400789</c:v>
                </c:pt>
                <c:pt idx="108">
                  <c:v>37282.21264988487</c:v>
                </c:pt>
                <c:pt idx="109">
                  <c:v>36980.6030345459</c:v>
                </c:pt>
                <c:pt idx="110">
                  <c:v>36676.80919233197</c:v>
                </c:pt>
                <c:pt idx="111">
                  <c:v>36370.95186025486</c:v>
                </c:pt>
                <c:pt idx="112">
                  <c:v>36063.14819731796</c:v>
                </c:pt>
                <c:pt idx="113">
                  <c:v>35753.51187231229</c:v>
                </c:pt>
                <c:pt idx="114">
                  <c:v>35442.15315007209</c:v>
                </c:pt>
                <c:pt idx="115">
                  <c:v>35129.17897617956</c:v>
                </c:pt>
                <c:pt idx="116">
                  <c:v>34814.69306012055</c:v>
                </c:pt>
                <c:pt idx="117">
                  <c:v>34498.79595688987</c:v>
                </c:pt>
                <c:pt idx="118">
                  <c:v>34181.58514703182</c:v>
                </c:pt>
                <c:pt idx="119">
                  <c:v>33863.15511513897</c:v>
                </c:pt>
              </c:numCache>
            </c:numRef>
          </c:yVal>
          <c:smooth val="0"/>
          <c:extLst xmlns:c16r2="http://schemas.microsoft.com/office/drawing/2015/06/chart">
            <c:ext xmlns:c16="http://schemas.microsoft.com/office/drawing/2014/chart" uri="{C3380CC4-5D6E-409C-BE32-E72D297353CC}">
              <c16:uniqueId val="{00000000-60E8-454B-ADAE-B9838A7E4B31}"/>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586.0539683536626</c:v>
                </c:pt>
                <c:pt idx="2">
                  <c:v>1350.680374336428</c:v>
                </c:pt>
                <c:pt idx="3">
                  <c:v>2288.934621949913</c:v>
                </c:pt>
                <c:pt idx="4">
                  <c:v>3396.01078195544</c:v>
                </c:pt>
                <c:pt idx="5">
                  <c:v>4667.177483471808</c:v>
                </c:pt>
                <c:pt idx="6">
                  <c:v>6097.769000075524</c:v>
                </c:pt>
                <c:pt idx="7">
                  <c:v>7683.179541700985</c:v>
                </c:pt>
                <c:pt idx="8">
                  <c:v>9418.859775713161</c:v>
                </c:pt>
                <c:pt idx="9">
                  <c:v>11300.31498398772</c:v>
                </c:pt>
                <c:pt idx="10">
                  <c:v>13323.1044029356</c:v>
                </c:pt>
                <c:pt idx="11">
                  <c:v>15482.84140095604</c:v>
                </c:pt>
                <c:pt idx="12">
                  <c:v>17775.1942308282</c:v>
                </c:pt>
                <c:pt idx="13">
                  <c:v>19037.34382321127</c:v>
                </c:pt>
                <c:pt idx="14">
                  <c:v>20265.86488224543</c:v>
                </c:pt>
                <c:pt idx="15">
                  <c:v>21459.34107028483</c:v>
                </c:pt>
                <c:pt idx="16">
                  <c:v>22617.81755174231</c:v>
                </c:pt>
                <c:pt idx="17">
                  <c:v>23741.48089617211</c:v>
                </c:pt>
                <c:pt idx="18">
                  <c:v>24830.62605095608</c:v>
                </c:pt>
                <c:pt idx="19">
                  <c:v>25885.63414695859</c:v>
                </c:pt>
                <c:pt idx="20">
                  <c:v>26906.9548068156</c:v>
                </c:pt>
                <c:pt idx="21">
                  <c:v>27895.09197017387</c:v>
                </c:pt>
                <c:pt idx="22">
                  <c:v>28850.59248424112</c:v>
                </c:pt>
                <c:pt idx="23">
                  <c:v>29774.03687416017</c:v>
                </c:pt>
                <c:pt idx="24">
                  <c:v>30666.03183668945</c:v>
                </c:pt>
                <c:pt idx="25">
                  <c:v>31527.20410086331</c:v>
                </c:pt>
                <c:pt idx="26">
                  <c:v>32356.16256003408</c:v>
                </c:pt>
                <c:pt idx="27">
                  <c:v>33153.34459143341</c:v>
                </c:pt>
                <c:pt idx="28">
                  <c:v>33919.21201706864</c:v>
                </c:pt>
                <c:pt idx="29">
                  <c:v>34654.24498353453</c:v>
                </c:pt>
                <c:pt idx="30">
                  <c:v>35358.93919551813</c:v>
                </c:pt>
                <c:pt idx="31">
                  <c:v>36033.80347581393</c:v>
                </c:pt>
                <c:pt idx="32">
                  <c:v>36679.35760352947</c:v>
                </c:pt>
                <c:pt idx="33">
                  <c:v>37296.13038768317</c:v>
                </c:pt>
                <c:pt idx="34">
                  <c:v>37884.65794178494</c:v>
                </c:pt>
                <c:pt idx="35">
                  <c:v>38445.48213161249</c:v>
                </c:pt>
                <c:pt idx="36">
                  <c:v>38979.14917360967</c:v>
                </c:pt>
                <c:pt idx="37">
                  <c:v>39486.20836543292</c:v>
                </c:pt>
                <c:pt idx="38">
                  <c:v>39967.21093339286</c:v>
                </c:pt>
                <c:pt idx="39">
                  <c:v>40422.70541684818</c:v>
                </c:pt>
                <c:pt idx="40">
                  <c:v>40853.24001138425</c:v>
                </c:pt>
                <c:pt idx="41">
                  <c:v>41259.36174691442</c:v>
                </c:pt>
                <c:pt idx="42">
                  <c:v>41641.61572610283</c:v>
                </c:pt>
                <c:pt idx="43">
                  <c:v>42000.54443124077</c:v>
                </c:pt>
                <c:pt idx="44">
                  <c:v>42336.68709374452</c:v>
                </c:pt>
                <c:pt idx="45">
                  <c:v>42650.57912111747</c:v>
                </c:pt>
                <c:pt idx="46">
                  <c:v>42942.7515768134</c:v>
                </c:pt>
                <c:pt idx="47">
                  <c:v>43213.73070894671</c:v>
                </c:pt>
                <c:pt idx="48">
                  <c:v>43464.03752418398</c:v>
                </c:pt>
                <c:pt idx="49">
                  <c:v>43694.18740350517</c:v>
                </c:pt>
                <c:pt idx="50">
                  <c:v>43904.68975683488</c:v>
                </c:pt>
                <c:pt idx="51">
                  <c:v>44096.04771376657</c:v>
                </c:pt>
                <c:pt idx="52">
                  <c:v>44268.75784160518</c:v>
                </c:pt>
                <c:pt idx="53">
                  <c:v>44423.30990060675</c:v>
                </c:pt>
                <c:pt idx="54">
                  <c:v>44560.18662838568</c:v>
                </c:pt>
                <c:pt idx="55">
                  <c:v>44679.86355142714</c:v>
                </c:pt>
                <c:pt idx="56">
                  <c:v>44782.80882182135</c:v>
                </c:pt>
                <c:pt idx="57">
                  <c:v>44869.4830774588</c:v>
                </c:pt>
                <c:pt idx="58">
                  <c:v>44940.33932405477</c:v>
                </c:pt>
                <c:pt idx="59">
                  <c:v>44995.8228374545</c:v>
                </c:pt>
                <c:pt idx="60">
                  <c:v>45036.37108479417</c:v>
                </c:pt>
                <c:pt idx="61">
                  <c:v>45062.41366315191</c:v>
                </c:pt>
                <c:pt idx="62">
                  <c:v>45074.37225443706</c:v>
                </c:pt>
                <c:pt idx="63">
                  <c:v>45072.6605953204</c:v>
                </c:pt>
                <c:pt idx="64">
                  <c:v>45057.68446109002</c:v>
                </c:pt>
                <c:pt idx="65">
                  <c:v>45029.84166238038</c:v>
                </c:pt>
                <c:pt idx="66">
                  <c:v>44989.52205378911</c:v>
                </c:pt>
                <c:pt idx="67">
                  <c:v>44937.10755346925</c:v>
                </c:pt>
                <c:pt idx="68">
                  <c:v>44872.97217281396</c:v>
                </c:pt>
                <c:pt idx="69">
                  <c:v>44797.4820554362</c:v>
                </c:pt>
                <c:pt idx="70">
                  <c:v>44710.99552465903</c:v>
                </c:pt>
                <c:pt idx="71">
                  <c:v>44613.86313880887</c:v>
                </c:pt>
                <c:pt idx="72">
                  <c:v>44506.42775362868</c:v>
                </c:pt>
                <c:pt idx="73">
                  <c:v>44389.02459118771</c:v>
                </c:pt>
                <c:pt idx="74">
                  <c:v>44261.98131468287</c:v>
                </c:pt>
                <c:pt idx="75">
                  <c:v>44125.61810857733</c:v>
                </c:pt>
                <c:pt idx="76">
                  <c:v>43980.24776356253</c:v>
                </c:pt>
                <c:pt idx="77">
                  <c:v>43826.17576584018</c:v>
                </c:pt>
                <c:pt idx="78">
                  <c:v>43663.7003902779</c:v>
                </c:pt>
                <c:pt idx="79">
                  <c:v>43493.1127970051</c:v>
                </c:pt>
                <c:pt idx="80">
                  <c:v>43314.69713104679</c:v>
                </c:pt>
                <c:pt idx="81">
                  <c:v>43128.73062462475</c:v>
                </c:pt>
                <c:pt idx="82">
                  <c:v>42935.48370177206</c:v>
                </c:pt>
                <c:pt idx="83">
                  <c:v>42735.22008493677</c:v>
                </c:pt>
                <c:pt idx="84">
                  <c:v>42528.19690326927</c:v>
                </c:pt>
                <c:pt idx="85">
                  <c:v>42314.66480231052</c:v>
                </c:pt>
                <c:pt idx="86">
                  <c:v>42094.86805481138</c:v>
                </c:pt>
                <c:pt idx="87">
                  <c:v>41869.04467244935</c:v>
                </c:pt>
                <c:pt idx="88">
                  <c:v>41637.4265181981</c:v>
                </c:pt>
                <c:pt idx="89">
                  <c:v>41400.23941915273</c:v>
                </c:pt>
                <c:pt idx="90">
                  <c:v>41157.70327960188</c:v>
                </c:pt>
                <c:pt idx="91">
                  <c:v>40910.03219417622</c:v>
                </c:pt>
                <c:pt idx="92">
                  <c:v>40657.43456089171</c:v>
                </c:pt>
                <c:pt idx="93">
                  <c:v>40400.11319394782</c:v>
                </c:pt>
                <c:pt idx="94">
                  <c:v>40138.26543612056</c:v>
                </c:pt>
                <c:pt idx="95">
                  <c:v>39872.08327063196</c:v>
                </c:pt>
                <c:pt idx="96">
                  <c:v>39601.75343236978</c:v>
                </c:pt>
                <c:pt idx="97">
                  <c:v>39327.4575183431</c:v>
                </c:pt>
                <c:pt idx="98">
                  <c:v>39049.372097278</c:v>
                </c:pt>
                <c:pt idx="99">
                  <c:v>38767.66881825775</c:v>
                </c:pt>
                <c:pt idx="100">
                  <c:v>38482.514518325</c:v>
                </c:pt>
                <c:pt idx="101">
                  <c:v>38194.07132896542</c:v>
                </c:pt>
                <c:pt idx="102">
                  <c:v>37902.49678140855</c:v>
                </c:pt>
                <c:pt idx="103">
                  <c:v>37607.94391068188</c:v>
                </c:pt>
                <c:pt idx="104">
                  <c:v>37310.56135836453</c:v>
                </c:pt>
                <c:pt idx="105">
                  <c:v>37010.49347398357</c:v>
                </c:pt>
                <c:pt idx="106">
                  <c:v>36707.88041501981</c:v>
                </c:pt>
                <c:pt idx="107">
                  <c:v>36402.858245479</c:v>
                </c:pt>
                <c:pt idx="108">
                  <c:v>36095.5590329934</c:v>
                </c:pt>
                <c:pt idx="109">
                  <c:v>35786.11094442382</c:v>
                </c:pt>
                <c:pt idx="110">
                  <c:v>35474.63833994977</c:v>
                </c:pt>
                <c:pt idx="111">
                  <c:v>35161.26186560607</c:v>
                </c:pt>
                <c:pt idx="112">
                  <c:v>34846.09854426957</c:v>
                </c:pt>
                <c:pt idx="113">
                  <c:v>34529.26186506898</c:v>
                </c:pt>
                <c:pt idx="114">
                  <c:v>34210.86187121362</c:v>
                </c:pt>
                <c:pt idx="115">
                  <c:v>33891.00524623482</c:v>
                </c:pt>
                <c:pt idx="116">
                  <c:v>33569.79539863415</c:v>
                </c:pt>
                <c:pt idx="117">
                  <c:v>33247.33254493005</c:v>
                </c:pt>
                <c:pt idx="118">
                  <c:v>32923.71379112158</c:v>
                </c:pt>
                <c:pt idx="119">
                  <c:v>32599.03321255092</c:v>
                </c:pt>
              </c:numCache>
            </c:numRef>
          </c:yVal>
          <c:smooth val="0"/>
          <c:extLst xmlns:c16r2="http://schemas.microsoft.com/office/drawing/2015/06/chart">
            <c:ext xmlns:c16="http://schemas.microsoft.com/office/drawing/2014/chart" uri="{C3380CC4-5D6E-409C-BE32-E72D297353CC}">
              <c16:uniqueId val="{00000001-60E8-454B-ADAE-B9838A7E4B31}"/>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586.0539683536626</c:v>
                </c:pt>
                <c:pt idx="2">
                  <c:v>1351.127770994091</c:v>
                </c:pt>
                <c:pt idx="3">
                  <c:v>2290.348140653688</c:v>
                </c:pt>
                <c:pt idx="4">
                  <c:v>3398.97776422184</c:v>
                </c:pt>
                <c:pt idx="5">
                  <c:v>4672.35138943675</c:v>
                </c:pt>
                <c:pt idx="6">
                  <c:v>6105.86706747068</c:v>
                </c:pt>
                <c:pt idx="7">
                  <c:v>7694.980573356384</c:v>
                </c:pt>
                <c:pt idx="8">
                  <c:v>9435.202033346751</c:v>
                </c:pt>
                <c:pt idx="9">
                  <c:v>11322.09417055245</c:v>
                </c:pt>
                <c:pt idx="10">
                  <c:v>13351.271719391</c:v>
                </c:pt>
                <c:pt idx="11">
                  <c:v>15518.40166622703</c:v>
                </c:pt>
                <c:pt idx="12">
                  <c:v>17819.20405602711</c:v>
                </c:pt>
                <c:pt idx="13">
                  <c:v>19090.90983303102</c:v>
                </c:pt>
                <c:pt idx="14">
                  <c:v>20329.47088281438</c:v>
                </c:pt>
                <c:pt idx="15">
                  <c:v>21533.46277716546</c:v>
                </c:pt>
                <c:pt idx="16">
                  <c:v>22702.92099430482</c:v>
                </c:pt>
                <c:pt idx="17">
                  <c:v>23838.02183817535</c:v>
                </c:pt>
                <c:pt idx="18">
                  <c:v>24939.04957217045</c:v>
                </c:pt>
                <c:pt idx="19">
                  <c:v>26006.37434906582</c:v>
                </c:pt>
                <c:pt idx="20">
                  <c:v>27040.43461731775</c:v>
                </c:pt>
                <c:pt idx="21">
                  <c:v>28041.72302372264</c:v>
                </c:pt>
                <c:pt idx="22">
                  <c:v>29010.77506524231</c:v>
                </c:pt>
                <c:pt idx="23">
                  <c:v>29948.15990796125</c:v>
                </c:pt>
                <c:pt idx="24">
                  <c:v>30854.47291935794</c:v>
                </c:pt>
                <c:pt idx="25">
                  <c:v>31730.32955968774</c:v>
                </c:pt>
                <c:pt idx="26">
                  <c:v>32574.32789856638</c:v>
                </c:pt>
                <c:pt idx="27">
                  <c:v>33386.89346581013</c:v>
                </c:pt>
                <c:pt idx="28">
                  <c:v>34168.47631957358</c:v>
                </c:pt>
                <c:pt idx="29">
                  <c:v>34919.54493833798</c:v>
                </c:pt>
                <c:pt idx="30">
                  <c:v>35640.58346542319</c:v>
                </c:pt>
                <c:pt idx="31">
                  <c:v>36332.08927821391</c:v>
                </c:pt>
                <c:pt idx="32">
                  <c:v>36994.57083413796</c:v>
                </c:pt>
                <c:pt idx="33">
                  <c:v>37628.54575085058</c:v>
                </c:pt>
                <c:pt idx="34">
                  <c:v>38234.53908642917</c:v>
                </c:pt>
                <c:pt idx="35">
                  <c:v>38813.08179195994</c:v>
                </c:pt>
                <c:pt idx="36">
                  <c:v>39364.70931407181</c:v>
                </c:pt>
                <c:pt idx="37">
                  <c:v>39889.96032904345</c:v>
                </c:pt>
                <c:pt idx="38">
                  <c:v>40389.37559332046</c:v>
                </c:pt>
                <c:pt idx="39">
                  <c:v>40863.49333177716</c:v>
                </c:pt>
                <c:pt idx="40">
                  <c:v>41312.85158128943</c:v>
                </c:pt>
                <c:pt idx="41">
                  <c:v>41737.98737079627</c:v>
                </c:pt>
                <c:pt idx="42">
                  <c:v>42139.43596137804</c:v>
                </c:pt>
                <c:pt idx="43">
                  <c:v>42517.73015453015</c:v>
                </c:pt>
                <c:pt idx="44">
                  <c:v>42873.39966281055</c:v>
                </c:pt>
                <c:pt idx="45">
                  <c:v>43206.97053773934</c:v>
                </c:pt>
                <c:pt idx="46">
                  <c:v>43518.96465039183</c:v>
                </c:pt>
                <c:pt idx="47">
                  <c:v>43809.8992206554</c:v>
                </c:pt>
                <c:pt idx="48">
                  <c:v>44080.28639148735</c:v>
                </c:pt>
                <c:pt idx="49">
                  <c:v>44330.6328448907</c:v>
                </c:pt>
                <c:pt idx="50">
                  <c:v>44561.43945659068</c:v>
                </c:pt>
                <c:pt idx="51">
                  <c:v>44773.20098668477</c:v>
                </c:pt>
                <c:pt idx="52">
                  <c:v>44966.40579745104</c:v>
                </c:pt>
                <c:pt idx="53">
                  <c:v>45141.53560824412</c:v>
                </c:pt>
                <c:pt idx="54">
                  <c:v>45299.06527942977</c:v>
                </c:pt>
                <c:pt idx="55">
                  <c:v>45439.46262331214</c:v>
                </c:pt>
                <c:pt idx="56">
                  <c:v>45563.1882401728</c:v>
                </c:pt>
                <c:pt idx="57">
                  <c:v>45670.69537767745</c:v>
                </c:pt>
                <c:pt idx="58">
                  <c:v>45762.42981200363</c:v>
                </c:pt>
                <c:pt idx="59">
                  <c:v>45838.82974917093</c:v>
                </c:pt>
                <c:pt idx="60">
                  <c:v>45900.32574512856</c:v>
                </c:pt>
                <c:pt idx="61">
                  <c:v>45947.34064326807</c:v>
                </c:pt>
                <c:pt idx="62">
                  <c:v>45980.28952808585</c:v>
                </c:pt>
                <c:pt idx="63">
                  <c:v>45999.57969381893</c:v>
                </c:pt>
                <c:pt idx="64">
                  <c:v>46005.61062694434</c:v>
                </c:pt>
                <c:pt idx="65">
                  <c:v>45998.774001481</c:v>
                </c:pt>
                <c:pt idx="66">
                  <c:v>45979.45368613</c:v>
                </c:pt>
                <c:pt idx="67">
                  <c:v>45948.02576232718</c:v>
                </c:pt>
                <c:pt idx="68">
                  <c:v>45904.8585523479</c:v>
                </c:pt>
                <c:pt idx="69">
                  <c:v>45850.312656648</c:v>
                </c:pt>
                <c:pt idx="70">
                  <c:v>45784.74099968372</c:v>
                </c:pt>
                <c:pt idx="71">
                  <c:v>45708.48888348462</c:v>
                </c:pt>
                <c:pt idx="72">
                  <c:v>45621.89404832129</c:v>
                </c:pt>
                <c:pt idx="73">
                  <c:v>45525.2867398241</c:v>
                </c:pt>
                <c:pt idx="74">
                  <c:v>45418.98978197268</c:v>
                </c:pt>
                <c:pt idx="75">
                  <c:v>45303.318655392</c:v>
                </c:pt>
                <c:pt idx="76">
                  <c:v>45178.58158044564</c:v>
                </c:pt>
                <c:pt idx="77">
                  <c:v>45045.07960463355</c:v>
                </c:pt>
                <c:pt idx="78">
                  <c:v>44903.10669383872</c:v>
                </c:pt>
                <c:pt idx="79">
                  <c:v>44752.94982699747</c:v>
                </c:pt>
                <c:pt idx="80">
                  <c:v>44594.88909379975</c:v>
                </c:pt>
                <c:pt idx="81">
                  <c:v>44429.19779503995</c:v>
                </c:pt>
                <c:pt idx="82">
                  <c:v>44256.1425452712</c:v>
                </c:pt>
                <c:pt idx="83">
                  <c:v>44075.98337744548</c:v>
                </c:pt>
                <c:pt idx="84">
                  <c:v>43888.97384922975</c:v>
                </c:pt>
                <c:pt idx="85">
                  <c:v>43695.361150718</c:v>
                </c:pt>
                <c:pt idx="86">
                  <c:v>43495.386213278</c:v>
                </c:pt>
                <c:pt idx="87">
                  <c:v>43289.28381928685</c:v>
                </c:pt>
                <c:pt idx="88">
                  <c:v>43077.2827125343</c:v>
                </c:pt>
                <c:pt idx="89">
                  <c:v>42859.60570907011</c:v>
                </c:pt>
                <c:pt idx="90">
                  <c:v>42636.46980831795</c:v>
                </c:pt>
                <c:pt idx="91">
                  <c:v>42408.08630425878</c:v>
                </c:pt>
                <c:pt idx="92">
                  <c:v>42174.66089652781</c:v>
                </c:pt>
                <c:pt idx="93">
                  <c:v>41936.39380126703</c:v>
                </c:pt>
                <c:pt idx="94">
                  <c:v>41693.47986158959</c:v>
                </c:pt>
                <c:pt idx="95">
                  <c:v>41446.10865752748</c:v>
                </c:pt>
                <c:pt idx="96">
                  <c:v>41194.46461534174</c:v>
                </c:pt>
                <c:pt idx="97">
                  <c:v>40938.72711608742</c:v>
                </c:pt>
                <c:pt idx="98">
                  <c:v>40679.0706033248</c:v>
                </c:pt>
                <c:pt idx="99">
                  <c:v>40415.66468989872</c:v>
                </c:pt>
                <c:pt idx="100">
                  <c:v>40148.67426368874</c:v>
                </c:pt>
                <c:pt idx="101">
                  <c:v>39878.25959226256</c:v>
                </c:pt>
                <c:pt idx="102">
                  <c:v>39604.57642636308</c:v>
                </c:pt>
                <c:pt idx="103">
                  <c:v>39327.7761021659</c:v>
                </c:pt>
                <c:pt idx="104">
                  <c:v>39048.00564225414</c:v>
                </c:pt>
                <c:pt idx="105">
                  <c:v>38765.40785525833</c:v>
                </c:pt>
                <c:pt idx="106">
                  <c:v>38480.12143412603</c:v>
                </c:pt>
                <c:pt idx="107">
                  <c:v>38192.28105297242</c:v>
                </c:pt>
                <c:pt idx="108">
                  <c:v>37902.0174624864</c:v>
                </c:pt>
                <c:pt idx="109">
                  <c:v>37609.45758385886</c:v>
                </c:pt>
                <c:pt idx="110">
                  <c:v>37314.72460121448</c:v>
                </c:pt>
                <c:pt idx="111">
                  <c:v>37017.93805252039</c:v>
                </c:pt>
                <c:pt idx="112">
                  <c:v>36719.21391896298</c:v>
                </c:pt>
                <c:pt idx="113">
                  <c:v>36418.66471276512</c:v>
                </c:pt>
                <c:pt idx="114">
                  <c:v>36116.39956345758</c:v>
                </c:pt>
                <c:pt idx="115">
                  <c:v>35812.52430257158</c:v>
                </c:pt>
                <c:pt idx="116">
                  <c:v>35507.1415467702</c:v>
                </c:pt>
                <c:pt idx="117">
                  <c:v>35200.3507794009</c:v>
                </c:pt>
                <c:pt idx="118">
                  <c:v>34892.24843048071</c:v>
                </c:pt>
                <c:pt idx="119">
                  <c:v>34582.92795511498</c:v>
                </c:pt>
              </c:numCache>
            </c:numRef>
          </c:yVal>
          <c:smooth val="0"/>
          <c:extLst xmlns:c16r2="http://schemas.microsoft.com/office/drawing/2015/06/chart">
            <c:ext xmlns:c16="http://schemas.microsoft.com/office/drawing/2014/chart" uri="{C3380CC4-5D6E-409C-BE32-E72D297353CC}">
              <c16:uniqueId val="{00000002-60E8-454B-ADAE-B9838A7E4B31}"/>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293.0269841768313</c:v>
                </c:pt>
                <c:pt idx="2">
                  <c:v>638.2532368078827</c:v>
                </c:pt>
                <c:pt idx="3">
                  <c:v>1035.4750548671</c:v>
                </c:pt>
                <c:pt idx="4">
                  <c:v>1484.462520330213</c:v>
                </c:pt>
                <c:pt idx="5">
                  <c:v>1984.930795683293</c:v>
                </c:pt>
                <c:pt idx="6">
                  <c:v>2536.538532060571</c:v>
                </c:pt>
                <c:pt idx="7">
                  <c:v>3138.887791219633</c:v>
                </c:pt>
                <c:pt idx="8">
                  <c:v>3791.52500795317</c:v>
                </c:pt>
                <c:pt idx="9">
                  <c:v>4493.942705799127</c:v>
                </c:pt>
                <c:pt idx="10">
                  <c:v>5245.581745988688</c:v>
                </c:pt>
                <c:pt idx="11">
                  <c:v>6045.833941212622</c:v>
                </c:pt>
                <c:pt idx="12">
                  <c:v>6894.044905766612</c:v>
                </c:pt>
                <c:pt idx="13">
                  <c:v>7210.24537685141</c:v>
                </c:pt>
                <c:pt idx="14">
                  <c:v>7524.309193865861</c:v>
                </c:pt>
                <c:pt idx="15">
                  <c:v>7834.476471344708</c:v>
                </c:pt>
                <c:pt idx="16">
                  <c:v>8139.861648054094</c:v>
                </c:pt>
                <c:pt idx="17">
                  <c:v>8439.732855053618</c:v>
                </c:pt>
                <c:pt idx="18">
                  <c:v>8733.481109402561</c:v>
                </c:pt>
                <c:pt idx="19">
                  <c:v>9020.598184145043</c:v>
                </c:pt>
                <c:pt idx="20">
                  <c:v>9300.659122285348</c:v>
                </c:pt>
                <c:pt idx="21">
                  <c:v>9573.30836003623</c:v>
                </c:pt>
                <c:pt idx="22">
                  <c:v>9838.248664564453</c:v>
                </c:pt>
                <c:pt idx="23">
                  <c:v>10095.23226916254</c:v>
                </c:pt>
                <c:pt idx="24">
                  <c:v>10344.05372669222</c:v>
                </c:pt>
                <c:pt idx="25">
                  <c:v>10584.54410907091</c:v>
                </c:pt>
                <c:pt idx="26">
                  <c:v>10815.54985511815</c:v>
                </c:pt>
                <c:pt idx="27">
                  <c:v>11036.90904427972</c:v>
                </c:pt>
                <c:pt idx="28">
                  <c:v>11248.48703059833</c:v>
                </c:pt>
                <c:pt idx="29">
                  <c:v>11450.17260542628</c:v>
                </c:pt>
                <c:pt idx="30">
                  <c:v>11641.87595631205</c:v>
                </c:pt>
                <c:pt idx="31">
                  <c:v>11823.52688872186</c:v>
                </c:pt>
                <c:pt idx="32">
                  <c:v>11995.07326238742</c:v>
                </c:pt>
                <c:pt idx="33">
                  <c:v>12156.47960234806</c:v>
                </c:pt>
                <c:pt idx="34">
                  <c:v>12307.72585335793</c:v>
                </c:pt>
                <c:pt idx="35">
                  <c:v>12448.80625309749</c:v>
                </c:pt>
                <c:pt idx="36">
                  <c:v>12579.72830483271</c:v>
                </c:pt>
                <c:pt idx="37">
                  <c:v>12700.51183425658</c:v>
                </c:pt>
                <c:pt idx="38">
                  <c:v>12811.18811839563</c:v>
                </c:pt>
                <c:pt idx="39">
                  <c:v>12911.79729329864</c:v>
                </c:pt>
                <c:pt idx="40">
                  <c:v>13002.3893487833</c:v>
                </c:pt>
                <c:pt idx="41">
                  <c:v>13083.02343340823</c:v>
                </c:pt>
                <c:pt idx="42">
                  <c:v>13153.76719577122</c:v>
                </c:pt>
                <c:pt idx="43">
                  <c:v>13214.69616536098</c:v>
                </c:pt>
                <c:pt idx="44">
                  <c:v>13265.89316938934</c:v>
                </c:pt>
                <c:pt idx="45">
                  <c:v>13307.44778260123</c:v>
                </c:pt>
                <c:pt idx="46">
                  <c:v>13339.4558075387</c:v>
                </c:pt>
                <c:pt idx="47">
                  <c:v>13362.01878309203</c:v>
                </c:pt>
                <c:pt idx="48">
                  <c:v>13375.24351946125</c:v>
                </c:pt>
                <c:pt idx="49">
                  <c:v>13379.24165790202</c:v>
                </c:pt>
                <c:pt idx="50">
                  <c:v>13374.12925379234</c:v>
                </c:pt>
                <c:pt idx="51">
                  <c:v>13360.02638173336</c:v>
                </c:pt>
                <c:pt idx="52">
                  <c:v>13337.05675837211</c:v>
                </c:pt>
                <c:pt idx="53">
                  <c:v>13305.34738818021</c:v>
                </c:pt>
                <c:pt idx="54">
                  <c:v>13265.02822805615</c:v>
                </c:pt>
                <c:pt idx="55">
                  <c:v>13216.23186981422</c:v>
                </c:pt>
                <c:pt idx="56">
                  <c:v>13159.0932397116</c:v>
                </c:pt>
                <c:pt idx="57">
                  <c:v>13093.74931421084</c:v>
                </c:pt>
                <c:pt idx="58">
                  <c:v>13020.33885122626</c:v>
                </c:pt>
                <c:pt idx="59">
                  <c:v>12939.00213614595</c:v>
                </c:pt>
                <c:pt idx="60">
                  <c:v>12849.8807419478</c:v>
                </c:pt>
                <c:pt idx="61">
                  <c:v>12753.1173027726</c:v>
                </c:pt>
                <c:pt idx="62">
                  <c:v>12648.85530034266</c:v>
                </c:pt>
                <c:pt idx="63">
                  <c:v>12537.2388626365</c:v>
                </c:pt>
                <c:pt idx="64">
                  <c:v>12418.41257427493</c:v>
                </c:pt>
                <c:pt idx="65">
                  <c:v>12292.52129806392</c:v>
                </c:pt>
                <c:pt idx="66">
                  <c:v>12159.71000720095</c:v>
                </c:pt>
                <c:pt idx="67">
                  <c:v>12020.12362765637</c:v>
                </c:pt>
                <c:pt idx="68">
                  <c:v>11873.90689025773</c:v>
                </c:pt>
                <c:pt idx="69">
                  <c:v>11721.20419202582</c:v>
                </c:pt>
                <c:pt idx="70">
                  <c:v>11562.1594663437</c:v>
                </c:pt>
                <c:pt idx="71">
                  <c:v>11396.91606153501</c:v>
                </c:pt>
                <c:pt idx="72">
                  <c:v>11225.6166274643</c:v>
                </c:pt>
                <c:pt idx="73">
                  <c:v>11048.40300977696</c:v>
                </c:pt>
                <c:pt idx="74">
                  <c:v>10865.41615141742</c:v>
                </c:pt>
                <c:pt idx="75">
                  <c:v>10676.7960010774</c:v>
                </c:pt>
                <c:pt idx="76">
                  <c:v>10482.68142824108</c:v>
                </c:pt>
                <c:pt idx="77">
                  <c:v>10283.21014450351</c:v>
                </c:pt>
                <c:pt idx="78">
                  <c:v>10078.51863086573</c:v>
                </c:pt>
                <c:pt idx="79">
                  <c:v>9868.74207070237</c:v>
                </c:pt>
                <c:pt idx="80">
                  <c:v>9654.01428812533</c:v>
                </c:pt>
                <c:pt idx="81">
                  <c:v>9434.467691474951</c:v>
                </c:pt>
                <c:pt idx="82">
                  <c:v>9210.23322168109</c:v>
                </c:pt>
                <c:pt idx="83">
                  <c:v>8981.440305241383</c:v>
                </c:pt>
                <c:pt idx="84">
                  <c:v>8748.216811590362</c:v>
                </c:pt>
                <c:pt idx="85">
                  <c:v>8510.689014620548</c:v>
                </c:pt>
                <c:pt idx="86">
                  <c:v>8268.98155815108</c:v>
                </c:pt>
                <c:pt idx="87">
                  <c:v>8023.217425130308</c:v>
                </c:pt>
                <c:pt idx="88">
                  <c:v>7773.517910369672</c:v>
                </c:pt>
                <c:pt idx="89">
                  <c:v>7520.002596633974</c:v>
                </c:pt>
                <c:pt idx="90">
                  <c:v>7262.789333885768</c:v>
                </c:pt>
                <c:pt idx="91">
                  <c:v>7001.994221530854</c:v>
                </c:pt>
                <c:pt idx="92">
                  <c:v>6737.731593485688</c:v>
                </c:pt>
                <c:pt idx="93">
                  <c:v>6470.114005914191</c:v>
                </c:pt>
                <c:pt idx="94">
                  <c:v>6199.25222747913</c:v>
                </c:pt>
                <c:pt idx="95">
                  <c:v>5925.255231970455</c:v>
                </c:pt>
                <c:pt idx="96">
                  <c:v>5648.2301931621</c:v>
                </c:pt>
                <c:pt idx="97">
                  <c:v>5368.28248177492</c:v>
                </c:pt>
                <c:pt idx="98">
                  <c:v>5085.51566441427</c:v>
                </c:pt>
                <c:pt idx="99">
                  <c:v>4800.031504365615</c:v>
                </c:pt>
                <c:pt idx="100">
                  <c:v>4511.929964131442</c:v>
                </c:pt>
                <c:pt idx="101">
                  <c:v>4221.30920960196</c:v>
                </c:pt>
                <c:pt idx="102">
                  <c:v>3928.265615752898</c:v>
                </c:pt>
                <c:pt idx="103">
                  <c:v>3632.89377377578</c:v>
                </c:pt>
                <c:pt idx="104">
                  <c:v>3335.286499540322</c:v>
                </c:pt>
                <c:pt idx="105">
                  <c:v>3035.534843304893</c:v>
                </c:pt>
                <c:pt idx="106">
                  <c:v>2733.728100583423</c:v>
                </c:pt>
                <c:pt idx="107">
                  <c:v>2429.953824092634</c:v>
                </c:pt>
                <c:pt idx="108">
                  <c:v>2124.297836697428</c:v>
                </c:pt>
                <c:pt idx="109">
                  <c:v>1816.844245280838</c:v>
                </c:pt>
                <c:pt idx="110">
                  <c:v>1507.67545547709</c:v>
                </c:pt>
                <c:pt idx="111">
                  <c:v>1196.872187183006</c:v>
                </c:pt>
                <c:pt idx="112">
                  <c:v>884.5134908028411</c:v>
                </c:pt>
                <c:pt idx="113">
                  <c:v>570.6767641564365</c:v>
                </c:pt>
                <c:pt idx="114">
                  <c:v>255.437769992277</c:v>
                </c:pt>
                <c:pt idx="115">
                  <c:v>-61.1293459420558</c:v>
                </c:pt>
                <c:pt idx="116">
                  <c:v>-378.9520363300107</c:v>
                </c:pt>
                <c:pt idx="117">
                  <c:v>-697.959333262639</c:v>
                </c:pt>
                <c:pt idx="118">
                  <c:v>-1018.081828806316</c:v>
                </c:pt>
                <c:pt idx="119">
                  <c:v>-1339.251655210974</c:v>
                </c:pt>
              </c:numCache>
            </c:numRef>
          </c:yVal>
          <c:smooth val="0"/>
          <c:extLst xmlns:c16r2="http://schemas.microsoft.com/office/drawing/2015/06/chart">
            <c:ext xmlns:c16="http://schemas.microsoft.com/office/drawing/2014/chart" uri="{C3380CC4-5D6E-409C-BE32-E72D297353CC}">
              <c16:uniqueId val="{00000003-60E8-454B-ADAE-B9838A7E4B31}"/>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586.0539683536626</c:v>
                </c:pt>
                <c:pt idx="2">
                  <c:v>1350.933407914592</c:v>
                </c:pt>
                <c:pt idx="3">
                  <c:v>2289.842945103301</c:v>
                </c:pt>
                <c:pt idx="4">
                  <c:v>3398.128520930186</c:v>
                </c:pt>
                <c:pt idx="5">
                  <c:v>4671.21226029797</c:v>
                </c:pt>
                <c:pt idx="6">
                  <c:v>6104.582181417385</c:v>
                </c:pt>
                <c:pt idx="7">
                  <c:v>7693.785298201023</c:v>
                </c:pt>
                <c:pt idx="8">
                  <c:v>9434.42311823368</c:v>
                </c:pt>
                <c:pt idx="9">
                  <c:v>11322.14892315282</c:v>
                </c:pt>
                <c:pt idx="10">
                  <c:v>13352.66636098619</c:v>
                </c:pt>
                <c:pt idx="11">
                  <c:v>15521.72898977692</c:v>
                </c:pt>
                <c:pt idx="12">
                  <c:v>17825.14049677411</c:v>
                </c:pt>
                <c:pt idx="13">
                  <c:v>19100.21204776713</c:v>
                </c:pt>
                <c:pt idx="14">
                  <c:v>20343.03215397755</c:v>
                </c:pt>
                <c:pt idx="15">
                  <c:v>21552.12743280013</c:v>
                </c:pt>
                <c:pt idx="16">
                  <c:v>22727.47286074725</c:v>
                </c:pt>
                <c:pt idx="17">
                  <c:v>23869.18322153551</c:v>
                </c:pt>
                <c:pt idx="18">
                  <c:v>24977.4805637193</c:v>
                </c:pt>
                <c:pt idx="19">
                  <c:v>26052.67240309925</c:v>
                </c:pt>
                <c:pt idx="20">
                  <c:v>27095.13438768847</c:v>
                </c:pt>
                <c:pt idx="21">
                  <c:v>28105.2964436363</c:v>
                </c:pt>
                <c:pt idx="22">
                  <c:v>29083.63165378361</c:v>
                </c:pt>
                <c:pt idx="23">
                  <c:v>30030.64728618227</c:v>
                </c:pt>
                <c:pt idx="24">
                  <c:v>30946.87751855282</c:v>
                </c:pt>
                <c:pt idx="25">
                  <c:v>31832.87750454107</c:v>
                </c:pt>
                <c:pt idx="26">
                  <c:v>32687.1856927767</c:v>
                </c:pt>
                <c:pt idx="27">
                  <c:v>33510.16766165842</c:v>
                </c:pt>
                <c:pt idx="28">
                  <c:v>34302.21480231895</c:v>
                </c:pt>
                <c:pt idx="29">
                  <c:v>35063.73821544065</c:v>
                </c:pt>
                <c:pt idx="30">
                  <c:v>35795.16605949914</c:v>
                </c:pt>
                <c:pt idx="31">
                  <c:v>36496.94121255492</c:v>
                </c:pt>
                <c:pt idx="32">
                  <c:v>37169.51919950754</c:v>
                </c:pt>
                <c:pt idx="33">
                  <c:v>37813.36634259834</c:v>
                </c:pt>
                <c:pt idx="34">
                  <c:v>38428.95810139388</c:v>
                </c:pt>
                <c:pt idx="35">
                  <c:v>39016.77757514477</c:v>
                </c:pt>
                <c:pt idx="36">
                  <c:v>39577.31414563442</c:v>
                </c:pt>
                <c:pt idx="37">
                  <c:v>40111.06224272656</c:v>
                </c:pt>
                <c:pt idx="38">
                  <c:v>40618.52021804684</c:v>
                </c:pt>
                <c:pt idx="39">
                  <c:v>41100.18574753912</c:v>
                </c:pt>
                <c:pt idx="40">
                  <c:v>41556.5581779275</c:v>
                </c:pt>
                <c:pt idx="41">
                  <c:v>41988.13770914357</c:v>
                </c:pt>
                <c:pt idx="42">
                  <c:v>42395.42463044263</c:v>
                </c:pt>
                <c:pt idx="43">
                  <c:v>42778.9186192756</c:v>
                </c:pt>
                <c:pt idx="44">
                  <c:v>43139.11809760332</c:v>
                </c:pt>
                <c:pt idx="45">
                  <c:v>43476.51964100892</c:v>
                </c:pt>
                <c:pt idx="46">
                  <c:v>43791.61743651157</c:v>
                </c:pt>
                <c:pt idx="47">
                  <c:v>44084.90278547071</c:v>
                </c:pt>
                <c:pt idx="48">
                  <c:v>44356.86364831356</c:v>
                </c:pt>
                <c:pt idx="49">
                  <c:v>44607.98422818398</c:v>
                </c:pt>
                <c:pt idx="50">
                  <c:v>44838.74459083423</c:v>
                </c:pt>
                <c:pt idx="51">
                  <c:v>45049.62031835015</c:v>
                </c:pt>
                <c:pt idx="52">
                  <c:v>45241.08218820695</c:v>
                </c:pt>
                <c:pt idx="53">
                  <c:v>45413.59588782743</c:v>
                </c:pt>
                <c:pt idx="54">
                  <c:v>45567.62175688698</c:v>
                </c:pt>
                <c:pt idx="55">
                  <c:v>45703.61455553933</c:v>
                </c:pt>
                <c:pt idx="56">
                  <c:v>45822.0232569091</c:v>
                </c:pt>
                <c:pt idx="57">
                  <c:v>45923.29086229578</c:v>
                </c:pt>
                <c:pt idx="58">
                  <c:v>46007.854237644</c:v>
                </c:pt>
                <c:pt idx="59">
                  <c:v>46076.14396990836</c:v>
                </c:pt>
                <c:pt idx="60">
                  <c:v>46128.5842420354</c:v>
                </c:pt>
                <c:pt idx="61">
                  <c:v>46165.59272535751</c:v>
                </c:pt>
                <c:pt idx="62">
                  <c:v>46187.58048826759</c:v>
                </c:pt>
                <c:pt idx="63">
                  <c:v>46194.9519200956</c:v>
                </c:pt>
                <c:pt idx="64">
                  <c:v>46188.10466918582</c:v>
                </c:pt>
                <c:pt idx="65">
                  <c:v>46167.42959421519</c:v>
                </c:pt>
                <c:pt idx="66">
                  <c:v>46133.31072785752</c:v>
                </c:pt>
                <c:pt idx="67">
                  <c:v>46086.12525195762</c:v>
                </c:pt>
                <c:pt idx="68">
                  <c:v>46026.24348340603</c:v>
                </c:pt>
                <c:pt idx="69">
                  <c:v>45954.02886997256</c:v>
                </c:pt>
                <c:pt idx="70">
                  <c:v>45869.8379953755</c:v>
                </c:pt>
                <c:pt idx="71">
                  <c:v>45774.02059292023</c:v>
                </c:pt>
                <c:pt idx="72">
                  <c:v>45666.91956707835</c:v>
                </c:pt>
                <c:pt idx="73">
                  <c:v>45548.87102239811</c:v>
                </c:pt>
                <c:pt idx="74">
                  <c:v>45420.20429919684</c:v>
                </c:pt>
                <c:pt idx="75">
                  <c:v>45281.2420154866</c:v>
                </c:pt>
                <c:pt idx="76">
                  <c:v>45132.30011464865</c:v>
                </c:pt>
                <c:pt idx="77">
                  <c:v>44973.68791837268</c:v>
                </c:pt>
                <c:pt idx="78">
                  <c:v>44805.70818442316</c:v>
                </c:pt>
                <c:pt idx="79">
                  <c:v>44628.65716880558</c:v>
                </c:pt>
                <c:pt idx="80">
                  <c:v>44442.82469194126</c:v>
                </c:pt>
                <c:pt idx="81">
                  <c:v>44248.4942084835</c:v>
                </c:pt>
                <c:pt idx="82">
                  <c:v>44045.94288042047</c:v>
                </c:pt>
                <c:pt idx="83">
                  <c:v>43835.441653135</c:v>
                </c:pt>
                <c:pt idx="84">
                  <c:v>43617.25533411792</c:v>
                </c:pt>
                <c:pt idx="85">
                  <c:v>43391.64267403726</c:v>
                </c:pt>
                <c:pt idx="86">
                  <c:v>43158.85644989926</c:v>
                </c:pt>
                <c:pt idx="87">
                  <c:v>42919.14355003647</c:v>
                </c:pt>
                <c:pt idx="88">
                  <c:v>42672.74506069157</c:v>
                </c:pt>
                <c:pt idx="89">
                  <c:v>42419.89635396749</c:v>
                </c:pt>
                <c:pt idx="90">
                  <c:v>42160.82717693294</c:v>
                </c:pt>
                <c:pt idx="91">
                  <c:v>41895.76174168854</c:v>
                </c:pt>
                <c:pt idx="92">
                  <c:v>41624.91881621303</c:v>
                </c:pt>
                <c:pt idx="93">
                  <c:v>41348.51181580312</c:v>
                </c:pt>
                <c:pt idx="94">
                  <c:v>41066.74889497202</c:v>
                </c:pt>
                <c:pt idx="95">
                  <c:v>40779.83303962834</c:v>
                </c:pt>
                <c:pt idx="96">
                  <c:v>40487.962159422</c:v>
                </c:pt>
                <c:pt idx="97">
                  <c:v>40191.32918010298</c:v>
                </c:pt>
                <c:pt idx="98">
                  <c:v>39890.12213579495</c:v>
                </c:pt>
                <c:pt idx="99">
                  <c:v>39584.52426106107</c:v>
                </c:pt>
                <c:pt idx="100">
                  <c:v>39274.71408265158</c:v>
                </c:pt>
                <c:pt idx="101">
                  <c:v>38960.86551085743</c:v>
                </c:pt>
                <c:pt idx="102">
                  <c:v>38643.14793036086</c:v>
                </c:pt>
                <c:pt idx="103">
                  <c:v>38321.72629051397</c:v>
                </c:pt>
                <c:pt idx="104">
                  <c:v>37996.76119496497</c:v>
                </c:pt>
                <c:pt idx="105">
                  <c:v>37668.40899056685</c:v>
                </c:pt>
                <c:pt idx="106">
                  <c:v>37336.82185550335</c:v>
                </c:pt>
                <c:pt idx="107">
                  <c:v>37002.14788657054</c:v>
                </c:pt>
                <c:pt idx="108">
                  <c:v>36664.53118557415</c:v>
                </c:pt>
                <c:pt idx="109">
                  <c:v>36324.11194477927</c:v>
                </c:pt>
                <c:pt idx="110">
                  <c:v>35981.02653138177</c:v>
                </c:pt>
                <c:pt idx="111">
                  <c:v>35635.40757095581</c:v>
                </c:pt>
                <c:pt idx="112">
                  <c:v>35287.38402984756</c:v>
                </c:pt>
                <c:pt idx="113">
                  <c:v>34937.0812964798</c:v>
                </c:pt>
                <c:pt idx="114">
                  <c:v>34584.62126154258</c:v>
                </c:pt>
                <c:pt idx="115">
                  <c:v>34230.1223970491</c:v>
                </c:pt>
                <c:pt idx="116">
                  <c:v>33873.69983422568</c:v>
                </c:pt>
                <c:pt idx="117">
                  <c:v>33515.46544023458</c:v>
                </c:pt>
                <c:pt idx="118">
                  <c:v>33155.52789369738</c:v>
                </c:pt>
                <c:pt idx="119">
                  <c:v>32793.99275901959</c:v>
                </c:pt>
              </c:numCache>
            </c:numRef>
          </c:yVal>
          <c:smooth val="0"/>
          <c:extLst xmlns:c16r2="http://schemas.microsoft.com/office/drawing/2015/06/chart">
            <c:ext xmlns:c16="http://schemas.microsoft.com/office/drawing/2014/chart" uri="{C3380CC4-5D6E-409C-BE32-E72D297353CC}">
              <c16:uniqueId val="{00000004-60E8-454B-ADAE-B9838A7E4B31}"/>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586.0539683534279</c:v>
                </c:pt>
                <c:pt idx="2">
                  <c:v>1310.970420891419</c:v>
                </c:pt>
                <c:pt idx="3">
                  <c:v>2170.624852166975</c:v>
                </c:pt>
                <c:pt idx="4">
                  <c:v>3161.048670760589</c:v>
                </c:pt>
                <c:pt idx="5">
                  <c:v>4278.361947540892</c:v>
                </c:pt>
                <c:pt idx="6">
                  <c:v>5518.761781728361</c:v>
                </c:pt>
                <c:pt idx="7">
                  <c:v>6878.514104282483</c:v>
                </c:pt>
                <c:pt idx="8">
                  <c:v>8353.947920252991</c:v>
                </c:pt>
                <c:pt idx="9">
                  <c:v>9941.45137850591</c:v>
                </c:pt>
                <c:pt idx="10">
                  <c:v>11637.46919955174</c:v>
                </c:pt>
                <c:pt idx="11">
                  <c:v>13438.50110160047</c:v>
                </c:pt>
                <c:pt idx="12">
                  <c:v>15341.10094957566</c:v>
                </c:pt>
                <c:pt idx="13">
                  <c:v>16183.33308178419</c:v>
                </c:pt>
                <c:pt idx="14">
                  <c:v>16999.22812633286</c:v>
                </c:pt>
                <c:pt idx="15">
                  <c:v>17787.00574075291</c:v>
                </c:pt>
                <c:pt idx="16">
                  <c:v>18546.46411616076</c:v>
                </c:pt>
                <c:pt idx="17">
                  <c:v>19277.58974759444</c:v>
                </c:pt>
                <c:pt idx="18">
                  <c:v>19980.51175660384</c:v>
                </c:pt>
                <c:pt idx="19">
                  <c:v>20655.47026276775</c:v>
                </c:pt>
                <c:pt idx="20">
                  <c:v>21302.79157091584</c:v>
                </c:pt>
                <c:pt idx="21">
                  <c:v>21922.86865355214</c:v>
                </c:pt>
                <c:pt idx="22">
                  <c:v>22516.14576379047</c:v>
                </c:pt>
                <c:pt idx="23">
                  <c:v>23083.10627393089</c:v>
                </c:pt>
                <c:pt idx="24">
                  <c:v>23624.26303637866</c:v>
                </c:pt>
                <c:pt idx="25">
                  <c:v>24140.1507200317</c:v>
                </c:pt>
                <c:pt idx="26">
                  <c:v>24629.82209790125</c:v>
                </c:pt>
                <c:pt idx="27">
                  <c:v>25093.72100674361</c:v>
                </c:pt>
                <c:pt idx="28">
                  <c:v>25532.31008852926</c:v>
                </c:pt>
                <c:pt idx="29">
                  <c:v>25946.0635202264</c:v>
                </c:pt>
                <c:pt idx="30">
                  <c:v>26335.46428560302</c:v>
                </c:pt>
                <c:pt idx="31">
                  <c:v>26701.0018918994</c:v>
                </c:pt>
                <c:pt idx="32">
                  <c:v>27043.17044667009</c:v>
                </c:pt>
                <c:pt idx="33">
                  <c:v>27362.46702632868</c:v>
                </c:pt>
                <c:pt idx="34">
                  <c:v>27659.39028249192</c:v>
                </c:pt>
                <c:pt idx="35">
                  <c:v>27934.43924367125</c:v>
                </c:pt>
                <c:pt idx="36">
                  <c:v>28188.11227869429</c:v>
                </c:pt>
                <c:pt idx="37">
                  <c:v>28420.90619520961</c:v>
                </c:pt>
                <c:pt idx="38">
                  <c:v>28633.31545198661</c:v>
                </c:pt>
                <c:pt idx="39">
                  <c:v>28825.82953180929</c:v>
                </c:pt>
                <c:pt idx="40">
                  <c:v>28998.93416881468</c:v>
                </c:pt>
                <c:pt idx="41">
                  <c:v>29153.11083936155</c:v>
                </c:pt>
                <c:pt idx="42">
                  <c:v>29288.83630189019</c:v>
                </c:pt>
                <c:pt idx="43">
                  <c:v>29406.58219114411</c:v>
                </c:pt>
                <c:pt idx="44">
                  <c:v>29506.81466053189</c:v>
                </c:pt>
                <c:pt idx="45">
                  <c:v>29589.99406735972</c:v>
                </c:pt>
                <c:pt idx="46">
                  <c:v>29656.57469651033</c:v>
                </c:pt>
                <c:pt idx="47">
                  <c:v>29707.00451875315</c:v>
                </c:pt>
                <c:pt idx="48">
                  <c:v>29741.72498041647</c:v>
                </c:pt>
                <c:pt idx="49">
                  <c:v>29761.17082155985</c:v>
                </c:pt>
                <c:pt idx="50">
                  <c:v>29765.76992014655</c:v>
                </c:pt>
                <c:pt idx="51">
                  <c:v>29755.94315998442</c:v>
                </c:pt>
                <c:pt idx="52">
                  <c:v>29732.10431795078</c:v>
                </c:pt>
                <c:pt idx="53">
                  <c:v>29694.65997365929</c:v>
                </c:pt>
                <c:pt idx="54">
                  <c:v>29644.00943755312</c:v>
                </c:pt>
                <c:pt idx="55">
                  <c:v>29580.54469593056</c:v>
                </c:pt>
                <c:pt idx="56">
                  <c:v>29504.65037155055</c:v>
                </c:pt>
                <c:pt idx="57">
                  <c:v>29416.70369857758</c:v>
                </c:pt>
                <c:pt idx="58">
                  <c:v>29317.07451072661</c:v>
                </c:pt>
                <c:pt idx="59">
                  <c:v>29206.12524154456</c:v>
                </c:pt>
                <c:pt idx="60">
                  <c:v>29084.21093586017</c:v>
                </c:pt>
                <c:pt idx="61">
                  <c:v>28951.67927147193</c:v>
                </c:pt>
                <c:pt idx="62">
                  <c:v>28808.87059024838</c:v>
                </c:pt>
                <c:pt idx="63">
                  <c:v>28656.11793783075</c:v>
                </c:pt>
                <c:pt idx="64">
                  <c:v>28493.74711121968</c:v>
                </c:pt>
                <c:pt idx="65">
                  <c:v>28322.07671353268</c:v>
                </c:pt>
                <c:pt idx="66">
                  <c:v>28141.41821531858</c:v>
                </c:pt>
                <c:pt idx="67">
                  <c:v>27952.07602180515</c:v>
                </c:pt>
                <c:pt idx="68">
                  <c:v>27754.34754553228</c:v>
                </c:pt>
                <c:pt idx="69">
                  <c:v>27548.52328383992</c:v>
                </c:pt>
                <c:pt idx="70">
                  <c:v>27334.88690072298</c:v>
                </c:pt>
                <c:pt idx="71">
                  <c:v>27113.7153125957</c:v>
                </c:pt>
                <c:pt idx="72">
                  <c:v>26885.27877753181</c:v>
                </c:pt>
                <c:pt idx="73">
                  <c:v>26649.84098758735</c:v>
                </c:pt>
                <c:pt idx="74">
                  <c:v>26407.65916382915</c:v>
                </c:pt>
                <c:pt idx="75">
                  <c:v>26158.984153718</c:v>
                </c:pt>
                <c:pt idx="76">
                  <c:v>25904.06053053099</c:v>
                </c:pt>
                <c:pt idx="77">
                  <c:v>25643.1266945065</c:v>
                </c:pt>
                <c:pt idx="78">
                  <c:v>25376.41497544432</c:v>
                </c:pt>
                <c:pt idx="79">
                  <c:v>25104.15173648601</c:v>
                </c:pt>
                <c:pt idx="80">
                  <c:v>24826.55747884372</c:v>
                </c:pt>
                <c:pt idx="81">
                  <c:v>24543.84694723459</c:v>
                </c:pt>
                <c:pt idx="82">
                  <c:v>24256.22923583235</c:v>
                </c:pt>
                <c:pt idx="83">
                  <c:v>23963.90789452266</c:v>
                </c:pt>
                <c:pt idx="84">
                  <c:v>23667.08103528991</c:v>
                </c:pt>
                <c:pt idx="85">
                  <c:v>23365.9414385683</c:v>
                </c:pt>
                <c:pt idx="86">
                  <c:v>23060.67665940451</c:v>
                </c:pt>
                <c:pt idx="87">
                  <c:v>22751.46913328394</c:v>
                </c:pt>
                <c:pt idx="88">
                  <c:v>22438.49628150207</c:v>
                </c:pt>
                <c:pt idx="89">
                  <c:v>22121.93061594805</c:v>
                </c:pt>
                <c:pt idx="90">
                  <c:v>21801.93984320015</c:v>
                </c:pt>
                <c:pt idx="91">
                  <c:v>21478.68696782505</c:v>
                </c:pt>
                <c:pt idx="92">
                  <c:v>21152.33039479912</c:v>
                </c:pt>
                <c:pt idx="93">
                  <c:v>20823.0240309611</c:v>
                </c:pt>
                <c:pt idx="94">
                  <c:v>20490.91738541913</c:v>
                </c:pt>
                <c:pt idx="95">
                  <c:v>20156.15566885425</c:v>
                </c:pt>
                <c:pt idx="96">
                  <c:v>19818.8798916447</c:v>
                </c:pt>
                <c:pt idx="97">
                  <c:v>19479.22696077079</c:v>
                </c:pt>
                <c:pt idx="98">
                  <c:v>19137.32977544051</c:v>
                </c:pt>
                <c:pt idx="99">
                  <c:v>18793.31732139641</c:v>
                </c:pt>
                <c:pt idx="100">
                  <c:v>18447.31476386543</c:v>
                </c:pt>
                <c:pt idx="101">
                  <c:v>18099.44353912072</c:v>
                </c:pt>
                <c:pt idx="102">
                  <c:v>17749.82144462317</c:v>
                </c:pt>
                <c:pt idx="103">
                  <c:v>17398.56272771955</c:v>
                </c:pt>
                <c:pt idx="104">
                  <c:v>17045.77817287715</c:v>
                </c:pt>
                <c:pt idx="105">
                  <c:v>16691.57518743817</c:v>
                </c:pt>
                <c:pt idx="106">
                  <c:v>16336.05788588198</c:v>
                </c:pt>
                <c:pt idx="107">
                  <c:v>15979.32717258018</c:v>
                </c:pt>
                <c:pt idx="108">
                  <c:v>15621.4808230456</c:v>
                </c:pt>
                <c:pt idx="109">
                  <c:v>15262.61356366007</c:v>
                </c:pt>
                <c:pt idx="110">
                  <c:v>14902.81714989292</c:v>
                </c:pt>
                <c:pt idx="111">
                  <c:v>14542.1804429926</c:v>
                </c:pt>
                <c:pt idx="112">
                  <c:v>14180.7894851775</c:v>
                </c:pt>
                <c:pt idx="113">
                  <c:v>13818.72757330537</c:v>
                </c:pt>
                <c:pt idx="114">
                  <c:v>13456.07533104951</c:v>
                </c:pt>
                <c:pt idx="115">
                  <c:v>13092.9107795707</c:v>
                </c:pt>
                <c:pt idx="116">
                  <c:v>12729.3094067187</c:v>
                </c:pt>
                <c:pt idx="117">
                  <c:v>12365.34423474688</c:v>
                </c:pt>
                <c:pt idx="118">
                  <c:v>12001.08588657295</c:v>
                </c:pt>
                <c:pt idx="119">
                  <c:v>11636.60265059397</c:v>
                </c:pt>
              </c:numCache>
            </c:numRef>
          </c:yVal>
          <c:smooth val="0"/>
          <c:extLst xmlns:c16r2="http://schemas.microsoft.com/office/drawing/2015/06/chart">
            <c:ext xmlns:c16="http://schemas.microsoft.com/office/drawing/2014/chart" uri="{C3380CC4-5D6E-409C-BE32-E72D297353CC}">
              <c16:uniqueId val="{00000005-60E8-454B-ADAE-B9838A7E4B31}"/>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586.0539683534279</c:v>
                </c:pt>
                <c:pt idx="2">
                  <c:v>1350.9022462992</c:v>
                </c:pt>
                <c:pt idx="3">
                  <c:v>2289.66072500171</c:v>
                </c:pt>
                <c:pt idx="4">
                  <c:v>3397.580693652388</c:v>
                </c:pt>
                <c:pt idx="5">
                  <c:v>4669.987027541501</c:v>
                </c:pt>
                <c:pt idx="6">
                  <c:v>6102.269182683668</c:v>
                </c:pt>
                <c:pt idx="7">
                  <c:v>7689.875404594466</c:v>
                </c:pt>
                <c:pt idx="8">
                  <c:v>9428.30918053654</c:v>
                </c:pt>
                <c:pt idx="9">
                  <c:v>11313.12733969442</c:v>
                </c:pt>
                <c:pt idx="10">
                  <c:v>13339.93934629043</c:v>
                </c:pt>
                <c:pt idx="11">
                  <c:v>15504.40743862721</c:v>
                </c:pt>
                <c:pt idx="12">
                  <c:v>17802.24735038052</c:v>
                </c:pt>
                <c:pt idx="13">
                  <c:v>19064.06448528287</c:v>
                </c:pt>
                <c:pt idx="14">
                  <c:v>20292.18765251501</c:v>
                </c:pt>
                <c:pt idx="15">
                  <c:v>21485.2395941075</c:v>
                </c:pt>
                <c:pt idx="16">
                  <c:v>22643.29367670044</c:v>
                </c:pt>
                <c:pt idx="17">
                  <c:v>23766.5622256347</c:v>
                </c:pt>
                <c:pt idx="18">
                  <c:v>24855.36356745729</c:v>
                </c:pt>
                <c:pt idx="19">
                  <c:v>25910.09991335681</c:v>
                </c:pt>
                <c:pt idx="20">
                  <c:v>26931.23976760869</c:v>
                </c:pt>
                <c:pt idx="21">
                  <c:v>27919.30386717943</c:v>
                </c:pt>
                <c:pt idx="22">
                  <c:v>28874.85389474965</c:v>
                </c:pt>
                <c:pt idx="23">
                  <c:v>29798.48337514838</c:v>
                </c:pt>
                <c:pt idx="24">
                  <c:v>30690.8102954093</c:v>
                </c:pt>
                <c:pt idx="25">
                  <c:v>31552.47108977848</c:v>
                </c:pt>
                <c:pt idx="26">
                  <c:v>32382.07280302024</c:v>
                </c:pt>
                <c:pt idx="27">
                  <c:v>33180.0588728732</c:v>
                </c:pt>
                <c:pt idx="28">
                  <c:v>33946.89593592822</c:v>
                </c:pt>
                <c:pt idx="29">
                  <c:v>34683.06785919518</c:v>
                </c:pt>
                <c:pt idx="30">
                  <c:v>35389.07306254911</c:v>
                </c:pt>
                <c:pt idx="31">
                  <c:v>36065.42216297633</c:v>
                </c:pt>
                <c:pt idx="32">
                  <c:v>36712.63589197979</c:v>
                </c:pt>
                <c:pt idx="33">
                  <c:v>37331.24324341305</c:v>
                </c:pt>
                <c:pt idx="34">
                  <c:v>37921.77981748362</c:v>
                </c:pt>
                <c:pt idx="35">
                  <c:v>38484.78633331647</c:v>
                </c:pt>
                <c:pt idx="36">
                  <c:v>39020.80728771654</c:v>
                </c:pt>
                <c:pt idx="37">
                  <c:v>39530.38974186705</c:v>
                </c:pt>
                <c:pt idx="38">
                  <c:v>40014.08222095458</c:v>
                </c:pt>
                <c:pt idx="39">
                  <c:v>40472.4301361565</c:v>
                </c:pt>
                <c:pt idx="40">
                  <c:v>40905.97818382294</c:v>
                </c:pt>
                <c:pt idx="41">
                  <c:v>41315.26956470218</c:v>
                </c:pt>
                <c:pt idx="42">
                  <c:v>41700.84526091116</c:v>
                </c:pt>
                <c:pt idx="43">
                  <c:v>42063.2433784455</c:v>
                </c:pt>
                <c:pt idx="44">
                  <c:v>42402.99854957847</c:v>
                </c:pt>
                <c:pt idx="45">
                  <c:v>42720.64139018836</c:v>
                </c:pt>
                <c:pt idx="46">
                  <c:v>43016.69800761715</c:v>
                </c:pt>
                <c:pt idx="47">
                  <c:v>43291.6895551721</c:v>
                </c:pt>
                <c:pt idx="48">
                  <c:v>43546.13182975863</c:v>
                </c:pt>
                <c:pt idx="49">
                  <c:v>43780.53490947512</c:v>
                </c:pt>
                <c:pt idx="50">
                  <c:v>43995.40282830013</c:v>
                </c:pt>
                <c:pt idx="51">
                  <c:v>44191.2332852308</c:v>
                </c:pt>
                <c:pt idx="52">
                  <c:v>44368.51737919938</c:v>
                </c:pt>
                <c:pt idx="53">
                  <c:v>44527.73937976355</c:v>
                </c:pt>
                <c:pt idx="54">
                  <c:v>44669.37652565003</c:v>
                </c:pt>
                <c:pt idx="55">
                  <c:v>44793.89884916297</c:v>
                </c:pt>
                <c:pt idx="56">
                  <c:v>44901.76902467707</c:v>
                </c:pt>
                <c:pt idx="57">
                  <c:v>44993.44223953248</c:v>
                </c:pt>
                <c:pt idx="58">
                  <c:v>45069.36608577054</c:v>
                </c:pt>
                <c:pt idx="59">
                  <c:v>45129.98047124222</c:v>
                </c:pt>
                <c:pt idx="60">
                  <c:v>45175.71754871681</c:v>
                </c:pt>
                <c:pt idx="61">
                  <c:v>45207.00166170357</c:v>
                </c:pt>
                <c:pt idx="62">
                  <c:v>45224.249305777</c:v>
                </c:pt>
                <c:pt idx="63">
                  <c:v>45227.86910426158</c:v>
                </c:pt>
                <c:pt idx="64">
                  <c:v>45218.2617972265</c:v>
                </c:pt>
                <c:pt idx="65">
                  <c:v>45195.82024276233</c:v>
                </c:pt>
                <c:pt idx="66">
                  <c:v>45160.92942961455</c:v>
                </c:pt>
                <c:pt idx="67">
                  <c:v>45113.96650028694</c:v>
                </c:pt>
                <c:pt idx="68">
                  <c:v>45055.30078378598</c:v>
                </c:pt>
                <c:pt idx="69">
                  <c:v>44985.2938372239</c:v>
                </c:pt>
                <c:pt idx="70">
                  <c:v>44904.29949554557</c:v>
                </c:pt>
                <c:pt idx="71">
                  <c:v>44812.66392868893</c:v>
                </c:pt>
                <c:pt idx="72">
                  <c:v>44710.72570553597</c:v>
                </c:pt>
                <c:pt idx="73">
                  <c:v>44598.8158640454</c:v>
                </c:pt>
                <c:pt idx="74">
                  <c:v>44477.25798698443</c:v>
                </c:pt>
                <c:pt idx="75">
                  <c:v>44346.36828275444</c:v>
                </c:pt>
                <c:pt idx="76">
                  <c:v>44206.45567077818</c:v>
                </c:pt>
                <c:pt idx="77">
                  <c:v>44057.82187099685</c:v>
                </c:pt>
                <c:pt idx="78">
                  <c:v>43900.76149703017</c:v>
                </c:pt>
                <c:pt idx="79">
                  <c:v>43735.56215259666</c:v>
                </c:pt>
                <c:pt idx="80">
                  <c:v>43562.5045307905</c:v>
                </c:pt>
                <c:pt idx="81">
                  <c:v>43381.86251588422</c:v>
                </c:pt>
                <c:pt idx="82">
                  <c:v>43193.90328728803</c:v>
                </c:pt>
                <c:pt idx="83">
                  <c:v>42998.887425381</c:v>
                </c:pt>
                <c:pt idx="84">
                  <c:v>42797.0690188976</c:v>
                </c:pt>
                <c:pt idx="85">
                  <c:v>42588.69577361694</c:v>
                </c:pt>
                <c:pt idx="86">
                  <c:v>42374.00912209041</c:v>
                </c:pt>
                <c:pt idx="87">
                  <c:v>42153.24433416035</c:v>
                </c:pt>
                <c:pt idx="88">
                  <c:v>41926.63062808383</c:v>
                </c:pt>
                <c:pt idx="89">
                  <c:v>41694.39128201918</c:v>
                </c:pt>
                <c:pt idx="90">
                  <c:v>41456.7437457101</c:v>
                </c:pt>
                <c:pt idx="91">
                  <c:v>41213.89975219125</c:v>
                </c:pt>
                <c:pt idx="92">
                  <c:v>40966.06542933406</c:v>
                </c:pt>
                <c:pt idx="93">
                  <c:v>40713.44141111663</c:v>
                </c:pt>
                <c:pt idx="94">
                  <c:v>40456.22294844687</c:v>
                </c:pt>
                <c:pt idx="95">
                  <c:v>40194.60001943493</c:v>
                </c:pt>
                <c:pt idx="96">
                  <c:v>39928.75743898982</c:v>
                </c:pt>
                <c:pt idx="97">
                  <c:v>39658.87496763282</c:v>
                </c:pt>
                <c:pt idx="98">
                  <c:v>39385.12741943028</c:v>
                </c:pt>
                <c:pt idx="99">
                  <c:v>39107.68476896919</c:v>
                </c:pt>
                <c:pt idx="100">
                  <c:v>38826.7122572726</c:v>
                </c:pt>
                <c:pt idx="101">
                  <c:v>38542.37049660178</c:v>
                </c:pt>
                <c:pt idx="102">
                  <c:v>38254.8155740709</c:v>
                </c:pt>
                <c:pt idx="103">
                  <c:v>37964.19915401511</c:v>
                </c:pt>
                <c:pt idx="104">
                  <c:v>37670.66857905965</c:v>
                </c:pt>
                <c:pt idx="105">
                  <c:v>37374.36696983967</c:v>
                </c:pt>
                <c:pt idx="106">
                  <c:v>37075.43332333956</c:v>
                </c:pt>
                <c:pt idx="107">
                  <c:v>36774.00260980333</c:v>
                </c:pt>
                <c:pt idx="108">
                  <c:v>36470.20586818783</c:v>
                </c:pt>
                <c:pt idx="109">
                  <c:v>36164.17030013679</c:v>
                </c:pt>
                <c:pt idx="110">
                  <c:v>35856.01936244498</c:v>
                </c:pt>
                <c:pt idx="111">
                  <c:v>35545.8728579996</c:v>
                </c:pt>
                <c:pt idx="112">
                  <c:v>35233.8470251779</c:v>
                </c:pt>
                <c:pt idx="113">
                  <c:v>34920.05462569557</c:v>
                </c:pt>
                <c:pt idx="114">
                  <c:v>34604.60503088683</c:v>
                </c:pt>
                <c:pt idx="115">
                  <c:v>34287.60430642031</c:v>
                </c:pt>
                <c:pt idx="116">
                  <c:v>33969.15529544372</c:v>
                </c:pt>
                <c:pt idx="117">
                  <c:v>33649.35770015279</c:v>
                </c:pt>
                <c:pt idx="118">
                  <c:v>33328.30816179048</c:v>
                </c:pt>
                <c:pt idx="119">
                  <c:v>33006.10033907601</c:v>
                </c:pt>
              </c:numCache>
            </c:numRef>
          </c:yVal>
          <c:smooth val="0"/>
          <c:extLst xmlns:c16r2="http://schemas.microsoft.com/office/drawing/2015/06/chart">
            <c:ext xmlns:c16="http://schemas.microsoft.com/office/drawing/2014/chart" uri="{C3380CC4-5D6E-409C-BE32-E72D297353CC}">
              <c16:uniqueId val="{00000006-60E8-454B-ADAE-B9838A7E4B31}"/>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586.0539683538954</c:v>
                </c:pt>
                <c:pt idx="2">
                  <c:v>1348.439782145666</c:v>
                </c:pt>
                <c:pt idx="3">
                  <c:v>2282.481500978814</c:v>
                </c:pt>
                <c:pt idx="4">
                  <c:v>3383.618028900353</c:v>
                </c:pt>
                <c:pt idx="5">
                  <c:v>4647.342392872551</c:v>
                </c:pt>
                <c:pt idx="6">
                  <c:v>6069.194807359716</c:v>
                </c:pt>
                <c:pt idx="7">
                  <c:v>7644.75859881565</c:v>
                </c:pt>
                <c:pt idx="8">
                  <c:v>9369.65809022718</c:v>
                </c:pt>
                <c:pt idx="9">
                  <c:v>11239.55790970637</c:v>
                </c:pt>
                <c:pt idx="10">
                  <c:v>13250.16331480746</c:v>
                </c:pt>
                <c:pt idx="11">
                  <c:v>15397.22122211056</c:v>
                </c:pt>
                <c:pt idx="12">
                  <c:v>17676.52170701441</c:v>
                </c:pt>
                <c:pt idx="13">
                  <c:v>18925.35646136197</c:v>
                </c:pt>
                <c:pt idx="14">
                  <c:v>20140.95978060761</c:v>
                </c:pt>
                <c:pt idx="15">
                  <c:v>21321.86981341382</c:v>
                </c:pt>
                <c:pt idx="16">
                  <c:v>22468.06596692023</c:v>
                </c:pt>
                <c:pt idx="17">
                  <c:v>23579.667390157</c:v>
                </c:pt>
                <c:pt idx="18">
                  <c:v>24656.90094508394</c:v>
                </c:pt>
                <c:pt idx="19">
                  <c:v>25700.07974571362</c:v>
                </c:pt>
                <c:pt idx="20">
                  <c:v>26709.58604328008</c:v>
                </c:pt>
                <c:pt idx="21">
                  <c:v>27685.8575034123</c:v>
                </c:pt>
                <c:pt idx="22">
                  <c:v>28629.37614853331</c:v>
                </c:pt>
                <c:pt idx="23">
                  <c:v>29540.65939969709</c:v>
                </c:pt>
                <c:pt idx="24">
                  <c:v>30420.25277702883</c:v>
                </c:pt>
                <c:pt idx="25">
                  <c:v>31268.72391493805</c:v>
                </c:pt>
                <c:pt idx="26">
                  <c:v>32084.62503519212</c:v>
                </c:pt>
                <c:pt idx="27">
                  <c:v>32868.33636005549</c:v>
                </c:pt>
                <c:pt idx="28">
                  <c:v>33620.26409250847</c:v>
                </c:pt>
                <c:pt idx="29">
                  <c:v>34340.83449603105</c:v>
                </c:pt>
                <c:pt idx="30">
                  <c:v>35030.49120254673</c:v>
                </c:pt>
                <c:pt idx="31">
                  <c:v>35689.69282937282</c:v>
                </c:pt>
                <c:pt idx="32">
                  <c:v>36318.9108593546</c:v>
                </c:pt>
                <c:pt idx="33">
                  <c:v>36918.62774361797</c:v>
                </c:pt>
                <c:pt idx="34">
                  <c:v>37489.33519439632</c:v>
                </c:pt>
                <c:pt idx="35">
                  <c:v>38031.53264167602</c:v>
                </c:pt>
                <c:pt idx="36">
                  <c:v>38545.72583242412</c:v>
                </c:pt>
                <c:pt idx="37">
                  <c:v>39032.42555499333</c:v>
                </c:pt>
                <c:pt idx="38">
                  <c:v>39492.14647441892</c:v>
                </c:pt>
                <c:pt idx="39">
                  <c:v>39925.40250101662</c:v>
                </c:pt>
                <c:pt idx="40">
                  <c:v>40332.7090996462</c:v>
                </c:pt>
                <c:pt idx="41">
                  <c:v>40714.58244002284</c:v>
                </c:pt>
                <c:pt idx="42">
                  <c:v>41071.5386047482</c:v>
                </c:pt>
                <c:pt idx="43">
                  <c:v>41404.0928631369</c:v>
                </c:pt>
                <c:pt idx="44">
                  <c:v>41712.75900539058</c:v>
                </c:pt>
                <c:pt idx="45">
                  <c:v>41998.0487323124</c:v>
                </c:pt>
                <c:pt idx="46">
                  <c:v>42260.47109631426</c:v>
                </c:pt>
                <c:pt idx="47">
                  <c:v>42500.53198992857</c:v>
                </c:pt>
                <c:pt idx="48">
                  <c:v>42718.73367841449</c:v>
                </c:pt>
                <c:pt idx="49">
                  <c:v>42915.57437336864</c:v>
                </c:pt>
                <c:pt idx="50">
                  <c:v>43091.54784452636</c:v>
                </c:pt>
                <c:pt idx="51">
                  <c:v>43247.14306717528</c:v>
                </c:pt>
                <c:pt idx="52">
                  <c:v>43382.84389654942</c:v>
                </c:pt>
                <c:pt idx="53">
                  <c:v>43499.12877919921</c:v>
                </c:pt>
                <c:pt idx="54">
                  <c:v>43596.47049347055</c:v>
                </c:pt>
                <c:pt idx="55">
                  <c:v>43675.33591714129</c:v>
                </c:pt>
                <c:pt idx="56">
                  <c:v>43736.18582043587</c:v>
                </c:pt>
                <c:pt idx="57">
                  <c:v>43779.47468276505</c:v>
                </c:pt>
                <c:pt idx="58">
                  <c:v>43805.65053162561</c:v>
                </c:pt>
                <c:pt idx="59">
                  <c:v>43815.1548022055</c:v>
                </c:pt>
                <c:pt idx="60">
                  <c:v>43808.42221632158</c:v>
                </c:pt>
                <c:pt idx="61">
                  <c:v>43785.8806793916</c:v>
                </c:pt>
                <c:pt idx="62">
                  <c:v>43747.95119424397</c:v>
                </c:pt>
                <c:pt idx="63">
                  <c:v>43695.0477906079</c:v>
                </c:pt>
                <c:pt idx="64">
                  <c:v>43627.57746922085</c:v>
                </c:pt>
                <c:pt idx="65">
                  <c:v>43545.9401595157</c:v>
                </c:pt>
                <c:pt idx="66">
                  <c:v>43450.52868996115</c:v>
                </c:pt>
                <c:pt idx="67">
                  <c:v>43341.72877014567</c:v>
                </c:pt>
                <c:pt idx="68">
                  <c:v>43219.91898375703</c:v>
                </c:pt>
                <c:pt idx="69">
                  <c:v>43085.47079167118</c:v>
                </c:pt>
                <c:pt idx="70">
                  <c:v>42938.74854438775</c:v>
                </c:pt>
                <c:pt idx="71">
                  <c:v>42780.10950310994</c:v>
                </c:pt>
                <c:pt idx="72">
                  <c:v>42609.90386880073</c:v>
                </c:pt>
                <c:pt idx="73">
                  <c:v>42428.47481858963</c:v>
                </c:pt>
                <c:pt idx="74">
                  <c:v>42236.15854893741</c:v>
                </c:pt>
                <c:pt idx="75">
                  <c:v>42033.28432500386</c:v>
                </c:pt>
                <c:pt idx="76">
                  <c:v>41820.17453569384</c:v>
                </c:pt>
                <c:pt idx="77">
                  <c:v>41597.14475389477</c:v>
                </c:pt>
                <c:pt idx="78">
                  <c:v>41364.50380143709</c:v>
                </c:pt>
                <c:pt idx="79">
                  <c:v>41122.55381835065</c:v>
                </c:pt>
                <c:pt idx="80">
                  <c:v>40871.59033599635</c:v>
                </c:pt>
                <c:pt idx="81">
                  <c:v>40611.90235370724</c:v>
                </c:pt>
                <c:pt idx="82">
                  <c:v>40343.7724185679</c:v>
                </c:pt>
                <c:pt idx="83">
                  <c:v>40067.47670799214</c:v>
                </c:pt>
                <c:pt idx="84">
                  <c:v>39783.28511479776</c:v>
                </c:pt>
                <c:pt idx="85">
                  <c:v>39491.46133446528</c:v>
                </c:pt>
                <c:pt idx="86">
                  <c:v>39192.26295431633</c:v>
                </c:pt>
                <c:pt idx="87">
                  <c:v>38885.94154434465</c:v>
                </c:pt>
                <c:pt idx="88">
                  <c:v>38572.74274946237</c:v>
                </c:pt>
                <c:pt idx="89">
                  <c:v>38252.90638292721</c:v>
                </c:pt>
                <c:pt idx="90">
                  <c:v>37926.66652075248</c:v>
                </c:pt>
                <c:pt idx="91">
                  <c:v>37594.25159689085</c:v>
                </c:pt>
                <c:pt idx="92">
                  <c:v>37255.8844990097</c:v>
                </c:pt>
                <c:pt idx="93">
                  <c:v>36911.78266468958</c:v>
                </c:pt>
                <c:pt idx="94">
                  <c:v>36562.15817789733</c:v>
                </c:pt>
                <c:pt idx="95">
                  <c:v>36207.21786555648</c:v>
                </c:pt>
                <c:pt idx="96">
                  <c:v>35847.16339411587</c:v>
                </c:pt>
                <c:pt idx="97">
                  <c:v>35482.19136595534</c:v>
                </c:pt>
                <c:pt idx="98">
                  <c:v>35112.49341553752</c:v>
                </c:pt>
                <c:pt idx="99">
                  <c:v>34738.2563051777</c:v>
                </c:pt>
                <c:pt idx="100">
                  <c:v>34359.66202034475</c:v>
                </c:pt>
                <c:pt idx="101">
                  <c:v>33976.88786439318</c:v>
                </c:pt>
                <c:pt idx="102">
                  <c:v>33590.10655264835</c:v>
                </c:pt>
                <c:pt idx="103">
                  <c:v>33199.48630575882</c:v>
                </c:pt>
                <c:pt idx="104">
                  <c:v>32805.19094225438</c:v>
                </c:pt>
                <c:pt idx="105">
                  <c:v>32407.37997023785</c:v>
                </c:pt>
                <c:pt idx="106">
                  <c:v>32006.20867815474</c:v>
                </c:pt>
                <c:pt idx="107">
                  <c:v>31601.82822458725</c:v>
                </c:pt>
                <c:pt idx="108">
                  <c:v>31194.3857270279</c:v>
                </c:pt>
                <c:pt idx="109">
                  <c:v>30784.02434958238</c:v>
                </c:pt>
                <c:pt idx="110">
                  <c:v>30370.88338956751</c:v>
                </c:pt>
                <c:pt idx="111">
                  <c:v>29955.09836297017</c:v>
                </c:pt>
                <c:pt idx="112">
                  <c:v>29536.80108873965</c:v>
                </c:pt>
                <c:pt idx="113">
                  <c:v>29116.11977187497</c:v>
                </c:pt>
                <c:pt idx="114">
                  <c:v>28693.17908530496</c:v>
                </c:pt>
                <c:pt idx="115">
                  <c:v>28268.10025051422</c:v>
                </c:pt>
                <c:pt idx="116">
                  <c:v>27841.00111692677</c:v>
                </c:pt>
                <c:pt idx="117">
                  <c:v>27411.99624001142</c:v>
                </c:pt>
                <c:pt idx="118">
                  <c:v>26981.1969581116</c:v>
                </c:pt>
                <c:pt idx="119">
                  <c:v>26548.7114679818</c:v>
                </c:pt>
              </c:numCache>
            </c:numRef>
          </c:yVal>
          <c:smooth val="0"/>
          <c:extLst xmlns:c16r2="http://schemas.microsoft.com/office/drawing/2015/06/chart">
            <c:ext xmlns:c16="http://schemas.microsoft.com/office/drawing/2014/chart" uri="{C3380CC4-5D6E-409C-BE32-E72D297353CC}">
              <c16:uniqueId val="{00000007-60E8-454B-ADAE-B9838A7E4B31}"/>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586.0539683534279</c:v>
                </c:pt>
                <c:pt idx="2">
                  <c:v>1375.718986433</c:v>
                </c:pt>
                <c:pt idx="3">
                  <c:v>2363.283378779888</c:v>
                </c:pt>
                <c:pt idx="4">
                  <c:v>3543.202049209271</c:v>
                </c:pt>
                <c:pt idx="5">
                  <c:v>4910.0313272085</c:v>
                </c:pt>
                <c:pt idx="6">
                  <c:v>6458.41913677589</c:v>
                </c:pt>
                <c:pt idx="7">
                  <c:v>8183.098361972254</c:v>
                </c:pt>
                <c:pt idx="8">
                  <c:v>10078.88244185015</c:v>
                </c:pt>
                <c:pt idx="9">
                  <c:v>12140.66260929988</c:v>
                </c:pt>
                <c:pt idx="10">
                  <c:v>14363.40632669302</c:v>
                </c:pt>
                <c:pt idx="11">
                  <c:v>16742.15657735128</c:v>
                </c:pt>
                <c:pt idx="12">
                  <c:v>19272.03175373143</c:v>
                </c:pt>
                <c:pt idx="13">
                  <c:v>20789.682610936</c:v>
                </c:pt>
                <c:pt idx="14">
                  <c:v>22267.57850759407</c:v>
                </c:pt>
                <c:pt idx="15">
                  <c:v>23704.78907950198</c:v>
                </c:pt>
                <c:pt idx="16">
                  <c:v>25101.75426869118</c:v>
                </c:pt>
                <c:pt idx="17">
                  <c:v>26459.0051087034</c:v>
                </c:pt>
                <c:pt idx="18">
                  <c:v>27777.14041741727</c:v>
                </c:pt>
                <c:pt idx="19">
                  <c:v>29056.81211135769</c:v>
                </c:pt>
                <c:pt idx="20">
                  <c:v>30298.7133943818</c:v>
                </c:pt>
                <c:pt idx="21">
                  <c:v>31503.56919979514</c:v>
                </c:pt>
                <c:pt idx="22">
                  <c:v>32672.12841673964</c:v>
                </c:pt>
                <c:pt idx="23">
                  <c:v>33805.15753437182</c:v>
                </c:pt>
                <c:pt idx="24">
                  <c:v>34903.43541708845</c:v>
                </c:pt>
                <c:pt idx="25">
                  <c:v>35967.74898612685</c:v>
                </c:pt>
                <c:pt idx="26">
                  <c:v>36996.85681270924</c:v>
                </c:pt>
                <c:pt idx="27">
                  <c:v>37991.2920673128</c:v>
                </c:pt>
                <c:pt idx="28">
                  <c:v>38951.60748457057</c:v>
                </c:pt>
                <c:pt idx="29">
                  <c:v>39878.36962892301</c:v>
                </c:pt>
                <c:pt idx="30">
                  <c:v>40772.15654015797</c:v>
                </c:pt>
                <c:pt idx="31">
                  <c:v>41633.55563369929</c:v>
                </c:pt>
                <c:pt idx="32">
                  <c:v>42463.16182280747</c:v>
                </c:pt>
                <c:pt idx="33">
                  <c:v>43261.57583207171</c:v>
                </c:pt>
                <c:pt idx="34">
                  <c:v>44029.40267720515</c:v>
                </c:pt>
                <c:pt idx="35">
                  <c:v>44767.25029067858</c:v>
                </c:pt>
                <c:pt idx="36">
                  <c:v>45475.72827626951</c:v>
                </c:pt>
                <c:pt idx="37">
                  <c:v>46155.44677843246</c:v>
                </c:pt>
                <c:pt idx="38">
                  <c:v>46807.0154546469</c:v>
                </c:pt>
                <c:pt idx="39">
                  <c:v>47431.0389734148</c:v>
                </c:pt>
                <c:pt idx="40">
                  <c:v>48028.11937809153</c:v>
                </c:pt>
                <c:pt idx="41">
                  <c:v>48598.85537122562</c:v>
                </c:pt>
                <c:pt idx="42">
                  <c:v>49143.84165158308</c:v>
                </c:pt>
                <c:pt idx="43">
                  <c:v>49663.66831338103</c:v>
                </c:pt>
                <c:pt idx="44">
                  <c:v>50158.92030272959</c:v>
                </c:pt>
                <c:pt idx="45">
                  <c:v>50630.17692680118</c:v>
                </c:pt>
                <c:pt idx="46">
                  <c:v>51078.01141169667</c:v>
                </c:pt>
                <c:pt idx="47">
                  <c:v>51502.990505361</c:v>
                </c:pt>
                <c:pt idx="48">
                  <c:v>51905.67412223759</c:v>
                </c:pt>
                <c:pt idx="49">
                  <c:v>52286.61502661958</c:v>
                </c:pt>
                <c:pt idx="50">
                  <c:v>52646.35855192504</c:v>
                </c:pt>
                <c:pt idx="51">
                  <c:v>52985.44235331332</c:v>
                </c:pt>
                <c:pt idx="52">
                  <c:v>53304.39618501998</c:v>
                </c:pt>
                <c:pt idx="53">
                  <c:v>53603.74171227725</c:v>
                </c:pt>
                <c:pt idx="54">
                  <c:v>53883.99235009518</c:v>
                </c:pt>
                <c:pt idx="55">
                  <c:v>54145.65312692989</c:v>
                </c:pt>
                <c:pt idx="56">
                  <c:v>54389.22057146719</c:v>
                </c:pt>
                <c:pt idx="57">
                  <c:v>54615.18262084108</c:v>
                </c:pt>
                <c:pt idx="58">
                  <c:v>54824.01854872098</c:v>
                </c:pt>
                <c:pt idx="59">
                  <c:v>55016.19891182776</c:v>
                </c:pt>
                <c:pt idx="60">
                  <c:v>55192.1855134836</c:v>
                </c:pt>
                <c:pt idx="61">
                  <c:v>55352.4313829301</c:v>
                </c:pt>
                <c:pt idx="62">
                  <c:v>55497.38076920808</c:v>
                </c:pt>
                <c:pt idx="63">
                  <c:v>55627.46914847055</c:v>
                </c:pt>
                <c:pt idx="64">
                  <c:v>55743.12324367417</c:v>
                </c:pt>
                <c:pt idx="65">
                  <c:v>55844.7610556439</c:v>
                </c:pt>
                <c:pt idx="66">
                  <c:v>55932.79190460017</c:v>
                </c:pt>
                <c:pt idx="67">
                  <c:v>56007.61648126878</c:v>
                </c:pt>
                <c:pt idx="68">
                  <c:v>56069.62690675465</c:v>
                </c:pt>
                <c:pt idx="69">
                  <c:v>56119.20680043078</c:v>
                </c:pt>
                <c:pt idx="70">
                  <c:v>56156.73135510623</c:v>
                </c:pt>
                <c:pt idx="71">
                  <c:v>56182.56741881058</c:v>
                </c:pt>
                <c:pt idx="72">
                  <c:v>56197.07358256511</c:v>
                </c:pt>
                <c:pt idx="73">
                  <c:v>56200.60027355119</c:v>
                </c:pt>
                <c:pt idx="74">
                  <c:v>56193.48985311877</c:v>
                </c:pt>
                <c:pt idx="75">
                  <c:v>56176.07671913363</c:v>
                </c:pt>
                <c:pt idx="76">
                  <c:v>56148.68741216487</c:v>
                </c:pt>
                <c:pt idx="77">
                  <c:v>56111.64072507666</c:v>
                </c:pt>
                <c:pt idx="78">
                  <c:v>56065.24781559173</c:v>
                </c:pt>
                <c:pt idx="79">
                  <c:v>56009.81232144335</c:v>
                </c:pt>
                <c:pt idx="80">
                  <c:v>55945.63047774718</c:v>
                </c:pt>
                <c:pt idx="81">
                  <c:v>55872.99123625131</c:v>
                </c:pt>
                <c:pt idx="82">
                  <c:v>55792.17638614843</c:v>
                </c:pt>
                <c:pt idx="83">
                  <c:v>55703.46067615086</c:v>
                </c:pt>
                <c:pt idx="84">
                  <c:v>55607.11193756318</c:v>
                </c:pt>
                <c:pt idx="85">
                  <c:v>55503.39120808802</c:v>
                </c:pt>
                <c:pt idx="86">
                  <c:v>55392.55285613471</c:v>
                </c:pt>
                <c:pt idx="87">
                  <c:v>55274.84470540867</c:v>
                </c:pt>
                <c:pt idx="88">
                  <c:v>55150.5081595839</c:v>
                </c:pt>
                <c:pt idx="89">
                  <c:v>55019.77832686318</c:v>
                </c:pt>
                <c:pt idx="90">
                  <c:v>54882.8841442645</c:v>
                </c:pt>
                <c:pt idx="91">
                  <c:v>54740.04850146337</c:v>
                </c:pt>
                <c:pt idx="92">
                  <c:v>54591.48836405179</c:v>
                </c:pt>
                <c:pt idx="93">
                  <c:v>54437.4148960805</c:v>
                </c:pt>
                <c:pt idx="94">
                  <c:v>54278.03358175718</c:v>
                </c:pt>
                <c:pt idx="95">
                  <c:v>54113.54434618726</c:v>
                </c:pt>
                <c:pt idx="96">
                  <c:v>53944.14167506457</c:v>
                </c:pt>
                <c:pt idx="97">
                  <c:v>53770.01473320625</c:v>
                </c:pt>
                <c:pt idx="98">
                  <c:v>53591.34748185868</c:v>
                </c:pt>
                <c:pt idx="99">
                  <c:v>53408.3187946889</c:v>
                </c:pt>
                <c:pt idx="100">
                  <c:v>53221.10257240035</c:v>
                </c:pt>
                <c:pt idx="101">
                  <c:v>53029.86785590811</c:v>
                </c:pt>
                <c:pt idx="102">
                  <c:v>52834.77893802244</c:v>
                </c:pt>
                <c:pt idx="103">
                  <c:v>52635.99547358482</c:v>
                </c:pt>
                <c:pt idx="104">
                  <c:v>52433.67258802592</c:v>
                </c:pt>
                <c:pt idx="105">
                  <c:v>52227.96098430059</c:v>
                </c:pt>
                <c:pt idx="106">
                  <c:v>52019.00704816308</c:v>
                </c:pt>
                <c:pt idx="107">
                  <c:v>51806.9529517761</c:v>
                </c:pt>
                <c:pt idx="108">
                  <c:v>51591.93675560525</c:v>
                </c:pt>
                <c:pt idx="109">
                  <c:v>51374.09250860033</c:v>
                </c:pt>
                <c:pt idx="110">
                  <c:v>51153.55034664203</c:v>
                </c:pt>
                <c:pt idx="111">
                  <c:v>50930.43658923683</c:v>
                </c:pt>
                <c:pt idx="112">
                  <c:v>50704.87383446772</c:v>
                </c:pt>
                <c:pt idx="113">
                  <c:v>50476.98105218215</c:v>
                </c:pt>
                <c:pt idx="114">
                  <c:v>50246.873675423</c:v>
                </c:pt>
                <c:pt idx="115">
                  <c:v>50014.66369010018</c:v>
                </c:pt>
                <c:pt idx="116">
                  <c:v>49780.4597229131</c:v>
                </c:pt>
                <c:pt idx="117">
                  <c:v>49544.36712752072</c:v>
                </c:pt>
                <c:pt idx="118">
                  <c:v>49306.48806897085</c:v>
                </c:pt>
                <c:pt idx="119">
                  <c:v>49066.9216064026</c:v>
                </c:pt>
              </c:numCache>
            </c:numRef>
          </c:yVal>
          <c:smooth val="0"/>
          <c:extLst xmlns:c16r2="http://schemas.microsoft.com/office/drawing/2015/06/chart">
            <c:ext xmlns:c16="http://schemas.microsoft.com/office/drawing/2014/chart" uri="{C3380CC4-5D6E-409C-BE32-E72D297353CC}">
              <c16:uniqueId val="{00000008-60E8-454B-ADAE-B9838A7E4B31}"/>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68.9508236823604</c:v>
                </c:pt>
                <c:pt idx="2">
                  <c:v>36.4784673822578</c:v>
                </c:pt>
                <c:pt idx="3">
                  <c:v>311.3883927226966</c:v>
                </c:pt>
                <c:pt idx="4">
                  <c:v>751.1209291592229</c:v>
                </c:pt>
                <c:pt idx="5">
                  <c:v>1351.138733028667</c:v>
                </c:pt>
                <c:pt idx="6">
                  <c:v>2107.001659282483</c:v>
                </c:pt>
                <c:pt idx="7">
                  <c:v>3014.350106663536</c:v>
                </c:pt>
                <c:pt idx="8">
                  <c:v>4068.893264519283</c:v>
                </c:pt>
                <c:pt idx="9">
                  <c:v>5266.401051727822</c:v>
                </c:pt>
                <c:pt idx="10">
                  <c:v>6602.69881894975</c:v>
                </c:pt>
                <c:pt idx="11">
                  <c:v>8073.66410131194</c:v>
                </c:pt>
                <c:pt idx="12">
                  <c:v>9675.224875394958</c:v>
                </c:pt>
                <c:pt idx="13">
                  <c:v>10244.81556781777</c:v>
                </c:pt>
                <c:pt idx="14">
                  <c:v>10778.53405102948</c:v>
                </c:pt>
                <c:pt idx="15">
                  <c:v>11275.37424236117</c:v>
                </c:pt>
                <c:pt idx="16">
                  <c:v>11735.62119979691</c:v>
                </c:pt>
                <c:pt idx="17">
                  <c:v>12159.69078731001</c:v>
                </c:pt>
                <c:pt idx="18">
                  <c:v>12548.09739438631</c:v>
                </c:pt>
                <c:pt idx="19">
                  <c:v>12901.43193721282</c:v>
                </c:pt>
                <c:pt idx="20">
                  <c:v>13220.34441025206</c:v>
                </c:pt>
                <c:pt idx="21">
                  <c:v>13505.52998873452</c:v>
                </c:pt>
                <c:pt idx="22">
                  <c:v>13757.71791826701</c:v>
                </c:pt>
                <c:pt idx="23">
                  <c:v>13977.66259692702</c:v>
                </c:pt>
                <c:pt idx="24">
                  <c:v>14166.13638652489</c:v>
                </c:pt>
                <c:pt idx="25">
                  <c:v>14323.92379170074</c:v>
                </c:pt>
                <c:pt idx="26">
                  <c:v>14449.76880206843</c:v>
                </c:pt>
                <c:pt idx="27">
                  <c:v>14544.24853677186</c:v>
                </c:pt>
                <c:pt idx="28">
                  <c:v>14607.959136775</c:v>
                </c:pt>
                <c:pt idx="29">
                  <c:v>14641.5085735484</c:v>
                </c:pt>
                <c:pt idx="30">
                  <c:v>14645.51415632805</c:v>
                </c:pt>
                <c:pt idx="31">
                  <c:v>14620.60035929806</c:v>
                </c:pt>
                <c:pt idx="32">
                  <c:v>14567.39691699203</c:v>
                </c:pt>
                <c:pt idx="33">
                  <c:v>14486.53714508144</c:v>
                </c:pt>
                <c:pt idx="34">
                  <c:v>14378.65645219432</c:v>
                </c:pt>
                <c:pt idx="35">
                  <c:v>14244.39101516269</c:v>
                </c:pt>
                <c:pt idx="36">
                  <c:v>14084.37659535673</c:v>
                </c:pt>
                <c:pt idx="37">
                  <c:v>13899.24747789837</c:v>
                </c:pt>
                <c:pt idx="38">
                  <c:v>13689.63551882561</c:v>
                </c:pt>
                <c:pt idx="39">
                  <c:v>13456.16566399625</c:v>
                </c:pt>
                <c:pt idx="40">
                  <c:v>13199.45852375613</c:v>
                </c:pt>
                <c:pt idx="41">
                  <c:v>12920.12973137596</c:v>
                </c:pt>
                <c:pt idx="42">
                  <c:v>12618.78934931708</c:v>
                </c:pt>
                <c:pt idx="43">
                  <c:v>12296.04133657319</c:v>
                </c:pt>
                <c:pt idx="44">
                  <c:v>11952.48307157634</c:v>
                </c:pt>
                <c:pt idx="45">
                  <c:v>11588.70492583676</c:v>
                </c:pt>
                <c:pt idx="46">
                  <c:v>11205.28988403524</c:v>
                </c:pt>
                <c:pt idx="47">
                  <c:v>10802.81320680398</c:v>
                </c:pt>
                <c:pt idx="48">
                  <c:v>10381.8421328026</c:v>
                </c:pt>
                <c:pt idx="49">
                  <c:v>9942.935617048963</c:v>
                </c:pt>
                <c:pt idx="50">
                  <c:v>9486.644102742196</c:v>
                </c:pt>
                <c:pt idx="51">
                  <c:v>9013.509324056562</c:v>
                </c:pt>
                <c:pt idx="52">
                  <c:v>8524.064131186997</c:v>
                </c:pt>
                <c:pt idx="53">
                  <c:v>8018.832348059862</c:v>
                </c:pt>
                <c:pt idx="54">
                  <c:v>7498.32865475375</c:v>
                </c:pt>
                <c:pt idx="55">
                  <c:v>6963.058492755052</c:v>
                </c:pt>
                <c:pt idx="56">
                  <c:v>6413.517991357948</c:v>
                </c:pt>
                <c:pt idx="57">
                  <c:v>5850.193913624622</c:v>
                </c:pt>
                <c:pt idx="58">
                  <c:v>5273.56362045231</c:v>
                </c:pt>
                <c:pt idx="59">
                  <c:v>4684.095051364042</c:v>
                </c:pt>
                <c:pt idx="60">
                  <c:v>4082.246720749419</c:v>
                </c:pt>
                <c:pt idx="61">
                  <c:v>3468.467728347052</c:v>
                </c:pt>
                <c:pt idx="62">
                  <c:v>2843.197782863397</c:v>
                </c:pt>
                <c:pt idx="63">
                  <c:v>2206.86723765405</c:v>
                </c:pt>
                <c:pt idx="64">
                  <c:v>1559.897137498017</c:v>
                </c:pt>
                <c:pt idx="65">
                  <c:v>902.6992755243556</c:v>
                </c:pt>
                <c:pt idx="66">
                  <c:v>235.6762594413012</c:v>
                </c:pt>
                <c:pt idx="67">
                  <c:v>-440.7784137516236</c:v>
                </c:pt>
                <c:pt idx="68">
                  <c:v>-1126.28027532017</c:v>
                </c:pt>
                <c:pt idx="69">
                  <c:v>-1820.453795337118</c:v>
                </c:pt>
                <c:pt idx="70">
                  <c:v>-2522.932286874857</c:v>
                </c:pt>
                <c:pt idx="71">
                  <c:v>-3233.35780447675</c:v>
                </c:pt>
                <c:pt idx="72">
                  <c:v>-3951.381037483923</c:v>
                </c:pt>
                <c:pt idx="73">
                  <c:v>-4676.66119877482</c:v>
                </c:pt>
                <c:pt idx="74">
                  <c:v>-5408.86590942508</c:v>
                </c:pt>
                <c:pt idx="75">
                  <c:v>-6147.671079762745</c:v>
                </c:pt>
                <c:pt idx="76">
                  <c:v>-6892.760787270498</c:v>
                </c:pt>
                <c:pt idx="77">
                  <c:v>-7643.827151751145</c:v>
                </c:pt>
                <c:pt idx="78">
                  <c:v>-8400.570208147168</c:v>
                </c:pt>
                <c:pt idx="79">
                  <c:v>-9162.69777736673</c:v>
                </c:pt>
                <c:pt idx="80">
                  <c:v>-9929.925335476983</c:v>
                </c:pt>
                <c:pt idx="81">
                  <c:v>-10701.97588155186</c:v>
                </c:pt>
                <c:pt idx="82">
                  <c:v>-11478.57980448939</c:v>
                </c:pt>
                <c:pt idx="83">
                  <c:v>-12259.4747490543</c:v>
                </c:pt>
                <c:pt idx="84">
                  <c:v>-13044.40548141487</c:v>
                </c:pt>
                <c:pt idx="85">
                  <c:v>-13833.12375438493</c:v>
                </c:pt>
                <c:pt idx="86">
                  <c:v>-14625.38817261439</c:v>
                </c:pt>
                <c:pt idx="87">
                  <c:v>-15420.96405790513</c:v>
                </c:pt>
                <c:pt idx="88">
                  <c:v>-16219.6233148477</c:v>
                </c:pt>
                <c:pt idx="89">
                  <c:v>-17021.14429695392</c:v>
                </c:pt>
                <c:pt idx="90">
                  <c:v>-17825.31167342747</c:v>
                </c:pt>
                <c:pt idx="91">
                  <c:v>-18631.9162967289</c:v>
                </c:pt>
                <c:pt idx="92">
                  <c:v>-19440.75507106306</c:v>
                </c:pt>
                <c:pt idx="93">
                  <c:v>-20251.63082190324</c:v>
                </c:pt>
                <c:pt idx="94">
                  <c:v>-21064.35216667499</c:v>
                </c:pt>
                <c:pt idx="95">
                  <c:v>-21878.73338668142</c:v>
                </c:pt>
                <c:pt idx="96">
                  <c:v>-22694.59430038324</c:v>
                </c:pt>
                <c:pt idx="97">
                  <c:v>-23511.76013808791</c:v>
                </c:pt>
                <c:pt idx="98">
                  <c:v>-24330.06141814496</c:v>
                </c:pt>
                <c:pt idx="99">
                  <c:v>-25149.33382470673</c:v>
                </c:pt>
                <c:pt idx="100">
                  <c:v>-25969.41808710014</c:v>
                </c:pt>
                <c:pt idx="101">
                  <c:v>-26790.15986087546</c:v>
                </c:pt>
                <c:pt idx="102">
                  <c:v>-27611.40961058019</c:v>
                </c:pt>
                <c:pt idx="103">
                  <c:v>-28433.02249427978</c:v>
                </c:pt>
                <c:pt idx="104">
                  <c:v>-29254.85824987834</c:v>
                </c:pt>
                <c:pt idx="105">
                  <c:v>-30076.781083256</c:v>
                </c:pt>
                <c:pt idx="106">
                  <c:v>-30898.65955825081</c:v>
                </c:pt>
                <c:pt idx="107">
                  <c:v>-31720.36648850981</c:v>
                </c:pt>
                <c:pt idx="108">
                  <c:v>-32541.77883121278</c:v>
                </c:pt>
                <c:pt idx="109">
                  <c:v>-33362.77758269099</c:v>
                </c:pt>
                <c:pt idx="110">
                  <c:v>-34183.24767594784</c:v>
                </c:pt>
                <c:pt idx="111">
                  <c:v>-35003.07788007565</c:v>
                </c:pt>
                <c:pt idx="112">
                  <c:v>-35822.16070158911</c:v>
                </c:pt>
                <c:pt idx="113">
                  <c:v>-36640.39228765434</c:v>
                </c:pt>
                <c:pt idx="114">
                  <c:v>-37457.67233121861</c:v>
                </c:pt>
                <c:pt idx="115">
                  <c:v>-38273.90397803997</c:v>
                </c:pt>
                <c:pt idx="116">
                  <c:v>-39088.99373559793</c:v>
                </c:pt>
                <c:pt idx="117">
                  <c:v>-39902.85138388068</c:v>
                </c:pt>
                <c:pt idx="118">
                  <c:v>-40715.38988802954</c:v>
                </c:pt>
                <c:pt idx="119">
                  <c:v>-41526.5253128428</c:v>
                </c:pt>
              </c:numCache>
            </c:numRef>
          </c:yVal>
          <c:smooth val="0"/>
          <c:extLst xmlns:c16r2="http://schemas.microsoft.com/office/drawing/2015/06/chart">
            <c:ext xmlns:c16="http://schemas.microsoft.com/office/drawing/2014/chart" uri="{C3380CC4-5D6E-409C-BE32-E72D297353CC}">
              <c16:uniqueId val="{00000009-60E8-454B-ADAE-B9838A7E4B31}"/>
            </c:ext>
          </c:extLst>
        </c:ser>
        <c:dLbls>
          <c:showLegendKey val="0"/>
          <c:showVal val="0"/>
          <c:showCatName val="0"/>
          <c:showSerName val="0"/>
          <c:showPercent val="0"/>
          <c:showBubbleSize val="0"/>
        </c:dLbls>
        <c:axId val="-1315368736"/>
        <c:axId val="-1236988912"/>
      </c:scatterChart>
      <c:valAx>
        <c:axId val="-131536873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36988912"/>
        <c:crosses val="autoZero"/>
        <c:crossBetween val="midCat"/>
      </c:valAx>
      <c:valAx>
        <c:axId val="-1236988912"/>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31536873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1.350455359276111</c:v>
                </c:pt>
                <c:pt idx="2">
                  <c:v>-2.864538093190958</c:v>
                </c:pt>
                <c:pt idx="3">
                  <c:v>-4.536429506371405</c:v>
                </c:pt>
                <c:pt idx="4">
                  <c:v>-6.360424027430525</c:v>
                </c:pt>
                <c:pt idx="5">
                  <c:v>-8.330937596655074</c:v>
                </c:pt>
                <c:pt idx="6">
                  <c:v>-10.44250989650322</c:v>
                </c:pt>
                <c:pt idx="7">
                  <c:v>-12.68980561025273</c:v>
                </c:pt>
                <c:pt idx="8">
                  <c:v>-15.06761493337194</c:v>
                </c:pt>
                <c:pt idx="9">
                  <c:v>-17.57085349759404</c:v>
                </c:pt>
                <c:pt idx="10">
                  <c:v>-20.19456183297824</c:v>
                </c:pt>
                <c:pt idx="11">
                  <c:v>-22.93390446633407</c:v>
                </c:pt>
                <c:pt idx="12">
                  <c:v>-25.7841687334037</c:v>
                </c:pt>
                <c:pt idx="13">
                  <c:v>-27.58750825537436</c:v>
                </c:pt>
                <c:pt idx="14">
                  <c:v>-29.34791376774933</c:v>
                </c:pt>
                <c:pt idx="15">
                  <c:v>-31.06471312732922</c:v>
                </c:pt>
                <c:pt idx="16">
                  <c:v>-32.73865524964912</c:v>
                </c:pt>
                <c:pt idx="17">
                  <c:v>-34.37058411652038</c:v>
                </c:pt>
                <c:pt idx="18">
                  <c:v>-35.96140777434992</c:v>
                </c:pt>
                <c:pt idx="19">
                  <c:v>-37.51207823112554</c:v>
                </c:pt>
                <c:pt idx="20">
                  <c:v>-39.023575856668</c:v>
                </c:pt>
                <c:pt idx="21">
                  <c:v>-40.49689727650411</c:v>
                </c:pt>
                <c:pt idx="22">
                  <c:v>-41.93304599014504</c:v>
                </c:pt>
                <c:pt idx="23">
                  <c:v>-43.33302511562214</c:v>
                </c:pt>
                <c:pt idx="24">
                  <c:v>-44.69783179481487</c:v>
                </c:pt>
                <c:pt idx="25">
                  <c:v>-46.028452897237</c:v>
                </c:pt>
                <c:pt idx="26">
                  <c:v>-47.32383820215181</c:v>
                </c:pt>
                <c:pt idx="27">
                  <c:v>-48.5847523106904</c:v>
                </c:pt>
                <c:pt idx="28">
                  <c:v>-49.81195999160524</c:v>
                </c:pt>
                <c:pt idx="29">
                  <c:v>-51.00622137221206</c:v>
                </c:pt>
                <c:pt idx="30">
                  <c:v>-52.16829044626138</c:v>
                </c:pt>
                <c:pt idx="31">
                  <c:v>-53.29891385178234</c:v>
                </c:pt>
                <c:pt idx="32">
                  <c:v>-54.3988298719671</c:v>
                </c:pt>
                <c:pt idx="33">
                  <c:v>-55.46876761781002</c:v>
                </c:pt>
                <c:pt idx="34">
                  <c:v>-56.50944635974489</c:v>
                </c:pt>
                <c:pt idx="35">
                  <c:v>-57.52157498221413</c:v>
                </c:pt>
                <c:pt idx="36">
                  <c:v>-58.5058515403705</c:v>
                </c:pt>
                <c:pt idx="37">
                  <c:v>-59.46296290223631</c:v>
                </c:pt>
                <c:pt idx="38">
                  <c:v>-60.39358446283404</c:v>
                </c:pt>
                <c:pt idx="39">
                  <c:v>-61.2983763684531</c:v>
                </c:pt>
                <c:pt idx="40">
                  <c:v>-62.17798666466091</c:v>
                </c:pt>
                <c:pt idx="41">
                  <c:v>-63.03305121740345</c:v>
                </c:pt>
                <c:pt idx="42">
                  <c:v>-63.86419365596495</c:v>
                </c:pt>
                <c:pt idx="43">
                  <c:v>-64.6720253477349</c:v>
                </c:pt>
                <c:pt idx="44">
                  <c:v>-65.45714540055837</c:v>
                </c:pt>
                <c:pt idx="45">
                  <c:v>-66.2201406890925</c:v>
                </c:pt>
                <c:pt idx="46">
                  <c:v>-66.96158590216373</c:v>
                </c:pt>
                <c:pt idx="47">
                  <c:v>-67.68204360849721</c:v>
                </c:pt>
                <c:pt idx="48">
                  <c:v>-68.38206433862207</c:v>
                </c:pt>
                <c:pt idx="49">
                  <c:v>-69.06218668096153</c:v>
                </c:pt>
                <c:pt idx="50">
                  <c:v>-69.72293739044348</c:v>
                </c:pt>
                <c:pt idx="51">
                  <c:v>-70.36483150813095</c:v>
                </c:pt>
                <c:pt idx="52">
                  <c:v>-70.98837248427253</c:v>
                </c:pt>
                <c:pt idx="53">
                  <c:v>-71.59405231589311</c:v>
                </c:pt>
                <c:pt idx="54">
                  <c:v>-72.18235169191575</c:v>
                </c:pt>
                <c:pt idx="55">
                  <c:v>-72.75374014482328</c:v>
                </c:pt>
                <c:pt idx="56">
                  <c:v>-73.30867620800345</c:v>
                </c:pt>
                <c:pt idx="57">
                  <c:v>-73.8476075779681</c:v>
                </c:pt>
                <c:pt idx="58">
                  <c:v>-74.37097128076215</c:v>
                </c:pt>
                <c:pt idx="59">
                  <c:v>-74.87919384188075</c:v>
                </c:pt>
                <c:pt idx="60">
                  <c:v>-75.37269145913591</c:v>
                </c:pt>
                <c:pt idx="61">
                  <c:v>-75.85187017789887</c:v>
                </c:pt>
                <c:pt idx="62">
                  <c:v>-76.3171260682559</c:v>
                </c:pt>
                <c:pt idx="63">
                  <c:v>-76.76884540358058</c:v>
                </c:pt>
                <c:pt idx="64">
                  <c:v>-77.2074048401771</c:v>
                </c:pt>
                <c:pt idx="65">
                  <c:v>-77.63317159752577</c:v>
                </c:pt>
                <c:pt idx="66">
                  <c:v>-78.0465036388721</c:v>
                </c:pt>
                <c:pt idx="67">
                  <c:v>-78.4477498517674</c:v>
                </c:pt>
                <c:pt idx="68">
                  <c:v>-78.8372502283446</c:v>
                </c:pt>
                <c:pt idx="69">
                  <c:v>-79.21533604502365</c:v>
                </c:pt>
                <c:pt idx="70">
                  <c:v>-79.58233004140311</c:v>
                </c:pt>
                <c:pt idx="71">
                  <c:v>-79.93854659815675</c:v>
                </c:pt>
                <c:pt idx="72">
                  <c:v>-80.28429191367991</c:v>
                </c:pt>
                <c:pt idx="73">
                  <c:v>-80.61986417938124</c:v>
                </c:pt>
                <c:pt idx="74">
                  <c:v>-80.94555375337176</c:v>
                </c:pt>
                <c:pt idx="75">
                  <c:v>-81.26164333248401</c:v>
                </c:pt>
                <c:pt idx="76">
                  <c:v>-81.56840812242822</c:v>
                </c:pt>
                <c:pt idx="77">
                  <c:v>-81.86611600601621</c:v>
                </c:pt>
                <c:pt idx="78">
                  <c:v>-82.15502770930015</c:v>
                </c:pt>
                <c:pt idx="79">
                  <c:v>-82.43539696558287</c:v>
                </c:pt>
                <c:pt idx="80">
                  <c:v>-82.70747067718048</c:v>
                </c:pt>
                <c:pt idx="81">
                  <c:v>-82.97148907487803</c:v>
                </c:pt>
                <c:pt idx="82">
                  <c:v>-83.22768587502185</c:v>
                </c:pt>
                <c:pt idx="83">
                  <c:v>-83.47628843418354</c:v>
                </c:pt>
                <c:pt idx="84">
                  <c:v>-83.7175179013639</c:v>
                </c:pt>
                <c:pt idx="85">
                  <c:v>-83.95158936767326</c:v>
                </c:pt>
                <c:pt idx="86">
                  <c:v>-84.17871201349811</c:v>
                </c:pt>
                <c:pt idx="87">
                  <c:v>-84.39908925309805</c:v>
                </c:pt>
                <c:pt idx="88">
                  <c:v>-84.61291887659534</c:v>
                </c:pt>
                <c:pt idx="89">
                  <c:v>-84.82039318942745</c:v>
                </c:pt>
                <c:pt idx="90">
                  <c:v>-85.0216991491361</c:v>
                </c:pt>
                <c:pt idx="91">
                  <c:v>-85.2170184996012</c:v>
                </c:pt>
                <c:pt idx="92">
                  <c:v>-85.40652790263901</c:v>
                </c:pt>
                <c:pt idx="93">
                  <c:v>-85.59039906701696</c:v>
                </c:pt>
                <c:pt idx="94">
                  <c:v>-85.76879887486896</c:v>
                </c:pt>
                <c:pt idx="95">
                  <c:v>-85.94188950554462</c:v>
                </c:pt>
                <c:pt idx="96">
                  <c:v>-86.10982855687037</c:v>
                </c:pt>
                <c:pt idx="97">
                  <c:v>-86.27276916389339</c:v>
                </c:pt>
                <c:pt idx="98">
                  <c:v>-86.43086011507603</c:v>
                </c:pt>
                <c:pt idx="99">
                  <c:v>-86.5842459659903</c:v>
                </c:pt>
                <c:pt idx="100">
                  <c:v>-86.73306715054375</c:v>
                </c:pt>
                <c:pt idx="101">
                  <c:v>-86.87746008973726</c:v>
                </c:pt>
                <c:pt idx="102">
                  <c:v>-87.01755729799856</c:v>
                </c:pt>
                <c:pt idx="103">
                  <c:v>-87.15348748712765</c:v>
                </c:pt>
                <c:pt idx="104">
                  <c:v>-87.28537566786508</c:v>
                </c:pt>
                <c:pt idx="105">
                  <c:v>-87.4133432491326</c:v>
                </c:pt>
                <c:pt idx="106">
                  <c:v>-87.53750813496615</c:v>
                </c:pt>
                <c:pt idx="107">
                  <c:v>-87.65798481918888</c:v>
                </c:pt>
                <c:pt idx="108">
                  <c:v>-87.7748844778439</c:v>
                </c:pt>
                <c:pt idx="109">
                  <c:v>-87.88831505942306</c:v>
                </c:pt>
                <c:pt idx="110">
                  <c:v>-87.998381372952</c:v>
                </c:pt>
                <c:pt idx="111">
                  <c:v>-88.10518517392916</c:v>
                </c:pt>
                <c:pt idx="112">
                  <c:v>-88.2088252481858</c:v>
                </c:pt>
                <c:pt idx="113">
                  <c:v>-88.30939749368066</c:v>
                </c:pt>
                <c:pt idx="114">
                  <c:v>-88.4069950003054</c:v>
                </c:pt>
                <c:pt idx="115">
                  <c:v>-88.50170812767008</c:v>
                </c:pt>
                <c:pt idx="116">
                  <c:v>-88.5936245809887</c:v>
                </c:pt>
                <c:pt idx="117">
                  <c:v>-88.68282948502816</c:v>
                </c:pt>
                <c:pt idx="118">
                  <c:v>-88.76940545620937</c:v>
                </c:pt>
                <c:pt idx="119">
                  <c:v>-88.85343267286804</c:v>
                </c:pt>
              </c:numCache>
            </c:numRef>
          </c:yVal>
          <c:smooth val="0"/>
          <c:extLst xmlns:c16r2="http://schemas.microsoft.com/office/drawing/2015/06/chart">
            <c:ext xmlns:c16="http://schemas.microsoft.com/office/drawing/2014/chart" uri="{C3380CC4-5D6E-409C-BE32-E72D297353CC}">
              <c16:uniqueId val="{00000000-E2BF-406B-B06F-9D83CA1269D5}"/>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1.350455359276111</c:v>
                </c:pt>
                <c:pt idx="2">
                  <c:v>-2.864538321907503</c:v>
                </c:pt>
                <c:pt idx="3">
                  <c:v>-4.5364301814011</c:v>
                </c:pt>
                <c:pt idx="4">
                  <c:v>-6.360425356737247</c:v>
                </c:pt>
                <c:pt idx="5">
                  <c:v>-8.330939779753407</c:v>
                </c:pt>
                <c:pt idx="6">
                  <c:v>-10.44251312540973</c:v>
                </c:pt>
                <c:pt idx="7">
                  <c:v>-12.68981007028606</c:v>
                </c:pt>
                <c:pt idx="8">
                  <c:v>-15.06762080382668</c:v>
                </c:pt>
                <c:pt idx="9">
                  <c:v>-17.5708609523308</c:v>
                </c:pt>
                <c:pt idx="10">
                  <c:v>-20.19457104096273</c:v>
                </c:pt>
                <c:pt idx="11">
                  <c:v>-22.933915592135</c:v>
                </c:pt>
                <c:pt idx="12">
                  <c:v>-25.78418193766038</c:v>
                </c:pt>
                <c:pt idx="13">
                  <c:v>-27.58752369525063</c:v>
                </c:pt>
                <c:pt idx="14">
                  <c:v>-29.34793151882241</c:v>
                </c:pt>
                <c:pt idx="15">
                  <c:v>-31.06473320226542</c:v>
                </c:pt>
                <c:pt idx="16">
                  <c:v>-32.73867760777443</c:v>
                </c:pt>
                <c:pt idx="17">
                  <c:v>-34.3706086718048</c:v>
                </c:pt>
                <c:pt idx="18">
                  <c:v>-35.96143440236983</c:v>
                </c:pt>
                <c:pt idx="19">
                  <c:v>-37.51210677515542</c:v>
                </c:pt>
                <c:pt idx="20">
                  <c:v>-39.02360613304381</c:v>
                </c:pt>
                <c:pt idx="21">
                  <c:v>-40.49692907934944</c:v>
                </c:pt>
                <c:pt idx="22">
                  <c:v>-41.93307909557143</c:v>
                </c:pt>
                <c:pt idx="23">
                  <c:v>-43.3330592854618</c:v>
                </c:pt>
                <c:pt idx="24">
                  <c:v>-44.69786677995876</c:v>
                </c:pt>
                <c:pt idx="25">
                  <c:v>-46.02848844062373</c:v>
                </c:pt>
                <c:pt idx="26">
                  <c:v>-47.323874041066</c:v>
                </c:pt>
                <c:pt idx="27">
                  <c:v>-48.584788178679</c:v>
                </c:pt>
                <c:pt idx="28">
                  <c:v>-49.8119956199057</c:v>
                </c:pt>
                <c:pt idx="29">
                  <c:v>-51.006256490959</c:v>
                </c:pt>
                <c:pt idx="30">
                  <c:v>-52.16832478552214</c:v>
                </c:pt>
                <c:pt idx="31">
                  <c:v>-53.29894714244437</c:v>
                </c:pt>
                <c:pt idx="32">
                  <c:v>-54.39886184648685</c:v>
                </c:pt>
                <c:pt idx="33">
                  <c:v>-55.4687980108481</c:v>
                </c:pt>
                <c:pt idx="34">
                  <c:v>-56.50947490869702</c:v>
                </c:pt>
                <c:pt idx="35">
                  <c:v>-57.52160142764698</c:v>
                </c:pt>
                <c:pt idx="36">
                  <c:v>-58.50587562639021</c:v>
                </c:pt>
                <c:pt idx="37">
                  <c:v>-59.4629843767575</c:v>
                </c:pt>
                <c:pt idx="38">
                  <c:v>-60.39360307781206</c:v>
                </c:pt>
                <c:pt idx="39">
                  <c:v>-61.29839188004234</c:v>
                </c:pt>
                <c:pt idx="40">
                  <c:v>-62.17799883332691</c:v>
                </c:pt>
                <c:pt idx="41">
                  <c:v>-63.03305980798631</c:v>
                </c:pt>
                <c:pt idx="42">
                  <c:v>-63.86419843770224</c:v>
                </c:pt>
                <c:pt idx="43">
                  <c:v>-64.67202609425021</c:v>
                </c:pt>
                <c:pt idx="44">
                  <c:v>-65.4571418898127</c:v>
                </c:pt>
                <c:pt idx="45">
                  <c:v>-66.22013270331175</c:v>
                </c:pt>
                <c:pt idx="46">
                  <c:v>-66.9615732277389</c:v>
                </c:pt>
                <c:pt idx="47">
                  <c:v>-67.68202603586724</c:v>
                </c:pt>
                <c:pt idx="48">
                  <c:v>-68.38204166212911</c:v>
                </c:pt>
                <c:pt idx="49">
                  <c:v>-69.06215869870175</c:v>
                </c:pt>
                <c:pt idx="50">
                  <c:v>-69.7229039040974</c:v>
                </c:pt>
                <c:pt idx="51">
                  <c:v>-70.36479232277867</c:v>
                </c:pt>
                <c:pt idx="52">
                  <c:v>-70.9883274082142</c:v>
                </c:pt>
                <c:pt idx="53">
                  <c:v>-71.59400116044548</c:v>
                </c:pt>
                <c:pt idx="54">
                  <c:v>-72.1822942712115</c:v>
                </c:pt>
                <c:pt idx="55">
                  <c:v>-72.75367627560398</c:v>
                </c:pt>
                <c:pt idx="56">
                  <c:v>-73.30860570940875</c:v>
                </c:pt>
                <c:pt idx="57">
                  <c:v>-73.84753027132454</c:v>
                </c:pt>
                <c:pt idx="58">
                  <c:v>-74.37088698936804</c:v>
                </c:pt>
                <c:pt idx="59">
                  <c:v>-74.87910239079444</c:v>
                </c:pt>
                <c:pt idx="60">
                  <c:v>-75.37259267496275</c:v>
                </c:pt>
                <c:pt idx="61">
                  <c:v>-75.85176388857894</c:v>
                </c:pt>
                <c:pt idx="62">
                  <c:v>-76.31701210284955</c:v>
                </c:pt>
                <c:pt idx="63">
                  <c:v>-76.76872359207414</c:v>
                </c:pt>
                <c:pt idx="64">
                  <c:v>-77.20727501326746</c:v>
                </c:pt>
                <c:pt idx="65">
                  <c:v>-77.63303358642922</c:v>
                </c:pt>
                <c:pt idx="66">
                  <c:v>-78.0463572751205</c:v>
                </c:pt>
                <c:pt idx="67">
                  <c:v>-78.4475949670232</c:v>
                </c:pt>
                <c:pt idx="68">
                  <c:v>-78.83708665421613</c:v>
                </c:pt>
                <c:pt idx="69">
                  <c:v>-79.21516361287352</c:v>
                </c:pt>
                <c:pt idx="70">
                  <c:v>-79.58214858218324</c:v>
                </c:pt>
                <c:pt idx="71">
                  <c:v>-79.93835594222855</c:v>
                </c:pt>
                <c:pt idx="72">
                  <c:v>-80.28409189065403</c:v>
                </c:pt>
                <c:pt idx="73">
                  <c:v>-80.61965461795465</c:v>
                </c:pt>
                <c:pt idx="74">
                  <c:v>-80.9453344811741</c:v>
                </c:pt>
                <c:pt idx="75">
                  <c:v>-81.26141417592816</c:v>
                </c:pt>
                <c:pt idx="76">
                  <c:v>-81.56816890656867</c:v>
                </c:pt>
                <c:pt idx="77">
                  <c:v>-81.86586655440755</c:v>
                </c:pt>
                <c:pt idx="78">
                  <c:v>-82.15476784387215</c:v>
                </c:pt>
                <c:pt idx="79">
                  <c:v>-82.43512650650905</c:v>
                </c:pt>
                <c:pt idx="80">
                  <c:v>-82.70718944276086</c:v>
                </c:pt>
                <c:pt idx="81">
                  <c:v>-82.97119688142334</c:v>
                </c:pt>
                <c:pt idx="82">
                  <c:v>-83.22738253674211</c:v>
                </c:pt>
                <c:pt idx="83">
                  <c:v>-83.47597376309248</c:v>
                </c:pt>
                <c:pt idx="84">
                  <c:v>-83.7171917071696</c:v>
                </c:pt>
                <c:pt idx="85">
                  <c:v>-83.95125145769498</c:v>
                </c:pt>
                <c:pt idx="86">
                  <c:v>-84.17836219257431</c:v>
                </c:pt>
                <c:pt idx="87">
                  <c:v>-84.39872732350229</c:v>
                </c:pt>
                <c:pt idx="88">
                  <c:v>-84.61254463796831</c:v>
                </c:pt>
                <c:pt idx="89">
                  <c:v>-84.8200064386884</c:v>
                </c:pt>
                <c:pt idx="90">
                  <c:v>-85.0212996804335</c:v>
                </c:pt>
                <c:pt idx="91">
                  <c:v>-85.21660610423576</c:v>
                </c:pt>
                <c:pt idx="92">
                  <c:v>-85.4061023690122</c:v>
                </c:pt>
                <c:pt idx="93">
                  <c:v>-85.5899601805761</c:v>
                </c:pt>
                <c:pt idx="94">
                  <c:v>-85.76834641805874</c:v>
                </c:pt>
                <c:pt idx="95">
                  <c:v>-85.9414232577588</c:v>
                </c:pt>
                <c:pt idx="96">
                  <c:v>-86.10934829441246</c:v>
                </c:pt>
                <c:pt idx="97">
                  <c:v>-86.27227465994292</c:v>
                </c:pt>
                <c:pt idx="98">
                  <c:v>-86.43035113964743</c:v>
                </c:pt>
                <c:pt idx="99">
                  <c:v>-86.5837222859136</c:v>
                </c:pt>
                <c:pt idx="100">
                  <c:v>-86.73252852943028</c:v>
                </c:pt>
                <c:pt idx="101">
                  <c:v>-86.87690628795855</c:v>
                </c:pt>
                <c:pt idx="102">
                  <c:v>-87.01698807267275</c:v>
                </c:pt>
                <c:pt idx="103">
                  <c:v>-87.1529025920983</c:v>
                </c:pt>
                <c:pt idx="104">
                  <c:v>-87.28477485369073</c:v>
                </c:pt>
                <c:pt idx="105">
                  <c:v>-87.4127262630775</c:v>
                </c:pt>
                <c:pt idx="106">
                  <c:v>-87.53687472099295</c:v>
                </c:pt>
                <c:pt idx="107">
                  <c:v>-87.65733471795464</c:v>
                </c:pt>
                <c:pt idx="108">
                  <c:v>-87.77421742669797</c:v>
                </c:pt>
                <c:pt idx="109">
                  <c:v>-87.88763079241345</c:v>
                </c:pt>
                <c:pt idx="110">
                  <c:v>-87.9976796208234</c:v>
                </c:pt>
                <c:pt idx="111">
                  <c:v>-88.1044656641325</c:v>
                </c:pt>
                <c:pt idx="112">
                  <c:v>-88.20808770488152</c:v>
                </c:pt>
                <c:pt idx="113">
                  <c:v>-88.30864163776386</c:v>
                </c:pt>
                <c:pt idx="114">
                  <c:v>-88.4062205494008</c:v>
                </c:pt>
                <c:pt idx="115">
                  <c:v>-88.50091479615911</c:v>
                </c:pt>
                <c:pt idx="116">
                  <c:v>-88.59281208001948</c:v>
                </c:pt>
                <c:pt idx="117">
                  <c:v>-88.68199752253794</c:v>
                </c:pt>
                <c:pt idx="118">
                  <c:v>-88.76855373694661</c:v>
                </c:pt>
                <c:pt idx="119">
                  <c:v>-88.85256089840907</c:v>
                </c:pt>
              </c:numCache>
            </c:numRef>
          </c:yVal>
          <c:smooth val="0"/>
          <c:extLst xmlns:c16r2="http://schemas.microsoft.com/office/drawing/2015/06/chart">
            <c:ext xmlns:c16="http://schemas.microsoft.com/office/drawing/2014/chart" uri="{C3380CC4-5D6E-409C-BE32-E72D297353CC}">
              <c16:uniqueId val="{00000001-E2BF-406B-B06F-9D83CA1269D5}"/>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1.688069199094798</c:v>
                </c:pt>
                <c:pt idx="2">
                  <c:v>-3.580596425923432</c:v>
                </c:pt>
                <c:pt idx="3">
                  <c:v>-5.670272818203783</c:v>
                </c:pt>
                <c:pt idx="4">
                  <c:v>-7.949933354066843</c:v>
                </c:pt>
                <c:pt idx="5">
                  <c:v>-10.41256723541596</c:v>
                </c:pt>
                <c:pt idx="6">
                  <c:v>-13.05132057740866</c:v>
                </c:pt>
                <c:pt idx="7">
                  <c:v>-15.85949788547032</c:v>
                </c:pt>
                <c:pt idx="8">
                  <c:v>-18.83056260070703</c:v>
                </c:pt>
                <c:pt idx="9">
                  <c:v>-21.95813691379021</c:v>
                </c:pt>
                <c:pt idx="10">
                  <c:v>-25.23600100395583</c:v>
                </c:pt>
                <c:pt idx="11">
                  <c:v>-28.65809182614953</c:v>
                </c:pt>
                <c:pt idx="12">
                  <c:v>-32.21850154304411</c:v>
                </c:pt>
                <c:pt idx="13">
                  <c:v>-34.46990679015675</c:v>
                </c:pt>
                <c:pt idx="14">
                  <c:v>-36.66733922340131</c:v>
                </c:pt>
                <c:pt idx="15">
                  <c:v>-38.80997922332426</c:v>
                </c:pt>
                <c:pt idx="16">
                  <c:v>-40.89878231332318</c:v>
                </c:pt>
                <c:pt idx="17">
                  <c:v>-42.93482176150691</c:v>
                </c:pt>
                <c:pt idx="18">
                  <c:v>-44.91924991000747</c:v>
                </c:pt>
                <c:pt idx="19">
                  <c:v>-46.85327311579599</c:v>
                </c:pt>
                <c:pt idx="20">
                  <c:v>-48.73813231125313</c:v>
                </c:pt>
                <c:pt idx="21">
                  <c:v>-50.57508792429847</c:v>
                </c:pt>
                <c:pt idx="22">
                  <c:v>-52.36540819813217</c:v>
                </c:pt>
                <c:pt idx="23">
                  <c:v>-54.11036016399476</c:v>
                </c:pt>
                <c:pt idx="24">
                  <c:v>-55.81120268604379</c:v>
                </c:pt>
                <c:pt idx="25">
                  <c:v>-57.46918112612524</c:v>
                </c:pt>
                <c:pt idx="26">
                  <c:v>-59.0829943013193</c:v>
                </c:pt>
                <c:pt idx="27">
                  <c:v>-60.6536091127543</c:v>
                </c:pt>
                <c:pt idx="28">
                  <c:v>-62.18199217788288</c:v>
                </c:pt>
                <c:pt idx="29">
                  <c:v>-63.66910383226354</c:v>
                </c:pt>
                <c:pt idx="30">
                  <c:v>-65.11589628041588</c:v>
                </c:pt>
                <c:pt idx="31">
                  <c:v>-66.52331208351278</c:v>
                </c:pt>
                <c:pt idx="32">
                  <c:v>-67.8922829253163</c:v>
                </c:pt>
                <c:pt idx="33">
                  <c:v>-69.22372860485575</c:v>
                </c:pt>
                <c:pt idx="34">
                  <c:v>-70.51855621495135</c:v>
                </c:pt>
                <c:pt idx="35">
                  <c:v>-71.77765947402122</c:v>
                </c:pt>
                <c:pt idx="36">
                  <c:v>-73.0019181852331</c:v>
                </c:pt>
                <c:pt idx="37">
                  <c:v>-74.19219780213787</c:v>
                </c:pt>
                <c:pt idx="38">
                  <c:v>-75.34934908400236</c:v>
                </c:pt>
                <c:pt idx="39">
                  <c:v>-76.4742033899834</c:v>
                </c:pt>
                <c:pt idx="40">
                  <c:v>-77.56757662661151</c:v>
                </c:pt>
                <c:pt idx="41">
                  <c:v>-78.63026916107946</c:v>
                </c:pt>
                <c:pt idx="42">
                  <c:v>-79.66306576153306</c:v>
                </c:pt>
                <c:pt idx="43">
                  <c:v>-80.66673557682856</c:v>
                </c:pt>
                <c:pt idx="44">
                  <c:v>-81.64203215047013</c:v>
                </c:pt>
                <c:pt idx="45">
                  <c:v>-82.5896934642729</c:v>
                </c:pt>
                <c:pt idx="46">
                  <c:v>-83.51044200796424</c:v>
                </c:pt>
                <c:pt idx="47">
                  <c:v>-84.40498487151103</c:v>
                </c:pt>
                <c:pt idx="48">
                  <c:v>-85.27401385732287</c:v>
                </c:pt>
                <c:pt idx="49">
                  <c:v>-86.11820560996466</c:v>
                </c:pt>
                <c:pt idx="50">
                  <c:v>-86.9382217612179</c:v>
                </c:pt>
                <c:pt idx="51">
                  <c:v>-87.73470908863191</c:v>
                </c:pt>
                <c:pt idx="52">
                  <c:v>-88.508299678118</c:v>
                </c:pt>
                <c:pt idx="53">
                  <c:v>-89.25961110442745</c:v>
                </c:pt>
                <c:pt idx="54">
                  <c:v>-89.9892466207957</c:v>
                </c:pt>
                <c:pt idx="55">
                  <c:v>-90.69779535650366</c:v>
                </c:pt>
                <c:pt idx="56">
                  <c:v>-91.38583252128755</c:v>
                </c:pt>
                <c:pt idx="57">
                  <c:v>-92.05391961559847</c:v>
                </c:pt>
                <c:pt idx="58">
                  <c:v>-92.7026046458475</c:v>
                </c:pt>
                <c:pt idx="59">
                  <c:v>-93.33242234381895</c:v>
                </c:pt>
                <c:pt idx="60">
                  <c:v>-93.9438943895034</c:v>
                </c:pt>
                <c:pt idx="61">
                  <c:v>-94.537529636704</c:v>
                </c:pt>
                <c:pt idx="62">
                  <c:v>-95.11382434078405</c:v>
                </c:pt>
                <c:pt idx="63">
                  <c:v>-95.67326238800135</c:v>
                </c:pt>
                <c:pt idx="64">
                  <c:v>-96.21631552592702</c:v>
                </c:pt>
                <c:pt idx="65">
                  <c:v>-96.7434435944383</c:v>
                </c:pt>
                <c:pt idx="66">
                  <c:v>-97.25509475691675</c:v>
                </c:pt>
                <c:pt idx="67">
                  <c:v>-97.75170573121657</c:v>
                </c:pt>
                <c:pt idx="68">
                  <c:v>-98.23370202008248</c:v>
                </c:pt>
                <c:pt idx="69">
                  <c:v>-98.70149814066396</c:v>
                </c:pt>
                <c:pt idx="70">
                  <c:v>-99.15549785286302</c:v>
                </c:pt>
                <c:pt idx="71">
                  <c:v>-99.59609438621806</c:v>
                </c:pt>
                <c:pt idx="72">
                  <c:v>-100.0236706650871</c:v>
                </c:pt>
                <c:pt idx="73">
                  <c:v>-100.4385995319415</c:v>
                </c:pt>
                <c:pt idx="74">
                  <c:v>-100.8412439685212</c:v>
                </c:pt>
                <c:pt idx="75">
                  <c:v>-101.2319573147188</c:v>
                </c:pt>
                <c:pt idx="76">
                  <c:v>-101.6110834849976</c:v>
                </c:pt>
                <c:pt idx="77">
                  <c:v>-101.9789571822357</c:v>
                </c:pt>
                <c:pt idx="78">
                  <c:v>-102.3359041088304</c:v>
                </c:pt>
                <c:pt idx="79">
                  <c:v>-102.6822411749911</c:v>
                </c:pt>
                <c:pt idx="80">
                  <c:v>-103.0182767040933</c:v>
                </c:pt>
                <c:pt idx="81">
                  <c:v>-103.344310635017</c:v>
                </c:pt>
                <c:pt idx="82">
                  <c:v>-103.6606347213976</c:v>
                </c:pt>
                <c:pt idx="83">
                  <c:v>-103.967532727736</c:v>
                </c:pt>
                <c:pt idx="84">
                  <c:v>-104.2652806222868</c:v>
                </c:pt>
                <c:pt idx="85">
                  <c:v>-104.5541467667149</c:v>
                </c:pt>
                <c:pt idx="86">
                  <c:v>-104.8343921024612</c:v>
                </c:pt>
                <c:pt idx="87">
                  <c:v>-105.1062703338039</c:v>
                </c:pt>
                <c:pt idx="88">
                  <c:v>-105.3700281075844</c:v>
                </c:pt>
                <c:pt idx="89">
                  <c:v>-105.6259051896043</c:v>
                </c:pt>
                <c:pt idx="90">
                  <c:v>-105.8741346376571</c:v>
                </c:pt>
                <c:pt idx="91">
                  <c:v>-106.114942971227</c:v>
                </c:pt>
                <c:pt idx="92">
                  <c:v>-106.3485503378342</c:v>
                </c:pt>
                <c:pt idx="93">
                  <c:v>-106.5751706760443</c:v>
                </c:pt>
                <c:pt idx="94">
                  <c:v>-106.7950118751655</c:v>
                </c:pt>
                <c:pt idx="95">
                  <c:v>-107.0082759316283</c:v>
                </c:pt>
                <c:pt idx="96">
                  <c:v>-107.2151591020931</c:v>
                </c:pt>
                <c:pt idx="97">
                  <c:v>-107.4158520532965</c:v>
                </c:pt>
                <c:pt idx="98">
                  <c:v>-107.6105400086703</c:v>
                </c:pt>
                <c:pt idx="99">
                  <c:v>-107.7994028917519</c:v>
                </c:pt>
                <c:pt idx="100">
                  <c:v>-107.9826154664402</c:v>
                </c:pt>
                <c:pt idx="101">
                  <c:v>-108.1603474741125</c:v>
                </c:pt>
                <c:pt idx="102">
                  <c:v>-108.3327637676509</c:v>
                </c:pt>
                <c:pt idx="103">
                  <c:v>-108.5000244424123</c:v>
                </c:pt>
                <c:pt idx="104">
                  <c:v>-108.6622849641817</c:v>
                </c:pt>
                <c:pt idx="105">
                  <c:v>-108.819696294162</c:v>
                </c:pt>
                <c:pt idx="106">
                  <c:v>-108.9724050110187</c:v>
                </c:pt>
                <c:pt idx="107">
                  <c:v>-109.1205534300605</c:v>
                </c:pt>
                <c:pt idx="108">
                  <c:v>-109.2642797195599</c:v>
                </c:pt>
                <c:pt idx="109">
                  <c:v>-109.4037180142952</c:v>
                </c:pt>
                <c:pt idx="110">
                  <c:v>-109.5389985263341</c:v>
                </c:pt>
                <c:pt idx="111">
                  <c:v>-109.6702476531266</c:v>
                </c:pt>
                <c:pt idx="112">
                  <c:v>-109.797588082939</c:v>
                </c:pt>
                <c:pt idx="113">
                  <c:v>-109.921138897683</c:v>
                </c:pt>
                <c:pt idx="114">
                  <c:v>-110.041015673196</c:v>
                </c:pt>
                <c:pt idx="115">
                  <c:v>-110.1573305769946</c:v>
                </c:pt>
                <c:pt idx="116">
                  <c:v>-110.2701924635908</c:v>
                </c:pt>
                <c:pt idx="117">
                  <c:v>-110.3797069673731</c:v>
                </c:pt>
                <c:pt idx="118">
                  <c:v>-110.4859765931387</c:v>
                </c:pt>
                <c:pt idx="119">
                  <c:v>-110.5891008043041</c:v>
                </c:pt>
              </c:numCache>
            </c:numRef>
          </c:yVal>
          <c:smooth val="0"/>
          <c:extLst xmlns:c16r2="http://schemas.microsoft.com/office/drawing/2015/06/chart">
            <c:ext xmlns:c16="http://schemas.microsoft.com/office/drawing/2014/chart" uri="{C3380CC4-5D6E-409C-BE32-E72D297353CC}">
              <c16:uniqueId val="{00000002-E2BF-406B-B06F-9D83CA1269D5}"/>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1.247506142016164</c:v>
                </c:pt>
                <c:pt idx="2">
                  <c:v>-2.615262327990647</c:v>
                </c:pt>
                <c:pt idx="3">
                  <c:v>-4.09954674586561</c:v>
                </c:pt>
                <c:pt idx="4">
                  <c:v>-5.6966671988896</c:v>
                </c:pt>
                <c:pt idx="5">
                  <c:v>-7.402983250289235</c:v>
                </c:pt>
                <c:pt idx="6">
                  <c:v>-9.214912145216761</c:v>
                </c:pt>
                <c:pt idx="7">
                  <c:v>-11.12893308290518</c:v>
                </c:pt>
                <c:pt idx="8">
                  <c:v>-13.1415902534809</c:v>
                </c:pt>
                <c:pt idx="9">
                  <c:v>-15.24949491722327</c:v>
                </c:pt>
                <c:pt idx="10">
                  <c:v>-17.44932674170627</c:v>
                </c:pt>
                <c:pt idx="11">
                  <c:v>-19.73783456417913</c:v>
                </c:pt>
                <c:pt idx="12">
                  <c:v>-22.11183670913988</c:v>
                </c:pt>
                <c:pt idx="13">
                  <c:v>-23.61848145933573</c:v>
                </c:pt>
                <c:pt idx="14">
                  <c:v>-25.0959789913843</c:v>
                </c:pt>
                <c:pt idx="15">
                  <c:v>-26.54337626501774</c:v>
                </c:pt>
                <c:pt idx="16">
                  <c:v>-27.96093963302087</c:v>
                </c:pt>
                <c:pt idx="17">
                  <c:v>-29.34904124349532</c:v>
                </c:pt>
                <c:pt idx="18">
                  <c:v>-30.70812857657642</c:v>
                </c:pt>
                <c:pt idx="19">
                  <c:v>-32.03870413505228</c:v>
                </c:pt>
                <c:pt idx="20">
                  <c:v>-33.34130970480759</c:v>
                </c:pt>
                <c:pt idx="21">
                  <c:v>-34.61651415501795</c:v>
                </c:pt>
                <c:pt idx="22">
                  <c:v>-35.86490399118793</c:v>
                </c:pt>
                <c:pt idx="23">
                  <c:v>-37.08707604978007</c:v>
                </c:pt>
                <c:pt idx="24">
                  <c:v>-38.28363185952162</c:v>
                </c:pt>
                <c:pt idx="25">
                  <c:v>-39.45517330025404</c:v>
                </c:pt>
                <c:pt idx="26">
                  <c:v>-40.60063282933175</c:v>
                </c:pt>
                <c:pt idx="27">
                  <c:v>-41.72046716476598</c:v>
                </c:pt>
                <c:pt idx="28">
                  <c:v>-42.8151379469025</c:v>
                </c:pt>
                <c:pt idx="29">
                  <c:v>-43.885107761902</c:v>
                </c:pt>
                <c:pt idx="30">
                  <c:v>-44.93083879831622</c:v>
                </c:pt>
                <c:pt idx="31">
                  <c:v>-45.95279175322774</c:v>
                </c:pt>
                <c:pt idx="32">
                  <c:v>-46.95142494103104</c:v>
                </c:pt>
                <c:pt idx="33">
                  <c:v>-47.92719356448652</c:v>
                </c:pt>
                <c:pt idx="34">
                  <c:v>-48.88054911631</c:v>
                </c:pt>
                <c:pt idx="35">
                  <c:v>-49.81193888630695</c:v>
                </c:pt>
                <c:pt idx="36">
                  <c:v>-50.7218055543842</c:v>
                </c:pt>
                <c:pt idx="37">
                  <c:v>-51.6105868538318</c:v>
                </c:pt>
                <c:pt idx="38">
                  <c:v>-52.47871529254667</c:v>
                </c:pt>
                <c:pt idx="39">
                  <c:v>-53.32661499799428</c:v>
                </c:pt>
                <c:pt idx="40">
                  <c:v>-54.15470430549419</c:v>
                </c:pt>
                <c:pt idx="41">
                  <c:v>-54.9633956358059</c:v>
                </c:pt>
                <c:pt idx="42">
                  <c:v>-55.7530953884043</c:v>
                </c:pt>
                <c:pt idx="43">
                  <c:v>-56.5242038581605</c:v>
                </c:pt>
                <c:pt idx="44">
                  <c:v>-57.27711517202328</c:v>
                </c:pt>
                <c:pt idx="45">
                  <c:v>-58.01221724289053</c:v>
                </c:pt>
                <c:pt idx="46">
                  <c:v>-58.72989173834365</c:v>
                </c:pt>
                <c:pt idx="47">
                  <c:v>-59.43051406233415</c:v>
                </c:pt>
                <c:pt idx="48">
                  <c:v>-60.11445334820064</c:v>
                </c:pt>
                <c:pt idx="49">
                  <c:v>-60.78207246165789</c:v>
                </c:pt>
                <c:pt idx="50">
                  <c:v>-61.43372801260557</c:v>
                </c:pt>
                <c:pt idx="51">
                  <c:v>-62.06977037475486</c:v>
                </c:pt>
                <c:pt idx="52">
                  <c:v>-62.6905437070784</c:v>
                </c:pt>
                <c:pt idx="53">
                  <c:v>-63.29638598652606</c:v>
                </c:pt>
                <c:pt idx="54">
                  <c:v>-63.88762904635414</c:v>
                </c:pt>
                <c:pt idx="55">
                  <c:v>-64.4645986194762</c:v>
                </c:pt>
                <c:pt idx="56">
                  <c:v>-65.02761438628454</c:v>
                </c:pt>
                <c:pt idx="57">
                  <c:v>-65.57699002650499</c:v>
                </c:pt>
                <c:pt idx="58">
                  <c:v>-66.11303327463747</c:v>
                </c:pt>
                <c:pt idx="59">
                  <c:v>-66.63604597860395</c:v>
                </c:pt>
                <c:pt idx="60">
                  <c:v>-67.14632416128893</c:v>
                </c:pt>
                <c:pt idx="61">
                  <c:v>-67.6441580846108</c:v>
                </c:pt>
                <c:pt idx="62">
                  <c:v>-68.12983231586625</c:v>
                </c:pt>
                <c:pt idx="63">
                  <c:v>-68.60362579607681</c:v>
                </c:pt>
                <c:pt idx="64">
                  <c:v>-69.06581191008367</c:v>
                </c:pt>
                <c:pt idx="65">
                  <c:v>-69.51665855818158</c:v>
                </c:pt>
                <c:pt idx="66">
                  <c:v>-69.9564282290612</c:v>
                </c:pt>
                <c:pt idx="67">
                  <c:v>-70.38537807389682</c:v>
                </c:pt>
                <c:pt idx="68">
                  <c:v>-70.8037599814138</c:v>
                </c:pt>
                <c:pt idx="69">
                  <c:v>-71.2118206537041</c:v>
                </c:pt>
                <c:pt idx="70">
                  <c:v>-71.60980168275611</c:v>
                </c:pt>
                <c:pt idx="71">
                  <c:v>-71.9979396274391</c:v>
                </c:pt>
                <c:pt idx="72">
                  <c:v>-72.37646609089755</c:v>
                </c:pt>
                <c:pt idx="73">
                  <c:v>-72.74560779819786</c:v>
                </c:pt>
                <c:pt idx="74">
                  <c:v>-73.10558667413534</c:v>
                </c:pt>
                <c:pt idx="75">
                  <c:v>-73.4566199210781</c:v>
                </c:pt>
                <c:pt idx="76">
                  <c:v>-73.79892009678095</c:v>
                </c:pt>
                <c:pt idx="77">
                  <c:v>-74.13269519206057</c:v>
                </c:pt>
                <c:pt idx="78">
                  <c:v>-74.45814870826757</c:v>
                </c:pt>
                <c:pt idx="79">
                  <c:v>-74.77547973446234</c:v>
                </c:pt>
                <c:pt idx="80">
                  <c:v>-75.08488302425961</c:v>
                </c:pt>
                <c:pt idx="81">
                  <c:v>-75.38654907222875</c:v>
                </c:pt>
                <c:pt idx="82">
                  <c:v>-75.68066418985746</c:v>
                </c:pt>
                <c:pt idx="83">
                  <c:v>-75.9674105809572</c:v>
                </c:pt>
                <c:pt idx="84">
                  <c:v>-76.24696641651826</c:v>
                </c:pt>
                <c:pt idx="85">
                  <c:v>-76.51950590893943</c:v>
                </c:pt>
                <c:pt idx="86">
                  <c:v>-76.78519938559861</c:v>
                </c:pt>
                <c:pt idx="87">
                  <c:v>-77.0442133617323</c:v>
                </c:pt>
                <c:pt idx="88">
                  <c:v>-77.29671061258797</c:v>
                </c:pt>
                <c:pt idx="89">
                  <c:v>-77.54285024482168</c:v>
                </c:pt>
                <c:pt idx="90">
                  <c:v>-77.78278776710069</c:v>
                </c:pt>
                <c:pt idx="91">
                  <c:v>-78.01667515991424</c:v>
                </c:pt>
                <c:pt idx="92">
                  <c:v>-78.2446609445369</c:v>
                </c:pt>
                <c:pt idx="93">
                  <c:v>-78.4668902511628</c:v>
                </c:pt>
                <c:pt idx="94">
                  <c:v>-78.68350488615057</c:v>
                </c:pt>
                <c:pt idx="95">
                  <c:v>-78.89464339841174</c:v>
                </c:pt>
                <c:pt idx="96">
                  <c:v>-79.10044114487621</c:v>
                </c:pt>
                <c:pt idx="97">
                  <c:v>-79.30103035509295</c:v>
                </c:pt>
                <c:pt idx="98">
                  <c:v>-79.4965401948723</c:v>
                </c:pt>
                <c:pt idx="99">
                  <c:v>-79.68709682904364</c:v>
                </c:pt>
                <c:pt idx="100">
                  <c:v>-79.87282348326516</c:v>
                </c:pt>
                <c:pt idx="101">
                  <c:v>-80.05384050491375</c:v>
                </c:pt>
                <c:pt idx="102">
                  <c:v>-80.2302654230284</c:v>
                </c:pt>
                <c:pt idx="103">
                  <c:v>-80.40221300732356</c:v>
                </c:pt>
                <c:pt idx="104">
                  <c:v>-80.56979532626845</c:v>
                </c:pt>
                <c:pt idx="105">
                  <c:v>-80.73312180422226</c:v>
                </c:pt>
                <c:pt idx="106">
                  <c:v>-80.89229927763108</c:v>
                </c:pt>
                <c:pt idx="107">
                  <c:v>-81.04743205029918</c:v>
                </c:pt>
                <c:pt idx="108">
                  <c:v>-81.19862194771917</c:v>
                </c:pt>
                <c:pt idx="109">
                  <c:v>-81.34596837048294</c:v>
                </c:pt>
                <c:pt idx="110">
                  <c:v>-81.48956834676528</c:v>
                </c:pt>
                <c:pt idx="111">
                  <c:v>-81.62951658388805</c:v>
                </c:pt>
                <c:pt idx="112">
                  <c:v>-81.76590551897288</c:v>
                </c:pt>
                <c:pt idx="113">
                  <c:v>-81.89882536869891</c:v>
                </c:pt>
                <c:pt idx="114">
                  <c:v>-82.02836417813889</c:v>
                </c:pt>
                <c:pt idx="115">
                  <c:v>-82.15460786872885</c:v>
                </c:pt>
                <c:pt idx="116">
                  <c:v>-82.2776402853335</c:v>
                </c:pt>
                <c:pt idx="117">
                  <c:v>-82.39754324245405</c:v>
                </c:pt>
                <c:pt idx="118">
                  <c:v>-82.5143965695554</c:v>
                </c:pt>
                <c:pt idx="119">
                  <c:v>-82.62827815554341</c:v>
                </c:pt>
              </c:numCache>
            </c:numRef>
          </c:yVal>
          <c:smooth val="0"/>
          <c:extLst xmlns:c16r2="http://schemas.microsoft.com/office/drawing/2015/06/chart">
            <c:ext xmlns:c16="http://schemas.microsoft.com/office/drawing/2014/chart" uri="{C3380CC4-5D6E-409C-BE32-E72D297353CC}">
              <c16:uniqueId val="{00000003-E2BF-406B-B06F-9D83CA1269D5}"/>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1.247506142016164</c:v>
                </c:pt>
                <c:pt idx="2">
                  <c:v>-2.64403254108197</c:v>
                </c:pt>
                <c:pt idx="3">
                  <c:v>-4.185928511268425</c:v>
                </c:pt>
                <c:pt idx="4">
                  <c:v>-5.869493675332705</c:v>
                </c:pt>
                <c:pt idx="5">
                  <c:v>-7.691006866271865</c:v>
                </c:pt>
                <c:pt idx="6">
                  <c:v>-9.646738406257498</c:v>
                </c:pt>
                <c:pt idx="7">
                  <c:v>-11.73296027302376</c:v>
                </c:pt>
                <c:pt idx="8">
                  <c:v>-13.94595461095696</c:v>
                </c:pt>
                <c:pt idx="9">
                  <c:v>-16.28202090141826</c:v>
                </c:pt>
                <c:pt idx="10">
                  <c:v>-18.73748203932018</c:v>
                </c:pt>
                <c:pt idx="11">
                  <c:v>-21.30868951070108</c:v>
                </c:pt>
                <c:pt idx="12">
                  <c:v>-23.99202782531256</c:v>
                </c:pt>
                <c:pt idx="13">
                  <c:v>-25.83417882373283</c:v>
                </c:pt>
                <c:pt idx="14">
                  <c:v>-27.64389785019966</c:v>
                </c:pt>
                <c:pt idx="15">
                  <c:v>-29.42013050149853</c:v>
                </c:pt>
                <c:pt idx="16">
                  <c:v>-31.16297829103996</c:v>
                </c:pt>
                <c:pt idx="17">
                  <c:v>-32.87264161712073</c:v>
                </c:pt>
                <c:pt idx="18">
                  <c:v>-34.54939672908813</c:v>
                </c:pt>
                <c:pt idx="19">
                  <c:v>-36.19358062511947</c:v>
                </c:pt>
                <c:pt idx="20">
                  <c:v>-37.80557896294067</c:v>
                </c:pt>
                <c:pt idx="21">
                  <c:v>-39.38581632593946</c:v>
                </c:pt>
                <c:pt idx="22">
                  <c:v>-40.93474834505423</c:v>
                </c:pt>
                <c:pt idx="23">
                  <c:v>-42.45285528693558</c:v>
                </c:pt>
                <c:pt idx="24">
                  <c:v>-43.94063680445697</c:v>
                </c:pt>
                <c:pt idx="25">
                  <c:v>-45.39860761203045</c:v>
                </c:pt>
                <c:pt idx="26">
                  <c:v>-46.82562746044199</c:v>
                </c:pt>
                <c:pt idx="27">
                  <c:v>-48.2220391207411</c:v>
                </c:pt>
                <c:pt idx="28">
                  <c:v>-49.58820630863192</c:v>
                </c:pt>
                <c:pt idx="29">
                  <c:v>-50.92450880018122</c:v>
                </c:pt>
                <c:pt idx="30">
                  <c:v>-52.231340316921</c:v>
                </c:pt>
                <c:pt idx="31">
                  <c:v>-53.50910664075718</c:v>
                </c:pt>
                <c:pt idx="32">
                  <c:v>-54.7582239264716</c:v>
                </c:pt>
                <c:pt idx="33">
                  <c:v>-55.97911718277692</c:v>
                </c:pt>
                <c:pt idx="34">
                  <c:v>-57.17221889848451</c:v>
                </c:pt>
                <c:pt idx="35">
                  <c:v>-58.33796779477962</c:v>
                </c:pt>
                <c:pt idx="36">
                  <c:v>-59.47680768809774</c:v>
                </c:pt>
                <c:pt idx="37">
                  <c:v>-60.58918645082687</c:v>
                </c:pt>
                <c:pt idx="38">
                  <c:v>-61.67555505927544</c:v>
                </c:pt>
                <c:pt idx="39">
                  <c:v>-62.73636379571985</c:v>
                </c:pt>
                <c:pt idx="40">
                  <c:v>-63.77206411972088</c:v>
                </c:pt>
                <c:pt idx="41">
                  <c:v>-64.78310797241399</c:v>
                </c:pt>
                <c:pt idx="42">
                  <c:v>-65.76994712595591</c:v>
                </c:pt>
                <c:pt idx="43">
                  <c:v>-66.73303258567898</c:v>
                </c:pt>
                <c:pt idx="44">
                  <c:v>-67.67281404078813</c:v>
                </c:pt>
                <c:pt idx="45">
                  <c:v>-68.58973935986265</c:v>
                </c:pt>
                <c:pt idx="46">
                  <c:v>-69.4842541278747</c:v>
                </c:pt>
                <c:pt idx="47">
                  <c:v>-70.35680122173744</c:v>
                </c:pt>
                <c:pt idx="48">
                  <c:v>-71.2078204217132</c:v>
                </c:pt>
                <c:pt idx="49">
                  <c:v>-72.03774805623851</c:v>
                </c:pt>
                <c:pt idx="50">
                  <c:v>-72.8470166779187</c:v>
                </c:pt>
                <c:pt idx="51">
                  <c:v>-73.63605476865564</c:v>
                </c:pt>
                <c:pt idx="52">
                  <c:v>-74.4052864668656</c:v>
                </c:pt>
                <c:pt idx="53">
                  <c:v>-75.15513132501245</c:v>
                </c:pt>
                <c:pt idx="54">
                  <c:v>-75.88600409105965</c:v>
                </c:pt>
                <c:pt idx="55">
                  <c:v>-76.59831451229402</c:v>
                </c:pt>
                <c:pt idx="56">
                  <c:v>-77.2924671600656</c:v>
                </c:pt>
                <c:pt idx="57">
                  <c:v>-77.9688612741113</c:v>
                </c:pt>
                <c:pt idx="58">
                  <c:v>-78.6278906252212</c:v>
                </c:pt>
                <c:pt idx="59">
                  <c:v>-79.26994339502674</c:v>
                </c:pt>
                <c:pt idx="60">
                  <c:v>-79.89540207183907</c:v>
                </c:pt>
                <c:pt idx="61">
                  <c:v>-80.5046433614641</c:v>
                </c:pt>
                <c:pt idx="62">
                  <c:v>-81.09803811201766</c:v>
                </c:pt>
                <c:pt idx="63">
                  <c:v>-81.67595125182211</c:v>
                </c:pt>
                <c:pt idx="64">
                  <c:v>-82.23874173948226</c:v>
                </c:pt>
                <c:pt idx="65">
                  <c:v>-82.7867625253441</c:v>
                </c:pt>
                <c:pt idx="66">
                  <c:v>-83.32036052352751</c:v>
                </c:pt>
                <c:pt idx="67">
                  <c:v>-83.83987659383386</c:v>
                </c:pt>
                <c:pt idx="68">
                  <c:v>-84.34564553281128</c:v>
                </c:pt>
                <c:pt idx="69">
                  <c:v>-84.83799607333003</c:v>
                </c:pt>
                <c:pt idx="70">
                  <c:v>-85.3172508920677</c:v>
                </c:pt>
                <c:pt idx="71">
                  <c:v>-85.7837266243032</c:v>
                </c:pt>
                <c:pt idx="72">
                  <c:v>-86.23773388547782</c:v>
                </c:pt>
                <c:pt idx="73">
                  <c:v>-86.67957729901785</c:v>
                </c:pt>
                <c:pt idx="74">
                  <c:v>-87.10955552991117</c:v>
                </c:pt>
                <c:pt idx="75">
                  <c:v>-87.52796132359914</c:v>
                </c:pt>
                <c:pt idx="76">
                  <c:v>-87.93508154974256</c:v>
                </c:pt>
                <c:pt idx="77">
                  <c:v>-88.33119725044615</c:v>
                </c:pt>
                <c:pt idx="78">
                  <c:v>-88.71658369258057</c:v>
                </c:pt>
                <c:pt idx="79">
                  <c:v>-89.0915104238159</c:v>
                </c:pt>
                <c:pt idx="80">
                  <c:v>-89.45624133204001</c:v>
                </c:pt>
                <c:pt idx="81">
                  <c:v>-89.8110347078491</c:v>
                </c:pt>
                <c:pt idx="82">
                  <c:v>-90.15614330979105</c:v>
                </c:pt>
                <c:pt idx="83">
                  <c:v>-90.49181443209226</c:v>
                </c:pt>
                <c:pt idx="84">
                  <c:v>-90.81828997461116</c:v>
                </c:pt>
                <c:pt idx="85">
                  <c:v>-91.13580651474153</c:v>
                </c:pt>
                <c:pt idx="86">
                  <c:v>-91.444595381068</c:v>
                </c:pt>
                <c:pt idx="87">
                  <c:v>-91.74488272852115</c:v>
                </c:pt>
                <c:pt idx="88">
                  <c:v>-92.0368896148525</c:v>
                </c:pt>
                <c:pt idx="89">
                  <c:v>-92.3208320782209</c:v>
                </c:pt>
                <c:pt idx="90">
                  <c:v>-92.5969212157338</c:v>
                </c:pt>
                <c:pt idx="91">
                  <c:v>-92.86536326272375</c:v>
                </c:pt>
                <c:pt idx="92">
                  <c:v>-93.12635967267941</c:v>
                </c:pt>
                <c:pt idx="93">
                  <c:v>-93.38010719761718</c:v>
                </c:pt>
                <c:pt idx="94">
                  <c:v>-93.62679796878596</c:v>
                </c:pt>
                <c:pt idx="95">
                  <c:v>-93.86661957758838</c:v>
                </c:pt>
                <c:pt idx="96">
                  <c:v>-94.09975515656653</c:v>
                </c:pt>
                <c:pt idx="97">
                  <c:v>-94.32638346038175</c:v>
                </c:pt>
                <c:pt idx="98">
                  <c:v>-94.54667894665201</c:v>
                </c:pt>
                <c:pt idx="99">
                  <c:v>-94.76081185657269</c:v>
                </c:pt>
                <c:pt idx="100">
                  <c:v>-94.96894829523262</c:v>
                </c:pt>
                <c:pt idx="101">
                  <c:v>-95.17125031152007</c:v>
                </c:pt>
                <c:pt idx="102">
                  <c:v>-95.36787597759795</c:v>
                </c:pt>
                <c:pt idx="103">
                  <c:v>-95.55897946779915</c:v>
                </c:pt>
                <c:pt idx="104">
                  <c:v>-95.74471113696285</c:v>
                </c:pt>
                <c:pt idx="105">
                  <c:v>-95.92521759809185</c:v>
                </c:pt>
                <c:pt idx="106">
                  <c:v>-96.1006417993151</c:v>
                </c:pt>
                <c:pt idx="107">
                  <c:v>-96.27112310007987</c:v>
                </c:pt>
                <c:pt idx="108">
                  <c:v>-96.43679734655356</c:v>
                </c:pt>
                <c:pt idx="109">
                  <c:v>-96.59779694618645</c:v>
                </c:pt>
                <c:pt idx="110">
                  <c:v>-96.7542509413768</c:v>
                </c:pt>
                <c:pt idx="111">
                  <c:v>-96.90628508225927</c:v>
                </c:pt>
                <c:pt idx="112">
                  <c:v>-97.05402189853248</c:v>
                </c:pt>
                <c:pt idx="113">
                  <c:v>-97.19758077032907</c:v>
                </c:pt>
                <c:pt idx="114">
                  <c:v>-97.33707799810395</c:v>
                </c:pt>
                <c:pt idx="115">
                  <c:v>-97.47262687151465</c:v>
                </c:pt>
                <c:pt idx="116">
                  <c:v>-97.60433773727861</c:v>
                </c:pt>
                <c:pt idx="117">
                  <c:v>-97.73231806600228</c:v>
                </c:pt>
                <c:pt idx="118">
                  <c:v>-97.85667251794329</c:v>
                </c:pt>
                <c:pt idx="119">
                  <c:v>-97.97750300774417</c:v>
                </c:pt>
              </c:numCache>
            </c:numRef>
          </c:yVal>
          <c:smooth val="0"/>
          <c:extLst xmlns:c16r2="http://schemas.microsoft.com/office/drawing/2015/06/chart">
            <c:ext xmlns:c16="http://schemas.microsoft.com/office/drawing/2014/chart" uri="{C3380CC4-5D6E-409C-BE32-E72D297353CC}">
              <c16:uniqueId val="{00000004-E2BF-406B-B06F-9D83CA1269D5}"/>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1.35045535927543</c:v>
                </c:pt>
                <c:pt idx="2">
                  <c:v>-2.824388083244003</c:v>
                </c:pt>
                <c:pt idx="3">
                  <c:v>-4.417289749343808</c:v>
                </c:pt>
                <c:pt idx="4">
                  <c:v>-6.124739109175144</c:v>
                </c:pt>
                <c:pt idx="5">
                  <c:v>-7.942410336093189</c:v>
                </c:pt>
                <c:pt idx="6">
                  <c:v>-9.866075142006593</c:v>
                </c:pt>
                <c:pt idx="7">
                  <c:v>-11.8916039964281</c:v>
                </c:pt>
                <c:pt idx="8">
                  <c:v>-14.01496666130856</c:v>
                </c:pt>
                <c:pt idx="9">
                  <c:v>-16.23223219236456</c:v>
                </c:pt>
                <c:pt idx="10">
                  <c:v>-18.53956852453871</c:v>
                </c:pt>
                <c:pt idx="11">
                  <c:v>-20.93324173358883</c:v>
                </c:pt>
                <c:pt idx="12">
                  <c:v>-23.40961504584538</c:v>
                </c:pt>
                <c:pt idx="13">
                  <c:v>-24.81189254218884</c:v>
                </c:pt>
                <c:pt idx="14">
                  <c:v>-26.18199488255141</c:v>
                </c:pt>
                <c:pt idx="15">
                  <c:v>-27.5185649689256</c:v>
                </c:pt>
                <c:pt idx="16">
                  <c:v>-28.8218113718126</c:v>
                </c:pt>
                <c:pt idx="17">
                  <c:v>-30.09210839294519</c:v>
                </c:pt>
                <c:pt idx="18">
                  <c:v>-31.32995005244447</c:v>
                </c:pt>
                <c:pt idx="19">
                  <c:v>-32.53591853941316</c:v>
                </c:pt>
                <c:pt idx="20">
                  <c:v>-33.71065975762937</c:v>
                </c:pt>
                <c:pt idx="21">
                  <c:v>-34.85486436986033</c:v>
                </c:pt>
                <c:pt idx="22">
                  <c:v>-35.9692531174344</c:v>
                </c:pt>
                <c:pt idx="23">
                  <c:v>-37.05456546491519</c:v>
                </c:pt>
                <c:pt idx="24">
                  <c:v>-38.11155083177937</c:v>
                </c:pt>
                <c:pt idx="25">
                  <c:v>-39.1409618375235</c:v>
                </c:pt>
                <c:pt idx="26">
                  <c:v>-40.1420583515453</c:v>
                </c:pt>
                <c:pt idx="27">
                  <c:v>-41.11548470456624</c:v>
                </c:pt>
                <c:pt idx="28">
                  <c:v>-42.06188834899353</c:v>
                </c:pt>
                <c:pt idx="29">
                  <c:v>-42.98191337208482</c:v>
                </c:pt>
                <c:pt idx="30">
                  <c:v>-43.87619856305514</c:v>
                </c:pt>
                <c:pt idx="31">
                  <c:v>-44.74537590311433</c:v>
                </c:pt>
                <c:pt idx="32">
                  <c:v>-45.59006939089022</c:v>
                </c:pt>
                <c:pt idx="33">
                  <c:v>-46.41089413282907</c:v>
                </c:pt>
                <c:pt idx="34">
                  <c:v>-47.20845564350042</c:v>
                </c:pt>
                <c:pt idx="35">
                  <c:v>-47.98334931270506</c:v>
                </c:pt>
                <c:pt idx="36">
                  <c:v>-48.73616000561609</c:v>
                </c:pt>
                <c:pt idx="37">
                  <c:v>-49.46746176940889</c:v>
                </c:pt>
                <c:pt idx="38">
                  <c:v>-50.17781762550239</c:v>
                </c:pt>
                <c:pt idx="39">
                  <c:v>-50.86777750359929</c:v>
                </c:pt>
                <c:pt idx="40">
                  <c:v>-51.5378800073179</c:v>
                </c:pt>
                <c:pt idx="41">
                  <c:v>-52.18865240390846</c:v>
                </c:pt>
                <c:pt idx="42">
                  <c:v>-52.82061063748961</c:v>
                </c:pt>
                <c:pt idx="43">
                  <c:v>-53.43425937217853</c:v>
                </c:pt>
                <c:pt idx="44">
                  <c:v>-54.03009205982994</c:v>
                </c:pt>
                <c:pt idx="45">
                  <c:v>-54.60859102806148</c:v>
                </c:pt>
                <c:pt idx="46">
                  <c:v>-55.17022758508674</c:v>
                </c:pt>
                <c:pt idx="47">
                  <c:v>-55.71546213846068</c:v>
                </c:pt>
                <c:pt idx="48">
                  <c:v>-56.24474432539613</c:v>
                </c:pt>
                <c:pt idx="49">
                  <c:v>-56.75851315268414</c:v>
                </c:pt>
                <c:pt idx="50">
                  <c:v>-57.25719714457886</c:v>
                </c:pt>
                <c:pt idx="51">
                  <c:v>-57.74121449726498</c:v>
                </c:pt>
                <c:pt idx="52">
                  <c:v>-58.21097323625851</c:v>
                </c:pt>
                <c:pt idx="53">
                  <c:v>-58.6668713806696</c:v>
                </c:pt>
                <c:pt idx="54">
                  <c:v>-59.10929711108155</c:v>
                </c:pt>
                <c:pt idx="55">
                  <c:v>-59.53862894025201</c:v>
                </c:pt>
                <c:pt idx="56">
                  <c:v>-59.955235886001</c:v>
                </c:pt>
                <c:pt idx="57">
                  <c:v>-60.35947764571198</c:v>
                </c:pt>
                <c:pt idx="58">
                  <c:v>-60.75170477194653</c:v>
                </c:pt>
                <c:pt idx="59">
                  <c:v>-61.1322588487201</c:v>
                </c:pt>
                <c:pt idx="60">
                  <c:v>-61.50147266806675</c:v>
                </c:pt>
                <c:pt idx="61">
                  <c:v>-61.8596704065212</c:v>
                </c:pt>
                <c:pt idx="62">
                  <c:v>-62.2071678012241</c:v>
                </c:pt>
                <c:pt idx="63">
                  <c:v>-62.54427232536202</c:v>
                </c:pt>
                <c:pt idx="64">
                  <c:v>-62.87128336269661</c:v>
                </c:pt>
                <c:pt idx="65">
                  <c:v>-63.18849238096027</c:v>
                </c:pt>
                <c:pt idx="66">
                  <c:v>-63.49618310391357</c:v>
                </c:pt>
                <c:pt idx="67">
                  <c:v>-63.7946316819075</c:v>
                </c:pt>
                <c:pt idx="68">
                  <c:v>-64.08410686075945</c:v>
                </c:pt>
                <c:pt idx="69">
                  <c:v>-64.36487014883315</c:v>
                </c:pt>
                <c:pt idx="70">
                  <c:v>-64.63717598218635</c:v>
                </c:pt>
                <c:pt idx="71">
                  <c:v>-64.90127188766131</c:v>
                </c:pt>
                <c:pt idx="72">
                  <c:v>-65.15739864384358</c:v>
                </c:pt>
                <c:pt idx="73">
                  <c:v>-65.40579043979145</c:v>
                </c:pt>
                <c:pt idx="74">
                  <c:v>-65.64667503146025</c:v>
                </c:pt>
                <c:pt idx="75">
                  <c:v>-65.88027389575791</c:v>
                </c:pt>
                <c:pt idx="76">
                  <c:v>-66.10680238218684</c:v>
                </c:pt>
                <c:pt idx="77">
                  <c:v>-66.32646986201507</c:v>
                </c:pt>
                <c:pt idx="78">
                  <c:v>-66.53947987493255</c:v>
                </c:pt>
                <c:pt idx="79">
                  <c:v>-66.74603027318675</c:v>
                </c:pt>
                <c:pt idx="80">
                  <c:v>-66.9463133631441</c:v>
                </c:pt>
                <c:pt idx="81">
                  <c:v>-67.140516044278</c:v>
                </c:pt>
                <c:pt idx="82">
                  <c:v>-67.3288199455626</c:v>
                </c:pt>
                <c:pt idx="83">
                  <c:v>-67.5114015592701</c:v>
                </c:pt>
                <c:pt idx="84">
                  <c:v>-67.68843237215975</c:v>
                </c:pt>
                <c:pt idx="85">
                  <c:v>-67.86007899408406</c:v>
                </c:pt>
                <c:pt idx="86">
                  <c:v>-68.02650328397497</c:v>
                </c:pt>
                <c:pt idx="87">
                  <c:v>-68.18786247326395</c:v>
                </c:pt>
                <c:pt idx="88">
                  <c:v>-68.3443092867374</c:v>
                </c:pt>
                <c:pt idx="89">
                  <c:v>-68.49599206080893</c:v>
                </c:pt>
                <c:pt idx="90">
                  <c:v>-68.64305485928408</c:v>
                </c:pt>
                <c:pt idx="91">
                  <c:v>-68.78563758659205</c:v>
                </c:pt>
                <c:pt idx="92">
                  <c:v>-68.92387609853374</c:v>
                </c:pt>
                <c:pt idx="93">
                  <c:v>-69.05790231055006</c:v>
                </c:pt>
                <c:pt idx="94">
                  <c:v>-69.18784430357255</c:v>
                </c:pt>
                <c:pt idx="95">
                  <c:v>-69.3138264274387</c:v>
                </c:pt>
                <c:pt idx="96">
                  <c:v>-69.435969401947</c:v>
                </c:pt>
                <c:pt idx="97">
                  <c:v>-69.55439041555374</c:v>
                </c:pt>
                <c:pt idx="98">
                  <c:v>-69.66920322175816</c:v>
                </c:pt>
                <c:pt idx="99">
                  <c:v>-69.78051823319895</c:v>
                </c:pt>
                <c:pt idx="100">
                  <c:v>-69.88844261351296</c:v>
                </c:pt>
                <c:pt idx="101">
                  <c:v>-69.99308036697903</c:v>
                </c:pt>
                <c:pt idx="102">
                  <c:v>-70.0945324259785</c:v>
                </c:pt>
                <c:pt idx="103">
                  <c:v>-70.19289673633116</c:v>
                </c:pt>
                <c:pt idx="104">
                  <c:v>-70.28826834051961</c:v>
                </c:pt>
                <c:pt idx="105">
                  <c:v>-70.38073945884435</c:v>
                </c:pt>
                <c:pt idx="106">
                  <c:v>-70.4703995685652</c:v>
                </c:pt>
                <c:pt idx="107">
                  <c:v>-70.55733548104352</c:v>
                </c:pt>
                <c:pt idx="108">
                  <c:v>-70.64163141693075</c:v>
                </c:pt>
                <c:pt idx="109">
                  <c:v>-70.72336907945828</c:v>
                </c:pt>
                <c:pt idx="110">
                  <c:v>-70.80262772582341</c:v>
                </c:pt>
                <c:pt idx="111">
                  <c:v>-70.87948423676998</c:v>
                </c:pt>
                <c:pt idx="112">
                  <c:v>-70.9540131843433</c:v>
                </c:pt>
                <c:pt idx="113">
                  <c:v>-71.0262868978859</c:v>
                </c:pt>
                <c:pt idx="114">
                  <c:v>-71.09637552832281</c:v>
                </c:pt>
                <c:pt idx="115">
                  <c:v>-71.16434711073263</c:v>
                </c:pt>
                <c:pt idx="116">
                  <c:v>-71.2302676252885</c:v>
                </c:pt>
                <c:pt idx="117">
                  <c:v>-71.29420105655898</c:v>
                </c:pt>
                <c:pt idx="118">
                  <c:v>-71.35620945125766</c:v>
                </c:pt>
                <c:pt idx="119">
                  <c:v>-71.41635297441257</c:v>
                </c:pt>
              </c:numCache>
            </c:numRef>
          </c:yVal>
          <c:smooth val="0"/>
          <c:extLst xmlns:c16r2="http://schemas.microsoft.com/office/drawing/2015/06/chart">
            <c:ext xmlns:c16="http://schemas.microsoft.com/office/drawing/2014/chart" uri="{C3380CC4-5D6E-409C-BE32-E72D297353CC}">
              <c16:uniqueId val="{00000005-E2BF-406B-B06F-9D83CA1269D5}"/>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1.350455359276111</c:v>
                </c:pt>
                <c:pt idx="2">
                  <c:v>-2.864543588386596</c:v>
                </c:pt>
                <c:pt idx="3">
                  <c:v>-4.536438123030393</c:v>
                </c:pt>
                <c:pt idx="4">
                  <c:v>-6.360428488682145</c:v>
                </c:pt>
                <c:pt idx="5">
                  <c:v>-8.330925989461093</c:v>
                </c:pt>
                <c:pt idx="6">
                  <c:v>-10.44246595731238</c:v>
                </c:pt>
                <c:pt idx="7">
                  <c:v>-12.68970902823662</c:v>
                </c:pt>
                <c:pt idx="8">
                  <c:v>-15.06744166240742</c:v>
                </c:pt>
                <c:pt idx="9">
                  <c:v>-17.57057607033812</c:v>
                </c:pt>
                <c:pt idx="10">
                  <c:v>-20.19414967212447</c:v>
                </c:pt>
                <c:pt idx="11">
                  <c:v>-22.93332418943669</c:v>
                </c:pt>
                <c:pt idx="12">
                  <c:v>-25.78338444870792</c:v>
                </c:pt>
                <c:pt idx="13">
                  <c:v>-27.57989047738898</c:v>
                </c:pt>
                <c:pt idx="14">
                  <c:v>-29.33308271927854</c:v>
                </c:pt>
                <c:pt idx="15">
                  <c:v>-31.04234557752192</c:v>
                </c:pt>
                <c:pt idx="16">
                  <c:v>-32.70847293320093</c:v>
                </c:pt>
                <c:pt idx="17">
                  <c:v>-34.33235037816416</c:v>
                </c:pt>
                <c:pt idx="18">
                  <c:v>-35.91492430521079</c:v>
                </c:pt>
                <c:pt idx="19">
                  <c:v>-37.457181916496</c:v>
                </c:pt>
                <c:pt idx="20">
                  <c:v>-38.96013576412201</c:v>
                </c:pt>
                <c:pt idx="21">
                  <c:v>-40.4248118023229</c:v>
                </c:pt>
                <c:pt idx="22">
                  <c:v>-41.85224017393485</c:v>
                </c:pt>
                <c:pt idx="23">
                  <c:v>-43.2434481269579</c:v>
                </c:pt>
                <c:pt idx="24">
                  <c:v>-44.59945459146842</c:v>
                </c:pt>
                <c:pt idx="25">
                  <c:v>-45.92126605145597</c:v>
                </c:pt>
                <c:pt idx="26">
                  <c:v>-47.20783984559875</c:v>
                </c:pt>
                <c:pt idx="27">
                  <c:v>-48.45995647356585</c:v>
                </c:pt>
                <c:pt idx="28">
                  <c:v>-49.67839496205397</c:v>
                </c:pt>
                <c:pt idx="29">
                  <c:v>-50.86392823315623</c:v>
                </c:pt>
                <c:pt idx="30">
                  <c:v>-52.01732172609032</c:v>
                </c:pt>
                <c:pt idx="31">
                  <c:v>-53.1393322821148</c:v>
                </c:pt>
                <c:pt idx="32">
                  <c:v>-54.2307072454712</c:v>
                </c:pt>
                <c:pt idx="33">
                  <c:v>-55.29218373926482</c:v>
                </c:pt>
                <c:pt idx="34">
                  <c:v>-56.32448808376719</c:v>
                </c:pt>
                <c:pt idx="35">
                  <c:v>-57.3283353314351</c:v>
                </c:pt>
                <c:pt idx="36">
                  <c:v>-58.3044288981048</c:v>
                </c:pt>
                <c:pt idx="37">
                  <c:v>-59.25346027409432</c:v>
                </c:pt>
                <c:pt idx="38">
                  <c:v>-60.1761088020578</c:v>
                </c:pt>
                <c:pt idx="39">
                  <c:v>-61.0730379492893</c:v>
                </c:pt>
                <c:pt idx="40">
                  <c:v>-61.9448985227059</c:v>
                </c:pt>
                <c:pt idx="41">
                  <c:v>-62.7923286395958</c:v>
                </c:pt>
                <c:pt idx="42">
                  <c:v>-63.61595371680141</c:v>
                </c:pt>
                <c:pt idx="43">
                  <c:v>-64.4163864880245</c:v>
                </c:pt>
                <c:pt idx="44">
                  <c:v>-65.1942270452978</c:v>
                </c:pt>
                <c:pt idx="45">
                  <c:v>-65.950062901346</c:v>
                </c:pt>
                <c:pt idx="46">
                  <c:v>-66.68446906999542</c:v>
                </c:pt>
                <c:pt idx="47">
                  <c:v>-67.39800816231035</c:v>
                </c:pt>
                <c:pt idx="48">
                  <c:v>-68.09123049639493</c:v>
                </c:pt>
                <c:pt idx="49">
                  <c:v>-68.7646742191326</c:v>
                </c:pt>
                <c:pt idx="50">
                  <c:v>-69.4188654383122</c:v>
                </c:pt>
                <c:pt idx="51">
                  <c:v>-70.05431836384145</c:v>
                </c:pt>
                <c:pt idx="52">
                  <c:v>-70.67153545061615</c:v>
                </c:pt>
                <c:pt idx="53">
                  <c:v>-71.27100755425518</c:v>
                </c:pt>
                <c:pt idx="54">
                  <c:v>-71.85321409287053</c:v>
                </c:pt>
                <c:pt idx="55">
                  <c:v>-72.418623213988</c:v>
                </c:pt>
                <c:pt idx="56">
                  <c:v>-72.9676919658468</c:v>
                </c:pt>
                <c:pt idx="57">
                  <c:v>-73.50086647240605</c:v>
                </c:pt>
                <c:pt idx="58">
                  <c:v>-74.01858211144297</c:v>
                </c:pt>
                <c:pt idx="59">
                  <c:v>-74.521263695166</c:v>
                </c:pt>
                <c:pt idx="60">
                  <c:v>-75.00932565284074</c:v>
                </c:pt>
                <c:pt idx="61">
                  <c:v>-75.48317221495586</c:v>
                </c:pt>
                <c:pt idx="62">
                  <c:v>-75.94319759850873</c:v>
                </c:pt>
                <c:pt idx="63">
                  <c:v>-76.38978619300499</c:v>
                </c:pt>
                <c:pt idx="64">
                  <c:v>-76.82331274684081</c:v>
                </c:pt>
                <c:pt idx="65">
                  <c:v>-77.24414255370425</c:v>
                </c:pt>
                <c:pt idx="66">
                  <c:v>-77.65263163872739</c:v>
                </c:pt>
                <c:pt idx="67">
                  <c:v>-78.0491269441223</c:v>
                </c:pt>
                <c:pt idx="68">
                  <c:v>-78.43396651402054</c:v>
                </c:pt>
                <c:pt idx="69">
                  <c:v>-78.8074796783451</c:v>
                </c:pt>
                <c:pt idx="70">
                  <c:v>-79.1699872354497</c:v>
                </c:pt>
                <c:pt idx="71">
                  <c:v>-79.52180163339517</c:v>
                </c:pt>
                <c:pt idx="72">
                  <c:v>-79.86322714964444</c:v>
                </c:pt>
                <c:pt idx="73">
                  <c:v>-80.1945600690676</c:v>
                </c:pt>
                <c:pt idx="74">
                  <c:v>-80.51608886009285</c:v>
                </c:pt>
                <c:pt idx="75">
                  <c:v>-80.82809434887825</c:v>
                </c:pt>
                <c:pt idx="76">
                  <c:v>-81.13084989142502</c:v>
                </c:pt>
                <c:pt idx="77">
                  <c:v>-81.42462154348914</c:v>
                </c:pt>
                <c:pt idx="78">
                  <c:v>-81.70966822824652</c:v>
                </c:pt>
                <c:pt idx="79">
                  <c:v>-81.98624190160944</c:v>
                </c:pt>
                <c:pt idx="80">
                  <c:v>-82.25458771513877</c:v>
                </c:pt>
                <c:pt idx="81">
                  <c:v>-82.51494417648208</c:v>
                </c:pt>
                <c:pt idx="82">
                  <c:v>-82.76754330732</c:v>
                </c:pt>
                <c:pt idx="83">
                  <c:v>-83.01261079872893</c:v>
                </c:pt>
                <c:pt idx="84">
                  <c:v>-83.25036616397415</c:v>
                </c:pt>
                <c:pt idx="85">
                  <c:v>-83.4810228886822</c:v>
                </c:pt>
                <c:pt idx="86">
                  <c:v>-83.70478857836355</c:v>
                </c:pt>
                <c:pt idx="87">
                  <c:v>-83.92186510330316</c:v>
                </c:pt>
                <c:pt idx="88">
                  <c:v>-84.13244874075639</c:v>
                </c:pt>
                <c:pt idx="89">
                  <c:v>-84.33673031450655</c:v>
                </c:pt>
                <c:pt idx="90">
                  <c:v>-84.53489533172795</c:v>
                </c:pt>
                <c:pt idx="91">
                  <c:v>-84.7271241171793</c:v>
                </c:pt>
                <c:pt idx="92">
                  <c:v>-84.91359194476376</c:v>
                </c:pt>
                <c:pt idx="93">
                  <c:v>-85.09446916639876</c:v>
                </c:pt>
                <c:pt idx="94">
                  <c:v>-85.26992133828207</c:v>
                </c:pt>
                <c:pt idx="95">
                  <c:v>-85.4401093445099</c:v>
                </c:pt>
                <c:pt idx="96">
                  <c:v>-85.60518951810607</c:v>
                </c:pt>
                <c:pt idx="97">
                  <c:v>-85.76531375947365</c:v>
                </c:pt>
                <c:pt idx="98">
                  <c:v>-85.9206296522764</c:v>
                </c:pt>
                <c:pt idx="99">
                  <c:v>-86.07128057679098</c:v>
                </c:pt>
                <c:pt idx="100">
                  <c:v>-86.2174058207752</c:v>
                </c:pt>
                <c:pt idx="101">
                  <c:v>-86.35914068782085</c:v>
                </c:pt>
                <c:pt idx="102">
                  <c:v>-86.4966166033003</c:v>
                </c:pt>
                <c:pt idx="103">
                  <c:v>-86.62996121787795</c:v>
                </c:pt>
                <c:pt idx="104">
                  <c:v>-86.75929850865005</c:v>
                </c:pt>
                <c:pt idx="105">
                  <c:v>-86.88474887792511</c:v>
                </c:pt>
                <c:pt idx="106">
                  <c:v>-87.0064292497184</c:v>
                </c:pt>
                <c:pt idx="107">
                  <c:v>-87.12445316393314</c:v>
                </c:pt>
                <c:pt idx="108">
                  <c:v>-87.23893086833618</c:v>
                </c:pt>
                <c:pt idx="109">
                  <c:v>-87.349969408305</c:v>
                </c:pt>
                <c:pt idx="110">
                  <c:v>-87.45767271442574</c:v>
                </c:pt>
                <c:pt idx="111">
                  <c:v>-87.56214168794826</c:v>
                </c:pt>
                <c:pt idx="112">
                  <c:v>-87.66347428415405</c:v>
                </c:pt>
                <c:pt idx="113">
                  <c:v>-87.76176559366968</c:v>
                </c:pt>
                <c:pt idx="114">
                  <c:v>-87.85710792177677</c:v>
                </c:pt>
                <c:pt idx="115">
                  <c:v>-87.9495908657109</c:v>
                </c:pt>
                <c:pt idx="116">
                  <c:v>-88.03930139006413</c:v>
                </c:pt>
                <c:pt idx="117">
                  <c:v>-88.12632390025121</c:v>
                </c:pt>
                <c:pt idx="118">
                  <c:v>-88.21074031412331</c:v>
                </c:pt>
                <c:pt idx="119">
                  <c:v>-88.29263013176325</c:v>
                </c:pt>
              </c:numCache>
            </c:numRef>
          </c:yVal>
          <c:smooth val="0"/>
          <c:extLst xmlns:c16r2="http://schemas.microsoft.com/office/drawing/2015/06/chart">
            <c:ext xmlns:c16="http://schemas.microsoft.com/office/drawing/2014/chart" uri="{C3380CC4-5D6E-409C-BE32-E72D297353CC}">
              <c16:uniqueId val="{00000006-E2BF-406B-B06F-9D83CA1269D5}"/>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1.35045535927634</c:v>
                </c:pt>
                <c:pt idx="2">
                  <c:v>-2.865104534041848</c:v>
                </c:pt>
                <c:pt idx="3">
                  <c:v>-4.538561173527341</c:v>
                </c:pt>
                <c:pt idx="4">
                  <c:v>-6.365522139066766</c:v>
                </c:pt>
                <c:pt idx="5">
                  <c:v>-8.34077699549539</c:v>
                </c:pt>
                <c:pt idx="6">
                  <c:v>-10.45921154545272</c:v>
                </c:pt>
                <c:pt idx="7">
                  <c:v>-12.71581035559302</c:v>
                </c:pt>
                <c:pt idx="8">
                  <c:v>-15.1056584964756</c:v>
                </c:pt>
                <c:pt idx="9">
                  <c:v>-17.62394265503212</c:v>
                </c:pt>
                <c:pt idx="10">
                  <c:v>-20.26595174439967</c:v>
                </c:pt>
                <c:pt idx="11">
                  <c:v>-23.02707710940308</c:v>
                </c:pt>
                <c:pt idx="12">
                  <c:v>-25.9028124053591</c:v>
                </c:pt>
                <c:pt idx="13">
                  <c:v>-27.73549810128657</c:v>
                </c:pt>
                <c:pt idx="14">
                  <c:v>-29.5283964150874</c:v>
                </c:pt>
                <c:pt idx="15">
                  <c:v>-31.28066579629035</c:v>
                </c:pt>
                <c:pt idx="16">
                  <c:v>-32.99287209724616</c:v>
                </c:pt>
                <c:pt idx="17">
                  <c:v>-34.66568222025284</c:v>
                </c:pt>
                <c:pt idx="18">
                  <c:v>-36.299833542025</c:v>
                </c:pt>
                <c:pt idx="19">
                  <c:v>-37.8961140198187</c:v>
                </c:pt>
                <c:pt idx="20">
                  <c:v>-39.4553466918419</c:v>
                </c:pt>
                <c:pt idx="21">
                  <c:v>-40.97837758807554</c:v>
                </c:pt>
                <c:pt idx="22">
                  <c:v>-42.4660663022055</c:v>
                </c:pt>
                <c:pt idx="23">
                  <c:v>-43.91927864193232</c:v>
                </c:pt>
                <c:pt idx="24">
                  <c:v>-45.33888090434471</c:v>
                </c:pt>
                <c:pt idx="25">
                  <c:v>-46.725735423428</c:v>
                </c:pt>
                <c:pt idx="26">
                  <c:v>-48.07867380422681</c:v>
                </c:pt>
                <c:pt idx="27">
                  <c:v>-49.39834312293305</c:v>
                </c:pt>
                <c:pt idx="28">
                  <c:v>-50.6853953737043</c:v>
                </c:pt>
                <c:pt idx="29">
                  <c:v>-51.94048267023197</c:v>
                </c:pt>
                <c:pt idx="30">
                  <c:v>-53.1642556467798</c:v>
                </c:pt>
                <c:pt idx="31">
                  <c:v>-54.35736212303429</c:v>
                </c:pt>
                <c:pt idx="32">
                  <c:v>-55.52044598745487</c:v>
                </c:pt>
                <c:pt idx="33">
                  <c:v>-56.65414625924382</c:v>
                </c:pt>
                <c:pt idx="34">
                  <c:v>-57.75909629737475</c:v>
                </c:pt>
                <c:pt idx="35">
                  <c:v>-58.83592313151371</c:v>
                </c:pt>
                <c:pt idx="36">
                  <c:v>-59.88524689479982</c:v>
                </c:pt>
                <c:pt idx="37">
                  <c:v>-60.9076803423909</c:v>
                </c:pt>
                <c:pt idx="38">
                  <c:v>-61.90382844280612</c:v>
                </c:pt>
                <c:pt idx="39">
                  <c:v>-62.87428448212809</c:v>
                </c:pt>
                <c:pt idx="40">
                  <c:v>-63.81963307544053</c:v>
                </c:pt>
                <c:pt idx="41">
                  <c:v>-64.7404499673981</c:v>
                </c:pt>
                <c:pt idx="42">
                  <c:v>-65.63730185749216</c:v>
                </c:pt>
                <c:pt idx="43">
                  <c:v>-66.51074625958528</c:v>
                </c:pt>
                <c:pt idx="44">
                  <c:v>-67.36133139153505</c:v>
                </c:pt>
                <c:pt idx="45">
                  <c:v>-68.18959609148288</c:v>
                </c:pt>
                <c:pt idx="46">
                  <c:v>-68.99606975778691</c:v>
                </c:pt>
                <c:pt idx="47">
                  <c:v>-69.78127231006285</c:v>
                </c:pt>
                <c:pt idx="48">
                  <c:v>-70.54571416912267</c:v>
                </c:pt>
                <c:pt idx="49">
                  <c:v>-71.28989625384675</c:v>
                </c:pt>
                <c:pt idx="50">
                  <c:v>-72.0143099933389</c:v>
                </c:pt>
                <c:pt idx="51">
                  <c:v>-72.71943735279336</c:v>
                </c:pt>
                <c:pt idx="52">
                  <c:v>-73.40575086556397</c:v>
                </c:pt>
                <c:pt idx="53">
                  <c:v>-74.07371368236113</c:v>
                </c:pt>
                <c:pt idx="54">
                  <c:v>-74.72377963067741</c:v>
                </c:pt>
                <c:pt idx="55">
                  <c:v>-75.35639328337197</c:v>
                </c:pt>
                <c:pt idx="56">
                  <c:v>-75.9719900355126</c:v>
                </c:pt>
                <c:pt idx="57">
                  <c:v>-76.57099618865755</c:v>
                </c:pt>
                <c:pt idx="58">
                  <c:v>-77.1538290418123</c:v>
                </c:pt>
                <c:pt idx="59">
                  <c:v>-77.7208969883675</c:v>
                </c:pt>
                <c:pt idx="60">
                  <c:v>-78.27259961838648</c:v>
                </c:pt>
                <c:pt idx="61">
                  <c:v>-78.80932782562515</c:v>
                </c:pt>
                <c:pt idx="62">
                  <c:v>-79.33146391878267</c:v>
                </c:pt>
                <c:pt idx="63">
                  <c:v>-79.83938173642467</c:v>
                </c:pt>
                <c:pt idx="64">
                  <c:v>-80.33344676517367</c:v>
                </c:pt>
                <c:pt idx="65">
                  <c:v>-80.81401626065894</c:v>
                </c:pt>
                <c:pt idx="66">
                  <c:v>-81.28143937090067</c:v>
                </c:pt>
                <c:pt idx="67">
                  <c:v>-81.7360572617149</c:v>
                </c:pt>
                <c:pt idx="68">
                  <c:v>-82.17820324381478</c:v>
                </c:pt>
                <c:pt idx="69">
                  <c:v>-82.60820290129527</c:v>
                </c:pt>
                <c:pt idx="70">
                  <c:v>-83.02637422119385</c:v>
                </c:pt>
                <c:pt idx="71">
                  <c:v>-83.4330277238762</c:v>
                </c:pt>
                <c:pt idx="72">
                  <c:v>-83.82846659398066</c:v>
                </c:pt>
                <c:pt idx="73">
                  <c:v>-84.21298681170015</c:v>
                </c:pt>
                <c:pt idx="74">
                  <c:v>-84.58687728418111</c:v>
                </c:pt>
                <c:pt idx="75">
                  <c:v>-84.95041997685553</c:v>
                </c:pt>
                <c:pt idx="76">
                  <c:v>-85.30389004450848</c:v>
                </c:pt>
                <c:pt idx="77">
                  <c:v>-85.647555961938</c:v>
                </c:pt>
                <c:pt idx="78">
                  <c:v>-85.98167965402012</c:v>
                </c:pt>
                <c:pt idx="79">
                  <c:v>-86.30651662509103</c:v>
                </c:pt>
                <c:pt idx="80">
                  <c:v>-86.62231608745482</c:v>
                </c:pt>
                <c:pt idx="81">
                  <c:v>-86.9293210889707</c:v>
                </c:pt>
                <c:pt idx="82">
                  <c:v>-87.22776863953955</c:v>
                </c:pt>
                <c:pt idx="83">
                  <c:v>-87.51788983646324</c:v>
                </c:pt>
                <c:pt idx="84">
                  <c:v>-87.79990998854486</c:v>
                </c:pt>
                <c:pt idx="85">
                  <c:v>-88.07404873885173</c:v>
                </c:pt>
                <c:pt idx="86">
                  <c:v>-88.340520186116</c:v>
                </c:pt>
                <c:pt idx="87">
                  <c:v>-88.5995330046328</c:v>
                </c:pt>
                <c:pt idx="88">
                  <c:v>-88.85129056268258</c:v>
                </c:pt>
                <c:pt idx="89">
                  <c:v>-89.09599103936237</c:v>
                </c:pt>
                <c:pt idx="90">
                  <c:v>-89.33382753982208</c:v>
                </c:pt>
                <c:pt idx="91">
                  <c:v>-89.56498820884188</c:v>
                </c:pt>
                <c:pt idx="92">
                  <c:v>-89.7896563427421</c:v>
                </c:pt>
                <c:pt idx="93">
                  <c:v>-90.0080104995734</c:v>
                </c:pt>
                <c:pt idx="94">
                  <c:v>-90.22022460757852</c:v>
                </c:pt>
                <c:pt idx="95">
                  <c:v>-90.42646807190451</c:v>
                </c:pt>
                <c:pt idx="96">
                  <c:v>-90.62690587954555</c:v>
                </c:pt>
                <c:pt idx="97">
                  <c:v>-90.82169870250604</c:v>
                </c:pt>
                <c:pt idx="98">
                  <c:v>-91.011002999177</c:v>
                </c:pt>
                <c:pt idx="99">
                  <c:v>-91.19497111391725</c:v>
                </c:pt>
                <c:pt idx="100">
                  <c:v>-91.37375137484649</c:v>
                </c:pt>
                <c:pt idx="101">
                  <c:v>-91.54748818983307</c:v>
                </c:pt>
                <c:pt idx="102">
                  <c:v>-91.71632214069655</c:v>
                </c:pt>
                <c:pt idx="103">
                  <c:v>-91.88039007561565</c:v>
                </c:pt>
                <c:pt idx="104">
                  <c:v>-92.03982519976421</c:v>
                </c:pt>
                <c:pt idx="105">
                  <c:v>-92.19475716417081</c:v>
                </c:pt>
                <c:pt idx="106">
                  <c:v>-92.34531215281012</c:v>
                </c:pt>
                <c:pt idx="107">
                  <c:v>-92.4916129679687</c:v>
                </c:pt>
                <c:pt idx="108">
                  <c:v>-92.63377911383495</c:v>
                </c:pt>
                <c:pt idx="109">
                  <c:v>-92.77192687842583</c:v>
                </c:pt>
                <c:pt idx="110">
                  <c:v>-92.9061694137522</c:v>
                </c:pt>
                <c:pt idx="111">
                  <c:v>-93.03661681433594</c:v>
                </c:pt>
                <c:pt idx="112">
                  <c:v>-93.16337619404946</c:v>
                </c:pt>
                <c:pt idx="113">
                  <c:v>-93.2865517613109</c:v>
                </c:pt>
                <c:pt idx="114">
                  <c:v>-93.40624489263128</c:v>
                </c:pt>
                <c:pt idx="115">
                  <c:v>-93.52255420459065</c:v>
                </c:pt>
                <c:pt idx="116">
                  <c:v>-93.63557562419385</c:v>
                </c:pt>
                <c:pt idx="117">
                  <c:v>-93.74540245768708</c:v>
                </c:pt>
                <c:pt idx="118">
                  <c:v>-93.85212545781951</c:v>
                </c:pt>
                <c:pt idx="119">
                  <c:v>-93.9558328895959</c:v>
                </c:pt>
              </c:numCache>
            </c:numRef>
          </c:yVal>
          <c:smooth val="0"/>
          <c:extLst xmlns:c16r2="http://schemas.microsoft.com/office/drawing/2015/06/chart">
            <c:ext xmlns:c16="http://schemas.microsoft.com/office/drawing/2014/chart" uri="{C3380CC4-5D6E-409C-BE32-E72D297353CC}">
              <c16:uniqueId val="{00000007-E2BF-406B-B06F-9D83CA1269D5}"/>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1.350455359275884</c:v>
                </c:pt>
                <c:pt idx="2">
                  <c:v>-2.87106956892535</c:v>
                </c:pt>
                <c:pt idx="3">
                  <c:v>-4.555687065285838</c:v>
                </c:pt>
                <c:pt idx="4">
                  <c:v>-6.398280863988925</c:v>
                </c:pt>
                <c:pt idx="5">
                  <c:v>-8.39296020313327</c:v>
                </c:pt>
                <c:pt idx="6">
                  <c:v>-10.53397203491409</c:v>
                </c:pt>
                <c:pt idx="7">
                  <c:v>-12.81570159905573</c:v>
                </c:pt>
                <c:pt idx="8">
                  <c:v>-15.23267229566886</c:v>
                </c:pt>
                <c:pt idx="9">
                  <c:v>-17.77954501174804</c:v>
                </c:pt>
                <c:pt idx="10">
                  <c:v>-20.45111702186932</c:v>
                </c:pt>
                <c:pt idx="11">
                  <c:v>-23.24232055762288</c:v>
                </c:pt>
                <c:pt idx="12">
                  <c:v>-26.14822112000184</c:v>
                </c:pt>
                <c:pt idx="13">
                  <c:v>-28.01076048265872</c:v>
                </c:pt>
                <c:pt idx="14">
                  <c:v>-29.82767236225004</c:v>
                </c:pt>
                <c:pt idx="15">
                  <c:v>-31.59846890961126</c:v>
                </c:pt>
                <c:pt idx="16">
                  <c:v>-33.32405792951239</c:v>
                </c:pt>
                <c:pt idx="17">
                  <c:v>-35.00542555143619</c:v>
                </c:pt>
                <c:pt idx="18">
                  <c:v>-36.6436081664856</c:v>
                </c:pt>
                <c:pt idx="19">
                  <c:v>-38.23967462096221</c:v>
                </c:pt>
                <c:pt idx="20">
                  <c:v>-39.79471242946033</c:v>
                </c:pt>
                <c:pt idx="21">
                  <c:v>-41.30981710541823</c:v>
                </c:pt>
                <c:pt idx="22">
                  <c:v>-42.78608392335673</c:v>
                </c:pt>
                <c:pt idx="23">
                  <c:v>-44.22460157931504</c:v>
                </c:pt>
                <c:pt idx="24">
                  <c:v>-45.62644733429397</c:v>
                </c:pt>
                <c:pt idx="25">
                  <c:v>-46.99268331727944</c:v>
                </c:pt>
                <c:pt idx="26">
                  <c:v>-48.32233019637126</c:v>
                </c:pt>
                <c:pt idx="27">
                  <c:v>-49.61620573271647</c:v>
                </c:pt>
                <c:pt idx="28">
                  <c:v>-50.87512580355201</c:v>
                </c:pt>
                <c:pt idx="29">
                  <c:v>-52.09989955023794</c:v>
                </c:pt>
                <c:pt idx="30">
                  <c:v>-53.2913280032062</c:v>
                </c:pt>
                <c:pt idx="31">
                  <c:v>-54.45020296314839</c:v>
                </c:pt>
                <c:pt idx="32">
                  <c:v>-55.57730609405665</c:v>
                </c:pt>
                <c:pt idx="33">
                  <c:v>-56.67340818897037</c:v>
                </c:pt>
                <c:pt idx="34">
                  <c:v>-57.7392685773059</c:v>
                </c:pt>
                <c:pt idx="35">
                  <c:v>-58.77563464902777</c:v>
                </c:pt>
                <c:pt idx="36">
                  <c:v>-59.78324147586323</c:v>
                </c:pt>
                <c:pt idx="37">
                  <c:v>-60.76281151370313</c:v>
                </c:pt>
                <c:pt idx="38">
                  <c:v>-61.71505437335122</c:v>
                </c:pt>
                <c:pt idx="39">
                  <c:v>-62.64066309825304</c:v>
                </c:pt>
                <c:pt idx="40">
                  <c:v>-63.5403173335974</c:v>
                </c:pt>
                <c:pt idx="41">
                  <c:v>-64.4146833004163</c:v>
                </c:pt>
                <c:pt idx="42">
                  <c:v>-65.2644137882796</c:v>
                </c:pt>
                <c:pt idx="43">
                  <c:v>-66.09014817739126</c:v>
                </c:pt>
                <c:pt idx="44">
                  <c:v>-66.8925124861073</c:v>
                </c:pt>
                <c:pt idx="45">
                  <c:v>-67.67211944047945</c:v>
                </c:pt>
                <c:pt idx="46">
                  <c:v>-68.42956856297995</c:v>
                </c:pt>
                <c:pt idx="47">
                  <c:v>-69.16544627789747</c:v>
                </c:pt>
                <c:pt idx="48">
                  <c:v>-69.88032603132021</c:v>
                </c:pt>
                <c:pt idx="49">
                  <c:v>-70.57476842380098</c:v>
                </c:pt>
                <c:pt idx="50">
                  <c:v>-71.2493213541411</c:v>
                </c:pt>
                <c:pt idx="51">
                  <c:v>-71.90452017281313</c:v>
                </c:pt>
                <c:pt idx="52">
                  <c:v>-72.54088783754004</c:v>
                </c:pt>
                <c:pt idx="53">
                  <c:v>-73.15893508210588</c:v>
                </c:pt>
                <c:pt idx="54">
                  <c:v>-73.75916059152018</c:v>
                </c:pt>
                <c:pt idx="55">
                  <c:v>-74.34205118260745</c:v>
                </c:pt>
                <c:pt idx="56">
                  <c:v>-74.9080819891776</c:v>
                </c:pt>
                <c:pt idx="57">
                  <c:v>-75.45771665103437</c:v>
                </c:pt>
                <c:pt idx="58">
                  <c:v>-75.99140750615395</c:v>
                </c:pt>
                <c:pt idx="59">
                  <c:v>-76.50959578540687</c:v>
                </c:pt>
                <c:pt idx="60">
                  <c:v>-77.01271180927597</c:v>
                </c:pt>
                <c:pt idx="61">
                  <c:v>-77.50117518606225</c:v>
                </c:pt>
                <c:pt idx="62">
                  <c:v>-77.97539501110057</c:v>
                </c:pt>
                <c:pt idx="63">
                  <c:v>-78.43577006659524</c:v>
                </c:pt>
                <c:pt idx="64">
                  <c:v>-78.88268902164941</c:v>
                </c:pt>
                <c:pt idx="65">
                  <c:v>-79.31653063216708</c:v>
                </c:pt>
                <c:pt idx="66">
                  <c:v>-79.7376639403033</c:v>
                </c:pt>
                <c:pt idx="67">
                  <c:v>-80.14644847316708</c:v>
                </c:pt>
                <c:pt idx="68">
                  <c:v>-80.54323444053036</c:v>
                </c:pt>
                <c:pt idx="69">
                  <c:v>-80.92836293129058</c:v>
                </c:pt>
                <c:pt idx="70">
                  <c:v>-81.30216610848815</c:v>
                </c:pt>
                <c:pt idx="71">
                  <c:v>-81.66496740266635</c:v>
                </c:pt>
                <c:pt idx="72">
                  <c:v>-82.01708170341155</c:v>
                </c:pt>
                <c:pt idx="73">
                  <c:v>-82.35881554891148</c:v>
                </c:pt>
                <c:pt idx="74">
                  <c:v>-82.69046731339718</c:v>
                </c:pt>
                <c:pt idx="75">
                  <c:v>-83.01232739232901</c:v>
                </c:pt>
                <c:pt idx="76">
                  <c:v>-83.32467838523394</c:v>
                </c:pt>
                <c:pt idx="77">
                  <c:v>-83.62779527607914</c:v>
                </c:pt>
                <c:pt idx="78">
                  <c:v>-83.9219456111162</c:v>
                </c:pt>
                <c:pt idx="79">
                  <c:v>-84.20738967408783</c:v>
                </c:pt>
                <c:pt idx="80">
                  <c:v>-84.48438065878325</c:v>
                </c:pt>
                <c:pt idx="81">
                  <c:v>-84.75316483883011</c:v>
                </c:pt>
                <c:pt idx="82">
                  <c:v>-85.01398173472005</c:v>
                </c:pt>
                <c:pt idx="83">
                  <c:v>-85.2670642780177</c:v>
                </c:pt>
                <c:pt idx="84">
                  <c:v>-85.51263897270825</c:v>
                </c:pt>
                <c:pt idx="85">
                  <c:v>-85.75092605369035</c:v>
                </c:pt>
                <c:pt idx="86">
                  <c:v>-85.98213964235766</c:v>
                </c:pt>
                <c:pt idx="87">
                  <c:v>-86.20648789930804</c:v>
                </c:pt>
                <c:pt idx="88">
                  <c:v>-86.42417317412175</c:v>
                </c:pt>
                <c:pt idx="89">
                  <c:v>-86.63539215225575</c:v>
                </c:pt>
                <c:pt idx="90">
                  <c:v>-86.8403359990275</c:v>
                </c:pt>
                <c:pt idx="91">
                  <c:v>-87.03919050069405</c:v>
                </c:pt>
                <c:pt idx="92">
                  <c:v>-87.23213620268137</c:v>
                </c:pt>
                <c:pt idx="93">
                  <c:v>-87.41934854492438</c:v>
                </c:pt>
                <c:pt idx="94">
                  <c:v>-87.60099799436307</c:v>
                </c:pt>
                <c:pt idx="95">
                  <c:v>-87.77725017463145</c:v>
                </c:pt>
                <c:pt idx="96">
                  <c:v>-87.94826599292856</c:v>
                </c:pt>
                <c:pt idx="97">
                  <c:v>-88.11420176413002</c:v>
                </c:pt>
                <c:pt idx="98">
                  <c:v>-88.27520933215017</c:v>
                </c:pt>
                <c:pt idx="99">
                  <c:v>-88.43143618859445</c:v>
                </c:pt>
                <c:pt idx="100">
                  <c:v>-88.58302558872924</c:v>
                </c:pt>
                <c:pt idx="101">
                  <c:v>-88.7301166648099</c:v>
                </c:pt>
                <c:pt idx="102">
                  <c:v>-88.8728445367974</c:v>
                </c:pt>
                <c:pt idx="103">
                  <c:v>-89.01134042050307</c:v>
                </c:pt>
                <c:pt idx="104">
                  <c:v>-89.14573173318487</c:v>
                </c:pt>
                <c:pt idx="105">
                  <c:v>-89.27614219667664</c:v>
                </c:pt>
                <c:pt idx="106">
                  <c:v>-89.40269193802425</c:v>
                </c:pt>
                <c:pt idx="107">
                  <c:v>-89.52549758772433</c:v>
                </c:pt>
                <c:pt idx="108">
                  <c:v>-89.64467237559305</c:v>
                </c:pt>
                <c:pt idx="109">
                  <c:v>-89.760326224271</c:v>
                </c:pt>
                <c:pt idx="110">
                  <c:v>-89.8725658404615</c:v>
                </c:pt>
                <c:pt idx="111">
                  <c:v>-89.98149480390451</c:v>
                </c:pt>
                <c:pt idx="112">
                  <c:v>-90.0872136541286</c:v>
                </c:pt>
                <c:pt idx="113">
                  <c:v>-90.18981997505557</c:v>
                </c:pt>
                <c:pt idx="114">
                  <c:v>-90.28940847745316</c:v>
                </c:pt>
                <c:pt idx="115">
                  <c:v>-90.38607107932548</c:v>
                </c:pt>
                <c:pt idx="116">
                  <c:v>-90.47989698422951</c:v>
                </c:pt>
                <c:pt idx="117">
                  <c:v>-90.57097275761718</c:v>
                </c:pt>
                <c:pt idx="118">
                  <c:v>-90.65938240119505</c:v>
                </c:pt>
                <c:pt idx="119">
                  <c:v>-90.7452074253738</c:v>
                </c:pt>
              </c:numCache>
            </c:numRef>
          </c:yVal>
          <c:smooth val="0"/>
          <c:extLst xmlns:c16r2="http://schemas.microsoft.com/office/drawing/2015/06/chart">
            <c:ext xmlns:c16="http://schemas.microsoft.com/office/drawing/2014/chart" uri="{C3380CC4-5D6E-409C-BE32-E72D297353CC}">
              <c16:uniqueId val="{00000008-E2BF-406B-B06F-9D83CA1269D5}"/>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1.465516828496675</c:v>
                </c:pt>
                <c:pt idx="2">
                  <c:v>-3.089373905361299</c:v>
                </c:pt>
                <c:pt idx="3">
                  <c:v>-4.866068250312764</c:v>
                </c:pt>
                <c:pt idx="4">
                  <c:v>-6.790175804079126</c:v>
                </c:pt>
                <c:pt idx="5">
                  <c:v>-8.85636788445663</c:v>
                </c:pt>
                <c:pt idx="6">
                  <c:v>-11.05941771619177</c:v>
                </c:pt>
                <c:pt idx="7">
                  <c:v>-13.39420507476007</c:v>
                </c:pt>
                <c:pt idx="8">
                  <c:v>-15.85571948085158</c:v>
                </c:pt>
                <c:pt idx="9">
                  <c:v>-18.43906226163199</c:v>
                </c:pt>
                <c:pt idx="10">
                  <c:v>-21.1394477249969</c:v>
                </c:pt>
                <c:pt idx="11">
                  <c:v>-23.95220363895528</c:v>
                </c:pt>
                <c:pt idx="12">
                  <c:v>-26.87277116626296</c:v>
                </c:pt>
                <c:pt idx="13">
                  <c:v>-28.743449261254</c:v>
                </c:pt>
                <c:pt idx="14">
                  <c:v>-30.56814575598082</c:v>
                </c:pt>
                <c:pt idx="15">
                  <c:v>-32.346459743366</c:v>
                </c:pt>
                <c:pt idx="16">
                  <c:v>-34.07924641852355</c:v>
                </c:pt>
                <c:pt idx="17">
                  <c:v>-35.76745174809934</c:v>
                </c:pt>
                <c:pt idx="18">
                  <c:v>-37.41208219269787</c:v>
                </c:pt>
                <c:pt idx="19">
                  <c:v>-39.01418470385374</c:v>
                </c:pt>
                <c:pt idx="20">
                  <c:v>-40.57483122193644</c:v>
                </c:pt>
                <c:pt idx="21">
                  <c:v>-42.09510666726533</c:v>
                </c:pt>
                <c:pt idx="22">
                  <c:v>-43.57609965491474</c:v>
                </c:pt>
                <c:pt idx="23">
                  <c:v>-45.01889533472876</c:v>
                </c:pt>
                <c:pt idx="24">
                  <c:v>-46.42456989090897</c:v>
                </c:pt>
                <c:pt idx="25">
                  <c:v>-47.79418633864566</c:v>
                </c:pt>
                <c:pt idx="26">
                  <c:v>-49.1267527605858</c:v>
                </c:pt>
                <c:pt idx="27">
                  <c:v>-50.4231022420702</c:v>
                </c:pt>
                <c:pt idx="28">
                  <c:v>-51.68406686739876</c:v>
                </c:pt>
                <c:pt idx="29">
                  <c:v>-52.91047162804549</c:v>
                </c:pt>
                <c:pt idx="30">
                  <c:v>-54.1031330109738</c:v>
                </c:pt>
                <c:pt idx="31">
                  <c:v>-55.26285785722644</c:v>
                </c:pt>
                <c:pt idx="32">
                  <c:v>-56.39044244089496</c:v>
                </c:pt>
                <c:pt idx="33">
                  <c:v>-57.48667172737395</c:v>
                </c:pt>
                <c:pt idx="34">
                  <c:v>-58.55231877825554</c:v>
                </c:pt>
                <c:pt idx="35">
                  <c:v>-59.58814427691118</c:v>
                </c:pt>
                <c:pt idx="36">
                  <c:v>-60.59489615405596</c:v>
                </c:pt>
                <c:pt idx="37">
                  <c:v>-61.57330929667137</c:v>
                </c:pt>
                <c:pt idx="38">
                  <c:v>-62.52410532689876</c:v>
                </c:pt>
                <c:pt idx="39">
                  <c:v>-63.44798883276732</c:v>
                </c:pt>
                <c:pt idx="40">
                  <c:v>-64.34565062771956</c:v>
                </c:pt>
                <c:pt idx="41">
                  <c:v>-65.21776773602005</c:v>
                </c:pt>
                <c:pt idx="42">
                  <c:v>-66.06500339334434</c:v>
                </c:pt>
                <c:pt idx="43">
                  <c:v>-66.88800707731065</c:v>
                </c:pt>
                <c:pt idx="44">
                  <c:v>-67.6874145638328</c:v>
                </c:pt>
                <c:pt idx="45">
                  <c:v>-68.46384800572741</c:v>
                </c:pt>
                <c:pt idx="46">
                  <c:v>-69.21791603062388</c:v>
                </c:pt>
                <c:pt idx="47">
                  <c:v>-69.95021385558857</c:v>
                </c:pt>
                <c:pt idx="48">
                  <c:v>-70.66132341629077</c:v>
                </c:pt>
                <c:pt idx="49">
                  <c:v>-71.35181350877246</c:v>
                </c:pt>
                <c:pt idx="50">
                  <c:v>-72.02223994221367</c:v>
                </c:pt>
                <c:pt idx="51">
                  <c:v>-72.67314570116855</c:v>
                </c:pt>
                <c:pt idx="52">
                  <c:v>-73.30506110965433</c:v>
                </c:pt>
                <c:pt idx="53">
                  <c:v>-73.91850400846283</c:v>
                </c:pt>
                <c:pt idx="54">
                  <c:v>-74.5139799386377</c:v>
                </c:pt>
                <c:pt idx="55">
                  <c:v>-75.09198233017628</c:v>
                </c:pt>
                <c:pt idx="56">
                  <c:v>-75.65299269506605</c:v>
                </c:pt>
                <c:pt idx="57">
                  <c:v>-76.19748082396575</c:v>
                </c:pt>
                <c:pt idx="58">
                  <c:v>-76.7259049858244</c:v>
                </c:pt>
                <c:pt idx="59">
                  <c:v>-77.23871212983038</c:v>
                </c:pt>
                <c:pt idx="60">
                  <c:v>-77.73633808914337</c:v>
                </c:pt>
                <c:pt idx="61">
                  <c:v>-78.2192077858988</c:v>
                </c:pt>
                <c:pt idx="62">
                  <c:v>-78.68773543703055</c:v>
                </c:pt>
                <c:pt idx="63">
                  <c:v>-79.14232476049118</c:v>
                </c:pt>
                <c:pt idx="64">
                  <c:v>-79.58336918147643</c:v>
                </c:pt>
                <c:pt idx="65">
                  <c:v>-80.0112520383421</c:v>
                </c:pt>
                <c:pt idx="66">
                  <c:v>-80.42634678785335</c:v>
                </c:pt>
                <c:pt idx="67">
                  <c:v>-80.82901720953421</c:v>
                </c:pt>
                <c:pt idx="68">
                  <c:v>-81.2196176088194</c:v>
                </c:pt>
                <c:pt idx="69">
                  <c:v>-81.59849301880263</c:v>
                </c:pt>
                <c:pt idx="70">
                  <c:v>-81.9659794003626</c:v>
                </c:pt>
                <c:pt idx="71">
                  <c:v>-82.32240384047755</c:v>
                </c:pt>
                <c:pt idx="72">
                  <c:v>-82.66808474854608</c:v>
                </c:pt>
                <c:pt idx="73">
                  <c:v>-83.00333205059138</c:v>
                </c:pt>
                <c:pt idx="74">
                  <c:v>-83.32844738118284</c:v>
                </c:pt>
                <c:pt idx="75">
                  <c:v>-83.64372427296185</c:v>
                </c:pt>
                <c:pt idx="76">
                  <c:v>-83.94944834368255</c:v>
                </c:pt>
                <c:pt idx="77">
                  <c:v>-84.24589748065295</c:v>
                </c:pt>
                <c:pt idx="78">
                  <c:v>-84.53334202250153</c:v>
                </c:pt>
                <c:pt idx="79">
                  <c:v>-84.81204493820495</c:v>
                </c:pt>
                <c:pt idx="80">
                  <c:v>-85.08226200330091</c:v>
                </c:pt>
                <c:pt idx="81">
                  <c:v>-85.34424197325732</c:v>
                </c:pt>
                <c:pt idx="82">
                  <c:v>-85.59822675393934</c:v>
                </c:pt>
                <c:pt idx="83">
                  <c:v>-85.84445156913966</c:v>
                </c:pt>
                <c:pt idx="84">
                  <c:v>-86.08314512515811</c:v>
                </c:pt>
                <c:pt idx="85">
                  <c:v>-86.31452977240451</c:v>
                </c:pt>
                <c:pt idx="86">
                  <c:v>-86.53882166399944</c:v>
                </c:pt>
                <c:pt idx="87">
                  <c:v>-86.75623091139003</c:v>
                </c:pt>
                <c:pt idx="88">
                  <c:v>-86.96696173695318</c:v>
                </c:pt>
                <c:pt idx="89">
                  <c:v>-87.17121262361274</c:v>
                </c:pt>
                <c:pt idx="90">
                  <c:v>-87.36917646145548</c:v>
                </c:pt>
                <c:pt idx="91">
                  <c:v>-87.5610406913704</c:v>
                </c:pt>
                <c:pt idx="92">
                  <c:v>-87.74698744572833</c:v>
                </c:pt>
                <c:pt idx="93">
                  <c:v>-87.9271936861105</c:v>
                </c:pt>
                <c:pt idx="94">
                  <c:v>-88.10183133811285</c:v>
                </c:pt>
                <c:pt idx="95">
                  <c:v>-88.27106742325577</c:v>
                </c:pt>
                <c:pt idx="96">
                  <c:v>-88.4350641880096</c:v>
                </c:pt>
                <c:pt idx="97">
                  <c:v>-88.5939792299903</c:v>
                </c:pt>
                <c:pt idx="98">
                  <c:v>-88.7479656213313</c:v>
                </c:pt>
                <c:pt idx="99">
                  <c:v>-88.897172029285</c:v>
                </c:pt>
                <c:pt idx="100">
                  <c:v>-89.04174283406805</c:v>
                </c:pt>
                <c:pt idx="101">
                  <c:v>-89.18181824401495</c:v>
                </c:pt>
                <c:pt idx="102">
                  <c:v>-89.3175344080396</c:v>
                </c:pt>
                <c:pt idx="103">
                  <c:v>-89.44902352548616</c:v>
                </c:pt>
                <c:pt idx="104">
                  <c:v>-89.57641395337236</c:v>
                </c:pt>
                <c:pt idx="105">
                  <c:v>-89.69983031108617</c:v>
                </c:pt>
                <c:pt idx="106">
                  <c:v>-89.81939358257591</c:v>
                </c:pt>
                <c:pt idx="107">
                  <c:v>-89.93522121605815</c:v>
                </c:pt>
                <c:pt idx="108">
                  <c:v>-90.047427221313</c:v>
                </c:pt>
                <c:pt idx="109">
                  <c:v>-90.15612226458897</c:v>
                </c:pt>
                <c:pt idx="110">
                  <c:v>-90.2614137611645</c:v>
                </c:pt>
                <c:pt idx="111">
                  <c:v>-90.36340596561036</c:v>
                </c:pt>
                <c:pt idx="112">
                  <c:v>-90.46220005980171</c:v>
                </c:pt>
                <c:pt idx="113">
                  <c:v>-90.55789423871716</c:v>
                </c:pt>
                <c:pt idx="114">
                  <c:v>-90.65058379406241</c:v>
                </c:pt>
                <c:pt idx="115">
                  <c:v>-90.74036119577317</c:v>
                </c:pt>
                <c:pt idx="116">
                  <c:v>-90.82731617143372</c:v>
                </c:pt>
                <c:pt idx="117">
                  <c:v>-90.9115357836613</c:v>
                </c:pt>
                <c:pt idx="118">
                  <c:v>-90.99310450547046</c:v>
                </c:pt>
                <c:pt idx="119">
                  <c:v>-91.07210429371435</c:v>
                </c:pt>
              </c:numCache>
            </c:numRef>
          </c:yVal>
          <c:smooth val="0"/>
          <c:extLst xmlns:c16r2="http://schemas.microsoft.com/office/drawing/2015/06/chart">
            <c:ext xmlns:c16="http://schemas.microsoft.com/office/drawing/2014/chart" uri="{C3380CC4-5D6E-409C-BE32-E72D297353CC}">
              <c16:uniqueId val="{00000009-E2BF-406B-B06F-9D83CA1269D5}"/>
            </c:ext>
          </c:extLst>
        </c:ser>
        <c:dLbls>
          <c:showLegendKey val="0"/>
          <c:showVal val="0"/>
          <c:showCatName val="0"/>
          <c:showSerName val="0"/>
          <c:showPercent val="0"/>
          <c:showBubbleSize val="0"/>
        </c:dLbls>
        <c:axId val="-1284368352"/>
        <c:axId val="-1284366160"/>
      </c:scatterChart>
      <c:valAx>
        <c:axId val="-128436835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84366160"/>
        <c:crosses val="autoZero"/>
        <c:crossBetween val="midCat"/>
      </c:valAx>
      <c:valAx>
        <c:axId val="-128436616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284368352"/>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0.0</c:v>
                </c:pt>
                <c:pt idx="1">
                  <c:v>1.009933599369106</c:v>
                </c:pt>
                <c:pt idx="2">
                  <c:v>2.309394523988884</c:v>
                </c:pt>
                <c:pt idx="3">
                  <c:v>3.887711810661585</c:v>
                </c:pt>
                <c:pt idx="4">
                  <c:v>5.735019509743779</c:v>
                </c:pt>
                <c:pt idx="5">
                  <c:v>7.84203758356216</c:v>
                </c:pt>
                <c:pt idx="6">
                  <c:v>10.1999698289019</c:v>
                </c:pt>
                <c:pt idx="7">
                  <c:v>12.8004234977193</c:v>
                </c:pt>
                <c:pt idx="8">
                  <c:v>15.63534586956121</c:v>
                </c:pt>
                <c:pt idx="9">
                  <c:v>18.69697428195468</c:v>
                </c:pt>
                <c:pt idx="10">
                  <c:v>21.97779683777548</c:v>
                </c:pt>
                <c:pt idx="11">
                  <c:v>25.47052157475262</c:v>
                </c:pt>
                <c:pt idx="12">
                  <c:v>29.16805233277178</c:v>
                </c:pt>
                <c:pt idx="13">
                  <c:v>31.06697828674351</c:v>
                </c:pt>
                <c:pt idx="14">
                  <c:v>32.9211750080426</c:v>
                </c:pt>
                <c:pt idx="15">
                  <c:v>34.72694867203336</c:v>
                </c:pt>
                <c:pt idx="16">
                  <c:v>36.48339336745494</c:v>
                </c:pt>
                <c:pt idx="17">
                  <c:v>38.19002133490267</c:v>
                </c:pt>
                <c:pt idx="18">
                  <c:v>39.84666972405464</c:v>
                </c:pt>
                <c:pt idx="19">
                  <c:v>41.45343371487024</c:v>
                </c:pt>
                <c:pt idx="20">
                  <c:v>43.01061334394625</c:v>
                </c:pt>
                <c:pt idx="21">
                  <c:v>44.51867110589199</c:v>
                </c:pt>
                <c:pt idx="22">
                  <c:v>45.97819805964694</c:v>
                </c:pt>
                <c:pt idx="23">
                  <c:v>47.38988665828369</c:v>
                </c:pt>
                <c:pt idx="24">
                  <c:v>48.7545089030973</c:v>
                </c:pt>
                <c:pt idx="25">
                  <c:v>50.07289872205456</c:v>
                </c:pt>
                <c:pt idx="26">
                  <c:v>51.34243459984628</c:v>
                </c:pt>
                <c:pt idx="27">
                  <c:v>52.56372661818478</c:v>
                </c:pt>
                <c:pt idx="28">
                  <c:v>53.73743590183858</c:v>
                </c:pt>
                <c:pt idx="29">
                  <c:v>54.8642617450755</c:v>
                </c:pt>
                <c:pt idx="30">
                  <c:v>55.9449351359981</c:v>
                </c:pt>
                <c:pt idx="31">
                  <c:v>56.9802132440409</c:v>
                </c:pt>
                <c:pt idx="32">
                  <c:v>57.97087470350314</c:v>
                </c:pt>
                <c:pt idx="33">
                  <c:v>58.91771555248124</c:v>
                </c:pt>
                <c:pt idx="34">
                  <c:v>59.82154571457886</c:v>
                </c:pt>
                <c:pt idx="35">
                  <c:v>60.68318593309732</c:v>
                </c:pt>
                <c:pt idx="36">
                  <c:v>61.50346508501199</c:v>
                </c:pt>
                <c:pt idx="37">
                  <c:v>62.28321781601471</c:v>
                </c:pt>
                <c:pt idx="38">
                  <c:v>63.023282449009</c:v>
                </c:pt>
                <c:pt idx="39">
                  <c:v>63.7244929798594</c:v>
                </c:pt>
                <c:pt idx="40">
                  <c:v>64.38768321745285</c:v>
                </c:pt>
                <c:pt idx="41">
                  <c:v>65.0136853773106</c:v>
                </c:pt>
                <c:pt idx="42">
                  <c:v>65.60332880240345</c:v>
                </c:pt>
                <c:pt idx="43">
                  <c:v>66.1574388190561</c:v>
                </c:pt>
                <c:pt idx="44">
                  <c:v>66.67683571243371</c:v>
                </c:pt>
                <c:pt idx="45">
                  <c:v>67.16233380866507</c:v>
                </c:pt>
                <c:pt idx="46">
                  <c:v>67.61474065244298</c:v>
                </c:pt>
                <c:pt idx="47">
                  <c:v>68.03485627065078</c:v>
                </c:pt>
                <c:pt idx="48">
                  <c:v>68.42347251375942</c:v>
                </c:pt>
                <c:pt idx="49">
                  <c:v>68.78137246791084</c:v>
                </c:pt>
                <c:pt idx="50">
                  <c:v>69.10932993136202</c:v>
                </c:pt>
                <c:pt idx="51">
                  <c:v>69.40810894984133</c:v>
                </c:pt>
                <c:pt idx="52">
                  <c:v>69.6784633950554</c:v>
                </c:pt>
                <c:pt idx="53">
                  <c:v>69.92113660326185</c:v>
                </c:pt>
                <c:pt idx="54">
                  <c:v>70.13686105962346</c:v>
                </c:pt>
                <c:pt idx="55">
                  <c:v>70.32635812467657</c:v>
                </c:pt>
                <c:pt idx="56">
                  <c:v>70.49033779964838</c:v>
                </c:pt>
                <c:pt idx="57">
                  <c:v>70.62949852764504</c:v>
                </c:pt>
                <c:pt idx="58">
                  <c:v>70.7445270279923</c:v>
                </c:pt>
                <c:pt idx="59">
                  <c:v>70.83609816117587</c:v>
                </c:pt>
                <c:pt idx="60">
                  <c:v>70.90487482211347</c:v>
                </c:pt>
                <c:pt idx="61">
                  <c:v>70.95150785954774</c:v>
                </c:pt>
                <c:pt idx="62">
                  <c:v>70.97663601961901</c:v>
                </c:pt>
                <c:pt idx="63">
                  <c:v>70.98088591172085</c:v>
                </c:pt>
                <c:pt idx="64">
                  <c:v>70.96487199494822</c:v>
                </c:pt>
                <c:pt idx="65">
                  <c:v>70.92919658347273</c:v>
                </c:pt>
                <c:pt idx="66">
                  <c:v>70.87444986940385</c:v>
                </c:pt>
                <c:pt idx="67">
                  <c:v>70.8012099616976</c:v>
                </c:pt>
                <c:pt idx="68">
                  <c:v>70.7100429398274</c:v>
                </c:pt>
                <c:pt idx="69">
                  <c:v>70.60150292097206</c:v>
                </c:pt>
                <c:pt idx="70">
                  <c:v>70.47613213958702</c:v>
                </c:pt>
                <c:pt idx="71">
                  <c:v>70.3344610382901</c:v>
                </c:pt>
                <c:pt idx="72">
                  <c:v>70.17700836902893</c:v>
                </c:pt>
                <c:pt idx="73">
                  <c:v>70.00428130363525</c:v>
                </c:pt>
                <c:pt idx="74">
                  <c:v>69.8167755528367</c:v>
                </c:pt>
                <c:pt idx="75">
                  <c:v>69.61497549295625</c:v>
                </c:pt>
                <c:pt idx="76">
                  <c:v>69.39935429946854</c:v>
                </c:pt>
                <c:pt idx="77">
                  <c:v>69.17037408674722</c:v>
                </c:pt>
                <c:pt idx="78">
                  <c:v>68.92848605330916</c:v>
                </c:pt>
                <c:pt idx="79">
                  <c:v>68.67413063190224</c:v>
                </c:pt>
                <c:pt idx="80">
                  <c:v>68.40773764389485</c:v>
                </c:pt>
                <c:pt idx="81">
                  <c:v>68.12972645738066</c:v>
                </c:pt>
                <c:pt idx="82">
                  <c:v>67.84050614851185</c:v>
                </c:pt>
                <c:pt idx="83">
                  <c:v>67.5404756655489</c:v>
                </c:pt>
                <c:pt idx="84">
                  <c:v>67.2300239952333</c:v>
                </c:pt>
                <c:pt idx="85">
                  <c:v>66.90953033102065</c:v>
                </c:pt>
                <c:pt idx="86">
                  <c:v>66.57936424281615</c:v>
                </c:pt>
                <c:pt idx="87">
                  <c:v>66.23988584783905</c:v>
                </c:pt>
                <c:pt idx="88">
                  <c:v>65.89144598230222</c:v>
                </c:pt>
                <c:pt idx="89">
                  <c:v>65.53438637357819</c:v>
                </c:pt>
                <c:pt idx="90">
                  <c:v>65.16903981257921</c:v>
                </c:pt>
                <c:pt idx="91">
                  <c:v>64.79573032608475</c:v>
                </c:pt>
                <c:pt idx="92">
                  <c:v>64.41477334875935</c:v>
                </c:pt>
                <c:pt idx="93">
                  <c:v>64.02647589465793</c:v>
                </c:pt>
                <c:pt idx="94">
                  <c:v>63.63113672801546</c:v>
                </c:pt>
                <c:pt idx="95">
                  <c:v>63.2290465330634</c:v>
                </c:pt>
                <c:pt idx="96">
                  <c:v>62.82048808281613</c:v>
                </c:pt>
                <c:pt idx="97">
                  <c:v>62.40573640655657</c:v>
                </c:pt>
                <c:pt idx="98">
                  <c:v>61.9850589559269</c:v>
                </c:pt>
                <c:pt idx="99">
                  <c:v>61.55871576950312</c:v>
                </c:pt>
                <c:pt idx="100">
                  <c:v>61.1269596356915</c:v>
                </c:pt>
                <c:pt idx="101">
                  <c:v>60.69003625387404</c:v>
                </c:pt>
                <c:pt idx="102">
                  <c:v>60.2481843936875</c:v>
                </c:pt>
                <c:pt idx="103">
                  <c:v>59.80163605234179</c:v>
                </c:pt>
                <c:pt idx="104">
                  <c:v>59.35061660992505</c:v>
                </c:pt>
                <c:pt idx="105">
                  <c:v>58.89534498259127</c:v>
                </c:pt>
                <c:pt idx="106">
                  <c:v>58.43603377359747</c:v>
                </c:pt>
                <c:pt idx="107">
                  <c:v>57.97288942212481</c:v>
                </c:pt>
                <c:pt idx="108">
                  <c:v>57.5061123498249</c:v>
                </c:pt>
                <c:pt idx="109">
                  <c:v>57.0358971050755</c:v>
                </c:pt>
                <c:pt idx="110">
                  <c:v>56.56243250489661</c:v>
                </c:pt>
                <c:pt idx="111">
                  <c:v>56.08590177449965</c:v>
                </c:pt>
                <c:pt idx="112">
                  <c:v>55.60648268446084</c:v>
                </c:pt>
                <c:pt idx="113">
                  <c:v>55.1243476854706</c:v>
                </c:pt>
                <c:pt idx="114">
                  <c:v>54.63966404069559</c:v>
                </c:pt>
                <c:pt idx="115">
                  <c:v>54.15259395569039</c:v>
                </c:pt>
                <c:pt idx="116">
                  <c:v>53.663294705892</c:v>
                </c:pt>
                <c:pt idx="117">
                  <c:v>53.171918761696</c:v>
                </c:pt>
                <c:pt idx="118">
                  <c:v>52.67861391109272</c:v>
                </c:pt>
                <c:pt idx="119">
                  <c:v>52.18352337989927</c:v>
                </c:pt>
              </c:numCache>
            </c:numRef>
          </c:yVal>
          <c:smooth val="0"/>
          <c:extLst xmlns:c16r2="http://schemas.microsoft.com/office/drawing/2015/06/chart">
            <c:ext xmlns:c16="http://schemas.microsoft.com/office/drawing/2014/chart" uri="{C3380CC4-5D6E-409C-BE32-E72D297353CC}">
              <c16:uniqueId val="{00000000-B2CC-4DC0-B1DA-8A306AAAEBEF}"/>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0.0</c:v>
                </c:pt>
                <c:pt idx="1">
                  <c:v>1.262416999211382</c:v>
                </c:pt>
                <c:pt idx="2">
                  <c:v>2.886207898003247</c:v>
                </c:pt>
                <c:pt idx="3">
                  <c:v>4.857896623396265</c:v>
                </c:pt>
                <c:pt idx="4">
                  <c:v>7.165020386509235</c:v>
                </c:pt>
                <c:pt idx="5">
                  <c:v>9.795855021445277</c:v>
                </c:pt>
                <c:pt idx="6">
                  <c:v>12.73928681221287</c:v>
                </c:pt>
                <c:pt idx="7">
                  <c:v>15.98471156499227</c:v>
                </c:pt>
                <c:pt idx="8">
                  <c:v>19.52195496425565</c:v>
                </c:pt>
                <c:pt idx="9">
                  <c:v>23.34120982363083</c:v>
                </c:pt>
                <c:pt idx="10">
                  <c:v>27.43298673834532</c:v>
                </c:pt>
                <c:pt idx="11">
                  <c:v>31.78807535745727</c:v>
                </c:pt>
                <c:pt idx="12">
                  <c:v>36.39751406033209</c:v>
                </c:pt>
                <c:pt idx="13">
                  <c:v>38.75695173919394</c:v>
                </c:pt>
                <c:pt idx="14">
                  <c:v>41.05970142108009</c:v>
                </c:pt>
                <c:pt idx="15">
                  <c:v>43.30115972656858</c:v>
                </c:pt>
                <c:pt idx="16">
                  <c:v>45.48021249618477</c:v>
                </c:pt>
                <c:pt idx="17">
                  <c:v>47.59627055682994</c:v>
                </c:pt>
                <c:pt idx="18">
                  <c:v>49.6491525396341</c:v>
                </c:pt>
                <c:pt idx="19">
                  <c:v>51.6390007889313</c:v>
                </c:pt>
                <c:pt idx="20">
                  <c:v>53.56621450649163</c:v>
                </c:pt>
                <c:pt idx="21">
                  <c:v>55.43139644670735</c:v>
                </c:pt>
                <c:pt idx="22">
                  <c:v>57.23531030801726</c:v>
                </c:pt>
                <c:pt idx="23">
                  <c:v>58.97884658026704</c:v>
                </c:pt>
                <c:pt idx="24">
                  <c:v>60.66299508834027</c:v>
                </c:pt>
                <c:pt idx="25">
                  <c:v>62.28882284873363</c:v>
                </c:pt>
                <c:pt idx="26">
                  <c:v>63.85307726560187</c:v>
                </c:pt>
                <c:pt idx="27">
                  <c:v>65.35654670763304</c:v>
                </c:pt>
                <c:pt idx="28">
                  <c:v>66.80008302374608</c:v>
                </c:pt>
                <c:pt idx="29">
                  <c:v>68.18458540314213</c:v>
                </c:pt>
                <c:pt idx="30">
                  <c:v>69.5109922449442</c:v>
                </c:pt>
                <c:pt idx="31">
                  <c:v>70.78027423929643</c:v>
                </c:pt>
                <c:pt idx="32">
                  <c:v>71.9934284496344</c:v>
                </c:pt>
                <c:pt idx="33">
                  <c:v>73.15147321921358</c:v>
                </c:pt>
                <c:pt idx="34">
                  <c:v>74.25544376019797</c:v>
                </c:pt>
                <c:pt idx="35">
                  <c:v>75.3063883117306</c:v>
                </c:pt>
                <c:pt idx="36">
                  <c:v>76.30536477551277</c:v>
                </c:pt>
                <c:pt idx="37">
                  <c:v>77.25343775504734</c:v>
                </c:pt>
                <c:pt idx="38">
                  <c:v>78.15167593865505</c:v>
                </c:pt>
                <c:pt idx="39">
                  <c:v>79.00114209313868</c:v>
                </c:pt>
                <c:pt idx="40">
                  <c:v>79.80289824248318</c:v>
                </c:pt>
                <c:pt idx="41">
                  <c:v>80.55800391150935</c:v>
                </c:pt>
                <c:pt idx="42">
                  <c:v>81.2675145294852</c:v>
                </c:pt>
                <c:pt idx="43">
                  <c:v>81.93248000342309</c:v>
                </c:pt>
                <c:pt idx="44">
                  <c:v>82.5539434416151</c:v>
                </c:pt>
                <c:pt idx="45">
                  <c:v>83.13294001101416</c:v>
                </c:pt>
                <c:pt idx="46">
                  <c:v>83.6704959145362</c:v>
                </c:pt>
                <c:pt idx="47">
                  <c:v>84.1676274763131</c:v>
                </c:pt>
                <c:pt idx="48">
                  <c:v>84.62534032456779</c:v>
                </c:pt>
                <c:pt idx="49">
                  <c:v>85.0446286631668</c:v>
                </c:pt>
                <c:pt idx="50">
                  <c:v>85.42647462392415</c:v>
                </c:pt>
                <c:pt idx="51">
                  <c:v>85.77184769277028</c:v>
                </c:pt>
                <c:pt idx="52">
                  <c:v>86.08170419007678</c:v>
                </c:pt>
                <c:pt idx="53">
                  <c:v>86.35698682625041</c:v>
                </c:pt>
                <c:pt idx="54">
                  <c:v>86.59862431469081</c:v>
                </c:pt>
                <c:pt idx="55">
                  <c:v>86.80753103749586</c:v>
                </c:pt>
                <c:pt idx="56">
                  <c:v>86.98460675986326</c:v>
                </c:pt>
                <c:pt idx="57">
                  <c:v>87.13073638936565</c:v>
                </c:pt>
                <c:pt idx="58">
                  <c:v>87.24678977673875</c:v>
                </c:pt>
                <c:pt idx="59">
                  <c:v>87.33362155496661</c:v>
                </c:pt>
                <c:pt idx="60">
                  <c:v>87.39207101378429</c:v>
                </c:pt>
                <c:pt idx="61">
                  <c:v>87.42296200685715</c:v>
                </c:pt>
                <c:pt idx="62">
                  <c:v>87.42710288916167</c:v>
                </c:pt>
                <c:pt idx="63">
                  <c:v>87.40528648222243</c:v>
                </c:pt>
                <c:pt idx="64">
                  <c:v>87.3582900650431</c:v>
                </c:pt>
                <c:pt idx="65">
                  <c:v>87.28687538868765</c:v>
                </c:pt>
                <c:pt idx="66">
                  <c:v>87.19178871262845</c:v>
                </c:pt>
                <c:pt idx="67">
                  <c:v>87.07376086115045</c:v>
                </c:pt>
                <c:pt idx="68">
                  <c:v>86.93350729808475</c:v>
                </c:pt>
                <c:pt idx="69">
                  <c:v>86.77172821843116</c:v>
                </c:pt>
                <c:pt idx="70">
                  <c:v>86.58910865535243</c:v>
                </c:pt>
                <c:pt idx="71">
                  <c:v>86.38631860121131</c:v>
                </c:pt>
                <c:pt idx="72">
                  <c:v>86.16401314143058</c:v>
                </c:pt>
                <c:pt idx="73">
                  <c:v>85.92283259993265</c:v>
                </c:pt>
                <c:pt idx="74">
                  <c:v>85.663402695111</c:v>
                </c:pt>
                <c:pt idx="75">
                  <c:v>85.38633470526247</c:v>
                </c:pt>
                <c:pt idx="76">
                  <c:v>85.09222564254196</c:v>
                </c:pt>
                <c:pt idx="77">
                  <c:v>84.78165843451006</c:v>
                </c:pt>
                <c:pt idx="78">
                  <c:v>84.45520211245798</c:v>
                </c:pt>
                <c:pt idx="79">
                  <c:v>84.11341200569935</c:v>
                </c:pt>
                <c:pt idx="80">
                  <c:v>83.75682994109682</c:v>
                </c:pt>
                <c:pt idx="81">
                  <c:v>83.38598444714125</c:v>
                </c:pt>
                <c:pt idx="82">
                  <c:v>83.0013909619438</c:v>
                </c:pt>
                <c:pt idx="83">
                  <c:v>82.60355204453035</c:v>
                </c:pt>
                <c:pt idx="84">
                  <c:v>82.19295758889757</c:v>
                </c:pt>
                <c:pt idx="85">
                  <c:v>81.77008504029388</c:v>
                </c:pt>
                <c:pt idx="86">
                  <c:v>81.33539961326375</c:v>
                </c:pt>
                <c:pt idx="87">
                  <c:v>80.88935451099881</c:v>
                </c:pt>
                <c:pt idx="88">
                  <c:v>80.43239114556548</c:v>
                </c:pt>
                <c:pt idx="89">
                  <c:v>79.96493935864782</c:v>
                </c:pt>
                <c:pt idx="90">
                  <c:v>79.48741764244141</c:v>
                </c:pt>
                <c:pt idx="91">
                  <c:v>79.00023336036066</c:v>
                </c:pt>
                <c:pt idx="92">
                  <c:v>78.50378296725785</c:v>
                </c:pt>
                <c:pt idx="93">
                  <c:v>77.99845222888098</c:v>
                </c:pt>
                <c:pt idx="94">
                  <c:v>77.4846164403039</c:v>
                </c:pt>
                <c:pt idx="95">
                  <c:v>76.9626406430971</c:v>
                </c:pt>
                <c:pt idx="96">
                  <c:v>76.4328798410179</c:v>
                </c:pt>
                <c:pt idx="97">
                  <c:v>75.89567921401703</c:v>
                </c:pt>
                <c:pt idx="98">
                  <c:v>75.35137433040533</c:v>
                </c:pt>
                <c:pt idx="99">
                  <c:v>74.80029135696711</c:v>
                </c:pt>
                <c:pt idx="100">
                  <c:v>74.24274726691965</c:v>
                </c:pt>
                <c:pt idx="101">
                  <c:v>73.67905004556403</c:v>
                </c:pt>
                <c:pt idx="102">
                  <c:v>73.10949889349821</c:v>
                </c:pt>
                <c:pt idx="103">
                  <c:v>72.53438442729293</c:v>
                </c:pt>
                <c:pt idx="104">
                  <c:v>71.95398887752695</c:v>
                </c:pt>
                <c:pt idx="105">
                  <c:v>71.36858628411164</c:v>
                </c:pt>
                <c:pt idx="106">
                  <c:v>70.77844268880244</c:v>
                </c:pt>
                <c:pt idx="107">
                  <c:v>70.18381632486715</c:v>
                </c:pt>
                <c:pt idx="108">
                  <c:v>69.58495780380781</c:v>
                </c:pt>
                <c:pt idx="109">
                  <c:v>68.98211029913454</c:v>
                </c:pt>
                <c:pt idx="110">
                  <c:v>68.37550972712349</c:v>
                </c:pt>
                <c:pt idx="111">
                  <c:v>67.7653849245321</c:v>
                </c:pt>
                <c:pt idx="112">
                  <c:v>67.15195782323781</c:v>
                </c:pt>
                <c:pt idx="113">
                  <c:v>66.53544362181492</c:v>
                </c:pt>
                <c:pt idx="114">
                  <c:v>65.9160509539725</c:v>
                </c:pt>
                <c:pt idx="115">
                  <c:v>65.29398205391224</c:v>
                </c:pt>
                <c:pt idx="116">
                  <c:v>64.66943291856651</c:v>
                </c:pt>
                <c:pt idx="117">
                  <c:v>64.04259346670596</c:v>
                </c:pt>
                <c:pt idx="118">
                  <c:v>63.41364769496</c:v>
                </c:pt>
                <c:pt idx="119">
                  <c:v>62.78277383074146</c:v>
                </c:pt>
              </c:numCache>
            </c:numRef>
          </c:yVal>
          <c:smooth val="0"/>
          <c:extLst xmlns:c16r2="http://schemas.microsoft.com/office/drawing/2015/06/chart">
            <c:ext xmlns:c16="http://schemas.microsoft.com/office/drawing/2014/chart" uri="{C3380CC4-5D6E-409C-BE32-E72D297353CC}">
              <c16:uniqueId val="{00000001-B2CC-4DC0-B1DA-8A306AAAEBEF}"/>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0.0</c:v>
                </c:pt>
                <c:pt idx="1">
                  <c:v>1.009933599369106</c:v>
                </c:pt>
                <c:pt idx="2">
                  <c:v>2.309729257652634</c:v>
                </c:pt>
                <c:pt idx="3">
                  <c:v>3.888710694614019</c:v>
                </c:pt>
                <c:pt idx="4">
                  <c:v>5.737008362597862</c:v>
                </c:pt>
                <c:pt idx="5">
                  <c:v>7.845340125929851</c:v>
                </c:pt>
                <c:pt idx="6">
                  <c:v>10.20490899854576</c:v>
                </c:pt>
                <c:pt idx="7">
                  <c:v>12.80732260899322</c:v>
                </c:pt>
                <c:pt idx="8">
                  <c:v>15.64452964089014</c:v>
                </c:pt>
                <c:pt idx="9">
                  <c:v>18.70876975062265</c:v>
                </c:pt>
                <c:pt idx="10">
                  <c:v>21.99253417778568</c:v>
                </c:pt>
                <c:pt idx="11">
                  <c:v>25.48853483056744</c:v>
                </c:pt>
                <c:pt idx="12">
                  <c:v>29.18968007943477</c:v>
                </c:pt>
                <c:pt idx="13">
                  <c:v>31.09256422493672</c:v>
                </c:pt>
                <c:pt idx="14">
                  <c:v>32.95076985887317</c:v>
                </c:pt>
                <c:pt idx="15">
                  <c:v>34.76061718581605</c:v>
                </c:pt>
                <c:pt idx="16">
                  <c:v>36.52121201686714</c:v>
                </c:pt>
                <c:pt idx="17">
                  <c:v>38.23207676389254</c:v>
                </c:pt>
                <c:pt idx="18">
                  <c:v>39.89305745535997</c:v>
                </c:pt>
                <c:pt idx="19">
                  <c:v>41.50425706217174</c:v>
                </c:pt>
                <c:pt idx="20">
                  <c:v>43.06598248746013</c:v>
                </c:pt>
                <c:pt idx="21">
                  <c:v>44.5787022989289</c:v>
                </c:pt>
                <c:pt idx="22">
                  <c:v>46.0430129405582</c:v>
                </c:pt>
                <c:pt idx="23">
                  <c:v>47.45961164759774</c:v>
                </c:pt>
                <c:pt idx="24">
                  <c:v>48.82927466992442</c:v>
                </c:pt>
                <c:pt idx="25">
                  <c:v>50.15283970720319</c:v>
                </c:pt>
                <c:pt idx="26">
                  <c:v>51.4276892054877</c:v>
                </c:pt>
                <c:pt idx="27">
                  <c:v>52.65443636549274</c:v>
                </c:pt>
                <c:pt idx="28">
                  <c:v>53.83374513077433</c:v>
                </c:pt>
                <c:pt idx="29">
                  <c:v>54.96631732918196</c:v>
                </c:pt>
                <c:pt idx="30">
                  <c:v>56.05288621331681</c:v>
                </c:pt>
                <c:pt idx="31">
                  <c:v>57.09421096174037</c:v>
                </c:pt>
                <c:pt idx="32">
                  <c:v>58.09107197440835</c:v>
                </c:pt>
                <c:pt idx="33">
                  <c:v>59.04426682210396</c:v>
                </c:pt>
                <c:pt idx="34">
                  <c:v>59.95460673758495</c:v>
                </c:pt>
                <c:pt idx="35">
                  <c:v>60.8229135583997</c:v>
                </c:pt>
                <c:pt idx="36">
                  <c:v>61.65001704888618</c:v>
                </c:pt>
                <c:pt idx="37">
                  <c:v>62.43675254277196</c:v>
                </c:pt>
                <c:pt idx="38">
                  <c:v>63.18395885889504</c:v>
                </c:pt>
                <c:pt idx="39">
                  <c:v>63.8924703059779</c:v>
                </c:pt>
                <c:pt idx="40">
                  <c:v>64.56312082880913</c:v>
                </c:pt>
                <c:pt idx="41">
                  <c:v>65.1967426085529</c:v>
                </c:pt>
                <c:pt idx="42">
                  <c:v>65.7941647901475</c:v>
                </c:pt>
                <c:pt idx="43">
                  <c:v>66.35621234459585</c:v>
                </c:pt>
                <c:pt idx="44">
                  <c:v>66.88370505081065</c:v>
                </c:pt>
                <c:pt idx="45">
                  <c:v>67.37745658396125</c:v>
                </c:pt>
                <c:pt idx="46">
                  <c:v>67.8382736992153</c:v>
                </c:pt>
                <c:pt idx="47">
                  <c:v>68.26695550142995</c:v>
                </c:pt>
                <c:pt idx="48">
                  <c:v>68.66429279252225</c:v>
                </c:pt>
                <c:pt idx="49">
                  <c:v>69.03106748943356</c:v>
                </c:pt>
                <c:pt idx="50">
                  <c:v>69.36805210638306</c:v>
                </c:pt>
                <c:pt idx="51">
                  <c:v>69.67600929592707</c:v>
                </c:pt>
                <c:pt idx="52">
                  <c:v>69.95569143306284</c:v>
                </c:pt>
                <c:pt idx="53">
                  <c:v>70.20784025933562</c:v>
                </c:pt>
                <c:pt idx="54">
                  <c:v>70.43318657258033</c:v>
                </c:pt>
                <c:pt idx="55">
                  <c:v>70.63244995869395</c:v>
                </c:pt>
                <c:pt idx="56">
                  <c:v>70.80633856212506</c:v>
                </c:pt>
                <c:pt idx="57">
                  <c:v>70.95554889214505</c:v>
                </c:pt>
                <c:pt idx="58">
                  <c:v>71.08076566210593</c:v>
                </c:pt>
                <c:pt idx="59">
                  <c:v>71.18266165923067</c:v>
                </c:pt>
                <c:pt idx="60">
                  <c:v>71.26189764256195</c:v>
                </c:pt>
                <c:pt idx="61">
                  <c:v>71.31912226693657</c:v>
                </c:pt>
                <c:pt idx="62">
                  <c:v>71.35497203098853</c:v>
                </c:pt>
                <c:pt idx="63">
                  <c:v>71.37007124732862</c:v>
                </c:pt>
                <c:pt idx="64">
                  <c:v>71.36503203315438</c:v>
                </c:pt>
                <c:pt idx="65">
                  <c:v>71.34045431969571</c:v>
                </c:pt>
                <c:pt idx="66">
                  <c:v>71.29692587897443</c:v>
                </c:pt>
                <c:pt idx="67">
                  <c:v>71.23502236651711</c:v>
                </c:pt>
                <c:pt idx="68">
                  <c:v>71.15530737866573</c:v>
                </c:pt>
                <c:pt idx="69">
                  <c:v>71.05833252330984</c:v>
                </c:pt>
                <c:pt idx="70">
                  <c:v>70.94463750284421</c:v>
                </c:pt>
                <c:pt idx="71">
                  <c:v>70.81475020832293</c:v>
                </c:pt>
                <c:pt idx="72">
                  <c:v>70.66918682378619</c:v>
                </c:pt>
                <c:pt idx="73">
                  <c:v>70.50845193982238</c:v>
                </c:pt>
                <c:pt idx="74">
                  <c:v>70.33303867548251</c:v>
                </c:pt>
                <c:pt idx="75">
                  <c:v>70.14342880775818</c:v>
                </c:pt>
                <c:pt idx="76">
                  <c:v>69.94009290779195</c:v>
                </c:pt>
                <c:pt idx="77">
                  <c:v>69.72349048317664</c:v>
                </c:pt>
                <c:pt idx="78">
                  <c:v>69.49407012561914</c:v>
                </c:pt>
                <c:pt idx="79">
                  <c:v>69.252269663351</c:v>
                </c:pt>
                <c:pt idx="80">
                  <c:v>68.99851631772785</c:v>
                </c:pt>
                <c:pt idx="81">
                  <c:v>68.73322686343317</c:v>
                </c:pt>
                <c:pt idx="82">
                  <c:v>68.45680779180428</c:v>
                </c:pt>
                <c:pt idx="83">
                  <c:v>68.16965547679001</c:v>
                </c:pt>
                <c:pt idx="84">
                  <c:v>67.87215634311815</c:v>
                </c:pt>
                <c:pt idx="85">
                  <c:v>67.56468703622204</c:v>
                </c:pt>
                <c:pt idx="86">
                  <c:v>67.2476145935939</c:v>
                </c:pt>
                <c:pt idx="87">
                  <c:v>66.92129661716306</c:v>
                </c:pt>
                <c:pt idx="88">
                  <c:v>66.58608144641065</c:v>
                </c:pt>
                <c:pt idx="89">
                  <c:v>66.24230833187808</c:v>
                </c:pt>
                <c:pt idx="90">
                  <c:v>65.89030760880405</c:v>
                </c:pt>
                <c:pt idx="91">
                  <c:v>65.53040087064065</c:v>
                </c:pt>
                <c:pt idx="92">
                  <c:v>65.16290114217806</c:v>
                </c:pt>
                <c:pt idx="93">
                  <c:v>64.78811305208598</c:v>
                </c:pt>
                <c:pt idx="94">
                  <c:v>64.40633300463378</c:v>
                </c:pt>
                <c:pt idx="95">
                  <c:v>64.01784935043861</c:v>
                </c:pt>
                <c:pt idx="96">
                  <c:v>63.62294255604229</c:v>
                </c:pt>
                <c:pt idx="97">
                  <c:v>63.2218853721597</c:v>
                </c:pt>
                <c:pt idx="98">
                  <c:v>62.81494300048097</c:v>
                </c:pt>
                <c:pt idx="99">
                  <c:v>62.4023732588612</c:v>
                </c:pt>
                <c:pt idx="100">
                  <c:v>61.98442674481034</c:v>
                </c:pt>
                <c:pt idx="101">
                  <c:v>61.56134699715403</c:v>
                </c:pt>
                <c:pt idx="102">
                  <c:v>61.13337065578249</c:v>
                </c:pt>
                <c:pt idx="103">
                  <c:v>60.70072761939439</c:v>
                </c:pt>
                <c:pt idx="104">
                  <c:v>60.26364120116796</c:v>
                </c:pt>
                <c:pt idx="105">
                  <c:v>59.82232828227688</c:v>
                </c:pt>
                <c:pt idx="106">
                  <c:v>59.37699946319977</c:v>
                </c:pt>
                <c:pt idx="107">
                  <c:v>58.92785921278391</c:v>
                </c:pt>
                <c:pt idx="108">
                  <c:v>58.47510601498743</c:v>
                </c:pt>
                <c:pt idx="109">
                  <c:v>58.01893251329921</c:v>
                </c:pt>
                <c:pt idx="110">
                  <c:v>57.55952565276127</c:v>
                </c:pt>
                <c:pt idx="111">
                  <c:v>57.0970668196187</c:v>
                </c:pt>
                <c:pt idx="112">
                  <c:v>56.63173197853302</c:v>
                </c:pt>
                <c:pt idx="113">
                  <c:v>56.1636918073641</c:v>
                </c:pt>
                <c:pt idx="114">
                  <c:v>55.6931118295079</c:v>
                </c:pt>
                <c:pt idx="115">
                  <c:v>55.22015254378311</c:v>
                </c:pt>
                <c:pt idx="116">
                  <c:v>54.74496955185784</c:v>
                </c:pt>
                <c:pt idx="117">
                  <c:v>54.26771368322897</c:v>
                </c:pt>
                <c:pt idx="118">
                  <c:v>53.78853111774242</c:v>
                </c:pt>
                <c:pt idx="119">
                  <c:v>53.30756350569041</c:v>
                </c:pt>
              </c:numCache>
            </c:numRef>
          </c:yVal>
          <c:smooth val="0"/>
          <c:extLst xmlns:c16r2="http://schemas.microsoft.com/office/drawing/2015/06/chart">
            <c:ext xmlns:c16="http://schemas.microsoft.com/office/drawing/2014/chart" uri="{C3380CC4-5D6E-409C-BE32-E72D297353CC}">
              <c16:uniqueId val="{00000002-B2CC-4DC0-B1DA-8A306AAAEBEF}"/>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0.0</c:v>
                </c:pt>
                <c:pt idx="1">
                  <c:v>0.504966799685462</c:v>
                </c:pt>
                <c:pt idx="2">
                  <c:v>1.090568028580037</c:v>
                </c:pt>
                <c:pt idx="3">
                  <c:v>1.756500128841253</c:v>
                </c:pt>
                <c:pt idx="4">
                  <c:v>2.502412145745893</c:v>
                </c:pt>
                <c:pt idx="5">
                  <c:v>3.32785750262201</c:v>
                </c:pt>
                <c:pt idx="6">
                  <c:v>4.2322931839276</c:v>
                </c:pt>
                <c:pt idx="7">
                  <c:v>5.215081224754613</c:v>
                </c:pt>
                <c:pt idx="8">
                  <c:v>6.27549169822123</c:v>
                </c:pt>
                <c:pt idx="9">
                  <c:v>7.412706726889155</c:v>
                </c:pt>
                <c:pt idx="10">
                  <c:v>8.625825165277048</c:v>
                </c:pt>
                <c:pt idx="11">
                  <c:v>9.913867691658197</c:v>
                </c:pt>
                <c:pt idx="12">
                  <c:v>11.27578211642822</c:v>
                </c:pt>
                <c:pt idx="13">
                  <c:v>11.7122029529428</c:v>
                </c:pt>
                <c:pt idx="14">
                  <c:v>12.15476248524237</c:v>
                </c:pt>
                <c:pt idx="15">
                  <c:v>12.5986964145077</c:v>
                </c:pt>
                <c:pt idx="16">
                  <c:v>13.041120388933</c:v>
                </c:pt>
                <c:pt idx="17">
                  <c:v>13.47969195756878</c:v>
                </c:pt>
                <c:pt idx="18">
                  <c:v>13.91250183055308</c:v>
                </c:pt>
                <c:pt idx="19">
                  <c:v>14.33799126800068</c:v>
                </c:pt>
                <c:pt idx="20">
                  <c:v>14.75488632485803</c:v>
                </c:pt>
                <c:pt idx="21">
                  <c:v>15.16214539876455</c:v>
                </c:pt>
                <c:pt idx="22">
                  <c:v>15.55891729861378</c:v>
                </c:pt>
                <c:pt idx="23">
                  <c:v>15.94450764190015</c:v>
                </c:pt>
                <c:pt idx="24">
                  <c:v>16.31835185300133</c:v>
                </c:pt>
                <c:pt idx="25">
                  <c:v>16.67999339935022</c:v>
                </c:pt>
                <c:pt idx="26">
                  <c:v>17.0273146357531</c:v>
                </c:pt>
                <c:pt idx="27">
                  <c:v>17.35996724915231</c:v>
                </c:pt>
                <c:pt idx="28">
                  <c:v>17.6776677720709</c:v>
                </c:pt>
                <c:pt idx="29">
                  <c:v>17.98018683288358</c:v>
                </c:pt>
                <c:pt idx="30">
                  <c:v>18.26734238146942</c:v>
                </c:pt>
                <c:pt idx="31">
                  <c:v>18.53899402949174</c:v>
                </c:pt>
                <c:pt idx="32">
                  <c:v>18.79503829263695</c:v>
                </c:pt>
                <c:pt idx="33">
                  <c:v>19.03540456165729</c:v>
                </c:pt>
                <c:pt idx="34">
                  <c:v>19.26005166432243</c:v>
                </c:pt>
                <c:pt idx="35">
                  <c:v>19.46896490834614</c:v>
                </c:pt>
                <c:pt idx="36">
                  <c:v>19.66215351759001</c:v>
                </c:pt>
                <c:pt idx="37">
                  <c:v>19.83964839136343</c:v>
                </c:pt>
                <c:pt idx="38">
                  <c:v>20.00150013068378</c:v>
                </c:pt>
                <c:pt idx="39">
                  <c:v>20.14777421268354</c:v>
                </c:pt>
                <c:pt idx="40">
                  <c:v>20.27855249463391</c:v>
                </c:pt>
                <c:pt idx="41">
                  <c:v>20.39393181288096</c:v>
                </c:pt>
                <c:pt idx="42">
                  <c:v>20.49402270375504</c:v>
                </c:pt>
                <c:pt idx="43">
                  <c:v>20.57894823996548</c:v>
                </c:pt>
                <c:pt idx="44">
                  <c:v>20.64884296639502</c:v>
                </c:pt>
                <c:pt idx="45">
                  <c:v>20.70385192213917</c:v>
                </c:pt>
                <c:pt idx="46">
                  <c:v>20.74412973797912</c:v>
                </c:pt>
                <c:pt idx="47">
                  <c:v>20.76983980038948</c:v>
                </c:pt>
                <c:pt idx="48">
                  <c:v>20.78115347470249</c:v>
                </c:pt>
                <c:pt idx="49">
                  <c:v>20.77824938126241</c:v>
                </c:pt>
                <c:pt idx="50">
                  <c:v>20.7613127193863</c:v>
                </c:pt>
                <c:pt idx="51">
                  <c:v>20.73053463478618</c:v>
                </c:pt>
                <c:pt idx="52">
                  <c:v>20.68611162129764</c:v>
                </c:pt>
                <c:pt idx="53">
                  <c:v>20.62824496468875</c:v>
                </c:pt>
                <c:pt idx="54">
                  <c:v>20.5571402202445</c:v>
                </c:pt>
                <c:pt idx="55">
                  <c:v>20.47300672164783</c:v>
                </c:pt>
                <c:pt idx="56">
                  <c:v>20.37605711906372</c:v>
                </c:pt>
                <c:pt idx="57">
                  <c:v>20.26650694450655</c:v>
                </c:pt>
                <c:pt idx="58">
                  <c:v>20.14457420282815</c:v>
                </c:pt>
                <c:pt idx="59">
                  <c:v>20.0104789867928</c:v>
                </c:pt>
                <c:pt idx="60">
                  <c:v>19.86444311485366</c:v>
                </c:pt>
                <c:pt idx="61">
                  <c:v>19.70668979037372</c:v>
                </c:pt>
                <c:pt idx="62">
                  <c:v>19.53744328112898</c:v>
                </c:pt>
                <c:pt idx="63">
                  <c:v>19.35692861801135</c:v>
                </c:pt>
                <c:pt idx="64">
                  <c:v>19.16537131195219</c:v>
                </c:pt>
                <c:pt idx="65">
                  <c:v>18.9629970880992</c:v>
                </c:pt>
                <c:pt idx="66">
                  <c:v>18.75003163640122</c:v>
                </c:pt>
                <c:pt idx="67">
                  <c:v>18.52670037778578</c:v>
                </c:pt>
                <c:pt idx="68">
                  <c:v>18.29322824513928</c:v>
                </c:pt>
                <c:pt idx="69">
                  <c:v>18.04983947836809</c:v>
                </c:pt>
                <c:pt idx="70">
                  <c:v>17.79675743284952</c:v>
                </c:pt>
                <c:pt idx="71">
                  <c:v>17.5342044006111</c:v>
                </c:pt>
                <c:pt idx="72">
                  <c:v>17.26240144362146</c:v>
                </c:pt>
                <c:pt idx="73">
                  <c:v>16.98156823858881</c:v>
                </c:pt>
                <c:pt idx="74">
                  <c:v>16.6919229327159</c:v>
                </c:pt>
                <c:pt idx="75">
                  <c:v>16.39368200985155</c:v>
                </c:pt>
                <c:pt idx="76">
                  <c:v>16.08706016654833</c:v>
                </c:pt>
                <c:pt idx="77">
                  <c:v>15.77227019752081</c:v>
                </c:pt>
                <c:pt idx="78">
                  <c:v>15.4495228900305</c:v>
                </c:pt>
                <c:pt idx="79">
                  <c:v>15.11902692677995</c:v>
                </c:pt>
                <c:pt idx="80">
                  <c:v>14.78098879683921</c:v>
                </c:pt>
                <c:pt idx="81">
                  <c:v>14.4356127142487</c:v>
                </c:pt>
                <c:pt idx="82">
                  <c:v>14.08310054385811</c:v>
                </c:pt>
                <c:pt idx="83">
                  <c:v>13.72365173408025</c:v>
                </c:pt>
                <c:pt idx="84">
                  <c:v>13.357463256149</c:v>
                </c:pt>
                <c:pt idx="85">
                  <c:v>12.9847295495756</c:v>
                </c:pt>
                <c:pt idx="86">
                  <c:v>12.60564247347156</c:v>
                </c:pt>
                <c:pt idx="87">
                  <c:v>12.22039126341861</c:v>
                </c:pt>
                <c:pt idx="88">
                  <c:v>11.82916249358368</c:v>
                </c:pt>
                <c:pt idx="89">
                  <c:v>11.43214004381025</c:v>
                </c:pt>
                <c:pt idx="90">
                  <c:v>11.0295050713985</c:v>
                </c:pt>
                <c:pt idx="91">
                  <c:v>10.62143598732428</c:v>
                </c:pt>
                <c:pt idx="92">
                  <c:v>10.20810843663639</c:v>
                </c:pt>
                <c:pt idx="93">
                  <c:v>9.789695282816865</c:v>
                </c:pt>
                <c:pt idx="94">
                  <c:v>9.3663665958411</c:v>
                </c:pt>
                <c:pt idx="95">
                  <c:v>8.938289643770968</c:v>
                </c:pt>
                <c:pt idx="96">
                  <c:v>8.505628887622606</c:v>
                </c:pt>
                <c:pt idx="97">
                  <c:v>8.06854597934717</c:v>
                </c:pt>
                <c:pt idx="98">
                  <c:v>7.627199762730465</c:v>
                </c:pt>
                <c:pt idx="99">
                  <c:v>7.181746277011371</c:v>
                </c:pt>
                <c:pt idx="100">
                  <c:v>6.732338763079497</c:v>
                </c:pt>
                <c:pt idx="101">
                  <c:v>6.27912767206363</c:v>
                </c:pt>
                <c:pt idx="102">
                  <c:v>5.822260676166879</c:v>
                </c:pt>
                <c:pt idx="103">
                  <c:v>5.361882681603677</c:v>
                </c:pt>
                <c:pt idx="104">
                  <c:v>4.898135843479356</c:v>
                </c:pt>
                <c:pt idx="105">
                  <c:v>4.431159582507008</c:v>
                </c:pt>
                <c:pt idx="106">
                  <c:v>3.9610906034045</c:v>
                </c:pt>
                <c:pt idx="107">
                  <c:v>3.488062914868351</c:v>
                </c:pt>
                <c:pt idx="108">
                  <c:v>3.012207851006224</c:v>
                </c:pt>
                <c:pt idx="109">
                  <c:v>2.533654094107987</c:v>
                </c:pt>
                <c:pt idx="110">
                  <c:v>2.052527698665926</c:v>
                </c:pt>
                <c:pt idx="111">
                  <c:v>1.568952116518176</c:v>
                </c:pt>
                <c:pt idx="112">
                  <c:v>1.083048223073092</c:v>
                </c:pt>
                <c:pt idx="113">
                  <c:v>0.59493434444903</c:v>
                </c:pt>
                <c:pt idx="114">
                  <c:v>0.104726285523611</c:v>
                </c:pt>
                <c:pt idx="115">
                  <c:v>-0.387462641259844</c:v>
                </c:pt>
                <c:pt idx="116">
                  <c:v>-0.88152158633693</c:v>
                </c:pt>
                <c:pt idx="117">
                  <c:v>-1.377342132859212</c:v>
                </c:pt>
                <c:pt idx="118">
                  <c:v>-1.874818265929207</c:v>
                </c:pt>
                <c:pt idx="119">
                  <c:v>-2.373846341348778</c:v>
                </c:pt>
              </c:numCache>
            </c:numRef>
          </c:yVal>
          <c:smooth val="0"/>
          <c:extLst xmlns:c16r2="http://schemas.microsoft.com/office/drawing/2015/06/chart">
            <c:ext xmlns:c16="http://schemas.microsoft.com/office/drawing/2014/chart" uri="{C3380CC4-5D6E-409C-BE32-E72D297353CC}">
              <c16:uniqueId val="{00000003-B2CC-4DC0-B1DA-8A306AAAEBEF}"/>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0.0</c:v>
                </c:pt>
                <c:pt idx="1">
                  <c:v>1.009933599369106</c:v>
                </c:pt>
                <c:pt idx="2">
                  <c:v>2.328033104180577</c:v>
                </c:pt>
                <c:pt idx="3">
                  <c:v>3.946034755187611</c:v>
                </c:pt>
                <c:pt idx="4">
                  <c:v>5.855918317393375</c:v>
                </c:pt>
                <c:pt idx="5">
                  <c:v>8.04979484178694</c:v>
                </c:pt>
                <c:pt idx="6">
                  <c:v>10.51988893180805</c:v>
                </c:pt>
                <c:pt idx="7">
                  <c:v>13.25852685686414</c:v>
                </c:pt>
                <c:pt idx="8">
                  <c:v>16.25812879407567</c:v>
                </c:pt>
                <c:pt idx="9">
                  <c:v>19.51120414162416</c:v>
                </c:pt>
                <c:pt idx="10">
                  <c:v>23.01034909295868</c:v>
                </c:pt>
                <c:pt idx="11">
                  <c:v>26.74824585032729</c:v>
                </c:pt>
                <c:pt idx="12">
                  <c:v>30.71766300251511</c:v>
                </c:pt>
                <c:pt idx="13">
                  <c:v>32.91496507789496</c:v>
                </c:pt>
                <c:pt idx="14">
                  <c:v>35.05668896513316</c:v>
                </c:pt>
                <c:pt idx="15">
                  <c:v>37.14029561718326</c:v>
                </c:pt>
                <c:pt idx="16">
                  <c:v>39.16574191163272</c:v>
                </c:pt>
                <c:pt idx="17">
                  <c:v>41.1332256526739</c:v>
                </c:pt>
                <c:pt idx="18">
                  <c:v>43.04312949157793</c:v>
                </c:pt>
                <c:pt idx="19">
                  <c:v>44.89598336339439</c:v>
                </c:pt>
                <c:pt idx="20">
                  <c:v>46.69243461388214</c:v>
                </c:pt>
                <c:pt idx="21">
                  <c:v>48.433224125086</c:v>
                </c:pt>
                <c:pt idx="22">
                  <c:v>50.11916715000915</c:v>
                </c:pt>
                <c:pt idx="23">
                  <c:v>51.75113785225312</c:v>
                </c:pt>
                <c:pt idx="24">
                  <c:v>53.3300567682513</c:v>
                </c:pt>
                <c:pt idx="25">
                  <c:v>54.85688058177158</c:v>
                </c:pt>
                <c:pt idx="26">
                  <c:v>56.3290906342686</c:v>
                </c:pt>
                <c:pt idx="27">
                  <c:v>57.74731691875876</c:v>
                </c:pt>
                <c:pt idx="28">
                  <c:v>59.11223391076328</c:v>
                </c:pt>
                <c:pt idx="29">
                  <c:v>60.42455005082638</c:v>
                </c:pt>
                <c:pt idx="30">
                  <c:v>61.68500317479948</c:v>
                </c:pt>
                <c:pt idx="31">
                  <c:v>62.89435648446988</c:v>
                </c:pt>
                <c:pt idx="32">
                  <c:v>64.05339497563155</c:v>
                </c:pt>
                <c:pt idx="33">
                  <c:v>65.16292225089595</c:v>
                </c:pt>
                <c:pt idx="34">
                  <c:v>66.22375765902325</c:v>
                </c:pt>
                <c:pt idx="35">
                  <c:v>67.23673371406585</c:v>
                </c:pt>
                <c:pt idx="36">
                  <c:v>68.20269375662345</c:v>
                </c:pt>
                <c:pt idx="37">
                  <c:v>69.1224898265441</c:v>
                </c:pt>
                <c:pt idx="38">
                  <c:v>69.9969807219536</c:v>
                </c:pt>
                <c:pt idx="39">
                  <c:v>70.82702407659355</c:v>
                </c:pt>
                <c:pt idx="40">
                  <c:v>71.61348040342288</c:v>
                </c:pt>
                <c:pt idx="41">
                  <c:v>72.3572116857145</c:v>
                </c:pt>
                <c:pt idx="42">
                  <c:v>73.05908006066875</c:v>
                </c:pt>
                <c:pt idx="43">
                  <c:v>73.7199466111779</c:v>
                </c:pt>
                <c:pt idx="44">
                  <c:v>74.34067025657997</c:v>
                </c:pt>
                <c:pt idx="45">
                  <c:v>74.92210673438625</c:v>
                </c:pt>
                <c:pt idx="46">
                  <c:v>75.4651076659552</c:v>
                </c:pt>
                <c:pt idx="47">
                  <c:v>75.970519699848</c:v>
                </c:pt>
                <c:pt idx="48">
                  <c:v>76.4391837272761</c:v>
                </c:pt>
                <c:pt idx="49">
                  <c:v>76.87193416460575</c:v>
                </c:pt>
                <c:pt idx="50">
                  <c:v>77.26959829833367</c:v>
                </c:pt>
                <c:pt idx="51">
                  <c:v>77.63299568835327</c:v>
                </c:pt>
                <c:pt idx="52">
                  <c:v>77.96293761487868</c:v>
                </c:pt>
                <c:pt idx="53">
                  <c:v>78.26022658655438</c:v>
                </c:pt>
                <c:pt idx="54">
                  <c:v>78.52565589637105</c:v>
                </c:pt>
                <c:pt idx="55">
                  <c:v>78.76000922225557</c:v>
                </c:pt>
                <c:pt idx="56">
                  <c:v>78.9640602694763</c:v>
                </c:pt>
                <c:pt idx="57">
                  <c:v>79.13857245219256</c:v>
                </c:pt>
                <c:pt idx="58">
                  <c:v>79.2842986116475</c:v>
                </c:pt>
                <c:pt idx="59">
                  <c:v>79.4019807686323</c:v>
                </c:pt>
                <c:pt idx="60">
                  <c:v>79.49234990806461</c:v>
                </c:pt>
                <c:pt idx="61">
                  <c:v>79.55612579354236</c:v>
                </c:pt>
                <c:pt idx="62">
                  <c:v>79.59401680996236</c:v>
                </c:pt>
                <c:pt idx="63">
                  <c:v>79.60671983234555</c:v>
                </c:pt>
                <c:pt idx="64">
                  <c:v>79.5949201191279</c:v>
                </c:pt>
                <c:pt idx="65">
                  <c:v>79.55929122825773</c:v>
                </c:pt>
                <c:pt idx="66">
                  <c:v>79.50049495459115</c:v>
                </c:pt>
                <c:pt idx="67">
                  <c:v>79.4191812871013</c:v>
                </c:pt>
                <c:pt idx="68">
                  <c:v>79.31598838454305</c:v>
                </c:pt>
                <c:pt idx="69">
                  <c:v>79.1915425682705</c:v>
                </c:pt>
                <c:pt idx="70">
                  <c:v>79.04645833096875</c:v>
                </c:pt>
                <c:pt idx="71">
                  <c:v>78.88133836016505</c:v>
                </c:pt>
                <c:pt idx="72">
                  <c:v>78.69677357540812</c:v>
                </c:pt>
                <c:pt idx="73">
                  <c:v>78.49334317809598</c:v>
                </c:pt>
                <c:pt idx="74">
                  <c:v>78.27161471297404</c:v>
                </c:pt>
                <c:pt idx="75">
                  <c:v>78.03214414039438</c:v>
                </c:pt>
                <c:pt idx="76">
                  <c:v>77.77547591846705</c:v>
                </c:pt>
                <c:pt idx="77">
                  <c:v>77.50214309429337</c:v>
                </c:pt>
                <c:pt idx="78">
                  <c:v>77.2126674035053</c:v>
                </c:pt>
                <c:pt idx="79">
                  <c:v>76.90755937740185</c:v>
                </c:pt>
                <c:pt idx="80">
                  <c:v>76.58731845698327</c:v>
                </c:pt>
                <c:pt idx="81">
                  <c:v>76.25243311327205</c:v>
                </c:pt>
                <c:pt idx="82">
                  <c:v>75.90338097327547</c:v>
                </c:pt>
                <c:pt idx="83">
                  <c:v>75.5406289510661</c:v>
                </c:pt>
                <c:pt idx="84">
                  <c:v>75.16463338342665</c:v>
                </c:pt>
                <c:pt idx="85">
                  <c:v>74.77584016955338</c:v>
                </c:pt>
                <c:pt idx="86">
                  <c:v>74.37468491436948</c:v>
                </c:pt>
                <c:pt idx="87">
                  <c:v>73.9615930749719</c:v>
                </c:pt>
                <c:pt idx="88">
                  <c:v>73.53698010985048</c:v>
                </c:pt>
                <c:pt idx="89">
                  <c:v>73.10125163044995</c:v>
                </c:pt>
                <c:pt idx="90">
                  <c:v>72.65480355471571</c:v>
                </c:pt>
                <c:pt idx="91">
                  <c:v>72.19802226230877</c:v>
                </c:pt>
                <c:pt idx="92">
                  <c:v>71.73128475115846</c:v>
                </c:pt>
                <c:pt idx="93">
                  <c:v>71.25495879503523</c:v>
                </c:pt>
                <c:pt idx="94">
                  <c:v>70.7694031019255</c:v>
                </c:pt>
                <c:pt idx="95">
                  <c:v>70.27496747287068</c:v>
                </c:pt>
                <c:pt idx="96">
                  <c:v>69.77199296111076</c:v>
                </c:pt>
                <c:pt idx="97">
                  <c:v>69.26081203124158</c:v>
                </c:pt>
                <c:pt idx="98">
                  <c:v>68.74174871823788</c:v>
                </c:pt>
                <c:pt idx="99">
                  <c:v>68.21511878608861</c:v>
                </c:pt>
                <c:pt idx="100">
                  <c:v>67.6812298859227</c:v>
                </c:pt>
                <c:pt idx="101">
                  <c:v>67.14038171342303</c:v>
                </c:pt>
                <c:pt idx="102">
                  <c:v>66.59286616540294</c:v>
                </c:pt>
                <c:pt idx="103">
                  <c:v>66.0389674953576</c:v>
                </c:pt>
                <c:pt idx="104">
                  <c:v>65.4789624679379</c:v>
                </c:pt>
                <c:pt idx="105">
                  <c:v>64.91312051215391</c:v>
                </c:pt>
                <c:pt idx="106">
                  <c:v>64.34170387323773</c:v>
                </c:pt>
                <c:pt idx="107">
                  <c:v>63.76496776306598</c:v>
                </c:pt>
                <c:pt idx="108">
                  <c:v>63.18316050902968</c:v>
                </c:pt>
                <c:pt idx="109">
                  <c:v>62.5965237013024</c:v>
                </c:pt>
                <c:pt idx="110">
                  <c:v>62.005292338401</c:v>
                </c:pt>
                <c:pt idx="111">
                  <c:v>61.4096949709883</c:v>
                </c:pt>
                <c:pt idx="112">
                  <c:v>60.8099538438623</c:v>
                </c:pt>
                <c:pt idx="113">
                  <c:v>60.2062850360685</c:v>
                </c:pt>
                <c:pt idx="114">
                  <c:v>59.59889859908571</c:v>
                </c:pt>
                <c:pt idx="115">
                  <c:v>58.98799869306409</c:v>
                </c:pt>
                <c:pt idx="116">
                  <c:v>58.37378372105464</c:v>
                </c:pt>
                <c:pt idx="117">
                  <c:v>57.75644646121378</c:v>
                </c:pt>
                <c:pt idx="118">
                  <c:v>57.13617419696674</c:v>
                </c:pt>
                <c:pt idx="119">
                  <c:v>56.51314884507201</c:v>
                </c:pt>
              </c:numCache>
            </c:numRef>
          </c:yVal>
          <c:smooth val="0"/>
          <c:extLst xmlns:c16r2="http://schemas.microsoft.com/office/drawing/2015/06/chart">
            <c:ext xmlns:c16="http://schemas.microsoft.com/office/drawing/2014/chart" uri="{C3380CC4-5D6E-409C-BE32-E72D297353CC}">
              <c16:uniqueId val="{00000004-B2CC-4DC0-B1DA-8A306AAAEBEF}"/>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0.0</c:v>
                </c:pt>
                <c:pt idx="1">
                  <c:v>1.009933599369106</c:v>
                </c:pt>
                <c:pt idx="2">
                  <c:v>2.24052700099901</c:v>
                </c:pt>
                <c:pt idx="3">
                  <c:v>3.683671408437021</c:v>
                </c:pt>
                <c:pt idx="4">
                  <c:v>5.33184132325414</c:v>
                </c:pt>
                <c:pt idx="5">
                  <c:v>7.177916045225627</c:v>
                </c:pt>
                <c:pt idx="6">
                  <c:v>9.215110627814738</c:v>
                </c:pt>
                <c:pt idx="7">
                  <c:v>11.4369221048114</c:v>
                </c:pt>
                <c:pt idx="8">
                  <c:v>13.83708744552678</c:v>
                </c:pt>
                <c:pt idx="9">
                  <c:v>16.40955072812812</c:v>
                </c:pt>
                <c:pt idx="10">
                  <c:v>19.14843755224865</c:v>
                </c:pt>
                <c:pt idx="11">
                  <c:v>22.04803512987974</c:v>
                </c:pt>
                <c:pt idx="12">
                  <c:v>25.10277682319429</c:v>
                </c:pt>
                <c:pt idx="13">
                  <c:v>26.31073853110911</c:v>
                </c:pt>
                <c:pt idx="14">
                  <c:v>27.49113368435746</c:v>
                </c:pt>
                <c:pt idx="15">
                  <c:v>28.6384667544994</c:v>
                </c:pt>
                <c:pt idx="16">
                  <c:v>29.75046388452028</c:v>
                </c:pt>
                <c:pt idx="17">
                  <c:v>30.82553505731767</c:v>
                </c:pt>
                <c:pt idx="18">
                  <c:v>31.86262354919882</c:v>
                </c:pt>
                <c:pt idx="19">
                  <c:v>32.86109420821622</c:v>
                </c:pt>
                <c:pt idx="20">
                  <c:v>33.82064496778</c:v>
                </c:pt>
                <c:pt idx="21">
                  <c:v>34.74123665322119</c:v>
                </c:pt>
                <c:pt idx="22">
                  <c:v>35.62303722595152</c:v>
                </c:pt>
                <c:pt idx="23">
                  <c:v>36.4663774333394</c:v>
                </c:pt>
                <c:pt idx="24">
                  <c:v>37.27171547833904</c:v>
                </c:pt>
                <c:pt idx="25">
                  <c:v>38.03960883001037</c:v>
                </c:pt>
                <c:pt idx="26">
                  <c:v>38.7681109159999</c:v>
                </c:pt>
                <c:pt idx="27">
                  <c:v>39.45776005683597</c:v>
                </c:pt>
                <c:pt idx="28">
                  <c:v>40.10915437224958</c:v>
                </c:pt>
                <c:pt idx="29">
                  <c:v>40.7229336352666</c:v>
                </c:pt>
                <c:pt idx="30">
                  <c:v>41.2997702139687</c:v>
                </c:pt>
                <c:pt idx="31">
                  <c:v>41.840361664952</c:v>
                </c:pt>
                <c:pt idx="32">
                  <c:v>42.34542465622098</c:v>
                </c:pt>
                <c:pt idx="33">
                  <c:v>42.81568996019178</c:v>
                </c:pt>
                <c:pt idx="34">
                  <c:v>43.2518983106761</c:v>
                </c:pt>
                <c:pt idx="35">
                  <c:v>43.65479695989544</c:v>
                </c:pt>
                <c:pt idx="36">
                  <c:v>44.02513680481342</c:v>
                </c:pt>
                <c:pt idx="37">
                  <c:v>44.36366997844149</c:v>
                </c:pt>
                <c:pt idx="38">
                  <c:v>44.67114782262615</c:v>
                </c:pt>
                <c:pt idx="39">
                  <c:v>44.94831583880205</c:v>
                </c:pt>
                <c:pt idx="40">
                  <c:v>45.19591546022596</c:v>
                </c:pt>
                <c:pt idx="41">
                  <c:v>45.41468285557004</c:v>
                </c:pt>
                <c:pt idx="42">
                  <c:v>45.60534789159101</c:v>
                </c:pt>
                <c:pt idx="43">
                  <c:v>45.7686332488939</c:v>
                </c:pt>
                <c:pt idx="44">
                  <c:v>45.90525366744937</c:v>
                </c:pt>
                <c:pt idx="45">
                  <c:v>46.01591530268797</c:v>
                </c:pt>
                <c:pt idx="46">
                  <c:v>46.10131517643822</c:v>
                </c:pt>
                <c:pt idx="47">
                  <c:v>46.162140709705</c:v>
                </c:pt>
                <c:pt idx="48">
                  <c:v>46.19906932646063</c:v>
                </c:pt>
                <c:pt idx="49">
                  <c:v>46.2127681194297</c:v>
                </c:pt>
                <c:pt idx="50">
                  <c:v>46.20389357028314</c:v>
                </c:pt>
                <c:pt idx="51">
                  <c:v>46.17309131782167</c:v>
                </c:pt>
                <c:pt idx="52">
                  <c:v>46.12099596435565</c:v>
                </c:pt>
                <c:pt idx="53">
                  <c:v>46.04823092422612</c:v>
                </c:pt>
                <c:pt idx="54">
                  <c:v>45.95540830617801</c:v>
                </c:pt>
                <c:pt idx="55">
                  <c:v>45.843128826039</c:v>
                </c:pt>
                <c:pt idx="56">
                  <c:v>45.71198174665732</c:v>
                </c:pt>
                <c:pt idx="57">
                  <c:v>45.56254484235251</c:v>
                </c:pt>
                <c:pt idx="58">
                  <c:v>45.395384385512</c:v>
                </c:pt>
                <c:pt idx="59">
                  <c:v>45.21105515320824</c:v>
                </c:pt>
                <c:pt idx="60">
                  <c:v>45.01010045190559</c:v>
                </c:pt>
                <c:pt idx="61">
                  <c:v>44.79305215856447</c:v>
                </c:pt>
                <c:pt idx="62">
                  <c:v>44.5604307765534</c:v>
                </c:pt>
                <c:pt idx="63">
                  <c:v>44.31274550501819</c:v>
                </c:pt>
                <c:pt idx="64">
                  <c:v>44.05049432035685</c:v>
                </c:pt>
                <c:pt idx="65">
                  <c:v>43.77416406866309</c:v>
                </c:pt>
                <c:pt idx="66">
                  <c:v>43.48423056806995</c:v>
                </c:pt>
                <c:pt idx="67">
                  <c:v>43.1811587199768</c:v>
                </c:pt>
                <c:pt idx="68">
                  <c:v>42.86540262827202</c:v>
                </c:pt>
                <c:pt idx="69">
                  <c:v>42.5374057257013</c:v>
                </c:pt>
                <c:pt idx="70">
                  <c:v>42.1976009066093</c:v>
                </c:pt>
                <c:pt idx="71">
                  <c:v>41.84641066533995</c:v>
                </c:pt>
                <c:pt idx="72">
                  <c:v>41.48424723962123</c:v>
                </c:pt>
                <c:pt idx="73">
                  <c:v>41.11151275832754</c:v>
                </c:pt>
                <c:pt idx="74">
                  <c:v>40.72859939304271</c:v>
                </c:pt>
                <c:pt idx="75">
                  <c:v>40.33588951290903</c:v>
                </c:pt>
                <c:pt idx="76">
                  <c:v>39.93375584224214</c:v>
                </c:pt>
                <c:pt idx="77">
                  <c:v>39.5225616204939</c:v>
                </c:pt>
                <c:pt idx="78">
                  <c:v>39.10266076411605</c:v>
                </c:pt>
                <c:pt idx="79">
                  <c:v>38.67439802993794</c:v>
                </c:pt>
                <c:pt idx="80">
                  <c:v>38.2381091797124</c:v>
                </c:pt>
                <c:pt idx="81">
                  <c:v>37.7941211454654</c:v>
                </c:pt>
                <c:pt idx="82">
                  <c:v>37.34275219537903</c:v>
                </c:pt>
                <c:pt idx="83">
                  <c:v>36.88431209988812</c:v>
                </c:pt>
                <c:pt idx="84">
                  <c:v>36.41910229773703</c:v>
                </c:pt>
                <c:pt idx="85">
                  <c:v>35.94741606176048</c:v>
                </c:pt>
                <c:pt idx="86">
                  <c:v>35.46953866417015</c:v>
                </c:pt>
                <c:pt idx="87">
                  <c:v>34.98574754110312</c:v>
                </c:pt>
                <c:pt idx="88">
                  <c:v>34.49631245630326</c:v>
                </c:pt>
                <c:pt idx="89">
                  <c:v>34.00149566370929</c:v>
                </c:pt>
                <c:pt idx="90">
                  <c:v>33.5015520688221</c:v>
                </c:pt>
                <c:pt idx="91">
                  <c:v>32.99672938869071</c:v>
                </c:pt>
                <c:pt idx="92">
                  <c:v>32.48726831040629</c:v>
                </c:pt>
                <c:pt idx="93">
                  <c:v>31.97340264795821</c:v>
                </c:pt>
                <c:pt idx="94">
                  <c:v>31.45535949737769</c:v>
                </c:pt>
                <c:pt idx="95">
                  <c:v>30.93335939002918</c:v>
                </c:pt>
                <c:pt idx="96">
                  <c:v>30.40761644401618</c:v>
                </c:pt>
                <c:pt idx="97">
                  <c:v>29.87833851357846</c:v>
                </c:pt>
                <c:pt idx="98">
                  <c:v>29.34572733644882</c:v>
                </c:pt>
                <c:pt idx="99">
                  <c:v>28.80997867906399</c:v>
                </c:pt>
                <c:pt idx="100">
                  <c:v>28.27128247964083</c:v>
                </c:pt>
                <c:pt idx="101">
                  <c:v>27.72982298900706</c:v>
                </c:pt>
                <c:pt idx="102">
                  <c:v>27.18577890920551</c:v>
                </c:pt>
                <c:pt idx="103">
                  <c:v>26.63932352978736</c:v>
                </c:pt>
                <c:pt idx="104">
                  <c:v>26.09062486182074</c:v>
                </c:pt>
                <c:pt idx="105">
                  <c:v>25.53984576953781</c:v>
                </c:pt>
                <c:pt idx="106">
                  <c:v>24.98714409966078</c:v>
                </c:pt>
                <c:pt idx="107">
                  <c:v>24.43267280835308</c:v>
                </c:pt>
                <c:pt idx="108">
                  <c:v>23.87658008580365</c:v>
                </c:pt>
                <c:pt idx="109">
                  <c:v>23.31900947845497</c:v>
                </c:pt>
                <c:pt idx="110">
                  <c:v>22.76010000884571</c:v>
                </c:pt>
                <c:pt idx="111">
                  <c:v>22.19998629309703</c:v>
                </c:pt>
                <c:pt idx="112">
                  <c:v>21.6387986560485</c:v>
                </c:pt>
                <c:pt idx="113">
                  <c:v>21.07666324403363</c:v>
                </c:pt>
                <c:pt idx="114">
                  <c:v>20.513702135328</c:v>
                </c:pt>
                <c:pt idx="115">
                  <c:v>19.95003344828001</c:v>
                </c:pt>
                <c:pt idx="116">
                  <c:v>19.385771447141</c:v>
                </c:pt>
                <c:pt idx="117">
                  <c:v>18.82102664560443</c:v>
                </c:pt>
                <c:pt idx="118">
                  <c:v>18.25590590809862</c:v>
                </c:pt>
                <c:pt idx="119">
                  <c:v>17.69051254882788</c:v>
                </c:pt>
              </c:numCache>
            </c:numRef>
          </c:yVal>
          <c:smooth val="0"/>
          <c:extLst xmlns:c16r2="http://schemas.microsoft.com/office/drawing/2015/06/chart">
            <c:ext xmlns:c16="http://schemas.microsoft.com/office/drawing/2014/chart" uri="{C3380CC4-5D6E-409C-BE32-E72D297353CC}">
              <c16:uniqueId val="{00000005-B2CC-4DC0-B1DA-8A306AAAEBEF}"/>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0.0</c:v>
                </c:pt>
                <c:pt idx="1">
                  <c:v>1.00993359936956</c:v>
                </c:pt>
                <c:pt idx="2">
                  <c:v>2.309340616026475</c:v>
                </c:pt>
                <c:pt idx="3">
                  <c:v>3.887533259268821</c:v>
                </c:pt>
                <c:pt idx="4">
                  <c:v>5.734628543156758</c:v>
                </c:pt>
                <c:pt idx="5">
                  <c:v>7.841332748043442</c:v>
                </c:pt>
                <c:pt idx="6">
                  <c:v>10.19883882422982</c:v>
                </c:pt>
                <c:pt idx="7">
                  <c:v>12.7987455763523</c:v>
                </c:pt>
                <c:pt idx="8">
                  <c:v>15.63299387751658</c:v>
                </c:pt>
                <c:pt idx="9">
                  <c:v>18.69381640349958</c:v>
                </c:pt>
                <c:pt idx="10">
                  <c:v>21.9736980936068</c:v>
                </c:pt>
                <c:pt idx="11">
                  <c:v>25.46534511342542</c:v>
                </c:pt>
                <c:pt idx="12">
                  <c:v>29.16166054748555</c:v>
                </c:pt>
                <c:pt idx="13">
                  <c:v>31.04782293961262</c:v>
                </c:pt>
                <c:pt idx="14">
                  <c:v>32.88861635026304</c:v>
                </c:pt>
                <c:pt idx="15">
                  <c:v>34.680412827463</c:v>
                </c:pt>
                <c:pt idx="16">
                  <c:v>36.4223579255131</c:v>
                </c:pt>
                <c:pt idx="17">
                  <c:v>38.11401405850619</c:v>
                </c:pt>
                <c:pt idx="18">
                  <c:v>39.75526678134784</c:v>
                </c:pt>
                <c:pt idx="19">
                  <c:v>41.34625756658988</c:v>
                </c:pt>
                <c:pt idx="20">
                  <c:v>42.88733041643172</c:v>
                </c:pt>
                <c:pt idx="21">
                  <c:v>44.37898934708345</c:v>
                </c:pt>
                <c:pt idx="22">
                  <c:v>45.82186445020577</c:v>
                </c:pt>
                <c:pt idx="23">
                  <c:v>47.2166847306089</c:v>
                </c:pt>
                <c:pt idx="24">
                  <c:v>48.56425630623426</c:v>
                </c:pt>
                <c:pt idx="25">
                  <c:v>49.86544485921616</c:v>
                </c:pt>
                <c:pt idx="26">
                  <c:v>51.11764096915977</c:v>
                </c:pt>
                <c:pt idx="27">
                  <c:v>52.32148242219044</c:v>
                </c:pt>
                <c:pt idx="28">
                  <c:v>53.47765603643757</c:v>
                </c:pt>
                <c:pt idx="29">
                  <c:v>54.58688497997034</c:v>
                </c:pt>
                <c:pt idx="30">
                  <c:v>55.6499223888277</c:v>
                </c:pt>
                <c:pt idx="31">
                  <c:v>56.66754594867506</c:v>
                </c:pt>
                <c:pt idx="32">
                  <c:v>57.6405532710769</c:v>
                </c:pt>
                <c:pt idx="33">
                  <c:v>58.56975792271077</c:v>
                </c:pt>
                <c:pt idx="34">
                  <c:v>59.45598599427922</c:v>
                </c:pt>
                <c:pt idx="35">
                  <c:v>60.3000731183488</c:v>
                </c:pt>
                <c:pt idx="36">
                  <c:v>61.10286186320258</c:v>
                </c:pt>
                <c:pt idx="37">
                  <c:v>61.86519944382917</c:v>
                </c:pt>
                <c:pt idx="38">
                  <c:v>62.58793570241505</c:v>
                </c:pt>
                <c:pt idx="39">
                  <c:v>63.27191515348477</c:v>
                </c:pt>
                <c:pt idx="40">
                  <c:v>63.91798121031739</c:v>
                </c:pt>
                <c:pt idx="41">
                  <c:v>64.52697483825708</c:v>
                </c:pt>
                <c:pt idx="42">
                  <c:v>65.09973333258452</c:v>
                </c:pt>
                <c:pt idx="43">
                  <c:v>65.63708922796921</c:v>
                </c:pt>
                <c:pt idx="44">
                  <c:v>66.13986932422813</c:v>
                </c:pt>
                <c:pt idx="45">
                  <c:v>66.6088938155859</c:v>
                </c:pt>
                <c:pt idx="46">
                  <c:v>67.0449755124538</c:v>
                </c:pt>
                <c:pt idx="47">
                  <c:v>67.44891914643904</c:v>
                </c:pt>
                <c:pt idx="48">
                  <c:v>67.82152075051498</c:v>
                </c:pt>
                <c:pt idx="49">
                  <c:v>68.16356710739774</c:v>
                </c:pt>
                <c:pt idx="50">
                  <c:v>68.47583525998267</c:v>
                </c:pt>
                <c:pt idx="51">
                  <c:v>68.75909207850775</c:v>
                </c:pt>
                <c:pt idx="52">
                  <c:v>69.0140938688237</c:v>
                </c:pt>
                <c:pt idx="53">
                  <c:v>69.24158603885961</c:v>
                </c:pt>
                <c:pt idx="54">
                  <c:v>69.44230280904594</c:v>
                </c:pt>
                <c:pt idx="55">
                  <c:v>69.61696696319495</c:v>
                </c:pt>
                <c:pt idx="56">
                  <c:v>69.76628963665455</c:v>
                </c:pt>
                <c:pt idx="57">
                  <c:v>69.89097013887701</c:v>
                </c:pt>
                <c:pt idx="58">
                  <c:v>69.99169580773876</c:v>
                </c:pt>
                <c:pt idx="59">
                  <c:v>70.06914189320287</c:v>
                </c:pt>
                <c:pt idx="60">
                  <c:v>70.12397146807665</c:v>
                </c:pt>
                <c:pt idx="61">
                  <c:v>70.15683536379557</c:v>
                </c:pt>
                <c:pt idx="62">
                  <c:v>70.16837212929266</c:v>
                </c:pt>
                <c:pt idx="63">
                  <c:v>70.15920801118705</c:v>
                </c:pt>
                <c:pt idx="64">
                  <c:v>70.12995695361835</c:v>
                </c:pt>
                <c:pt idx="65">
                  <c:v>70.08122061616177</c:v>
                </c:pt>
                <c:pt idx="66">
                  <c:v>70.0135884083902</c:v>
                </c:pt>
                <c:pt idx="67">
                  <c:v>69.92763753973435</c:v>
                </c:pt>
                <c:pt idx="68">
                  <c:v>69.82393308337941</c:v>
                </c:pt>
                <c:pt idx="69">
                  <c:v>69.70302805302055</c:v>
                </c:pt>
                <c:pt idx="70">
                  <c:v>69.5654634913663</c:v>
                </c:pt>
                <c:pt idx="71">
                  <c:v>69.4117685693509</c:v>
                </c:pt>
                <c:pt idx="72">
                  <c:v>69.2424606951118</c:v>
                </c:pt>
                <c:pt idx="73">
                  <c:v>69.05804563179754</c:v>
                </c:pt>
                <c:pt idx="74">
                  <c:v>68.8590176233688</c:v>
                </c:pt>
                <c:pt idx="75">
                  <c:v>68.64585952761081</c:v>
                </c:pt>
                <c:pt idx="76">
                  <c:v>68.4190429556056</c:v>
                </c:pt>
                <c:pt idx="77">
                  <c:v>68.1790284169607</c:v>
                </c:pt>
                <c:pt idx="78">
                  <c:v>67.9262654701752</c:v>
                </c:pt>
                <c:pt idx="79">
                  <c:v>67.66119287748417</c:v>
                </c:pt>
                <c:pt idx="80">
                  <c:v>67.38423876369315</c:v>
                </c:pt>
                <c:pt idx="81">
                  <c:v>67.09582077838284</c:v>
                </c:pt>
                <c:pt idx="82">
                  <c:v>66.79634626107826</c:v>
                </c:pt>
                <c:pt idx="83">
                  <c:v>66.48621240886177</c:v>
                </c:pt>
                <c:pt idx="84">
                  <c:v>66.16580644601254</c:v>
                </c:pt>
                <c:pt idx="85">
                  <c:v>65.8355057953163</c:v>
                </c:pt>
                <c:pt idx="86">
                  <c:v>65.49567825061165</c:v>
                </c:pt>
                <c:pt idx="87">
                  <c:v>65.14668215027355</c:v>
                </c:pt>
                <c:pt idx="88">
                  <c:v>64.78886655129736</c:v>
                </c:pt>
                <c:pt idx="89">
                  <c:v>64.42257140369775</c:v>
                </c:pt>
                <c:pt idx="90">
                  <c:v>64.04812772493642</c:v>
                </c:pt>
                <c:pt idx="91">
                  <c:v>63.66585777412092</c:v>
                </c:pt>
                <c:pt idx="92">
                  <c:v>63.27607522577364</c:v>
                </c:pt>
                <c:pt idx="93">
                  <c:v>62.87908534291273</c:v>
                </c:pt>
                <c:pt idx="94">
                  <c:v>62.47518514927196</c:v>
                </c:pt>
                <c:pt idx="95">
                  <c:v>62.06466360047853</c:v>
                </c:pt>
                <c:pt idx="96">
                  <c:v>61.64780175400598</c:v>
                </c:pt>
                <c:pt idx="97">
                  <c:v>61.2248729377675</c:v>
                </c:pt>
                <c:pt idx="98">
                  <c:v>60.7961429171978</c:v>
                </c:pt>
                <c:pt idx="99">
                  <c:v>60.36187006070485</c:v>
                </c:pt>
                <c:pt idx="100">
                  <c:v>59.9223055033708</c:v>
                </c:pt>
                <c:pt idx="101">
                  <c:v>59.4776933088169</c:v>
                </c:pt>
                <c:pt idx="102">
                  <c:v>59.0282706290982</c:v>
                </c:pt>
                <c:pt idx="103">
                  <c:v>58.57426786260004</c:v>
                </c:pt>
                <c:pt idx="104">
                  <c:v>58.1159088098234</c:v>
                </c:pt>
                <c:pt idx="105">
                  <c:v>57.6534108269907</c:v>
                </c:pt>
                <c:pt idx="106">
                  <c:v>57.18698497746279</c:v>
                </c:pt>
                <c:pt idx="107">
                  <c:v>56.71683618085308</c:v>
                </c:pt>
                <c:pt idx="108">
                  <c:v>56.24316335983303</c:v>
                </c:pt>
                <c:pt idx="109">
                  <c:v>55.76615958460115</c:v>
                </c:pt>
                <c:pt idx="110">
                  <c:v>55.28601221495686</c:v>
                </c:pt>
                <c:pt idx="111">
                  <c:v>54.80290303996615</c:v>
                </c:pt>
                <c:pt idx="112">
                  <c:v>54.31700841521579</c:v>
                </c:pt>
                <c:pt idx="113">
                  <c:v>53.8284993976231</c:v>
                </c:pt>
                <c:pt idx="114">
                  <c:v>53.33754187777699</c:v>
                </c:pt>
                <c:pt idx="115">
                  <c:v>52.84429670986491</c:v>
                </c:pt>
                <c:pt idx="116">
                  <c:v>52.34891983910075</c:v>
                </c:pt>
                <c:pt idx="117">
                  <c:v>51.85156242672709</c:v>
                </c:pt>
                <c:pt idx="118">
                  <c:v>51.35237097256686</c:v>
                </c:pt>
                <c:pt idx="119">
                  <c:v>50.85148743511571</c:v>
                </c:pt>
              </c:numCache>
            </c:numRef>
          </c:yVal>
          <c:smooth val="0"/>
          <c:extLst xmlns:c16r2="http://schemas.microsoft.com/office/drawing/2015/06/chart">
            <c:ext xmlns:c16="http://schemas.microsoft.com/office/drawing/2014/chart" uri="{C3380CC4-5D6E-409C-BE32-E72D297353CC}">
              <c16:uniqueId val="{00000006-B2CC-4DC0-B1DA-8A306AAAEBEF}"/>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0.0</c:v>
                </c:pt>
                <c:pt idx="1">
                  <c:v>1.00993359937047</c:v>
                </c:pt>
                <c:pt idx="2">
                  <c:v>2.305097107032452</c:v>
                </c:pt>
                <c:pt idx="3">
                  <c:v>3.875239780170887</c:v>
                </c:pt>
                <c:pt idx="4">
                  <c:v>5.710859290603368</c:v>
                </c:pt>
                <c:pt idx="5">
                  <c:v>7.802992561559185</c:v>
                </c:pt>
                <c:pt idx="6">
                  <c:v>10.14312037610671</c:v>
                </c:pt>
                <c:pt idx="7">
                  <c:v>12.72309242347683</c:v>
                </c:pt>
                <c:pt idx="8">
                  <c:v>15.5350682998128</c:v>
                </c:pt>
                <c:pt idx="9">
                  <c:v>18.57147117283785</c:v>
                </c:pt>
                <c:pt idx="10">
                  <c:v>21.82495149072838</c:v>
                </c:pt>
                <c:pt idx="11">
                  <c:v>25.28835864815983</c:v>
                </c:pt>
                <c:pt idx="12">
                  <c:v>28.95471894673074</c:v>
                </c:pt>
                <c:pt idx="13">
                  <c:v>30.82072689801544</c:v>
                </c:pt>
                <c:pt idx="14">
                  <c:v>32.64216945568</c:v>
                </c:pt>
                <c:pt idx="15">
                  <c:v>34.41525698564944</c:v>
                </c:pt>
                <c:pt idx="16">
                  <c:v>36.13896282425548</c:v>
                </c:pt>
                <c:pt idx="17">
                  <c:v>37.81268339278945</c:v>
                </c:pt>
                <c:pt idx="18">
                  <c:v>39.43614516038724</c:v>
                </c:pt>
                <c:pt idx="19">
                  <c:v>41.00933777124281</c:v>
                </c:pt>
                <c:pt idx="20">
                  <c:v>42.5324608206006</c:v>
                </c:pt>
                <c:pt idx="21">
                  <c:v>44.00588136860024</c:v>
                </c:pt>
                <c:pt idx="22">
                  <c:v>45.4300999352181</c:v>
                </c:pt>
                <c:pt idx="23">
                  <c:v>46.8057232040751</c:v>
                </c:pt>
                <c:pt idx="24">
                  <c:v>48.13344204230452</c:v>
                </c:pt>
                <c:pt idx="25">
                  <c:v>49.41401374085308</c:v>
                </c:pt>
                <c:pt idx="26">
                  <c:v>50.644744898726</c:v>
                </c:pt>
                <c:pt idx="27">
                  <c:v>51.82617467951219</c:v>
                </c:pt>
                <c:pt idx="28">
                  <c:v>52.95889619312764</c:v>
                </c:pt>
                <c:pt idx="29">
                  <c:v>54.04354378630705</c:v>
                </c:pt>
                <c:pt idx="30">
                  <c:v>55.08078654383277</c:v>
                </c:pt>
                <c:pt idx="31">
                  <c:v>56.07132274861942</c:v>
                </c:pt>
                <c:pt idx="32">
                  <c:v>57.01587513374852</c:v>
                </c:pt>
                <c:pt idx="33">
                  <c:v>57.9151867861765</c:v>
                </c:pt>
                <c:pt idx="34">
                  <c:v>58.77001758981712</c:v>
                </c:pt>
                <c:pt idx="35">
                  <c:v>59.58114111792429</c:v>
                </c:pt>
                <c:pt idx="36">
                  <c:v>60.34934190234029</c:v>
                </c:pt>
                <c:pt idx="37">
                  <c:v>61.07541302107892</c:v>
                </c:pt>
                <c:pt idx="38">
                  <c:v>61.760153956805</c:v>
                </c:pt>
                <c:pt idx="39">
                  <c:v>62.4043625429258</c:v>
                </c:pt>
                <c:pt idx="40">
                  <c:v>63.00883903097476</c:v>
                </c:pt>
                <c:pt idx="41">
                  <c:v>63.57438462470687</c:v>
                </c:pt>
                <c:pt idx="42">
                  <c:v>64.10180014098866</c:v>
                </c:pt>
                <c:pt idx="43">
                  <c:v>64.59188480455555</c:v>
                </c:pt>
                <c:pt idx="44">
                  <c:v>65.04543516139891</c:v>
                </c:pt>
                <c:pt idx="45">
                  <c:v>65.46324409789986</c:v>
                </c:pt>
                <c:pt idx="46">
                  <c:v>65.8460999547983</c:v>
                </c:pt>
                <c:pt idx="47">
                  <c:v>66.19478572663238</c:v>
                </c:pt>
                <c:pt idx="48">
                  <c:v>66.51007833862296</c:v>
                </c:pt>
                <c:pt idx="49">
                  <c:v>66.79274799399285</c:v>
                </c:pt>
                <c:pt idx="50">
                  <c:v>67.0435575856136</c:v>
                </c:pt>
                <c:pt idx="51">
                  <c:v>67.26326216660254</c:v>
                </c:pt>
                <c:pt idx="52">
                  <c:v>67.4526084643021</c:v>
                </c:pt>
                <c:pt idx="53">
                  <c:v>67.61233445455366</c:v>
                </c:pt>
                <c:pt idx="54">
                  <c:v>67.74316898222286</c:v>
                </c:pt>
                <c:pt idx="55">
                  <c:v>67.84583142431256</c:v>
                </c:pt>
                <c:pt idx="56">
                  <c:v>67.92103139260841</c:v>
                </c:pt>
                <c:pt idx="57">
                  <c:v>67.96946847288245</c:v>
                </c:pt>
                <c:pt idx="58">
                  <c:v>67.99183199804973</c:v>
                </c:pt>
                <c:pt idx="59">
                  <c:v>67.98880085282482</c:v>
                </c:pt>
                <c:pt idx="60">
                  <c:v>67.96104330761181</c:v>
                </c:pt>
                <c:pt idx="61">
                  <c:v>67.90921687954596</c:v>
                </c:pt>
                <c:pt idx="62">
                  <c:v>67.83396821874425</c:v>
                </c:pt>
                <c:pt idx="63">
                  <c:v>67.73593301796134</c:v>
                </c:pt>
                <c:pt idx="64">
                  <c:v>67.61573594394713</c:v>
                </c:pt>
                <c:pt idx="65">
                  <c:v>67.47399058893414</c:v>
                </c:pt>
                <c:pt idx="66">
                  <c:v>67.3112994407889</c:v>
                </c:pt>
                <c:pt idx="67">
                  <c:v>67.12825387044835</c:v>
                </c:pt>
                <c:pt idx="68">
                  <c:v>66.92543413536377</c:v>
                </c:pt>
                <c:pt idx="69">
                  <c:v>66.70340939771995</c:v>
                </c:pt>
                <c:pt idx="70">
                  <c:v>66.46273775630341</c:v>
                </c:pt>
                <c:pt idx="71">
                  <c:v>66.20396629098195</c:v>
                </c:pt>
                <c:pt idx="72">
                  <c:v>65.92763111873111</c:v>
                </c:pt>
                <c:pt idx="73">
                  <c:v>65.6342574603409</c:v>
                </c:pt>
                <c:pt idx="74">
                  <c:v>65.32435971686205</c:v>
                </c:pt>
                <c:pt idx="75">
                  <c:v>64.99844155500975</c:v>
                </c:pt>
                <c:pt idx="76">
                  <c:v>64.65699600071355</c:v>
                </c:pt>
                <c:pt idx="77">
                  <c:v>64.30050554009267</c:v>
                </c:pt>
                <c:pt idx="78">
                  <c:v>63.92944222719825</c:v>
                </c:pt>
                <c:pt idx="79">
                  <c:v>63.54426779783799</c:v>
                </c:pt>
                <c:pt idx="80">
                  <c:v>63.14543378889993</c:v>
                </c:pt>
                <c:pt idx="81">
                  <c:v>62.73338166262693</c:v>
                </c:pt>
                <c:pt idx="82">
                  <c:v>62.30854293528728</c:v>
                </c:pt>
                <c:pt idx="83">
                  <c:v>61.87133930974719</c:v>
                </c:pt>
                <c:pt idx="84">
                  <c:v>61.42218281150145</c:v>
                </c:pt>
                <c:pt idx="85">
                  <c:v>60.96147592770058</c:v>
                </c:pt>
                <c:pt idx="86">
                  <c:v>60.48961174878877</c:v>
                </c:pt>
                <c:pt idx="87">
                  <c:v>60.0069741123657</c:v>
                </c:pt>
                <c:pt idx="88">
                  <c:v>59.51393774890721</c:v>
                </c:pt>
                <c:pt idx="89">
                  <c:v>59.01086842902987</c:v>
                </c:pt>
                <c:pt idx="90">
                  <c:v>58.49812311197548</c:v>
                </c:pt>
                <c:pt idx="91">
                  <c:v>57.97605009504719</c:v>
                </c:pt>
                <c:pt idx="92">
                  <c:v>57.44498916371016</c:v>
                </c:pt>
                <c:pt idx="93">
                  <c:v>56.90527174210137</c:v>
                </c:pt>
                <c:pt idx="94">
                  <c:v>56.35722104375458</c:v>
                </c:pt>
                <c:pt idx="95">
                  <c:v>55.80115222229097</c:v>
                </c:pt>
                <c:pt idx="96">
                  <c:v>55.23737252187947</c:v>
                </c:pt>
                <c:pt idx="97">
                  <c:v>54.66618142729799</c:v>
                </c:pt>
                <c:pt idx="98">
                  <c:v>54.08787081343034</c:v>
                </c:pt>
                <c:pt idx="99">
                  <c:v>53.50272509399883</c:v>
                </c:pt>
                <c:pt idx="100">
                  <c:v>52.91102136945599</c:v>
                </c:pt>
                <c:pt idx="101">
                  <c:v>52.31302957384289</c:v>
                </c:pt>
                <c:pt idx="102">
                  <c:v>51.70901262051393</c:v>
                </c:pt>
                <c:pt idx="103">
                  <c:v>51.0992265466443</c:v>
                </c:pt>
                <c:pt idx="104">
                  <c:v>50.48392065636595</c:v>
                </c:pt>
                <c:pt idx="105">
                  <c:v>49.86333766248615</c:v>
                </c:pt>
                <c:pt idx="106">
                  <c:v>49.23771382667565</c:v>
                </c:pt>
                <c:pt idx="107">
                  <c:v>48.60727909806928</c:v>
                </c:pt>
                <c:pt idx="108">
                  <c:v>47.97225725021006</c:v>
                </c:pt>
                <c:pt idx="109">
                  <c:v>47.3328660162551</c:v>
                </c:pt>
                <c:pt idx="110">
                  <c:v>46.68931722241086</c:v>
                </c:pt>
                <c:pt idx="111">
                  <c:v>46.04181691956001</c:v>
                </c:pt>
                <c:pt idx="112">
                  <c:v>45.39056551299655</c:v>
                </c:pt>
                <c:pt idx="113">
                  <c:v>44.73575789028382</c:v>
                </c:pt>
                <c:pt idx="114">
                  <c:v>44.07758354715997</c:v>
                </c:pt>
                <c:pt idx="115">
                  <c:v>43.41622671149779</c:v>
                </c:pt>
                <c:pt idx="116">
                  <c:v>42.75186646527989</c:v>
                </c:pt>
                <c:pt idx="117">
                  <c:v>42.0846768645788</c:v>
                </c:pt>
                <c:pt idx="118">
                  <c:v>41.41482705751067</c:v>
                </c:pt>
                <c:pt idx="119">
                  <c:v>40.74248140019881</c:v>
                </c:pt>
              </c:numCache>
            </c:numRef>
          </c:yVal>
          <c:smooth val="0"/>
          <c:extLst xmlns:c16r2="http://schemas.microsoft.com/office/drawing/2015/06/chart">
            <c:ext xmlns:c16="http://schemas.microsoft.com/office/drawing/2014/chart" uri="{C3380CC4-5D6E-409C-BE32-E72D297353CC}">
              <c16:uniqueId val="{00000007-B2CC-4DC0-B1DA-8A306AAAEBEF}"/>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0.0</c:v>
                </c:pt>
                <c:pt idx="1">
                  <c:v>1.009933599369106</c:v>
                </c:pt>
                <c:pt idx="2">
                  <c:v>2.352106745157016</c:v>
                </c:pt>
                <c:pt idx="3">
                  <c:v>4.013616251205335</c:v>
                </c:pt>
                <c:pt idx="4">
                  <c:v>5.982588409721302</c:v>
                </c:pt>
                <c:pt idx="5">
                  <c:v>8.247925380750791</c:v>
                </c:pt>
                <c:pt idx="6">
                  <c:v>10.79917488649698</c:v>
                </c:pt>
                <c:pt idx="7">
                  <c:v>13.62642649910867</c:v>
                </c:pt>
                <c:pt idx="8">
                  <c:v>16.72022888986518</c:v>
                </c:pt>
                <c:pt idx="9">
                  <c:v>20.07152382311233</c:v>
                </c:pt>
                <c:pt idx="10">
                  <c:v>23.67159352302042</c:v>
                </c:pt>
                <c:pt idx="11">
                  <c:v>27.51201871509966</c:v>
                </c:pt>
                <c:pt idx="12">
                  <c:v>31.58464518298615</c:v>
                </c:pt>
                <c:pt idx="13">
                  <c:v>33.88506548502392</c:v>
                </c:pt>
                <c:pt idx="14">
                  <c:v>36.12641219127817</c:v>
                </c:pt>
                <c:pt idx="15">
                  <c:v>38.30661754454513</c:v>
                </c:pt>
                <c:pt idx="16">
                  <c:v>40.42608990289315</c:v>
                </c:pt>
                <c:pt idx="17">
                  <c:v>42.48544470037859</c:v>
                </c:pt>
                <c:pt idx="18">
                  <c:v>44.48545220528737</c:v>
                </c:pt>
                <c:pt idx="19">
                  <c:v>46.42700308974872</c:v>
                </c:pt>
                <c:pt idx="20">
                  <c:v>48.31108109137519</c:v>
                </c:pt>
                <c:pt idx="21">
                  <c:v>50.13874121355183</c:v>
                </c:pt>
                <c:pt idx="22">
                  <c:v>51.91109228092682</c:v>
                </c:pt>
                <c:pt idx="23">
                  <c:v>53.6292829271706</c:v>
                </c:pt>
                <c:pt idx="24">
                  <c:v>55.29449029457828</c:v>
                </c:pt>
                <c:pt idx="25">
                  <c:v>56.90791088258356</c:v>
                </c:pt>
                <c:pt idx="26">
                  <c:v>58.46724999464679</c:v>
                </c:pt>
                <c:pt idx="27">
                  <c:v>59.97333901231237</c:v>
                </c:pt>
                <c:pt idx="28">
                  <c:v>61.42704209275098</c:v>
                </c:pt>
                <c:pt idx="29">
                  <c:v>62.8292458366991</c:v>
                </c:pt>
                <c:pt idx="30">
                  <c:v>64.18085504574171</c:v>
                </c:pt>
                <c:pt idx="31">
                  <c:v>65.48278902744325</c:v>
                </c:pt>
                <c:pt idx="32">
                  <c:v>66.73597836368445</c:v>
                </c:pt>
                <c:pt idx="33">
                  <c:v>67.9413620675823</c:v>
                </c:pt>
                <c:pt idx="34">
                  <c:v>69.09988506903437</c:v>
                </c:pt>
                <c:pt idx="35">
                  <c:v>70.2124959806697</c:v>
                </c:pt>
                <c:pt idx="36">
                  <c:v>71.28014510500814</c:v>
                </c:pt>
                <c:pt idx="37">
                  <c:v>72.30378265102014</c:v>
                </c:pt>
                <c:pt idx="38">
                  <c:v>73.28435713386514</c:v>
                </c:pt>
                <c:pt idx="39">
                  <c:v>74.2228077887692</c:v>
                </c:pt>
                <c:pt idx="40">
                  <c:v>75.1200689283005</c:v>
                </c:pt>
                <c:pt idx="41">
                  <c:v>75.97706886564536</c:v>
                </c:pt>
                <c:pt idx="42">
                  <c:v>76.79472892275925</c:v>
                </c:pt>
                <c:pt idx="43">
                  <c:v>77.57396253920068</c:v>
                </c:pt>
                <c:pt idx="44">
                  <c:v>78.31567447224461</c:v>
                </c:pt>
                <c:pt idx="45">
                  <c:v>79.02076008008815</c:v>
                </c:pt>
                <c:pt idx="46">
                  <c:v>79.6901046809294</c:v>
                </c:pt>
                <c:pt idx="47">
                  <c:v>80.32458298157688</c:v>
                </c:pt>
                <c:pt idx="48">
                  <c:v>80.92505856992945</c:v>
                </c:pt>
                <c:pt idx="49">
                  <c:v>81.49238346622587</c:v>
                </c:pt>
                <c:pt idx="50">
                  <c:v>82.02739772851915</c:v>
                </c:pt>
                <c:pt idx="51">
                  <c:v>82.53092910818304</c:v>
                </c:pt>
                <c:pt idx="52">
                  <c:v>83.00379274088515</c:v>
                </c:pt>
                <c:pt idx="53">
                  <c:v>83.44679089056851</c:v>
                </c:pt>
                <c:pt idx="54">
                  <c:v>83.86071273321018</c:v>
                </c:pt>
                <c:pt idx="55">
                  <c:v>84.24633417733001</c:v>
                </c:pt>
                <c:pt idx="56">
                  <c:v>84.60441771848792</c:v>
                </c:pt>
                <c:pt idx="57">
                  <c:v>84.93571232525755</c:v>
                </c:pt>
                <c:pt idx="58">
                  <c:v>85.2409533542391</c:v>
                </c:pt>
                <c:pt idx="59">
                  <c:v>85.52086249201395</c:v>
                </c:pt>
                <c:pt idx="60">
                  <c:v>85.77614772188075</c:v>
                </c:pt>
                <c:pt idx="61">
                  <c:v>86.00750331351901</c:v>
                </c:pt>
                <c:pt idx="62">
                  <c:v>86.21560983376155</c:v>
                </c:pt>
                <c:pt idx="63">
                  <c:v>86.40113417681185</c:v>
                </c:pt>
                <c:pt idx="64">
                  <c:v>86.56472961232293</c:v>
                </c:pt>
                <c:pt idx="65">
                  <c:v>86.7070358498713</c:v>
                </c:pt>
                <c:pt idx="66">
                  <c:v>86.82867911845025</c:v>
                </c:pt>
                <c:pt idx="67">
                  <c:v>86.93027225972155</c:v>
                </c:pt>
                <c:pt idx="68">
                  <c:v>87.01241483377588</c:v>
                </c:pt>
                <c:pt idx="69">
                  <c:v>87.07569323635128</c:v>
                </c:pt>
                <c:pt idx="70">
                  <c:v>87.12068082637505</c:v>
                </c:pt>
                <c:pt idx="71">
                  <c:v>87.14793806289038</c:v>
                </c:pt>
                <c:pt idx="72">
                  <c:v>87.15801265043844</c:v>
                </c:pt>
                <c:pt idx="73">
                  <c:v>87.1514396920129</c:v>
                </c:pt>
                <c:pt idx="74">
                  <c:v>87.12874184879811</c:v>
                </c:pt>
                <c:pt idx="75">
                  <c:v>87.0904295059422</c:v>
                </c:pt>
                <c:pt idx="76">
                  <c:v>87.03700094362284</c:v>
                </c:pt>
                <c:pt idx="77">
                  <c:v>86.96894251280304</c:v>
                </c:pt>
                <c:pt idx="78">
                  <c:v>86.88672881502013</c:v>
                </c:pt>
                <c:pt idx="79">
                  <c:v>86.7908228856477</c:v>
                </c:pt>
                <c:pt idx="80">
                  <c:v>86.68167638010435</c:v>
                </c:pt>
                <c:pt idx="81">
                  <c:v>86.55972976251541</c:v>
                </c:pt>
                <c:pt idx="82">
                  <c:v>86.42541249634995</c:v>
                </c:pt>
                <c:pt idx="83">
                  <c:v>86.27914323661844</c:v>
                </c:pt>
                <c:pt idx="84">
                  <c:v>86.12133002322287</c:v>
                </c:pt>
                <c:pt idx="85">
                  <c:v>85.95237047510545</c:v>
                </c:pt>
                <c:pt idx="86">
                  <c:v>85.77265198482928</c:v>
                </c:pt>
                <c:pt idx="87">
                  <c:v>85.58255191330434</c:v>
                </c:pt>
                <c:pt idx="88">
                  <c:v>85.38243778433915</c:v>
                </c:pt>
                <c:pt idx="89">
                  <c:v>85.17266747876354</c:v>
                </c:pt>
                <c:pt idx="90">
                  <c:v>84.9535894278688</c:v>
                </c:pt>
                <c:pt idx="91">
                  <c:v>84.72554280594335</c:v>
                </c:pt>
                <c:pt idx="92">
                  <c:v>84.48885772167887</c:v>
                </c:pt>
                <c:pt idx="93">
                  <c:v>84.2438554082765</c:v>
                </c:pt>
                <c:pt idx="94">
                  <c:v>83.99084841205085</c:v>
                </c:pt>
                <c:pt idx="95">
                  <c:v>83.73014077940843</c:v>
                </c:pt>
                <c:pt idx="96">
                  <c:v>83.46202824200327</c:v>
                </c:pt>
                <c:pt idx="97">
                  <c:v>83.18679839999383</c:v>
                </c:pt>
                <c:pt idx="98">
                  <c:v>82.90473090324712</c:v>
                </c:pt>
                <c:pt idx="99">
                  <c:v>82.61609763038541</c:v>
                </c:pt>
                <c:pt idx="100">
                  <c:v>82.32116286559585</c:v>
                </c:pt>
                <c:pt idx="101">
                  <c:v>82.02018347310604</c:v>
                </c:pt>
                <c:pt idx="102">
                  <c:v>81.713409069248</c:v>
                </c:pt>
                <c:pt idx="103">
                  <c:v>81.40108219205528</c:v>
                </c:pt>
                <c:pt idx="104">
                  <c:v>81.08343846832758</c:v>
                </c:pt>
                <c:pt idx="105">
                  <c:v>80.7607067781123</c:v>
                </c:pt>
                <c:pt idx="106">
                  <c:v>80.43310941656175</c:v>
                </c:pt>
                <c:pt idx="107">
                  <c:v>80.10086225314761</c:v>
                </c:pt>
                <c:pt idx="108">
                  <c:v>79.76417488816696</c:v>
                </c:pt>
                <c:pt idx="109">
                  <c:v>79.42325080655765</c:v>
                </c:pt>
                <c:pt idx="110">
                  <c:v>79.07828752898735</c:v>
                </c:pt>
                <c:pt idx="111">
                  <c:v>78.72947676019021</c:v>
                </c:pt>
                <c:pt idx="112">
                  <c:v>78.37700453457315</c:v>
                </c:pt>
                <c:pt idx="113">
                  <c:v>78.02105135907685</c:v>
                </c:pt>
                <c:pt idx="114">
                  <c:v>77.66179235327795</c:v>
                </c:pt>
                <c:pt idx="115">
                  <c:v>77.29939738677375</c:v>
                </c:pt>
                <c:pt idx="116">
                  <c:v>76.93403121380945</c:v>
                </c:pt>
                <c:pt idx="117">
                  <c:v>76.565853605212</c:v>
                </c:pt>
                <c:pt idx="118">
                  <c:v>76.19501947760955</c:v>
                </c:pt>
                <c:pt idx="119">
                  <c:v>75.82167901996581</c:v>
                </c:pt>
              </c:numCache>
            </c:numRef>
          </c:yVal>
          <c:smooth val="0"/>
          <c:extLst xmlns:c16r2="http://schemas.microsoft.com/office/drawing/2015/06/chart">
            <c:ext xmlns:c16="http://schemas.microsoft.com/office/drawing/2014/chart" uri="{C3380CC4-5D6E-409C-BE32-E72D297353CC}">
              <c16:uniqueId val="{00000008-B2CC-4DC0-B1DA-8A306AAAEBEF}"/>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0.0</c:v>
                </c:pt>
                <c:pt idx="1">
                  <c:v>-0.118821400930756</c:v>
                </c:pt>
                <c:pt idx="2">
                  <c:v>0.0650554244311934</c:v>
                </c:pt>
                <c:pt idx="3">
                  <c:v>0.537239536436573</c:v>
                </c:pt>
                <c:pt idx="4">
                  <c:v>1.285001742970962</c:v>
                </c:pt>
                <c:pt idx="5">
                  <c:v>2.296830542776206</c:v>
                </c:pt>
                <c:pt idx="6">
                  <c:v>3.56220280829848</c:v>
                </c:pt>
                <c:pt idx="7">
                  <c:v>5.07140158261064</c:v>
                </c:pt>
                <c:pt idx="8">
                  <c:v>6.815370979532386</c:v>
                </c:pt>
                <c:pt idx="9">
                  <c:v>8.785600695929136</c:v>
                </c:pt>
                <c:pt idx="10">
                  <c:v>10.9740341581296</c:v>
                </c:pt>
                <c:pt idx="11">
                  <c:v>13.37299552803415</c:v>
                </c:pt>
                <c:pt idx="12">
                  <c:v>15.97513175435688</c:v>
                </c:pt>
                <c:pt idx="13">
                  <c:v>16.77687499328204</c:v>
                </c:pt>
                <c:pt idx="14">
                  <c:v>17.53163410192883</c:v>
                </c:pt>
                <c:pt idx="15">
                  <c:v>18.23609818761952</c:v>
                </c:pt>
                <c:pt idx="16">
                  <c:v>18.88950233101696</c:v>
                </c:pt>
                <c:pt idx="17">
                  <c:v>19.49152813025967</c:v>
                </c:pt>
                <c:pt idx="18">
                  <c:v>20.04220339940548</c:v>
                </c:pt>
                <c:pt idx="19">
                  <c:v>20.54182879728341</c:v>
                </c:pt>
                <c:pt idx="20">
                  <c:v>20.99091949521608</c:v>
                </c:pt>
                <c:pt idx="21">
                  <c:v>21.39015869773129</c:v>
                </c:pt>
                <c:pt idx="22">
                  <c:v>21.74036053648842</c:v>
                </c:pt>
                <c:pt idx="23">
                  <c:v>22.04244038663168</c:v>
                </c:pt>
                <c:pt idx="24">
                  <c:v>22.29739106970328</c:v>
                </c:pt>
                <c:pt idx="25">
                  <c:v>22.50626373281921</c:v>
                </c:pt>
                <c:pt idx="26">
                  <c:v>22.66662331052748</c:v>
                </c:pt>
                <c:pt idx="27">
                  <c:v>22.77928325899302</c:v>
                </c:pt>
                <c:pt idx="28">
                  <c:v>22.84510463946117</c:v>
                </c:pt>
                <c:pt idx="29">
                  <c:v>22.86498040419383</c:v>
                </c:pt>
                <c:pt idx="30">
                  <c:v>22.83982861666755</c:v>
                </c:pt>
                <c:pt idx="31">
                  <c:v>22.77058675752592</c:v>
                </c:pt>
                <c:pt idx="32">
                  <c:v>22.65820691911131</c:v>
                </c:pt>
                <c:pt idx="33">
                  <c:v>22.50365172808324</c:v>
                </c:pt>
                <c:pt idx="34">
                  <c:v>22.30789086752793</c:v>
                </c:pt>
                <c:pt idx="35">
                  <c:v>22.07189809538387</c:v>
                </c:pt>
                <c:pt idx="36">
                  <c:v>21.79664867614611</c:v>
                </c:pt>
                <c:pt idx="37">
                  <c:v>21.48311715882028</c:v>
                </c:pt>
                <c:pt idx="38">
                  <c:v>21.13227544681695</c:v>
                </c:pt>
                <c:pt idx="39">
                  <c:v>20.74508487080357</c:v>
                </c:pt>
                <c:pt idx="40">
                  <c:v>20.3225006006337</c:v>
                </c:pt>
                <c:pt idx="41">
                  <c:v>19.86547043752898</c:v>
                </c:pt>
                <c:pt idx="42">
                  <c:v>19.37493372780591</c:v>
                </c:pt>
                <c:pt idx="43">
                  <c:v>18.8518204123111</c:v>
                </c:pt>
                <c:pt idx="44">
                  <c:v>18.29705019450876</c:v>
                </c:pt>
                <c:pt idx="45">
                  <c:v>17.7115318129845</c:v>
                </c:pt>
                <c:pt idx="46">
                  <c:v>17.09616240621472</c:v>
                </c:pt>
                <c:pt idx="47">
                  <c:v>16.45182695941958</c:v>
                </c:pt>
                <c:pt idx="48">
                  <c:v>15.77939782474004</c:v>
                </c:pt>
                <c:pt idx="49">
                  <c:v>15.07973430720403</c:v>
                </c:pt>
                <c:pt idx="50">
                  <c:v>14.35368230997528</c:v>
                </c:pt>
                <c:pt idx="51">
                  <c:v>13.60207403317963</c:v>
                </c:pt>
                <c:pt idx="52">
                  <c:v>12.82572771027753</c:v>
                </c:pt>
                <c:pt idx="53">
                  <c:v>12.02544739932821</c:v>
                </c:pt>
                <c:pt idx="54">
                  <c:v>11.20202281470165</c:v>
                </c:pt>
                <c:pt idx="55">
                  <c:v>10.356229195585</c:v>
                </c:pt>
                <c:pt idx="56">
                  <c:v>9.48882720810161</c:v>
                </c:pt>
                <c:pt idx="57">
                  <c:v>8.60056287820362</c:v>
                </c:pt>
                <c:pt idx="58">
                  <c:v>7.692167552685022</c:v>
                </c:pt>
                <c:pt idx="59">
                  <c:v>6.76435788597837</c:v>
                </c:pt>
                <c:pt idx="60">
                  <c:v>5.817835850532836</c:v>
                </c:pt>
                <c:pt idx="61">
                  <c:v>4.853288768771108</c:v>
                </c:pt>
                <c:pt idx="62">
                  <c:v>3.87138936478641</c:v>
                </c:pt>
                <c:pt idx="63">
                  <c:v>2.872795834084126</c:v>
                </c:pt>
                <c:pt idx="64">
                  <c:v>1.858151929783162</c:v>
                </c:pt>
                <c:pt idx="65">
                  <c:v>0.82808706379501</c:v>
                </c:pt>
                <c:pt idx="66">
                  <c:v>-0.216783578332979</c:v>
                </c:pt>
                <c:pt idx="67">
                  <c:v>-1.275858910203169</c:v>
                </c:pt>
                <c:pt idx="68">
                  <c:v>-2.348551806109754</c:v>
                </c:pt>
                <c:pt idx="69">
                  <c:v>-3.43428895246916</c:v>
                </c:pt>
                <c:pt idx="70">
                  <c:v>-4.53251069011003</c:v>
                </c:pt>
                <c:pt idx="71">
                  <c:v>-5.642670848419128</c:v>
                </c:pt>
                <c:pt idx="72">
                  <c:v>-6.764236572160366</c:v>
                </c:pt>
                <c:pt idx="73">
                  <c:v>-7.8966881418487</c:v>
                </c:pt>
                <c:pt idx="74">
                  <c:v>-9.039518788395048</c:v>
                </c:pt>
                <c:pt idx="75">
                  <c:v>-10.19223450277286</c:v>
                </c:pt>
                <c:pt idx="76">
                  <c:v>-11.3543538413278</c:v>
                </c:pt>
                <c:pt idx="77">
                  <c:v>-12.52540772739985</c:v>
                </c:pt>
                <c:pt idx="78">
                  <c:v>-13.70493924977427</c:v>
                </c:pt>
                <c:pt idx="79">
                  <c:v>-14.89250345854316</c:v>
                </c:pt>
                <c:pt idx="80">
                  <c:v>-16.0876671588635</c:v>
                </c:pt>
                <c:pt idx="81">
                  <c:v>-17.29000870303889</c:v>
                </c:pt>
                <c:pt idx="82">
                  <c:v>-18.49911778140722</c:v>
                </c:pt>
                <c:pt idx="83">
                  <c:v>-19.71459521239694</c:v>
                </c:pt>
                <c:pt idx="84">
                  <c:v>-20.93605273211006</c:v>
                </c:pt>
                <c:pt idx="85">
                  <c:v>-22.16311278382591</c:v>
                </c:pt>
                <c:pt idx="86">
                  <c:v>-23.39540830765645</c:v>
                </c:pt>
                <c:pt idx="87">
                  <c:v>-24.63258253073078</c:v>
                </c:pt>
                <c:pt idx="88">
                  <c:v>-25.87428875811383</c:v>
                </c:pt>
                <c:pt idx="89">
                  <c:v>-27.12019016472368</c:v>
                </c:pt>
                <c:pt idx="90">
                  <c:v>-28.36995958848865</c:v>
                </c:pt>
                <c:pt idx="91">
                  <c:v>-29.62327932492462</c:v>
                </c:pt>
                <c:pt idx="92">
                  <c:v>-30.87984092334091</c:v>
                </c:pt>
                <c:pt idx="93">
                  <c:v>-32.1393449848365</c:v>
                </c:pt>
                <c:pt idx="94">
                  <c:v>-33.4015009622458</c:v>
                </c:pt>
                <c:pt idx="95">
                  <c:v>-34.66602696217432</c:v>
                </c:pt>
                <c:pt idx="96">
                  <c:v>-35.93264954926688</c:v>
                </c:pt>
                <c:pt idx="97">
                  <c:v>-37.201103552783</c:v>
                </c:pt>
                <c:pt idx="98">
                  <c:v>-38.47113187563944</c:v>
                </c:pt>
                <c:pt idx="99">
                  <c:v>-39.74248530596514</c:v>
                </c:pt>
                <c:pt idx="100">
                  <c:v>-41.01492233126825</c:v>
                </c:pt>
                <c:pt idx="101">
                  <c:v>-42.28820895529088</c:v>
                </c:pt>
                <c:pt idx="102">
                  <c:v>-43.56211851759326</c:v>
                </c:pt>
                <c:pt idx="103">
                  <c:v>-44.83643151595425</c:v>
                </c:pt>
                <c:pt idx="104">
                  <c:v>-46.1109354316031</c:v>
                </c:pt>
                <c:pt idx="105">
                  <c:v>-47.38542455732061</c:v>
                </c:pt>
                <c:pt idx="106">
                  <c:v>-48.65969982847582</c:v>
                </c:pt>
                <c:pt idx="107">
                  <c:v>-49.93356865697524</c:v>
                </c:pt>
                <c:pt idx="108">
                  <c:v>-51.20684476817587</c:v>
                </c:pt>
                <c:pt idx="109">
                  <c:v>-52.47934804076203</c:v>
                </c:pt>
                <c:pt idx="110">
                  <c:v>-53.75090434959066</c:v>
                </c:pt>
                <c:pt idx="111">
                  <c:v>-55.0213454115201</c:v>
                </c:pt>
                <c:pt idx="112">
                  <c:v>-56.29050863421253</c:v>
                </c:pt>
                <c:pt idx="113">
                  <c:v>-57.55823696789685</c:v>
                </c:pt>
                <c:pt idx="114">
                  <c:v>-58.82437876009044</c:v>
                </c:pt>
                <c:pt idx="115">
                  <c:v>-60.08878761327102</c:v>
                </c:pt>
                <c:pt idx="116">
                  <c:v>-61.3513222454858</c:v>
                </c:pt>
                <c:pt idx="117">
                  <c:v>-62.61184635383623</c:v>
                </c:pt>
                <c:pt idx="118">
                  <c:v>-63.87022848088687</c:v>
                </c:pt>
                <c:pt idx="119">
                  <c:v>-65.12634188391768</c:v>
                </c:pt>
              </c:numCache>
            </c:numRef>
          </c:yVal>
          <c:smooth val="0"/>
          <c:extLst xmlns:c16r2="http://schemas.microsoft.com/office/drawing/2015/06/chart">
            <c:ext xmlns:c16="http://schemas.microsoft.com/office/drawing/2014/chart" uri="{C3380CC4-5D6E-409C-BE32-E72D297353CC}">
              <c16:uniqueId val="{00000009-B2CC-4DC0-B1DA-8A306AAAEBEF}"/>
            </c:ext>
          </c:extLst>
        </c:ser>
        <c:dLbls>
          <c:showLegendKey val="0"/>
          <c:showVal val="0"/>
          <c:showCatName val="0"/>
          <c:showSerName val="0"/>
          <c:showPercent val="0"/>
          <c:showBubbleSize val="0"/>
        </c:dLbls>
        <c:axId val="-1148327616"/>
        <c:axId val="-984174800"/>
      </c:scatterChart>
      <c:valAx>
        <c:axId val="-114832761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984174800"/>
        <c:crosses val="autoZero"/>
        <c:crossBetween val="midCat"/>
      </c:valAx>
      <c:valAx>
        <c:axId val="-98417480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14832761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0.0</c:v>
                </c:pt>
                <c:pt idx="1">
                  <c:v>-0.340521759907006</c:v>
                </c:pt>
                <c:pt idx="2">
                  <c:v>-0.555143569201846</c:v>
                </c:pt>
                <c:pt idx="3">
                  <c:v>-0.64871769570982</c:v>
                </c:pt>
                <c:pt idx="4">
                  <c:v>-0.625404517687002</c:v>
                </c:pt>
                <c:pt idx="5">
                  <c:v>-0.488900013092461</c:v>
                </c:pt>
                <c:pt idx="6">
                  <c:v>-0.242540067601112</c:v>
                </c:pt>
                <c:pt idx="7">
                  <c:v>0.110617887467015</c:v>
                </c:pt>
                <c:pt idx="8">
                  <c:v>0.567730936189491</c:v>
                </c:pt>
                <c:pt idx="9">
                  <c:v>1.12612078436041</c:v>
                </c:pt>
                <c:pt idx="10">
                  <c:v>1.783235004797461</c:v>
                </c:pt>
                <c:pt idx="11">
                  <c:v>2.536617108418341</c:v>
                </c:pt>
                <c:pt idx="12">
                  <c:v>3.383883599368346</c:v>
                </c:pt>
                <c:pt idx="13">
                  <c:v>3.479470031369146</c:v>
                </c:pt>
                <c:pt idx="14">
                  <c:v>3.57326124029305</c:v>
                </c:pt>
                <c:pt idx="15">
                  <c:v>3.662235544704345</c:v>
                </c:pt>
                <c:pt idx="16">
                  <c:v>3.744738117805809</c:v>
                </c:pt>
                <c:pt idx="17">
                  <c:v>3.819437218382518</c:v>
                </c:pt>
                <c:pt idx="18">
                  <c:v>3.885261949704727</c:v>
                </c:pt>
                <c:pt idx="19">
                  <c:v>3.941355483744696</c:v>
                </c:pt>
                <c:pt idx="20">
                  <c:v>3.987037487278485</c:v>
                </c:pt>
                <c:pt idx="21">
                  <c:v>4.021773829388621</c:v>
                </c:pt>
                <c:pt idx="22">
                  <c:v>4.045152069502364</c:v>
                </c:pt>
                <c:pt idx="23">
                  <c:v>4.056861542661863</c:v>
                </c:pt>
                <c:pt idx="24">
                  <c:v>4.056677108282658</c:v>
                </c:pt>
                <c:pt idx="25">
                  <c:v>4.044445824817545</c:v>
                </c:pt>
                <c:pt idx="26">
                  <c:v>4.018596397695076</c:v>
                </c:pt>
                <c:pt idx="27">
                  <c:v>3.978974307494354</c:v>
                </c:pt>
                <c:pt idx="28">
                  <c:v>3.925475910233196</c:v>
                </c:pt>
                <c:pt idx="29">
                  <c:v>3.858040372862888</c:v>
                </c:pt>
                <c:pt idx="30">
                  <c:v>3.776644689736713</c:v>
                </c:pt>
                <c:pt idx="31">
                  <c:v>3.681299392258552</c:v>
                </c:pt>
                <c:pt idx="32">
                  <c:v>3.572044831536004</c:v>
                </c:pt>
                <c:pt idx="33">
                  <c:v>3.448947934671196</c:v>
                </c:pt>
                <c:pt idx="34">
                  <c:v>3.312099354833657</c:v>
                </c:pt>
                <c:pt idx="35">
                  <c:v>3.161610950883187</c:v>
                </c:pt>
                <c:pt idx="36">
                  <c:v>2.997613544641808</c:v>
                </c:pt>
                <c:pt idx="37">
                  <c:v>2.820254913778172</c:v>
                </c:pt>
                <c:pt idx="38">
                  <c:v>2.629697986174506</c:v>
                </c:pt>
                <c:pt idx="39">
                  <c:v>2.426116611406542</c:v>
                </c:pt>
                <c:pt idx="40">
                  <c:v>2.209696552791683</c:v>
                </c:pt>
                <c:pt idx="41">
                  <c:v>1.980634159907368</c:v>
                </c:pt>
                <c:pt idx="42">
                  <c:v>1.739135146439821</c:v>
                </c:pt>
                <c:pt idx="43">
                  <c:v>1.485413471321408</c:v>
                </c:pt>
                <c:pt idx="44">
                  <c:v>1.219690311877002</c:v>
                </c:pt>
                <c:pt idx="45">
                  <c:v>0.942193119573403</c:v>
                </c:pt>
                <c:pt idx="46">
                  <c:v>0.653154750279555</c:v>
                </c:pt>
                <c:pt idx="47">
                  <c:v>0.352812662153155</c:v>
                </c:pt>
                <c:pt idx="48">
                  <c:v>0.0414081751378035</c:v>
                </c:pt>
                <c:pt idx="49">
                  <c:v>-0.280814213050689</c:v>
                </c:pt>
                <c:pt idx="50">
                  <c:v>-0.613607459082686</c:v>
                </c:pt>
                <c:pt idx="51">
                  <c:v>-0.956722558289584</c:v>
                </c:pt>
                <c:pt idx="52">
                  <c:v>-1.309909089216489</c:v>
                </c:pt>
                <c:pt idx="53">
                  <c:v>-1.672915712631038</c:v>
                </c:pt>
                <c:pt idx="54">
                  <c:v>-2.045490632291603</c:v>
                </c:pt>
                <c:pt idx="55">
                  <c:v>-2.42738202014698</c:v>
                </c:pt>
                <c:pt idx="56">
                  <c:v>-2.818338408354975</c:v>
                </c:pt>
                <c:pt idx="57">
                  <c:v>-3.2181090503218</c:v>
                </c:pt>
                <c:pt idx="58">
                  <c:v>-3.626444252769943</c:v>
                </c:pt>
                <c:pt idx="59">
                  <c:v>-4.043095680704936</c:v>
                </c:pt>
                <c:pt idx="60">
                  <c:v>-4.467816637022675</c:v>
                </c:pt>
                <c:pt idx="61">
                  <c:v>-4.90036231835257</c:v>
                </c:pt>
                <c:pt idx="62">
                  <c:v>-5.340490048636639</c:v>
                </c:pt>
                <c:pt idx="63">
                  <c:v>-5.787959491859964</c:v>
                </c:pt>
                <c:pt idx="64">
                  <c:v>-6.242532845229107</c:v>
                </c:pt>
                <c:pt idx="65">
                  <c:v>-6.703975014054776</c:v>
                </c:pt>
                <c:pt idx="66">
                  <c:v>-7.172053769468221</c:v>
                </c:pt>
                <c:pt idx="67">
                  <c:v>-7.646539890070016</c:v>
                </c:pt>
                <c:pt idx="68">
                  <c:v>-8.127207288517638</c:v>
                </c:pt>
                <c:pt idx="69">
                  <c:v>-8.613833124051748</c:v>
                </c:pt>
                <c:pt idx="70">
                  <c:v>-9.106197901815903</c:v>
                </c:pt>
                <c:pt idx="71">
                  <c:v>-9.60408555986669</c:v>
                </c:pt>
                <c:pt idx="72">
                  <c:v>-10.10728354465027</c:v>
                </c:pt>
                <c:pt idx="73">
                  <c:v>-10.61558287574553</c:v>
                </c:pt>
                <c:pt idx="74">
                  <c:v>-11.12877820053382</c:v>
                </c:pt>
                <c:pt idx="75">
                  <c:v>-11.64666783952816</c:v>
                </c:pt>
                <c:pt idx="76">
                  <c:v>-12.16905382296136</c:v>
                </c:pt>
                <c:pt idx="77">
                  <c:v>-12.69574191926768</c:v>
                </c:pt>
                <c:pt idx="78">
                  <c:v>-13.22654165599124</c:v>
                </c:pt>
                <c:pt idx="79">
                  <c:v>-13.76126633368131</c:v>
                </c:pt>
                <c:pt idx="80">
                  <c:v>-14.29973303328552</c:v>
                </c:pt>
                <c:pt idx="81">
                  <c:v>-14.8417626174969</c:v>
                </c:pt>
                <c:pt idx="82">
                  <c:v>-15.38717972651011</c:v>
                </c:pt>
                <c:pt idx="83">
                  <c:v>-15.93581276863551</c:v>
                </c:pt>
                <c:pt idx="84">
                  <c:v>-16.48749390613008</c:v>
                </c:pt>
                <c:pt idx="85">
                  <c:v>-17.04205903665297</c:v>
                </c:pt>
                <c:pt idx="86">
                  <c:v>-17.59934777068429</c:v>
                </c:pt>
                <c:pt idx="87">
                  <c:v>-18.15920340525918</c:v>
                </c:pt>
                <c:pt idx="88">
                  <c:v>-18.72147289429449</c:v>
                </c:pt>
                <c:pt idx="89">
                  <c:v>-19.28600681584792</c:v>
                </c:pt>
                <c:pt idx="90">
                  <c:v>-19.85265933655592</c:v>
                </c:pt>
                <c:pt idx="91">
                  <c:v>-20.42128817351568</c:v>
                </c:pt>
                <c:pt idx="92">
                  <c:v>-20.99175455388013</c:v>
                </c:pt>
                <c:pt idx="93">
                  <c:v>-21.56392317235805</c:v>
                </c:pt>
                <c:pt idx="94">
                  <c:v>-22.1376621468544</c:v>
                </c:pt>
                <c:pt idx="95">
                  <c:v>-22.71284297248167</c:v>
                </c:pt>
                <c:pt idx="96">
                  <c:v>-23.28934047405437</c:v>
                </c:pt>
                <c:pt idx="97">
                  <c:v>-23.86703275733726</c:v>
                </c:pt>
                <c:pt idx="98">
                  <c:v>-24.4458011591487</c:v>
                </c:pt>
                <c:pt idx="99">
                  <c:v>-25.02553019648713</c:v>
                </c:pt>
                <c:pt idx="100">
                  <c:v>-25.60610751485365</c:v>
                </c:pt>
                <c:pt idx="101">
                  <c:v>-26.18742383586308</c:v>
                </c:pt>
                <c:pt idx="102">
                  <c:v>-26.76937290431032</c:v>
                </c:pt>
                <c:pt idx="103">
                  <c:v>-27.3518514347852</c:v>
                </c:pt>
                <c:pt idx="104">
                  <c:v>-27.93475905794003</c:v>
                </c:pt>
                <c:pt idx="105">
                  <c:v>-28.51799826654133</c:v>
                </c:pt>
                <c:pt idx="106">
                  <c:v>-29.10147436136958</c:v>
                </c:pt>
                <c:pt idx="107">
                  <c:v>-29.68509539706429</c:v>
                </c:pt>
                <c:pt idx="108">
                  <c:v>-30.26877212801901</c:v>
                </c:pt>
                <c:pt idx="109">
                  <c:v>-30.85241795434922</c:v>
                </c:pt>
                <c:pt idx="110">
                  <c:v>-31.43594886805658</c:v>
                </c:pt>
                <c:pt idx="111">
                  <c:v>-32.01928339943044</c:v>
                </c:pt>
                <c:pt idx="112">
                  <c:v>-32.60234256372496</c:v>
                </c:pt>
                <c:pt idx="113">
                  <c:v>-33.18504980821125</c:v>
                </c:pt>
                <c:pt idx="114">
                  <c:v>-33.76733095961026</c:v>
                </c:pt>
                <c:pt idx="115">
                  <c:v>-34.34911417198055</c:v>
                </c:pt>
                <c:pt idx="116">
                  <c:v>-34.93032987509604</c:v>
                </c:pt>
                <c:pt idx="117">
                  <c:v>-35.510910723332</c:v>
                </c:pt>
                <c:pt idx="118">
                  <c:v>-36.09079154511619</c:v>
                </c:pt>
                <c:pt idx="119">
                  <c:v>-36.66990929297026</c:v>
                </c:pt>
              </c:numCache>
            </c:numRef>
          </c:yVal>
          <c:smooth val="0"/>
          <c:extLst xmlns:c16r2="http://schemas.microsoft.com/office/drawing/2015/06/chart">
            <c:ext xmlns:c16="http://schemas.microsoft.com/office/drawing/2014/chart" uri="{C3380CC4-5D6E-409C-BE32-E72D297353CC}">
              <c16:uniqueId val="{00000000-14AD-4C78-BF28-2D259C0BE37E}"/>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0.0</c:v>
                </c:pt>
                <c:pt idx="1">
                  <c:v>-0.0880383600647292</c:v>
                </c:pt>
                <c:pt idx="2">
                  <c:v>0.021669576095519</c:v>
                </c:pt>
                <c:pt idx="3">
                  <c:v>0.321466441995653</c:v>
                </c:pt>
                <c:pt idx="4">
                  <c:v>0.804595029771917</c:v>
                </c:pt>
                <c:pt idx="5">
                  <c:v>1.464915241692324</c:v>
                </c:pt>
                <c:pt idx="6">
                  <c:v>2.296773686803135</c:v>
                </c:pt>
                <c:pt idx="7">
                  <c:v>3.29490149470621</c:v>
                </c:pt>
                <c:pt idx="8">
                  <c:v>4.454334160429426</c:v>
                </c:pt>
                <c:pt idx="9">
                  <c:v>5.770348871300483</c:v>
                </c:pt>
                <c:pt idx="10">
                  <c:v>7.238415697383061</c:v>
                </c:pt>
                <c:pt idx="11">
                  <c:v>8.85415976532204</c:v>
                </c:pt>
                <c:pt idx="12">
                  <c:v>10.61333212267255</c:v>
                </c:pt>
                <c:pt idx="13">
                  <c:v>11.16942804394421</c:v>
                </c:pt>
                <c:pt idx="14">
                  <c:v>11.71176990225831</c:v>
                </c:pt>
                <c:pt idx="15">
                  <c:v>12.23642652430317</c:v>
                </c:pt>
                <c:pt idx="16">
                  <c:v>12.74153488841057</c:v>
                </c:pt>
                <c:pt idx="17">
                  <c:v>13.22566188502515</c:v>
                </c:pt>
                <c:pt idx="18">
                  <c:v>13.68771813726471</c:v>
                </c:pt>
                <c:pt idx="19">
                  <c:v>14.1268940137752</c:v>
                </c:pt>
                <c:pt idx="20">
                  <c:v>14.54260837344737</c:v>
                </c:pt>
                <c:pt idx="21">
                  <c:v>14.93446736735859</c:v>
                </c:pt>
                <c:pt idx="22">
                  <c:v>15.3022312124449</c:v>
                </c:pt>
                <c:pt idx="23">
                  <c:v>15.64578729480581</c:v>
                </c:pt>
                <c:pt idx="24">
                  <c:v>15.96512830838128</c:v>
                </c:pt>
                <c:pt idx="25">
                  <c:v>16.26033440810988</c:v>
                </c:pt>
                <c:pt idx="26">
                  <c:v>16.5292032245361</c:v>
                </c:pt>
                <c:pt idx="27">
                  <c:v>16.77175852895471</c:v>
                </c:pt>
                <c:pt idx="28">
                  <c:v>16.98808740383992</c:v>
                </c:pt>
                <c:pt idx="29">
                  <c:v>17.17832891218313</c:v>
                </c:pt>
                <c:pt idx="30">
                  <c:v>17.34266745942205</c:v>
                </c:pt>
                <c:pt idx="31">
                  <c:v>17.4813270968516</c:v>
                </c:pt>
                <c:pt idx="32">
                  <c:v>17.59456660314754</c:v>
                </c:pt>
                <c:pt idx="33">
                  <c:v>17.68267520836518</c:v>
                </c:pt>
                <c:pt idx="34">
                  <c:v>17.74596885150095</c:v>
                </c:pt>
                <c:pt idx="35">
                  <c:v>17.78478688408358</c:v>
                </c:pt>
                <c:pt idx="36">
                  <c:v>17.79948914912162</c:v>
                </c:pt>
                <c:pt idx="37">
                  <c:v>17.79045337829029</c:v>
                </c:pt>
                <c:pt idx="38">
                  <c:v>17.75807286084273</c:v>
                </c:pt>
                <c:pt idx="39">
                  <c:v>17.7027502130959</c:v>
                </c:pt>
                <c:pt idx="40">
                  <c:v>17.6248994091584</c:v>
                </c:pt>
                <c:pt idx="41">
                  <c:v>17.52494410352392</c:v>
                </c:pt>
                <c:pt idx="42">
                  <c:v>17.40331609178318</c:v>
                </c:pt>
                <c:pt idx="43">
                  <c:v>17.26045390917352</c:v>
                </c:pt>
                <c:pt idx="44">
                  <c:v>17.09680155180286</c:v>
                </c:pt>
                <c:pt idx="45">
                  <c:v>16.91280730770268</c:v>
                </c:pt>
                <c:pt idx="46">
                  <c:v>16.70892268679836</c:v>
                </c:pt>
                <c:pt idx="47">
                  <c:v>16.48560144044582</c:v>
                </c:pt>
                <c:pt idx="48">
                  <c:v>16.24329866243897</c:v>
                </c:pt>
                <c:pt idx="49">
                  <c:v>15.98246996446505</c:v>
                </c:pt>
                <c:pt idx="50">
                  <c:v>15.70357071982653</c:v>
                </c:pt>
                <c:pt idx="51">
                  <c:v>15.40705536999121</c:v>
                </c:pt>
                <c:pt idx="52">
                  <c:v>15.09337678186239</c:v>
                </c:pt>
                <c:pt idx="53">
                  <c:v>14.76298566580681</c:v>
                </c:pt>
                <c:pt idx="54">
                  <c:v>14.41633004347932</c:v>
                </c:pt>
                <c:pt idx="55">
                  <c:v>14.05385476189349</c:v>
                </c:pt>
                <c:pt idx="56">
                  <c:v>13.67600105045403</c:v>
                </c:pt>
                <c:pt idx="57">
                  <c:v>13.28320611804156</c:v>
                </c:pt>
                <c:pt idx="58">
                  <c:v>12.87590278737116</c:v>
                </c:pt>
                <c:pt idx="59">
                  <c:v>12.45451916417096</c:v>
                </c:pt>
                <c:pt idx="60">
                  <c:v>12.01947833882241</c:v>
                </c:pt>
                <c:pt idx="61">
                  <c:v>11.57119811827852</c:v>
                </c:pt>
                <c:pt idx="62">
                  <c:v>11.11009078631105</c:v>
                </c:pt>
                <c:pt idx="63">
                  <c:v>10.63656289014853</c:v>
                </c:pt>
                <c:pt idx="64">
                  <c:v>10.15101505177518</c:v>
                </c:pt>
                <c:pt idx="65">
                  <c:v>9.653841802257375</c:v>
                </c:pt>
                <c:pt idx="66">
                  <c:v>9.14543143750962</c:v>
                </c:pt>
                <c:pt idx="67">
                  <c:v>8.626165894127551</c:v>
                </c:pt>
                <c:pt idx="68">
                  <c:v>8.09642064386844</c:v>
                </c:pt>
                <c:pt idx="69">
                  <c:v>7.556564605558378</c:v>
                </c:pt>
                <c:pt idx="70">
                  <c:v>7.006960073167647</c:v>
                </c:pt>
                <c:pt idx="71">
                  <c:v>6.44796265898367</c:v>
                </c:pt>
                <c:pt idx="72">
                  <c:v>5.879921250775624</c:v>
                </c:pt>
                <c:pt idx="73">
                  <c:v>5.303177981978479</c:v>
                </c:pt>
                <c:pt idx="74">
                  <c:v>4.718068213936931</c:v>
                </c:pt>
                <c:pt idx="75">
                  <c:v>4.124920529334224</c:v>
                </c:pt>
                <c:pt idx="76">
                  <c:v>3.524056735972408</c:v>
                </c:pt>
                <c:pt idx="77">
                  <c:v>2.915791880102006</c:v>
                </c:pt>
                <c:pt idx="78">
                  <c:v>2.300434268587196</c:v>
                </c:pt>
                <c:pt idx="79">
                  <c:v>1.67828549919068</c:v>
                </c:pt>
                <c:pt idx="80">
                  <c:v>1.049640498335975</c:v>
                </c:pt>
                <c:pt idx="81">
                  <c:v>0.414787565718143</c:v>
                </c:pt>
                <c:pt idx="82">
                  <c:v>-0.225991574799082</c:v>
                </c:pt>
                <c:pt idx="83">
                  <c:v>-0.872421718561782</c:v>
                </c:pt>
                <c:pt idx="84">
                  <c:v>-1.524234118272034</c:v>
                </c:pt>
                <c:pt idx="85">
                  <c:v>-2.181166417400163</c:v>
                </c:pt>
                <c:pt idx="86">
                  <c:v>-2.842962579311461</c:v>
                </c:pt>
                <c:pt idx="87">
                  <c:v>-3.509372812502988</c:v>
                </c:pt>
                <c:pt idx="88">
                  <c:v>-4.180153492402496</c:v>
                </c:pt>
                <c:pt idx="89">
                  <c:v>-4.855067080042317</c:v>
                </c:pt>
                <c:pt idx="90">
                  <c:v>-5.533882037992043</c:v>
                </c:pt>
                <c:pt idx="91">
                  <c:v>-6.216372743875581</c:v>
                </c:pt>
                <c:pt idx="92">
                  <c:v>-6.90231940175363</c:v>
                </c:pt>
                <c:pt idx="93">
                  <c:v>-7.591507951695347</c:v>
                </c:pt>
                <c:pt idx="94">
                  <c:v>-8.283729977755683</c:v>
                </c:pt>
                <c:pt idx="95">
                  <c:v>-8.978782614662122</c:v>
                </c:pt>
                <c:pt idx="96">
                  <c:v>-9.676468453395498</c:v>
                </c:pt>
                <c:pt idx="97">
                  <c:v>-10.3765954459259</c:v>
                </c:pt>
                <c:pt idx="98">
                  <c:v>-11.07897680923998</c:v>
                </c:pt>
                <c:pt idx="99">
                  <c:v>-11.78343092894647</c:v>
                </c:pt>
                <c:pt idx="100">
                  <c:v>-12.48978126251041</c:v>
                </c:pt>
                <c:pt idx="101">
                  <c:v>-13.19785624239375</c:v>
                </c:pt>
                <c:pt idx="102">
                  <c:v>-13.90748917917335</c:v>
                </c:pt>
                <c:pt idx="103">
                  <c:v>-14.61851816480612</c:v>
                </c:pt>
                <c:pt idx="104">
                  <c:v>-15.3307859761635</c:v>
                </c:pt>
                <c:pt idx="105">
                  <c:v>-16.04413997896608</c:v>
                </c:pt>
                <c:pt idx="106">
                  <c:v>-16.75843203219008</c:v>
                </c:pt>
                <c:pt idx="107">
                  <c:v>-17.47351839308794</c:v>
                </c:pt>
                <c:pt idx="108">
                  <c:v>-18.18925962288995</c:v>
                </c:pt>
                <c:pt idx="109">
                  <c:v>-18.90552049327922</c:v>
                </c:pt>
                <c:pt idx="110">
                  <c:v>-19.62216989369972</c:v>
                </c:pt>
                <c:pt idx="111">
                  <c:v>-20.33908073959992</c:v>
                </c:pt>
                <c:pt idx="112">
                  <c:v>-21.05612988164467</c:v>
                </c:pt>
                <c:pt idx="113">
                  <c:v>-21.77319801594967</c:v>
                </c:pt>
                <c:pt idx="114">
                  <c:v>-22.4901695954286</c:v>
                </c:pt>
                <c:pt idx="115">
                  <c:v>-23.20693274224686</c:v>
                </c:pt>
                <c:pt idx="116">
                  <c:v>-23.92337916145243</c:v>
                </c:pt>
                <c:pt idx="117">
                  <c:v>-24.63940405583254</c:v>
                </c:pt>
                <c:pt idx="118">
                  <c:v>-25.3549060419864</c:v>
                </c:pt>
                <c:pt idx="119">
                  <c:v>-26.06978706766859</c:v>
                </c:pt>
              </c:numCache>
            </c:numRef>
          </c:yVal>
          <c:smooth val="0"/>
          <c:extLst xmlns:c16r2="http://schemas.microsoft.com/office/drawing/2015/06/chart">
            <c:ext xmlns:c16="http://schemas.microsoft.com/office/drawing/2014/chart" uri="{C3380CC4-5D6E-409C-BE32-E72D297353CC}">
              <c16:uniqueId val="{00000001-14AD-4C78-BF28-2D259C0BE37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0.0</c:v>
                </c:pt>
                <c:pt idx="1">
                  <c:v>-0.678135599725465</c:v>
                </c:pt>
                <c:pt idx="2">
                  <c:v>-1.270867168270797</c:v>
                </c:pt>
                <c:pt idx="3">
                  <c:v>-1.781562123589992</c:v>
                </c:pt>
                <c:pt idx="4">
                  <c:v>-2.212924991468753</c:v>
                </c:pt>
                <c:pt idx="5">
                  <c:v>-2.567227109485884</c:v>
                </c:pt>
                <c:pt idx="6">
                  <c:v>-2.8464115788629</c:v>
                </c:pt>
                <c:pt idx="7">
                  <c:v>-3.052175276477101</c:v>
                </c:pt>
                <c:pt idx="8">
                  <c:v>-3.186032959816657</c:v>
                </c:pt>
                <c:pt idx="9">
                  <c:v>-3.249367163167335</c:v>
                </c:pt>
                <c:pt idx="10">
                  <c:v>-3.243466826169879</c:v>
                </c:pt>
                <c:pt idx="11">
                  <c:v>-3.169556995581843</c:v>
                </c:pt>
                <c:pt idx="12">
                  <c:v>-3.028821463609347</c:v>
                </c:pt>
                <c:pt idx="13">
                  <c:v>-3.377342565220259</c:v>
                </c:pt>
                <c:pt idx="14">
                  <c:v>-3.716569364527913</c:v>
                </c:pt>
                <c:pt idx="15">
                  <c:v>-4.049362037508217</c:v>
                </c:pt>
                <c:pt idx="16">
                  <c:v>-4.377570296456214</c:v>
                </c:pt>
                <c:pt idx="17">
                  <c:v>-4.7027449976149</c:v>
                </c:pt>
                <c:pt idx="18">
                  <c:v>-5.026192454647571</c:v>
                </c:pt>
                <c:pt idx="19">
                  <c:v>-5.349016053624836</c:v>
                </c:pt>
                <c:pt idx="20">
                  <c:v>-5.672149823793006</c:v>
                </c:pt>
                <c:pt idx="21">
                  <c:v>-5.99638562536984</c:v>
                </c:pt>
                <c:pt idx="22">
                  <c:v>-6.322395257574429</c:v>
                </c:pt>
                <c:pt idx="23">
                  <c:v>-6.650748516396961</c:v>
                </c:pt>
                <c:pt idx="24">
                  <c:v>-6.981928016120036</c:v>
                </c:pt>
                <c:pt idx="25">
                  <c:v>-7.31634141892164</c:v>
                </c:pt>
                <c:pt idx="26">
                  <c:v>-7.655305095831863</c:v>
                </c:pt>
                <c:pt idx="27">
                  <c:v>-7.99917274726113</c:v>
                </c:pt>
                <c:pt idx="28">
                  <c:v>-8.348247047109</c:v>
                </c:pt>
                <c:pt idx="29">
                  <c:v>-8.70278650308137</c:v>
                </c:pt>
                <c:pt idx="30">
                  <c:v>-9.063010067097821</c:v>
                </c:pt>
                <c:pt idx="31">
                  <c:v>-9.429101121771948</c:v>
                </c:pt>
                <c:pt idx="32">
                  <c:v>-9.801210950908171</c:v>
                </c:pt>
                <c:pt idx="33">
                  <c:v>-10.17946178275179</c:v>
                </c:pt>
                <c:pt idx="34">
                  <c:v>-10.5639494773668</c:v>
                </c:pt>
                <c:pt idx="35">
                  <c:v>-10.95474591562197</c:v>
                </c:pt>
                <c:pt idx="36">
                  <c:v>-11.3519011363469</c:v>
                </c:pt>
                <c:pt idx="37">
                  <c:v>-11.75544525936675</c:v>
                </c:pt>
                <c:pt idx="38">
                  <c:v>-12.16539022510733</c:v>
                </c:pt>
                <c:pt idx="39">
                  <c:v>-12.58173308400546</c:v>
                </c:pt>
                <c:pt idx="40">
                  <c:v>-13.00445579780171</c:v>
                </c:pt>
                <c:pt idx="41">
                  <c:v>-13.43352655252602</c:v>
                </c:pt>
                <c:pt idx="42">
                  <c:v>-13.8689009713853</c:v>
                </c:pt>
                <c:pt idx="43">
                  <c:v>-14.31052323223321</c:v>
                </c:pt>
                <c:pt idx="44">
                  <c:v>-14.75832709966016</c:v>
                </c:pt>
                <c:pt idx="45">
                  <c:v>-15.21223688031205</c:v>
                </c:pt>
                <c:pt idx="46">
                  <c:v>-15.67216830874986</c:v>
                </c:pt>
                <c:pt idx="47">
                  <c:v>-16.1380293700804</c:v>
                </c:pt>
                <c:pt idx="48">
                  <c:v>-16.6097210648004</c:v>
                </c:pt>
                <c:pt idx="49">
                  <c:v>-17.08713812053156</c:v>
                </c:pt>
                <c:pt idx="50">
                  <c:v>-17.57016965483399</c:v>
                </c:pt>
                <c:pt idx="51">
                  <c:v>-18.05869979270483</c:v>
                </c:pt>
                <c:pt idx="52">
                  <c:v>-18.55260824505513</c:v>
                </c:pt>
                <c:pt idx="53">
                  <c:v>-19.0517708450916</c:v>
                </c:pt>
                <c:pt idx="54">
                  <c:v>-19.55606004821493</c:v>
                </c:pt>
                <c:pt idx="55">
                  <c:v>-20.06534539781023</c:v>
                </c:pt>
                <c:pt idx="56">
                  <c:v>-20.57949395916238</c:v>
                </c:pt>
                <c:pt idx="57">
                  <c:v>-21.09837072345272</c:v>
                </c:pt>
                <c:pt idx="58">
                  <c:v>-21.62183898374133</c:v>
                </c:pt>
                <c:pt idx="59">
                  <c:v>-22.14976068458873</c:v>
                </c:pt>
                <c:pt idx="60">
                  <c:v>-22.68199674694097</c:v>
                </c:pt>
                <c:pt idx="61">
                  <c:v>-23.21840736976718</c:v>
                </c:pt>
                <c:pt idx="62">
                  <c:v>-23.75885230979384</c:v>
                </c:pt>
                <c:pt idx="63">
                  <c:v>-24.30319114067242</c:v>
                </c:pt>
                <c:pt idx="64">
                  <c:v>-24.85128349277147</c:v>
                </c:pt>
                <c:pt idx="65">
                  <c:v>-25.40298927474288</c:v>
                </c:pt>
                <c:pt idx="66">
                  <c:v>-25.95816887794172</c:v>
                </c:pt>
                <c:pt idx="67">
                  <c:v>-26.51668336469902</c:v>
                </c:pt>
                <c:pt idx="68">
                  <c:v>-27.07839464141489</c:v>
                </c:pt>
                <c:pt idx="69">
                  <c:v>-27.6431656173536</c:v>
                </c:pt>
                <c:pt idx="70">
                  <c:v>-28.210860350021</c:v>
                </c:pt>
                <c:pt idx="71">
                  <c:v>-28.78134417789443</c:v>
                </c:pt>
                <c:pt idx="72">
                  <c:v>-29.35448384129995</c:v>
                </c:pt>
                <c:pt idx="73">
                  <c:v>-29.93014759211928</c:v>
                </c:pt>
                <c:pt idx="74">
                  <c:v>-30.50820529303837</c:v>
                </c:pt>
                <c:pt idx="75">
                  <c:v>-31.08852850695978</c:v>
                </c:pt>
                <c:pt idx="76">
                  <c:v>-31.67099057720588</c:v>
                </c:pt>
                <c:pt idx="77">
                  <c:v>-32.25546669905907</c:v>
                </c:pt>
                <c:pt idx="78">
                  <c:v>-32.84183398321094</c:v>
                </c:pt>
                <c:pt idx="79">
                  <c:v>-33.42997151164</c:v>
                </c:pt>
                <c:pt idx="80">
                  <c:v>-34.01976038636531</c:v>
                </c:pt>
                <c:pt idx="81">
                  <c:v>-34.61108377158394</c:v>
                </c:pt>
                <c:pt idx="82">
                  <c:v>-35.20382692959355</c:v>
                </c:pt>
                <c:pt idx="83">
                  <c:v>-35.79787725094593</c:v>
                </c:pt>
                <c:pt idx="84">
                  <c:v>-36.39312427916956</c:v>
                </c:pt>
                <c:pt idx="85">
                  <c:v>-36.98945973049194</c:v>
                </c:pt>
                <c:pt idx="86">
                  <c:v>-37.58677750886724</c:v>
                </c:pt>
                <c:pt idx="87">
                  <c:v>-38.18497371664034</c:v>
                </c:pt>
                <c:pt idx="88">
                  <c:v>-38.7839466611731</c:v>
                </c:pt>
                <c:pt idx="89">
                  <c:v>-39.38359685772593</c:v>
                </c:pt>
                <c:pt idx="90">
                  <c:v>-39.98382702885277</c:v>
                </c:pt>
                <c:pt idx="91">
                  <c:v>-40.58454210058608</c:v>
                </c:pt>
                <c:pt idx="92">
                  <c:v>-41.18564919565596</c:v>
                </c:pt>
                <c:pt idx="93">
                  <c:v>-41.78705762395839</c:v>
                </c:pt>
                <c:pt idx="94">
                  <c:v>-42.3886788705322</c:v>
                </c:pt>
                <c:pt idx="95">
                  <c:v>-42.99042658119014</c:v>
                </c:pt>
                <c:pt idx="96">
                  <c:v>-43.59221654605153</c:v>
                </c:pt>
                <c:pt idx="97">
                  <c:v>-44.19396668113677</c:v>
                </c:pt>
                <c:pt idx="98">
                  <c:v>-44.79559700818936</c:v>
                </c:pt>
                <c:pt idx="99">
                  <c:v>-45.39702963289074</c:v>
                </c:pt>
                <c:pt idx="100">
                  <c:v>-45.99818872162995</c:v>
                </c:pt>
                <c:pt idx="101">
                  <c:v>-46.59900047695828</c:v>
                </c:pt>
                <c:pt idx="102">
                  <c:v>-47.19939311186863</c:v>
                </c:pt>
                <c:pt idx="103">
                  <c:v>-47.79929682301827</c:v>
                </c:pt>
                <c:pt idx="104">
                  <c:v>-48.39864376301372</c:v>
                </c:pt>
                <c:pt idx="105">
                  <c:v>-48.99736801188465</c:v>
                </c:pt>
                <c:pt idx="106">
                  <c:v>-49.5954055478187</c:v>
                </c:pt>
                <c:pt idx="107">
                  <c:v>-50.19269421727677</c:v>
                </c:pt>
                <c:pt idx="108">
                  <c:v>-50.78917370457202</c:v>
                </c:pt>
                <c:pt idx="109">
                  <c:v>-51.38478550099529</c:v>
                </c:pt>
                <c:pt idx="110">
                  <c:v>-51.97947287357238</c:v>
                </c:pt>
                <c:pt idx="111">
                  <c:v>-52.57318083350856</c:v>
                </c:pt>
                <c:pt idx="112">
                  <c:v>-53.16585610440598</c:v>
                </c:pt>
                <c:pt idx="113">
                  <c:v>-53.75744709031869</c:v>
                </c:pt>
                <c:pt idx="114">
                  <c:v>-54.34790384368807</c:v>
                </c:pt>
                <c:pt idx="115">
                  <c:v>-54.93717803321123</c:v>
                </c:pt>
                <c:pt idx="116">
                  <c:v>-55.52522291173318</c:v>
                </c:pt>
                <c:pt idx="117">
                  <c:v>-56.11199328414386</c:v>
                </c:pt>
                <c:pt idx="118">
                  <c:v>-56.69744547539597</c:v>
                </c:pt>
                <c:pt idx="119">
                  <c:v>-57.28153729861229</c:v>
                </c:pt>
              </c:numCache>
            </c:numRef>
          </c:yVal>
          <c:smooth val="0"/>
          <c:extLst xmlns:c16r2="http://schemas.microsoft.com/office/drawing/2015/06/chart">
            <c:ext xmlns:c16="http://schemas.microsoft.com/office/drawing/2014/chart" uri="{C3380CC4-5D6E-409C-BE32-E72D297353CC}">
              <c16:uniqueId val="{00000002-14AD-4C78-BF28-2D259C0BE37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0.0</c:v>
                </c:pt>
                <c:pt idx="1">
                  <c:v>-0.742539342330929</c:v>
                </c:pt>
                <c:pt idx="2">
                  <c:v>-1.524694299410384</c:v>
                </c:pt>
                <c:pt idx="3">
                  <c:v>-2.34304661702481</c:v>
                </c:pt>
                <c:pt idx="4">
                  <c:v>-3.194255053143479</c:v>
                </c:pt>
                <c:pt idx="5">
                  <c:v>-4.075125747667236</c:v>
                </c:pt>
                <c:pt idx="6">
                  <c:v>-4.982618961289518</c:v>
                </c:pt>
                <c:pt idx="7">
                  <c:v>-5.913851858150338</c:v>
                </c:pt>
                <c:pt idx="8">
                  <c:v>-6.866098555259668</c:v>
                </c:pt>
                <c:pt idx="9">
                  <c:v>-7.83678819033412</c:v>
                </c:pt>
                <c:pt idx="10">
                  <c:v>-8.82350157642895</c:v>
                </c:pt>
                <c:pt idx="11">
                  <c:v>-9.82396687252094</c:v>
                </c:pt>
                <c:pt idx="12">
                  <c:v>-10.83605459271166</c:v>
                </c:pt>
                <c:pt idx="13">
                  <c:v>-11.90627850639339</c:v>
                </c:pt>
                <c:pt idx="14">
                  <c:v>-12.9412165061417</c:v>
                </c:pt>
                <c:pt idx="15">
                  <c:v>-13.94467985051051</c:v>
                </c:pt>
                <c:pt idx="16">
                  <c:v>-14.91981924408856</c:v>
                </c:pt>
                <c:pt idx="17">
                  <c:v>-15.86934928592655</c:v>
                </c:pt>
                <c:pt idx="18">
                  <c:v>-16.79562674602352</c:v>
                </c:pt>
                <c:pt idx="19">
                  <c:v>-17.70071286705161</c:v>
                </c:pt>
                <c:pt idx="20">
                  <c:v>-18.58642337994898</c:v>
                </c:pt>
                <c:pt idx="21">
                  <c:v>-19.45436875625364</c:v>
                </c:pt>
                <c:pt idx="22">
                  <c:v>-20.30598669257415</c:v>
                </c:pt>
                <c:pt idx="23">
                  <c:v>-21.14256840787948</c:v>
                </c:pt>
                <c:pt idx="24">
                  <c:v>-21.96528000651998</c:v>
                </c:pt>
                <c:pt idx="25">
                  <c:v>-22.77517990090382</c:v>
                </c:pt>
                <c:pt idx="26">
                  <c:v>-23.57331819357842</c:v>
                </c:pt>
                <c:pt idx="27">
                  <c:v>-24.36049991561413</c:v>
                </c:pt>
                <c:pt idx="28">
                  <c:v>-25.13747017483138</c:v>
                </c:pt>
                <c:pt idx="29">
                  <c:v>-25.90492092901877</c:v>
                </c:pt>
                <c:pt idx="30">
                  <c:v>-26.66349641684701</c:v>
                </c:pt>
                <c:pt idx="31">
                  <c:v>-27.41379772373602</c:v>
                </c:pt>
                <c:pt idx="32">
                  <c:v>-28.15638664839389</c:v>
                </c:pt>
                <c:pt idx="33">
                  <c:v>-28.89178900282922</c:v>
                </c:pt>
                <c:pt idx="34">
                  <c:v>-29.62049745198738</c:v>
                </c:pt>
                <c:pt idx="35">
                  <c:v>-30.34297397796081</c:v>
                </c:pt>
                <c:pt idx="36">
                  <c:v>-31.05965203679443</c:v>
                </c:pt>
                <c:pt idx="37">
                  <c:v>-31.77093846246817</c:v>
                </c:pt>
                <c:pt idx="38">
                  <c:v>-32.47721516186218</c:v>
                </c:pt>
                <c:pt idx="39">
                  <c:v>-33.17884078531034</c:v>
                </c:pt>
                <c:pt idx="40">
                  <c:v>-33.8761518108604</c:v>
                </c:pt>
                <c:pt idx="41">
                  <c:v>-34.56946382292471</c:v>
                </c:pt>
                <c:pt idx="42">
                  <c:v>-35.25907268464925</c:v>
                </c:pt>
                <c:pt idx="43">
                  <c:v>-35.945255618195</c:v>
                </c:pt>
                <c:pt idx="44">
                  <c:v>-36.6282722056285</c:v>
                </c:pt>
                <c:pt idx="45">
                  <c:v>-37.30836532075136</c:v>
                </c:pt>
                <c:pt idx="46">
                  <c:v>-37.9857620003645</c:v>
                </c:pt>
                <c:pt idx="47">
                  <c:v>-38.66067426194459</c:v>
                </c:pt>
                <c:pt idx="48">
                  <c:v>-39.33329987349816</c:v>
                </c:pt>
                <c:pt idx="49">
                  <c:v>-40.00382308039524</c:v>
                </c:pt>
                <c:pt idx="50">
                  <c:v>-40.67241529321927</c:v>
                </c:pt>
                <c:pt idx="51">
                  <c:v>-41.33923573996844</c:v>
                </c:pt>
                <c:pt idx="52">
                  <c:v>-42.00443208578054</c:v>
                </c:pt>
                <c:pt idx="53">
                  <c:v>-42.66814102183707</c:v>
                </c:pt>
                <c:pt idx="54">
                  <c:v>-43.33048882611001</c:v>
                </c:pt>
                <c:pt idx="55">
                  <c:v>-43.99159189782813</c:v>
                </c:pt>
                <c:pt idx="56">
                  <c:v>-44.65155726722102</c:v>
                </c:pt>
                <c:pt idx="57">
                  <c:v>-45.31048308199883</c:v>
                </c:pt>
                <c:pt idx="58">
                  <c:v>-45.96845907180932</c:v>
                </c:pt>
                <c:pt idx="59">
                  <c:v>-46.62556699181186</c:v>
                </c:pt>
                <c:pt idx="60">
                  <c:v>-47.28188104643547</c:v>
                </c:pt>
                <c:pt idx="61">
                  <c:v>-47.93746829423704</c:v>
                </c:pt>
                <c:pt idx="62">
                  <c:v>-48.59238903473852</c:v>
                </c:pt>
                <c:pt idx="63">
                  <c:v>-49.24669717806501</c:v>
                </c:pt>
                <c:pt idx="64">
                  <c:v>-49.90044059813219</c:v>
                </c:pt>
                <c:pt idx="65">
                  <c:v>-50.55366147008193</c:v>
                </c:pt>
                <c:pt idx="66">
                  <c:v>-51.20639659265998</c:v>
                </c:pt>
                <c:pt idx="67">
                  <c:v>-51.85867769611284</c:v>
                </c:pt>
                <c:pt idx="68">
                  <c:v>-52.51053173627497</c:v>
                </c:pt>
                <c:pt idx="69">
                  <c:v>-53.16198117533575</c:v>
                </c:pt>
                <c:pt idx="70">
                  <c:v>-53.81304424990685</c:v>
                </c:pt>
                <c:pt idx="71">
                  <c:v>-54.4637352268278</c:v>
                </c:pt>
                <c:pt idx="72">
                  <c:v>-55.11406464727597</c:v>
                </c:pt>
                <c:pt idx="73">
                  <c:v>-55.76403955960905</c:v>
                </c:pt>
                <c:pt idx="74">
                  <c:v>-56.41366374141919</c:v>
                </c:pt>
                <c:pt idx="75">
                  <c:v>-57.06293791122653</c:v>
                </c:pt>
                <c:pt idx="76">
                  <c:v>-57.711859930233</c:v>
                </c:pt>
                <c:pt idx="77">
                  <c:v>-58.36042499454106</c:v>
                </c:pt>
                <c:pt idx="78">
                  <c:v>-59.00862581823685</c:v>
                </c:pt>
                <c:pt idx="79">
                  <c:v>-59.65645280768376</c:v>
                </c:pt>
                <c:pt idx="80">
                  <c:v>-60.30389422742017</c:v>
                </c:pt>
                <c:pt idx="81">
                  <c:v>-60.95093635798045</c:v>
                </c:pt>
                <c:pt idx="82">
                  <c:v>-61.59756364599934</c:v>
                </c:pt>
                <c:pt idx="83">
                  <c:v>-62.243758846877</c:v>
                </c:pt>
                <c:pt idx="84">
                  <c:v>-62.88950316036922</c:v>
                </c:pt>
                <c:pt idx="85">
                  <c:v>-63.53477635936324</c:v>
                </c:pt>
                <c:pt idx="86">
                  <c:v>-64.17955691212561</c:v>
                </c:pt>
                <c:pt idx="87">
                  <c:v>-64.82382209831394</c:v>
                </c:pt>
                <c:pt idx="88">
                  <c:v>-65.46754811900518</c:v>
                </c:pt>
                <c:pt idx="89">
                  <c:v>-66.11071020101097</c:v>
                </c:pt>
                <c:pt idx="90">
                  <c:v>-66.75328269570262</c:v>
                </c:pt>
                <c:pt idx="91">
                  <c:v>-67.39523917258903</c:v>
                </c:pt>
                <c:pt idx="92">
                  <c:v>-68.03655250790051</c:v>
                </c:pt>
                <c:pt idx="93">
                  <c:v>-68.6771949683457</c:v>
                </c:pt>
                <c:pt idx="94">
                  <c:v>-69.31713829031016</c:v>
                </c:pt>
                <c:pt idx="95">
                  <c:v>-69.95635375464053</c:v>
                </c:pt>
                <c:pt idx="96">
                  <c:v>-70.59481225725395</c:v>
                </c:pt>
                <c:pt idx="97">
                  <c:v>-71.23248437574601</c:v>
                </c:pt>
                <c:pt idx="98">
                  <c:v>-71.86934043214205</c:v>
                </c:pt>
                <c:pt idx="99">
                  <c:v>-72.50535055203063</c:v>
                </c:pt>
                <c:pt idx="100">
                  <c:v>-73.14048472018567</c:v>
                </c:pt>
                <c:pt idx="101">
                  <c:v>-73.77471283284891</c:v>
                </c:pt>
                <c:pt idx="102">
                  <c:v>-74.40800474686148</c:v>
                </c:pt>
                <c:pt idx="103">
                  <c:v>-75.04033032571988</c:v>
                </c:pt>
                <c:pt idx="104">
                  <c:v>-75.67165948278941</c:v>
                </c:pt>
                <c:pt idx="105">
                  <c:v>-76.3019622217153</c:v>
                </c:pt>
                <c:pt idx="106">
                  <c:v>-76.9312086742266</c:v>
                </c:pt>
                <c:pt idx="107">
                  <c:v>-77.55936913543015</c:v>
                </c:pt>
                <c:pt idx="108">
                  <c:v>-78.18641409671355</c:v>
                </c:pt>
                <c:pt idx="109">
                  <c:v>-78.81231427637613</c:v>
                </c:pt>
                <c:pt idx="110">
                  <c:v>-79.43704064809936</c:v>
                </c:pt>
                <c:pt idx="111">
                  <c:v>-80.0605644673697</c:v>
                </c:pt>
                <c:pt idx="112">
                  <c:v>-80.68285729589866</c:v>
                </c:pt>
                <c:pt idx="113">
                  <c:v>-81.30389102425025</c:v>
                </c:pt>
                <c:pt idx="114">
                  <c:v>-81.92363789261555</c:v>
                </c:pt>
                <c:pt idx="115">
                  <c:v>-82.54207050998895</c:v>
                </c:pt>
                <c:pt idx="116">
                  <c:v>-83.15916187167085</c:v>
                </c:pt>
                <c:pt idx="117">
                  <c:v>-83.7748853753128</c:v>
                </c:pt>
                <c:pt idx="118">
                  <c:v>-84.38921483548525</c:v>
                </c:pt>
                <c:pt idx="119">
                  <c:v>-85.00212449689297</c:v>
                </c:pt>
              </c:numCache>
            </c:numRef>
          </c:yVal>
          <c:smooth val="0"/>
          <c:extLst xmlns:c16r2="http://schemas.microsoft.com/office/drawing/2015/06/chart">
            <c:ext xmlns:c16="http://schemas.microsoft.com/office/drawing/2014/chart" uri="{C3380CC4-5D6E-409C-BE32-E72D297353CC}">
              <c16:uniqueId val="{00000003-14AD-4C78-BF28-2D259C0BE37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0.0</c:v>
                </c:pt>
                <c:pt idx="1">
                  <c:v>-0.237572542647285</c:v>
                </c:pt>
                <c:pt idx="2">
                  <c:v>-0.315999436901166</c:v>
                </c:pt>
                <c:pt idx="3">
                  <c:v>-0.239893756080619</c:v>
                </c:pt>
                <c:pt idx="4">
                  <c:v>-0.013575357938862</c:v>
                </c:pt>
                <c:pt idx="5">
                  <c:v>0.358787975515042</c:v>
                </c:pt>
                <c:pt idx="6">
                  <c:v>0.8731505255505</c:v>
                </c:pt>
                <c:pt idx="7">
                  <c:v>1.525566583840373</c:v>
                </c:pt>
                <c:pt idx="8">
                  <c:v>2.312174183118213</c:v>
                </c:pt>
                <c:pt idx="9">
                  <c:v>3.229183240205657</c:v>
                </c:pt>
                <c:pt idx="10">
                  <c:v>4.272867053638947</c:v>
                </c:pt>
                <c:pt idx="11">
                  <c:v>5.439556339626506</c:v>
                </c:pt>
                <c:pt idx="12">
                  <c:v>6.725635177202545</c:v>
                </c:pt>
                <c:pt idx="13">
                  <c:v>7.080786254162376</c:v>
                </c:pt>
                <c:pt idx="14">
                  <c:v>7.412791114933497</c:v>
                </c:pt>
                <c:pt idx="15">
                  <c:v>7.720165115684721</c:v>
                </c:pt>
                <c:pt idx="16">
                  <c:v>8.002763620593212</c:v>
                </c:pt>
                <c:pt idx="17">
                  <c:v>8.26058403555271</c:v>
                </c:pt>
                <c:pt idx="18">
                  <c:v>8.493732762490253</c:v>
                </c:pt>
                <c:pt idx="19">
                  <c:v>8.70240273827494</c:v>
                </c:pt>
                <c:pt idx="20">
                  <c:v>8.88685565094056</c:v>
                </c:pt>
                <c:pt idx="21">
                  <c:v>9.04740779914755</c:v>
                </c:pt>
                <c:pt idx="22">
                  <c:v>9.184418804954468</c:v>
                </c:pt>
                <c:pt idx="23">
                  <c:v>9.298282565317093</c:v>
                </c:pt>
                <c:pt idx="24">
                  <c:v>9.389419963794352</c:v>
                </c:pt>
                <c:pt idx="25">
                  <c:v>9.45827296974221</c:v>
                </c:pt>
                <c:pt idx="26">
                  <c:v>9.503463173826276</c:v>
                </c:pt>
                <c:pt idx="27">
                  <c:v>9.525277798017668</c:v>
                </c:pt>
                <c:pt idx="28">
                  <c:v>9.524027602131298</c:v>
                </c:pt>
                <c:pt idx="29">
                  <c:v>9.500041250645152</c:v>
                </c:pt>
                <c:pt idx="30">
                  <c:v>9.45366285787804</c:v>
                </c:pt>
                <c:pt idx="31">
                  <c:v>9.3852498437127</c:v>
                </c:pt>
                <c:pt idx="32">
                  <c:v>9.295171049160668</c:v>
                </c:pt>
                <c:pt idx="33">
                  <c:v>9.18380506811991</c:v>
                </c:pt>
                <c:pt idx="34">
                  <c:v>9.051538760538278</c:v>
                </c:pt>
                <c:pt idx="35">
                  <c:v>8.89876591928624</c:v>
                </c:pt>
                <c:pt idx="36">
                  <c:v>8.72588606852605</c:v>
                </c:pt>
                <c:pt idx="37">
                  <c:v>8.533303375718768</c:v>
                </c:pt>
                <c:pt idx="38">
                  <c:v>8.321425662677938</c:v>
                </c:pt>
                <c:pt idx="39">
                  <c:v>8.090660280874543</c:v>
                </c:pt>
                <c:pt idx="40">
                  <c:v>7.841416283703438</c:v>
                </c:pt>
                <c:pt idx="41">
                  <c:v>7.574103713300246</c:v>
                </c:pt>
                <c:pt idx="42">
                  <c:v>7.289132934713052</c:v>
                </c:pt>
                <c:pt idx="43">
                  <c:v>6.986914025499573</c:v>
                </c:pt>
                <c:pt idx="44">
                  <c:v>6.667856215792176</c:v>
                </c:pt>
                <c:pt idx="45">
                  <c:v>6.33236737452353</c:v>
                </c:pt>
                <c:pt idx="46">
                  <c:v>5.980853538080737</c:v>
                </c:pt>
                <c:pt idx="47">
                  <c:v>5.613718478110925</c:v>
                </c:pt>
                <c:pt idx="48">
                  <c:v>5.23136330556281</c:v>
                </c:pt>
                <c:pt idx="49">
                  <c:v>4.834186108366326</c:v>
                </c:pt>
                <c:pt idx="50">
                  <c:v>4.422581620415191</c:v>
                </c:pt>
                <c:pt idx="51">
                  <c:v>3.996940919697407</c:v>
                </c:pt>
                <c:pt idx="52">
                  <c:v>3.557651148013065</c:v>
                </c:pt>
                <c:pt idx="53">
                  <c:v>3.105095261542373</c:v>
                </c:pt>
                <c:pt idx="54">
                  <c:v>2.639651805311587</c:v>
                </c:pt>
                <c:pt idx="55">
                  <c:v>2.161694709961011</c:v>
                </c:pt>
                <c:pt idx="56">
                  <c:v>1.671593109410423</c:v>
                </c:pt>
                <c:pt idx="57">
                  <c:v>1.169711178083162</c:v>
                </c:pt>
                <c:pt idx="58">
                  <c:v>0.656407986426529</c:v>
                </c:pt>
                <c:pt idx="59">
                  <c:v>0.132037373605272</c:v>
                </c:pt>
                <c:pt idx="60">
                  <c:v>-0.40305216377601</c:v>
                </c:pt>
                <c:pt idx="61">
                  <c:v>-0.948517567921044</c:v>
                </c:pt>
                <c:pt idx="62">
                  <c:v>-1.504021302056572</c:v>
                </c:pt>
                <c:pt idx="63">
                  <c:v>-2.069231419476637</c:v>
                </c:pt>
                <c:pt idx="64">
                  <c:v>-2.643821620355993</c:v>
                </c:pt>
                <c:pt idx="65">
                  <c:v>-3.227471297086594</c:v>
                </c:pt>
                <c:pt idx="66">
                  <c:v>-3.81986556893662</c:v>
                </c:pt>
                <c:pt idx="67">
                  <c:v>-4.42069530673416</c:v>
                </c:pt>
                <c:pt idx="68">
                  <c:v>-5.029657148268598</c:v>
                </c:pt>
                <c:pt idx="69">
                  <c:v>-5.646453505059071</c:v>
                </c:pt>
                <c:pt idx="70">
                  <c:v>-6.27079256109846</c:v>
                </c:pt>
                <c:pt idx="71">
                  <c:v>-6.902388264137699</c:v>
                </c:pt>
                <c:pt idx="72">
                  <c:v>-7.54096031006884</c:v>
                </c:pt>
                <c:pt idx="73">
                  <c:v>-8.186234120921653</c:v>
                </c:pt>
                <c:pt idx="74">
                  <c:v>-8.83794081693668</c:v>
                </c:pt>
                <c:pt idx="75">
                  <c:v>-9.495817183204962</c:v>
                </c:pt>
                <c:pt idx="76">
                  <c:v>-10.15960563127464</c:v>
                </c:pt>
                <c:pt idx="77">
                  <c:v>-10.82905415615278</c:v>
                </c:pt>
                <c:pt idx="78">
                  <c:v>-11.50391628907528</c:v>
                </c:pt>
                <c:pt idx="79">
                  <c:v>-12.18395104641422</c:v>
                </c:pt>
                <c:pt idx="80">
                  <c:v>-12.86892287505634</c:v>
                </c:pt>
                <c:pt idx="81">
                  <c:v>-13.55860159457734</c:v>
                </c:pt>
                <c:pt idx="82">
                  <c:v>-14.25276233651584</c:v>
                </c:pt>
                <c:pt idx="83">
                  <c:v>-14.9511854810262</c:v>
                </c:pt>
                <c:pt idx="84">
                  <c:v>-15.6536565911847</c:v>
                </c:pt>
                <c:pt idx="85">
                  <c:v>-16.35996634518779</c:v>
                </c:pt>
                <c:pt idx="86">
                  <c:v>-17.06991046669918</c:v>
                </c:pt>
                <c:pt idx="87">
                  <c:v>-17.78328965355012</c:v>
                </c:pt>
                <c:pt idx="88">
                  <c:v>-18.49990950500251</c:v>
                </c:pt>
                <c:pt idx="89">
                  <c:v>-19.21958044777239</c:v>
                </c:pt>
                <c:pt idx="90">
                  <c:v>-19.94211766101762</c:v>
                </c:pt>
                <c:pt idx="91">
                  <c:v>-20.66734100041504</c:v>
                </c:pt>
                <c:pt idx="92">
                  <c:v>-21.39507492152097</c:v>
                </c:pt>
                <c:pt idx="93">
                  <c:v>-22.12514840258154</c:v>
                </c:pt>
                <c:pt idx="94">
                  <c:v>-22.85739486686089</c:v>
                </c:pt>
                <c:pt idx="95">
                  <c:v>-23.59165210471747</c:v>
                </c:pt>
                <c:pt idx="96">
                  <c:v>-24.32776219545667</c:v>
                </c:pt>
                <c:pt idx="97">
                  <c:v>-25.06557142913971</c:v>
                </c:pt>
                <c:pt idx="98">
                  <c:v>-25.80493022841438</c:v>
                </c:pt>
                <c:pt idx="99">
                  <c:v>-26.54569307048492</c:v>
                </c:pt>
                <c:pt idx="100">
                  <c:v>-27.2877184093104</c:v>
                </c:pt>
                <c:pt idx="101">
                  <c:v>-28.03086859809627</c:v>
                </c:pt>
                <c:pt idx="102">
                  <c:v>-28.77500981219508</c:v>
                </c:pt>
                <c:pt idx="103">
                  <c:v>-29.52001197244225</c:v>
                </c:pt>
                <c:pt idx="104">
                  <c:v>-30.26574866902502</c:v>
                </c:pt>
                <c:pt idx="105">
                  <c:v>-31.01209708593797</c:v>
                </c:pt>
                <c:pt idx="106">
                  <c:v>-31.75893792607712</c:v>
                </c:pt>
                <c:pt idx="107">
                  <c:v>-32.5061553370142</c:v>
                </c:pt>
                <c:pt idx="108">
                  <c:v>-33.25363683752493</c:v>
                </c:pt>
                <c:pt idx="109">
                  <c:v>-34.00127324488312</c:v>
                </c:pt>
                <c:pt idx="110">
                  <c:v>-34.74895860297601</c:v>
                </c:pt>
                <c:pt idx="111">
                  <c:v>-35.49659011127096</c:v>
                </c:pt>
                <c:pt idx="112">
                  <c:v>-36.24406805467054</c:v>
                </c:pt>
                <c:pt idx="113">
                  <c:v>-36.99129573426126</c:v>
                </c:pt>
                <c:pt idx="114">
                  <c:v>-37.738179399018</c:v>
                </c:pt>
                <c:pt idx="115">
                  <c:v>-38.48462817845029</c:v>
                </c:pt>
                <c:pt idx="116">
                  <c:v>-39.23055401622514</c:v>
                </c:pt>
                <c:pt idx="117">
                  <c:v>-39.97587160478722</c:v>
                </c:pt>
                <c:pt idx="118">
                  <c:v>-40.72049832097766</c:v>
                </c:pt>
                <c:pt idx="119">
                  <c:v>-41.46435416267195</c:v>
                </c:pt>
              </c:numCache>
            </c:numRef>
          </c:yVal>
          <c:smooth val="0"/>
          <c:extLst xmlns:c16r2="http://schemas.microsoft.com/office/drawing/2015/06/chart">
            <c:ext xmlns:c16="http://schemas.microsoft.com/office/drawing/2014/chart" uri="{C3380CC4-5D6E-409C-BE32-E72D297353CC}">
              <c16:uniqueId val="{00000004-14AD-4C78-BF28-2D259C0BE37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0.0</c:v>
                </c:pt>
                <c:pt idx="1">
                  <c:v>-0.340521759906551</c:v>
                </c:pt>
                <c:pt idx="2">
                  <c:v>-0.583861082244766</c:v>
                </c:pt>
                <c:pt idx="3">
                  <c:v>-0.733618340907014</c:v>
                </c:pt>
                <c:pt idx="4">
                  <c:v>-0.792897785921013</c:v>
                </c:pt>
                <c:pt idx="5">
                  <c:v>-0.764494290867788</c:v>
                </c:pt>
                <c:pt idx="6">
                  <c:v>-0.65096451419231</c:v>
                </c:pt>
                <c:pt idx="7">
                  <c:v>-0.454681891616474</c:v>
                </c:pt>
                <c:pt idx="8">
                  <c:v>-0.177879215781559</c:v>
                </c:pt>
                <c:pt idx="9">
                  <c:v>0.177318535763334</c:v>
                </c:pt>
                <c:pt idx="10">
                  <c:v>0.60886902771017</c:v>
                </c:pt>
                <c:pt idx="11">
                  <c:v>1.114793396290679</c:v>
                </c:pt>
                <c:pt idx="12">
                  <c:v>1.693161777348905</c:v>
                </c:pt>
                <c:pt idx="13">
                  <c:v>1.498845988920493</c:v>
                </c:pt>
                <c:pt idx="14">
                  <c:v>1.309138801806512</c:v>
                </c:pt>
                <c:pt idx="15">
                  <c:v>1.119901785574257</c:v>
                </c:pt>
                <c:pt idx="16">
                  <c:v>0.928652512707686</c:v>
                </c:pt>
                <c:pt idx="17">
                  <c:v>0.733426664372018</c:v>
                </c:pt>
                <c:pt idx="18">
                  <c:v>0.532673496754342</c:v>
                </c:pt>
                <c:pt idx="19">
                  <c:v>0.32517566880415</c:v>
                </c:pt>
                <c:pt idx="20">
                  <c:v>0.109985210150626</c:v>
                </c:pt>
                <c:pt idx="21">
                  <c:v>-0.113627716639712</c:v>
                </c:pt>
                <c:pt idx="22">
                  <c:v>-0.346215891483098</c:v>
                </c:pt>
                <c:pt idx="23">
                  <c:v>-0.588188031575555</c:v>
                </c:pt>
                <c:pt idx="24">
                  <c:v>-0.839835353440321</c:v>
                </c:pt>
                <c:pt idx="25">
                  <c:v>-1.101353007513353</c:v>
                </c:pt>
                <c:pt idx="26">
                  <c:v>-1.373947435545233</c:v>
                </c:pt>
                <c:pt idx="27">
                  <c:v>-1.657724647730429</c:v>
                </c:pt>
                <c:pt idx="28">
                  <c:v>-1.952733976744184</c:v>
                </c:pt>
                <c:pt idx="29">
                  <c:v>-2.258979736818219</c:v>
                </c:pt>
                <c:pt idx="30">
                  <c:v>-2.576428349086199</c:v>
                </c:pt>
                <c:pt idx="31">
                  <c:v>-2.905014238162493</c:v>
                </c:pt>
                <c:pt idx="32">
                  <c:v>-3.244644734668781</c:v>
                </c:pt>
                <c:pt idx="33">
                  <c:v>-3.595204172637295</c:v>
                </c:pt>
                <c:pt idx="34">
                  <c:v>-3.956557332824103</c:v>
                </c:pt>
                <c:pt idx="35">
                  <c:v>-4.328552352809305</c:v>
                </c:pt>
                <c:pt idx="36">
                  <c:v>-4.71102320080354</c:v>
                </c:pt>
                <c:pt idx="37">
                  <c:v>-5.103791790967536</c:v>
                </c:pt>
                <c:pt idx="38">
                  <c:v>-5.506669802876785</c:v>
                </c:pt>
                <c:pt idx="39">
                  <c:v>-5.919461664797381</c:v>
                </c:pt>
                <c:pt idx="40">
                  <c:v>-6.34196454709263</c:v>
                </c:pt>
                <c:pt idx="41">
                  <c:v>-6.7739695483383</c:v>
                </c:pt>
                <c:pt idx="42">
                  <c:v>-7.21526274589815</c:v>
                </c:pt>
                <c:pt idx="43">
                  <c:v>-7.66562612328471</c:v>
                </c:pt>
                <c:pt idx="44">
                  <c:v>-8.124838392380748</c:v>
                </c:pt>
                <c:pt idx="45">
                  <c:v>-8.592675725373718</c:v>
                </c:pt>
                <c:pt idx="46">
                  <c:v>-9.068912408648428</c:v>
                </c:pt>
                <c:pt idx="47">
                  <c:v>-9.553321428755218</c:v>
                </c:pt>
                <c:pt idx="48">
                  <c:v>-10.04567499893574</c:v>
                </c:pt>
                <c:pt idx="49">
                  <c:v>-10.54574503325421</c:v>
                </c:pt>
                <c:pt idx="50">
                  <c:v>-11.05330357429511</c:v>
                </c:pt>
                <c:pt idx="51">
                  <c:v>-11.56812317944377</c:v>
                </c:pt>
                <c:pt idx="52">
                  <c:v>-12.08997727190263</c:v>
                </c:pt>
                <c:pt idx="53">
                  <c:v>-12.6186404564437</c:v>
                </c:pt>
                <c:pt idx="54">
                  <c:v>-13.15388880490354</c:v>
                </c:pt>
                <c:pt idx="55">
                  <c:v>-13.69550011421234</c:v>
                </c:pt>
                <c:pt idx="56">
                  <c:v>-14.24325413934366</c:v>
                </c:pt>
                <c:pt idx="57">
                  <c:v>-14.79693280336051</c:v>
                </c:pt>
                <c:pt idx="58">
                  <c:v>-15.35632038643507</c:v>
                </c:pt>
                <c:pt idx="59">
                  <c:v>-15.92120369551139</c:v>
                </c:pt>
                <c:pt idx="60">
                  <c:v>-16.49137221616092</c:v>
                </c:pt>
                <c:pt idx="61">
                  <c:v>-17.06661824795718</c:v>
                </c:pt>
                <c:pt idx="62">
                  <c:v>-17.64673702467098</c:v>
                </c:pt>
                <c:pt idx="63">
                  <c:v>-18.23152682034378</c:v>
                </c:pt>
                <c:pt idx="64">
                  <c:v>-18.82078904234092</c:v>
                </c:pt>
                <c:pt idx="65">
                  <c:v>-19.41432831229758</c:v>
                </c:pt>
                <c:pt idx="66">
                  <c:v>-20.01195253584319</c:v>
                </c:pt>
                <c:pt idx="67">
                  <c:v>-20.61347296193071</c:v>
                </c:pt>
                <c:pt idx="68">
                  <c:v>-21.21870423248765</c:v>
                </c:pt>
                <c:pt idx="69">
                  <c:v>-21.82746442313237</c:v>
                </c:pt>
                <c:pt idx="70">
                  <c:v>-22.43957507557661</c:v>
                </c:pt>
                <c:pt idx="71">
                  <c:v>-23.05486122232105</c:v>
                </c:pt>
                <c:pt idx="72">
                  <c:v>-23.67315140422215</c:v>
                </c:pt>
                <c:pt idx="73">
                  <c:v>-24.29427768146434</c:v>
                </c:pt>
                <c:pt idx="74">
                  <c:v>-24.91807563841758</c:v>
                </c:pt>
                <c:pt idx="75">
                  <c:v>-25.54438438284888</c:v>
                </c:pt>
                <c:pt idx="76">
                  <c:v>-26.17304653994506</c:v>
                </c:pt>
                <c:pt idx="77">
                  <c:v>-26.80390824152164</c:v>
                </c:pt>
                <c:pt idx="78">
                  <c:v>-27.43681911081694</c:v>
                </c:pt>
                <c:pt idx="79">
                  <c:v>-28.07163224324902</c:v>
                </c:pt>
                <c:pt idx="80">
                  <c:v>-28.70820418343101</c:v>
                </c:pt>
                <c:pt idx="81">
                  <c:v>-29.34639489881283</c:v>
                </c:pt>
                <c:pt idx="82">
                  <c:v>-29.98606775018288</c:v>
                </c:pt>
                <c:pt idx="83">
                  <c:v>-30.62708945938175</c:v>
                </c:pt>
                <c:pt idx="84">
                  <c:v>-31.26933007442488</c:v>
                </c:pt>
                <c:pt idx="85">
                  <c:v>-31.91266293232457</c:v>
                </c:pt>
                <c:pt idx="86">
                  <c:v>-32.55696461980413</c:v>
                </c:pt>
                <c:pt idx="87">
                  <c:v>-33.2021149321609</c:v>
                </c:pt>
                <c:pt idx="88">
                  <c:v>-33.84799683043362</c:v>
                </c:pt>
                <c:pt idx="89">
                  <c:v>-34.49449639709928</c:v>
                </c:pt>
                <c:pt idx="90">
                  <c:v>-35.14150279046225</c:v>
                </c:pt>
                <c:pt idx="91">
                  <c:v>-35.78890819790196</c:v>
                </c:pt>
                <c:pt idx="92">
                  <c:v>-36.43660778812864</c:v>
                </c:pt>
                <c:pt idx="93">
                  <c:v>-37.08449966259219</c:v>
                </c:pt>
                <c:pt idx="94">
                  <c:v>-37.73248480619532</c:v>
                </c:pt>
                <c:pt idx="95">
                  <c:v>-38.38046703740883</c:v>
                </c:pt>
                <c:pt idx="96">
                  <c:v>-39.02835295793101</c:v>
                </c:pt>
                <c:pt idx="97">
                  <c:v>-39.67605190197628</c:v>
                </c:pt>
                <c:pt idx="98">
                  <c:v>-40.32347588530865</c:v>
                </c:pt>
                <c:pt idx="99">
                  <c:v>-40.97053955413503</c:v>
                </c:pt>
                <c:pt idx="100">
                  <c:v>-41.61716013387286</c:v>
                </c:pt>
                <c:pt idx="101">
                  <c:v>-42.26325737797196</c:v>
                </c:pt>
                <c:pt idx="102">
                  <c:v>-42.90875351677277</c:v>
                </c:pt>
                <c:pt idx="103">
                  <c:v>-43.55357320654548</c:v>
                </c:pt>
                <c:pt idx="104">
                  <c:v>-44.19764347869909</c:v>
                </c:pt>
                <c:pt idx="105">
                  <c:v>-44.84089368930684</c:v>
                </c:pt>
                <c:pt idx="106">
                  <c:v>-45.48325546890462</c:v>
                </c:pt>
                <c:pt idx="107">
                  <c:v>-46.12466267268974</c:v>
                </c:pt>
                <c:pt idx="108">
                  <c:v>-46.76505133112733</c:v>
                </c:pt>
                <c:pt idx="109">
                  <c:v>-47.40435960100329</c:v>
                </c:pt>
                <c:pt idx="110">
                  <c:v>-48.04252771697792</c:v>
                </c:pt>
                <c:pt idx="111">
                  <c:v>-48.6794979436736</c:v>
                </c:pt>
                <c:pt idx="112">
                  <c:v>-49.31521452829475</c:v>
                </c:pt>
                <c:pt idx="113">
                  <c:v>-49.94962365385197</c:v>
                </c:pt>
                <c:pt idx="114">
                  <c:v>-50.58267339299527</c:v>
                </c:pt>
                <c:pt idx="115">
                  <c:v>-51.21431366245451</c:v>
                </c:pt>
                <c:pt idx="116">
                  <c:v>-51.84449617814639</c:v>
                </c:pt>
                <c:pt idx="117">
                  <c:v>-52.47317441095492</c:v>
                </c:pt>
                <c:pt idx="118">
                  <c:v>-53.1003035431586</c:v>
                </c:pt>
                <c:pt idx="119">
                  <c:v>-53.72584042558447</c:v>
                </c:pt>
              </c:numCache>
            </c:numRef>
          </c:yVal>
          <c:smooth val="0"/>
          <c:extLst xmlns:c16r2="http://schemas.microsoft.com/office/drawing/2015/06/chart">
            <c:ext xmlns:c16="http://schemas.microsoft.com/office/drawing/2014/chart" uri="{C3380CC4-5D6E-409C-BE32-E72D297353CC}">
              <c16:uniqueId val="{00000005-14AD-4C78-BF28-2D259C0BE37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0.0</c:v>
                </c:pt>
                <c:pt idx="1">
                  <c:v>-0.340521759906551</c:v>
                </c:pt>
                <c:pt idx="2">
                  <c:v>-0.555202972360348</c:v>
                </c:pt>
                <c:pt idx="3">
                  <c:v>-0.648904863761345</c:v>
                </c:pt>
                <c:pt idx="4">
                  <c:v>-0.625799945525614</c:v>
                </c:pt>
                <c:pt idx="5">
                  <c:v>-0.489593241417424</c:v>
                </c:pt>
                <c:pt idx="6">
                  <c:v>-0.243627133082555</c:v>
                </c:pt>
                <c:pt idx="7">
                  <c:v>0.109036548115455</c:v>
                </c:pt>
                <c:pt idx="8">
                  <c:v>0.565552215109165</c:v>
                </c:pt>
                <c:pt idx="9">
                  <c:v>1.123240333161448</c:v>
                </c:pt>
                <c:pt idx="10">
                  <c:v>1.779548421482104</c:v>
                </c:pt>
                <c:pt idx="11">
                  <c:v>2.532020923988512</c:v>
                </c:pt>
                <c:pt idx="12">
                  <c:v>3.37827609877786</c:v>
                </c:pt>
                <c:pt idx="13">
                  <c:v>3.467932462223871</c:v>
                </c:pt>
                <c:pt idx="14">
                  <c:v>3.555533630984428</c:v>
                </c:pt>
                <c:pt idx="15">
                  <c:v>3.638067249940832</c:v>
                </c:pt>
                <c:pt idx="16">
                  <c:v>3.71388499231216</c:v>
                </c:pt>
                <c:pt idx="17">
                  <c:v>3.781663680342262</c:v>
                </c:pt>
                <c:pt idx="18">
                  <c:v>3.840342476136357</c:v>
                </c:pt>
                <c:pt idx="19">
                  <c:v>3.889075650093217</c:v>
                </c:pt>
                <c:pt idx="20">
                  <c:v>3.927194652309935</c:v>
                </c:pt>
                <c:pt idx="21">
                  <c:v>3.95417754476057</c:v>
                </c:pt>
                <c:pt idx="22">
                  <c:v>3.969624276271588</c:v>
                </c:pt>
                <c:pt idx="23">
                  <c:v>3.973236603651003</c:v>
                </c:pt>
                <c:pt idx="24">
                  <c:v>3.964801714766054</c:v>
                </c:pt>
                <c:pt idx="25">
                  <c:v>3.944178807760636</c:v>
                </c:pt>
                <c:pt idx="26">
                  <c:v>3.90980112356101</c:v>
                </c:pt>
                <c:pt idx="27">
                  <c:v>3.861525948624603</c:v>
                </c:pt>
                <c:pt idx="28">
                  <c:v>3.799261074383594</c:v>
                </c:pt>
                <c:pt idx="29">
                  <c:v>3.722956746814361</c:v>
                </c:pt>
                <c:pt idx="30">
                  <c:v>3.632600662737332</c:v>
                </c:pt>
                <c:pt idx="31">
                  <c:v>3.528213666560077</c:v>
                </c:pt>
                <c:pt idx="32">
                  <c:v>3.40984602560593</c:v>
                </c:pt>
                <c:pt idx="33">
                  <c:v>3.277574183445722</c:v>
                </c:pt>
                <c:pt idx="34">
                  <c:v>3.131497910510916</c:v>
                </c:pt>
                <c:pt idx="35">
                  <c:v>2.971737786913764</c:v>
                </c:pt>
                <c:pt idx="36">
                  <c:v>2.798432965098527</c:v>
                </c:pt>
                <c:pt idx="37">
                  <c:v>2.611739169734392</c:v>
                </c:pt>
                <c:pt idx="38">
                  <c:v>2.411826900356573</c:v>
                </c:pt>
                <c:pt idx="39">
                  <c:v>2.198877204195014</c:v>
                </c:pt>
                <c:pt idx="40">
                  <c:v>1.973082687612987</c:v>
                </c:pt>
                <c:pt idx="41">
                  <c:v>1.734646198661721</c:v>
                </c:pt>
                <c:pt idx="42">
                  <c:v>1.483779615784403</c:v>
                </c:pt>
                <c:pt idx="43">
                  <c:v>1.22070273994541</c:v>
                </c:pt>
                <c:pt idx="44">
                  <c:v>0.945642278929881</c:v>
                </c:pt>
                <c:pt idx="45">
                  <c:v>0.658830914240752</c:v>
                </c:pt>
                <c:pt idx="46">
                  <c:v>0.360506442460064</c:v>
                </c:pt>
                <c:pt idx="47">
                  <c:v>0.0509109841286772</c:v>
                </c:pt>
                <c:pt idx="48">
                  <c:v>-0.269709745879481</c:v>
                </c:pt>
                <c:pt idx="49">
                  <c:v>-0.601107111735473</c:v>
                </c:pt>
                <c:pt idx="50">
                  <c:v>-0.943030178329536</c:v>
                </c:pt>
                <c:pt idx="51">
                  <c:v>-1.295226285334127</c:v>
                </c:pt>
                <c:pt idx="52">
                  <c:v>-1.657441581792227</c:v>
                </c:pt>
                <c:pt idx="53">
                  <c:v>-2.02942151539537</c:v>
                </c:pt>
                <c:pt idx="54">
                  <c:v>-2.410911283825044</c:v>
                </c:pt>
                <c:pt idx="55">
                  <c:v>-2.801656250792803</c:v>
                </c:pt>
                <c:pt idx="56">
                  <c:v>-3.201402329192204</c:v>
                </c:pt>
                <c:pt idx="57">
                  <c:v>-3.609896333529832</c:v>
                </c:pt>
                <c:pt idx="58">
                  <c:v>-4.026886303705385</c:v>
                </c:pt>
                <c:pt idx="59">
                  <c:v>-4.452121801963585</c:v>
                </c:pt>
                <c:pt idx="60">
                  <c:v>-4.885354184763857</c:v>
                </c:pt>
                <c:pt idx="61">
                  <c:v>-5.326336851159736</c:v>
                </c:pt>
                <c:pt idx="62">
                  <c:v>-5.774825469215075</c:v>
                </c:pt>
                <c:pt idx="63">
                  <c:v>-6.2305781818186</c:v>
                </c:pt>
                <c:pt idx="64">
                  <c:v>-6.693355793222508</c:v>
                </c:pt>
                <c:pt idx="65">
                  <c:v>-7.162921937541727</c:v>
                </c:pt>
                <c:pt idx="66">
                  <c:v>-7.639043230337847</c:v>
                </c:pt>
                <c:pt idx="67">
                  <c:v>-8.12148940438783</c:v>
                </c:pt>
                <c:pt idx="68">
                  <c:v>-8.610033430641118</c:v>
                </c:pt>
                <c:pt idx="69">
                  <c:v>-9.104451625323234</c:v>
                </c:pt>
                <c:pt idx="70">
                  <c:v>-9.604523744083961</c:v>
                </c:pt>
                <c:pt idx="71">
                  <c:v>-10.11003306404382</c:v>
                </c:pt>
                <c:pt idx="72">
                  <c:v>-10.62076645453271</c:v>
                </c:pt>
                <c:pt idx="73">
                  <c:v>-11.13651443727031</c:v>
                </c:pt>
                <c:pt idx="74">
                  <c:v>-11.65707123672473</c:v>
                </c:pt>
                <c:pt idx="75">
                  <c:v>-12.18223482126814</c:v>
                </c:pt>
                <c:pt idx="76">
                  <c:v>-12.71180693582028</c:v>
                </c:pt>
                <c:pt idx="77">
                  <c:v>-13.24559312652673</c:v>
                </c:pt>
                <c:pt idx="78">
                  <c:v>-13.78340275807113</c:v>
                </c:pt>
                <c:pt idx="79">
                  <c:v>-14.32504902412347</c:v>
                </c:pt>
                <c:pt idx="80">
                  <c:v>-14.87034895144552</c:v>
                </c:pt>
                <c:pt idx="81">
                  <c:v>-15.41912339810006</c:v>
                </c:pt>
                <c:pt idx="82">
                  <c:v>-15.9711970462422</c:v>
                </c:pt>
                <c:pt idx="83">
                  <c:v>-16.5263983898667</c:v>
                </c:pt>
                <c:pt idx="84">
                  <c:v>-17.08455971796138</c:v>
                </c:pt>
                <c:pt idx="85">
                  <c:v>-17.64551709336578</c:v>
                </c:pt>
                <c:pt idx="86">
                  <c:v>-18.20911032775166</c:v>
                </c:pt>
                <c:pt idx="87">
                  <c:v>-18.77518295302889</c:v>
                </c:pt>
                <c:pt idx="88">
                  <c:v>-19.34358218945999</c:v>
                </c:pt>
                <c:pt idx="89">
                  <c:v>-19.91415891080942</c:v>
                </c:pt>
                <c:pt idx="90">
                  <c:v>-20.48676760679155</c:v>
                </c:pt>
                <c:pt idx="91">
                  <c:v>-21.06126634305839</c:v>
                </c:pt>
                <c:pt idx="92">
                  <c:v>-21.6375167189899</c:v>
                </c:pt>
                <c:pt idx="93">
                  <c:v>-22.21538382348626</c:v>
                </c:pt>
                <c:pt idx="94">
                  <c:v>-22.79473618901011</c:v>
                </c:pt>
                <c:pt idx="95">
                  <c:v>-23.37544574403091</c:v>
                </c:pt>
                <c:pt idx="96">
                  <c:v>-23.95738776410053</c:v>
                </c:pt>
                <c:pt idx="97">
                  <c:v>-24.5404408217064</c:v>
                </c:pt>
                <c:pt idx="98">
                  <c:v>-25.12448673507879</c:v>
                </c:pt>
                <c:pt idx="99">
                  <c:v>-25.70941051608679</c:v>
                </c:pt>
                <c:pt idx="100">
                  <c:v>-26.29510031740483</c:v>
                </c:pt>
                <c:pt idx="101">
                  <c:v>-26.88144737900348</c:v>
                </c:pt>
                <c:pt idx="102">
                  <c:v>-27.46834597420168</c:v>
                </c:pt>
                <c:pt idx="103">
                  <c:v>-28.05569335527707</c:v>
                </c:pt>
                <c:pt idx="104">
                  <c:v>-28.64338969882647</c:v>
                </c:pt>
                <c:pt idx="105">
                  <c:v>-29.23133805093494</c:v>
                </c:pt>
                <c:pt idx="106">
                  <c:v>-29.81944427225516</c:v>
                </c:pt>
                <c:pt idx="107">
                  <c:v>-30.40761698307961</c:v>
                </c:pt>
                <c:pt idx="108">
                  <c:v>-30.99576750850247</c:v>
                </c:pt>
                <c:pt idx="109">
                  <c:v>-31.58380982370454</c:v>
                </c:pt>
                <c:pt idx="110">
                  <c:v>-32.17166049946987</c:v>
                </c:pt>
                <c:pt idx="111">
                  <c:v>-32.75923864798188</c:v>
                </c:pt>
                <c:pt idx="112">
                  <c:v>-33.34646586893722</c:v>
                </c:pt>
                <c:pt idx="113">
                  <c:v>-33.93326619604704</c:v>
                </c:pt>
                <c:pt idx="114">
                  <c:v>-34.51956604399948</c:v>
                </c:pt>
                <c:pt idx="115">
                  <c:v>-35.10529415584539</c:v>
                </c:pt>
                <c:pt idx="116">
                  <c:v>-35.69038155096405</c:v>
                </c:pt>
                <c:pt idx="117">
                  <c:v>-36.27476147352314</c:v>
                </c:pt>
                <c:pt idx="118">
                  <c:v>-36.8583693415576</c:v>
                </c:pt>
                <c:pt idx="119">
                  <c:v>-37.44114269664689</c:v>
                </c:pt>
              </c:numCache>
            </c:numRef>
          </c:yVal>
          <c:smooth val="0"/>
          <c:extLst xmlns:c16r2="http://schemas.microsoft.com/office/drawing/2015/06/chart">
            <c:ext xmlns:c16="http://schemas.microsoft.com/office/drawing/2014/chart" uri="{C3380CC4-5D6E-409C-BE32-E72D297353CC}">
              <c16:uniqueId val="{00000006-14AD-4C78-BF28-2D259C0BE37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0.0</c:v>
                </c:pt>
                <c:pt idx="1">
                  <c:v>-0.340521759905641</c:v>
                </c:pt>
                <c:pt idx="2">
                  <c:v>-0.560007427009168</c:v>
                </c:pt>
                <c:pt idx="3">
                  <c:v>-0.663321393356455</c:v>
                </c:pt>
                <c:pt idx="4">
                  <c:v>-0.654662848463431</c:v>
                </c:pt>
                <c:pt idx="5">
                  <c:v>-0.537784433936395</c:v>
                </c:pt>
                <c:pt idx="6">
                  <c:v>-0.316091169345782</c:v>
                </c:pt>
                <c:pt idx="7">
                  <c:v>0.00728206788426178</c:v>
                </c:pt>
                <c:pt idx="8">
                  <c:v>0.429409803336966</c:v>
                </c:pt>
                <c:pt idx="9">
                  <c:v>0.947528517805495</c:v>
                </c:pt>
                <c:pt idx="10">
                  <c:v>1.558999746328936</c:v>
                </c:pt>
                <c:pt idx="11">
                  <c:v>2.261281538756975</c:v>
                </c:pt>
                <c:pt idx="12">
                  <c:v>3.051906541371864</c:v>
                </c:pt>
                <c:pt idx="13">
                  <c:v>3.085228796729098</c:v>
                </c:pt>
                <c:pt idx="14">
                  <c:v>3.113773040592605</c:v>
                </c:pt>
                <c:pt idx="15">
                  <c:v>3.134591189359071</c:v>
                </c:pt>
                <c:pt idx="16">
                  <c:v>3.146090727008868</c:v>
                </c:pt>
                <c:pt idx="17">
                  <c:v>3.147001172536875</c:v>
                </c:pt>
                <c:pt idx="18">
                  <c:v>3.136311618362015</c:v>
                </c:pt>
                <c:pt idx="19">
                  <c:v>3.113223751424812</c:v>
                </c:pt>
                <c:pt idx="20">
                  <c:v>3.077114128758694</c:v>
                </c:pt>
                <c:pt idx="21">
                  <c:v>3.027503780524966</c:v>
                </c:pt>
                <c:pt idx="22">
                  <c:v>2.964033633012605</c:v>
                </c:pt>
                <c:pt idx="23">
                  <c:v>2.88644456214297</c:v>
                </c:pt>
                <c:pt idx="24">
                  <c:v>2.79456113795959</c:v>
                </c:pt>
                <c:pt idx="25">
                  <c:v>2.688278317425102</c:v>
                </c:pt>
                <c:pt idx="26">
                  <c:v>2.566071094498966</c:v>
                </c:pt>
                <c:pt idx="27">
                  <c:v>2.42783155657935</c:v>
                </c:pt>
                <c:pt idx="28">
                  <c:v>2.273500819423134</c:v>
                </c:pt>
                <c:pt idx="29">
                  <c:v>2.103061116074514</c:v>
                </c:pt>
                <c:pt idx="30">
                  <c:v>1.916530897053235</c:v>
                </c:pt>
                <c:pt idx="31">
                  <c:v>1.713960625585059</c:v>
                </c:pt>
                <c:pt idx="32">
                  <c:v>1.495429146293645</c:v>
                </c:pt>
                <c:pt idx="33">
                  <c:v>1.261040526931538</c:v>
                </c:pt>
                <c:pt idx="34">
                  <c:v>1.010921292442117</c:v>
                </c:pt>
                <c:pt idx="35">
                  <c:v>0.745217986410807</c:v>
                </c:pt>
                <c:pt idx="36">
                  <c:v>0.464095007540891</c:v>
                </c:pt>
                <c:pt idx="37">
                  <c:v>0.167732678687571</c:v>
                </c:pt>
                <c:pt idx="38">
                  <c:v>-0.143674486001146</c:v>
                </c:pt>
                <c:pt idx="39">
                  <c:v>-0.469921939202777</c:v>
                </c:pt>
                <c:pt idx="40">
                  <c:v>-0.810794044466093</c:v>
                </c:pt>
                <c:pt idx="41">
                  <c:v>-1.166065342691581</c:v>
                </c:pt>
                <c:pt idx="42">
                  <c:v>-1.535501716504768</c:v>
                </c:pt>
                <c:pt idx="43">
                  <c:v>-1.918861455029401</c:v>
                </c:pt>
                <c:pt idx="44">
                  <c:v>-2.315896230135876</c:v>
                </c:pt>
                <c:pt idx="45">
                  <c:v>-2.726351993584103</c:v>
                </c:pt>
                <c:pt idx="46">
                  <c:v>-3.14996980298838</c:v>
                </c:pt>
                <c:pt idx="47">
                  <c:v>-3.586486583430087</c:v>
                </c:pt>
                <c:pt idx="48">
                  <c:v>-4.035635830497966</c:v>
                </c:pt>
                <c:pt idx="49">
                  <c:v>-4.49714825985393</c:v>
                </c:pt>
                <c:pt idx="50">
                  <c:v>-4.97075240772574</c:v>
                </c:pt>
                <c:pt idx="51">
                  <c:v>-5.456175186192013</c:v>
                </c:pt>
                <c:pt idx="52">
                  <c:v>-5.953142401262994</c:v>
                </c:pt>
                <c:pt idx="53">
                  <c:v>-6.4613792278069</c:v>
                </c:pt>
                <c:pt idx="54">
                  <c:v>-6.980610648454785</c:v>
                </c:pt>
                <c:pt idx="55">
                  <c:v>-7.510561859059635</c:v>
                </c:pt>
                <c:pt idx="56">
                  <c:v>-8.050958642903417</c:v>
                </c:pt>
                <c:pt idx="57">
                  <c:v>-8.601527715775768</c:v>
                </c:pt>
                <c:pt idx="58">
                  <c:v>-9.161997043763223</c:v>
                </c:pt>
                <c:pt idx="59">
                  <c:v>-9.732096135540814</c:v>
                </c:pt>
                <c:pt idx="60">
                  <c:v>-10.311556310774</c:v>
                </c:pt>
                <c:pt idx="61">
                  <c:v>-10.90011094607962</c:v>
                </c:pt>
                <c:pt idx="62">
                  <c:v>-11.4974957000377</c:v>
                </c:pt>
                <c:pt idx="63">
                  <c:v>-12.10344871846428</c:v>
                </c:pt>
                <c:pt idx="64">
                  <c:v>-12.71771082122632</c:v>
                </c:pt>
                <c:pt idx="65">
                  <c:v>-13.34002567172502</c:v>
                </c:pt>
                <c:pt idx="66">
                  <c:v>-13.97013993011115</c:v>
                </c:pt>
                <c:pt idx="67">
                  <c:v>-14.60780339126632</c:v>
                </c:pt>
                <c:pt idx="68">
                  <c:v>-15.25276910845059</c:v>
                </c:pt>
                <c:pt idx="69">
                  <c:v>-15.9047935035751</c:v>
                </c:pt>
                <c:pt idx="70">
                  <c:v>-16.5636364648899</c:v>
                </c:pt>
                <c:pt idx="71">
                  <c:v>-17.22906143289401</c:v>
                </c:pt>
                <c:pt idx="72">
                  <c:v>-17.90083547525046</c:v>
                </c:pt>
                <c:pt idx="73">
                  <c:v>-18.57872935135993</c:v>
                </c:pt>
                <c:pt idx="74">
                  <c:v>-19.26251756731918</c:v>
                </c:pt>
                <c:pt idx="75">
                  <c:v>-19.95197842184552</c:v>
                </c:pt>
                <c:pt idx="76">
                  <c:v>-20.64689404379442</c:v>
                </c:pt>
                <c:pt idx="77">
                  <c:v>-21.34705042184487</c:v>
                </c:pt>
                <c:pt idx="78">
                  <c:v>-22.0522374268221</c:v>
                </c:pt>
                <c:pt idx="79">
                  <c:v>-22.76224882725273</c:v>
                </c:pt>
                <c:pt idx="80">
                  <c:v>-23.47688229855521</c:v>
                </c:pt>
                <c:pt idx="81">
                  <c:v>-24.19593942634402</c:v>
                </c:pt>
                <c:pt idx="82">
                  <c:v>-24.91922570425231</c:v>
                </c:pt>
                <c:pt idx="83">
                  <c:v>-25.64655052671696</c:v>
                </c:pt>
                <c:pt idx="84">
                  <c:v>-26.3777271770432</c:v>
                </c:pt>
                <c:pt idx="85">
                  <c:v>-27.11257281115286</c:v>
                </c:pt>
                <c:pt idx="86">
                  <c:v>-27.85090843732723</c:v>
                </c:pt>
                <c:pt idx="87">
                  <c:v>-28.59255889226732</c:v>
                </c:pt>
                <c:pt idx="88">
                  <c:v>-29.3373528137754</c:v>
                </c:pt>
                <c:pt idx="89">
                  <c:v>-30.08512261033183</c:v>
                </c:pt>
                <c:pt idx="90">
                  <c:v>-30.8357044278473</c:v>
                </c:pt>
                <c:pt idx="91">
                  <c:v>-31.58893811379403</c:v>
                </c:pt>
                <c:pt idx="92">
                  <c:v>-32.34466717902989</c:v>
                </c:pt>
                <c:pt idx="93">
                  <c:v>-33.10273875747225</c:v>
                </c:pt>
                <c:pt idx="94">
                  <c:v>-33.86300356382309</c:v>
                </c:pt>
                <c:pt idx="95">
                  <c:v>-34.62531584961288</c:v>
                </c:pt>
                <c:pt idx="96">
                  <c:v>-35.38953335766698</c:v>
                </c:pt>
                <c:pt idx="97">
                  <c:v>-36.15551727520867</c:v>
                </c:pt>
                <c:pt idx="98">
                  <c:v>-36.92313218574601</c:v>
                </c:pt>
                <c:pt idx="99">
                  <c:v>-37.69224601991846</c:v>
                </c:pt>
                <c:pt idx="100">
                  <c:v>-38.46273000539077</c:v>
                </c:pt>
                <c:pt idx="101">
                  <c:v>-39.23445861598884</c:v>
                </c:pt>
                <c:pt idx="102">
                  <c:v>-40.00730952018235</c:v>
                </c:pt>
                <c:pt idx="103">
                  <c:v>-40.78116352897178</c:v>
                </c:pt>
                <c:pt idx="104">
                  <c:v>-41.55590454339819</c:v>
                </c:pt>
                <c:pt idx="105">
                  <c:v>-42.33141950168404</c:v>
                </c:pt>
                <c:pt idx="106">
                  <c:v>-43.1075983261353</c:v>
                </c:pt>
                <c:pt idx="107">
                  <c:v>-43.88433386989982</c:v>
                </c:pt>
                <c:pt idx="108">
                  <c:v>-44.66152186362523</c:v>
                </c:pt>
                <c:pt idx="109">
                  <c:v>-45.43906086217157</c:v>
                </c:pt>
                <c:pt idx="110">
                  <c:v>-46.2168521913418</c:v>
                </c:pt>
                <c:pt idx="111">
                  <c:v>-46.9947998947755</c:v>
                </c:pt>
                <c:pt idx="112">
                  <c:v>-47.77281068105458</c:v>
                </c:pt>
                <c:pt idx="113">
                  <c:v>-48.55079387102705</c:v>
                </c:pt>
                <c:pt idx="114">
                  <c:v>-49.32866134547112</c:v>
                </c:pt>
                <c:pt idx="115">
                  <c:v>-50.10632749309195</c:v>
                </c:pt>
                <c:pt idx="116">
                  <c:v>-50.88370915891299</c:v>
                </c:pt>
                <c:pt idx="117">
                  <c:v>-51.66072559310851</c:v>
                </c:pt>
                <c:pt idx="118">
                  <c:v>-52.43729840030844</c:v>
                </c:pt>
                <c:pt idx="119">
                  <c:v>-53.21335148939824</c:v>
                </c:pt>
              </c:numCache>
            </c:numRef>
          </c:yVal>
          <c:smooth val="0"/>
          <c:extLst xmlns:c16r2="http://schemas.microsoft.com/office/drawing/2015/06/chart">
            <c:ext xmlns:c16="http://schemas.microsoft.com/office/drawing/2014/chart" uri="{C3380CC4-5D6E-409C-BE32-E72D297353CC}">
              <c16:uniqueId val="{00000007-14AD-4C78-BF28-2D259C0BE37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0.0</c:v>
                </c:pt>
                <c:pt idx="1">
                  <c:v>-0.340521759906551</c:v>
                </c:pt>
                <c:pt idx="2">
                  <c:v>-0.518962823768106</c:v>
                </c:pt>
                <c:pt idx="3">
                  <c:v>-0.542070814080944</c:v>
                </c:pt>
                <c:pt idx="4">
                  <c:v>-0.415692454267628</c:v>
                </c:pt>
                <c:pt idx="5">
                  <c:v>-0.145034822382513</c:v>
                </c:pt>
                <c:pt idx="6">
                  <c:v>0.265202851583126</c:v>
                </c:pt>
                <c:pt idx="7">
                  <c:v>0.810724900052719</c:v>
                </c:pt>
                <c:pt idx="8">
                  <c:v>1.487556594196121</c:v>
                </c:pt>
                <c:pt idx="9">
                  <c:v>2.291978811364061</c:v>
                </c:pt>
                <c:pt idx="10">
                  <c:v>3.220476501151097</c:v>
                </c:pt>
                <c:pt idx="11">
                  <c:v>4.269698157476341</c:v>
                </c:pt>
                <c:pt idx="12">
                  <c:v>5.436424062984316</c:v>
                </c:pt>
                <c:pt idx="13">
                  <c:v>5.874305002365395</c:v>
                </c:pt>
                <c:pt idx="14">
                  <c:v>6.298739829027895</c:v>
                </c:pt>
                <c:pt idx="15">
                  <c:v>6.708148634933422</c:v>
                </c:pt>
                <c:pt idx="16">
                  <c:v>7.102031973380234</c:v>
                </c:pt>
                <c:pt idx="17">
                  <c:v>7.48001914894212</c:v>
                </c:pt>
                <c:pt idx="18">
                  <c:v>7.84184403880181</c:v>
                </c:pt>
                <c:pt idx="19">
                  <c:v>8.187328468786653</c:v>
                </c:pt>
                <c:pt idx="20">
                  <c:v>8.516368661915651</c:v>
                </c:pt>
                <c:pt idx="21">
                  <c:v>8.828924108132918</c:v>
                </c:pt>
                <c:pt idx="22">
                  <c:v>9.125008357570095</c:v>
                </c:pt>
                <c:pt idx="23">
                  <c:v>9.40468134785533</c:v>
                </c:pt>
                <c:pt idx="24">
                  <c:v>9.668042960284765</c:v>
                </c:pt>
                <c:pt idx="25">
                  <c:v>9.915227565304121</c:v>
                </c:pt>
                <c:pt idx="26">
                  <c:v>10.14491979827562</c:v>
                </c:pt>
                <c:pt idx="27">
                  <c:v>10.35713327959593</c:v>
                </c:pt>
                <c:pt idx="28">
                  <c:v>10.55191628919874</c:v>
                </c:pt>
                <c:pt idx="29">
                  <c:v>10.7293462864609</c:v>
                </c:pt>
                <c:pt idx="30">
                  <c:v>10.88952704253552</c:v>
                </c:pt>
                <c:pt idx="31">
                  <c:v>11.03258606429517</c:v>
                </c:pt>
                <c:pt idx="32">
                  <c:v>11.15867226962928</c:v>
                </c:pt>
                <c:pt idx="33">
                  <c:v>11.2679538786124</c:v>
                </c:pt>
                <c:pt idx="34">
                  <c:v>11.36061649172825</c:v>
                </c:pt>
                <c:pt idx="35">
                  <c:v>11.43686133164192</c:v>
                </c:pt>
                <c:pt idx="36">
                  <c:v>11.49690362914407</c:v>
                </c:pt>
                <c:pt idx="37">
                  <c:v>11.54097113731768</c:v>
                </c:pt>
                <c:pt idx="38">
                  <c:v>11.5693027605148</c:v>
                </c:pt>
                <c:pt idx="39">
                  <c:v>11.582144690517</c:v>
                </c:pt>
                <c:pt idx="40">
                  <c:v>11.57975159470288</c:v>
                </c:pt>
                <c:pt idx="41">
                  <c:v>11.56238556522885</c:v>
                </c:pt>
                <c:pt idx="42">
                  <c:v>11.53031513447968</c:v>
                </c:pt>
                <c:pt idx="43">
                  <c:v>11.48381436180853</c:v>
                </c:pt>
                <c:pt idx="44">
                  <c:v>11.42316198613753</c:v>
                </c:pt>
                <c:pt idx="45">
                  <c:v>11.34864063960867</c:v>
                </c:pt>
                <c:pt idx="46">
                  <c:v>11.26053611794941</c:v>
                </c:pt>
                <c:pt idx="47">
                  <c:v>11.159136703679</c:v>
                </c:pt>
                <c:pt idx="48">
                  <c:v>11.04473253860942</c:v>
                </c:pt>
                <c:pt idx="49">
                  <c:v>10.91761504242459</c:v>
                </c:pt>
                <c:pt idx="50">
                  <c:v>10.77807637437854</c:v>
                </c:pt>
                <c:pt idx="51">
                  <c:v>10.62640893536991</c:v>
                </c:pt>
                <c:pt idx="52">
                  <c:v>10.46290490334513</c:v>
                </c:pt>
                <c:pt idx="53">
                  <c:v>10.28785580846215</c:v>
                </c:pt>
                <c:pt idx="54">
                  <c:v>10.10155214168981</c:v>
                </c:pt>
                <c:pt idx="55">
                  <c:v>9.904282994722507</c:v>
                </c:pt>
                <c:pt idx="56">
                  <c:v>9.696335729311105</c:v>
                </c:pt>
                <c:pt idx="57">
                  <c:v>9.477995674223166</c:v>
                </c:pt>
                <c:pt idx="58">
                  <c:v>9.249545848084835</c:v>
                </c:pt>
                <c:pt idx="59">
                  <c:v>9.01126670660733</c:v>
                </c:pt>
                <c:pt idx="60">
                  <c:v>8.76343591260502</c:v>
                </c:pt>
                <c:pt idx="61">
                  <c:v>8.506328127456412</c:v>
                </c:pt>
                <c:pt idx="62">
                  <c:v>8.240214822661068</c:v>
                </c:pt>
                <c:pt idx="63">
                  <c:v>7.965364110215432</c:v>
                </c:pt>
                <c:pt idx="64">
                  <c:v>7.68204059067375</c:v>
                </c:pt>
                <c:pt idx="65">
                  <c:v>7.390505217704184</c:v>
                </c:pt>
                <c:pt idx="66">
                  <c:v>7.091015178148607</c:v>
                </c:pt>
                <c:pt idx="67">
                  <c:v>6.78382378655488</c:v>
                </c:pt>
                <c:pt idx="68">
                  <c:v>6.46918039324555</c:v>
                </c:pt>
                <c:pt idx="69">
                  <c:v>6.147330305061132</c:v>
                </c:pt>
                <c:pt idx="70">
                  <c:v>5.818514717885959</c:v>
                </c:pt>
                <c:pt idx="71">
                  <c:v>5.482970660224055</c:v>
                </c:pt>
                <c:pt idx="72">
                  <c:v>5.140930947028146</c:v>
                </c:pt>
                <c:pt idx="73">
                  <c:v>4.79262414310142</c:v>
                </c:pt>
                <c:pt idx="74">
                  <c:v>4.438274535402342</c:v>
                </c:pt>
                <c:pt idx="75">
                  <c:v>4.078102113612203</c:v>
                </c:pt>
                <c:pt idx="76">
                  <c:v>3.712322558389132</c:v>
                </c:pt>
                <c:pt idx="77">
                  <c:v>3.341147236723827</c:v>
                </c:pt>
                <c:pt idx="78">
                  <c:v>2.964783203904972</c:v>
                </c:pt>
                <c:pt idx="79">
                  <c:v>2.583433211559622</c:v>
                </c:pt>
                <c:pt idx="80">
                  <c:v>2.197295721321097</c:v>
                </c:pt>
                <c:pt idx="81">
                  <c:v>1.806564923685528</c:v>
                </c:pt>
                <c:pt idx="82">
                  <c:v>1.411430761629163</c:v>
                </c:pt>
                <c:pt idx="83">
                  <c:v>1.012078958600796</c:v>
                </c:pt>
                <c:pt idx="84">
                  <c:v>0.608691050515063</c:v>
                </c:pt>
                <c:pt idx="85">
                  <c:v>0.20144442141509</c:v>
                </c:pt>
                <c:pt idx="86">
                  <c:v>-0.209487657528371</c:v>
                </c:pt>
                <c:pt idx="87">
                  <c:v>-0.623935986003289</c:v>
                </c:pt>
                <c:pt idx="88">
                  <c:v>-1.041735389782389</c:v>
                </c:pt>
                <c:pt idx="89">
                  <c:v>-1.46272467349354</c:v>
                </c:pt>
                <c:pt idx="90">
                  <c:v>-1.88674657115871</c:v>
                </c:pt>
                <c:pt idx="91">
                  <c:v>-2.313647694750657</c:v>
                </c:pt>
                <c:pt idx="92">
                  <c:v>-2.743278481003472</c:v>
                </c:pt>
                <c:pt idx="93">
                  <c:v>-3.175493136648583</c:v>
                </c:pt>
                <c:pt idx="94">
                  <c:v>-3.610149582311351</c:v>
                </c:pt>
                <c:pt idx="95">
                  <c:v>-4.047109395223287</c:v>
                </c:pt>
                <c:pt idx="96">
                  <c:v>-4.486237750925284</c:v>
                </c:pt>
                <c:pt idx="97">
                  <c:v>-4.927403364134989</c:v>
                </c:pt>
                <c:pt idx="98">
                  <c:v>-5.37047842890388</c:v>
                </c:pt>
                <c:pt idx="99">
                  <c:v>-5.815338558209921</c:v>
                </c:pt>
                <c:pt idx="100">
                  <c:v>-6.26186272313362</c:v>
                </c:pt>
                <c:pt idx="101">
                  <c:v>-6.70993319170384</c:v>
                </c:pt>
                <c:pt idx="102">
                  <c:v>-7.159435467550765</c:v>
                </c:pt>
                <c:pt idx="103">
                  <c:v>-7.610258228447027</c:v>
                </c:pt>
                <c:pt idx="104">
                  <c:v>-8.06229326485891</c:v>
                </c:pt>
                <c:pt idx="105">
                  <c:v>-8.51543541856518</c:v>
                </c:pt>
                <c:pt idx="106">
                  <c:v>-8.96958252146305</c:v>
                </c:pt>
                <c:pt idx="107">
                  <c:v>-9.42463533457794</c:v>
                </c:pt>
                <c:pt idx="108">
                  <c:v>-9.88049748742742</c:v>
                </c:pt>
                <c:pt idx="109">
                  <c:v>-10.33707541771309</c:v>
                </c:pt>
                <c:pt idx="110">
                  <c:v>-10.79427831147404</c:v>
                </c:pt>
                <c:pt idx="111">
                  <c:v>-11.25201804371409</c:v>
                </c:pt>
                <c:pt idx="112">
                  <c:v>-11.71020911955475</c:v>
                </c:pt>
                <c:pt idx="113">
                  <c:v>-12.1687686159794</c:v>
                </c:pt>
                <c:pt idx="114">
                  <c:v>-12.6276161241758</c:v>
                </c:pt>
                <c:pt idx="115">
                  <c:v>-13.08667369255181</c:v>
                </c:pt>
                <c:pt idx="116">
                  <c:v>-13.54586577041937</c:v>
                </c:pt>
                <c:pt idx="117">
                  <c:v>-14.00511915240622</c:v>
                </c:pt>
                <c:pt idx="118">
                  <c:v>-14.46436292358703</c:v>
                </c:pt>
                <c:pt idx="119">
                  <c:v>-14.92352840540752</c:v>
                </c:pt>
              </c:numCache>
            </c:numRef>
          </c:yVal>
          <c:smooth val="0"/>
          <c:extLst xmlns:c16r2="http://schemas.microsoft.com/office/drawing/2015/06/chart">
            <c:ext xmlns:c16="http://schemas.microsoft.com/office/drawing/2014/chart" uri="{C3380CC4-5D6E-409C-BE32-E72D297353CC}">
              <c16:uniqueId val="{00000008-14AD-4C78-BF28-2D259C0BE37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0.0</c:v>
                </c:pt>
                <c:pt idx="1">
                  <c:v>-1.584338229426976</c:v>
                </c:pt>
                <c:pt idx="2">
                  <c:v>-3.024318480930106</c:v>
                </c:pt>
                <c:pt idx="3">
                  <c:v>-4.328828713876646</c:v>
                </c:pt>
                <c:pt idx="4">
                  <c:v>-5.505174061108375</c:v>
                </c:pt>
                <c:pt idx="5">
                  <c:v>-6.559537341680425</c:v>
                </c:pt>
                <c:pt idx="6">
                  <c:v>-7.497214907893522</c:v>
                </c:pt>
                <c:pt idx="7">
                  <c:v>-8.322803492149432</c:v>
                </c:pt>
                <c:pt idx="8">
                  <c:v>-9.040348501319368</c:v>
                </c:pt>
                <c:pt idx="9">
                  <c:v>-9.653461565702855</c:v>
                </c:pt>
                <c:pt idx="10">
                  <c:v>-10.1654135668673</c:v>
                </c:pt>
                <c:pt idx="11">
                  <c:v>-10.57920811092117</c:v>
                </c:pt>
                <c:pt idx="12">
                  <c:v>-10.89763941190586</c:v>
                </c:pt>
                <c:pt idx="13">
                  <c:v>-11.9665742679722</c:v>
                </c:pt>
                <c:pt idx="14">
                  <c:v>-13.036511654052</c:v>
                </c:pt>
                <c:pt idx="15">
                  <c:v>-14.11036155574675</c:v>
                </c:pt>
                <c:pt idx="16">
                  <c:v>-15.18974408750682</c:v>
                </c:pt>
                <c:pt idx="17">
                  <c:v>-16.27592361783991</c:v>
                </c:pt>
                <c:pt idx="18">
                  <c:v>-17.36987879329262</c:v>
                </c:pt>
                <c:pt idx="19">
                  <c:v>-18.47235590657056</c:v>
                </c:pt>
                <c:pt idx="20">
                  <c:v>-19.58391172672054</c:v>
                </c:pt>
                <c:pt idx="21">
                  <c:v>-20.7049479695338</c:v>
                </c:pt>
                <c:pt idx="22">
                  <c:v>-21.83573911842632</c:v>
                </c:pt>
                <c:pt idx="23">
                  <c:v>-22.97645494809694</c:v>
                </c:pt>
                <c:pt idx="24">
                  <c:v>-24.1271788212057</c:v>
                </c:pt>
                <c:pt idx="25">
                  <c:v>-25.28792260582622</c:v>
                </c:pt>
                <c:pt idx="26">
                  <c:v>-26.46012945005805</c:v>
                </c:pt>
                <c:pt idx="27">
                  <c:v>-27.64381898307693</c:v>
                </c:pt>
                <c:pt idx="28">
                  <c:v>-28.83896222793783</c:v>
                </c:pt>
                <c:pt idx="29">
                  <c:v>-30.04549122385106</c:v>
                </c:pt>
                <c:pt idx="30">
                  <c:v>-31.26330439430603</c:v>
                </c:pt>
                <c:pt idx="31">
                  <c:v>-32.4922710997007</c:v>
                </c:pt>
                <c:pt idx="32">
                  <c:v>-33.73223552178387</c:v>
                </c:pt>
                <c:pt idx="33">
                  <c:v>-34.98301999929024</c:v>
                </c:pt>
                <c:pt idx="34">
                  <c:v>-36.24442791072757</c:v>
                </c:pt>
                <c:pt idx="35">
                  <c:v>-37.51624618152707</c:v>
                </c:pt>
                <c:pt idx="36">
                  <c:v>-38.79824747790917</c:v>
                </c:pt>
                <c:pt idx="37">
                  <c:v>-40.0901921378509</c:v>
                </c:pt>
                <c:pt idx="38">
                  <c:v>-41.3918298800818</c:v>
                </c:pt>
                <c:pt idx="39">
                  <c:v>-42.70290396196378</c:v>
                </c:pt>
                <c:pt idx="40">
                  <c:v>-44.02315002708564</c:v>
                </c:pt>
                <c:pt idx="41">
                  <c:v>-45.35229729849105</c:v>
                </c:pt>
                <c:pt idx="42">
                  <c:v>-46.69006966553934</c:v>
                </c:pt>
                <c:pt idx="43">
                  <c:v>-48.03618666499915</c:v>
                </c:pt>
                <c:pt idx="44">
                  <c:v>-49.39036436932383</c:v>
                </c:pt>
                <c:pt idx="45">
                  <c:v>-50.75231619274382</c:v>
                </c:pt>
                <c:pt idx="46">
                  <c:v>-52.1217536244094</c:v>
                </c:pt>
                <c:pt idx="47">
                  <c:v>-53.498386896169</c:v>
                </c:pt>
                <c:pt idx="48">
                  <c:v>-54.88192559155024</c:v>
                </c:pt>
                <c:pt idx="49">
                  <c:v>-56.27207920156797</c:v>
                </c:pt>
                <c:pt idx="50">
                  <c:v>-57.66855763223793</c:v>
                </c:pt>
                <c:pt idx="51">
                  <c:v>-59.07107166798829</c:v>
                </c:pt>
                <c:pt idx="52">
                  <c:v>-60.47933339937754</c:v>
                </c:pt>
                <c:pt idx="53">
                  <c:v>-61.89305660913487</c:v>
                </c:pt>
                <c:pt idx="54">
                  <c:v>-63.31195712393583</c:v>
                </c:pt>
                <c:pt idx="55">
                  <c:v>-64.7357531345905</c:v>
                </c:pt>
                <c:pt idx="56">
                  <c:v>-66.16416548696452</c:v>
                </c:pt>
                <c:pt idx="57">
                  <c:v>-67.5969179457625</c:v>
                </c:pt>
                <c:pt idx="58">
                  <c:v>-69.03373743313854</c:v>
                </c:pt>
                <c:pt idx="59">
                  <c:v>-70.47435424385274</c:v>
                </c:pt>
                <c:pt idx="60">
                  <c:v>-71.91850223861</c:v>
                </c:pt>
                <c:pt idx="61">
                  <c:v>-73.36591901712835</c:v>
                </c:pt>
                <c:pt idx="62">
                  <c:v>-74.81634607224531</c:v>
                </c:pt>
                <c:pt idx="63">
                  <c:v>-76.26952892640747</c:v>
                </c:pt>
                <c:pt idx="64">
                  <c:v>-77.72521725169281</c:v>
                </c:pt>
                <c:pt idx="65">
                  <c:v>-79.18316497454634</c:v>
                </c:pt>
                <c:pt idx="66">
                  <c:v>-80.64313036618594</c:v>
                </c:pt>
                <c:pt idx="67">
                  <c:v>-82.10487611973728</c:v>
                </c:pt>
                <c:pt idx="68">
                  <c:v>-83.56816941492887</c:v>
                </c:pt>
                <c:pt idx="69">
                  <c:v>-85.03278197127201</c:v>
                </c:pt>
                <c:pt idx="70">
                  <c:v>-86.49849009047284</c:v>
                </c:pt>
                <c:pt idx="71">
                  <c:v>-87.9650746888965</c:v>
                </c:pt>
                <c:pt idx="72">
                  <c:v>-89.43232132070625</c:v>
                </c:pt>
                <c:pt idx="73">
                  <c:v>-90.90002019244135</c:v>
                </c:pt>
                <c:pt idx="74">
                  <c:v>-92.36796616957872</c:v>
                </c:pt>
                <c:pt idx="75">
                  <c:v>-93.83595877573345</c:v>
                </c:pt>
                <c:pt idx="76">
                  <c:v>-95.30380218500935</c:v>
                </c:pt>
                <c:pt idx="77">
                  <c:v>-96.77130520805258</c:v>
                </c:pt>
                <c:pt idx="78">
                  <c:v>-98.23828127227716</c:v>
                </c:pt>
                <c:pt idx="79">
                  <c:v>-99.70454839674767</c:v>
                </c:pt>
                <c:pt idx="80">
                  <c:v>-101.1699291621644</c:v>
                </c:pt>
                <c:pt idx="81">
                  <c:v>-102.6342506762967</c:v>
                </c:pt>
                <c:pt idx="82">
                  <c:v>-104.0973445353466</c:v>
                </c:pt>
                <c:pt idx="83">
                  <c:v>-105.5590467815364</c:v>
                </c:pt>
                <c:pt idx="84">
                  <c:v>-107.0191978572684</c:v>
                </c:pt>
                <c:pt idx="85">
                  <c:v>-108.4776425562304</c:v>
                </c:pt>
                <c:pt idx="86">
                  <c:v>-109.9342299716564</c:v>
                </c:pt>
                <c:pt idx="87">
                  <c:v>-111.3888134421204</c:v>
                </c:pt>
                <c:pt idx="88">
                  <c:v>-112.8412504950675</c:v>
                </c:pt>
                <c:pt idx="89">
                  <c:v>-114.2914027883362</c:v>
                </c:pt>
                <c:pt idx="90">
                  <c:v>-115.7391360499441</c:v>
                </c:pt>
                <c:pt idx="91">
                  <c:v>-117.1843200162948</c:v>
                </c:pt>
                <c:pt idx="92">
                  <c:v>-118.6268283690697</c:v>
                </c:pt>
                <c:pt idx="93">
                  <c:v>-120.066538670947</c:v>
                </c:pt>
                <c:pt idx="94">
                  <c:v>-121.503332300359</c:v>
                </c:pt>
                <c:pt idx="95">
                  <c:v>-122.9370943854301</c:v>
                </c:pt>
                <c:pt idx="96">
                  <c:v>-124.367713737277</c:v>
                </c:pt>
                <c:pt idx="97">
                  <c:v>-125.7950827827735</c:v>
                </c:pt>
                <c:pt idx="98">
                  <c:v>-127.2190974969708</c:v>
                </c:pt>
                <c:pt idx="99">
                  <c:v>-128.6396573352504</c:v>
                </c:pt>
                <c:pt idx="100">
                  <c:v>-130.0566651653371</c:v>
                </c:pt>
                <c:pt idx="101">
                  <c:v>-131.4700271993052</c:v>
                </c:pt>
                <c:pt idx="102">
                  <c:v>-132.8796529256324</c:v>
                </c:pt>
                <c:pt idx="103">
                  <c:v>-134.2854550414404</c:v>
                </c:pt>
                <c:pt idx="104">
                  <c:v>-135.6873493849753</c:v>
                </c:pt>
                <c:pt idx="105">
                  <c:v>-137.0852548684088</c:v>
                </c:pt>
                <c:pt idx="106">
                  <c:v>-138.4790934110515</c:v>
                </c:pt>
                <c:pt idx="107">
                  <c:v>-139.8687898730331</c:v>
                </c:pt>
                <c:pt idx="108">
                  <c:v>-141.2542719894882</c:v>
                </c:pt>
                <c:pt idx="109">
                  <c:v>-142.6354703053521</c:v>
                </c:pt>
                <c:pt idx="110">
                  <c:v>-144.0123181107556</c:v>
                </c:pt>
                <c:pt idx="111">
                  <c:v>-145.3847513771307</c:v>
                </c:pt>
                <c:pt idx="112">
                  <c:v>-146.7527086940136</c:v>
                </c:pt>
                <c:pt idx="113">
                  <c:v>-148.1161312066133</c:v>
                </c:pt>
                <c:pt idx="114">
                  <c:v>-149.4749625541535</c:v>
                </c:pt>
                <c:pt idx="115">
                  <c:v>-150.8291488090435</c:v>
                </c:pt>
                <c:pt idx="116">
                  <c:v>-152.178638416921</c:v>
                </c:pt>
                <c:pt idx="117">
                  <c:v>-153.5233821374986</c:v>
                </c:pt>
                <c:pt idx="118">
                  <c:v>-154.863332986357</c:v>
                </c:pt>
                <c:pt idx="119">
                  <c:v>-156.1984461776328</c:v>
                </c:pt>
              </c:numCache>
            </c:numRef>
          </c:yVal>
          <c:smooth val="0"/>
          <c:extLst xmlns:c16r2="http://schemas.microsoft.com/office/drawing/2015/06/chart">
            <c:ext xmlns:c16="http://schemas.microsoft.com/office/drawing/2014/chart" uri="{C3380CC4-5D6E-409C-BE32-E72D297353CC}">
              <c16:uniqueId val="{00000009-14AD-4C78-BF28-2D259C0BE37E}"/>
            </c:ext>
          </c:extLst>
        </c:ser>
        <c:dLbls>
          <c:showLegendKey val="0"/>
          <c:showVal val="0"/>
          <c:showCatName val="0"/>
          <c:showSerName val="0"/>
          <c:showPercent val="0"/>
          <c:showBubbleSize val="0"/>
        </c:dLbls>
        <c:axId val="-1042479952"/>
        <c:axId val="-1259571536"/>
      </c:scatterChart>
      <c:valAx>
        <c:axId val="-104247995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59571536"/>
        <c:crosses val="autoZero"/>
        <c:crossBetween val="midCat"/>
      </c:valAx>
      <c:valAx>
        <c:axId val="-125957153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042479952"/>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nnual Overdose Deaths</a:t>
            </a:r>
          </a:p>
        </c:rich>
      </c:tx>
      <c:overlay val="0"/>
    </c:title>
    <c:autoTitleDeleted val="0"/>
    <c:plotArea>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C8A4-4028-987C-5432EF1ACAE2}"/>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20490.72074860835</c:v>
                </c:pt>
                <c:pt idx="18" formatCode="_(* #,##0_);_(* \(#,##0\);_(* &quot;-&quot;??_);_(@_)">
                  <c:v>20428.32549235051</c:v>
                </c:pt>
                <c:pt idx="19" formatCode="_(* #,##0_);_(* \(#,##0\);_(* &quot;-&quot;??_);_(@_)">
                  <c:v>20375.82399954716</c:v>
                </c:pt>
                <c:pt idx="20" formatCode="_(* #,##0_);_(* \(#,##0\);_(* &quot;-&quot;??_);_(@_)">
                  <c:v>20339.10605699709</c:v>
                </c:pt>
                <c:pt idx="21" formatCode="_(* #,##0_);_(* \(#,##0\);_(* &quot;-&quot;??_);_(@_)">
                  <c:v>20313.34258264986</c:v>
                </c:pt>
                <c:pt idx="22" formatCode="_(* #,##0_);_(* \(#,##0\);_(* &quot;-&quot;??_);_(@_)">
                  <c:v>20297.13517245214</c:v>
                </c:pt>
                <c:pt idx="23" formatCode="_(* #,##0_);_(* \(#,##0\);_(* &quot;-&quot;??_);_(@_)">
                  <c:v>20289.08130913732</c:v>
                </c:pt>
                <c:pt idx="24" formatCode="_(* #,##0_);_(* \(#,##0\);_(* &quot;-&quot;??_);_(@_)">
                  <c:v>20287.66589744664</c:v>
                </c:pt>
                <c:pt idx="25" formatCode="_(* #,##0_);_(* \(#,##0\);_(* &quot;-&quot;??_);_(@_)">
                  <c:v>20291.43857309865</c:v>
                </c:pt>
                <c:pt idx="26" formatCode="_(* #,##0_);_(* \(#,##0\);_(* &quot;-&quot;??_);_(@_)">
                  <c:v>20299.137326727</c:v>
                </c:pt>
              </c:numCache>
            </c:numRef>
          </c:yVal>
          <c:smooth val="1"/>
          <c:extLst xmlns:c16r2="http://schemas.microsoft.com/office/drawing/2015/06/chart">
            <c:ext xmlns:c16="http://schemas.microsoft.com/office/drawing/2014/chart" uri="{C3380CC4-5D6E-409C-BE32-E72D297353CC}">
              <c16:uniqueId val="{00000001-C8A4-4028-987C-5432EF1ACAE2}"/>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C8A4-4028-987C-5432EF1ACAE2}"/>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673.31902382028</c:v>
                </c:pt>
                <c:pt idx="18" formatCode="_(* #,##0_);_(* \(#,##0\);_(* &quot;-&quot;??_);_(@_)">
                  <c:v>22619.14162857481</c:v>
                </c:pt>
                <c:pt idx="19" formatCode="_(* #,##0_);_(* \(#,##0\);_(* &quot;-&quot;??_);_(@_)">
                  <c:v>23593.99045109085</c:v>
                </c:pt>
                <c:pt idx="20" formatCode="_(* #,##0_);_(* \(#,##0\);_(* &quot;-&quot;??_);_(@_)">
                  <c:v>24549.7444710243</c:v>
                </c:pt>
                <c:pt idx="21" formatCode="_(* #,##0_);_(* \(#,##0\);_(* &quot;-&quot;??_);_(@_)">
                  <c:v>25466.25409254201</c:v>
                </c:pt>
                <c:pt idx="22" formatCode="_(* #,##0_);_(* \(#,##0\);_(* &quot;-&quot;??_);_(@_)">
                  <c:v>26333.76811505247</c:v>
                </c:pt>
                <c:pt idx="23" formatCode="_(* #,##0_);_(* \(#,##0\);_(* &quot;-&quot;??_);_(@_)">
                  <c:v>27149.65400823809</c:v>
                </c:pt>
                <c:pt idx="24" formatCode="_(* #,##0_);_(* \(#,##0\);_(* &quot;-&quot;??_);_(@_)">
                  <c:v>27914.88537916385</c:v>
                </c:pt>
                <c:pt idx="25" formatCode="_(* #,##0_);_(* \(#,##0\);_(* &quot;-&quot;??_);_(@_)">
                  <c:v>28632.0571218113</c:v>
                </c:pt>
                <c:pt idx="26" formatCode="_(* #,##0_);_(* \(#,##0\);_(* &quot;-&quot;??_);_(@_)">
                  <c:v>29304.3452027517</c:v>
                </c:pt>
              </c:numCache>
            </c:numRef>
          </c:yVal>
          <c:smooth val="1"/>
          <c:extLst xmlns:c16r2="http://schemas.microsoft.com/office/drawing/2015/06/chart">
            <c:ext xmlns:c16="http://schemas.microsoft.com/office/drawing/2014/chart" uri="{C3380CC4-5D6E-409C-BE32-E72D297353CC}">
              <c16:uniqueId val="{00000003-C8A4-4028-987C-5432EF1ACAE2}"/>
            </c:ext>
          </c:extLst>
        </c:ser>
        <c:dLbls>
          <c:showLegendKey val="0"/>
          <c:showVal val="0"/>
          <c:showCatName val="0"/>
          <c:showSerName val="0"/>
          <c:showPercent val="0"/>
          <c:showBubbleSize val="0"/>
        </c:dLbls>
        <c:axId val="-1043755008"/>
        <c:axId val="-1644746448"/>
      </c:scatterChart>
      <c:valAx>
        <c:axId val="-1043755008"/>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644746448"/>
        <c:crosses val="autoZero"/>
        <c:crossBetween val="midCat"/>
      </c:valAx>
      <c:valAx>
        <c:axId val="-1644746448"/>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1043755008"/>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0.0</c:v>
                </c:pt>
                <c:pt idx="2">
                  <c:v>0.0504916219033475</c:v>
                </c:pt>
                <c:pt idx="3">
                  <c:v>0.0992051008688577</c:v>
                </c:pt>
                <c:pt idx="4">
                  <c:v>0.146283207679517</c:v>
                </c:pt>
                <c:pt idx="5">
                  <c:v>0.191851091058197</c:v>
                </c:pt>
                <c:pt idx="6">
                  <c:v>0.236009498905332</c:v>
                </c:pt>
                <c:pt idx="7">
                  <c:v>0.278840185219451</c:v>
                </c:pt>
                <c:pt idx="8">
                  <c:v>0.320410189400718</c:v>
                </c:pt>
                <c:pt idx="9">
                  <c:v>0.360775188728439</c:v>
                </c:pt>
                <c:pt idx="10">
                  <c:v>0.399982119095512</c:v>
                </c:pt>
                <c:pt idx="11">
                  <c:v>0.438071218344703</c:v>
                </c:pt>
                <c:pt idx="12">
                  <c:v>0.475077614966722</c:v>
                </c:pt>
                <c:pt idx="13">
                  <c:v>0.511032558850275</c:v>
                </c:pt>
                <c:pt idx="14">
                  <c:v>0.545961160976731</c:v>
                </c:pt>
                <c:pt idx="15">
                  <c:v>0.579991187871201</c:v>
                </c:pt>
                <c:pt idx="16">
                  <c:v>0.613145356572204</c:v>
                </c:pt>
                <c:pt idx="17">
                  <c:v>0.645444995308935</c:v>
                </c:pt>
                <c:pt idx="18">
                  <c:v>0.676911042683059</c:v>
                </c:pt>
                <c:pt idx="19">
                  <c:v>0.707564095613634</c:v>
                </c:pt>
                <c:pt idx="20">
                  <c:v>0.737424445698707</c:v>
                </c:pt>
                <c:pt idx="21">
                  <c:v>0.766512106365553</c:v>
                </c:pt>
                <c:pt idx="22">
                  <c:v>0.794846832057374</c:v>
                </c:pt>
                <c:pt idx="23">
                  <c:v>0.822448130471457</c:v>
                </c:pt>
                <c:pt idx="24">
                  <c:v>0.849335269402218</c:v>
                </c:pt>
                <c:pt idx="25">
                  <c:v>0.875527279124071</c:v>
                </c:pt>
                <c:pt idx="26">
                  <c:v>0.901042951394629</c:v>
                </c:pt>
                <c:pt idx="27">
                  <c:v>0.925900830443425</c:v>
                </c:pt>
                <c:pt idx="28">
                  <c:v>0.950119392109627</c:v>
                </c:pt>
                <c:pt idx="29">
                  <c:v>0.973716854718077</c:v>
                </c:pt>
                <c:pt idx="30">
                  <c:v>0.996711172250798</c:v>
                </c:pt>
                <c:pt idx="31">
                  <c:v>1.019120028489851</c:v>
                </c:pt>
                <c:pt idx="32">
                  <c:v>1.040960830468975</c:v>
                </c:pt>
                <c:pt idx="33">
                  <c:v>1.062250701863377</c:v>
                </c:pt>
                <c:pt idx="34">
                  <c:v>1.08300647649594</c:v>
                </c:pt>
                <c:pt idx="35">
                  <c:v>1.103244692178122</c:v>
                </c:pt>
                <c:pt idx="36">
                  <c:v>1.122981585118396</c:v>
                </c:pt>
                <c:pt idx="37">
                  <c:v>1.142233085014595</c:v>
                </c:pt>
                <c:pt idx="38">
                  <c:v>1.161014810822962</c:v>
                </c:pt>
                <c:pt idx="39">
                  <c:v>1.179342067287507</c:v>
                </c:pt>
                <c:pt idx="40">
                  <c:v>1.197229842233355</c:v>
                </c:pt>
                <c:pt idx="41">
                  <c:v>1.214692804955121</c:v>
                </c:pt>
                <c:pt idx="42">
                  <c:v>1.231745304950891</c:v>
                </c:pt>
                <c:pt idx="43">
                  <c:v>1.248401371456566</c:v>
                </c:pt>
                <c:pt idx="44">
                  <c:v>1.264674713522254</c:v>
                </c:pt>
                <c:pt idx="45">
                  <c:v>1.280578720892663</c:v>
                </c:pt>
                <c:pt idx="46">
                  <c:v>1.296126465229463</c:v>
                </c:pt>
                <c:pt idx="47">
                  <c:v>1.311330702137639</c:v>
                </c:pt>
                <c:pt idx="48">
                  <c:v>1.326203873417398</c:v>
                </c:pt>
                <c:pt idx="49">
                  <c:v>1.340758109890885</c:v>
                </c:pt>
                <c:pt idx="50">
                  <c:v>1.355005234752753</c:v>
                </c:pt>
                <c:pt idx="51">
                  <c:v>1.368956766935298</c:v>
                </c:pt>
                <c:pt idx="52">
                  <c:v>1.382623925113876</c:v>
                </c:pt>
                <c:pt idx="53">
                  <c:v>1.396017631861468</c:v>
                </c:pt>
                <c:pt idx="54">
                  <c:v>1.409148518032453</c:v>
                </c:pt>
                <c:pt idx="55">
                  <c:v>1.422026927408297</c:v>
                </c:pt>
                <c:pt idx="56">
                  <c:v>1.434662921466952</c:v>
                </c:pt>
                <c:pt idx="57">
                  <c:v>1.447066284374159</c:v>
                </c:pt>
                <c:pt idx="58">
                  <c:v>1.459246528062067</c:v>
                </c:pt>
                <c:pt idx="59">
                  <c:v>1.47121289741699</c:v>
                </c:pt>
                <c:pt idx="60">
                  <c:v>1.482974375550839</c:v>
                </c:pt>
                <c:pt idx="61">
                  <c:v>1.494539689159865</c:v>
                </c:pt>
                <c:pt idx="62">
                  <c:v>1.505917313839745</c:v>
                </c:pt>
                <c:pt idx="63">
                  <c:v>1.517115479589847</c:v>
                </c:pt>
                <c:pt idx="64">
                  <c:v>1.528142176157417</c:v>
                </c:pt>
                <c:pt idx="65">
                  <c:v>1.539005158516375</c:v>
                </c:pt>
                <c:pt idx="66">
                  <c:v>1.5497119522297</c:v>
                </c:pt>
                <c:pt idx="67">
                  <c:v>1.560269858870015</c:v>
                </c:pt>
                <c:pt idx="68">
                  <c:v>1.570685961320123</c:v>
                </c:pt>
                <c:pt idx="69">
                  <c:v>1.58096712918632</c:v>
                </c:pt>
                <c:pt idx="70">
                  <c:v>1.59112002394977</c:v>
                </c:pt>
                <c:pt idx="71">
                  <c:v>1.60115110419065</c:v>
                </c:pt>
                <c:pt idx="72">
                  <c:v>1.61106663081955</c:v>
                </c:pt>
                <c:pt idx="73">
                  <c:v>1.620872672017867</c:v>
                </c:pt>
                <c:pt idx="74">
                  <c:v>1.630575108298217</c:v>
                </c:pt>
                <c:pt idx="75">
                  <c:v>1.640179637481196</c:v>
                </c:pt>
                <c:pt idx="76">
                  <c:v>1.649691779450222</c:v>
                </c:pt>
                <c:pt idx="77">
                  <c:v>1.659116880913643</c:v>
                </c:pt>
                <c:pt idx="78">
                  <c:v>1.668460120174131</c:v>
                </c:pt>
                <c:pt idx="79">
                  <c:v>1.677726511570654</c:v>
                </c:pt>
                <c:pt idx="80">
                  <c:v>1.686920910105982</c:v>
                </c:pt>
                <c:pt idx="81">
                  <c:v>1.6960480157868</c:v>
                </c:pt>
                <c:pt idx="82">
                  <c:v>1.70511237792016</c:v>
                </c:pt>
                <c:pt idx="83">
                  <c:v>1.714118399380823</c:v>
                </c:pt>
                <c:pt idx="84">
                  <c:v>1.723070340733102</c:v>
                </c:pt>
                <c:pt idx="85">
                  <c:v>1.731972324243543</c:v>
                </c:pt>
                <c:pt idx="86">
                  <c:v>1.74082833787179</c:v>
                </c:pt>
                <c:pt idx="87">
                  <c:v>1.749642239035893</c:v>
                </c:pt>
                <c:pt idx="88">
                  <c:v>1.758417758512223</c:v>
                </c:pt>
                <c:pt idx="89">
                  <c:v>1.767158503975224</c:v>
                </c:pt>
                <c:pt idx="90">
                  <c:v>1.775867963668134</c:v>
                </c:pt>
                <c:pt idx="91">
                  <c:v>1.7845495098627</c:v>
                </c:pt>
                <c:pt idx="92">
                  <c:v>1.793206402235228</c:v>
                </c:pt>
                <c:pt idx="93">
                  <c:v>1.801841791300831</c:v>
                </c:pt>
                <c:pt idx="94">
                  <c:v>1.810458721476607</c:v>
                </c:pt>
                <c:pt idx="95">
                  <c:v>1.819060134366737</c:v>
                </c:pt>
                <c:pt idx="96">
                  <c:v>1.82764887177109</c:v>
                </c:pt>
                <c:pt idx="97">
                  <c:v>1.836227678719297</c:v>
                </c:pt>
                <c:pt idx="98">
                  <c:v>1.844799206304742</c:v>
                </c:pt>
                <c:pt idx="99">
                  <c:v>1.853366014569474</c:v>
                </c:pt>
                <c:pt idx="100">
                  <c:v>1.861930575229053</c:v>
                </c:pt>
                <c:pt idx="101">
                  <c:v>1.870495274368295</c:v>
                </c:pt>
                <c:pt idx="102">
                  <c:v>1.879062415006047</c:v>
                </c:pt>
                <c:pt idx="103">
                  <c:v>1.88763421965632</c:v>
                </c:pt>
                <c:pt idx="104">
                  <c:v>1.896212832791207</c:v>
                </c:pt>
                <c:pt idx="105">
                  <c:v>1.904800323220115</c:v>
                </c:pt>
                <c:pt idx="106">
                  <c:v>1.913398686367145</c:v>
                </c:pt>
                <c:pt idx="107">
                  <c:v>1.922009846592118</c:v>
                </c:pt>
                <c:pt idx="108">
                  <c:v>1.930635659362451</c:v>
                </c:pt>
                <c:pt idx="109">
                  <c:v>1.93927791335591</c:v>
                </c:pt>
                <c:pt idx="110">
                  <c:v>1.947938332566991</c:v>
                </c:pt>
                <c:pt idx="111">
                  <c:v>1.956618578275084</c:v>
                </c:pt>
                <c:pt idx="112">
                  <c:v>1.965320250987133</c:v>
                </c:pt>
                <c:pt idx="113">
                  <c:v>1.974044892383972</c:v>
                </c:pt>
                <c:pt idx="114">
                  <c:v>1.982793987095647</c:v>
                </c:pt>
                <c:pt idx="115">
                  <c:v>1.991568964527687</c:v>
                </c:pt>
                <c:pt idx="116">
                  <c:v>2.00037120054185</c:v>
                </c:pt>
                <c:pt idx="117">
                  <c:v>2.009202019169606</c:v>
                </c:pt>
                <c:pt idx="118">
                  <c:v>2.018062694238322</c:v>
                </c:pt>
                <c:pt idx="119">
                  <c:v>2.02695445092104</c:v>
                </c:pt>
              </c:numCache>
            </c:numRef>
          </c:yVal>
          <c:smooth val="0"/>
          <c:extLst xmlns:c16r2="http://schemas.microsoft.com/office/drawing/2015/06/chart">
            <c:ext xmlns:c16="http://schemas.microsoft.com/office/drawing/2014/chart" uri="{C3380CC4-5D6E-409C-BE32-E72D297353CC}">
              <c16:uniqueId val="{00000000-3F3E-4630-B599-47BA7B20D747}"/>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0.0</c:v>
                </c:pt>
                <c:pt idx="2">
                  <c:v>0.048721496375947</c:v>
                </c:pt>
                <c:pt idx="3">
                  <c:v>0.0956949549581622</c:v>
                </c:pt>
                <c:pt idx="4">
                  <c:v>0.141070924939413</c:v>
                </c:pt>
                <c:pt idx="5">
                  <c:v>0.184979980822391</c:v>
                </c:pt>
                <c:pt idx="6">
                  <c:v>0.227526474205661</c:v>
                </c:pt>
                <c:pt idx="7">
                  <c:v>0.26879434395596</c:v>
                </c:pt>
                <c:pt idx="8">
                  <c:v>0.308851720088569</c:v>
                </c:pt>
                <c:pt idx="9">
                  <c:v>0.347754536749562</c:v>
                </c:pt>
                <c:pt idx="10">
                  <c:v>0.385549360900768</c:v>
                </c:pt>
                <c:pt idx="11">
                  <c:v>0.422275601114961</c:v>
                </c:pt>
                <c:pt idx="12">
                  <c:v>0.457967226939218</c:v>
                </c:pt>
                <c:pt idx="13">
                  <c:v>0.492654102174129</c:v>
                </c:pt>
                <c:pt idx="14">
                  <c:v>0.526359807347035</c:v>
                </c:pt>
                <c:pt idx="15">
                  <c:v>0.55921081409906</c:v>
                </c:pt>
                <c:pt idx="16">
                  <c:v>0.591228343469993</c:v>
                </c:pt>
                <c:pt idx="17">
                  <c:v>0.622432196749287</c:v>
                </c:pt>
                <c:pt idx="18">
                  <c:v>0.652841797826113</c:v>
                </c:pt>
                <c:pt idx="19">
                  <c:v>0.682476261230477</c:v>
                </c:pt>
                <c:pt idx="20">
                  <c:v>0.711354443032178</c:v>
                </c:pt>
                <c:pt idx="21">
                  <c:v>0.739494977806316</c:v>
                </c:pt>
                <c:pt idx="22">
                  <c:v>0.766916304099141</c:v>
                </c:pt>
                <c:pt idx="23">
                  <c:v>0.793636680580676</c:v>
                </c:pt>
                <c:pt idx="24">
                  <c:v>0.819674194332038</c:v>
                </c:pt>
                <c:pt idx="25">
                  <c:v>0.845046763472055</c:v>
                </c:pt>
                <c:pt idx="26">
                  <c:v>0.869772135036328</c:v>
                </c:pt>
                <c:pt idx="27">
                  <c:v>0.893867874143325</c:v>
                </c:pt>
                <c:pt idx="28">
                  <c:v>0.917351541116659</c:v>
                </c:pt>
                <c:pt idx="29">
                  <c:v>0.940240499367064</c:v>
                </c:pt>
                <c:pt idx="30">
                  <c:v>0.96255190537704</c:v>
                </c:pt>
                <c:pt idx="31">
                  <c:v>0.984302699704131</c:v>
                </c:pt>
                <c:pt idx="32">
                  <c:v>1.005509597129276</c:v>
                </c:pt>
                <c:pt idx="33">
                  <c:v>1.026189076830633</c:v>
                </c:pt>
                <c:pt idx="34">
                  <c:v>1.046357372681086</c:v>
                </c:pt>
                <c:pt idx="35">
                  <c:v>1.066030464109645</c:v>
                </c:pt>
                <c:pt idx="36">
                  <c:v>1.085224067544914</c:v>
                </c:pt>
                <c:pt idx="37">
                  <c:v>1.103953628658928</c:v>
                </c:pt>
                <c:pt idx="38">
                  <c:v>1.122234315549576</c:v>
                </c:pt>
                <c:pt idx="39">
                  <c:v>1.140081012741575</c:v>
                </c:pt>
                <c:pt idx="40">
                  <c:v>1.157508316158783</c:v>
                </c:pt>
                <c:pt idx="41">
                  <c:v>1.17453052930432</c:v>
                </c:pt>
                <c:pt idx="42">
                  <c:v>1.19116165993546</c:v>
                </c:pt>
                <c:pt idx="43">
                  <c:v>1.207415417731681</c:v>
                </c:pt>
                <c:pt idx="44">
                  <c:v>1.223305212661216</c:v>
                </c:pt>
                <c:pt idx="45">
                  <c:v>1.23884415403154</c:v>
                </c:pt>
                <c:pt idx="46">
                  <c:v>1.254045050423883</c:v>
                </c:pt>
                <c:pt idx="47">
                  <c:v>1.268920410129795</c:v>
                </c:pt>
                <c:pt idx="48">
                  <c:v>1.283482442235254</c:v>
                </c:pt>
                <c:pt idx="49">
                  <c:v>1.297743058272317</c:v>
                </c:pt>
                <c:pt idx="50">
                  <c:v>1.311713874260022</c:v>
                </c:pt>
                <c:pt idx="51">
                  <c:v>1.325406213316455</c:v>
                </c:pt>
                <c:pt idx="52">
                  <c:v>1.338831108587328</c:v>
                </c:pt>
                <c:pt idx="53">
                  <c:v>1.351999306538346</c:v>
                </c:pt>
                <c:pt idx="54">
                  <c:v>1.364921270636842</c:v>
                </c:pt>
                <c:pt idx="55">
                  <c:v>1.377607185168017</c:v>
                </c:pt>
                <c:pt idx="56">
                  <c:v>1.390066959389514</c:v>
                </c:pt>
                <c:pt idx="57">
                  <c:v>1.40231023196975</c:v>
                </c:pt>
                <c:pt idx="58">
                  <c:v>1.414346375357127</c:v>
                </c:pt>
                <c:pt idx="59">
                  <c:v>1.426184500593081</c:v>
                </c:pt>
                <c:pt idx="60">
                  <c:v>1.437833462045091</c:v>
                </c:pt>
                <c:pt idx="61">
                  <c:v>1.449301862292486</c:v>
                </c:pt>
                <c:pt idx="62">
                  <c:v>1.460598057190509</c:v>
                </c:pt>
                <c:pt idx="63">
                  <c:v>1.471730160821608</c:v>
                </c:pt>
                <c:pt idx="64">
                  <c:v>1.482706050654087</c:v>
                </c:pt>
                <c:pt idx="65">
                  <c:v>1.49353337262437</c:v>
                </c:pt>
                <c:pt idx="66">
                  <c:v>1.504219546281092</c:v>
                </c:pt>
                <c:pt idx="67">
                  <c:v>1.514771769889194</c:v>
                </c:pt>
                <c:pt idx="68">
                  <c:v>1.525197025588568</c:v>
                </c:pt>
                <c:pt idx="69">
                  <c:v>1.535502084447216</c:v>
                </c:pt>
                <c:pt idx="70">
                  <c:v>1.545693511547142</c:v>
                </c:pt>
                <c:pt idx="71">
                  <c:v>1.55577767102659</c:v>
                </c:pt>
                <c:pt idx="72">
                  <c:v>1.565760731020418</c:v>
                </c:pt>
                <c:pt idx="73">
                  <c:v>1.575648668567737</c:v>
                </c:pt>
                <c:pt idx="74">
                  <c:v>1.585447274577746</c:v>
                </c:pt>
                <c:pt idx="75">
                  <c:v>1.595162158475432</c:v>
                </c:pt>
                <c:pt idx="76">
                  <c:v>1.604798753043724</c:v>
                </c:pt>
                <c:pt idx="77">
                  <c:v>1.614362319036445</c:v>
                </c:pt>
                <c:pt idx="78">
                  <c:v>1.623857949769444</c:v>
                </c:pt>
                <c:pt idx="79">
                  <c:v>1.633290575577121</c:v>
                </c:pt>
                <c:pt idx="80">
                  <c:v>1.642664968312601</c:v>
                </c:pt>
                <c:pt idx="81">
                  <c:v>1.651985745600541</c:v>
                </c:pt>
                <c:pt idx="82">
                  <c:v>1.661257375093555</c:v>
                </c:pt>
                <c:pt idx="83">
                  <c:v>1.670484178721381</c:v>
                </c:pt>
                <c:pt idx="84">
                  <c:v>1.67967033665991</c:v>
                </c:pt>
                <c:pt idx="85">
                  <c:v>1.688819891398452</c:v>
                </c:pt>
                <c:pt idx="86">
                  <c:v>1.697936751577799</c:v>
                </c:pt>
                <c:pt idx="87">
                  <c:v>1.707024695879227</c:v>
                </c:pt>
                <c:pt idx="88">
                  <c:v>1.716087376651558</c:v>
                </c:pt>
                <c:pt idx="89">
                  <c:v>1.725128323676472</c:v>
                </c:pt>
                <c:pt idx="90">
                  <c:v>1.734150947613671</c:v>
                </c:pt>
                <c:pt idx="91">
                  <c:v>1.743158543515165</c:v>
                </c:pt>
                <c:pt idx="92">
                  <c:v>1.75215429421587</c:v>
                </c:pt>
                <c:pt idx="93">
                  <c:v>1.761141273615067</c:v>
                </c:pt>
                <c:pt idx="94">
                  <c:v>1.770122449888731</c:v>
                </c:pt>
                <c:pt idx="95">
                  <c:v>1.77910068865458</c:v>
                </c:pt>
                <c:pt idx="96">
                  <c:v>1.788078755955212</c:v>
                </c:pt>
                <c:pt idx="97">
                  <c:v>1.797059321306733</c:v>
                </c:pt>
                <c:pt idx="98">
                  <c:v>1.806044960565487</c:v>
                </c:pt>
                <c:pt idx="99">
                  <c:v>1.815038158711104</c:v>
                </c:pt>
                <c:pt idx="100">
                  <c:v>1.824041312673216</c:v>
                </c:pt>
                <c:pt idx="101">
                  <c:v>1.833056733888952</c:v>
                </c:pt>
                <c:pt idx="102">
                  <c:v>1.842086650969577</c:v>
                </c:pt>
                <c:pt idx="103">
                  <c:v>1.851133212217974</c:v>
                </c:pt>
                <c:pt idx="104">
                  <c:v>1.860198488062451</c:v>
                </c:pt>
                <c:pt idx="105">
                  <c:v>1.869284473406878</c:v>
                </c:pt>
                <c:pt idx="106">
                  <c:v>1.878393090082682</c:v>
                </c:pt>
                <c:pt idx="107">
                  <c:v>1.887526188918855</c:v>
                </c:pt>
                <c:pt idx="108">
                  <c:v>1.896685552070266</c:v>
                </c:pt>
                <c:pt idx="109">
                  <c:v>1.905872895058565</c:v>
                </c:pt>
                <c:pt idx="110">
                  <c:v>1.91508986889312</c:v>
                </c:pt>
                <c:pt idx="111">
                  <c:v>1.924338062057359</c:v>
                </c:pt>
                <c:pt idx="112">
                  <c:v>1.933619002455089</c:v>
                </c:pt>
                <c:pt idx="113">
                  <c:v>1.94293415926586</c:v>
                </c:pt>
                <c:pt idx="114">
                  <c:v>1.952284944833082</c:v>
                </c:pt>
                <c:pt idx="115">
                  <c:v>1.961672716446628</c:v>
                </c:pt>
                <c:pt idx="116">
                  <c:v>1.971098778012674</c:v>
                </c:pt>
                <c:pt idx="117">
                  <c:v>1.980564381789009</c:v>
                </c:pt>
                <c:pt idx="118">
                  <c:v>1.990070729982108</c:v>
                </c:pt>
                <c:pt idx="119">
                  <c:v>1.999618976355123</c:v>
                </c:pt>
              </c:numCache>
            </c:numRef>
          </c:yVal>
          <c:smooth val="0"/>
          <c:extLst xmlns:c16r2="http://schemas.microsoft.com/office/drawing/2015/06/chart">
            <c:ext xmlns:c16="http://schemas.microsoft.com/office/drawing/2014/chart" uri="{C3380CC4-5D6E-409C-BE32-E72D297353CC}">
              <c16:uniqueId val="{00000001-3F3E-4630-B599-47BA7B20D747}"/>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0.0</c:v>
                </c:pt>
                <c:pt idx="2">
                  <c:v>0.0648849725112086</c:v>
                </c:pt>
                <c:pt idx="3">
                  <c:v>0.127501414754079</c:v>
                </c:pt>
                <c:pt idx="4">
                  <c:v>0.188021495752764</c:v>
                </c:pt>
                <c:pt idx="5">
                  <c:v>0.24659756552137</c:v>
                </c:pt>
                <c:pt idx="6">
                  <c:v>0.303353171402705</c:v>
                </c:pt>
                <c:pt idx="7">
                  <c:v>0.358389430570241</c:v>
                </c:pt>
                <c:pt idx="8">
                  <c:v>0.41179006945822</c:v>
                </c:pt>
                <c:pt idx="9">
                  <c:v>0.463625366115593</c:v>
                </c:pt>
                <c:pt idx="10">
                  <c:v>0.513955228067061</c:v>
                </c:pt>
                <c:pt idx="11">
                  <c:v>0.562831589781126</c:v>
                </c:pt>
                <c:pt idx="12">
                  <c:v>0.610300274696783</c:v>
                </c:pt>
                <c:pt idx="13">
                  <c:v>0.656402436696226</c:v>
                </c:pt>
                <c:pt idx="14">
                  <c:v>0.701171654614882</c:v>
                </c:pt>
                <c:pt idx="15">
                  <c:v>0.744769529916084</c:v>
                </c:pt>
                <c:pt idx="16">
                  <c:v>0.787226453128824</c:v>
                </c:pt>
                <c:pt idx="17">
                  <c:v>0.828571083417046</c:v>
                </c:pt>
                <c:pt idx="18">
                  <c:v>0.868831557050726</c:v>
                </c:pt>
                <c:pt idx="19">
                  <c:v>0.908035528042092</c:v>
                </c:pt>
                <c:pt idx="20">
                  <c:v>0.946210200101632</c:v>
                </c:pt>
                <c:pt idx="21">
                  <c:v>0.983382351514592</c:v>
                </c:pt>
                <c:pt idx="22">
                  <c:v>1.019578353403631</c:v>
                </c:pt>
                <c:pt idx="23">
                  <c:v>1.054824182232551</c:v>
                </c:pt>
                <c:pt idx="24">
                  <c:v>1.089145427213225</c:v>
                </c:pt>
                <c:pt idx="25">
                  <c:v>1.12256729399087</c:v>
                </c:pt>
                <c:pt idx="26">
                  <c:v>1.155114604927803</c:v>
                </c:pt>
                <c:pt idx="27">
                  <c:v>1.18681179030682</c:v>
                </c:pt>
                <c:pt idx="28">
                  <c:v>1.217683114817191</c:v>
                </c:pt>
                <c:pt idx="29">
                  <c:v>1.247752444582147</c:v>
                </c:pt>
                <c:pt idx="30">
                  <c:v>1.277043242276704</c:v>
                </c:pt>
                <c:pt idx="31">
                  <c:v>1.305578563566087</c:v>
                </c:pt>
                <c:pt idx="32">
                  <c:v>1.333381052751065</c:v>
                </c:pt>
                <c:pt idx="33">
                  <c:v>1.360472938213206</c:v>
                </c:pt>
                <c:pt idx="34">
                  <c:v>1.386876028020197</c:v>
                </c:pt>
                <c:pt idx="35">
                  <c:v>1.412611705687596</c:v>
                </c:pt>
                <c:pt idx="36">
                  <c:v>1.437700926773687</c:v>
                </c:pt>
                <c:pt idx="37">
                  <c:v>1.462164215838128</c:v>
                </c:pt>
                <c:pt idx="38">
                  <c:v>1.486021664404689</c:v>
                </c:pt>
                <c:pt idx="39">
                  <c:v>1.509292929458752</c:v>
                </c:pt>
                <c:pt idx="40">
                  <c:v>1.531997232934373</c:v>
                </c:pt>
                <c:pt idx="41">
                  <c:v>1.554153362227225</c:v>
                </c:pt>
                <c:pt idx="42">
                  <c:v>1.575779671176861</c:v>
                </c:pt>
                <c:pt idx="43">
                  <c:v>1.596894081645587</c:v>
                </c:pt>
                <c:pt idx="44">
                  <c:v>1.617514085995936</c:v>
                </c:pt>
                <c:pt idx="45">
                  <c:v>1.63765674993556</c:v>
                </c:pt>
                <c:pt idx="46">
                  <c:v>1.657338716231607</c:v>
                </c:pt>
                <c:pt idx="47">
                  <c:v>1.67657620871978</c:v>
                </c:pt>
                <c:pt idx="48">
                  <c:v>1.695385036960943</c:v>
                </c:pt>
                <c:pt idx="49">
                  <c:v>1.71378060131974</c:v>
                </c:pt>
                <c:pt idx="50">
                  <c:v>1.731777898367</c:v>
                </c:pt>
                <c:pt idx="51">
                  <c:v>1.749391526696854</c:v>
                </c:pt>
                <c:pt idx="52">
                  <c:v>1.766635693024</c:v>
                </c:pt>
                <c:pt idx="53">
                  <c:v>1.783524218535604</c:v>
                </c:pt>
                <c:pt idx="54">
                  <c:v>1.800070545512426</c:v>
                </c:pt>
                <c:pt idx="55">
                  <c:v>1.816287744091824</c:v>
                </c:pt>
                <c:pt idx="56">
                  <c:v>1.832188519190822</c:v>
                </c:pt>
                <c:pt idx="57">
                  <c:v>1.847785217662022</c:v>
                </c:pt>
                <c:pt idx="58">
                  <c:v>1.86308983538038</c:v>
                </c:pt>
                <c:pt idx="59">
                  <c:v>1.878114024511888</c:v>
                </c:pt>
                <c:pt idx="60">
                  <c:v>1.892869100829557</c:v>
                </c:pt>
                <c:pt idx="61">
                  <c:v>1.907366051102143</c:v>
                </c:pt>
                <c:pt idx="62">
                  <c:v>1.921615540293715</c:v>
                </c:pt>
                <c:pt idx="63">
                  <c:v>1.935627919050603</c:v>
                </c:pt>
                <c:pt idx="64">
                  <c:v>1.949413230937353</c:v>
                </c:pt>
                <c:pt idx="65">
                  <c:v>1.96298121970176</c:v>
                </c:pt>
                <c:pt idx="66">
                  <c:v>1.97634133659085</c:v>
                </c:pt>
                <c:pt idx="67">
                  <c:v>1.989502747408551</c:v>
                </c:pt>
                <c:pt idx="68">
                  <c:v>2.002474339707987</c:v>
                </c:pt>
                <c:pt idx="69">
                  <c:v>2.015264729769115</c:v>
                </c:pt>
                <c:pt idx="70">
                  <c:v>2.027882269525435</c:v>
                </c:pt>
                <c:pt idx="71">
                  <c:v>2.040335053388844</c:v>
                </c:pt>
                <c:pt idx="72">
                  <c:v>2.05263092505993</c:v>
                </c:pt>
                <c:pt idx="73">
                  <c:v>2.064777484065416</c:v>
                </c:pt>
                <c:pt idx="74">
                  <c:v>2.076782092346548</c:v>
                </c:pt>
                <c:pt idx="75">
                  <c:v>2.088651880614634</c:v>
                </c:pt>
                <c:pt idx="76">
                  <c:v>2.100393754688411</c:v>
                </c:pt>
                <c:pt idx="77">
                  <c:v>2.112014401631313</c:v>
                </c:pt>
                <c:pt idx="78">
                  <c:v>2.123520295823255</c:v>
                </c:pt>
                <c:pt idx="79">
                  <c:v>2.134917704857798</c:v>
                </c:pt>
                <c:pt idx="80">
                  <c:v>2.146212695355644</c:v>
                </c:pt>
                <c:pt idx="81">
                  <c:v>2.157411138683528</c:v>
                </c:pt>
                <c:pt idx="82">
                  <c:v>2.168518716436665</c:v>
                </c:pt>
                <c:pt idx="83">
                  <c:v>2.179540925917536</c:v>
                </c:pt>
                <c:pt idx="84">
                  <c:v>2.190483085429149</c:v>
                </c:pt>
                <c:pt idx="85">
                  <c:v>2.20135033940096</c:v>
                </c:pt>
                <c:pt idx="86">
                  <c:v>2.212147663543873</c:v>
                </c:pt>
                <c:pt idx="87">
                  <c:v>2.22287986968513</c:v>
                </c:pt>
                <c:pt idx="88">
                  <c:v>2.23355161064319</c:v>
                </c:pt>
                <c:pt idx="89">
                  <c:v>2.24416738488435</c:v>
                </c:pt>
                <c:pt idx="90">
                  <c:v>2.25473154106294</c:v>
                </c:pt>
                <c:pt idx="91">
                  <c:v>2.265248282568791</c:v>
                </c:pt>
                <c:pt idx="92">
                  <c:v>2.275721671798237</c:v>
                </c:pt>
                <c:pt idx="93">
                  <c:v>2.286155634370516</c:v>
                </c:pt>
                <c:pt idx="94">
                  <c:v>2.296553963267797</c:v>
                </c:pt>
                <c:pt idx="95">
                  <c:v>2.306920322847873</c:v>
                </c:pt>
                <c:pt idx="96">
                  <c:v>2.317258252711326</c:v>
                </c:pt>
                <c:pt idx="97">
                  <c:v>2.327571171506861</c:v>
                </c:pt>
                <c:pt idx="98">
                  <c:v>2.337862380605657</c:v>
                </c:pt>
                <c:pt idx="99">
                  <c:v>2.348135067688417</c:v>
                </c:pt>
                <c:pt idx="100">
                  <c:v>2.358392310256022</c:v>
                </c:pt>
                <c:pt idx="101">
                  <c:v>2.368637078950996</c:v>
                </c:pt>
                <c:pt idx="102">
                  <c:v>2.378872240900819</c:v>
                </c:pt>
                <c:pt idx="103">
                  <c:v>2.38910056289751</c:v>
                </c:pt>
                <c:pt idx="104">
                  <c:v>2.399324714537215</c:v>
                </c:pt>
                <c:pt idx="105">
                  <c:v>2.409547271148767</c:v>
                </c:pt>
                <c:pt idx="106">
                  <c:v>2.419770716816856</c:v>
                </c:pt>
                <c:pt idx="107">
                  <c:v>2.429997447165078</c:v>
                </c:pt>
                <c:pt idx="108">
                  <c:v>2.440229772168095</c:v>
                </c:pt>
                <c:pt idx="109">
                  <c:v>2.450469918785529</c:v>
                </c:pt>
                <c:pt idx="110">
                  <c:v>2.460720033577672</c:v>
                </c:pt>
                <c:pt idx="111">
                  <c:v>2.470982185252069</c:v>
                </c:pt>
                <c:pt idx="112">
                  <c:v>2.481258367090049</c:v>
                </c:pt>
                <c:pt idx="113">
                  <c:v>2.491550499315053</c:v>
                </c:pt>
                <c:pt idx="114">
                  <c:v>2.501860431446403</c:v>
                </c:pt>
                <c:pt idx="115">
                  <c:v>2.512189944452984</c:v>
                </c:pt>
                <c:pt idx="116">
                  <c:v>2.522540753052453</c:v>
                </c:pt>
                <c:pt idx="117">
                  <c:v>2.532914507661189</c:v>
                </c:pt>
                <c:pt idx="118">
                  <c:v>2.543312796540704</c:v>
                </c:pt>
                <c:pt idx="119">
                  <c:v>2.553737147769425</c:v>
                </c:pt>
              </c:numCache>
            </c:numRef>
          </c:yVal>
          <c:smooth val="0"/>
          <c:extLst xmlns:c16r2="http://schemas.microsoft.com/office/drawing/2015/06/chart">
            <c:ext xmlns:c16="http://schemas.microsoft.com/office/drawing/2014/chart" uri="{C3380CC4-5D6E-409C-BE32-E72D297353CC}">
              <c16:uniqueId val="{00000002-3F3E-4630-B599-47BA7B20D747}"/>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0.0</c:v>
                </c:pt>
                <c:pt idx="2">
                  <c:v>0.0504916219033475</c:v>
                </c:pt>
                <c:pt idx="3">
                  <c:v>0.0992063496742048</c:v>
                </c:pt>
                <c:pt idx="4">
                  <c:v>0.14629584274735</c:v>
                </c:pt>
                <c:pt idx="5">
                  <c:v>0.191892352231662</c:v>
                </c:pt>
                <c:pt idx="6">
                  <c:v>0.236102653907437</c:v>
                </c:pt>
                <c:pt idx="7">
                  <c:v>0.279013637609751</c:v>
                </c:pt>
                <c:pt idx="8">
                  <c:v>0.320696730050258</c:v>
                </c:pt>
                <c:pt idx="9">
                  <c:v>0.361211361614551</c:v>
                </c:pt>
                <c:pt idx="10">
                  <c:v>0.40060767898467</c:v>
                </c:pt>
                <c:pt idx="11">
                  <c:v>0.438928662963008</c:v>
                </c:pt>
                <c:pt idx="12">
                  <c:v>0.476211777706339</c:v>
                </c:pt>
                <c:pt idx="13">
                  <c:v>0.512490251450799</c:v>
                </c:pt>
                <c:pt idx="14">
                  <c:v>0.54779085759219</c:v>
                </c:pt>
                <c:pt idx="15">
                  <c:v>0.582242022668652</c:v>
                </c:pt>
                <c:pt idx="16">
                  <c:v>0.615866521435237</c:v>
                </c:pt>
                <c:pt idx="17">
                  <c:v>0.648685684576776</c:v>
                </c:pt>
                <c:pt idx="18">
                  <c:v>0.680720348245813</c:v>
                </c:pt>
                <c:pt idx="19">
                  <c:v>0.711990912386682</c:v>
                </c:pt>
                <c:pt idx="20">
                  <c:v>0.742517385959218</c:v>
                </c:pt>
                <c:pt idx="21">
                  <c:v>0.772319421459542</c:v>
                </c:pt>
                <c:pt idx="22">
                  <c:v>0.801416340578726</c:v>
                </c:pt>
                <c:pt idx="23">
                  <c:v>0.829827152356302</c:v>
                </c:pt>
                <c:pt idx="24">
                  <c:v>0.857570565392962</c:v>
                </c:pt>
                <c:pt idx="25">
                  <c:v>0.884664995355706</c:v>
                </c:pt>
                <c:pt idx="26">
                  <c:v>0.911128568754066</c:v>
                </c:pt>
                <c:pt idx="27">
                  <c:v>0.936979118472664</c:v>
                </c:pt>
                <c:pt idx="28">
                  <c:v>0.962234366066696</c:v>
                </c:pt>
                <c:pt idx="29">
                  <c:v>0.986911735821195</c:v>
                </c:pt>
                <c:pt idx="30">
                  <c:v>1.011028352266294</c:v>
                </c:pt>
                <c:pt idx="31">
                  <c:v>1.034601038394612</c:v>
                </c:pt>
                <c:pt idx="32">
                  <c:v>1.057646312932775</c:v>
                </c:pt>
                <c:pt idx="33">
                  <c:v>1.08018038739101</c:v>
                </c:pt>
                <c:pt idx="34">
                  <c:v>1.102219163025438</c:v>
                </c:pt>
                <c:pt idx="35">
                  <c:v>1.123778227898583</c:v>
                </c:pt>
                <c:pt idx="36">
                  <c:v>1.144872854427376</c:v>
                </c:pt>
                <c:pt idx="37">
                  <c:v>1.165517997240386</c:v>
                </c:pt>
                <c:pt idx="38">
                  <c:v>1.185728291722626</c:v>
                </c:pt>
                <c:pt idx="39">
                  <c:v>1.205518053033302</c:v>
                </c:pt>
                <c:pt idx="40">
                  <c:v>1.224901275734737</c:v>
                </c:pt>
                <c:pt idx="41">
                  <c:v>1.2438916342835</c:v>
                </c:pt>
                <c:pt idx="42">
                  <c:v>1.262502483907156</c:v>
                </c:pt>
                <c:pt idx="43">
                  <c:v>1.28074686185937</c:v>
                </c:pt>
                <c:pt idx="44">
                  <c:v>1.298637489289831</c:v>
                </c:pt>
                <c:pt idx="45">
                  <c:v>1.316186773641675</c:v>
                </c:pt>
                <c:pt idx="46">
                  <c:v>1.333406811339955</c:v>
                </c:pt>
                <c:pt idx="47">
                  <c:v>1.350309391109477</c:v>
                </c:pt>
                <c:pt idx="48">
                  <c:v>1.366905997434515</c:v>
                </c:pt>
                <c:pt idx="49">
                  <c:v>1.383207814484194</c:v>
                </c:pt>
                <c:pt idx="50">
                  <c:v>1.39922573030708</c:v>
                </c:pt>
                <c:pt idx="51">
                  <c:v>1.414970341280423</c:v>
                </c:pt>
                <c:pt idx="52">
                  <c:v>1.430451956730394</c:v>
                </c:pt>
                <c:pt idx="53">
                  <c:v>1.445680603843357</c:v>
                </c:pt>
                <c:pt idx="54">
                  <c:v>1.460666032638983</c:v>
                </c:pt>
                <c:pt idx="55">
                  <c:v>1.475417721161648</c:v>
                </c:pt>
                <c:pt idx="56">
                  <c:v>1.489944880700932</c:v>
                </c:pt>
                <c:pt idx="57">
                  <c:v>1.504256461186742</c:v>
                </c:pt>
                <c:pt idx="58">
                  <c:v>1.518361156620813</c:v>
                </c:pt>
                <c:pt idx="59">
                  <c:v>1.532267410471832</c:v>
                </c:pt>
                <c:pt idx="60">
                  <c:v>1.545983421201527</c:v>
                </c:pt>
                <c:pt idx="61">
                  <c:v>1.559517147816223</c:v>
                </c:pt>
                <c:pt idx="62">
                  <c:v>1.572876315276517</c:v>
                </c:pt>
                <c:pt idx="63">
                  <c:v>1.586068420139782</c:v>
                </c:pt>
                <c:pt idx="64">
                  <c:v>1.599100735798856</c:v>
                </c:pt>
                <c:pt idx="65">
                  <c:v>1.61198031811</c:v>
                </c:pt>
                <c:pt idx="66">
                  <c:v>1.624714010711614</c:v>
                </c:pt>
                <c:pt idx="67">
                  <c:v>1.637308450310229</c:v>
                </c:pt>
                <c:pt idx="68">
                  <c:v>1.649770071981038</c:v>
                </c:pt>
                <c:pt idx="69">
                  <c:v>1.662105114370206</c:v>
                </c:pt>
                <c:pt idx="70">
                  <c:v>1.67431962477349</c:v>
                </c:pt>
                <c:pt idx="71">
                  <c:v>1.686419464283972</c:v>
                </c:pt>
                <c:pt idx="72">
                  <c:v>1.698410312641499</c:v>
                </c:pt>
                <c:pt idx="73">
                  <c:v>1.710297673187597</c:v>
                </c:pt>
                <c:pt idx="74">
                  <c:v>1.722086877642141</c:v>
                </c:pt>
                <c:pt idx="75">
                  <c:v>1.733783090799989</c:v>
                </c:pt>
                <c:pt idx="76">
                  <c:v>1.745391315107554</c:v>
                </c:pt>
                <c:pt idx="77">
                  <c:v>1.75691639526849</c:v>
                </c:pt>
                <c:pt idx="78">
                  <c:v>1.768363022543781</c:v>
                </c:pt>
                <c:pt idx="79">
                  <c:v>1.779735739182797</c:v>
                </c:pt>
                <c:pt idx="80">
                  <c:v>1.791038942592422</c:v>
                </c:pt>
                <c:pt idx="81">
                  <c:v>1.802276889491623</c:v>
                </c:pt>
                <c:pt idx="82">
                  <c:v>1.813453699949605</c:v>
                </c:pt>
                <c:pt idx="83">
                  <c:v>1.824573361351213</c:v>
                </c:pt>
                <c:pt idx="84">
                  <c:v>1.835639732114942</c:v>
                </c:pt>
                <c:pt idx="85">
                  <c:v>1.846656545691076</c:v>
                </c:pt>
                <c:pt idx="86">
                  <c:v>1.857627413974114</c:v>
                </c:pt>
                <c:pt idx="87">
                  <c:v>1.868555830984405</c:v>
                </c:pt>
                <c:pt idx="88">
                  <c:v>1.879445176364243</c:v>
                </c:pt>
                <c:pt idx="89">
                  <c:v>1.890298718724807</c:v>
                </c:pt>
                <c:pt idx="90">
                  <c:v>1.901119618923985</c:v>
                </c:pt>
                <c:pt idx="91">
                  <c:v>1.911910933296895</c:v>
                </c:pt>
                <c:pt idx="92">
                  <c:v>1.922675616788183</c:v>
                </c:pt>
                <c:pt idx="93">
                  <c:v>1.933416526022484</c:v>
                </c:pt>
                <c:pt idx="94">
                  <c:v>1.94413642215659</c:v>
                </c:pt>
                <c:pt idx="95">
                  <c:v>1.954837973866233</c:v>
                </c:pt>
                <c:pt idx="96">
                  <c:v>1.965523760052747</c:v>
                </c:pt>
                <c:pt idx="97">
                  <c:v>1.976196272640664</c:v>
                </c:pt>
                <c:pt idx="98">
                  <c:v>1.986857919171598</c:v>
                </c:pt>
                <c:pt idx="99">
                  <c:v>1.997511025329004</c:v>
                </c:pt>
                <c:pt idx="100">
                  <c:v>2.00815783755752</c:v>
                </c:pt>
                <c:pt idx="101">
                  <c:v>2.018800525343977</c:v>
                </c:pt>
                <c:pt idx="102">
                  <c:v>2.02944118365849</c:v>
                </c:pt>
                <c:pt idx="103">
                  <c:v>2.040081835202727</c:v>
                </c:pt>
                <c:pt idx="104">
                  <c:v>2.050724432647257</c:v>
                </c:pt>
                <c:pt idx="105">
                  <c:v>2.06137086079616</c:v>
                </c:pt>
                <c:pt idx="106">
                  <c:v>2.072022938591545</c:v>
                </c:pt>
                <c:pt idx="107">
                  <c:v>2.082682421292702</c:v>
                </c:pt>
                <c:pt idx="108">
                  <c:v>2.093351002287818</c:v>
                </c:pt>
                <c:pt idx="109">
                  <c:v>2.10403031513124</c:v>
                </c:pt>
                <c:pt idx="110">
                  <c:v>2.114721935311536</c:v>
                </c:pt>
                <c:pt idx="111">
                  <c:v>2.12542738209595</c:v>
                </c:pt>
                <c:pt idx="112">
                  <c:v>2.136148120280216</c:v>
                </c:pt>
                <c:pt idx="113">
                  <c:v>2.146885561829549</c:v>
                </c:pt>
                <c:pt idx="114">
                  <c:v>2.157641067569784</c:v>
                </c:pt>
                <c:pt idx="115">
                  <c:v>2.168415948795882</c:v>
                </c:pt>
                <c:pt idx="116">
                  <c:v>2.179211468734138</c:v>
                </c:pt>
                <c:pt idx="117">
                  <c:v>2.190028844157496</c:v>
                </c:pt>
                <c:pt idx="118">
                  <c:v>2.200869246717047</c:v>
                </c:pt>
                <c:pt idx="119">
                  <c:v>2.211733804433607</c:v>
                </c:pt>
              </c:numCache>
            </c:numRef>
          </c:yVal>
          <c:smooth val="0"/>
          <c:extLst xmlns:c16r2="http://schemas.microsoft.com/office/drawing/2015/06/chart">
            <c:ext xmlns:c16="http://schemas.microsoft.com/office/drawing/2014/chart" uri="{C3380CC4-5D6E-409C-BE32-E72D297353CC}">
              <c16:uniqueId val="{00000003-3F3E-4630-B599-47BA7B20D747}"/>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0.0</c:v>
                </c:pt>
                <c:pt idx="2">
                  <c:v>0.0492635524606157</c:v>
                </c:pt>
                <c:pt idx="3">
                  <c:v>0.0967436924111098</c:v>
                </c:pt>
                <c:pt idx="4">
                  <c:v>0.142578262613824</c:v>
                </c:pt>
                <c:pt idx="5">
                  <c:v>0.186887727573776</c:v>
                </c:pt>
                <c:pt idx="6">
                  <c:v>0.229768421631888</c:v>
                </c:pt>
                <c:pt idx="7">
                  <c:v>0.271298106948961</c:v>
                </c:pt>
                <c:pt idx="8">
                  <c:v>0.311540333666926</c:v>
                </c:pt>
                <c:pt idx="9">
                  <c:v>0.350547823985835</c:v>
                </c:pt>
                <c:pt idx="10">
                  <c:v>0.3883650914795</c:v>
                </c:pt>
                <c:pt idx="11">
                  <c:v>0.42503046143247</c:v>
                </c:pt>
                <c:pt idx="12">
                  <c:v>0.460577623503923</c:v>
                </c:pt>
                <c:pt idx="13">
                  <c:v>0.495036819123925</c:v>
                </c:pt>
                <c:pt idx="14">
                  <c:v>0.528432537961635</c:v>
                </c:pt>
                <c:pt idx="15">
                  <c:v>0.560892437177245</c:v>
                </c:pt>
                <c:pt idx="16">
                  <c:v>0.59243960267122</c:v>
                </c:pt>
                <c:pt idx="17">
                  <c:v>0.623095870720135</c:v>
                </c:pt>
                <c:pt idx="18">
                  <c:v>0.652882827107533</c:v>
                </c:pt>
                <c:pt idx="19">
                  <c:v>0.681821833273716</c:v>
                </c:pt>
                <c:pt idx="20">
                  <c:v>0.709934042570239</c:v>
                </c:pt>
                <c:pt idx="21">
                  <c:v>0.737240408718208</c:v>
                </c:pt>
                <c:pt idx="22">
                  <c:v>0.763761688165687</c:v>
                </c:pt>
                <c:pt idx="23">
                  <c:v>0.789518437515653</c:v>
                </c:pt>
                <c:pt idx="24">
                  <c:v>0.814531007021287</c:v>
                </c:pt>
                <c:pt idx="25">
                  <c:v>0.838819531458284</c:v>
                </c:pt>
                <c:pt idx="26">
                  <c:v>0.86240391913816</c:v>
                </c:pt>
                <c:pt idx="27">
                  <c:v>0.88530383422767</c:v>
                </c:pt>
                <c:pt idx="28">
                  <c:v>0.907538868745178</c:v>
                </c:pt>
                <c:pt idx="29">
                  <c:v>0.929128347932419</c:v>
                </c:pt>
                <c:pt idx="30">
                  <c:v>0.950091317889019</c:v>
                </c:pt>
                <c:pt idx="31">
                  <c:v>0.970446535451629</c:v>
                </c:pt>
                <c:pt idx="32">
                  <c:v>0.990212457982125</c:v>
                </c:pt>
                <c:pt idx="33">
                  <c:v>1.00940723399981</c:v>
                </c:pt>
                <c:pt idx="34">
                  <c:v>1.028048694359313</c:v>
                </c:pt>
                <c:pt idx="35">
                  <c:v>1.046154344508977</c:v>
                </c:pt>
                <c:pt idx="36">
                  <c:v>1.063741357713297</c:v>
                </c:pt>
                <c:pt idx="37">
                  <c:v>1.080826569221244</c:v>
                </c:pt>
                <c:pt idx="38">
                  <c:v>1.097426471649669</c:v>
                </c:pt>
                <c:pt idx="39">
                  <c:v>1.113557211374427</c:v>
                </c:pt>
                <c:pt idx="40">
                  <c:v>1.129234585729137</c:v>
                </c:pt>
                <c:pt idx="41">
                  <c:v>1.144474041819194</c:v>
                </c:pt>
                <c:pt idx="42">
                  <c:v>1.159290675583179</c:v>
                </c:pt>
                <c:pt idx="43">
                  <c:v>1.173699231894716</c:v>
                </c:pt>
                <c:pt idx="44">
                  <c:v>1.187714105391933</c:v>
                </c:pt>
                <c:pt idx="45">
                  <c:v>1.201349341969035</c:v>
                </c:pt>
                <c:pt idx="46">
                  <c:v>1.214618641002744</c:v>
                </c:pt>
                <c:pt idx="47">
                  <c:v>1.227535358106252</c:v>
                </c:pt>
                <c:pt idx="48">
                  <c:v>1.240112508388847</c:v>
                </c:pt>
                <c:pt idx="49">
                  <c:v>1.252362770264881</c:v>
                </c:pt>
                <c:pt idx="50">
                  <c:v>1.264298489557405</c:v>
                </c:pt>
                <c:pt idx="51">
                  <c:v>1.275931684103853</c:v>
                </c:pt>
                <c:pt idx="52">
                  <c:v>1.287274048550898</c:v>
                </c:pt>
                <c:pt idx="53">
                  <c:v>1.298336959487642</c:v>
                </c:pt>
                <c:pt idx="54">
                  <c:v>1.309131480844371</c:v>
                </c:pt>
                <c:pt idx="55">
                  <c:v>1.319668369385909</c:v>
                </c:pt>
                <c:pt idx="56">
                  <c:v>1.329958080452343</c:v>
                </c:pt>
                <c:pt idx="57">
                  <c:v>1.340010773834365</c:v>
                </c:pt>
                <c:pt idx="58">
                  <c:v>1.349836319699534</c:v>
                </c:pt>
                <c:pt idx="59">
                  <c:v>1.3594443046386</c:v>
                </c:pt>
                <c:pt idx="60">
                  <c:v>1.368844037693634</c:v>
                </c:pt>
                <c:pt idx="61">
                  <c:v>1.378044556604436</c:v>
                </c:pt>
                <c:pt idx="62">
                  <c:v>1.38705463383667</c:v>
                </c:pt>
                <c:pt idx="63">
                  <c:v>1.395882782740955</c:v>
                </c:pt>
                <c:pt idx="64">
                  <c:v>1.404537263711973</c:v>
                </c:pt>
                <c:pt idx="65">
                  <c:v>1.413026090263884</c:v>
                </c:pt>
                <c:pt idx="66">
                  <c:v>1.421357035094843</c:v>
                </c:pt>
                <c:pt idx="67">
                  <c:v>1.429537636035093</c:v>
                </c:pt>
                <c:pt idx="68">
                  <c:v>1.437575202067819</c:v>
                </c:pt>
                <c:pt idx="69">
                  <c:v>1.445476819153555</c:v>
                </c:pt>
                <c:pt idx="70">
                  <c:v>1.453249355992739</c:v>
                </c:pt>
                <c:pt idx="71">
                  <c:v>1.460899469806463</c:v>
                </c:pt>
                <c:pt idx="72">
                  <c:v>1.468433611949877</c:v>
                </c:pt>
                <c:pt idx="73">
                  <c:v>1.475858033365512</c:v>
                </c:pt>
                <c:pt idx="74">
                  <c:v>1.483178790123929</c:v>
                </c:pt>
                <c:pt idx="75">
                  <c:v>1.490401748698787</c:v>
                </c:pt>
                <c:pt idx="76">
                  <c:v>1.497532591230993</c:v>
                </c:pt>
                <c:pt idx="77">
                  <c:v>1.504576820607326</c:v>
                </c:pt>
                <c:pt idx="78">
                  <c:v>1.511539765575435</c:v>
                </c:pt>
                <c:pt idx="79">
                  <c:v>1.518426585553243</c:v>
                </c:pt>
                <c:pt idx="80">
                  <c:v>1.525242275540222</c:v>
                </c:pt>
                <c:pt idx="81">
                  <c:v>1.531991670770366</c:v>
                </c:pt>
                <c:pt idx="82">
                  <c:v>1.5386794513106</c:v>
                </c:pt>
                <c:pt idx="83">
                  <c:v>1.545310146557313</c:v>
                </c:pt>
                <c:pt idx="84">
                  <c:v>1.551888139598304</c:v>
                </c:pt>
                <c:pt idx="85">
                  <c:v>1.558417671509233</c:v>
                </c:pt>
                <c:pt idx="86">
                  <c:v>1.5649028455191</c:v>
                </c:pt>
                <c:pt idx="87">
                  <c:v>1.571347631099343</c:v>
                </c:pt>
                <c:pt idx="88">
                  <c:v>1.577755867820088</c:v>
                </c:pt>
                <c:pt idx="89">
                  <c:v>1.584131269344653</c:v>
                </c:pt>
                <c:pt idx="90">
                  <c:v>1.590477427085716</c:v>
                </c:pt>
                <c:pt idx="91">
                  <c:v>1.596797813912417</c:v>
                </c:pt>
                <c:pt idx="92">
                  <c:v>1.603095787697384</c:v>
                </c:pt>
                <c:pt idx="93">
                  <c:v>1.609374594780093</c:v>
                </c:pt>
                <c:pt idx="94">
                  <c:v>1.615637373306526</c:v>
                </c:pt>
                <c:pt idx="95">
                  <c:v>1.621887156583398</c:v>
                </c:pt>
                <c:pt idx="96">
                  <c:v>1.6281268761486</c:v>
                </c:pt>
                <c:pt idx="97">
                  <c:v>1.634359364994452</c:v>
                </c:pt>
                <c:pt idx="98">
                  <c:v>1.640587360470818</c:v>
                </c:pt>
                <c:pt idx="99">
                  <c:v>1.646813507279148</c:v>
                </c:pt>
                <c:pt idx="100">
                  <c:v>1.653040360281011</c:v>
                </c:pt>
                <c:pt idx="101">
                  <c:v>1.659270387230208</c:v>
                </c:pt>
                <c:pt idx="102">
                  <c:v>1.66550597154128</c:v>
                </c:pt>
                <c:pt idx="103">
                  <c:v>1.671749414799706</c:v>
                </c:pt>
                <c:pt idx="104">
                  <c:v>1.678002939319413</c:v>
                </c:pt>
                <c:pt idx="105">
                  <c:v>1.684268690638419</c:v>
                </c:pt>
                <c:pt idx="106">
                  <c:v>1.690548739810765</c:v>
                </c:pt>
                <c:pt idx="107">
                  <c:v>1.696845085796667</c:v>
                </c:pt>
                <c:pt idx="108">
                  <c:v>1.703159657659853</c:v>
                </c:pt>
                <c:pt idx="109">
                  <c:v>1.709494316783093</c:v>
                </c:pt>
                <c:pt idx="110">
                  <c:v>1.715850858894555</c:v>
                </c:pt>
                <c:pt idx="111">
                  <c:v>1.722231016221485</c:v>
                </c:pt>
                <c:pt idx="112">
                  <c:v>1.728636459421978</c:v>
                </c:pt>
                <c:pt idx="113">
                  <c:v>1.735068799476721</c:v>
                </c:pt>
                <c:pt idx="114">
                  <c:v>1.74152958961713</c:v>
                </c:pt>
                <c:pt idx="115">
                  <c:v>1.748020327147969</c:v>
                </c:pt>
                <c:pt idx="116">
                  <c:v>1.754542455084447</c:v>
                </c:pt>
                <c:pt idx="117">
                  <c:v>1.761097363971203</c:v>
                </c:pt>
                <c:pt idx="118">
                  <c:v>1.767686393544864</c:v>
                </c:pt>
                <c:pt idx="119">
                  <c:v>1.77431083423653</c:v>
                </c:pt>
              </c:numCache>
            </c:numRef>
          </c:yVal>
          <c:smooth val="0"/>
          <c:extLst xmlns:c16r2="http://schemas.microsoft.com/office/drawing/2015/06/chart">
            <c:ext xmlns:c16="http://schemas.microsoft.com/office/drawing/2014/chart" uri="{C3380CC4-5D6E-409C-BE32-E72D297353CC}">
              <c16:uniqueId val="{00000004-3F3E-4630-B599-47BA7B20D747}"/>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0.0</c:v>
                </c:pt>
                <c:pt idx="2">
                  <c:v>0.0501273506997677</c:v>
                </c:pt>
                <c:pt idx="3">
                  <c:v>0.0981448615093541</c:v>
                </c:pt>
                <c:pt idx="4">
                  <c:v>0.144219375746616</c:v>
                </c:pt>
                <c:pt idx="5">
                  <c:v>0.188499331256025</c:v>
                </c:pt>
                <c:pt idx="6">
                  <c:v>0.231107494164462</c:v>
                </c:pt>
                <c:pt idx="7">
                  <c:v>0.272146412928123</c:v>
                </c:pt>
                <c:pt idx="8">
                  <c:v>0.311702748138487</c:v>
                </c:pt>
                <c:pt idx="9">
                  <c:v>0.349850676342612</c:v>
                </c:pt>
                <c:pt idx="10">
                  <c:v>0.386654562211333</c:v>
                </c:pt>
                <c:pt idx="11">
                  <c:v>0.422171053356578</c:v>
                </c:pt>
                <c:pt idx="12">
                  <c:v>0.456450719651912</c:v>
                </c:pt>
                <c:pt idx="13">
                  <c:v>0.489539333637367</c:v>
                </c:pt>
                <c:pt idx="14">
                  <c:v>0.521475664892932</c:v>
                </c:pt>
                <c:pt idx="15">
                  <c:v>0.552370139197592</c:v>
                </c:pt>
                <c:pt idx="16">
                  <c:v>0.582258448652283</c:v>
                </c:pt>
                <c:pt idx="17">
                  <c:v>0.611173823432182</c:v>
                </c:pt>
                <c:pt idx="18">
                  <c:v>0.639148213344015</c:v>
                </c:pt>
                <c:pt idx="19">
                  <c:v>0.66621244019916</c:v>
                </c:pt>
                <c:pt idx="20">
                  <c:v>0.692396319940599</c:v>
                </c:pt>
                <c:pt idx="21">
                  <c:v>0.717728761115723</c:v>
                </c:pt>
                <c:pt idx="22">
                  <c:v>0.742237843529438</c:v>
                </c:pt>
                <c:pt idx="23">
                  <c:v>0.765950880897435</c:v>
                </c:pt>
                <c:pt idx="24">
                  <c:v>0.78889447043548</c:v>
                </c:pt>
                <c:pt idx="25">
                  <c:v>0.81109453213503</c:v>
                </c:pt>
                <c:pt idx="26">
                  <c:v>0.832576339693333</c:v>
                </c:pt>
                <c:pt idx="27">
                  <c:v>0.853364540944312</c:v>
                </c:pt>
                <c:pt idx="28">
                  <c:v>0.873483273458987</c:v>
                </c:pt>
                <c:pt idx="29">
                  <c:v>0.892956086419872</c:v>
                </c:pt>
                <c:pt idx="30">
                  <c:v>0.911805952993745</c:v>
                </c:pt>
                <c:pt idx="31">
                  <c:v>0.930055281649402</c:v>
                </c:pt>
                <c:pt idx="32">
                  <c:v>0.947725925616396</c:v>
                </c:pt>
                <c:pt idx="33">
                  <c:v>0.964839191048668</c:v>
                </c:pt>
                <c:pt idx="34">
                  <c:v>0.981415844333242</c:v>
                </c:pt>
                <c:pt idx="35">
                  <c:v>0.997476118893246</c:v>
                </c:pt>
                <c:pt idx="36">
                  <c:v>1.013039721656241</c:v>
                </c:pt>
                <c:pt idx="37">
                  <c:v>1.028125839529821</c:v>
                </c:pt>
                <c:pt idx="38">
                  <c:v>1.0427531458663</c:v>
                </c:pt>
                <c:pt idx="39">
                  <c:v>1.05693980709475</c:v>
                </c:pt>
                <c:pt idx="40">
                  <c:v>1.070703489520383</c:v>
                </c:pt>
                <c:pt idx="41">
                  <c:v>1.08406136657868</c:v>
                </c:pt>
                <c:pt idx="42">
                  <c:v>1.097030126089521</c:v>
                </c:pt>
                <c:pt idx="43">
                  <c:v>1.109625977936957</c:v>
                </c:pt>
                <c:pt idx="44">
                  <c:v>1.12186466185085</c:v>
                </c:pt>
                <c:pt idx="45">
                  <c:v>1.133761455526837</c:v>
                </c:pt>
                <c:pt idx="46">
                  <c:v>1.1453311830046</c:v>
                </c:pt>
                <c:pt idx="47">
                  <c:v>1.156588223082508</c:v>
                </c:pt>
                <c:pt idx="48">
                  <c:v>1.16754651805968</c:v>
                </c:pt>
                <c:pt idx="49">
                  <c:v>1.178219582627207</c:v>
                </c:pt>
                <c:pt idx="50">
                  <c:v>1.18862051276301</c:v>
                </c:pt>
                <c:pt idx="51">
                  <c:v>1.198761994772212</c:v>
                </c:pt>
                <c:pt idx="52">
                  <c:v>1.208656314509426</c:v>
                </c:pt>
                <c:pt idx="53">
                  <c:v>1.218315366466413</c:v>
                </c:pt>
                <c:pt idx="54">
                  <c:v>1.227750663005281</c:v>
                </c:pt>
                <c:pt idx="55">
                  <c:v>1.236973343489808</c:v>
                </c:pt>
                <c:pt idx="56">
                  <c:v>1.245994183569564</c:v>
                </c:pt>
                <c:pt idx="57">
                  <c:v>1.254823604253033</c:v>
                </c:pt>
                <c:pt idx="58">
                  <c:v>1.263471680958901</c:v>
                </c:pt>
                <c:pt idx="59">
                  <c:v>1.271948152607365</c:v>
                </c:pt>
                <c:pt idx="60">
                  <c:v>1.280262430482253</c:v>
                </c:pt>
                <c:pt idx="61">
                  <c:v>1.288423607125878</c:v>
                </c:pt>
                <c:pt idx="62">
                  <c:v>1.296440465011983</c:v>
                </c:pt>
                <c:pt idx="63">
                  <c:v>1.304321485175024</c:v>
                </c:pt>
                <c:pt idx="64">
                  <c:v>1.312074855701212</c:v>
                </c:pt>
                <c:pt idx="65">
                  <c:v>1.319708480081317</c:v>
                </c:pt>
                <c:pt idx="66">
                  <c:v>1.32722998538884</c:v>
                </c:pt>
                <c:pt idx="67">
                  <c:v>1.334646730396344</c:v>
                </c:pt>
                <c:pt idx="68">
                  <c:v>1.341965813404386</c:v>
                </c:pt>
                <c:pt idx="69">
                  <c:v>1.349194080103189</c:v>
                </c:pt>
                <c:pt idx="70">
                  <c:v>1.35633813108143</c:v>
                </c:pt>
                <c:pt idx="71">
                  <c:v>1.363404329331388</c:v>
                </c:pt>
                <c:pt idx="72">
                  <c:v>1.370398807481251</c:v>
                </c:pt>
                <c:pt idx="73">
                  <c:v>1.37732747494374</c:v>
                </c:pt>
                <c:pt idx="74">
                  <c:v>1.384196024817356</c:v>
                </c:pt>
                <c:pt idx="75">
                  <c:v>1.39100994072578</c:v>
                </c:pt>
                <c:pt idx="76">
                  <c:v>1.397774503428081</c:v>
                </c:pt>
                <c:pt idx="77">
                  <c:v>1.404494797188818</c:v>
                </c:pt>
                <c:pt idx="78">
                  <c:v>1.411175716239086</c:v>
                </c:pt>
                <c:pt idx="79">
                  <c:v>1.417821970713703</c:v>
                </c:pt>
                <c:pt idx="80">
                  <c:v>1.424438092788478</c:v>
                </c:pt>
                <c:pt idx="81">
                  <c:v>1.431028442355454</c:v>
                </c:pt>
                <c:pt idx="82">
                  <c:v>1.437597212767286</c:v>
                </c:pt>
                <c:pt idx="83">
                  <c:v>1.444148436294199</c:v>
                </c:pt>
                <c:pt idx="84">
                  <c:v>1.450685989449994</c:v>
                </c:pt>
                <c:pt idx="85">
                  <c:v>1.457213598252565</c:v>
                </c:pt>
                <c:pt idx="86">
                  <c:v>1.463734843189741</c:v>
                </c:pt>
                <c:pt idx="87">
                  <c:v>1.470253164166934</c:v>
                </c:pt>
                <c:pt idx="88">
                  <c:v>1.476771865254705</c:v>
                </c:pt>
                <c:pt idx="89">
                  <c:v>1.483294119268976</c:v>
                </c:pt>
                <c:pt idx="90">
                  <c:v>1.489822972311231</c:v>
                </c:pt>
                <c:pt idx="91">
                  <c:v>1.496361348064966</c:v>
                </c:pt>
                <c:pt idx="92">
                  <c:v>1.502912052023021</c:v>
                </c:pt>
                <c:pt idx="93">
                  <c:v>1.50947777557667</c:v>
                </c:pt>
                <c:pt idx="94">
                  <c:v>1.516061099948274</c:v>
                </c:pt>
                <c:pt idx="95">
                  <c:v>1.52266450004754</c:v>
                </c:pt>
                <c:pt idx="96">
                  <c:v>1.529290348189534</c:v>
                </c:pt>
                <c:pt idx="97">
                  <c:v>1.535940917703556</c:v>
                </c:pt>
                <c:pt idx="98">
                  <c:v>1.542618386367394</c:v>
                </c:pt>
                <c:pt idx="99">
                  <c:v>1.549324839790643</c:v>
                </c:pt>
                <c:pt idx="100">
                  <c:v>1.556062274761643</c:v>
                </c:pt>
                <c:pt idx="101">
                  <c:v>1.562832602285198</c:v>
                </c:pt>
                <c:pt idx="102">
                  <c:v>1.569637650714867</c:v>
                </c:pt>
                <c:pt idx="103">
                  <c:v>1.576479168692458</c:v>
                </c:pt>
                <c:pt idx="104">
                  <c:v>1.583358828032942</c:v>
                </c:pt>
                <c:pt idx="105">
                  <c:v>1.590278226409282</c:v>
                </c:pt>
                <c:pt idx="106">
                  <c:v>1.597238890106382</c:v>
                </c:pt>
                <c:pt idx="107">
                  <c:v>1.604242276585865</c:v>
                </c:pt>
                <c:pt idx="108">
                  <c:v>1.611289776967169</c:v>
                </c:pt>
                <c:pt idx="109">
                  <c:v>1.618382718450448</c:v>
                </c:pt>
                <c:pt idx="110">
                  <c:v>1.625522366666701</c:v>
                </c:pt>
                <c:pt idx="111">
                  <c:v>1.632709927900578</c:v>
                </c:pt>
                <c:pt idx="112">
                  <c:v>1.639946551276807</c:v>
                </c:pt>
                <c:pt idx="113">
                  <c:v>1.64723333089205</c:v>
                </c:pt>
                <c:pt idx="114">
                  <c:v>1.654571307815786</c:v>
                </c:pt>
                <c:pt idx="115">
                  <c:v>1.661961472040275</c:v>
                </c:pt>
                <c:pt idx="116">
                  <c:v>1.66940476443051</c:v>
                </c:pt>
                <c:pt idx="117">
                  <c:v>1.676902078463172</c:v>
                </c:pt>
                <c:pt idx="118">
                  <c:v>1.684454262107465</c:v>
                </c:pt>
                <c:pt idx="119">
                  <c:v>1.692062119396723</c:v>
                </c:pt>
              </c:numCache>
            </c:numRef>
          </c:yVal>
          <c:smooth val="0"/>
          <c:extLst xmlns:c16r2="http://schemas.microsoft.com/office/drawing/2015/06/chart">
            <c:ext xmlns:c16="http://schemas.microsoft.com/office/drawing/2014/chart" uri="{C3380CC4-5D6E-409C-BE32-E72D297353CC}">
              <c16:uniqueId val="{00000005-3F3E-4630-B599-47BA7B20D747}"/>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0.0</c:v>
                </c:pt>
                <c:pt idx="2">
                  <c:v>0.0504912948235869</c:v>
                </c:pt>
                <c:pt idx="3">
                  <c:v>0.0996597869088873</c:v>
                </c:pt>
                <c:pt idx="4">
                  <c:v>0.147650586550299</c:v>
                </c:pt>
                <c:pt idx="5">
                  <c:v>0.194587541067449</c:v>
                </c:pt>
                <c:pt idx="6">
                  <c:v>0.240563827101141</c:v>
                </c:pt>
                <c:pt idx="7">
                  <c:v>0.285649131168611</c:v>
                </c:pt>
                <c:pt idx="8">
                  <c:v>0.329895299873897</c:v>
                </c:pt>
                <c:pt idx="9">
                  <c:v>0.373340735895908</c:v>
                </c:pt>
                <c:pt idx="10">
                  <c:v>0.416013809284777</c:v>
                </c:pt>
                <c:pt idx="11">
                  <c:v>0.457935495709535</c:v>
                </c:pt>
                <c:pt idx="12">
                  <c:v>0.499121409171494</c:v>
                </c:pt>
                <c:pt idx="13">
                  <c:v>0.539583360477991</c:v>
                </c:pt>
                <c:pt idx="14">
                  <c:v>0.579327391598781</c:v>
                </c:pt>
                <c:pt idx="15">
                  <c:v>0.618455742049264</c:v>
                </c:pt>
                <c:pt idx="16">
                  <c:v>0.656974619945686</c:v>
                </c:pt>
                <c:pt idx="17">
                  <c:v>0.694889189901005</c:v>
                </c:pt>
                <c:pt idx="18">
                  <c:v>0.732204891683068</c:v>
                </c:pt>
                <c:pt idx="19">
                  <c:v>0.768927507095213</c:v>
                </c:pt>
                <c:pt idx="20">
                  <c:v>0.805063201791199</c:v>
                </c:pt>
                <c:pt idx="21">
                  <c:v>0.840618548449129</c:v>
                </c:pt>
                <c:pt idx="22">
                  <c:v>0.875600534520345</c:v>
                </c:pt>
                <c:pt idx="23">
                  <c:v>0.91001655816217</c:v>
                </c:pt>
                <c:pt idx="24">
                  <c:v>0.943874414813763</c:v>
                </c:pt>
                <c:pt idx="25">
                  <c:v>0.977182276954409</c:v>
                </c:pt>
                <c:pt idx="26">
                  <c:v>1.00994866896508</c:v>
                </c:pt>
                <c:pt idx="27">
                  <c:v>1.042182433237031</c:v>
                </c:pt>
                <c:pt idx="28">
                  <c:v>1.073892870110285</c:v>
                </c:pt>
                <c:pt idx="29">
                  <c:v>1.105089539880282</c:v>
                </c:pt>
                <c:pt idx="30">
                  <c:v>1.135782230892801</c:v>
                </c:pt>
                <c:pt idx="31">
                  <c:v>1.165980929079524</c:v>
                </c:pt>
                <c:pt idx="32">
                  <c:v>1.195695788090234</c:v>
                </c:pt>
                <c:pt idx="33">
                  <c:v>1.224937099803356</c:v>
                </c:pt>
                <c:pt idx="34">
                  <c:v>1.253715266189829</c:v>
                </c:pt>
                <c:pt idx="35">
                  <c:v>1.282040772297478</c:v>
                </c:pt>
                <c:pt idx="36">
                  <c:v>1.309924160952505</c:v>
                </c:pt>
                <c:pt idx="37">
                  <c:v>1.337376008967112</c:v>
                </c:pt>
                <c:pt idx="38">
                  <c:v>1.364406905086071</c:v>
                </c:pt>
                <c:pt idx="39">
                  <c:v>1.391027429606765</c:v>
                </c:pt>
                <c:pt idx="40">
                  <c:v>1.417248135512636</c:v>
                </c:pt>
                <c:pt idx="41">
                  <c:v>1.44307953187672</c:v>
                </c:pt>
                <c:pt idx="42">
                  <c:v>1.468532068043714</c:v>
                </c:pt>
                <c:pt idx="43">
                  <c:v>1.493616119674698</c:v>
                </c:pt>
                <c:pt idx="44">
                  <c:v>1.518341975992371</c:v>
                </c:pt>
                <c:pt idx="45">
                  <c:v>1.54271982840146</c:v>
                </c:pt>
                <c:pt idx="46">
                  <c:v>1.56675976036786</c:v>
                </c:pt>
                <c:pt idx="47">
                  <c:v>1.590471738432825</c:v>
                </c:pt>
                <c:pt idx="48">
                  <c:v>1.613865604194871</c:v>
                </c:pt>
                <c:pt idx="49">
                  <c:v>1.636951067506743</c:v>
                </c:pt>
                <c:pt idx="50">
                  <c:v>1.659737700283585</c:v>
                </c:pt>
                <c:pt idx="51">
                  <c:v>1.682234931417042</c:v>
                </c:pt>
                <c:pt idx="52">
                  <c:v>1.704452042315097</c:v>
                </c:pt>
                <c:pt idx="53">
                  <c:v>1.726398163154954</c:v>
                </c:pt>
                <c:pt idx="54">
                  <c:v>1.748082269878068</c:v>
                </c:pt>
                <c:pt idx="55">
                  <c:v>1.76951318162901</c:v>
                </c:pt>
                <c:pt idx="56">
                  <c:v>1.79069955887826</c:v>
                </c:pt>
                <c:pt idx="57">
                  <c:v>1.81164990193065</c:v>
                </c:pt>
                <c:pt idx="58">
                  <c:v>1.83237254996493</c:v>
                </c:pt>
                <c:pt idx="59">
                  <c:v>1.852875680327997</c:v>
                </c:pt>
                <c:pt idx="60">
                  <c:v>1.87316730843304</c:v>
                </c:pt>
                <c:pt idx="61">
                  <c:v>1.893255287737702</c:v>
                </c:pt>
                <c:pt idx="62">
                  <c:v>1.913147310180648</c:v>
                </c:pt>
                <c:pt idx="63">
                  <c:v>1.932850906814565</c:v>
                </c:pt>
                <c:pt idx="64">
                  <c:v>1.95237344870111</c:v>
                </c:pt>
                <c:pt idx="65">
                  <c:v>1.971722148009576</c:v>
                </c:pt>
                <c:pt idx="66">
                  <c:v>1.990904059384775</c:v>
                </c:pt>
                <c:pt idx="67">
                  <c:v>2.009926081293088</c:v>
                </c:pt>
                <c:pt idx="68">
                  <c:v>2.028794957703212</c:v>
                </c:pt>
                <c:pt idx="69">
                  <c:v>2.047517279861494</c:v>
                </c:pt>
                <c:pt idx="70">
                  <c:v>2.066099488103645</c:v>
                </c:pt>
                <c:pt idx="71">
                  <c:v>2.084547873804695</c:v>
                </c:pt>
                <c:pt idx="72">
                  <c:v>2.102868581525399</c:v>
                </c:pt>
                <c:pt idx="73">
                  <c:v>2.121067611027684</c:v>
                </c:pt>
                <c:pt idx="74">
                  <c:v>2.139150819552015</c:v>
                </c:pt>
                <c:pt idx="75">
                  <c:v>2.157123923971085</c:v>
                </c:pt>
                <c:pt idx="76">
                  <c:v>2.174992503161775</c:v>
                </c:pt>
                <c:pt idx="77">
                  <c:v>2.1927620002607</c:v>
                </c:pt>
                <c:pt idx="78">
                  <c:v>2.21043772509438</c:v>
                </c:pt>
                <c:pt idx="79">
                  <c:v>2.22802485646389</c:v>
                </c:pt>
                <c:pt idx="80">
                  <c:v>2.245528444509546</c:v>
                </c:pt>
                <c:pt idx="81">
                  <c:v>2.26295341324294</c:v>
                </c:pt>
                <c:pt idx="82">
                  <c:v>2.28030456280249</c:v>
                </c:pt>
                <c:pt idx="83">
                  <c:v>2.29758657192724</c:v>
                </c:pt>
                <c:pt idx="84">
                  <c:v>2.314804000299773</c:v>
                </c:pt>
                <c:pt idx="85">
                  <c:v>2.33196129094722</c:v>
                </c:pt>
                <c:pt idx="86">
                  <c:v>2.349062772533216</c:v>
                </c:pt>
                <c:pt idx="87">
                  <c:v>2.366112661911757</c:v>
                </c:pt>
                <c:pt idx="88">
                  <c:v>2.38311506617174</c:v>
                </c:pt>
                <c:pt idx="89">
                  <c:v>2.400073985169</c:v>
                </c:pt>
                <c:pt idx="90">
                  <c:v>2.416993313730927</c:v>
                </c:pt>
                <c:pt idx="91">
                  <c:v>2.433876843890175</c:v>
                </c:pt>
                <c:pt idx="92">
                  <c:v>2.450728267176601</c:v>
                </c:pt>
                <c:pt idx="93">
                  <c:v>2.467551176763663</c:v>
                </c:pt>
                <c:pt idx="94">
                  <c:v>2.4843490697167</c:v>
                </c:pt>
                <c:pt idx="95">
                  <c:v>2.501125349022913</c:v>
                </c:pt>
                <c:pt idx="96">
                  <c:v>2.517883325839648</c:v>
                </c:pt>
                <c:pt idx="97">
                  <c:v>2.534626221451617</c:v>
                </c:pt>
                <c:pt idx="98">
                  <c:v>2.551357169460971</c:v>
                </c:pt>
                <c:pt idx="99">
                  <c:v>2.56807921762811</c:v>
                </c:pt>
                <c:pt idx="100">
                  <c:v>2.584795329959888</c:v>
                </c:pt>
                <c:pt idx="101">
                  <c:v>2.60150838863774</c:v>
                </c:pt>
                <c:pt idx="102">
                  <c:v>2.618221195923979</c:v>
                </c:pt>
                <c:pt idx="103">
                  <c:v>2.634936476068105</c:v>
                </c:pt>
                <c:pt idx="104">
                  <c:v>2.651656877016649</c:v>
                </c:pt>
                <c:pt idx="105">
                  <c:v>2.668384972428612</c:v>
                </c:pt>
                <c:pt idx="106">
                  <c:v>2.68512326326163</c:v>
                </c:pt>
                <c:pt idx="107">
                  <c:v>2.701874179583683</c:v>
                </c:pt>
                <c:pt idx="108">
                  <c:v>2.718640082304773</c:v>
                </c:pt>
                <c:pt idx="109">
                  <c:v>2.735423264792189</c:v>
                </c:pt>
                <c:pt idx="110">
                  <c:v>2.752225954493042</c:v>
                </c:pt>
                <c:pt idx="111">
                  <c:v>2.769050314644119</c:v>
                </c:pt>
                <c:pt idx="112">
                  <c:v>2.785898445639759</c:v>
                </c:pt>
                <c:pt idx="113">
                  <c:v>2.80277238677081</c:v>
                </c:pt>
                <c:pt idx="114">
                  <c:v>2.819674117628856</c:v>
                </c:pt>
                <c:pt idx="115">
                  <c:v>2.836605559525196</c:v>
                </c:pt>
                <c:pt idx="116">
                  <c:v>2.853568577025726</c:v>
                </c:pt>
                <c:pt idx="117">
                  <c:v>2.870564979268237</c:v>
                </c:pt>
                <c:pt idx="118">
                  <c:v>2.887596521453815</c:v>
                </c:pt>
                <c:pt idx="119">
                  <c:v>2.904664906047401</c:v>
                </c:pt>
              </c:numCache>
            </c:numRef>
          </c:yVal>
          <c:smooth val="0"/>
          <c:extLst xmlns:c16r2="http://schemas.microsoft.com/office/drawing/2015/06/chart">
            <c:ext xmlns:c16="http://schemas.microsoft.com/office/drawing/2014/chart" uri="{C3380CC4-5D6E-409C-BE32-E72D297353CC}">
              <c16:uniqueId val="{00000006-3F3E-4630-B599-47BA7B20D747}"/>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0.0</c:v>
                </c:pt>
                <c:pt idx="2">
                  <c:v>0.0506356802106893</c:v>
                </c:pt>
                <c:pt idx="3">
                  <c:v>0.0996828627030481</c:v>
                </c:pt>
                <c:pt idx="4">
                  <c:v>0.147219669677725</c:v>
                </c:pt>
                <c:pt idx="5">
                  <c:v>0.193323563751619</c:v>
                </c:pt>
                <c:pt idx="6">
                  <c:v>0.238060537081765</c:v>
                </c:pt>
                <c:pt idx="7">
                  <c:v>0.281487291344092</c:v>
                </c:pt>
                <c:pt idx="8">
                  <c:v>0.323653049632412</c:v>
                </c:pt>
                <c:pt idx="9">
                  <c:v>0.364601027671597</c:v>
                </c:pt>
                <c:pt idx="10">
                  <c:v>0.404369624655374</c:v>
                </c:pt>
                <c:pt idx="11">
                  <c:v>0.442993384240253</c:v>
                </c:pt>
                <c:pt idx="12">
                  <c:v>0.480503767670598</c:v>
                </c:pt>
                <c:pt idx="13">
                  <c:v>0.516929773359152</c:v>
                </c:pt>
                <c:pt idx="14">
                  <c:v>0.552295241657703</c:v>
                </c:pt>
                <c:pt idx="15">
                  <c:v>0.586727501064161</c:v>
                </c:pt>
                <c:pt idx="16">
                  <c:v>0.620249644154683</c:v>
                </c:pt>
                <c:pt idx="17">
                  <c:v>0.652883504615602</c:v>
                </c:pt>
                <c:pt idx="18">
                  <c:v>0.684650530372892</c:v>
                </c:pt>
                <c:pt idx="19">
                  <c:v>0.715571765656932</c:v>
                </c:pt>
                <c:pt idx="20">
                  <c:v>0.745667845272692</c:v>
                </c:pt>
                <c:pt idx="21">
                  <c:v>0.774958996957139</c:v>
                </c:pt>
                <c:pt idx="22">
                  <c:v>0.80346504841873</c:v>
                </c:pt>
                <c:pt idx="23">
                  <c:v>0.831205436788878</c:v>
                </c:pt>
                <c:pt idx="24">
                  <c:v>0.858199218968366</c:v>
                </c:pt>
                <c:pt idx="25">
                  <c:v>0.884465081762755</c:v>
                </c:pt>
                <c:pt idx="26">
                  <c:v>0.910021351748583</c:v>
                </c:pt>
                <c:pt idx="27">
                  <c:v>0.934885998620302</c:v>
                </c:pt>
                <c:pt idx="28">
                  <c:v>0.959076827821264</c:v>
                </c:pt>
                <c:pt idx="29">
                  <c:v>0.982611306382751</c:v>
                </c:pt>
                <c:pt idx="30">
                  <c:v>1.005506569261343</c:v>
                </c:pt>
                <c:pt idx="31">
                  <c:v>1.027779425941844</c:v>
                </c:pt>
                <c:pt idx="32">
                  <c:v>1.049446365934273</c:v>
                </c:pt>
                <c:pt idx="33">
                  <c:v>1.070523563386814</c:v>
                </c:pt>
                <c:pt idx="34">
                  <c:v>1.09102688078201</c:v>
                </c:pt>
                <c:pt idx="35">
                  <c:v>1.11097187240739</c:v>
                </c:pt>
                <c:pt idx="36">
                  <c:v>1.13037378729132</c:v>
                </c:pt>
                <c:pt idx="37">
                  <c:v>1.149247571946034</c:v>
                </c:pt>
                <c:pt idx="38">
                  <c:v>1.167607873059751</c:v>
                </c:pt>
                <c:pt idx="39">
                  <c:v>1.1854690400869</c:v>
                </c:pt>
                <c:pt idx="40">
                  <c:v>1.202845127794717</c:v>
                </c:pt>
                <c:pt idx="41">
                  <c:v>1.219749899286398</c:v>
                </c:pt>
                <c:pt idx="42">
                  <c:v>1.236196828744141</c:v>
                </c:pt>
                <c:pt idx="43">
                  <c:v>1.252199104255851</c:v>
                </c:pt>
                <c:pt idx="44">
                  <c:v>1.267769630725525</c:v>
                </c:pt>
                <c:pt idx="45">
                  <c:v>1.2829210330965</c:v>
                </c:pt>
                <c:pt idx="46">
                  <c:v>1.297665659432823</c:v>
                </c:pt>
                <c:pt idx="47">
                  <c:v>1.312015584389883</c:v>
                </c:pt>
                <c:pt idx="48">
                  <c:v>1.325982612557709</c:v>
                </c:pt>
                <c:pt idx="49">
                  <c:v>1.339578282128059</c:v>
                </c:pt>
                <c:pt idx="50">
                  <c:v>1.352813868550584</c:v>
                </c:pt>
                <c:pt idx="51">
                  <c:v>1.365700388312689</c:v>
                </c:pt>
                <c:pt idx="52">
                  <c:v>1.378248602806707</c:v>
                </c:pt>
                <c:pt idx="53">
                  <c:v>1.390469022295292</c:v>
                </c:pt>
                <c:pt idx="54">
                  <c:v>1.402371909887734</c:v>
                </c:pt>
                <c:pt idx="55">
                  <c:v>1.413967285625403</c:v>
                </c:pt>
                <c:pt idx="56">
                  <c:v>1.425264930625417</c:v>
                </c:pt>
                <c:pt idx="57">
                  <c:v>1.436274391206098</c:v>
                </c:pt>
                <c:pt idx="58">
                  <c:v>1.447004983048828</c:v>
                </c:pt>
                <c:pt idx="59">
                  <c:v>1.457465795450844</c:v>
                </c:pt>
                <c:pt idx="60">
                  <c:v>1.467665695516189</c:v>
                </c:pt>
                <c:pt idx="61">
                  <c:v>1.477613332423061</c:v>
                </c:pt>
                <c:pt idx="62">
                  <c:v>1.487317141545645</c:v>
                </c:pt>
                <c:pt idx="63">
                  <c:v>1.496785348772391</c:v>
                </c:pt>
                <c:pt idx="64">
                  <c:v>1.506025974642398</c:v>
                </c:pt>
                <c:pt idx="65">
                  <c:v>1.515046838536364</c:v>
                </c:pt>
                <c:pt idx="66">
                  <c:v>1.523855562856625</c:v>
                </c:pt>
                <c:pt idx="67">
                  <c:v>1.532459577108966</c:v>
                </c:pt>
                <c:pt idx="68">
                  <c:v>1.540866122009902</c:v>
                </c:pt>
                <c:pt idx="69">
                  <c:v>1.54908225354302</c:v>
                </c:pt>
                <c:pt idx="70">
                  <c:v>1.557114846982586</c:v>
                </c:pt>
                <c:pt idx="71">
                  <c:v>1.564970600818924</c:v>
                </c:pt>
                <c:pt idx="72">
                  <c:v>1.572656040723814</c:v>
                </c:pt>
                <c:pt idx="73">
                  <c:v>1.58017752339947</c:v>
                </c:pt>
                <c:pt idx="74">
                  <c:v>1.587541240343853</c:v>
                </c:pt>
                <c:pt idx="75">
                  <c:v>1.59475322173239</c:v>
                </c:pt>
                <c:pt idx="76">
                  <c:v>1.60181933999047</c:v>
                </c:pt>
                <c:pt idx="77">
                  <c:v>1.608745313580584</c:v>
                </c:pt>
                <c:pt idx="78">
                  <c:v>1.6155367104584</c:v>
                </c:pt>
                <c:pt idx="79">
                  <c:v>1.622198951732571</c:v>
                </c:pt>
                <c:pt idx="80">
                  <c:v>1.628737315026228</c:v>
                </c:pt>
                <c:pt idx="81">
                  <c:v>1.635156937983993</c:v>
                </c:pt>
                <c:pt idx="82">
                  <c:v>1.641462821567984</c:v>
                </c:pt>
                <c:pt idx="83">
                  <c:v>1.64765983335019</c:v>
                </c:pt>
                <c:pt idx="84">
                  <c:v>1.653752710786648</c:v>
                </c:pt>
                <c:pt idx="85">
                  <c:v>1.659746064317005</c:v>
                </c:pt>
                <c:pt idx="86">
                  <c:v>1.665644380555022</c:v>
                </c:pt>
                <c:pt idx="87">
                  <c:v>1.671452025249891</c:v>
                </c:pt>
                <c:pt idx="88">
                  <c:v>1.677173246309394</c:v>
                </c:pt>
                <c:pt idx="89">
                  <c:v>1.682812176710286</c:v>
                </c:pt>
                <c:pt idx="90">
                  <c:v>1.688372837401403</c:v>
                </c:pt>
                <c:pt idx="91">
                  <c:v>1.693859140013956</c:v>
                </c:pt>
                <c:pt idx="92">
                  <c:v>1.699274889731896</c:v>
                </c:pt>
                <c:pt idx="93">
                  <c:v>1.704623787831224</c:v>
                </c:pt>
                <c:pt idx="94">
                  <c:v>1.70990943441575</c:v>
                </c:pt>
                <c:pt idx="95">
                  <c:v>1.715135330905468</c:v>
                </c:pt>
                <c:pt idx="96">
                  <c:v>1.720304882626806</c:v>
                </c:pt>
                <c:pt idx="97">
                  <c:v>1.725421401191852</c:v>
                </c:pt>
                <c:pt idx="98">
                  <c:v>1.73048810691762</c:v>
                </c:pt>
                <c:pt idx="99">
                  <c:v>1.735508131176175</c:v>
                </c:pt>
                <c:pt idx="100">
                  <c:v>1.740484518679295</c:v>
                </c:pt>
                <c:pt idx="101">
                  <c:v>1.745420229748561</c:v>
                </c:pt>
                <c:pt idx="102">
                  <c:v>1.750318142403557</c:v>
                </c:pt>
                <c:pt idx="103">
                  <c:v>1.755181054581044</c:v>
                </c:pt>
                <c:pt idx="104">
                  <c:v>1.760011686186772</c:v>
                </c:pt>
                <c:pt idx="105">
                  <c:v>1.764812681147305</c:v>
                </c:pt>
                <c:pt idx="106">
                  <c:v>1.769586609305406</c:v>
                </c:pt>
                <c:pt idx="107">
                  <c:v>1.774335968493688</c:v>
                </c:pt>
                <c:pt idx="108">
                  <c:v>1.779063186306303</c:v>
                </c:pt>
                <c:pt idx="109">
                  <c:v>1.783770621976146</c:v>
                </c:pt>
                <c:pt idx="110">
                  <c:v>1.78846056819748</c:v>
                </c:pt>
                <c:pt idx="111">
                  <c:v>1.79313525283942</c:v>
                </c:pt>
                <c:pt idx="112">
                  <c:v>1.79779684069581</c:v>
                </c:pt>
                <c:pt idx="113">
                  <c:v>1.8024474350932</c:v>
                </c:pt>
                <c:pt idx="114">
                  <c:v>1.807089079571597</c:v>
                </c:pt>
                <c:pt idx="115">
                  <c:v>1.81172375942333</c:v>
                </c:pt>
                <c:pt idx="116">
                  <c:v>1.816353403275571</c:v>
                </c:pt>
                <c:pt idx="117">
                  <c:v>1.820979884563712</c:v>
                </c:pt>
                <c:pt idx="118">
                  <c:v>1.825605023012031</c:v>
                </c:pt>
                <c:pt idx="119">
                  <c:v>1.83023058607796</c:v>
                </c:pt>
              </c:numCache>
            </c:numRef>
          </c:yVal>
          <c:smooth val="0"/>
          <c:extLst xmlns:c16r2="http://schemas.microsoft.com/office/drawing/2015/06/chart">
            <c:ext xmlns:c16="http://schemas.microsoft.com/office/drawing/2014/chart" uri="{C3380CC4-5D6E-409C-BE32-E72D297353CC}">
              <c16:uniqueId val="{00000007-3F3E-4630-B599-47BA7B20D747}"/>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0.0</c:v>
                </c:pt>
                <c:pt idx="2">
                  <c:v>0.0504926947869535</c:v>
                </c:pt>
                <c:pt idx="3">
                  <c:v>0.0992305498402856</c:v>
                </c:pt>
                <c:pt idx="4">
                  <c:v>0.146354258875363</c:v>
                </c:pt>
                <c:pt idx="5">
                  <c:v>0.191987626934861</c:v>
                </c:pt>
                <c:pt idx="6">
                  <c:v>0.236230243768659</c:v>
                </c:pt>
                <c:pt idx="7">
                  <c:v>0.279162834307499</c:v>
                </c:pt>
                <c:pt idx="8">
                  <c:v>0.32085149998602</c:v>
                </c:pt>
                <c:pt idx="9">
                  <c:v>0.361351044793992</c:v>
                </c:pt>
                <c:pt idx="10">
                  <c:v>0.400707578046422</c:v>
                </c:pt>
                <c:pt idx="11">
                  <c:v>0.438960545612645</c:v>
                </c:pt>
                <c:pt idx="12">
                  <c:v>0.476144310676318</c:v>
                </c:pt>
                <c:pt idx="13">
                  <c:v>0.51228937947235</c:v>
                </c:pt>
                <c:pt idx="14">
                  <c:v>0.547420137387235</c:v>
                </c:pt>
                <c:pt idx="15">
                  <c:v>0.5816637494936</c:v>
                </c:pt>
                <c:pt idx="16">
                  <c:v>0.615042884219292</c:v>
                </c:pt>
                <c:pt idx="17">
                  <c:v>0.647578666543268</c:v>
                </c:pt>
                <c:pt idx="18">
                  <c:v>0.679291740012559</c:v>
                </c:pt>
                <c:pt idx="19">
                  <c:v>0.710202337530063</c:v>
                </c:pt>
                <c:pt idx="20">
                  <c:v>0.740330336077022</c:v>
                </c:pt>
                <c:pt idx="21">
                  <c:v>0.769695298371516</c:v>
                </c:pt>
                <c:pt idx="22">
                  <c:v>0.798316503503884</c:v>
                </c:pt>
                <c:pt idx="23">
                  <c:v>0.826212968426262</c:v>
                </c:pt>
                <c:pt idx="24">
                  <c:v>0.853403461973357</c:v>
                </c:pt>
                <c:pt idx="25">
                  <c:v>0.879906513040623</c:v>
                </c:pt>
                <c:pt idx="26">
                  <c:v>0.905740414065804</c:v>
                </c:pt>
                <c:pt idx="27">
                  <c:v>0.930923215590155</c:v>
                </c:pt>
                <c:pt idx="28">
                  <c:v>0.955472908313823</c:v>
                </c:pt>
                <c:pt idx="29">
                  <c:v>0.979407237384294</c:v>
                </c:pt>
                <c:pt idx="30">
                  <c:v>1.002743696815742</c:v>
                </c:pt>
                <c:pt idx="31">
                  <c:v>1.025499524479528</c:v>
                </c:pt>
                <c:pt idx="32">
                  <c:v>1.047691696283437</c:v>
                </c:pt>
                <c:pt idx="33">
                  <c:v>1.069336919954367</c:v>
                </c:pt>
                <c:pt idx="34">
                  <c:v>1.090451628653682</c:v>
                </c:pt>
                <c:pt idx="35">
                  <c:v>1.11105197505458</c:v>
                </c:pt>
                <c:pt idx="36">
                  <c:v>1.131153825579531</c:v>
                </c:pt>
                <c:pt idx="37">
                  <c:v>1.150772755387152</c:v>
                </c:pt>
                <c:pt idx="38">
                  <c:v>1.169924043861101</c:v>
                </c:pt>
                <c:pt idx="39">
                  <c:v>1.188622670895711</c:v>
                </c:pt>
                <c:pt idx="40">
                  <c:v>1.206883313781873</c:v>
                </c:pt>
                <c:pt idx="41">
                  <c:v>1.224720345275273</c:v>
                </c:pt>
                <c:pt idx="42">
                  <c:v>1.242147831850161</c:v>
                </c:pt>
                <c:pt idx="43">
                  <c:v>1.259179532869894</c:v>
                </c:pt>
                <c:pt idx="44">
                  <c:v>1.275828900168563</c:v>
                </c:pt>
                <c:pt idx="45">
                  <c:v>1.292109078531212</c:v>
                </c:pt>
                <c:pt idx="46">
                  <c:v>1.308032906417793</c:v>
                </c:pt>
                <c:pt idx="47">
                  <c:v>1.32361291750567</c:v>
                </c:pt>
                <c:pt idx="48">
                  <c:v>1.338861342552263</c:v>
                </c:pt>
                <c:pt idx="49">
                  <c:v>1.353790111828857</c:v>
                </c:pt>
                <c:pt idx="50">
                  <c:v>1.36841085778724</c:v>
                </c:pt>
                <c:pt idx="51">
                  <c:v>1.382734918290225</c:v>
                </c:pt>
                <c:pt idx="52">
                  <c:v>1.396773339980427</c:v>
                </c:pt>
                <c:pt idx="53">
                  <c:v>1.41053688210377</c:v>
                </c:pt>
                <c:pt idx="54">
                  <c:v>1.42403602052218</c:v>
                </c:pt>
                <c:pt idx="55">
                  <c:v>1.437280951889988</c:v>
                </c:pt>
                <c:pt idx="56">
                  <c:v>1.450281598106812</c:v>
                </c:pt>
                <c:pt idx="57">
                  <c:v>1.463047610915964</c:v>
                </c:pt>
                <c:pt idx="58">
                  <c:v>1.475588376688393</c:v>
                </c:pt>
                <c:pt idx="59">
                  <c:v>1.487913021188433</c:v>
                </c:pt>
                <c:pt idx="60">
                  <c:v>1.500030414565117</c:v>
                </c:pt>
                <c:pt idx="61">
                  <c:v>1.511949176416238</c:v>
                </c:pt>
                <c:pt idx="62">
                  <c:v>1.523677680794208</c:v>
                </c:pt>
                <c:pt idx="63">
                  <c:v>1.535224061386543</c:v>
                </c:pt>
                <c:pt idx="64">
                  <c:v>1.546596216656326</c:v>
                </c:pt>
                <c:pt idx="65">
                  <c:v>1.557801814989944</c:v>
                </c:pt>
                <c:pt idx="66">
                  <c:v>1.568848299877573</c:v>
                </c:pt>
                <c:pt idx="67">
                  <c:v>1.57974289498452</c:v>
                </c:pt>
                <c:pt idx="68">
                  <c:v>1.590492609433568</c:v>
                </c:pt>
                <c:pt idx="69">
                  <c:v>1.601104242705332</c:v>
                </c:pt>
                <c:pt idx="70">
                  <c:v>1.61158438986604</c:v>
                </c:pt>
                <c:pt idx="71">
                  <c:v>1.621939446435135</c:v>
                </c:pt>
                <c:pt idx="72">
                  <c:v>1.632175613449362</c:v>
                </c:pt>
                <c:pt idx="73">
                  <c:v>1.642298902275797</c:v>
                </c:pt>
                <c:pt idx="74">
                  <c:v>1.652315139519487</c:v>
                </c:pt>
                <c:pt idx="75">
                  <c:v>1.6622299716837</c:v>
                </c:pt>
                <c:pt idx="76">
                  <c:v>1.672048869975697</c:v>
                </c:pt>
                <c:pt idx="77">
                  <c:v>1.68177713483965</c:v>
                </c:pt>
                <c:pt idx="78">
                  <c:v>1.691419900518667</c:v>
                </c:pt>
                <c:pt idx="79">
                  <c:v>1.700982139511325</c:v>
                </c:pt>
                <c:pt idx="80">
                  <c:v>1.710468666944507</c:v>
                </c:pt>
                <c:pt idx="81">
                  <c:v>1.71988414489897</c:v>
                </c:pt>
                <c:pt idx="82">
                  <c:v>1.72923308652753</c:v>
                </c:pt>
                <c:pt idx="83">
                  <c:v>1.73851986027512</c:v>
                </c:pt>
                <c:pt idx="84">
                  <c:v>1.747748693836911</c:v>
                </c:pt>
                <c:pt idx="85">
                  <c:v>1.756923678160092</c:v>
                </c:pt>
                <c:pt idx="86">
                  <c:v>1.76604877126374</c:v>
                </c:pt>
                <c:pt idx="87">
                  <c:v>1.775127802004135</c:v>
                </c:pt>
                <c:pt idx="88">
                  <c:v>1.784164473810961</c:v>
                </c:pt>
                <c:pt idx="89">
                  <c:v>1.793162368234334</c:v>
                </c:pt>
                <c:pt idx="90">
                  <c:v>1.802124948510027</c:v>
                </c:pt>
                <c:pt idx="91">
                  <c:v>1.811055562957335</c:v>
                </c:pt>
                <c:pt idx="92">
                  <c:v>1.819957448322384</c:v>
                </c:pt>
                <c:pt idx="93">
                  <c:v>1.828833733023202</c:v>
                </c:pt>
                <c:pt idx="94">
                  <c:v>1.837687440420268</c:v>
                </c:pt>
                <c:pt idx="95">
                  <c:v>1.846521491796011</c:v>
                </c:pt>
                <c:pt idx="96">
                  <c:v>1.855338709454372</c:v>
                </c:pt>
                <c:pt idx="97">
                  <c:v>1.864141819631186</c:v>
                </c:pt>
                <c:pt idx="98">
                  <c:v>1.872933455386374</c:v>
                </c:pt>
                <c:pt idx="99">
                  <c:v>1.881716159339703</c:v>
                </c:pt>
                <c:pt idx="100">
                  <c:v>1.89049238642474</c:v>
                </c:pt>
                <c:pt idx="101">
                  <c:v>1.899264506555482</c:v>
                </c:pt>
                <c:pt idx="102">
                  <c:v>1.908034807147487</c:v>
                </c:pt>
                <c:pt idx="103">
                  <c:v>1.916805495617154</c:v>
                </c:pt>
                <c:pt idx="104">
                  <c:v>1.925578701811901</c:v>
                </c:pt>
                <c:pt idx="105">
                  <c:v>1.934356480429415</c:v>
                </c:pt>
                <c:pt idx="106">
                  <c:v>1.943140813255013</c:v>
                </c:pt>
                <c:pt idx="107">
                  <c:v>1.951933611417189</c:v>
                </c:pt>
                <c:pt idx="108">
                  <c:v>1.960736717537657</c:v>
                </c:pt>
                <c:pt idx="109">
                  <c:v>1.969551907852292</c:v>
                </c:pt>
                <c:pt idx="110">
                  <c:v>1.97838089425568</c:v>
                </c:pt>
                <c:pt idx="111">
                  <c:v>1.987225326323823</c:v>
                </c:pt>
                <c:pt idx="112">
                  <c:v>1.996086793162249</c:v>
                </c:pt>
                <c:pt idx="113">
                  <c:v>2.004966825352312</c:v>
                </c:pt>
                <c:pt idx="114">
                  <c:v>2.013866896799299</c:v>
                </c:pt>
                <c:pt idx="115">
                  <c:v>2.022788426380429</c:v>
                </c:pt>
                <c:pt idx="116">
                  <c:v>2.031732779785671</c:v>
                </c:pt>
                <c:pt idx="117">
                  <c:v>2.040701271092984</c:v>
                </c:pt>
                <c:pt idx="118">
                  <c:v>2.049695164430886</c:v>
                </c:pt>
                <c:pt idx="119">
                  <c:v>2.058715675593703</c:v>
                </c:pt>
              </c:numCache>
            </c:numRef>
          </c:yVal>
          <c:smooth val="0"/>
          <c:extLst xmlns:c16r2="http://schemas.microsoft.com/office/drawing/2015/06/chart">
            <c:ext xmlns:c16="http://schemas.microsoft.com/office/drawing/2014/chart" uri="{C3380CC4-5D6E-409C-BE32-E72D297353CC}">
              <c16:uniqueId val="{00000008-3F3E-4630-B599-47BA7B20D747}"/>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0.0</c:v>
                </c:pt>
                <c:pt idx="2">
                  <c:v>0.100994531414472</c:v>
                </c:pt>
                <c:pt idx="3">
                  <c:v>0.198026839156228</c:v>
                </c:pt>
                <c:pt idx="4">
                  <c:v>0.291326463477162</c:v>
                </c:pt>
                <c:pt idx="5">
                  <c:v>0.381105750821007</c:v>
                </c:pt>
                <c:pt idx="6">
                  <c:v>0.467545392762986</c:v>
                </c:pt>
                <c:pt idx="7">
                  <c:v>0.550800891054678</c:v>
                </c:pt>
                <c:pt idx="8">
                  <c:v>0.631007745563693</c:v>
                </c:pt>
                <c:pt idx="9">
                  <c:v>0.708285563421668</c:v>
                </c:pt>
                <c:pt idx="10">
                  <c:v>0.782741309420089</c:v>
                </c:pt>
                <c:pt idx="11">
                  <c:v>0.854471871753049</c:v>
                </c:pt>
                <c:pt idx="12">
                  <c:v>0.923566083743935</c:v>
                </c:pt>
                <c:pt idx="13">
                  <c:v>0.990106313118304</c:v>
                </c:pt>
                <c:pt idx="14">
                  <c:v>1.05416211456759</c:v>
                </c:pt>
                <c:pt idx="15">
                  <c:v>1.116027179588855</c:v>
                </c:pt>
                <c:pt idx="16">
                  <c:v>1.175765091225912</c:v>
                </c:pt>
                <c:pt idx="17">
                  <c:v>1.233436632173834</c:v>
                </c:pt>
                <c:pt idx="18">
                  <c:v>1.289101291287807</c:v>
                </c:pt>
                <c:pt idx="19">
                  <c:v>1.342817254990223</c:v>
                </c:pt>
                <c:pt idx="20">
                  <c:v>1.394641410937766</c:v>
                </c:pt>
                <c:pt idx="21">
                  <c:v>1.444629360812542</c:v>
                </c:pt>
                <c:pt idx="22">
                  <c:v>1.492835437551548</c:v>
                </c:pt>
                <c:pt idx="23">
                  <c:v>1.539312725879427</c:v>
                </c:pt>
                <c:pt idx="24">
                  <c:v>1.584113082935801</c:v>
                </c:pt>
                <c:pt idx="25">
                  <c:v>1.627287159884872</c:v>
                </c:pt>
                <c:pt idx="26">
                  <c:v>1.668884422564588</c:v>
                </c:pt>
                <c:pt idx="27">
                  <c:v>1.708953158355143</c:v>
                </c:pt>
                <c:pt idx="28">
                  <c:v>1.747540902324545</c:v>
                </c:pt>
                <c:pt idx="29">
                  <c:v>1.78469405110809</c:v>
                </c:pt>
                <c:pt idx="30">
                  <c:v>1.82045788231335</c:v>
                </c:pt>
                <c:pt idx="31">
                  <c:v>1.854876575678645</c:v>
                </c:pt>
                <c:pt idx="32">
                  <c:v>1.887993232674489</c:v>
                </c:pt>
                <c:pt idx="33">
                  <c:v>1.919849894671643</c:v>
                </c:pt>
                <c:pt idx="34">
                  <c:v>1.95048756061442</c:v>
                </c:pt>
                <c:pt idx="35">
                  <c:v>1.979946203849977</c:v>
                </c:pt>
                <c:pt idx="36">
                  <c:v>2.008264788943052</c:v>
                </c:pt>
                <c:pt idx="37">
                  <c:v>2.035481287930452</c:v>
                </c:pt>
                <c:pt idx="38">
                  <c:v>2.061632697012101</c:v>
                </c:pt>
                <c:pt idx="39">
                  <c:v>2.08675505284191</c:v>
                </c:pt>
                <c:pt idx="40">
                  <c:v>2.110883449080575</c:v>
                </c:pt>
                <c:pt idx="41">
                  <c:v>2.134052053828777</c:v>
                </c:pt>
                <c:pt idx="42">
                  <c:v>2.15629412632552</c:v>
                </c:pt>
                <c:pt idx="43">
                  <c:v>2.177642033828306</c:v>
                </c:pt>
                <c:pt idx="44">
                  <c:v>2.19812726874079</c:v>
                </c:pt>
                <c:pt idx="45">
                  <c:v>2.217780465602118</c:v>
                </c:pt>
                <c:pt idx="46">
                  <c:v>2.236631418316392</c:v>
                </c:pt>
                <c:pt idx="47">
                  <c:v>2.25470909748401</c:v>
                </c:pt>
                <c:pt idx="48">
                  <c:v>2.272041667652956</c:v>
                </c:pt>
                <c:pt idx="49">
                  <c:v>2.288656504599203</c:v>
                </c:pt>
                <c:pt idx="50">
                  <c:v>2.304580212607106</c:v>
                </c:pt>
                <c:pt idx="51">
                  <c:v>2.319838641691604</c:v>
                </c:pt>
                <c:pt idx="52">
                  <c:v>2.334456904740362</c:v>
                </c:pt>
                <c:pt idx="53">
                  <c:v>2.348459394510427</c:v>
                </c:pt>
                <c:pt idx="54">
                  <c:v>2.36186980075581</c:v>
                </c:pt>
                <c:pt idx="55">
                  <c:v>2.374711126693</c:v>
                </c:pt>
                <c:pt idx="56">
                  <c:v>2.387005705844785</c:v>
                </c:pt>
                <c:pt idx="57">
                  <c:v>2.398775218476658</c:v>
                </c:pt>
                <c:pt idx="58">
                  <c:v>2.410040707691223</c:v>
                </c:pt>
                <c:pt idx="59">
                  <c:v>2.420822595668142</c:v>
                </c:pt>
                <c:pt idx="60">
                  <c:v>2.431140699307434</c:v>
                </c:pt>
                <c:pt idx="61">
                  <c:v>2.441014245923725</c:v>
                </c:pt>
                <c:pt idx="62">
                  <c:v>2.450461888489372</c:v>
                </c:pt>
                <c:pt idx="63">
                  <c:v>2.459501720833941</c:v>
                </c:pt>
                <c:pt idx="64">
                  <c:v>2.468151292341645</c:v>
                </c:pt>
                <c:pt idx="65">
                  <c:v>2.476427622605115</c:v>
                </c:pt>
                <c:pt idx="66">
                  <c:v>2.484347215569869</c:v>
                </c:pt>
                <c:pt idx="67">
                  <c:v>2.491926073824286</c:v>
                </c:pt>
                <c:pt idx="68">
                  <c:v>2.499179711958277</c:v>
                </c:pt>
                <c:pt idx="69">
                  <c:v>2.506123170380306</c:v>
                </c:pt>
                <c:pt idx="70">
                  <c:v>2.512771028115822</c:v>
                </c:pt>
                <c:pt idx="71">
                  <c:v>2.519137415984005</c:v>
                </c:pt>
                <c:pt idx="72">
                  <c:v>2.525236029046937</c:v>
                </c:pt>
                <c:pt idx="73">
                  <c:v>2.531080138935067</c:v>
                </c:pt>
                <c:pt idx="74">
                  <c:v>2.536682605998056</c:v>
                </c:pt>
                <c:pt idx="75">
                  <c:v>2.542055890786286</c:v>
                </c:pt>
                <c:pt idx="76">
                  <c:v>2.547212065779604</c:v>
                </c:pt>
                <c:pt idx="77">
                  <c:v>2.552162826417771</c:v>
                </c:pt>
                <c:pt idx="78">
                  <c:v>2.556919502123492</c:v>
                </c:pt>
                <c:pt idx="79">
                  <c:v>2.561493066881667</c:v>
                </c:pt>
                <c:pt idx="80">
                  <c:v>2.56589414957125</c:v>
                </c:pt>
                <c:pt idx="81">
                  <c:v>2.570133044195245</c:v>
                </c:pt>
                <c:pt idx="82">
                  <c:v>2.574219719601388</c:v>
                </c:pt>
                <c:pt idx="83">
                  <c:v>2.578163829210098</c:v>
                </c:pt>
                <c:pt idx="84">
                  <c:v>2.581974720182188</c:v>
                </c:pt>
                <c:pt idx="85">
                  <c:v>2.585661442681157</c:v>
                </c:pt>
                <c:pt idx="86">
                  <c:v>2.589232758618891</c:v>
                </c:pt>
                <c:pt idx="87">
                  <c:v>2.592697150248568</c:v>
                </c:pt>
                <c:pt idx="88">
                  <c:v>2.596062828641152</c:v>
                </c:pt>
                <c:pt idx="89">
                  <c:v>2.599337741761701</c:v>
                </c:pt>
                <c:pt idx="90">
                  <c:v>2.602529582254647</c:v>
                </c:pt>
                <c:pt idx="91">
                  <c:v>2.605645795418237</c:v>
                </c:pt>
                <c:pt idx="92">
                  <c:v>2.608693586458685</c:v>
                </c:pt>
                <c:pt idx="93">
                  <c:v>2.611679927795194</c:v>
                </c:pt>
                <c:pt idx="94">
                  <c:v>2.61461156627047</c:v>
                </c:pt>
                <c:pt idx="95">
                  <c:v>2.617495029757264</c:v>
                </c:pt>
                <c:pt idx="96">
                  <c:v>2.62033663411421</c:v>
                </c:pt>
                <c:pt idx="97">
                  <c:v>2.623142489312158</c:v>
                </c:pt>
                <c:pt idx="98">
                  <c:v>2.625918506048038</c:v>
                </c:pt>
                <c:pt idx="99">
                  <c:v>2.62867040164565</c:v>
                </c:pt>
                <c:pt idx="100">
                  <c:v>2.631403706036508</c:v>
                </c:pt>
                <c:pt idx="101">
                  <c:v>2.634123767471464</c:v>
                </c:pt>
                <c:pt idx="102">
                  <c:v>2.636835758195957</c:v>
                </c:pt>
                <c:pt idx="103">
                  <c:v>2.639544679710525</c:v>
                </c:pt>
                <c:pt idx="104">
                  <c:v>2.642255368140468</c:v>
                </c:pt>
                <c:pt idx="105">
                  <c:v>2.644972499285359</c:v>
                </c:pt>
                <c:pt idx="106">
                  <c:v>2.647700593603076</c:v>
                </c:pt>
                <c:pt idx="107">
                  <c:v>2.65044402089552</c:v>
                </c:pt>
                <c:pt idx="108">
                  <c:v>2.65320700508164</c:v>
                </c:pt>
                <c:pt idx="109">
                  <c:v>2.65599362863577</c:v>
                </c:pt>
                <c:pt idx="110">
                  <c:v>2.658807837033237</c:v>
                </c:pt>
                <c:pt idx="111">
                  <c:v>2.661653442861279</c:v>
                </c:pt>
                <c:pt idx="112">
                  <c:v>2.664534130017273</c:v>
                </c:pt>
                <c:pt idx="113">
                  <c:v>2.667453457768715</c:v>
                </c:pt>
                <c:pt idx="114">
                  <c:v>2.670414864463964</c:v>
                </c:pt>
                <c:pt idx="115">
                  <c:v>2.673421671352116</c:v>
                </c:pt>
                <c:pt idx="116">
                  <c:v>2.676477086199156</c:v>
                </c:pt>
                <c:pt idx="117">
                  <c:v>2.67958420694049</c:v>
                </c:pt>
                <c:pt idx="118">
                  <c:v>2.682746024809603</c:v>
                </c:pt>
                <c:pt idx="119">
                  <c:v>2.685965427925112</c:v>
                </c:pt>
              </c:numCache>
            </c:numRef>
          </c:yVal>
          <c:smooth val="0"/>
          <c:extLst xmlns:c16r2="http://schemas.microsoft.com/office/drawing/2015/06/chart">
            <c:ext xmlns:c16="http://schemas.microsoft.com/office/drawing/2014/chart" uri="{C3380CC4-5D6E-409C-BE32-E72D297353CC}">
              <c16:uniqueId val="{00000009-3F3E-4630-B599-47BA7B20D747}"/>
            </c:ext>
          </c:extLst>
        </c:ser>
        <c:dLbls>
          <c:showLegendKey val="0"/>
          <c:showVal val="0"/>
          <c:showCatName val="0"/>
          <c:showSerName val="0"/>
          <c:showPercent val="0"/>
          <c:showBubbleSize val="0"/>
        </c:dLbls>
        <c:axId val="-1417509024"/>
        <c:axId val="-1417506832"/>
      </c:scatterChart>
      <c:valAx>
        <c:axId val="-141750902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417506832"/>
        <c:crosses val="autoZero"/>
        <c:crossBetween val="midCat"/>
      </c:valAx>
      <c:valAx>
        <c:axId val="-1417506832"/>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417509024"/>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11.35244029640308</c:v>
                </c:pt>
                <c:pt idx="2">
                  <c:v>13.0734930421404</c:v>
                </c:pt>
                <c:pt idx="3">
                  <c:v>14.77773488218918</c:v>
                </c:pt>
                <c:pt idx="4">
                  <c:v>16.46358440242328</c:v>
                </c:pt>
                <c:pt idx="5">
                  <c:v>18.1296187493881</c:v>
                </c:pt>
                <c:pt idx="6">
                  <c:v>19.77455704126623</c:v>
                </c:pt>
                <c:pt idx="7">
                  <c:v>21.39725027424538</c:v>
                </c:pt>
                <c:pt idx="8">
                  <c:v>22.99667211834821</c:v>
                </c:pt>
                <c:pt idx="9">
                  <c:v>24.57191045981381</c:v>
                </c:pt>
                <c:pt idx="10">
                  <c:v>26.12215958972772</c:v>
                </c:pt>
                <c:pt idx="11">
                  <c:v>27.6467129588691</c:v>
                </c:pt>
                <c:pt idx="12">
                  <c:v>29.14495643433293</c:v>
                </c:pt>
                <c:pt idx="13">
                  <c:v>29.71910186835703</c:v>
                </c:pt>
                <c:pt idx="14">
                  <c:v>31.06702586202664</c:v>
                </c:pt>
                <c:pt idx="15">
                  <c:v>32.39892949163912</c:v>
                </c:pt>
                <c:pt idx="16">
                  <c:v>33.71216761187497</c:v>
                </c:pt>
                <c:pt idx="17">
                  <c:v>35.0054759444447</c:v>
                </c:pt>
                <c:pt idx="18">
                  <c:v>36.277882428252</c:v>
                </c:pt>
                <c:pt idx="19">
                  <c:v>37.52864634899015</c:v>
                </c:pt>
                <c:pt idx="20">
                  <c:v>38.75721362023978</c:v>
                </c:pt>
                <c:pt idx="21">
                  <c:v>39.96318151676495</c:v>
                </c:pt>
                <c:pt idx="22">
                  <c:v>41.14627076625035</c:v>
                </c:pt>
                <c:pt idx="23">
                  <c:v>42.30630338115588</c:v>
                </c:pt>
                <c:pt idx="24">
                  <c:v>43.4431849765533</c:v>
                </c:pt>
                <c:pt idx="25">
                  <c:v>44.55689059776633</c:v>
                </c:pt>
                <c:pt idx="26">
                  <c:v>45.64585380114841</c:v>
                </c:pt>
                <c:pt idx="27">
                  <c:v>46.7115799725434</c:v>
                </c:pt>
                <c:pt idx="28">
                  <c:v>47.75420727976358</c:v>
                </c:pt>
                <c:pt idx="29">
                  <c:v>48.77390176624429</c:v>
                </c:pt>
                <c:pt idx="30">
                  <c:v>49.77085866152447</c:v>
                </c:pt>
                <c:pt idx="31">
                  <c:v>50.7452983208059</c:v>
                </c:pt>
                <c:pt idx="32">
                  <c:v>51.697462761816</c:v>
                </c:pt>
                <c:pt idx="33">
                  <c:v>52.62761270078227</c:v>
                </c:pt>
                <c:pt idx="34">
                  <c:v>53.53602499360564</c:v>
                </c:pt>
                <c:pt idx="35">
                  <c:v>54.42299040848957</c:v>
                </c:pt>
                <c:pt idx="36">
                  <c:v>55.28881167315194</c:v>
                </c:pt>
                <c:pt idx="37">
                  <c:v>56.13380175056042</c:v>
                </c:pt>
                <c:pt idx="38">
                  <c:v>56.95828230515325</c:v>
                </c:pt>
                <c:pt idx="39">
                  <c:v>57.76257948934835</c:v>
                </c:pt>
                <c:pt idx="40">
                  <c:v>58.54702808758339</c:v>
                </c:pt>
                <c:pt idx="41">
                  <c:v>59.31196789559174</c:v>
                </c:pt>
                <c:pt idx="42">
                  <c:v>60.05774270039</c:v>
                </c:pt>
                <c:pt idx="43">
                  <c:v>60.78469936904678</c:v>
                </c:pt>
                <c:pt idx="44">
                  <c:v>61.49318702097298</c:v>
                </c:pt>
                <c:pt idx="45">
                  <c:v>62.1835562730721</c:v>
                </c:pt>
                <c:pt idx="46">
                  <c:v>62.85615855091415</c:v>
                </c:pt>
                <c:pt idx="47">
                  <c:v>63.51134545950114</c:v>
                </c:pt>
                <c:pt idx="48">
                  <c:v>64.14946820884141</c:v>
                </c:pt>
                <c:pt idx="49">
                  <c:v>64.77087708871403</c:v>
                </c:pt>
                <c:pt idx="50">
                  <c:v>65.37592098985804</c:v>
                </c:pt>
                <c:pt idx="51">
                  <c:v>65.96494696618174</c:v>
                </c:pt>
                <c:pt idx="52">
                  <c:v>66.53829983218306</c:v>
                </c:pt>
                <c:pt idx="53">
                  <c:v>67.09632180429253</c:v>
                </c:pt>
                <c:pt idx="54">
                  <c:v>67.63935217292432</c:v>
                </c:pt>
                <c:pt idx="55">
                  <c:v>68.16772700391988</c:v>
                </c:pt>
                <c:pt idx="56">
                  <c:v>68.68177886965371</c:v>
                </c:pt>
                <c:pt idx="57">
                  <c:v>69.18183660744005</c:v>
                </c:pt>
                <c:pt idx="58">
                  <c:v>69.66822510140415</c:v>
                </c:pt>
                <c:pt idx="59">
                  <c:v>70.1412650895418</c:v>
                </c:pt>
                <c:pt idx="60">
                  <c:v>70.60127299133637</c:v>
                </c:pt>
                <c:pt idx="61">
                  <c:v>71.04856075549287</c:v>
                </c:pt>
                <c:pt idx="62">
                  <c:v>71.48343572747035</c:v>
                </c:pt>
                <c:pt idx="63">
                  <c:v>71.90620053370911</c:v>
                </c:pt>
                <c:pt idx="64">
                  <c:v>72.3171529823303</c:v>
                </c:pt>
                <c:pt idx="65">
                  <c:v>72.7165859795241</c:v>
                </c:pt>
                <c:pt idx="66">
                  <c:v>73.10478745920227</c:v>
                </c:pt>
                <c:pt idx="67">
                  <c:v>73.48204032701321</c:v>
                </c:pt>
                <c:pt idx="68">
                  <c:v>73.84862241476911</c:v>
                </c:pt>
                <c:pt idx="69">
                  <c:v>74.2048064482006</c:v>
                </c:pt>
                <c:pt idx="70">
                  <c:v>74.55086002355817</c:v>
                </c:pt>
                <c:pt idx="71">
                  <c:v>74.88704559468825</c:v>
                </c:pt>
                <c:pt idx="72">
                  <c:v>75.2136204688068</c:v>
                </c:pt>
                <c:pt idx="73">
                  <c:v>75.5308368106929</c:v>
                </c:pt>
                <c:pt idx="74">
                  <c:v>75.83894165405324</c:v>
                </c:pt>
                <c:pt idx="75">
                  <c:v>76.13817692076735</c:v>
                </c:pt>
                <c:pt idx="76">
                  <c:v>76.42877944518841</c:v>
                </c:pt>
                <c:pt idx="77">
                  <c:v>76.71098100580276</c:v>
                </c:pt>
                <c:pt idx="78">
                  <c:v>76.98500836131097</c:v>
                </c:pt>
                <c:pt idx="79">
                  <c:v>77.2510832917069</c:v>
                </c:pt>
                <c:pt idx="80">
                  <c:v>77.50942264398145</c:v>
                </c:pt>
                <c:pt idx="81">
                  <c:v>77.76023838232125</c:v>
                </c:pt>
                <c:pt idx="82">
                  <c:v>78.00373764084175</c:v>
                </c:pt>
                <c:pt idx="83">
                  <c:v>78.24012278059852</c:v>
                </c:pt>
                <c:pt idx="84">
                  <c:v>78.46959144908032</c:v>
                </c:pt>
                <c:pt idx="85">
                  <c:v>78.69233664250243</c:v>
                </c:pt>
                <c:pt idx="86">
                  <c:v>78.90854677018797</c:v>
                </c:pt>
                <c:pt idx="87">
                  <c:v>79.11840572124856</c:v>
                </c:pt>
                <c:pt idx="88">
                  <c:v>79.32209293294046</c:v>
                </c:pt>
                <c:pt idx="89">
                  <c:v>79.5197834604187</c:v>
                </c:pt>
                <c:pt idx="90">
                  <c:v>79.711648048029</c:v>
                </c:pt>
                <c:pt idx="91">
                  <c:v>79.8978532017063</c:v>
                </c:pt>
                <c:pt idx="92">
                  <c:v>80.07856126180013</c:v>
                </c:pt>
                <c:pt idx="93">
                  <c:v>80.25393047741385</c:v>
                </c:pt>
                <c:pt idx="94">
                  <c:v>80.42411508055556</c:v>
                </c:pt>
                <c:pt idx="95">
                  <c:v>80.589265361059</c:v>
                </c:pt>
                <c:pt idx="96">
                  <c:v>80.7495277415728</c:v>
                </c:pt>
                <c:pt idx="97">
                  <c:v>80.90504485312515</c:v>
                </c:pt>
                <c:pt idx="98">
                  <c:v>81.05595561002518</c:v>
                </c:pt>
                <c:pt idx="99">
                  <c:v>81.20239528445745</c:v>
                </c:pt>
                <c:pt idx="100">
                  <c:v>81.34449558254164</c:v>
                </c:pt>
                <c:pt idx="101">
                  <c:v>81.48238471744769</c:v>
                </c:pt>
                <c:pt idx="102">
                  <c:v>81.61618748446017</c:v>
                </c:pt>
                <c:pt idx="103">
                  <c:v>81.74602533397776</c:v>
                </c:pt>
                <c:pt idx="104">
                  <c:v>81.87201644475601</c:v>
                </c:pt>
                <c:pt idx="105">
                  <c:v>81.9942757964036</c:v>
                </c:pt>
                <c:pt idx="106">
                  <c:v>82.11291524048058</c:v>
                </c:pt>
                <c:pt idx="107">
                  <c:v>82.22804357219815</c:v>
                </c:pt>
                <c:pt idx="108">
                  <c:v>82.33976659960135</c:v>
                </c:pt>
                <c:pt idx="109">
                  <c:v>82.44818721351838</c:v>
                </c:pt>
                <c:pt idx="110">
                  <c:v>82.55340545544277</c:v>
                </c:pt>
                <c:pt idx="111">
                  <c:v>82.65551858545834</c:v>
                </c:pt>
                <c:pt idx="112">
                  <c:v>82.7546211479185</c:v>
                </c:pt>
                <c:pt idx="113">
                  <c:v>82.85080503747552</c:v>
                </c:pt>
                <c:pt idx="114">
                  <c:v>82.9441595633925</c:v>
                </c:pt>
                <c:pt idx="115">
                  <c:v>83.03477151279579</c:v>
                </c:pt>
                <c:pt idx="116">
                  <c:v>83.12272521325262</c:v>
                </c:pt>
                <c:pt idx="117">
                  <c:v>83.20810259382745</c:v>
                </c:pt>
                <c:pt idx="118">
                  <c:v>83.2909832455698</c:v>
                </c:pt>
                <c:pt idx="119">
                  <c:v>83.37144448035726</c:v>
                </c:pt>
              </c:numCache>
            </c:numRef>
          </c:yVal>
          <c:smooth val="0"/>
          <c:extLst xmlns:c16r2="http://schemas.microsoft.com/office/drawing/2015/06/chart">
            <c:ext xmlns:c16="http://schemas.microsoft.com/office/drawing/2014/chart" uri="{C3380CC4-5D6E-409C-BE32-E72D297353CC}">
              <c16:uniqueId val="{00000000-C3D4-46DD-9E5F-95807D1C6FF7}"/>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11.35244029640308</c:v>
                </c:pt>
                <c:pt idx="2">
                  <c:v>13.0724309667894</c:v>
                </c:pt>
                <c:pt idx="3">
                  <c:v>14.77560806139627</c:v>
                </c:pt>
                <c:pt idx="4">
                  <c:v>16.46039169418873</c:v>
                </c:pt>
                <c:pt idx="5">
                  <c:v>18.12536043052751</c:v>
                </c:pt>
                <c:pt idx="6">
                  <c:v>19.76923469054232</c:v>
                </c:pt>
                <c:pt idx="7">
                  <c:v>21.39086664919887</c:v>
                </c:pt>
                <c:pt idx="8">
                  <c:v>22.98923103369088</c:v>
                </c:pt>
                <c:pt idx="9">
                  <c:v>24.56341667154078</c:v>
                </c:pt>
                <c:pt idx="10">
                  <c:v>26.11261868825386</c:v>
                </c:pt>
                <c:pt idx="11">
                  <c:v>27.63613127179815</c:v>
                </c:pt>
                <c:pt idx="12">
                  <c:v>29.13334093987942</c:v>
                </c:pt>
                <c:pt idx="13">
                  <c:v>29.70646011798817</c:v>
                </c:pt>
                <c:pt idx="14">
                  <c:v>31.05329045879444</c:v>
                </c:pt>
                <c:pt idx="15">
                  <c:v>32.38404667956018</c:v>
                </c:pt>
                <c:pt idx="16">
                  <c:v>33.69609151646728</c:v>
                </c:pt>
                <c:pt idx="17">
                  <c:v>34.98816733879175</c:v>
                </c:pt>
                <c:pt idx="18">
                  <c:v>36.25930784465345</c:v>
                </c:pt>
                <c:pt idx="19">
                  <c:v>37.50877733739252</c:v>
                </c:pt>
                <c:pt idx="20">
                  <c:v>38.73602612453032</c:v>
                </c:pt>
                <c:pt idx="21">
                  <c:v>39.9406553486715</c:v>
                </c:pt>
                <c:pt idx="22">
                  <c:v>41.12238915745183</c:v>
                </c:pt>
                <c:pt idx="23">
                  <c:v>42.28105260022494</c:v>
                </c:pt>
                <c:pt idx="24">
                  <c:v>43.41655399947195</c:v>
                </c:pt>
                <c:pt idx="25">
                  <c:v>44.52887082222515</c:v>
                </c:pt>
                <c:pt idx="26">
                  <c:v>45.6164388073139</c:v>
                </c:pt>
                <c:pt idx="27">
                  <c:v>46.68076517584439</c:v>
                </c:pt>
                <c:pt idx="28">
                  <c:v>47.72198977490734</c:v>
                </c:pt>
                <c:pt idx="29">
                  <c:v>48.74028017850833</c:v>
                </c:pt>
                <c:pt idx="30">
                  <c:v>49.7358330126517</c:v>
                </c:pt>
                <c:pt idx="31">
                  <c:v>50.70886990831058</c:v>
                </c:pt>
                <c:pt idx="32">
                  <c:v>51.65963404961595</c:v>
                </c:pt>
                <c:pt idx="33">
                  <c:v>52.588387220283</c:v>
                </c:pt>
                <c:pt idx="34">
                  <c:v>53.49540725303217</c:v>
                </c:pt>
                <c:pt idx="35">
                  <c:v>54.38098581067239</c:v>
                </c:pt>
                <c:pt idx="36">
                  <c:v>55.24542644003304</c:v>
                </c:pt>
                <c:pt idx="37">
                  <c:v>56.08904285374351</c:v>
                </c:pt>
                <c:pt idx="38">
                  <c:v>56.9121574027813</c:v>
                </c:pt>
                <c:pt idx="39">
                  <c:v>57.71509686720633</c:v>
                </c:pt>
                <c:pt idx="40">
                  <c:v>58.4981966046853</c:v>
                </c:pt>
                <c:pt idx="41">
                  <c:v>59.26179693519225</c:v>
                </c:pt>
                <c:pt idx="42">
                  <c:v>60.00624212271396</c:v>
                </c:pt>
                <c:pt idx="43">
                  <c:v>60.73187946948534</c:v>
                </c:pt>
                <c:pt idx="44">
                  <c:v>61.43905849055954</c:v>
                </c:pt>
                <c:pt idx="45">
                  <c:v>62.12813016203654</c:v>
                </c:pt>
                <c:pt idx="46">
                  <c:v>62.79944623471238</c:v>
                </c:pt>
                <c:pt idx="47">
                  <c:v>63.4533586078396</c:v>
                </c:pt>
                <c:pt idx="48">
                  <c:v>64.09021875664257</c:v>
                </c:pt>
                <c:pt idx="49">
                  <c:v>64.71037720940511</c:v>
                </c:pt>
                <c:pt idx="50">
                  <c:v>65.3141830701625</c:v>
                </c:pt>
                <c:pt idx="51">
                  <c:v>65.90198358341876</c:v>
                </c:pt>
                <c:pt idx="52">
                  <c:v>66.47412373258885</c:v>
                </c:pt>
                <c:pt idx="53">
                  <c:v>67.03094588355255</c:v>
                </c:pt>
                <c:pt idx="54">
                  <c:v>67.57278945737878</c:v>
                </c:pt>
                <c:pt idx="55">
                  <c:v>68.09999063365615</c:v>
                </c:pt>
                <c:pt idx="56">
                  <c:v>68.61288208284711</c:v>
                </c:pt>
                <c:pt idx="57">
                  <c:v>69.11179272547085</c:v>
                </c:pt>
                <c:pt idx="58">
                  <c:v>69.5970475153972</c:v>
                </c:pt>
                <c:pt idx="59">
                  <c:v>70.06896724796024</c:v>
                </c:pt>
                <c:pt idx="60">
                  <c:v>70.52786838785075</c:v>
                </c:pt>
                <c:pt idx="61">
                  <c:v>70.97406291877448</c:v>
                </c:pt>
                <c:pt idx="62">
                  <c:v>71.40785821075885</c:v>
                </c:pt>
                <c:pt idx="63">
                  <c:v>71.82955690583547</c:v>
                </c:pt>
                <c:pt idx="64">
                  <c:v>72.2394568191721</c:v>
                </c:pt>
                <c:pt idx="65">
                  <c:v>72.63785085575515</c:v>
                </c:pt>
                <c:pt idx="66">
                  <c:v>73.02502694183567</c:v>
                </c:pt>
                <c:pt idx="67">
                  <c:v>73.4012679675671</c:v>
                </c:pt>
                <c:pt idx="68">
                  <c:v>73.7668517441125</c:v>
                </c:pt>
                <c:pt idx="69">
                  <c:v>74.12205097022814</c:v>
                </c:pt>
                <c:pt idx="70">
                  <c:v>74.46713321019342</c:v>
                </c:pt>
                <c:pt idx="71">
                  <c:v>74.80236088096895</c:v>
                </c:pt>
                <c:pt idx="72">
                  <c:v>75.12799124853105</c:v>
                </c:pt>
                <c:pt idx="73">
                  <c:v>75.44427643216296</c:v>
                </c:pt>
                <c:pt idx="74">
                  <c:v>75.7514634168001</c:v>
                </c:pt>
                <c:pt idx="75">
                  <c:v>76.04979407149767</c:v>
                </c:pt>
                <c:pt idx="76">
                  <c:v>76.33950517537232</c:v>
                </c:pt>
                <c:pt idx="77">
                  <c:v>76.62082844833274</c:v>
                </c:pt>
                <c:pt idx="78">
                  <c:v>76.8939905882071</c:v>
                </c:pt>
                <c:pt idx="79">
                  <c:v>77.15921331162605</c:v>
                </c:pt>
                <c:pt idx="80">
                  <c:v>77.4167134003492</c:v>
                </c:pt>
                <c:pt idx="81">
                  <c:v>77.66670275113755</c:v>
                </c:pt>
                <c:pt idx="82">
                  <c:v>77.90938842906325</c:v>
                </c:pt>
                <c:pt idx="83">
                  <c:v>78.14497272481276</c:v>
                </c:pt>
                <c:pt idx="84">
                  <c:v>78.37365321389115</c:v>
                </c:pt>
                <c:pt idx="85">
                  <c:v>78.59562281939361</c:v>
                </c:pt>
                <c:pt idx="86">
                  <c:v>78.81106987648597</c:v>
                </c:pt>
                <c:pt idx="87">
                  <c:v>79.02017819943516</c:v>
                </c:pt>
                <c:pt idx="88">
                  <c:v>79.2231271492183</c:v>
                </c:pt>
                <c:pt idx="89">
                  <c:v>79.42009170456731</c:v>
                </c:pt>
                <c:pt idx="90">
                  <c:v>79.61124253277875</c:v>
                </c:pt>
                <c:pt idx="91">
                  <c:v>79.79674606180013</c:v>
                </c:pt>
                <c:pt idx="92">
                  <c:v>79.97676455412108</c:v>
                </c:pt>
                <c:pt idx="93">
                  <c:v>80.15145618051791</c:v>
                </c:pt>
                <c:pt idx="94">
                  <c:v>80.32097509416558</c:v>
                </c:pt>
                <c:pt idx="95">
                  <c:v>80.48547150611518</c:v>
                </c:pt>
                <c:pt idx="96">
                  <c:v>80.64509176030877</c:v>
                </c:pt>
                <c:pt idx="97">
                  <c:v>80.79997840864961</c:v>
                </c:pt>
                <c:pt idx="98">
                  <c:v>80.95027028633376</c:v>
                </c:pt>
                <c:pt idx="99">
                  <c:v>81.0961025871693</c:v>
                </c:pt>
                <c:pt idx="100">
                  <c:v>81.23760693808435</c:v>
                </c:pt>
                <c:pt idx="101">
                  <c:v>81.37491147378205</c:v>
                </c:pt>
                <c:pt idx="102">
                  <c:v>81.50814091115875</c:v>
                </c:pt>
                <c:pt idx="103">
                  <c:v>81.63741662244318</c:v>
                </c:pt>
                <c:pt idx="104">
                  <c:v>81.76285670844425</c:v>
                </c:pt>
                <c:pt idx="105">
                  <c:v>81.88457607097371</c:v>
                </c:pt>
                <c:pt idx="106">
                  <c:v>82.00268648464407</c:v>
                </c:pt>
                <c:pt idx="107">
                  <c:v>82.1172966672857</c:v>
                </c:pt>
                <c:pt idx="108">
                  <c:v>82.22851235068502</c:v>
                </c:pt>
                <c:pt idx="109">
                  <c:v>82.33643634914185</c:v>
                </c:pt>
                <c:pt idx="110">
                  <c:v>82.4411686288058</c:v>
                </c:pt>
                <c:pt idx="111">
                  <c:v>82.54280637378614</c:v>
                </c:pt>
                <c:pt idx="112">
                  <c:v>82.64144405380101</c:v>
                </c:pt>
                <c:pt idx="113">
                  <c:v>82.7371734889439</c:v>
                </c:pt>
                <c:pt idx="114">
                  <c:v>82.83008391429938</c:v>
                </c:pt>
                <c:pt idx="115">
                  <c:v>82.92026204351896</c:v>
                </c:pt>
                <c:pt idx="116">
                  <c:v>83.0077921310269</c:v>
                </c:pt>
                <c:pt idx="117">
                  <c:v>83.09275603314745</c:v>
                </c:pt>
                <c:pt idx="118">
                  <c:v>83.1752332689175</c:v>
                </c:pt>
                <c:pt idx="119">
                  <c:v>83.25530107830416</c:v>
                </c:pt>
              </c:numCache>
            </c:numRef>
          </c:yVal>
          <c:smooth val="0"/>
          <c:extLst xmlns:c16r2="http://schemas.microsoft.com/office/drawing/2015/06/chart">
            <c:ext xmlns:c16="http://schemas.microsoft.com/office/drawing/2014/chart" uri="{C3380CC4-5D6E-409C-BE32-E72D297353CC}">
              <c16:uniqueId val="{00000001-C3D4-46DD-9E5F-95807D1C6FF7}"/>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14.19055037049293</c:v>
                </c:pt>
                <c:pt idx="2">
                  <c:v>16.34231026432644</c:v>
                </c:pt>
                <c:pt idx="3">
                  <c:v>18.47244801529268</c:v>
                </c:pt>
                <c:pt idx="4">
                  <c:v>20.57900364995658</c:v>
                </c:pt>
                <c:pt idx="5">
                  <c:v>22.66021626540896</c:v>
                </c:pt>
                <c:pt idx="6">
                  <c:v>24.71450316046321</c:v>
                </c:pt>
                <c:pt idx="7">
                  <c:v>26.74044709932418</c:v>
                </c:pt>
                <c:pt idx="8">
                  <c:v>28.73678469104379</c:v>
                </c:pt>
                <c:pt idx="9">
                  <c:v>30.70239570783633</c:v>
                </c:pt>
                <c:pt idx="10">
                  <c:v>32.63629321842928</c:v>
                </c:pt>
                <c:pt idx="11">
                  <c:v>34.53761443624294</c:v>
                </c:pt>
                <c:pt idx="12">
                  <c:v>36.40561220352176</c:v>
                </c:pt>
                <c:pt idx="13">
                  <c:v>37.11807187215345</c:v>
                </c:pt>
                <c:pt idx="14">
                  <c:v>38.7974795783357</c:v>
                </c:pt>
                <c:pt idx="15">
                  <c:v>40.45658903345034</c:v>
                </c:pt>
                <c:pt idx="16">
                  <c:v>42.09210232293663</c:v>
                </c:pt>
                <c:pt idx="17">
                  <c:v>43.70244874880518</c:v>
                </c:pt>
                <c:pt idx="18">
                  <c:v>45.28642364687586</c:v>
                </c:pt>
                <c:pt idx="19">
                  <c:v>46.84311210755368</c:v>
                </c:pt>
                <c:pt idx="20">
                  <c:v>48.37183292036025</c:v>
                </c:pt>
                <c:pt idx="21">
                  <c:v>49.87209436109512</c:v>
                </c:pt>
                <c:pt idx="22">
                  <c:v>51.34355919878908</c:v>
                </c:pt>
                <c:pt idx="23">
                  <c:v>52.78601689611241</c:v>
                </c:pt>
                <c:pt idx="24">
                  <c:v>54.19936143304754</c:v>
                </c:pt>
                <c:pt idx="25">
                  <c:v>55.5835735287783</c:v>
                </c:pt>
                <c:pt idx="26">
                  <c:v>56.9367075497339</c:v>
                </c:pt>
                <c:pt idx="27">
                  <c:v>58.26065722989915</c:v>
                </c:pt>
                <c:pt idx="28">
                  <c:v>59.55560695521073</c:v>
                </c:pt>
                <c:pt idx="29">
                  <c:v>60.82177570798194</c:v>
                </c:pt>
                <c:pt idx="30">
                  <c:v>62.05941868940315</c:v>
                </c:pt>
                <c:pt idx="31">
                  <c:v>63.2688222262459</c:v>
                </c:pt>
                <c:pt idx="32">
                  <c:v>64.4502994293489</c:v>
                </c:pt>
                <c:pt idx="33">
                  <c:v>65.60418647702429</c:v>
                </c:pt>
                <c:pt idx="34">
                  <c:v>66.73083940758367</c:v>
                </c:pt>
                <c:pt idx="35">
                  <c:v>67.83063132978845</c:v>
                </c:pt>
                <c:pt idx="36">
                  <c:v>68.90394997645625</c:v>
                </c:pt>
                <c:pt idx="37">
                  <c:v>69.95119554608935</c:v>
                </c:pt>
                <c:pt idx="38">
                  <c:v>70.97277878545216</c:v>
                </c:pt>
                <c:pt idx="39">
                  <c:v>71.9691157223188</c:v>
                </c:pt>
                <c:pt idx="40">
                  <c:v>72.94063284724143</c:v>
                </c:pt>
                <c:pt idx="41">
                  <c:v>73.88776258800135</c:v>
                </c:pt>
                <c:pt idx="42">
                  <c:v>74.81094203697805</c:v>
                </c:pt>
                <c:pt idx="43">
                  <c:v>75.71061181611911</c:v>
                </c:pt>
                <c:pt idx="44">
                  <c:v>76.587215046211</c:v>
                </c:pt>
                <c:pt idx="45">
                  <c:v>77.4411964075007</c:v>
                </c:pt>
                <c:pt idx="46">
                  <c:v>78.27300128452035</c:v>
                </c:pt>
                <c:pt idx="47">
                  <c:v>79.08307498463364</c:v>
                </c:pt>
                <c:pt idx="48">
                  <c:v>79.87186202628538</c:v>
                </c:pt>
                <c:pt idx="49">
                  <c:v>80.63980548869948</c:v>
                </c:pt>
                <c:pt idx="50">
                  <c:v>81.38734641972331</c:v>
                </c:pt>
                <c:pt idx="51">
                  <c:v>82.1149232957123</c:v>
                </c:pt>
                <c:pt idx="52">
                  <c:v>82.82297152512444</c:v>
                </c:pt>
                <c:pt idx="53">
                  <c:v>83.511923007678</c:v>
                </c:pt>
                <c:pt idx="54">
                  <c:v>84.18220573080725</c:v>
                </c:pt>
                <c:pt idx="55">
                  <c:v>84.834243404659</c:v>
                </c:pt>
                <c:pt idx="56">
                  <c:v>85.46845513333028</c:v>
                </c:pt>
                <c:pt idx="57">
                  <c:v>86.08525511914375</c:v>
                </c:pt>
                <c:pt idx="58">
                  <c:v>86.68505239927248</c:v>
                </c:pt>
                <c:pt idx="59">
                  <c:v>87.26825061013913</c:v>
                </c:pt>
                <c:pt idx="60">
                  <c:v>87.83524778019817</c:v>
                </c:pt>
                <c:pt idx="61">
                  <c:v>88.38643614723597</c:v>
                </c:pt>
                <c:pt idx="62">
                  <c:v>88.9222019989902</c:v>
                </c:pt>
                <c:pt idx="63">
                  <c:v>89.442925536252</c:v>
                </c:pt>
                <c:pt idx="64">
                  <c:v>89.94898075603115</c:v>
                </c:pt>
                <c:pt idx="65">
                  <c:v>90.44073535310781</c:v>
                </c:pt>
                <c:pt idx="66">
                  <c:v>90.91855064008996</c:v>
                </c:pt>
                <c:pt idx="67">
                  <c:v>91.38278148270265</c:v>
                </c:pt>
                <c:pt idx="68">
                  <c:v>91.83377625131435</c:v>
                </c:pt>
                <c:pt idx="69">
                  <c:v>92.27187678509654</c:v>
                </c:pt>
                <c:pt idx="70">
                  <c:v>92.69741837074798</c:v>
                </c:pt>
                <c:pt idx="71">
                  <c:v>93.11072973120463</c:v>
                </c:pt>
                <c:pt idx="72">
                  <c:v>93.51213302739415</c:v>
                </c:pt>
                <c:pt idx="73">
                  <c:v>93.9019438689466</c:v>
                </c:pt>
                <c:pt idx="74">
                  <c:v>94.2804713339747</c:v>
                </c:pt>
                <c:pt idx="75">
                  <c:v>94.64801799905763</c:v>
                </c:pt>
                <c:pt idx="76">
                  <c:v>95.0048799749711</c:v>
                </c:pt>
                <c:pt idx="77">
                  <c:v>95.35134695136911</c:v>
                </c:pt>
                <c:pt idx="78">
                  <c:v>95.68770224707913</c:v>
                </c:pt>
                <c:pt idx="79">
                  <c:v>96.0142228665427</c:v>
                </c:pt>
                <c:pt idx="80">
                  <c:v>96.3311795617392</c:v>
                </c:pt>
                <c:pt idx="81">
                  <c:v>96.6388368996253</c:v>
                </c:pt>
                <c:pt idx="82">
                  <c:v>96.93745333221157</c:v>
                </c:pt>
                <c:pt idx="83">
                  <c:v>97.22728127275074</c:v>
                </c:pt>
                <c:pt idx="84">
                  <c:v>97.50856717424165</c:v>
                </c:pt>
                <c:pt idx="85">
                  <c:v>97.78155161064933</c:v>
                </c:pt>
                <c:pt idx="86">
                  <c:v>98.04646936265635</c:v>
                </c:pt>
                <c:pt idx="87">
                  <c:v>98.30354950345907</c:v>
                </c:pt>
                <c:pt idx="88">
                  <c:v>98.55301548872556</c:v>
                </c:pt>
                <c:pt idx="89">
                  <c:v>98.79508524702935</c:v>
                </c:pt>
                <c:pt idx="90">
                  <c:v>99.02997127242831</c:v>
                </c:pt>
                <c:pt idx="91">
                  <c:v>99.25788071805245</c:v>
                </c:pt>
                <c:pt idx="92">
                  <c:v>99.47901549060951</c:v>
                </c:pt>
                <c:pt idx="93">
                  <c:v>99.69357234596389</c:v>
                </c:pt>
                <c:pt idx="94">
                  <c:v>99.90174298485908</c:v>
                </c:pt>
                <c:pt idx="95">
                  <c:v>100.1037141494635</c:v>
                </c:pt>
                <c:pt idx="96">
                  <c:v>100.2996677199735</c:v>
                </c:pt>
                <c:pt idx="97">
                  <c:v>100.4897808107144</c:v>
                </c:pt>
                <c:pt idx="98">
                  <c:v>100.6742258668583</c:v>
                </c:pt>
                <c:pt idx="99">
                  <c:v>100.8531707607908</c:v>
                </c:pt>
                <c:pt idx="100">
                  <c:v>101.0267788873061</c:v>
                </c:pt>
                <c:pt idx="101">
                  <c:v>101.1952092596202</c:v>
                </c:pt>
                <c:pt idx="102">
                  <c:v>101.35861660312</c:v>
                </c:pt>
                <c:pt idx="103">
                  <c:v>101.5171514498761</c:v>
                </c:pt>
                <c:pt idx="104">
                  <c:v>101.6709602316278</c:v>
                </c:pt>
                <c:pt idx="105">
                  <c:v>101.82018537166</c:v>
                </c:pt>
                <c:pt idx="106">
                  <c:v>101.9649653767847</c:v>
                </c:pt>
                <c:pt idx="107">
                  <c:v>102.1054349262504</c:v>
                </c:pt>
                <c:pt idx="108">
                  <c:v>102.2417249624323</c:v>
                </c:pt>
                <c:pt idx="109">
                  <c:v>102.3739627776922</c:v>
                </c:pt>
                <c:pt idx="110">
                  <c:v>102.5022721012992</c:v>
                </c:pt>
                <c:pt idx="111">
                  <c:v>102.6267731853823</c:v>
                </c:pt>
                <c:pt idx="112">
                  <c:v>102.7475828889637</c:v>
                </c:pt>
                <c:pt idx="113">
                  <c:v>102.8648147607018</c:v>
                </c:pt>
                <c:pt idx="114">
                  <c:v>102.9785791209106</c:v>
                </c:pt>
                <c:pt idx="115">
                  <c:v>103.0889831414916</c:v>
                </c:pt>
                <c:pt idx="116">
                  <c:v>103.1961309252438</c:v>
                </c:pt>
                <c:pt idx="117">
                  <c:v>103.3001235829943</c:v>
                </c:pt>
                <c:pt idx="118">
                  <c:v>103.4010593098083</c:v>
                </c:pt>
                <c:pt idx="119">
                  <c:v>103.4990334597096</c:v>
                </c:pt>
              </c:numCache>
            </c:numRef>
          </c:yVal>
          <c:smooth val="0"/>
          <c:extLst xmlns:c16r2="http://schemas.microsoft.com/office/drawing/2015/06/chart">
            <c:ext xmlns:c16="http://schemas.microsoft.com/office/drawing/2014/chart" uri="{C3380CC4-5D6E-409C-BE32-E72D297353CC}">
              <c16:uniqueId val="{00000002-C3D4-46DD-9E5F-95807D1C6FF7}"/>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6.058098164194237</c:v>
                </c:pt>
                <c:pt idx="2">
                  <c:v>6.991174578492064</c:v>
                </c:pt>
                <c:pt idx="3">
                  <c:v>7.925789677266884</c:v>
                </c:pt>
                <c:pt idx="4">
                  <c:v>8.86080681320527</c:v>
                </c:pt>
                <c:pt idx="5">
                  <c:v>9.795164322247728</c:v>
                </c:pt>
                <c:pt idx="6">
                  <c:v>10.72786859388179</c:v>
                </c:pt>
                <c:pt idx="7">
                  <c:v>11.65799016914389</c:v>
                </c:pt>
                <c:pt idx="8">
                  <c:v>12.58466019715161</c:v>
                </c:pt>
                <c:pt idx="9">
                  <c:v>13.50706718230867</c:v>
                </c:pt>
                <c:pt idx="10">
                  <c:v>14.42445397548727</c:v>
                </c:pt>
                <c:pt idx="11">
                  <c:v>15.33611497245511</c:v>
                </c:pt>
                <c:pt idx="12">
                  <c:v>16.24139349130564</c:v>
                </c:pt>
                <c:pt idx="13">
                  <c:v>16.69104923765553</c:v>
                </c:pt>
                <c:pt idx="14">
                  <c:v>17.55790203806646</c:v>
                </c:pt>
                <c:pt idx="15">
                  <c:v>18.42069571669526</c:v>
                </c:pt>
                <c:pt idx="16">
                  <c:v>19.27782018746984</c:v>
                </c:pt>
                <c:pt idx="17">
                  <c:v>20.12838992435536</c:v>
                </c:pt>
                <c:pt idx="18">
                  <c:v>20.97166834131167</c:v>
                </c:pt>
                <c:pt idx="19">
                  <c:v>21.80703819509108</c:v>
                </c:pt>
                <c:pt idx="20">
                  <c:v>22.63397998879554</c:v>
                </c:pt>
                <c:pt idx="21">
                  <c:v>23.45205493892718</c:v>
                </c:pt>
                <c:pt idx="22">
                  <c:v>24.2608914886714</c:v>
                </c:pt>
                <c:pt idx="23">
                  <c:v>25.06017458575843</c:v>
                </c:pt>
                <c:pt idx="24">
                  <c:v>25.84963711568162</c:v>
                </c:pt>
                <c:pt idx="25">
                  <c:v>26.62905301954925</c:v>
                </c:pt>
                <c:pt idx="26">
                  <c:v>27.39743197999996</c:v>
                </c:pt>
                <c:pt idx="27">
                  <c:v>28.15537108965874</c:v>
                </c:pt>
                <c:pt idx="28">
                  <c:v>28.90274227376107</c:v>
                </c:pt>
                <c:pt idx="29">
                  <c:v>29.63943829971868</c:v>
                </c:pt>
                <c:pt idx="30">
                  <c:v>30.36537345478064</c:v>
                </c:pt>
                <c:pt idx="31">
                  <c:v>31.0804814232215</c:v>
                </c:pt>
                <c:pt idx="32">
                  <c:v>31.78471346247716</c:v>
                </c:pt>
                <c:pt idx="33">
                  <c:v>32.47803682605808</c:v>
                </c:pt>
                <c:pt idx="34">
                  <c:v>33.16043338615236</c:v>
                </c:pt>
                <c:pt idx="35">
                  <c:v>33.8318984182697</c:v>
                </c:pt>
                <c:pt idx="36">
                  <c:v>34.49243951869175</c:v>
                </c:pt>
                <c:pt idx="37">
                  <c:v>35.14207563172204</c:v>
                </c:pt>
                <c:pt idx="38">
                  <c:v>35.78083616901677</c:v>
                </c:pt>
                <c:pt idx="39">
                  <c:v>36.40875878334737</c:v>
                </c:pt>
                <c:pt idx="40">
                  <c:v>37.02589140221787</c:v>
                </c:pt>
                <c:pt idx="41">
                  <c:v>37.63229020283142</c:v>
                </c:pt>
                <c:pt idx="42">
                  <c:v>38.22801897387763</c:v>
                </c:pt>
                <c:pt idx="43">
                  <c:v>38.81314853032927</c:v>
                </c:pt>
                <c:pt idx="44">
                  <c:v>39.38775616659947</c:v>
                </c:pt>
                <c:pt idx="45">
                  <c:v>39.9519251451111</c:v>
                </c:pt>
                <c:pt idx="46">
                  <c:v>40.50574421574854</c:v>
                </c:pt>
                <c:pt idx="47">
                  <c:v>41.0493071647743</c:v>
                </c:pt>
                <c:pt idx="48">
                  <c:v>41.58271239011446</c:v>
                </c:pt>
                <c:pt idx="49">
                  <c:v>42.10606250120289</c:v>
                </c:pt>
                <c:pt idx="50">
                  <c:v>42.61946394196821</c:v>
                </c:pt>
                <c:pt idx="51">
                  <c:v>43.12302663493576</c:v>
                </c:pt>
                <c:pt idx="52">
                  <c:v>43.61686364328244</c:v>
                </c:pt>
                <c:pt idx="53">
                  <c:v>44.10109085629824</c:v>
                </c:pt>
                <c:pt idx="54">
                  <c:v>44.57582669065047</c:v>
                </c:pt>
                <c:pt idx="55">
                  <c:v>45.04119180837915</c:v>
                </c:pt>
                <c:pt idx="56">
                  <c:v>45.49730885049755</c:v>
                </c:pt>
                <c:pt idx="57">
                  <c:v>45.94430218630259</c:v>
                </c:pt>
                <c:pt idx="58">
                  <c:v>46.38229767666358</c:v>
                </c:pt>
                <c:pt idx="59">
                  <c:v>46.81142245097308</c:v>
                </c:pt>
                <c:pt idx="60">
                  <c:v>47.2318046971268</c:v>
                </c:pt>
                <c:pt idx="61">
                  <c:v>47.64357346356334</c:v>
                </c:pt>
                <c:pt idx="62">
                  <c:v>48.04685847357905</c:v>
                </c:pt>
                <c:pt idx="63">
                  <c:v>48.44178995000199</c:v>
                </c:pt>
                <c:pt idx="64">
                  <c:v>48.82849845113378</c:v>
                </c:pt>
                <c:pt idx="65">
                  <c:v>49.20711471624782</c:v>
                </c:pt>
                <c:pt idx="66">
                  <c:v>49.57776952112908</c:v>
                </c:pt>
                <c:pt idx="67">
                  <c:v>49.94059354231467</c:v>
                </c:pt>
                <c:pt idx="68">
                  <c:v>50.2957172302431</c:v>
                </c:pt>
                <c:pt idx="69">
                  <c:v>50.64327069061983</c:v>
                </c:pt>
                <c:pt idx="70">
                  <c:v>50.98338357361459</c:v>
                </c:pt>
                <c:pt idx="71">
                  <c:v>51.31618497064999</c:v>
                </c:pt>
                <c:pt idx="72">
                  <c:v>51.64180331781972</c:v>
                </c:pt>
                <c:pt idx="73">
                  <c:v>51.9603663067228</c:v>
                </c:pt>
                <c:pt idx="74">
                  <c:v>52.27200080119292</c:v>
                </c:pt>
                <c:pt idx="75">
                  <c:v>52.57683276032184</c:v>
                </c:pt>
                <c:pt idx="76">
                  <c:v>52.87498716718979</c:v>
                </c:pt>
                <c:pt idx="77">
                  <c:v>53.1665879631073</c:v>
                </c:pt>
                <c:pt idx="78">
                  <c:v>53.4517579870917</c:v>
                </c:pt>
                <c:pt idx="79">
                  <c:v>53.73061892035548</c:v>
                </c:pt>
                <c:pt idx="80">
                  <c:v>54.00329123508163</c:v>
                </c:pt>
                <c:pt idx="81">
                  <c:v>54.26989414829765</c:v>
                </c:pt>
                <c:pt idx="82">
                  <c:v>54.53054557929497</c:v>
                </c:pt>
                <c:pt idx="83">
                  <c:v>54.7853621114591</c:v>
                </c:pt>
                <c:pt idx="84">
                  <c:v>55.034458957796</c:v>
                </c:pt>
                <c:pt idx="85">
                  <c:v>55.2779499298813</c:v>
                </c:pt>
                <c:pt idx="86">
                  <c:v>55.51594741016557</c:v>
                </c:pt>
                <c:pt idx="87">
                  <c:v>55.74856232796628</c:v>
                </c:pt>
                <c:pt idx="88">
                  <c:v>55.97590413748003</c:v>
                </c:pt>
                <c:pt idx="89">
                  <c:v>56.19808079997528</c:v>
                </c:pt>
                <c:pt idx="90">
                  <c:v>56.41519876728852</c:v>
                </c:pt>
                <c:pt idx="91">
                  <c:v>56.62736296886578</c:v>
                </c:pt>
                <c:pt idx="92">
                  <c:v>56.83467680067749</c:v>
                </c:pt>
                <c:pt idx="93">
                  <c:v>57.03724211674852</c:v>
                </c:pt>
                <c:pt idx="94">
                  <c:v>57.2351592221731</c:v>
                </c:pt>
                <c:pt idx="95">
                  <c:v>57.42852686909828</c:v>
                </c:pt>
                <c:pt idx="96">
                  <c:v>57.61744225340199</c:v>
                </c:pt>
                <c:pt idx="97">
                  <c:v>57.80200101422088</c:v>
                </c:pt>
                <c:pt idx="98">
                  <c:v>57.98229723432267</c:v>
                </c:pt>
                <c:pt idx="99">
                  <c:v>58.15842344241173</c:v>
                </c:pt>
                <c:pt idx="100">
                  <c:v>58.33047061683465</c:v>
                </c:pt>
                <c:pt idx="101">
                  <c:v>58.4985281906247</c:v>
                </c:pt>
                <c:pt idx="102">
                  <c:v>58.66268405746595</c:v>
                </c:pt>
                <c:pt idx="103">
                  <c:v>58.82302457949064</c:v>
                </c:pt>
                <c:pt idx="104">
                  <c:v>58.97963459552193</c:v>
                </c:pt>
                <c:pt idx="105">
                  <c:v>59.13259743078924</c:v>
                </c:pt>
                <c:pt idx="106">
                  <c:v>59.28199490729205</c:v>
                </c:pt>
                <c:pt idx="107">
                  <c:v>59.42790735510425</c:v>
                </c:pt>
                <c:pt idx="108">
                  <c:v>59.57041362451127</c:v>
                </c:pt>
                <c:pt idx="109">
                  <c:v>59.70959109901924</c:v>
                </c:pt>
                <c:pt idx="110">
                  <c:v>59.8455157088065</c:v>
                </c:pt>
                <c:pt idx="111">
                  <c:v>59.97826194482878</c:v>
                </c:pt>
                <c:pt idx="112">
                  <c:v>60.1079028736949</c:v>
                </c:pt>
                <c:pt idx="113">
                  <c:v>60.2345101528681</c:v>
                </c:pt>
                <c:pt idx="114">
                  <c:v>60.35815404646382</c:v>
                </c:pt>
                <c:pt idx="115">
                  <c:v>60.47890344128425</c:v>
                </c:pt>
                <c:pt idx="116">
                  <c:v>60.59682586344934</c:v>
                </c:pt>
                <c:pt idx="117">
                  <c:v>60.71198749535989</c:v>
                </c:pt>
                <c:pt idx="118">
                  <c:v>60.8244531926357</c:v>
                </c:pt>
                <c:pt idx="119">
                  <c:v>60.93428650195892</c:v>
                </c:pt>
              </c:numCache>
            </c:numRef>
          </c:yVal>
          <c:smooth val="0"/>
          <c:extLst xmlns:c16r2="http://schemas.microsoft.com/office/drawing/2015/06/chart">
            <c:ext xmlns:c16="http://schemas.microsoft.com/office/drawing/2014/chart" uri="{C3380CC4-5D6E-409C-BE32-E72D297353CC}">
              <c16:uniqueId val="{00000003-C3D4-46DD-9E5F-95807D1C6FF7}"/>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11.66223839458326</c:v>
                </c:pt>
                <c:pt idx="2">
                  <c:v>13.69035483282641</c:v>
                </c:pt>
                <c:pt idx="3">
                  <c:v>15.70033390025128</c:v>
                </c:pt>
                <c:pt idx="4">
                  <c:v>17.69048926397045</c:v>
                </c:pt>
                <c:pt idx="5">
                  <c:v>19.65929224491811</c:v>
                </c:pt>
                <c:pt idx="6">
                  <c:v>21.60535567894658</c:v>
                </c:pt>
                <c:pt idx="7">
                  <c:v>23.52742433891581</c:v>
                </c:pt>
                <c:pt idx="8">
                  <c:v>25.42436621364686</c:v>
                </c:pt>
                <c:pt idx="9">
                  <c:v>27.29516449835864</c:v>
                </c:pt>
                <c:pt idx="10">
                  <c:v>29.13891019537551</c:v>
                </c:pt>
                <c:pt idx="11">
                  <c:v>30.95479524406619</c:v>
                </c:pt>
                <c:pt idx="12">
                  <c:v>32.74210611671514</c:v>
                </c:pt>
                <c:pt idx="13">
                  <c:v>33.60295769064395</c:v>
                </c:pt>
                <c:pt idx="14">
                  <c:v>35.2349753485669</c:v>
                </c:pt>
                <c:pt idx="15">
                  <c:v>36.84809676438815</c:v>
                </c:pt>
                <c:pt idx="16">
                  <c:v>38.43958706663904</c:v>
                </c:pt>
                <c:pt idx="17">
                  <c:v>40.00809401163279</c:v>
                </c:pt>
                <c:pt idx="18">
                  <c:v>41.55256426651795</c:v>
                </c:pt>
                <c:pt idx="19">
                  <c:v>43.07218240645124</c:v>
                </c:pt>
                <c:pt idx="20">
                  <c:v>44.56632602335776</c:v>
                </c:pt>
                <c:pt idx="21">
                  <c:v>46.03453027320393</c:v>
                </c:pt>
                <c:pt idx="22">
                  <c:v>47.47645977104909</c:v>
                </c:pt>
                <c:pt idx="23">
                  <c:v>48.891886219586</c:v>
                </c:pt>
                <c:pt idx="24">
                  <c:v>50.28067051875405</c:v>
                </c:pt>
                <c:pt idx="25">
                  <c:v>51.64274838342498</c:v>
                </c:pt>
                <c:pt idx="26">
                  <c:v>52.97651922382465</c:v>
                </c:pt>
                <c:pt idx="27">
                  <c:v>54.28345769077896</c:v>
                </c:pt>
                <c:pt idx="28">
                  <c:v>55.56367732015314</c:v>
                </c:pt>
                <c:pt idx="29">
                  <c:v>56.81732397930264</c:v>
                </c:pt>
                <c:pt idx="30">
                  <c:v>58.04457704851664</c:v>
                </c:pt>
                <c:pt idx="31">
                  <c:v>59.24564516785904</c:v>
                </c:pt>
                <c:pt idx="32">
                  <c:v>60.42076258611087</c:v>
                </c:pt>
                <c:pt idx="33">
                  <c:v>61.57018601175878</c:v>
                </c:pt>
                <c:pt idx="34">
                  <c:v>62.69419187292078</c:v>
                </c:pt>
                <c:pt idx="35">
                  <c:v>63.7930739153453</c:v>
                </c:pt>
                <c:pt idx="36">
                  <c:v>64.86714107609258</c:v>
                </c:pt>
                <c:pt idx="37">
                  <c:v>65.91671559215318</c:v>
                </c:pt>
                <c:pt idx="38">
                  <c:v>66.94213130410571</c:v>
                </c:pt>
                <c:pt idx="39">
                  <c:v>67.9437292832208</c:v>
                </c:pt>
                <c:pt idx="40">
                  <c:v>68.92186181647853</c:v>
                </c:pt>
                <c:pt idx="41">
                  <c:v>69.8768886424334</c:v>
                </c:pt>
                <c:pt idx="42">
                  <c:v>70.80917578470871</c:v>
                </c:pt>
                <c:pt idx="43">
                  <c:v>71.71909450166093</c:v>
                </c:pt>
                <c:pt idx="44">
                  <c:v>72.60702032184053</c:v>
                </c:pt>
                <c:pt idx="45">
                  <c:v>73.4733321589399</c:v>
                </c:pt>
                <c:pt idx="46">
                  <c:v>74.31841149505445</c:v>
                </c:pt>
                <c:pt idx="47">
                  <c:v>75.14264163039115</c:v>
                </c:pt>
                <c:pt idx="48">
                  <c:v>75.9464069906371</c:v>
                </c:pt>
                <c:pt idx="49">
                  <c:v>76.73009248838206</c:v>
                </c:pt>
                <c:pt idx="50">
                  <c:v>77.49408293468514</c:v>
                </c:pt>
                <c:pt idx="51">
                  <c:v>78.23876249807834</c:v>
                </c:pt>
                <c:pt idx="52">
                  <c:v>78.9645141991932</c:v>
                </c:pt>
                <c:pt idx="53">
                  <c:v>79.67171945749297</c:v>
                </c:pt>
                <c:pt idx="54">
                  <c:v>80.36075766919384</c:v>
                </c:pt>
                <c:pt idx="55">
                  <c:v>81.03200582111094</c:v>
                </c:pt>
                <c:pt idx="56">
                  <c:v>81.68583813661917</c:v>
                </c:pt>
                <c:pt idx="57">
                  <c:v>82.32262575222738</c:v>
                </c:pt>
                <c:pt idx="58">
                  <c:v>82.94273642343575</c:v>
                </c:pt>
                <c:pt idx="59">
                  <c:v>83.54653425655049</c:v>
                </c:pt>
                <c:pt idx="60">
                  <c:v>84.13437946610793</c:v>
                </c:pt>
                <c:pt idx="61">
                  <c:v>84.70662815610125</c:v>
                </c:pt>
                <c:pt idx="62">
                  <c:v>85.26363212277815</c:v>
                </c:pt>
                <c:pt idx="63">
                  <c:v>85.80573867864508</c:v>
                </c:pt>
                <c:pt idx="64">
                  <c:v>86.3332904953895</c:v>
                </c:pt>
                <c:pt idx="65">
                  <c:v>86.8466254650193</c:v>
                </c:pt>
                <c:pt idx="66">
                  <c:v>87.34607657911327</c:v>
                </c:pt>
                <c:pt idx="67">
                  <c:v>87.83197182167345</c:v>
                </c:pt>
                <c:pt idx="68">
                  <c:v>88.304634079268</c:v>
                </c:pt>
                <c:pt idx="69">
                  <c:v>88.76438106352855</c:v>
                </c:pt>
                <c:pt idx="70">
                  <c:v>89.2115252470012</c:v>
                </c:pt>
                <c:pt idx="71">
                  <c:v>89.64637381150426</c:v>
                </c:pt>
                <c:pt idx="72">
                  <c:v>90.0692286070353</c:v>
                </c:pt>
                <c:pt idx="73">
                  <c:v>90.48038612186055</c:v>
                </c:pt>
                <c:pt idx="74">
                  <c:v>90.88013746184516</c:v>
                </c:pt>
                <c:pt idx="75">
                  <c:v>91.26876833876354</c:v>
                </c:pt>
                <c:pt idx="76">
                  <c:v>91.6465590682892</c:v>
                </c:pt>
                <c:pt idx="77">
                  <c:v>92.01378457339524</c:v>
                </c:pt>
                <c:pt idx="78">
                  <c:v>92.37071439756716</c:v>
                </c:pt>
                <c:pt idx="79">
                  <c:v>92.71761272274852</c:v>
                </c:pt>
                <c:pt idx="80">
                  <c:v>93.05473839448868</c:v>
                </c:pt>
                <c:pt idx="81">
                  <c:v>93.38234495215556</c:v>
                </c:pt>
                <c:pt idx="82">
                  <c:v>93.7006806647005</c:v>
                </c:pt>
                <c:pt idx="83">
                  <c:v>94.00998857129707</c:v>
                </c:pt>
                <c:pt idx="84">
                  <c:v>94.31050652558224</c:v>
                </c:pt>
                <c:pt idx="85">
                  <c:v>94.60246724496375</c:v>
                </c:pt>
                <c:pt idx="86">
                  <c:v>94.88609836262394</c:v>
                </c:pt>
                <c:pt idx="87">
                  <c:v>95.1616224830377</c:v>
                </c:pt>
                <c:pt idx="88">
                  <c:v>95.42925724082306</c:v>
                </c:pt>
                <c:pt idx="89">
                  <c:v>95.6892153619119</c:v>
                </c:pt>
                <c:pt idx="90">
                  <c:v>95.94170472679434</c:v>
                </c:pt>
                <c:pt idx="91">
                  <c:v>96.18692843664525</c:v>
                </c:pt>
                <c:pt idx="92">
                  <c:v>96.42508488045785</c:v>
                </c:pt>
                <c:pt idx="93">
                  <c:v>96.65636780461914</c:v>
                </c:pt>
                <c:pt idx="94">
                  <c:v>96.88096638290517</c:v>
                </c:pt>
                <c:pt idx="95">
                  <c:v>97.0990652889086</c:v>
                </c:pt>
                <c:pt idx="96">
                  <c:v>97.31084476846985</c:v>
                </c:pt>
                <c:pt idx="97">
                  <c:v>97.51648071317985</c:v>
                </c:pt>
                <c:pt idx="98">
                  <c:v>97.71614473504632</c:v>
                </c:pt>
                <c:pt idx="99">
                  <c:v>97.9100042410046</c:v>
                </c:pt>
                <c:pt idx="100">
                  <c:v>98.0982225082753</c:v>
                </c:pt>
                <c:pt idx="101">
                  <c:v>98.28095875985095</c:v>
                </c:pt>
                <c:pt idx="102">
                  <c:v>98.45836823973625</c:v>
                </c:pt>
                <c:pt idx="103">
                  <c:v>98.6306022891186</c:v>
                </c:pt>
                <c:pt idx="104">
                  <c:v>98.79780842100443</c:v>
                </c:pt>
                <c:pt idx="105">
                  <c:v>98.96013039646022</c:v>
                </c:pt>
                <c:pt idx="106">
                  <c:v>99.1177082986498</c:v>
                </c:pt>
                <c:pt idx="107">
                  <c:v>99.27067860819807</c:v>
                </c:pt>
                <c:pt idx="108">
                  <c:v>99.41917427679254</c:v>
                </c:pt>
                <c:pt idx="109">
                  <c:v>99.56332480112722</c:v>
                </c:pt>
                <c:pt idx="110">
                  <c:v>99.70325629565377</c:v>
                </c:pt>
                <c:pt idx="111">
                  <c:v>99.83909156557995</c:v>
                </c:pt>
                <c:pt idx="112">
                  <c:v>99.97095017771788</c:v>
                </c:pt>
                <c:pt idx="113">
                  <c:v>100.0989485323571</c:v>
                </c:pt>
                <c:pt idx="114">
                  <c:v>100.2231999323521</c:v>
                </c:pt>
                <c:pt idx="115">
                  <c:v>100.3438146534936</c:v>
                </c:pt>
                <c:pt idx="116">
                  <c:v>100.4609000123855</c:v>
                </c:pt>
                <c:pt idx="117">
                  <c:v>100.57456043407</c:v>
                </c:pt>
                <c:pt idx="118">
                  <c:v>100.6848975187077</c:v>
                </c:pt>
                <c:pt idx="119">
                  <c:v>100.792010107325</c:v>
                </c:pt>
              </c:numCache>
            </c:numRef>
          </c:yVal>
          <c:smooth val="0"/>
          <c:extLst xmlns:c16r2="http://schemas.microsoft.com/office/drawing/2015/06/chart">
            <c:ext xmlns:c16="http://schemas.microsoft.com/office/drawing/2014/chart" uri="{C3380CC4-5D6E-409C-BE32-E72D297353CC}">
              <c16:uniqueId val="{00000004-C3D4-46DD-9E5F-95807D1C6FF7}"/>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11.72477136198358</c:v>
                </c:pt>
                <c:pt idx="2">
                  <c:v>13.43736606159291</c:v>
                </c:pt>
                <c:pt idx="3">
                  <c:v>15.12794310192476</c:v>
                </c:pt>
                <c:pt idx="4">
                  <c:v>16.79489962999651</c:v>
                </c:pt>
                <c:pt idx="5">
                  <c:v>18.43682061260915</c:v>
                </c:pt>
                <c:pt idx="6">
                  <c:v>20.05245901605667</c:v>
                </c:pt>
                <c:pt idx="7">
                  <c:v>21.64072291874618</c:v>
                </c:pt>
                <c:pt idx="8">
                  <c:v>23.2006637235063</c:v>
                </c:pt>
                <c:pt idx="9">
                  <c:v>24.73146531345265</c:v>
                </c:pt>
                <c:pt idx="10">
                  <c:v>26.23243403671582</c:v>
                </c:pt>
                <c:pt idx="11">
                  <c:v>27.70298942989757</c:v>
                </c:pt>
                <c:pt idx="12">
                  <c:v>29.14265560288914</c:v>
                </c:pt>
                <c:pt idx="13">
                  <c:v>29.65908608453174</c:v>
                </c:pt>
                <c:pt idx="14">
                  <c:v>30.97041615113267</c:v>
                </c:pt>
                <c:pt idx="15">
                  <c:v>32.26110371538016</c:v>
                </c:pt>
                <c:pt idx="16">
                  <c:v>33.5285432579258</c:v>
                </c:pt>
                <c:pt idx="17">
                  <c:v>34.77157057630393</c:v>
                </c:pt>
                <c:pt idx="18">
                  <c:v>35.9893268113883</c:v>
                </c:pt>
                <c:pt idx="19">
                  <c:v>37.18119508508971</c:v>
                </c:pt>
                <c:pt idx="20">
                  <c:v>38.34675382362184</c:v>
                </c:pt>
                <c:pt idx="21">
                  <c:v>39.48573982275775</c:v>
                </c:pt>
                <c:pt idx="22">
                  <c:v>40.59801891058668</c:v>
                </c:pt>
                <c:pt idx="23">
                  <c:v>41.68356254551691</c:v>
                </c:pt>
                <c:pt idx="24">
                  <c:v>42.74242906376409</c:v>
                </c:pt>
                <c:pt idx="25">
                  <c:v>43.77474857461493</c:v>
                </c:pt>
                <c:pt idx="26">
                  <c:v>44.77954808435243</c:v>
                </c:pt>
                <c:pt idx="27">
                  <c:v>45.75814197618456</c:v>
                </c:pt>
                <c:pt idx="28">
                  <c:v>46.71082298706824</c:v>
                </c:pt>
                <c:pt idx="29">
                  <c:v>47.63791170927652</c:v>
                </c:pt>
                <c:pt idx="30">
                  <c:v>48.53975720062225</c:v>
                </c:pt>
                <c:pt idx="31">
                  <c:v>49.41673238676958</c:v>
                </c:pt>
                <c:pt idx="32">
                  <c:v>50.2692301445677</c:v>
                </c:pt>
                <c:pt idx="33">
                  <c:v>51.0976599544083</c:v>
                </c:pt>
                <c:pt idx="34">
                  <c:v>51.90244501561389</c:v>
                </c:pt>
                <c:pt idx="35">
                  <c:v>52.68401974461085</c:v>
                </c:pt>
                <c:pt idx="36">
                  <c:v>53.44282758873997</c:v>
                </c:pt>
                <c:pt idx="37">
                  <c:v>54.17931910718107</c:v>
                </c:pt>
                <c:pt idx="38">
                  <c:v>54.89395027436694</c:v>
                </c:pt>
                <c:pt idx="39">
                  <c:v>55.58717946390599</c:v>
                </c:pt>
                <c:pt idx="40">
                  <c:v>56.25946901871014</c:v>
                </c:pt>
                <c:pt idx="41">
                  <c:v>56.91128266875197</c:v>
                </c:pt>
                <c:pt idx="42">
                  <c:v>57.54308444561226</c:v>
                </c:pt>
                <c:pt idx="43">
                  <c:v>58.15533772169145</c:v>
                </c:pt>
                <c:pt idx="44">
                  <c:v>58.74850434628388</c:v>
                </c:pt>
                <c:pt idx="45">
                  <c:v>59.32304386991729</c:v>
                </c:pt>
                <c:pt idx="46">
                  <c:v>59.8794128468835</c:v>
                </c:pt>
                <c:pt idx="47">
                  <c:v>60.41806420951599</c:v>
                </c:pt>
                <c:pt idx="48">
                  <c:v>60.9394467060738</c:v>
                </c:pt>
                <c:pt idx="49">
                  <c:v>61.44400439902162</c:v>
                </c:pt>
                <c:pt idx="50">
                  <c:v>61.9321762164618</c:v>
                </c:pt>
                <c:pt idx="51">
                  <c:v>62.40439555269374</c:v>
                </c:pt>
                <c:pt idx="52">
                  <c:v>62.86108991348704</c:v>
                </c:pt>
                <c:pt idx="53">
                  <c:v>63.30268060601517</c:v>
                </c:pt>
                <c:pt idx="54">
                  <c:v>63.72958246562121</c:v>
                </c:pt>
                <c:pt idx="55">
                  <c:v>64.1422036192307</c:v>
                </c:pt>
                <c:pt idx="56">
                  <c:v>64.5409452800959</c:v>
                </c:pt>
                <c:pt idx="57">
                  <c:v>64.92620157390411</c:v>
                </c:pt>
                <c:pt idx="58">
                  <c:v>65.29835939285798</c:v>
                </c:pt>
                <c:pt idx="59">
                  <c:v>65.65779827499375</c:v>
                </c:pt>
                <c:pt idx="60">
                  <c:v>66.00489030794777</c:v>
                </c:pt>
                <c:pt idx="61">
                  <c:v>66.34000005438793</c:v>
                </c:pt>
                <c:pt idx="62">
                  <c:v>66.66348449752805</c:v>
                </c:pt>
                <c:pt idx="63">
                  <c:v>66.97569300588293</c:v>
                </c:pt>
                <c:pt idx="64">
                  <c:v>67.27696731415715</c:v>
                </c:pt>
                <c:pt idx="65">
                  <c:v>67.56764152113464</c:v>
                </c:pt>
                <c:pt idx="66">
                  <c:v>67.84804210061264</c:v>
                </c:pt>
                <c:pt idx="67">
                  <c:v>68.1184879260861</c:v>
                </c:pt>
                <c:pt idx="68">
                  <c:v>68.37929030796391</c:v>
                </c:pt>
                <c:pt idx="69">
                  <c:v>68.63075304075348</c:v>
                </c:pt>
                <c:pt idx="70">
                  <c:v>68.87317246056855</c:v>
                </c:pt>
                <c:pt idx="71">
                  <c:v>69.10683751244706</c:v>
                </c:pt>
                <c:pt idx="72">
                  <c:v>69.33202982374678</c:v>
                </c:pt>
                <c:pt idx="73">
                  <c:v>69.5490237876402</c:v>
                </c:pt>
                <c:pt idx="74">
                  <c:v>69.75808665063231</c:v>
                </c:pt>
                <c:pt idx="75">
                  <c:v>69.95947860726301</c:v>
                </c:pt>
                <c:pt idx="76">
                  <c:v>70.15345289979739</c:v>
                </c:pt>
                <c:pt idx="77">
                  <c:v>70.34025592271062</c:v>
                </c:pt>
                <c:pt idx="78">
                  <c:v>70.52012732990988</c:v>
                </c:pt>
                <c:pt idx="79">
                  <c:v>70.69330014770347</c:v>
                </c:pt>
                <c:pt idx="80">
                  <c:v>70.86000088827495</c:v>
                </c:pt>
                <c:pt idx="81">
                  <c:v>71.0204496673832</c:v>
                </c:pt>
                <c:pt idx="82">
                  <c:v>71.17486032369827</c:v>
                </c:pt>
                <c:pt idx="83">
                  <c:v>71.32344053937777</c:v>
                </c:pt>
                <c:pt idx="84">
                  <c:v>71.46639196264004</c:v>
                </c:pt>
                <c:pt idx="85">
                  <c:v>71.60391033110105</c:v>
                </c:pt>
                <c:pt idx="86">
                  <c:v>71.73618559548777</c:v>
                </c:pt>
                <c:pt idx="87">
                  <c:v>71.86340204438238</c:v>
                </c:pt>
                <c:pt idx="88">
                  <c:v>71.98573842827655</c:v>
                </c:pt>
                <c:pt idx="89">
                  <c:v>72.10336808475535</c:v>
                </c:pt>
                <c:pt idx="90">
                  <c:v>72.21645906209414</c:v>
                </c:pt>
                <c:pt idx="91">
                  <c:v>72.32517424286505</c:v>
                </c:pt>
                <c:pt idx="92">
                  <c:v>72.42967146735464</c:v>
                </c:pt>
                <c:pt idx="93">
                  <c:v>72.53010365509362</c:v>
                </c:pt>
                <c:pt idx="94">
                  <c:v>72.62661892625614</c:v>
                </c:pt>
                <c:pt idx="95">
                  <c:v>72.71936072135396</c:v>
                </c:pt>
                <c:pt idx="96">
                  <c:v>72.80846792013835</c:v>
                </c:pt>
                <c:pt idx="97">
                  <c:v>72.89407495831983</c:v>
                </c:pt>
                <c:pt idx="98">
                  <c:v>72.97631194391216</c:v>
                </c:pt>
                <c:pt idx="99">
                  <c:v>73.05530477067366</c:v>
                </c:pt>
                <c:pt idx="100">
                  <c:v>73.13117523158805</c:v>
                </c:pt>
                <c:pt idx="101">
                  <c:v>73.20404112853915</c:v>
                </c:pt>
                <c:pt idx="102">
                  <c:v>73.27401638208721</c:v>
                </c:pt>
                <c:pt idx="103">
                  <c:v>73.34121113813488</c:v>
                </c:pt>
                <c:pt idx="104">
                  <c:v>73.40573187348481</c:v>
                </c:pt>
                <c:pt idx="105">
                  <c:v>73.4676814992454</c:v>
                </c:pt>
                <c:pt idx="106">
                  <c:v>73.5271594616861</c:v>
                </c:pt>
                <c:pt idx="107">
                  <c:v>73.5842618423103</c:v>
                </c:pt>
                <c:pt idx="108">
                  <c:v>73.63908145464845</c:v>
                </c:pt>
                <c:pt idx="109">
                  <c:v>73.69170794044425</c:v>
                </c:pt>
                <c:pt idx="110">
                  <c:v>73.74222786232347</c:v>
                </c:pt>
                <c:pt idx="111">
                  <c:v>73.79072479543174</c:v>
                </c:pt>
                <c:pt idx="112">
                  <c:v>73.83727941679898</c:v>
                </c:pt>
                <c:pt idx="113">
                  <c:v>73.88196959270863</c:v>
                </c:pt>
                <c:pt idx="114">
                  <c:v>73.92487046411042</c:v>
                </c:pt>
                <c:pt idx="115">
                  <c:v>73.96605452949006</c:v>
                </c:pt>
                <c:pt idx="116">
                  <c:v>74.00559172693058</c:v>
                </c:pt>
                <c:pt idx="117">
                  <c:v>74.04354951258851</c:v>
                </c:pt>
                <c:pt idx="118">
                  <c:v>74.07999293894432</c:v>
                </c:pt>
                <c:pt idx="119">
                  <c:v>74.1149847298111</c:v>
                </c:pt>
              </c:numCache>
            </c:numRef>
          </c:yVal>
          <c:smooth val="0"/>
          <c:extLst xmlns:c16r2="http://schemas.microsoft.com/office/drawing/2015/06/chart">
            <c:ext xmlns:c16="http://schemas.microsoft.com/office/drawing/2014/chart" uri="{C3380CC4-5D6E-409C-BE32-E72D297353CC}">
              <c16:uniqueId val="{00000005-C3D4-46DD-9E5F-95807D1C6FF7}"/>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11.35244029640308</c:v>
                </c:pt>
                <c:pt idx="2">
                  <c:v>13.08097769896813</c:v>
                </c:pt>
                <c:pt idx="3">
                  <c:v>14.80021820141883</c:v>
                </c:pt>
                <c:pt idx="4">
                  <c:v>16.5083891715949</c:v>
                </c:pt>
                <c:pt idx="5">
                  <c:v>18.20386962887642</c:v>
                </c:pt>
                <c:pt idx="6">
                  <c:v>19.88517277095888</c:v>
                </c:pt>
                <c:pt idx="7">
                  <c:v>21.55093667165056</c:v>
                </c:pt>
                <c:pt idx="8">
                  <c:v>23.19991595726242</c:v>
                </c:pt>
                <c:pt idx="9">
                  <c:v>24.83097426962013</c:v>
                </c:pt>
                <c:pt idx="10">
                  <c:v>26.44307738632778</c:v>
                </c:pt>
                <c:pt idx="11">
                  <c:v>28.03528689533412</c:v>
                </c:pt>
                <c:pt idx="12">
                  <c:v>29.60675434316545</c:v>
                </c:pt>
                <c:pt idx="13">
                  <c:v>30.25945565643998</c:v>
                </c:pt>
                <c:pt idx="14">
                  <c:v>31.68648032270539</c:v>
                </c:pt>
                <c:pt idx="15">
                  <c:v>33.10209821989702</c:v>
                </c:pt>
                <c:pt idx="16">
                  <c:v>34.50344427980014</c:v>
                </c:pt>
                <c:pt idx="17">
                  <c:v>35.88903463726768</c:v>
                </c:pt>
                <c:pt idx="18">
                  <c:v>37.25768199062599</c:v>
                </c:pt>
                <c:pt idx="19">
                  <c:v>38.60843451886466</c:v>
                </c:pt>
                <c:pt idx="20">
                  <c:v>39.94053104964587</c:v>
                </c:pt>
                <c:pt idx="21">
                  <c:v>41.2533657619224</c:v>
                </c:pt>
                <c:pt idx="22">
                  <c:v>42.5464602977754</c:v>
                </c:pt>
                <c:pt idx="23">
                  <c:v>43.8194416528359</c:v>
                </c:pt>
                <c:pt idx="24">
                  <c:v>45.07202457213862</c:v>
                </c:pt>
                <c:pt idx="25">
                  <c:v>46.30399746687181</c:v>
                </c:pt>
                <c:pt idx="26">
                  <c:v>47.51361190848002</c:v>
                </c:pt>
                <c:pt idx="27">
                  <c:v>48.70218574571845</c:v>
                </c:pt>
                <c:pt idx="28">
                  <c:v>49.86968295516272</c:v>
                </c:pt>
                <c:pt idx="29">
                  <c:v>51.01610015553888</c:v>
                </c:pt>
                <c:pt idx="30">
                  <c:v>52.14146786478882</c:v>
                </c:pt>
                <c:pt idx="31">
                  <c:v>53.24584649511598</c:v>
                </c:pt>
                <c:pt idx="32">
                  <c:v>54.32932293176782</c:v>
                </c:pt>
                <c:pt idx="33">
                  <c:v>55.39200759769234</c:v>
                </c:pt>
                <c:pt idx="34">
                  <c:v>56.43403190910247</c:v>
                </c:pt>
                <c:pt idx="35">
                  <c:v>57.45554605196195</c:v>
                </c:pt>
                <c:pt idx="36">
                  <c:v>58.45671702003892</c:v>
                </c:pt>
                <c:pt idx="37">
                  <c:v>59.43772687067757</c:v>
                </c:pt>
                <c:pt idx="38">
                  <c:v>60.39877116189744</c:v>
                </c:pt>
                <c:pt idx="39">
                  <c:v>61.34005470326468</c:v>
                </c:pt>
                <c:pt idx="40">
                  <c:v>62.26179562594188</c:v>
                </c:pt>
                <c:pt idx="41">
                  <c:v>63.1642217277367</c:v>
                </c:pt>
                <c:pt idx="42">
                  <c:v>64.0475693902954</c:v>
                </c:pt>
                <c:pt idx="43">
                  <c:v>64.9120826009421</c:v>
                </c:pt>
                <c:pt idx="44">
                  <c:v>65.75801205081355</c:v>
                </c:pt>
                <c:pt idx="45">
                  <c:v>66.58561430068575</c:v>
                </c:pt>
                <c:pt idx="46">
                  <c:v>67.39515100959365</c:v>
                </c:pt>
                <c:pt idx="47">
                  <c:v>68.18688821843001</c:v>
                </c:pt>
                <c:pt idx="48">
                  <c:v>68.9610956853321</c:v>
                </c:pt>
                <c:pt idx="49">
                  <c:v>69.7180462680044</c:v>
                </c:pt>
                <c:pt idx="50">
                  <c:v>70.45801534898055</c:v>
                </c:pt>
                <c:pt idx="51">
                  <c:v>71.18128030209373</c:v>
                </c:pt>
                <c:pt idx="52">
                  <c:v>71.8881199898242</c:v>
                </c:pt>
                <c:pt idx="53">
                  <c:v>72.57881430700866</c:v>
                </c:pt>
                <c:pt idx="54">
                  <c:v>73.25364375097342</c:v>
                </c:pt>
                <c:pt idx="55">
                  <c:v>73.91288902295855</c:v>
                </c:pt>
                <c:pt idx="56">
                  <c:v>74.55683065877375</c:v>
                </c:pt>
                <c:pt idx="57">
                  <c:v>75.18574868548475</c:v>
                </c:pt>
                <c:pt idx="58">
                  <c:v>75.79992230375865</c:v>
                </c:pt>
                <c:pt idx="59">
                  <c:v>76.3996295944962</c:v>
                </c:pt>
                <c:pt idx="60">
                  <c:v>76.98514724721461</c:v>
                </c:pt>
                <c:pt idx="61">
                  <c:v>77.55675031032561</c:v>
                </c:pt>
                <c:pt idx="62">
                  <c:v>78.11471196049388</c:v>
                </c:pt>
                <c:pt idx="63">
                  <c:v>78.65930329155515</c:v>
                </c:pt>
                <c:pt idx="64">
                  <c:v>79.19079312042508</c:v>
                </c:pt>
                <c:pt idx="65">
                  <c:v>79.70944781019271</c:v>
                </c:pt>
                <c:pt idx="66">
                  <c:v>80.21553110828245</c:v>
                </c:pt>
                <c:pt idx="67">
                  <c:v>80.70930400035284</c:v>
                </c:pt>
                <c:pt idx="68">
                  <c:v>81.19102457669214</c:v>
                </c:pt>
                <c:pt idx="69">
                  <c:v>81.66094791279728</c:v>
                </c:pt>
                <c:pt idx="70">
                  <c:v>82.11932596207043</c:v>
                </c:pt>
                <c:pt idx="71">
                  <c:v>82.56640745922777</c:v>
                </c:pt>
                <c:pt idx="72">
                  <c:v>83.0024378359001</c:v>
                </c:pt>
                <c:pt idx="73">
                  <c:v>83.4276591450362</c:v>
                </c:pt>
                <c:pt idx="74">
                  <c:v>83.8423099958236</c:v>
                </c:pt>
                <c:pt idx="75">
                  <c:v>84.2466254973042</c:v>
                </c:pt>
                <c:pt idx="76">
                  <c:v>84.64083721003314</c:v>
                </c:pt>
                <c:pt idx="77">
                  <c:v>85.02517310608756</c:v>
                </c:pt>
                <c:pt idx="78">
                  <c:v>85.39985753623785</c:v>
                </c:pt>
                <c:pt idx="79">
                  <c:v>85.76511120389465</c:v>
                </c:pt>
                <c:pt idx="80">
                  <c:v>86.12115114544575</c:v>
                </c:pt>
                <c:pt idx="81">
                  <c:v>86.46819071703065</c:v>
                </c:pt>
                <c:pt idx="82">
                  <c:v>86.80643958645557</c:v>
                </c:pt>
                <c:pt idx="83">
                  <c:v>87.13610372993936</c:v>
                </c:pt>
                <c:pt idx="84">
                  <c:v>87.45738543492915</c:v>
                </c:pt>
                <c:pt idx="85">
                  <c:v>87.77048330616505</c:v>
                </c:pt>
                <c:pt idx="86">
                  <c:v>88.07559227634844</c:v>
                </c:pt>
                <c:pt idx="87">
                  <c:v>88.37290362122803</c:v>
                </c:pt>
                <c:pt idx="88">
                  <c:v>88.66260497698748</c:v>
                </c:pt>
                <c:pt idx="89">
                  <c:v>88.9448803622581</c:v>
                </c:pt>
                <c:pt idx="90">
                  <c:v>89.2199102022423</c:v>
                </c:pt>
                <c:pt idx="91">
                  <c:v>89.48787135633755</c:v>
                </c:pt>
                <c:pt idx="92">
                  <c:v>89.74893714720375</c:v>
                </c:pt>
                <c:pt idx="93">
                  <c:v>90.00327739370839</c:v>
                </c:pt>
                <c:pt idx="94">
                  <c:v>90.25105844456988</c:v>
                </c:pt>
                <c:pt idx="95">
                  <c:v>90.49244321495644</c:v>
                </c:pt>
                <c:pt idx="96">
                  <c:v>90.72759122421483</c:v>
                </c:pt>
                <c:pt idx="97">
                  <c:v>90.9566586353212</c:v>
                </c:pt>
                <c:pt idx="98">
                  <c:v>91.17979829609078</c:v>
                </c:pt>
                <c:pt idx="99">
                  <c:v>91.3971597813143</c:v>
                </c:pt>
                <c:pt idx="100">
                  <c:v>91.60888943579265</c:v>
                </c:pt>
                <c:pt idx="101">
                  <c:v>91.81513041922517</c:v>
                </c:pt>
                <c:pt idx="102">
                  <c:v>92.01602275075115</c:v>
                </c:pt>
                <c:pt idx="103">
                  <c:v>92.2117033556169</c:v>
                </c:pt>
                <c:pt idx="104">
                  <c:v>92.40230611123042</c:v>
                </c:pt>
                <c:pt idx="105">
                  <c:v>92.58796189447425</c:v>
                </c:pt>
                <c:pt idx="106">
                  <c:v>92.76879862894566</c:v>
                </c:pt>
                <c:pt idx="107">
                  <c:v>92.94494133375701</c:v>
                </c:pt>
                <c:pt idx="108">
                  <c:v>93.11651217062054</c:v>
                </c:pt>
                <c:pt idx="109">
                  <c:v>93.28363049264948</c:v>
                </c:pt>
                <c:pt idx="110">
                  <c:v>93.44641289315041</c:v>
                </c:pt>
                <c:pt idx="111">
                  <c:v>93.60497325353865</c:v>
                </c:pt>
                <c:pt idx="112">
                  <c:v>93.75942279217985</c:v>
                </c:pt>
                <c:pt idx="113">
                  <c:v>93.90987011262612</c:v>
                </c:pt>
                <c:pt idx="114">
                  <c:v>94.05642125173465</c:v>
                </c:pt>
                <c:pt idx="115">
                  <c:v>94.19917972849345</c:v>
                </c:pt>
                <c:pt idx="116">
                  <c:v>94.33824659031961</c:v>
                </c:pt>
                <c:pt idx="117">
                  <c:v>94.47372046257078</c:v>
                </c:pt>
                <c:pt idx="118">
                  <c:v>94.60569759393515</c:v>
                </c:pt>
                <c:pt idx="119">
                  <c:v>94.73427190453003</c:v>
                </c:pt>
              </c:numCache>
            </c:numRef>
          </c:yVal>
          <c:smooth val="0"/>
          <c:extLst xmlns:c16r2="http://schemas.microsoft.com/office/drawing/2015/06/chart">
            <c:ext xmlns:c16="http://schemas.microsoft.com/office/drawing/2014/chart" uri="{C3380CC4-5D6E-409C-BE32-E72D297353CC}">
              <c16:uniqueId val="{00000006-C3D4-46DD-9E5F-95807D1C6FF7}"/>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11.38425459391328</c:v>
                </c:pt>
                <c:pt idx="2">
                  <c:v>13.11522277529002</c:v>
                </c:pt>
                <c:pt idx="3">
                  <c:v>14.83571340405797</c:v>
                </c:pt>
                <c:pt idx="4">
                  <c:v>16.54395845311046</c:v>
                </c:pt>
                <c:pt idx="5">
                  <c:v>18.23834275698027</c:v>
                </c:pt>
                <c:pt idx="6">
                  <c:v>19.9173883054591</c:v>
                </c:pt>
                <c:pt idx="7">
                  <c:v>21.57974495964845</c:v>
                </c:pt>
                <c:pt idx="8">
                  <c:v>23.22418204024325</c:v>
                </c:pt>
                <c:pt idx="9">
                  <c:v>24.84958063474551</c:v>
                </c:pt>
                <c:pt idx="10">
                  <c:v>26.45492651560926</c:v>
                </c:pt>
                <c:pt idx="11">
                  <c:v>28.03930358502294</c:v>
                </c:pt>
                <c:pt idx="12">
                  <c:v>29.60188777801704</c:v>
                </c:pt>
                <c:pt idx="13">
                  <c:v>30.24245935115322</c:v>
                </c:pt>
                <c:pt idx="14">
                  <c:v>31.6630502883454</c:v>
                </c:pt>
                <c:pt idx="15">
                  <c:v>33.0711054125277</c:v>
                </c:pt>
                <c:pt idx="16">
                  <c:v>34.46385432386705</c:v>
                </c:pt>
                <c:pt idx="17">
                  <c:v>35.83988898228925</c:v>
                </c:pt>
                <c:pt idx="18">
                  <c:v>37.19808782794826</c:v>
                </c:pt>
                <c:pt idx="19">
                  <c:v>38.53755707475284</c:v>
                </c:pt>
                <c:pt idx="20">
                  <c:v>39.85758766462729</c:v>
                </c:pt>
                <c:pt idx="21">
                  <c:v>41.15762131996019</c:v>
                </c:pt>
                <c:pt idx="22">
                  <c:v>42.43722367552982</c:v>
                </c:pt>
                <c:pt idx="23">
                  <c:v>43.69606293034303</c:v>
                </c:pt>
                <c:pt idx="24">
                  <c:v>44.93389281237978</c:v>
                </c:pt>
                <c:pt idx="25">
                  <c:v>46.15053891424395</c:v>
                </c:pt>
                <c:pt idx="26">
                  <c:v>47.34428107121375</c:v>
                </c:pt>
                <c:pt idx="27">
                  <c:v>48.51648164872307</c:v>
                </c:pt>
                <c:pt idx="28">
                  <c:v>49.66713783082013</c:v>
                </c:pt>
                <c:pt idx="29">
                  <c:v>50.79627847329903</c:v>
                </c:pt>
                <c:pt idx="30">
                  <c:v>51.90396541601329</c:v>
                </c:pt>
                <c:pt idx="31">
                  <c:v>52.99028951362195</c:v>
                </c:pt>
                <c:pt idx="32">
                  <c:v>54.05536723674595</c:v>
                </c:pt>
                <c:pt idx="33">
                  <c:v>55.09933774683668</c:v>
                </c:pt>
                <c:pt idx="34">
                  <c:v>56.12236035671231</c:v>
                </c:pt>
                <c:pt idx="35">
                  <c:v>57.12461230642293</c:v>
                </c:pt>
                <c:pt idx="36">
                  <c:v>58.10628679960011</c:v>
                </c:pt>
                <c:pt idx="37">
                  <c:v>59.06759125503049</c:v>
                </c:pt>
                <c:pt idx="38">
                  <c:v>60.0087457410864</c:v>
                </c:pt>
                <c:pt idx="39">
                  <c:v>60.92997870297406</c:v>
                </c:pt>
                <c:pt idx="40">
                  <c:v>61.8315310690741</c:v>
                </c:pt>
                <c:pt idx="41">
                  <c:v>62.71365257961585</c:v>
                </c:pt>
                <c:pt idx="42">
                  <c:v>63.5766007063521</c:v>
                </c:pt>
                <c:pt idx="43">
                  <c:v>64.4206396770278</c:v>
                </c:pt>
                <c:pt idx="44">
                  <c:v>65.24603957854924</c:v>
                </c:pt>
                <c:pt idx="45">
                  <c:v>66.05307553093841</c:v>
                </c:pt>
                <c:pt idx="46">
                  <c:v>66.84202692342404</c:v>
                </c:pt>
                <c:pt idx="47">
                  <c:v>67.61317670895112</c:v>
                </c:pt>
                <c:pt idx="48">
                  <c:v>68.36681075100931</c:v>
                </c:pt>
                <c:pt idx="49">
                  <c:v>69.1032172190753</c:v>
                </c:pt>
                <c:pt idx="50">
                  <c:v>69.82268602805084</c:v>
                </c:pt>
                <c:pt idx="51">
                  <c:v>70.52550831982846</c:v>
                </c:pt>
                <c:pt idx="52">
                  <c:v>71.21197597720673</c:v>
                </c:pt>
                <c:pt idx="53">
                  <c:v>71.88238118401301</c:v>
                </c:pt>
                <c:pt idx="54">
                  <c:v>72.53701601365088</c:v>
                </c:pt>
                <c:pt idx="55">
                  <c:v>73.17617204870906</c:v>
                </c:pt>
                <c:pt idx="56">
                  <c:v>73.80014002991993</c:v>
                </c:pt>
                <c:pt idx="57">
                  <c:v>74.40920953238854</c:v>
                </c:pt>
                <c:pt idx="58">
                  <c:v>75.00366866777403</c:v>
                </c:pt>
                <c:pt idx="59">
                  <c:v>75.58380381011375</c:v>
                </c:pt>
                <c:pt idx="60">
                  <c:v>76.14989934408548</c:v>
                </c:pt>
                <c:pt idx="61">
                  <c:v>76.70223743540885</c:v>
                </c:pt>
                <c:pt idx="62">
                  <c:v>77.24109782015148</c:v>
                </c:pt>
                <c:pt idx="63">
                  <c:v>77.7667576130425</c:v>
                </c:pt>
                <c:pt idx="64">
                  <c:v>78.27949113368618</c:v>
                </c:pt>
                <c:pt idx="65">
                  <c:v>78.77956974882907</c:v>
                </c:pt>
                <c:pt idx="66">
                  <c:v>79.2672617303124</c:v>
                </c:pt>
                <c:pt idx="67">
                  <c:v>79.74283212746244</c:v>
                </c:pt>
                <c:pt idx="68">
                  <c:v>80.20654265291523</c:v>
                </c:pt>
                <c:pt idx="69">
                  <c:v>80.65865158194901</c:v>
                </c:pt>
                <c:pt idx="70">
                  <c:v>81.0994136625668</c:v>
                </c:pt>
                <c:pt idx="71">
                  <c:v>81.5290800376419</c:v>
                </c:pt>
                <c:pt idx="72">
                  <c:v>81.94789817738274</c:v>
                </c:pt>
                <c:pt idx="73">
                  <c:v>82.35611182154025</c:v>
                </c:pt>
                <c:pt idx="74">
                  <c:v>82.75396093061498</c:v>
                </c:pt>
                <c:pt idx="75">
                  <c:v>83.1416816457168</c:v>
                </c:pt>
                <c:pt idx="76">
                  <c:v>83.51950625647075</c:v>
                </c:pt>
                <c:pt idx="77">
                  <c:v>83.88766317641784</c:v>
                </c:pt>
                <c:pt idx="78">
                  <c:v>84.24637692478375</c:v>
                </c:pt>
                <c:pt idx="79">
                  <c:v>84.59586811591335</c:v>
                </c:pt>
                <c:pt idx="80">
                  <c:v>84.93635345278744</c:v>
                </c:pt>
                <c:pt idx="81">
                  <c:v>85.26804572825858</c:v>
                </c:pt>
                <c:pt idx="82">
                  <c:v>85.591153829635</c:v>
                </c:pt>
                <c:pt idx="83">
                  <c:v>85.90588274907713</c:v>
                </c:pt>
                <c:pt idx="84">
                  <c:v>86.21243359788055</c:v>
                </c:pt>
                <c:pt idx="85">
                  <c:v>86.5110036252409</c:v>
                </c:pt>
                <c:pt idx="86">
                  <c:v>86.80178624024481</c:v>
                </c:pt>
                <c:pt idx="87">
                  <c:v>87.08497103802338</c:v>
                </c:pt>
                <c:pt idx="88">
                  <c:v>87.36074382767345</c:v>
                </c:pt>
                <c:pt idx="89">
                  <c:v>87.62928666525113</c:v>
                </c:pt>
                <c:pt idx="90">
                  <c:v>87.89077788697536</c:v>
                </c:pt>
                <c:pt idx="91">
                  <c:v>88.1453921468041</c:v>
                </c:pt>
                <c:pt idx="92">
                  <c:v>88.39330045480891</c:v>
                </c:pt>
                <c:pt idx="93">
                  <c:v>88.63467021827817</c:v>
                </c:pt>
                <c:pt idx="94">
                  <c:v>88.86966528466656</c:v>
                </c:pt>
                <c:pt idx="95">
                  <c:v>89.09844598499694</c:v>
                </c:pt>
                <c:pt idx="96">
                  <c:v>89.3211691802535</c:v>
                </c:pt>
                <c:pt idx="97">
                  <c:v>89.53798830787095</c:v>
                </c:pt>
                <c:pt idx="98">
                  <c:v>89.7490534298486</c:v>
                </c:pt>
                <c:pt idx="99">
                  <c:v>89.95451128140483</c:v>
                </c:pt>
                <c:pt idx="100">
                  <c:v>90.15450532082828</c:v>
                </c:pt>
                <c:pt idx="101">
                  <c:v>90.3491757799675</c:v>
                </c:pt>
                <c:pt idx="102">
                  <c:v>90.53865971510822</c:v>
                </c:pt>
                <c:pt idx="103">
                  <c:v>90.72309105797831</c:v>
                </c:pt>
                <c:pt idx="104">
                  <c:v>90.9026006685672</c:v>
                </c:pt>
                <c:pt idx="105">
                  <c:v>91.0773163858321</c:v>
                </c:pt>
                <c:pt idx="106">
                  <c:v>91.2473630810964</c:v>
                </c:pt>
                <c:pt idx="107">
                  <c:v>91.41286270948328</c:v>
                </c:pt>
                <c:pt idx="108">
                  <c:v>91.5739343627889</c:v>
                </c:pt>
                <c:pt idx="109">
                  <c:v>91.7306943217154</c:v>
                </c:pt>
                <c:pt idx="110">
                  <c:v>91.88325610776081</c:v>
                </c:pt>
                <c:pt idx="111">
                  <c:v>92.03173053536737</c:v>
                </c:pt>
                <c:pt idx="112">
                  <c:v>92.176225763611</c:v>
                </c:pt>
                <c:pt idx="113">
                  <c:v>92.3168473482001</c:v>
                </c:pt>
                <c:pt idx="114">
                  <c:v>92.45369829140691</c:v>
                </c:pt>
                <c:pt idx="115">
                  <c:v>92.58687909419311</c:v>
                </c:pt>
                <c:pt idx="116">
                  <c:v>92.71648780572285</c:v>
                </c:pt>
                <c:pt idx="117">
                  <c:v>92.84262007357756</c:v>
                </c:pt>
                <c:pt idx="118">
                  <c:v>92.96536919305065</c:v>
                </c:pt>
                <c:pt idx="119">
                  <c:v>93.08482615614775</c:v>
                </c:pt>
              </c:numCache>
            </c:numRef>
          </c:yVal>
          <c:smooth val="0"/>
          <c:extLst xmlns:c16r2="http://schemas.microsoft.com/office/drawing/2015/06/chart">
            <c:ext xmlns:c16="http://schemas.microsoft.com/office/drawing/2014/chart" uri="{C3380CC4-5D6E-409C-BE32-E72D297353CC}">
              <c16:uniqueId val="{00000007-C3D4-46DD-9E5F-95807D1C6FF7}"/>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11.12331348682619</c:v>
                </c:pt>
                <c:pt idx="2">
                  <c:v>12.85247455290664</c:v>
                </c:pt>
                <c:pt idx="3">
                  <c:v>14.56678653608287</c:v>
                </c:pt>
                <c:pt idx="4">
                  <c:v>16.26447299743995</c:v>
                </c:pt>
                <c:pt idx="5">
                  <c:v>17.94392966949273</c:v>
                </c:pt>
                <c:pt idx="6">
                  <c:v>19.60370684865848</c:v>
                </c:pt>
                <c:pt idx="7">
                  <c:v>21.24249852397768</c:v>
                </c:pt>
                <c:pt idx="8">
                  <c:v>22.859132446687</c:v>
                </c:pt>
                <c:pt idx="9">
                  <c:v>24.45256099040125</c:v>
                </c:pt>
                <c:pt idx="10">
                  <c:v>26.02185269998154</c:v>
                </c:pt>
                <c:pt idx="11">
                  <c:v>27.56618444423475</c:v>
                </c:pt>
                <c:pt idx="12">
                  <c:v>29.08483410679764</c:v>
                </c:pt>
                <c:pt idx="13">
                  <c:v>29.67991362153044</c:v>
                </c:pt>
                <c:pt idx="14">
                  <c:v>31.03082289205303</c:v>
                </c:pt>
                <c:pt idx="15">
                  <c:v>32.36692843182391</c:v>
                </c:pt>
                <c:pt idx="16">
                  <c:v>33.68550167261854</c:v>
                </c:pt>
                <c:pt idx="17">
                  <c:v>34.98518013804096</c:v>
                </c:pt>
                <c:pt idx="18">
                  <c:v>36.26489925242094</c:v>
                </c:pt>
                <c:pt idx="19">
                  <c:v>37.52383134318552</c:v>
                </c:pt>
                <c:pt idx="20">
                  <c:v>38.76134069502586</c:v>
                </c:pt>
                <c:pt idx="21">
                  <c:v>39.976948049758</c:v>
                </c:pt>
                <c:pt idx="22">
                  <c:v>41.17030245974819</c:v>
                </c:pt>
                <c:pt idx="23">
                  <c:v>42.34115888244378</c:v>
                </c:pt>
                <c:pt idx="24">
                  <c:v>43.48936026519316</c:v>
                </c:pt>
                <c:pt idx="25">
                  <c:v>44.61482314442215</c:v>
                </c:pt>
                <c:pt idx="26">
                  <c:v>45.71592650283856</c:v>
                </c:pt>
                <c:pt idx="27">
                  <c:v>46.79408913749644</c:v>
                </c:pt>
                <c:pt idx="28">
                  <c:v>47.84940375116199</c:v>
                </c:pt>
                <c:pt idx="29">
                  <c:v>48.88199400144273</c:v>
                </c:pt>
                <c:pt idx="30">
                  <c:v>49.8920156957047</c:v>
                </c:pt>
                <c:pt idx="31">
                  <c:v>50.879652597492</c:v>
                </c:pt>
                <c:pt idx="32">
                  <c:v>51.8451128267534</c:v>
                </c:pt>
                <c:pt idx="33">
                  <c:v>52.78862575797757</c:v>
                </c:pt>
                <c:pt idx="34">
                  <c:v>53.7104393252539</c:v>
                </c:pt>
                <c:pt idx="35">
                  <c:v>54.61081766039</c:v>
                </c:pt>
                <c:pt idx="36">
                  <c:v>55.49003901029752</c:v>
                </c:pt>
                <c:pt idx="37">
                  <c:v>56.3483938854879</c:v>
                </c:pt>
                <c:pt idx="38">
                  <c:v>57.18618340608373</c:v>
                </c:pt>
                <c:pt idx="39">
                  <c:v>58.0037149709624</c:v>
                </c:pt>
                <c:pt idx="40">
                  <c:v>58.80130622164094</c:v>
                </c:pt>
                <c:pt idx="41">
                  <c:v>59.57928138968595</c:v>
                </c:pt>
                <c:pt idx="42">
                  <c:v>60.3379701731592</c:v>
                </c:pt>
                <c:pt idx="43">
                  <c:v>61.07770673128471</c:v>
                </c:pt>
                <c:pt idx="44">
                  <c:v>61.79882876426564</c:v>
                </c:pt>
                <c:pt idx="45">
                  <c:v>62.50167667367116</c:v>
                </c:pt>
                <c:pt idx="46">
                  <c:v>63.1865927917388</c:v>
                </c:pt>
                <c:pt idx="47">
                  <c:v>63.85392067594096</c:v>
                </c:pt>
                <c:pt idx="48">
                  <c:v>64.5040044620655</c:v>
                </c:pt>
                <c:pt idx="49">
                  <c:v>65.13718827125145</c:v>
                </c:pt>
                <c:pt idx="50">
                  <c:v>65.75381566683063</c:v>
                </c:pt>
                <c:pt idx="51">
                  <c:v>66.35422915643345</c:v>
                </c:pt>
                <c:pt idx="52">
                  <c:v>66.93876973229415</c:v>
                </c:pt>
                <c:pt idx="53">
                  <c:v>67.50777645954075</c:v>
                </c:pt>
                <c:pt idx="54">
                  <c:v>68.06158609729573</c:v>
                </c:pt>
                <c:pt idx="55">
                  <c:v>68.60053275383953</c:v>
                </c:pt>
                <c:pt idx="56">
                  <c:v>69.12494757296813</c:v>
                </c:pt>
                <c:pt idx="57">
                  <c:v>69.63515845035725</c:v>
                </c:pt>
                <c:pt idx="58">
                  <c:v>70.13148977776835</c:v>
                </c:pt>
                <c:pt idx="59">
                  <c:v>70.61426221222415</c:v>
                </c:pt>
                <c:pt idx="60">
                  <c:v>71.08379246958015</c:v>
                </c:pt>
                <c:pt idx="61">
                  <c:v>71.54039314103647</c:v>
                </c:pt>
                <c:pt idx="62">
                  <c:v>71.98437252957045</c:v>
                </c:pt>
                <c:pt idx="63">
                  <c:v>72.41603450653925</c:v>
                </c:pt>
                <c:pt idx="64">
                  <c:v>72.83567838606255</c:v>
                </c:pt>
                <c:pt idx="65">
                  <c:v>73.24359881641534</c:v>
                </c:pt>
                <c:pt idx="66">
                  <c:v>73.6400856876171</c:v>
                </c:pt>
                <c:pt idx="67">
                  <c:v>74.02542405282225</c:v>
                </c:pt>
                <c:pt idx="68">
                  <c:v>74.3998940640177</c:v>
                </c:pt>
                <c:pt idx="69">
                  <c:v>74.7637709199771</c:v>
                </c:pt>
                <c:pt idx="70">
                  <c:v>75.11732482653315</c:v>
                </c:pt>
                <c:pt idx="71">
                  <c:v>75.46082096640384</c:v>
                </c:pt>
                <c:pt idx="72">
                  <c:v>75.7945194813165</c:v>
                </c:pt>
                <c:pt idx="73">
                  <c:v>76.11867546089524</c:v>
                </c:pt>
                <c:pt idx="74">
                  <c:v>76.43353894214668</c:v>
                </c:pt>
                <c:pt idx="75">
                  <c:v>76.73935491561133</c:v>
                </c:pt>
                <c:pt idx="76">
                  <c:v>77.0363633401139</c:v>
                </c:pt>
                <c:pt idx="77">
                  <c:v>77.32479916247983</c:v>
                </c:pt>
                <c:pt idx="78">
                  <c:v>77.60489234503075</c:v>
                </c:pt>
                <c:pt idx="79">
                  <c:v>77.87686789752861</c:v>
                </c:pt>
                <c:pt idx="80">
                  <c:v>78.14094591556375</c:v>
                </c:pt>
                <c:pt idx="81">
                  <c:v>78.39734162200875</c:v>
                </c:pt>
                <c:pt idx="82">
                  <c:v>78.64626541390134</c:v>
                </c:pt>
                <c:pt idx="83">
                  <c:v>78.88792291295785</c:v>
                </c:pt>
                <c:pt idx="84">
                  <c:v>79.12251501933423</c:v>
                </c:pt>
                <c:pt idx="85">
                  <c:v>79.35023796826681</c:v>
                </c:pt>
                <c:pt idx="86">
                  <c:v>79.5712833904181</c:v>
                </c:pt>
                <c:pt idx="87">
                  <c:v>79.7858383736116</c:v>
                </c:pt>
                <c:pt idx="88">
                  <c:v>79.9940855275745</c:v>
                </c:pt>
                <c:pt idx="89">
                  <c:v>80.1962030499726</c:v>
                </c:pt>
                <c:pt idx="90">
                  <c:v>80.39236479461578</c:v>
                </c:pt>
                <c:pt idx="91">
                  <c:v>80.58274034077245</c:v>
                </c:pt>
                <c:pt idx="92">
                  <c:v>80.76749506369013</c:v>
                </c:pt>
                <c:pt idx="93">
                  <c:v>80.94679020644975</c:v>
                </c:pt>
                <c:pt idx="94">
                  <c:v>81.12078295246248</c:v>
                </c:pt>
                <c:pt idx="95">
                  <c:v>81.2896264979154</c:v>
                </c:pt>
                <c:pt idx="96">
                  <c:v>81.4534701260333</c:v>
                </c:pt>
                <c:pt idx="97">
                  <c:v>81.61245928083552</c:v>
                </c:pt>
                <c:pt idx="98">
                  <c:v>81.76673564082921</c:v>
                </c:pt>
                <c:pt idx="99">
                  <c:v>81.91643719350525</c:v>
                </c:pt>
                <c:pt idx="100">
                  <c:v>82.0616983089767</c:v>
                </c:pt>
                <c:pt idx="101">
                  <c:v>82.20264981443066</c:v>
                </c:pt>
                <c:pt idx="102">
                  <c:v>82.33941906722793</c:v>
                </c:pt>
                <c:pt idx="103">
                  <c:v>82.47213002845324</c:v>
                </c:pt>
                <c:pt idx="104">
                  <c:v>82.60090333547305</c:v>
                </c:pt>
                <c:pt idx="105">
                  <c:v>82.72585637444946</c:v>
                </c:pt>
                <c:pt idx="106">
                  <c:v>82.8471033515034</c:v>
                </c:pt>
                <c:pt idx="107">
                  <c:v>82.96475536445165</c:v>
                </c:pt>
                <c:pt idx="108">
                  <c:v>83.07892047232781</c:v>
                </c:pt>
                <c:pt idx="109">
                  <c:v>83.18970376543618</c:v>
                </c:pt>
                <c:pt idx="110">
                  <c:v>83.29720743376491</c:v>
                </c:pt>
                <c:pt idx="111">
                  <c:v>83.40153083456025</c:v>
                </c:pt>
                <c:pt idx="112">
                  <c:v>83.50277055977914</c:v>
                </c:pt>
                <c:pt idx="113">
                  <c:v>83.60102050172645</c:v>
                </c:pt>
                <c:pt idx="114">
                  <c:v>83.6963719178065</c:v>
                </c:pt>
                <c:pt idx="115">
                  <c:v>83.7889134952602</c:v>
                </c:pt>
                <c:pt idx="116">
                  <c:v>83.87873141324658</c:v>
                </c:pt>
                <c:pt idx="117">
                  <c:v>83.9659094057497</c:v>
                </c:pt>
                <c:pt idx="118">
                  <c:v>84.05052882148755</c:v>
                </c:pt>
                <c:pt idx="119">
                  <c:v>84.13266868488425</c:v>
                </c:pt>
              </c:numCache>
            </c:numRef>
          </c:yVal>
          <c:smooth val="0"/>
          <c:extLst xmlns:c16r2="http://schemas.microsoft.com/office/drawing/2015/06/chart">
            <c:ext xmlns:c16="http://schemas.microsoft.com/office/drawing/2014/chart" uri="{C3380CC4-5D6E-409C-BE32-E72D297353CC}">
              <c16:uniqueId val="{00000008-C3D4-46DD-9E5F-95807D1C6FF7}"/>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11.35244029643582</c:v>
                </c:pt>
                <c:pt idx="2">
                  <c:v>13.10701618681924</c:v>
                </c:pt>
                <c:pt idx="3">
                  <c:v>14.84684237523834</c:v>
                </c:pt>
                <c:pt idx="4">
                  <c:v>16.57008609001061</c:v>
                </c:pt>
                <c:pt idx="5">
                  <c:v>18.27509406649551</c:v>
                </c:pt>
                <c:pt idx="6">
                  <c:v>19.9603704010442</c:v>
                </c:pt>
                <c:pt idx="7">
                  <c:v>21.62456561518047</c:v>
                </c:pt>
                <c:pt idx="8">
                  <c:v>23.26646667762542</c:v>
                </c:pt>
                <c:pt idx="9">
                  <c:v>24.88498781653834</c:v>
                </c:pt>
                <c:pt idx="10">
                  <c:v>26.47916201445332</c:v>
                </c:pt>
                <c:pt idx="11">
                  <c:v>28.04813310172898</c:v>
                </c:pt>
                <c:pt idx="12">
                  <c:v>29.5911483793243</c:v>
                </c:pt>
                <c:pt idx="13">
                  <c:v>30.21029158136662</c:v>
                </c:pt>
                <c:pt idx="14">
                  <c:v>31.60348805248213</c:v>
                </c:pt>
                <c:pt idx="15">
                  <c:v>32.98069741070474</c:v>
                </c:pt>
                <c:pt idx="16">
                  <c:v>34.33921476855175</c:v>
                </c:pt>
                <c:pt idx="17">
                  <c:v>35.67768158368479</c:v>
                </c:pt>
                <c:pt idx="18">
                  <c:v>36.9950396085842</c:v>
                </c:pt>
                <c:pt idx="19">
                  <c:v>38.29046956929908</c:v>
                </c:pt>
                <c:pt idx="20">
                  <c:v>39.56334589039761</c:v>
                </c:pt>
                <c:pt idx="21">
                  <c:v>40.81320092321</c:v>
                </c:pt>
                <c:pt idx="22">
                  <c:v>42.03969657520008</c:v>
                </c:pt>
                <c:pt idx="23">
                  <c:v>43.24260171780043</c:v>
                </c:pt>
                <c:pt idx="24">
                  <c:v>44.42177411127705</c:v>
                </c:pt>
                <c:pt idx="25">
                  <c:v>45.57714586956352</c:v>
                </c:pt>
                <c:pt idx="26">
                  <c:v>46.70709932771933</c:v>
                </c:pt>
                <c:pt idx="27">
                  <c:v>47.81311854349406</c:v>
                </c:pt>
                <c:pt idx="28">
                  <c:v>48.895312992896</c:v>
                </c:pt>
                <c:pt idx="29">
                  <c:v>49.95382271132203</c:v>
                </c:pt>
                <c:pt idx="30">
                  <c:v>50.98882030194329</c:v>
                </c:pt>
                <c:pt idx="31">
                  <c:v>52.00050664805167</c:v>
                </c:pt>
                <c:pt idx="32">
                  <c:v>52.98910723265362</c:v>
                </c:pt>
                <c:pt idx="33">
                  <c:v>53.95486896865597</c:v>
                </c:pt>
                <c:pt idx="34">
                  <c:v>54.89805744525437</c:v>
                </c:pt>
                <c:pt idx="35">
                  <c:v>55.81895451706075</c:v>
                </c:pt>
                <c:pt idx="36">
                  <c:v>56.71785617780915</c:v>
                </c:pt>
                <c:pt idx="37">
                  <c:v>57.59507067201775</c:v>
                </c:pt>
                <c:pt idx="38">
                  <c:v>58.45091680872792</c:v>
                </c:pt>
                <c:pt idx="39">
                  <c:v>59.28571955446751</c:v>
                </c:pt>
                <c:pt idx="40">
                  <c:v>60.0998141358723</c:v>
                </c:pt>
                <c:pt idx="41">
                  <c:v>60.89354224991986</c:v>
                </c:pt>
                <c:pt idx="42">
                  <c:v>61.66725091856278</c:v>
                </c:pt>
                <c:pt idx="43">
                  <c:v>62.42129146600195</c:v>
                </c:pt>
                <c:pt idx="44">
                  <c:v>63.15601858551963</c:v>
                </c:pt>
                <c:pt idx="45">
                  <c:v>63.87178948471323</c:v>
                </c:pt>
                <c:pt idx="46">
                  <c:v>64.56896310485155</c:v>
                </c:pt>
                <c:pt idx="47">
                  <c:v>65.24789940457412</c:v>
                </c:pt>
                <c:pt idx="48">
                  <c:v>65.90895870498905</c:v>
                </c:pt>
                <c:pt idx="49">
                  <c:v>66.55250108812834</c:v>
                </c:pt>
                <c:pt idx="50">
                  <c:v>67.17888584750291</c:v>
                </c:pt>
                <c:pt idx="51">
                  <c:v>67.78847098455248</c:v>
                </c:pt>
                <c:pt idx="52">
                  <c:v>68.38161274402955</c:v>
                </c:pt>
                <c:pt idx="53">
                  <c:v>68.9586651983409</c:v>
                </c:pt>
                <c:pt idx="54">
                  <c:v>69.51997986586502</c:v>
                </c:pt>
                <c:pt idx="55">
                  <c:v>70.06590536243591</c:v>
                </c:pt>
                <c:pt idx="56">
                  <c:v>70.59678708708785</c:v>
                </c:pt>
                <c:pt idx="57">
                  <c:v>71.11296693607385</c:v>
                </c:pt>
                <c:pt idx="58">
                  <c:v>71.61478304622868</c:v>
                </c:pt>
                <c:pt idx="59">
                  <c:v>72.10256956384546</c:v>
                </c:pt>
                <c:pt idx="60">
                  <c:v>72.57665643867948</c:v>
                </c:pt>
                <c:pt idx="61">
                  <c:v>73.03736924005352</c:v>
                </c:pt>
                <c:pt idx="62">
                  <c:v>73.48502899452365</c:v>
                </c:pt>
                <c:pt idx="63">
                  <c:v>73.91995204326667</c:v>
                </c:pt>
                <c:pt idx="64">
                  <c:v>74.34244991847635</c:v>
                </c:pt>
                <c:pt idx="65">
                  <c:v>74.75282923562554</c:v>
                </c:pt>
                <c:pt idx="66">
                  <c:v>75.1513916035826</c:v>
                </c:pt>
                <c:pt idx="67">
                  <c:v>75.53843354745817</c:v>
                </c:pt>
                <c:pt idx="68">
                  <c:v>75.9142464474681</c:v>
                </c:pt>
                <c:pt idx="69">
                  <c:v>76.2791164890187</c:v>
                </c:pt>
                <c:pt idx="70">
                  <c:v>76.6333246248796</c:v>
                </c:pt>
                <c:pt idx="71">
                  <c:v>76.97714654972513</c:v>
                </c:pt>
                <c:pt idx="72">
                  <c:v>77.31085268290188</c:v>
                </c:pt>
                <c:pt idx="73">
                  <c:v>77.6347081622577</c:v>
                </c:pt>
                <c:pt idx="74">
                  <c:v>77.94897284591206</c:v>
                </c:pt>
                <c:pt idx="75">
                  <c:v>78.25390132176105</c:v>
                </c:pt>
                <c:pt idx="76">
                  <c:v>78.54974292541374</c:v>
                </c:pt>
                <c:pt idx="77">
                  <c:v>78.83674176378062</c:v>
                </c:pt>
                <c:pt idx="78">
                  <c:v>79.11513674540355</c:v>
                </c:pt>
                <c:pt idx="79">
                  <c:v>79.38516161678768</c:v>
                </c:pt>
                <c:pt idx="80">
                  <c:v>79.64704500287553</c:v>
                </c:pt>
                <c:pt idx="81">
                  <c:v>79.90101045356641</c:v>
                </c:pt>
                <c:pt idx="82">
                  <c:v>80.14727649326596</c:v>
                </c:pt>
                <c:pt idx="83">
                  <c:v>80.38605667516094</c:v>
                </c:pt>
                <c:pt idx="84">
                  <c:v>80.6175596387402</c:v>
                </c:pt>
                <c:pt idx="85">
                  <c:v>80.8419891697486</c:v>
                </c:pt>
                <c:pt idx="86">
                  <c:v>81.05954426456445</c:v>
                </c:pt>
                <c:pt idx="87">
                  <c:v>81.27041919487237</c:v>
                </c:pt>
                <c:pt idx="88">
                  <c:v>81.47480357650055</c:v>
                </c:pt>
                <c:pt idx="89">
                  <c:v>81.67288243883227</c:v>
                </c:pt>
                <c:pt idx="90">
                  <c:v>81.86483629620851</c:v>
                </c:pt>
                <c:pt idx="91">
                  <c:v>82.05084122141105</c:v>
                </c:pt>
                <c:pt idx="92">
                  <c:v>82.2310689191727</c:v>
                </c:pt>
                <c:pt idx="93">
                  <c:v>82.40568680134674</c:v>
                </c:pt>
                <c:pt idx="94">
                  <c:v>82.57485806307885</c:v>
                </c:pt>
                <c:pt idx="95">
                  <c:v>82.73874175863524</c:v>
                </c:pt>
                <c:pt idx="96">
                  <c:v>82.89749287897575</c:v>
                </c:pt>
                <c:pt idx="97">
                  <c:v>83.0512624283365</c:v>
                </c:pt>
                <c:pt idx="98">
                  <c:v>83.20019750192658</c:v>
                </c:pt>
                <c:pt idx="99">
                  <c:v>83.34444136290398</c:v>
                </c:pt>
                <c:pt idx="100">
                  <c:v>83.4841335197052</c:v>
                </c:pt>
                <c:pt idx="101">
                  <c:v>83.61940980348547</c:v>
                </c:pt>
                <c:pt idx="102">
                  <c:v>83.75040244377995</c:v>
                </c:pt>
                <c:pt idx="103">
                  <c:v>83.87724014580448</c:v>
                </c:pt>
                <c:pt idx="104">
                  <c:v>84.00004816545572</c:v>
                </c:pt>
                <c:pt idx="105">
                  <c:v>84.11894838482364</c:v>
                </c:pt>
                <c:pt idx="106">
                  <c:v>84.234059386803</c:v>
                </c:pt>
                <c:pt idx="107">
                  <c:v>84.34549652829435</c:v>
                </c:pt>
                <c:pt idx="108">
                  <c:v>84.45337201421715</c:v>
                </c:pt>
                <c:pt idx="109">
                  <c:v>84.5577949688086</c:v>
                </c:pt>
                <c:pt idx="110">
                  <c:v>84.65887150734761</c:v>
                </c:pt>
                <c:pt idx="111">
                  <c:v>84.75670480684408</c:v>
                </c:pt>
                <c:pt idx="112">
                  <c:v>84.85139517488876</c:v>
                </c:pt>
                <c:pt idx="113">
                  <c:v>84.94304011835628</c:v>
                </c:pt>
                <c:pt idx="114">
                  <c:v>85.0317344113755</c:v>
                </c:pt>
                <c:pt idx="115">
                  <c:v>85.11757016094998</c:v>
                </c:pt>
                <c:pt idx="116">
                  <c:v>85.20063687300717</c:v>
                </c:pt>
                <c:pt idx="117">
                  <c:v>85.28102151614438</c:v>
                </c:pt>
                <c:pt idx="118">
                  <c:v>85.35880858533345</c:v>
                </c:pt>
                <c:pt idx="119">
                  <c:v>85.43408016346075</c:v>
                </c:pt>
              </c:numCache>
            </c:numRef>
          </c:yVal>
          <c:smooth val="0"/>
          <c:extLst xmlns:c16r2="http://schemas.microsoft.com/office/drawing/2015/06/chart">
            <c:ext xmlns:c16="http://schemas.microsoft.com/office/drawing/2014/chart" uri="{C3380CC4-5D6E-409C-BE32-E72D297353CC}">
              <c16:uniqueId val="{00000009-C3D4-46DD-9E5F-95807D1C6FF7}"/>
            </c:ext>
          </c:extLst>
        </c:ser>
        <c:dLbls>
          <c:showLegendKey val="0"/>
          <c:showVal val="0"/>
          <c:showCatName val="0"/>
          <c:showSerName val="0"/>
          <c:showPercent val="0"/>
          <c:showBubbleSize val="0"/>
        </c:dLbls>
        <c:axId val="-725518880"/>
        <c:axId val="-725516688"/>
      </c:scatterChart>
      <c:valAx>
        <c:axId val="-72551888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725516688"/>
        <c:crosses val="autoZero"/>
        <c:crossBetween val="midCat"/>
      </c:valAx>
      <c:valAx>
        <c:axId val="-725516688"/>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725518880"/>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122.6174240373075</c:v>
                </c:pt>
                <c:pt idx="2">
                  <c:v>242.517830672674</c:v>
                </c:pt>
                <c:pt idx="3">
                  <c:v>359.7119166692696</c:v>
                </c:pt>
                <c:pt idx="4">
                  <c:v>474.2145703369752</c:v>
                </c:pt>
                <c:pt idx="5">
                  <c:v>586.0442308424972</c:v>
                </c:pt>
                <c:pt idx="6">
                  <c:v>695.2224208493717</c:v>
                </c:pt>
                <c:pt idx="7">
                  <c:v>801.7733497903686</c:v>
                </c:pt>
                <c:pt idx="8">
                  <c:v>905.723573807627</c:v>
                </c:pt>
                <c:pt idx="9">
                  <c:v>1007.101701657288</c:v>
                </c:pt>
                <c:pt idx="10">
                  <c:v>1105.938138192054</c:v>
                </c:pt>
                <c:pt idx="11">
                  <c:v>1202.26485877717</c:v>
                </c:pt>
                <c:pt idx="12">
                  <c:v>1296.115209437441</c:v>
                </c:pt>
                <c:pt idx="13">
                  <c:v>1388.570532036945</c:v>
                </c:pt>
                <c:pt idx="14">
                  <c:v>1478.767218706198</c:v>
                </c:pt>
                <c:pt idx="15">
                  <c:v>1566.741798868868</c:v>
                </c:pt>
                <c:pt idx="16">
                  <c:v>1652.531776978634</c:v>
                </c:pt>
                <c:pt idx="17">
                  <c:v>1736.175533509348</c:v>
                </c:pt>
                <c:pt idx="18">
                  <c:v>1817.712085087318</c:v>
                </c:pt>
                <c:pt idx="19">
                  <c:v>1897.180887896568</c:v>
                </c:pt>
                <c:pt idx="20">
                  <c:v>1974.621676078066</c:v>
                </c:pt>
                <c:pt idx="21">
                  <c:v>2050.074328020681</c:v>
                </c:pt>
                <c:pt idx="22">
                  <c:v>2123.5787550034</c:v>
                </c:pt>
                <c:pt idx="23">
                  <c:v>2195.174807841424</c:v>
                </c:pt>
                <c:pt idx="24">
                  <c:v>2264.902198144235</c:v>
                </c:pt>
                <c:pt idx="25">
                  <c:v>2332.8004314797</c:v>
                </c:pt>
                <c:pt idx="26">
                  <c:v>2398.910616443492</c:v>
                </c:pt>
                <c:pt idx="27">
                  <c:v>2463.271950790193</c:v>
                </c:pt>
                <c:pt idx="28">
                  <c:v>2525.923282771371</c:v>
                </c:pt>
                <c:pt idx="29">
                  <c:v>2586.90307783708</c:v>
                </c:pt>
                <c:pt idx="30">
                  <c:v>2646.249385667033</c:v>
                </c:pt>
                <c:pt idx="31">
                  <c:v>2703.999811440241</c:v>
                </c:pt>
                <c:pt idx="32">
                  <c:v>2760.191490818281</c:v>
                </c:pt>
                <c:pt idx="33">
                  <c:v>2814.86106817471</c:v>
                </c:pt>
                <c:pt idx="34">
                  <c:v>2868.044677720869</c:v>
                </c:pt>
                <c:pt idx="35">
                  <c:v>2919.777927212883</c:v>
                </c:pt>
                <c:pt idx="36">
                  <c:v>2970.095883971546</c:v>
                </c:pt>
                <c:pt idx="37">
                  <c:v>3019.033062997274</c:v>
                </c:pt>
                <c:pt idx="38">
                  <c:v>3066.623416975606</c:v>
                </c:pt>
                <c:pt idx="39">
                  <c:v>3112.900331330951</c:v>
                </c:pt>
                <c:pt idx="40">
                  <c:v>3157.896614696831</c:v>
                </c:pt>
                <c:pt idx="41">
                  <c:v>3201.644493677652</c:v>
                </c:pt>
                <c:pt idx="42">
                  <c:v>3244.175608944148</c:v>
                </c:pt>
                <c:pt idx="43">
                  <c:v>3285.52101254044</c:v>
                </c:pt>
                <c:pt idx="44">
                  <c:v>3325.711166287772</c:v>
                </c:pt>
                <c:pt idx="45">
                  <c:v>3364.775941219646</c:v>
                </c:pt>
                <c:pt idx="46">
                  <c:v>3402.744617949706</c:v>
                </c:pt>
                <c:pt idx="47">
                  <c:v>3439.645887898281</c:v>
                </c:pt>
                <c:pt idx="48">
                  <c:v>3475.507855312899</c:v>
                </c:pt>
                <c:pt idx="49">
                  <c:v>3510.358040018007</c:v>
                </c:pt>
                <c:pt idx="50">
                  <c:v>3544.223380819894</c:v>
                </c:pt>
                <c:pt idx="51">
                  <c:v>3577.130239530001</c:v>
                </c:pt>
                <c:pt idx="52">
                  <c:v>3609.104405543766</c:v>
                </c:pt>
                <c:pt idx="53">
                  <c:v>3640.171100923326</c:v>
                </c:pt>
                <c:pt idx="54">
                  <c:v>3670.354985937942</c:v>
                </c:pt>
                <c:pt idx="55">
                  <c:v>3699.680165024009</c:v>
                </c:pt>
                <c:pt idx="56">
                  <c:v>3728.170193113387</c:v>
                </c:pt>
                <c:pt idx="57">
                  <c:v>3755.848082308657</c:v>
                </c:pt>
                <c:pt idx="58">
                  <c:v>3782.736308858264</c:v>
                </c:pt>
                <c:pt idx="59">
                  <c:v>3808.856820393354</c:v>
                </c:pt>
                <c:pt idx="60">
                  <c:v>3834.231043414678</c:v>
                </c:pt>
                <c:pt idx="61">
                  <c:v>3858.879890976008</c:v>
                </c:pt>
                <c:pt idx="62">
                  <c:v>3882.82377055753</c:v>
                </c:pt>
                <c:pt idx="63">
                  <c:v>3906.082592091057</c:v>
                </c:pt>
                <c:pt idx="64">
                  <c:v>3928.675776118413</c:v>
                </c:pt>
                <c:pt idx="65">
                  <c:v>3950.622262060177</c:v>
                </c:pt>
                <c:pt idx="66">
                  <c:v>3971.940516573842</c:v>
                </c:pt>
                <c:pt idx="67">
                  <c:v>3992.648541980889</c:v>
                </c:pt>
                <c:pt idx="68">
                  <c:v>4012.763884746883</c:v>
                </c:pt>
                <c:pt idx="69">
                  <c:v>4032.303643997293</c:v>
                </c:pt>
                <c:pt idx="70">
                  <c:v>4051.284480053879</c:v>
                </c:pt>
                <c:pt idx="71">
                  <c:v>4069.722622976173</c:v>
                </c:pt>
                <c:pt idx="72">
                  <c:v>4087.633881096262</c:v>
                </c:pt>
                <c:pt idx="73">
                  <c:v>4105.033649534453</c:v>
                </c:pt>
                <c:pt idx="74">
                  <c:v>4121.936918681953</c:v>
                </c:pt>
                <c:pt idx="75">
                  <c:v>4138.358282646162</c:v>
                </c:pt>
                <c:pt idx="76">
                  <c:v>4154.311947641894</c:v>
                </c:pt>
                <c:pt idx="77">
                  <c:v>4169.811740325764</c:v>
                </c:pt>
                <c:pt idx="78">
                  <c:v>4184.87111606356</c:v>
                </c:pt>
                <c:pt idx="79">
                  <c:v>4199.50316711748</c:v>
                </c:pt>
                <c:pt idx="80">
                  <c:v>4213.720630762632</c:v>
                </c:pt>
                <c:pt idx="81">
                  <c:v>4227.535897305177</c:v>
                </c:pt>
                <c:pt idx="82">
                  <c:v>4240.961018017958</c:v>
                </c:pt>
                <c:pt idx="83">
                  <c:v>4254.007712968086</c:v>
                </c:pt>
                <c:pt idx="84">
                  <c:v>4266.687378756702</c:v>
                </c:pt>
                <c:pt idx="85">
                  <c:v>4279.011096138973</c:v>
                </c:pt>
                <c:pt idx="86">
                  <c:v>4290.989637543913</c:v>
                </c:pt>
                <c:pt idx="87">
                  <c:v>4302.63347448083</c:v>
                </c:pt>
                <c:pt idx="88">
                  <c:v>4313.952784829307</c:v>
                </c:pt>
                <c:pt idx="89">
                  <c:v>4324.957460014612</c:v>
                </c:pt>
                <c:pt idx="90">
                  <c:v>4335.65711206198</c:v>
                </c:pt>
                <c:pt idx="91">
                  <c:v>4346.061080534476</c:v>
                </c:pt>
                <c:pt idx="92">
                  <c:v>4356.178439346138</c:v>
                </c:pt>
                <c:pt idx="93">
                  <c:v>4366.018003454431</c:v>
                </c:pt>
                <c:pt idx="94">
                  <c:v>4375.588335431181</c:v>
                </c:pt>
                <c:pt idx="95">
                  <c:v>4384.897751904041</c:v>
                </c:pt>
                <c:pt idx="96">
                  <c:v>4393.954329883214</c:v>
                </c:pt>
                <c:pt idx="97">
                  <c:v>4402.765912955626</c:v>
                </c:pt>
                <c:pt idx="98">
                  <c:v>4411.340117360931</c:v>
                </c:pt>
                <c:pt idx="99">
                  <c:v>4419.684337944672</c:v>
                </c:pt>
                <c:pt idx="100">
                  <c:v>4427.80575398262</c:v>
                </c:pt>
                <c:pt idx="101">
                  <c:v>4435.711334888823</c:v>
                </c:pt>
                <c:pt idx="102">
                  <c:v>4443.407845801156</c:v>
                </c:pt>
                <c:pt idx="103">
                  <c:v>4450.901853040788</c:v>
                </c:pt>
                <c:pt idx="104">
                  <c:v>4458.19972946495</c:v>
                </c:pt>
                <c:pt idx="105">
                  <c:v>4465.307659682817</c:v>
                </c:pt>
                <c:pt idx="106">
                  <c:v>4472.231645172462</c:v>
                </c:pt>
                <c:pt idx="107">
                  <c:v>4478.97750926856</c:v>
                </c:pt>
                <c:pt idx="108">
                  <c:v>4485.550902043935</c:v>
                </c:pt>
                <c:pt idx="109">
                  <c:v>4491.957305069547</c:v>
                </c:pt>
                <c:pt idx="110">
                  <c:v>4498.202036074362</c:v>
                </c:pt>
                <c:pt idx="111">
                  <c:v>4504.29025348369</c:v>
                </c:pt>
                <c:pt idx="112">
                  <c:v>4510.226960854604</c:v>
                </c:pt>
                <c:pt idx="113">
                  <c:v>4516.017011205666</c:v>
                </c:pt>
                <c:pt idx="114">
                  <c:v>4521.66511123581</c:v>
                </c:pt>
                <c:pt idx="115">
                  <c:v>4527.175825446844</c:v>
                </c:pt>
                <c:pt idx="116">
                  <c:v>4532.553580158856</c:v>
                </c:pt>
                <c:pt idx="117">
                  <c:v>4537.80266742595</c:v>
                </c:pt>
                <c:pt idx="118">
                  <c:v>4542.927248858381</c:v>
                </c:pt>
                <c:pt idx="119">
                  <c:v>4547.931359344563</c:v>
                </c:pt>
              </c:numCache>
            </c:numRef>
          </c:yVal>
          <c:smooth val="0"/>
          <c:extLst xmlns:c16r2="http://schemas.microsoft.com/office/drawing/2015/06/chart">
            <c:ext xmlns:c16="http://schemas.microsoft.com/office/drawing/2014/chart" uri="{C3380CC4-5D6E-409C-BE32-E72D297353CC}">
              <c16:uniqueId val="{00000000-C984-4669-ACD5-0D55EE32E70F}"/>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122.6174240373075</c:v>
                </c:pt>
                <c:pt idx="2">
                  <c:v>242.5172996348701</c:v>
                </c:pt>
                <c:pt idx="3">
                  <c:v>359.7103628390468</c:v>
                </c:pt>
                <c:pt idx="4">
                  <c:v>474.2115468331612</c:v>
                </c:pt>
                <c:pt idx="5">
                  <c:v>586.0393389849924</c:v>
                </c:pt>
                <c:pt idx="6">
                  <c:v>695.2153117787092</c:v>
                </c:pt>
                <c:pt idx="7">
                  <c:v>801.7637248104434</c:v>
                </c:pt>
                <c:pt idx="8">
                  <c:v>905.7111837673</c:v>
                </c:pt>
                <c:pt idx="9">
                  <c:v>1007.08634564979</c:v>
                </c:pt>
                <c:pt idx="10">
                  <c:v>1105.919661758468</c:v>
                </c:pt>
                <c:pt idx="11">
                  <c:v>1202.243151787203</c:v>
                </c:pt>
                <c:pt idx="12">
                  <c:v>1296.090203749016</c:v>
                </c:pt>
                <c:pt idx="13">
                  <c:v>1388.542199051939</c:v>
                </c:pt>
                <c:pt idx="14">
                  <c:v>1478.735654900316</c:v>
                </c:pt>
                <c:pt idx="15">
                  <c:v>1566.707208596636</c:v>
                </c:pt>
                <c:pt idx="16">
                  <c:v>1652.494461592752</c:v>
                </c:pt>
                <c:pt idx="17">
                  <c:v>1736.13588177925</c:v>
                </c:pt>
                <c:pt idx="18">
                  <c:v>1817.670564571861</c:v>
                </c:pt>
                <c:pt idx="19">
                  <c:v>1897.138037176337</c:v>
                </c:pt>
                <c:pt idx="20">
                  <c:v>1974.57809772296</c:v>
                </c:pt>
                <c:pt idx="21">
                  <c:v>2050.030682215467</c:v>
                </c:pt>
                <c:pt idx="22">
                  <c:v>2123.535753757227</c:v>
                </c:pt>
                <c:pt idx="23">
                  <c:v>2195.133209717926</c:v>
                </c:pt>
                <c:pt idx="24">
                  <c:v>2264.862803456839</c:v>
                </c:pt>
                <c:pt idx="25">
                  <c:v>2332.764077908825</c:v>
                </c:pt>
                <c:pt idx="26">
                  <c:v>2398.878175016027</c:v>
                </c:pt>
                <c:pt idx="27">
                  <c:v>2463.244322360028</c:v>
                </c:pt>
                <c:pt idx="28">
                  <c:v>2525.901394765824</c:v>
                </c:pt>
                <c:pt idx="29">
                  <c:v>2586.88788126083</c:v>
                </c:pt>
                <c:pt idx="30">
                  <c:v>2646.241852348205</c:v>
                </c:pt>
                <c:pt idx="31">
                  <c:v>2704.000931495335</c:v>
                </c:pt>
                <c:pt idx="32">
                  <c:v>2760.202270313166</c:v>
                </c:pt>
                <c:pt idx="33">
                  <c:v>2814.882526976056</c:v>
                </c:pt>
                <c:pt idx="34">
                  <c:v>2868.077847521752</c:v>
                </c:pt>
                <c:pt idx="35">
                  <c:v>2919.823849709705</c:v>
                </c:pt>
                <c:pt idx="36">
                  <c:v>2970.15560919093</c:v>
                </c:pt>
                <c:pt idx="37">
                  <c:v>3019.107647754252</c:v>
                </c:pt>
                <c:pt idx="38">
                  <c:v>3066.713923459873</c:v>
                </c:pt>
                <c:pt idx="39">
                  <c:v>3113.007825809997</c:v>
                </c:pt>
                <c:pt idx="40">
                  <c:v>3158.022166318726</c:v>
                </c:pt>
                <c:pt idx="41">
                  <c:v>3201.789173377678</c:v>
                </c:pt>
                <c:pt idx="42">
                  <c:v>3244.340488442685</c:v>
                </c:pt>
                <c:pt idx="43">
                  <c:v>3285.707163419574</c:v>
                </c:pt>
                <c:pt idx="44">
                  <c:v>3325.91965915449</c:v>
                </c:pt>
                <c:pt idx="45">
                  <c:v>3365.007844933774</c:v>
                </c:pt>
                <c:pt idx="46">
                  <c:v>3403.000998921691</c:v>
                </c:pt>
                <c:pt idx="47">
                  <c:v>3439.927809448447</c:v>
                </c:pt>
                <c:pt idx="48">
                  <c:v>3475.81637708703</c:v>
                </c:pt>
                <c:pt idx="49">
                  <c:v>3510.694217455108</c:v>
                </c:pt>
                <c:pt idx="50">
                  <c:v>3544.588264670223</c:v>
                </c:pt>
                <c:pt idx="51">
                  <c:v>3577.524875419628</c:v>
                </c:pt>
                <c:pt idx="52">
                  <c:v>3609.529833575711</c:v>
                </c:pt>
                <c:pt idx="53">
                  <c:v>3640.628355321474</c:v>
                </c:pt>
                <c:pt idx="54">
                  <c:v>3670.845094726887</c:v>
                </c:pt>
                <c:pt idx="55">
                  <c:v>3700.204149736091</c:v>
                </c:pt>
                <c:pt idx="56">
                  <c:v>3728.729068534914</c:v>
                </c:pt>
                <c:pt idx="57">
                  <c:v>3756.442856248934</c:v>
                </c:pt>
                <c:pt idx="58">
                  <c:v>3783.367981942371</c:v>
                </c:pt>
                <c:pt idx="59">
                  <c:v>3809.526385884266</c:v>
                </c:pt>
                <c:pt idx="60">
                  <c:v>3834.939487054478</c:v>
                </c:pt>
                <c:pt idx="61">
                  <c:v>3859.62819084758</c:v>
                </c:pt>
                <c:pt idx="62">
                  <c:v>3883.612896966747</c:v>
                </c:pt>
                <c:pt idx="63">
                  <c:v>3906.913507461548</c:v>
                </c:pt>
                <c:pt idx="64">
                  <c:v>3929.549434909131</c:v>
                </c:pt>
                <c:pt idx="65">
                  <c:v>3951.539610692766</c:v>
                </c:pt>
                <c:pt idx="66">
                  <c:v>3972.902493373025</c:v>
                </c:pt>
                <c:pt idx="67">
                  <c:v>3993.656077131163</c:v>
                </c:pt>
                <c:pt idx="68">
                  <c:v>4013.81790025672</c:v>
                </c:pt>
                <c:pt idx="69">
                  <c:v>4033.405053676106</c:v>
                </c:pt>
                <c:pt idx="70">
                  <c:v>4052.434189497493</c:v>
                </c:pt>
                <c:pt idx="71">
                  <c:v>4070.921529562213</c:v>
                </c:pt>
                <c:pt idx="72">
                  <c:v>4088.882873984054</c:v>
                </c:pt>
                <c:pt idx="73">
                  <c:v>4106.333609675522</c:v>
                </c:pt>
                <c:pt idx="74">
                  <c:v>4123.288718837728</c:v>
                </c:pt>
                <c:pt idx="75">
                  <c:v>4139.762787408195</c:v>
                </c:pt>
                <c:pt idx="76">
                  <c:v>4155.77001346089</c:v>
                </c:pt>
                <c:pt idx="77">
                  <c:v>4171.32421554346</c:v>
                </c:pt>
                <c:pt idx="78">
                  <c:v>4186.438840949369</c:v>
                </c:pt>
                <c:pt idx="79">
                  <c:v>4201.126973910722</c:v>
                </c:pt>
                <c:pt idx="80">
                  <c:v>4215.40134371724</c:v>
                </c:pt>
                <c:pt idx="81">
                  <c:v>4229.274332736561</c:v>
                </c:pt>
                <c:pt idx="82">
                  <c:v>4242.757984354161</c:v>
                </c:pt>
                <c:pt idx="83">
                  <c:v>4255.864010805264</c:v>
                </c:pt>
                <c:pt idx="84">
                  <c:v>4268.603800912852</c:v>
                </c:pt>
                <c:pt idx="85">
                  <c:v>4280.988427711651</c:v>
                </c:pt>
                <c:pt idx="86">
                  <c:v>4293.02865597047</c:v>
                </c:pt>
                <c:pt idx="87">
                  <c:v>4304.734949600417</c:v>
                </c:pt>
                <c:pt idx="88">
                  <c:v>4316.117478942961</c:v>
                </c:pt>
                <c:pt idx="89">
                  <c:v>4327.186127949971</c:v>
                </c:pt>
                <c:pt idx="90">
                  <c:v>4337.95050123753</c:v>
                </c:pt>
                <c:pt idx="91">
                  <c:v>4348.419931025244</c:v>
                </c:pt>
                <c:pt idx="92">
                  <c:v>4358.603483948857</c:v>
                </c:pt>
                <c:pt idx="93">
                  <c:v>4368.50996775506</c:v>
                </c:pt>
                <c:pt idx="94">
                  <c:v>4378.14793786686</c:v>
                </c:pt>
                <c:pt idx="95">
                  <c:v>4387.525703836232</c:v>
                </c:pt>
                <c:pt idx="96">
                  <c:v>4396.65133565991</c:v>
                </c:pt>
                <c:pt idx="97">
                  <c:v>4405.53266998101</c:v>
                </c:pt>
                <c:pt idx="98">
                  <c:v>4414.177316161338</c:v>
                </c:pt>
                <c:pt idx="99">
                  <c:v>4422.592662232</c:v>
                </c:pt>
                <c:pt idx="100">
                  <c:v>4430.785880724899</c:v>
                </c:pt>
                <c:pt idx="101">
                  <c:v>4438.763934375252</c:v>
                </c:pt>
                <c:pt idx="102">
                  <c:v>4446.533581705764</c:v>
                </c:pt>
                <c:pt idx="103">
                  <c:v>4454.101382492576</c:v>
                </c:pt>
                <c:pt idx="104">
                  <c:v>4461.473703104951</c:v>
                </c:pt>
                <c:pt idx="105">
                  <c:v>4468.65672173584</c:v>
                </c:pt>
                <c:pt idx="106">
                  <c:v>4475.65643350594</c:v>
                </c:pt>
                <c:pt idx="107">
                  <c:v>4482.478655457962</c:v>
                </c:pt>
                <c:pt idx="108">
                  <c:v>4489.12903143233</c:v>
                </c:pt>
                <c:pt idx="109">
                  <c:v>4495.613036835567</c:v>
                </c:pt>
                <c:pt idx="110">
                  <c:v>4501.935983285774</c:v>
                </c:pt>
                <c:pt idx="111">
                  <c:v>4508.10302316258</c:v>
                </c:pt>
                <c:pt idx="112">
                  <c:v>4514.119154036045</c:v>
                </c:pt>
                <c:pt idx="113">
                  <c:v>4519.989222995471</c:v>
                </c:pt>
                <c:pt idx="114">
                  <c:v>4525.717930871062</c:v>
                </c:pt>
                <c:pt idx="115">
                  <c:v>4531.309836352244</c:v>
                </c:pt>
                <c:pt idx="116">
                  <c:v>4536.769360001198</c:v>
                </c:pt>
                <c:pt idx="117">
                  <c:v>4542.100788175128</c:v>
                </c:pt>
                <c:pt idx="118">
                  <c:v>4547.308276839088</c:v>
                </c:pt>
                <c:pt idx="119">
                  <c:v>4552.395855288487</c:v>
                </c:pt>
              </c:numCache>
            </c:numRef>
          </c:yVal>
          <c:smooth val="0"/>
          <c:extLst xmlns:c16r2="http://schemas.microsoft.com/office/drawing/2015/06/chart">
            <c:ext xmlns:c16="http://schemas.microsoft.com/office/drawing/2014/chart" uri="{C3380CC4-5D6E-409C-BE32-E72D297353CC}">
              <c16:uniqueId val="{00000001-C984-4669-ACD5-0D55EE32E70F}"/>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153.2717800480314</c:v>
                </c:pt>
                <c:pt idx="2">
                  <c:v>303.1012744493783</c:v>
                </c:pt>
                <c:pt idx="3">
                  <c:v>449.5041790236719</c:v>
                </c:pt>
                <c:pt idx="4">
                  <c:v>592.5013634855824</c:v>
                </c:pt>
                <c:pt idx="5">
                  <c:v>732.118071507664</c:v>
                </c:pt>
                <c:pt idx="6">
                  <c:v>868.383337297943</c:v>
                </c:pt>
                <c:pt idx="7">
                  <c:v>1001.329490364529</c:v>
                </c:pt>
                <c:pt idx="8">
                  <c:v>1130.991731059738</c:v>
                </c:pt>
                <c:pt idx="9">
                  <c:v>1257.407763557974</c:v>
                </c:pt>
                <c:pt idx="10">
                  <c:v>1380.617475807201</c:v>
                </c:pt>
                <c:pt idx="11">
                  <c:v>1500.662658174522</c:v>
                </c:pt>
                <c:pt idx="12">
                  <c:v>1617.586754266173</c:v>
                </c:pt>
                <c:pt idx="13">
                  <c:v>1732.743143114727</c:v>
                </c:pt>
                <c:pt idx="14">
                  <c:v>1845.053285765462</c:v>
                </c:pt>
                <c:pt idx="15">
                  <c:v>1954.564247628674</c:v>
                </c:pt>
                <c:pt idx="16">
                  <c:v>2061.324271174148</c:v>
                </c:pt>
                <c:pt idx="17">
                  <c:v>2165.382651309948</c:v>
                </c:pt>
                <c:pt idx="18">
                  <c:v>2266.789435151964</c:v>
                </c:pt>
                <c:pt idx="19">
                  <c:v>2365.595176154282</c:v>
                </c:pt>
                <c:pt idx="20">
                  <c:v>2461.850732188206</c:v>
                </c:pt>
                <c:pt idx="21">
                  <c:v>2555.607098668814</c:v>
                </c:pt>
                <c:pt idx="22">
                  <c:v>2646.915269760415</c:v>
                </c:pt>
                <c:pt idx="23">
                  <c:v>2735.826122207567</c:v>
                </c:pt>
                <c:pt idx="24">
                  <c:v>2822.390317514074</c:v>
                </c:pt>
                <c:pt idx="25">
                  <c:v>2906.658219097182</c:v>
                </c:pt>
                <c:pt idx="26">
                  <c:v>2988.682153658476</c:v>
                </c:pt>
                <c:pt idx="27">
                  <c:v>3068.5120190233</c:v>
                </c:pt>
                <c:pt idx="28">
                  <c:v>3146.197237664368</c:v>
                </c:pt>
                <c:pt idx="29">
                  <c:v>3221.786715995055</c:v>
                </c:pt>
                <c:pt idx="30">
                  <c:v>3295.328804089688</c:v>
                </c:pt>
                <c:pt idx="31">
                  <c:v>3366.871260724496</c:v>
                </c:pt>
                <c:pt idx="32">
                  <c:v>3436.46122305235</c:v>
                </c:pt>
                <c:pt idx="33">
                  <c:v>3504.145180359483</c:v>
                </c:pt>
                <c:pt idx="34">
                  <c:v>3569.968951437157</c:v>
                </c:pt>
                <c:pt idx="35">
                  <c:v>3633.977665171959</c:v>
                </c:pt>
                <c:pt idx="36">
                  <c:v>3696.215744041372</c:v>
                </c:pt>
                <c:pt idx="37">
                  <c:v>3756.726890198834</c:v>
                </c:pt>
                <c:pt idx="38">
                  <c:v>3815.554073939565</c:v>
                </c:pt>
                <c:pt idx="39">
                  <c:v>3872.739528446924</c:v>
                </c:pt>
                <c:pt idx="40">
                  <c:v>3928.324738800525</c:v>
                </c:pt>
                <c:pt idx="41">
                  <c:v>3982.350436347071</c:v>
                </c:pt>
                <c:pt idx="42">
                  <c:v>4034.856594714802</c:v>
                </c:pt>
                <c:pt idx="43">
                  <c:v>4085.882427331991</c:v>
                </c:pt>
                <c:pt idx="44">
                  <c:v>4135.46638630284</c:v>
                </c:pt>
                <c:pt idx="45">
                  <c:v>4183.64616255462</c:v>
                </c:pt>
                <c:pt idx="46">
                  <c:v>4230.458687128958</c:v>
                </c:pt>
                <c:pt idx="47">
                  <c:v>4275.940133538097</c:v>
                </c:pt>
                <c:pt idx="48">
                  <c:v>4320.12592109107</c:v>
                </c:pt>
                <c:pt idx="49">
                  <c:v>4363.050719105638</c:v>
                </c:pt>
                <c:pt idx="50">
                  <c:v>4404.748451940186</c:v>
                </c:pt>
                <c:pt idx="51">
                  <c:v>4445.25230475841</c:v>
                </c:pt>
                <c:pt idx="52">
                  <c:v>4484.59472998511</c:v>
                </c:pt>
                <c:pt idx="53">
                  <c:v>4522.807454360649</c:v>
                </c:pt>
                <c:pt idx="54">
                  <c:v>4559.921486563514</c:v>
                </c:pt>
                <c:pt idx="55">
                  <c:v>4595.967125318009</c:v>
                </c:pt>
                <c:pt idx="56">
                  <c:v>4630.973967968433</c:v>
                </c:pt>
                <c:pt idx="57">
                  <c:v>4664.970919446549</c:v>
                </c:pt>
                <c:pt idx="58">
                  <c:v>4697.9862016025</c:v>
                </c:pt>
                <c:pt idx="59">
                  <c:v>4730.047362854239</c:v>
                </c:pt>
                <c:pt idx="60">
                  <c:v>4761.181288112888</c:v>
                </c:pt>
                <c:pt idx="61">
                  <c:v>4791.41420895094</c:v>
                </c:pt>
                <c:pt idx="62">
                  <c:v>4820.771713985127</c:v>
                </c:pt>
                <c:pt idx="63">
                  <c:v>4849.278759428248</c:v>
                </c:pt>
                <c:pt idx="64">
                  <c:v>4876.959679795894</c:v>
                </c:pt>
                <c:pt idx="65">
                  <c:v>4903.838198730204</c:v>
                </c:pt>
                <c:pt idx="66">
                  <c:v>4929.937439918976</c:v>
                </c:pt>
                <c:pt idx="67">
                  <c:v>4955.279938086867</c:v>
                </c:pt>
                <c:pt idx="68">
                  <c:v>4979.887650036719</c:v>
                </c:pt>
                <c:pt idx="69">
                  <c:v>5003.781965717207</c:v>
                </c:pt>
                <c:pt idx="70">
                  <c:v>5026.983719304606</c:v>
                </c:pt>
                <c:pt idx="71">
                  <c:v>5049.513200270477</c:v>
                </c:pt>
                <c:pt idx="72">
                  <c:v>5071.39016443352</c:v>
                </c:pt>
                <c:pt idx="73">
                  <c:v>5092.63384497026</c:v>
                </c:pt>
                <c:pt idx="74">
                  <c:v>5113.26296336577</c:v>
                </c:pt>
                <c:pt idx="75">
                  <c:v>5133.295740313828</c:v>
                </c:pt>
                <c:pt idx="76">
                  <c:v>5152.749906525016</c:v>
                </c:pt>
                <c:pt idx="77">
                  <c:v>5171.642713466193</c:v>
                </c:pt>
                <c:pt idx="78">
                  <c:v>5189.990943980401</c:v>
                </c:pt>
                <c:pt idx="79">
                  <c:v>5207.810922826175</c:v>
                </c:pt>
                <c:pt idx="80">
                  <c:v>5225.118527085985</c:v>
                </c:pt>
                <c:pt idx="81">
                  <c:v>5241.929196456912</c:v>
                </c:pt>
                <c:pt idx="82">
                  <c:v>5258.257943425793</c:v>
                </c:pt>
                <c:pt idx="83">
                  <c:v>5274.11936329864</c:v>
                </c:pt>
                <c:pt idx="84">
                  <c:v>5289.52764409967</c:v>
                </c:pt>
                <c:pt idx="85">
                  <c:v>5304.4965763269</c:v>
                </c:pt>
                <c:pt idx="86">
                  <c:v>5319.039562560617</c:v>
                </c:pt>
                <c:pt idx="87">
                  <c:v>5333.169626926071</c:v>
                </c:pt>
                <c:pt idx="88">
                  <c:v>5346.89942439925</c:v>
                </c:pt>
                <c:pt idx="89">
                  <c:v>5360.241249960381</c:v>
                </c:pt>
                <c:pt idx="90">
                  <c:v>5373.207047593311</c:v>
                </c:pt>
                <c:pt idx="91">
                  <c:v>5385.808419120498</c:v>
                </c:pt>
                <c:pt idx="92">
                  <c:v>5398.056632884778</c:v>
                </c:pt>
                <c:pt idx="93">
                  <c:v>5409.96263226401</c:v>
                </c:pt>
                <c:pt idx="94">
                  <c:v>5421.53704403108</c:v>
                </c:pt>
                <c:pt idx="95">
                  <c:v>5432.79018655047</c:v>
                </c:pt>
                <c:pt idx="96">
                  <c:v>5443.732077806257</c:v>
                </c:pt>
                <c:pt idx="97">
                  <c:v>5454.372443280648</c:v>
                </c:pt>
                <c:pt idx="98">
                  <c:v>5464.720723664388</c:v>
                </c:pt>
                <c:pt idx="99">
                  <c:v>5474.786082403734</c:v>
                </c:pt>
                <c:pt idx="100">
                  <c:v>5484.577413098369</c:v>
                </c:pt>
                <c:pt idx="101">
                  <c:v>5494.103346730582</c:v>
                </c:pt>
                <c:pt idx="102">
                  <c:v>5503.372258743271</c:v>
                </c:pt>
                <c:pt idx="103">
                  <c:v>5512.39227595879</c:v>
                </c:pt>
                <c:pt idx="104">
                  <c:v>5521.171283345204</c:v>
                </c:pt>
                <c:pt idx="105">
                  <c:v>5529.716930628288</c:v>
                </c:pt>
                <c:pt idx="106">
                  <c:v>5538.03663875396</c:v>
                </c:pt>
                <c:pt idx="107">
                  <c:v>5546.1376061989</c:v>
                </c:pt>
                <c:pt idx="108">
                  <c:v>5554.026815135963</c:v>
                </c:pt>
                <c:pt idx="109">
                  <c:v>5561.711037453263</c:v>
                </c:pt>
                <c:pt idx="110">
                  <c:v>5569.196840627584</c:v>
                </c:pt>
                <c:pt idx="111">
                  <c:v>5576.490593461785</c:v>
                </c:pt>
                <c:pt idx="112">
                  <c:v>5583.598471676465</c:v>
                </c:pt>
                <c:pt idx="113">
                  <c:v>5590.52646336798</c:v>
                </c:pt>
                <c:pt idx="114">
                  <c:v>5597.280374333728</c:v>
                </c:pt>
                <c:pt idx="115">
                  <c:v>5603.865833255465</c:v>
                </c:pt>
                <c:pt idx="116">
                  <c:v>5610.288296768907</c:v>
                </c:pt>
                <c:pt idx="117">
                  <c:v>5616.553054388147</c:v>
                </c:pt>
                <c:pt idx="118">
                  <c:v>5622.6652333159</c:v>
                </c:pt>
                <c:pt idx="119">
                  <c:v>5628.629803123883</c:v>
                </c:pt>
              </c:numCache>
            </c:numRef>
          </c:yVal>
          <c:smooth val="0"/>
          <c:extLst xmlns:c16r2="http://schemas.microsoft.com/office/drawing/2015/06/chart">
            <c:ext xmlns:c16="http://schemas.microsoft.com/office/drawing/2014/chart" uri="{C3380CC4-5D6E-409C-BE32-E72D297353CC}">
              <c16:uniqueId val="{00000002-C984-4669-ACD5-0D55EE32E70F}"/>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127.9117661695927</c:v>
                </c:pt>
                <c:pt idx="2">
                  <c:v>253.8122743191198</c:v>
                </c:pt>
                <c:pt idx="3">
                  <c:v>377.6876213238577</c:v>
                </c:pt>
                <c:pt idx="4">
                  <c:v>499.5278312535957</c:v>
                </c:pt>
                <c:pt idx="5">
                  <c:v>619.3262781910516</c:v>
                </c:pt>
                <c:pt idx="6">
                  <c:v>737.0792967085727</c:v>
                </c:pt>
                <c:pt idx="7">
                  <c:v>852.7858578925952</c:v>
                </c:pt>
                <c:pt idx="8">
                  <c:v>966.4472968513064</c:v>
                </c:pt>
                <c:pt idx="9">
                  <c:v>1078.067081085406</c:v>
                </c:pt>
                <c:pt idx="10">
                  <c:v>1187.6506114495</c:v>
                </c:pt>
                <c:pt idx="11">
                  <c:v>1295.20504924329</c:v>
                </c:pt>
                <c:pt idx="12">
                  <c:v>1400.739164383616</c:v>
                </c:pt>
                <c:pt idx="13">
                  <c:v>1504.861374149565</c:v>
                </c:pt>
                <c:pt idx="14">
                  <c:v>1607.06223926926</c:v>
                </c:pt>
                <c:pt idx="15">
                  <c:v>1707.360549998935</c:v>
                </c:pt>
                <c:pt idx="16">
                  <c:v>1805.775507310405</c:v>
                </c:pt>
                <c:pt idx="17">
                  <c:v>1902.327070767991</c:v>
                </c:pt>
                <c:pt idx="18">
                  <c:v>1997.035866856575</c:v>
                </c:pt>
                <c:pt idx="19">
                  <c:v>2089.923107164912</c:v>
                </c:pt>
                <c:pt idx="20">
                  <c:v>2181.010516094043</c:v>
                </c:pt>
                <c:pt idx="21">
                  <c:v>2270.320266386494</c:v>
                </c:pt>
                <c:pt idx="22">
                  <c:v>2357.874921169132</c:v>
                </c:pt>
                <c:pt idx="23">
                  <c:v>2443.697381450329</c:v>
                </c:pt>
                <c:pt idx="24">
                  <c:v>2527.81083825091</c:v>
                </c:pt>
                <c:pt idx="25">
                  <c:v>2610.238728716038</c:v>
                </c:pt>
                <c:pt idx="26">
                  <c:v>2691.005762012675</c:v>
                </c:pt>
                <c:pt idx="27">
                  <c:v>2770.135886467061</c:v>
                </c:pt>
                <c:pt idx="28">
                  <c:v>2847.653196583036</c:v>
                </c:pt>
                <c:pt idx="29">
                  <c:v>2923.581900627352</c:v>
                </c:pt>
                <c:pt idx="30">
                  <c:v>2997.946288698352</c:v>
                </c:pt>
                <c:pt idx="31">
                  <c:v>3070.770703004207</c:v>
                </c:pt>
                <c:pt idx="32">
                  <c:v>3142.079510159791</c:v>
                </c:pt>
                <c:pt idx="33">
                  <c:v>3211.897075328045</c:v>
                </c:pt>
                <c:pt idx="34">
                  <c:v>3280.24773808429</c:v>
                </c:pt>
                <c:pt idx="35">
                  <c:v>3347.155789873097</c:v>
                </c:pt>
                <c:pt idx="36">
                  <c:v>3412.645452961326</c:v>
                </c:pt>
                <c:pt idx="37">
                  <c:v>3476.740860787218</c:v>
                </c:pt>
                <c:pt idx="38">
                  <c:v>3539.466039635241</c:v>
                </c:pt>
                <c:pt idx="39">
                  <c:v>3600.84489344759</c:v>
                </c:pt>
                <c:pt idx="40">
                  <c:v>3660.901186265517</c:v>
                </c:pt>
                <c:pt idx="41">
                  <c:v>3719.658527463675</c:v>
                </c:pt>
                <c:pt idx="42">
                  <c:v>3777.140358048957</c:v>
                </c:pt>
                <c:pt idx="43">
                  <c:v>3833.369937952142</c:v>
                </c:pt>
                <c:pt idx="44">
                  <c:v>3888.370334275532</c:v>
                </c:pt>
                <c:pt idx="45">
                  <c:v>3942.16441043606</c:v>
                </c:pt>
                <c:pt idx="46">
                  <c:v>3994.774816171266</c:v>
                </c:pt>
                <c:pt idx="47">
                  <c:v>4046.223978358787</c:v>
                </c:pt>
                <c:pt idx="48">
                  <c:v>4096.534092610676</c:v>
                </c:pt>
                <c:pt idx="49">
                  <c:v>4145.727115601301</c:v>
                </c:pt>
                <c:pt idx="50">
                  <c:v>4193.824758102652</c:v>
                </c:pt>
                <c:pt idx="51">
                  <c:v>4240.848478674888</c:v>
                </c:pt>
                <c:pt idx="52">
                  <c:v>4286.819477995392</c:v>
                </c:pt>
                <c:pt idx="53">
                  <c:v>4331.758693786338</c:v>
                </c:pt>
                <c:pt idx="54">
                  <c:v>4375.686796301045</c:v>
                </c:pt>
                <c:pt idx="55">
                  <c:v>4418.62418435421</c:v>
                </c:pt>
                <c:pt idx="56">
                  <c:v>4460.59098185925</c:v>
                </c:pt>
                <c:pt idx="57">
                  <c:v>4501.607034849468</c:v>
                </c:pt>
                <c:pt idx="58">
                  <c:v>4541.691908949987</c:v>
                </c:pt>
                <c:pt idx="59">
                  <c:v>4580.864887286909</c:v>
                </c:pt>
                <c:pt idx="60">
                  <c:v>4619.144968796987</c:v>
                </c:pt>
                <c:pt idx="61">
                  <c:v>4656.550866925157</c:v>
                </c:pt>
                <c:pt idx="62">
                  <c:v>4693.101008682511</c:v>
                </c:pt>
                <c:pt idx="63">
                  <c:v>4728.813534044195</c:v>
                </c:pt>
                <c:pt idx="64">
                  <c:v>4763.706295670941</c:v>
                </c:pt>
                <c:pt idx="65">
                  <c:v>4797.796858925371</c:v>
                </c:pt>
                <c:pt idx="66">
                  <c:v>4831.102502182591</c:v>
                </c:pt>
                <c:pt idx="67">
                  <c:v>4863.640217393636</c:v>
                </c:pt>
                <c:pt idx="68">
                  <c:v>4895.426710908767</c:v>
                </c:pt>
                <c:pt idx="69">
                  <c:v>4926.478404524736</c:v>
                </c:pt>
                <c:pt idx="70">
                  <c:v>4956.81143675698</c:v>
                </c:pt>
                <c:pt idx="71">
                  <c:v>4986.441664308775</c:v>
                </c:pt>
                <c:pt idx="72">
                  <c:v>5015.384663733188</c:v>
                </c:pt>
                <c:pt idx="73">
                  <c:v>5043.655733271501</c:v>
                </c:pt>
                <c:pt idx="74">
                  <c:v>5071.269894850906</c:v>
                </c:pt>
                <c:pt idx="75">
                  <c:v>5098.241896236739</c:v>
                </c:pt>
                <c:pt idx="76">
                  <c:v>5124.586213324685</c:v>
                </c:pt>
                <c:pt idx="77">
                  <c:v>5150.317052559928</c:v>
                </c:pt>
                <c:pt idx="78">
                  <c:v>5175.448353475891</c:v>
                </c:pt>
                <c:pt idx="79">
                  <c:v>5199.993791344489</c:v>
                </c:pt>
                <c:pt idx="80">
                  <c:v>5223.966779919806</c:v>
                </c:pt>
                <c:pt idx="81">
                  <c:v>5247.38047427684</c:v>
                </c:pt>
                <c:pt idx="82">
                  <c:v>5270.247773734801</c:v>
                </c:pt>
                <c:pt idx="83">
                  <c:v>5292.581324846484</c:v>
                </c:pt>
                <c:pt idx="84">
                  <c:v>5314.39352446189</c:v>
                </c:pt>
                <c:pt idx="85">
                  <c:v>5335.69652284915</c:v>
                </c:pt>
                <c:pt idx="86">
                  <c:v>5356.50222686632</c:v>
                </c:pt>
                <c:pt idx="87">
                  <c:v>5376.82230317872</c:v>
                </c:pt>
                <c:pt idx="88">
                  <c:v>5396.66818152415</c:v>
                </c:pt>
                <c:pt idx="89">
                  <c:v>5416.051058000885</c:v>
                </c:pt>
                <c:pt idx="90">
                  <c:v>5434.981898394821</c:v>
                </c:pt>
                <c:pt idx="91">
                  <c:v>5453.471441523172</c:v>
                </c:pt>
                <c:pt idx="92">
                  <c:v>5471.530202602502</c:v>
                </c:pt>
                <c:pt idx="93">
                  <c:v>5489.168476628605</c:v>
                </c:pt>
                <c:pt idx="94">
                  <c:v>5506.39634176763</c:v>
                </c:pt>
                <c:pt idx="95">
                  <c:v>5523.223662752192</c:v>
                </c:pt>
                <c:pt idx="96">
                  <c:v>5539.66009428073</c:v>
                </c:pt>
                <c:pt idx="97">
                  <c:v>5555.715084416327</c:v>
                </c:pt>
                <c:pt idx="98">
                  <c:v>5571.397877979558</c:v>
                </c:pt>
                <c:pt idx="99">
                  <c:v>5586.7175199361</c:v>
                </c:pt>
                <c:pt idx="100">
                  <c:v>5601.682858770713</c:v>
                </c:pt>
                <c:pt idx="101">
                  <c:v>5616.3025498516</c:v>
                </c:pt>
                <c:pt idx="102">
                  <c:v>5630.585058773402</c:v>
                </c:pt>
                <c:pt idx="103">
                  <c:v>5644.538664689755</c:v>
                </c:pt>
                <c:pt idx="104">
                  <c:v>5658.17146361852</c:v>
                </c:pt>
                <c:pt idx="105">
                  <c:v>5671.491371729411</c:v>
                </c:pt>
                <c:pt idx="106">
                  <c:v>5684.50612860406</c:v>
                </c:pt>
                <c:pt idx="107">
                  <c:v>5697.223300471438</c:v>
                </c:pt>
                <c:pt idx="108">
                  <c:v>5709.65028341394</c:v>
                </c:pt>
                <c:pt idx="109">
                  <c:v>5721.794306548778</c:v>
                </c:pt>
                <c:pt idx="110">
                  <c:v>5733.66243517492</c:v>
                </c:pt>
                <c:pt idx="111">
                  <c:v>5745.261573885101</c:v>
                </c:pt>
                <c:pt idx="112">
                  <c:v>5756.59846965503</c:v>
                </c:pt>
                <c:pt idx="113">
                  <c:v>5767.679714886937</c:v>
                </c:pt>
                <c:pt idx="114">
                  <c:v>5778.51175042661</c:v>
                </c:pt>
                <c:pt idx="115">
                  <c:v>5789.100868538953</c:v>
                </c:pt>
                <c:pt idx="116">
                  <c:v>5799.453215854242</c:v>
                </c:pt>
                <c:pt idx="117">
                  <c:v>5809.574796265922</c:v>
                </c:pt>
                <c:pt idx="118">
                  <c:v>5819.471473801415</c:v>
                </c:pt>
                <c:pt idx="119">
                  <c:v>5829.148975450545</c:v>
                </c:pt>
              </c:numCache>
            </c:numRef>
          </c:yVal>
          <c:smooth val="0"/>
          <c:extLst xmlns:c16r2="http://schemas.microsoft.com/office/drawing/2015/06/chart">
            <c:ext xmlns:c16="http://schemas.microsoft.com/office/drawing/2014/chart" uri="{C3380CC4-5D6E-409C-BE32-E72D297353CC}">
              <c16:uniqueId val="{00000003-C984-4669-ACD5-0D55EE32E70F}"/>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133.3213172471151</c:v>
                </c:pt>
                <c:pt idx="2">
                  <c:v>263.8893193337135</c:v>
                </c:pt>
                <c:pt idx="3">
                  <c:v>391.7106077442866</c:v>
                </c:pt>
                <c:pt idx="4">
                  <c:v>516.795965684112</c:v>
                </c:pt>
                <c:pt idx="5">
                  <c:v>639.159715674352</c:v>
                </c:pt>
                <c:pt idx="6">
                  <c:v>758.8192707821727</c:v>
                </c:pt>
                <c:pt idx="7">
                  <c:v>875.794755518902</c:v>
                </c:pt>
                <c:pt idx="8">
                  <c:v>990.1086821891367</c:v>
                </c:pt>
                <c:pt idx="9">
                  <c:v>1101.785671912134</c:v>
                </c:pt>
                <c:pt idx="10">
                  <c:v>1210.85221187491</c:v>
                </c:pt>
                <c:pt idx="11">
                  <c:v>1317.336442183238</c:v>
                </c:pt>
                <c:pt idx="12">
                  <c:v>1421.26796712028</c:v>
                </c:pt>
                <c:pt idx="13">
                  <c:v>1523.724490175489</c:v>
                </c:pt>
                <c:pt idx="14">
                  <c:v>1623.831694927067</c:v>
                </c:pt>
                <c:pt idx="15">
                  <c:v>1721.620871651452</c:v>
                </c:pt>
                <c:pt idx="16">
                  <c:v>1817.12509665871</c:v>
                </c:pt>
                <c:pt idx="17">
                  <c:v>1910.37879530387</c:v>
                </c:pt>
                <c:pt idx="18">
                  <c:v>2001.41744736163</c:v>
                </c:pt>
                <c:pt idx="19">
                  <c:v>2090.277346600313</c:v>
                </c:pt>
                <c:pt idx="20">
                  <c:v>2176.995403047651</c:v>
                </c:pt>
                <c:pt idx="21">
                  <c:v>2261.608979154378</c:v>
                </c:pt>
                <c:pt idx="22">
                  <c:v>2344.155753036495</c:v>
                </c:pt>
                <c:pt idx="23">
                  <c:v>2424.67360342946</c:v>
                </c:pt>
                <c:pt idx="24">
                  <c:v>2503.200512187555</c:v>
                </c:pt>
                <c:pt idx="25">
                  <c:v>2579.774481025938</c:v>
                </c:pt>
                <c:pt idx="26">
                  <c:v>2654.43532600021</c:v>
                </c:pt>
                <c:pt idx="27">
                  <c:v>2727.22113945149</c:v>
                </c:pt>
                <c:pt idx="28">
                  <c:v>2798.169847284909</c:v>
                </c:pt>
                <c:pt idx="29">
                  <c:v>2867.319166228641</c:v>
                </c:pt>
                <c:pt idx="30">
                  <c:v>2934.706561506724</c:v>
                </c:pt>
                <c:pt idx="31">
                  <c:v>3000.369209308642</c:v>
                </c:pt>
                <c:pt idx="32">
                  <c:v>3064.343963453546</c:v>
                </c:pt>
                <c:pt idx="33">
                  <c:v>3126.667325732298</c:v>
                </c:pt>
                <c:pt idx="34">
                  <c:v>3187.375419520773</c:v>
                </c:pt>
                <c:pt idx="35">
                  <c:v>3246.503966292366</c:v>
                </c:pt>
                <c:pt idx="36">
                  <c:v>3304.088264769357</c:v>
                </c:pt>
                <c:pt idx="37">
                  <c:v>3360.1631724271</c:v>
                </c:pt>
                <c:pt idx="38">
                  <c:v>3414.763089166902</c:v>
                </c:pt>
                <c:pt idx="39">
                  <c:v>3467.921946276444</c:v>
                </c:pt>
                <c:pt idx="40">
                  <c:v>3519.673191013746</c:v>
                </c:pt>
                <c:pt idx="41">
                  <c:v>3570.049775729884</c:v>
                </c:pt>
                <c:pt idx="42">
                  <c:v>3619.08414853178</c:v>
                </c:pt>
                <c:pt idx="43">
                  <c:v>3666.808245362246</c:v>
                </c:pt>
                <c:pt idx="44">
                  <c:v>3713.253483387176</c:v>
                </c:pt>
                <c:pt idx="45">
                  <c:v>3758.450755597558</c:v>
                </c:pt>
                <c:pt idx="46">
                  <c:v>3802.430426535662</c:v>
                </c:pt>
                <c:pt idx="47">
                  <c:v>3845.222329062874</c:v>
                </c:pt>
                <c:pt idx="48">
                  <c:v>3886.855762101244</c:v>
                </c:pt>
                <c:pt idx="49">
                  <c:v>3927.359489271883</c:v>
                </c:pt>
                <c:pt idx="50">
                  <c:v>3966.761738363188</c:v>
                </c:pt>
                <c:pt idx="51">
                  <c:v>4005.090201578103</c:v>
                </c:pt>
                <c:pt idx="52">
                  <c:v>4042.372036497574</c:v>
                </c:pt>
                <c:pt idx="53">
                  <c:v>4078.633867700584</c:v>
                </c:pt>
                <c:pt idx="54">
                  <c:v>4113.901788998337</c:v>
                </c:pt>
                <c:pt idx="55">
                  <c:v>4148.201366226654</c:v>
                </c:pt>
                <c:pt idx="56">
                  <c:v>4181.557640566025</c:v>
                </c:pt>
                <c:pt idx="57">
                  <c:v>4213.995132320561</c:v>
                </c:pt>
                <c:pt idx="58">
                  <c:v>4245.537845157087</c:v>
                </c:pt>
                <c:pt idx="59">
                  <c:v>4276.209270722698</c:v>
                </c:pt>
                <c:pt idx="60">
                  <c:v>4306.032393642226</c:v>
                </c:pt>
                <c:pt idx="61">
                  <c:v>4335.02969683474</c:v>
                </c:pt>
                <c:pt idx="62">
                  <c:v>4363.223167140037</c:v>
                </c:pt>
                <c:pt idx="63">
                  <c:v>4390.634301206563</c:v>
                </c:pt>
                <c:pt idx="64">
                  <c:v>4417.284111632966</c:v>
                </c:pt>
                <c:pt idx="65">
                  <c:v>4443.193133316468</c:v>
                </c:pt>
                <c:pt idx="66">
                  <c:v>4468.381430001463</c:v>
                </c:pt>
                <c:pt idx="67">
                  <c:v>4492.86860099528</c:v>
                </c:pt>
                <c:pt idx="68">
                  <c:v>4516.673788031098</c:v>
                </c:pt>
                <c:pt idx="69">
                  <c:v>4539.81568226451</c:v>
                </c:pt>
                <c:pt idx="70">
                  <c:v>4562.31253137486</c:v>
                </c:pt>
                <c:pt idx="71">
                  <c:v>4584.18214675831</c:v>
                </c:pt>
                <c:pt idx="72">
                  <c:v>4605.441910802387</c:v>
                </c:pt>
                <c:pt idx="73">
                  <c:v>4626.108784213196</c:v>
                </c:pt>
                <c:pt idx="74">
                  <c:v>4646.199313392863</c:v>
                </c:pt>
                <c:pt idx="75">
                  <c:v>4665.729637850076</c:v>
                </c:pt>
                <c:pt idx="76">
                  <c:v>4684.715497627389</c:v>
                </c:pt>
                <c:pt idx="77">
                  <c:v>4703.172240737825</c:v>
                </c:pt>
                <c:pt idx="78">
                  <c:v>4721.114830601494</c:v>
                </c:pt>
                <c:pt idx="79">
                  <c:v>4738.557853464503</c:v>
                </c:pt>
                <c:pt idx="80">
                  <c:v>4755.515525802504</c:v>
                </c:pt>
                <c:pt idx="81">
                  <c:v>4772.00170168979</c:v>
                </c:pt>
                <c:pt idx="82">
                  <c:v>4788.029880128801</c:v>
                </c:pt>
                <c:pt idx="83">
                  <c:v>4803.613212338179</c:v>
                </c:pt>
                <c:pt idx="84">
                  <c:v>4818.764508987311</c:v>
                </c:pt>
                <c:pt idx="85">
                  <c:v>4833.496247369796</c:v>
                </c:pt>
                <c:pt idx="86">
                  <c:v>4847.820578517395</c:v>
                </c:pt>
                <c:pt idx="87">
                  <c:v>4861.749334241264</c:v>
                </c:pt>
                <c:pt idx="88">
                  <c:v>4875.29403409921</c:v>
                </c:pt>
                <c:pt idx="89">
                  <c:v>4888.465892287903</c:v>
                </c:pt>
                <c:pt idx="90">
                  <c:v>4901.27582445415</c:v>
                </c:pt>
                <c:pt idx="91">
                  <c:v>4913.734454413876</c:v>
                </c:pt>
                <c:pt idx="92">
                  <c:v>4925.85212079063</c:v>
                </c:pt>
                <c:pt idx="93">
                  <c:v>4937.638883559498</c:v>
                </c:pt>
                <c:pt idx="94">
                  <c:v>4949.10453049932</c:v>
                </c:pt>
                <c:pt idx="95">
                  <c:v>4960.258583544753</c:v>
                </c:pt>
                <c:pt idx="96">
                  <c:v>4971.110305049922</c:v>
                </c:pt>
                <c:pt idx="97">
                  <c:v>4981.668703945354</c:v>
                </c:pt>
                <c:pt idx="98">
                  <c:v>4991.942541796248</c:v>
                </c:pt>
                <c:pt idx="99">
                  <c:v>5001.940338764804</c:v>
                </c:pt>
                <c:pt idx="100">
                  <c:v>5011.670379464048</c:v>
                </c:pt>
                <c:pt idx="101">
                  <c:v>5021.14071871154</c:v>
                </c:pt>
                <c:pt idx="102">
                  <c:v>5030.35918718297</c:v>
                </c:pt>
                <c:pt idx="103">
                  <c:v>5039.333396958135</c:v>
                </c:pt>
                <c:pt idx="104">
                  <c:v>5048.070746964308</c:v>
                </c:pt>
                <c:pt idx="105">
                  <c:v>5056.578428318257</c:v>
                </c:pt>
                <c:pt idx="106">
                  <c:v>5064.86342956545</c:v>
                </c:pt>
                <c:pt idx="107">
                  <c:v>5072.932541809045</c:v>
                </c:pt>
                <c:pt idx="108">
                  <c:v>5080.792363748886</c:v>
                </c:pt>
                <c:pt idx="109">
                  <c:v>5088.44930660585</c:v>
                </c:pt>
                <c:pt idx="110">
                  <c:v>5095.909598957747</c:v>
                </c:pt>
                <c:pt idx="111">
                  <c:v>5103.17929145787</c:v>
                </c:pt>
                <c:pt idx="112">
                  <c:v>5110.26426147111</c:v>
                </c:pt>
                <c:pt idx="113">
                  <c:v>5117.170217602514</c:v>
                </c:pt>
                <c:pt idx="114">
                  <c:v>5123.902704124805</c:v>
                </c:pt>
                <c:pt idx="115">
                  <c:v>5130.467105318327</c:v>
                </c:pt>
                <c:pt idx="116">
                  <c:v>5136.86864970578</c:v>
                </c:pt>
                <c:pt idx="117">
                  <c:v>5143.11241419986</c:v>
                </c:pt>
                <c:pt idx="118">
                  <c:v>5149.203328152187</c:v>
                </c:pt>
                <c:pt idx="119">
                  <c:v>5155.146177311427</c:v>
                </c:pt>
              </c:numCache>
            </c:numRef>
          </c:yVal>
          <c:smooth val="0"/>
          <c:extLst xmlns:c16r2="http://schemas.microsoft.com/office/drawing/2015/06/chart">
            <c:ext xmlns:c16="http://schemas.microsoft.com/office/drawing/2014/chart" uri="{C3380CC4-5D6E-409C-BE32-E72D297353CC}">
              <c16:uniqueId val="{00000004-C984-4669-ACD5-0D55EE32E70F}"/>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122.1830377946608</c:v>
                </c:pt>
                <c:pt idx="2">
                  <c:v>241.1358628703747</c:v>
                </c:pt>
                <c:pt idx="3">
                  <c:v>356.8929244419559</c:v>
                </c:pt>
                <c:pt idx="4">
                  <c:v>469.4925827437546</c:v>
                </c:pt>
                <c:pt idx="5">
                  <c:v>578.976421869127</c:v>
                </c:pt>
                <c:pt idx="6">
                  <c:v>685.388741478324</c:v>
                </c:pt>
                <c:pt idx="7">
                  <c:v>788.776124227327</c:v>
                </c:pt>
                <c:pt idx="8">
                  <c:v>889.1870645345189</c:v>
                </c:pt>
                <c:pt idx="9">
                  <c:v>986.671647580806</c:v>
                </c:pt>
                <c:pt idx="10">
                  <c:v>1081.281269792235</c:v>
                </c:pt>
                <c:pt idx="11">
                  <c:v>1173.068393838126</c:v>
                </c:pt>
                <c:pt idx="12">
                  <c:v>1262.086332626175</c:v>
                </c:pt>
                <c:pt idx="13">
                  <c:v>1349.429686179152</c:v>
                </c:pt>
                <c:pt idx="14">
                  <c:v>1434.216561408946</c:v>
                </c:pt>
                <c:pt idx="15">
                  <c:v>1516.501087052515</c:v>
                </c:pt>
                <c:pt idx="16">
                  <c:v>1596.337697182316</c:v>
                </c:pt>
                <c:pt idx="17">
                  <c:v>1673.781100275461</c:v>
                </c:pt>
                <c:pt idx="18">
                  <c:v>1748.886086495826</c:v>
                </c:pt>
                <c:pt idx="19">
                  <c:v>1821.707366513321</c:v>
                </c:pt>
                <c:pt idx="20">
                  <c:v>1892.299436560366</c:v>
                </c:pt>
                <c:pt idx="21">
                  <c:v>1960.716464888537</c:v>
                </c:pt>
                <c:pt idx="22">
                  <c:v>2027.012195825344</c:v>
                </c:pt>
                <c:pt idx="23">
                  <c:v>2091.239868402944</c:v>
                </c:pt>
                <c:pt idx="24">
                  <c:v>2153.452147156466</c:v>
                </c:pt>
                <c:pt idx="25">
                  <c:v>2213.701063166372</c:v>
                </c:pt>
                <c:pt idx="26">
                  <c:v>2272.0393202079</c:v>
                </c:pt>
                <c:pt idx="27">
                  <c:v>2328.517676982563</c:v>
                </c:pt>
                <c:pt idx="28">
                  <c:v>2383.186130118091</c:v>
                </c:pt>
                <c:pt idx="29">
                  <c:v>2436.093887111172</c:v>
                </c:pt>
                <c:pt idx="30">
                  <c:v>2487.28933921759</c:v>
                </c:pt>
                <c:pt idx="31">
                  <c:v>2536.820038799895</c:v>
                </c:pt>
                <c:pt idx="32">
                  <c:v>2584.73268063576</c:v>
                </c:pt>
                <c:pt idx="33">
                  <c:v>2631.073086741148</c:v>
                </c:pt>
                <c:pt idx="34">
                  <c:v>2675.886194345774</c:v>
                </c:pt>
                <c:pt idx="35">
                  <c:v>2719.2160466942</c:v>
                </c:pt>
                <c:pt idx="36">
                  <c:v>2761.10578639852</c:v>
                </c:pt>
                <c:pt idx="37">
                  <c:v>2801.597651090007</c:v>
                </c:pt>
                <c:pt idx="38">
                  <c:v>2840.732971155783</c:v>
                </c:pt>
                <c:pt idx="39">
                  <c:v>2878.55217113113</c:v>
                </c:pt>
                <c:pt idx="40">
                  <c:v>2915.094769449669</c:v>
                </c:pt>
                <c:pt idx="41">
                  <c:v>2950.399381341878</c:v>
                </c:pt>
                <c:pt idx="42">
                  <c:v>2984.503723147325</c:v>
                </c:pt>
                <c:pt idx="43">
                  <c:v>3017.444617903791</c:v>
                </c:pt>
                <c:pt idx="44">
                  <c:v>3049.258002086077</c:v>
                </c:pt>
                <c:pt idx="45">
                  <c:v>3079.978933389531</c:v>
                </c:pt>
                <c:pt idx="46">
                  <c:v>3109.641599450959</c:v>
                </c:pt>
                <c:pt idx="47">
                  <c:v>3138.2793274133</c:v>
                </c:pt>
                <c:pt idx="48">
                  <c:v>3165.924594249343</c:v>
                </c:pt>
                <c:pt idx="49">
                  <c:v>3192.609037759947</c:v>
                </c:pt>
                <c:pt idx="50">
                  <c:v>3218.3634681704</c:v>
                </c:pt>
                <c:pt idx="51">
                  <c:v>3243.217880258337</c:v>
                </c:pt>
                <c:pt idx="52">
                  <c:v>3267.201465948019</c:v>
                </c:pt>
                <c:pt idx="53">
                  <c:v>3290.342627304373</c:v>
                </c:pt>
                <c:pt idx="54">
                  <c:v>3312.668989880476</c:v>
                </c:pt>
                <c:pt idx="55">
                  <c:v>3334.20741635305</c:v>
                </c:pt>
                <c:pt idx="56">
                  <c:v>3354.984020415925</c:v>
                </c:pt>
                <c:pt idx="57">
                  <c:v>3375.024180864682</c:v>
                </c:pt>
                <c:pt idx="58">
                  <c:v>3394.352555850288</c:v>
                </c:pt>
                <c:pt idx="59">
                  <c:v>3412.993097256636</c:v>
                </c:pt>
                <c:pt idx="60">
                  <c:v>3430.969065160954</c:v>
                </c:pt>
                <c:pt idx="61">
                  <c:v>3448.303042349638</c:v>
                </c:pt>
                <c:pt idx="62">
                  <c:v>3465.016948864097</c:v>
                </c:pt>
                <c:pt idx="63">
                  <c:v>3481.132056536851</c:v>
                </c:pt>
                <c:pt idx="64">
                  <c:v>3496.669003505725</c:v>
                </c:pt>
                <c:pt idx="65">
                  <c:v>3511.647808670532</c:v>
                </c:pt>
                <c:pt idx="66">
                  <c:v>3526.08788607968</c:v>
                </c:pt>
                <c:pt idx="67">
                  <c:v>3540.008059224114</c:v>
                </c:pt>
                <c:pt idx="68">
                  <c:v>3553.426575222518</c:v>
                </c:pt>
                <c:pt idx="69">
                  <c:v>3566.36111887149</c:v>
                </c:pt>
                <c:pt idx="70">
                  <c:v>3578.828826568089</c:v>
                </c:pt>
                <c:pt idx="71">
                  <c:v>3590.846300066682</c:v>
                </c:pt>
                <c:pt idx="72">
                  <c:v>3602.429620075971</c:v>
                </c:pt>
                <c:pt idx="73">
                  <c:v>3613.594359674957</c:v>
                </c:pt>
                <c:pt idx="74">
                  <c:v>3624.355597548885</c:v>
                </c:pt>
                <c:pt idx="75">
                  <c:v>3634.727931021247</c:v>
                </c:pt>
                <c:pt idx="76">
                  <c:v>3644.72548889718</c:v>
                </c:pt>
                <c:pt idx="77">
                  <c:v>3654.361944084754</c:v>
                </c:pt>
                <c:pt idx="78">
                  <c:v>3663.65052601276</c:v>
                </c:pt>
                <c:pt idx="79">
                  <c:v>3672.60403282661</c:v>
                </c:pt>
                <c:pt idx="80">
                  <c:v>3681.234843360959</c:v>
                </c:pt>
                <c:pt idx="81">
                  <c:v>3689.55492889206</c:v>
                </c:pt>
                <c:pt idx="82">
                  <c:v>3697.575864653103</c:v>
                </c:pt>
                <c:pt idx="83">
                  <c:v>3705.308841130929</c:v>
                </c:pt>
                <c:pt idx="84">
                  <c:v>3712.764675123332</c:v>
                </c:pt>
                <c:pt idx="85">
                  <c:v>3719.953820569674</c:v>
                </c:pt>
                <c:pt idx="86">
                  <c:v>3726.88637914462</c:v>
                </c:pt>
                <c:pt idx="87">
                  <c:v>3733.572110622656</c:v>
                </c:pt>
                <c:pt idx="88">
                  <c:v>3740.020443012705</c:v>
                </c:pt>
                <c:pt idx="89">
                  <c:v>3746.240482456697</c:v>
                </c:pt>
                <c:pt idx="90">
                  <c:v>3752.241022902075</c:v>
                </c:pt>
                <c:pt idx="91">
                  <c:v>3758.030555547215</c:v>
                </c:pt>
                <c:pt idx="92">
                  <c:v>3763.617278055055</c:v>
                </c:pt>
                <c:pt idx="93">
                  <c:v>3769.009103551274</c:v>
                </c:pt>
                <c:pt idx="94">
                  <c:v>3774.213669389253</c:v>
                </c:pt>
                <c:pt idx="95">
                  <c:v>3779.238345706603</c:v>
                </c:pt>
                <c:pt idx="96">
                  <c:v>3784.090243757004</c:v>
                </c:pt>
                <c:pt idx="97">
                  <c:v>3788.776224029664</c:v>
                </c:pt>
                <c:pt idx="98">
                  <c:v>3793.302904161159</c:v>
                </c:pt>
                <c:pt idx="99">
                  <c:v>3797.67666663602</c:v>
                </c:pt>
                <c:pt idx="100">
                  <c:v>3801.903666279744</c:v>
                </c:pt>
                <c:pt idx="101">
                  <c:v>3805.989837558707</c:v>
                </c:pt>
                <c:pt idx="102">
                  <c:v>3809.940901675262</c:v>
                </c:pt>
                <c:pt idx="103">
                  <c:v>3813.762373468839</c:v>
                </c:pt>
                <c:pt idx="104">
                  <c:v>3817.459568128686</c:v>
                </c:pt>
                <c:pt idx="105">
                  <c:v>3821.037607718958</c:v>
                </c:pt>
                <c:pt idx="106">
                  <c:v>3824.501427517273</c:v>
                </c:pt>
                <c:pt idx="107">
                  <c:v>3827.855782174971</c:v>
                </c:pt>
                <c:pt idx="108">
                  <c:v>3831.10525170248</c:v>
                </c:pt>
                <c:pt idx="109">
                  <c:v>3834.25424727751</c:v>
                </c:pt>
                <c:pt idx="110">
                  <c:v>3837.307016890961</c:v>
                </c:pt>
                <c:pt idx="111">
                  <c:v>3840.267650820082</c:v>
                </c:pt>
                <c:pt idx="112">
                  <c:v>3843.140086945146</c:v>
                </c:pt>
                <c:pt idx="113">
                  <c:v>3845.928115906194</c:v>
                </c:pt>
                <c:pt idx="114">
                  <c:v>3848.635386107955</c:v>
                </c:pt>
                <c:pt idx="115">
                  <c:v>3851.265408567152</c:v>
                </c:pt>
                <c:pt idx="116">
                  <c:v>3853.821561622201</c:v>
                </c:pt>
                <c:pt idx="117">
                  <c:v>3856.307095493888</c:v>
                </c:pt>
                <c:pt idx="118">
                  <c:v>3858.72513670451</c:v>
                </c:pt>
                <c:pt idx="119">
                  <c:v>3861.078692367068</c:v>
                </c:pt>
              </c:numCache>
            </c:numRef>
          </c:yVal>
          <c:smooth val="0"/>
          <c:extLst xmlns:c16r2="http://schemas.microsoft.com/office/drawing/2015/06/chart">
            <c:ext xmlns:c16="http://schemas.microsoft.com/office/drawing/2014/chart" uri="{C3380CC4-5D6E-409C-BE32-E72D297353CC}">
              <c16:uniqueId val="{00000005-C984-4669-ACD5-0D55EE32E70F}"/>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122.6174240377732</c:v>
                </c:pt>
                <c:pt idx="2">
                  <c:v>243.1297713061795</c:v>
                </c:pt>
                <c:pt idx="3">
                  <c:v>361.5157977323979</c:v>
                </c:pt>
                <c:pt idx="4">
                  <c:v>477.7598709990271</c:v>
                </c:pt>
                <c:pt idx="5">
                  <c:v>591.8511507757868</c:v>
                </c:pt>
                <c:pt idx="6">
                  <c:v>703.7830114359967</c:v>
                </c:pt>
                <c:pt idx="7">
                  <c:v>813.5525599992824</c:v>
                </c:pt>
                <c:pt idx="8">
                  <c:v>921.1602292796597</c:v>
                </c:pt>
                <c:pt idx="9">
                  <c:v>1026.609431018587</c:v>
                </c:pt>
                <c:pt idx="10">
                  <c:v>1129.906257129274</c:v>
                </c:pt>
                <c:pt idx="11">
                  <c:v>1231.059219744056</c:v>
                </c:pt>
                <c:pt idx="12">
                  <c:v>1330.079022817313</c:v>
                </c:pt>
                <c:pt idx="13">
                  <c:v>1428.025163051207</c:v>
                </c:pt>
                <c:pt idx="14">
                  <c:v>1524.019115836825</c:v>
                </c:pt>
                <c:pt idx="15">
                  <c:v>1618.077848009765</c:v>
                </c:pt>
                <c:pt idx="16">
                  <c:v>1710.220012543257</c:v>
                </c:pt>
                <c:pt idx="17">
                  <c:v>1800.465825432912</c:v>
                </c:pt>
                <c:pt idx="18">
                  <c:v>1888.836806939449</c:v>
                </c:pt>
                <c:pt idx="19">
                  <c:v>1975.35556743946</c:v>
                </c:pt>
                <c:pt idx="20">
                  <c:v>2060.045629244762</c:v>
                </c:pt>
                <c:pt idx="21">
                  <c:v>2142.931277022697</c:v>
                </c:pt>
                <c:pt idx="22">
                  <c:v>2224.037431114819</c:v>
                </c:pt>
                <c:pt idx="23">
                  <c:v>2303.389539244584</c:v>
                </c:pt>
                <c:pt idx="24">
                  <c:v>2381.013483133167</c:v>
                </c:pt>
                <c:pt idx="25">
                  <c:v>2456.935497250873</c:v>
                </c:pt>
                <c:pt idx="26">
                  <c:v>2531.183963272721</c:v>
                </c:pt>
                <c:pt idx="27">
                  <c:v>2603.785895170176</c:v>
                </c:pt>
                <c:pt idx="28">
                  <c:v>2674.768475592135</c:v>
                </c:pt>
                <c:pt idx="29">
                  <c:v>2744.159008461982</c:v>
                </c:pt>
                <c:pt idx="30">
                  <c:v>2811.984872139525</c:v>
                </c:pt>
                <c:pt idx="31">
                  <c:v>2878.273476948962</c:v>
                </c:pt>
                <c:pt idx="32">
                  <c:v>2943.052226525266</c:v>
                </c:pt>
                <c:pt idx="33">
                  <c:v>3006.348482561762</c:v>
                </c:pt>
                <c:pt idx="34">
                  <c:v>3068.189532586373</c:v>
                </c:pt>
                <c:pt idx="35">
                  <c:v>3128.60256047314</c:v>
                </c:pt>
                <c:pt idx="36">
                  <c:v>3187.614619440865</c:v>
                </c:pt>
                <c:pt idx="37">
                  <c:v>3245.252607308328</c:v>
                </c:pt>
                <c:pt idx="38">
                  <c:v>3301.543243850581</c:v>
                </c:pt>
                <c:pt idx="39">
                  <c:v>3356.513053366914</c:v>
                </c:pt>
                <c:pt idx="40">
                  <c:v>3410.188342922831</c:v>
                </c:pt>
                <c:pt idx="41">
                  <c:v>3462.595185058657</c:v>
                </c:pt>
                <c:pt idx="42">
                  <c:v>3513.759402064607</c:v>
                </c:pt>
                <c:pt idx="43">
                  <c:v>3563.706551674753</c:v>
                </c:pt>
                <c:pt idx="44">
                  <c:v>3612.461914101616</c:v>
                </c:pt>
                <c:pt idx="45">
                  <c:v>3660.050480333157</c:v>
                </c:pt>
                <c:pt idx="46">
                  <c:v>3706.49694159953</c:v>
                </c:pt>
                <c:pt idx="47">
                  <c:v>3751.825679941568</c:v>
                </c:pt>
                <c:pt idx="48">
                  <c:v>3796.060759822372</c:v>
                </c:pt>
                <c:pt idx="49">
                  <c:v>3839.225920704193</c:v>
                </c:pt>
                <c:pt idx="50">
                  <c:v>3881.344570538494</c:v>
                </c:pt>
                <c:pt idx="51">
                  <c:v>3922.439780114684</c:v>
                </c:pt>
                <c:pt idx="52">
                  <c:v>3962.53427821491</c:v>
                </c:pt>
                <c:pt idx="53">
                  <c:v>4001.650447519496</c:v>
                </c:pt>
                <c:pt idx="54">
                  <c:v>4039.81032121461</c:v>
                </c:pt>
                <c:pt idx="55">
                  <c:v>4077.035580269992</c:v>
                </c:pt>
                <c:pt idx="56">
                  <c:v>4113.347551319748</c:v>
                </c:pt>
                <c:pt idx="57">
                  <c:v>4148.7672051345</c:v>
                </c:pt>
                <c:pt idx="58">
                  <c:v>4183.315155634191</c:v>
                </c:pt>
                <c:pt idx="59">
                  <c:v>4217.01165939588</c:v>
                </c:pt>
                <c:pt idx="60">
                  <c:v>4249.876615640707</c:v>
                </c:pt>
                <c:pt idx="61">
                  <c:v>4281.92956665578</c:v>
                </c:pt>
                <c:pt idx="62">
                  <c:v>4313.189698619768</c:v>
                </c:pt>
                <c:pt idx="63">
                  <c:v>4343.675842816941</c:v>
                </c:pt>
                <c:pt idx="64">
                  <c:v>4373.40647718776</c:v>
                </c:pt>
                <c:pt idx="65">
                  <c:v>4402.399728214368</c:v>
                </c:pt>
                <c:pt idx="66">
                  <c:v>4430.673373104539</c:v>
                </c:pt>
                <c:pt idx="67">
                  <c:v>4458.244842247997</c:v>
                </c:pt>
                <c:pt idx="68">
                  <c:v>4485.1312219305</c:v>
                </c:pt>
                <c:pt idx="69">
                  <c:v>4511.349257282913</c:v>
                </c:pt>
                <c:pt idx="70">
                  <c:v>4536.915355437432</c:v>
                </c:pt>
                <c:pt idx="71">
                  <c:v>4561.845588887576</c:v>
                </c:pt>
                <c:pt idx="72">
                  <c:v>4586.15569902072</c:v>
                </c:pt>
                <c:pt idx="73">
                  <c:v>4609.861099809873</c:v>
                </c:pt>
                <c:pt idx="74">
                  <c:v>4632.97688165633</c:v>
                </c:pt>
                <c:pt idx="75">
                  <c:v>4655.517815358</c:v>
                </c:pt>
                <c:pt idx="76">
                  <c:v>4677.498356197028</c:v>
                </c:pt>
                <c:pt idx="77">
                  <c:v>4698.932648129296</c:v>
                </c:pt>
                <c:pt idx="78">
                  <c:v>4719.83452806529</c:v>
                </c:pt>
                <c:pt idx="79">
                  <c:v>4740.217530230992</c:v>
                </c:pt>
                <c:pt idx="80">
                  <c:v>4760.094890599605</c:v>
                </c:pt>
                <c:pt idx="81">
                  <c:v>4779.479551376307</c:v>
                </c:pt>
                <c:pt idx="82">
                  <c:v>4798.384165537077</c:v>
                </c:pt>
                <c:pt idx="83">
                  <c:v>4816.82110140566</c:v>
                </c:pt>
                <c:pt idx="84">
                  <c:v>4834.802447258495</c:v>
                </c:pt>
                <c:pt idx="85">
                  <c:v>4852.340015961788</c:v>
                </c:pt>
                <c:pt idx="86">
                  <c:v>4869.445349615533</c:v>
                </c:pt>
                <c:pt idx="87">
                  <c:v>4886.12972421432</c:v>
                </c:pt>
                <c:pt idx="88">
                  <c:v>4902.404154304881</c:v>
                </c:pt>
                <c:pt idx="89">
                  <c:v>4918.279397643571</c:v>
                </c:pt>
                <c:pt idx="90">
                  <c:v>4933.76595985191</c:v>
                </c:pt>
                <c:pt idx="91">
                  <c:v>4948.874099041333</c:v>
                </c:pt>
                <c:pt idx="92">
                  <c:v>4963.613830440677</c:v>
                </c:pt>
                <c:pt idx="93">
                  <c:v>4977.994930984918</c:v>
                </c:pt>
                <c:pt idx="94">
                  <c:v>4992.02694388572</c:v>
                </c:pt>
                <c:pt idx="95">
                  <c:v>5005.71918316372</c:v>
                </c:pt>
                <c:pt idx="96">
                  <c:v>5019.080738158896</c:v>
                </c:pt>
                <c:pt idx="97">
                  <c:v>5032.12047798885</c:v>
                </c:pt>
                <c:pt idx="98">
                  <c:v>5044.84705597809</c:v>
                </c:pt>
                <c:pt idx="99">
                  <c:v>5057.268914039246</c:v>
                </c:pt>
                <c:pt idx="100">
                  <c:v>5069.394287012052</c:v>
                </c:pt>
                <c:pt idx="101">
                  <c:v>5081.2312069512</c:v>
                </c:pt>
                <c:pt idx="102">
                  <c:v>5092.787507367319</c:v>
                </c:pt>
                <c:pt idx="103">
                  <c:v>5104.070827415213</c:v>
                </c:pt>
                <c:pt idx="104">
                  <c:v>5115.088616034947</c:v>
                </c:pt>
                <c:pt idx="105">
                  <c:v>5125.84813602548</c:v>
                </c:pt>
                <c:pt idx="106">
                  <c:v>5136.356468078214</c:v>
                </c:pt>
                <c:pt idx="107">
                  <c:v>5146.62051474629</c:v>
                </c:pt>
                <c:pt idx="108">
                  <c:v>5156.64700435102</c:v>
                </c:pt>
                <c:pt idx="109">
                  <c:v>5166.442494845018</c:v>
                </c:pt>
                <c:pt idx="110">
                  <c:v>5176.013377598953</c:v>
                </c:pt>
                <c:pt idx="111">
                  <c:v>5185.365881142206</c:v>
                </c:pt>
                <c:pt idx="112">
                  <c:v>5194.506074836477</c:v>
                </c:pt>
                <c:pt idx="113">
                  <c:v>5203.439872490708</c:v>
                </c:pt>
                <c:pt idx="114">
                  <c:v>5212.173035913613</c:v>
                </c:pt>
                <c:pt idx="115">
                  <c:v>5220.711178411263</c:v>
                </c:pt>
                <c:pt idx="116">
                  <c:v>5229.059768215753</c:v>
                </c:pt>
                <c:pt idx="117">
                  <c:v>5237.22413185798</c:v>
                </c:pt>
                <c:pt idx="118">
                  <c:v>5245.209457480812</c:v>
                </c:pt>
                <c:pt idx="119">
                  <c:v>5253.020798086189</c:v>
                </c:pt>
              </c:numCache>
            </c:numRef>
          </c:yVal>
          <c:smooth val="0"/>
          <c:extLst xmlns:c16r2="http://schemas.microsoft.com/office/drawing/2015/06/chart">
            <c:ext xmlns:c16="http://schemas.microsoft.com/office/drawing/2014/chart" uri="{C3380CC4-5D6E-409C-BE32-E72D297353CC}">
              <c16:uniqueId val="{00000006-C984-4669-ACD5-0D55EE32E70F}"/>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122.8938248800114</c:v>
                </c:pt>
                <c:pt idx="2">
                  <c:v>243.5877539045177</c:v>
                </c:pt>
                <c:pt idx="3">
                  <c:v>362.0668475781567</c:v>
                </c:pt>
                <c:pt idx="4">
                  <c:v>478.3209314947016</c:v>
                </c:pt>
                <c:pt idx="5">
                  <c:v>592.3439935254864</c:v>
                </c:pt>
                <c:pt idx="6">
                  <c:v>704.1337428004481</c:v>
                </c:pt>
                <c:pt idx="7">
                  <c:v>813.6912311944174</c:v>
                </c:pt>
                <c:pt idx="8">
                  <c:v>921.0205250014524</c:v>
                </c:pt>
                <c:pt idx="9">
                  <c:v>1026.128417441621</c:v>
                </c:pt>
                <c:pt idx="10">
                  <c:v>1129.024174612481</c:v>
                </c:pt>
                <c:pt idx="11">
                  <c:v>1229.719309106003</c:v>
                </c:pt>
                <c:pt idx="12">
                  <c:v>1328.227376681287</c:v>
                </c:pt>
                <c:pt idx="13">
                  <c:v>1425.613188054878</c:v>
                </c:pt>
                <c:pt idx="14">
                  <c:v>1520.999180540442</c:v>
                </c:pt>
                <c:pt idx="15">
                  <c:v>1614.404931312893</c:v>
                </c:pt>
                <c:pt idx="16">
                  <c:v>1705.851580665912</c:v>
                </c:pt>
                <c:pt idx="17">
                  <c:v>1795.36172923306</c:v>
                </c:pt>
                <c:pt idx="18">
                  <c:v>1882.959192741662</c:v>
                </c:pt>
                <c:pt idx="19">
                  <c:v>1968.668797583785</c:v>
                </c:pt>
                <c:pt idx="20">
                  <c:v>2052.516209515277</c:v>
                </c:pt>
                <c:pt idx="21">
                  <c:v>2134.52778888261</c:v>
                </c:pt>
                <c:pt idx="22">
                  <c:v>2214.730467205867</c:v>
                </c:pt>
                <c:pt idx="23">
                  <c:v>2293.151641073637</c:v>
                </c:pt>
                <c:pt idx="24">
                  <c:v>2369.819080159068</c:v>
                </c:pt>
                <c:pt idx="25">
                  <c:v>2444.760846860705</c:v>
                </c:pt>
                <c:pt idx="26">
                  <c:v>2518.007099951152</c:v>
                </c:pt>
                <c:pt idx="27">
                  <c:v>2589.586570525542</c:v>
                </c:pt>
                <c:pt idx="28">
                  <c:v>2659.52809947636</c:v>
                </c:pt>
                <c:pt idx="29">
                  <c:v>2727.860590386204</c:v>
                </c:pt>
                <c:pt idx="30">
                  <c:v>2794.61296303384</c:v>
                </c:pt>
                <c:pt idx="31">
                  <c:v>2859.814111291896</c:v>
                </c:pt>
                <c:pt idx="32">
                  <c:v>2923.492864924483</c:v>
                </c:pt>
                <c:pt idx="33">
                  <c:v>2985.677954850253</c:v>
                </c:pt>
                <c:pt idx="34">
                  <c:v>3046.3979815254</c:v>
                </c:pt>
                <c:pt idx="35">
                  <c:v>3105.681386138778</c:v>
                </c:pt>
                <c:pt idx="36">
                  <c:v>3163.556424382143</c:v>
                </c:pt>
                <c:pt idx="37">
                  <c:v>3220.051142558455</c:v>
                </c:pt>
                <c:pt idx="38">
                  <c:v>3275.193355854135</c:v>
                </c:pt>
                <c:pt idx="39">
                  <c:v>3329.010631933343</c:v>
                </c:pt>
                <c:pt idx="40">
                  <c:v>3381.530270228162</c:v>
                </c:pt>
                <c:pt idx="41">
                  <c:v>3432.779285762873</c:v>
                </c:pt>
                <c:pt idx="42">
                  <c:v>3482.784394574352</c:v>
                </c:pt>
                <c:pt idx="43">
                  <c:v>3531.572000612505</c:v>
                </c:pt>
                <c:pt idx="44">
                  <c:v>3579.168184007518</c:v>
                </c:pt>
                <c:pt idx="45">
                  <c:v>3625.598690625744</c:v>
                </c:pt>
                <c:pt idx="46">
                  <c:v>3670.888922818936</c:v>
                </c:pt>
                <c:pt idx="47">
                  <c:v>3715.06393129658</c:v>
                </c:pt>
                <c:pt idx="48">
                  <c:v>3758.148408046457</c:v>
                </c:pt>
                <c:pt idx="49">
                  <c:v>3800.166680227499</c:v>
                </c:pt>
                <c:pt idx="50">
                  <c:v>3841.142704983708</c:v>
                </c:pt>
                <c:pt idx="51">
                  <c:v>3881.100065108389</c:v>
                </c:pt>
                <c:pt idx="52">
                  <c:v>3920.061965512577</c:v>
                </c:pt>
                <c:pt idx="53">
                  <c:v>3958.051230429672</c:v>
                </c:pt>
                <c:pt idx="54">
                  <c:v>3995.090301319957</c:v>
                </c:pt>
                <c:pt idx="55">
                  <c:v>4031.201235416811</c:v>
                </c:pt>
                <c:pt idx="56">
                  <c:v>4066.405704874545</c:v>
                </c:pt>
                <c:pt idx="57">
                  <c:v>4100.7249964769</c:v>
                </c:pt>
                <c:pt idx="58">
                  <c:v>4134.180011866148</c:v>
                </c:pt>
                <c:pt idx="59">
                  <c:v>4166.79126825044</c:v>
                </c:pt>
                <c:pt idx="60">
                  <c:v>4198.578899562359</c:v>
                </c:pt>
                <c:pt idx="61">
                  <c:v>4229.56265802542</c:v>
                </c:pt>
                <c:pt idx="62">
                  <c:v>4259.761916103308</c:v>
                </c:pt>
                <c:pt idx="63">
                  <c:v>4289.19566880353</c:v>
                </c:pt>
                <c:pt idx="64">
                  <c:v>4317.88253629813</c:v>
                </c:pt>
                <c:pt idx="65">
                  <c:v>4345.840766842477</c:v>
                </c:pt>
                <c:pt idx="66">
                  <c:v>4373.08823997341</c:v>
                </c:pt>
                <c:pt idx="67">
                  <c:v>4399.64246993931</c:v>
                </c:pt>
                <c:pt idx="68">
                  <c:v>4425.5206093709</c:v>
                </c:pt>
                <c:pt idx="69">
                  <c:v>4450.739453147113</c:v>
                </c:pt>
                <c:pt idx="70">
                  <c:v>4475.315442448482</c:v>
                </c:pt>
                <c:pt idx="71">
                  <c:v>4499.264668979682</c:v>
                </c:pt>
                <c:pt idx="72">
                  <c:v>4522.602879336104</c:v>
                </c:pt>
                <c:pt idx="73">
                  <c:v>4545.345479503273</c:v>
                </c:pt>
                <c:pt idx="74">
                  <c:v>4567.50753947813</c:v>
                </c:pt>
                <c:pt idx="75">
                  <c:v>4589.103797985669</c:v>
                </c:pt>
                <c:pt idx="76">
                  <c:v>4610.148667294066</c:v>
                </c:pt>
                <c:pt idx="77">
                  <c:v>4630.65623809491</c:v>
                </c:pt>
                <c:pt idx="78">
                  <c:v>4650.64028445725</c:v>
                </c:pt>
                <c:pt idx="79">
                  <c:v>4670.11426883098</c:v>
                </c:pt>
                <c:pt idx="80">
                  <c:v>4689.091347092763</c:v>
                </c:pt>
                <c:pt idx="81">
                  <c:v>4707.584373631049</c:v>
                </c:pt>
                <c:pt idx="82">
                  <c:v>4725.605906444601</c:v>
                </c:pt>
                <c:pt idx="83">
                  <c:v>4743.16821227083</c:v>
                </c:pt>
                <c:pt idx="84">
                  <c:v>4760.283271708991</c:v>
                </c:pt>
                <c:pt idx="85">
                  <c:v>4776.96278435504</c:v>
                </c:pt>
                <c:pt idx="86">
                  <c:v>4793.2181739253</c:v>
                </c:pt>
                <c:pt idx="87">
                  <c:v>4809.060593363828</c:v>
                </c:pt>
                <c:pt idx="88">
                  <c:v>4824.500929947476</c:v>
                </c:pt>
                <c:pt idx="89">
                  <c:v>4839.549810347607</c:v>
                </c:pt>
                <c:pt idx="90">
                  <c:v>4854.217605681158</c:v>
                </c:pt>
                <c:pt idx="91">
                  <c:v>4868.514436514116</c:v>
                </c:pt>
                <c:pt idx="92">
                  <c:v>4882.450177842748</c:v>
                </c:pt>
                <c:pt idx="93">
                  <c:v>4896.034464022145</c:v>
                </c:pt>
                <c:pt idx="94">
                  <c:v>4909.276693658437</c:v>
                </c:pt>
                <c:pt idx="95">
                  <c:v>4922.18603445078</c:v>
                </c:pt>
                <c:pt idx="96">
                  <c:v>4934.771427980621</c:v>
                </c:pt>
                <c:pt idx="97">
                  <c:v>4947.041594454552</c:v>
                </c:pt>
                <c:pt idx="98">
                  <c:v>4959.00503738597</c:v>
                </c:pt>
                <c:pt idx="99">
                  <c:v>4970.670048223808</c:v>
                </c:pt>
                <c:pt idx="100">
                  <c:v>4982.044710918266</c:v>
                </c:pt>
                <c:pt idx="101">
                  <c:v>4993.13690642966</c:v>
                </c:pt>
                <c:pt idx="102">
                  <c:v>5003.95431717159</c:v>
                </c:pt>
                <c:pt idx="103">
                  <c:v>5014.504431392066</c:v>
                </c:pt>
                <c:pt idx="104">
                  <c:v>5024.794547493104</c:v>
                </c:pt>
                <c:pt idx="105">
                  <c:v>5034.831778276712</c:v>
                </c:pt>
                <c:pt idx="106">
                  <c:v>5044.623055132572</c:v>
                </c:pt>
                <c:pt idx="107">
                  <c:v>5054.17513215635</c:v>
                </c:pt>
                <c:pt idx="108">
                  <c:v>5063.494590195362</c:v>
                </c:pt>
                <c:pt idx="109">
                  <c:v>5072.587840835999</c:v>
                </c:pt>
                <c:pt idx="110">
                  <c:v>5081.461130312178</c:v>
                </c:pt>
                <c:pt idx="111">
                  <c:v>5090.12054335419</c:v>
                </c:pt>
                <c:pt idx="112">
                  <c:v>5098.572006966918</c:v>
                </c:pt>
                <c:pt idx="113">
                  <c:v>5106.82129413262</c:v>
                </c:pt>
                <c:pt idx="114">
                  <c:v>5114.87402745709</c:v>
                </c:pt>
                <c:pt idx="115">
                  <c:v>5122.735682740808</c:v>
                </c:pt>
                <c:pt idx="116">
                  <c:v>5130.41159247933</c:v>
                </c:pt>
                <c:pt idx="117">
                  <c:v>5137.906949305441</c:v>
                </c:pt>
                <c:pt idx="118">
                  <c:v>5145.226809358224</c:v>
                </c:pt>
                <c:pt idx="119">
                  <c:v>5152.376095580868</c:v>
                </c:pt>
              </c:numCache>
            </c:numRef>
          </c:yVal>
          <c:smooth val="0"/>
          <c:extLst xmlns:c16r2="http://schemas.microsoft.com/office/drawing/2015/06/chart">
            <c:ext xmlns:c16="http://schemas.microsoft.com/office/drawing/2014/chart" uri="{C3380CC4-5D6E-409C-BE32-E72D297353CC}">
              <c16:uniqueId val="{00000007-C984-4669-ACD5-0D55EE32E70F}"/>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122.7892691446468</c:v>
                </c:pt>
                <c:pt idx="2">
                  <c:v>242.9354935325682</c:v>
                </c:pt>
                <c:pt idx="3">
                  <c:v>360.4422485674731</c:v>
                </c:pt>
                <c:pt idx="4">
                  <c:v>475.317787617445</c:v>
                </c:pt>
                <c:pt idx="5">
                  <c:v>587.574371506926</c:v>
                </c:pt>
                <c:pt idx="6">
                  <c:v>697.2277731606736</c:v>
                </c:pt>
                <c:pt idx="7">
                  <c:v>804.2968546189367</c:v>
                </c:pt>
                <c:pt idx="8">
                  <c:v>908.8032023073175</c:v>
                </c:pt>
                <c:pt idx="9">
                  <c:v>1010.770809771493</c:v>
                </c:pt>
                <c:pt idx="10">
                  <c:v>1110.225799350068</c:v>
                </c:pt>
                <c:pt idx="11">
                  <c:v>1207.196176096797</c:v>
                </c:pt>
                <c:pt idx="12">
                  <c:v>1301.711608607322</c:v>
                </c:pt>
                <c:pt idx="13">
                  <c:v>1394.850036044139</c:v>
                </c:pt>
                <c:pt idx="14">
                  <c:v>1485.758510992397</c:v>
                </c:pt>
                <c:pt idx="15">
                  <c:v>1574.469890282955</c:v>
                </c:pt>
                <c:pt idx="16">
                  <c:v>1661.018297582865</c:v>
                </c:pt>
                <c:pt idx="17">
                  <c:v>1745.439003563952</c:v>
                </c:pt>
                <c:pt idx="18">
                  <c:v>1827.768161264714</c:v>
                </c:pt>
                <c:pt idx="19">
                  <c:v>1908.042588148732</c:v>
                </c:pt>
                <c:pt idx="20">
                  <c:v>1986.29958594637</c:v>
                </c:pt>
                <c:pt idx="21">
                  <c:v>2062.57679066062</c:v>
                </c:pt>
                <c:pt idx="22">
                  <c:v>2136.912046776153</c:v>
                </c:pt>
                <c:pt idx="23">
                  <c:v>2209.34330102522</c:v>
                </c:pt>
                <c:pt idx="24">
                  <c:v>2279.908512027934</c:v>
                </c:pt>
                <c:pt idx="25">
                  <c:v>2348.645572937093</c:v>
                </c:pt>
                <c:pt idx="26">
                  <c:v>2415.594110899605</c:v>
                </c:pt>
                <c:pt idx="27">
                  <c:v>2480.791992443614</c:v>
                </c:pt>
                <c:pt idx="28">
                  <c:v>2544.276846927125</c:v>
                </c:pt>
                <c:pt idx="29">
                  <c:v>2606.086026065517</c:v>
                </c:pt>
                <c:pt idx="30">
                  <c:v>2666.256564168673</c:v>
                </c:pt>
                <c:pt idx="31">
                  <c:v>2724.825143024791</c:v>
                </c:pt>
                <c:pt idx="32">
                  <c:v>2781.828060879838</c:v>
                </c:pt>
                <c:pt idx="33">
                  <c:v>2837.301205026917</c:v>
                </c:pt>
                <c:pt idx="34">
                  <c:v>2891.280027632136</c:v>
                </c:pt>
                <c:pt idx="35">
                  <c:v>2943.799524437636</c:v>
                </c:pt>
                <c:pt idx="36">
                  <c:v>2994.89421608951</c:v>
                </c:pt>
                <c:pt idx="37">
                  <c:v>3044.59813182382</c:v>
                </c:pt>
                <c:pt idx="38">
                  <c:v>3092.94479531562</c:v>
                </c:pt>
                <c:pt idx="39">
                  <c:v>3139.967215808108</c:v>
                </c:pt>
                <c:pt idx="40">
                  <c:v>3185.697874953039</c:v>
                </c:pt>
                <c:pt idx="41">
                  <c:v>3230.168718099594</c:v>
                </c:pt>
                <c:pt idx="42">
                  <c:v>3273.411147125065</c:v>
                </c:pt>
                <c:pt idx="43">
                  <c:v>3315.456014660653</c:v>
                </c:pt>
                <c:pt idx="44">
                  <c:v>3356.33361961646</c:v>
                </c:pt>
                <c:pt idx="45">
                  <c:v>3396.073703898582</c:v>
                </c:pt>
                <c:pt idx="46">
                  <c:v>3434.7054502205</c:v>
                </c:pt>
                <c:pt idx="47">
                  <c:v>3472.257480939385</c:v>
                </c:pt>
                <c:pt idx="48">
                  <c:v>3508.757857822813</c:v>
                </c:pt>
                <c:pt idx="49">
                  <c:v>3544.234082681127</c:v>
                </c:pt>
                <c:pt idx="50">
                  <c:v>3578.713098800275</c:v>
                </c:pt>
                <c:pt idx="51">
                  <c:v>3612.221293100622</c:v>
                </c:pt>
                <c:pt idx="52">
                  <c:v>3644.784498972353</c:v>
                </c:pt>
                <c:pt idx="53">
                  <c:v>3676.427999725565</c:v>
                </c:pt>
                <c:pt idx="54">
                  <c:v>3707.176532606594</c:v>
                </c:pt>
                <c:pt idx="55">
                  <c:v>3737.054293318186</c:v>
                </c:pt>
                <c:pt idx="56">
                  <c:v>3766.084941020235</c:v>
                </c:pt>
                <c:pt idx="57">
                  <c:v>3794.291603748221</c:v>
                </c:pt>
                <c:pt idx="58">
                  <c:v>3821.696884217205</c:v>
                </c:pt>
                <c:pt idx="59">
                  <c:v>3848.322865974158</c:v>
                </c:pt>
                <c:pt idx="60">
                  <c:v>3874.191119857601</c:v>
                </c:pt>
                <c:pt idx="61">
                  <c:v>3899.322710745037</c:v>
                </c:pt>
                <c:pt idx="62">
                  <c:v>3923.738204528578</c:v>
                </c:pt>
                <c:pt idx="63">
                  <c:v>3947.457675327547</c:v>
                </c:pt>
                <c:pt idx="64">
                  <c:v>3970.50071287621</c:v>
                </c:pt>
                <c:pt idx="65">
                  <c:v>3992.886430085171</c:v>
                </c:pt>
                <c:pt idx="66">
                  <c:v>4014.633470734581</c:v>
                </c:pt>
                <c:pt idx="67">
                  <c:v>4035.760017295368</c:v>
                </c:pt>
                <c:pt idx="68">
                  <c:v>4056.283798839431</c:v>
                </c:pt>
                <c:pt idx="69">
                  <c:v>4076.222099034116</c:v>
                </c:pt>
                <c:pt idx="70">
                  <c:v>4095.591764188837</c:v>
                </c:pt>
                <c:pt idx="71">
                  <c:v>4114.409211356193</c:v>
                </c:pt>
                <c:pt idx="72">
                  <c:v>4132.69043645077</c:v>
                </c:pt>
                <c:pt idx="73">
                  <c:v>4150.451022386551</c:v>
                </c:pt>
                <c:pt idx="74">
                  <c:v>4167.70614721533</c:v>
                </c:pt>
                <c:pt idx="75">
                  <c:v>4184.470592250058</c:v>
                </c:pt>
                <c:pt idx="76">
                  <c:v>4200.758750164408</c:v>
                </c:pt>
                <c:pt idx="77">
                  <c:v>4216.584633061665</c:v>
                </c:pt>
                <c:pt idx="78">
                  <c:v>4231.961880502291</c:v>
                </c:pt>
                <c:pt idx="79">
                  <c:v>4246.903767468408</c:v>
                </c:pt>
                <c:pt idx="80">
                  <c:v>4261.423212280497</c:v>
                </c:pt>
                <c:pt idx="81">
                  <c:v>4275.532784438692</c:v>
                </c:pt>
                <c:pt idx="82">
                  <c:v>4289.244712394111</c:v>
                </c:pt>
                <c:pt idx="83">
                  <c:v>4302.570891236834</c:v>
                </c:pt>
                <c:pt idx="84">
                  <c:v>4315.522890297696</c:v>
                </c:pt>
                <c:pt idx="85">
                  <c:v>4328.11196066439</c:v>
                </c:pt>
                <c:pt idx="86">
                  <c:v>4340.349042594898</c:v>
                </c:pt>
                <c:pt idx="87">
                  <c:v>4352.244772839308</c:v>
                </c:pt>
                <c:pt idx="88">
                  <c:v>4363.80949184997</c:v>
                </c:pt>
                <c:pt idx="89">
                  <c:v>4375.053250898607</c:v>
                </c:pt>
                <c:pt idx="90">
                  <c:v>4385.985819069203</c:v>
                </c:pt>
                <c:pt idx="91">
                  <c:v>4396.61669015698</c:v>
                </c:pt>
                <c:pt idx="92">
                  <c:v>4406.9550894415</c:v>
                </c:pt>
                <c:pt idx="93">
                  <c:v>4417.009980353526</c:v>
                </c:pt>
                <c:pt idx="94">
                  <c:v>4426.790071019902</c:v>
                </c:pt>
                <c:pt idx="95">
                  <c:v>4436.303820698987</c:v>
                </c:pt>
                <c:pt idx="96">
                  <c:v>4445.55944609363</c:v>
                </c:pt>
                <c:pt idx="97">
                  <c:v>4454.564927546307</c:v>
                </c:pt>
                <c:pt idx="98">
                  <c:v>4463.328015121631</c:v>
                </c:pt>
                <c:pt idx="99">
                  <c:v>4471.85623455979</c:v>
                </c:pt>
                <c:pt idx="100">
                  <c:v>4480.156893123872</c:v>
                </c:pt>
                <c:pt idx="101">
                  <c:v>4488.237085317201</c:v>
                </c:pt>
                <c:pt idx="102">
                  <c:v>4496.103698494844</c:v>
                </c:pt>
                <c:pt idx="103">
                  <c:v>4503.763418346113</c:v>
                </c:pt>
                <c:pt idx="104">
                  <c:v>4511.22273427155</c:v>
                </c:pt>
                <c:pt idx="105">
                  <c:v>4518.487944632769</c:v>
                </c:pt>
                <c:pt idx="106">
                  <c:v>4525.565161900594</c:v>
                </c:pt>
                <c:pt idx="107">
                  <c:v>4532.460317675956</c:v>
                </c:pt>
                <c:pt idx="108">
                  <c:v>4539.17916760873</c:v>
                </c:pt>
                <c:pt idx="109">
                  <c:v>4545.727296200581</c:v>
                </c:pt>
                <c:pt idx="110">
                  <c:v>4552.11012149696</c:v>
                </c:pt>
                <c:pt idx="111">
                  <c:v>4558.33289966965</c:v>
                </c:pt>
                <c:pt idx="112">
                  <c:v>4564.40072949836</c:v>
                </c:pt>
                <c:pt idx="113">
                  <c:v>4570.318556738086</c:v>
                </c:pt>
                <c:pt idx="114">
                  <c:v>4576.091178386006</c:v>
                </c:pt>
                <c:pt idx="115">
                  <c:v>4581.723246846814</c:v>
                </c:pt>
                <c:pt idx="116">
                  <c:v>4587.21927399328</c:v>
                </c:pt>
                <c:pt idx="117">
                  <c:v>4592.5836351295</c:v>
                </c:pt>
                <c:pt idx="118">
                  <c:v>4597.820572855885</c:v>
                </c:pt>
                <c:pt idx="119">
                  <c:v>4602.934200837743</c:v>
                </c:pt>
              </c:numCache>
            </c:numRef>
          </c:yVal>
          <c:smooth val="0"/>
          <c:extLst xmlns:c16r2="http://schemas.microsoft.com/office/drawing/2015/06/chart">
            <c:ext xmlns:c16="http://schemas.microsoft.com/office/drawing/2014/chart" uri="{C3380CC4-5D6E-409C-BE32-E72D297353CC}">
              <c16:uniqueId val="{00000008-C984-4669-ACD5-0D55EE32E70F}"/>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122.6174240373075</c:v>
                </c:pt>
                <c:pt idx="2">
                  <c:v>242.6431341017596</c:v>
                </c:pt>
                <c:pt idx="3">
                  <c:v>360.0766395372339</c:v>
                </c:pt>
                <c:pt idx="4">
                  <c:v>474.9224408492446</c:v>
                </c:pt>
                <c:pt idx="5">
                  <c:v>587.1893222089856</c:v>
                </c:pt>
                <c:pt idx="6">
                  <c:v>696.8898266018368</c:v>
                </c:pt>
                <c:pt idx="7">
                  <c:v>804.0398083636537</c:v>
                </c:pt>
                <c:pt idx="8">
                  <c:v>908.6580479629338</c:v>
                </c:pt>
                <c:pt idx="9">
                  <c:v>1010.765917389188</c:v>
                </c:pt>
                <c:pt idx="10">
                  <c:v>1110.387087008916</c:v>
                </c:pt>
                <c:pt idx="11">
                  <c:v>1207.547266662586</c:v>
                </c:pt>
                <c:pt idx="12">
                  <c:v>1302.27397530526</c:v>
                </c:pt>
                <c:pt idx="13">
                  <c:v>1395.643138139508</c:v>
                </c:pt>
                <c:pt idx="14">
                  <c:v>1486.785915888846</c:v>
                </c:pt>
                <c:pt idx="15">
                  <c:v>1575.734109452926</c:v>
                </c:pt>
                <c:pt idx="16">
                  <c:v>1662.520863424987</c:v>
                </c:pt>
                <c:pt idx="17">
                  <c:v>1747.180512949359</c:v>
                </c:pt>
                <c:pt idx="18">
                  <c:v>1829.748324850108</c:v>
                </c:pt>
                <c:pt idx="19">
                  <c:v>1910.260283302516</c:v>
                </c:pt>
                <c:pt idx="20">
                  <c:v>1988.752911526244</c:v>
                </c:pt>
                <c:pt idx="21">
                  <c:v>2065.26312234765</c:v>
                </c:pt>
                <c:pt idx="22">
                  <c:v>2139.828092006966</c:v>
                </c:pt>
                <c:pt idx="23">
                  <c:v>2212.48515281966</c:v>
                </c:pt>
                <c:pt idx="24">
                  <c:v>2283.271701227408</c:v>
                </c:pt>
                <c:pt idx="25">
                  <c:v>2352.225118510891</c:v>
                </c:pt>
                <c:pt idx="26">
                  <c:v>2419.384583115578</c:v>
                </c:pt>
                <c:pt idx="27">
                  <c:v>2484.787516334094</c:v>
                </c:pt>
                <c:pt idx="28">
                  <c:v>2548.471146033145</c:v>
                </c:pt>
                <c:pt idx="29">
                  <c:v>2610.472464708146</c:v>
                </c:pt>
                <c:pt idx="30">
                  <c:v>2670.828187207691</c:v>
                </c:pt>
                <c:pt idx="31">
                  <c:v>2729.574713212903</c:v>
                </c:pt>
                <c:pt idx="32">
                  <c:v>2786.74809390679</c:v>
                </c:pt>
                <c:pt idx="33">
                  <c:v>2842.384002372622</c:v>
                </c:pt>
                <c:pt idx="34">
                  <c:v>2896.517707316205</c:v>
                </c:pt>
                <c:pt idx="35">
                  <c:v>2949.184049785134</c:v>
                </c:pt>
                <c:pt idx="36">
                  <c:v>3000.417422604747</c:v>
                </c:pt>
                <c:pt idx="37">
                  <c:v>3050.251752273645</c:v>
                </c:pt>
                <c:pt idx="38">
                  <c:v>3098.720483117685</c:v>
                </c:pt>
                <c:pt idx="39">
                  <c:v>3145.856566872447</c:v>
                </c:pt>
                <c:pt idx="40">
                  <c:v>3191.692447896115</c:v>
                </c:pt>
                <c:pt idx="41">
                  <c:v>3236.260053024625</c:v>
                </c:pt>
                <c:pt idx="42">
                  <c:v>3279.590783052146</c:v>
                </c:pt>
                <c:pt idx="43">
                  <c:v>3321.71550568752</c:v>
                </c:pt>
                <c:pt idx="44">
                  <c:v>3362.664549869485</c:v>
                </c:pt>
                <c:pt idx="45">
                  <c:v>3402.467701352201</c:v>
                </c:pt>
                <c:pt idx="46">
                  <c:v>3441.154199448414</c:v>
                </c:pt>
                <c:pt idx="47">
                  <c:v>3478.752734859474</c:v>
                </c:pt>
                <c:pt idx="48">
                  <c:v>3515.29144849116</c:v>
                </c:pt>
                <c:pt idx="49">
                  <c:v>3550.797931197565</c:v>
                </c:pt>
                <c:pt idx="50">
                  <c:v>3585.299224368759</c:v>
                </c:pt>
                <c:pt idx="51">
                  <c:v>3618.821821299382</c:v>
                </c:pt>
                <c:pt idx="52">
                  <c:v>3651.391669285018</c:v>
                </c:pt>
                <c:pt idx="53">
                  <c:v>3683.034172371961</c:v>
                </c:pt>
                <c:pt idx="54">
                  <c:v>3713.774194714148</c:v>
                </c:pt>
                <c:pt idx="55">
                  <c:v>3743.636064482387</c:v>
                </c:pt>
                <c:pt idx="56">
                  <c:v>3772.643578283023</c:v>
                </c:pt>
                <c:pt idx="57">
                  <c:v>3800.820006030612</c:v>
                </c:pt>
                <c:pt idx="58">
                  <c:v>3828.188096250407</c:v>
                </c:pt>
                <c:pt idx="59">
                  <c:v>3854.770081746391</c:v>
                </c:pt>
                <c:pt idx="60">
                  <c:v>3880.587685622274</c:v>
                </c:pt>
                <c:pt idx="61">
                  <c:v>3905.662127595861</c:v>
                </c:pt>
                <c:pt idx="62">
                  <c:v>3930.01413060259</c:v>
                </c:pt>
                <c:pt idx="63">
                  <c:v>3953.663927625865</c:v>
                </c:pt>
                <c:pt idx="64">
                  <c:v>3976.631268754136</c:v>
                </c:pt>
                <c:pt idx="65">
                  <c:v>3998.935428415425</c:v>
                </c:pt>
                <c:pt idx="66">
                  <c:v>4020.59521277994</c:v>
                </c:pt>
                <c:pt idx="67">
                  <c:v>4041.628967299126</c:v>
                </c:pt>
                <c:pt idx="68">
                  <c:v>4062.054584358819</c:v>
                </c:pt>
                <c:pt idx="69">
                  <c:v>4081.88951103529</c:v>
                </c:pt>
                <c:pt idx="70">
                  <c:v>4101.150756920688</c:v>
                </c:pt>
                <c:pt idx="71">
                  <c:v>4119.854902013205</c:v>
                </c:pt>
                <c:pt idx="72">
                  <c:v>4138.01810464682</c:v>
                </c:pt>
                <c:pt idx="73">
                  <c:v>4155.65610945504</c:v>
                </c:pt>
                <c:pt idx="74">
                  <c:v>4172.784255338309</c:v>
                </c:pt>
                <c:pt idx="75">
                  <c:v>4189.417483443392</c:v>
                </c:pt>
                <c:pt idx="76">
                  <c:v>4205.570345122826</c:v>
                </c:pt>
                <c:pt idx="77">
                  <c:v>4221.257009877823</c:v>
                </c:pt>
                <c:pt idx="78">
                  <c:v>4236.49127326161</c:v>
                </c:pt>
                <c:pt idx="79">
                  <c:v>4251.286564748734</c:v>
                </c:pt>
                <c:pt idx="80">
                  <c:v>4265.655955548398</c:v>
                </c:pt>
                <c:pt idx="81">
                  <c:v>4279.61216635723</c:v>
                </c:pt>
                <c:pt idx="82">
                  <c:v>4293.16757505527</c:v>
                </c:pt>
                <c:pt idx="83">
                  <c:v>4306.334224316758</c:v>
                </c:pt>
                <c:pt idx="84">
                  <c:v>4319.12382915337</c:v>
                </c:pt>
                <c:pt idx="85">
                  <c:v>4331.547784368036</c:v>
                </c:pt>
                <c:pt idx="86">
                  <c:v>4343.617171921301</c:v>
                </c:pt>
                <c:pt idx="87">
                  <c:v>4355.342768203932</c:v>
                </c:pt>
                <c:pt idx="88">
                  <c:v>4366.735051215626</c:v>
                </c:pt>
                <c:pt idx="89">
                  <c:v>4377.804207638372</c:v>
                </c:pt>
                <c:pt idx="90">
                  <c:v>4388.560139812994</c:v>
                </c:pt>
                <c:pt idx="91">
                  <c:v>4399.012472603004</c:v>
                </c:pt>
                <c:pt idx="92">
                  <c:v>4409.1705601546</c:v>
                </c:pt>
                <c:pt idx="93">
                  <c:v>4419.043492548101</c:v>
                </c:pt>
                <c:pt idx="94">
                  <c:v>4428.640102328733</c:v>
                </c:pt>
                <c:pt idx="95">
                  <c:v>4437.968970937189</c:v>
                </c:pt>
                <c:pt idx="96">
                  <c:v>4447.038435016759</c:v>
                </c:pt>
                <c:pt idx="97">
                  <c:v>4455.856592607218</c:v>
                </c:pt>
                <c:pt idx="98">
                  <c:v>4464.431309227832</c:v>
                </c:pt>
                <c:pt idx="99">
                  <c:v>4472.770223838277</c:v>
                </c:pt>
                <c:pt idx="100">
                  <c:v>4480.880754687823</c:v>
                </c:pt>
                <c:pt idx="101">
                  <c:v>4488.770105046679</c:v>
                </c:pt>
                <c:pt idx="102">
                  <c:v>4496.445268825162</c:v>
                </c:pt>
                <c:pt idx="103">
                  <c:v>4503.913036072161</c:v>
                </c:pt>
                <c:pt idx="104">
                  <c:v>4511.179998362903</c:v>
                </c:pt>
                <c:pt idx="105">
                  <c:v>4518.252554071135</c:v>
                </c:pt>
                <c:pt idx="106">
                  <c:v>4525.136913528666</c:v>
                </c:pt>
                <c:pt idx="107">
                  <c:v>4531.83910407266</c:v>
                </c:pt>
                <c:pt idx="108">
                  <c:v>4538.36497497931</c:v>
                </c:pt>
                <c:pt idx="109">
                  <c:v>4544.720202292316</c:v>
                </c:pt>
                <c:pt idx="110">
                  <c:v>4550.91029353533</c:v>
                </c:pt>
                <c:pt idx="111">
                  <c:v>4556.94059232057</c:v>
                </c:pt>
                <c:pt idx="112">
                  <c:v>4562.81628285488</c:v>
                </c:pt>
                <c:pt idx="113">
                  <c:v>4568.542394329328</c:v>
                </c:pt>
                <c:pt idx="114">
                  <c:v>4574.12380521791</c:v>
                </c:pt>
                <c:pt idx="115">
                  <c:v>4579.565247464</c:v>
                </c:pt>
                <c:pt idx="116">
                  <c:v>4584.871310571208</c:v>
                </c:pt>
                <c:pt idx="117">
                  <c:v>4590.046445594635</c:v>
                </c:pt>
                <c:pt idx="118">
                  <c:v>4595.094969032332</c:v>
                </c:pt>
                <c:pt idx="119">
                  <c:v>4600.02106662328</c:v>
                </c:pt>
              </c:numCache>
            </c:numRef>
          </c:yVal>
          <c:smooth val="0"/>
          <c:extLst xmlns:c16r2="http://schemas.microsoft.com/office/drawing/2015/06/chart">
            <c:ext xmlns:c16="http://schemas.microsoft.com/office/drawing/2014/chart" uri="{C3380CC4-5D6E-409C-BE32-E72D297353CC}">
              <c16:uniqueId val="{00000009-C984-4669-ACD5-0D55EE32E70F}"/>
            </c:ext>
          </c:extLst>
        </c:ser>
        <c:dLbls>
          <c:showLegendKey val="0"/>
          <c:showVal val="0"/>
          <c:showCatName val="0"/>
          <c:showSerName val="0"/>
          <c:showPercent val="0"/>
          <c:showBubbleSize val="0"/>
        </c:dLbls>
        <c:axId val="-1694795824"/>
        <c:axId val="-1694793696"/>
      </c:scatterChart>
      <c:valAx>
        <c:axId val="-169479582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94793696"/>
        <c:crosses val="autoZero"/>
        <c:crossBetween val="midCat"/>
      </c:valAx>
      <c:valAx>
        <c:axId val="-1694793696"/>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694795824"/>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188.4495119869243</c:v>
                </c:pt>
                <c:pt idx="2">
                  <c:v>378.155577495927</c:v>
                </c:pt>
                <c:pt idx="3">
                  <c:v>569.116631578654</c:v>
                </c:pt>
                <c:pt idx="4">
                  <c:v>761.329867538996</c:v>
                </c:pt>
                <c:pt idx="5">
                  <c:v>954.7909938271635</c:v>
                </c:pt>
                <c:pt idx="6">
                  <c:v>1149.494204902323</c:v>
                </c:pt>
                <c:pt idx="7">
                  <c:v>1345.432186628925</c:v>
                </c:pt>
                <c:pt idx="8">
                  <c:v>1542.596146863885</c:v>
                </c:pt>
                <c:pt idx="9">
                  <c:v>1740.975864465348</c:v>
                </c:pt>
                <c:pt idx="10">
                  <c:v>1940.559751438443</c:v>
                </c:pt>
                <c:pt idx="11">
                  <c:v>2141.334924110444</c:v>
                </c:pt>
                <c:pt idx="12">
                  <c:v>2343.287280157208</c:v>
                </c:pt>
                <c:pt idx="13">
                  <c:v>2545.504318884807</c:v>
                </c:pt>
                <c:pt idx="14">
                  <c:v>2748.733061329694</c:v>
                </c:pt>
                <c:pt idx="15">
                  <c:v>2952.948057989357</c:v>
                </c:pt>
                <c:pt idx="16">
                  <c:v>3158.124202146428</c:v>
                </c:pt>
                <c:pt idx="17">
                  <c:v>3364.235888232943</c:v>
                </c:pt>
                <c:pt idx="18">
                  <c:v>3571.257100638468</c:v>
                </c:pt>
                <c:pt idx="19">
                  <c:v>3779.1614963701</c:v>
                </c:pt>
                <c:pt idx="20">
                  <c:v>3987.92247921019</c:v>
                </c:pt>
                <c:pt idx="21">
                  <c:v>4197.51326650288</c:v>
                </c:pt>
                <c:pt idx="22">
                  <c:v>4407.906949485884</c:v>
                </c:pt>
                <c:pt idx="23">
                  <c:v>4619.076547947479</c:v>
                </c:pt>
                <c:pt idx="24">
                  <c:v>4830.995059828972</c:v>
                </c:pt>
                <c:pt idx="25">
                  <c:v>5043.63550631865</c:v>
                </c:pt>
                <c:pt idx="26">
                  <c:v>5256.969373379834</c:v>
                </c:pt>
                <c:pt idx="27">
                  <c:v>5470.96960650571</c:v>
                </c:pt>
                <c:pt idx="28">
                  <c:v>5685.60926965601</c:v>
                </c:pt>
                <c:pt idx="29">
                  <c:v>5900.86157657951</c:v>
                </c:pt>
                <c:pt idx="30">
                  <c:v>6116.69992153929</c:v>
                </c:pt>
                <c:pt idx="31">
                  <c:v>6333.09790717647</c:v>
                </c:pt>
                <c:pt idx="32">
                  <c:v>6550.029369750525</c:v>
                </c:pt>
                <c:pt idx="33">
                  <c:v>6767.468401970109</c:v>
                </c:pt>
                <c:pt idx="34">
                  <c:v>6985.389373589772</c:v>
                </c:pt>
                <c:pt idx="35">
                  <c:v>7203.766949948855</c:v>
                </c:pt>
                <c:pt idx="36">
                  <c:v>7422.576108593493</c:v>
                </c:pt>
                <c:pt idx="37">
                  <c:v>7641.792154125403</c:v>
                </c:pt>
                <c:pt idx="38">
                  <c:v>7861.390731397783</c:v>
                </c:pt>
                <c:pt idx="39">
                  <c:v>8081.347834333545</c:v>
                </c:pt>
                <c:pt idx="40">
                  <c:v>8301.63981857291</c:v>
                </c:pt>
                <c:pt idx="41">
                  <c:v>8522.24341034424</c:v>
                </c:pt>
                <c:pt idx="42">
                  <c:v>8743.135714095315</c:v>
                </c:pt>
                <c:pt idx="43">
                  <c:v>8964.294218984668</c:v>
                </c:pt>
                <c:pt idx="44">
                  <c:v>9185.696804305771</c:v>
                </c:pt>
                <c:pt idx="45">
                  <c:v>9407.321743925102</c:v>
                </c:pt>
                <c:pt idx="46">
                  <c:v>9629.14770979737</c:v>
                </c:pt>
                <c:pt idx="47">
                  <c:v>9851.153774631908</c:v>
                </c:pt>
                <c:pt idx="48">
                  <c:v>10073.31941376068</c:v>
                </c:pt>
                <c:pt idx="49">
                  <c:v>10295.62450627377</c:v>
                </c:pt>
                <c:pt idx="50">
                  <c:v>10518.04933548137</c:v>
                </c:pt>
                <c:pt idx="51">
                  <c:v>10740.5745887342</c:v>
                </c:pt>
                <c:pt idx="52">
                  <c:v>10963.18135666894</c:v>
                </c:pt>
                <c:pt idx="53">
                  <c:v>11185.85113191907</c:v>
                </c:pt>
                <c:pt idx="54">
                  <c:v>11408.56580733228</c:v>
                </c:pt>
                <c:pt idx="55">
                  <c:v>11631.30767373671</c:v>
                </c:pt>
                <c:pt idx="56">
                  <c:v>11854.05941729294</c:v>
                </c:pt>
                <c:pt idx="57">
                  <c:v>12076.80411646608</c:v>
                </c:pt>
                <c:pt idx="58">
                  <c:v>12299.52523865225</c:v>
                </c:pt>
                <c:pt idx="59">
                  <c:v>12522.2066364889</c:v>
                </c:pt>
                <c:pt idx="60">
                  <c:v>12744.83254388464</c:v>
                </c:pt>
                <c:pt idx="61">
                  <c:v>12967.38757178746</c:v>
                </c:pt>
                <c:pt idx="62">
                  <c:v>13189.85670372262</c:v>
                </c:pt>
                <c:pt idx="63">
                  <c:v>13412.22529112361</c:v>
                </c:pt>
                <c:pt idx="64">
                  <c:v>13634.47904847865</c:v>
                </c:pt>
                <c:pt idx="65">
                  <c:v>13856.60404831404</c:v>
                </c:pt>
                <c:pt idx="66">
                  <c:v>14078.58671603166</c:v>
                </c:pt>
                <c:pt idx="67">
                  <c:v>14300.41382462741</c:v>
                </c:pt>
                <c:pt idx="68">
                  <c:v>14522.07248929376</c:v>
                </c:pt>
                <c:pt idx="69">
                  <c:v>14743.55016194074</c:v>
                </c:pt>
                <c:pt idx="70">
                  <c:v>14964.83462562971</c:v>
                </c:pt>
                <c:pt idx="71">
                  <c:v>15185.91398895648</c:v>
                </c:pt>
                <c:pt idx="72">
                  <c:v>15406.77668037568</c:v>
                </c:pt>
                <c:pt idx="73">
                  <c:v>15627.41144249635</c:v>
                </c:pt>
                <c:pt idx="74">
                  <c:v>15847.80732634407</c:v>
                </c:pt>
                <c:pt idx="75">
                  <c:v>16067.95368561475</c:v>
                </c:pt>
                <c:pt idx="76">
                  <c:v>16287.8401709185</c:v>
                </c:pt>
                <c:pt idx="77">
                  <c:v>16507.45672402903</c:v>
                </c:pt>
                <c:pt idx="78">
                  <c:v>16726.79357214458</c:v>
                </c:pt>
                <c:pt idx="79">
                  <c:v>16945.84122216726</c:v>
                </c:pt>
                <c:pt idx="80">
                  <c:v>17164.59045501146</c:v>
                </c:pt>
                <c:pt idx="81">
                  <c:v>17383.03231994063</c:v>
                </c:pt>
                <c:pt idx="82">
                  <c:v>17601.15812894725</c:v>
                </c:pt>
                <c:pt idx="83">
                  <c:v>17818.95945117342</c:v>
                </c:pt>
                <c:pt idx="84">
                  <c:v>18036.42810738366</c:v>
                </c:pt>
                <c:pt idx="85">
                  <c:v>18253.55616448727</c:v>
                </c:pt>
                <c:pt idx="86">
                  <c:v>18470.3359301223</c:v>
                </c:pt>
                <c:pt idx="87">
                  <c:v>18686.75994729761</c:v>
                </c:pt>
                <c:pt idx="88">
                  <c:v>18902.8209891005</c:v>
                </c:pt>
                <c:pt idx="89">
                  <c:v>19118.51205347222</c:v>
                </c:pt>
                <c:pt idx="90">
                  <c:v>19333.82635805197</c:v>
                </c:pt>
                <c:pt idx="91">
                  <c:v>19548.75733509567</c:v>
                </c:pt>
                <c:pt idx="92">
                  <c:v>19763.29862646246</c:v>
                </c:pt>
                <c:pt idx="93">
                  <c:v>19977.44407868688</c:v>
                </c:pt>
                <c:pt idx="94">
                  <c:v>20191.18773812103</c:v>
                </c:pt>
                <c:pt idx="95">
                  <c:v>20404.5238461583</c:v>
                </c:pt>
                <c:pt idx="96">
                  <c:v>20617.44683453604</c:v>
                </c:pt>
                <c:pt idx="97">
                  <c:v>20829.95132071944</c:v>
                </c:pt>
                <c:pt idx="98">
                  <c:v>21042.03210336599</c:v>
                </c:pt>
                <c:pt idx="99">
                  <c:v>21253.68415787211</c:v>
                </c:pt>
                <c:pt idx="100">
                  <c:v>21464.90263200458</c:v>
                </c:pt>
                <c:pt idx="101">
                  <c:v>21675.6828416069</c:v>
                </c:pt>
                <c:pt idx="102">
                  <c:v>21886.02026639489</c:v>
                </c:pt>
                <c:pt idx="103">
                  <c:v>22095.91054583501</c:v>
                </c:pt>
                <c:pt idx="104">
                  <c:v>22305.34947509645</c:v>
                </c:pt>
                <c:pt idx="105">
                  <c:v>22514.33300109417</c:v>
                </c:pt>
                <c:pt idx="106">
                  <c:v>22722.85721860942</c:v>
                </c:pt>
                <c:pt idx="107">
                  <c:v>22930.91836648947</c:v>
                </c:pt>
                <c:pt idx="108">
                  <c:v>23138.51282393164</c:v>
                </c:pt>
                <c:pt idx="109">
                  <c:v>23345.6371068419</c:v>
                </c:pt>
                <c:pt idx="110">
                  <c:v>23552.28786427737</c:v>
                </c:pt>
                <c:pt idx="111">
                  <c:v>23758.46187496418</c:v>
                </c:pt>
                <c:pt idx="112">
                  <c:v>23964.15604389015</c:v>
                </c:pt>
                <c:pt idx="113">
                  <c:v>24169.36739898054</c:v>
                </c:pt>
                <c:pt idx="114">
                  <c:v>24374.09308784385</c:v>
                </c:pt>
                <c:pt idx="115">
                  <c:v>24578.33037459245</c:v>
                </c:pt>
                <c:pt idx="116">
                  <c:v>24782.07663673628</c:v>
                </c:pt>
                <c:pt idx="117">
                  <c:v>24985.32936215447</c:v>
                </c:pt>
                <c:pt idx="118">
                  <c:v>25188.08614613</c:v>
                </c:pt>
                <c:pt idx="119">
                  <c:v>25390.34468846046</c:v>
                </c:pt>
              </c:numCache>
            </c:numRef>
          </c:yVal>
          <c:smooth val="0"/>
          <c:extLst xmlns:c16r2="http://schemas.microsoft.com/office/drawing/2015/06/chart">
            <c:ext xmlns:c16="http://schemas.microsoft.com/office/drawing/2014/chart" uri="{C3380CC4-5D6E-409C-BE32-E72D297353CC}">
              <c16:uniqueId val="{00000000-BF28-4DCC-86C6-43D95214AC7B}"/>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232.7237799090799</c:v>
                </c:pt>
                <c:pt idx="2">
                  <c:v>466.4251840347424</c:v>
                </c:pt>
                <c:pt idx="3">
                  <c:v>701.1106995577</c:v>
                </c:pt>
                <c:pt idx="4">
                  <c:v>936.7853646343581</c:v>
                </c:pt>
                <c:pt idx="5">
                  <c:v>1173.452467693482</c:v>
                </c:pt>
                <c:pt idx="6">
                  <c:v>1411.113510831725</c:v>
                </c:pt>
                <c:pt idx="7">
                  <c:v>1649.768212585244</c:v>
                </c:pt>
                <c:pt idx="8">
                  <c:v>1889.414539345773</c:v>
                </c:pt>
                <c:pt idx="9">
                  <c:v>2130.04875769117</c:v>
                </c:pt>
                <c:pt idx="10">
                  <c:v>2371.665501650888</c:v>
                </c:pt>
                <c:pt idx="11">
                  <c:v>2614.257850258378</c:v>
                </c:pt>
                <c:pt idx="12">
                  <c:v>2857.817411793862</c:v>
                </c:pt>
                <c:pt idx="13">
                  <c:v>3101.437151834834</c:v>
                </c:pt>
                <c:pt idx="14">
                  <c:v>3345.859095486347</c:v>
                </c:pt>
                <c:pt idx="15">
                  <c:v>3591.057726181345</c:v>
                </c:pt>
                <c:pt idx="16">
                  <c:v>3837.00858321041</c:v>
                </c:pt>
                <c:pt idx="17">
                  <c:v>4083.686861820933</c:v>
                </c:pt>
                <c:pt idx="18">
                  <c:v>4331.067451646783</c:v>
                </c:pt>
                <c:pt idx="19">
                  <c:v>4579.124982733512</c:v>
                </c:pt>
                <c:pt idx="20">
                  <c:v>4827.833872144046</c:v>
                </c:pt>
                <c:pt idx="21">
                  <c:v>5077.168370170053</c:v>
                </c:pt>
                <c:pt idx="22">
                  <c:v>5327.10260545742</c:v>
                </c:pt>
                <c:pt idx="23">
                  <c:v>5577.61062855274</c:v>
                </c:pt>
                <c:pt idx="24">
                  <c:v>5828.66645356221</c:v>
                </c:pt>
                <c:pt idx="25">
                  <c:v>6080.244097683812</c:v>
                </c:pt>
                <c:pt idx="26">
                  <c:v>6332.31601901539</c:v>
                </c:pt>
                <c:pt idx="27">
                  <c:v>6584.856091146125</c:v>
                </c:pt>
                <c:pt idx="28">
                  <c:v>6837.83827032987</c:v>
                </c:pt>
                <c:pt idx="29">
                  <c:v>7091.23662821972</c:v>
                </c:pt>
                <c:pt idx="30">
                  <c:v>7345.025383502943</c:v>
                </c:pt>
                <c:pt idx="31">
                  <c:v>7599.178930958267</c:v>
                </c:pt>
                <c:pt idx="32">
                  <c:v>7853.671868090517</c:v>
                </c:pt>
                <c:pt idx="33">
                  <c:v>8108.479019481456</c:v>
                </c:pt>
                <c:pt idx="34">
                  <c:v>8363.57545898459</c:v>
                </c:pt>
                <c:pt idx="35">
                  <c:v>8618.93652989273</c:v>
                </c:pt>
                <c:pt idx="36">
                  <c:v>8874.5378631989</c:v>
                </c:pt>
                <c:pt idx="37">
                  <c:v>9130.355394059883</c:v>
                </c:pt>
                <c:pt idx="38">
                  <c:v>9386.365376581314</c:v>
                </c:pt>
                <c:pt idx="39">
                  <c:v>9642.54439417087</c:v>
                </c:pt>
                <c:pt idx="40">
                  <c:v>9898.869373644262</c:v>
                </c:pt>
                <c:pt idx="41">
                  <c:v>10155.31759551191</c:v>
                </c:pt>
                <c:pt idx="42">
                  <c:v>10411.86670296825</c:v>
                </c:pt>
                <c:pt idx="43">
                  <c:v>10668.49470967567</c:v>
                </c:pt>
                <c:pt idx="44">
                  <c:v>10925.18000642629</c:v>
                </c:pt>
                <c:pt idx="45">
                  <c:v>11181.90136674978</c:v>
                </c:pt>
                <c:pt idx="46">
                  <c:v>11438.63795153936</c:v>
                </c:pt>
                <c:pt idx="47">
                  <c:v>11695.36931276647</c:v>
                </c:pt>
                <c:pt idx="48">
                  <c:v>11952.07539634337</c:v>
                </c:pt>
                <c:pt idx="49">
                  <c:v>12208.7365441923</c:v>
                </c:pt>
                <c:pt idx="50">
                  <c:v>12465.33349558106</c:v>
                </c:pt>
                <c:pt idx="51">
                  <c:v>12721.84738777741</c:v>
                </c:pt>
                <c:pt idx="52">
                  <c:v>12978.25975606707</c:v>
                </c:pt>
                <c:pt idx="53">
                  <c:v>13234.55253319209</c:v>
                </c:pt>
                <c:pt idx="54">
                  <c:v>13490.70804824983</c:v>
                </c:pt>
                <c:pt idx="55">
                  <c:v>13746.70902509382</c:v>
                </c:pt>
                <c:pt idx="56">
                  <c:v>14002.53858028329</c:v>
                </c:pt>
                <c:pt idx="57">
                  <c:v>14258.18022060674</c:v>
                </c:pt>
                <c:pt idx="58">
                  <c:v>14513.61784022488</c:v>
                </c:pt>
                <c:pt idx="59">
                  <c:v>14768.8357174648</c:v>
                </c:pt>
                <c:pt idx="60">
                  <c:v>15023.81851129048</c:v>
                </c:pt>
                <c:pt idx="61">
                  <c:v>15278.55125748529</c:v>
                </c:pt>
                <c:pt idx="62">
                  <c:v>15533.01936457329</c:v>
                </c:pt>
                <c:pt idx="63">
                  <c:v>15787.20860950067</c:v>
                </c:pt>
                <c:pt idx="64">
                  <c:v>16041.10513310786</c:v>
                </c:pt>
                <c:pt idx="65">
                  <c:v>16294.69543541316</c:v>
                </c:pt>
                <c:pt idx="66">
                  <c:v>16547.96637072252</c:v>
                </c:pt>
                <c:pt idx="67">
                  <c:v>16800.90514259762</c:v>
                </c:pt>
                <c:pt idx="68">
                  <c:v>17053.49929868849</c:v>
                </c:pt>
                <c:pt idx="69">
                  <c:v>17305.73672545912</c:v>
                </c:pt>
                <c:pt idx="70">
                  <c:v>17557.60564281465</c:v>
                </c:pt>
                <c:pt idx="71">
                  <c:v>17809.09459864767</c:v>
                </c:pt>
                <c:pt idx="72">
                  <c:v>18060.19246331719</c:v>
                </c:pt>
                <c:pt idx="73">
                  <c:v>18310.88842407963</c:v>
                </c:pt>
                <c:pt idx="74">
                  <c:v>18561.17197947059</c:v>
                </c:pt>
                <c:pt idx="75">
                  <c:v>18811.03293366358</c:v>
                </c:pt>
                <c:pt idx="76">
                  <c:v>19060.4613908059</c:v>
                </c:pt>
                <c:pt idx="77">
                  <c:v>19309.44774934696</c:v>
                </c:pt>
                <c:pt idx="78">
                  <c:v>19557.98269636626</c:v>
                </c:pt>
                <c:pt idx="79">
                  <c:v>19806.0572019103</c:v>
                </c:pt>
                <c:pt idx="80">
                  <c:v>20053.66251334222</c:v>
                </c:pt>
                <c:pt idx="81">
                  <c:v>20300.79014971713</c:v>
                </c:pt>
                <c:pt idx="82">
                  <c:v>20547.43189618712</c:v>
                </c:pt>
                <c:pt idx="83">
                  <c:v>20793.57979844138</c:v>
                </c:pt>
                <c:pt idx="84">
                  <c:v>21039.22615718492</c:v>
                </c:pt>
                <c:pt idx="85">
                  <c:v>21284.3635226679</c:v>
                </c:pt>
                <c:pt idx="86">
                  <c:v>21528.98468926106</c:v>
                </c:pt>
                <c:pt idx="87">
                  <c:v>21773.08269009064</c:v>
                </c:pt>
                <c:pt idx="88">
                  <c:v>22016.6507917247</c:v>
                </c:pt>
                <c:pt idx="89">
                  <c:v>22259.68248892948</c:v>
                </c:pt>
                <c:pt idx="90">
                  <c:v>22502.17149948399</c:v>
                </c:pt>
                <c:pt idx="91">
                  <c:v>22744.11175906749</c:v>
                </c:pt>
                <c:pt idx="92">
                  <c:v>22985.49741621036</c:v>
                </c:pt>
                <c:pt idx="93">
                  <c:v>23226.32282732404</c:v>
                </c:pt>
                <c:pt idx="94">
                  <c:v>23466.58255179995</c:v>
                </c:pt>
                <c:pt idx="95">
                  <c:v>23706.27134718651</c:v>
                </c:pt>
                <c:pt idx="96">
                  <c:v>23945.38416444045</c:v>
                </c:pt>
                <c:pt idx="97">
                  <c:v>24183.9161432581</c:v>
                </c:pt>
                <c:pt idx="98">
                  <c:v>24421.8626074833</c:v>
                </c:pt>
                <c:pt idx="99">
                  <c:v>24659.21906059789</c:v>
                </c:pt>
                <c:pt idx="100">
                  <c:v>24895.98118129093</c:v>
                </c:pt>
                <c:pt idx="101">
                  <c:v>25132.14481910691</c:v>
                </c:pt>
                <c:pt idx="102">
                  <c:v>25367.70599017502</c:v>
                </c:pt>
                <c:pt idx="103">
                  <c:v>25602.66087302333</c:v>
                </c:pt>
                <c:pt idx="104">
                  <c:v>25837.00580446841</c:v>
                </c:pt>
                <c:pt idx="105">
                  <c:v>26070.73727558739</c:v>
                </c:pt>
                <c:pt idx="106">
                  <c:v>26303.85192777263</c:v>
                </c:pt>
                <c:pt idx="107">
                  <c:v>26536.34654886345</c:v>
                </c:pt>
                <c:pt idx="108">
                  <c:v>26768.21806936036</c:v>
                </c:pt>
                <c:pt idx="109">
                  <c:v>26999.46355871414</c:v>
                </c:pt>
                <c:pt idx="110">
                  <c:v>27230.08022170141</c:v>
                </c:pt>
                <c:pt idx="111">
                  <c:v>27460.06539486768</c:v>
                </c:pt>
                <c:pt idx="112">
                  <c:v>27689.41654305416</c:v>
                </c:pt>
                <c:pt idx="113">
                  <c:v>27918.13125600033</c:v>
                </c:pt>
                <c:pt idx="114">
                  <c:v>28146.20724502206</c:v>
                </c:pt>
                <c:pt idx="115">
                  <c:v>28373.6423397602</c:v>
                </c:pt>
                <c:pt idx="116">
                  <c:v>28600.43448500871</c:v>
                </c:pt>
                <c:pt idx="117">
                  <c:v>28826.58173761051</c:v>
                </c:pt>
                <c:pt idx="118">
                  <c:v>29052.08226342942</c:v>
                </c:pt>
                <c:pt idx="119">
                  <c:v>29276.93433438707</c:v>
                </c:pt>
              </c:numCache>
            </c:numRef>
          </c:yVal>
          <c:smooth val="0"/>
          <c:extLst xmlns:c16r2="http://schemas.microsoft.com/office/drawing/2015/06/chart">
            <c:ext xmlns:c16="http://schemas.microsoft.com/office/drawing/2014/chart" uri="{C3380CC4-5D6E-409C-BE32-E72D297353CC}">
              <c16:uniqueId val="{00000001-BF28-4DCC-86C6-43D95214AC7B}"/>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191.2876220606267</c:v>
                </c:pt>
                <c:pt idx="2">
                  <c:v>384.2450128553901</c:v>
                </c:pt>
                <c:pt idx="3">
                  <c:v>578.8631387210917</c:v>
                </c:pt>
                <c:pt idx="4">
                  <c:v>775.1313945136497</c:v>
                </c:pt>
                <c:pt idx="5">
                  <c:v>973.0374026177451</c:v>
                </c:pt>
                <c:pt idx="6">
                  <c:v>1172.56702148635</c:v>
                </c:pt>
                <c:pt idx="7">
                  <c:v>1373.704385916237</c:v>
                </c:pt>
                <c:pt idx="8">
                  <c:v>1576.431969948113</c:v>
                </c:pt>
                <c:pt idx="9">
                  <c:v>1780.730665812735</c:v>
                </c:pt>
                <c:pt idx="10">
                  <c:v>1986.579873812385</c:v>
                </c:pt>
                <c:pt idx="11">
                  <c:v>2193.957599189598</c:v>
                </c:pt>
                <c:pt idx="12">
                  <c:v>2402.840552934678</c:v>
                </c:pt>
                <c:pt idx="13">
                  <c:v>2612.082679036306</c:v>
                </c:pt>
                <c:pt idx="14">
                  <c:v>2822.623493446503</c:v>
                </c:pt>
                <c:pt idx="15">
                  <c:v>3034.431417810264</c:v>
                </c:pt>
                <c:pt idx="16">
                  <c:v>3247.47460219008</c:v>
                </c:pt>
                <c:pt idx="17">
                  <c:v>3461.720433583716</c:v>
                </c:pt>
                <c:pt idx="18">
                  <c:v>3677.13570021675</c:v>
                </c:pt>
                <c:pt idx="19">
                  <c:v>3893.686733824201</c:v>
                </c:pt>
                <c:pt idx="20">
                  <c:v>4111.339531729463</c:v>
                </c:pt>
                <c:pt idx="21">
                  <c:v>4330.059862304712</c:v>
                </c:pt>
                <c:pt idx="22">
                  <c:v>4549.813356662867</c:v>
                </c:pt>
                <c:pt idx="23">
                  <c:v>4770.565588835161</c:v>
                </c:pt>
                <c:pt idx="24">
                  <c:v>4992.282146248268</c:v>
                </c:pt>
                <c:pt idx="25">
                  <c:v>5214.928691950161</c:v>
                </c:pt>
                <c:pt idx="26">
                  <c:v>5438.469020988094</c:v>
                </c:pt>
                <c:pt idx="27">
                  <c:v>5662.86882478744</c:v>
                </c:pt>
                <c:pt idx="28">
                  <c:v>5888.094005307183</c:v>
                </c:pt>
                <c:pt idx="29">
                  <c:v>6114.110712541034</c:v>
                </c:pt>
                <c:pt idx="30">
                  <c:v>6340.885381689295</c:v>
                </c:pt>
                <c:pt idx="31">
                  <c:v>6568.384766392875</c:v>
                </c:pt>
                <c:pt idx="32">
                  <c:v>6796.575968433404</c:v>
                </c:pt>
                <c:pt idx="33">
                  <c:v>7025.426464232617</c:v>
                </c:pt>
                <c:pt idx="34">
                  <c:v>7254.9041284523</c:v>
                </c:pt>
                <c:pt idx="35">
                  <c:v>7484.977254949225</c:v>
                </c:pt>
                <c:pt idx="36">
                  <c:v>7715.614575303392</c:v>
                </c:pt>
                <c:pt idx="37">
                  <c:v>7946.785275123547</c:v>
                </c:pt>
                <c:pt idx="38">
                  <c:v>8178.459008307196</c:v>
                </c:pt>
                <c:pt idx="39">
                  <c:v>8410.605905860588</c:v>
                </c:pt>
                <c:pt idx="40">
                  <c:v>8643.196589585621</c:v>
                </c:pt>
                <c:pt idx="41">
                  <c:v>8876.202181071508</c:v>
                </c:pt>
                <c:pt idx="42">
                  <c:v>9109.594309201695</c:v>
                </c:pt>
                <c:pt idx="43">
                  <c:v>9343.345116288974</c:v>
                </c:pt>
                <c:pt idx="44">
                  <c:v>9577.427262943703</c:v>
                </c:pt>
                <c:pt idx="45">
                  <c:v>9811.81393177667</c:v>
                </c:pt>
                <c:pt idx="46">
                  <c:v>10046.47883001203</c:v>
                </c:pt>
                <c:pt idx="47">
                  <c:v>10281.39619110548</c:v>
                </c:pt>
                <c:pt idx="48">
                  <c:v>10516.54077543574</c:v>
                </c:pt>
                <c:pt idx="49">
                  <c:v>10751.8878701434</c:v>
                </c:pt>
                <c:pt idx="50">
                  <c:v>10987.41328818141</c:v>
                </c:pt>
                <c:pt idx="51">
                  <c:v>11223.09336664923</c:v>
                </c:pt>
                <c:pt idx="52">
                  <c:v>11458.90496444679</c:v>
                </c:pt>
                <c:pt idx="53">
                  <c:v>11694.82545933384</c:v>
                </c:pt>
                <c:pt idx="54">
                  <c:v>11930.83274442493</c:v>
                </c:pt>
                <c:pt idx="55">
                  <c:v>12166.90522418008</c:v>
                </c:pt>
                <c:pt idx="56">
                  <c:v>12403.02180992626</c:v>
                </c:pt>
                <c:pt idx="57">
                  <c:v>12639.16191496467</c:v>
                </c:pt>
                <c:pt idx="58">
                  <c:v>12875.30544928927</c:v>
                </c:pt>
                <c:pt idx="59">
                  <c:v>13111.43281396781</c:v>
                </c:pt>
                <c:pt idx="60">
                  <c:v>13347.52489520703</c:v>
                </c:pt>
                <c:pt idx="61">
                  <c:v>13583.56305815093</c:v>
                </c:pt>
                <c:pt idx="62">
                  <c:v>13819.52914042491</c:v>
                </c:pt>
                <c:pt idx="63">
                  <c:v>14055.40544546838</c:v>
                </c:pt>
                <c:pt idx="64">
                  <c:v>14291.17473567394</c:v>
                </c:pt>
                <c:pt idx="65">
                  <c:v>14526.82022536593</c:v>
                </c:pt>
                <c:pt idx="66">
                  <c:v>14762.32557363203</c:v>
                </c:pt>
                <c:pt idx="67">
                  <c:v>14997.6748770408</c:v>
                </c:pt>
                <c:pt idx="68">
                  <c:v>15232.85266225156</c:v>
                </c:pt>
                <c:pt idx="69">
                  <c:v>15467.84387855418</c:v>
                </c:pt>
                <c:pt idx="70">
                  <c:v>15702.63389033591</c:v>
                </c:pt>
                <c:pt idx="71">
                  <c:v>15937.20846950682</c:v>
                </c:pt>
                <c:pt idx="72">
                  <c:v>16171.55378789012</c:v>
                </c:pt>
                <c:pt idx="73">
                  <c:v>16405.65640959818</c:v>
                </c:pt>
                <c:pt idx="74">
                  <c:v>16639.50328339962</c:v>
                </c:pt>
                <c:pt idx="75">
                  <c:v>16873.08173509664</c:v>
                </c:pt>
                <c:pt idx="76">
                  <c:v>17106.37945991749</c:v>
                </c:pt>
                <c:pt idx="77">
                  <c:v>17339.38451493997</c:v>
                </c:pt>
                <c:pt idx="78">
                  <c:v>17572.08531155065</c:v>
                </c:pt>
                <c:pt idx="79">
                  <c:v>17804.47060794826</c:v>
                </c:pt>
                <c:pt idx="80">
                  <c:v>18036.52950170357</c:v>
                </c:pt>
                <c:pt idx="81">
                  <c:v>18268.25142238219</c:v>
                </c:pt>
                <c:pt idx="82">
                  <c:v>18499.62612422742</c:v>
                </c:pt>
                <c:pt idx="83">
                  <c:v>18730.64367892266</c:v>
                </c:pt>
                <c:pt idx="84">
                  <c:v>18961.29446843242</c:v>
                </c:pt>
                <c:pt idx="85">
                  <c:v>19191.5691779221</c:v>
                </c:pt>
                <c:pt idx="86">
                  <c:v>19421.45878876908</c:v>
                </c:pt>
                <c:pt idx="87">
                  <c:v>19650.9545716627</c:v>
                </c:pt>
                <c:pt idx="88">
                  <c:v>19880.04807980475</c:v>
                </c:pt>
                <c:pt idx="89">
                  <c:v>20108.7311421989</c:v>
                </c:pt>
                <c:pt idx="90">
                  <c:v>20336.99585704738</c:v>
                </c:pt>
                <c:pt idx="91">
                  <c:v>20564.8345852499</c:v>
                </c:pt>
                <c:pt idx="92">
                  <c:v>20792.23994400143</c:v>
                </c:pt>
                <c:pt idx="93">
                  <c:v>21019.20480050426</c:v>
                </c:pt>
                <c:pt idx="94">
                  <c:v>21245.72226578137</c:v>
                </c:pt>
                <c:pt idx="95">
                  <c:v>21471.78568860213</c:v>
                </c:pt>
                <c:pt idx="96">
                  <c:v>21697.38864951418</c:v>
                </c:pt>
                <c:pt idx="97">
                  <c:v>21922.52495498816</c:v>
                </c:pt>
                <c:pt idx="98">
                  <c:v>22147.18863167148</c:v>
                </c:pt>
                <c:pt idx="99">
                  <c:v>22371.3739207522</c:v>
                </c:pt>
                <c:pt idx="100">
                  <c:v>22595.07527243649</c:v>
                </c:pt>
                <c:pt idx="101">
                  <c:v>22818.28734052973</c:v>
                </c:pt>
                <c:pt idx="102">
                  <c:v>23041.00497713589</c:v>
                </c:pt>
                <c:pt idx="103">
                  <c:v>23263.22322745947</c:v>
                </c:pt>
                <c:pt idx="104">
                  <c:v>23484.93732472206</c:v>
                </c:pt>
                <c:pt idx="105">
                  <c:v>23706.142685181</c:v>
                </c:pt>
                <c:pt idx="106">
                  <c:v>23926.83490326116</c:v>
                </c:pt>
                <c:pt idx="107">
                  <c:v>24147.00974678991</c:v>
                </c:pt>
                <c:pt idx="108">
                  <c:v>24366.6631523394</c:v>
                </c:pt>
                <c:pt idx="109">
                  <c:v>24585.79122066963</c:v>
                </c:pt>
                <c:pt idx="110">
                  <c:v>24804.39021227998</c:v>
                </c:pt>
                <c:pt idx="111">
                  <c:v>25022.45654305653</c:v>
                </c:pt>
                <c:pt idx="112">
                  <c:v>25239.98678002623</c:v>
                </c:pt>
                <c:pt idx="113">
                  <c:v>25456.97763720527</c:v>
                </c:pt>
                <c:pt idx="114">
                  <c:v>25673.42597154691</c:v>
                </c:pt>
                <c:pt idx="115">
                  <c:v>25889.32877898798</c:v>
                </c:pt>
                <c:pt idx="116">
                  <c:v>26104.68319058581</c:v>
                </c:pt>
                <c:pt idx="117">
                  <c:v>26319.48646875308</c:v>
                </c:pt>
                <c:pt idx="118">
                  <c:v>26533.7360035798</c:v>
                </c:pt>
                <c:pt idx="119">
                  <c:v>26747.42930925172</c:v>
                </c:pt>
              </c:numCache>
            </c:numRef>
          </c:yVal>
          <c:smooth val="0"/>
          <c:extLst xmlns:c16r2="http://schemas.microsoft.com/office/drawing/2015/06/chart">
            <c:ext xmlns:c16="http://schemas.microsoft.com/office/drawing/2014/chart" uri="{C3380CC4-5D6E-409C-BE32-E72D297353CC}">
              <c16:uniqueId val="{00000002-BF28-4DCC-86C6-43D95214AC7B}"/>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183.155169854872</c:v>
                </c:pt>
                <c:pt idx="2">
                  <c:v>366.8014914975502</c:v>
                </c:pt>
                <c:pt idx="3">
                  <c:v>550.940330546582</c:v>
                </c:pt>
                <c:pt idx="4">
                  <c:v>735.5732348808084</c:v>
                </c:pt>
                <c:pt idx="5">
                  <c:v>920.7016299073584</c:v>
                </c:pt>
                <c:pt idx="6">
                  <c:v>1106.326651453273</c:v>
                </c:pt>
                <c:pt idx="7">
                  <c:v>1292.449022226268</c:v>
                </c:pt>
                <c:pt idx="8">
                  <c:v>1479.068962651771</c:v>
                </c:pt>
                <c:pt idx="9">
                  <c:v>1666.186129003298</c:v>
                </c:pt>
                <c:pt idx="10">
                  <c:v>1853.799573108787</c:v>
                </c:pt>
                <c:pt idx="11">
                  <c:v>2041.907719053794</c:v>
                </c:pt>
                <c:pt idx="12">
                  <c:v>2230.508353205165</c:v>
                </c:pt>
                <c:pt idx="13">
                  <c:v>2419.149994522333</c:v>
                </c:pt>
                <c:pt idx="14">
                  <c:v>2608.235045762965</c:v>
                </c:pt>
                <c:pt idx="15">
                  <c:v>2797.75451754732</c:v>
                </c:pt>
                <c:pt idx="16">
                  <c:v>2987.699794462183</c:v>
                </c:pt>
                <c:pt idx="17">
                  <c:v>3178.062058513518</c:v>
                </c:pt>
                <c:pt idx="18">
                  <c:v>3368.83224217128</c:v>
                </c:pt>
                <c:pt idx="19">
                  <c:v>3560.001002737321</c:v>
                </c:pt>
                <c:pt idx="20">
                  <c:v>3751.558711042861</c:v>
                </c:pt>
                <c:pt idx="21">
                  <c:v>3943.495450611226</c:v>
                </c:pt>
                <c:pt idx="22">
                  <c:v>4135.80102440645</c:v>
                </c:pt>
                <c:pt idx="23">
                  <c:v>4328.464966935804</c:v>
                </c:pt>
                <c:pt idx="24">
                  <c:v>4521.476560049225</c:v>
                </c:pt>
                <c:pt idx="25">
                  <c:v>4714.824851167155</c:v>
                </c:pt>
                <c:pt idx="26">
                  <c:v>4908.497873252491</c:v>
                </c:pt>
                <c:pt idx="27">
                  <c:v>5102.484188934736</c:v>
                </c:pt>
                <c:pt idx="28">
                  <c:v>5296.772177346232</c:v>
                </c:pt>
                <c:pt idx="29">
                  <c:v>5491.350055719493</c:v>
                </c:pt>
                <c:pt idx="30">
                  <c:v>5686.205901415552</c:v>
                </c:pt>
                <c:pt idx="31">
                  <c:v>5881.32767303381</c:v>
                </c:pt>
                <c:pt idx="32">
                  <c:v>6076.70323055028</c:v>
                </c:pt>
                <c:pt idx="33">
                  <c:v>6272.32035446936</c:v>
                </c:pt>
                <c:pt idx="34">
                  <c:v>6468.16676397389</c:v>
                </c:pt>
                <c:pt idx="35">
                  <c:v>6664.230134079</c:v>
                </c:pt>
                <c:pt idx="36">
                  <c:v>6860.498111824038</c:v>
                </c:pt>
                <c:pt idx="37">
                  <c:v>7056.958331502508</c:v>
                </c:pt>
                <c:pt idx="38">
                  <c:v>7253.598428985336</c:v>
                </c:pt>
                <c:pt idx="39">
                  <c:v>7450.406053730519</c:v>
                </c:pt>
                <c:pt idx="40">
                  <c:v>7647.368882654467</c:v>
                </c:pt>
                <c:pt idx="41">
                  <c:v>7844.47463188367</c:v>
                </c:pt>
                <c:pt idx="42">
                  <c:v>8041.711067724274</c:v>
                </c:pt>
                <c:pt idx="43">
                  <c:v>8239.066016894285</c:v>
                </c:pt>
                <c:pt idx="44">
                  <c:v>8436.52737605758</c:v>
                </c:pt>
                <c:pt idx="45">
                  <c:v>8634.083120675743</c:v>
                </c:pt>
                <c:pt idx="46">
                  <c:v>8831.72131323372</c:v>
                </c:pt>
                <c:pt idx="47">
                  <c:v>9029.43011085433</c:v>
                </c:pt>
                <c:pt idx="48">
                  <c:v>9227.19777233456</c:v>
                </c:pt>
                <c:pt idx="49">
                  <c:v>9425.012664637761</c:v>
                </c:pt>
                <c:pt idx="50">
                  <c:v>9622.863268866436</c:v>
                </c:pt>
                <c:pt idx="51">
                  <c:v>9820.738185743101</c:v>
                </c:pt>
                <c:pt idx="52">
                  <c:v>10018.62614062242</c:v>
                </c:pt>
                <c:pt idx="53">
                  <c:v>10216.5159880633</c:v>
                </c:pt>
                <c:pt idx="54">
                  <c:v>10414.39671598538</c:v>
                </c:pt>
                <c:pt idx="55">
                  <c:v>10612.25744942692</c:v>
                </c:pt>
                <c:pt idx="56">
                  <c:v>10810.08745393134</c:v>
                </c:pt>
                <c:pt idx="57">
                  <c:v>11007.87613857817</c:v>
                </c:pt>
                <c:pt idx="58">
                  <c:v>11205.61305867787</c:v>
                </c:pt>
                <c:pt idx="59">
                  <c:v>11403.28791815718</c:v>
                </c:pt>
                <c:pt idx="60">
                  <c:v>11600.89057164057</c:v>
                </c:pt>
                <c:pt idx="61">
                  <c:v>11798.4110262522</c:v>
                </c:pt>
                <c:pt idx="62">
                  <c:v>11995.83944315254</c:v>
                </c:pt>
                <c:pt idx="63">
                  <c:v>12193.1661388264</c:v>
                </c:pt>
                <c:pt idx="64">
                  <c:v>12390.38158613467</c:v>
                </c:pt>
                <c:pt idx="65">
                  <c:v>12587.47641514521</c:v>
                </c:pt>
                <c:pt idx="66">
                  <c:v>12784.44141375087</c:v>
                </c:pt>
                <c:pt idx="67">
                  <c:v>12981.26752810134</c:v>
                </c:pt>
                <c:pt idx="68">
                  <c:v>13177.9458628418</c:v>
                </c:pt>
                <c:pt idx="69">
                  <c:v>13374.46768118162</c:v>
                </c:pt>
                <c:pt idx="70">
                  <c:v>13570.8244048073</c:v>
                </c:pt>
                <c:pt idx="71">
                  <c:v>13767.00761363422</c:v>
                </c:pt>
                <c:pt idx="72">
                  <c:v>13963.00904542534</c:v>
                </c:pt>
                <c:pt idx="73">
                  <c:v>14158.82059527165</c:v>
                </c:pt>
                <c:pt idx="74">
                  <c:v>14354.43431495223</c:v>
                </c:pt>
                <c:pt idx="75">
                  <c:v>14549.8424121812</c:v>
                </c:pt>
                <c:pt idx="76">
                  <c:v>14745.03724974231</c:v>
                </c:pt>
                <c:pt idx="77">
                  <c:v>14940.0113445269</c:v>
                </c:pt>
                <c:pt idx="78">
                  <c:v>15134.75736648124</c:v>
                </c:pt>
                <c:pt idx="79">
                  <c:v>15329.26813746686</c:v>
                </c:pt>
                <c:pt idx="80">
                  <c:v>15523.53663003864</c:v>
                </c:pt>
                <c:pt idx="81">
                  <c:v>15717.5559661577</c:v>
                </c:pt>
                <c:pt idx="82">
                  <c:v>15911.31941583124</c:v>
                </c:pt>
                <c:pt idx="83">
                  <c:v>16104.82039569295</c:v>
                </c:pt>
                <c:pt idx="84">
                  <c:v>16298.05246752664</c:v>
                </c:pt>
                <c:pt idx="85">
                  <c:v>16491.00933674211</c:v>
                </c:pt>
                <c:pt idx="86">
                  <c:v>16683.6848507973</c:v>
                </c:pt>
                <c:pt idx="87">
                  <c:v>16876.07299758795</c:v>
                </c:pt>
                <c:pt idx="88">
                  <c:v>17068.16790379141</c:v>
                </c:pt>
                <c:pt idx="89">
                  <c:v>17259.96383318212</c:v>
                </c:pt>
                <c:pt idx="90">
                  <c:v>17451.4551849137</c:v>
                </c:pt>
                <c:pt idx="91">
                  <c:v>17642.63649177644</c:v>
                </c:pt>
                <c:pt idx="92">
                  <c:v>17833.50241843238</c:v>
                </c:pt>
                <c:pt idx="93">
                  <c:v>18024.0477596284</c:v>
                </c:pt>
                <c:pt idx="94">
                  <c:v>18214.2674383931</c:v>
                </c:pt>
                <c:pt idx="95">
                  <c:v>18404.1565042236</c:v>
                </c:pt>
                <c:pt idx="96">
                  <c:v>18593.71013125358</c:v>
                </c:pt>
                <c:pt idx="97">
                  <c:v>18782.92361642048</c:v>
                </c:pt>
                <c:pt idx="98">
                  <c:v>18971.79237761931</c:v>
                </c:pt>
                <c:pt idx="99">
                  <c:v>19160.31195185845</c:v>
                </c:pt>
                <c:pt idx="100">
                  <c:v>19348.47799340682</c:v>
                </c:pt>
                <c:pt idx="101">
                  <c:v>19536.2862719486</c:v>
                </c:pt>
                <c:pt idx="102">
                  <c:v>19723.73267073184</c:v>
                </c:pt>
                <c:pt idx="103">
                  <c:v>19910.81318472582</c:v>
                </c:pt>
                <c:pt idx="104">
                  <c:v>20097.5239187798</c:v>
                </c:pt>
                <c:pt idx="105">
                  <c:v>20283.86108579277</c:v>
                </c:pt>
                <c:pt idx="106">
                  <c:v>20469.82100488548</c:v>
                </c:pt>
                <c:pt idx="107">
                  <c:v>20655.4000995867</c:v>
                </c:pt>
                <c:pt idx="108">
                  <c:v>20840.5948960255</c:v>
                </c:pt>
                <c:pt idx="109">
                  <c:v>21025.40202113776</c:v>
                </c:pt>
                <c:pt idx="110">
                  <c:v>21209.81820088709</c:v>
                </c:pt>
                <c:pt idx="111">
                  <c:v>21393.84025849308</c:v>
                </c:pt>
                <c:pt idx="112">
                  <c:v>21577.4651126801</c:v>
                </c:pt>
                <c:pt idx="113">
                  <c:v>21760.6897759377</c:v>
                </c:pt>
                <c:pt idx="114">
                  <c:v>21943.5113527989</c:v>
                </c:pt>
                <c:pt idx="115">
                  <c:v>22125.92703813431</c:v>
                </c:pt>
                <c:pt idx="116">
                  <c:v>22307.93411546363</c:v>
                </c:pt>
                <c:pt idx="117">
                  <c:v>22489.52995528467</c:v>
                </c:pt>
                <c:pt idx="118">
                  <c:v>22670.71201342181</c:v>
                </c:pt>
                <c:pt idx="119">
                  <c:v>22851.47782939323</c:v>
                </c:pt>
              </c:numCache>
            </c:numRef>
          </c:yVal>
          <c:smooth val="0"/>
          <c:extLst xmlns:c16r2="http://schemas.microsoft.com/office/drawing/2015/06/chart">
            <c:ext xmlns:c16="http://schemas.microsoft.com/office/drawing/2014/chart" uri="{C3380CC4-5D6E-409C-BE32-E72D297353CC}">
              <c16:uniqueId val="{00000003-BF28-4DCC-86C6-43D95214AC7B}"/>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208.4915743405</c:v>
                </c:pt>
                <c:pt idx="2">
                  <c:v>418.5801813025028</c:v>
                </c:pt>
                <c:pt idx="3">
                  <c:v>630.2760843657888</c:v>
                </c:pt>
                <c:pt idx="4">
                  <c:v>843.586959265871</c:v>
                </c:pt>
                <c:pt idx="5">
                  <c:v>1058.517837273423</c:v>
                </c:pt>
                <c:pt idx="6">
                  <c:v>1275.071223888546</c:v>
                </c:pt>
                <c:pt idx="7">
                  <c:v>1493.247225172818</c:v>
                </c:pt>
                <c:pt idx="8">
                  <c:v>1713.043677736307</c:v>
                </c:pt>
                <c:pt idx="9">
                  <c:v>1934.456279837526</c:v>
                </c:pt>
                <c:pt idx="10">
                  <c:v>2157.478721746011</c:v>
                </c:pt>
                <c:pt idx="11">
                  <c:v>2382.102813966805</c:v>
                </c:pt>
                <c:pt idx="12">
                  <c:v>2608.318612345028</c:v>
                </c:pt>
                <c:pt idx="13">
                  <c:v>2835.217279198811</c:v>
                </c:pt>
                <c:pt idx="14">
                  <c:v>3063.548881513015</c:v>
                </c:pt>
                <c:pt idx="15">
                  <c:v>3293.289773443015</c:v>
                </c:pt>
                <c:pt idx="16">
                  <c:v>3524.41595942597</c:v>
                </c:pt>
                <c:pt idx="17">
                  <c:v>3756.902396507328</c:v>
                </c:pt>
                <c:pt idx="18">
                  <c:v>3990.723157763947</c:v>
                </c:pt>
                <c:pt idx="19">
                  <c:v>4225.85157490638</c:v>
                </c:pt>
                <c:pt idx="20">
                  <c:v>4462.26036114269</c:v>
                </c:pt>
                <c:pt idx="21">
                  <c:v>4699.921717929416</c:v>
                </c:pt>
                <c:pt idx="22">
                  <c:v>4938.80742846383</c:v>
                </c:pt>
                <c:pt idx="23">
                  <c:v>5178.88894017227</c:v>
                </c:pt>
                <c:pt idx="24">
                  <c:v>5420.137437977362</c:v>
                </c:pt>
                <c:pt idx="25">
                  <c:v>5662.523909766227</c:v>
                </c:pt>
                <c:pt idx="26">
                  <c:v>5906.017605711007</c:v>
                </c:pt>
                <c:pt idx="27">
                  <c:v>6150.589047176996</c:v>
                </c:pt>
                <c:pt idx="28">
                  <c:v>6396.208699873881</c:v>
                </c:pt>
                <c:pt idx="29">
                  <c:v>6642.847017298397</c:v>
                </c:pt>
                <c:pt idx="30">
                  <c:v>6890.474482787537</c:v>
                </c:pt>
                <c:pt idx="31">
                  <c:v>7139.061647899681</c:v>
                </c:pt>
                <c:pt idx="32">
                  <c:v>7388.579167491057</c:v>
                </c:pt>
                <c:pt idx="33">
                  <c:v>7638.99783179001</c:v>
                </c:pt>
                <c:pt idx="34">
                  <c:v>7890.288595714083</c:v>
                </c:pt>
                <c:pt idx="35">
                  <c:v>8142.42260567262</c:v>
                </c:pt>
                <c:pt idx="36">
                  <c:v>8395.371224035971</c:v>
                </c:pt>
                <c:pt idx="37">
                  <c:v>8649.106051449893</c:v>
                </c:pt>
                <c:pt idx="38">
                  <c:v>8903.598947149468</c:v>
                </c:pt>
                <c:pt idx="39">
                  <c:v>9158.82204456511</c:v>
                </c:pt>
                <c:pt idx="40">
                  <c:v>9414.747770447982</c:v>
                </c:pt>
                <c:pt idx="41">
                  <c:v>9671.348859933667</c:v>
                </c:pt>
                <c:pt idx="42">
                  <c:v>9928.598370085925</c:v>
                </c:pt>
                <c:pt idx="43">
                  <c:v>10186.46969203162</c:v>
                </c:pt>
                <c:pt idx="44">
                  <c:v>10444.93656177935</c:v>
                </c:pt>
                <c:pt idx="45">
                  <c:v>10703.97306981031</c:v>
                </c:pt>
                <c:pt idx="46">
                  <c:v>10963.55366950296</c:v>
                </c:pt>
                <c:pt idx="47">
                  <c:v>11223.65318448725</c:v>
                </c:pt>
                <c:pt idx="48">
                  <c:v>11484.24681498273</c:v>
                </c:pt>
                <c:pt idx="49">
                  <c:v>11745.3101431923</c:v>
                </c:pt>
                <c:pt idx="50">
                  <c:v>12006.81913780654</c:v>
                </c:pt>
                <c:pt idx="51">
                  <c:v>12268.75015769247</c:v>
                </c:pt>
                <c:pt idx="52">
                  <c:v>12531.07995479251</c:v>
                </c:pt>
                <c:pt idx="53">
                  <c:v>12793.7856763166</c:v>
                </c:pt>
                <c:pt idx="54">
                  <c:v>13056.84486626252</c:v>
                </c:pt>
                <c:pt idx="55">
                  <c:v>13320.23546630796</c:v>
                </c:pt>
                <c:pt idx="56">
                  <c:v>13583.93581612525</c:v>
                </c:pt>
                <c:pt idx="57">
                  <c:v>13847.9246531562</c:v>
                </c:pt>
                <c:pt idx="58">
                  <c:v>14112.181111885</c:v>
                </c:pt>
                <c:pt idx="59">
                  <c:v>14376.68472265033</c:v>
                </c:pt>
                <c:pt idx="60">
                  <c:v>14641.41541002505</c:v>
                </c:pt>
                <c:pt idx="61">
                  <c:v>14906.35349080432</c:v>
                </c:pt>
                <c:pt idx="62">
                  <c:v>15171.47967162798</c:v>
                </c:pt>
                <c:pt idx="63">
                  <c:v>15436.77504626848</c:v>
                </c:pt>
                <c:pt idx="64">
                  <c:v>15702.22109260922</c:v>
                </c:pt>
                <c:pt idx="65">
                  <c:v>15967.79966934398</c:v>
                </c:pt>
                <c:pt idx="66">
                  <c:v>16233.49301242013</c:v>
                </c:pt>
                <c:pt idx="67">
                  <c:v>16499.2837312466</c:v>
                </c:pt>
                <c:pt idx="68">
                  <c:v>16765.15480469215</c:v>
                </c:pt>
                <c:pt idx="69">
                  <c:v>17031.08957689161</c:v>
                </c:pt>
                <c:pt idx="70">
                  <c:v>17297.07175288396</c:v>
                </c:pt>
                <c:pt idx="71">
                  <c:v>17563.08539408842</c:v>
                </c:pt>
                <c:pt idx="72">
                  <c:v>17829.11491365638</c:v>
                </c:pt>
                <c:pt idx="73">
                  <c:v>18095.145071693</c:v>
                </c:pt>
                <c:pt idx="74">
                  <c:v>18361.16097038121</c:v>
                </c:pt>
                <c:pt idx="75">
                  <c:v>18627.14804900554</c:v>
                </c:pt>
                <c:pt idx="76">
                  <c:v>18893.0920789088</c:v>
                </c:pt>
                <c:pt idx="77">
                  <c:v>19158.97915837524</c:v>
                </c:pt>
                <c:pt idx="78">
                  <c:v>19424.79570746608</c:v>
                </c:pt>
                <c:pt idx="79">
                  <c:v>19690.52846280416</c:v>
                </c:pt>
                <c:pt idx="80">
                  <c:v>19956.16447233246</c:v>
                </c:pt>
                <c:pt idx="81">
                  <c:v>20221.6910900462</c:v>
                </c:pt>
                <c:pt idx="82">
                  <c:v>20487.09597071004</c:v>
                </c:pt>
                <c:pt idx="83">
                  <c:v>20752.36706456961</c:v>
                </c:pt>
                <c:pt idx="84">
                  <c:v>21017.49261206202</c:v>
                </c:pt>
                <c:pt idx="85">
                  <c:v>21282.4611385353</c:v>
                </c:pt>
                <c:pt idx="86">
                  <c:v>21547.2614489831</c:v>
                </c:pt>
                <c:pt idx="87">
                  <c:v>21811.88262279658</c:v>
                </c:pt>
                <c:pt idx="88">
                  <c:v>22076.31400854581</c:v>
                </c:pt>
                <c:pt idx="89">
                  <c:v>22340.54521879065</c:v>
                </c:pt>
                <c:pt idx="90">
                  <c:v>22604.5661249254</c:v>
                </c:pt>
                <c:pt idx="91">
                  <c:v>22868.36685206578</c:v>
                </c:pt>
                <c:pt idx="92">
                  <c:v>23131.9377739802</c:v>
                </c:pt>
                <c:pt idx="93">
                  <c:v>23395.26950806426</c:v>
                </c:pt>
                <c:pt idx="94">
                  <c:v>23658.35291037329</c:v>
                </c:pt>
                <c:pt idx="95">
                  <c:v>23921.17907069829</c:v>
                </c:pt>
                <c:pt idx="96">
                  <c:v>24183.7393077102</c:v>
                </c:pt>
                <c:pt idx="97">
                  <c:v>24446.02516415226</c:v>
                </c:pt>
                <c:pt idx="98">
                  <c:v>24708.02840210078</c:v>
                </c:pt>
                <c:pt idx="99">
                  <c:v>24969.74099828536</c:v>
                </c:pt>
                <c:pt idx="100">
                  <c:v>25231.15513947001</c:v>
                </c:pt>
                <c:pt idx="101">
                  <c:v>25492.26321790903</c:v>
                </c:pt>
                <c:pt idx="102">
                  <c:v>25753.0578268643</c:v>
                </c:pt>
                <c:pt idx="103">
                  <c:v>26013.53175618895</c:v>
                </c:pt>
                <c:pt idx="104">
                  <c:v>26273.67798798508</c:v>
                </c:pt>
                <c:pt idx="105">
                  <c:v>26533.48969233059</c:v>
                </c:pt>
                <c:pt idx="106">
                  <c:v>26792.96022307407</c:v>
                </c:pt>
                <c:pt idx="107">
                  <c:v>27052.08311370085</c:v>
                </c:pt>
                <c:pt idx="108">
                  <c:v>27310.85207327479</c:v>
                </c:pt>
                <c:pt idx="109">
                  <c:v>27569.26098244614</c:v>
                </c:pt>
                <c:pt idx="110">
                  <c:v>27827.30388953467</c:v>
                </c:pt>
                <c:pt idx="111">
                  <c:v>28084.97500668373</c:v>
                </c:pt>
                <c:pt idx="112">
                  <c:v>28342.2687060847</c:v>
                </c:pt>
                <c:pt idx="113">
                  <c:v>28599.17951627536</c:v>
                </c:pt>
                <c:pt idx="114">
                  <c:v>28855.70211850712</c:v>
                </c:pt>
                <c:pt idx="115">
                  <c:v>29111.83134318166</c:v>
                </c:pt>
                <c:pt idx="116">
                  <c:v>29367.56216636392</c:v>
                </c:pt>
                <c:pt idx="117">
                  <c:v>29622.88970635689</c:v>
                </c:pt>
                <c:pt idx="118">
                  <c:v>29877.80922035499</c:v>
                </c:pt>
                <c:pt idx="119">
                  <c:v>30132.31610115711</c:v>
                </c:pt>
              </c:numCache>
            </c:numRef>
          </c:yVal>
          <c:smooth val="0"/>
          <c:extLst xmlns:c16r2="http://schemas.microsoft.com/office/drawing/2015/06/chart">
            <c:ext xmlns:c16="http://schemas.microsoft.com/office/drawing/2014/chart" uri="{C3380CC4-5D6E-409C-BE32-E72D297353CC}">
              <c16:uniqueId val="{00000004-BF28-4DCC-86C6-43D95214AC7B}"/>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188.8218430525157</c:v>
                </c:pt>
                <c:pt idx="2">
                  <c:v>379.6317789591794</c:v>
                </c:pt>
                <c:pt idx="3">
                  <c:v>572.3946118587628</c:v>
                </c:pt>
                <c:pt idx="4">
                  <c:v>767.0763014825061</c:v>
                </c:pt>
                <c:pt idx="5">
                  <c:v>963.6433162956965</c:v>
                </c:pt>
                <c:pt idx="6">
                  <c:v>1162.062280545477</c:v>
                </c:pt>
                <c:pt idx="7">
                  <c:v>1362.299720425857</c:v>
                </c:pt>
                <c:pt idx="8">
                  <c:v>1564.321887663798</c:v>
                </c:pt>
                <c:pt idx="9">
                  <c:v>1768.09464370017</c:v>
                </c:pt>
                <c:pt idx="10">
                  <c:v>1973.583390982822</c:v>
                </c:pt>
                <c:pt idx="11">
                  <c:v>2180.753040597541</c:v>
                </c:pt>
                <c:pt idx="12">
                  <c:v>2389.568007638445</c:v>
                </c:pt>
                <c:pt idx="13">
                  <c:v>2599.100260308245</c:v>
                </c:pt>
                <c:pt idx="14">
                  <c:v>2810.11251758784</c:v>
                </c:pt>
                <c:pt idx="15">
                  <c:v>3022.560950824525</c:v>
                </c:pt>
                <c:pt idx="16">
                  <c:v>3236.402887538541</c:v>
                </c:pt>
                <c:pt idx="17">
                  <c:v>3451.595805200981</c:v>
                </c:pt>
                <c:pt idx="18">
                  <c:v>3668.097324997652</c:v>
                </c:pt>
                <c:pt idx="19">
                  <c:v>3885.865224202163</c:v>
                </c:pt>
                <c:pt idx="20">
                  <c:v>4104.857458725572</c:v>
                </c:pt>
                <c:pt idx="21">
                  <c:v>4325.032192380168</c:v>
                </c:pt>
                <c:pt idx="22">
                  <c:v>4546.347830269486</c:v>
                </c:pt>
                <c:pt idx="23">
                  <c:v>4768.763054371346</c:v>
                </c:pt>
                <c:pt idx="24">
                  <c:v>4992.236859864788</c:v>
                </c:pt>
                <c:pt idx="25">
                  <c:v>5216.72859116504</c:v>
                </c:pt>
                <c:pt idx="26">
                  <c:v>5442.19681425975</c:v>
                </c:pt>
                <c:pt idx="27">
                  <c:v>5668.60155308945</c:v>
                </c:pt>
                <c:pt idx="28">
                  <c:v>5895.903270730749</c:v>
                </c:pt>
                <c:pt idx="29">
                  <c:v>6124.062897832127</c:v>
                </c:pt>
                <c:pt idx="30">
                  <c:v>6353.04186166358</c:v>
                </c:pt>
                <c:pt idx="31">
                  <c:v>6582.802112445933</c:v>
                </c:pt>
                <c:pt idx="32">
                  <c:v>6813.306147037306</c:v>
                </c:pt>
                <c:pt idx="33">
                  <c:v>7044.517030065413</c:v>
                </c:pt>
                <c:pt idx="34">
                  <c:v>7276.39841260924</c:v>
                </c:pt>
                <c:pt idx="35">
                  <c:v>7508.914548547007</c:v>
                </c:pt>
                <c:pt idx="36">
                  <c:v>7742.030308689456</c:v>
                </c:pt>
                <c:pt idx="37">
                  <c:v>7975.711192820449</c:v>
                </c:pt>
                <c:pt idx="38">
                  <c:v>8209.923339777548</c:v>
                </c:pt>
                <c:pt idx="39">
                  <c:v>8444.633534173248</c:v>
                </c:pt>
                <c:pt idx="40">
                  <c:v>8679.809214259727</c:v>
                </c:pt>
                <c:pt idx="41">
                  <c:v>8915.41847682162</c:v>
                </c:pt>
                <c:pt idx="42">
                  <c:v>9151.430080570746</c:v>
                </c:pt>
                <c:pt idx="43">
                  <c:v>9387.8134481567</c:v>
                </c:pt>
                <c:pt idx="44">
                  <c:v>9624.538666904205</c:v>
                </c:pt>
                <c:pt idx="45">
                  <c:v>9861.576488366117</c:v>
                </c:pt>
                <c:pt idx="46">
                  <c:v>10098.89832678717</c:v>
                </c:pt>
                <c:pt idx="47">
                  <c:v>10336.47625656961</c:v>
                </c:pt>
                <c:pt idx="48">
                  <c:v>10574.28300881921</c:v>
                </c:pt>
                <c:pt idx="49">
                  <c:v>10812.29196705134</c:v>
                </c:pt>
                <c:pt idx="50">
                  <c:v>11050.47716213576</c:v>
                </c:pt>
                <c:pt idx="51">
                  <c:v>11288.81326653901</c:v>
                </c:pt>
                <c:pt idx="52">
                  <c:v>11527.27558793803</c:v>
                </c:pt>
                <c:pt idx="53">
                  <c:v>11765.84006226924</c:v>
                </c:pt>
                <c:pt idx="54">
                  <c:v>12004.4832462594</c:v>
                </c:pt>
                <c:pt idx="55">
                  <c:v>12243.1823095018</c:v>
                </c:pt>
                <c:pt idx="56">
                  <c:v>12481.9150261241</c:v>
                </c:pt>
                <c:pt idx="57">
                  <c:v>12720.65976609802</c:v>
                </c:pt>
                <c:pt idx="58">
                  <c:v>12959.39548622817</c:v>
                </c:pt>
                <c:pt idx="59">
                  <c:v>13198.10172086745</c:v>
                </c:pt>
                <c:pt idx="60">
                  <c:v>13436.75857239682</c:v>
                </c:pt>
                <c:pt idx="61">
                  <c:v>13675.34670149628</c:v>
                </c:pt>
                <c:pt idx="62">
                  <c:v>13913.84731725557</c:v>
                </c:pt>
                <c:pt idx="63">
                  <c:v>14152.24216713991</c:v>
                </c:pt>
                <c:pt idx="64">
                  <c:v>14390.51352684852</c:v>
                </c:pt>
                <c:pt idx="65">
                  <c:v>14628.64419008745</c:v>
                </c:pt>
                <c:pt idx="66">
                  <c:v>14866.6174582867</c:v>
                </c:pt>
                <c:pt idx="67">
                  <c:v>15104.41713027586</c:v>
                </c:pt>
                <c:pt idx="68">
                  <c:v>15342.02749194577</c:v>
                </c:pt>
                <c:pt idx="69">
                  <c:v>15579.43330591451</c:v>
                </c:pt>
                <c:pt idx="70">
                  <c:v>15816.61980121024</c:v>
                </c:pt>
                <c:pt idx="71">
                  <c:v>16053.57266299264</c:v>
                </c:pt>
                <c:pt idx="72">
                  <c:v>16290.278022327</c:v>
                </c:pt>
                <c:pt idx="73">
                  <c:v>16526.72244601813</c:v>
                </c:pt>
                <c:pt idx="74">
                  <c:v>16762.89292652905</c:v>
                </c:pt>
                <c:pt idx="75">
                  <c:v>16998.77687197737</c:v>
                </c:pt>
                <c:pt idx="76">
                  <c:v>17234.36209623772</c:v>
                </c:pt>
                <c:pt idx="77">
                  <c:v>17469.63680914883</c:v>
                </c:pt>
                <c:pt idx="78">
                  <c:v>17704.58960683499</c:v>
                </c:pt>
                <c:pt idx="79">
                  <c:v>17939.20946215303</c:v>
                </c:pt>
                <c:pt idx="80">
                  <c:v>18173.4857152619</c:v>
                </c:pt>
                <c:pt idx="81">
                  <c:v>18407.40806433605</c:v>
                </c:pt>
                <c:pt idx="82">
                  <c:v>18640.96655641007</c:v>
                </c:pt>
                <c:pt idx="83">
                  <c:v>18874.15157837461</c:v>
                </c:pt>
                <c:pt idx="84">
                  <c:v>19106.95384811726</c:v>
                </c:pt>
                <c:pt idx="85">
                  <c:v>19339.36440581083</c:v>
                </c:pt>
                <c:pt idx="86">
                  <c:v>19571.37460536463</c:v>
                </c:pt>
                <c:pt idx="87">
                  <c:v>19802.97610602411</c:v>
                </c:pt>
                <c:pt idx="88">
                  <c:v>20034.16086413222</c:v>
                </c:pt>
                <c:pt idx="89">
                  <c:v>20264.92112504947</c:v>
                </c:pt>
                <c:pt idx="90">
                  <c:v>20495.2494152356</c:v>
                </c:pt>
                <c:pt idx="91">
                  <c:v>20725.13853448629</c:v>
                </c:pt>
                <c:pt idx="92">
                  <c:v>20954.58154834131</c:v>
                </c:pt>
                <c:pt idx="93">
                  <c:v>21183.5717806453</c:v>
                </c:pt>
                <c:pt idx="94">
                  <c:v>21412.10280627222</c:v>
                </c:pt>
                <c:pt idx="95">
                  <c:v>21640.16844401136</c:v>
                </c:pt>
                <c:pt idx="96">
                  <c:v>21867.7627496128</c:v>
                </c:pt>
                <c:pt idx="97">
                  <c:v>22094.88000898808</c:v>
                </c:pt>
                <c:pt idx="98">
                  <c:v>22321.5147315748</c:v>
                </c:pt>
                <c:pt idx="99">
                  <c:v>22547.66164385201</c:v>
                </c:pt>
                <c:pt idx="100">
                  <c:v>22773.31568301097</c:v>
                </c:pt>
                <c:pt idx="101">
                  <c:v>22998.47199077904</c:v>
                </c:pt>
                <c:pt idx="102">
                  <c:v>23223.12590739869</c:v>
                </c:pt>
                <c:pt idx="103">
                  <c:v>23447.27296574926</c:v>
                </c:pt>
                <c:pt idx="104">
                  <c:v>23670.90888561913</c:v>
                </c:pt>
                <c:pt idx="105">
                  <c:v>23894.02956812549</c:v>
                </c:pt>
                <c:pt idx="106">
                  <c:v>24116.6310902713</c:v>
                </c:pt>
                <c:pt idx="107">
                  <c:v>24338.70969964657</c:v>
                </c:pt>
                <c:pt idx="108">
                  <c:v>24560.26180927223</c:v>
                </c:pt>
                <c:pt idx="109">
                  <c:v>24781.28399256663</c:v>
                </c:pt>
                <c:pt idx="110">
                  <c:v>25001.77297846135</c:v>
                </c:pt>
                <c:pt idx="111">
                  <c:v>25221.72564663878</c:v>
                </c:pt>
                <c:pt idx="112">
                  <c:v>25441.13902290109</c:v>
                </c:pt>
                <c:pt idx="113">
                  <c:v>25660.0102746631</c:v>
                </c:pt>
                <c:pt idx="114">
                  <c:v>25878.33670657501</c:v>
                </c:pt>
                <c:pt idx="115">
                  <c:v>26096.11575625604</c:v>
                </c:pt>
                <c:pt idx="116">
                  <c:v>26313.34499015752</c:v>
                </c:pt>
                <c:pt idx="117">
                  <c:v>26530.0220995359</c:v>
                </c:pt>
                <c:pt idx="118">
                  <c:v>26746.14489653986</c:v>
                </c:pt>
                <c:pt idx="119">
                  <c:v>26961.71131040994</c:v>
                </c:pt>
              </c:numCache>
            </c:numRef>
          </c:yVal>
          <c:smooth val="0"/>
          <c:extLst xmlns:c16r2="http://schemas.microsoft.com/office/drawing/2015/06/chart">
            <c:ext xmlns:c16="http://schemas.microsoft.com/office/drawing/2014/chart" uri="{C3380CC4-5D6E-409C-BE32-E72D297353CC}">
              <c16:uniqueId val="{00000005-BF28-4DCC-86C6-43D95214AC7B}"/>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188.4495119864587</c:v>
                </c:pt>
                <c:pt idx="2">
                  <c:v>378.2330854246392</c:v>
                </c:pt>
                <c:pt idx="3">
                  <c:v>569.3700544785242</c:v>
                </c:pt>
                <c:pt idx="4">
                  <c:v>761.8780689514242</c:v>
                </c:pt>
                <c:pt idx="5">
                  <c:v>955.7728022069206</c:v>
                </c:pt>
                <c:pt idx="6">
                  <c:v>1151.067913686624</c:v>
                </c:pt>
                <c:pt idx="7">
                  <c:v>1347.775045569288</c:v>
                </c:pt>
                <c:pt idx="8">
                  <c:v>1545.903844690882</c:v>
                </c:pt>
                <c:pt idx="9">
                  <c:v>1745.462003410561</c:v>
                </c:pt>
                <c:pt idx="10">
                  <c:v>1946.455314450432</c:v>
                </c:pt>
                <c:pt idx="11">
                  <c:v>2148.887735804077</c:v>
                </c:pt>
                <c:pt idx="12">
                  <c:v>2352.761462672148</c:v>
                </c:pt>
                <c:pt idx="13">
                  <c:v>2557.17974388483</c:v>
                </c:pt>
                <c:pt idx="14">
                  <c:v>2762.899065116886</c:v>
                </c:pt>
                <c:pt idx="15">
                  <c:v>2969.907792637124</c:v>
                </c:pt>
                <c:pt idx="16">
                  <c:v>3178.19410705287</c:v>
                </c:pt>
                <c:pt idx="17">
                  <c:v>3387.745173335308</c:v>
                </c:pt>
                <c:pt idx="18">
                  <c:v>3598.54723433638</c:v>
                </c:pt>
                <c:pt idx="19">
                  <c:v>3810.58569858293</c:v>
                </c:pt>
                <c:pt idx="20">
                  <c:v>4023.84522003634</c:v>
                </c:pt>
                <c:pt idx="21">
                  <c:v>4238.309770938708</c:v>
                </c:pt>
                <c:pt idx="22">
                  <c:v>4453.962708653183</c:v>
                </c:pt>
                <c:pt idx="23">
                  <c:v>4670.786837245098</c:v>
                </c:pt>
                <c:pt idx="24">
                  <c:v>4888.76446441165</c:v>
                </c:pt>
                <c:pt idx="25">
                  <c:v>5107.877454263158</c:v>
                </c:pt>
                <c:pt idx="26">
                  <c:v>5328.105677193962</c:v>
                </c:pt>
                <c:pt idx="27">
                  <c:v>5549.430000995982</c:v>
                </c:pt>
                <c:pt idx="28">
                  <c:v>5771.830968315247</c:v>
                </c:pt>
                <c:pt idx="29">
                  <c:v>5995.288837033318</c:v>
                </c:pt>
                <c:pt idx="30">
                  <c:v>6219.78362015961</c:v>
                </c:pt>
                <c:pt idx="31">
                  <c:v>6445.295123028337</c:v>
                </c:pt>
                <c:pt idx="32">
                  <c:v>6671.802978018764</c:v>
                </c:pt>
                <c:pt idx="33">
                  <c:v>6899.286676974036</c:v>
                </c:pt>
                <c:pt idx="34">
                  <c:v>7127.72560148011</c:v>
                </c:pt>
                <c:pt idx="35">
                  <c:v>7357.099051132564</c:v>
                </c:pt>
                <c:pt idx="36">
                  <c:v>7587.3862699396</c:v>
                </c:pt>
                <c:pt idx="37">
                  <c:v>7818.566470952006</c:v>
                </c:pt>
                <c:pt idx="38">
                  <c:v>8050.61885924637</c:v>
                </c:pt>
                <c:pt idx="39">
                  <c:v>8283.522650498895</c:v>
                </c:pt>
                <c:pt idx="40">
                  <c:v>8517.257093325943</c:v>
                </c:pt>
                <c:pt idx="41">
                  <c:v>8751.80148780765</c:v>
                </c:pt>
                <c:pt idx="42">
                  <c:v>8987.13520270167</c:v>
                </c:pt>
                <c:pt idx="43">
                  <c:v>9223.237691432004</c:v>
                </c:pt>
                <c:pt idx="44">
                  <c:v>9460.088506912114</c:v>
                </c:pt>
                <c:pt idx="45">
                  <c:v>9697.667315277869</c:v>
                </c:pt>
                <c:pt idx="46">
                  <c:v>9935.953908576397</c:v>
                </c:pt>
                <c:pt idx="47">
                  <c:v>10174.9282164767</c:v>
                </c:pt>
                <c:pt idx="48">
                  <c:v>10414.57031705673</c:v>
                </c:pt>
                <c:pt idx="49">
                  <c:v>10654.860446712</c:v>
                </c:pt>
                <c:pt idx="50">
                  <c:v>10895.77900923672</c:v>
                </c:pt>
                <c:pt idx="51">
                  <c:v>11137.30658412282</c:v>
                </c:pt>
                <c:pt idx="52">
                  <c:v>11379.42393412115</c:v>
                </c:pt>
                <c:pt idx="53">
                  <c:v>11622.11201210436</c:v>
                </c:pt>
                <c:pt idx="54">
                  <c:v>11865.35196727794</c:v>
                </c:pt>
                <c:pt idx="55">
                  <c:v>12109.12515077135</c:v>
                </c:pt>
                <c:pt idx="56">
                  <c:v>12353.41312064417</c:v>
                </c:pt>
                <c:pt idx="57">
                  <c:v>12598.19764634292</c:v>
                </c:pt>
                <c:pt idx="58">
                  <c:v>12843.46071264357</c:v>
                </c:pt>
                <c:pt idx="59">
                  <c:v>13089.1845231012</c:v>
                </c:pt>
                <c:pt idx="60">
                  <c:v>13335.35150305042</c:v>
                </c:pt>
                <c:pt idx="61">
                  <c:v>13581.94430216867</c:v>
                </c:pt>
                <c:pt idx="62">
                  <c:v>13828.94579663966</c:v>
                </c:pt>
                <c:pt idx="63">
                  <c:v>14076.33909093682</c:v>
                </c:pt>
                <c:pt idx="64">
                  <c:v>14324.10751925153</c:v>
                </c:pt>
                <c:pt idx="65">
                  <c:v>14572.23464659136</c:v>
                </c:pt>
                <c:pt idx="66">
                  <c:v>14820.70426956262</c:v>
                </c:pt>
                <c:pt idx="67">
                  <c:v>15069.50041686557</c:v>
                </c:pt>
                <c:pt idx="68">
                  <c:v>15318.60734951682</c:v>
                </c:pt>
                <c:pt idx="69">
                  <c:v>15568.00956081692</c:v>
                </c:pt>
                <c:pt idx="70">
                  <c:v>15817.69177608402</c:v>
                </c:pt>
                <c:pt idx="71">
                  <c:v>16067.63895216607</c:v>
                </c:pt>
                <c:pt idx="72">
                  <c:v>16317.83627674775</c:v>
                </c:pt>
                <c:pt idx="73">
                  <c:v>16568.26916746935</c:v>
                </c:pt>
                <c:pt idx="74">
                  <c:v>16818.9232708686</c:v>
                </c:pt>
                <c:pt idx="75">
                  <c:v>17069.78446116042</c:v>
                </c:pt>
                <c:pt idx="76">
                  <c:v>17320.83883886621</c:v>
                </c:pt>
                <c:pt idx="77">
                  <c:v>17572.07272930467</c:v>
                </c:pt>
                <c:pt idx="78">
                  <c:v>17823.47268095333</c:v>
                </c:pt>
                <c:pt idx="79">
                  <c:v>18075.0254636968</c:v>
                </c:pt>
                <c:pt idx="80">
                  <c:v>18326.71806696407</c:v>
                </c:pt>
                <c:pt idx="81">
                  <c:v>18578.5376977711</c:v>
                </c:pt>
                <c:pt idx="82">
                  <c:v>18830.47177867265</c:v>
                </c:pt>
                <c:pt idx="83">
                  <c:v>19082.50794563605</c:v>
                </c:pt>
                <c:pt idx="84">
                  <c:v>19334.63404583689</c:v>
                </c:pt>
                <c:pt idx="85">
                  <c:v>19586.8381353987</c:v>
                </c:pt>
                <c:pt idx="86">
                  <c:v>19839.10847706487</c:v>
                </c:pt>
                <c:pt idx="87">
                  <c:v>20091.43353782268</c:v>
                </c:pt>
                <c:pt idx="88">
                  <c:v>20343.80198648432</c:v>
                </c:pt>
                <c:pt idx="89">
                  <c:v>20596.20269122673</c:v>
                </c:pt>
                <c:pt idx="90">
                  <c:v>20848.62471709028</c:v>
                </c:pt>
                <c:pt idx="91">
                  <c:v>21101.05732346186</c:v>
                </c:pt>
                <c:pt idx="92">
                  <c:v>21353.4899615203</c:v>
                </c:pt>
                <c:pt idx="93">
                  <c:v>21605.91227167051</c:v>
                </c:pt>
                <c:pt idx="94">
                  <c:v>21858.31408095546</c:v>
                </c:pt>
                <c:pt idx="95">
                  <c:v>22110.68540046504</c:v>
                </c:pt>
                <c:pt idx="96">
                  <c:v>22363.01642272715</c:v>
                </c:pt>
                <c:pt idx="97">
                  <c:v>22615.2975191013</c:v>
                </c:pt>
                <c:pt idx="98">
                  <c:v>22867.51923716499</c:v>
                </c:pt>
                <c:pt idx="99">
                  <c:v>23119.67229810869</c:v>
                </c:pt>
                <c:pt idx="100">
                  <c:v>23371.74759412697</c:v>
                </c:pt>
                <c:pt idx="101">
                  <c:v>23623.73618582311</c:v>
                </c:pt>
                <c:pt idx="102">
                  <c:v>23875.6292996197</c:v>
                </c:pt>
                <c:pt idx="103">
                  <c:v>24127.41832518158</c:v>
                </c:pt>
                <c:pt idx="104">
                  <c:v>24379.09481285326</c:v>
                </c:pt>
                <c:pt idx="105">
                  <c:v>24630.65047110755</c:v>
                </c:pt>
                <c:pt idx="106">
                  <c:v>24882.07716401806</c:v>
                </c:pt>
                <c:pt idx="107">
                  <c:v>25133.36690874537</c:v>
                </c:pt>
                <c:pt idx="108">
                  <c:v>25384.51187304547</c:v>
                </c:pt>
                <c:pt idx="109">
                  <c:v>25635.50437279791</c:v>
                </c:pt>
                <c:pt idx="110">
                  <c:v>25886.33686956158</c:v>
                </c:pt>
                <c:pt idx="111">
                  <c:v>26137.00196814629</c:v>
                </c:pt>
                <c:pt idx="112">
                  <c:v>26387.49241421792</c:v>
                </c:pt>
                <c:pt idx="113">
                  <c:v>26637.80109192478</c:v>
                </c:pt>
                <c:pt idx="114">
                  <c:v>26887.9210215509</c:v>
                </c:pt>
                <c:pt idx="115">
                  <c:v>27137.84535719641</c:v>
                </c:pt>
                <c:pt idx="116">
                  <c:v>27387.56738448795</c:v>
                </c:pt>
                <c:pt idx="117">
                  <c:v>27637.08051831787</c:v>
                </c:pt>
                <c:pt idx="118">
                  <c:v>27886.37830060953</c:v>
                </c:pt>
                <c:pt idx="119">
                  <c:v>28135.45439811284</c:v>
                </c:pt>
              </c:numCache>
            </c:numRef>
          </c:yVal>
          <c:smooth val="0"/>
          <c:extLst xmlns:c16r2="http://schemas.microsoft.com/office/drawing/2015/06/chart">
            <c:ext xmlns:c16="http://schemas.microsoft.com/office/drawing/2014/chart" uri="{C3380CC4-5D6E-409C-BE32-E72D297353CC}">
              <c16:uniqueId val="{00000006-BF28-4DCC-86C6-43D95214AC7B}"/>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188.6786489267834</c:v>
                </c:pt>
                <c:pt idx="2">
                  <c:v>379.0902848017868</c:v>
                </c:pt>
                <c:pt idx="3">
                  <c:v>571.2377566078215</c:v>
                </c:pt>
                <c:pt idx="4">
                  <c:v>765.1236796129961</c:v>
                </c:pt>
                <c:pt idx="5">
                  <c:v>960.749950901838</c:v>
                </c:pt>
                <c:pt idx="6">
                  <c:v>1158.117518996587</c:v>
                </c:pt>
                <c:pt idx="7">
                  <c:v>1357.226223193808</c:v>
                </c:pt>
                <c:pt idx="8">
                  <c:v>1558.074687249959</c:v>
                </c:pt>
                <c:pt idx="9">
                  <c:v>1760.660255649826</c:v>
                </c:pt>
                <c:pt idx="10">
                  <c:v>1964.978963057511</c:v>
                </c:pt>
                <c:pt idx="11">
                  <c:v>2171.025529435602</c:v>
                </c:pt>
                <c:pt idx="12">
                  <c:v>2378.793374832486</c:v>
                </c:pt>
                <c:pt idx="13">
                  <c:v>2587.375167038524</c:v>
                </c:pt>
                <c:pt idx="14">
                  <c:v>2797.521690774476</c:v>
                </c:pt>
                <c:pt idx="15">
                  <c:v>3009.214144061087</c:v>
                </c:pt>
                <c:pt idx="16">
                  <c:v>3222.433836316224</c:v>
                </c:pt>
                <c:pt idx="17">
                  <c:v>3437.161336740712</c:v>
                </c:pt>
                <c:pt idx="18">
                  <c:v>3653.376547548687</c:v>
                </c:pt>
                <c:pt idx="19">
                  <c:v>3871.058775053825</c:v>
                </c:pt>
                <c:pt idx="20">
                  <c:v>4090.186795573682</c:v>
                </c:pt>
                <c:pt idx="21">
                  <c:v>4310.738916689763</c:v>
                </c:pt>
                <c:pt idx="22">
                  <c:v>4532.69303429779</c:v>
                </c:pt>
                <c:pt idx="23">
                  <c:v>4756.026685818098</c:v>
                </c:pt>
                <c:pt idx="24">
                  <c:v>4980.71709987754</c:v>
                </c:pt>
                <c:pt idx="25">
                  <c:v>5206.741242722373</c:v>
                </c:pt>
                <c:pt idx="26">
                  <c:v>5434.074254986363</c:v>
                </c:pt>
                <c:pt idx="27">
                  <c:v>5662.692447420675</c:v>
                </c:pt>
                <c:pt idx="28">
                  <c:v>5892.571972314036</c:v>
                </c:pt>
                <c:pt idx="29">
                  <c:v>6123.688859279733</c:v>
                </c:pt>
                <c:pt idx="30">
                  <c:v>6356.019050808158</c:v>
                </c:pt>
                <c:pt idx="31">
                  <c:v>6589.538435342902</c:v>
                </c:pt>
                <c:pt idx="32">
                  <c:v>6824.222878046334</c:v>
                </c:pt>
                <c:pt idx="33">
                  <c:v>7060.048249390442</c:v>
                </c:pt>
                <c:pt idx="34">
                  <c:v>7296.990451717284</c:v>
                </c:pt>
                <c:pt idx="35">
                  <c:v>7535.025443868711</c:v>
                </c:pt>
                <c:pt idx="36">
                  <c:v>7774.1292640185</c:v>
                </c:pt>
                <c:pt idx="37">
                  <c:v>8014.278050793328</c:v>
                </c:pt>
                <c:pt idx="38">
                  <c:v>8255.448062785435</c:v>
                </c:pt>
                <c:pt idx="39">
                  <c:v>8497.615693690081</c:v>
                </c:pt>
                <c:pt idx="40">
                  <c:v>8740.757491265187</c:v>
                </c:pt>
                <c:pt idx="41">
                  <c:v>8984.850172514561</c:v>
                </c:pt>
                <c:pt idx="42">
                  <c:v>9229.870637599068</c:v>
                </c:pt>
                <c:pt idx="43">
                  <c:v>9475.795982552226</c:v>
                </c:pt>
                <c:pt idx="44">
                  <c:v>9722.603510875956</c:v>
                </c:pt>
                <c:pt idx="45">
                  <c:v>9970.270744077162</c:v>
                </c:pt>
                <c:pt idx="46">
                  <c:v>10218.77543120412</c:v>
                </c:pt>
                <c:pt idx="47">
                  <c:v>10468.09555744613</c:v>
                </c:pt>
                <c:pt idx="48">
                  <c:v>10718.20935184695</c:v>
                </c:pt>
                <c:pt idx="49">
                  <c:v>10969.0952941915</c:v>
                </c:pt>
                <c:pt idx="50">
                  <c:v>11220.73212110461</c:v>
                </c:pt>
                <c:pt idx="51">
                  <c:v>11473.09883142216</c:v>
                </c:pt>
                <c:pt idx="52">
                  <c:v>11726.17469086684</c:v>
                </c:pt>
                <c:pt idx="53">
                  <c:v>11979.93923608027</c:v>
                </c:pt>
                <c:pt idx="54">
                  <c:v>12234.37227805471</c:v>
                </c:pt>
                <c:pt idx="55">
                  <c:v>12489.45390499569</c:v>
                </c:pt>
                <c:pt idx="56">
                  <c:v>12745.16448465362</c:v>
                </c:pt>
                <c:pt idx="57">
                  <c:v>13001.48466616403</c:v>
                </c:pt>
                <c:pt idx="58">
                  <c:v>13258.39538142248</c:v>
                </c:pt>
                <c:pt idx="59">
                  <c:v>13515.87784603005</c:v>
                </c:pt>
                <c:pt idx="60">
                  <c:v>13773.91355983797</c:v>
                </c:pt>
                <c:pt idx="61">
                  <c:v>14032.48430711543</c:v>
                </c:pt>
                <c:pt idx="62">
                  <c:v>14291.57215637527</c:v>
                </c:pt>
                <c:pt idx="63">
                  <c:v>14551.15945987124</c:v>
                </c:pt>
                <c:pt idx="64">
                  <c:v>14811.2288528029</c:v>
                </c:pt>
                <c:pt idx="65">
                  <c:v>15071.76325223944</c:v>
                </c:pt>
                <c:pt idx="66">
                  <c:v>15332.7458557901</c:v>
                </c:pt>
                <c:pt idx="67">
                  <c:v>15594.16014004033</c:v>
                </c:pt>
                <c:pt idx="68">
                  <c:v>15855.98985876935</c:v>
                </c:pt>
                <c:pt idx="69">
                  <c:v>16118.21904096706</c:v>
                </c:pt>
                <c:pt idx="70">
                  <c:v>16380.83198867645</c:v>
                </c:pt>
                <c:pt idx="71">
                  <c:v>16643.81327465991</c:v>
                </c:pt>
                <c:pt idx="72">
                  <c:v>16907.14773991983</c:v>
                </c:pt>
                <c:pt idx="73">
                  <c:v>17170.82049108017</c:v>
                </c:pt>
                <c:pt idx="74">
                  <c:v>17434.8168976435</c:v>
                </c:pt>
                <c:pt idx="75">
                  <c:v>17699.12258913298</c:v>
                </c:pt>
                <c:pt idx="76">
                  <c:v>17963.72345214034</c:v>
                </c:pt>
                <c:pt idx="77">
                  <c:v>18228.60562727763</c:v>
                </c:pt>
                <c:pt idx="78">
                  <c:v>18493.7555060517</c:v>
                </c:pt>
                <c:pt idx="79">
                  <c:v>18759.15972767065</c:v>
                </c:pt>
                <c:pt idx="80">
                  <c:v>19024.8051757873</c:v>
                </c:pt>
                <c:pt idx="81">
                  <c:v>19290.67897518841</c:v>
                </c:pt>
                <c:pt idx="82">
                  <c:v>19556.76848844718</c:v>
                </c:pt>
                <c:pt idx="83">
                  <c:v>19823.06131252646</c:v>
                </c:pt>
                <c:pt idx="84">
                  <c:v>20089.54527536407</c:v>
                </c:pt>
                <c:pt idx="85">
                  <c:v>20356.20843242458</c:v>
                </c:pt>
                <c:pt idx="86">
                  <c:v>20623.03906324015</c:v>
                </c:pt>
                <c:pt idx="87">
                  <c:v>20890.02566793375</c:v>
                </c:pt>
                <c:pt idx="88">
                  <c:v>21157.15696374141</c:v>
                </c:pt>
                <c:pt idx="89">
                  <c:v>21424.42188152438</c:v>
                </c:pt>
                <c:pt idx="90">
                  <c:v>21691.80956229102</c:v>
                </c:pt>
                <c:pt idx="91">
                  <c:v>21959.30935372226</c:v>
                </c:pt>
                <c:pt idx="92">
                  <c:v>22226.91080670756</c:v>
                </c:pt>
                <c:pt idx="93">
                  <c:v>22494.60367189021</c:v>
                </c:pt>
                <c:pt idx="94">
                  <c:v>22762.37789624417</c:v>
                </c:pt>
                <c:pt idx="95">
                  <c:v>23030.22361965012</c:v>
                </c:pt>
                <c:pt idx="96">
                  <c:v>23298.13117151335</c:v>
                </c:pt>
                <c:pt idx="97">
                  <c:v>23566.09106739561</c:v>
                </c:pt>
                <c:pt idx="98">
                  <c:v>23834.09400568344</c:v>
                </c:pt>
                <c:pt idx="99">
                  <c:v>24102.13086427841</c:v>
                </c:pt>
                <c:pt idx="100">
                  <c:v>24370.19269732386</c:v>
                </c:pt>
                <c:pt idx="101">
                  <c:v>24638.27073196601</c:v>
                </c:pt>
                <c:pt idx="102">
                  <c:v>24906.35636514891</c:v>
                </c:pt>
                <c:pt idx="103">
                  <c:v>25174.4411604437</c:v>
                </c:pt>
                <c:pt idx="104">
                  <c:v>25442.51684492454</c:v>
                </c:pt>
                <c:pt idx="105">
                  <c:v>25710.5753060733</c:v>
                </c:pt>
                <c:pt idx="106">
                  <c:v>25978.60858873092</c:v>
                </c:pt>
                <c:pt idx="107">
                  <c:v>26246.60889208736</c:v>
                </c:pt>
                <c:pt idx="108">
                  <c:v>26514.56856671581</c:v>
                </c:pt>
                <c:pt idx="109">
                  <c:v>26782.48011164647</c:v>
                </c:pt>
                <c:pt idx="110">
                  <c:v>27050.33617148688</c:v>
                </c:pt>
                <c:pt idx="111">
                  <c:v>27318.12953357934</c:v>
                </c:pt>
                <c:pt idx="112">
                  <c:v>27585.85312521411</c:v>
                </c:pt>
                <c:pt idx="113">
                  <c:v>27853.50001087131</c:v>
                </c:pt>
                <c:pt idx="114">
                  <c:v>28121.0633895211</c:v>
                </c:pt>
                <c:pt idx="115">
                  <c:v>28388.53659196105</c:v>
                </c:pt>
                <c:pt idx="116">
                  <c:v>28655.91307819961</c:v>
                </c:pt>
                <c:pt idx="117">
                  <c:v>28923.1864348827</c:v>
                </c:pt>
                <c:pt idx="118">
                  <c:v>29190.35037276987</c:v>
                </c:pt>
                <c:pt idx="119">
                  <c:v>29457.39872425096</c:v>
                </c:pt>
              </c:numCache>
            </c:numRef>
          </c:yVal>
          <c:smooth val="0"/>
          <c:extLst xmlns:c16r2="http://schemas.microsoft.com/office/drawing/2015/06/chart">
            <c:ext xmlns:c16="http://schemas.microsoft.com/office/drawing/2014/chart" uri="{C3380CC4-5D6E-409C-BE32-E72D297353CC}">
              <c16:uniqueId val="{00000007-BF28-4DCC-86C6-43D95214AC7B}"/>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188.2203851772938</c:v>
                </c:pt>
                <c:pt idx="2">
                  <c:v>377.2500491959508</c:v>
                </c:pt>
                <c:pt idx="3">
                  <c:v>567.1136126653291</c:v>
                </c:pt>
                <c:pt idx="4">
                  <c:v>757.8318677432824</c:v>
                </c:pt>
                <c:pt idx="5">
                  <c:v>949.4219058998854</c:v>
                </c:pt>
                <c:pt idx="6">
                  <c:v>1141.897397512104</c:v>
                </c:pt>
                <c:pt idx="7">
                  <c:v>1335.268854696304</c:v>
                </c:pt>
                <c:pt idx="8">
                  <c:v>1529.543877094518</c:v>
                </c:pt>
                <c:pt idx="9">
                  <c:v>1724.727381266421</c:v>
                </c:pt>
                <c:pt idx="10">
                  <c:v>1920.821814500727</c:v>
                </c:pt>
                <c:pt idx="11">
                  <c:v>2117.82735393825</c:v>
                </c:pt>
                <c:pt idx="12">
                  <c:v>2315.742091938155</c:v>
                </c:pt>
                <c:pt idx="13">
                  <c:v>2513.664948454773</c:v>
                </c:pt>
                <c:pt idx="14">
                  <c:v>2712.335285426117</c:v>
                </c:pt>
                <c:pt idx="15">
                  <c:v>2911.737795482157</c:v>
                </c:pt>
                <c:pt idx="16">
                  <c:v>3111.856694013113</c:v>
                </c:pt>
                <c:pt idx="17">
                  <c:v>3312.675020741066</c:v>
                </c:pt>
                <c:pt idx="18">
                  <c:v>3514.174824278103</c:v>
                </c:pt>
                <c:pt idx="19">
                  <c:v>3716.337321395753</c:v>
                </c:pt>
                <c:pt idx="20">
                  <c:v>3919.143032939406</c:v>
                </c:pt>
                <c:pt idx="21">
                  <c:v>4122.571900747716</c:v>
                </c:pt>
                <c:pt idx="22">
                  <c:v>4326.603389032181</c:v>
                </c:pt>
                <c:pt idx="23">
                  <c:v>4531.216572938019</c:v>
                </c:pt>
                <c:pt idx="24">
                  <c:v>4736.39021643321</c:v>
                </c:pt>
                <c:pt idx="25">
                  <c:v>4942.10284125293</c:v>
                </c:pt>
                <c:pt idx="26">
                  <c:v>5148.33118875325</c:v>
                </c:pt>
                <c:pt idx="27">
                  <c:v>5355.053196452092</c:v>
                </c:pt>
                <c:pt idx="28">
                  <c:v>5562.246708301129</c:v>
                </c:pt>
                <c:pt idx="29">
                  <c:v>5769.889518813928</c:v>
                </c:pt>
                <c:pt idx="30">
                  <c:v>5977.959415430199</c:v>
                </c:pt>
                <c:pt idx="31">
                  <c:v>6186.434216945898</c:v>
                </c:pt>
                <c:pt idx="32">
                  <c:v>6395.29180843453</c:v>
                </c:pt>
                <c:pt idx="33">
                  <c:v>6604.510172988288</c:v>
                </c:pt>
                <c:pt idx="34">
                  <c:v>6814.067420569015</c:v>
                </c:pt>
                <c:pt idx="35">
                  <c:v>7023.941814226559</c:v>
                </c:pt>
                <c:pt idx="36">
                  <c:v>7234.111793898745</c:v>
                </c:pt>
                <c:pt idx="37">
                  <c:v>7444.555997981221</c:v>
                </c:pt>
                <c:pt idx="38">
                  <c:v>7655.253282850608</c:v>
                </c:pt>
                <c:pt idx="39">
                  <c:v>7866.182737633586</c:v>
                </c:pt>
                <c:pt idx="40">
                  <c:v>8077.323702414054</c:v>
                </c:pt>
                <c:pt idx="41">
                  <c:v>8288.655782419255</c:v>
                </c:pt>
                <c:pt idx="42">
                  <c:v>8500.158860683779</c:v>
                </c:pt>
                <c:pt idx="43">
                  <c:v>8711.813109307008</c:v>
                </c:pt>
                <c:pt idx="44">
                  <c:v>8923.598999403728</c:v>
                </c:pt>
                <c:pt idx="45">
                  <c:v>9135.497309825847</c:v>
                </c:pt>
                <c:pt idx="46">
                  <c:v>9347.48913476184</c:v>
                </c:pt>
                <c:pt idx="47">
                  <c:v>9559.555890262918</c:v>
                </c:pt>
                <c:pt idx="48">
                  <c:v>9771.679319795683</c:v>
                </c:pt>
                <c:pt idx="49">
                  <c:v>9983.8414988704</c:v>
                </c:pt>
                <c:pt idx="50">
                  <c:v>10196.0248388215</c:v>
                </c:pt>
                <c:pt idx="51">
                  <c:v>10408.21208979352</c:v>
                </c:pt>
                <c:pt idx="52">
                  <c:v>10620.38634298416</c:v>
                </c:pt>
                <c:pt idx="53">
                  <c:v>10832.53103221231</c:v>
                </c:pt>
                <c:pt idx="54">
                  <c:v>11044.62993484782</c:v>
                </c:pt>
                <c:pt idx="55">
                  <c:v>11256.66717216233</c:v>
                </c:pt>
                <c:pt idx="56">
                  <c:v>11468.627209133</c:v>
                </c:pt>
                <c:pt idx="57">
                  <c:v>11680.49485374708</c:v>
                </c:pt>
                <c:pt idx="58">
                  <c:v>11892.25525584654</c:v>
                </c:pt>
                <c:pt idx="59">
                  <c:v>12103.89390555047</c:v>
                </c:pt>
                <c:pt idx="60">
                  <c:v>12315.39663128555</c:v>
                </c:pt>
                <c:pt idx="61">
                  <c:v>12526.74959745794</c:v>
                </c:pt>
                <c:pt idx="62">
                  <c:v>12737.93930180813</c:v>
                </c:pt>
                <c:pt idx="63">
                  <c:v>12948.95257245842</c:v>
                </c:pt>
                <c:pt idx="64">
                  <c:v>13159.77656469634</c:v>
                </c:pt>
                <c:pt idx="65">
                  <c:v>13370.39875750896</c:v>
                </c:pt>
                <c:pt idx="66">
                  <c:v>13580.80694990582</c:v>
                </c:pt>
                <c:pt idx="67">
                  <c:v>13790.98925702996</c:v>
                </c:pt>
                <c:pt idx="68">
                  <c:v>14000.93410610245</c:v>
                </c:pt>
                <c:pt idx="69">
                  <c:v>14210.63023220375</c:v>
                </c:pt>
                <c:pt idx="70">
                  <c:v>14420.0666739163</c:v>
                </c:pt>
                <c:pt idx="71">
                  <c:v>14629.23276884714</c:v>
                </c:pt>
                <c:pt idx="72">
                  <c:v>14838.11814904097</c:v>
                </c:pt>
                <c:pt idx="73">
                  <c:v>15046.71273630322</c:v>
                </c:pt>
                <c:pt idx="74">
                  <c:v>15255.00673744758</c:v>
                </c:pt>
                <c:pt idx="75">
                  <c:v>15462.99063947564</c:v>
                </c:pt>
                <c:pt idx="76">
                  <c:v>15670.65520470822</c:v>
                </c:pt>
                <c:pt idx="77">
                  <c:v>15877.99146587402</c:v>
                </c:pt>
                <c:pt idx="78">
                  <c:v>16084.990721168</c:v>
                </c:pt>
                <c:pt idx="79">
                  <c:v>16291.64452928491</c:v>
                </c:pt>
                <c:pt idx="80">
                  <c:v>16497.94470445206</c:v>
                </c:pt>
                <c:pt idx="81">
                  <c:v>16703.88331144815</c:v>
                </c:pt>
                <c:pt idx="82">
                  <c:v>16909.45266063069</c:v>
                </c:pt>
                <c:pt idx="83">
                  <c:v>17114.64530297531</c:v>
                </c:pt>
                <c:pt idx="84">
                  <c:v>17319.45402513281</c:v>
                </c:pt>
                <c:pt idx="85">
                  <c:v>17523.87184450985</c:v>
                </c:pt>
                <c:pt idx="86">
                  <c:v>17727.8920043807</c:v>
                </c:pt>
                <c:pt idx="87">
                  <c:v>17931.50796902925</c:v>
                </c:pt>
                <c:pt idx="88">
                  <c:v>18134.71341893822</c:v>
                </c:pt>
                <c:pt idx="89">
                  <c:v>18337.50224601361</c:v>
                </c:pt>
                <c:pt idx="90">
                  <c:v>18539.8685488631</c:v>
                </c:pt>
                <c:pt idx="91">
                  <c:v>18741.8066281199</c:v>
                </c:pt>
                <c:pt idx="92">
                  <c:v>18943.31098182476</c:v>
                </c:pt>
                <c:pt idx="93">
                  <c:v>19144.37630086252</c:v>
                </c:pt>
                <c:pt idx="94">
                  <c:v>19344.99746445962</c:v>
                </c:pt>
                <c:pt idx="95">
                  <c:v>19545.16953573911</c:v>
                </c:pt>
                <c:pt idx="96">
                  <c:v>19744.88775734254</c:v>
                </c:pt>
                <c:pt idx="97">
                  <c:v>19944.14754711767</c:v>
                </c:pt>
                <c:pt idx="98">
                  <c:v>20142.94449387003</c:v>
                </c:pt>
                <c:pt idx="99">
                  <c:v>20341.27435318241</c:v>
                </c:pt>
                <c:pt idx="100">
                  <c:v>20539.13304330569</c:v>
                </c:pt>
                <c:pt idx="101">
                  <c:v>20736.516641116</c:v>
                </c:pt>
                <c:pt idx="102">
                  <c:v>20933.42137814686</c:v>
                </c:pt>
                <c:pt idx="103">
                  <c:v>21129.84363668595</c:v>
                </c:pt>
                <c:pt idx="104">
                  <c:v>21325.77994595072</c:v>
                </c:pt>
                <c:pt idx="105">
                  <c:v>21521.22697833009</c:v>
                </c:pt>
                <c:pt idx="106">
                  <c:v>21716.18154569808</c:v>
                </c:pt>
                <c:pt idx="107">
                  <c:v>21910.64059580374</c:v>
                </c:pt>
                <c:pt idx="108">
                  <c:v>22104.6012087271</c:v>
                </c:pt>
                <c:pt idx="109">
                  <c:v>22298.06059341156</c:v>
                </c:pt>
                <c:pt idx="110">
                  <c:v>22491.01608426357</c:v>
                </c:pt>
                <c:pt idx="111">
                  <c:v>22683.46513782465</c:v>
                </c:pt>
                <c:pt idx="112">
                  <c:v>22875.40532951476</c:v>
                </c:pt>
                <c:pt idx="113">
                  <c:v>23066.83435044345</c:v>
                </c:pt>
                <c:pt idx="114">
                  <c:v>23257.75000429247</c:v>
                </c:pt>
                <c:pt idx="115">
                  <c:v>23448.15020426386</c:v>
                </c:pt>
                <c:pt idx="116">
                  <c:v>23638.03297009808</c:v>
                </c:pt>
                <c:pt idx="117">
                  <c:v>23827.39642516174</c:v>
                </c:pt>
                <c:pt idx="118">
                  <c:v>24016.23879359523</c:v>
                </c:pt>
                <c:pt idx="119">
                  <c:v>24204.55839752988</c:v>
                </c:pt>
              </c:numCache>
            </c:numRef>
          </c:yVal>
          <c:smooth val="0"/>
          <c:extLst xmlns:c16r2="http://schemas.microsoft.com/office/drawing/2015/06/chart">
            <c:ext xmlns:c16="http://schemas.microsoft.com/office/drawing/2014/chart" uri="{C3380CC4-5D6E-409C-BE32-E72D297353CC}">
              <c16:uniqueId val="{00000008-BF28-4DCC-86C6-43D95214AC7B}"/>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188.4495119862258</c:v>
                </c:pt>
                <c:pt idx="2">
                  <c:v>379.107291164808</c:v>
                </c:pt>
                <c:pt idx="3">
                  <c:v>571.9585909838784</c:v>
                </c:pt>
                <c:pt idx="4">
                  <c:v>766.9900951616</c:v>
                </c:pt>
                <c:pt idx="5">
                  <c:v>964.188994669589</c:v>
                </c:pt>
                <c:pt idx="6">
                  <c:v>1163.542469185311</c:v>
                </c:pt>
                <c:pt idx="7">
                  <c:v>1365.037304455414</c:v>
                </c:pt>
                <c:pt idx="8">
                  <c:v>1568.65961590712</c:v>
                </c:pt>
                <c:pt idx="9">
                  <c:v>1774.394655634183</c:v>
                </c:pt>
                <c:pt idx="10">
                  <c:v>1982.22668455774</c:v>
                </c:pt>
                <c:pt idx="11">
                  <c:v>2192.13889528648</c:v>
                </c:pt>
                <c:pt idx="12">
                  <c:v>2404.113374168985</c:v>
                </c:pt>
                <c:pt idx="13">
                  <c:v>2617.233833247097</c:v>
                </c:pt>
                <c:pt idx="14">
                  <c:v>2832.243630302371</c:v>
                </c:pt>
                <c:pt idx="15">
                  <c:v>3049.113608795451</c:v>
                </c:pt>
                <c:pt idx="16">
                  <c:v>3267.814752362203</c:v>
                </c:pt>
                <c:pt idx="17">
                  <c:v>3488.317394156242</c:v>
                </c:pt>
                <c:pt idx="18">
                  <c:v>3710.591288807103</c:v>
                </c:pt>
                <c:pt idx="19">
                  <c:v>3934.60568431299</c:v>
                </c:pt>
                <c:pt idx="20">
                  <c:v>4160.32939046086</c:v>
                </c:pt>
                <c:pt idx="21">
                  <c:v>4387.73084377544</c:v>
                </c:pt>
                <c:pt idx="22">
                  <c:v>4616.778169059894</c:v>
                </c:pt>
                <c:pt idx="23">
                  <c:v>4847.439237560611</c:v>
                </c:pt>
                <c:pt idx="24">
                  <c:v>5079.68172184192</c:v>
                </c:pt>
                <c:pt idx="25">
                  <c:v>5313.473147431388</c:v>
                </c:pt>
                <c:pt idx="26">
                  <c:v>5548.779328955337</c:v>
                </c:pt>
                <c:pt idx="27">
                  <c:v>5785.567398035899</c:v>
                </c:pt>
                <c:pt idx="28">
                  <c:v>6023.804460011422</c:v>
                </c:pt>
                <c:pt idx="29">
                  <c:v>6263.457632891368</c:v>
                </c:pt>
                <c:pt idx="30">
                  <c:v>6504.494086909108</c:v>
                </c:pt>
                <c:pt idx="31">
                  <c:v>6746.88108119811</c:v>
                </c:pt>
                <c:pt idx="32">
                  <c:v>6990.585997736256</c:v>
                </c:pt>
                <c:pt idx="33">
                  <c:v>7235.576372712618</c:v>
                </c:pt>
                <c:pt idx="34">
                  <c:v>7481.81992543652</c:v>
                </c:pt>
                <c:pt idx="35">
                  <c:v>7729.284584932728</c:v>
                </c:pt>
                <c:pt idx="36">
                  <c:v>7977.938514340611</c:v>
                </c:pt>
                <c:pt idx="37">
                  <c:v>8227.750133233725</c:v>
                </c:pt>
                <c:pt idx="38">
                  <c:v>8478.688137987727</c:v>
                </c:pt>
                <c:pt idx="39">
                  <c:v>8730.72151740245</c:v>
                </c:pt>
                <c:pt idx="40">
                  <c:v>8983.819571934171</c:v>
                </c:pt>
                <c:pt idx="41">
                  <c:v>9237.951928799221</c:v>
                </c:pt>
                <c:pt idx="42">
                  <c:v>9493.08855552692</c:v>
                </c:pt>
                <c:pt idx="43">
                  <c:v>9749.19977207296</c:v>
                </c:pt>
                <c:pt idx="44">
                  <c:v>10006.25626157504</c:v>
                </c:pt>
                <c:pt idx="45">
                  <c:v>10264.22907983977</c:v>
                </c:pt>
                <c:pt idx="46">
                  <c:v>10523.08966363431</c:v>
                </c:pt>
                <c:pt idx="47">
                  <c:v>10782.80983786425</c:v>
                </c:pt>
                <c:pt idx="48">
                  <c:v>11043.36182170687</c:v>
                </c:pt>
                <c:pt idx="49">
                  <c:v>11304.7182337658</c:v>
                </c:pt>
                <c:pt idx="50">
                  <c:v>11566.85209631966</c:v>
                </c:pt>
                <c:pt idx="51">
                  <c:v>11829.73683871562</c:v>
                </c:pt>
                <c:pt idx="52">
                  <c:v>12093.34629997076</c:v>
                </c:pt>
                <c:pt idx="53">
                  <c:v>12357.65473064058</c:v>
                </c:pt>
                <c:pt idx="54">
                  <c:v>12622.63679400319</c:v>
                </c:pt>
                <c:pt idx="55">
                  <c:v>12888.26756660873</c:v>
                </c:pt>
                <c:pt idx="56">
                  <c:v>13154.52253824705</c:v>
                </c:pt>
                <c:pt idx="57">
                  <c:v>13421.37761136377</c:v>
                </c:pt>
                <c:pt idx="58">
                  <c:v>13688.8090999783</c:v>
                </c:pt>
                <c:pt idx="59">
                  <c:v>13956.79372814158</c:v>
                </c:pt>
                <c:pt idx="60">
                  <c:v>14225.30862796679</c:v>
                </c:pt>
                <c:pt idx="61">
                  <c:v>14494.33133726567</c:v>
                </c:pt>
                <c:pt idx="62">
                  <c:v>14763.83979683323</c:v>
                </c:pt>
                <c:pt idx="63">
                  <c:v>15033.81234740373</c:v>
                </c:pt>
                <c:pt idx="64">
                  <c:v>15304.2277263049</c:v>
                </c:pt>
                <c:pt idx="65">
                  <c:v>15575.06506384583</c:v>
                </c:pt>
                <c:pt idx="66">
                  <c:v>15846.30387945939</c:v>
                </c:pt>
                <c:pt idx="67">
                  <c:v>16117.92407762026</c:v>
                </c:pt>
                <c:pt idx="68">
                  <c:v>16389.90594357066</c:v>
                </c:pt>
                <c:pt idx="69">
                  <c:v>16662.23013886204</c:v>
                </c:pt>
                <c:pt idx="70">
                  <c:v>16934.8776967437</c:v>
                </c:pt>
                <c:pt idx="71">
                  <c:v>17207.83001740829</c:v>
                </c:pt>
                <c:pt idx="72">
                  <c:v>17481.06886311993</c:v>
                </c:pt>
                <c:pt idx="73">
                  <c:v>17754.5763532361</c:v>
                </c:pt>
                <c:pt idx="74">
                  <c:v>18028.33495913351</c:v>
                </c:pt>
                <c:pt idx="75">
                  <c:v>18302.32749906648</c:v>
                </c:pt>
                <c:pt idx="76">
                  <c:v>18576.53713295422</c:v>
                </c:pt>
                <c:pt idx="77">
                  <c:v>18850.94735711953</c:v>
                </c:pt>
                <c:pt idx="78">
                  <c:v>19125.54199898755</c:v>
                </c:pt>
                <c:pt idx="79">
                  <c:v>19400.3052117601</c:v>
                </c:pt>
                <c:pt idx="80">
                  <c:v>19675.22146906005</c:v>
                </c:pt>
                <c:pt idx="81">
                  <c:v>19950.27555957621</c:v>
                </c:pt>
                <c:pt idx="82">
                  <c:v>20225.4525816967</c:v>
                </c:pt>
                <c:pt idx="83">
                  <c:v>20500.73793815774</c:v>
                </c:pt>
                <c:pt idx="84">
                  <c:v>20776.1173306955</c:v>
                </c:pt>
                <c:pt idx="85">
                  <c:v>21051.57675472507</c:v>
                </c:pt>
                <c:pt idx="86">
                  <c:v>21327.10249404237</c:v>
                </c:pt>
                <c:pt idx="87">
                  <c:v>21602.6811155514</c:v>
                </c:pt>
                <c:pt idx="88">
                  <c:v>21878.2994640409</c:v>
                </c:pt>
                <c:pt idx="89">
                  <c:v>22153.94465698628</c:v>
                </c:pt>
                <c:pt idx="90">
                  <c:v>22429.60407940904</c:v>
                </c:pt>
                <c:pt idx="91">
                  <c:v>22705.26537877601</c:v>
                </c:pt>
                <c:pt idx="92">
                  <c:v>22980.91645995714</c:v>
                </c:pt>
                <c:pt idx="93">
                  <c:v>23256.54548023548</c:v>
                </c:pt>
                <c:pt idx="94">
                  <c:v>23532.14084437583</c:v>
                </c:pt>
                <c:pt idx="95">
                  <c:v>23807.6911997553</c:v>
                </c:pt>
                <c:pt idx="96">
                  <c:v>24083.18543155352</c:v>
                </c:pt>
                <c:pt idx="97">
                  <c:v>24358.61265801169</c:v>
                </c:pt>
                <c:pt idx="98">
                  <c:v>24633.96222575754</c:v>
                </c:pt>
                <c:pt idx="99">
                  <c:v>24909.22370519396</c:v>
                </c:pt>
                <c:pt idx="100">
                  <c:v>25184.38688596105</c:v>
                </c:pt>
                <c:pt idx="101">
                  <c:v>25459.44177247117</c:v>
                </c:pt>
                <c:pt idx="102">
                  <c:v>25734.37857950665</c:v>
                </c:pt>
                <c:pt idx="103">
                  <c:v>26009.18772789976</c:v>
                </c:pt>
                <c:pt idx="104">
                  <c:v>26283.85984027386</c:v>
                </c:pt>
                <c:pt idx="105">
                  <c:v>26558.38573686825</c:v>
                </c:pt>
                <c:pt idx="106">
                  <c:v>26832.75643143244</c:v>
                </c:pt>
                <c:pt idx="107">
                  <c:v>27106.96312718652</c:v>
                </c:pt>
                <c:pt idx="108">
                  <c:v>27380.99721286865</c:v>
                </c:pt>
                <c:pt idx="109">
                  <c:v>27654.85025884185</c:v>
                </c:pt>
                <c:pt idx="110">
                  <c:v>27928.51401328621</c:v>
                </c:pt>
                <c:pt idx="111">
                  <c:v>28201.98039845284</c:v>
                </c:pt>
                <c:pt idx="112">
                  <c:v>28475.24150699509</c:v>
                </c:pt>
                <c:pt idx="113">
                  <c:v>28748.28959837789</c:v>
                </c:pt>
                <c:pt idx="114">
                  <c:v>29021.1170953433</c:v>
                </c:pt>
                <c:pt idx="115">
                  <c:v>29293.71658046497</c:v>
                </c:pt>
                <c:pt idx="116">
                  <c:v>29566.08079275628</c:v>
                </c:pt>
                <c:pt idx="117">
                  <c:v>29838.20262435731</c:v>
                </c:pt>
                <c:pt idx="118">
                  <c:v>30110.07511729468</c:v>
                </c:pt>
                <c:pt idx="119">
                  <c:v>30381.69146029372</c:v>
                </c:pt>
              </c:numCache>
            </c:numRef>
          </c:yVal>
          <c:smooth val="0"/>
          <c:extLst xmlns:c16r2="http://schemas.microsoft.com/office/drawing/2015/06/chart">
            <c:ext xmlns:c16="http://schemas.microsoft.com/office/drawing/2014/chart" uri="{C3380CC4-5D6E-409C-BE32-E72D297353CC}">
              <c16:uniqueId val="{00000009-BF28-4DCC-86C6-43D95214AC7B}"/>
            </c:ext>
          </c:extLst>
        </c:ser>
        <c:dLbls>
          <c:showLegendKey val="0"/>
          <c:showVal val="0"/>
          <c:showCatName val="0"/>
          <c:showSerName val="0"/>
          <c:showPercent val="0"/>
          <c:showBubbleSize val="0"/>
        </c:dLbls>
        <c:axId val="-725082912"/>
        <c:axId val="-725080368"/>
      </c:scatterChart>
      <c:valAx>
        <c:axId val="-72508291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725080368"/>
        <c:crosses val="autoZero"/>
        <c:crossBetween val="midCat"/>
      </c:valAx>
      <c:valAx>
        <c:axId val="-725080368"/>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725082912"/>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136.4723333333341</c:v>
                </c:pt>
                <c:pt idx="1">
                  <c:v>-136.4979863463366</c:v>
                </c:pt>
                <c:pt idx="2">
                  <c:v>-136.5060384099395</c:v>
                </c:pt>
                <c:pt idx="3">
                  <c:v>-136.4982151517595</c:v>
                </c:pt>
                <c:pt idx="4">
                  <c:v>-136.4758609039122</c:v>
                </c:pt>
                <c:pt idx="5">
                  <c:v>-136.4400947391132</c:v>
                </c:pt>
                <c:pt idx="6">
                  <c:v>-136.3918597294521</c:v>
                </c:pt>
                <c:pt idx="7">
                  <c:v>-136.3319608269844</c:v>
                </c:pt>
                <c:pt idx="8">
                  <c:v>-136.2610942116298</c:v>
                </c:pt>
                <c:pt idx="9">
                  <c:v>-136.1798700292698</c:v>
                </c:pt>
                <c:pt idx="10">
                  <c:v>-136.0888300099641</c:v>
                </c:pt>
                <c:pt idx="11">
                  <c:v>-135.9884611213531</c:v>
                </c:pt>
                <c:pt idx="12">
                  <c:v>-135.8792061527272</c:v>
                </c:pt>
                <c:pt idx="13">
                  <c:v>-135.7905058334543</c:v>
                </c:pt>
                <c:pt idx="14">
                  <c:v>-135.708399280004</c:v>
                </c:pt>
                <c:pt idx="15">
                  <c:v>-135.6307586864657</c:v>
                </c:pt>
                <c:pt idx="16">
                  <c:v>-135.5569784459965</c:v>
                </c:pt>
                <c:pt idx="17">
                  <c:v>-135.4865721812682</c:v>
                </c:pt>
                <c:pt idx="18">
                  <c:v>-135.4191435064677</c:v>
                </c:pt>
                <c:pt idx="19">
                  <c:v>-135.3543674038126</c:v>
                </c:pt>
                <c:pt idx="20">
                  <c:v>-135.2919756422127</c:v>
                </c:pt>
                <c:pt idx="21">
                  <c:v>-135.2317453294263</c:v>
                </c:pt>
                <c:pt idx="22">
                  <c:v>-135.1734899081453</c:v>
                </c:pt>
                <c:pt idx="23">
                  <c:v>-135.1170520598722</c:v>
                </c:pt>
                <c:pt idx="24">
                  <c:v>-135.0622980995224</c:v>
                </c:pt>
                <c:pt idx="25">
                  <c:v>-135.0091135361865</c:v>
                </c:pt>
                <c:pt idx="26">
                  <c:v>-134.9574501556124</c:v>
                </c:pt>
                <c:pt idx="27">
                  <c:v>-134.9072460564616</c:v>
                </c:pt>
                <c:pt idx="28">
                  <c:v>-134.858444728306</c:v>
                </c:pt>
                <c:pt idx="29">
                  <c:v>-134.8109961855305</c:v>
                </c:pt>
                <c:pt idx="30">
                  <c:v>-134.764855840061</c:v>
                </c:pt>
                <c:pt idx="31">
                  <c:v>-134.7199835758981</c:v>
                </c:pt>
                <c:pt idx="32">
                  <c:v>-134.676342998574</c:v>
                </c:pt>
                <c:pt idx="33">
                  <c:v>-134.633900824105</c:v>
                </c:pt>
                <c:pt idx="34">
                  <c:v>-134.5926263795077</c:v>
                </c:pt>
                <c:pt idx="35">
                  <c:v>-134.5524911928426</c:v>
                </c:pt>
                <c:pt idx="36">
                  <c:v>-134.513468655406</c:v>
                </c:pt>
                <c:pt idx="37">
                  <c:v>-134.4755337422869</c:v>
                </c:pt>
                <c:pt idx="38">
                  <c:v>-134.438662780341</c:v>
                </c:pt>
                <c:pt idx="39">
                  <c:v>-134.4028333431372</c:v>
                </c:pt>
                <c:pt idx="40">
                  <c:v>-134.3680240403874</c:v>
                </c:pt>
                <c:pt idx="41">
                  <c:v>-134.3342143719403</c:v>
                </c:pt>
                <c:pt idx="42">
                  <c:v>-134.3013846090234</c:v>
                </c:pt>
                <c:pt idx="43">
                  <c:v>-134.2695156942399</c:v>
                </c:pt>
                <c:pt idx="44">
                  <c:v>-134.2385891571871</c:v>
                </c:pt>
                <c:pt idx="45">
                  <c:v>-134.2085870431536</c:v>
                </c:pt>
                <c:pt idx="46">
                  <c:v>-134.1794918528612</c:v>
                </c:pt>
                <c:pt idx="47">
                  <c:v>-134.1512864915078</c:v>
                </c:pt>
                <c:pt idx="48">
                  <c:v>-134.1239542257306</c:v>
                </c:pt>
                <c:pt idx="49">
                  <c:v>-134.0974786472732</c:v>
                </c:pt>
                <c:pt idx="50">
                  <c:v>-134.0718436424031</c:v>
                </c:pt>
                <c:pt idx="51">
                  <c:v>-134.047033366233</c:v>
                </c:pt>
                <c:pt idx="52">
                  <c:v>-134.0230322213756</c:v>
                </c:pt>
                <c:pt idx="53">
                  <c:v>-133.9998248401223</c:v>
                </c:pt>
                <c:pt idx="54">
                  <c:v>-133.9773960696721</c:v>
                </c:pt>
                <c:pt idx="55">
                  <c:v>-133.955730960002</c:v>
                </c:pt>
                <c:pt idx="56">
                  <c:v>-133.9348147539865</c:v>
                </c:pt>
                <c:pt idx="57">
                  <c:v>-133.9146328794479</c:v>
                </c:pt>
                <c:pt idx="58">
                  <c:v>-133.8951709428634</c:v>
                </c:pt>
                <c:pt idx="59">
                  <c:v>-133.876414724454</c:v>
                </c:pt>
                <c:pt idx="60">
                  <c:v>-133.858350174485</c:v>
                </c:pt>
                <c:pt idx="61">
                  <c:v>-133.8409634105496</c:v>
                </c:pt>
                <c:pt idx="62">
                  <c:v>-133.8242407157065</c:v>
                </c:pt>
                <c:pt idx="63">
                  <c:v>-133.8081685373058</c:v>
                </c:pt>
                <c:pt idx="64">
                  <c:v>-133.7927334864023</c:v>
                </c:pt>
                <c:pt idx="65">
                  <c:v>-133.7779223376203</c:v>
                </c:pt>
                <c:pt idx="66">
                  <c:v>-133.7637220294159</c:v>
                </c:pt>
                <c:pt idx="67">
                  <c:v>-133.7501196646092</c:v>
                </c:pt>
                <c:pt idx="68">
                  <c:v>-133.7371025111484</c:v>
                </c:pt>
                <c:pt idx="69">
                  <c:v>-133.7246580030414</c:v>
                </c:pt>
                <c:pt idx="70">
                  <c:v>-133.712773741385</c:v>
                </c:pt>
                <c:pt idx="71">
                  <c:v>-133.7014374954631</c:v>
                </c:pt>
                <c:pt idx="72">
                  <c:v>-133.6906372038554</c:v>
                </c:pt>
                <c:pt idx="73">
                  <c:v>-133.6803609755641</c:v>
                </c:pt>
                <c:pt idx="74">
                  <c:v>-133.6705970910693</c:v>
                </c:pt>
                <c:pt idx="75">
                  <c:v>-133.661334003353</c:v>
                </c:pt>
                <c:pt idx="76">
                  <c:v>-133.6525603388184</c:v>
                </c:pt>
                <c:pt idx="77">
                  <c:v>-133.644264898131</c:v>
                </c:pt>
                <c:pt idx="78">
                  <c:v>-133.6364366569428</c:v>
                </c:pt>
                <c:pt idx="79">
                  <c:v>-133.6290647664948</c:v>
                </c:pt>
                <c:pt idx="80">
                  <c:v>-133.6221385540971</c:v>
                </c:pt>
                <c:pt idx="81">
                  <c:v>-133.6156475234745</c:v>
                </c:pt>
                <c:pt idx="82">
                  <c:v>-133.6095813549821</c:v>
                </c:pt>
                <c:pt idx="83">
                  <c:v>-133.6039299056654</c:v>
                </c:pt>
                <c:pt idx="84">
                  <c:v>-133.5986832092053</c:v>
                </c:pt>
                <c:pt idx="85">
                  <c:v>-133.5938314757032</c:v>
                </c:pt>
                <c:pt idx="86">
                  <c:v>-133.589365091344</c:v>
                </c:pt>
                <c:pt idx="87">
                  <c:v>-133.5852746179164</c:v>
                </c:pt>
                <c:pt idx="88">
                  <c:v>-133.5815507922005</c:v>
                </c:pt>
                <c:pt idx="89">
                  <c:v>-133.5781845252345</c:v>
                </c:pt>
                <c:pt idx="90">
                  <c:v>-133.5751669014501</c:v>
                </c:pt>
                <c:pt idx="91">
                  <c:v>-133.5724891776958</c:v>
                </c:pt>
                <c:pt idx="92">
                  <c:v>-133.5701427821384</c:v>
                </c:pt>
                <c:pt idx="93">
                  <c:v>-133.5681193130611</c:v>
                </c:pt>
                <c:pt idx="94">
                  <c:v>-133.5664105375531</c:v>
                </c:pt>
                <c:pt idx="95">
                  <c:v>-133.5650083901076</c:v>
                </c:pt>
                <c:pt idx="96">
                  <c:v>-133.5639049711203</c:v>
                </c:pt>
                <c:pt idx="97">
                  <c:v>-133.5630925453042</c:v>
                </c:pt>
                <c:pt idx="98">
                  <c:v>-133.5625635400215</c:v>
                </c:pt>
                <c:pt idx="99">
                  <c:v>-133.5623105435432</c:v>
                </c:pt>
                <c:pt idx="100">
                  <c:v>-133.5623263032323</c:v>
                </c:pt>
                <c:pt idx="101">
                  <c:v>-133.5626037236682</c:v>
                </c:pt>
                <c:pt idx="102">
                  <c:v>-133.5631358647063</c:v>
                </c:pt>
                <c:pt idx="103">
                  <c:v>-133.5639159394873</c:v>
                </c:pt>
                <c:pt idx="104">
                  <c:v>-133.5649373123951</c:v>
                </c:pt>
                <c:pt idx="105">
                  <c:v>-133.5661934969671</c:v>
                </c:pt>
                <c:pt idx="106">
                  <c:v>-133.567678153776</c:v>
                </c:pt>
                <c:pt idx="107">
                  <c:v>-133.5693850882606</c:v>
                </c:pt>
                <c:pt idx="108">
                  <c:v>-133.5713082485395</c:v>
                </c:pt>
                <c:pt idx="109">
                  <c:v>-133.573441723187</c:v>
                </c:pt>
                <c:pt idx="110">
                  <c:v>-133.5757797389983</c:v>
                </c:pt>
                <c:pt idx="111">
                  <c:v>-133.5783166587307</c:v>
                </c:pt>
                <c:pt idx="112">
                  <c:v>-133.581046978821</c:v>
                </c:pt>
                <c:pt idx="113">
                  <c:v>-133.5839653271098</c:v>
                </c:pt>
                <c:pt idx="114">
                  <c:v>-133.587066460545</c:v>
                </c:pt>
                <c:pt idx="115">
                  <c:v>-133.5903452628797</c:v>
                </c:pt>
                <c:pt idx="116">
                  <c:v>-133.5937967423774</c:v>
                </c:pt>
                <c:pt idx="117">
                  <c:v>-133.59741602951</c:v>
                </c:pt>
                <c:pt idx="118">
                  <c:v>-133.6011983746662</c:v>
                </c:pt>
                <c:pt idx="119">
                  <c:v>-133.6051391458579</c:v>
                </c:pt>
              </c:numCache>
            </c:numRef>
          </c:yVal>
          <c:smooth val="0"/>
          <c:extLst xmlns:c16r2="http://schemas.microsoft.com/office/drawing/2015/06/chart">
            <c:ext xmlns:c16="http://schemas.microsoft.com/office/drawing/2014/chart" uri="{C3380CC4-5D6E-409C-BE32-E72D297353CC}">
              <c16:uniqueId val="{00000000-1D21-4AFA-A75D-9081CB146BB6}"/>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136.4723333333341</c:v>
                </c:pt>
                <c:pt idx="1">
                  <c:v>-136.4979863463366</c:v>
                </c:pt>
                <c:pt idx="2">
                  <c:v>-136.5060388066424</c:v>
                </c:pt>
                <c:pt idx="3">
                  <c:v>-136.4982163060758</c:v>
                </c:pt>
                <c:pt idx="4">
                  <c:v>-136.4758631318767</c:v>
                </c:pt>
                <c:pt idx="5">
                  <c:v>-136.440098306204</c:v>
                </c:pt>
                <c:pt idx="6">
                  <c:v>-136.391864847449</c:v>
                </c:pt>
                <c:pt idx="7">
                  <c:v>-136.3319676527665</c:v>
                </c:pt>
                <c:pt idx="8">
                  <c:v>-136.2611028473705</c:v>
                </c:pt>
                <c:pt idx="9">
                  <c:v>-136.1798805236633</c:v>
                </c:pt>
                <c:pt idx="10">
                  <c:v>-136.088842360176</c:v>
                </c:pt>
                <c:pt idx="11">
                  <c:v>-135.9884752754665</c:v>
                </c:pt>
                <c:pt idx="12">
                  <c:v>-135.879222012495</c:v>
                </c:pt>
                <c:pt idx="13">
                  <c:v>-135.7905232572391</c:v>
                </c:pt>
                <c:pt idx="14">
                  <c:v>-135.708417926069</c:v>
                </c:pt>
                <c:pt idx="15">
                  <c:v>-135.6307780457696</c:v>
                </c:pt>
                <c:pt idx="16">
                  <c:v>-135.556997862595</c:v>
                </c:pt>
                <c:pt idx="17">
                  <c:v>-135.4865908698368</c:v>
                </c:pt>
                <c:pt idx="18">
                  <c:v>-135.4191605676654</c:v>
                </c:pt>
                <c:pt idx="19">
                  <c:v>-135.354381837815</c:v>
                </c:pt>
                <c:pt idx="20">
                  <c:v>-135.2919863606617</c:v>
                </c:pt>
                <c:pt idx="21">
                  <c:v>-135.2317511660258</c:v>
                </c:pt>
                <c:pt idx="22">
                  <c:v>-135.1734896280791</c:v>
                </c:pt>
                <c:pt idx="23">
                  <c:v>-135.1170443681924</c:v>
                </c:pt>
                <c:pt idx="24">
                  <c:v>-135.062281648644</c:v>
                </c:pt>
                <c:pt idx="25">
                  <c:v>-135.0090869325936</c:v>
                </c:pt>
                <c:pt idx="26">
                  <c:v>-134.9574119658814</c:v>
                </c:pt>
                <c:pt idx="27">
                  <c:v>-134.9071948123963</c:v>
                </c:pt>
                <c:pt idx="28">
                  <c:v>-134.8583789316042</c:v>
                </c:pt>
                <c:pt idx="29">
                  <c:v>-134.8109143120028</c:v>
                </c:pt>
                <c:pt idx="30">
                  <c:v>-134.7647563434543</c:v>
                </c:pt>
                <c:pt idx="31">
                  <c:v>-134.7198648913486</c:v>
                </c:pt>
                <c:pt idx="32">
                  <c:v>-134.6762035457573</c:v>
                </c:pt>
                <c:pt idx="33">
                  <c:v>-134.633739010039</c:v>
                </c:pt>
                <c:pt idx="34">
                  <c:v>-134.5924406011356</c:v>
                </c:pt>
                <c:pt idx="35">
                  <c:v>-134.5522798393492</c:v>
                </c:pt>
                <c:pt idx="36">
                  <c:v>-134.5132301103174</c:v>
                </c:pt>
                <c:pt idx="37">
                  <c:v>-134.4752663853562</c:v>
                </c:pt>
                <c:pt idx="38">
                  <c:v>-134.4383649892613</c:v>
                </c:pt>
                <c:pt idx="39">
                  <c:v>-134.4025034950823</c:v>
                </c:pt>
                <c:pt idx="40">
                  <c:v>-134.3676605134</c:v>
                </c:pt>
                <c:pt idx="41">
                  <c:v>-134.3338155461745</c:v>
                </c:pt>
                <c:pt idx="42">
                  <c:v>-134.3009488678663</c:v>
                </c:pt>
                <c:pt idx="43">
                  <c:v>-134.2690414253159</c:v>
                </c:pt>
                <c:pt idx="44">
                  <c:v>-134.2380747532482</c:v>
                </c:pt>
                <c:pt idx="45">
                  <c:v>-134.208030902886</c:v>
                </c:pt>
                <c:pt idx="46">
                  <c:v>-134.178892381595</c:v>
                </c:pt>
                <c:pt idx="47">
                  <c:v>-134.1506421018473</c:v>
                </c:pt>
                <c:pt idx="48">
                  <c:v>-134.1232633381119</c:v>
                </c:pt>
                <c:pt idx="49">
                  <c:v>-134.0967396904564</c:v>
                </c:pt>
                <c:pt idx="50">
                  <c:v>-134.0710550539052</c:v>
                </c:pt>
                <c:pt idx="51">
                  <c:v>-134.0461935927024</c:v>
                </c:pt>
                <c:pt idx="52">
                  <c:v>-134.0221397189164</c:v>
                </c:pt>
                <c:pt idx="53">
                  <c:v>-133.9988780745766</c:v>
                </c:pt>
                <c:pt idx="54">
                  <c:v>-133.9763935168571</c:v>
                </c:pt>
                <c:pt idx="55">
                  <c:v>-133.9546711059115</c:v>
                </c:pt>
                <c:pt idx="56">
                  <c:v>-133.9336960949574</c:v>
                </c:pt>
                <c:pt idx="57">
                  <c:v>-133.9134539222987</c:v>
                </c:pt>
                <c:pt idx="58">
                  <c:v>-133.8939302049973</c:v>
                </c:pt>
                <c:pt idx="59">
                  <c:v>-133.8751107339485</c:v>
                </c:pt>
                <c:pt idx="60">
                  <c:v>-133.856981470146</c:v>
                </c:pt>
                <c:pt idx="61">
                  <c:v>-133.8395285419545</c:v>
                </c:pt>
                <c:pt idx="62">
                  <c:v>-133.8227382432242</c:v>
                </c:pt>
                <c:pt idx="63">
                  <c:v>-133.8065970321</c:v>
                </c:pt>
                <c:pt idx="64">
                  <c:v>-133.791091530422</c:v>
                </c:pt>
                <c:pt idx="65">
                  <c:v>-133.7762085235797</c:v>
                </c:pt>
                <c:pt idx="66">
                  <c:v>-133.7619349607508</c:v>
                </c:pt>
                <c:pt idx="67">
                  <c:v>-133.7482579554364</c:v>
                </c:pt>
                <c:pt idx="68">
                  <c:v>-133.7351647862104</c:v>
                </c:pt>
                <c:pt idx="69">
                  <c:v>-133.7226428976403</c:v>
                </c:pt>
                <c:pt idx="70">
                  <c:v>-133.7106799013116</c:v>
                </c:pt>
                <c:pt idx="71">
                  <c:v>-133.699263576917</c:v>
                </c:pt>
                <c:pt idx="72">
                  <c:v>-133.6883818733684</c:v>
                </c:pt>
                <c:pt idx="73">
                  <c:v>-133.6780229099052</c:v>
                </c:pt>
                <c:pt idx="74">
                  <c:v>-133.6681749771581</c:v>
                </c:pt>
                <c:pt idx="75">
                  <c:v>-133.658826538159</c:v>
                </c:pt>
                <c:pt idx="76">
                  <c:v>-133.6499662292644</c:v>
                </c:pt>
                <c:pt idx="77">
                  <c:v>-133.6415828609947</c:v>
                </c:pt>
                <c:pt idx="78">
                  <c:v>-133.6336654187498</c:v>
                </c:pt>
                <c:pt idx="79">
                  <c:v>-133.6262030634148</c:v>
                </c:pt>
                <c:pt idx="80">
                  <c:v>-133.6191851318399</c:v>
                </c:pt>
                <c:pt idx="81">
                  <c:v>-133.612601137184</c:v>
                </c:pt>
                <c:pt idx="82">
                  <c:v>-133.6064407691235</c:v>
                </c:pt>
                <c:pt idx="83">
                  <c:v>-133.6006938939238</c:v>
                </c:pt>
                <c:pt idx="84">
                  <c:v>-133.5953505543771</c:v>
                </c:pt>
                <c:pt idx="85">
                  <c:v>-133.5904009695871</c:v>
                </c:pt>
                <c:pt idx="86">
                  <c:v>-133.585835534635</c:v>
                </c:pt>
                <c:pt idx="87">
                  <c:v>-133.5816448200992</c:v>
                </c:pt>
                <c:pt idx="88">
                  <c:v>-133.5778195714472</c:v>
                </c:pt>
                <c:pt idx="89">
                  <c:v>-133.5743507082948</c:v>
                </c:pt>
                <c:pt idx="90">
                  <c:v>-133.5712293235531</c:v>
                </c:pt>
                <c:pt idx="91">
                  <c:v>-133.5684466824441</c:v>
                </c:pt>
                <c:pt idx="92">
                  <c:v>-133.5659942214074</c:v>
                </c:pt>
                <c:pt idx="93">
                  <c:v>-133.5638635468999</c:v>
                </c:pt>
                <c:pt idx="94">
                  <c:v>-133.5620464340864</c:v>
                </c:pt>
                <c:pt idx="95">
                  <c:v>-133.5605348254387</c:v>
                </c:pt>
                <c:pt idx="96">
                  <c:v>-133.559320829234</c:v>
                </c:pt>
                <c:pt idx="97">
                  <c:v>-133.5583967179745</c:v>
                </c:pt>
                <c:pt idx="98">
                  <c:v>-133.5577549267191</c:v>
                </c:pt>
                <c:pt idx="99">
                  <c:v>-133.5573880513427</c:v>
                </c:pt>
                <c:pt idx="100">
                  <c:v>-133.5572888467252</c:v>
                </c:pt>
                <c:pt idx="101">
                  <c:v>-133.5574502248739</c:v>
                </c:pt>
                <c:pt idx="102">
                  <c:v>-133.5578652529873</c:v>
                </c:pt>
                <c:pt idx="103">
                  <c:v>-133.5585271514631</c:v>
                </c:pt>
                <c:pt idx="104">
                  <c:v>-133.5594292918602</c:v>
                </c:pt>
                <c:pt idx="105">
                  <c:v>-133.5605651948056</c:v>
                </c:pt>
                <c:pt idx="106">
                  <c:v>-133.5619285279024</c:v>
                </c:pt>
                <c:pt idx="107">
                  <c:v>-133.5635131035108</c:v>
                </c:pt>
                <c:pt idx="108">
                  <c:v>-133.5653128766121</c:v>
                </c:pt>
                <c:pt idx="109">
                  <c:v>-133.5673219425705</c:v>
                </c:pt>
                <c:pt idx="110">
                  <c:v>-133.5695345348934</c:v>
                </c:pt>
                <c:pt idx="111">
                  <c:v>-133.5719450229765</c:v>
                </c:pt>
                <c:pt idx="112">
                  <c:v>-133.5745479098293</c:v>
                </c:pt>
                <c:pt idx="113">
                  <c:v>-133.5773378297963</c:v>
                </c:pt>
                <c:pt idx="114">
                  <c:v>-133.5803095462593</c:v>
                </c:pt>
                <c:pt idx="115">
                  <c:v>-133.5834579493426</c:v>
                </c:pt>
                <c:pt idx="116">
                  <c:v>-133.5867780536134</c:v>
                </c:pt>
                <c:pt idx="117">
                  <c:v>-133.5902649957893</c:v>
                </c:pt>
                <c:pt idx="118">
                  <c:v>-133.59391403244</c:v>
                </c:pt>
                <c:pt idx="119">
                  <c:v>-133.5977205376983</c:v>
                </c:pt>
              </c:numCache>
            </c:numRef>
          </c:yVal>
          <c:smooth val="0"/>
          <c:extLst xmlns:c16r2="http://schemas.microsoft.com/office/drawing/2015/06/chart">
            <c:ext xmlns:c16="http://schemas.microsoft.com/office/drawing/2014/chart" uri="{C3380CC4-5D6E-409C-BE32-E72D297353CC}">
              <c16:uniqueId val="{00000001-1D21-4AFA-A75D-9081CB146BB6}"/>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170.590416666667</c:v>
                </c:pt>
                <c:pt idx="1">
                  <c:v>-170.5749607683067</c:v>
                </c:pt>
                <c:pt idx="2">
                  <c:v>-170.5388908937398</c:v>
                </c:pt>
                <c:pt idx="3">
                  <c:v>-170.4843342378313</c:v>
                </c:pt>
                <c:pt idx="4">
                  <c:v>-170.4129412023312</c:v>
                </c:pt>
                <c:pt idx="5">
                  <c:v>-170.3260806193007</c:v>
                </c:pt>
                <c:pt idx="6">
                  <c:v>-170.2249014391434</c:v>
                </c:pt>
                <c:pt idx="7">
                  <c:v>-170.1103801706945</c:v>
                </c:pt>
                <c:pt idx="8">
                  <c:v>-169.9833576358085</c:v>
                </c:pt>
                <c:pt idx="9">
                  <c:v>-169.844567446311</c:v>
                </c:pt>
                <c:pt idx="10">
                  <c:v>-169.6946580689616</c:v>
                </c:pt>
                <c:pt idx="11">
                  <c:v>-169.5342099248885</c:v>
                </c:pt>
                <c:pt idx="12">
                  <c:v>-169.3637486447701</c:v>
                </c:pt>
                <c:pt idx="13">
                  <c:v>-169.2195174195585</c:v>
                </c:pt>
                <c:pt idx="14">
                  <c:v>-169.0845074371125</c:v>
                </c:pt>
                <c:pt idx="15">
                  <c:v>-168.9560337705245</c:v>
                </c:pt>
                <c:pt idx="16">
                  <c:v>-168.833314408356</c:v>
                </c:pt>
                <c:pt idx="17">
                  <c:v>-168.7157166358154</c:v>
                </c:pt>
                <c:pt idx="18">
                  <c:v>-168.6027205699645</c:v>
                </c:pt>
                <c:pt idx="19">
                  <c:v>-168.4938959410474</c:v>
                </c:pt>
                <c:pt idx="20">
                  <c:v>-168.388883909428</c:v>
                </c:pt>
                <c:pt idx="21">
                  <c:v>-168.2873827862886</c:v>
                </c:pt>
                <c:pt idx="22">
                  <c:v>-168.1891367991688</c:v>
                </c:pt>
                <c:pt idx="23">
                  <c:v>-168.0939272345011</c:v>
                </c:pt>
                <c:pt idx="24">
                  <c:v>-168.0015654376534</c:v>
                </c:pt>
                <c:pt idx="25">
                  <c:v>-167.9118872661775</c:v>
                </c:pt>
                <c:pt idx="26">
                  <c:v>-167.8248109972053</c:v>
                </c:pt>
                <c:pt idx="27">
                  <c:v>-167.7402391481562</c:v>
                </c:pt>
                <c:pt idx="28">
                  <c:v>-167.6580814840888</c:v>
                </c:pt>
                <c:pt idx="29">
                  <c:v>-167.578256426099</c:v>
                </c:pt>
                <c:pt idx="30">
                  <c:v>-167.5006896347628</c:v>
                </c:pt>
                <c:pt idx="31">
                  <c:v>-167.4253128450584</c:v>
                </c:pt>
                <c:pt idx="32">
                  <c:v>-167.3520629194138</c:v>
                </c:pt>
                <c:pt idx="33">
                  <c:v>-167.2808810747406</c:v>
                </c:pt>
                <c:pt idx="34">
                  <c:v>-167.2117122486798</c:v>
                </c:pt>
                <c:pt idx="35">
                  <c:v>-167.1445045776097</c:v>
                </c:pt>
                <c:pt idx="36">
                  <c:v>-167.0792089647607</c:v>
                </c:pt>
                <c:pt idx="37">
                  <c:v>-167.0157787212671</c:v>
                </c:pt>
                <c:pt idx="38">
                  <c:v>-166.954169266535</c:v>
                </c:pt>
                <c:pt idx="39">
                  <c:v>-166.8943379856866</c:v>
                </c:pt>
                <c:pt idx="40">
                  <c:v>-166.8362439583821</c:v>
                </c:pt>
                <c:pt idx="41">
                  <c:v>-166.7798477669505</c:v>
                </c:pt>
                <c:pt idx="42">
                  <c:v>-166.7251113387017</c:v>
                </c:pt>
                <c:pt idx="43">
                  <c:v>-166.6719978118217</c:v>
                </c:pt>
                <c:pt idx="44">
                  <c:v>-166.6204714209243</c:v>
                </c:pt>
                <c:pt idx="45">
                  <c:v>-166.5704973991233</c:v>
                </c:pt>
                <c:pt idx="46">
                  <c:v>-166.5220418940353</c:v>
                </c:pt>
                <c:pt idx="47">
                  <c:v>-166.4750718955822</c:v>
                </c:pt>
                <c:pt idx="48">
                  <c:v>-166.4295551738342</c:v>
                </c:pt>
                <c:pt idx="49">
                  <c:v>-166.3854602254071</c:v>
                </c:pt>
                <c:pt idx="50">
                  <c:v>-166.3427562271938</c:v>
                </c:pt>
                <c:pt idx="51">
                  <c:v>-166.301412996371</c:v>
                </c:pt>
                <c:pt idx="52">
                  <c:v>-166.261400955999</c:v>
                </c:pt>
                <c:pt idx="53">
                  <c:v>-166.2226911051609</c:v>
                </c:pt>
                <c:pt idx="54">
                  <c:v>-166.1852549930904</c:v>
                </c:pt>
                <c:pt idx="55">
                  <c:v>-166.1490646967247</c:v>
                </c:pt>
                <c:pt idx="56">
                  <c:v>-166.1140928012626</c:v>
                </c:pt>
                <c:pt idx="57">
                  <c:v>-166.080312383223</c:v>
                </c:pt>
                <c:pt idx="58">
                  <c:v>-166.0476969957861</c:v>
                </c:pt>
                <c:pt idx="59">
                  <c:v>-166.0162206559801</c:v>
                </c:pt>
                <c:pt idx="60">
                  <c:v>-165.985857833507</c:v>
                </c:pt>
                <c:pt idx="61">
                  <c:v>-165.9565834409827</c:v>
                </c:pt>
                <c:pt idx="62">
                  <c:v>-165.9283728253461</c:v>
                </c:pt>
                <c:pt idx="63">
                  <c:v>-165.9012017602952</c:v>
                </c:pt>
                <c:pt idx="64">
                  <c:v>-165.8750464395775</c:v>
                </c:pt>
                <c:pt idx="65">
                  <c:v>-165.8498834709942</c:v>
                </c:pt>
                <c:pt idx="66">
                  <c:v>-165.8256898710158</c:v>
                </c:pt>
                <c:pt idx="67">
                  <c:v>-165.8024430598841</c:v>
                </c:pt>
                <c:pt idx="68">
                  <c:v>-165.780120857136</c:v>
                </c:pt>
                <c:pt idx="69">
                  <c:v>-165.7587014774374</c:v>
                </c:pt>
                <c:pt idx="70">
                  <c:v>-165.7381635266963</c:v>
                </c:pt>
                <c:pt idx="71">
                  <c:v>-165.7184859983628</c:v>
                </c:pt>
                <c:pt idx="72">
                  <c:v>-165.6996482698896</c:v>
                </c:pt>
                <c:pt idx="73">
                  <c:v>-165.6816300992946</c:v>
                </c:pt>
                <c:pt idx="74">
                  <c:v>-165.6644116217938</c:v>
                </c:pt>
                <c:pt idx="75">
                  <c:v>-165.6479733464798</c:v>
                </c:pt>
                <c:pt idx="76">
                  <c:v>-165.6322961530027</c:v>
                </c:pt>
                <c:pt idx="77">
                  <c:v>-165.6173612882578</c:v>
                </c:pt>
                <c:pt idx="78">
                  <c:v>-165.6031503630188</c:v>
                </c:pt>
                <c:pt idx="79">
                  <c:v>-165.5896453485643</c:v>
                </c:pt>
                <c:pt idx="80">
                  <c:v>-165.5768285732231</c:v>
                </c:pt>
                <c:pt idx="81">
                  <c:v>-165.5646827188655</c:v>
                </c:pt>
                <c:pt idx="82">
                  <c:v>-165.5531908173332</c:v>
                </c:pt>
                <c:pt idx="83">
                  <c:v>-165.5423362467843</c:v>
                </c:pt>
                <c:pt idx="84">
                  <c:v>-165.5321027279692</c:v>
                </c:pt>
                <c:pt idx="85">
                  <c:v>-165.522474320421</c:v>
                </c:pt>
                <c:pt idx="86">
                  <c:v>-165.5134354185811</c:v>
                </c:pt>
                <c:pt idx="87">
                  <c:v>-165.5049707478288</c:v>
                </c:pt>
                <c:pt idx="88">
                  <c:v>-165.4970653604514</c:v>
                </c:pt>
                <c:pt idx="89">
                  <c:v>-165.4897046315368</c:v>
                </c:pt>
                <c:pt idx="90">
                  <c:v>-165.4828742547897</c:v>
                </c:pt>
                <c:pt idx="91">
                  <c:v>-165.4765602382934</c:v>
                </c:pt>
                <c:pt idx="92">
                  <c:v>-165.4707489002053</c:v>
                </c:pt>
                <c:pt idx="93">
                  <c:v>-165.4654268643942</c:v>
                </c:pt>
                <c:pt idx="94">
                  <c:v>-165.4605810560272</c:v>
                </c:pt>
                <c:pt idx="95">
                  <c:v>-165.4561986971123</c:v>
                </c:pt>
                <c:pt idx="96">
                  <c:v>-165.4522673019937</c:v>
                </c:pt>
                <c:pt idx="97">
                  <c:v>-165.448774672823</c:v>
                </c:pt>
                <c:pt idx="98">
                  <c:v>-165.4457088949869</c:v>
                </c:pt>
                <c:pt idx="99">
                  <c:v>-165.4430583325097</c:v>
                </c:pt>
                <c:pt idx="100">
                  <c:v>-165.4408116234479</c:v>
                </c:pt>
                <c:pt idx="101">
                  <c:v>-165.438957675261</c:v>
                </c:pt>
                <c:pt idx="102">
                  <c:v>-165.4374856601662</c:v>
                </c:pt>
                <c:pt idx="103">
                  <c:v>-165.4363850105024</c:v>
                </c:pt>
                <c:pt idx="104">
                  <c:v>-165.4356454140798</c:v>
                </c:pt>
                <c:pt idx="105">
                  <c:v>-165.4352568095476</c:v>
                </c:pt>
                <c:pt idx="106">
                  <c:v>-165.4352093817492</c:v>
                </c:pt>
                <c:pt idx="107">
                  <c:v>-165.4354935571225</c:v>
                </c:pt>
                <c:pt idx="108">
                  <c:v>-165.4360999990818</c:v>
                </c:pt>
                <c:pt idx="109">
                  <c:v>-165.437019603444</c:v>
                </c:pt>
                <c:pt idx="110">
                  <c:v>-165.4382434938718</c:v>
                </c:pt>
                <c:pt idx="111">
                  <c:v>-165.4397630173453</c:v>
                </c:pt>
                <c:pt idx="112">
                  <c:v>-165.4415697396646</c:v>
                </c:pt>
                <c:pt idx="113">
                  <c:v>-165.4436554409842</c:v>
                </c:pt>
                <c:pt idx="114">
                  <c:v>-165.4460121113937</c:v>
                </c:pt>
                <c:pt idx="115">
                  <c:v>-165.448631946525</c:v>
                </c:pt>
                <c:pt idx="116">
                  <c:v>-165.4515073432144</c:v>
                </c:pt>
                <c:pt idx="117">
                  <c:v>-165.4546308952022</c:v>
                </c:pt>
                <c:pt idx="118">
                  <c:v>-165.4579953888792</c:v>
                </c:pt>
                <c:pt idx="119">
                  <c:v>-165.4615937990891</c:v>
                </c:pt>
              </c:numCache>
            </c:numRef>
          </c:yVal>
          <c:smooth val="0"/>
          <c:extLst xmlns:c16r2="http://schemas.microsoft.com/office/drawing/2015/06/chart">
            <c:ext xmlns:c16="http://schemas.microsoft.com/office/drawing/2014/chart" uri="{C3380CC4-5D6E-409C-BE32-E72D297353CC}">
              <c16:uniqueId val="{00000002-1D21-4AFA-A75D-9081CB146BB6}"/>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136.4723333333341</c:v>
                </c:pt>
                <c:pt idx="1">
                  <c:v>-136.4969724471334</c:v>
                </c:pt>
                <c:pt idx="2">
                  <c:v>-136.508654001427</c:v>
                </c:pt>
                <c:pt idx="3">
                  <c:v>-136.5088950925856</c:v>
                </c:pt>
                <c:pt idx="4">
                  <c:v>-136.4988087309523</c:v>
                </c:pt>
                <c:pt idx="5">
                  <c:v>-136.4792845397042</c:v>
                </c:pt>
                <c:pt idx="6">
                  <c:v>-136.4510401693306</c:v>
                </c:pt>
                <c:pt idx="7">
                  <c:v>-136.4146606672168</c:v>
                </c:pt>
                <c:pt idx="8">
                  <c:v>-136.370628869602</c:v>
                </c:pt>
                <c:pt idx="9">
                  <c:v>-136.3193488439404</c:v>
                </c:pt>
                <c:pt idx="10">
                  <c:v>-136.2611639525664</c:v>
                </c:pt>
                <c:pt idx="11">
                  <c:v>-136.1963707553805</c:v>
                </c:pt>
                <c:pt idx="12">
                  <c:v>-136.1252296953644</c:v>
                </c:pt>
                <c:pt idx="13">
                  <c:v>-136.0718835768296</c:v>
                </c:pt>
                <c:pt idx="14">
                  <c:v>-136.0244629210786</c:v>
                </c:pt>
                <c:pt idx="15">
                  <c:v>-135.9810406933523</c:v>
                </c:pt>
                <c:pt idx="16">
                  <c:v>-135.9409905657794</c:v>
                </c:pt>
                <c:pt idx="17">
                  <c:v>-135.9038087831912</c:v>
                </c:pt>
                <c:pt idx="18">
                  <c:v>-135.8690850380722</c:v>
                </c:pt>
                <c:pt idx="19">
                  <c:v>-135.8364832368723</c:v>
                </c:pt>
                <c:pt idx="20">
                  <c:v>-135.8057264388412</c:v>
                </c:pt>
                <c:pt idx="21">
                  <c:v>-135.7765850315375</c:v>
                </c:pt>
                <c:pt idx="22">
                  <c:v>-135.748867429691</c:v>
                </c:pt>
                <c:pt idx="23">
                  <c:v>-135.7224127429622</c:v>
                </c:pt>
                <c:pt idx="24">
                  <c:v>-135.6970849814356</c:v>
                </c:pt>
                <c:pt idx="25">
                  <c:v>-135.6727684634222</c:v>
                </c:pt>
                <c:pt idx="26">
                  <c:v>-135.6494058419278</c:v>
                </c:pt>
                <c:pt idx="27">
                  <c:v>-135.626931089486</c:v>
                </c:pt>
                <c:pt idx="28">
                  <c:v>-135.6052851373888</c:v>
                </c:pt>
                <c:pt idx="29">
                  <c:v>-135.5844165061333</c:v>
                </c:pt>
                <c:pt idx="30">
                  <c:v>-135.5642800979251</c:v>
                </c:pt>
                <c:pt idx="31">
                  <c:v>-135.5448362008055</c:v>
                </c:pt>
                <c:pt idx="32">
                  <c:v>-135.5260496730507</c:v>
                </c:pt>
                <c:pt idx="33">
                  <c:v>-135.5078892715521</c:v>
                </c:pt>
                <c:pt idx="34">
                  <c:v>-135.4903270955508</c:v>
                </c:pt>
                <c:pt idx="35">
                  <c:v>-135.4733381231924</c:v>
                </c:pt>
                <c:pt idx="36">
                  <c:v>-135.4568998231514</c:v>
                </c:pt>
                <c:pt idx="37">
                  <c:v>-135.4409918272147</c:v>
                </c:pt>
                <c:pt idx="38">
                  <c:v>-135.4255956527138</c:v>
                </c:pt>
                <c:pt idx="39">
                  <c:v>-135.4106945385412</c:v>
                </c:pt>
                <c:pt idx="40">
                  <c:v>-135.3962732008515</c:v>
                </c:pt>
                <c:pt idx="41">
                  <c:v>-135.3823176493586</c:v>
                </c:pt>
                <c:pt idx="42">
                  <c:v>-135.3688150319872</c:v>
                </c:pt>
                <c:pt idx="43">
                  <c:v>-135.3557535000266</c:v>
                </c:pt>
                <c:pt idx="44">
                  <c:v>-135.3431220906236</c:v>
                </c:pt>
                <c:pt idx="45">
                  <c:v>-135.3309106240185</c:v>
                </c:pt>
                <c:pt idx="46">
                  <c:v>-135.3191096133874</c:v>
                </c:pt>
                <c:pt idx="47">
                  <c:v>-135.307710185575</c:v>
                </c:pt>
                <c:pt idx="48">
                  <c:v>-135.2967040112048</c:v>
                </c:pt>
                <c:pt idx="49">
                  <c:v>-135.2860832429831</c:v>
                </c:pt>
                <c:pt idx="50">
                  <c:v>-135.2758404611327</c:v>
                </c:pt>
                <c:pt idx="51">
                  <c:v>-135.2659686250977</c:v>
                </c:pt>
                <c:pt idx="52">
                  <c:v>-135.2564610308834</c:v>
                </c:pt>
                <c:pt idx="53">
                  <c:v>-135.2473112731861</c:v>
                </c:pt>
                <c:pt idx="54">
                  <c:v>-135.2385132118154</c:v>
                </c:pt>
                <c:pt idx="55">
                  <c:v>-135.230060941936</c:v>
                </c:pt>
                <c:pt idx="56">
                  <c:v>-135.2219487676973</c:v>
                </c:pt>
                <c:pt idx="57">
                  <c:v>-135.2141711788931</c:v>
                </c:pt>
                <c:pt idx="58">
                  <c:v>-135.2067228303119</c:v>
                </c:pt>
                <c:pt idx="59">
                  <c:v>-135.1995985234951</c:v>
                </c:pt>
                <c:pt idx="60">
                  <c:v>-135.1927931906571</c:v>
                </c:pt>
                <c:pt idx="61">
                  <c:v>-135.1863018805127</c:v>
                </c:pt>
                <c:pt idx="62">
                  <c:v>-135.180119745834</c:v>
                </c:pt>
                <c:pt idx="63">
                  <c:v>-135.17424203254</c:v>
                </c:pt>
                <c:pt idx="64">
                  <c:v>-135.1686640701651</c:v>
                </c:pt>
                <c:pt idx="65">
                  <c:v>-135.1633812635441</c:v>
                </c:pt>
                <c:pt idx="66">
                  <c:v>-135.1583890856034</c:v>
                </c:pt>
                <c:pt idx="67">
                  <c:v>-135.1536830711243</c:v>
                </c:pt>
                <c:pt idx="68">
                  <c:v>-135.1492588113772</c:v>
                </c:pt>
                <c:pt idx="69">
                  <c:v>-135.1451119495296</c:v>
                </c:pt>
                <c:pt idx="70">
                  <c:v>-135.1412381767468</c:v>
                </c:pt>
                <c:pt idx="71">
                  <c:v>-135.1376332288935</c:v>
                </c:pt>
                <c:pt idx="72">
                  <c:v>-135.1342928837867</c:v>
                </c:pt>
                <c:pt idx="73">
                  <c:v>-135.131212958918</c:v>
                </c:pt>
                <c:pt idx="74">
                  <c:v>-135.1283893095995</c:v>
                </c:pt>
                <c:pt idx="75">
                  <c:v>-135.1258178274775</c:v>
                </c:pt>
                <c:pt idx="76">
                  <c:v>-135.123494439373</c:v>
                </c:pt>
                <c:pt idx="77">
                  <c:v>-135.1214151063953</c:v>
                </c:pt>
                <c:pt idx="78">
                  <c:v>-135.1195758233046</c:v>
                </c:pt>
                <c:pt idx="79">
                  <c:v>-135.1179726181131</c:v>
                </c:pt>
                <c:pt idx="80">
                  <c:v>-135.1166015517872</c:v>
                </c:pt>
                <c:pt idx="81">
                  <c:v>-135.1154587182155</c:v>
                </c:pt>
                <c:pt idx="82">
                  <c:v>-135.1145402442176</c:v>
                </c:pt>
                <c:pt idx="83">
                  <c:v>-135.1138422897124</c:v>
                </c:pt>
                <c:pt idx="84">
                  <c:v>-135.1133610479435</c:v>
                </c:pt>
                <c:pt idx="85">
                  <c:v>-135.1130927458132</c:v>
                </c:pt>
                <c:pt idx="86">
                  <c:v>-135.1130336442473</c:v>
                </c:pt>
                <c:pt idx="87">
                  <c:v>-135.1131800386122</c:v>
                </c:pt>
                <c:pt idx="88">
                  <c:v>-135.1135282591783</c:v>
                </c:pt>
                <c:pt idx="89">
                  <c:v>-135.1140746715865</c:v>
                </c:pt>
                <c:pt idx="90">
                  <c:v>-135.1148156773504</c:v>
                </c:pt>
                <c:pt idx="91">
                  <c:v>-135.1157477143408</c:v>
                </c:pt>
                <c:pt idx="92">
                  <c:v>-135.1168672572915</c:v>
                </c:pt>
                <c:pt idx="93">
                  <c:v>-135.118170818289</c:v>
                </c:pt>
                <c:pt idx="94">
                  <c:v>-135.1196549472504</c:v>
                </c:pt>
                <c:pt idx="95">
                  <c:v>-135.1213162323877</c:v>
                </c:pt>
                <c:pt idx="96">
                  <c:v>-135.1231513006469</c:v>
                </c:pt>
                <c:pt idx="97">
                  <c:v>-135.1251568181367</c:v>
                </c:pt>
                <c:pt idx="98">
                  <c:v>-135.1273294905177</c:v>
                </c:pt>
                <c:pt idx="99">
                  <c:v>-135.1296660633741</c:v>
                </c:pt>
                <c:pt idx="100">
                  <c:v>-135.1321633225496</c:v>
                </c:pt>
                <c:pt idx="101">
                  <c:v>-135.1348180944628</c:v>
                </c:pt>
                <c:pt idx="102">
                  <c:v>-135.1376272463808</c:v>
                </c:pt>
                <c:pt idx="103">
                  <c:v>-135.1405876866634</c:v>
                </c:pt>
                <c:pt idx="104">
                  <c:v>-135.1436963649821</c:v>
                </c:pt>
                <c:pt idx="105">
                  <c:v>-135.1469502724997</c:v>
                </c:pt>
                <c:pt idx="106">
                  <c:v>-135.1503464420195</c:v>
                </c:pt>
                <c:pt idx="107">
                  <c:v>-135.1538819481041</c:v>
                </c:pt>
                <c:pt idx="108">
                  <c:v>-135.1575539071555</c:v>
                </c:pt>
                <c:pt idx="109">
                  <c:v>-135.1613594774794</c:v>
                </c:pt>
                <c:pt idx="110">
                  <c:v>-135.1652958593</c:v>
                </c:pt>
                <c:pt idx="111">
                  <c:v>-135.1693602947607</c:v>
                </c:pt>
                <c:pt idx="112">
                  <c:v>-135.1735500678859</c:v>
                </c:pt>
                <c:pt idx="113">
                  <c:v>-135.1778625045204</c:v>
                </c:pt>
                <c:pt idx="114">
                  <c:v>-135.1822949722371</c:v>
                </c:pt>
                <c:pt idx="115">
                  <c:v>-135.1868448802206</c:v>
                </c:pt>
                <c:pt idx="116">
                  <c:v>-135.1915096791288</c:v>
                </c:pt>
                <c:pt idx="117">
                  <c:v>-135.1962868609248</c:v>
                </c:pt>
                <c:pt idx="118">
                  <c:v>-135.2011739586892</c:v>
                </c:pt>
                <c:pt idx="119">
                  <c:v>-135.206168546405</c:v>
                </c:pt>
              </c:numCache>
            </c:numRef>
          </c:yVal>
          <c:smooth val="0"/>
          <c:extLst xmlns:c16r2="http://schemas.microsoft.com/office/drawing/2015/06/chart">
            <c:ext xmlns:c16="http://schemas.microsoft.com/office/drawing/2014/chart" uri="{C3380CC4-5D6E-409C-BE32-E72D297353CC}">
              <c16:uniqueId val="{00000003-1D21-4AFA-A75D-9081CB146BB6}"/>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147.5376576576582</c:v>
                </c:pt>
                <c:pt idx="1">
                  <c:v>-147.8607182789092</c:v>
                </c:pt>
                <c:pt idx="2">
                  <c:v>-148.1552173814045</c:v>
                </c:pt>
                <c:pt idx="3">
                  <c:v>-148.423279587427</c:v>
                </c:pt>
                <c:pt idx="4">
                  <c:v>-148.666610081038</c:v>
                </c:pt>
                <c:pt idx="5">
                  <c:v>-148.8866734117757</c:v>
                </c:pt>
                <c:pt idx="6">
                  <c:v>-149.084744132339</c:v>
                </c:pt>
                <c:pt idx="7">
                  <c:v>-149.2619457576527</c:v>
                </c:pt>
                <c:pt idx="8">
                  <c:v>-149.4192810202221</c:v>
                </c:pt>
                <c:pt idx="9">
                  <c:v>-149.5576553804735</c:v>
                </c:pt>
                <c:pt idx="10">
                  <c:v>-149.6778953095463</c:v>
                </c:pt>
                <c:pt idx="11">
                  <c:v>-149.7807625211944</c:v>
                </c:pt>
                <c:pt idx="12">
                  <c:v>-149.8669650650613</c:v>
                </c:pt>
                <c:pt idx="13">
                  <c:v>-149.961076267086</c:v>
                </c:pt>
                <c:pt idx="14">
                  <c:v>-150.0522558011917</c:v>
                </c:pt>
                <c:pt idx="15">
                  <c:v>-150.1392619297552</c:v>
                </c:pt>
                <c:pt idx="16">
                  <c:v>-150.2220309534355</c:v>
                </c:pt>
                <c:pt idx="17">
                  <c:v>-150.3005600212639</c:v>
                </c:pt>
                <c:pt idx="18">
                  <c:v>-150.3748887780057</c:v>
                </c:pt>
                <c:pt idx="19">
                  <c:v>-150.4450885029</c:v>
                </c:pt>
                <c:pt idx="20">
                  <c:v>-150.5112536959405</c:v>
                </c:pt>
                <c:pt idx="21">
                  <c:v>-150.5734955551115</c:v>
                </c:pt>
                <c:pt idx="22">
                  <c:v>-150.6319369254566</c:v>
                </c:pt>
                <c:pt idx="23">
                  <c:v>-150.6867083941445</c:v>
                </c:pt>
                <c:pt idx="24">
                  <c:v>-150.7379452782</c:v>
                </c:pt>
                <c:pt idx="25">
                  <c:v>-150.785785307792</c:v>
                </c:pt>
                <c:pt idx="26">
                  <c:v>-150.8304085289858</c:v>
                </c:pt>
                <c:pt idx="27">
                  <c:v>-150.8719730466923</c:v>
                </c:pt>
                <c:pt idx="28">
                  <c:v>-150.9106312850561</c:v>
                </c:pt>
                <c:pt idx="29">
                  <c:v>-150.946531513082</c:v>
                </c:pt>
                <c:pt idx="30">
                  <c:v>-150.9798174922746</c:v>
                </c:pt>
                <c:pt idx="31">
                  <c:v>-151.0106282303989</c:v>
                </c:pt>
                <c:pt idx="32">
                  <c:v>-151.0390978293308</c:v>
                </c:pt>
                <c:pt idx="33">
                  <c:v>-151.0653554060175</c:v>
                </c:pt>
                <c:pt idx="34">
                  <c:v>-151.0895250700946</c:v>
                </c:pt>
                <c:pt idx="35">
                  <c:v>-151.1117259451978</c:v>
                </c:pt>
                <c:pt idx="36">
                  <c:v>-151.1320722238252</c:v>
                </c:pt>
                <c:pt idx="37">
                  <c:v>-151.1506732477565</c:v>
                </c:pt>
                <c:pt idx="38">
                  <c:v>-151.1676336077589</c:v>
                </c:pt>
                <c:pt idx="39">
                  <c:v>-151.18305333028</c:v>
                </c:pt>
                <c:pt idx="40">
                  <c:v>-151.1970279626857</c:v>
                </c:pt>
                <c:pt idx="41">
                  <c:v>-151.2096486968992</c:v>
                </c:pt>
                <c:pt idx="42">
                  <c:v>-151.2210025022716</c:v>
                </c:pt>
                <c:pt idx="43">
                  <c:v>-151.2311722619274</c:v>
                </c:pt>
                <c:pt idx="44">
                  <c:v>-151.2402369109295</c:v>
                </c:pt>
                <c:pt idx="45">
                  <c:v>-151.2482715749979</c:v>
                </c:pt>
                <c:pt idx="46">
                  <c:v>-151.2553477087918</c:v>
                </c:pt>
                <c:pt idx="47">
                  <c:v>-151.2615332329622</c:v>
                </c:pt>
                <c:pt idx="48">
                  <c:v>-151.2668926693567</c:v>
                </c:pt>
                <c:pt idx="49">
                  <c:v>-151.2714872739173</c:v>
                </c:pt>
                <c:pt idx="50">
                  <c:v>-151.2753751668445</c:v>
                </c:pt>
                <c:pt idx="51">
                  <c:v>-151.27861145986</c:v>
                </c:pt>
                <c:pt idx="52">
                  <c:v>-151.281248380289</c:v>
                </c:pt>
                <c:pt idx="53">
                  <c:v>-151.2833353918552</c:v>
                </c:pt>
                <c:pt idx="54">
                  <c:v>-151.2849193119125</c:v>
                </c:pt>
                <c:pt idx="55">
                  <c:v>-151.2860444251896</c:v>
                </c:pt>
                <c:pt idx="56">
                  <c:v>-151.2867525939498</c:v>
                </c:pt>
                <c:pt idx="57">
                  <c:v>-151.2870833645754</c:v>
                </c:pt>
                <c:pt idx="58">
                  <c:v>-151.2870740705778</c:v>
                </c:pt>
                <c:pt idx="59">
                  <c:v>-151.2867599320527</c:v>
                </c:pt>
                <c:pt idx="60">
                  <c:v>-151.2861741516317</c:v>
                </c:pt>
                <c:pt idx="61">
                  <c:v>-151.2853480069641</c:v>
                </c:pt>
                <c:pt idx="62">
                  <c:v>-151.2843109398</c:v>
                </c:pt>
                <c:pt idx="63">
                  <c:v>-151.2830906417282</c:v>
                </c:pt>
                <c:pt idx="64">
                  <c:v>-151.281713136656</c:v>
                </c:pt>
                <c:pt idx="65">
                  <c:v>-151.2802028600913</c:v>
                </c:pt>
                <c:pt idx="66">
                  <c:v>-151.2785827353136</c:v>
                </c:pt>
                <c:pt idx="67">
                  <c:v>-151.276874246515</c:v>
                </c:pt>
                <c:pt idx="68">
                  <c:v>-151.2750975090021</c:v>
                </c:pt>
                <c:pt idx="69">
                  <c:v>-151.2732713365178</c:v>
                </c:pt>
                <c:pt idx="70">
                  <c:v>-151.2714133058164</c:v>
                </c:pt>
                <c:pt idx="71">
                  <c:v>-151.2695398185208</c:v>
                </c:pt>
                <c:pt idx="72">
                  <c:v>-151.2676661603962</c:v>
                </c:pt>
                <c:pt idx="73">
                  <c:v>-151.2658065580931</c:v>
                </c:pt>
                <c:pt idx="74">
                  <c:v>-151.2639742334636</c:v>
                </c:pt>
                <c:pt idx="75">
                  <c:v>-151.2621814555234</c:v>
                </c:pt>
                <c:pt idx="76">
                  <c:v>-151.2604395901485</c:v>
                </c:pt>
                <c:pt idx="77">
                  <c:v>-151.2587591475781</c:v>
                </c:pt>
                <c:pt idx="78">
                  <c:v>-151.2571498278198</c:v>
                </c:pt>
                <c:pt idx="79">
                  <c:v>-151.2556205640146</c:v>
                </c:pt>
                <c:pt idx="80">
                  <c:v>-151.2541795638487</c:v>
                </c:pt>
                <c:pt idx="81">
                  <c:v>-151.2528343490956</c:v>
                </c:pt>
                <c:pt idx="82">
                  <c:v>-151.251591793327</c:v>
                </c:pt>
                <c:pt idx="83">
                  <c:v>-151.2504581579092</c:v>
                </c:pt>
                <c:pt idx="84">
                  <c:v>-151.2494391263206</c:v>
                </c:pt>
                <c:pt idx="85">
                  <c:v>-151.248539836856</c:v>
                </c:pt>
                <c:pt idx="86">
                  <c:v>-151.2477649138062</c:v>
                </c:pt>
                <c:pt idx="87">
                  <c:v>-151.2471184971587</c:v>
                </c:pt>
                <c:pt idx="88">
                  <c:v>-151.2466042708637</c:v>
                </c:pt>
                <c:pt idx="89">
                  <c:v>-151.2462254897725</c:v>
                </c:pt>
                <c:pt idx="90">
                  <c:v>-151.2459850052514</c:v>
                </c:pt>
                <c:pt idx="91">
                  <c:v>-151.2458852895543</c:v>
                </c:pt>
                <c:pt idx="92">
                  <c:v>-151.2459284590075</c:v>
                </c:pt>
                <c:pt idx="93">
                  <c:v>-151.2461162960414</c:v>
                </c:pt>
                <c:pt idx="94">
                  <c:v>-151.2464502701396</c:v>
                </c:pt>
                <c:pt idx="95">
                  <c:v>-151.2469315577332</c:v>
                </c:pt>
                <c:pt idx="96">
                  <c:v>-151.2475610610943</c:v>
                </c:pt>
                <c:pt idx="97">
                  <c:v>-151.2483394262763</c:v>
                </c:pt>
                <c:pt idx="98">
                  <c:v>-151.2492670601411</c:v>
                </c:pt>
                <c:pt idx="99">
                  <c:v>-151.2503441465014</c:v>
                </c:pt>
                <c:pt idx="100">
                  <c:v>-151.251570661441</c:v>
                </c:pt>
                <c:pt idx="101">
                  <c:v>-151.2529463878268</c:v>
                </c:pt>
                <c:pt idx="102">
                  <c:v>-151.2544709290678</c:v>
                </c:pt>
                <c:pt idx="103">
                  <c:v>-151.2561437221448</c:v>
                </c:pt>
                <c:pt idx="104">
                  <c:v>-151.2579640499391</c:v>
                </c:pt>
                <c:pt idx="105">
                  <c:v>-151.2599310529122</c:v>
                </c:pt>
                <c:pt idx="106">
                  <c:v>-151.2620437401442</c:v>
                </c:pt>
                <c:pt idx="107">
                  <c:v>-151.2643009997782</c:v>
                </c:pt>
                <c:pt idx="108">
                  <c:v>-151.2667016088849</c:v>
                </c:pt>
                <c:pt idx="109">
                  <c:v>-151.2692442427845</c:v>
                </c:pt>
                <c:pt idx="110">
                  <c:v>-151.2719274838469</c:v>
                </c:pt>
                <c:pt idx="111">
                  <c:v>-151.2747498297997</c:v>
                </c:pt>
                <c:pt idx="112">
                  <c:v>-151.2777097015558</c:v>
                </c:pt>
                <c:pt idx="113">
                  <c:v>-151.2808054506045</c:v>
                </c:pt>
                <c:pt idx="114">
                  <c:v>-151.2840353659551</c:v>
                </c:pt>
                <c:pt idx="115">
                  <c:v>-151.2873976807014</c:v>
                </c:pt>
                <c:pt idx="116">
                  <c:v>-151.2908905781715</c:v>
                </c:pt>
                <c:pt idx="117">
                  <c:v>-151.2945121977286</c:v>
                </c:pt>
                <c:pt idx="118">
                  <c:v>-151.2982606402156</c:v>
                </c:pt>
                <c:pt idx="119">
                  <c:v>-151.302133973067</c:v>
                </c:pt>
              </c:numCache>
            </c:numRef>
          </c:yVal>
          <c:smooth val="0"/>
          <c:extLst xmlns:c16r2="http://schemas.microsoft.com/office/drawing/2015/06/chart">
            <c:ext xmlns:c16="http://schemas.microsoft.com/office/drawing/2014/chart" uri="{C3380CC4-5D6E-409C-BE32-E72D297353CC}">
              <c16:uniqueId val="{00000004-1D21-4AFA-A75D-9081CB146BB6}"/>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136.4723333333341</c:v>
                </c:pt>
                <c:pt idx="1">
                  <c:v>-135.9715825096016</c:v>
                </c:pt>
                <c:pt idx="2">
                  <c:v>-135.468662303231</c:v>
                </c:pt>
                <c:pt idx="3">
                  <c:v>-134.9650059531687</c:v>
                </c:pt>
                <c:pt idx="4">
                  <c:v>-134.461662483845</c:v>
                </c:pt>
                <c:pt idx="5">
                  <c:v>-133.959453952883</c:v>
                </c:pt>
                <c:pt idx="6">
                  <c:v>-133.4590255465409</c:v>
                </c:pt>
                <c:pt idx="7">
                  <c:v>-132.9608841793813</c:v>
                </c:pt>
                <c:pt idx="8">
                  <c:v>-132.4654284644537</c:v>
                </c:pt>
                <c:pt idx="9">
                  <c:v>-131.9729719926988</c:v>
                </c:pt>
                <c:pt idx="10">
                  <c:v>-131.4837614240744</c:v>
                </c:pt>
                <c:pt idx="11">
                  <c:v>-130.9979905556245</c:v>
                </c:pt>
                <c:pt idx="12">
                  <c:v>-130.5158112701149</c:v>
                </c:pt>
                <c:pt idx="13">
                  <c:v>-130.058892702311</c:v>
                </c:pt>
                <c:pt idx="14">
                  <c:v>-129.6190431908744</c:v>
                </c:pt>
                <c:pt idx="15">
                  <c:v>-129.1935685739102</c:v>
                </c:pt>
                <c:pt idx="16">
                  <c:v>-128.7814374910008</c:v>
                </c:pt>
                <c:pt idx="17">
                  <c:v>-128.3818018820275</c:v>
                </c:pt>
                <c:pt idx="18">
                  <c:v>-127.9939528359173</c:v>
                </c:pt>
                <c:pt idx="19">
                  <c:v>-127.6172906618856</c:v>
                </c:pt>
                <c:pt idx="20">
                  <c:v>-127.2513016187918</c:v>
                </c:pt>
                <c:pt idx="21">
                  <c:v>-126.8955398001997</c:v>
                </c:pt>
                <c:pt idx="22">
                  <c:v>-126.5496130260356</c:v>
                </c:pt>
                <c:pt idx="23">
                  <c:v>-126.2131718485532</c:v>
                </c:pt>
                <c:pt idx="24">
                  <c:v>-125.8859009796479</c:v>
                </c:pt>
                <c:pt idx="25">
                  <c:v>-125.5675126012543</c:v>
                </c:pt>
                <c:pt idx="26">
                  <c:v>-125.2577687670735</c:v>
                </c:pt>
                <c:pt idx="27">
                  <c:v>-124.9564383462234</c:v>
                </c:pt>
                <c:pt idx="28">
                  <c:v>-124.6633010592045</c:v>
                </c:pt>
                <c:pt idx="29">
                  <c:v>-124.378147282275</c:v>
                </c:pt>
                <c:pt idx="30">
                  <c:v>-124.1007763978441</c:v>
                </c:pt>
                <c:pt idx="31">
                  <c:v>-123.8309954870826</c:v>
                </c:pt>
                <c:pt idx="32">
                  <c:v>-123.568618302259</c:v>
                </c:pt>
                <c:pt idx="33">
                  <c:v>-123.3134644573008</c:v>
                </c:pt>
                <c:pt idx="34">
                  <c:v>-123.0653587886645</c:v>
                </c:pt>
                <c:pt idx="35">
                  <c:v>-122.8241308491868</c:v>
                </c:pt>
                <c:pt idx="36">
                  <c:v>-122.589614505807</c:v>
                </c:pt>
                <c:pt idx="37">
                  <c:v>-122.3616476184925</c:v>
                </c:pt>
                <c:pt idx="38">
                  <c:v>-122.1400717826491</c:v>
                </c:pt>
                <c:pt idx="39">
                  <c:v>-121.9247321566377</c:v>
                </c:pt>
                <c:pt idx="40">
                  <c:v>-121.7154772772406</c:v>
                </c:pt>
                <c:pt idx="41">
                  <c:v>-121.5121589150499</c:v>
                </c:pt>
                <c:pt idx="42">
                  <c:v>-121.3146319568523</c:v>
                </c:pt>
                <c:pt idx="43">
                  <c:v>-121.1227543071404</c:v>
                </c:pt>
                <c:pt idx="44">
                  <c:v>-120.9363868045766</c:v>
                </c:pt>
                <c:pt idx="45">
                  <c:v>-120.7553931501363</c:v>
                </c:pt>
                <c:pt idx="46">
                  <c:v>-120.5796398443758</c:v>
                </c:pt>
                <c:pt idx="47">
                  <c:v>-120.4089961318045</c:v>
                </c:pt>
                <c:pt idx="48">
                  <c:v>-120.2433339507884</c:v>
                </c:pt>
                <c:pt idx="49">
                  <c:v>-120.0825278877253</c:v>
                </c:pt>
                <c:pt idx="50">
                  <c:v>-119.9264551345216</c:v>
                </c:pt>
                <c:pt idx="51">
                  <c:v>-119.7749954485914</c:v>
                </c:pt>
                <c:pt idx="52">
                  <c:v>-119.6280311148182</c:v>
                </c:pt>
                <c:pt idx="53">
                  <c:v>-119.4854469089366</c:v>
                </c:pt>
                <c:pt idx="54">
                  <c:v>-119.347130061977</c:v>
                </c:pt>
                <c:pt idx="55">
                  <c:v>-119.2129702254765</c:v>
                </c:pt>
                <c:pt idx="56">
                  <c:v>-119.0828594372399</c:v>
                </c:pt>
                <c:pt idx="57">
                  <c:v>-118.9566920874727</c:v>
                </c:pt>
                <c:pt idx="58">
                  <c:v>-118.8343648851549</c:v>
                </c:pt>
                <c:pt idx="59">
                  <c:v>-118.715776824552</c:v>
                </c:pt>
                <c:pt idx="60">
                  <c:v>-118.6008291518065</c:v>
                </c:pt>
                <c:pt idx="61">
                  <c:v>-118.4894253315206</c:v>
                </c:pt>
                <c:pt idx="62">
                  <c:v>-118.381471013347</c:v>
                </c:pt>
                <c:pt idx="63">
                  <c:v>-118.2768739985161</c:v>
                </c:pt>
                <c:pt idx="64">
                  <c:v>-118.1755442063215</c:v>
                </c:pt>
                <c:pt idx="65">
                  <c:v>-118.0773936405449</c:v>
                </c:pt>
                <c:pt idx="66">
                  <c:v>-117.982336355833</c:v>
                </c:pt>
                <c:pt idx="67">
                  <c:v>-117.8902884240313</c:v>
                </c:pt>
                <c:pt idx="68">
                  <c:v>-117.8011679004853</c:v>
                </c:pt>
                <c:pt idx="69">
                  <c:v>-117.7148947903308</c:v>
                </c:pt>
                <c:pt idx="70">
                  <c:v>-117.631391014799</c:v>
                </c:pt>
                <c:pt idx="71">
                  <c:v>-117.5505803775363</c:v>
                </c:pt>
                <c:pt idx="72">
                  <c:v>-117.4723885309841</c:v>
                </c:pt>
                <c:pt idx="73">
                  <c:v>-117.3967429428217</c:v>
                </c:pt>
                <c:pt idx="74">
                  <c:v>-117.3235728625132</c:v>
                </c:pt>
                <c:pt idx="75">
                  <c:v>-117.2528092879591</c:v>
                </c:pt>
                <c:pt idx="76">
                  <c:v>-117.1843849323052</c:v>
                </c:pt>
                <c:pt idx="77">
                  <c:v>-117.1182341909009</c:v>
                </c:pt>
                <c:pt idx="78">
                  <c:v>-117.0542931084451</c:v>
                </c:pt>
                <c:pt idx="79">
                  <c:v>-116.992499346346</c:v>
                </c:pt>
                <c:pt idx="80">
                  <c:v>-116.9327921502945</c:v>
                </c:pt>
                <c:pt idx="81">
                  <c:v>-116.8751123180969</c:v>
                </c:pt>
                <c:pt idx="82">
                  <c:v>-116.8194021677637</c:v>
                </c:pt>
                <c:pt idx="83">
                  <c:v>-116.7656055058833</c:v>
                </c:pt>
                <c:pt idx="84">
                  <c:v>-116.713667596297</c:v>
                </c:pt>
                <c:pt idx="85">
                  <c:v>-116.6635351290884</c:v>
                </c:pt>
                <c:pt idx="86">
                  <c:v>-116.6151561899039</c:v>
                </c:pt>
                <c:pt idx="87">
                  <c:v>-116.5684802296128</c:v>
                </c:pt>
                <c:pt idx="88">
                  <c:v>-116.5234580343297</c:v>
                </c:pt>
                <c:pt idx="89">
                  <c:v>-116.4800416958021</c:v>
                </c:pt>
                <c:pt idx="90">
                  <c:v>-116.4381845821774</c:v>
                </c:pt>
                <c:pt idx="91">
                  <c:v>-116.3978413091611</c:v>
                </c:pt>
                <c:pt idx="92">
                  <c:v>-116.3589677115694</c:v>
                </c:pt>
                <c:pt idx="93">
                  <c:v>-116.3215208152915</c:v>
                </c:pt>
                <c:pt idx="94">
                  <c:v>-116.2854588096582</c:v>
                </c:pt>
                <c:pt idx="95">
                  <c:v>-116.25074102024</c:v>
                </c:pt>
                <c:pt idx="96">
                  <c:v>-116.2173278820605</c:v>
                </c:pt>
                <c:pt idx="97">
                  <c:v>-116.1851809132409</c:v>
                </c:pt>
                <c:pt idx="98">
                  <c:v>-116.154262689082</c:v>
                </c:pt>
                <c:pt idx="99">
                  <c:v>-116.1245368165783</c:v>
                </c:pt>
                <c:pt idx="100">
                  <c:v>-116.095967909369</c:v>
                </c:pt>
                <c:pt idx="101">
                  <c:v>-116.0685215631318</c:v>
                </c:pt>
                <c:pt idx="102">
                  <c:v>-116.0421643314212</c:v>
                </c:pt>
                <c:pt idx="103">
                  <c:v>-116.0168637019403</c:v>
                </c:pt>
                <c:pt idx="104">
                  <c:v>-115.9925880732628</c:v>
                </c:pt>
                <c:pt idx="105">
                  <c:v>-115.9693067319915</c:v>
                </c:pt>
                <c:pt idx="106">
                  <c:v>-115.9469898303548</c:v>
                </c:pt>
                <c:pt idx="107">
                  <c:v>-115.9256083642535</c:v>
                </c:pt>
                <c:pt idx="108">
                  <c:v>-115.9051341517272</c:v>
                </c:pt>
                <c:pt idx="109">
                  <c:v>-115.885539811871</c:v>
                </c:pt>
                <c:pt idx="110">
                  <c:v>-115.8667987441729</c:v>
                </c:pt>
                <c:pt idx="111">
                  <c:v>-115.8488851082834</c:v>
                </c:pt>
                <c:pt idx="112">
                  <c:v>-115.8317738042151</c:v>
                </c:pt>
                <c:pt idx="113">
                  <c:v>-115.8154404529514</c:v>
                </c:pt>
                <c:pt idx="114">
                  <c:v>-115.7998613774871</c:v>
                </c:pt>
                <c:pt idx="115">
                  <c:v>-115.7850135842723</c:v>
                </c:pt>
                <c:pt idx="116">
                  <c:v>-115.7708747450638</c:v>
                </c:pt>
                <c:pt idx="117">
                  <c:v>-115.757423179188</c:v>
                </c:pt>
                <c:pt idx="118">
                  <c:v>-115.7446378361997</c:v>
                </c:pt>
                <c:pt idx="119">
                  <c:v>-115.7324982789255</c:v>
                </c:pt>
              </c:numCache>
            </c:numRef>
          </c:yVal>
          <c:smooth val="0"/>
          <c:extLst xmlns:c16r2="http://schemas.microsoft.com/office/drawing/2015/06/chart">
            <c:ext xmlns:c16="http://schemas.microsoft.com/office/drawing/2014/chart" uri="{C3380CC4-5D6E-409C-BE32-E72D297353CC}">
              <c16:uniqueId val="{00000005-1D21-4AFA-A75D-9081CB146BB6}"/>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136.4723333333341</c:v>
                </c:pt>
                <c:pt idx="1">
                  <c:v>-137.1218224611089</c:v>
                </c:pt>
                <c:pt idx="2">
                  <c:v>-137.7335662506136</c:v>
                </c:pt>
                <c:pt idx="3">
                  <c:v>-138.3103673171072</c:v>
                </c:pt>
                <c:pt idx="4">
                  <c:v>-138.8544631337827</c:v>
                </c:pt>
                <c:pt idx="5">
                  <c:v>-139.3677528200274</c:v>
                </c:pt>
                <c:pt idx="6">
                  <c:v>-139.851870228739</c:v>
                </c:pt>
                <c:pt idx="7">
                  <c:v>-140.3082401843012</c:v>
                </c:pt>
                <c:pt idx="8">
                  <c:v>-140.738122070005</c:v>
                </c:pt>
                <c:pt idx="9">
                  <c:v>-141.1426436140887</c:v>
                </c:pt>
                <c:pt idx="10">
                  <c:v>-141.522827082217</c:v>
                </c:pt>
                <c:pt idx="11">
                  <c:v>-141.8796095883267</c:v>
                </c:pt>
                <c:pt idx="12">
                  <c:v>-142.2138588511152</c:v>
                </c:pt>
                <c:pt idx="13">
                  <c:v>-142.5562600365508</c:v>
                </c:pt>
                <c:pt idx="14">
                  <c:v>-142.8928347105536</c:v>
                </c:pt>
                <c:pt idx="15">
                  <c:v>-143.221823418099</c:v>
                </c:pt>
                <c:pt idx="16">
                  <c:v>-143.5429661381124</c:v>
                </c:pt>
                <c:pt idx="17">
                  <c:v>-143.8561090440783</c:v>
                </c:pt>
                <c:pt idx="18">
                  <c:v>-144.161176491497</c:v>
                </c:pt>
                <c:pt idx="19">
                  <c:v>-144.4581533796561</c:v>
                </c:pt>
                <c:pt idx="20">
                  <c:v>-144.7470713847183</c:v>
                </c:pt>
                <c:pt idx="21">
                  <c:v>-145.0279981912554</c:v>
                </c:pt>
                <c:pt idx="22">
                  <c:v>-145.3010290605955</c:v>
                </c:pt>
                <c:pt idx="23">
                  <c:v>-145.5662802216709</c:v>
                </c:pt>
                <c:pt idx="24">
                  <c:v>-145.8238836845155</c:v>
                </c:pt>
                <c:pt idx="25">
                  <c:v>-146.0739831652674</c:v>
                </c:pt>
                <c:pt idx="26">
                  <c:v>-146.3167829042743</c:v>
                </c:pt>
                <c:pt idx="27">
                  <c:v>-146.5524658386464</c:v>
                </c:pt>
                <c:pt idx="28">
                  <c:v>-146.7812136416824</c:v>
                </c:pt>
                <c:pt idx="29">
                  <c:v>-147.0032080726294</c:v>
                </c:pt>
                <c:pt idx="30">
                  <c:v>-147.2186300616095</c:v>
                </c:pt>
                <c:pt idx="31">
                  <c:v>-147.4276589801873</c:v>
                </c:pt>
                <c:pt idx="32">
                  <c:v>-147.6304720731237</c:v>
                </c:pt>
                <c:pt idx="33">
                  <c:v>-147.827244018054</c:v>
                </c:pt>
                <c:pt idx="34">
                  <c:v>-148.0181465868698</c:v>
                </c:pt>
                <c:pt idx="35">
                  <c:v>-148.2033483882008</c:v>
                </c:pt>
                <c:pt idx="36">
                  <c:v>-148.3830146746941</c:v>
                </c:pt>
                <c:pt idx="37">
                  <c:v>-148.5573072022494</c:v>
                </c:pt>
                <c:pt idx="38">
                  <c:v>-148.7263841310194</c:v>
                </c:pt>
                <c:pt idx="39">
                  <c:v>-148.8904000505584</c:v>
                </c:pt>
                <c:pt idx="40">
                  <c:v>-149.0495058913936</c:v>
                </c:pt>
                <c:pt idx="41">
                  <c:v>-149.2038488982328</c:v>
                </c:pt>
                <c:pt idx="42">
                  <c:v>-149.3535726265764</c:v>
                </c:pt>
                <c:pt idx="43">
                  <c:v>-149.4988169546186</c:v>
                </c:pt>
                <c:pt idx="44">
                  <c:v>-149.6397181075117</c:v>
                </c:pt>
                <c:pt idx="45">
                  <c:v>-149.7764086917016</c:v>
                </c:pt>
                <c:pt idx="46">
                  <c:v>-149.9090177374428</c:v>
                </c:pt>
                <c:pt idx="47">
                  <c:v>-150.0376707479465</c:v>
                </c:pt>
                <c:pt idx="48">
                  <c:v>-150.1624897538761</c:v>
                </c:pt>
                <c:pt idx="49">
                  <c:v>-150.2835933721474</c:v>
                </c:pt>
                <c:pt idx="50">
                  <c:v>-150.4010968681282</c:v>
                </c:pt>
                <c:pt idx="51">
                  <c:v>-150.5151122205205</c:v>
                </c:pt>
                <c:pt idx="52">
                  <c:v>-150.6257481884447</c:v>
                </c:pt>
                <c:pt idx="53">
                  <c:v>-150.7331103799575</c:v>
                </c:pt>
                <c:pt idx="54">
                  <c:v>-150.8373013216326</c:v>
                </c:pt>
                <c:pt idx="55">
                  <c:v>-150.9384205288418</c:v>
                </c:pt>
                <c:pt idx="56">
                  <c:v>-151.0365645763968</c:v>
                </c:pt>
                <c:pt idx="57">
                  <c:v>-151.1318271693028</c:v>
                </c:pt>
                <c:pt idx="58">
                  <c:v>-151.224299213369</c:v>
                </c:pt>
                <c:pt idx="59">
                  <c:v>-151.3140688854983</c:v>
                </c:pt>
                <c:pt idx="60">
                  <c:v>-151.4012217034574</c:v>
                </c:pt>
                <c:pt idx="61">
                  <c:v>-151.4858405950083</c:v>
                </c:pt>
                <c:pt idx="62">
                  <c:v>-151.5680059662543</c:v>
                </c:pt>
                <c:pt idx="63">
                  <c:v>-151.6477957691149</c:v>
                </c:pt>
                <c:pt idx="64">
                  <c:v>-151.7252855678248</c:v>
                </c:pt>
                <c:pt idx="65">
                  <c:v>-151.8005486043751</c:v>
                </c:pt>
                <c:pt idx="66">
                  <c:v>-151.8736558628725</c:v>
                </c:pt>
                <c:pt idx="67">
                  <c:v>-151.9446761327163</c:v>
                </c:pt>
                <c:pt idx="68">
                  <c:v>-152.013676070575</c:v>
                </c:pt>
                <c:pt idx="69">
                  <c:v>-152.0807202611404</c:v>
                </c:pt>
                <c:pt idx="70">
                  <c:v>-152.1458712766007</c:v>
                </c:pt>
                <c:pt idx="71">
                  <c:v>-152.2091897348448</c:v>
                </c:pt>
                <c:pt idx="72">
                  <c:v>-152.2707343563927</c:v>
                </c:pt>
                <c:pt idx="73">
                  <c:v>-152.3305620199505</c:v>
                </c:pt>
                <c:pt idx="74">
                  <c:v>-152.388727816761</c:v>
                </c:pt>
                <c:pt idx="75">
                  <c:v>-152.4452851035655</c:v>
                </c:pt>
                <c:pt idx="76">
                  <c:v>-152.5002855543164</c:v>
                </c:pt>
                <c:pt idx="77">
                  <c:v>-152.5537792105604</c:v>
                </c:pt>
                <c:pt idx="78">
                  <c:v>-152.6058145305635</c:v>
                </c:pt>
                <c:pt idx="79">
                  <c:v>-152.6564384371493</c:v>
                </c:pt>
                <c:pt idx="80">
                  <c:v>-152.7056963642822</c:v>
                </c:pt>
                <c:pt idx="81">
                  <c:v>-152.7536323024196</c:v>
                </c:pt>
                <c:pt idx="82">
                  <c:v>-152.8002888426258</c:v>
                </c:pt>
                <c:pt idx="83">
                  <c:v>-152.8457072194954</c:v>
                </c:pt>
                <c:pt idx="84">
                  <c:v>-152.8899273528784</c:v>
                </c:pt>
                <c:pt idx="85">
                  <c:v>-152.9329878884614</c:v>
                </c:pt>
                <c:pt idx="86">
                  <c:v>-152.974926237184</c:v>
                </c:pt>
                <c:pt idx="87">
                  <c:v>-153.0157786135596</c:v>
                </c:pt>
                <c:pt idx="88">
                  <c:v>-153.055580072886</c:v>
                </c:pt>
                <c:pt idx="89">
                  <c:v>-153.094364547386</c:v>
                </c:pt>
                <c:pt idx="90">
                  <c:v>-153.1321648813059</c:v>
                </c:pt>
                <c:pt idx="91">
                  <c:v>-153.1690128649789</c:v>
                </c:pt>
                <c:pt idx="92">
                  <c:v>-153.2049392679007</c:v>
                </c:pt>
                <c:pt idx="93">
                  <c:v>-153.23997387081</c:v>
                </c:pt>
                <c:pt idx="94">
                  <c:v>-153.2741454968336</c:v>
                </c:pt>
                <c:pt idx="95">
                  <c:v>-153.3074820416875</c:v>
                </c:pt>
                <c:pt idx="96">
                  <c:v>-153.3400105029821</c:v>
                </c:pt>
                <c:pt idx="97">
                  <c:v>-153.3717570086353</c:v>
                </c:pt>
                <c:pt idx="98">
                  <c:v>-153.4027468444383</c:v>
                </c:pt>
                <c:pt idx="99">
                  <c:v>-153.4330044807623</c:v>
                </c:pt>
                <c:pt idx="100">
                  <c:v>-153.4625535984758</c:v>
                </c:pt>
                <c:pt idx="101">
                  <c:v>-153.491417114056</c:v>
                </c:pt>
                <c:pt idx="102">
                  <c:v>-153.5196172039227</c:v>
                </c:pt>
                <c:pt idx="103">
                  <c:v>-153.5471753280381</c:v>
                </c:pt>
                <c:pt idx="104">
                  <c:v>-153.57411225277</c:v>
                </c:pt>
                <c:pt idx="105">
                  <c:v>-153.600448073041</c:v>
                </c:pt>
                <c:pt idx="106">
                  <c:v>-153.626202233804</c:v>
                </c:pt>
                <c:pt idx="107">
                  <c:v>-153.6513935508372</c:v>
                </c:pt>
                <c:pt idx="108">
                  <c:v>-153.6760402308958</c:v>
                </c:pt>
                <c:pt idx="109">
                  <c:v>-153.7001598912298</c:v>
                </c:pt>
                <c:pt idx="110">
                  <c:v>-153.7237695784993</c:v>
                </c:pt>
                <c:pt idx="111">
                  <c:v>-153.7468857870863</c:v>
                </c:pt>
                <c:pt idx="112">
                  <c:v>-153.7695244768313</c:v>
                </c:pt>
                <c:pt idx="113">
                  <c:v>-153.7917010902222</c:v>
                </c:pt>
                <c:pt idx="114">
                  <c:v>-153.8134305690257</c:v>
                </c:pt>
                <c:pt idx="115">
                  <c:v>-153.8347273703987</c:v>
                </c:pt>
                <c:pt idx="116">
                  <c:v>-153.8556054825042</c:v>
                </c:pt>
                <c:pt idx="117">
                  <c:v>-153.8760784396036</c:v>
                </c:pt>
                <c:pt idx="118">
                  <c:v>-153.8961593366971</c:v>
                </c:pt>
                <c:pt idx="119">
                  <c:v>-153.9158608436824</c:v>
                </c:pt>
              </c:numCache>
            </c:numRef>
          </c:yVal>
          <c:smooth val="0"/>
          <c:extLst xmlns:c16r2="http://schemas.microsoft.com/office/drawing/2015/06/chart">
            <c:ext xmlns:c16="http://schemas.microsoft.com/office/drawing/2014/chart" uri="{C3380CC4-5D6E-409C-BE32-E72D297353CC}">
              <c16:uniqueId val="{00000006-1D21-4AFA-A75D-9081CB146BB6}"/>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136.4723333333341</c:v>
                </c:pt>
                <c:pt idx="1">
                  <c:v>-136.7658915106997</c:v>
                </c:pt>
                <c:pt idx="2">
                  <c:v>-137.03453676816</c:v>
                </c:pt>
                <c:pt idx="3">
                  <c:v>-137.2800901382102</c:v>
                </c:pt>
                <c:pt idx="4">
                  <c:v>-137.5040078778347</c:v>
                </c:pt>
                <c:pt idx="5">
                  <c:v>-137.7075320088029</c:v>
                </c:pt>
                <c:pt idx="6">
                  <c:v>-137.8917363810622</c:v>
                </c:pt>
                <c:pt idx="7">
                  <c:v>-138.0575620917723</c:v>
                </c:pt>
                <c:pt idx="8">
                  <c:v>-138.2058449361662</c:v>
                </c:pt>
                <c:pt idx="9">
                  <c:v>-138.337336686013</c:v>
                </c:pt>
                <c:pt idx="10">
                  <c:v>-138.4527215869932</c:v>
                </c:pt>
                <c:pt idx="11">
                  <c:v>-138.5526291536691</c:v>
                </c:pt>
                <c:pt idx="12">
                  <c:v>-138.6376440982358</c:v>
                </c:pt>
                <c:pt idx="13">
                  <c:v>-138.7404892608693</c:v>
                </c:pt>
                <c:pt idx="14">
                  <c:v>-138.8441552949647</c:v>
                </c:pt>
                <c:pt idx="15">
                  <c:v>-138.9467202780204</c:v>
                </c:pt>
                <c:pt idx="16">
                  <c:v>-139.047757182674</c:v>
                </c:pt>
                <c:pt idx="17">
                  <c:v>-139.146949613338</c:v>
                </c:pt>
                <c:pt idx="18">
                  <c:v>-139.2440635000872</c:v>
                </c:pt>
                <c:pt idx="19">
                  <c:v>-139.3389291929047</c:v>
                </c:pt>
                <c:pt idx="20">
                  <c:v>-139.4314274824173</c:v>
                </c:pt>
                <c:pt idx="21">
                  <c:v>-139.5214786615297</c:v>
                </c:pt>
                <c:pt idx="22">
                  <c:v>-139.6090339563289</c:v>
                </c:pt>
                <c:pt idx="23">
                  <c:v>-139.6940688042248</c:v>
                </c:pt>
                <c:pt idx="24">
                  <c:v>-139.7765775735134</c:v>
                </c:pt>
                <c:pt idx="25">
                  <c:v>-139.8565694086415</c:v>
                </c:pt>
                <c:pt idx="26">
                  <c:v>-139.9341210226391</c:v>
                </c:pt>
                <c:pt idx="27">
                  <c:v>-140.0092858767121</c:v>
                </c:pt>
                <c:pt idx="28">
                  <c:v>-140.0821192343644</c:v>
                </c:pt>
                <c:pt idx="29">
                  <c:v>-140.1526794346992</c:v>
                </c:pt>
                <c:pt idx="30">
                  <c:v>-140.221026910353</c:v>
                </c:pt>
                <c:pt idx="31">
                  <c:v>-140.2872233961523</c:v>
                </c:pt>
                <c:pt idx="32">
                  <c:v>-140.3513313027406</c:v>
                </c:pt>
                <c:pt idx="33">
                  <c:v>-140.4134132209851</c:v>
                </c:pt>
                <c:pt idx="34">
                  <c:v>-140.4735315302858</c:v>
                </c:pt>
                <c:pt idx="35">
                  <c:v>-140.5317480896135</c:v>
                </c:pt>
                <c:pt idx="36">
                  <c:v>-140.5881239946398</c:v>
                </c:pt>
                <c:pt idx="37">
                  <c:v>-140.6427193877987</c:v>
                </c:pt>
                <c:pt idx="38">
                  <c:v>-140.6955933108909</c:v>
                </c:pt>
                <c:pt idx="39">
                  <c:v>-140.7468036896871</c:v>
                </c:pt>
                <c:pt idx="40">
                  <c:v>-140.7964071896363</c:v>
                </c:pt>
                <c:pt idx="41">
                  <c:v>-140.844459142698</c:v>
                </c:pt>
                <c:pt idx="42">
                  <c:v>-140.8910134979828</c:v>
                </c:pt>
                <c:pt idx="43">
                  <c:v>-140.9361227880138</c:v>
                </c:pt>
                <c:pt idx="44">
                  <c:v>-140.9798381076998</c:v>
                </c:pt>
                <c:pt idx="45">
                  <c:v>-141.0222091037285</c:v>
                </c:pt>
                <c:pt idx="46">
                  <c:v>-141.0632839725008</c:v>
                </c:pt>
                <c:pt idx="47">
                  <c:v>-141.1031094650823</c:v>
                </c:pt>
                <c:pt idx="48">
                  <c:v>-141.1417308979071</c:v>
                </c:pt>
                <c:pt idx="49">
                  <c:v>-141.1791921681858</c:v>
                </c:pt>
                <c:pt idx="50">
                  <c:v>-141.2155357731801</c:v>
                </c:pt>
                <c:pt idx="51">
                  <c:v>-141.2508028326154</c:v>
                </c:pt>
                <c:pt idx="52">
                  <c:v>-141.2850331137638</c:v>
                </c:pt>
                <c:pt idx="53">
                  <c:v>-141.3182650584945</c:v>
                </c:pt>
                <c:pt idx="54">
                  <c:v>-141.350535811874</c:v>
                </c:pt>
                <c:pt idx="55">
                  <c:v>-141.3818812520071</c:v>
                </c:pt>
                <c:pt idx="56">
                  <c:v>-141.4123360208048</c:v>
                </c:pt>
                <c:pt idx="57">
                  <c:v>-141.441933555412</c:v>
                </c:pt>
                <c:pt idx="58">
                  <c:v>-141.4707061200891</c:v>
                </c:pt>
                <c:pt idx="59">
                  <c:v>-141.498684838338</c:v>
                </c:pt>
                <c:pt idx="60">
                  <c:v>-141.5258997251319</c:v>
                </c:pt>
                <c:pt idx="61">
                  <c:v>-141.5523797190851</c:v>
                </c:pt>
                <c:pt idx="62">
                  <c:v>-141.5781527144763</c:v>
                </c:pt>
                <c:pt idx="63">
                  <c:v>-141.6032455929947</c:v>
                </c:pt>
                <c:pt idx="64">
                  <c:v>-141.6276842551408</c:v>
                </c:pt>
                <c:pt idx="65">
                  <c:v>-141.6514936512092</c:v>
                </c:pt>
                <c:pt idx="66">
                  <c:v>-141.6746978117858</c:v>
                </c:pt>
                <c:pt idx="67">
                  <c:v>-141.6973198777093</c:v>
                </c:pt>
                <c:pt idx="68">
                  <c:v>-141.7193821294615</c:v>
                </c:pt>
                <c:pt idx="69">
                  <c:v>-141.7409060159553</c:v>
                </c:pt>
                <c:pt idx="70">
                  <c:v>-141.7619121826626</c:v>
                </c:pt>
                <c:pt idx="71">
                  <c:v>-141.782420499113</c:v>
                </c:pt>
                <c:pt idx="72">
                  <c:v>-141.802450085699</c:v>
                </c:pt>
                <c:pt idx="73">
                  <c:v>-141.8220193398008</c:v>
                </c:pt>
                <c:pt idx="74">
                  <c:v>-141.8411459612166</c:v>
                </c:pt>
                <c:pt idx="75">
                  <c:v>-141.8598469768926</c:v>
                </c:pt>
                <c:pt idx="76">
                  <c:v>-141.8781387649567</c:v>
                </c:pt>
                <c:pt idx="77">
                  <c:v>-141.8960370780544</c:v>
                </c:pt>
                <c:pt idx="78">
                  <c:v>-141.9135570659846</c:v>
                </c:pt>
                <c:pt idx="79">
                  <c:v>-141.9307132976558</c:v>
                </c:pt>
                <c:pt idx="80">
                  <c:v>-141.9475197823517</c:v>
                </c:pt>
                <c:pt idx="81">
                  <c:v>-141.9639899903373</c:v>
                </c:pt>
                <c:pt idx="82">
                  <c:v>-141.9801368727915</c:v>
                </c:pt>
                <c:pt idx="83">
                  <c:v>-141.9959728810993</c:v>
                </c:pt>
                <c:pt idx="84">
                  <c:v>-142.0115099855</c:v>
                </c:pt>
                <c:pt idx="85">
                  <c:v>-142.0267596931137</c:v>
                </c:pt>
                <c:pt idx="86">
                  <c:v>-142.0417330653629</c:v>
                </c:pt>
                <c:pt idx="87">
                  <c:v>-142.0564407347804</c:v>
                </c:pt>
                <c:pt idx="88">
                  <c:v>-142.0708929212594</c:v>
                </c:pt>
                <c:pt idx="89">
                  <c:v>-142.085099447711</c:v>
                </c:pt>
                <c:pt idx="90">
                  <c:v>-142.0990697551917</c:v>
                </c:pt>
                <c:pt idx="91">
                  <c:v>-142.1128129174772</c:v>
                </c:pt>
                <c:pt idx="92">
                  <c:v>-142.1263376551265</c:v>
                </c:pt>
                <c:pt idx="93">
                  <c:v>-142.1396523490228</c:v>
                </c:pt>
                <c:pt idx="94">
                  <c:v>-142.1527650534451</c:v>
                </c:pt>
                <c:pt idx="95">
                  <c:v>-142.1656835086401</c:v>
                </c:pt>
                <c:pt idx="96">
                  <c:v>-142.1784151529475</c:v>
                </c:pt>
                <c:pt idx="97">
                  <c:v>-142.1909671344706</c:v>
                </c:pt>
                <c:pt idx="98">
                  <c:v>-142.2033463223113</c:v>
                </c:pt>
                <c:pt idx="99">
                  <c:v>-142.2155593173929</c:v>
                </c:pt>
                <c:pt idx="100">
                  <c:v>-142.2276124628747</c:v>
                </c:pt>
                <c:pt idx="101">
                  <c:v>-142.2395118541668</c:v>
                </c:pt>
                <c:pt idx="102">
                  <c:v>-142.2512633485885</c:v>
                </c:pt>
                <c:pt idx="103">
                  <c:v>-142.262872574622</c:v>
                </c:pt>
                <c:pt idx="104">
                  <c:v>-142.2743449408588</c:v>
                </c:pt>
                <c:pt idx="105">
                  <c:v>-142.2856856445744</c:v>
                </c:pt>
                <c:pt idx="106">
                  <c:v>-142.2968996799827</c:v>
                </c:pt>
                <c:pt idx="107">
                  <c:v>-142.307991846179</c:v>
                </c:pt>
                <c:pt idx="108">
                  <c:v>-142.3189667547661</c:v>
                </c:pt>
                <c:pt idx="109">
                  <c:v>-142.3298288372048</c:v>
                </c:pt>
                <c:pt idx="110">
                  <c:v>-142.3405823518544</c:v>
                </c:pt>
                <c:pt idx="111">
                  <c:v>-142.351231390764</c:v>
                </c:pt>
                <c:pt idx="112">
                  <c:v>-142.3617798861901</c:v>
                </c:pt>
                <c:pt idx="113">
                  <c:v>-142.3722316168562</c:v>
                </c:pt>
                <c:pt idx="114">
                  <c:v>-142.3825902139786</c:v>
                </c:pt>
                <c:pt idx="115">
                  <c:v>-142.3928591670515</c:v>
                </c:pt>
                <c:pt idx="116">
                  <c:v>-142.4030418294044</c:v>
                </c:pt>
                <c:pt idx="117">
                  <c:v>-142.4131414235485</c:v>
                </c:pt>
                <c:pt idx="118">
                  <c:v>-142.4231610463062</c:v>
                </c:pt>
                <c:pt idx="119">
                  <c:v>-142.4331036737458</c:v>
                </c:pt>
              </c:numCache>
            </c:numRef>
          </c:yVal>
          <c:smooth val="0"/>
          <c:extLst xmlns:c16r2="http://schemas.microsoft.com/office/drawing/2015/06/chart">
            <c:ext xmlns:c16="http://schemas.microsoft.com/office/drawing/2014/chart" uri="{C3380CC4-5D6E-409C-BE32-E72D297353CC}">
              <c16:uniqueId val="{00000007-1D21-4AFA-A75D-9081CB146BB6}"/>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136.4723333333341</c:v>
                </c:pt>
                <c:pt idx="1">
                  <c:v>-136.583735387615</c:v>
                </c:pt>
                <c:pt idx="2">
                  <c:v>-136.673430879296</c:v>
                </c:pt>
                <c:pt idx="3">
                  <c:v>-136.7433321771714</c:v>
                </c:pt>
                <c:pt idx="4">
                  <c:v>-136.7949607648475</c:v>
                </c:pt>
                <c:pt idx="5">
                  <c:v>-136.8296041626868</c:v>
                </c:pt>
                <c:pt idx="6">
                  <c:v>-136.8483657757677</c:v>
                </c:pt>
                <c:pt idx="7">
                  <c:v>-136.852203291324</c:v>
                </c:pt>
                <c:pt idx="8">
                  <c:v>-136.8419584850815</c:v>
                </c:pt>
                <c:pt idx="9">
                  <c:v>-136.8183803699762</c:v>
                </c:pt>
                <c:pt idx="10">
                  <c:v>-136.7821431853577</c:v>
                </c:pt>
                <c:pt idx="11">
                  <c:v>-136.7338603883163</c:v>
                </c:pt>
                <c:pt idx="12">
                  <c:v>-136.6740955477298</c:v>
                </c:pt>
                <c:pt idx="13">
                  <c:v>-136.6324047489115</c:v>
                </c:pt>
                <c:pt idx="14">
                  <c:v>-136.5951402530134</c:v>
                </c:pt>
                <c:pt idx="15">
                  <c:v>-136.560320092801</c:v>
                </c:pt>
                <c:pt idx="16">
                  <c:v>-136.5274610082886</c:v>
                </c:pt>
                <c:pt idx="17">
                  <c:v>-136.4961847996449</c:v>
                </c:pt>
                <c:pt idx="18">
                  <c:v>-136.4661917927147</c:v>
                </c:pt>
                <c:pt idx="19">
                  <c:v>-136.4372443089455</c:v>
                </c:pt>
                <c:pt idx="20">
                  <c:v>-136.4091537222644</c:v>
                </c:pt>
                <c:pt idx="21">
                  <c:v>-136.3817702963188</c:v>
                </c:pt>
                <c:pt idx="22">
                  <c:v>-136.3549751916046</c:v>
                </c:pt>
                <c:pt idx="23">
                  <c:v>-136.3286741676068</c:v>
                </c:pt>
                <c:pt idx="24">
                  <c:v>-136.302792610449</c:v>
                </c:pt>
                <c:pt idx="25">
                  <c:v>-136.2772715982778</c:v>
                </c:pt>
                <c:pt idx="26">
                  <c:v>-136.2521153885996</c:v>
                </c:pt>
                <c:pt idx="27">
                  <c:v>-136.2273122232057</c:v>
                </c:pt>
                <c:pt idx="28">
                  <c:v>-136.2028533083867</c:v>
                </c:pt>
                <c:pt idx="29">
                  <c:v>-136.1787341221485</c:v>
                </c:pt>
                <c:pt idx="30">
                  <c:v>-136.1549534463734</c:v>
                </c:pt>
                <c:pt idx="31">
                  <c:v>-136.1315125781778</c:v>
                </c:pt>
                <c:pt idx="32">
                  <c:v>-136.1084146983567</c:v>
                </c:pt>
                <c:pt idx="33">
                  <c:v>-136.0856643650459</c:v>
                </c:pt>
                <c:pt idx="34">
                  <c:v>-136.0632671074427</c:v>
                </c:pt>
                <c:pt idx="35">
                  <c:v>-136.0412290997162</c:v>
                </c:pt>
                <c:pt idx="36">
                  <c:v>-136.0195568994054</c:v>
                </c:pt>
                <c:pt idx="37">
                  <c:v>-135.998257237862</c:v>
                </c:pt>
                <c:pt idx="38">
                  <c:v>-135.9773368528285</c:v>
                </c:pt>
                <c:pt idx="39">
                  <c:v>-135.9568024435112</c:v>
                </c:pt>
                <c:pt idx="40">
                  <c:v>-135.936660517239</c:v>
                </c:pt>
                <c:pt idx="41">
                  <c:v>-135.9169172965819</c:v>
                </c:pt>
                <c:pt idx="42">
                  <c:v>-135.8975786506996</c:v>
                </c:pt>
                <c:pt idx="43">
                  <c:v>-135.8786500428134</c:v>
                </c:pt>
                <c:pt idx="44">
                  <c:v>-135.8601364909266</c:v>
                </c:pt>
                <c:pt idx="45">
                  <c:v>-135.8420425395004</c:v>
                </c:pt>
                <c:pt idx="46">
                  <c:v>-135.8243722402085</c:v>
                </c:pt>
                <c:pt idx="47">
                  <c:v>-135.8071291401868</c:v>
                </c:pt>
                <c:pt idx="48">
                  <c:v>-135.7903162765274</c:v>
                </c:pt>
                <c:pt idx="49">
                  <c:v>-135.7739361759018</c:v>
                </c:pt>
                <c:pt idx="50">
                  <c:v>-135.7579908584491</c:v>
                </c:pt>
                <c:pt idx="51">
                  <c:v>-135.7424818451557</c:v>
                </c:pt>
                <c:pt idx="52">
                  <c:v>-135.7274101682447</c:v>
                </c:pt>
                <c:pt idx="53">
                  <c:v>-135.7127763838075</c:v>
                </c:pt>
                <c:pt idx="54">
                  <c:v>-135.6985805862701</c:v>
                </c:pt>
                <c:pt idx="55">
                  <c:v>-135.6848224243347</c:v>
                </c:pt>
                <c:pt idx="56">
                  <c:v>-135.6715011180515</c:v>
                </c:pt>
                <c:pt idx="57">
                  <c:v>-135.6586154767469</c:v>
                </c:pt>
                <c:pt idx="58">
                  <c:v>-135.6461639175657</c:v>
                </c:pt>
                <c:pt idx="59">
                  <c:v>-135.6341444844206</c:v>
                </c:pt>
                <c:pt idx="60">
                  <c:v>-135.6225548671746</c:v>
                </c:pt>
                <c:pt idx="61">
                  <c:v>-135.6113924209096</c:v>
                </c:pt>
                <c:pt idx="62">
                  <c:v>-135.6006541851398</c:v>
                </c:pt>
                <c:pt idx="63">
                  <c:v>-135.5903369028877</c:v>
                </c:pt>
                <c:pt idx="64">
                  <c:v>-135.580437039496</c:v>
                </c:pt>
                <c:pt idx="65">
                  <c:v>-135.5709508011394</c:v>
                </c:pt>
                <c:pt idx="66">
                  <c:v>-135.5618741529356</c:v>
                </c:pt>
                <c:pt idx="67">
                  <c:v>-135.5532028366267</c:v>
                </c:pt>
                <c:pt idx="68">
                  <c:v>-135.54493238778</c:v>
                </c:pt>
                <c:pt idx="69">
                  <c:v>-135.5370581524671</c:v>
                </c:pt>
                <c:pt idx="70">
                  <c:v>-135.5295753034156</c:v>
                </c:pt>
                <c:pt idx="71">
                  <c:v>-135.5224788555806</c:v>
                </c:pt>
                <c:pt idx="72">
                  <c:v>-135.5157636811497</c:v>
                </c:pt>
                <c:pt idx="73">
                  <c:v>-135.5094245239814</c:v>
                </c:pt>
                <c:pt idx="74">
                  <c:v>-135.5034560133897</c:v>
                </c:pt>
                <c:pt idx="75">
                  <c:v>-135.497852677421</c:v>
                </c:pt>
                <c:pt idx="76">
                  <c:v>-135.4926089554681</c:v>
                </c:pt>
                <c:pt idx="77">
                  <c:v>-135.4877192103388</c:v>
                </c:pt>
                <c:pt idx="78">
                  <c:v>-135.4831777397233</c:v>
                </c:pt>
                <c:pt idx="79">
                  <c:v>-135.4789787870998</c:v>
                </c:pt>
                <c:pt idx="80">
                  <c:v>-135.4751165520788</c:v>
                </c:pt>
                <c:pt idx="81">
                  <c:v>-135.4715852001937</c:v>
                </c:pt>
                <c:pt idx="82">
                  <c:v>-135.4683788721602</c:v>
                </c:pt>
                <c:pt idx="83">
                  <c:v>-135.4654916926143</c:v>
                </c:pt>
                <c:pt idx="84">
                  <c:v>-135.4629177783413</c:v>
                </c:pt>
                <c:pt idx="85">
                  <c:v>-135.4606512460155</c:v>
                </c:pt>
                <c:pt idx="86">
                  <c:v>-135.4586862194631</c:v>
                </c:pt>
                <c:pt idx="87">
                  <c:v>-135.4570168364746</c:v>
                </c:pt>
                <c:pt idx="88">
                  <c:v>-135.4556372551576</c:v>
                </c:pt>
                <c:pt idx="89">
                  <c:v>-135.4545416598862</c:v>
                </c:pt>
                <c:pt idx="90">
                  <c:v>-135.4537242668216</c:v>
                </c:pt>
                <c:pt idx="91">
                  <c:v>-135.4531793290535</c:v>
                </c:pt>
                <c:pt idx="92">
                  <c:v>-135.452901141359</c:v>
                </c:pt>
                <c:pt idx="93">
                  <c:v>-135.4528840446021</c:v>
                </c:pt>
                <c:pt idx="94">
                  <c:v>-135.4531224297921</c:v>
                </c:pt>
                <c:pt idx="95">
                  <c:v>-135.4536107418098</c:v>
                </c:pt>
                <c:pt idx="96">
                  <c:v>-135.4543434828222</c:v>
                </c:pt>
                <c:pt idx="97">
                  <c:v>-135.4553152153974</c:v>
                </c:pt>
                <c:pt idx="98">
                  <c:v>-135.4565205653421</c:v>
                </c:pt>
                <c:pt idx="99">
                  <c:v>-135.4579542242568</c:v>
                </c:pt>
                <c:pt idx="100">
                  <c:v>-135.4596109518511</c:v>
                </c:pt>
                <c:pt idx="101">
                  <c:v>-135.4614855779976</c:v>
                </c:pt>
                <c:pt idx="102">
                  <c:v>-135.463573004581</c:v>
                </c:pt>
                <c:pt idx="103">
                  <c:v>-135.4658682071022</c:v>
                </c:pt>
                <c:pt idx="104">
                  <c:v>-135.4683662360944</c:v>
                </c:pt>
                <c:pt idx="105">
                  <c:v>-135.4710622183482</c:v>
                </c:pt>
                <c:pt idx="106">
                  <c:v>-135.473951357937</c:v>
                </c:pt>
                <c:pt idx="107">
                  <c:v>-135.4770289370901</c:v>
                </c:pt>
                <c:pt idx="108">
                  <c:v>-135.4802903168897</c:v>
                </c:pt>
                <c:pt idx="109">
                  <c:v>-135.4837309378236</c:v>
                </c:pt>
                <c:pt idx="110">
                  <c:v>-135.487346320195</c:v>
                </c:pt>
                <c:pt idx="111">
                  <c:v>-135.4911320643923</c:v>
                </c:pt>
                <c:pt idx="112">
                  <c:v>-135.4950838510472</c:v>
                </c:pt>
                <c:pt idx="113">
                  <c:v>-135.499197441065</c:v>
                </c:pt>
                <c:pt idx="114">
                  <c:v>-135.5034686755466</c:v>
                </c:pt>
                <c:pt idx="115">
                  <c:v>-135.507893475623</c:v>
                </c:pt>
                <c:pt idx="116">
                  <c:v>-135.5124678421732</c:v>
                </c:pt>
                <c:pt idx="117">
                  <c:v>-135.5171878554793</c:v>
                </c:pt>
                <c:pt idx="118">
                  <c:v>-135.522049674782</c:v>
                </c:pt>
                <c:pt idx="119">
                  <c:v>-135.527049537773</c:v>
                </c:pt>
              </c:numCache>
            </c:numRef>
          </c:yVal>
          <c:smooth val="0"/>
          <c:extLst xmlns:c16r2="http://schemas.microsoft.com/office/drawing/2015/06/chart">
            <c:ext xmlns:c16="http://schemas.microsoft.com/office/drawing/2014/chart" uri="{C3380CC4-5D6E-409C-BE32-E72D297353CC}">
              <c16:uniqueId val="{00000008-1D21-4AFA-A75D-9081CB146BB6}"/>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136.4723333333341</c:v>
                </c:pt>
                <c:pt idx="1">
                  <c:v>-136.613047815557</c:v>
                </c:pt>
                <c:pt idx="2">
                  <c:v>-136.7308475387813</c:v>
                </c:pt>
                <c:pt idx="3">
                  <c:v>-136.8277614601643</c:v>
                </c:pt>
                <c:pt idx="4">
                  <c:v>-136.9054026566666</c:v>
                </c:pt>
                <c:pt idx="5">
                  <c:v>-136.9651342375789</c:v>
                </c:pt>
                <c:pt idx="6">
                  <c:v>-137.008122753953</c:v>
                </c:pt>
                <c:pt idx="7">
                  <c:v>-137.0353793330896</c:v>
                </c:pt>
                <c:pt idx="8">
                  <c:v>-137.0477915983518</c:v>
                </c:pt>
                <c:pt idx="9">
                  <c:v>-137.0461484492296</c:v>
                </c:pt>
                <c:pt idx="10">
                  <c:v>-137.0311593092945</c:v>
                </c:pt>
                <c:pt idx="11">
                  <c:v>-137.0034690884418</c:v>
                </c:pt>
                <c:pt idx="12">
                  <c:v>-136.9636698256325</c:v>
                </c:pt>
                <c:pt idx="13">
                  <c:v>-136.9413436707405</c:v>
                </c:pt>
                <c:pt idx="14">
                  <c:v>-136.9225344076658</c:v>
                </c:pt>
                <c:pt idx="15">
                  <c:v>-136.9053234154144</c:v>
                </c:pt>
                <c:pt idx="16">
                  <c:v>-136.8892252295143</c:v>
                </c:pt>
                <c:pt idx="17">
                  <c:v>-136.8738682268663</c:v>
                </c:pt>
                <c:pt idx="18">
                  <c:v>-136.8589659780425</c:v>
                </c:pt>
                <c:pt idx="19">
                  <c:v>-136.8442988634276</c:v>
                </c:pt>
                <c:pt idx="20">
                  <c:v>-136.8296997081677</c:v>
                </c:pt>
                <c:pt idx="21">
                  <c:v>-136.8150425324384</c:v>
                </c:pt>
                <c:pt idx="22">
                  <c:v>-136.8002337305561</c:v>
                </c:pt>
                <c:pt idx="23">
                  <c:v>-136.7852051451503</c:v>
                </c:pt>
                <c:pt idx="24">
                  <c:v>-136.7699086212592</c:v>
                </c:pt>
                <c:pt idx="25">
                  <c:v>-136.7543117172777</c:v>
                </c:pt>
                <c:pt idx="26">
                  <c:v>-136.738445389228</c:v>
                </c:pt>
                <c:pt idx="27">
                  <c:v>-136.7223232520364</c:v>
                </c:pt>
                <c:pt idx="28">
                  <c:v>-136.705961311759</c:v>
                </c:pt>
                <c:pt idx="29">
                  <c:v>-136.6893791162865</c:v>
                </c:pt>
                <c:pt idx="30">
                  <c:v>-136.6725987510029</c:v>
                </c:pt>
                <c:pt idx="31">
                  <c:v>-136.6556440297097</c:v>
                </c:pt>
                <c:pt idx="32">
                  <c:v>-136.638539855236</c:v>
                </c:pt>
                <c:pt idx="33">
                  <c:v>-136.621311714725</c:v>
                </c:pt>
                <c:pt idx="34">
                  <c:v>-136.6039852819812</c:v>
                </c:pt>
                <c:pt idx="35">
                  <c:v>-136.5865861051493</c:v>
                </c:pt>
                <c:pt idx="36">
                  <c:v>-136.56913936256</c:v>
                </c:pt>
                <c:pt idx="37">
                  <c:v>-136.5516696731927</c:v>
                </c:pt>
                <c:pt idx="38">
                  <c:v>-136.5342009509845</c:v>
                </c:pt>
                <c:pt idx="39">
                  <c:v>-136.5167563844136</c:v>
                </c:pt>
                <c:pt idx="40">
                  <c:v>-136.4993583043317</c:v>
                </c:pt>
                <c:pt idx="41">
                  <c:v>-136.4820281144891</c:v>
                </c:pt>
                <c:pt idx="42">
                  <c:v>-136.4647862462289</c:v>
                </c:pt>
                <c:pt idx="43">
                  <c:v>-136.447652129081</c:v>
                </c:pt>
                <c:pt idx="44">
                  <c:v>-136.430644174251</c:v>
                </c:pt>
                <c:pt idx="45">
                  <c:v>-136.413779768527</c:v>
                </c:pt>
                <c:pt idx="46">
                  <c:v>-136.3970752767143</c:v>
                </c:pt>
                <c:pt idx="47">
                  <c:v>-136.3805460508933</c:v>
                </c:pt>
                <c:pt idx="48">
                  <c:v>-136.3642064452663</c:v>
                </c:pt>
                <c:pt idx="49">
                  <c:v>-136.348069835416</c:v>
                </c:pt>
                <c:pt idx="50">
                  <c:v>-136.3321486411483</c:v>
                </c:pt>
                <c:pt idx="51">
                  <c:v>-136.3164543520897</c:v>
                </c:pt>
                <c:pt idx="52">
                  <c:v>-136.3009975556406</c:v>
                </c:pt>
                <c:pt idx="53">
                  <c:v>-136.2857879664568</c:v>
                </c:pt>
                <c:pt idx="54">
                  <c:v>-136.2708344571133</c:v>
                </c:pt>
                <c:pt idx="55">
                  <c:v>-136.2561450895937</c:v>
                </c:pt>
                <c:pt idx="56">
                  <c:v>-136.2417271472823</c:v>
                </c:pt>
                <c:pt idx="57">
                  <c:v>-136.2275871672043</c:v>
                </c:pt>
                <c:pt idx="58">
                  <c:v>-136.2137309723087</c:v>
                </c:pt>
                <c:pt idx="59">
                  <c:v>-136.2001637035833</c:v>
                </c:pt>
                <c:pt idx="60">
                  <c:v>-136.1868898518712</c:v>
                </c:pt>
                <c:pt idx="61">
                  <c:v>-136.1739132892465</c:v>
                </c:pt>
                <c:pt idx="62">
                  <c:v>-136.1612372998547</c:v>
                </c:pt>
                <c:pt idx="63">
                  <c:v>-136.1488646101154</c:v>
                </c:pt>
                <c:pt idx="64">
                  <c:v>-136.1367974182224</c:v>
                </c:pt>
                <c:pt idx="65">
                  <c:v>-136.1250374228891</c:v>
                </c:pt>
                <c:pt idx="66">
                  <c:v>-136.1135858512819</c:v>
                </c:pt>
                <c:pt idx="67">
                  <c:v>-136.1024434861256</c:v>
                </c:pt>
                <c:pt idx="68">
                  <c:v>-136.0916106919217</c:v>
                </c:pt>
                <c:pt idx="69">
                  <c:v>-136.0810874402975</c:v>
                </c:pt>
                <c:pt idx="70">
                  <c:v>-136.0708733344547</c:v>
                </c:pt>
                <c:pt idx="71">
                  <c:v>-136.0609676327165</c:v>
                </c:pt>
                <c:pt idx="72">
                  <c:v>-136.051369271162</c:v>
                </c:pt>
                <c:pt idx="73">
                  <c:v>-136.0420768853851</c:v>
                </c:pt>
                <c:pt idx="74">
                  <c:v>-136.0330888313354</c:v>
                </c:pt>
                <c:pt idx="75">
                  <c:v>-136.0244032052992</c:v>
                </c:pt>
                <c:pt idx="76">
                  <c:v>-136.0160178630053</c:v>
                </c:pt>
                <c:pt idx="77">
                  <c:v>-136.0079304378828</c:v>
                </c:pt>
                <c:pt idx="78">
                  <c:v>-136.0001383584835</c:v>
                </c:pt>
                <c:pt idx="79">
                  <c:v>-135.9926388650958</c:v>
                </c:pt>
                <c:pt idx="80">
                  <c:v>-135.9854290255605</c:v>
                </c:pt>
                <c:pt idx="81">
                  <c:v>-135.9785057503179</c:v>
                </c:pt>
                <c:pt idx="82">
                  <c:v>-135.9718658067072</c:v>
                </c:pt>
                <c:pt idx="83">
                  <c:v>-135.9655058325375</c:v>
                </c:pt>
                <c:pt idx="84">
                  <c:v>-135.9594223489557</c:v>
                </c:pt>
                <c:pt idx="85">
                  <c:v>-135.9536117726418</c:v>
                </c:pt>
                <c:pt idx="86">
                  <c:v>-135.9480704273383</c:v>
                </c:pt>
                <c:pt idx="87">
                  <c:v>-135.9427945547593</c:v>
                </c:pt>
                <c:pt idx="88">
                  <c:v>-135.9377803248783</c:v>
                </c:pt>
                <c:pt idx="89">
                  <c:v>-135.933023845647</c:v>
                </c:pt>
                <c:pt idx="90">
                  <c:v>-135.9285211721401</c:v>
                </c:pt>
                <c:pt idx="91">
                  <c:v>-135.9242683151638</c:v>
                </c:pt>
                <c:pt idx="92">
                  <c:v>-135.9202612493525</c:v>
                </c:pt>
                <c:pt idx="93">
                  <c:v>-135.9164959207658</c:v>
                </c:pt>
                <c:pt idx="94">
                  <c:v>-135.9129682540135</c:v>
                </c:pt>
                <c:pt idx="95">
                  <c:v>-135.9096741589274</c:v>
                </c:pt>
                <c:pt idx="96">
                  <c:v>-135.9066095368023</c:v>
                </c:pt>
                <c:pt idx="97">
                  <c:v>-135.9037702862238</c:v>
                </c:pt>
                <c:pt idx="98">
                  <c:v>-135.9011523085023</c:v>
                </c:pt>
                <c:pt idx="99">
                  <c:v>-135.8987515127344</c:v>
                </c:pt>
                <c:pt idx="100">
                  <c:v>-135.896563820502</c:v>
                </c:pt>
                <c:pt idx="101">
                  <c:v>-135.8945851702408</c:v>
                </c:pt>
                <c:pt idx="102">
                  <c:v>-135.8928115212748</c:v>
                </c:pt>
                <c:pt idx="103">
                  <c:v>-135.8912388575572</c:v>
                </c:pt>
                <c:pt idx="104">
                  <c:v>-135.8898631911129</c:v>
                </c:pt>
                <c:pt idx="105">
                  <c:v>-135.8886805652</c:v>
                </c:pt>
                <c:pt idx="106">
                  <c:v>-135.8876870572251</c:v>
                </c:pt>
                <c:pt idx="107">
                  <c:v>-135.8868787813983</c:v>
                </c:pt>
                <c:pt idx="108">
                  <c:v>-135.8862518911571</c:v>
                </c:pt>
                <c:pt idx="109">
                  <c:v>-135.8858025813734</c:v>
                </c:pt>
                <c:pt idx="110">
                  <c:v>-135.8855270903457</c:v>
                </c:pt>
                <c:pt idx="111">
                  <c:v>-135.885421701593</c:v>
                </c:pt>
                <c:pt idx="112">
                  <c:v>-135.8854827454743</c:v>
                </c:pt>
                <c:pt idx="113">
                  <c:v>-135.8857066006144</c:v>
                </c:pt>
                <c:pt idx="114">
                  <c:v>-135.8860896951805</c:v>
                </c:pt>
                <c:pt idx="115">
                  <c:v>-135.8866285079941</c:v>
                </c:pt>
                <c:pt idx="116">
                  <c:v>-135.887319569499</c:v>
                </c:pt>
                <c:pt idx="117">
                  <c:v>-135.8881594625957</c:v>
                </c:pt>
                <c:pt idx="118">
                  <c:v>-135.8891448233387</c:v>
                </c:pt>
                <c:pt idx="119">
                  <c:v>-135.8902723415256</c:v>
                </c:pt>
              </c:numCache>
            </c:numRef>
          </c:yVal>
          <c:smooth val="0"/>
          <c:extLst xmlns:c16r2="http://schemas.microsoft.com/office/drawing/2015/06/chart">
            <c:ext xmlns:c16="http://schemas.microsoft.com/office/drawing/2014/chart" uri="{C3380CC4-5D6E-409C-BE32-E72D297353CC}">
              <c16:uniqueId val="{00000009-1D21-4AFA-A75D-9081CB146BB6}"/>
            </c:ext>
          </c:extLst>
        </c:ser>
        <c:dLbls>
          <c:showLegendKey val="0"/>
          <c:showVal val="0"/>
          <c:showCatName val="0"/>
          <c:showSerName val="0"/>
          <c:showPercent val="0"/>
          <c:showBubbleSize val="0"/>
        </c:dLbls>
        <c:axId val="-1310969664"/>
        <c:axId val="-1310967472"/>
      </c:scatterChart>
      <c:valAx>
        <c:axId val="-131096966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10967472"/>
        <c:crosses val="autoZero"/>
        <c:crossBetween val="midCat"/>
      </c:valAx>
      <c:valAx>
        <c:axId val="-1310967472"/>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310969664"/>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177.5903782969076</c:v>
                </c:pt>
                <c:pt idx="1">
                  <c:v>-177.782887967976</c:v>
                </c:pt>
                <c:pt idx="2">
                  <c:v>-178.0017977324997</c:v>
                </c:pt>
                <c:pt idx="3">
                  <c:v>-178.2462703014285</c:v>
                </c:pt>
                <c:pt idx="4">
                  <c:v>-178.515275857875</c:v>
                </c:pt>
                <c:pt idx="5">
                  <c:v>-178.8077831118321</c:v>
                </c:pt>
                <c:pt idx="6">
                  <c:v>-179.1227718266612</c:v>
                </c:pt>
                <c:pt idx="7">
                  <c:v>-179.4592410745886</c:v>
                </c:pt>
                <c:pt idx="8">
                  <c:v>-179.8162148360352</c:v>
                </c:pt>
                <c:pt idx="9">
                  <c:v>-180.1927456422718</c:v>
                </c:pt>
                <c:pt idx="10">
                  <c:v>-180.587916785099</c:v>
                </c:pt>
                <c:pt idx="11">
                  <c:v>-181.000843485951</c:v>
                </c:pt>
                <c:pt idx="12">
                  <c:v>-181.4306733175008</c:v>
                </c:pt>
                <c:pt idx="13">
                  <c:v>-181.8358823367694</c:v>
                </c:pt>
                <c:pt idx="14">
                  <c:v>-182.236003386202</c:v>
                </c:pt>
                <c:pt idx="15">
                  <c:v>-182.6338390386836</c:v>
                </c:pt>
                <c:pt idx="16">
                  <c:v>-183.0299826228966</c:v>
                </c:pt>
                <c:pt idx="17">
                  <c:v>-183.424836402207</c:v>
                </c:pt>
                <c:pt idx="18">
                  <c:v>-183.8186641026414</c:v>
                </c:pt>
                <c:pt idx="19">
                  <c:v>-184.2116253467789</c:v>
                </c:pt>
                <c:pt idx="20">
                  <c:v>-184.6038020927981</c:v>
                </c:pt>
                <c:pt idx="21">
                  <c:v>-184.9952189234873</c:v>
                </c:pt>
                <c:pt idx="22">
                  <c:v>-185.3858585879925</c:v>
                </c:pt>
                <c:pt idx="23">
                  <c:v>-185.7756738807661</c:v>
                </c:pt>
                <c:pt idx="24">
                  <c:v>-186.1645966960286</c:v>
                </c:pt>
                <c:pt idx="25">
                  <c:v>-186.5525449055431</c:v>
                </c:pt>
                <c:pt idx="26">
                  <c:v>-186.9393566218646</c:v>
                </c:pt>
                <c:pt idx="27">
                  <c:v>-187.324902655103</c:v>
                </c:pt>
                <c:pt idx="28">
                  <c:v>-187.70905928511</c:v>
                </c:pt>
                <c:pt idx="29">
                  <c:v>-188.0917061659366</c:v>
                </c:pt>
                <c:pt idx="30">
                  <c:v>-188.4727273970648</c:v>
                </c:pt>
                <c:pt idx="31">
                  <c:v>-188.8520122722166</c:v>
                </c:pt>
                <c:pt idx="32">
                  <c:v>-189.2294557637306</c:v>
                </c:pt>
                <c:pt idx="33">
                  <c:v>-189.6049588071337</c:v>
                </c:pt>
                <c:pt idx="34">
                  <c:v>-189.9784284357374</c:v>
                </c:pt>
                <c:pt idx="35">
                  <c:v>-190.3497778035276</c:v>
                </c:pt>
                <c:pt idx="36">
                  <c:v>-190.7189261256663</c:v>
                </c:pt>
                <c:pt idx="37">
                  <c:v>-191.0857985591001</c:v>
                </c:pt>
                <c:pt idx="38">
                  <c:v>-191.4503260404326</c:v>
                </c:pt>
                <c:pt idx="39">
                  <c:v>-191.8124449704801</c:v>
                </c:pt>
                <c:pt idx="40">
                  <c:v>-192.172097072209</c:v>
                </c:pt>
                <c:pt idx="41">
                  <c:v>-192.5292291822143</c:v>
                </c:pt>
                <c:pt idx="42">
                  <c:v>-192.8837930276245</c:v>
                </c:pt>
                <c:pt idx="43">
                  <c:v>-193.2357449996207</c:v>
                </c:pt>
                <c:pt idx="44">
                  <c:v>-193.5850459270546</c:v>
                </c:pt>
                <c:pt idx="45">
                  <c:v>-193.9316608525955</c:v>
                </c:pt>
                <c:pt idx="46">
                  <c:v>-194.2755588132568</c:v>
                </c:pt>
                <c:pt idx="47">
                  <c:v>-194.6167126265505</c:v>
                </c:pt>
                <c:pt idx="48">
                  <c:v>-194.9550986831973</c:v>
                </c:pt>
                <c:pt idx="49">
                  <c:v>-195.290696746958</c:v>
                </c:pt>
                <c:pt idx="50">
                  <c:v>-195.623489761967</c:v>
                </c:pt>
                <c:pt idx="51">
                  <c:v>-195.9534636677654</c:v>
                </c:pt>
                <c:pt idx="52">
                  <c:v>-196.2806072218746</c:v>
                </c:pt>
                <c:pt idx="53">
                  <c:v>-196.6049118302335</c:v>
                </c:pt>
                <c:pt idx="54">
                  <c:v>-196.9263713852951</c:v>
                </c:pt>
                <c:pt idx="55">
                  <c:v>-197.2449821116156</c:v>
                </c:pt>
                <c:pt idx="56">
                  <c:v>-197.5607424187551</c:v>
                </c:pt>
                <c:pt idx="57">
                  <c:v>-197.8736527612593</c:v>
                </c:pt>
                <c:pt idx="58">
                  <c:v>-198.1837155055091</c:v>
                </c:pt>
                <c:pt idx="59">
                  <c:v>-198.4909348031733</c:v>
                </c:pt>
                <c:pt idx="60">
                  <c:v>-198.7953164710384</c:v>
                </c:pt>
                <c:pt idx="61">
                  <c:v>-199.0968678769568</c:v>
                </c:pt>
                <c:pt idx="62">
                  <c:v>-199.3955978316635</c:v>
                </c:pt>
                <c:pt idx="63">
                  <c:v>-199.6915164862212</c:v>
                </c:pt>
                <c:pt idx="64">
                  <c:v>-199.9846352348517</c:v>
                </c:pt>
                <c:pt idx="65">
                  <c:v>-200.2749666229206</c:v>
                </c:pt>
                <c:pt idx="66">
                  <c:v>-200.562524259842</c:v>
                </c:pt>
                <c:pt idx="67">
                  <c:v>-200.8473227366912</c:v>
                </c:pt>
                <c:pt idx="68">
                  <c:v>-201.1293775482977</c:v>
                </c:pt>
                <c:pt idx="69">
                  <c:v>-201.4087050196263</c:v>
                </c:pt>
                <c:pt idx="70">
                  <c:v>-201.6853222362415</c:v>
                </c:pt>
                <c:pt idx="71">
                  <c:v>-201.959246978653</c:v>
                </c:pt>
                <c:pt idx="72">
                  <c:v>-202.2304976603787</c:v>
                </c:pt>
                <c:pt idx="73">
                  <c:v>-202.4990932695255</c:v>
                </c:pt>
                <c:pt idx="74">
                  <c:v>-202.7650533137389</c:v>
                </c:pt>
                <c:pt idx="75">
                  <c:v>-203.028397768338</c:v>
                </c:pt>
                <c:pt idx="76">
                  <c:v>-203.2891470274931</c:v>
                </c:pt>
                <c:pt idx="77">
                  <c:v>-203.5473218583002</c:v>
                </c:pt>
                <c:pt idx="78">
                  <c:v>-203.8029433575902</c:v>
                </c:pt>
                <c:pt idx="79">
                  <c:v>-204.0560329113514</c:v>
                </c:pt>
                <c:pt idx="80">
                  <c:v>-204.3066121566267</c:v>
                </c:pt>
                <c:pt idx="81">
                  <c:v>-204.554702945773</c:v>
                </c:pt>
                <c:pt idx="82">
                  <c:v>-204.800327312937</c:v>
                </c:pt>
                <c:pt idx="83">
                  <c:v>-205.0435074426632</c:v>
                </c:pt>
                <c:pt idx="84">
                  <c:v>-205.2842656405028</c:v>
                </c:pt>
                <c:pt idx="85">
                  <c:v>-205.5226243055245</c:v>
                </c:pt>
                <c:pt idx="86">
                  <c:v>-205.7586059046371</c:v>
                </c:pt>
                <c:pt idx="87">
                  <c:v>-205.9922329486185</c:v>
                </c:pt>
                <c:pt idx="88">
                  <c:v>-206.2235279697584</c:v>
                </c:pt>
                <c:pt idx="89">
                  <c:v>-206.4525135010408</c:v>
                </c:pt>
                <c:pt idx="90">
                  <c:v>-206.6792120567738</c:v>
                </c:pt>
                <c:pt idx="91">
                  <c:v>-206.9036461145874</c:v>
                </c:pt>
                <c:pt idx="92">
                  <c:v>-207.1258380987388</c:v>
                </c:pt>
                <c:pt idx="93">
                  <c:v>-207.3458103646344</c:v>
                </c:pt>
                <c:pt idx="94">
                  <c:v>-207.5635851845038</c:v>
                </c:pt>
                <c:pt idx="95">
                  <c:v>-207.7791847341933</c:v>
                </c:pt>
                <c:pt idx="96">
                  <c:v>-207.9926310809697</c:v>
                </c:pt>
                <c:pt idx="97">
                  <c:v>-208.2039461722807</c:v>
                </c:pt>
                <c:pt idx="98">
                  <c:v>-208.4131518254976</c:v>
                </c:pt>
                <c:pt idx="99">
                  <c:v>-208.6202697184535</c:v>
                </c:pt>
                <c:pt idx="100">
                  <c:v>-208.825321380839</c:v>
                </c:pt>
                <c:pt idx="101">
                  <c:v>-209.0283281863535</c:v>
                </c:pt>
                <c:pt idx="102">
                  <c:v>-209.2293113455844</c:v>
                </c:pt>
                <c:pt idx="103">
                  <c:v>-209.4282918995596</c:v>
                </c:pt>
                <c:pt idx="104">
                  <c:v>-209.6252907139474</c:v>
                </c:pt>
                <c:pt idx="105">
                  <c:v>-209.8203284738547</c:v>
                </c:pt>
                <c:pt idx="106">
                  <c:v>-210.0134256791872</c:v>
                </c:pt>
                <c:pt idx="107">
                  <c:v>-210.2046026405433</c:v>
                </c:pt>
                <c:pt idx="108">
                  <c:v>-210.3938794755973</c:v>
                </c:pt>
                <c:pt idx="109">
                  <c:v>-210.5812761059688</c:v>
                </c:pt>
                <c:pt idx="110">
                  <c:v>-210.7668122544928</c:v>
                </c:pt>
                <c:pt idx="111">
                  <c:v>-210.9505074429335</c:v>
                </c:pt>
                <c:pt idx="112">
                  <c:v>-211.1323809900582</c:v>
                </c:pt>
                <c:pt idx="113">
                  <c:v>-211.3124520100696</c:v>
                </c:pt>
                <c:pt idx="114">
                  <c:v>-211.4907394113802</c:v>
                </c:pt>
                <c:pt idx="115">
                  <c:v>-211.6672618956854</c:v>
                </c:pt>
                <c:pt idx="116">
                  <c:v>-211.8420379573404</c:v>
                </c:pt>
                <c:pt idx="117">
                  <c:v>-212.0150858829761</c:v>
                </c:pt>
                <c:pt idx="118">
                  <c:v>-212.1864237514037</c:v>
                </c:pt>
                <c:pt idx="119">
                  <c:v>-212.3560694337193</c:v>
                </c:pt>
              </c:numCache>
            </c:numRef>
          </c:yVal>
          <c:smooth val="0"/>
          <c:extLst xmlns:c16r2="http://schemas.microsoft.com/office/drawing/2015/06/chart">
            <c:ext xmlns:c16="http://schemas.microsoft.com/office/drawing/2014/chart" uri="{C3380CC4-5D6E-409C-BE32-E72D297353CC}">
              <c16:uniqueId val="{00000000-7D79-4C43-8778-A1338C9539C3}"/>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221.987972871134</c:v>
                </c:pt>
                <c:pt idx="1">
                  <c:v>-222.0573774458935</c:v>
                </c:pt>
                <c:pt idx="2">
                  <c:v>-222.1618380234536</c:v>
                </c:pt>
                <c:pt idx="3">
                  <c:v>-222.3000390886518</c:v>
                </c:pt>
                <c:pt idx="4">
                  <c:v>-222.4704693322774</c:v>
                </c:pt>
                <c:pt idx="5">
                  <c:v>-222.6716526032956</c:v>
                </c:pt>
                <c:pt idx="6">
                  <c:v>-222.9021569799365</c:v>
                </c:pt>
                <c:pt idx="7">
                  <c:v>-223.160599697335</c:v>
                </c:pt>
                <c:pt idx="8">
                  <c:v>-223.4456497332549</c:v>
                </c:pt>
                <c:pt idx="9">
                  <c:v>-223.7560287481715</c:v>
                </c:pt>
                <c:pt idx="10">
                  <c:v>-224.0905108885636</c:v>
                </c:pt>
                <c:pt idx="11">
                  <c:v>-224.4479218247279</c:v>
                </c:pt>
                <c:pt idx="12">
                  <c:v>-224.8271372919348</c:v>
                </c:pt>
                <c:pt idx="13">
                  <c:v>-225.1762016289163</c:v>
                </c:pt>
                <c:pt idx="14">
                  <c:v>-225.5195290488946</c:v>
                </c:pt>
                <c:pt idx="15">
                  <c:v>-225.8606039916322</c:v>
                </c:pt>
                <c:pt idx="16">
                  <c:v>-226.2001500041638</c:v>
                </c:pt>
                <c:pt idx="17">
                  <c:v>-226.5386541655594</c:v>
                </c:pt>
                <c:pt idx="18">
                  <c:v>-226.876432434306</c:v>
                </c:pt>
                <c:pt idx="19">
                  <c:v>-227.2136724092252</c:v>
                </c:pt>
                <c:pt idx="20">
                  <c:v>-227.5504661330256</c:v>
                </c:pt>
                <c:pt idx="21">
                  <c:v>-227.8868352409982</c:v>
                </c:pt>
                <c:pt idx="22">
                  <c:v>-228.2227502048249</c:v>
                </c:pt>
                <c:pt idx="23">
                  <c:v>-228.5581450236468</c:v>
                </c:pt>
                <c:pt idx="24">
                  <c:v>-228.8929284069931</c:v>
                </c:pt>
                <c:pt idx="25">
                  <c:v>-229.2269922564406</c:v>
                </c:pt>
                <c:pt idx="26">
                  <c:v>-229.560129395919</c:v>
                </c:pt>
                <c:pt idx="27">
                  <c:v>-229.892174132086</c:v>
                </c:pt>
                <c:pt idx="28">
                  <c:v>-230.2229681062272</c:v>
                </c:pt>
                <c:pt idx="29">
                  <c:v>-230.5523576054052</c:v>
                </c:pt>
                <c:pt idx="30">
                  <c:v>-230.8801948457021</c:v>
                </c:pt>
                <c:pt idx="31">
                  <c:v>-231.2063388607162</c:v>
                </c:pt>
                <c:pt idx="32">
                  <c:v>-231.5306560664721</c:v>
                </c:pt>
                <c:pt idx="33">
                  <c:v>-231.8530205824322</c:v>
                </c:pt>
                <c:pt idx="34">
                  <c:v>-232.1733143699544</c:v>
                </c:pt>
                <c:pt idx="35">
                  <c:v>-232.4914272352435</c:v>
                </c:pt>
                <c:pt idx="36">
                  <c:v>-232.8072567328277</c:v>
                </c:pt>
                <c:pt idx="37">
                  <c:v>-233.1207079970868</c:v>
                </c:pt>
                <c:pt idx="38">
                  <c:v>-233.4316935228562</c:v>
                </c:pt>
                <c:pt idx="39">
                  <c:v>-233.7401327564708</c:v>
                </c:pt>
                <c:pt idx="40">
                  <c:v>-234.0459519054566</c:v>
                </c:pt>
                <c:pt idx="41">
                  <c:v>-234.3490836665746</c:v>
                </c:pt>
                <c:pt idx="42">
                  <c:v>-234.6494669369058</c:v>
                </c:pt>
                <c:pt idx="43">
                  <c:v>-234.947046521841</c:v>
                </c:pt>
                <c:pt idx="44">
                  <c:v>-235.2417728440769</c:v>
                </c:pt>
                <c:pt idx="45">
                  <c:v>-235.5336016566325</c:v>
                </c:pt>
                <c:pt idx="46">
                  <c:v>-235.822493762008</c:v>
                </c:pt>
                <c:pt idx="47">
                  <c:v>-236.1084147390111</c:v>
                </c:pt>
                <c:pt idx="48">
                  <c:v>-236.3913346782901</c:v>
                </c:pt>
                <c:pt idx="49">
                  <c:v>-236.6712279272565</c:v>
                </c:pt>
                <c:pt idx="50">
                  <c:v>-236.9480728447916</c:v>
                </c:pt>
                <c:pt idx="51">
                  <c:v>-237.2218515659461</c:v>
                </c:pt>
                <c:pt idx="52">
                  <c:v>-237.4925497763911</c:v>
                </c:pt>
                <c:pt idx="53">
                  <c:v>-237.7601564969987</c:v>
                </c:pt>
                <c:pt idx="54">
                  <c:v>-238.0246638782519</c:v>
                </c:pt>
                <c:pt idx="55">
                  <c:v>-238.2860670042887</c:v>
                </c:pt>
                <c:pt idx="56">
                  <c:v>-238.5443637062668</c:v>
                </c:pt>
                <c:pt idx="57">
                  <c:v>-238.7995543848101</c:v>
                </c:pt>
                <c:pt idx="58">
                  <c:v>-239.0516418412121</c:v>
                </c:pt>
                <c:pt idx="59">
                  <c:v>-239.3006311170561</c:v>
                </c:pt>
                <c:pt idx="60">
                  <c:v>-239.5465293419857</c:v>
                </c:pt>
                <c:pt idx="61">
                  <c:v>-239.7893455892481</c:v>
                </c:pt>
                <c:pt idx="62">
                  <c:v>-240.0290907387102</c:v>
                </c:pt>
                <c:pt idx="63">
                  <c:v>-240.2657773470523</c:v>
                </c:pt>
                <c:pt idx="64">
                  <c:v>-240.4994195247955</c:v>
                </c:pt>
                <c:pt idx="65">
                  <c:v>-240.7300328198762</c:v>
                </c:pt>
                <c:pt idx="66">
                  <c:v>-240.9576341075003</c:v>
                </c:pt>
                <c:pt idx="67">
                  <c:v>-241.1822414859471</c:v>
                </c:pt>
                <c:pt idx="68">
                  <c:v>-241.4038741780905</c:v>
                </c:pt>
                <c:pt idx="69">
                  <c:v>-241.6225524383472</c:v>
                </c:pt>
                <c:pt idx="70">
                  <c:v>-241.8382974648134</c:v>
                </c:pt>
                <c:pt idx="71">
                  <c:v>-242.0511313163342</c:v>
                </c:pt>
                <c:pt idx="72">
                  <c:v>-242.261076834283</c:v>
                </c:pt>
                <c:pt idx="73">
                  <c:v>-242.4681575688137</c:v>
                </c:pt>
                <c:pt idx="74">
                  <c:v>-242.6723977093698</c:v>
                </c:pt>
                <c:pt idx="75">
                  <c:v>-242.8738220192577</c:v>
                </c:pt>
                <c:pt idx="76">
                  <c:v>-243.0724557740605</c:v>
                </c:pt>
                <c:pt idx="77">
                  <c:v>-243.2683247037298</c:v>
                </c:pt>
                <c:pt idx="78">
                  <c:v>-243.4614549381463</c:v>
                </c:pt>
                <c:pt idx="79">
                  <c:v>-243.6518729559962</c:v>
                </c:pt>
                <c:pt idx="80">
                  <c:v>-243.8396055367821</c:v>
                </c:pt>
                <c:pt idx="81">
                  <c:v>-244.024679715817</c:v>
                </c:pt>
                <c:pt idx="82">
                  <c:v>-244.2071227420529</c:v>
                </c:pt>
                <c:pt idx="83">
                  <c:v>-244.3869620385817</c:v>
                </c:pt>
                <c:pt idx="84">
                  <c:v>-244.5642251656855</c:v>
                </c:pt>
                <c:pt idx="85">
                  <c:v>-244.7389397863058</c:v>
                </c:pt>
                <c:pt idx="86">
                  <c:v>-244.9111336337828</c:v>
                </c:pt>
                <c:pt idx="87">
                  <c:v>-245.0808344817742</c:v>
                </c:pt>
                <c:pt idx="88">
                  <c:v>-245.2480701162131</c:v>
                </c:pt>
                <c:pt idx="89">
                  <c:v>-245.412868309214</c:v>
                </c:pt>
                <c:pt idx="90">
                  <c:v>-245.5752567948117</c:v>
                </c:pt>
                <c:pt idx="91">
                  <c:v>-245.7352632464294</c:v>
                </c:pt>
                <c:pt idx="92">
                  <c:v>-245.8929152559986</c:v>
                </c:pt>
                <c:pt idx="93">
                  <c:v>-246.0482403146238</c:v>
                </c:pt>
                <c:pt idx="94">
                  <c:v>-246.2012657947161</c:v>
                </c:pt>
                <c:pt idx="95">
                  <c:v>-246.352018933505</c:v>
                </c:pt>
                <c:pt idx="96">
                  <c:v>-246.5005268178593</c:v>
                </c:pt>
                <c:pt idx="97">
                  <c:v>-246.6468163703403</c:v>
                </c:pt>
                <c:pt idx="98">
                  <c:v>-246.7909143364177</c:v>
                </c:pt>
                <c:pt idx="99">
                  <c:v>-246.9328472727711</c:v>
                </c:pt>
                <c:pt idx="100">
                  <c:v>-247.072641536633</c:v>
                </c:pt>
                <c:pt idx="101">
                  <c:v>-247.2103232760987</c:v>
                </c:pt>
                <c:pt idx="102">
                  <c:v>-247.3459184213521</c:v>
                </c:pt>
                <c:pt idx="103">
                  <c:v>-247.4794526767364</c:v>
                </c:pt>
                <c:pt idx="104">
                  <c:v>-247.6109515136563</c:v>
                </c:pt>
                <c:pt idx="105">
                  <c:v>-247.7404401642252</c:v>
                </c:pt>
                <c:pt idx="106">
                  <c:v>-247.867943615615</c:v>
                </c:pt>
                <c:pt idx="107">
                  <c:v>-247.993486605095</c:v>
                </c:pt>
                <c:pt idx="108">
                  <c:v>-248.1170936156805</c:v>
                </c:pt>
                <c:pt idx="109">
                  <c:v>-248.2387888723752</c:v>
                </c:pt>
                <c:pt idx="110">
                  <c:v>-248.3585963389591</c:v>
                </c:pt>
                <c:pt idx="111">
                  <c:v>-248.4765397152937</c:v>
                </c:pt>
                <c:pt idx="112">
                  <c:v>-248.5926424351114</c:v>
                </c:pt>
                <c:pt idx="113">
                  <c:v>-248.7069276642324</c:v>
                </c:pt>
                <c:pt idx="114">
                  <c:v>-248.8194182992274</c:v>
                </c:pt>
                <c:pt idx="115">
                  <c:v>-248.9301369664545</c:v>
                </c:pt>
                <c:pt idx="116">
                  <c:v>-249.0391060214492</c:v>
                </c:pt>
                <c:pt idx="117">
                  <c:v>-249.1463475486785</c:v>
                </c:pt>
                <c:pt idx="118">
                  <c:v>-249.2518833615891</c:v>
                </c:pt>
                <c:pt idx="119">
                  <c:v>-249.3557350029378</c:v>
                </c:pt>
              </c:numCache>
            </c:numRef>
          </c:yVal>
          <c:smooth val="0"/>
          <c:extLst xmlns:c16r2="http://schemas.microsoft.com/office/drawing/2015/06/chart">
            <c:ext xmlns:c16="http://schemas.microsoft.com/office/drawing/2014/chart" uri="{C3380CC4-5D6E-409C-BE32-E72D297353CC}">
              <c16:uniqueId val="{00000001-7D79-4C43-8778-A1338C9539C3}"/>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177.5903782969076</c:v>
                </c:pt>
                <c:pt idx="1">
                  <c:v>-177.7744075076305</c:v>
                </c:pt>
                <c:pt idx="2">
                  <c:v>-177.9837527305284</c:v>
                </c:pt>
                <c:pt idx="3">
                  <c:v>-178.2175918158164</c:v>
                </c:pt>
                <c:pt idx="4">
                  <c:v>-178.4749117897368</c:v>
                </c:pt>
                <c:pt idx="5">
                  <c:v>-178.7546996412873</c:v>
                </c:pt>
                <c:pt idx="6">
                  <c:v>-179.0559546223371</c:v>
                </c:pt>
                <c:pt idx="7">
                  <c:v>-179.377696308014</c:v>
                </c:pt>
                <c:pt idx="8">
                  <c:v>-179.7189700271356</c:v>
                </c:pt>
                <c:pt idx="9">
                  <c:v>-180.0788503580275</c:v>
                </c:pt>
                <c:pt idx="10">
                  <c:v>-180.4564432100224</c:v>
                </c:pt>
                <c:pt idx="11">
                  <c:v>-180.8508868802373</c:v>
                </c:pt>
                <c:pt idx="12">
                  <c:v>-181.2613523763748</c:v>
                </c:pt>
                <c:pt idx="13">
                  <c:v>-181.6470097307597</c:v>
                </c:pt>
                <c:pt idx="14">
                  <c:v>-182.0268008795911</c:v>
                </c:pt>
                <c:pt idx="15">
                  <c:v>-182.403544080044</c:v>
                </c:pt>
                <c:pt idx="16">
                  <c:v>-182.7778502300064</c:v>
                </c:pt>
                <c:pt idx="17">
                  <c:v>-183.1501399640165</c:v>
                </c:pt>
                <c:pt idx="18">
                  <c:v>-183.5206959445109</c:v>
                </c:pt>
                <c:pt idx="19">
                  <c:v>-183.8896971124327</c:v>
                </c:pt>
                <c:pt idx="20">
                  <c:v>-184.2572449820386</c:v>
                </c:pt>
                <c:pt idx="21">
                  <c:v>-184.6233838159596</c:v>
                </c:pt>
                <c:pt idx="22">
                  <c:v>-184.9881160765626</c:v>
                </c:pt>
                <c:pt idx="23">
                  <c:v>-185.3514142329277</c:v>
                </c:pt>
                <c:pt idx="24">
                  <c:v>-185.7132297576895</c:v>
                </c:pt>
                <c:pt idx="25">
                  <c:v>-186.0734999585184</c:v>
                </c:pt>
                <c:pt idx="26">
                  <c:v>-186.4320833977654</c:v>
                </c:pt>
                <c:pt idx="27">
                  <c:v>-186.788870032306</c:v>
                </c:pt>
                <c:pt idx="28">
                  <c:v>-187.1437550431637</c:v>
                </c:pt>
                <c:pt idx="29">
                  <c:v>-187.4966367252628</c:v>
                </c:pt>
                <c:pt idx="30">
                  <c:v>-187.8474175426122</c:v>
                </c:pt>
                <c:pt idx="31">
                  <c:v>-188.1960048639648</c:v>
                </c:pt>
                <c:pt idx="32">
                  <c:v>-188.5423114363721</c:v>
                </c:pt>
                <c:pt idx="33">
                  <c:v>-188.8862556609447</c:v>
                </c:pt>
                <c:pt idx="34">
                  <c:v>-189.227761720329</c:v>
                </c:pt>
                <c:pt idx="35">
                  <c:v>-189.5667595958994</c:v>
                </c:pt>
                <c:pt idx="36">
                  <c:v>-189.9031850038402</c:v>
                </c:pt>
                <c:pt idx="37">
                  <c:v>-190.2369792724053</c:v>
                </c:pt>
                <c:pt idx="38">
                  <c:v>-190.5680891774018</c:v>
                </c:pt>
                <c:pt idx="39">
                  <c:v>-190.8964666273182</c:v>
                </c:pt>
                <c:pt idx="40">
                  <c:v>-191.2220685185262</c:v>
                </c:pt>
                <c:pt idx="41">
                  <c:v>-191.5448565266288</c:v>
                </c:pt>
                <c:pt idx="42">
                  <c:v>-191.8647968838218</c:v>
                </c:pt>
                <c:pt idx="43">
                  <c:v>-192.1818601534465</c:v>
                </c:pt>
                <c:pt idx="44">
                  <c:v>-192.496021005095</c:v>
                </c:pt>
                <c:pt idx="45">
                  <c:v>-192.8072579927007</c:v>
                </c:pt>
                <c:pt idx="46">
                  <c:v>-193.1155533373944</c:v>
                </c:pt>
                <c:pt idx="47">
                  <c:v>-193.4208927163563</c:v>
                </c:pt>
                <c:pt idx="48">
                  <c:v>-193.7232650585274</c:v>
                </c:pt>
                <c:pt idx="49">
                  <c:v>-194.0226623477502</c:v>
                </c:pt>
                <c:pt idx="50">
                  <c:v>-194.3190794336651</c:v>
                </c:pt>
                <c:pt idx="51">
                  <c:v>-194.6125138505381</c:v>
                </c:pt>
                <c:pt idx="52">
                  <c:v>-194.9029656438406</c:v>
                </c:pt>
                <c:pt idx="53">
                  <c:v>-195.1904372048775</c:v>
                </c:pt>
                <c:pt idx="54">
                  <c:v>-195.4749331132316</c:v>
                </c:pt>
                <c:pt idx="55">
                  <c:v>-195.7564599868533</c:v>
                </c:pt>
                <c:pt idx="56">
                  <c:v>-196.0350263395812</c:v>
                </c:pt>
                <c:pt idx="57">
                  <c:v>-196.3106424458451</c:v>
                </c:pt>
                <c:pt idx="58">
                  <c:v>-196.5833202123395</c:v>
                </c:pt>
                <c:pt idx="59">
                  <c:v>-196.8530730563684</c:v>
                </c:pt>
                <c:pt idx="60">
                  <c:v>-197.1199157906318</c:v>
                </c:pt>
                <c:pt idx="61">
                  <c:v>-197.3838645141859</c:v>
                </c:pt>
                <c:pt idx="62">
                  <c:v>-197.644936509294</c:v>
                </c:pt>
                <c:pt idx="63">
                  <c:v>-197.9031501439499</c:v>
                </c:pt>
                <c:pt idx="64">
                  <c:v>-198.1585247797975</c:v>
                </c:pt>
                <c:pt idx="65">
                  <c:v>-198.4110806852041</c:v>
                </c:pt>
                <c:pt idx="66">
                  <c:v>-198.6608389532626</c:v>
                </c:pt>
                <c:pt idx="67">
                  <c:v>-198.907821424482</c:v>
                </c:pt>
                <c:pt idx="68">
                  <c:v>-199.152050613956</c:v>
                </c:pt>
                <c:pt idx="69">
                  <c:v>-199.3935496427757</c:v>
                </c:pt>
                <c:pt idx="70">
                  <c:v>-199.6323421735074</c:v>
                </c:pt>
                <c:pt idx="71">
                  <c:v>-199.8684523495217</c:v>
                </c:pt>
                <c:pt idx="72">
                  <c:v>-200.1019047379814</c:v>
                </c:pt>
                <c:pt idx="73">
                  <c:v>-200.3327242763216</c:v>
                </c:pt>
                <c:pt idx="74">
                  <c:v>-200.5609362220334</c:v>
                </c:pt>
                <c:pt idx="75">
                  <c:v>-200.7865661055812</c:v>
                </c:pt>
                <c:pt idx="76">
                  <c:v>-201.0096396863246</c:v>
                </c:pt>
                <c:pt idx="77">
                  <c:v>-201.2301829112462</c:v>
                </c:pt>
                <c:pt idx="78">
                  <c:v>-201.4482218763687</c:v>
                </c:pt>
                <c:pt idx="79">
                  <c:v>-201.6637827907279</c:v>
                </c:pt>
                <c:pt idx="80">
                  <c:v>-201.8768919427393</c:v>
                </c:pt>
                <c:pt idx="81">
                  <c:v>-202.0875756688523</c:v>
                </c:pt>
                <c:pt idx="82">
                  <c:v>-202.2958603243708</c:v>
                </c:pt>
                <c:pt idx="83">
                  <c:v>-202.5017722563198</c:v>
                </c:pt>
                <c:pt idx="84">
                  <c:v>-202.70533777823</c:v>
                </c:pt>
                <c:pt idx="85">
                  <c:v>-202.9065831467783</c:v>
                </c:pt>
                <c:pt idx="86">
                  <c:v>-203.1055345401387</c:v>
                </c:pt>
                <c:pt idx="87">
                  <c:v>-203.3022180379712</c:v>
                </c:pt>
                <c:pt idx="88">
                  <c:v>-203.4966596029576</c:v>
                </c:pt>
                <c:pt idx="89">
                  <c:v>-203.6888850637897</c:v>
                </c:pt>
                <c:pt idx="90">
                  <c:v>-203.8789200995325</c:v>
                </c:pt>
                <c:pt idx="91">
                  <c:v>-204.0667902252808</c:v>
                </c:pt>
                <c:pt idx="92">
                  <c:v>-204.2525207790454</c:v>
                </c:pt>
                <c:pt idx="93">
                  <c:v>-204.4361369097687</c:v>
                </c:pt>
                <c:pt idx="94">
                  <c:v>-204.6176635664565</c:v>
                </c:pt>
                <c:pt idx="95">
                  <c:v>-204.7971254882868</c:v>
                </c:pt>
                <c:pt idx="96">
                  <c:v>-204.9745471957131</c:v>
                </c:pt>
                <c:pt idx="97">
                  <c:v>-205.1499529824514</c:v>
                </c:pt>
                <c:pt idx="98">
                  <c:v>-205.3233669083102</c:v>
                </c:pt>
                <c:pt idx="99">
                  <c:v>-205.4948127928184</c:v>
                </c:pt>
                <c:pt idx="100">
                  <c:v>-205.6643142096045</c:v>
                </c:pt>
                <c:pt idx="101">
                  <c:v>-205.831894481455</c:v>
                </c:pt>
                <c:pt idx="102">
                  <c:v>-205.9975766760467</c:v>
                </c:pt>
                <c:pt idx="103">
                  <c:v>-206.1613836022825</c:v>
                </c:pt>
                <c:pt idx="104">
                  <c:v>-206.3233378071841</c:v>
                </c:pt>
                <c:pt idx="105">
                  <c:v>-206.4834615733484</c:v>
                </c:pt>
                <c:pt idx="106">
                  <c:v>-206.6417769168784</c:v>
                </c:pt>
                <c:pt idx="107">
                  <c:v>-206.798305585785</c:v>
                </c:pt>
                <c:pt idx="108">
                  <c:v>-206.9530690588272</c:v>
                </c:pt>
                <c:pt idx="109">
                  <c:v>-207.1060885447446</c:v>
                </c:pt>
                <c:pt idx="110">
                  <c:v>-207.2573849818777</c:v>
                </c:pt>
                <c:pt idx="111">
                  <c:v>-207.4069790381263</c:v>
                </c:pt>
                <c:pt idx="112">
                  <c:v>-207.5548911112255</c:v>
                </c:pt>
                <c:pt idx="113">
                  <c:v>-207.7011413293358</c:v>
                </c:pt>
                <c:pt idx="114">
                  <c:v>-207.845749551886</c:v>
                </c:pt>
                <c:pt idx="115">
                  <c:v>-207.988735370695</c:v>
                </c:pt>
                <c:pt idx="116">
                  <c:v>-208.1301181113058</c:v>
                </c:pt>
                <c:pt idx="117">
                  <c:v>-208.2699168345453</c:v>
                </c:pt>
                <c:pt idx="118">
                  <c:v>-208.4081503382827</c:v>
                </c:pt>
                <c:pt idx="119">
                  <c:v>-208.5448371593566</c:v>
                </c:pt>
              </c:numCache>
            </c:numRef>
          </c:yVal>
          <c:smooth val="0"/>
          <c:extLst xmlns:c16r2="http://schemas.microsoft.com/office/drawing/2015/06/chart">
            <c:ext xmlns:c16="http://schemas.microsoft.com/office/drawing/2014/chart" uri="{C3380CC4-5D6E-409C-BE32-E72D297353CC}">
              <c16:uniqueId val="{00000002-7D79-4C43-8778-A1338C9539C3}"/>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177.5903782969076</c:v>
                </c:pt>
                <c:pt idx="1">
                  <c:v>-177.788626937023</c:v>
                </c:pt>
                <c:pt idx="2">
                  <c:v>-177.994886416906</c:v>
                </c:pt>
                <c:pt idx="3">
                  <c:v>-178.2093266412069</c:v>
                </c:pt>
                <c:pt idx="4">
                  <c:v>-178.4319482553201</c:v>
                </c:pt>
                <c:pt idx="5">
                  <c:v>-178.6626881818472</c:v>
                </c:pt>
                <c:pt idx="6">
                  <c:v>-178.9014352393651</c:v>
                </c:pt>
                <c:pt idx="7">
                  <c:v>-179.1480420552798</c:v>
                </c:pt>
                <c:pt idx="8">
                  <c:v>-179.4023343511221</c:v>
                </c:pt>
                <c:pt idx="9">
                  <c:v>-179.664118177364</c:v>
                </c:pt>
                <c:pt idx="10">
                  <c:v>-179.9331855469463</c:v>
                </c:pt>
                <c:pt idx="11">
                  <c:v>-180.2093188179665</c:v>
                </c:pt>
                <c:pt idx="12">
                  <c:v>-180.4922940991032</c:v>
                </c:pt>
                <c:pt idx="13">
                  <c:v>-180.7615320118057</c:v>
                </c:pt>
                <c:pt idx="14">
                  <c:v>-181.0280334333852</c:v>
                </c:pt>
                <c:pt idx="15">
                  <c:v>-181.2936561797233</c:v>
                </c:pt>
                <c:pt idx="16">
                  <c:v>-181.558972720939</c:v>
                </c:pt>
                <c:pt idx="17">
                  <c:v>-181.8243730447066</c:v>
                </c:pt>
                <c:pt idx="18">
                  <c:v>-182.0901129159915</c:v>
                </c:pt>
                <c:pt idx="19">
                  <c:v>-182.3563476197123</c:v>
                </c:pt>
                <c:pt idx="20">
                  <c:v>-182.6231577198512</c:v>
                </c:pt>
                <c:pt idx="21">
                  <c:v>-182.8905686992925</c:v>
                </c:pt>
                <c:pt idx="22">
                  <c:v>-183.1585659032985</c:v>
                </c:pt>
                <c:pt idx="23">
                  <c:v>-183.4271058818804</c:v>
                </c:pt>
                <c:pt idx="24">
                  <c:v>-183.696124973496</c:v>
                </c:pt>
                <c:pt idx="25">
                  <c:v>-183.9655457778554</c:v>
                </c:pt>
                <c:pt idx="26">
                  <c:v>-184.2352465462918</c:v>
                </c:pt>
                <c:pt idx="27">
                  <c:v>-184.5051210211973</c:v>
                </c:pt>
                <c:pt idx="28">
                  <c:v>-184.7750646124491</c:v>
                </c:pt>
                <c:pt idx="29">
                  <c:v>-185.0449739274159</c:v>
                </c:pt>
                <c:pt idx="30">
                  <c:v>-185.3147478133492</c:v>
                </c:pt>
                <c:pt idx="31">
                  <c:v>-185.5842880941864</c:v>
                </c:pt>
                <c:pt idx="32">
                  <c:v>-185.8535000674083</c:v>
                </c:pt>
                <c:pt idx="33">
                  <c:v>-186.122292821397</c:v>
                </c:pt>
                <c:pt idx="34">
                  <c:v>-186.3905794193097</c:v>
                </c:pt>
                <c:pt idx="35">
                  <c:v>-186.6582769844654</c:v>
                </c:pt>
                <c:pt idx="36">
                  <c:v>-186.9253067137024</c:v>
                </c:pt>
                <c:pt idx="37">
                  <c:v>-187.1915938387542</c:v>
                </c:pt>
                <c:pt idx="38">
                  <c:v>-187.457067550698</c:v>
                </c:pt>
                <c:pt idx="39">
                  <c:v>-187.721660836979</c:v>
                </c:pt>
                <c:pt idx="40">
                  <c:v>-187.9853104013446</c:v>
                </c:pt>
                <c:pt idx="41">
                  <c:v>-188.2479565430881</c:v>
                </c:pt>
                <c:pt idx="42">
                  <c:v>-188.5095430254155</c:v>
                </c:pt>
                <c:pt idx="43">
                  <c:v>-188.7700169402133</c:v>
                </c:pt>
                <c:pt idx="44">
                  <c:v>-189.0293285718762</c:v>
                </c:pt>
                <c:pt idx="45">
                  <c:v>-189.287431262108</c:v>
                </c:pt>
                <c:pt idx="46">
                  <c:v>-189.5442812770443</c:v>
                </c:pt>
                <c:pt idx="47">
                  <c:v>-189.799837677625</c:v>
                </c:pt>
                <c:pt idx="48">
                  <c:v>-190.0540621938044</c:v>
                </c:pt>
                <c:pt idx="49">
                  <c:v>-190.3069191030327</c:v>
                </c:pt>
                <c:pt idx="50">
                  <c:v>-190.5583751131753</c:v>
                </c:pt>
                <c:pt idx="51">
                  <c:v>-190.808399249997</c:v>
                </c:pt>
                <c:pt idx="52">
                  <c:v>-191.0569627490913</c:v>
                </c:pt>
                <c:pt idx="53">
                  <c:v>-191.3040389523994</c:v>
                </c:pt>
                <c:pt idx="54">
                  <c:v>-191.549603209139</c:v>
                </c:pt>
                <c:pt idx="55">
                  <c:v>-191.7936327810385</c:v>
                </c:pt>
                <c:pt idx="56">
                  <c:v>-192.0361067516978</c:v>
                </c:pt>
                <c:pt idx="57">
                  <c:v>-192.2770059399718</c:v>
                </c:pt>
                <c:pt idx="58">
                  <c:v>-192.516312817154</c:v>
                </c:pt>
                <c:pt idx="59">
                  <c:v>-192.7540114278472</c:v>
                </c:pt>
                <c:pt idx="60">
                  <c:v>-192.9900873143465</c:v>
                </c:pt>
                <c:pt idx="61">
                  <c:v>-193.2245274443771</c:v>
                </c:pt>
                <c:pt idx="62">
                  <c:v>-193.4573201420426</c:v>
                </c:pt>
                <c:pt idx="63">
                  <c:v>-193.6884550218356</c:v>
                </c:pt>
                <c:pt idx="64">
                  <c:v>-193.9179229255715</c:v>
                </c:pt>
                <c:pt idx="65">
                  <c:v>-194.1457158621197</c:v>
                </c:pt>
                <c:pt idx="66">
                  <c:v>-194.3718269497977</c:v>
                </c:pt>
                <c:pt idx="67">
                  <c:v>-194.5962503613123</c:v>
                </c:pt>
                <c:pt idx="68">
                  <c:v>-194.8189812711266</c:v>
                </c:pt>
                <c:pt idx="69">
                  <c:v>-195.0400158051611</c:v>
                </c:pt>
                <c:pt idx="70">
                  <c:v>-195.2593509926992</c:v>
                </c:pt>
                <c:pt idx="71">
                  <c:v>-195.4769847204234</c:v>
                </c:pt>
                <c:pt idx="72">
                  <c:v>-195.6929156884744</c:v>
                </c:pt>
                <c:pt idx="73">
                  <c:v>-195.9071433684458</c:v>
                </c:pt>
                <c:pt idx="74">
                  <c:v>-196.1196679632271</c:v>
                </c:pt>
                <c:pt idx="75">
                  <c:v>-196.3304903686353</c:v>
                </c:pt>
                <c:pt idx="76">
                  <c:v>-196.5396121367107</c:v>
                </c:pt>
                <c:pt idx="77">
                  <c:v>-196.747035440666</c:v>
                </c:pt>
                <c:pt idx="78">
                  <c:v>-196.9527630413627</c:v>
                </c:pt>
                <c:pt idx="79">
                  <c:v>-197.1567982552815</c:v>
                </c:pt>
                <c:pt idx="80">
                  <c:v>-197.3591449239157</c:v>
                </c:pt>
                <c:pt idx="81">
                  <c:v>-197.5598073845135</c:v>
                </c:pt>
                <c:pt idx="82">
                  <c:v>-197.7587904421343</c:v>
                </c:pt>
                <c:pt idx="83">
                  <c:v>-197.956099342941</c:v>
                </c:pt>
                <c:pt idx="84">
                  <c:v>-198.1517397486905</c:v>
                </c:pt>
                <c:pt idx="85">
                  <c:v>-198.3457177123701</c:v>
                </c:pt>
                <c:pt idx="86">
                  <c:v>-198.5380396549194</c:v>
                </c:pt>
                <c:pt idx="87">
                  <c:v>-198.7287123430024</c:v>
                </c:pt>
                <c:pt idx="88">
                  <c:v>-198.9177428677895</c:v>
                </c:pt>
                <c:pt idx="89">
                  <c:v>-199.105138624691</c:v>
                </c:pt>
                <c:pt idx="90">
                  <c:v>-199.2909072940211</c:v>
                </c:pt>
                <c:pt idx="91">
                  <c:v>-199.4750568225286</c:v>
                </c:pt>
                <c:pt idx="92">
                  <c:v>-199.6575954057921</c:v>
                </c:pt>
                <c:pt idx="93">
                  <c:v>-199.8385314713996</c:v>
                </c:pt>
                <c:pt idx="94">
                  <c:v>-200.0178736629277</c:v>
                </c:pt>
                <c:pt idx="95">
                  <c:v>-200.19563082464</c:v>
                </c:pt>
                <c:pt idx="96">
                  <c:v>-200.3718119869118</c:v>
                </c:pt>
                <c:pt idx="97">
                  <c:v>-200.5464263523272</c:v>
                </c:pt>
                <c:pt idx="98">
                  <c:v>-200.7194832824266</c:v>
                </c:pt>
                <c:pt idx="99">
                  <c:v>-200.8909922850862</c:v>
                </c:pt>
                <c:pt idx="100">
                  <c:v>-201.060963002486</c:v>
                </c:pt>
                <c:pt idx="101">
                  <c:v>-201.229405199655</c:v>
                </c:pt>
                <c:pt idx="102">
                  <c:v>-201.3963287535626</c:v>
                </c:pt>
                <c:pt idx="103">
                  <c:v>-201.561743642732</c:v>
                </c:pt>
                <c:pt idx="104">
                  <c:v>-201.7256599373654</c:v>
                </c:pt>
                <c:pt idx="105">
                  <c:v>-201.8880877899337</c:v>
                </c:pt>
                <c:pt idx="106">
                  <c:v>-202.0490374262454</c:v>
                </c:pt>
                <c:pt idx="107">
                  <c:v>-202.2085191369383</c:v>
                </c:pt>
                <c:pt idx="108">
                  <c:v>-202.3665432694029</c:v>
                </c:pt>
                <c:pt idx="109">
                  <c:v>-202.5231202201112</c:v>
                </c:pt>
                <c:pt idx="110">
                  <c:v>-202.6782604273189</c:v>
                </c:pt>
                <c:pt idx="111">
                  <c:v>-202.8319743641568</c:v>
                </c:pt>
                <c:pt idx="112">
                  <c:v>-202.984272532056</c:v>
                </c:pt>
                <c:pt idx="113">
                  <c:v>-203.1351654545269</c:v>
                </c:pt>
                <c:pt idx="114">
                  <c:v>-203.2846636712434</c:v>
                </c:pt>
                <c:pt idx="115">
                  <c:v>-203.4327777324665</c:v>
                </c:pt>
                <c:pt idx="116">
                  <c:v>-203.5795181937251</c:v>
                </c:pt>
                <c:pt idx="117">
                  <c:v>-203.7248956108151</c:v>
                </c:pt>
                <c:pt idx="118">
                  <c:v>-203.8689205350456</c:v>
                </c:pt>
                <c:pt idx="119">
                  <c:v>-204.0116035087553</c:v>
                </c:pt>
              </c:numCache>
            </c:numRef>
          </c:yVal>
          <c:smooth val="0"/>
          <c:extLst xmlns:c16r2="http://schemas.microsoft.com/office/drawing/2015/06/chart">
            <c:ext xmlns:c16="http://schemas.microsoft.com/office/drawing/2014/chart" uri="{C3380CC4-5D6E-409C-BE32-E72D297353CC}">
              <c16:uniqueId val="{00000003-7D79-4C43-8778-A1338C9539C3}"/>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197.3226425521193</c:v>
                </c:pt>
                <c:pt idx="1">
                  <c:v>-197.5556946115967</c:v>
                </c:pt>
                <c:pt idx="2">
                  <c:v>-197.8223142181632</c:v>
                </c:pt>
                <c:pt idx="3">
                  <c:v>-198.1216304462687</c:v>
                </c:pt>
                <c:pt idx="4">
                  <c:v>-198.4525492063763</c:v>
                </c:pt>
                <c:pt idx="5">
                  <c:v>-198.8139450889034</c:v>
                </c:pt>
                <c:pt idx="6">
                  <c:v>-199.2046790115614</c:v>
                </c:pt>
                <c:pt idx="7">
                  <c:v>-199.6236110184441</c:v>
                </c:pt>
                <c:pt idx="8">
                  <c:v>-200.069609852404</c:v>
                </c:pt>
                <c:pt idx="9">
                  <c:v>-200.541560040294</c:v>
                </c:pt>
                <c:pt idx="10">
                  <c:v>-201.0383670619967</c:v>
                </c:pt>
                <c:pt idx="11">
                  <c:v>-201.5589610455381</c:v>
                </c:pt>
                <c:pt idx="12">
                  <c:v>-202.1022993307715</c:v>
                </c:pt>
                <c:pt idx="13">
                  <c:v>-202.6266644078078</c:v>
                </c:pt>
                <c:pt idx="14">
                  <c:v>-203.1508399235527</c:v>
                </c:pt>
                <c:pt idx="15">
                  <c:v>-203.6771415636731</c:v>
                </c:pt>
                <c:pt idx="16">
                  <c:v>-204.2057983848499</c:v>
                </c:pt>
                <c:pt idx="17">
                  <c:v>-204.7369002733021</c:v>
                </c:pt>
                <c:pt idx="18">
                  <c:v>-205.270438748631</c:v>
                </c:pt>
                <c:pt idx="19">
                  <c:v>-205.8063326390911</c:v>
                </c:pt>
                <c:pt idx="20">
                  <c:v>-206.344447858391</c:v>
                </c:pt>
                <c:pt idx="21">
                  <c:v>-206.8846126301592</c:v>
                </c:pt>
                <c:pt idx="22">
                  <c:v>-207.4266291816866</c:v>
                </c:pt>
                <c:pt idx="23">
                  <c:v>-207.9702826998964</c:v>
                </c:pt>
                <c:pt idx="24">
                  <c:v>-208.5153481650191</c:v>
                </c:pt>
                <c:pt idx="25">
                  <c:v>-209.061595539773</c:v>
                </c:pt>
                <c:pt idx="26">
                  <c:v>-209.6087227467347</c:v>
                </c:pt>
                <c:pt idx="27">
                  <c:v>-210.1564661158404</c:v>
                </c:pt>
                <c:pt idx="28">
                  <c:v>-210.7045729379324</c:v>
                </c:pt>
                <c:pt idx="29">
                  <c:v>-211.2527990255667</c:v>
                </c:pt>
                <c:pt idx="30">
                  <c:v>-211.8009094328336</c:v>
                </c:pt>
                <c:pt idx="31">
                  <c:v>-212.3486789229264</c:v>
                </c:pt>
                <c:pt idx="32">
                  <c:v>-212.895892223567</c:v>
                </c:pt>
                <c:pt idx="33">
                  <c:v>-213.4423441211225</c:v>
                </c:pt>
                <c:pt idx="34">
                  <c:v>-213.9878394330362</c:v>
                </c:pt>
                <c:pt idx="35">
                  <c:v>-214.5321928892081</c:v>
                </c:pt>
                <c:pt idx="36">
                  <c:v>-215.0752289461061</c:v>
                </c:pt>
                <c:pt idx="37">
                  <c:v>-215.6167815519588</c:v>
                </c:pt>
                <c:pt idx="38">
                  <c:v>-216.1566938772808</c:v>
                </c:pt>
                <c:pt idx="39">
                  <c:v>-216.6948178979546</c:v>
                </c:pt>
                <c:pt idx="40">
                  <c:v>-217.2310141542011</c:v>
                </c:pt>
                <c:pt idx="41">
                  <c:v>-217.765151447477</c:v>
                </c:pt>
                <c:pt idx="42">
                  <c:v>-218.2971065258448</c:v>
                </c:pt>
                <c:pt idx="43">
                  <c:v>-218.8267637682829</c:v>
                </c:pt>
                <c:pt idx="44">
                  <c:v>-219.3540148710063</c:v>
                </c:pt>
                <c:pt idx="45">
                  <c:v>-219.8787585380355</c:v>
                </c:pt>
                <c:pt idx="46">
                  <c:v>-220.4009001776963</c:v>
                </c:pt>
                <c:pt idx="47">
                  <c:v>-220.9203516062616</c:v>
                </c:pt>
                <c:pt idx="48">
                  <c:v>-221.4370307595918</c:v>
                </c:pt>
                <c:pt idx="49">
                  <c:v>-221.9508614133902</c:v>
                </c:pt>
                <c:pt idx="50">
                  <c:v>-222.4617729124357</c:v>
                </c:pt>
                <c:pt idx="51">
                  <c:v>-222.9696999090274</c:v>
                </c:pt>
                <c:pt idx="52">
                  <c:v>-223.4745821105248</c:v>
                </c:pt>
                <c:pt idx="53">
                  <c:v>-223.9763640363203</c:v>
                </c:pt>
                <c:pt idx="54">
                  <c:v>-224.4749947840692</c:v>
                </c:pt>
                <c:pt idx="55">
                  <c:v>-224.9704278050613</c:v>
                </c:pt>
                <c:pt idx="56">
                  <c:v>-225.462620688526</c:v>
                </c:pt>
                <c:pt idx="57">
                  <c:v>-225.9515349547114</c:v>
                </c:pt>
                <c:pt idx="58">
                  <c:v>-226.4371358564813</c:v>
                </c:pt>
                <c:pt idx="59">
                  <c:v>-226.9193921892074</c:v>
                </c:pt>
                <c:pt idx="60">
                  <c:v>-227.3982761087104</c:v>
                </c:pt>
                <c:pt idx="61">
                  <c:v>-227.8737629569928</c:v>
                </c:pt>
                <c:pt idx="62">
                  <c:v>-228.3458310954984</c:v>
                </c:pt>
                <c:pt idx="63">
                  <c:v>-228.8144617456501</c:v>
                </c:pt>
                <c:pt idx="64">
                  <c:v>-229.2796388364113</c:v>
                </c:pt>
                <c:pt idx="65">
                  <c:v>-229.7413488586007</c:v>
                </c:pt>
                <c:pt idx="66">
                  <c:v>-230.1995807257335</c:v>
                </c:pt>
                <c:pt idx="67">
                  <c:v>-230.6543256411251</c:v>
                </c:pt>
                <c:pt idx="68">
                  <c:v>-231.1055769710169</c:v>
                </c:pt>
                <c:pt idx="69">
                  <c:v>-231.5533301235055</c:v>
                </c:pt>
                <c:pt idx="70">
                  <c:v>-231.997582433035</c:v>
                </c:pt>
                <c:pt idx="71">
                  <c:v>-232.4383330502328</c:v>
                </c:pt>
                <c:pt idx="72">
                  <c:v>-232.8755828368749</c:v>
                </c:pt>
                <c:pt idx="73">
                  <c:v>-233.3093342657626</c:v>
                </c:pt>
                <c:pt idx="74">
                  <c:v>-233.7395913253331</c:v>
                </c:pt>
                <c:pt idx="75">
                  <c:v>-234.1663594287847</c:v>
                </c:pt>
                <c:pt idx="76">
                  <c:v>-234.5896453275254</c:v>
                </c:pt>
                <c:pt idx="77">
                  <c:v>-235.0094570287956</c:v>
                </c:pt>
                <c:pt idx="78">
                  <c:v>-235.4258037172422</c:v>
                </c:pt>
                <c:pt idx="79">
                  <c:v>-235.8386956803179</c:v>
                </c:pt>
                <c:pt idx="80">
                  <c:v>-236.2481442373178</c:v>
                </c:pt>
                <c:pt idx="81">
                  <c:v>-236.6541616718891</c:v>
                </c:pt>
                <c:pt idx="82">
                  <c:v>-237.0567611678975</c:v>
                </c:pt>
                <c:pt idx="83">
                  <c:v>-237.4559567484598</c:v>
                </c:pt>
                <c:pt idx="84">
                  <c:v>-237.8517632180406</c:v>
                </c:pt>
                <c:pt idx="85">
                  <c:v>-238.2441961074542</c:v>
                </c:pt>
                <c:pt idx="86">
                  <c:v>-238.6332716216506</c:v>
                </c:pt>
                <c:pt idx="87">
                  <c:v>-239.0190065901706</c:v>
                </c:pt>
                <c:pt idx="88">
                  <c:v>-239.4014184201201</c:v>
                </c:pt>
                <c:pt idx="89">
                  <c:v>-239.7805250515985</c:v>
                </c:pt>
                <c:pt idx="90">
                  <c:v>-240.1563449154173</c:v>
                </c:pt>
                <c:pt idx="91">
                  <c:v>-240.5288968930477</c:v>
                </c:pt>
                <c:pt idx="92">
                  <c:v>-240.8982002786615</c:v>
                </c:pt>
                <c:pt idx="93">
                  <c:v>-241.2642747432001</c:v>
                </c:pt>
                <c:pt idx="94">
                  <c:v>-241.627140300342</c:v>
                </c:pt>
                <c:pt idx="95">
                  <c:v>-241.986817274334</c:v>
                </c:pt>
                <c:pt idx="96">
                  <c:v>-242.343326269518</c:v>
                </c:pt>
                <c:pt idx="97">
                  <c:v>-242.6966881415747</c:v>
                </c:pt>
                <c:pt idx="98">
                  <c:v>-243.0469239703043</c:v>
                </c:pt>
                <c:pt idx="99">
                  <c:v>-243.3940550339535</c:v>
                </c:pt>
                <c:pt idx="100">
                  <c:v>-243.7381027849588</c:v>
                </c:pt>
                <c:pt idx="101">
                  <c:v>-244.0790888270708</c:v>
                </c:pt>
                <c:pt idx="102">
                  <c:v>-244.4170348937632</c:v>
                </c:pt>
                <c:pt idx="103">
                  <c:v>-244.7519628279197</c:v>
                </c:pt>
                <c:pt idx="104">
                  <c:v>-245.083894562661</c:v>
                </c:pt>
                <c:pt idx="105">
                  <c:v>-245.4128521033163</c:v>
                </c:pt>
                <c:pt idx="106">
                  <c:v>-245.7388575104687</c:v>
                </c:pt>
                <c:pt idx="107">
                  <c:v>-246.0619328839985</c:v>
                </c:pt>
                <c:pt idx="108">
                  <c:v>-246.3821003481148</c:v>
                </c:pt>
                <c:pt idx="109">
                  <c:v>-246.6993820372791</c:v>
                </c:pt>
                <c:pt idx="110">
                  <c:v>-247.013800083024</c:v>
                </c:pt>
                <c:pt idx="111">
                  <c:v>-247.325376601597</c:v>
                </c:pt>
                <c:pt idx="112">
                  <c:v>-247.6341336823752</c:v>
                </c:pt>
                <c:pt idx="113">
                  <c:v>-247.9400933770457</c:v>
                </c:pt>
                <c:pt idx="114">
                  <c:v>-248.2432776894898</c:v>
                </c:pt>
                <c:pt idx="115">
                  <c:v>-248.5437085663343</c:v>
                </c:pt>
                <c:pt idx="116">
                  <c:v>-248.8414078881533</c:v>
                </c:pt>
                <c:pt idx="117">
                  <c:v>-249.1363974612627</c:v>
                </c:pt>
                <c:pt idx="118">
                  <c:v>-249.4286990100936</c:v>
                </c:pt>
                <c:pt idx="119">
                  <c:v>-249.7183341701143</c:v>
                </c:pt>
              </c:numCache>
            </c:numRef>
          </c:yVal>
          <c:smooth val="0"/>
          <c:extLst xmlns:c16r2="http://schemas.microsoft.com/office/drawing/2015/06/chart">
            <c:ext xmlns:c16="http://schemas.microsoft.com/office/drawing/2014/chart" uri="{C3380CC4-5D6E-409C-BE32-E72D297353CC}">
              <c16:uniqueId val="{00000004-7D79-4C43-8778-A1338C9539C3}"/>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177.5903782969076</c:v>
                </c:pt>
                <c:pt idx="1">
                  <c:v>-178.5259279405154</c:v>
                </c:pt>
                <c:pt idx="2">
                  <c:v>-179.4618539910437</c:v>
                </c:pt>
                <c:pt idx="3">
                  <c:v>-180.3997043360205</c:v>
                </c:pt>
                <c:pt idx="4">
                  <c:v>-181.3403870141337</c:v>
                </c:pt>
                <c:pt idx="5">
                  <c:v>-182.2844483749377</c:v>
                </c:pt>
                <c:pt idx="6">
                  <c:v>-183.2321559959778</c:v>
                </c:pt>
                <c:pt idx="7">
                  <c:v>-184.1835640628833</c:v>
                </c:pt>
                <c:pt idx="8">
                  <c:v>-185.1385652865156</c:v>
                </c:pt>
                <c:pt idx="9">
                  <c:v>-186.0969320613717</c:v>
                </c:pt>
                <c:pt idx="10">
                  <c:v>-187.0583490241424</c:v>
                </c:pt>
                <c:pt idx="11">
                  <c:v>-188.022438738582</c:v>
                </c:pt>
                <c:pt idx="12">
                  <c:v>-188.9887818874394</c:v>
                </c:pt>
                <c:pt idx="13">
                  <c:v>-189.9267922555682</c:v>
                </c:pt>
                <c:pt idx="14">
                  <c:v>-190.8476886096573</c:v>
                </c:pt>
                <c:pt idx="15">
                  <c:v>-191.7549830193416</c:v>
                </c:pt>
                <c:pt idx="16">
                  <c:v>-192.6497545746655</c:v>
                </c:pt>
                <c:pt idx="17">
                  <c:v>-193.5327844878743</c:v>
                </c:pt>
                <c:pt idx="18">
                  <c:v>-194.4046358476257</c:v>
                </c:pt>
                <c:pt idx="19">
                  <c:v>-195.2657086589934</c:v>
                </c:pt>
                <c:pt idx="20">
                  <c:v>-196.1162820234076</c:v>
                </c:pt>
                <c:pt idx="21">
                  <c:v>-196.9565464131761</c:v>
                </c:pt>
                <c:pt idx="22">
                  <c:v>-197.7866283019066</c:v>
                </c:pt>
                <c:pt idx="23">
                  <c:v>-198.6066088999087</c:v>
                </c:pt>
                <c:pt idx="24">
                  <c:v>-199.4165383473155</c:v>
                </c:pt>
                <c:pt idx="25">
                  <c:v>-200.2164464107482</c:v>
                </c:pt>
                <c:pt idx="26">
                  <c:v>-201.0063118595176</c:v>
                </c:pt>
                <c:pt idx="27">
                  <c:v>-201.7861230336803</c:v>
                </c:pt>
                <c:pt idx="28">
                  <c:v>-202.555872107725</c:v>
                </c:pt>
                <c:pt idx="29">
                  <c:v>-203.3155548987925</c:v>
                </c:pt>
                <c:pt idx="30">
                  <c:v>-204.0651726146561</c:v>
                </c:pt>
                <c:pt idx="31">
                  <c:v>-204.8047330248612</c:v>
                </c:pt>
                <c:pt idx="32">
                  <c:v>-205.5342511792701</c:v>
                </c:pt>
                <c:pt idx="33">
                  <c:v>-206.2537497876101</c:v>
                </c:pt>
                <c:pt idx="34">
                  <c:v>-206.9632593474175</c:v>
                </c:pt>
                <c:pt idx="35">
                  <c:v>-207.6628180872863</c:v>
                </c:pt>
                <c:pt idx="36">
                  <c:v>-208.35247177669</c:v>
                </c:pt>
                <c:pt idx="37">
                  <c:v>-209.0322734414563</c:v>
                </c:pt>
                <c:pt idx="38">
                  <c:v>-209.702283014633</c:v>
                </c:pt>
                <c:pt idx="39">
                  <c:v>-210.3625668957393</c:v>
                </c:pt>
                <c:pt idx="40">
                  <c:v>-211.0131975563031</c:v>
                </c:pt>
                <c:pt idx="41">
                  <c:v>-211.6542531197592</c:v>
                </c:pt>
                <c:pt idx="42">
                  <c:v>-212.2858169338451</c:v>
                </c:pt>
                <c:pt idx="43">
                  <c:v>-212.907977146269</c:v>
                </c:pt>
                <c:pt idx="44">
                  <c:v>-213.5208262888905</c:v>
                </c:pt>
                <c:pt idx="45">
                  <c:v>-214.1244608740758</c:v>
                </c:pt>
                <c:pt idx="46">
                  <c:v>-214.7189810057853</c:v>
                </c:pt>
                <c:pt idx="47">
                  <c:v>-215.3044900070345</c:v>
                </c:pt>
                <c:pt idx="48">
                  <c:v>-215.8810940647663</c:v>
                </c:pt>
                <c:pt idx="49">
                  <c:v>-216.448901892657</c:v>
                </c:pt>
                <c:pt idx="50">
                  <c:v>-217.008024412006</c:v>
                </c:pt>
                <c:pt idx="51">
                  <c:v>-217.5585744506161</c:v>
                </c:pt>
                <c:pt idx="52">
                  <c:v>-218.1006664592778</c:v>
                </c:pt>
                <c:pt idx="53">
                  <c:v>-218.634416245504</c:v>
                </c:pt>
                <c:pt idx="54">
                  <c:v>-219.1599407239814</c:v>
                </c:pt>
                <c:pt idx="55">
                  <c:v>-219.6773576830883</c:v>
                </c:pt>
                <c:pt idx="56">
                  <c:v>-220.1867855668297</c:v>
                </c:pt>
                <c:pt idx="57">
                  <c:v>-220.6883432715513</c:v>
                </c:pt>
                <c:pt idx="58">
                  <c:v>-221.1821499567027</c:v>
                </c:pt>
                <c:pt idx="59">
                  <c:v>-221.6683248690047</c:v>
                </c:pt>
                <c:pt idx="60">
                  <c:v>-222.1469871793292</c:v>
                </c:pt>
                <c:pt idx="61">
                  <c:v>-222.6182558316436</c:v>
                </c:pt>
                <c:pt idx="62">
                  <c:v>-223.082249403391</c:v>
                </c:pt>
                <c:pt idx="63">
                  <c:v>-223.539085976653</c:v>
                </c:pt>
                <c:pt idx="64">
                  <c:v>-223.988883019546</c:v>
                </c:pt>
                <c:pt idx="65">
                  <c:v>-224.431757277257</c:v>
                </c:pt>
                <c:pt idx="66">
                  <c:v>-224.8678246721606</c:v>
                </c:pt>
                <c:pt idx="67">
                  <c:v>-225.297200212508</c:v>
                </c:pt>
                <c:pt idx="68">
                  <c:v>-225.7199979092065</c:v>
                </c:pt>
                <c:pt idx="69">
                  <c:v>-226.1363307001666</c:v>
                </c:pt>
                <c:pt idx="70">
                  <c:v>-226.5463103818006</c:v>
                </c:pt>
                <c:pt idx="71">
                  <c:v>-226.9500475472491</c:v>
                </c:pt>
                <c:pt idx="72">
                  <c:v>-227.3476515308735</c:v>
                </c:pt>
                <c:pt idx="73">
                  <c:v>-227.7392303586903</c:v>
                </c:pt>
                <c:pt idx="74">
                  <c:v>-228.1248907043355</c:v>
                </c:pt>
                <c:pt idx="75">
                  <c:v>-228.5047378502177</c:v>
                </c:pt>
                <c:pt idx="76">
                  <c:v>-228.8788756535496</c:v>
                </c:pt>
                <c:pt idx="77">
                  <c:v>-229.247406516904</c:v>
                </c:pt>
                <c:pt idx="78">
                  <c:v>-229.6104313630308</c:v>
                </c:pt>
                <c:pt idx="79">
                  <c:v>-229.9680496136471</c:v>
                </c:pt>
                <c:pt idx="80">
                  <c:v>-230.3203591719093</c:v>
                </c:pt>
                <c:pt idx="81">
                  <c:v>-230.6674564083587</c:v>
                </c:pt>
                <c:pt idx="82">
                  <c:v>-231.0094361500542</c:v>
                </c:pt>
                <c:pt idx="83">
                  <c:v>-231.3463916727051</c:v>
                </c:pt>
                <c:pt idx="84">
                  <c:v>-231.6784146955697</c:v>
                </c:pt>
                <c:pt idx="85">
                  <c:v>-232.0055953789324</c:v>
                </c:pt>
                <c:pt idx="86">
                  <c:v>-232.3280223239522</c:v>
                </c:pt>
                <c:pt idx="87">
                  <c:v>-232.645782574727</c:v>
                </c:pt>
                <c:pt idx="88">
                  <c:v>-232.9589616223825</c:v>
                </c:pt>
                <c:pt idx="89">
                  <c:v>-233.2676434110385</c:v>
                </c:pt>
                <c:pt idx="90">
                  <c:v>-233.5719103455076</c:v>
                </c:pt>
                <c:pt idx="91">
                  <c:v>-233.871843300577</c:v>
                </c:pt>
                <c:pt idx="92">
                  <c:v>-234.1675216317308</c:v>
                </c:pt>
                <c:pt idx="93">
                  <c:v>-234.459023187219</c:v>
                </c:pt>
                <c:pt idx="94">
                  <c:v>-234.746424321319</c:v>
                </c:pt>
                <c:pt idx="95">
                  <c:v>-235.029799908707</c:v>
                </c:pt>
                <c:pt idx="96">
                  <c:v>-235.3092233598213</c:v>
                </c:pt>
                <c:pt idx="97">
                  <c:v>-235.5847666371264</c:v>
                </c:pt>
                <c:pt idx="98">
                  <c:v>-235.8565002721762</c:v>
                </c:pt>
                <c:pt idx="99">
                  <c:v>-236.12449338341</c:v>
                </c:pt>
                <c:pt idx="100">
                  <c:v>-236.3888136945861</c:v>
                </c:pt>
                <c:pt idx="101">
                  <c:v>-236.6495275537732</c:v>
                </c:pt>
                <c:pt idx="102">
                  <c:v>-236.9066999528527</c:v>
                </c:pt>
                <c:pt idx="103">
                  <c:v>-237.1603945474358</c:v>
                </c:pt>
                <c:pt idx="104">
                  <c:v>-237.410673677157</c:v>
                </c:pt>
                <c:pt idx="105">
                  <c:v>-237.6575983862876</c:v>
                </c:pt>
                <c:pt idx="106">
                  <c:v>-237.901228444588</c:v>
                </c:pt>
                <c:pt idx="107">
                  <c:v>-238.1416223683791</c:v>
                </c:pt>
                <c:pt idx="108">
                  <c:v>-238.3788374417891</c:v>
                </c:pt>
                <c:pt idx="109">
                  <c:v>-238.6129297380821</c:v>
                </c:pt>
                <c:pt idx="110">
                  <c:v>-238.8439541411111</c:v>
                </c:pt>
                <c:pt idx="111">
                  <c:v>-239.0719643667844</c:v>
                </c:pt>
                <c:pt idx="112">
                  <c:v>-239.297012984538</c:v>
                </c:pt>
                <c:pt idx="113">
                  <c:v>-239.5191514388056</c:v>
                </c:pt>
                <c:pt idx="114">
                  <c:v>-239.7384300704134</c:v>
                </c:pt>
                <c:pt idx="115">
                  <c:v>-239.9548981379066</c:v>
                </c:pt>
                <c:pt idx="116">
                  <c:v>-240.1686038387702</c:v>
                </c:pt>
                <c:pt idx="117">
                  <c:v>-240.3795943305108</c:v>
                </c:pt>
                <c:pt idx="118">
                  <c:v>-240.5879157516101</c:v>
                </c:pt>
                <c:pt idx="119">
                  <c:v>-240.7936132422888</c:v>
                </c:pt>
              </c:numCache>
            </c:numRef>
          </c:yVal>
          <c:smooth val="0"/>
          <c:extLst xmlns:c16r2="http://schemas.microsoft.com/office/drawing/2015/06/chart">
            <c:ext xmlns:c16="http://schemas.microsoft.com/office/drawing/2014/chart" uri="{C3380CC4-5D6E-409C-BE32-E72D297353CC}">
              <c16:uniqueId val="{00000005-7D79-4C43-8778-A1338C9539C3}"/>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177.5903782969076</c:v>
                </c:pt>
                <c:pt idx="1">
                  <c:v>-177.8530867365535</c:v>
                </c:pt>
                <c:pt idx="2">
                  <c:v>-178.1558709697804</c:v>
                </c:pt>
                <c:pt idx="3">
                  <c:v>-178.4977183642425</c:v>
                </c:pt>
                <c:pt idx="4">
                  <c:v>-178.8773803444083</c:v>
                </c:pt>
                <c:pt idx="5">
                  <c:v>-179.2936048082047</c:v>
                </c:pt>
                <c:pt idx="6">
                  <c:v>-179.7451473623805</c:v>
                </c:pt>
                <c:pt idx="7">
                  <c:v>-180.2307786793326</c:v>
                </c:pt>
                <c:pt idx="8">
                  <c:v>-180.7492896216195</c:v>
                </c:pt>
                <c:pt idx="9">
                  <c:v>-181.2994947245651</c:v>
                </c:pt>
                <c:pt idx="10">
                  <c:v>-181.880234476143</c:v>
                </c:pt>
                <c:pt idx="11">
                  <c:v>-182.4903767216556</c:v>
                </c:pt>
                <c:pt idx="12">
                  <c:v>-183.12881743666</c:v>
                </c:pt>
                <c:pt idx="13">
                  <c:v>-183.7525904160616</c:v>
                </c:pt>
                <c:pt idx="14">
                  <c:v>-184.3815503343676</c:v>
                </c:pt>
                <c:pt idx="15">
                  <c:v>-185.0182424107593</c:v>
                </c:pt>
                <c:pt idx="16">
                  <c:v>-185.6630120412592</c:v>
                </c:pt>
                <c:pt idx="17">
                  <c:v>-186.3160120158545</c:v>
                </c:pt>
                <c:pt idx="18">
                  <c:v>-186.9772557053984</c:v>
                </c:pt>
                <c:pt idx="19">
                  <c:v>-187.6466520881172</c:v>
                </c:pt>
                <c:pt idx="20">
                  <c:v>-188.3240326994292</c:v>
                </c:pt>
                <c:pt idx="21">
                  <c:v>-189.0091723644914</c:v>
                </c:pt>
                <c:pt idx="22">
                  <c:v>-189.7018051278284</c:v>
                </c:pt>
                <c:pt idx="23">
                  <c:v>-190.4016364735644</c:v>
                </c:pt>
                <c:pt idx="24">
                  <c:v>-191.1083526816838</c:v>
                </c:pt>
                <c:pt idx="25">
                  <c:v>-191.8216279738608</c:v>
                </c:pt>
                <c:pt idx="26">
                  <c:v>-192.5410570171716</c:v>
                </c:pt>
                <c:pt idx="27">
                  <c:v>-193.2662706466008</c:v>
                </c:pt>
                <c:pt idx="28">
                  <c:v>-193.9969078139175</c:v>
                </c:pt>
                <c:pt idx="29">
                  <c:v>-194.7326136828174</c:v>
                </c:pt>
                <c:pt idx="30">
                  <c:v>-195.4730408503697</c:v>
                </c:pt>
                <c:pt idx="31">
                  <c:v>-196.2178502296773</c:v>
                </c:pt>
                <c:pt idx="32">
                  <c:v>-196.966711653372</c:v>
                </c:pt>
                <c:pt idx="33">
                  <c:v>-197.7193042637236</c:v>
                </c:pt>
                <c:pt idx="34">
                  <c:v>-198.4753167401486</c:v>
                </c:pt>
                <c:pt idx="35">
                  <c:v>-199.2344474032816</c:v>
                </c:pt>
                <c:pt idx="36">
                  <c:v>-199.9964042257429</c:v>
                </c:pt>
                <c:pt idx="37">
                  <c:v>-200.760904772837</c:v>
                </c:pt>
                <c:pt idx="38">
                  <c:v>-201.5276760910051</c:v>
                </c:pt>
                <c:pt idx="39">
                  <c:v>-202.2964544309348</c:v>
                </c:pt>
                <c:pt idx="40">
                  <c:v>-203.066985140767</c:v>
                </c:pt>
                <c:pt idx="41">
                  <c:v>-203.8390224834152</c:v>
                </c:pt>
                <c:pt idx="42">
                  <c:v>-204.6123294321574</c:v>
                </c:pt>
                <c:pt idx="43">
                  <c:v>-205.3866774561438</c:v>
                </c:pt>
                <c:pt idx="44">
                  <c:v>-206.1618462997512</c:v>
                </c:pt>
                <c:pt idx="45">
                  <c:v>-206.9376237586521</c:v>
                </c:pt>
                <c:pt idx="46">
                  <c:v>-207.7138054548709</c:v>
                </c:pt>
                <c:pt idx="47">
                  <c:v>-208.4901946124683</c:v>
                </c:pt>
                <c:pt idx="48">
                  <c:v>-209.2666018351206</c:v>
                </c:pt>
                <c:pt idx="49">
                  <c:v>-210.042844886561</c:v>
                </c:pt>
                <c:pt idx="50">
                  <c:v>-210.8187484745531</c:v>
                </c:pt>
                <c:pt idx="51">
                  <c:v>-211.5941440389224</c:v>
                </c:pt>
                <c:pt idx="52">
                  <c:v>-212.3688695437763</c:v>
                </c:pt>
                <c:pt idx="53">
                  <c:v>-213.1427692745197</c:v>
                </c:pt>
                <c:pt idx="54">
                  <c:v>-213.9156936397321</c:v>
                </c:pt>
                <c:pt idx="55">
                  <c:v>-214.68749897799</c:v>
                </c:pt>
                <c:pt idx="56">
                  <c:v>-215.458047369666</c:v>
                </c:pt>
                <c:pt idx="57">
                  <c:v>-216.2272064537378</c:v>
                </c:pt>
                <c:pt idx="58">
                  <c:v>-216.9948492495505</c:v>
                </c:pt>
                <c:pt idx="59">
                  <c:v>-217.760853983531</c:v>
                </c:pt>
                <c:pt idx="60">
                  <c:v>-218.5251039207533</c:v>
                </c:pt>
                <c:pt idx="61">
                  <c:v>-219.2874872012962</c:v>
                </c:pt>
                <c:pt idx="62">
                  <c:v>-220.047896681323</c:v>
                </c:pt>
                <c:pt idx="63">
                  <c:v>-220.806229778776</c:v>
                </c:pt>
                <c:pt idx="64">
                  <c:v>-221.5623883235885</c:v>
                </c:pt>
                <c:pt idx="65">
                  <c:v>-222.3162784123351</c:v>
                </c:pt>
                <c:pt idx="66">
                  <c:v>-223.0678102671941</c:v>
                </c:pt>
                <c:pt idx="67">
                  <c:v>-223.8168980991391</c:v>
                </c:pt>
                <c:pt idx="68">
                  <c:v>-224.5634599752552</c:v>
                </c:pt>
                <c:pt idx="69">
                  <c:v>-225.3074176900614</c:v>
                </c:pt>
                <c:pt idx="70">
                  <c:v>-226.0486966407489</c:v>
                </c:pt>
                <c:pt idx="71">
                  <c:v>-226.7872257062418</c:v>
                </c:pt>
                <c:pt idx="72">
                  <c:v>-227.5229371299492</c:v>
                </c:pt>
                <c:pt idx="73">
                  <c:v>-228.2557664061496</c:v>
                </c:pt>
                <c:pt idx="74">
                  <c:v>-228.9856521698748</c:v>
                </c:pt>
                <c:pt idx="75">
                  <c:v>-229.7125360902141</c:v>
                </c:pt>
                <c:pt idx="76">
                  <c:v>-230.4363627669409</c:v>
                </c:pt>
                <c:pt idx="77">
                  <c:v>-231.1570796303627</c:v>
                </c:pt>
                <c:pt idx="78">
                  <c:v>-231.8746368443208</c:v>
                </c:pt>
                <c:pt idx="79">
                  <c:v>-232.5889872122197</c:v>
                </c:pt>
                <c:pt idx="80">
                  <c:v>-233.300086086027</c:v>
                </c:pt>
                <c:pt idx="81">
                  <c:v>-234.0078912781501</c:v>
                </c:pt>
                <c:pt idx="82">
                  <c:v>-234.7123629760913</c:v>
                </c:pt>
                <c:pt idx="83">
                  <c:v>-235.4134636598178</c:v>
                </c:pt>
                <c:pt idx="84">
                  <c:v>-236.1111580217703</c:v>
                </c:pt>
                <c:pt idx="85">
                  <c:v>-236.8054128893987</c:v>
                </c:pt>
                <c:pt idx="86">
                  <c:v>-237.4961971501916</c:v>
                </c:pt>
                <c:pt idx="87">
                  <c:v>-238.1834816791043</c:v>
                </c:pt>
                <c:pt idx="88">
                  <c:v>-238.8672392683056</c:v>
                </c:pt>
                <c:pt idx="89">
                  <c:v>-239.5474445591935</c:v>
                </c:pt>
                <c:pt idx="90">
                  <c:v>-240.2240739765853</c:v>
                </c:pt>
                <c:pt idx="91">
                  <c:v>-240.8971056650535</c:v>
                </c:pt>
                <c:pt idx="92">
                  <c:v>-241.5665194272938</c:v>
                </c:pt>
                <c:pt idx="93">
                  <c:v>-242.2322966645088</c:v>
                </c:pt>
                <c:pt idx="94">
                  <c:v>-242.8944203187211</c:v>
                </c:pt>
                <c:pt idx="95">
                  <c:v>-243.5528748169431</c:v>
                </c:pt>
                <c:pt idx="96">
                  <c:v>-244.2076460171897</c:v>
                </c:pt>
                <c:pt idx="97">
                  <c:v>-244.8587211562312</c:v>
                </c:pt>
                <c:pt idx="98">
                  <c:v>-245.5060887990576</c:v>
                </c:pt>
                <c:pt idx="99">
                  <c:v>-246.1497387900008</c:v>
                </c:pt>
                <c:pt idx="100">
                  <c:v>-246.7896622054404</c:v>
                </c:pt>
                <c:pt idx="101">
                  <c:v>-247.4258513080813</c:v>
                </c:pt>
                <c:pt idx="102">
                  <c:v>-248.0582995027175</c:v>
                </c:pt>
                <c:pt idx="103">
                  <c:v>-248.6870012934555</c:v>
                </c:pt>
                <c:pt idx="104">
                  <c:v>-249.3119522423417</c:v>
                </c:pt>
                <c:pt idx="105">
                  <c:v>-249.9331489293672</c:v>
                </c:pt>
                <c:pt idx="106">
                  <c:v>-250.5505889137767</c:v>
                </c:pt>
                <c:pt idx="107">
                  <c:v>-251.1642706966613</c:v>
                </c:pt>
                <c:pt idx="108">
                  <c:v>-251.7741936848034</c:v>
                </c:pt>
                <c:pt idx="109">
                  <c:v>-252.380358155704</c:v>
                </c:pt>
                <c:pt idx="110">
                  <c:v>-252.9827652237727</c:v>
                </c:pt>
                <c:pt idx="111">
                  <c:v>-253.581416807654</c:v>
                </c:pt>
                <c:pt idx="112">
                  <c:v>-254.176315598631</c:v>
                </c:pt>
                <c:pt idx="113">
                  <c:v>-254.7674650300805</c:v>
                </c:pt>
                <c:pt idx="114">
                  <c:v>-255.3548692479631</c:v>
                </c:pt>
                <c:pt idx="115">
                  <c:v>-255.9385330822824</c:v>
                </c:pt>
                <c:pt idx="116">
                  <c:v>-256.5184620195068</c:v>
                </c:pt>
                <c:pt idx="117">
                  <c:v>-257.0946621759244</c:v>
                </c:pt>
                <c:pt idx="118">
                  <c:v>-257.6671402718721</c:v>
                </c:pt>
                <c:pt idx="119">
                  <c:v>-258.2359036068547</c:v>
                </c:pt>
              </c:numCache>
            </c:numRef>
          </c:yVal>
          <c:smooth val="0"/>
          <c:extLst xmlns:c16r2="http://schemas.microsoft.com/office/drawing/2015/06/chart">
            <c:ext xmlns:c16="http://schemas.microsoft.com/office/drawing/2014/chart" uri="{C3380CC4-5D6E-409C-BE32-E72D297353CC}">
              <c16:uniqueId val="{00000006-7D79-4C43-8778-A1338C9539C3}"/>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177.5903782969076</c:v>
                </c:pt>
                <c:pt idx="1">
                  <c:v>-178.0429132073609</c:v>
                </c:pt>
                <c:pt idx="2">
                  <c:v>-178.522878902884</c:v>
                </c:pt>
                <c:pt idx="3">
                  <c:v>-179.0301257601982</c:v>
                </c:pt>
                <c:pt idx="4">
                  <c:v>-179.564172680728</c:v>
                </c:pt>
                <c:pt idx="5">
                  <c:v>-180.1244204479135</c:v>
                </c:pt>
                <c:pt idx="6">
                  <c:v>-180.710184640695</c:v>
                </c:pt>
                <c:pt idx="7">
                  <c:v>-181.320720695691</c:v>
                </c:pt>
                <c:pt idx="8">
                  <c:v>-181.9552433606873</c:v>
                </c:pt>
                <c:pt idx="9">
                  <c:v>-182.6129417633056</c:v>
                </c:pt>
                <c:pt idx="10">
                  <c:v>-183.2929910497596</c:v>
                </c:pt>
                <c:pt idx="11">
                  <c:v>-183.9945613406826</c:v>
                </c:pt>
                <c:pt idx="12">
                  <c:v>-184.7168245884664</c:v>
                </c:pt>
                <c:pt idx="13">
                  <c:v>-185.413821950469</c:v>
                </c:pt>
                <c:pt idx="14">
                  <c:v>-186.1096782134227</c:v>
                </c:pt>
                <c:pt idx="15">
                  <c:v>-186.8070820533167</c:v>
                </c:pt>
                <c:pt idx="16">
                  <c:v>-187.5065316279392</c:v>
                </c:pt>
                <c:pt idx="17">
                  <c:v>-188.2083313286062</c:v>
                </c:pt>
                <c:pt idx="18">
                  <c:v>-188.9126447101175</c:v>
                </c:pt>
                <c:pt idx="19">
                  <c:v>-189.619529387177</c:v>
                </c:pt>
                <c:pt idx="20">
                  <c:v>-190.328963902884</c:v>
                </c:pt>
                <c:pt idx="21">
                  <c:v>-191.0408684102317</c:v>
                </c:pt>
                <c:pt idx="22">
                  <c:v>-191.7551205685158</c:v>
                </c:pt>
                <c:pt idx="23">
                  <c:v>-192.4715677399208</c:v>
                </c:pt>
                <c:pt idx="24">
                  <c:v>-193.1900363264112</c:v>
                </c:pt>
                <c:pt idx="25">
                  <c:v>-193.9103388972126</c:v>
                </c:pt>
                <c:pt idx="26">
                  <c:v>-194.6322009674514</c:v>
                </c:pt>
                <c:pt idx="27">
                  <c:v>-195.3553894857191</c:v>
                </c:pt>
                <c:pt idx="28">
                  <c:v>-196.0796774544888</c:v>
                </c:pt>
                <c:pt idx="29">
                  <c:v>-196.8048420327673</c:v>
                </c:pt>
                <c:pt idx="30">
                  <c:v>-197.5306657596575</c:v>
                </c:pt>
                <c:pt idx="31">
                  <c:v>-198.2569374335212</c:v>
                </c:pt>
                <c:pt idx="32">
                  <c:v>-198.9834527080297</c:v>
                </c:pt>
                <c:pt idx="33">
                  <c:v>-199.710014472169</c:v>
                </c:pt>
                <c:pt idx="34">
                  <c:v>-200.4364330661356</c:v>
                </c:pt>
                <c:pt idx="35">
                  <c:v>-201.1625263731894</c:v>
                </c:pt>
                <c:pt idx="36">
                  <c:v>-201.8881198183517</c:v>
                </c:pt>
                <c:pt idx="37">
                  <c:v>-202.6130462977721</c:v>
                </c:pt>
                <c:pt idx="38">
                  <c:v>-203.3371460570834</c:v>
                </c:pt>
                <c:pt idx="39">
                  <c:v>-204.0602663957875</c:v>
                </c:pt>
                <c:pt idx="40">
                  <c:v>-204.7822615662844</c:v>
                </c:pt>
                <c:pt idx="41">
                  <c:v>-205.5029925860008</c:v>
                </c:pt>
                <c:pt idx="42">
                  <c:v>-206.2223270299805</c:v>
                </c:pt>
                <c:pt idx="43">
                  <c:v>-206.940138815693</c:v>
                </c:pt>
                <c:pt idx="44">
                  <c:v>-207.6563079839825</c:v>
                </c:pt>
                <c:pt idx="45">
                  <c:v>-208.370720479023</c:v>
                </c:pt>
                <c:pt idx="46">
                  <c:v>-209.0832679294872</c:v>
                </c:pt>
                <c:pt idx="47">
                  <c:v>-209.793847432528</c:v>
                </c:pt>
                <c:pt idx="48">
                  <c:v>-210.502361341742</c:v>
                </c:pt>
                <c:pt idx="49">
                  <c:v>-211.2087170599771</c:v>
                </c:pt>
                <c:pt idx="50">
                  <c:v>-211.9128268375834</c:v>
                </c:pt>
                <c:pt idx="51">
                  <c:v>-212.6146075764909</c:v>
                </c:pt>
                <c:pt idx="52">
                  <c:v>-213.3139806401418</c:v>
                </c:pt>
                <c:pt idx="53">
                  <c:v>-214.0108716698061</c:v>
                </c:pt>
                <c:pt idx="54">
                  <c:v>-214.7052104071877</c:v>
                </c:pt>
                <c:pt idx="55">
                  <c:v>-215.3969305233263</c:v>
                </c:pt>
                <c:pt idx="56">
                  <c:v>-216.0859694537044</c:v>
                </c:pt>
                <c:pt idx="57">
                  <c:v>-216.7722682394733</c:v>
                </c:pt>
                <c:pt idx="58">
                  <c:v>-217.4557713746617</c:v>
                </c:pt>
                <c:pt idx="59">
                  <c:v>-218.1364266592341</c:v>
                </c:pt>
                <c:pt idx="60">
                  <c:v>-218.8141850578431</c:v>
                </c:pt>
                <c:pt idx="61">
                  <c:v>-219.4890005640927</c:v>
                </c:pt>
                <c:pt idx="62">
                  <c:v>-220.1608300701614</c:v>
                </c:pt>
                <c:pt idx="63">
                  <c:v>-220.8296332416048</c:v>
                </c:pt>
                <c:pt idx="64">
                  <c:v>-221.4953723971598</c:v>
                </c:pt>
                <c:pt idx="65">
                  <c:v>-222.1580123933813</c:v>
                </c:pt>
                <c:pt idx="66">
                  <c:v>-222.817520513942</c:v>
                </c:pt>
                <c:pt idx="67">
                  <c:v>-223.4738663634212</c:v>
                </c:pt>
                <c:pt idx="68">
                  <c:v>-224.1270217654246</c:v>
                </c:pt>
                <c:pt idx="69">
                  <c:v>-224.7769606648637</c:v>
                </c:pt>
                <c:pt idx="70">
                  <c:v>-225.4236590342603</c:v>
                </c:pt>
                <c:pt idx="71">
                  <c:v>-226.0670947838794</c:v>
                </c:pt>
                <c:pt idx="72">
                  <c:v>-226.7072476755998</c:v>
                </c:pt>
                <c:pt idx="73">
                  <c:v>-227.3440992403375</c:v>
                </c:pt>
                <c:pt idx="74">
                  <c:v>-227.9776326988858</c:v>
                </c:pt>
                <c:pt idx="75">
                  <c:v>-228.607832886065</c:v>
                </c:pt>
                <c:pt idx="76">
                  <c:v>-229.2346861780165</c:v>
                </c:pt>
                <c:pt idx="77">
                  <c:v>-229.8581804225482</c:v>
                </c:pt>
                <c:pt idx="78">
                  <c:v>-230.4783048723748</c:v>
                </c:pt>
                <c:pt idx="79">
                  <c:v>-231.0950501211819</c:v>
                </c:pt>
                <c:pt idx="80">
                  <c:v>-231.7084080423538</c:v>
                </c:pt>
                <c:pt idx="81">
                  <c:v>-232.3183717302954</c:v>
                </c:pt>
                <c:pt idx="82">
                  <c:v>-232.9249354442086</c:v>
                </c:pt>
                <c:pt idx="83">
                  <c:v>-233.5280945542622</c:v>
                </c:pt>
                <c:pt idx="84">
                  <c:v>-234.127845490023</c:v>
                </c:pt>
                <c:pt idx="85">
                  <c:v>-234.7241856910737</c:v>
                </c:pt>
                <c:pt idx="86">
                  <c:v>-235.3171135597318</c:v>
                </c:pt>
                <c:pt idx="87">
                  <c:v>-235.9066284157598</c:v>
                </c:pt>
                <c:pt idx="88">
                  <c:v>-236.4927304530206</c:v>
                </c:pt>
                <c:pt idx="89">
                  <c:v>-237.0754206979591</c:v>
                </c:pt>
                <c:pt idx="90">
                  <c:v>-237.6547009698724</c:v>
                </c:pt>
                <c:pt idx="91">
                  <c:v>-238.2305738428554</c:v>
                </c:pt>
                <c:pt idx="92">
                  <c:v>-238.8030426093865</c:v>
                </c:pt>
                <c:pt idx="93">
                  <c:v>-239.372111245475</c:v>
                </c:pt>
                <c:pt idx="94">
                  <c:v>-239.9377843772791</c:v>
                </c:pt>
                <c:pt idx="95">
                  <c:v>-240.5000672491792</c:v>
                </c:pt>
                <c:pt idx="96">
                  <c:v>-241.0589656932143</c:v>
                </c:pt>
                <c:pt idx="97">
                  <c:v>-241.6144860998256</c:v>
                </c:pt>
                <c:pt idx="98">
                  <c:v>-242.1666353898613</c:v>
                </c:pt>
                <c:pt idx="99">
                  <c:v>-242.715420987799</c:v>
                </c:pt>
                <c:pt idx="100">
                  <c:v>-243.2608507960999</c:v>
                </c:pt>
                <c:pt idx="101">
                  <c:v>-243.8029331707007</c:v>
                </c:pt>
                <c:pt idx="102">
                  <c:v>-244.341676897533</c:v>
                </c:pt>
                <c:pt idx="103">
                  <c:v>-244.8770911700822</c:v>
                </c:pt>
                <c:pt idx="104">
                  <c:v>-245.4091855679053</c:v>
                </c:pt>
                <c:pt idx="105">
                  <c:v>-245.9379700360896</c:v>
                </c:pt>
                <c:pt idx="106">
                  <c:v>-246.463454865595</c:v>
                </c:pt>
                <c:pt idx="107">
                  <c:v>-246.9856506744595</c:v>
                </c:pt>
                <c:pt idx="108">
                  <c:v>-247.5045683898093</c:v>
                </c:pt>
                <c:pt idx="109">
                  <c:v>-248.020219230668</c:v>
                </c:pt>
                <c:pt idx="110">
                  <c:v>-248.5326146915099</c:v>
                </c:pt>
                <c:pt idx="111">
                  <c:v>-249.0417665265254</c:v>
                </c:pt>
                <c:pt idx="112">
                  <c:v>-249.5476867345837</c:v>
                </c:pt>
                <c:pt idx="113">
                  <c:v>-250.05038754485</c:v>
                </c:pt>
                <c:pt idx="114">
                  <c:v>-250.5498814030293</c:v>
                </c:pt>
                <c:pt idx="115">
                  <c:v>-251.0461809582303</c:v>
                </c:pt>
                <c:pt idx="116">
                  <c:v>-251.5392990503815</c:v>
                </c:pt>
                <c:pt idx="117">
                  <c:v>-252.0292486982221</c:v>
                </c:pt>
                <c:pt idx="118">
                  <c:v>-252.5160430878168</c:v>
                </c:pt>
                <c:pt idx="119">
                  <c:v>-252.9996955615769</c:v>
                </c:pt>
              </c:numCache>
            </c:numRef>
          </c:yVal>
          <c:smooth val="0"/>
          <c:extLst xmlns:c16r2="http://schemas.microsoft.com/office/drawing/2015/06/chart">
            <c:ext xmlns:c16="http://schemas.microsoft.com/office/drawing/2014/chart" uri="{C3380CC4-5D6E-409C-BE32-E72D297353CC}">
              <c16:uniqueId val="{00000007-7D79-4C43-8778-A1338C9539C3}"/>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177.5903782969076</c:v>
                </c:pt>
                <c:pt idx="1">
                  <c:v>-177.3256326002597</c:v>
                </c:pt>
                <c:pt idx="2">
                  <c:v>-177.1100596546837</c:v>
                </c:pt>
                <c:pt idx="3">
                  <c:v>-176.9404676290915</c:v>
                </c:pt>
                <c:pt idx="4">
                  <c:v>-176.8138353342094</c:v>
                </c:pt>
                <c:pt idx="5">
                  <c:v>-176.7274398609461</c:v>
                </c:pt>
                <c:pt idx="6">
                  <c:v>-176.678816883001</c:v>
                </c:pt>
                <c:pt idx="7">
                  <c:v>-176.6657261500263</c:v>
                </c:pt>
                <c:pt idx="8">
                  <c:v>-176.6861220564722</c:v>
                </c:pt>
                <c:pt idx="9">
                  <c:v>-176.738128571778</c:v>
                </c:pt>
                <c:pt idx="10">
                  <c:v>-176.8200179010087</c:v>
                </c:pt>
                <c:pt idx="11">
                  <c:v>-176.9301923253456</c:v>
                </c:pt>
                <c:pt idx="12">
                  <c:v>-177.0671687454028</c:v>
                </c:pt>
                <c:pt idx="13">
                  <c:v>-177.1888617573404</c:v>
                </c:pt>
                <c:pt idx="14">
                  <c:v>-177.313418985832</c:v>
                </c:pt>
                <c:pt idx="15">
                  <c:v>-177.4429419369471</c:v>
                </c:pt>
                <c:pt idx="16">
                  <c:v>-177.5774787814221</c:v>
                </c:pt>
                <c:pt idx="17">
                  <c:v>-177.716974756966</c:v>
                </c:pt>
                <c:pt idx="18">
                  <c:v>-177.861305848568</c:v>
                </c:pt>
                <c:pt idx="19">
                  <c:v>-178.0102987326973</c:v>
                </c:pt>
                <c:pt idx="20">
                  <c:v>-178.1637459680987</c:v>
                </c:pt>
                <c:pt idx="21">
                  <c:v>-178.3214175463681</c:v>
                </c:pt>
                <c:pt idx="22">
                  <c:v>-178.4830696388835</c:v>
                </c:pt>
                <c:pt idx="23">
                  <c:v>-178.6484511860235</c:v>
                </c:pt>
                <c:pt idx="24">
                  <c:v>-178.8173088273356</c:v>
                </c:pt>
                <c:pt idx="25">
                  <c:v>-178.989390557491</c:v>
                </c:pt>
                <c:pt idx="26">
                  <c:v>-179.1643774664744</c:v>
                </c:pt>
                <c:pt idx="27">
                  <c:v>-179.341992553983</c:v>
                </c:pt>
                <c:pt idx="28">
                  <c:v>-179.5219731899479</c:v>
                </c:pt>
                <c:pt idx="29">
                  <c:v>-179.7040680103878</c:v>
                </c:pt>
                <c:pt idx="30">
                  <c:v>-179.8880371066584</c:v>
                </c:pt>
                <c:pt idx="31">
                  <c:v>-180.0736520579662</c:v>
                </c:pt>
                <c:pt idx="32">
                  <c:v>-180.2606958290098</c:v>
                </c:pt>
                <c:pt idx="33">
                  <c:v>-180.4489625692222</c:v>
                </c:pt>
                <c:pt idx="34">
                  <c:v>-180.6382573415735</c:v>
                </c:pt>
                <c:pt idx="35">
                  <c:v>-180.8283958022221</c:v>
                </c:pt>
                <c:pt idx="36">
                  <c:v>-181.0192038471878</c:v>
                </c:pt>
                <c:pt idx="37">
                  <c:v>-181.2105172382844</c:v>
                </c:pt>
                <c:pt idx="38">
                  <c:v>-181.4021812175361</c:v>
                </c:pt>
                <c:pt idx="39">
                  <c:v>-181.5940499933163</c:v>
                </c:pt>
                <c:pt idx="40">
                  <c:v>-181.7859864169995</c:v>
                </c:pt>
                <c:pt idx="41">
                  <c:v>-181.9778616120948</c:v>
                </c:pt>
                <c:pt idx="42">
                  <c:v>-182.1695546028344</c:v>
                </c:pt>
                <c:pt idx="43">
                  <c:v>-182.3609519509118</c:v>
                </c:pt>
                <c:pt idx="44">
                  <c:v>-182.551947401943</c:v>
                </c:pt>
                <c:pt idx="45">
                  <c:v>-182.742441542714</c:v>
                </c:pt>
                <c:pt idx="46">
                  <c:v>-182.9323414698647</c:v>
                </c:pt>
                <c:pt idx="47">
                  <c:v>-183.1215604704103</c:v>
                </c:pt>
                <c:pt idx="48">
                  <c:v>-183.3100177142733</c:v>
                </c:pt>
                <c:pt idx="49">
                  <c:v>-183.4976379588652</c:v>
                </c:pt>
                <c:pt idx="50">
                  <c:v>-183.6843512656028</c:v>
                </c:pt>
                <c:pt idx="51">
                  <c:v>-183.8700927282098</c:v>
                </c:pt>
                <c:pt idx="52">
                  <c:v>-184.0548022123285</c:v>
                </c:pt>
                <c:pt idx="53">
                  <c:v>-184.238424106491</c:v>
                </c:pt>
                <c:pt idx="54">
                  <c:v>-184.4209070840657</c:v>
                </c:pt>
                <c:pt idx="55">
                  <c:v>-184.6022038757878</c:v>
                </c:pt>
                <c:pt idx="56">
                  <c:v>-184.7822710525743</c:v>
                </c:pt>
                <c:pt idx="57">
                  <c:v>-184.9610688182138</c:v>
                </c:pt>
                <c:pt idx="58">
                  <c:v>-185.1385608116166</c:v>
                </c:pt>
                <c:pt idx="59">
                  <c:v>-185.3147139182311</c:v>
                </c:pt>
                <c:pt idx="60">
                  <c:v>-185.4894980903036</c:v>
                </c:pt>
                <c:pt idx="61">
                  <c:v>-185.66288617562</c:v>
                </c:pt>
                <c:pt idx="62">
                  <c:v>-185.834853754377</c:v>
                </c:pt>
                <c:pt idx="63">
                  <c:v>-186.005378983884</c:v>
                </c:pt>
                <c:pt idx="64">
                  <c:v>-186.1744424507378</c:v>
                </c:pt>
                <c:pt idx="65">
                  <c:v>-186.3420270301835</c:v>
                </c:pt>
                <c:pt idx="66">
                  <c:v>-186.5081177523307</c:v>
                </c:pt>
                <c:pt idx="67">
                  <c:v>-186.6727016749678</c:v>
                </c:pt>
                <c:pt idx="68">
                  <c:v>-186.8357677626514</c:v>
                </c:pt>
                <c:pt idx="69">
                  <c:v>-186.9973067718215</c:v>
                </c:pt>
                <c:pt idx="70">
                  <c:v>-187.1573111416728</c:v>
                </c:pt>
                <c:pt idx="71">
                  <c:v>-187.3157748905219</c:v>
                </c:pt>
                <c:pt idx="72">
                  <c:v>-187.4726935174267</c:v>
                </c:pt>
                <c:pt idx="73">
                  <c:v>-187.6280639088341</c:v>
                </c:pt>
                <c:pt idx="74">
                  <c:v>-187.7818842500028</c:v>
                </c:pt>
                <c:pt idx="75">
                  <c:v>-187.9341539410152</c:v>
                </c:pt>
                <c:pt idx="76">
                  <c:v>-188.0848735171357</c:v>
                </c:pt>
                <c:pt idx="77">
                  <c:v>-188.2340445733498</c:v>
                </c:pt>
                <c:pt idx="78">
                  <c:v>-188.3816696928507</c:v>
                </c:pt>
                <c:pt idx="79">
                  <c:v>-188.5277523793357</c:v>
                </c:pt>
                <c:pt idx="80">
                  <c:v>-188.6722969928815</c:v>
                </c:pt>
                <c:pt idx="81">
                  <c:v>-188.8153086892748</c:v>
                </c:pt>
                <c:pt idx="82">
                  <c:v>-188.9567933626063</c:v>
                </c:pt>
                <c:pt idx="83">
                  <c:v>-189.0967575909872</c:v>
                </c:pt>
                <c:pt idx="84">
                  <c:v>-189.2352085852267</c:v>
                </c:pt>
                <c:pt idx="85">
                  <c:v>-189.372154140342</c:v>
                </c:pt>
                <c:pt idx="86">
                  <c:v>-189.5076025897465</c:v>
                </c:pt>
                <c:pt idx="87">
                  <c:v>-189.6415627620025</c:v>
                </c:pt>
                <c:pt idx="88">
                  <c:v>-189.7740439400009</c:v>
                </c:pt>
                <c:pt idx="89">
                  <c:v>-189.9050558224521</c:v>
                </c:pt>
                <c:pt idx="90">
                  <c:v>-190.034608487582</c:v>
                </c:pt>
                <c:pt idx="91">
                  <c:v>-190.1627123588996</c:v>
                </c:pt>
                <c:pt idx="92">
                  <c:v>-190.2893781729681</c:v>
                </c:pt>
                <c:pt idx="93">
                  <c:v>-190.4146169490468</c:v>
                </c:pt>
                <c:pt idx="94">
                  <c:v>-190.5384399605277</c:v>
                </c:pt>
                <c:pt idx="95">
                  <c:v>-190.6608587080696</c:v>
                </c:pt>
                <c:pt idx="96">
                  <c:v>-190.7818848943439</c:v>
                </c:pt>
                <c:pt idx="97">
                  <c:v>-190.9015304003115</c:v>
                </c:pt>
                <c:pt idx="98">
                  <c:v>-191.0198072629491</c:v>
                </c:pt>
                <c:pt idx="99">
                  <c:v>-191.1367276543451</c:v>
                </c:pt>
                <c:pt idx="100">
                  <c:v>-191.2523038621171</c:v>
                </c:pt>
                <c:pt idx="101">
                  <c:v>-191.3665482710458</c:v>
                </c:pt>
                <c:pt idx="102">
                  <c:v>-191.4794733458903</c:v>
                </c:pt>
                <c:pt idx="103">
                  <c:v>-191.5910916153116</c:v>
                </c:pt>
                <c:pt idx="104">
                  <c:v>-191.7014156568466</c:v>
                </c:pt>
                <c:pt idx="105">
                  <c:v>-191.8104580828704</c:v>
                </c:pt>
                <c:pt idx="106">
                  <c:v>-191.9182315275134</c:v>
                </c:pt>
                <c:pt idx="107">
                  <c:v>-192.0247486344479</c:v>
                </c:pt>
                <c:pt idx="108">
                  <c:v>-192.1300220455432</c:v>
                </c:pt>
                <c:pt idx="109">
                  <c:v>-192.2340643902888</c:v>
                </c:pt>
                <c:pt idx="110">
                  <c:v>-192.336888275986</c:v>
                </c:pt>
                <c:pt idx="111">
                  <c:v>-192.4385062786505</c:v>
                </c:pt>
                <c:pt idx="112">
                  <c:v>-192.5389309345783</c:v>
                </c:pt>
                <c:pt idx="113">
                  <c:v>-192.6381747325513</c:v>
                </c:pt>
                <c:pt idx="114">
                  <c:v>-192.7362501066373</c:v>
                </c:pt>
                <c:pt idx="115">
                  <c:v>-192.8331694295553</c:v>
                </c:pt>
                <c:pt idx="116">
                  <c:v>-192.9289450065744</c:v>
                </c:pt>
                <c:pt idx="117">
                  <c:v>-193.0235890699091</c:v>
                </c:pt>
                <c:pt idx="118">
                  <c:v>-193.1171137735892</c:v>
                </c:pt>
                <c:pt idx="119">
                  <c:v>-193.2095311887783</c:v>
                </c:pt>
              </c:numCache>
            </c:numRef>
          </c:yVal>
          <c:smooth val="0"/>
          <c:extLst xmlns:c16r2="http://schemas.microsoft.com/office/drawing/2015/06/chart">
            <c:ext xmlns:c16="http://schemas.microsoft.com/office/drawing/2014/chart" uri="{C3380CC4-5D6E-409C-BE32-E72D297353CC}">
              <c16:uniqueId val="{00000008-7D79-4C43-8778-A1338C9539C3}"/>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177.5903782969076</c:v>
                </c:pt>
                <c:pt idx="1">
                  <c:v>-178.7033797217399</c:v>
                </c:pt>
                <c:pt idx="2">
                  <c:v>-179.8306645933335</c:v>
                </c:pt>
                <c:pt idx="3">
                  <c:v>-180.9743828600103</c:v>
                </c:pt>
                <c:pt idx="4">
                  <c:v>-182.1357727155596</c:v>
                </c:pt>
                <c:pt idx="5">
                  <c:v>-183.3155519299958</c:v>
                </c:pt>
                <c:pt idx="6">
                  <c:v>-184.5140358616268</c:v>
                </c:pt>
                <c:pt idx="7">
                  <c:v>-185.7312300335407</c:v>
                </c:pt>
                <c:pt idx="8">
                  <c:v>-186.9669033202958</c:v>
                </c:pt>
                <c:pt idx="9">
                  <c:v>-188.2206457682832</c:v>
                </c:pt>
                <c:pt idx="10">
                  <c:v>-189.491914231387</c:v>
                </c:pt>
                <c:pt idx="11">
                  <c:v>-190.7800683417108</c:v>
                </c:pt>
                <c:pt idx="12">
                  <c:v>-192.0843988120991</c:v>
                </c:pt>
                <c:pt idx="13">
                  <c:v>-193.3634458946258</c:v>
                </c:pt>
                <c:pt idx="14">
                  <c:v>-194.6369283569284</c:v>
                </c:pt>
                <c:pt idx="15">
                  <c:v>-195.9074922017107</c:v>
                </c:pt>
                <c:pt idx="16">
                  <c:v>-197.1756585558446</c:v>
                </c:pt>
                <c:pt idx="17">
                  <c:v>-198.4417315191668</c:v>
                </c:pt>
                <c:pt idx="18">
                  <c:v>-199.70585734998</c:v>
                </c:pt>
                <c:pt idx="19">
                  <c:v>-200.9680645623021</c:v>
                </c:pt>
                <c:pt idx="20">
                  <c:v>-202.2282948567813</c:v>
                </c:pt>
                <c:pt idx="21">
                  <c:v>-203.4864269578301</c:v>
                </c:pt>
                <c:pt idx="22">
                  <c:v>-204.7422949446755</c:v>
                </c:pt>
                <c:pt idx="23">
                  <c:v>-205.9957023098991</c:v>
                </c:pt>
                <c:pt idx="24">
                  <c:v>-207.2464327038811</c:v>
                </c:pt>
                <c:pt idx="25">
                  <c:v>-208.4942581098985</c:v>
                </c:pt>
                <c:pt idx="26">
                  <c:v>-209.738873445162</c:v>
                </c:pt>
                <c:pt idx="27">
                  <c:v>-210.9800110301494</c:v>
                </c:pt>
                <c:pt idx="28">
                  <c:v>-212.2174131521715</c:v>
                </c:pt>
                <c:pt idx="29">
                  <c:v>-213.4508304932187</c:v>
                </c:pt>
                <c:pt idx="30">
                  <c:v>-214.680023437455</c:v>
                </c:pt>
                <c:pt idx="31">
                  <c:v>-215.9047629581155</c:v>
                </c:pt>
                <c:pt idx="32">
                  <c:v>-217.1248311618815</c:v>
                </c:pt>
                <c:pt idx="33">
                  <c:v>-218.3400215725092</c:v>
                </c:pt>
                <c:pt idx="34">
                  <c:v>-219.5501392172846</c:v>
                </c:pt>
                <c:pt idx="35">
                  <c:v>-220.7550005656417</c:v>
                </c:pt>
                <c:pt idx="36">
                  <c:v>-221.9544333581221</c:v>
                </c:pt>
                <c:pt idx="37">
                  <c:v>-223.1482763552603</c:v>
                </c:pt>
                <c:pt idx="38">
                  <c:v>-224.3363790292246</c:v>
                </c:pt>
                <c:pt idx="39">
                  <c:v>-225.5186010897164</c:v>
                </c:pt>
                <c:pt idx="40">
                  <c:v>-226.6948121810465</c:v>
                </c:pt>
                <c:pt idx="41">
                  <c:v>-227.8648915073582</c:v>
                </c:pt>
                <c:pt idx="42">
                  <c:v>-229.0287274420411</c:v>
                </c:pt>
                <c:pt idx="43">
                  <c:v>-230.186217134049</c:v>
                </c:pt>
                <c:pt idx="44">
                  <c:v>-231.3372661159856</c:v>
                </c:pt>
                <c:pt idx="45">
                  <c:v>-232.481787917382</c:v>
                </c:pt>
                <c:pt idx="46">
                  <c:v>-233.6197036858021</c:v>
                </c:pt>
                <c:pt idx="47">
                  <c:v>-234.7509418176291</c:v>
                </c:pt>
                <c:pt idx="48">
                  <c:v>-235.8754375997701</c:v>
                </c:pt>
                <c:pt idx="49">
                  <c:v>-236.993132863263</c:v>
                </c:pt>
                <c:pt idx="50">
                  <c:v>-238.10397564921</c:v>
                </c:pt>
                <c:pt idx="51">
                  <c:v>-239.2079198874221</c:v>
                </c:pt>
                <c:pt idx="52">
                  <c:v>-240.3049250875765</c:v>
                </c:pt>
                <c:pt idx="53">
                  <c:v>-241.3949560432634</c:v>
                </c:pt>
                <c:pt idx="54">
                  <c:v>-242.4779825486003</c:v>
                </c:pt>
                <c:pt idx="55">
                  <c:v>-243.55397912721</c:v>
                </c:pt>
                <c:pt idx="56">
                  <c:v>-244.6229247732344</c:v>
                </c:pt>
                <c:pt idx="57">
                  <c:v>-245.6848027040614</c:v>
                </c:pt>
                <c:pt idx="58">
                  <c:v>-246.7396001244005</c:v>
                </c:pt>
                <c:pt idx="59">
                  <c:v>-247.7873080013105</c:v>
                </c:pt>
                <c:pt idx="60">
                  <c:v>-248.8279208497915</c:v>
                </c:pt>
                <c:pt idx="61">
                  <c:v>-249.861436528543</c:v>
                </c:pt>
                <c:pt idx="62">
                  <c:v>-250.8878560455078</c:v>
                </c:pt>
                <c:pt idx="63">
                  <c:v>-251.9071833727676</c:v>
                </c:pt>
                <c:pt idx="64">
                  <c:v>-252.9194252704428</c:v>
                </c:pt>
                <c:pt idx="65">
                  <c:v>-253.9245911192024</c:v>
                </c:pt>
                <c:pt idx="66">
                  <c:v>-254.9226927610043</c:v>
                </c:pt>
                <c:pt idx="67">
                  <c:v>-255.913744347734</c:v>
                </c:pt>
                <c:pt idx="68">
                  <c:v>-256.8977621973631</c:v>
                </c:pt>
                <c:pt idx="69">
                  <c:v>-257.8747646573188</c:v>
                </c:pt>
                <c:pt idx="70">
                  <c:v>-258.8447719747233</c:v>
                </c:pt>
                <c:pt idx="71">
                  <c:v>-259.8078061732108</c:v>
                </c:pt>
                <c:pt idx="72">
                  <c:v>-260.7638909359903</c:v>
                </c:pt>
                <c:pt idx="73">
                  <c:v>-261.7130514949025</c:v>
                </c:pt>
                <c:pt idx="74">
                  <c:v>-262.6553145251719</c:v>
                </c:pt>
                <c:pt idx="75">
                  <c:v>-263.5907080455966</c:v>
                </c:pt>
                <c:pt idx="76">
                  <c:v>-264.519261323911</c:v>
                </c:pt>
                <c:pt idx="77">
                  <c:v>-265.4410047871039</c:v>
                </c:pt>
                <c:pt idx="78">
                  <c:v>-266.3559699364291</c:v>
                </c:pt>
                <c:pt idx="79">
                  <c:v>-267.2641892668908</c:v>
                </c:pt>
                <c:pt idx="80">
                  <c:v>-268.1656961910284</c:v>
                </c:pt>
                <c:pt idx="81">
                  <c:v>-269.0605249667187</c:v>
                </c:pt>
                <c:pt idx="82">
                  <c:v>-269.9487106288971</c:v>
                </c:pt>
                <c:pt idx="83">
                  <c:v>-270.8302889249281</c:v>
                </c:pt>
                <c:pt idx="84">
                  <c:v>-271.7052962534771</c:v>
                </c:pt>
                <c:pt idx="85">
                  <c:v>-272.5737696067572</c:v>
                </c:pt>
                <c:pt idx="86">
                  <c:v>-273.4357465158881</c:v>
                </c:pt>
                <c:pt idx="87">
                  <c:v>-274.2912649993223</c:v>
                </c:pt>
                <c:pt idx="88">
                  <c:v>-275.1403635141168</c:v>
                </c:pt>
                <c:pt idx="89">
                  <c:v>-275.9830809099267</c:v>
                </c:pt>
                <c:pt idx="90">
                  <c:v>-276.819456385606</c:v>
                </c:pt>
                <c:pt idx="91">
                  <c:v>-277.6495294482588</c:v>
                </c:pt>
                <c:pt idx="92">
                  <c:v>-278.4733398746416</c:v>
                </c:pt>
                <c:pt idx="93">
                  <c:v>-279.290927674777</c:v>
                </c:pt>
                <c:pt idx="94">
                  <c:v>-280.1023330576886</c:v>
                </c:pt>
                <c:pt idx="95">
                  <c:v>-280.9075963991368</c:v>
                </c:pt>
                <c:pt idx="96">
                  <c:v>-281.7067582112616</c:v>
                </c:pt>
                <c:pt idx="97">
                  <c:v>-282.4998591140306</c:v>
                </c:pt>
                <c:pt idx="98">
                  <c:v>-283.286939808395</c:v>
                </c:pt>
                <c:pt idx="99">
                  <c:v>-284.068041051105</c:v>
                </c:pt>
                <c:pt idx="100">
                  <c:v>-284.8432036310036</c:v>
                </c:pt>
                <c:pt idx="101">
                  <c:v>-285.6124683468606</c:v>
                </c:pt>
                <c:pt idx="102">
                  <c:v>-286.3758759865464</c:v>
                </c:pt>
                <c:pt idx="103">
                  <c:v>-287.1334673075366</c:v>
                </c:pt>
                <c:pt idx="104">
                  <c:v>-287.8852830186643</c:v>
                </c:pt>
                <c:pt idx="105">
                  <c:v>-288.6313637630533</c:v>
                </c:pt>
                <c:pt idx="106">
                  <c:v>-289.3717501021719</c:v>
                </c:pt>
                <c:pt idx="107">
                  <c:v>-290.1064825009484</c:v>
                </c:pt>
                <c:pt idx="108">
                  <c:v>-290.835601313886</c:v>
                </c:pt>
                <c:pt idx="109">
                  <c:v>-291.5591467721387</c:v>
                </c:pt>
                <c:pt idx="110">
                  <c:v>-292.27715897147</c:v>
                </c:pt>
                <c:pt idx="111">
                  <c:v>-292.9896778611055</c:v>
                </c:pt>
                <c:pt idx="112">
                  <c:v>-293.6967432332999</c:v>
                </c:pt>
                <c:pt idx="113">
                  <c:v>-294.3983947137895</c:v>
                </c:pt>
                <c:pt idx="114">
                  <c:v>-295.0946717528586</c:v>
                </c:pt>
                <c:pt idx="115">
                  <c:v>-295.7856136171422</c:v>
                </c:pt>
                <c:pt idx="116">
                  <c:v>-296.4712593820609</c:v>
                </c:pt>
                <c:pt idx="117">
                  <c:v>-297.1516479248513</c:v>
                </c:pt>
                <c:pt idx="118">
                  <c:v>-297.8268179181686</c:v>
                </c:pt>
                <c:pt idx="119">
                  <c:v>-298.4968078242628</c:v>
                </c:pt>
              </c:numCache>
            </c:numRef>
          </c:yVal>
          <c:smooth val="0"/>
          <c:extLst xmlns:c16r2="http://schemas.microsoft.com/office/drawing/2015/06/chart">
            <c:ext xmlns:c16="http://schemas.microsoft.com/office/drawing/2014/chart" uri="{C3380CC4-5D6E-409C-BE32-E72D297353CC}">
              <c16:uniqueId val="{00000009-7D79-4C43-8778-A1338C9539C3}"/>
            </c:ext>
          </c:extLst>
        </c:ser>
        <c:dLbls>
          <c:showLegendKey val="0"/>
          <c:showVal val="0"/>
          <c:showCatName val="0"/>
          <c:showSerName val="0"/>
          <c:showPercent val="0"/>
          <c:showBubbleSize val="0"/>
        </c:dLbls>
        <c:axId val="-1234670336"/>
        <c:axId val="-1234668144"/>
      </c:scatterChart>
      <c:valAx>
        <c:axId val="-123467033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34668144"/>
        <c:crosses val="autoZero"/>
        <c:crossBetween val="midCat"/>
      </c:valAx>
      <c:valAx>
        <c:axId val="-1234668144"/>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23467033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314.0627116302416</c:v>
                </c:pt>
                <c:pt idx="1">
                  <c:v>-314.2808743143123</c:v>
                </c:pt>
                <c:pt idx="2">
                  <c:v>-314.507836142439</c:v>
                </c:pt>
                <c:pt idx="3">
                  <c:v>-314.7444854531882</c:v>
                </c:pt>
                <c:pt idx="4">
                  <c:v>-314.9911367617794</c:v>
                </c:pt>
                <c:pt idx="5">
                  <c:v>-315.247877850945</c:v>
                </c:pt>
                <c:pt idx="6">
                  <c:v>-315.5146315561133</c:v>
                </c:pt>
                <c:pt idx="7">
                  <c:v>-315.7912019015689</c:v>
                </c:pt>
                <c:pt idx="8">
                  <c:v>-316.0773090476636</c:v>
                </c:pt>
                <c:pt idx="9">
                  <c:v>-316.3726156715425</c:v>
                </c:pt>
                <c:pt idx="10">
                  <c:v>-316.6767467950631</c:v>
                </c:pt>
                <c:pt idx="11">
                  <c:v>-316.9893046073041</c:v>
                </c:pt>
                <c:pt idx="12">
                  <c:v>-317.3098794702282</c:v>
                </c:pt>
                <c:pt idx="13">
                  <c:v>-317.6263881702233</c:v>
                </c:pt>
                <c:pt idx="14">
                  <c:v>-317.944402666206</c:v>
                </c:pt>
                <c:pt idx="15">
                  <c:v>-318.2645977251491</c:v>
                </c:pt>
                <c:pt idx="16">
                  <c:v>-318.5869610688922</c:v>
                </c:pt>
                <c:pt idx="17">
                  <c:v>-318.9114085834746</c:v>
                </c:pt>
                <c:pt idx="18">
                  <c:v>-319.237807609109</c:v>
                </c:pt>
                <c:pt idx="19">
                  <c:v>-319.5659927505916</c:v>
                </c:pt>
                <c:pt idx="20">
                  <c:v>-319.8957777350106</c:v>
                </c:pt>
                <c:pt idx="21">
                  <c:v>-320.2269642529116</c:v>
                </c:pt>
                <c:pt idx="22">
                  <c:v>-320.5593484961373</c:v>
                </c:pt>
                <c:pt idx="23">
                  <c:v>-320.8927259406386</c:v>
                </c:pt>
                <c:pt idx="24">
                  <c:v>-321.2268947955513</c:v>
                </c:pt>
                <c:pt idx="25">
                  <c:v>-321.5616584417292</c:v>
                </c:pt>
                <c:pt idx="26">
                  <c:v>-321.8968067774769</c:v>
                </c:pt>
                <c:pt idx="27">
                  <c:v>-322.2321487115642</c:v>
                </c:pt>
                <c:pt idx="28">
                  <c:v>-322.567504013416</c:v>
                </c:pt>
                <c:pt idx="29">
                  <c:v>-322.9027023514668</c:v>
                </c:pt>
                <c:pt idx="30">
                  <c:v>-323.2375832371254</c:v>
                </c:pt>
                <c:pt idx="31">
                  <c:v>-323.5719958481116</c:v>
                </c:pt>
                <c:pt idx="32">
                  <c:v>-323.9057987623036</c:v>
                </c:pt>
                <c:pt idx="33">
                  <c:v>-324.2388596312384</c:v>
                </c:pt>
                <c:pt idx="34">
                  <c:v>-324.5710548152446</c:v>
                </c:pt>
                <c:pt idx="35">
                  <c:v>-324.9022689963704</c:v>
                </c:pt>
                <c:pt idx="36">
                  <c:v>-325.2323947810712</c:v>
                </c:pt>
                <c:pt idx="37">
                  <c:v>-325.5613323013872</c:v>
                </c:pt>
                <c:pt idx="38">
                  <c:v>-325.8889888207741</c:v>
                </c:pt>
                <c:pt idx="39">
                  <c:v>-326.2152783136171</c:v>
                </c:pt>
                <c:pt idx="40">
                  <c:v>-326.5401211125964</c:v>
                </c:pt>
                <c:pt idx="41">
                  <c:v>-326.8634435541544</c:v>
                </c:pt>
                <c:pt idx="42">
                  <c:v>-327.1851776366479</c:v>
                </c:pt>
                <c:pt idx="43">
                  <c:v>-327.505260693862</c:v>
                </c:pt>
                <c:pt idx="44">
                  <c:v>-327.8236350842417</c:v>
                </c:pt>
                <c:pt idx="45">
                  <c:v>-328.1402478957494</c:v>
                </c:pt>
                <c:pt idx="46">
                  <c:v>-328.4550506661179</c:v>
                </c:pt>
                <c:pt idx="47">
                  <c:v>-328.7679991180586</c:v>
                </c:pt>
                <c:pt idx="48">
                  <c:v>-329.079052908928</c:v>
                </c:pt>
                <c:pt idx="49">
                  <c:v>-329.3881753942313</c:v>
                </c:pt>
                <c:pt idx="50">
                  <c:v>-329.6953334043698</c:v>
                </c:pt>
                <c:pt idx="51">
                  <c:v>-330.0004970339978</c:v>
                </c:pt>
                <c:pt idx="52">
                  <c:v>-330.3036394432501</c:v>
                </c:pt>
                <c:pt idx="53">
                  <c:v>-330.604736670356</c:v>
                </c:pt>
                <c:pt idx="54">
                  <c:v>-330.9037674549671</c:v>
                </c:pt>
                <c:pt idx="55">
                  <c:v>-331.2007130716169</c:v>
                </c:pt>
                <c:pt idx="56">
                  <c:v>-331.4955571727414</c:v>
                </c:pt>
                <c:pt idx="57">
                  <c:v>-331.7882856407086</c:v>
                </c:pt>
                <c:pt idx="58">
                  <c:v>-332.0788864483719</c:v>
                </c:pt>
                <c:pt idx="59">
                  <c:v>-332.3673495276274</c:v>
                </c:pt>
                <c:pt idx="60">
                  <c:v>-332.6536666455235</c:v>
                </c:pt>
                <c:pt idx="61">
                  <c:v>-332.9378312875069</c:v>
                </c:pt>
                <c:pt idx="62">
                  <c:v>-333.2198385473702</c:v>
                </c:pt>
                <c:pt idx="63">
                  <c:v>-333.499685023527</c:v>
                </c:pt>
                <c:pt idx="64">
                  <c:v>-333.7773687212542</c:v>
                </c:pt>
                <c:pt idx="65">
                  <c:v>-334.0528889605411</c:v>
                </c:pt>
                <c:pt idx="66">
                  <c:v>-334.3262462892585</c:v>
                </c:pt>
                <c:pt idx="67">
                  <c:v>-334.5974424013007</c:v>
                </c:pt>
                <c:pt idx="68">
                  <c:v>-334.8664800594465</c:v>
                </c:pt>
                <c:pt idx="69">
                  <c:v>-335.1333630226677</c:v>
                </c:pt>
                <c:pt idx="70">
                  <c:v>-335.3980959776266</c:v>
                </c:pt>
                <c:pt idx="71">
                  <c:v>-335.6606844741164</c:v>
                </c:pt>
                <c:pt idx="72">
                  <c:v>-335.9211348642288</c:v>
                </c:pt>
                <c:pt idx="73">
                  <c:v>-336.1794542450895</c:v>
                </c:pt>
                <c:pt idx="74">
                  <c:v>-336.4356504048083</c:v>
                </c:pt>
                <c:pt idx="75">
                  <c:v>-336.6897317716912</c:v>
                </c:pt>
                <c:pt idx="76">
                  <c:v>-336.9417073663117</c:v>
                </c:pt>
                <c:pt idx="77">
                  <c:v>-337.1915867564308</c:v>
                </c:pt>
                <c:pt idx="78">
                  <c:v>-337.4393800145336</c:v>
                </c:pt>
                <c:pt idx="79">
                  <c:v>-337.6850976778464</c:v>
                </c:pt>
                <c:pt idx="80">
                  <c:v>-337.9287507107238</c:v>
                </c:pt>
                <c:pt idx="81">
                  <c:v>-338.1703504692478</c:v>
                </c:pt>
                <c:pt idx="82">
                  <c:v>-338.4099086679194</c:v>
                </c:pt>
                <c:pt idx="83">
                  <c:v>-338.6474373483288</c:v>
                </c:pt>
                <c:pt idx="84">
                  <c:v>-338.8829488497076</c:v>
                </c:pt>
                <c:pt idx="85">
                  <c:v>-339.1164557812281</c:v>
                </c:pt>
                <c:pt idx="86">
                  <c:v>-339.347970995982</c:v>
                </c:pt>
                <c:pt idx="87">
                  <c:v>-339.577507566535</c:v>
                </c:pt>
                <c:pt idx="88">
                  <c:v>-339.8050787619595</c:v>
                </c:pt>
                <c:pt idx="89">
                  <c:v>-340.0306980262739</c:v>
                </c:pt>
                <c:pt idx="90">
                  <c:v>-340.2543789582189</c:v>
                </c:pt>
                <c:pt idx="91">
                  <c:v>-340.4761352922744</c:v>
                </c:pt>
                <c:pt idx="92">
                  <c:v>-340.6959808808774</c:v>
                </c:pt>
                <c:pt idx="93">
                  <c:v>-340.9139296776916</c:v>
                </c:pt>
                <c:pt idx="94">
                  <c:v>-341.1299957220572</c:v>
                </c:pt>
                <c:pt idx="95">
                  <c:v>-341.3441931243042</c:v>
                </c:pt>
                <c:pt idx="96">
                  <c:v>-341.5565360520847</c:v>
                </c:pt>
                <c:pt idx="97">
                  <c:v>-341.7670387175816</c:v>
                </c:pt>
                <c:pt idx="98">
                  <c:v>-341.9757153655186</c:v>
                </c:pt>
                <c:pt idx="99">
                  <c:v>-342.182580261997</c:v>
                </c:pt>
                <c:pt idx="100">
                  <c:v>-342.3876476840714</c:v>
                </c:pt>
                <c:pt idx="101">
                  <c:v>-342.5909319100218</c:v>
                </c:pt>
                <c:pt idx="102">
                  <c:v>-342.7924472102902</c:v>
                </c:pt>
                <c:pt idx="103">
                  <c:v>-342.9922078390473</c:v>
                </c:pt>
                <c:pt idx="104">
                  <c:v>-343.1902280263421</c:v>
                </c:pt>
                <c:pt idx="105">
                  <c:v>-343.3865219708221</c:v>
                </c:pt>
                <c:pt idx="106">
                  <c:v>-343.5811038329639</c:v>
                </c:pt>
                <c:pt idx="107">
                  <c:v>-343.7739877288031</c:v>
                </c:pt>
                <c:pt idx="108">
                  <c:v>-343.9651877241367</c:v>
                </c:pt>
                <c:pt idx="109">
                  <c:v>-344.1547178291558</c:v>
                </c:pt>
                <c:pt idx="110">
                  <c:v>-344.3425919934916</c:v>
                </c:pt>
                <c:pt idx="111">
                  <c:v>-344.5288241016642</c:v>
                </c:pt>
                <c:pt idx="112">
                  <c:v>-344.7134279688738</c:v>
                </c:pt>
                <c:pt idx="113">
                  <c:v>-344.8964173371766</c:v>
                </c:pt>
                <c:pt idx="114">
                  <c:v>-345.0778058719252</c:v>
                </c:pt>
                <c:pt idx="115">
                  <c:v>-345.2576071585654</c:v>
                </c:pt>
                <c:pt idx="116">
                  <c:v>-345.4358346997178</c:v>
                </c:pt>
                <c:pt idx="117">
                  <c:v>-345.6125019124861</c:v>
                </c:pt>
                <c:pt idx="118">
                  <c:v>-345.7876221260694</c:v>
                </c:pt>
                <c:pt idx="119">
                  <c:v>-345.9612085795769</c:v>
                </c:pt>
              </c:numCache>
            </c:numRef>
          </c:yVal>
          <c:smooth val="0"/>
          <c:extLst xmlns:c16r2="http://schemas.microsoft.com/office/drawing/2015/06/chart">
            <c:ext xmlns:c16="http://schemas.microsoft.com/office/drawing/2014/chart" uri="{C3380CC4-5D6E-409C-BE32-E72D297353CC}">
              <c16:uniqueId val="{00000000-5028-4C90-B6C9-3DD6B5826F19}"/>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358.460306204468</c:v>
                </c:pt>
                <c:pt idx="1">
                  <c:v>-358.5553637922299</c:v>
                </c:pt>
                <c:pt idx="2">
                  <c:v>-358.6678768300958</c:v>
                </c:pt>
                <c:pt idx="3">
                  <c:v>-358.7982553947272</c:v>
                </c:pt>
                <c:pt idx="4">
                  <c:v>-358.9463324641536</c:v>
                </c:pt>
                <c:pt idx="5">
                  <c:v>-359.1117509094992</c:v>
                </c:pt>
                <c:pt idx="6">
                  <c:v>-359.2940218273852</c:v>
                </c:pt>
                <c:pt idx="7">
                  <c:v>-359.4925673501011</c:v>
                </c:pt>
                <c:pt idx="8">
                  <c:v>-359.7067525806251</c:v>
                </c:pt>
                <c:pt idx="9">
                  <c:v>-359.9359092718339</c:v>
                </c:pt>
                <c:pt idx="10">
                  <c:v>-360.1793532487391</c:v>
                </c:pt>
                <c:pt idx="11">
                  <c:v>-360.4363971001894</c:v>
                </c:pt>
                <c:pt idx="12">
                  <c:v>-360.7063593044292</c:v>
                </c:pt>
                <c:pt idx="13">
                  <c:v>-360.966724886155</c:v>
                </c:pt>
                <c:pt idx="14">
                  <c:v>-361.2279469749627</c:v>
                </c:pt>
                <c:pt idx="15">
                  <c:v>-361.4913820374013</c:v>
                </c:pt>
                <c:pt idx="16">
                  <c:v>-361.7571478667587</c:v>
                </c:pt>
                <c:pt idx="17">
                  <c:v>-362.0252450353964</c:v>
                </c:pt>
                <c:pt idx="18">
                  <c:v>-362.2955930019696</c:v>
                </c:pt>
                <c:pt idx="19">
                  <c:v>-362.5680542470402</c:v>
                </c:pt>
                <c:pt idx="20">
                  <c:v>-362.8424524936872</c:v>
                </c:pt>
                <c:pt idx="21">
                  <c:v>-363.1185864070238</c:v>
                </c:pt>
                <c:pt idx="22">
                  <c:v>-363.3962398329039</c:v>
                </c:pt>
                <c:pt idx="23">
                  <c:v>-363.6751893918395</c:v>
                </c:pt>
                <c:pt idx="24">
                  <c:v>-363.9552100556371</c:v>
                </c:pt>
                <c:pt idx="25">
                  <c:v>-364.2360791890342</c:v>
                </c:pt>
                <c:pt idx="26">
                  <c:v>-364.5175413618003</c:v>
                </c:pt>
                <c:pt idx="27">
                  <c:v>-364.7993689444816</c:v>
                </c:pt>
                <c:pt idx="28">
                  <c:v>-365.0813470378316</c:v>
                </c:pt>
                <c:pt idx="29">
                  <c:v>-365.3632719174079</c:v>
                </c:pt>
                <c:pt idx="30">
                  <c:v>-365.644951189157</c:v>
                </c:pt>
                <c:pt idx="31">
                  <c:v>-365.9262037520666</c:v>
                </c:pt>
                <c:pt idx="32">
                  <c:v>-366.2068596122296</c:v>
                </c:pt>
                <c:pt idx="33">
                  <c:v>-366.4867595924686</c:v>
                </c:pt>
                <c:pt idx="34">
                  <c:v>-366.7657549710866</c:v>
                </c:pt>
                <c:pt idx="35">
                  <c:v>-367.0437070745928</c:v>
                </c:pt>
                <c:pt idx="36">
                  <c:v>-367.3204868431458</c:v>
                </c:pt>
                <c:pt idx="37">
                  <c:v>-367.5959743824428</c:v>
                </c:pt>
                <c:pt idx="38">
                  <c:v>-367.8700585121176</c:v>
                </c:pt>
                <c:pt idx="39">
                  <c:v>-368.1426362515531</c:v>
                </c:pt>
                <c:pt idx="40">
                  <c:v>-368.4136124188562</c:v>
                </c:pt>
                <c:pt idx="41">
                  <c:v>-368.682899212749</c:v>
                </c:pt>
                <c:pt idx="42">
                  <c:v>-368.9504158047721</c:v>
                </c:pt>
                <c:pt idx="43">
                  <c:v>-369.2160879471566</c:v>
                </c:pt>
                <c:pt idx="44">
                  <c:v>-369.4798475973248</c:v>
                </c:pt>
                <c:pt idx="45">
                  <c:v>-369.7416325595186</c:v>
                </c:pt>
                <c:pt idx="46">
                  <c:v>-370.0013861436028</c:v>
                </c:pt>
                <c:pt idx="47">
                  <c:v>-370.2590568408586</c:v>
                </c:pt>
                <c:pt idx="48">
                  <c:v>-370.5145980164016</c:v>
                </c:pt>
                <c:pt idx="49">
                  <c:v>-370.7679676177131</c:v>
                </c:pt>
                <c:pt idx="50">
                  <c:v>-371.0191278986968</c:v>
                </c:pt>
                <c:pt idx="51">
                  <c:v>-371.2680451586475</c:v>
                </c:pt>
                <c:pt idx="52">
                  <c:v>-371.5146894953077</c:v>
                </c:pt>
                <c:pt idx="53">
                  <c:v>-371.7590345715739</c:v>
                </c:pt>
                <c:pt idx="54">
                  <c:v>-372.0010573951085</c:v>
                </c:pt>
                <c:pt idx="55">
                  <c:v>-372.2407381102003</c:v>
                </c:pt>
                <c:pt idx="56">
                  <c:v>-372.4780598012206</c:v>
                </c:pt>
                <c:pt idx="57">
                  <c:v>-372.7130083071115</c:v>
                </c:pt>
                <c:pt idx="58">
                  <c:v>-372.9455720462086</c:v>
                </c:pt>
                <c:pt idx="59">
                  <c:v>-373.1757418510051</c:v>
                </c:pt>
                <c:pt idx="60">
                  <c:v>-373.4035108121315</c:v>
                </c:pt>
                <c:pt idx="61">
                  <c:v>-373.6288741312028</c:v>
                </c:pt>
                <c:pt idx="62">
                  <c:v>-373.8518289819349</c:v>
                </c:pt>
                <c:pt idx="63">
                  <c:v>-374.0723743791523</c:v>
                </c:pt>
                <c:pt idx="64">
                  <c:v>-374.2905110552122</c:v>
                </c:pt>
                <c:pt idx="65">
                  <c:v>-374.5062413434561</c:v>
                </c:pt>
                <c:pt idx="66">
                  <c:v>-374.719569068251</c:v>
                </c:pt>
                <c:pt idx="67">
                  <c:v>-374.9304994413779</c:v>
                </c:pt>
                <c:pt idx="68">
                  <c:v>-375.1390389643011</c:v>
                </c:pt>
                <c:pt idx="69">
                  <c:v>-375.3451953359873</c:v>
                </c:pt>
                <c:pt idx="70">
                  <c:v>-375.5489773661257</c:v>
                </c:pt>
                <c:pt idx="71">
                  <c:v>-375.7503948932508</c:v>
                </c:pt>
                <c:pt idx="72">
                  <c:v>-375.9494587076515</c:v>
                </c:pt>
                <c:pt idx="73">
                  <c:v>-376.1461804787186</c:v>
                </c:pt>
                <c:pt idx="74">
                  <c:v>-376.3405726865276</c:v>
                </c:pt>
                <c:pt idx="75">
                  <c:v>-376.532648557417</c:v>
                </c:pt>
                <c:pt idx="76">
                  <c:v>-376.722422003325</c:v>
                </c:pt>
                <c:pt idx="77">
                  <c:v>-376.9099075647246</c:v>
                </c:pt>
                <c:pt idx="78">
                  <c:v>-377.0951203568956</c:v>
                </c:pt>
                <c:pt idx="79">
                  <c:v>-377.2780760194109</c:v>
                </c:pt>
                <c:pt idx="80">
                  <c:v>-377.4587906686218</c:v>
                </c:pt>
                <c:pt idx="81">
                  <c:v>-377.6372808530004</c:v>
                </c:pt>
                <c:pt idx="82">
                  <c:v>-377.8135635111767</c:v>
                </c:pt>
                <c:pt idx="83">
                  <c:v>-377.9876559325039</c:v>
                </c:pt>
                <c:pt idx="84">
                  <c:v>-378.159575720063</c:v>
                </c:pt>
                <c:pt idx="85">
                  <c:v>-378.3293407558922</c:v>
                </c:pt>
                <c:pt idx="86">
                  <c:v>-378.4969691684169</c:v>
                </c:pt>
                <c:pt idx="87">
                  <c:v>-378.6624793018727</c:v>
                </c:pt>
                <c:pt idx="88">
                  <c:v>-378.8258896876605</c:v>
                </c:pt>
                <c:pt idx="89">
                  <c:v>-378.9872190175086</c:v>
                </c:pt>
                <c:pt idx="90">
                  <c:v>-379.146486118365</c:v>
                </c:pt>
                <c:pt idx="91">
                  <c:v>-379.3037099288736</c:v>
                </c:pt>
                <c:pt idx="92">
                  <c:v>-379.4589094774036</c:v>
                </c:pt>
                <c:pt idx="93">
                  <c:v>-379.6121038615238</c:v>
                </c:pt>
                <c:pt idx="94">
                  <c:v>-379.7633122288019</c:v>
                </c:pt>
                <c:pt idx="95">
                  <c:v>-379.9125537589416</c:v>
                </c:pt>
                <c:pt idx="96">
                  <c:v>-380.0598476470932</c:v>
                </c:pt>
                <c:pt idx="97">
                  <c:v>-380.2052130883146</c:v>
                </c:pt>
                <c:pt idx="98">
                  <c:v>-380.348669263136</c:v>
                </c:pt>
                <c:pt idx="99">
                  <c:v>-380.4902353241141</c:v>
                </c:pt>
                <c:pt idx="100">
                  <c:v>-380.6299303833584</c:v>
                </c:pt>
                <c:pt idx="101">
                  <c:v>-380.7677735009729</c:v>
                </c:pt>
                <c:pt idx="102">
                  <c:v>-380.9037836743391</c:v>
                </c:pt>
                <c:pt idx="103">
                  <c:v>-381.0379798281986</c:v>
                </c:pt>
                <c:pt idx="104">
                  <c:v>-381.1703808055162</c:v>
                </c:pt>
                <c:pt idx="105">
                  <c:v>-381.3010053590361</c:v>
                </c:pt>
                <c:pt idx="106">
                  <c:v>-381.4298721435171</c:v>
                </c:pt>
                <c:pt idx="107">
                  <c:v>-381.5569997086016</c:v>
                </c:pt>
                <c:pt idx="108">
                  <c:v>-381.6824064922918</c:v>
                </c:pt>
                <c:pt idx="109">
                  <c:v>-381.806110814945</c:v>
                </c:pt>
                <c:pt idx="110">
                  <c:v>-381.9281308738528</c:v>
                </c:pt>
                <c:pt idx="111">
                  <c:v>-382.0484847382704</c:v>
                </c:pt>
                <c:pt idx="112">
                  <c:v>-382.1671903449405</c:v>
                </c:pt>
                <c:pt idx="113">
                  <c:v>-382.2842654940286</c:v>
                </c:pt>
                <c:pt idx="114">
                  <c:v>-382.3997278454871</c:v>
                </c:pt>
                <c:pt idx="115">
                  <c:v>-382.5135949157966</c:v>
                </c:pt>
                <c:pt idx="116">
                  <c:v>-382.6258840750624</c:v>
                </c:pt>
                <c:pt idx="117">
                  <c:v>-382.7366125444676</c:v>
                </c:pt>
                <c:pt idx="118">
                  <c:v>-382.8457973940294</c:v>
                </c:pt>
                <c:pt idx="119">
                  <c:v>-382.9534555406361</c:v>
                </c:pt>
              </c:numCache>
            </c:numRef>
          </c:yVal>
          <c:smooth val="0"/>
          <c:extLst xmlns:c16r2="http://schemas.microsoft.com/office/drawing/2015/06/chart">
            <c:ext xmlns:c16="http://schemas.microsoft.com/office/drawing/2014/chart" uri="{C3380CC4-5D6E-409C-BE32-E72D297353CC}">
              <c16:uniqueId val="{00000001-5028-4C90-B6C9-3DD6B5826F19}"/>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348.1807949635742</c:v>
                </c:pt>
                <c:pt idx="1">
                  <c:v>-348.3493682759372</c:v>
                </c:pt>
                <c:pt idx="2">
                  <c:v>-348.5226436242683</c:v>
                </c:pt>
                <c:pt idx="3">
                  <c:v>-348.7019260536481</c:v>
                </c:pt>
                <c:pt idx="4">
                  <c:v>-348.887852992068</c:v>
                </c:pt>
                <c:pt idx="5">
                  <c:v>-349.0807802605882</c:v>
                </c:pt>
                <c:pt idx="6">
                  <c:v>-349.2808560614802</c:v>
                </c:pt>
                <c:pt idx="7">
                  <c:v>-349.4880764787033</c:v>
                </c:pt>
                <c:pt idx="8">
                  <c:v>-349.7023276629438</c:v>
                </c:pt>
                <c:pt idx="9">
                  <c:v>-349.923417804338</c:v>
                </c:pt>
                <c:pt idx="10">
                  <c:v>-350.1511012789836</c:v>
                </c:pt>
                <c:pt idx="11">
                  <c:v>-350.3850968051256</c:v>
                </c:pt>
                <c:pt idx="12">
                  <c:v>-350.6251010211449</c:v>
                </c:pt>
                <c:pt idx="13">
                  <c:v>-350.8665271503182</c:v>
                </c:pt>
                <c:pt idx="14">
                  <c:v>-351.1113083167033</c:v>
                </c:pt>
                <c:pt idx="15">
                  <c:v>-351.3595778505682</c:v>
                </c:pt>
                <c:pt idx="16">
                  <c:v>-351.6111646383638</c:v>
                </c:pt>
                <c:pt idx="17">
                  <c:v>-351.8658565998321</c:v>
                </c:pt>
                <c:pt idx="18">
                  <c:v>-352.123416514475</c:v>
                </c:pt>
                <c:pt idx="19">
                  <c:v>-352.3835930534805</c:v>
                </c:pt>
                <c:pt idx="20">
                  <c:v>-352.646128891467</c:v>
                </c:pt>
                <c:pt idx="21">
                  <c:v>-352.9107666022483</c:v>
                </c:pt>
                <c:pt idx="22">
                  <c:v>-353.1772528757321</c:v>
                </c:pt>
                <c:pt idx="23">
                  <c:v>-353.4453414674284</c:v>
                </c:pt>
                <c:pt idx="24">
                  <c:v>-353.714795195343</c:v>
                </c:pt>
                <c:pt idx="25">
                  <c:v>-353.9853872246956</c:v>
                </c:pt>
                <c:pt idx="26">
                  <c:v>-354.2568943949711</c:v>
                </c:pt>
                <c:pt idx="27">
                  <c:v>-354.529109180462</c:v>
                </c:pt>
                <c:pt idx="28">
                  <c:v>-354.8018365272545</c:v>
                </c:pt>
                <c:pt idx="29">
                  <c:v>-355.0748931513617</c:v>
                </c:pt>
                <c:pt idx="30">
                  <c:v>-355.3481071773749</c:v>
                </c:pt>
                <c:pt idx="31">
                  <c:v>-355.6213177090231</c:v>
                </c:pt>
                <c:pt idx="32">
                  <c:v>-355.8943743557857</c:v>
                </c:pt>
                <c:pt idx="33">
                  <c:v>-356.1671367356855</c:v>
                </c:pt>
                <c:pt idx="34">
                  <c:v>-356.4394739690088</c:v>
                </c:pt>
                <c:pt idx="35">
                  <c:v>-356.7112641735093</c:v>
                </c:pt>
                <c:pt idx="36">
                  <c:v>-356.9823939685951</c:v>
                </c:pt>
                <c:pt idx="37">
                  <c:v>-357.2527579936722</c:v>
                </c:pt>
                <c:pt idx="38">
                  <c:v>-357.5222584439371</c:v>
                </c:pt>
                <c:pt idx="39">
                  <c:v>-357.7908046130051</c:v>
                </c:pt>
                <c:pt idx="40">
                  <c:v>-358.0583124769066</c:v>
                </c:pt>
                <c:pt idx="41">
                  <c:v>-358.3247042935795</c:v>
                </c:pt>
                <c:pt idx="42">
                  <c:v>-358.5899082225233</c:v>
                </c:pt>
                <c:pt idx="43">
                  <c:v>-358.8538579652677</c:v>
                </c:pt>
                <c:pt idx="44">
                  <c:v>-359.1164924260192</c:v>
                </c:pt>
                <c:pt idx="45">
                  <c:v>-359.3777553918244</c:v>
                </c:pt>
                <c:pt idx="46">
                  <c:v>-359.6375952314293</c:v>
                </c:pt>
                <c:pt idx="47">
                  <c:v>-359.8959646119384</c:v>
                </c:pt>
                <c:pt idx="48">
                  <c:v>-360.1528202323623</c:v>
                </c:pt>
                <c:pt idx="49">
                  <c:v>-360.4081225731575</c:v>
                </c:pt>
                <c:pt idx="50">
                  <c:v>-360.6618356608588</c:v>
                </c:pt>
                <c:pt idx="51">
                  <c:v>-360.9139268469089</c:v>
                </c:pt>
                <c:pt idx="52">
                  <c:v>-361.164366599839</c:v>
                </c:pt>
                <c:pt idx="53">
                  <c:v>-361.4131283100386</c:v>
                </c:pt>
                <c:pt idx="54">
                  <c:v>-361.6601881063225</c:v>
                </c:pt>
                <c:pt idx="55">
                  <c:v>-361.9055246835824</c:v>
                </c:pt>
                <c:pt idx="56">
                  <c:v>-362.149119140844</c:v>
                </c:pt>
                <c:pt idx="57">
                  <c:v>-362.3909548290676</c:v>
                </c:pt>
                <c:pt idx="58">
                  <c:v>-362.6310172081202</c:v>
                </c:pt>
                <c:pt idx="59">
                  <c:v>-362.8692937123487</c:v>
                </c:pt>
                <c:pt idx="60">
                  <c:v>-363.1057736241391</c:v>
                </c:pt>
                <c:pt idx="61">
                  <c:v>-363.3404479551682</c:v>
                </c:pt>
                <c:pt idx="62">
                  <c:v>-363.5733093346398</c:v>
                </c:pt>
                <c:pt idx="63">
                  <c:v>-363.8043519042453</c:v>
                </c:pt>
                <c:pt idx="64">
                  <c:v>-364.0335712193755</c:v>
                </c:pt>
                <c:pt idx="65">
                  <c:v>-364.2609641561985</c:v>
                </c:pt>
                <c:pt idx="66">
                  <c:v>-364.486528824273</c:v>
                </c:pt>
                <c:pt idx="67">
                  <c:v>-364.7102644843662</c:v>
                </c:pt>
                <c:pt idx="68">
                  <c:v>-364.9321714710855</c:v>
                </c:pt>
                <c:pt idx="69">
                  <c:v>-365.152251120213</c:v>
                </c:pt>
                <c:pt idx="70">
                  <c:v>-365.3705057002039</c:v>
                </c:pt>
                <c:pt idx="71">
                  <c:v>-365.5869383478783</c:v>
                </c:pt>
                <c:pt idx="72">
                  <c:v>-365.801553007871</c:v>
                </c:pt>
                <c:pt idx="73">
                  <c:v>-366.0143543756167</c:v>
                </c:pt>
                <c:pt idx="74">
                  <c:v>-366.2253478438278</c:v>
                </c:pt>
                <c:pt idx="75">
                  <c:v>-366.434539452056</c:v>
                </c:pt>
                <c:pt idx="76">
                  <c:v>-366.6419358393272</c:v>
                </c:pt>
                <c:pt idx="77">
                  <c:v>-366.8475441995043</c:v>
                </c:pt>
                <c:pt idx="78">
                  <c:v>-367.0513722393871</c:v>
                </c:pt>
                <c:pt idx="79">
                  <c:v>-367.2534281392927</c:v>
                </c:pt>
                <c:pt idx="80">
                  <c:v>-367.4537205159622</c:v>
                </c:pt>
                <c:pt idx="81">
                  <c:v>-367.6522583877176</c:v>
                </c:pt>
                <c:pt idx="82">
                  <c:v>-367.849051141705</c:v>
                </c:pt>
                <c:pt idx="83">
                  <c:v>-368.0441085031043</c:v>
                </c:pt>
                <c:pt idx="84">
                  <c:v>-368.2374405062</c:v>
                </c:pt>
                <c:pt idx="85">
                  <c:v>-368.4290574671926</c:v>
                </c:pt>
                <c:pt idx="86">
                  <c:v>-368.6189699587192</c:v>
                </c:pt>
                <c:pt idx="87">
                  <c:v>-368.8071887857996</c:v>
                </c:pt>
                <c:pt idx="88">
                  <c:v>-368.9937249634086</c:v>
                </c:pt>
                <c:pt idx="89">
                  <c:v>-369.1785896953271</c:v>
                </c:pt>
                <c:pt idx="90">
                  <c:v>-369.3617943543223</c:v>
                </c:pt>
                <c:pt idx="91">
                  <c:v>-369.5433504635739</c:v>
                </c:pt>
                <c:pt idx="92">
                  <c:v>-369.7232696792507</c:v>
                </c:pt>
                <c:pt idx="93">
                  <c:v>-369.9015637741632</c:v>
                </c:pt>
                <c:pt idx="94">
                  <c:v>-370.078244622484</c:v>
                </c:pt>
                <c:pt idx="95">
                  <c:v>-370.2533241853997</c:v>
                </c:pt>
                <c:pt idx="96">
                  <c:v>-370.4268144977065</c:v>
                </c:pt>
                <c:pt idx="97">
                  <c:v>-370.5987276552696</c:v>
                </c:pt>
                <c:pt idx="98">
                  <c:v>-370.7690758032968</c:v>
                </c:pt>
                <c:pt idx="99">
                  <c:v>-370.9378711253284</c:v>
                </c:pt>
                <c:pt idx="100">
                  <c:v>-371.1051258330527</c:v>
                </c:pt>
                <c:pt idx="101">
                  <c:v>-371.2708521567156</c:v>
                </c:pt>
                <c:pt idx="102">
                  <c:v>-371.4350623362133</c:v>
                </c:pt>
                <c:pt idx="103">
                  <c:v>-371.5977686127853</c:v>
                </c:pt>
                <c:pt idx="104">
                  <c:v>-371.7589832212643</c:v>
                </c:pt>
                <c:pt idx="105">
                  <c:v>-371.918718382891</c:v>
                </c:pt>
                <c:pt idx="106">
                  <c:v>-372.0769862986272</c:v>
                </c:pt>
                <c:pt idx="107">
                  <c:v>-372.2337991429062</c:v>
                </c:pt>
                <c:pt idx="108">
                  <c:v>-372.3891690579084</c:v>
                </c:pt>
                <c:pt idx="109">
                  <c:v>-372.5431081481832</c:v>
                </c:pt>
                <c:pt idx="110">
                  <c:v>-372.6956284757498</c:v>
                </c:pt>
                <c:pt idx="111">
                  <c:v>-372.8467420554716</c:v>
                </c:pt>
                <c:pt idx="112">
                  <c:v>-372.9964608508892</c:v>
                </c:pt>
                <c:pt idx="113">
                  <c:v>-373.1447967703198</c:v>
                </c:pt>
                <c:pt idx="114">
                  <c:v>-373.2917616632789</c:v>
                </c:pt>
                <c:pt idx="115">
                  <c:v>-373.4373673172186</c:v>
                </c:pt>
                <c:pt idx="116">
                  <c:v>-373.5816254545205</c:v>
                </c:pt>
                <c:pt idx="117">
                  <c:v>-373.7245477297475</c:v>
                </c:pt>
                <c:pt idx="118">
                  <c:v>-373.8661457271609</c:v>
                </c:pt>
                <c:pt idx="119">
                  <c:v>-374.0064309584452</c:v>
                </c:pt>
              </c:numCache>
            </c:numRef>
          </c:yVal>
          <c:smooth val="0"/>
          <c:extLst xmlns:c16r2="http://schemas.microsoft.com/office/drawing/2015/06/chart">
            <c:ext xmlns:c16="http://schemas.microsoft.com/office/drawing/2014/chart" uri="{C3380CC4-5D6E-409C-BE32-E72D297353CC}">
              <c16:uniqueId val="{00000002-5028-4C90-B6C9-3DD6B5826F19}"/>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314.0627116302416</c:v>
                </c:pt>
                <c:pt idx="1">
                  <c:v>-314.2855993841563</c:v>
                </c:pt>
                <c:pt idx="2">
                  <c:v>-314.5035404183326</c:v>
                </c:pt>
                <c:pt idx="3">
                  <c:v>-314.7182217337927</c:v>
                </c:pt>
                <c:pt idx="4">
                  <c:v>-314.9307569862662</c:v>
                </c:pt>
                <c:pt idx="5">
                  <c:v>-315.1419727215516</c:v>
                </c:pt>
                <c:pt idx="6">
                  <c:v>-315.3524754086956</c:v>
                </c:pt>
                <c:pt idx="7">
                  <c:v>-315.5627027224964</c:v>
                </c:pt>
                <c:pt idx="8">
                  <c:v>-315.7729632207238</c:v>
                </c:pt>
                <c:pt idx="9">
                  <c:v>-315.9834670213044</c:v>
                </c:pt>
                <c:pt idx="10">
                  <c:v>-316.1943494995126</c:v>
                </c:pt>
                <c:pt idx="11">
                  <c:v>-316.4056895733474</c:v>
                </c:pt>
                <c:pt idx="12">
                  <c:v>-316.6175237944676</c:v>
                </c:pt>
                <c:pt idx="13">
                  <c:v>-316.8334155886336</c:v>
                </c:pt>
                <c:pt idx="14">
                  <c:v>-317.0524963544636</c:v>
                </c:pt>
                <c:pt idx="15">
                  <c:v>-317.2746968730758</c:v>
                </c:pt>
                <c:pt idx="16">
                  <c:v>-317.4999632867184</c:v>
                </c:pt>
                <c:pt idx="17">
                  <c:v>-317.728181827898</c:v>
                </c:pt>
                <c:pt idx="18">
                  <c:v>-317.9591979540637</c:v>
                </c:pt>
                <c:pt idx="19">
                  <c:v>-318.1928308565845</c:v>
                </c:pt>
                <c:pt idx="20">
                  <c:v>-318.4288841586931</c:v>
                </c:pt>
                <c:pt idx="21">
                  <c:v>-318.6671537308302</c:v>
                </c:pt>
                <c:pt idx="22">
                  <c:v>-318.9074333329895</c:v>
                </c:pt>
                <c:pt idx="23">
                  <c:v>-319.1495186248421</c:v>
                </c:pt>
                <c:pt idx="24">
                  <c:v>-319.3932099549314</c:v>
                </c:pt>
                <c:pt idx="25">
                  <c:v>-319.6383142412686</c:v>
                </c:pt>
                <c:pt idx="26">
                  <c:v>-319.8846523882194</c:v>
                </c:pt>
                <c:pt idx="27">
                  <c:v>-320.1320521106836</c:v>
                </c:pt>
                <c:pt idx="28">
                  <c:v>-320.3803497498378</c:v>
                </c:pt>
                <c:pt idx="29">
                  <c:v>-320.6293904335494</c:v>
                </c:pt>
                <c:pt idx="30">
                  <c:v>-320.8790279112739</c:v>
                </c:pt>
                <c:pt idx="31">
                  <c:v>-321.129124294992</c:v>
                </c:pt>
                <c:pt idx="32">
                  <c:v>-321.379549740459</c:v>
                </c:pt>
                <c:pt idx="33">
                  <c:v>-321.630182092949</c:v>
                </c:pt>
                <c:pt idx="34">
                  <c:v>-321.8809065148602</c:v>
                </c:pt>
                <c:pt idx="35">
                  <c:v>-322.1316151076579</c:v>
                </c:pt>
                <c:pt idx="36">
                  <c:v>-322.3822065368541</c:v>
                </c:pt>
                <c:pt idx="37">
                  <c:v>-322.6325856659686</c:v>
                </c:pt>
                <c:pt idx="38">
                  <c:v>-322.8826632034115</c:v>
                </c:pt>
                <c:pt idx="39">
                  <c:v>-323.1323553755201</c:v>
                </c:pt>
                <c:pt idx="40">
                  <c:v>-323.3815836021963</c:v>
                </c:pt>
                <c:pt idx="41">
                  <c:v>-323.6302741924464</c:v>
                </c:pt>
                <c:pt idx="42">
                  <c:v>-323.8783580574016</c:v>
                </c:pt>
                <c:pt idx="43">
                  <c:v>-324.1257704402389</c:v>
                </c:pt>
                <c:pt idx="44">
                  <c:v>-324.3724506625003</c:v>
                </c:pt>
                <c:pt idx="45">
                  <c:v>-324.6183418861265</c:v>
                </c:pt>
                <c:pt idx="46">
                  <c:v>-324.8633908904316</c:v>
                </c:pt>
                <c:pt idx="47">
                  <c:v>-325.1075478631997</c:v>
                </c:pt>
                <c:pt idx="48">
                  <c:v>-325.3507662050097</c:v>
                </c:pt>
                <c:pt idx="49">
                  <c:v>-325.5930023460155</c:v>
                </c:pt>
                <c:pt idx="50">
                  <c:v>-325.8342155743085</c:v>
                </c:pt>
                <c:pt idx="51">
                  <c:v>-326.074367875094</c:v>
                </c:pt>
                <c:pt idx="52">
                  <c:v>-326.3134237799749</c:v>
                </c:pt>
                <c:pt idx="53">
                  <c:v>-326.5513502255852</c:v>
                </c:pt>
                <c:pt idx="54">
                  <c:v>-326.7881164209566</c:v>
                </c:pt>
                <c:pt idx="55">
                  <c:v>-327.0236937229739</c:v>
                </c:pt>
                <c:pt idx="56">
                  <c:v>-327.2580555193948</c:v>
                </c:pt>
                <c:pt idx="57">
                  <c:v>-327.4911771188636</c:v>
                </c:pt>
                <c:pt idx="58">
                  <c:v>-327.7230356474656</c:v>
                </c:pt>
                <c:pt idx="59">
                  <c:v>-327.9536099513425</c:v>
                </c:pt>
                <c:pt idx="60">
                  <c:v>-328.1828805050035</c:v>
                </c:pt>
                <c:pt idx="61">
                  <c:v>-328.4108293248896</c:v>
                </c:pt>
                <c:pt idx="62">
                  <c:v>-328.6374398878766</c:v>
                </c:pt>
                <c:pt idx="63">
                  <c:v>-328.8626970543755</c:v>
                </c:pt>
                <c:pt idx="64">
                  <c:v>-329.0865869957362</c:v>
                </c:pt>
                <c:pt idx="65">
                  <c:v>-329.3090971256638</c:v>
                </c:pt>
                <c:pt idx="66">
                  <c:v>-329.5302160354008</c:v>
                </c:pt>
                <c:pt idx="67">
                  <c:v>-329.7499334324366</c:v>
                </c:pt>
                <c:pt idx="68">
                  <c:v>-329.9682400825041</c:v>
                </c:pt>
                <c:pt idx="69">
                  <c:v>-330.1851277546886</c:v>
                </c:pt>
                <c:pt idx="70">
                  <c:v>-330.400589169446</c:v>
                </c:pt>
                <c:pt idx="71">
                  <c:v>-330.6146179493166</c:v>
                </c:pt>
                <c:pt idx="72">
                  <c:v>-330.827208572261</c:v>
                </c:pt>
                <c:pt idx="73">
                  <c:v>-331.0383563273639</c:v>
                </c:pt>
                <c:pt idx="74">
                  <c:v>-331.2480572728263</c:v>
                </c:pt>
                <c:pt idx="75">
                  <c:v>-331.4563081961126</c:v>
                </c:pt>
                <c:pt idx="76">
                  <c:v>-331.6631065760839</c:v>
                </c:pt>
                <c:pt idx="77">
                  <c:v>-331.868450547061</c:v>
                </c:pt>
                <c:pt idx="78">
                  <c:v>-332.0723388646716</c:v>
                </c:pt>
                <c:pt idx="79">
                  <c:v>-332.2747708733946</c:v>
                </c:pt>
                <c:pt idx="80">
                  <c:v>-332.4757464757025</c:v>
                </c:pt>
                <c:pt idx="81">
                  <c:v>-332.675266102729</c:v>
                </c:pt>
                <c:pt idx="82">
                  <c:v>-332.8733306863532</c:v>
                </c:pt>
                <c:pt idx="83">
                  <c:v>-333.0699416326533</c:v>
                </c:pt>
                <c:pt idx="84">
                  <c:v>-333.2651007966338</c:v>
                </c:pt>
                <c:pt idx="85">
                  <c:v>-333.4588104581777</c:v>
                </c:pt>
                <c:pt idx="86">
                  <c:v>-333.6510732991664</c:v>
                </c:pt>
                <c:pt idx="87">
                  <c:v>-333.8418923816152</c:v>
                </c:pt>
                <c:pt idx="88">
                  <c:v>-334.031271126968</c:v>
                </c:pt>
                <c:pt idx="89">
                  <c:v>-334.2192132962786</c:v>
                </c:pt>
                <c:pt idx="90">
                  <c:v>-334.4057229713715</c:v>
                </c:pt>
                <c:pt idx="91">
                  <c:v>-334.5908045368696</c:v>
                </c:pt>
                <c:pt idx="92">
                  <c:v>-334.7744626630833</c:v>
                </c:pt>
                <c:pt idx="93">
                  <c:v>-334.9567022896881</c:v>
                </c:pt>
                <c:pt idx="94">
                  <c:v>-335.1375286101783</c:v>
                </c:pt>
                <c:pt idx="95">
                  <c:v>-335.3169470570272</c:v>
                </c:pt>
                <c:pt idx="96">
                  <c:v>-335.4949632875587</c:v>
                </c:pt>
                <c:pt idx="97">
                  <c:v>-335.6715831704641</c:v>
                </c:pt>
                <c:pt idx="98">
                  <c:v>-335.8468127729448</c:v>
                </c:pt>
                <c:pt idx="99">
                  <c:v>-336.0206583484604</c:v>
                </c:pt>
                <c:pt idx="100">
                  <c:v>-336.1931263250358</c:v>
                </c:pt>
                <c:pt idx="101">
                  <c:v>-336.3642232941174</c:v>
                </c:pt>
                <c:pt idx="102">
                  <c:v>-336.5339559999433</c:v>
                </c:pt>
                <c:pt idx="103">
                  <c:v>-336.7023313293957</c:v>
                </c:pt>
                <c:pt idx="104">
                  <c:v>-336.8693563023477</c:v>
                </c:pt>
                <c:pt idx="105">
                  <c:v>-337.0350380624336</c:v>
                </c:pt>
                <c:pt idx="106">
                  <c:v>-337.1993838682646</c:v>
                </c:pt>
                <c:pt idx="107">
                  <c:v>-337.3624010850426</c:v>
                </c:pt>
                <c:pt idx="108">
                  <c:v>-337.524097176559</c:v>
                </c:pt>
                <c:pt idx="109">
                  <c:v>-337.6844796975906</c:v>
                </c:pt>
                <c:pt idx="110">
                  <c:v>-337.8435562866188</c:v>
                </c:pt>
                <c:pt idx="111">
                  <c:v>-338.0013346589166</c:v>
                </c:pt>
                <c:pt idx="112">
                  <c:v>-338.1578225999423</c:v>
                </c:pt>
                <c:pt idx="113">
                  <c:v>-338.3130279590478</c:v>
                </c:pt>
                <c:pt idx="114">
                  <c:v>-338.4669586434819</c:v>
                </c:pt>
                <c:pt idx="115">
                  <c:v>-338.6196226126876</c:v>
                </c:pt>
                <c:pt idx="116">
                  <c:v>-338.7710278728545</c:v>
                </c:pt>
                <c:pt idx="117">
                  <c:v>-338.9211824717389</c:v>
                </c:pt>
                <c:pt idx="118">
                  <c:v>-339.0700944937352</c:v>
                </c:pt>
                <c:pt idx="119">
                  <c:v>-339.2177720551599</c:v>
                </c:pt>
              </c:numCache>
            </c:numRef>
          </c:yVal>
          <c:smooth val="0"/>
          <c:extLst xmlns:c16r2="http://schemas.microsoft.com/office/drawing/2015/06/chart">
            <c:ext xmlns:c16="http://schemas.microsoft.com/office/drawing/2014/chart" uri="{C3380CC4-5D6E-409C-BE32-E72D297353CC}">
              <c16:uniqueId val="{00000003-5028-4C90-B6C9-3DD6B5826F19}"/>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344.8603002097775</c:v>
                </c:pt>
                <c:pt idx="1">
                  <c:v>-345.4164128905059</c:v>
                </c:pt>
                <c:pt idx="2">
                  <c:v>-345.977531599568</c:v>
                </c:pt>
                <c:pt idx="3">
                  <c:v>-346.5449100336955</c:v>
                </c:pt>
                <c:pt idx="4">
                  <c:v>-347.1191592874138</c:v>
                </c:pt>
                <c:pt idx="5">
                  <c:v>-347.7006185006786</c:v>
                </c:pt>
                <c:pt idx="6">
                  <c:v>-348.2894231439004</c:v>
                </c:pt>
                <c:pt idx="7">
                  <c:v>-348.8855567760966</c:v>
                </c:pt>
                <c:pt idx="8">
                  <c:v>-349.4888908726261</c:v>
                </c:pt>
                <c:pt idx="9">
                  <c:v>-350.0992154207675</c:v>
                </c:pt>
                <c:pt idx="10">
                  <c:v>-350.7162623715431</c:v>
                </c:pt>
                <c:pt idx="11">
                  <c:v>-351.3397235667326</c:v>
                </c:pt>
                <c:pt idx="12">
                  <c:v>-351.9692643958328</c:v>
                </c:pt>
                <c:pt idx="13">
                  <c:v>-352.5877406748936</c:v>
                </c:pt>
                <c:pt idx="14">
                  <c:v>-353.2030957247443</c:v>
                </c:pt>
                <c:pt idx="15">
                  <c:v>-353.8164034934293</c:v>
                </c:pt>
                <c:pt idx="16">
                  <c:v>-354.4278293382839</c:v>
                </c:pt>
                <c:pt idx="17">
                  <c:v>-355.0374602945666</c:v>
                </c:pt>
                <c:pt idx="18">
                  <c:v>-355.6453275266367</c:v>
                </c:pt>
                <c:pt idx="19">
                  <c:v>-356.2514211419912</c:v>
                </c:pt>
                <c:pt idx="20">
                  <c:v>-356.855701554332</c:v>
                </c:pt>
                <c:pt idx="21">
                  <c:v>-357.4581081852699</c:v>
                </c:pt>
                <c:pt idx="22">
                  <c:v>-358.0585661071436</c:v>
                </c:pt>
                <c:pt idx="23">
                  <c:v>-358.6569910940415</c:v>
                </c:pt>
                <c:pt idx="24">
                  <c:v>-359.2532934432189</c:v>
                </c:pt>
                <c:pt idx="25">
                  <c:v>-359.8473808475646</c:v>
                </c:pt>
                <c:pt idx="26">
                  <c:v>-360.4391312757206</c:v>
                </c:pt>
                <c:pt idx="27">
                  <c:v>-361.0284391625322</c:v>
                </c:pt>
                <c:pt idx="28">
                  <c:v>-361.6152042229887</c:v>
                </c:pt>
                <c:pt idx="29">
                  <c:v>-362.1993305386486</c:v>
                </c:pt>
                <c:pt idx="30">
                  <c:v>-362.7807269251084</c:v>
                </c:pt>
                <c:pt idx="31">
                  <c:v>-363.359307153325</c:v>
                </c:pt>
                <c:pt idx="32">
                  <c:v>-363.9349900528969</c:v>
                </c:pt>
                <c:pt idx="33">
                  <c:v>-364.5076995271393</c:v>
                </c:pt>
                <c:pt idx="34">
                  <c:v>-365.0773645031313</c:v>
                </c:pt>
                <c:pt idx="35">
                  <c:v>-365.6439188344056</c:v>
                </c:pt>
                <c:pt idx="36">
                  <c:v>-366.2073011699312</c:v>
                </c:pt>
                <c:pt idx="37">
                  <c:v>-366.7674547997153</c:v>
                </c:pt>
                <c:pt idx="38">
                  <c:v>-367.3243274850402</c:v>
                </c:pt>
                <c:pt idx="39">
                  <c:v>-367.8778712282347</c:v>
                </c:pt>
                <c:pt idx="40">
                  <c:v>-368.4280421168864</c:v>
                </c:pt>
                <c:pt idx="41">
                  <c:v>-368.974800144376</c:v>
                </c:pt>
                <c:pt idx="42">
                  <c:v>-369.5181090281162</c:v>
                </c:pt>
                <c:pt idx="43">
                  <c:v>-370.0579360302098</c:v>
                </c:pt>
                <c:pt idx="44">
                  <c:v>-370.5942517819357</c:v>
                </c:pt>
                <c:pt idx="45">
                  <c:v>-371.1270301130334</c:v>
                </c:pt>
                <c:pt idx="46">
                  <c:v>-371.656247886488</c:v>
                </c:pt>
                <c:pt idx="47">
                  <c:v>-372.181884839224</c:v>
                </c:pt>
                <c:pt idx="48">
                  <c:v>-372.7039234289504</c:v>
                </c:pt>
                <c:pt idx="49">
                  <c:v>-373.2223486873081</c:v>
                </c:pt>
                <c:pt idx="50">
                  <c:v>-373.7371480792816</c:v>
                </c:pt>
                <c:pt idx="51">
                  <c:v>-374.2483113688866</c:v>
                </c:pt>
                <c:pt idx="52">
                  <c:v>-374.7558304908134</c:v>
                </c:pt>
                <c:pt idx="53">
                  <c:v>-375.2596994281756</c:v>
                </c:pt>
                <c:pt idx="54">
                  <c:v>-375.759914095982</c:v>
                </c:pt>
                <c:pt idx="55">
                  <c:v>-376.2564722302503</c:v>
                </c:pt>
                <c:pt idx="56">
                  <c:v>-376.7493732824759</c:v>
                </c:pt>
                <c:pt idx="57">
                  <c:v>-377.2386183192866</c:v>
                </c:pt>
                <c:pt idx="58">
                  <c:v>-377.7242099270595</c:v>
                </c:pt>
                <c:pt idx="59">
                  <c:v>-378.2061521212609</c:v>
                </c:pt>
                <c:pt idx="60">
                  <c:v>-378.6844502603426</c:v>
                </c:pt>
                <c:pt idx="61">
                  <c:v>-379.1591109639566</c:v>
                </c:pt>
                <c:pt idx="62">
                  <c:v>-379.6301420352975</c:v>
                </c:pt>
                <c:pt idx="63">
                  <c:v>-380.0975523873785</c:v>
                </c:pt>
                <c:pt idx="64">
                  <c:v>-380.5613519730678</c:v>
                </c:pt>
                <c:pt idx="65">
                  <c:v>-381.0215517186865</c:v>
                </c:pt>
                <c:pt idx="66">
                  <c:v>-381.4781634610466</c:v>
                </c:pt>
                <c:pt idx="67">
                  <c:v>-381.9311998876353</c:v>
                </c:pt>
                <c:pt idx="68">
                  <c:v>-382.3806744800194</c:v>
                </c:pt>
                <c:pt idx="69">
                  <c:v>-382.826601460023</c:v>
                </c:pt>
                <c:pt idx="70">
                  <c:v>-383.2689957388511</c:v>
                </c:pt>
                <c:pt idx="71">
                  <c:v>-383.7078728687538</c:v>
                </c:pt>
                <c:pt idx="72">
                  <c:v>-384.1432489972713</c:v>
                </c:pt>
                <c:pt idx="73">
                  <c:v>-384.5751408238556</c:v>
                </c:pt>
                <c:pt idx="74">
                  <c:v>-385.0035655587963</c:v>
                </c:pt>
                <c:pt idx="75">
                  <c:v>-385.4285408843079</c:v>
                </c:pt>
                <c:pt idx="76">
                  <c:v>-385.8500849176734</c:v>
                </c:pt>
                <c:pt idx="77">
                  <c:v>-386.2682161763732</c:v>
                </c:pt>
                <c:pt idx="78">
                  <c:v>-386.6829535450624</c:v>
                </c:pt>
                <c:pt idx="79">
                  <c:v>-387.0943162443326</c:v>
                </c:pt>
                <c:pt idx="80">
                  <c:v>-387.5023238011672</c:v>
                </c:pt>
                <c:pt idx="81">
                  <c:v>-387.9069960209852</c:v>
                </c:pt>
                <c:pt idx="82">
                  <c:v>-388.3083529612198</c:v>
                </c:pt>
                <c:pt idx="83">
                  <c:v>-388.7064149063688</c:v>
                </c:pt>
                <c:pt idx="84">
                  <c:v>-389.101202344361</c:v>
                </c:pt>
                <c:pt idx="85">
                  <c:v>-389.4927359443082</c:v>
                </c:pt>
                <c:pt idx="86">
                  <c:v>-389.8810365354584</c:v>
                </c:pt>
                <c:pt idx="87">
                  <c:v>-390.2661250873296</c:v>
                </c:pt>
                <c:pt idx="88">
                  <c:v>-390.6480226909844</c:v>
                </c:pt>
                <c:pt idx="89">
                  <c:v>-391.0267505413696</c:v>
                </c:pt>
                <c:pt idx="90">
                  <c:v>-391.4023299206692</c:v>
                </c:pt>
                <c:pt idx="91">
                  <c:v>-391.7747821826015</c:v>
                </c:pt>
                <c:pt idx="92">
                  <c:v>-392.1441287376683</c:v>
                </c:pt>
                <c:pt idx="93">
                  <c:v>-392.5103910392418</c:v>
                </c:pt>
                <c:pt idx="94">
                  <c:v>-392.8735905704816</c:v>
                </c:pt>
                <c:pt idx="95">
                  <c:v>-393.2337488320672</c:v>
                </c:pt>
                <c:pt idx="96">
                  <c:v>-393.5908873306125</c:v>
                </c:pt>
                <c:pt idx="97">
                  <c:v>-393.94502756785</c:v>
                </c:pt>
                <c:pt idx="98">
                  <c:v>-394.2961910304455</c:v>
                </c:pt>
                <c:pt idx="99">
                  <c:v>-394.6443991804553</c:v>
                </c:pt>
                <c:pt idx="100">
                  <c:v>-394.989673446401</c:v>
                </c:pt>
                <c:pt idx="101">
                  <c:v>-395.3320352148967</c:v>
                </c:pt>
                <c:pt idx="102">
                  <c:v>-395.671505822831</c:v>
                </c:pt>
                <c:pt idx="103">
                  <c:v>-396.0081065500642</c:v>
                </c:pt>
                <c:pt idx="104">
                  <c:v>-396.3418586125998</c:v>
                </c:pt>
                <c:pt idx="105">
                  <c:v>-396.6727831562284</c:v>
                </c:pt>
                <c:pt idx="106">
                  <c:v>-397.0009012506125</c:v>
                </c:pt>
                <c:pt idx="107">
                  <c:v>-397.3262338837768</c:v>
                </c:pt>
                <c:pt idx="108">
                  <c:v>-397.6488019569996</c:v>
                </c:pt>
                <c:pt idx="109">
                  <c:v>-397.9686262800633</c:v>
                </c:pt>
                <c:pt idx="110">
                  <c:v>-398.2857275668711</c:v>
                </c:pt>
                <c:pt idx="111">
                  <c:v>-398.6001264313973</c:v>
                </c:pt>
                <c:pt idx="112">
                  <c:v>-398.9118433839321</c:v>
                </c:pt>
                <c:pt idx="113">
                  <c:v>-399.2208988276507</c:v>
                </c:pt>
                <c:pt idx="114">
                  <c:v>-399.5273130554442</c:v>
                </c:pt>
                <c:pt idx="115">
                  <c:v>-399.8311062470302</c:v>
                </c:pt>
                <c:pt idx="116">
                  <c:v>-400.1322984663248</c:v>
                </c:pt>
                <c:pt idx="117">
                  <c:v>-400.4309096589861</c:v>
                </c:pt>
                <c:pt idx="118">
                  <c:v>-400.7269596503089</c:v>
                </c:pt>
                <c:pt idx="119">
                  <c:v>-401.0204681431815</c:v>
                </c:pt>
              </c:numCache>
            </c:numRef>
          </c:yVal>
          <c:smooth val="0"/>
          <c:extLst xmlns:c16r2="http://schemas.microsoft.com/office/drawing/2015/06/chart">
            <c:ext xmlns:c16="http://schemas.microsoft.com/office/drawing/2014/chart" uri="{C3380CC4-5D6E-409C-BE32-E72D297353CC}">
              <c16:uniqueId val="{00000004-5028-4C90-B6C9-3DD6B5826F19}"/>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314.0627116302416</c:v>
                </c:pt>
                <c:pt idx="1">
                  <c:v>-314.4975104501115</c:v>
                </c:pt>
                <c:pt idx="2">
                  <c:v>-314.9305162942686</c:v>
                </c:pt>
                <c:pt idx="3">
                  <c:v>-315.364710289189</c:v>
                </c:pt>
                <c:pt idx="4">
                  <c:v>-315.8020494979792</c:v>
                </c:pt>
                <c:pt idx="5">
                  <c:v>-316.2439023278211</c:v>
                </c:pt>
                <c:pt idx="6">
                  <c:v>-316.6911815425186</c:v>
                </c:pt>
                <c:pt idx="7">
                  <c:v>-317.1444482422644</c:v>
                </c:pt>
                <c:pt idx="8">
                  <c:v>-317.603993750969</c:v>
                </c:pt>
                <c:pt idx="9">
                  <c:v>-318.0699040540707</c:v>
                </c:pt>
                <c:pt idx="10">
                  <c:v>-318.5421104482111</c:v>
                </c:pt>
                <c:pt idx="11">
                  <c:v>-319.0204292942067</c:v>
                </c:pt>
                <c:pt idx="12">
                  <c:v>-319.5045931575542</c:v>
                </c:pt>
                <c:pt idx="13">
                  <c:v>-319.9856849578786</c:v>
                </c:pt>
                <c:pt idx="14">
                  <c:v>-320.4667318005312</c:v>
                </c:pt>
                <c:pt idx="15">
                  <c:v>-320.9485515932515</c:v>
                </c:pt>
                <c:pt idx="16">
                  <c:v>-321.4311920656666</c:v>
                </c:pt>
                <c:pt idx="17">
                  <c:v>-321.9145863699023</c:v>
                </c:pt>
                <c:pt idx="18">
                  <c:v>-322.398588683543</c:v>
                </c:pt>
                <c:pt idx="19">
                  <c:v>-322.8829993208788</c:v>
                </c:pt>
                <c:pt idx="20">
                  <c:v>-323.3675836421991</c:v>
                </c:pt>
                <c:pt idx="21">
                  <c:v>-323.8520862133755</c:v>
                </c:pt>
                <c:pt idx="22">
                  <c:v>-324.3362413279424</c:v>
                </c:pt>
                <c:pt idx="23">
                  <c:v>-324.8197807484621</c:v>
                </c:pt>
                <c:pt idx="24">
                  <c:v>-325.3024393269634</c:v>
                </c:pt>
                <c:pt idx="25">
                  <c:v>-325.7839590120016</c:v>
                </c:pt>
                <c:pt idx="26">
                  <c:v>-326.2640806265908</c:v>
                </c:pt>
                <c:pt idx="27">
                  <c:v>-326.7425613799041</c:v>
                </c:pt>
                <c:pt idx="28">
                  <c:v>-327.2191731669295</c:v>
                </c:pt>
                <c:pt idx="29">
                  <c:v>-327.6937021810672</c:v>
                </c:pt>
                <c:pt idx="30">
                  <c:v>-328.1659490125003</c:v>
                </c:pt>
                <c:pt idx="31">
                  <c:v>-328.6357285119452</c:v>
                </c:pt>
                <c:pt idx="32">
                  <c:v>-329.1028694815292</c:v>
                </c:pt>
                <c:pt idx="33">
                  <c:v>-329.5672142449106</c:v>
                </c:pt>
                <c:pt idx="34">
                  <c:v>-330.0286181360821</c:v>
                </c:pt>
                <c:pt idx="35">
                  <c:v>-330.4869489364712</c:v>
                </c:pt>
                <c:pt idx="36">
                  <c:v>-330.9420862824973</c:v>
                </c:pt>
                <c:pt idx="37">
                  <c:v>-331.3939210599488</c:v>
                </c:pt>
                <c:pt idx="38">
                  <c:v>-331.8423547972822</c:v>
                </c:pt>
                <c:pt idx="39">
                  <c:v>-332.2872990523765</c:v>
                </c:pt>
                <c:pt idx="40">
                  <c:v>-332.7286748335436</c:v>
                </c:pt>
                <c:pt idx="41">
                  <c:v>-333.1664120348092</c:v>
                </c:pt>
                <c:pt idx="42">
                  <c:v>-333.6004488906974</c:v>
                </c:pt>
                <c:pt idx="43">
                  <c:v>-334.0307314534089</c:v>
                </c:pt>
                <c:pt idx="44">
                  <c:v>-334.4572130934671</c:v>
                </c:pt>
                <c:pt idx="45">
                  <c:v>-334.8798540242124</c:v>
                </c:pt>
                <c:pt idx="46">
                  <c:v>-335.2986208501607</c:v>
                </c:pt>
                <c:pt idx="47">
                  <c:v>-335.7134861388385</c:v>
                </c:pt>
                <c:pt idx="48">
                  <c:v>-336.1244280155547</c:v>
                </c:pt>
                <c:pt idx="49">
                  <c:v>-336.5314297803822</c:v>
                </c:pt>
                <c:pt idx="50">
                  <c:v>-336.9344795465269</c:v>
                </c:pt>
                <c:pt idx="51">
                  <c:v>-337.3335698992072</c:v>
                </c:pt>
                <c:pt idx="52">
                  <c:v>-337.7286975740955</c:v>
                </c:pt>
                <c:pt idx="53">
                  <c:v>-338.1198631544407</c:v>
                </c:pt>
                <c:pt idx="54">
                  <c:v>-338.5070707859586</c:v>
                </c:pt>
                <c:pt idx="55">
                  <c:v>-338.8903279085636</c:v>
                </c:pt>
                <c:pt idx="56">
                  <c:v>-339.2696450040698</c:v>
                </c:pt>
                <c:pt idx="57">
                  <c:v>-339.6450353590244</c:v>
                </c:pt>
                <c:pt idx="58">
                  <c:v>-340.0165148418569</c:v>
                </c:pt>
                <c:pt idx="59">
                  <c:v>-340.3841016935563</c:v>
                </c:pt>
                <c:pt idx="60">
                  <c:v>-340.7478163311357</c:v>
                </c:pt>
                <c:pt idx="61">
                  <c:v>-341.1076811631648</c:v>
                </c:pt>
                <c:pt idx="62">
                  <c:v>-341.4637204167375</c:v>
                </c:pt>
                <c:pt idx="63">
                  <c:v>-341.8159599751688</c:v>
                </c:pt>
                <c:pt idx="64">
                  <c:v>-342.1644272258677</c:v>
                </c:pt>
                <c:pt idx="65">
                  <c:v>-342.5091509178021</c:v>
                </c:pt>
                <c:pt idx="66">
                  <c:v>-342.8501610279932</c:v>
                </c:pt>
                <c:pt idx="67">
                  <c:v>-343.1874886365394</c:v>
                </c:pt>
                <c:pt idx="68">
                  <c:v>-343.5211658096919</c:v>
                </c:pt>
                <c:pt idx="69">
                  <c:v>-343.8512254904977</c:v>
                </c:pt>
                <c:pt idx="70">
                  <c:v>-344.1777013965993</c:v>
                </c:pt>
                <c:pt idx="71">
                  <c:v>-344.5006279247855</c:v>
                </c:pt>
                <c:pt idx="72">
                  <c:v>-344.820040061858</c:v>
                </c:pt>
                <c:pt idx="73">
                  <c:v>-345.135973301512</c:v>
                </c:pt>
                <c:pt idx="74">
                  <c:v>-345.4484635668486</c:v>
                </c:pt>
                <c:pt idx="75">
                  <c:v>-345.757547138177</c:v>
                </c:pt>
                <c:pt idx="76">
                  <c:v>-346.0632605858545</c:v>
                </c:pt>
                <c:pt idx="77">
                  <c:v>-346.3656407078051</c:v>
                </c:pt>
                <c:pt idx="78">
                  <c:v>-346.6647244714759</c:v>
                </c:pt>
                <c:pt idx="79">
                  <c:v>-346.9605489599932</c:v>
                </c:pt>
                <c:pt idx="80">
                  <c:v>-347.2531513222032</c:v>
                </c:pt>
                <c:pt idx="81">
                  <c:v>-347.5425687264555</c:v>
                </c:pt>
                <c:pt idx="82">
                  <c:v>-347.8288383178173</c:v>
                </c:pt>
                <c:pt idx="83">
                  <c:v>-348.1119971785884</c:v>
                </c:pt>
                <c:pt idx="84">
                  <c:v>-348.3920822918666</c:v>
                </c:pt>
                <c:pt idx="85">
                  <c:v>-348.6691305080213</c:v>
                </c:pt>
                <c:pt idx="86">
                  <c:v>-348.9431785138561</c:v>
                </c:pt>
                <c:pt idx="87">
                  <c:v>-349.2142628043403</c:v>
                </c:pt>
                <c:pt idx="88">
                  <c:v>-349.482419656712</c:v>
                </c:pt>
                <c:pt idx="89">
                  <c:v>-349.7476851068404</c:v>
                </c:pt>
                <c:pt idx="90">
                  <c:v>-350.0100949276836</c:v>
                </c:pt>
                <c:pt idx="91">
                  <c:v>-350.2696846097393</c:v>
                </c:pt>
                <c:pt idx="92">
                  <c:v>-350.5264893433005</c:v>
                </c:pt>
                <c:pt idx="93">
                  <c:v>-350.7805440025102</c:v>
                </c:pt>
                <c:pt idx="94">
                  <c:v>-351.031883130977</c:v>
                </c:pt>
                <c:pt idx="95">
                  <c:v>-351.2805409289471</c:v>
                </c:pt>
                <c:pt idx="96">
                  <c:v>-351.5265512418761</c:v>
                </c:pt>
                <c:pt idx="97">
                  <c:v>-351.7699475503668</c:v>
                </c:pt>
                <c:pt idx="98">
                  <c:v>-352.0107629612576</c:v>
                </c:pt>
                <c:pt idx="99">
                  <c:v>-352.249030199988</c:v>
                </c:pt>
                <c:pt idx="100">
                  <c:v>-352.4847816039546</c:v>
                </c:pt>
                <c:pt idx="101">
                  <c:v>-352.7180491169056</c:v>
                </c:pt>
                <c:pt idx="102">
                  <c:v>-352.9488642842744</c:v>
                </c:pt>
                <c:pt idx="103">
                  <c:v>-353.1772582493768</c:v>
                </c:pt>
                <c:pt idx="104">
                  <c:v>-353.4032617504208</c:v>
                </c:pt>
                <c:pt idx="105">
                  <c:v>-353.6269051182786</c:v>
                </c:pt>
                <c:pt idx="106">
                  <c:v>-353.8482182749431</c:v>
                </c:pt>
                <c:pt idx="107">
                  <c:v>-354.0672307326322</c:v>
                </c:pt>
                <c:pt idx="108">
                  <c:v>-354.283971593517</c:v>
                </c:pt>
                <c:pt idx="109">
                  <c:v>-354.4984695499534</c:v>
                </c:pt>
                <c:pt idx="110">
                  <c:v>-354.7107528852839</c:v>
                </c:pt>
                <c:pt idx="111">
                  <c:v>-354.9208494750683</c:v>
                </c:pt>
                <c:pt idx="112">
                  <c:v>-355.1287867887531</c:v>
                </c:pt>
                <c:pt idx="113">
                  <c:v>-355.3345918917567</c:v>
                </c:pt>
                <c:pt idx="114">
                  <c:v>-355.5382914478962</c:v>
                </c:pt>
                <c:pt idx="115">
                  <c:v>-355.7399117221742</c:v>
                </c:pt>
                <c:pt idx="116">
                  <c:v>-355.939478583834</c:v>
                </c:pt>
                <c:pt idx="117">
                  <c:v>-356.1370175096989</c:v>
                </c:pt>
                <c:pt idx="118">
                  <c:v>-356.3325535878091</c:v>
                </c:pt>
                <c:pt idx="119">
                  <c:v>-356.5261115212088</c:v>
                </c:pt>
              </c:numCache>
            </c:numRef>
          </c:yVal>
          <c:smooth val="0"/>
          <c:extLst xmlns:c16r2="http://schemas.microsoft.com/office/drawing/2015/06/chart">
            <c:ext xmlns:c16="http://schemas.microsoft.com/office/drawing/2014/chart" uri="{C3380CC4-5D6E-409C-BE32-E72D297353CC}">
              <c16:uniqueId val="{00000005-5028-4C90-B6C9-3DD6B5826F19}"/>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314.0627116302416</c:v>
                </c:pt>
                <c:pt idx="1">
                  <c:v>-314.9749091976627</c:v>
                </c:pt>
                <c:pt idx="2">
                  <c:v>-315.889437220394</c:v>
                </c:pt>
                <c:pt idx="3">
                  <c:v>-316.8080856813494</c:v>
                </c:pt>
                <c:pt idx="4">
                  <c:v>-317.7318434781857</c:v>
                </c:pt>
                <c:pt idx="5">
                  <c:v>-318.6613576282316</c:v>
                </c:pt>
                <c:pt idx="6">
                  <c:v>-319.5970175911189</c:v>
                </c:pt>
                <c:pt idx="7">
                  <c:v>-320.5390188636338</c:v>
                </c:pt>
                <c:pt idx="8">
                  <c:v>-321.4874116916241</c:v>
                </c:pt>
                <c:pt idx="9">
                  <c:v>-322.4421383386562</c:v>
                </c:pt>
                <c:pt idx="10">
                  <c:v>-323.4030615583595</c:v>
                </c:pt>
                <c:pt idx="11">
                  <c:v>-324.3699863099823</c:v>
                </c:pt>
                <c:pt idx="12">
                  <c:v>-325.3426762877752</c:v>
                </c:pt>
                <c:pt idx="13">
                  <c:v>-326.3088504526119</c:v>
                </c:pt>
                <c:pt idx="14">
                  <c:v>-327.2743850449215</c:v>
                </c:pt>
                <c:pt idx="15">
                  <c:v>-328.240065828858</c:v>
                </c:pt>
                <c:pt idx="16">
                  <c:v>-329.2059781793714</c:v>
                </c:pt>
                <c:pt idx="17">
                  <c:v>-330.1721210599326</c:v>
                </c:pt>
                <c:pt idx="18">
                  <c:v>-331.1384321968953</c:v>
                </c:pt>
                <c:pt idx="19">
                  <c:v>-332.1048054677749</c:v>
                </c:pt>
                <c:pt idx="20">
                  <c:v>-333.0711040841475</c:v>
                </c:pt>
                <c:pt idx="21">
                  <c:v>-334.0371705557473</c:v>
                </c:pt>
                <c:pt idx="22">
                  <c:v>-335.0028341884245</c:v>
                </c:pt>
                <c:pt idx="23">
                  <c:v>-335.9679166952351</c:v>
                </c:pt>
                <c:pt idx="24">
                  <c:v>-336.9322363661962</c:v>
                </c:pt>
                <c:pt idx="25">
                  <c:v>-337.895611139129</c:v>
                </c:pt>
                <c:pt idx="26">
                  <c:v>-338.8578399214457</c:v>
                </c:pt>
                <c:pt idx="27">
                  <c:v>-339.8187364852469</c:v>
                </c:pt>
                <c:pt idx="28">
                  <c:v>-340.7781214555945</c:v>
                </c:pt>
                <c:pt idx="29">
                  <c:v>-341.735821755447</c:v>
                </c:pt>
                <c:pt idx="30">
                  <c:v>-342.6916709119789</c:v>
                </c:pt>
                <c:pt idx="31">
                  <c:v>-343.645509209865</c:v>
                </c:pt>
                <c:pt idx="32">
                  <c:v>-344.597183726495</c:v>
                </c:pt>
                <c:pt idx="33">
                  <c:v>-345.5465482817775</c:v>
                </c:pt>
                <c:pt idx="34">
                  <c:v>-346.4934633270186</c:v>
                </c:pt>
                <c:pt idx="35">
                  <c:v>-347.4377957914816</c:v>
                </c:pt>
                <c:pt idx="36">
                  <c:v>-348.3794189004366</c:v>
                </c:pt>
                <c:pt idx="37">
                  <c:v>-349.3182119750861</c:v>
                </c:pt>
                <c:pt idx="38">
                  <c:v>-350.2540602220251</c:v>
                </c:pt>
                <c:pt idx="39">
                  <c:v>-351.1868544814934</c:v>
                </c:pt>
                <c:pt idx="40">
                  <c:v>-352.116491032161</c:v>
                </c:pt>
                <c:pt idx="41">
                  <c:v>-353.0428713816482</c:v>
                </c:pt>
                <c:pt idx="42">
                  <c:v>-353.9659020587341</c:v>
                </c:pt>
                <c:pt idx="43">
                  <c:v>-354.8854944107625</c:v>
                </c:pt>
                <c:pt idx="44">
                  <c:v>-355.801564407263</c:v>
                </c:pt>
                <c:pt idx="45">
                  <c:v>-356.7140324503539</c:v>
                </c:pt>
                <c:pt idx="46">
                  <c:v>-357.6228231923141</c:v>
                </c:pt>
                <c:pt idx="47">
                  <c:v>-358.5278653604146</c:v>
                </c:pt>
                <c:pt idx="48">
                  <c:v>-359.4290915889965</c:v>
                </c:pt>
                <c:pt idx="49">
                  <c:v>-360.3264382587082</c:v>
                </c:pt>
                <c:pt idx="50">
                  <c:v>-361.2198453426818</c:v>
                </c:pt>
                <c:pt idx="51">
                  <c:v>-362.1092562594426</c:v>
                </c:pt>
                <c:pt idx="52">
                  <c:v>-362.9946177322186</c:v>
                </c:pt>
                <c:pt idx="53">
                  <c:v>-363.8758796544771</c:v>
                </c:pt>
                <c:pt idx="54">
                  <c:v>-364.7529949613649</c:v>
                </c:pt>
                <c:pt idx="55">
                  <c:v>-365.6259195068315</c:v>
                </c:pt>
                <c:pt idx="56">
                  <c:v>-366.4946119460622</c:v>
                </c:pt>
                <c:pt idx="57">
                  <c:v>-367.3590336230408</c:v>
                </c:pt>
                <c:pt idx="58">
                  <c:v>-368.2191484629186</c:v>
                </c:pt>
                <c:pt idx="59">
                  <c:v>-369.0749228690292</c:v>
                </c:pt>
                <c:pt idx="60">
                  <c:v>-369.926325624211</c:v>
                </c:pt>
                <c:pt idx="61">
                  <c:v>-370.7733277963042</c:v>
                </c:pt>
                <c:pt idx="62">
                  <c:v>-371.6159026475771</c:v>
                </c:pt>
                <c:pt idx="63">
                  <c:v>-372.4540255478921</c:v>
                </c:pt>
                <c:pt idx="64">
                  <c:v>-373.287673891413</c:v>
                </c:pt>
                <c:pt idx="65">
                  <c:v>-374.11682701671</c:v>
                </c:pt>
                <c:pt idx="66">
                  <c:v>-374.9414661300663</c:v>
                </c:pt>
                <c:pt idx="67">
                  <c:v>-375.7615742318557</c:v>
                </c:pt>
                <c:pt idx="68">
                  <c:v>-376.5771360458301</c:v>
                </c:pt>
                <c:pt idx="69">
                  <c:v>-377.3881379511924</c:v>
                </c:pt>
                <c:pt idx="70">
                  <c:v>-378.1945679173496</c:v>
                </c:pt>
                <c:pt idx="71">
                  <c:v>-378.9964154410823</c:v>
                </c:pt>
                <c:pt idx="72">
                  <c:v>-379.7936714863417</c:v>
                </c:pt>
                <c:pt idx="73">
                  <c:v>-380.5863284260944</c:v>
                </c:pt>
                <c:pt idx="74">
                  <c:v>-381.3743799866361</c:v>
                </c:pt>
                <c:pt idx="75">
                  <c:v>-382.157821193781</c:v>
                </c:pt>
                <c:pt idx="76">
                  <c:v>-382.9366483212571</c:v>
                </c:pt>
                <c:pt idx="77">
                  <c:v>-383.7108588409228</c:v>
                </c:pt>
                <c:pt idx="78">
                  <c:v>-384.4804513748841</c:v>
                </c:pt>
                <c:pt idx="79">
                  <c:v>-385.2454256493683</c:v>
                </c:pt>
                <c:pt idx="80">
                  <c:v>-386.0057824503092</c:v>
                </c:pt>
                <c:pt idx="81">
                  <c:v>-386.7615235805696</c:v>
                </c:pt>
                <c:pt idx="82">
                  <c:v>-387.5126518187171</c:v>
                </c:pt>
                <c:pt idx="83">
                  <c:v>-388.2591708793125</c:v>
                </c:pt>
                <c:pt idx="84">
                  <c:v>-389.0010853746491</c:v>
                </c:pt>
                <c:pt idx="85">
                  <c:v>-389.73840077786</c:v>
                </c:pt>
                <c:pt idx="86">
                  <c:v>-390.4711233873736</c:v>
                </c:pt>
                <c:pt idx="87">
                  <c:v>-391.199260292664</c:v>
                </c:pt>
                <c:pt idx="88">
                  <c:v>-391.9228193411867</c:v>
                </c:pt>
                <c:pt idx="89">
                  <c:v>-392.6418091065798</c:v>
                </c:pt>
                <c:pt idx="90">
                  <c:v>-393.3562388578912</c:v>
                </c:pt>
                <c:pt idx="91">
                  <c:v>-394.0661185300322</c:v>
                </c:pt>
                <c:pt idx="92">
                  <c:v>-394.7714586951942</c:v>
                </c:pt>
                <c:pt idx="93">
                  <c:v>-395.4722705353188</c:v>
                </c:pt>
                <c:pt idx="94">
                  <c:v>-396.1685658155548</c:v>
                </c:pt>
                <c:pt idx="95">
                  <c:v>-396.8603568586302</c:v>
                </c:pt>
                <c:pt idx="96">
                  <c:v>-397.5476565201716</c:v>
                </c:pt>
                <c:pt idx="97">
                  <c:v>-398.2304781648664</c:v>
                </c:pt>
                <c:pt idx="98">
                  <c:v>-398.9088356434975</c:v>
                </c:pt>
                <c:pt idx="99">
                  <c:v>-399.582743270763</c:v>
                </c:pt>
                <c:pt idx="100">
                  <c:v>-400.2522158039164</c:v>
                </c:pt>
                <c:pt idx="101">
                  <c:v>-400.9172684221367</c:v>
                </c:pt>
                <c:pt idx="102">
                  <c:v>-401.5779167066402</c:v>
                </c:pt>
                <c:pt idx="103">
                  <c:v>-402.2341766214938</c:v>
                </c:pt>
                <c:pt idx="104">
                  <c:v>-402.886064495111</c:v>
                </c:pt>
                <c:pt idx="105">
                  <c:v>-403.5335970024069</c:v>
                </c:pt>
                <c:pt idx="106">
                  <c:v>-404.1767911475806</c:v>
                </c:pt>
                <c:pt idx="107">
                  <c:v>-404.8156642474978</c:v>
                </c:pt>
                <c:pt idx="108">
                  <c:v>-405.4502339156986</c:v>
                </c:pt>
                <c:pt idx="109">
                  <c:v>-406.0805180469332</c:v>
                </c:pt>
                <c:pt idx="110">
                  <c:v>-406.7065348022682</c:v>
                </c:pt>
                <c:pt idx="111">
                  <c:v>-407.3283025947403</c:v>
                </c:pt>
                <c:pt idx="112">
                  <c:v>-407.945840075463</c:v>
                </c:pt>
                <c:pt idx="113">
                  <c:v>-408.5591661203025</c:v>
                </c:pt>
                <c:pt idx="114">
                  <c:v>-409.1682998169881</c:v>
                </c:pt>
                <c:pt idx="115">
                  <c:v>-409.7732604526756</c:v>
                </c:pt>
                <c:pt idx="116">
                  <c:v>-410.3740675020108</c:v>
                </c:pt>
                <c:pt idx="117">
                  <c:v>-410.9707406155285</c:v>
                </c:pt>
                <c:pt idx="118">
                  <c:v>-411.5632996085697</c:v>
                </c:pt>
                <c:pt idx="119">
                  <c:v>-412.1517644505374</c:v>
                </c:pt>
              </c:numCache>
            </c:numRef>
          </c:yVal>
          <c:smooth val="0"/>
          <c:extLst xmlns:c16r2="http://schemas.microsoft.com/office/drawing/2015/06/chart">
            <c:ext xmlns:c16="http://schemas.microsoft.com/office/drawing/2014/chart" uri="{C3380CC4-5D6E-409C-BE32-E72D297353CC}">
              <c16:uniqueId val="{00000006-5028-4C90-B6C9-3DD6B5826F19}"/>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314.0627116302416</c:v>
                </c:pt>
                <c:pt idx="1">
                  <c:v>-314.8088047180604</c:v>
                </c:pt>
                <c:pt idx="2">
                  <c:v>-315.5574156710441</c:v>
                </c:pt>
                <c:pt idx="3">
                  <c:v>-316.3102158984084</c:v>
                </c:pt>
                <c:pt idx="4">
                  <c:v>-317.0681805585625</c:v>
                </c:pt>
                <c:pt idx="5">
                  <c:v>-317.8319524567164</c:v>
                </c:pt>
                <c:pt idx="6">
                  <c:v>-318.6019210217568</c:v>
                </c:pt>
                <c:pt idx="7">
                  <c:v>-319.378282787463</c:v>
                </c:pt>
                <c:pt idx="8">
                  <c:v>-320.1610882968534</c:v>
                </c:pt>
                <c:pt idx="9">
                  <c:v>-320.9502784493187</c:v>
                </c:pt>
                <c:pt idx="10">
                  <c:v>-321.7457126367526</c:v>
                </c:pt>
                <c:pt idx="11">
                  <c:v>-322.547190494352</c:v>
                </c:pt>
                <c:pt idx="12">
                  <c:v>-323.3544686867023</c:v>
                </c:pt>
                <c:pt idx="13">
                  <c:v>-324.1543112113381</c:v>
                </c:pt>
                <c:pt idx="14">
                  <c:v>-324.9538335083896</c:v>
                </c:pt>
                <c:pt idx="15">
                  <c:v>-325.7538023313368</c:v>
                </c:pt>
                <c:pt idx="16">
                  <c:v>-326.5542888106134</c:v>
                </c:pt>
                <c:pt idx="17">
                  <c:v>-327.355280941944</c:v>
                </c:pt>
                <c:pt idx="18">
                  <c:v>-328.1567082102051</c:v>
                </c:pt>
                <c:pt idx="19">
                  <c:v>-328.9584585800815</c:v>
                </c:pt>
                <c:pt idx="20">
                  <c:v>-329.7603913853013</c:v>
                </c:pt>
                <c:pt idx="21">
                  <c:v>-330.5623470717614</c:v>
                </c:pt>
                <c:pt idx="22">
                  <c:v>-331.3641545248447</c:v>
                </c:pt>
                <c:pt idx="23">
                  <c:v>-332.1656365441454</c:v>
                </c:pt>
                <c:pt idx="24">
                  <c:v>-332.9666138999246</c:v>
                </c:pt>
                <c:pt idx="25">
                  <c:v>-333.7669083058536</c:v>
                </c:pt>
                <c:pt idx="26">
                  <c:v>-334.5663219900902</c:v>
                </c:pt>
                <c:pt idx="27">
                  <c:v>-335.3646753624311</c:v>
                </c:pt>
                <c:pt idx="28">
                  <c:v>-336.1617966888535</c:v>
                </c:pt>
                <c:pt idx="29">
                  <c:v>-336.9575214674664</c:v>
                </c:pt>
                <c:pt idx="30">
                  <c:v>-337.7516926700106</c:v>
                </c:pt>
                <c:pt idx="31">
                  <c:v>-338.5441608296737</c:v>
                </c:pt>
                <c:pt idx="32">
                  <c:v>-339.3347840107704</c:v>
                </c:pt>
                <c:pt idx="33">
                  <c:v>-340.1234276931545</c:v>
                </c:pt>
                <c:pt idx="34">
                  <c:v>-340.9099645964215</c:v>
                </c:pt>
                <c:pt idx="35">
                  <c:v>-341.6942744628025</c:v>
                </c:pt>
                <c:pt idx="36">
                  <c:v>-342.476243812991</c:v>
                </c:pt>
                <c:pt idx="37">
                  <c:v>-343.2557656855711</c:v>
                </c:pt>
                <c:pt idx="38">
                  <c:v>-344.0327393679696</c:v>
                </c:pt>
                <c:pt idx="39">
                  <c:v>-344.8070700854746</c:v>
                </c:pt>
                <c:pt idx="40">
                  <c:v>-345.5786687559203</c:v>
                </c:pt>
                <c:pt idx="41">
                  <c:v>-346.3474517286995</c:v>
                </c:pt>
                <c:pt idx="42">
                  <c:v>-347.113340527964</c:v>
                </c:pt>
                <c:pt idx="43">
                  <c:v>-347.8762616037067</c:v>
                </c:pt>
                <c:pt idx="44">
                  <c:v>-348.6361460916816</c:v>
                </c:pt>
                <c:pt idx="45">
                  <c:v>-349.3929295827515</c:v>
                </c:pt>
                <c:pt idx="46">
                  <c:v>-350.1465519019876</c:v>
                </c:pt>
                <c:pt idx="47">
                  <c:v>-350.8969568976086</c:v>
                </c:pt>
                <c:pt idx="48">
                  <c:v>-351.6440922396488</c:v>
                </c:pt>
                <c:pt idx="49">
                  <c:v>-352.3879092281641</c:v>
                </c:pt>
                <c:pt idx="50">
                  <c:v>-353.128362610767</c:v>
                </c:pt>
                <c:pt idx="51">
                  <c:v>-353.8654104091061</c:v>
                </c:pt>
                <c:pt idx="52">
                  <c:v>-354.5990137539061</c:v>
                </c:pt>
                <c:pt idx="53">
                  <c:v>-355.3291367283018</c:v>
                </c:pt>
                <c:pt idx="54">
                  <c:v>-356.0557462190618</c:v>
                </c:pt>
                <c:pt idx="55">
                  <c:v>-356.7788117753335</c:v>
                </c:pt>
                <c:pt idx="56">
                  <c:v>-357.4983054745036</c:v>
                </c:pt>
                <c:pt idx="57">
                  <c:v>-358.2142017948854</c:v>
                </c:pt>
                <c:pt idx="58">
                  <c:v>-358.9264774947515</c:v>
                </c:pt>
                <c:pt idx="59">
                  <c:v>-359.6351114975689</c:v>
                </c:pt>
                <c:pt idx="60">
                  <c:v>-360.3400847829748</c:v>
                </c:pt>
                <c:pt idx="61">
                  <c:v>-361.0413802831781</c:v>
                </c:pt>
                <c:pt idx="62">
                  <c:v>-361.7389827846378</c:v>
                </c:pt>
                <c:pt idx="63">
                  <c:v>-362.4328788345996</c:v>
                </c:pt>
                <c:pt idx="64">
                  <c:v>-363.1230566523004</c:v>
                </c:pt>
                <c:pt idx="65">
                  <c:v>-363.8095060445908</c:v>
                </c:pt>
                <c:pt idx="66">
                  <c:v>-364.4922183257272</c:v>
                </c:pt>
                <c:pt idx="67">
                  <c:v>-365.1711862411302</c:v>
                </c:pt>
                <c:pt idx="68">
                  <c:v>-365.846403894888</c:v>
                </c:pt>
                <c:pt idx="69">
                  <c:v>-366.5178666808187</c:v>
                </c:pt>
                <c:pt idx="70">
                  <c:v>-367.1855712169227</c:v>
                </c:pt>
                <c:pt idx="71">
                  <c:v>-367.8495152829919</c:v>
                </c:pt>
                <c:pt idx="72">
                  <c:v>-368.5096977612992</c:v>
                </c:pt>
                <c:pt idx="73">
                  <c:v>-369.1661185801385</c:v>
                </c:pt>
                <c:pt idx="74">
                  <c:v>-369.8187786601018</c:v>
                </c:pt>
                <c:pt idx="75">
                  <c:v>-370.467679862957</c:v>
                </c:pt>
                <c:pt idx="76">
                  <c:v>-371.112824942973</c:v>
                </c:pt>
                <c:pt idx="77">
                  <c:v>-371.7542175006029</c:v>
                </c:pt>
                <c:pt idx="78">
                  <c:v>-372.3918619383594</c:v>
                </c:pt>
                <c:pt idx="79">
                  <c:v>-373.0257634188374</c:v>
                </c:pt>
                <c:pt idx="80">
                  <c:v>-373.655927824705</c:v>
                </c:pt>
                <c:pt idx="81">
                  <c:v>-374.2823617206332</c:v>
                </c:pt>
                <c:pt idx="82">
                  <c:v>-374.9050723170002</c:v>
                </c:pt>
                <c:pt idx="83">
                  <c:v>-375.5240674353617</c:v>
                </c:pt>
                <c:pt idx="84">
                  <c:v>-376.1393554755232</c:v>
                </c:pt>
                <c:pt idx="85">
                  <c:v>-376.7509453841876</c:v>
                </c:pt>
                <c:pt idx="86">
                  <c:v>-377.358846625095</c:v>
                </c:pt>
                <c:pt idx="87">
                  <c:v>-377.9630691505399</c:v>
                </c:pt>
                <c:pt idx="88">
                  <c:v>-378.5636233742798</c:v>
                </c:pt>
                <c:pt idx="89">
                  <c:v>-379.1605201456705</c:v>
                </c:pt>
                <c:pt idx="90">
                  <c:v>-379.7537707250649</c:v>
                </c:pt>
                <c:pt idx="91">
                  <c:v>-380.3433867603326</c:v>
                </c:pt>
                <c:pt idx="92">
                  <c:v>-380.9293802645124</c:v>
                </c:pt>
                <c:pt idx="93">
                  <c:v>-381.511763594498</c:v>
                </c:pt>
                <c:pt idx="94">
                  <c:v>-382.0905494307244</c:v>
                </c:pt>
                <c:pt idx="95">
                  <c:v>-382.6657507578184</c:v>
                </c:pt>
                <c:pt idx="96">
                  <c:v>-383.2373808461625</c:v>
                </c:pt>
                <c:pt idx="97">
                  <c:v>-383.8054532342957</c:v>
                </c:pt>
                <c:pt idx="98">
                  <c:v>-384.3699817121723</c:v>
                </c:pt>
                <c:pt idx="99">
                  <c:v>-384.930980305191</c:v>
                </c:pt>
                <c:pt idx="100">
                  <c:v>-385.4884632589712</c:v>
                </c:pt>
                <c:pt idx="101">
                  <c:v>-386.042445024869</c:v>
                </c:pt>
                <c:pt idx="102">
                  <c:v>-386.5929402461205</c:v>
                </c:pt>
                <c:pt idx="103">
                  <c:v>-387.1399637447048</c:v>
                </c:pt>
                <c:pt idx="104">
                  <c:v>-387.6835305087642</c:v>
                </c:pt>
                <c:pt idx="105">
                  <c:v>-388.2236556806638</c:v>
                </c:pt>
                <c:pt idx="106">
                  <c:v>-388.7603545455724</c:v>
                </c:pt>
                <c:pt idx="107">
                  <c:v>-389.293642520639</c:v>
                </c:pt>
                <c:pt idx="108">
                  <c:v>-389.8235351445736</c:v>
                </c:pt>
                <c:pt idx="109">
                  <c:v>-390.3500480678731</c:v>
                </c:pt>
                <c:pt idx="110">
                  <c:v>-390.8731970433646</c:v>
                </c:pt>
                <c:pt idx="111">
                  <c:v>-391.3929979172866</c:v>
                </c:pt>
                <c:pt idx="112">
                  <c:v>-391.9094666207738</c:v>
                </c:pt>
                <c:pt idx="113">
                  <c:v>-392.4226191617054</c:v>
                </c:pt>
                <c:pt idx="114">
                  <c:v>-392.9324716170076</c:v>
                </c:pt>
                <c:pt idx="115">
                  <c:v>-393.4390401252813</c:v>
                </c:pt>
                <c:pt idx="116">
                  <c:v>-393.9423408797856</c:v>
                </c:pt>
                <c:pt idx="117">
                  <c:v>-394.4423901217706</c:v>
                </c:pt>
                <c:pt idx="118">
                  <c:v>-394.9392041341234</c:v>
                </c:pt>
                <c:pt idx="119">
                  <c:v>-395.4327992353228</c:v>
                </c:pt>
              </c:numCache>
            </c:numRef>
          </c:yVal>
          <c:smooth val="0"/>
          <c:extLst xmlns:c16r2="http://schemas.microsoft.com/office/drawing/2015/06/chart">
            <c:ext xmlns:c16="http://schemas.microsoft.com/office/drawing/2014/chart" uri="{C3380CC4-5D6E-409C-BE32-E72D297353CC}">
              <c16:uniqueId val="{00000007-5028-4C90-B6C9-3DD6B5826F19}"/>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314.0627116302416</c:v>
                </c:pt>
                <c:pt idx="1">
                  <c:v>-313.9093679878736</c:v>
                </c:pt>
                <c:pt idx="2">
                  <c:v>-313.7834905339796</c:v>
                </c:pt>
                <c:pt idx="3">
                  <c:v>-313.6837998062629</c:v>
                </c:pt>
                <c:pt idx="4">
                  <c:v>-313.6087960990616</c:v>
                </c:pt>
                <c:pt idx="5">
                  <c:v>-313.557044023633</c:v>
                </c:pt>
                <c:pt idx="6">
                  <c:v>-313.5271826587686</c:v>
                </c:pt>
                <c:pt idx="7">
                  <c:v>-313.5179294413506</c:v>
                </c:pt>
                <c:pt idx="8">
                  <c:v>-313.5280805415541</c:v>
                </c:pt>
                <c:pt idx="9">
                  <c:v>-313.5565089417539</c:v>
                </c:pt>
                <c:pt idx="10">
                  <c:v>-313.6021610863663</c:v>
                </c:pt>
                <c:pt idx="11">
                  <c:v>-313.6640527136614</c:v>
                </c:pt>
                <c:pt idx="12">
                  <c:v>-313.7412642931326</c:v>
                </c:pt>
                <c:pt idx="13">
                  <c:v>-313.821266506252</c:v>
                </c:pt>
                <c:pt idx="14">
                  <c:v>-313.9085592388456</c:v>
                </c:pt>
                <c:pt idx="15">
                  <c:v>-314.0032620297484</c:v>
                </c:pt>
                <c:pt idx="16">
                  <c:v>-314.104939789711</c:v>
                </c:pt>
                <c:pt idx="17">
                  <c:v>-314.2131595566044</c:v>
                </c:pt>
                <c:pt idx="18">
                  <c:v>-314.3274976412822</c:v>
                </c:pt>
                <c:pt idx="19">
                  <c:v>-314.4475430416421</c:v>
                </c:pt>
                <c:pt idx="20">
                  <c:v>-314.5728996903627</c:v>
                </c:pt>
                <c:pt idx="21">
                  <c:v>-314.7031878426815</c:v>
                </c:pt>
                <c:pt idx="22">
                  <c:v>-314.8380448304879</c:v>
                </c:pt>
                <c:pt idx="23">
                  <c:v>-314.97712535363</c:v>
                </c:pt>
                <c:pt idx="24">
                  <c:v>-315.1201014377841</c:v>
                </c:pt>
                <c:pt idx="25">
                  <c:v>-315.2666621557683</c:v>
                </c:pt>
                <c:pt idx="26">
                  <c:v>-315.4164928550736</c:v>
                </c:pt>
                <c:pt idx="27">
                  <c:v>-315.5693047771882</c:v>
                </c:pt>
                <c:pt idx="28">
                  <c:v>-315.7248264983346</c:v>
                </c:pt>
                <c:pt idx="29">
                  <c:v>-315.8828021325367</c:v>
                </c:pt>
                <c:pt idx="30">
                  <c:v>-316.0429905530318</c:v>
                </c:pt>
                <c:pt idx="31">
                  <c:v>-316.2051646361442</c:v>
                </c:pt>
                <c:pt idx="32">
                  <c:v>-316.3691105273665</c:v>
                </c:pt>
                <c:pt idx="33">
                  <c:v>-316.5346269342681</c:v>
                </c:pt>
                <c:pt idx="34">
                  <c:v>-316.7015244490165</c:v>
                </c:pt>
                <c:pt idx="35">
                  <c:v>-316.8696249019381</c:v>
                </c:pt>
                <c:pt idx="36">
                  <c:v>-317.0387607465912</c:v>
                </c:pt>
                <c:pt idx="37">
                  <c:v>-317.2087744761465</c:v>
                </c:pt>
                <c:pt idx="38">
                  <c:v>-317.3795180703646</c:v>
                </c:pt>
                <c:pt idx="39">
                  <c:v>-317.5508524368275</c:v>
                </c:pt>
                <c:pt idx="40">
                  <c:v>-317.7226469342386</c:v>
                </c:pt>
                <c:pt idx="41">
                  <c:v>-317.894778908671</c:v>
                </c:pt>
                <c:pt idx="42">
                  <c:v>-318.0671332535342</c:v>
                </c:pt>
                <c:pt idx="43">
                  <c:v>-318.2396019937255</c:v>
                </c:pt>
                <c:pt idx="44">
                  <c:v>-318.4120838928693</c:v>
                </c:pt>
                <c:pt idx="45">
                  <c:v>-318.5844840822142</c:v>
                </c:pt>
                <c:pt idx="46">
                  <c:v>-318.7567137100716</c:v>
                </c:pt>
                <c:pt idx="47">
                  <c:v>-318.9286896105968</c:v>
                </c:pt>
                <c:pt idx="48">
                  <c:v>-319.1003339908002</c:v>
                </c:pt>
                <c:pt idx="49">
                  <c:v>-319.2715741347674</c:v>
                </c:pt>
                <c:pt idx="50">
                  <c:v>-319.4423421240517</c:v>
                </c:pt>
                <c:pt idx="51">
                  <c:v>-319.6125745733652</c:v>
                </c:pt>
                <c:pt idx="52">
                  <c:v>-319.7822123805726</c:v>
                </c:pt>
                <c:pt idx="53">
                  <c:v>-319.9512004902969</c:v>
                </c:pt>
                <c:pt idx="54">
                  <c:v>-320.1194876703357</c:v>
                </c:pt>
                <c:pt idx="55">
                  <c:v>-320.2870263001228</c:v>
                </c:pt>
                <c:pt idx="56">
                  <c:v>-320.4537721706261</c:v>
                </c:pt>
                <c:pt idx="57">
                  <c:v>-320.619684294962</c:v>
                </c:pt>
                <c:pt idx="58">
                  <c:v>-320.7847247291825</c:v>
                </c:pt>
                <c:pt idx="59">
                  <c:v>-320.9488584026515</c:v>
                </c:pt>
                <c:pt idx="60">
                  <c:v>-321.1120529574782</c:v>
                </c:pt>
                <c:pt idx="61">
                  <c:v>-321.2742785965297</c:v>
                </c:pt>
                <c:pt idx="62">
                  <c:v>-321.4355079395164</c:v>
                </c:pt>
                <c:pt idx="63">
                  <c:v>-321.5957158867718</c:v>
                </c:pt>
                <c:pt idx="64">
                  <c:v>-321.7548794902341</c:v>
                </c:pt>
                <c:pt idx="65">
                  <c:v>-321.9129778313227</c:v>
                </c:pt>
                <c:pt idx="66">
                  <c:v>-322.0699919052663</c:v>
                </c:pt>
                <c:pt idx="67">
                  <c:v>-322.2259045115939</c:v>
                </c:pt>
                <c:pt idx="68">
                  <c:v>-322.380700150431</c:v>
                </c:pt>
                <c:pt idx="69">
                  <c:v>-322.5343649242885</c:v>
                </c:pt>
                <c:pt idx="70">
                  <c:v>-322.6868864450884</c:v>
                </c:pt>
                <c:pt idx="71">
                  <c:v>-322.8382537460978</c:v>
                </c:pt>
                <c:pt idx="72">
                  <c:v>-322.9884571985766</c:v>
                </c:pt>
                <c:pt idx="73">
                  <c:v>-323.1374884328152</c:v>
                </c:pt>
                <c:pt idx="74">
                  <c:v>-323.2853402633928</c:v>
                </c:pt>
                <c:pt idx="75">
                  <c:v>-323.4320066184358</c:v>
                </c:pt>
                <c:pt idx="76">
                  <c:v>-323.5774824726036</c:v>
                </c:pt>
                <c:pt idx="77">
                  <c:v>-323.7217637836889</c:v>
                </c:pt>
                <c:pt idx="78">
                  <c:v>-323.8648474325742</c:v>
                </c:pt>
                <c:pt idx="79">
                  <c:v>-324.0067311664357</c:v>
                </c:pt>
                <c:pt idx="80">
                  <c:v>-324.1474135449608</c:v>
                </c:pt>
                <c:pt idx="81">
                  <c:v>-324.2868938894685</c:v>
                </c:pt>
                <c:pt idx="82">
                  <c:v>-324.4251722347667</c:v>
                </c:pt>
                <c:pt idx="83">
                  <c:v>-324.562249283602</c:v>
                </c:pt>
                <c:pt idx="84">
                  <c:v>-324.698126363568</c:v>
                </c:pt>
                <c:pt idx="85">
                  <c:v>-324.8328053863574</c:v>
                </c:pt>
                <c:pt idx="86">
                  <c:v>-324.9662888092091</c:v>
                </c:pt>
                <c:pt idx="87">
                  <c:v>-325.098579598472</c:v>
                </c:pt>
                <c:pt idx="88">
                  <c:v>-325.2296811951587</c:v>
                </c:pt>
                <c:pt idx="89">
                  <c:v>-325.3595974823384</c:v>
                </c:pt>
                <c:pt idx="90">
                  <c:v>-325.4883327543983</c:v>
                </c:pt>
                <c:pt idx="91">
                  <c:v>-325.615891687953</c:v>
                </c:pt>
                <c:pt idx="92">
                  <c:v>-325.7422793143268</c:v>
                </c:pt>
                <c:pt idx="93">
                  <c:v>-325.8675009936487</c:v>
                </c:pt>
                <c:pt idx="94">
                  <c:v>-325.9915623903198</c:v>
                </c:pt>
                <c:pt idx="95">
                  <c:v>-326.1144694498797</c:v>
                </c:pt>
                <c:pt idx="96">
                  <c:v>-326.2362283771662</c:v>
                </c:pt>
                <c:pt idx="97">
                  <c:v>-326.3568456157087</c:v>
                </c:pt>
                <c:pt idx="98">
                  <c:v>-326.476327828286</c:v>
                </c:pt>
                <c:pt idx="99">
                  <c:v>-326.5946818786024</c:v>
                </c:pt>
                <c:pt idx="100">
                  <c:v>-326.7119148139682</c:v>
                </c:pt>
                <c:pt idx="101">
                  <c:v>-326.8280338490435</c:v>
                </c:pt>
                <c:pt idx="102">
                  <c:v>-326.9430463504713</c:v>
                </c:pt>
                <c:pt idx="103">
                  <c:v>-327.0569598224137</c:v>
                </c:pt>
                <c:pt idx="104">
                  <c:v>-327.1697818929418</c:v>
                </c:pt>
                <c:pt idx="105">
                  <c:v>-327.2815203012186</c:v>
                </c:pt>
                <c:pt idx="106">
                  <c:v>-327.392182885451</c:v>
                </c:pt>
                <c:pt idx="107">
                  <c:v>-327.5017775715385</c:v>
                </c:pt>
                <c:pt idx="108">
                  <c:v>-327.6103123624333</c:v>
                </c:pt>
                <c:pt idx="109">
                  <c:v>-327.7177953281125</c:v>
                </c:pt>
                <c:pt idx="110">
                  <c:v>-327.8242345961808</c:v>
                </c:pt>
                <c:pt idx="111">
                  <c:v>-327.9296383430428</c:v>
                </c:pt>
                <c:pt idx="112">
                  <c:v>-328.0340147856242</c:v>
                </c:pt>
                <c:pt idx="113">
                  <c:v>-328.1373721736168</c:v>
                </c:pt>
                <c:pt idx="114">
                  <c:v>-328.2397187821783</c:v>
                </c:pt>
                <c:pt idx="115">
                  <c:v>-328.3410629051787</c:v>
                </c:pt>
                <c:pt idx="116">
                  <c:v>-328.4414128487469</c:v>
                </c:pt>
                <c:pt idx="117">
                  <c:v>-328.540776925389</c:v>
                </c:pt>
                <c:pt idx="118">
                  <c:v>-328.6391634483716</c:v>
                </c:pt>
                <c:pt idx="119">
                  <c:v>-328.7365807265513</c:v>
                </c:pt>
              </c:numCache>
            </c:numRef>
          </c:yVal>
          <c:smooth val="0"/>
          <c:extLst xmlns:c16r2="http://schemas.microsoft.com/office/drawing/2015/06/chart">
            <c:ext xmlns:c16="http://schemas.microsoft.com/office/drawing/2014/chart" uri="{C3380CC4-5D6E-409C-BE32-E72D297353CC}">
              <c16:uniqueId val="{00000008-5028-4C90-B6C9-3DD6B5826F19}"/>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314.0627116302416</c:v>
                </c:pt>
                <c:pt idx="1">
                  <c:v>-315.3164275372989</c:v>
                </c:pt>
                <c:pt idx="2">
                  <c:v>-316.5615121321146</c:v>
                </c:pt>
                <c:pt idx="3">
                  <c:v>-317.8021443201751</c:v>
                </c:pt>
                <c:pt idx="4">
                  <c:v>-319.041175372226</c:v>
                </c:pt>
                <c:pt idx="5">
                  <c:v>-320.2806861675745</c:v>
                </c:pt>
                <c:pt idx="6">
                  <c:v>-321.5221586155789</c:v>
                </c:pt>
                <c:pt idx="7">
                  <c:v>-322.7666093666301</c:v>
                </c:pt>
                <c:pt idx="8">
                  <c:v>-324.0146949186483</c:v>
                </c:pt>
                <c:pt idx="9">
                  <c:v>-325.2667942175131</c:v>
                </c:pt>
                <c:pt idx="10">
                  <c:v>-326.5230735406764</c:v>
                </c:pt>
                <c:pt idx="11">
                  <c:v>-327.7835374301519</c:v>
                </c:pt>
                <c:pt idx="12">
                  <c:v>-329.0480686377313</c:v>
                </c:pt>
                <c:pt idx="13">
                  <c:v>-330.3047895653663</c:v>
                </c:pt>
                <c:pt idx="14">
                  <c:v>-331.5594627645942</c:v>
                </c:pt>
                <c:pt idx="15">
                  <c:v>-332.8128156171251</c:v>
                </c:pt>
                <c:pt idx="16">
                  <c:v>-334.0648837853591</c:v>
                </c:pt>
                <c:pt idx="17">
                  <c:v>-335.3155997460335</c:v>
                </c:pt>
                <c:pt idx="18">
                  <c:v>-336.5648233280226</c:v>
                </c:pt>
                <c:pt idx="19">
                  <c:v>-337.81236342573</c:v>
                </c:pt>
                <c:pt idx="20">
                  <c:v>-339.0579945649488</c:v>
                </c:pt>
                <c:pt idx="21">
                  <c:v>-340.3014694902686</c:v>
                </c:pt>
                <c:pt idx="22">
                  <c:v>-341.5425286752315</c:v>
                </c:pt>
                <c:pt idx="23">
                  <c:v>-342.7809074550489</c:v>
                </c:pt>
                <c:pt idx="24">
                  <c:v>-344.0163413251403</c:v>
                </c:pt>
                <c:pt idx="25">
                  <c:v>-345.2485698271762</c:v>
                </c:pt>
                <c:pt idx="26">
                  <c:v>-346.4773188343896</c:v>
                </c:pt>
                <c:pt idx="27">
                  <c:v>-347.7023342821806</c:v>
                </c:pt>
                <c:pt idx="28">
                  <c:v>-348.9233744639286</c:v>
                </c:pt>
                <c:pt idx="29">
                  <c:v>-350.1402096095048</c:v>
                </c:pt>
                <c:pt idx="30">
                  <c:v>-351.352622188458</c:v>
                </c:pt>
                <c:pt idx="31">
                  <c:v>-352.5604069878254</c:v>
                </c:pt>
                <c:pt idx="32">
                  <c:v>-353.7633710171172</c:v>
                </c:pt>
                <c:pt idx="33">
                  <c:v>-354.9613332872286</c:v>
                </c:pt>
                <c:pt idx="34">
                  <c:v>-356.154124499266</c:v>
                </c:pt>
                <c:pt idx="35">
                  <c:v>-357.3415866707905</c:v>
                </c:pt>
                <c:pt idx="36">
                  <c:v>-358.5235727206816</c:v>
                </c:pt>
                <c:pt idx="37">
                  <c:v>-359.6999460284524</c:v>
                </c:pt>
                <c:pt idx="38">
                  <c:v>-360.8705799802086</c:v>
                </c:pt>
                <c:pt idx="39">
                  <c:v>-362.0353574741266</c:v>
                </c:pt>
                <c:pt idx="40">
                  <c:v>-363.1941704853779</c:v>
                </c:pt>
                <c:pt idx="41">
                  <c:v>-364.3469196218475</c:v>
                </c:pt>
                <c:pt idx="42">
                  <c:v>-365.4935136882652</c:v>
                </c:pt>
                <c:pt idx="43">
                  <c:v>-366.6338692631307</c:v>
                </c:pt>
                <c:pt idx="44">
                  <c:v>-367.7679102902366</c:v>
                </c:pt>
                <c:pt idx="45">
                  <c:v>-368.8955676859105</c:v>
                </c:pt>
                <c:pt idx="46">
                  <c:v>-370.0167789625118</c:v>
                </c:pt>
                <c:pt idx="47">
                  <c:v>-371.1314878685225</c:v>
                </c:pt>
                <c:pt idx="48">
                  <c:v>-372.2396440450357</c:v>
                </c:pt>
                <c:pt idx="49">
                  <c:v>-373.3412026986789</c:v>
                </c:pt>
                <c:pt idx="50">
                  <c:v>-374.4361242903576</c:v>
                </c:pt>
                <c:pt idx="51">
                  <c:v>-375.5243742395114</c:v>
                </c:pt>
                <c:pt idx="52">
                  <c:v>-376.6059226432172</c:v>
                </c:pt>
                <c:pt idx="53">
                  <c:v>-377.680744009721</c:v>
                </c:pt>
                <c:pt idx="54">
                  <c:v>-378.7488170057131</c:v>
                </c:pt>
                <c:pt idx="55">
                  <c:v>-379.8101242168032</c:v>
                </c:pt>
                <c:pt idx="56">
                  <c:v>-380.8646519205167</c:v>
                </c:pt>
                <c:pt idx="57">
                  <c:v>-381.912389871266</c:v>
                </c:pt>
                <c:pt idx="58">
                  <c:v>-382.953331096709</c:v>
                </c:pt>
                <c:pt idx="59">
                  <c:v>-383.9874717048941</c:v>
                </c:pt>
                <c:pt idx="60">
                  <c:v>-385.0148107016621</c:v>
                </c:pt>
                <c:pt idx="61">
                  <c:v>-386.0353498177892</c:v>
                </c:pt>
                <c:pt idx="62">
                  <c:v>-387.049093345362</c:v>
                </c:pt>
                <c:pt idx="63">
                  <c:v>-388.0560479828819</c:v>
                </c:pt>
                <c:pt idx="64">
                  <c:v>-389.056222688665</c:v>
                </c:pt>
                <c:pt idx="65">
                  <c:v>-390.0496285420913</c:v>
                </c:pt>
                <c:pt idx="66">
                  <c:v>-391.0362786122807</c:v>
                </c:pt>
                <c:pt idx="67">
                  <c:v>-392.0161878338595</c:v>
                </c:pt>
                <c:pt idx="68">
                  <c:v>-392.9893728892839</c:v>
                </c:pt>
                <c:pt idx="69">
                  <c:v>-393.9558520976161</c:v>
                </c:pt>
                <c:pt idx="70">
                  <c:v>-394.9156453091782</c:v>
                </c:pt>
                <c:pt idx="71">
                  <c:v>-395.868773805927</c:v>
                </c:pt>
                <c:pt idx="72">
                  <c:v>-396.8152602071523</c:v>
                </c:pt>
                <c:pt idx="73">
                  <c:v>-397.7551283802869</c:v>
                </c:pt>
                <c:pt idx="74">
                  <c:v>-398.6884033565067</c:v>
                </c:pt>
                <c:pt idx="75">
                  <c:v>-399.6151112508956</c:v>
                </c:pt>
                <c:pt idx="76">
                  <c:v>-400.5352791869163</c:v>
                </c:pt>
                <c:pt idx="77">
                  <c:v>-401.4489352249875</c:v>
                </c:pt>
                <c:pt idx="78">
                  <c:v>-402.3561082949126</c:v>
                </c:pt>
                <c:pt idx="79">
                  <c:v>-403.2568281319864</c:v>
                </c:pt>
                <c:pt idx="80">
                  <c:v>-404.1511252165881</c:v>
                </c:pt>
                <c:pt idx="81">
                  <c:v>-405.0390307170363</c:v>
                </c:pt>
                <c:pt idx="82">
                  <c:v>-405.9205764356036</c:v>
                </c:pt>
                <c:pt idx="83">
                  <c:v>-406.7957947574639</c:v>
                </c:pt>
                <c:pt idx="84">
                  <c:v>-407.6647186024331</c:v>
                </c:pt>
                <c:pt idx="85">
                  <c:v>-408.5273813793983</c:v>
                </c:pt>
                <c:pt idx="86">
                  <c:v>-409.3838169432265</c:v>
                </c:pt>
                <c:pt idx="87">
                  <c:v>-410.2340595540786</c:v>
                </c:pt>
                <c:pt idx="88">
                  <c:v>-411.0781438389959</c:v>
                </c:pt>
                <c:pt idx="89">
                  <c:v>-411.9161047555674</c:v>
                </c:pt>
                <c:pt idx="90">
                  <c:v>-412.7479775577467</c:v>
                </c:pt>
                <c:pt idx="91">
                  <c:v>-413.5737977634226</c:v>
                </c:pt>
                <c:pt idx="92">
                  <c:v>-414.3936011239948</c:v>
                </c:pt>
                <c:pt idx="93">
                  <c:v>-415.2074235955424</c:v>
                </c:pt>
                <c:pt idx="94">
                  <c:v>-416.0153013117024</c:v>
                </c:pt>
                <c:pt idx="95">
                  <c:v>-416.8172705580637</c:v>
                </c:pt>
                <c:pt idx="96">
                  <c:v>-417.6133677480639</c:v>
                </c:pt>
                <c:pt idx="97">
                  <c:v>-418.4036294002539</c:v>
                </c:pt>
                <c:pt idx="98">
                  <c:v>-419.1880921169031</c:v>
                </c:pt>
                <c:pt idx="99">
                  <c:v>-419.9667925638387</c:v>
                </c:pt>
                <c:pt idx="100">
                  <c:v>-420.7397674515036</c:v>
                </c:pt>
                <c:pt idx="101">
                  <c:v>-421.5070535171008</c:v>
                </c:pt>
                <c:pt idx="102">
                  <c:v>-422.2686875078216</c:v>
                </c:pt>
                <c:pt idx="103">
                  <c:v>-423.0247061650934</c:v>
                </c:pt>
                <c:pt idx="104">
                  <c:v>-423.7751462097767</c:v>
                </c:pt>
                <c:pt idx="105">
                  <c:v>-424.5200443282538</c:v>
                </c:pt>
                <c:pt idx="106">
                  <c:v>-425.2594371593977</c:v>
                </c:pt>
                <c:pt idx="107">
                  <c:v>-425.9933612823468</c:v>
                </c:pt>
                <c:pt idx="108">
                  <c:v>-426.7218532050429</c:v>
                </c:pt>
                <c:pt idx="109">
                  <c:v>-427.4449493535121</c:v>
                </c:pt>
                <c:pt idx="110">
                  <c:v>-428.1626860618217</c:v>
                </c:pt>
                <c:pt idx="111">
                  <c:v>-428.8750995626986</c:v>
                </c:pt>
                <c:pt idx="112">
                  <c:v>-429.5822259787735</c:v>
                </c:pt>
                <c:pt idx="113">
                  <c:v>-430.2841013144034</c:v>
                </c:pt>
                <c:pt idx="114">
                  <c:v>-430.9807614480382</c:v>
                </c:pt>
                <c:pt idx="115">
                  <c:v>-431.672242125136</c:v>
                </c:pt>
                <c:pt idx="116">
                  <c:v>-432.3585789515589</c:v>
                </c:pt>
                <c:pt idx="117">
                  <c:v>-433.0398073874466</c:v>
                </c:pt>
                <c:pt idx="118">
                  <c:v>-433.7159627415085</c:v>
                </c:pt>
                <c:pt idx="119">
                  <c:v>-434.3870801657885</c:v>
                </c:pt>
              </c:numCache>
            </c:numRef>
          </c:yVal>
          <c:smooth val="0"/>
          <c:extLst xmlns:c16r2="http://schemas.microsoft.com/office/drawing/2015/06/chart">
            <c:ext xmlns:c16="http://schemas.microsoft.com/office/drawing/2014/chart" uri="{C3380CC4-5D6E-409C-BE32-E72D297353CC}">
              <c16:uniqueId val="{00000009-5028-4C90-B6C9-3DD6B5826F19}"/>
            </c:ext>
          </c:extLst>
        </c:ser>
        <c:dLbls>
          <c:showLegendKey val="0"/>
          <c:showVal val="0"/>
          <c:showCatName val="0"/>
          <c:showSerName val="0"/>
          <c:showPercent val="0"/>
          <c:showBubbleSize val="0"/>
        </c:dLbls>
        <c:axId val="-1376009344"/>
        <c:axId val="-1376006800"/>
      </c:scatterChart>
      <c:valAx>
        <c:axId val="-137600934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76006800"/>
        <c:crosses val="autoZero"/>
        <c:crossBetween val="midCat"/>
      </c:valAx>
      <c:valAx>
        <c:axId val="-137600680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376009344"/>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0.0</c:v>
                </c:pt>
                <c:pt idx="2">
                  <c:v>-0.00160203579071094</c:v>
                </c:pt>
                <c:pt idx="3">
                  <c:v>-0.00318310085276607</c:v>
                </c:pt>
                <c:pt idx="4">
                  <c:v>-0.00473600386612816</c:v>
                </c:pt>
                <c:pt idx="5">
                  <c:v>-0.00625566659437027</c:v>
                </c:pt>
                <c:pt idx="6">
                  <c:v>-0.00773864820075687</c:v>
                </c:pt>
                <c:pt idx="7">
                  <c:v>-0.00918278395329253</c:v>
                </c:pt>
                <c:pt idx="8">
                  <c:v>-0.0105868950049626</c:v>
                </c:pt>
                <c:pt idx="9">
                  <c:v>-0.0119505555630894</c:v>
                </c:pt>
                <c:pt idx="10">
                  <c:v>-0.0132739069667878</c:v>
                </c:pt>
                <c:pt idx="11">
                  <c:v>-0.0145575099049893</c:v>
                </c:pt>
                <c:pt idx="12">
                  <c:v>-0.0158022276009433</c:v>
                </c:pt>
                <c:pt idx="13">
                  <c:v>-0.0170091339387</c:v>
                </c:pt>
                <c:pt idx="14">
                  <c:v>-0.018179439339292</c:v>
                </c:pt>
                <c:pt idx="15">
                  <c:v>-0.0193141390736855</c:v>
                </c:pt>
                <c:pt idx="16">
                  <c:v>-0.0204144249291858</c:v>
                </c:pt>
                <c:pt idx="17">
                  <c:v>-0.0214815229337546</c:v>
                </c:pt>
                <c:pt idx="18">
                  <c:v>-0.0225166545642423</c:v>
                </c:pt>
                <c:pt idx="19">
                  <c:v>-0.0235210182145238</c:v>
                </c:pt>
                <c:pt idx="20">
                  <c:v>-0.0244957760805846</c:v>
                </c:pt>
                <c:pt idx="21">
                  <c:v>-0.0254420448181918</c:v>
                </c:pt>
                <c:pt idx="22">
                  <c:v>-0.0263608895511425</c:v>
                </c:pt>
                <c:pt idx="23">
                  <c:v>-0.0272533201932674</c:v>
                </c:pt>
                <c:pt idx="24">
                  <c:v>-0.0281202896221657</c:v>
                </c:pt>
                <c:pt idx="25">
                  <c:v>-0.0289626933408726</c:v>
                </c:pt>
                <c:pt idx="26">
                  <c:v>-0.0297813700490224</c:v>
                </c:pt>
                <c:pt idx="27">
                  <c:v>-0.030577103014366</c:v>
                </c:pt>
                <c:pt idx="28">
                  <c:v>-0.0313506216407404</c:v>
                </c:pt>
                <c:pt idx="29">
                  <c:v>-0.0321026039637218</c:v>
                </c:pt>
                <c:pt idx="30">
                  <c:v>-0.0328336791353649</c:v>
                </c:pt>
                <c:pt idx="31">
                  <c:v>-0.0335444301708776</c:v>
                </c:pt>
                <c:pt idx="32">
                  <c:v>-0.0342353966407245</c:v>
                </c:pt>
                <c:pt idx="33">
                  <c:v>-0.0349070774027496</c:v>
                </c:pt>
                <c:pt idx="34">
                  <c:v>-0.0355599332106067</c:v>
                </c:pt>
                <c:pt idx="35">
                  <c:v>-0.0361943894058641</c:v>
                </c:pt>
                <c:pt idx="36">
                  <c:v>-0.036810838348174</c:v>
                </c:pt>
                <c:pt idx="37">
                  <c:v>-0.0374096418236149</c:v>
                </c:pt>
                <c:pt idx="38">
                  <c:v>-0.0379911332602205</c:v>
                </c:pt>
                <c:pt idx="39">
                  <c:v>-0.0385556199180428</c:v>
                </c:pt>
                <c:pt idx="40">
                  <c:v>-0.0391033848500228</c:v>
                </c:pt>
                <c:pt idx="41">
                  <c:v>-0.0396346888010157</c:v>
                </c:pt>
                <c:pt idx="42">
                  <c:v>-0.0401497719212784</c:v>
                </c:pt>
                <c:pt idx="43">
                  <c:v>-0.040648855479958</c:v>
                </c:pt>
                <c:pt idx="44">
                  <c:v>-0.0411321432948171</c:v>
                </c:pt>
                <c:pt idx="45">
                  <c:v>-0.0415998231801495</c:v>
                </c:pt>
                <c:pt idx="46">
                  <c:v>-0.0420520682710048</c:v>
                </c:pt>
                <c:pt idx="47">
                  <c:v>-0.0424890381800651</c:v>
                </c:pt>
                <c:pt idx="48">
                  <c:v>-0.0429108801581606</c:v>
                </c:pt>
                <c:pt idx="49">
                  <c:v>-0.0433177301601972</c:v>
                </c:pt>
                <c:pt idx="50">
                  <c:v>-0.0437097136382363</c:v>
                </c:pt>
                <c:pt idx="51">
                  <c:v>-0.0440869465928699</c:v>
                </c:pt>
                <c:pt idx="52">
                  <c:v>-0.044449536340835</c:v>
                </c:pt>
                <c:pt idx="53">
                  <c:v>-0.0447975821625732</c:v>
                </c:pt>
                <c:pt idx="54">
                  <c:v>-0.0451311760989483</c:v>
                </c:pt>
                <c:pt idx="55">
                  <c:v>-0.0454504035151331</c:v>
                </c:pt>
                <c:pt idx="56">
                  <c:v>-0.0457553437045135</c:v>
                </c:pt>
                <c:pt idx="57">
                  <c:v>-0.0460460704489378</c:v>
                </c:pt>
                <c:pt idx="58">
                  <c:v>-0.0463226523970661</c:v>
                </c:pt>
                <c:pt idx="59">
                  <c:v>-0.0465851536719128</c:v>
                </c:pt>
                <c:pt idx="60">
                  <c:v>-0.0468336341509712</c:v>
                </c:pt>
                <c:pt idx="61">
                  <c:v>-0.0470681498700287</c:v>
                </c:pt>
                <c:pt idx="62">
                  <c:v>-0.0472887534742767</c:v>
                </c:pt>
                <c:pt idx="63">
                  <c:v>-0.0474954943638295</c:v>
                </c:pt>
                <c:pt idx="64">
                  <c:v>-0.0476884191521094</c:v>
                </c:pt>
                <c:pt idx="65">
                  <c:v>-0.0478675718040904</c:v>
                </c:pt>
                <c:pt idx="66">
                  <c:v>-0.0480329939564399</c:v>
                </c:pt>
                <c:pt idx="67">
                  <c:v>-0.0481847251212457</c:v>
                </c:pt>
                <c:pt idx="68">
                  <c:v>-0.0483228028970188</c:v>
                </c:pt>
                <c:pt idx="69">
                  <c:v>-0.0484472631433164</c:v>
                </c:pt>
                <c:pt idx="70">
                  <c:v>-0.0485581401480886</c:v>
                </c:pt>
                <c:pt idx="71">
                  <c:v>-0.0486554668277677</c:v>
                </c:pt>
                <c:pt idx="72">
                  <c:v>-0.0487392748073034</c:v>
                </c:pt>
                <c:pt idx="73">
                  <c:v>-0.0488095946420799</c:v>
                </c:pt>
                <c:pt idx="74">
                  <c:v>-0.048866455861571</c:v>
                </c:pt>
                <c:pt idx="75">
                  <c:v>-0.0489098870748421</c:v>
                </c:pt>
                <c:pt idx="76">
                  <c:v>-0.048939916134259</c:v>
                </c:pt>
                <c:pt idx="77">
                  <c:v>-0.0489565702009713</c:v>
                </c:pt>
                <c:pt idx="78">
                  <c:v>-0.0489598758031207</c:v>
                </c:pt>
                <c:pt idx="79">
                  <c:v>-0.0489498589340655</c:v>
                </c:pt>
                <c:pt idx="80">
                  <c:v>-0.048926545165159</c:v>
                </c:pt>
                <c:pt idx="81">
                  <c:v>-0.0488899596020928</c:v>
                </c:pt>
                <c:pt idx="82">
                  <c:v>-0.0488401270449685</c:v>
                </c:pt>
                <c:pt idx="83">
                  <c:v>-0.0487770720174012</c:v>
                </c:pt>
                <c:pt idx="84">
                  <c:v>-0.0487008187774336</c:v>
                </c:pt>
                <c:pt idx="85">
                  <c:v>-0.0486113914084854</c:v>
                </c:pt>
                <c:pt idx="86">
                  <c:v>-0.0485088138011633</c:v>
                </c:pt>
                <c:pt idx="87">
                  <c:v>-0.0483931097915047</c:v>
                </c:pt>
                <c:pt idx="88">
                  <c:v>-0.0482643030591134</c:v>
                </c:pt>
                <c:pt idx="89">
                  <c:v>-0.0481224172763177</c:v>
                </c:pt>
                <c:pt idx="90">
                  <c:v>-0.0479674760572379</c:v>
                </c:pt>
                <c:pt idx="91">
                  <c:v>-0.0477995030014426</c:v>
                </c:pt>
                <c:pt idx="92">
                  <c:v>-0.0476185217885359</c:v>
                </c:pt>
                <c:pt idx="93">
                  <c:v>-0.0474245560690178</c:v>
                </c:pt>
                <c:pt idx="94">
                  <c:v>-0.0472176295588724</c:v>
                </c:pt>
                <c:pt idx="95">
                  <c:v>-0.0469977660759468</c:v>
                </c:pt>
                <c:pt idx="96">
                  <c:v>-0.0467649894890201</c:v>
                </c:pt>
                <c:pt idx="97">
                  <c:v>-0.0465193237687345</c:v>
                </c:pt>
                <c:pt idx="98">
                  <c:v>-0.0462607930057857</c:v>
                </c:pt>
                <c:pt idx="99">
                  <c:v>-0.0459894214254746</c:v>
                </c:pt>
                <c:pt idx="100">
                  <c:v>-0.0457052333258616</c:v>
                </c:pt>
                <c:pt idx="101">
                  <c:v>-0.0454082531796303</c:v>
                </c:pt>
                <c:pt idx="102">
                  <c:v>-0.045098505608621</c:v>
                </c:pt>
                <c:pt idx="103">
                  <c:v>-0.0447760153765557</c:v>
                </c:pt>
                <c:pt idx="104">
                  <c:v>-0.0444408073708473</c:v>
                </c:pt>
                <c:pt idx="105">
                  <c:v>-0.0440929066426179</c:v>
                </c:pt>
                <c:pt idx="106">
                  <c:v>-0.0437323384467163</c:v>
                </c:pt>
                <c:pt idx="107">
                  <c:v>-0.0433591281471308</c:v>
                </c:pt>
                <c:pt idx="108">
                  <c:v>-0.0429733013043005</c:v>
                </c:pt>
                <c:pt idx="109">
                  <c:v>-0.0425748836314597</c:v>
                </c:pt>
                <c:pt idx="110">
                  <c:v>-0.0421639010164654</c:v>
                </c:pt>
                <c:pt idx="111">
                  <c:v>-0.0417403795108839</c:v>
                </c:pt>
                <c:pt idx="112">
                  <c:v>-0.0413043453518185</c:v>
                </c:pt>
                <c:pt idx="113">
                  <c:v>-0.0408558249218913</c:v>
                </c:pt>
                <c:pt idx="114">
                  <c:v>-0.0403948447819857</c:v>
                </c:pt>
                <c:pt idx="115">
                  <c:v>-0.0399214316785219</c:v>
                </c:pt>
                <c:pt idx="116">
                  <c:v>-0.0394356125070772</c:v>
                </c:pt>
                <c:pt idx="117">
                  <c:v>-0.0389374143487657</c:v>
                </c:pt>
                <c:pt idx="118">
                  <c:v>-0.038426864430221</c:v>
                </c:pt>
                <c:pt idx="119">
                  <c:v>-0.0379039901490614</c:v>
                </c:pt>
              </c:numCache>
            </c:numRef>
          </c:yVal>
          <c:smooth val="0"/>
          <c:extLst xmlns:c16r2="http://schemas.microsoft.com/office/drawing/2015/06/chart">
            <c:ext xmlns:c16="http://schemas.microsoft.com/office/drawing/2014/chart" uri="{C3380CC4-5D6E-409C-BE32-E72D297353CC}">
              <c16:uniqueId val="{00000000-2811-4D5C-9FF5-3DA27A18F85D}"/>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0.0</c:v>
                </c:pt>
                <c:pt idx="2">
                  <c:v>-0.00200255265735905</c:v>
                </c:pt>
                <c:pt idx="3">
                  <c:v>-0.00397731445264071</c:v>
                </c:pt>
                <c:pt idx="4">
                  <c:v>-0.0059153375805181</c:v>
                </c:pt>
                <c:pt idx="5">
                  <c:v>-0.0078103191081027</c:v>
                </c:pt>
                <c:pt idx="6">
                  <c:v>-0.00965800525591476</c:v>
                </c:pt>
                <c:pt idx="7">
                  <c:v>-0.0114557391279959</c:v>
                </c:pt>
                <c:pt idx="8">
                  <c:v>-0.0132020970158919</c:v>
                </c:pt>
                <c:pt idx="9">
                  <c:v>-0.0148965967673575</c:v>
                </c:pt>
                <c:pt idx="10">
                  <c:v>-0.0165394647920039</c:v>
                </c:pt>
                <c:pt idx="11">
                  <c:v>-0.0181314509427466</c:v>
                </c:pt>
                <c:pt idx="12">
                  <c:v>-0.0196736820507795</c:v>
                </c:pt>
                <c:pt idx="13">
                  <c:v>-0.0211675469836337</c:v>
                </c:pt>
                <c:pt idx="14">
                  <c:v>-0.0226146036693535</c:v>
                </c:pt>
                <c:pt idx="15">
                  <c:v>-0.0240161389956484</c:v>
                </c:pt>
                <c:pt idx="16">
                  <c:v>-0.0253736842460057</c:v>
                </c:pt>
                <c:pt idx="17">
                  <c:v>-0.0266888119440409</c:v>
                </c:pt>
                <c:pt idx="18">
                  <c:v>-0.0279630873155838</c:v>
                </c:pt>
                <c:pt idx="19">
                  <c:v>-0.0291980452311691</c:v>
                </c:pt>
                <c:pt idx="20">
                  <c:v>-0.0303951736605086</c:v>
                </c:pt>
                <c:pt idx="21">
                  <c:v>-0.0315559022346861</c:v>
                </c:pt>
                <c:pt idx="22">
                  <c:v>-0.0326815948028525</c:v>
                </c:pt>
                <c:pt idx="23">
                  <c:v>-0.0337735448192689</c:v>
                </c:pt>
                <c:pt idx="24">
                  <c:v>-0.0348329732623824</c:v>
                </c:pt>
                <c:pt idx="25">
                  <c:v>-0.0358610281145957</c:v>
                </c:pt>
                <c:pt idx="26">
                  <c:v>-0.0368587853336066</c:v>
                </c:pt>
                <c:pt idx="27">
                  <c:v>-0.0378272505477071</c:v>
                </c:pt>
                <c:pt idx="28">
                  <c:v>-0.0387673610894126</c:v>
                </c:pt>
                <c:pt idx="29">
                  <c:v>-0.0396799891132105</c:v>
                </c:pt>
                <c:pt idx="30">
                  <c:v>-0.0405659449315863</c:v>
                </c:pt>
                <c:pt idx="31">
                  <c:v>-0.0414259803801542</c:v>
                </c:pt>
                <c:pt idx="32">
                  <c:v>-0.0422607922409952</c:v>
                </c:pt>
                <c:pt idx="33">
                  <c:v>-0.0430710257642204</c:v>
                </c:pt>
                <c:pt idx="34">
                  <c:v>-0.0438572779821698</c:v>
                </c:pt>
                <c:pt idx="35">
                  <c:v>-0.0446201010163349</c:v>
                </c:pt>
                <c:pt idx="36">
                  <c:v>-0.0453600052678666</c:v>
                </c:pt>
                <c:pt idx="37">
                  <c:v>-0.0460774624152691</c:v>
                </c:pt>
                <c:pt idx="38">
                  <c:v>-0.0467729082229198</c:v>
                </c:pt>
                <c:pt idx="39">
                  <c:v>-0.0474467453423131</c:v>
                </c:pt>
                <c:pt idx="40">
                  <c:v>-0.0480993457240402</c:v>
                </c:pt>
                <c:pt idx="41">
                  <c:v>-0.0487310530734248</c:v>
                </c:pt>
                <c:pt idx="42">
                  <c:v>-0.0493421850442246</c:v>
                </c:pt>
                <c:pt idx="43">
                  <c:v>-0.0499330353013647</c:v>
                </c:pt>
                <c:pt idx="44">
                  <c:v>-0.0505038754126872</c:v>
                </c:pt>
                <c:pt idx="45">
                  <c:v>-0.0510549566715781</c:v>
                </c:pt>
                <c:pt idx="46">
                  <c:v>-0.0515865117122303</c:v>
                </c:pt>
                <c:pt idx="47">
                  <c:v>-0.0520987560703361</c:v>
                </c:pt>
                <c:pt idx="48">
                  <c:v>-0.0525918895618815</c:v>
                </c:pt>
                <c:pt idx="49">
                  <c:v>-0.0530660975673527</c:v>
                </c:pt>
                <c:pt idx="50">
                  <c:v>-0.0535215523159422</c:v>
                </c:pt>
                <c:pt idx="51">
                  <c:v>-0.0539584138823557</c:v>
                </c:pt>
                <c:pt idx="52">
                  <c:v>-0.0543768312927568</c:v>
                </c:pt>
                <c:pt idx="53">
                  <c:v>-0.0547769434342626</c:v>
                </c:pt>
                <c:pt idx="54">
                  <c:v>-0.0551588798771263</c:v>
                </c:pt>
                <c:pt idx="55">
                  <c:v>-0.0555227617405762</c:v>
                </c:pt>
                <c:pt idx="56">
                  <c:v>-0.05586870238767</c:v>
                </c:pt>
                <c:pt idx="57">
                  <c:v>-0.0561968080546649</c:v>
                </c:pt>
                <c:pt idx="58">
                  <c:v>-0.0565071785786131</c:v>
                </c:pt>
                <c:pt idx="59">
                  <c:v>-0.0567999078411958</c:v>
                </c:pt>
                <c:pt idx="60">
                  <c:v>-0.0570750843507994</c:v>
                </c:pt>
                <c:pt idx="61">
                  <c:v>-0.0573327917445567</c:v>
                </c:pt>
                <c:pt idx="62">
                  <c:v>-0.0575731091412308</c:v>
                </c:pt>
                <c:pt idx="63">
                  <c:v>-0.0577961116541701</c:v>
                </c:pt>
                <c:pt idx="64">
                  <c:v>-0.058001870613225</c:v>
                </c:pt>
                <c:pt idx="65">
                  <c:v>-0.0581904540777032</c:v>
                </c:pt>
                <c:pt idx="66">
                  <c:v>-0.0583619269928022</c:v>
                </c:pt>
                <c:pt idx="67">
                  <c:v>-0.0585163515679596</c:v>
                </c:pt>
                <c:pt idx="68">
                  <c:v>-0.0586537874987698</c:v>
                </c:pt>
                <c:pt idx="69">
                  <c:v>-0.0587742921852623</c:v>
                </c:pt>
                <c:pt idx="70">
                  <c:v>-0.0588779210193024</c:v>
                </c:pt>
                <c:pt idx="71">
                  <c:v>-0.0589647275264724</c:v>
                </c:pt>
                <c:pt idx="72">
                  <c:v>-0.0590347635334183</c:v>
                </c:pt>
                <c:pt idx="73">
                  <c:v>-0.0590880794043187</c:v>
                </c:pt>
                <c:pt idx="74">
                  <c:v>-0.0591247241281962</c:v>
                </c:pt>
                <c:pt idx="75">
                  <c:v>-0.0591447455008165</c:v>
                </c:pt>
                <c:pt idx="76">
                  <c:v>-0.0591481902411033</c:v>
                </c:pt>
                <c:pt idx="77">
                  <c:v>-0.0591351040602603</c:v>
                </c:pt>
                <c:pt idx="78">
                  <c:v>-0.059105531869136</c:v>
                </c:pt>
                <c:pt idx="79">
                  <c:v>-0.0590595177964133</c:v>
                </c:pt>
                <c:pt idx="80">
                  <c:v>-0.058997105279559</c:v>
                </c:pt>
                <c:pt idx="81">
                  <c:v>-0.0589183371776016</c:v>
                </c:pt>
                <c:pt idx="82">
                  <c:v>-0.0588232558402524</c:v>
                </c:pt>
                <c:pt idx="83">
                  <c:v>-0.0587119031697512</c:v>
                </c:pt>
                <c:pt idx="84">
                  <c:v>-0.0585843206754362</c:v>
                </c:pt>
                <c:pt idx="85">
                  <c:v>-0.0584405495210376</c:v>
                </c:pt>
                <c:pt idx="86">
                  <c:v>-0.0582806306119892</c:v>
                </c:pt>
                <c:pt idx="87">
                  <c:v>-0.0581046045881521</c:v>
                </c:pt>
                <c:pt idx="88">
                  <c:v>-0.0579125119293167</c:v>
                </c:pt>
                <c:pt idx="89">
                  <c:v>-0.0577043929188221</c:v>
                </c:pt>
                <c:pt idx="90">
                  <c:v>-0.0574802877526963</c:v>
                </c:pt>
                <c:pt idx="91">
                  <c:v>-0.0572402365287416</c:v>
                </c:pt>
                <c:pt idx="92">
                  <c:v>-0.0569842792792769</c:v>
                </c:pt>
                <c:pt idx="93">
                  <c:v>-0.0567124559674994</c:v>
                </c:pt>
                <c:pt idx="94">
                  <c:v>-0.056424806592986</c:v>
                </c:pt>
                <c:pt idx="95">
                  <c:v>-0.0561213711152959</c:v>
                </c:pt>
                <c:pt idx="96">
                  <c:v>-0.055802189555834</c:v>
                </c:pt>
                <c:pt idx="97">
                  <c:v>-0.0554673019287293</c:v>
                </c:pt>
                <c:pt idx="98">
                  <c:v>-0.0551167483499739</c:v>
                </c:pt>
                <c:pt idx="99">
                  <c:v>-0.0547505689501122</c:v>
                </c:pt>
                <c:pt idx="100">
                  <c:v>-0.0543688039833796</c:v>
                </c:pt>
                <c:pt idx="101">
                  <c:v>-0.0539714937585813</c:v>
                </c:pt>
                <c:pt idx="102">
                  <c:v>-0.0535586787045759</c:v>
                </c:pt>
                <c:pt idx="103">
                  <c:v>-0.0531303993266192</c:v>
                </c:pt>
                <c:pt idx="104">
                  <c:v>-0.0526866962645727</c:v>
                </c:pt>
                <c:pt idx="105">
                  <c:v>-0.0522276102747128</c:v>
                </c:pt>
                <c:pt idx="106">
                  <c:v>-0.0517531821897137</c:v>
                </c:pt>
                <c:pt idx="107">
                  <c:v>-0.0512634530314244</c:v>
                </c:pt>
                <c:pt idx="108">
                  <c:v>-0.0507584638944536</c:v>
                </c:pt>
                <c:pt idx="109">
                  <c:v>-0.0502382560262049</c:v>
                </c:pt>
                <c:pt idx="110">
                  <c:v>-0.0497028708050493</c:v>
                </c:pt>
                <c:pt idx="111">
                  <c:v>-0.049152349736687</c:v>
                </c:pt>
                <c:pt idx="112">
                  <c:v>-0.0485867344614235</c:v>
                </c:pt>
                <c:pt idx="113">
                  <c:v>-0.0480060667614452</c:v>
                </c:pt>
                <c:pt idx="114">
                  <c:v>-0.0474103885353543</c:v>
                </c:pt>
                <c:pt idx="115">
                  <c:v>-0.0467997418418236</c:v>
                </c:pt>
                <c:pt idx="116">
                  <c:v>-0.0461741688595794</c:v>
                </c:pt>
                <c:pt idx="117">
                  <c:v>-0.0455337118910393</c:v>
                </c:pt>
                <c:pt idx="118">
                  <c:v>-0.0448784133732261</c:v>
                </c:pt>
                <c:pt idx="119">
                  <c:v>-0.0442083158923197</c:v>
                </c:pt>
              </c:numCache>
            </c:numRef>
          </c:yVal>
          <c:smooth val="0"/>
          <c:extLst xmlns:c16r2="http://schemas.microsoft.com/office/drawing/2015/06/chart">
            <c:ext xmlns:c16="http://schemas.microsoft.com/office/drawing/2014/chart" uri="{C3380CC4-5D6E-409C-BE32-E72D297353CC}">
              <c16:uniqueId val="{00000001-2811-4D5C-9FF5-3DA27A18F85D}"/>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0.0</c:v>
                </c:pt>
                <c:pt idx="2">
                  <c:v>-0.00160201653125114</c:v>
                </c:pt>
                <c:pt idx="3">
                  <c:v>-0.00318298986167065</c:v>
                </c:pt>
                <c:pt idx="4">
                  <c:v>-0.00473572792543564</c:v>
                </c:pt>
                <c:pt idx="5">
                  <c:v>-0.0062551524497394</c:v>
                </c:pt>
                <c:pt idx="6">
                  <c:v>-0.00773782301985193</c:v>
                </c:pt>
                <c:pt idx="7">
                  <c:v>-0.00918157568594324</c:v>
                </c:pt>
                <c:pt idx="8">
                  <c:v>-0.0105852326087188</c:v>
                </c:pt>
                <c:pt idx="9">
                  <c:v>-0.0119483691451023</c:v>
                </c:pt>
                <c:pt idx="10">
                  <c:v>-0.0132711279038631</c:v>
                </c:pt>
                <c:pt idx="11">
                  <c:v>-0.014554070905433</c:v>
                </c:pt>
                <c:pt idx="12">
                  <c:v>-0.01579806265363</c:v>
                </c:pt>
                <c:pt idx="13">
                  <c:v>-0.0170041783676424</c:v>
                </c:pt>
                <c:pt idx="14">
                  <c:v>-0.0181736297381576</c:v>
                </c:pt>
                <c:pt idx="15">
                  <c:v>-0.0193074155395152</c:v>
                </c:pt>
                <c:pt idx="16">
                  <c:v>-0.0204067289305385</c:v>
                </c:pt>
                <c:pt idx="17">
                  <c:v>-0.0214727971324464</c:v>
                </c:pt>
                <c:pt idx="18">
                  <c:v>-0.0225068427498627</c:v>
                </c:pt>
                <c:pt idx="19">
                  <c:v>-0.0235100652753317</c:v>
                </c:pt>
                <c:pt idx="20">
                  <c:v>-0.0244836278179719</c:v>
                </c:pt>
                <c:pt idx="21">
                  <c:v>-0.0254286480267183</c:v>
                </c:pt>
                <c:pt idx="22">
                  <c:v>-0.0263461918402754</c:v>
                </c:pt>
                <c:pt idx="23">
                  <c:v>-0.0272372699619154</c:v>
                </c:pt>
                <c:pt idx="24">
                  <c:v>-0.0281028361023345</c:v>
                </c:pt>
                <c:pt idx="25">
                  <c:v>-0.0289437864303181</c:v>
                </c:pt>
                <c:pt idx="26">
                  <c:v>-0.0297609603912861</c:v>
                </c:pt>
                <c:pt idx="27">
                  <c:v>-0.0305551419260155</c:v>
                </c:pt>
                <c:pt idx="28">
                  <c:v>-0.0313270611222833</c:v>
                </c:pt>
                <c:pt idx="29">
                  <c:v>-0.0320773966195702</c:v>
                </c:pt>
                <c:pt idx="30">
                  <c:v>-0.032806778253871</c:v>
                </c:pt>
                <c:pt idx="31">
                  <c:v>-0.0335157896552118</c:v>
                </c:pt>
                <c:pt idx="32">
                  <c:v>-0.0342049710270658</c:v>
                </c:pt>
                <c:pt idx="33">
                  <c:v>-0.0348748218893888</c:v>
                </c:pt>
                <c:pt idx="34">
                  <c:v>-0.0355258036361192</c:v>
                </c:pt>
                <c:pt idx="35">
                  <c:v>-0.0361583422782132</c:v>
                </c:pt>
                <c:pt idx="36">
                  <c:v>-0.0367728308046935</c:v>
                </c:pt>
                <c:pt idx="37">
                  <c:v>-0.0373696317037684</c:v>
                </c:pt>
                <c:pt idx="38">
                  <c:v>-0.0379490790583077</c:v>
                </c:pt>
                <c:pt idx="39">
                  <c:v>-0.0385114808705111</c:v>
                </c:pt>
                <c:pt idx="40">
                  <c:v>-0.0390571208990877</c:v>
                </c:pt>
                <c:pt idx="41">
                  <c:v>-0.0395862606237642</c:v>
                </c:pt>
                <c:pt idx="42">
                  <c:v>-0.0400991409624112</c:v>
                </c:pt>
                <c:pt idx="43">
                  <c:v>-0.040595983959065</c:v>
                </c:pt>
                <c:pt idx="44">
                  <c:v>-0.0410769942172919</c:v>
                </c:pt>
                <c:pt idx="45">
                  <c:v>-0.0415423603990348</c:v>
                </c:pt>
                <c:pt idx="46">
                  <c:v>-0.0419922564396984</c:v>
                </c:pt>
                <c:pt idx="47">
                  <c:v>-0.0424268428359937</c:v>
                </c:pt>
                <c:pt idx="48">
                  <c:v>-0.0428462677118659</c:v>
                </c:pt>
                <c:pt idx="49">
                  <c:v>-0.043250667884422</c:v>
                </c:pt>
                <c:pt idx="50">
                  <c:v>-0.0436401697916153</c:v>
                </c:pt>
                <c:pt idx="51">
                  <c:v>-0.0440148903580848</c:v>
                </c:pt>
                <c:pt idx="52">
                  <c:v>-0.0443749378246139</c:v>
                </c:pt>
                <c:pt idx="53">
                  <c:v>-0.0447204125048302</c:v>
                </c:pt>
                <c:pt idx="54">
                  <c:v>-0.0450514074000239</c:v>
                </c:pt>
                <c:pt idx="55">
                  <c:v>-0.0453680089303816</c:v>
                </c:pt>
                <c:pt idx="56">
                  <c:v>-0.0456702974406653</c:v>
                </c:pt>
                <c:pt idx="57">
                  <c:v>-0.0459583477277192</c:v>
                </c:pt>
                <c:pt idx="58">
                  <c:v>-0.0462322295607009</c:v>
                </c:pt>
                <c:pt idx="59">
                  <c:v>-0.0464920081358286</c:v>
                </c:pt>
                <c:pt idx="60">
                  <c:v>-0.0467377444692829</c:v>
                </c:pt>
                <c:pt idx="61">
                  <c:v>-0.0469694957209867</c:v>
                </c:pt>
                <c:pt idx="62">
                  <c:v>-0.0471873156639049</c:v>
                </c:pt>
                <c:pt idx="63">
                  <c:v>-0.0473912548950466</c:v>
                </c:pt>
                <c:pt idx="64">
                  <c:v>-0.0475813611701596</c:v>
                </c:pt>
                <c:pt idx="65">
                  <c:v>-0.0477576796656649</c:v>
                </c:pt>
                <c:pt idx="66">
                  <c:v>-0.0479202532333147</c:v>
                </c:pt>
                <c:pt idx="67">
                  <c:v>-0.0480691225820919</c:v>
                </c:pt>
                <c:pt idx="68">
                  <c:v>-0.0482043265510583</c:v>
                </c:pt>
                <c:pt idx="69">
                  <c:v>-0.0483259022366838</c:v>
                </c:pt>
                <c:pt idx="70">
                  <c:v>-0.0484338852002111</c:v>
                </c:pt>
                <c:pt idx="71">
                  <c:v>-0.0485283096277271</c:v>
                </c:pt>
                <c:pt idx="72">
                  <c:v>-0.0486092084138363</c:v>
                </c:pt>
                <c:pt idx="73">
                  <c:v>-0.0486766133872152</c:v>
                </c:pt>
                <c:pt idx="74">
                  <c:v>-0.0487305553506303</c:v>
                </c:pt>
                <c:pt idx="75">
                  <c:v>-0.0487710642519232</c:v>
                </c:pt>
                <c:pt idx="76">
                  <c:v>-0.04879816925677</c:v>
                </c:pt>
                <c:pt idx="77">
                  <c:v>-0.048811898821441</c:v>
                </c:pt>
                <c:pt idx="78">
                  <c:v>-0.0488122808128537</c:v>
                </c:pt>
                <c:pt idx="79">
                  <c:v>-0.048799342555867</c:v>
                </c:pt>
                <c:pt idx="80">
                  <c:v>-0.0487731109278684</c:v>
                </c:pt>
                <c:pt idx="81">
                  <c:v>-0.0487336124060675</c:v>
                </c:pt>
                <c:pt idx="82">
                  <c:v>-0.0486808731475321</c:v>
                </c:pt>
                <c:pt idx="83">
                  <c:v>-0.0486149189891876</c:v>
                </c:pt>
                <c:pt idx="84">
                  <c:v>-0.0485357755533187</c:v>
                </c:pt>
                <c:pt idx="85">
                  <c:v>-0.0484434682912251</c:v>
                </c:pt>
                <c:pt idx="86">
                  <c:v>-0.0483380224432039</c:v>
                </c:pt>
                <c:pt idx="87">
                  <c:v>-0.0482194631840684</c:v>
                </c:pt>
                <c:pt idx="88">
                  <c:v>-0.0480878155758546</c:v>
                </c:pt>
                <c:pt idx="89">
                  <c:v>-0.0479431046223908</c:v>
                </c:pt>
                <c:pt idx="90">
                  <c:v>-0.0477853553384193</c:v>
                </c:pt>
                <c:pt idx="91">
                  <c:v>-0.0476145926804747</c:v>
                </c:pt>
                <c:pt idx="92">
                  <c:v>-0.0474308416596614</c:v>
                </c:pt>
                <c:pt idx="93">
                  <c:v>-0.0472341272979975</c:v>
                </c:pt>
                <c:pt idx="94">
                  <c:v>-0.0470244746975368</c:v>
                </c:pt>
                <c:pt idx="95">
                  <c:v>-0.0468019089967129</c:v>
                </c:pt>
                <c:pt idx="96">
                  <c:v>-0.0465664554358227</c:v>
                </c:pt>
                <c:pt idx="97">
                  <c:v>-0.0463181393388368</c:v>
                </c:pt>
                <c:pt idx="98">
                  <c:v>-0.0460569861497788</c:v>
                </c:pt>
                <c:pt idx="99">
                  <c:v>-0.045783021418174</c:v>
                </c:pt>
                <c:pt idx="100">
                  <c:v>-0.0454962708208768</c:v>
                </c:pt>
                <c:pt idx="101">
                  <c:v>-0.045196760136605</c:v>
                </c:pt>
                <c:pt idx="102">
                  <c:v>-0.0448845153587172</c:v>
                </c:pt>
                <c:pt idx="103">
                  <c:v>-0.0445595625387796</c:v>
                </c:pt>
                <c:pt idx="104">
                  <c:v>-0.0442219279102574</c:v>
                </c:pt>
                <c:pt idx="105">
                  <c:v>-0.0438716378739627</c:v>
                </c:pt>
                <c:pt idx="106">
                  <c:v>-0.0435087189580372</c:v>
                </c:pt>
                <c:pt idx="107">
                  <c:v>-0.0431331978579692</c:v>
                </c:pt>
                <c:pt idx="108">
                  <c:v>-0.0427451014329563</c:v>
                </c:pt>
                <c:pt idx="109">
                  <c:v>-0.042344456705905</c:v>
                </c:pt>
                <c:pt idx="110">
                  <c:v>-0.0419312908416032</c:v>
                </c:pt>
                <c:pt idx="111">
                  <c:v>-0.0415056311830995</c:v>
                </c:pt>
                <c:pt idx="112">
                  <c:v>-0.0410675052371516</c:v>
                </c:pt>
                <c:pt idx="113">
                  <c:v>-0.0406169406778645</c:v>
                </c:pt>
                <c:pt idx="114">
                  <c:v>-0.0401539653248619</c:v>
                </c:pt>
                <c:pt idx="115">
                  <c:v>-0.0396786071942188</c:v>
                </c:pt>
                <c:pt idx="116">
                  <c:v>-0.0391908944111492</c:v>
                </c:pt>
                <c:pt idx="117">
                  <c:v>-0.0386908552791283</c:v>
                </c:pt>
                <c:pt idx="118">
                  <c:v>-0.0381785182908061</c:v>
                </c:pt>
                <c:pt idx="119">
                  <c:v>-0.0376539120879897</c:v>
                </c:pt>
              </c:numCache>
            </c:numRef>
          </c:yVal>
          <c:smooth val="0"/>
          <c:extLst xmlns:c16r2="http://schemas.microsoft.com/office/drawing/2015/06/chart">
            <c:ext xmlns:c16="http://schemas.microsoft.com/office/drawing/2014/chart" uri="{C3380CC4-5D6E-409C-BE32-E72D297353CC}">
              <c16:uniqueId val="{00000002-2811-4D5C-9FF5-3DA27A18F85D}"/>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0.0</c:v>
                </c:pt>
                <c:pt idx="2">
                  <c:v>-0.00160203579071094</c:v>
                </c:pt>
                <c:pt idx="3">
                  <c:v>-0.00318307707129861</c:v>
                </c:pt>
                <c:pt idx="4">
                  <c:v>-0.00473575797514059</c:v>
                </c:pt>
                <c:pt idx="5">
                  <c:v>-0.00625483831754536</c:v>
                </c:pt>
                <c:pt idx="6">
                  <c:v>-0.00773672810100834</c:v>
                </c:pt>
                <c:pt idx="7">
                  <c:v>-0.00917912608929327</c:v>
                </c:pt>
                <c:pt idx="8">
                  <c:v>-0.0105807290565281</c:v>
                </c:pt>
                <c:pt idx="9">
                  <c:v>-0.011940998621867</c:v>
                </c:pt>
                <c:pt idx="10">
                  <c:v>-0.0132599747848872</c:v>
                </c:pt>
                <c:pt idx="11">
                  <c:v>-0.0145381276452099</c:v>
                </c:pt>
                <c:pt idx="12">
                  <c:v>-0.0157762399830972</c:v>
                </c:pt>
                <c:pt idx="13">
                  <c:v>-0.0169753148402378</c:v>
                </c:pt>
                <c:pt idx="14">
                  <c:v>-0.0181365007265413</c:v>
                </c:pt>
                <c:pt idx="15">
                  <c:v>-0.0192609284167702</c:v>
                </c:pt>
                <c:pt idx="16">
                  <c:v>-0.0203498438349925</c:v>
                </c:pt>
                <c:pt idx="17">
                  <c:v>-0.0214045188331511</c:v>
                </c:pt>
                <c:pt idx="18">
                  <c:v>-0.0224262203155376</c:v>
                </c:pt>
                <c:pt idx="19">
                  <c:v>-0.0234161915141158</c:v>
                </c:pt>
                <c:pt idx="20">
                  <c:v>-0.0243756384807057</c:v>
                </c:pt>
                <c:pt idx="21">
                  <c:v>-0.0253057207919483</c:v>
                </c:pt>
                <c:pt idx="22">
                  <c:v>-0.0262075453574653</c:v>
                </c:pt>
                <c:pt idx="23">
                  <c:v>-0.0270821627200348</c:v>
                </c:pt>
                <c:pt idx="24">
                  <c:v>-0.0279305652074981</c:v>
                </c:pt>
                <c:pt idx="25">
                  <c:v>-0.0287536865725997</c:v>
                </c:pt>
                <c:pt idx="26">
                  <c:v>-0.0295524025859777</c:v>
                </c:pt>
                <c:pt idx="27">
                  <c:v>-0.0303275324513379</c:v>
                </c:pt>
                <c:pt idx="28">
                  <c:v>-0.0310798407153925</c:v>
                </c:pt>
                <c:pt idx="29">
                  <c:v>-0.0318100395998044</c:v>
                </c:pt>
                <c:pt idx="30">
                  <c:v>-0.0325187915950664</c:v>
                </c:pt>
                <c:pt idx="31">
                  <c:v>-0.0332067121271393</c:v>
                </c:pt>
                <c:pt idx="32">
                  <c:v>-0.0338743723077641</c:v>
                </c:pt>
                <c:pt idx="33">
                  <c:v>-0.0345223017284297</c:v>
                </c:pt>
                <c:pt idx="34">
                  <c:v>-0.0351509910979075</c:v>
                </c:pt>
                <c:pt idx="35">
                  <c:v>-0.0357608948688721</c:v>
                </c:pt>
                <c:pt idx="36">
                  <c:v>-0.0363524337808485</c:v>
                </c:pt>
                <c:pt idx="37">
                  <c:v>-0.036925997279468</c:v>
                </c:pt>
                <c:pt idx="38">
                  <c:v>-0.0374819457174453</c:v>
                </c:pt>
                <c:pt idx="39">
                  <c:v>-0.0380206126355915</c:v>
                </c:pt>
                <c:pt idx="40">
                  <c:v>-0.0385423066436488</c:v>
                </c:pt>
                <c:pt idx="41">
                  <c:v>-0.0390473134502827</c:v>
                </c:pt>
                <c:pt idx="42">
                  <c:v>-0.0395358975147246</c:v>
                </c:pt>
                <c:pt idx="43">
                  <c:v>-0.0400083037820877</c:v>
                </c:pt>
                <c:pt idx="44">
                  <c:v>-0.0404647591967659</c:v>
                </c:pt>
                <c:pt idx="45">
                  <c:v>-0.0409054741030559</c:v>
                </c:pt>
                <c:pt idx="46">
                  <c:v>-0.0413306436166749</c:v>
                </c:pt>
                <c:pt idx="47">
                  <c:v>-0.0417404487670865</c:v>
                </c:pt>
                <c:pt idx="48">
                  <c:v>-0.042135057705309</c:v>
                </c:pt>
                <c:pt idx="49">
                  <c:v>-0.0425146267116361</c:v>
                </c:pt>
                <c:pt idx="50">
                  <c:v>-0.0428793011924426</c:v>
                </c:pt>
                <c:pt idx="51">
                  <c:v>-0.0432292164805403</c:v>
                </c:pt>
                <c:pt idx="52">
                  <c:v>-0.0435644987846899</c:v>
                </c:pt>
                <c:pt idx="53">
                  <c:v>-0.0438852658189717</c:v>
                </c:pt>
                <c:pt idx="54">
                  <c:v>-0.0441916276176926</c:v>
                </c:pt>
                <c:pt idx="55">
                  <c:v>-0.0444836870483414</c:v>
                </c:pt>
                <c:pt idx="56">
                  <c:v>-0.0447615405209944</c:v>
                </c:pt>
                <c:pt idx="57">
                  <c:v>-0.0450252784430631</c:v>
                </c:pt>
                <c:pt idx="58">
                  <c:v>-0.0452749857468007</c:v>
                </c:pt>
                <c:pt idx="59">
                  <c:v>-0.0455107423767913</c:v>
                </c:pt>
                <c:pt idx="60">
                  <c:v>-0.0457326236683002</c:v>
                </c:pt>
                <c:pt idx="61">
                  <c:v>-0.0459407007365371</c:v>
                </c:pt>
                <c:pt idx="62">
                  <c:v>-0.0461350408768339</c:v>
                </c:pt>
                <c:pt idx="63">
                  <c:v>-0.0463157078083896</c:v>
                </c:pt>
                <c:pt idx="64">
                  <c:v>-0.046482762107189</c:v>
                </c:pt>
                <c:pt idx="65">
                  <c:v>-0.046636261347885</c:v>
                </c:pt>
                <c:pt idx="66">
                  <c:v>-0.0467762604130257</c:v>
                </c:pt>
                <c:pt idx="67">
                  <c:v>-0.0469028117258858</c:v>
                </c:pt>
                <c:pt idx="68">
                  <c:v>-0.0470159654942108</c:v>
                </c:pt>
                <c:pt idx="69">
                  <c:v>-0.0471157698339084</c:v>
                </c:pt>
                <c:pt idx="70">
                  <c:v>-0.047202271020069</c:v>
                </c:pt>
                <c:pt idx="71">
                  <c:v>-0.0472755135888292</c:v>
                </c:pt>
                <c:pt idx="72">
                  <c:v>-0.0473355405665643</c:v>
                </c:pt>
                <c:pt idx="73">
                  <c:v>-0.047382393549924</c:v>
                </c:pt>
                <c:pt idx="74">
                  <c:v>-0.0474161128258856</c:v>
                </c:pt>
                <c:pt idx="75">
                  <c:v>-0.0474367375463771</c:v>
                </c:pt>
                <c:pt idx="76">
                  <c:v>-0.0474443057719327</c:v>
                </c:pt>
                <c:pt idx="77">
                  <c:v>-0.0474388546354021</c:v>
                </c:pt>
                <c:pt idx="78">
                  <c:v>-0.0474204203783302</c:v>
                </c:pt>
                <c:pt idx="79">
                  <c:v>-0.0473890384564584</c:v>
                </c:pt>
                <c:pt idx="80">
                  <c:v>-0.0473447436270362</c:v>
                </c:pt>
                <c:pt idx="81">
                  <c:v>-0.0472875699779251</c:v>
                </c:pt>
                <c:pt idx="82">
                  <c:v>-0.0472175510731176</c:v>
                </c:pt>
                <c:pt idx="83">
                  <c:v>-0.0471347198908916</c:v>
                </c:pt>
                <c:pt idx="84">
                  <c:v>-0.0470391090129851</c:v>
                </c:pt>
                <c:pt idx="85">
                  <c:v>-0.0469307505481993</c:v>
                </c:pt>
                <c:pt idx="86">
                  <c:v>-0.0468096762706409</c:v>
                </c:pt>
                <c:pt idx="87">
                  <c:v>-0.0466759176269988</c:v>
                </c:pt>
                <c:pt idx="88">
                  <c:v>-0.0465295057729236</c:v>
                </c:pt>
                <c:pt idx="89">
                  <c:v>-0.0463704715693893</c:v>
                </c:pt>
                <c:pt idx="90">
                  <c:v>-0.0461988457027473</c:v>
                </c:pt>
                <c:pt idx="91">
                  <c:v>-0.0460146586810879</c:v>
                </c:pt>
                <c:pt idx="92">
                  <c:v>-0.0458179407833086</c:v>
                </c:pt>
                <c:pt idx="93">
                  <c:v>-0.0456087221718917</c:v>
                </c:pt>
                <c:pt idx="94">
                  <c:v>-0.0453870328965422</c:v>
                </c:pt>
                <c:pt idx="95">
                  <c:v>-0.0451529029087396</c:v>
                </c:pt>
                <c:pt idx="96">
                  <c:v>-0.0449063620435481</c:v>
                </c:pt>
                <c:pt idx="97">
                  <c:v>-0.044647440132394</c:v>
                </c:pt>
                <c:pt idx="98">
                  <c:v>-0.0443761668611842</c:v>
                </c:pt>
                <c:pt idx="99">
                  <c:v>-0.0440925719958614</c:v>
                </c:pt>
                <c:pt idx="100">
                  <c:v>-0.043796685153211</c:v>
                </c:pt>
                <c:pt idx="101">
                  <c:v>-0.043488536044606</c:v>
                </c:pt>
                <c:pt idx="102">
                  <c:v>-0.0431681543013838</c:v>
                </c:pt>
                <c:pt idx="103">
                  <c:v>-0.0428355696094513</c:v>
                </c:pt>
                <c:pt idx="104">
                  <c:v>-0.0424908116401639</c:v>
                </c:pt>
                <c:pt idx="105">
                  <c:v>-0.0421339100830664</c:v>
                </c:pt>
                <c:pt idx="106">
                  <c:v>-0.0417648946895497</c:v>
                </c:pt>
                <c:pt idx="107">
                  <c:v>-0.0413837952146423</c:v>
                </c:pt>
                <c:pt idx="108">
                  <c:v>-0.0409906414679426</c:v>
                </c:pt>
                <c:pt idx="109">
                  <c:v>-0.0405854632881528</c:v>
                </c:pt>
                <c:pt idx="110">
                  <c:v>-0.0401682905794587</c:v>
                </c:pt>
                <c:pt idx="111">
                  <c:v>-0.0397391532824258</c:v>
                </c:pt>
                <c:pt idx="112">
                  <c:v>-0.0392980813994654</c:v>
                </c:pt>
                <c:pt idx="113">
                  <c:v>-0.0388451050021104</c:v>
                </c:pt>
                <c:pt idx="114">
                  <c:v>-0.038380254220101</c:v>
                </c:pt>
                <c:pt idx="115">
                  <c:v>-0.0379035592195578</c:v>
                </c:pt>
                <c:pt idx="116">
                  <c:v>-0.0374150502757402</c:v>
                </c:pt>
                <c:pt idx="117">
                  <c:v>-0.0369147576857358</c:v>
                </c:pt>
                <c:pt idx="118">
                  <c:v>-0.0364027118230297</c:v>
                </c:pt>
                <c:pt idx="119">
                  <c:v>-0.0358789431738842</c:v>
                </c:pt>
              </c:numCache>
            </c:numRef>
          </c:yVal>
          <c:smooth val="0"/>
          <c:extLst xmlns:c16r2="http://schemas.microsoft.com/office/drawing/2015/06/chart">
            <c:ext xmlns:c16="http://schemas.microsoft.com/office/drawing/2014/chart" uri="{C3380CC4-5D6E-409C-BE32-E72D297353CC}">
              <c16:uniqueId val="{00000003-2811-4D5C-9FF5-3DA27A18F85D}"/>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0.0</c:v>
                </c:pt>
                <c:pt idx="2">
                  <c:v>-0.00178031325413031</c:v>
                </c:pt>
                <c:pt idx="3">
                  <c:v>-0.0035393214202486</c:v>
                </c:pt>
                <c:pt idx="4">
                  <c:v>-0.00527035578488721</c:v>
                </c:pt>
                <c:pt idx="5">
                  <c:v>-0.00696888674065121</c:v>
                </c:pt>
                <c:pt idx="6">
                  <c:v>-0.00863200278763543</c:v>
                </c:pt>
                <c:pt idx="7">
                  <c:v>-0.0102580239836243</c:v>
                </c:pt>
                <c:pt idx="8">
                  <c:v>-0.0118461985875911</c:v>
                </c:pt>
                <c:pt idx="9">
                  <c:v>-0.013396464932157</c:v>
                </c:pt>
                <c:pt idx="10">
                  <c:v>-0.0149092654282867</c:v>
                </c:pt>
                <c:pt idx="11">
                  <c:v>-0.0163854021520819</c:v>
                </c:pt>
                <c:pt idx="12">
                  <c:v>-0.0178259249914845</c:v>
                </c:pt>
                <c:pt idx="13">
                  <c:v>-0.0192320460009796</c:v>
                </c:pt>
                <c:pt idx="14">
                  <c:v>-0.0206050711931311</c:v>
                </c:pt>
                <c:pt idx="15">
                  <c:v>-0.0219460648077074</c:v>
                </c:pt>
                <c:pt idx="16">
                  <c:v>-0.0232562478813634</c:v>
                </c:pt>
                <c:pt idx="17">
                  <c:v>-0.0245368476971635</c:v>
                </c:pt>
                <c:pt idx="18">
                  <c:v>-0.0257890652574133</c:v>
                </c:pt>
                <c:pt idx="19">
                  <c:v>-0.0270140612810792</c:v>
                </c:pt>
                <c:pt idx="20">
                  <c:v>-0.0282129468105268</c:v>
                </c:pt>
                <c:pt idx="21">
                  <c:v>-0.0293867773289094</c:v>
                </c:pt>
                <c:pt idx="22">
                  <c:v>-0.0305365493404679</c:v>
                </c:pt>
                <c:pt idx="23">
                  <c:v>-0.0316631990353926</c:v>
                </c:pt>
                <c:pt idx="24">
                  <c:v>-0.0327676022316154</c:v>
                </c:pt>
                <c:pt idx="25">
                  <c:v>-0.033850575593533</c:v>
                </c:pt>
                <c:pt idx="26">
                  <c:v>-0.0349128782872867</c:v>
                </c:pt>
                <c:pt idx="27">
                  <c:v>-0.035955214396381</c:v>
                </c:pt>
                <c:pt idx="28">
                  <c:v>-0.0369782351444883</c:v>
                </c:pt>
                <c:pt idx="29">
                  <c:v>-0.0379825419076951</c:v>
                </c:pt>
                <c:pt idx="30">
                  <c:v>-0.0389686891903693</c:v>
                </c:pt>
                <c:pt idx="31">
                  <c:v>-0.039937187495525</c:v>
                </c:pt>
                <c:pt idx="32">
                  <c:v>-0.0408885062824993</c:v>
                </c:pt>
                <c:pt idx="33">
                  <c:v>-0.0418230767463683</c:v>
                </c:pt>
                <c:pt idx="34">
                  <c:v>-0.042741294564621</c:v>
                </c:pt>
                <c:pt idx="35">
                  <c:v>-0.0436435224291927</c:v>
                </c:pt>
                <c:pt idx="36">
                  <c:v>-0.0445300925093761</c:v>
                </c:pt>
                <c:pt idx="37">
                  <c:v>-0.0454013088201464</c:v>
                </c:pt>
                <c:pt idx="38">
                  <c:v>-0.0462574492921703</c:v>
                </c:pt>
                <c:pt idx="39">
                  <c:v>-0.047098767827265</c:v>
                </c:pt>
                <c:pt idx="40">
                  <c:v>-0.0479254963029234</c:v>
                </c:pt>
                <c:pt idx="41">
                  <c:v>-0.0487378460893524</c:v>
                </c:pt>
                <c:pt idx="42">
                  <c:v>-0.049536009933945</c:v>
                </c:pt>
                <c:pt idx="43">
                  <c:v>-0.0503201632709533</c:v>
                </c:pt>
                <c:pt idx="44">
                  <c:v>-0.0510904657785431</c:v>
                </c:pt>
                <c:pt idx="45">
                  <c:v>-0.0518470625684131</c:v>
                </c:pt>
                <c:pt idx="46">
                  <c:v>-0.0525900854190695</c:v>
                </c:pt>
                <c:pt idx="47">
                  <c:v>-0.0533196538817719</c:v>
                </c:pt>
                <c:pt idx="48">
                  <c:v>-0.0540358762773394</c:v>
                </c:pt>
                <c:pt idx="49">
                  <c:v>-0.0547388506784045</c:v>
                </c:pt>
                <c:pt idx="50">
                  <c:v>-0.0554286657134071</c:v>
                </c:pt>
                <c:pt idx="51">
                  <c:v>-0.0561054014215188</c:v>
                </c:pt>
                <c:pt idx="52">
                  <c:v>-0.0567691299111175</c:v>
                </c:pt>
                <c:pt idx="53">
                  <c:v>-0.0574199161419528</c:v>
                </c:pt>
                <c:pt idx="54">
                  <c:v>-0.0580578184089973</c:v>
                </c:pt>
                <c:pt idx="55">
                  <c:v>-0.0586828890664037</c:v>
                </c:pt>
                <c:pt idx="56">
                  <c:v>-0.0592951749167696</c:v>
                </c:pt>
                <c:pt idx="57">
                  <c:v>-0.0598947177822993</c:v>
                </c:pt>
                <c:pt idx="58">
                  <c:v>-0.0604815548831539</c:v>
                </c:pt>
                <c:pt idx="59">
                  <c:v>-0.0610557192994747</c:v>
                </c:pt>
                <c:pt idx="60">
                  <c:v>-0.061617240349733</c:v>
                </c:pt>
                <c:pt idx="61">
                  <c:v>-0.0621661438599403</c:v>
                </c:pt>
                <c:pt idx="62">
                  <c:v>-0.0627024525783781</c:v>
                </c:pt>
                <c:pt idx="63">
                  <c:v>-0.0632261864266184</c:v>
                </c:pt>
                <c:pt idx="64">
                  <c:v>-0.0637373627250781</c:v>
                </c:pt>
                <c:pt idx="65">
                  <c:v>-0.0642359964949719</c:v>
                </c:pt>
                <c:pt idx="66">
                  <c:v>-0.0647221006838663</c:v>
                </c:pt>
                <c:pt idx="67">
                  <c:v>-0.0651956863439409</c:v>
                </c:pt>
                <c:pt idx="68">
                  <c:v>-0.0656567628175253</c:v>
                </c:pt>
                <c:pt idx="69">
                  <c:v>-0.0661053379371879</c:v>
                </c:pt>
                <c:pt idx="70">
                  <c:v>-0.0665414182258246</c:v>
                </c:pt>
                <c:pt idx="71">
                  <c:v>-0.0669650089330389</c:v>
                </c:pt>
                <c:pt idx="72">
                  <c:v>-0.0673761142788862</c:v>
                </c:pt>
                <c:pt idx="73">
                  <c:v>-0.0677747375266335</c:v>
                </c:pt>
                <c:pt idx="74">
                  <c:v>-0.0681608810918988</c:v>
                </c:pt>
                <c:pt idx="75">
                  <c:v>-0.0685345467027218</c:v>
                </c:pt>
                <c:pt idx="76">
                  <c:v>-0.0688957353995647</c:v>
                </c:pt>
                <c:pt idx="77">
                  <c:v>-0.0692444477244862</c:v>
                </c:pt>
                <c:pt idx="78">
                  <c:v>-0.0695806837502459</c:v>
                </c:pt>
                <c:pt idx="79">
                  <c:v>-0.0699044431530638</c:v>
                </c:pt>
                <c:pt idx="80">
                  <c:v>-0.0702157252890174</c:v>
                </c:pt>
                <c:pt idx="81">
                  <c:v>-0.0705145292631641</c:v>
                </c:pt>
                <c:pt idx="82">
                  <c:v>-0.0708008539841103</c:v>
                </c:pt>
                <c:pt idx="83">
                  <c:v>-0.0710746982003911</c:v>
                </c:pt>
                <c:pt idx="84">
                  <c:v>-0.0713360605695925</c:v>
                </c:pt>
                <c:pt idx="85">
                  <c:v>-0.0715849397092825</c:v>
                </c:pt>
                <c:pt idx="86">
                  <c:v>-0.0718213341933733</c:v>
                </c:pt>
                <c:pt idx="87">
                  <c:v>-0.0720452426176052</c:v>
                </c:pt>
                <c:pt idx="88">
                  <c:v>-0.072256663650478</c:v>
                </c:pt>
                <c:pt idx="89">
                  <c:v>-0.0724555960259749</c:v>
                </c:pt>
                <c:pt idx="90">
                  <c:v>-0.0726420386054087</c:v>
                </c:pt>
                <c:pt idx="91">
                  <c:v>-0.0728159903883352</c:v>
                </c:pt>
                <c:pt idx="92">
                  <c:v>-0.0729774505089153</c:v>
                </c:pt>
                <c:pt idx="93">
                  <c:v>-0.0731264182904852</c:v>
                </c:pt>
                <c:pt idx="94">
                  <c:v>-0.0732628932673833</c:v>
                </c:pt>
                <c:pt idx="95">
                  <c:v>-0.0733868751995033</c:v>
                </c:pt>
                <c:pt idx="96">
                  <c:v>-0.0734983640395512</c:v>
                </c:pt>
                <c:pt idx="97">
                  <c:v>-0.0735973599839781</c:v>
                </c:pt>
                <c:pt idx="98">
                  <c:v>-0.073683863527549</c:v>
                </c:pt>
                <c:pt idx="99">
                  <c:v>-0.0737578753942216</c:v>
                </c:pt>
                <c:pt idx="100">
                  <c:v>-0.0738193966026301</c:v>
                </c:pt>
                <c:pt idx="101">
                  <c:v>-0.0738684284624469</c:v>
                </c:pt>
                <c:pt idx="102">
                  <c:v>-0.0739049725452787</c:v>
                </c:pt>
                <c:pt idx="103">
                  <c:v>-0.0739290307610645</c:v>
                </c:pt>
                <c:pt idx="104">
                  <c:v>-0.0739406052998674</c:v>
                </c:pt>
                <c:pt idx="105">
                  <c:v>-0.0739396986573411</c:v>
                </c:pt>
                <c:pt idx="106">
                  <c:v>-0.0739263136638328</c:v>
                </c:pt>
                <c:pt idx="107">
                  <c:v>-0.0739004534625565</c:v>
                </c:pt>
                <c:pt idx="108">
                  <c:v>-0.0738621215095918</c:v>
                </c:pt>
                <c:pt idx="109">
                  <c:v>-0.0738113215702469</c:v>
                </c:pt>
                <c:pt idx="110">
                  <c:v>-0.0737480577990937</c:v>
                </c:pt>
                <c:pt idx="111">
                  <c:v>-0.0736723345908103</c:v>
                </c:pt>
                <c:pt idx="112">
                  <c:v>-0.0735841567257012</c:v>
                </c:pt>
                <c:pt idx="113">
                  <c:v>-0.0734835293078504</c:v>
                </c:pt>
                <c:pt idx="114">
                  <c:v>-0.0733704577396566</c:v>
                </c:pt>
                <c:pt idx="115">
                  <c:v>-0.0732449477800401</c:v>
                </c:pt>
                <c:pt idx="116">
                  <c:v>-0.0731070055007876</c:v>
                </c:pt>
                <c:pt idx="117">
                  <c:v>-0.0729566373483976</c:v>
                </c:pt>
                <c:pt idx="118">
                  <c:v>-0.0727938500058371</c:v>
                </c:pt>
                <c:pt idx="119">
                  <c:v>-0.0726186505562509</c:v>
                </c:pt>
              </c:numCache>
            </c:numRef>
          </c:yVal>
          <c:smooth val="0"/>
          <c:extLst xmlns:c16r2="http://schemas.microsoft.com/office/drawing/2015/06/chart">
            <c:ext xmlns:c16="http://schemas.microsoft.com/office/drawing/2014/chart" uri="{C3380CC4-5D6E-409C-BE32-E72D297353CC}">
              <c16:uniqueId val="{00000004-2811-4D5C-9FF5-3DA27A18F85D}"/>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0.0</c:v>
                </c:pt>
                <c:pt idx="2">
                  <c:v>-0.00160126230184687</c:v>
                </c:pt>
                <c:pt idx="3">
                  <c:v>-0.00318677560426295</c:v>
                </c:pt>
                <c:pt idx="4">
                  <c:v>-0.00474911339915707</c:v>
                </c:pt>
                <c:pt idx="5">
                  <c:v>-0.00628295229398645</c:v>
                </c:pt>
                <c:pt idx="6">
                  <c:v>-0.00778459923822083</c:v>
                </c:pt>
                <c:pt idx="7">
                  <c:v>-0.00925163330248324</c:v>
                </c:pt>
                <c:pt idx="8">
                  <c:v>-0.0106826185474347</c:v>
                </c:pt>
                <c:pt idx="9">
                  <c:v>-0.0120768737651815</c:v>
                </c:pt>
                <c:pt idx="10">
                  <c:v>-0.0134342889432446</c:v>
                </c:pt>
                <c:pt idx="11">
                  <c:v>-0.0147551792069862</c:v>
                </c:pt>
                <c:pt idx="12">
                  <c:v>-0.0160401694156462</c:v>
                </c:pt>
                <c:pt idx="13">
                  <c:v>-0.0172901033001835</c:v>
                </c:pt>
                <c:pt idx="14">
                  <c:v>-0.0185059704599553</c:v>
                </c:pt>
                <c:pt idx="15">
                  <c:v>-0.0196886171106598</c:v>
                </c:pt>
                <c:pt idx="16">
                  <c:v>-0.0208390406623948</c:v>
                </c:pt>
                <c:pt idx="17">
                  <c:v>-0.0219582881436509</c:v>
                </c:pt>
                <c:pt idx="18">
                  <c:v>-0.0230474141171726</c:v>
                </c:pt>
                <c:pt idx="19">
                  <c:v>-0.0241074607693008</c:v>
                </c:pt>
                <c:pt idx="20">
                  <c:v>-0.025139443561784</c:v>
                </c:pt>
                <c:pt idx="21">
                  <c:v>-0.0261443409399362</c:v>
                </c:pt>
                <c:pt idx="22">
                  <c:v>-0.0271230873913737</c:v>
                </c:pt>
                <c:pt idx="23">
                  <c:v>-0.028076569091354</c:v>
                </c:pt>
                <c:pt idx="24">
                  <c:v>-0.0290056214362266</c:v>
                </c:pt>
                <c:pt idx="25">
                  <c:v>-0.0299110280429886</c:v>
                </c:pt>
                <c:pt idx="26">
                  <c:v>-0.0307935209639254</c:v>
                </c:pt>
                <c:pt idx="27">
                  <c:v>-0.0316537815815536</c:v>
                </c:pt>
                <c:pt idx="28">
                  <c:v>-0.0324924419328454</c:v>
                </c:pt>
                <c:pt idx="29">
                  <c:v>-0.0333100868447218</c:v>
                </c:pt>
                <c:pt idx="30">
                  <c:v>-0.0341072561277542</c:v>
                </c:pt>
                <c:pt idx="31">
                  <c:v>-0.0348844470026961</c:v>
                </c:pt>
                <c:pt idx="32">
                  <c:v>-0.0356421166543441</c:v>
                </c:pt>
                <c:pt idx="33">
                  <c:v>-0.0363806847235537</c:v>
                </c:pt>
                <c:pt idx="34">
                  <c:v>-0.0371005357883405</c:v>
                </c:pt>
                <c:pt idx="35">
                  <c:v>-0.0378020217831363</c:v>
                </c:pt>
                <c:pt idx="36">
                  <c:v>-0.0384854643998551</c:v>
                </c:pt>
                <c:pt idx="37">
                  <c:v>-0.0391511572670424</c:v>
                </c:pt>
                <c:pt idx="38">
                  <c:v>-0.0397993681835942</c:v>
                </c:pt>
                <c:pt idx="39">
                  <c:v>-0.0404303410141438</c:v>
                </c:pt>
                <c:pt idx="40">
                  <c:v>-0.0410442977190541</c:v>
                </c:pt>
                <c:pt idx="41">
                  <c:v>-0.0416414400024223</c:v>
                </c:pt>
                <c:pt idx="42">
                  <c:v>-0.0422219511528965</c:v>
                </c:pt>
                <c:pt idx="43">
                  <c:v>-0.0427859973970044</c:v>
                </c:pt>
                <c:pt idx="44">
                  <c:v>-0.0433337295180536</c:v>
                </c:pt>
                <c:pt idx="45">
                  <c:v>-0.0438652840639406</c:v>
                </c:pt>
                <c:pt idx="46">
                  <c:v>-0.0443807846750133</c:v>
                </c:pt>
                <c:pt idx="47">
                  <c:v>-0.044880343193654</c:v>
                </c:pt>
                <c:pt idx="48">
                  <c:v>-0.0453640607374837</c:v>
                </c:pt>
                <c:pt idx="49">
                  <c:v>-0.0458320286452363</c:v>
                </c:pt>
                <c:pt idx="50">
                  <c:v>-0.0462843293862534</c:v>
                </c:pt>
                <c:pt idx="51">
                  <c:v>-0.046721037459065</c:v>
                </c:pt>
                <c:pt idx="52">
                  <c:v>-0.0471422200353118</c:v>
                </c:pt>
                <c:pt idx="53">
                  <c:v>-0.0475479377382726</c:v>
                </c:pt>
                <c:pt idx="54">
                  <c:v>-0.0479382452467689</c:v>
                </c:pt>
                <c:pt idx="55">
                  <c:v>-0.0483131919281732</c:v>
                </c:pt>
                <c:pt idx="56">
                  <c:v>-0.0486728223258979</c:v>
                </c:pt>
                <c:pt idx="57">
                  <c:v>-0.0490171766869025</c:v>
                </c:pt>
                <c:pt idx="58">
                  <c:v>-0.0493462913982512</c:v>
                </c:pt>
                <c:pt idx="59">
                  <c:v>-0.0496601994163939</c:v>
                </c:pt>
                <c:pt idx="60">
                  <c:v>-0.0499589306346024</c:v>
                </c:pt>
                <c:pt idx="61">
                  <c:v>-0.0502425122431305</c:v>
                </c:pt>
                <c:pt idx="62">
                  <c:v>-0.0505109689947858</c:v>
                </c:pt>
                <c:pt idx="63">
                  <c:v>-0.0507643235723663</c:v>
                </c:pt>
                <c:pt idx="64">
                  <c:v>-0.0510025968105765</c:v>
                </c:pt>
                <c:pt idx="65">
                  <c:v>-0.0512258079070307</c:v>
                </c:pt>
                <c:pt idx="66">
                  <c:v>-0.0514339746951009</c:v>
                </c:pt>
                <c:pt idx="67">
                  <c:v>-0.0516271138039883</c:v>
                </c:pt>
                <c:pt idx="68">
                  <c:v>-0.0518052408806397</c:v>
                </c:pt>
                <c:pt idx="69">
                  <c:v>-0.0519683706916112</c:v>
                </c:pt>
                <c:pt idx="70">
                  <c:v>-0.0521165173086047</c:v>
                </c:pt>
                <c:pt idx="71">
                  <c:v>-0.0522496942758153</c:v>
                </c:pt>
                <c:pt idx="72">
                  <c:v>-0.0523679146572249</c:v>
                </c:pt>
                <c:pt idx="73">
                  <c:v>-0.0524711912148632</c:v>
                </c:pt>
                <c:pt idx="74">
                  <c:v>-0.0525595364706532</c:v>
                </c:pt>
                <c:pt idx="75">
                  <c:v>-0.0526329628046369</c:v>
                </c:pt>
                <c:pt idx="76">
                  <c:v>-0.0526914825240965</c:v>
                </c:pt>
                <c:pt idx="77">
                  <c:v>-0.0527351080017979</c:v>
                </c:pt>
                <c:pt idx="78">
                  <c:v>-0.052763851632335</c:v>
                </c:pt>
                <c:pt idx="79">
                  <c:v>-0.0527777259740105</c:v>
                </c:pt>
                <c:pt idx="80">
                  <c:v>-0.0527767437633884</c:v>
                </c:pt>
                <c:pt idx="81">
                  <c:v>-0.0527609179953288</c:v>
                </c:pt>
                <c:pt idx="82">
                  <c:v>-0.0527302619120746</c:v>
                </c:pt>
                <c:pt idx="83">
                  <c:v>-0.0526847890796489</c:v>
                </c:pt>
                <c:pt idx="84">
                  <c:v>-0.0526245134387864</c:v>
                </c:pt>
                <c:pt idx="85">
                  <c:v>-0.052549449246726</c:v>
                </c:pt>
                <c:pt idx="86">
                  <c:v>-0.052459611226368</c:v>
                </c:pt>
                <c:pt idx="87">
                  <c:v>-0.0523550144316687</c:v>
                </c:pt>
                <c:pt idx="88">
                  <c:v>-0.0522356744295393</c:v>
                </c:pt>
                <c:pt idx="89">
                  <c:v>-0.0521016071979829</c:v>
                </c:pt>
                <c:pt idx="90">
                  <c:v>-0.0519528291915776</c:v>
                </c:pt>
                <c:pt idx="91">
                  <c:v>-0.0517893573378387</c:v>
                </c:pt>
                <c:pt idx="92">
                  <c:v>-0.0516112090408569</c:v>
                </c:pt>
                <c:pt idx="93">
                  <c:v>-0.0514184021994879</c:v>
                </c:pt>
                <c:pt idx="94">
                  <c:v>-0.0512109551964386</c:v>
                </c:pt>
                <c:pt idx="95">
                  <c:v>-0.0509888869346469</c:v>
                </c:pt>
                <c:pt idx="96">
                  <c:v>-0.050752216771798</c:v>
                </c:pt>
                <c:pt idx="97">
                  <c:v>-0.05050096460036</c:v>
                </c:pt>
                <c:pt idx="98">
                  <c:v>-0.0502351507930143</c:v>
                </c:pt>
                <c:pt idx="99">
                  <c:v>-0.0499547962426732</c:v>
                </c:pt>
                <c:pt idx="100">
                  <c:v>-0.0496599223079102</c:v>
                </c:pt>
                <c:pt idx="101">
                  <c:v>-0.049350550842064</c:v>
                </c:pt>
                <c:pt idx="102">
                  <c:v>-0.0490267041932384</c:v>
                </c:pt>
                <c:pt idx="103">
                  <c:v>-0.0486884052115783</c:v>
                </c:pt>
                <c:pt idx="104">
                  <c:v>-0.0483356771619583</c:v>
                </c:pt>
                <c:pt idx="105">
                  <c:v>-0.0479685438440356</c:v>
                </c:pt>
                <c:pt idx="106">
                  <c:v>-0.047587029501301</c:v>
                </c:pt>
                <c:pt idx="107">
                  <c:v>-0.0471911588356306</c:v>
                </c:pt>
                <c:pt idx="108">
                  <c:v>-0.0467809569672681</c:v>
                </c:pt>
                <c:pt idx="109">
                  <c:v>-0.0463564495257742</c:v>
                </c:pt>
                <c:pt idx="110">
                  <c:v>-0.0459176625081454</c:v>
                </c:pt>
                <c:pt idx="111">
                  <c:v>-0.0454646223734016</c:v>
                </c:pt>
                <c:pt idx="112">
                  <c:v>-0.044997356042586</c:v>
                </c:pt>
                <c:pt idx="113">
                  <c:v>-0.0445158907496079</c:v>
                </c:pt>
                <c:pt idx="114">
                  <c:v>-0.0440202542158659</c:v>
                </c:pt>
                <c:pt idx="115">
                  <c:v>-0.0435104745301942</c:v>
                </c:pt>
                <c:pt idx="116">
                  <c:v>-0.0429865801816049</c:v>
                </c:pt>
                <c:pt idx="117">
                  <c:v>-0.0424486000229081</c:v>
                </c:pt>
                <c:pt idx="118">
                  <c:v>-0.0418965632852632</c:v>
                </c:pt>
                <c:pt idx="119">
                  <c:v>-0.0413304995672661</c:v>
                </c:pt>
              </c:numCache>
            </c:numRef>
          </c:yVal>
          <c:smooth val="0"/>
          <c:extLst xmlns:c16r2="http://schemas.microsoft.com/office/drawing/2015/06/chart">
            <c:ext xmlns:c16="http://schemas.microsoft.com/office/drawing/2014/chart" uri="{C3380CC4-5D6E-409C-BE32-E72D297353CC}">
              <c16:uniqueId val="{00000005-2811-4D5C-9FF5-3DA27A18F85D}"/>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0.0</c:v>
                </c:pt>
                <c:pt idx="2">
                  <c:v>-0.00160207552107749</c:v>
                </c:pt>
                <c:pt idx="3">
                  <c:v>-0.00317960997199407</c:v>
                </c:pt>
                <c:pt idx="4">
                  <c:v>-0.00472258441004669</c:v>
                </c:pt>
                <c:pt idx="5">
                  <c:v>-0.00622387586190598</c:v>
                </c:pt>
                <c:pt idx="6">
                  <c:v>-0.00767859679763205</c:v>
                </c:pt>
                <c:pt idx="7">
                  <c:v>-0.00908359719323925</c:v>
                </c:pt>
                <c:pt idx="8">
                  <c:v>-0.0104370668632328</c:v>
                </c:pt>
                <c:pt idx="9">
                  <c:v>-0.0117382183962036</c:v>
                </c:pt>
                <c:pt idx="10">
                  <c:v>-0.0129870351738646</c:v>
                </c:pt>
                <c:pt idx="11">
                  <c:v>-0.014184071951604</c:v>
                </c:pt>
                <c:pt idx="12">
                  <c:v>-0.0153302977778367</c:v>
                </c:pt>
                <c:pt idx="13">
                  <c:v>-0.0164269728775253</c:v>
                </c:pt>
                <c:pt idx="14">
                  <c:v>-0.0174755502011976</c:v>
                </c:pt>
                <c:pt idx="15">
                  <c:v>-0.0184772968059406</c:v>
                </c:pt>
                <c:pt idx="16">
                  <c:v>-0.0194337054199423</c:v>
                </c:pt>
                <c:pt idx="17">
                  <c:v>-0.020346317163785</c:v>
                </c:pt>
                <c:pt idx="18">
                  <c:v>-0.0212166747223819</c:v>
                </c:pt>
                <c:pt idx="19">
                  <c:v>-0.0220462976649287</c:v>
                </c:pt>
                <c:pt idx="20">
                  <c:v>-0.0228366646770155</c:v>
                </c:pt>
                <c:pt idx="21">
                  <c:v>-0.0235892010459793</c:v>
                </c:pt>
                <c:pt idx="22">
                  <c:v>-0.0243052702935529</c:v>
                </c:pt>
                <c:pt idx="23">
                  <c:v>-0.0249861688425881</c:v>
                </c:pt>
                <c:pt idx="24">
                  <c:v>-0.025633123354055</c:v>
                </c:pt>
                <c:pt idx="25">
                  <c:v>-0.0262472896647523</c:v>
                </c:pt>
                <c:pt idx="26">
                  <c:v>-0.0268297531729331</c:v>
                </c:pt>
                <c:pt idx="27">
                  <c:v>-0.0273815303080482</c:v>
                </c:pt>
                <c:pt idx="28">
                  <c:v>-0.0279035701460089</c:v>
                </c:pt>
                <c:pt idx="29">
                  <c:v>-0.0283967572759138</c:v>
                </c:pt>
                <c:pt idx="30">
                  <c:v>-0.0288619148195721</c:v>
                </c:pt>
                <c:pt idx="31">
                  <c:v>-0.0292998075165087</c:v>
                </c:pt>
                <c:pt idx="32">
                  <c:v>-0.0297111450199736</c:v>
                </c:pt>
                <c:pt idx="33">
                  <c:v>-0.0300965851565706</c:v>
                </c:pt>
                <c:pt idx="34">
                  <c:v>-0.030456737120403</c:v>
                </c:pt>
                <c:pt idx="35">
                  <c:v>-0.0307921646235627</c:v>
                </c:pt>
                <c:pt idx="36">
                  <c:v>-0.0311033890102408</c:v>
                </c:pt>
                <c:pt idx="37">
                  <c:v>-0.0313908920361428</c:v>
                </c:pt>
                <c:pt idx="38">
                  <c:v>-0.0316551187206642</c:v>
                </c:pt>
                <c:pt idx="39">
                  <c:v>-0.0318964799153036</c:v>
                </c:pt>
                <c:pt idx="40">
                  <c:v>-0.0321153548866277</c:v>
                </c:pt>
                <c:pt idx="41">
                  <c:v>-0.0323120934408507</c:v>
                </c:pt>
                <c:pt idx="42">
                  <c:v>-0.0324870182739687</c:v>
                </c:pt>
                <c:pt idx="43">
                  <c:v>-0.0326404269289924</c:v>
                </c:pt>
                <c:pt idx="44">
                  <c:v>-0.0327725936513161</c:v>
                </c:pt>
                <c:pt idx="45">
                  <c:v>-0.0328837712149834</c:v>
                </c:pt>
                <c:pt idx="46">
                  <c:v>-0.0329741925525013</c:v>
                </c:pt>
                <c:pt idx="47">
                  <c:v>-0.033044072217308</c:v>
                </c:pt>
                <c:pt idx="48">
                  <c:v>-0.0330936078389641</c:v>
                </c:pt>
                <c:pt idx="49">
                  <c:v>-0.0331229814109974</c:v>
                </c:pt>
                <c:pt idx="50">
                  <c:v>-0.0331323605278158</c:v>
                </c:pt>
                <c:pt idx="51">
                  <c:v>-0.0331218994397204</c:v>
                </c:pt>
                <c:pt idx="52">
                  <c:v>-0.0330917401588522</c:v>
                </c:pt>
                <c:pt idx="53">
                  <c:v>-0.0330420133686857</c:v>
                </c:pt>
                <c:pt idx="54">
                  <c:v>-0.0329728392971447</c:v>
                </c:pt>
                <c:pt idx="55">
                  <c:v>-0.0328843286042684</c:v>
                </c:pt>
                <c:pt idx="56">
                  <c:v>-0.0327765830297721</c:v>
                </c:pt>
                <c:pt idx="57">
                  <c:v>-0.0326496961642988</c:v>
                </c:pt>
                <c:pt idx="58">
                  <c:v>-0.032503754060599</c:v>
                </c:pt>
                <c:pt idx="59">
                  <c:v>-0.0323388358519878</c:v>
                </c:pt>
                <c:pt idx="60">
                  <c:v>-0.0321550142325577</c:v>
                </c:pt>
                <c:pt idx="61">
                  <c:v>-0.031952356097463</c:v>
                </c:pt>
                <c:pt idx="62">
                  <c:v>-0.0317309227975784</c:v>
                </c:pt>
                <c:pt idx="63">
                  <c:v>-0.0314907708161627</c:v>
                </c:pt>
                <c:pt idx="64">
                  <c:v>-0.031231951994414</c:v>
                </c:pt>
                <c:pt idx="65">
                  <c:v>-0.0309545139534748</c:v>
                </c:pt>
                <c:pt idx="66">
                  <c:v>-0.0306585004000226</c:v>
                </c:pt>
                <c:pt idx="67">
                  <c:v>-0.0303439515046193</c:v>
                </c:pt>
                <c:pt idx="68">
                  <c:v>-0.030010904163646</c:v>
                </c:pt>
                <c:pt idx="69">
                  <c:v>-0.0296593922248576</c:v>
                </c:pt>
                <c:pt idx="70">
                  <c:v>-0.0292894467929727</c:v>
                </c:pt>
                <c:pt idx="71">
                  <c:v>-0.0289010964406771</c:v>
                </c:pt>
                <c:pt idx="72">
                  <c:v>-0.0284943673759699</c:v>
                </c:pt>
                <c:pt idx="73">
                  <c:v>-0.0280692837186507</c:v>
                </c:pt>
                <c:pt idx="74">
                  <c:v>-0.0276258676094585</c:v>
                </c:pt>
                <c:pt idx="75">
                  <c:v>-0.0271641394065227</c:v>
                </c:pt>
                <c:pt idx="76">
                  <c:v>-0.0266841178672621</c:v>
                </c:pt>
                <c:pt idx="77">
                  <c:v>-0.0261858202284202</c:v>
                </c:pt>
                <c:pt idx="78">
                  <c:v>-0.0256692623879644</c:v>
                </c:pt>
                <c:pt idx="79">
                  <c:v>-0.0251344589996734</c:v>
                </c:pt>
                <c:pt idx="80">
                  <c:v>-0.024581423640484</c:v>
                </c:pt>
                <c:pt idx="81">
                  <c:v>-0.0240101688686991</c:v>
                </c:pt>
                <c:pt idx="82">
                  <c:v>-0.0234207062676432</c:v>
                </c:pt>
                <c:pt idx="83">
                  <c:v>-0.0228130466493894</c:v>
                </c:pt>
                <c:pt idx="84">
                  <c:v>-0.0221872001129668</c:v>
                </c:pt>
                <c:pt idx="85">
                  <c:v>-0.0215431760443607</c:v>
                </c:pt>
                <c:pt idx="86">
                  <c:v>-0.0208809832765837</c:v>
                </c:pt>
                <c:pt idx="87">
                  <c:v>-0.0202006300823996</c:v>
                </c:pt>
                <c:pt idx="88">
                  <c:v>-0.0195021243343945</c:v>
                </c:pt>
                <c:pt idx="89">
                  <c:v>-0.0187854734613211</c:v>
                </c:pt>
                <c:pt idx="90">
                  <c:v>-0.0180506845572381</c:v>
                </c:pt>
                <c:pt idx="91">
                  <c:v>-0.0172977644251659</c:v>
                </c:pt>
                <c:pt idx="92">
                  <c:v>-0.0165267196134664</c:v>
                </c:pt>
                <c:pt idx="93">
                  <c:v>-0.0157375564813265</c:v>
                </c:pt>
                <c:pt idx="94">
                  <c:v>-0.0149302811478265</c:v>
                </c:pt>
                <c:pt idx="95">
                  <c:v>-0.0141048997320468</c:v>
                </c:pt>
                <c:pt idx="96">
                  <c:v>-0.0132614181566169</c:v>
                </c:pt>
                <c:pt idx="97">
                  <c:v>-0.0123998423368903</c:v>
                </c:pt>
                <c:pt idx="98">
                  <c:v>-0.0115201780499774</c:v>
                </c:pt>
                <c:pt idx="99">
                  <c:v>-0.0106224312330596</c:v>
                </c:pt>
                <c:pt idx="100">
                  <c:v>-0.00970660772145493</c:v>
                </c:pt>
                <c:pt idx="101">
                  <c:v>-0.00877271346689667</c:v>
                </c:pt>
                <c:pt idx="102">
                  <c:v>-0.00782075442839414</c:v>
                </c:pt>
                <c:pt idx="103">
                  <c:v>-0.00685073668864788</c:v>
                </c:pt>
                <c:pt idx="104">
                  <c:v>-0.0058626664467738</c:v>
                </c:pt>
                <c:pt idx="105">
                  <c:v>-0.00485655001102714</c:v>
                </c:pt>
                <c:pt idx="106">
                  <c:v>-0.00383239384245826</c:v>
                </c:pt>
                <c:pt idx="107">
                  <c:v>-0.00279020454763668</c:v>
                </c:pt>
                <c:pt idx="108">
                  <c:v>-0.00172998892958276</c:v>
                </c:pt>
                <c:pt idx="109">
                  <c:v>-0.000651753980491776</c:v>
                </c:pt>
                <c:pt idx="110">
                  <c:v>0.000444493140093982</c:v>
                </c:pt>
                <c:pt idx="111">
                  <c:v>0.00155874504707754</c:v>
                </c:pt>
                <c:pt idx="112">
                  <c:v>0.00269099410797935</c:v>
                </c:pt>
                <c:pt idx="113">
                  <c:v>0.00384123247931711</c:v>
                </c:pt>
                <c:pt idx="114">
                  <c:v>0.00500945207022596</c:v>
                </c:pt>
                <c:pt idx="115">
                  <c:v>0.00619564455701038</c:v>
                </c:pt>
                <c:pt idx="116">
                  <c:v>0.00739980135404039</c:v>
                </c:pt>
                <c:pt idx="117">
                  <c:v>0.00862191354826791</c:v>
                </c:pt>
                <c:pt idx="118">
                  <c:v>0.00986197204474592</c:v>
                </c:pt>
                <c:pt idx="119">
                  <c:v>0.0111199674211093</c:v>
                </c:pt>
              </c:numCache>
            </c:numRef>
          </c:yVal>
          <c:smooth val="0"/>
          <c:extLst xmlns:c16r2="http://schemas.microsoft.com/office/drawing/2015/06/chart">
            <c:ext xmlns:c16="http://schemas.microsoft.com/office/drawing/2014/chart" uri="{C3380CC4-5D6E-409C-BE32-E72D297353CC}">
              <c16:uniqueId val="{00000006-2811-4D5C-9FF5-3DA27A18F85D}"/>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0.0</c:v>
                </c:pt>
                <c:pt idx="2">
                  <c:v>-0.00160334511383553</c:v>
                </c:pt>
                <c:pt idx="3">
                  <c:v>-0.00319521276833257</c:v>
                </c:pt>
                <c:pt idx="4">
                  <c:v>-0.00477187928117928</c:v>
                </c:pt>
                <c:pt idx="5">
                  <c:v>-0.00633054695208557</c:v>
                </c:pt>
                <c:pt idx="6">
                  <c:v>-0.00786917826917488</c:v>
                </c:pt>
                <c:pt idx="7">
                  <c:v>-0.00938636990758823</c:v>
                </c:pt>
                <c:pt idx="8">
                  <c:v>-0.0108812404505443</c:v>
                </c:pt>
                <c:pt idx="9">
                  <c:v>-0.0123533319019771</c:v>
                </c:pt>
                <c:pt idx="10">
                  <c:v>-0.0138025247470068</c:v>
                </c:pt>
                <c:pt idx="11">
                  <c:v>-0.0152289653597109</c:v>
                </c:pt>
                <c:pt idx="12">
                  <c:v>-0.0166330049396493</c:v>
                </c:pt>
                <c:pt idx="13">
                  <c:v>-0.0180151485947135</c:v>
                </c:pt>
                <c:pt idx="14">
                  <c:v>-0.0193760104339162</c:v>
                </c:pt>
                <c:pt idx="15">
                  <c:v>-0.0207159524397866</c:v>
                </c:pt>
                <c:pt idx="16">
                  <c:v>-0.0220355768724403</c:v>
                </c:pt>
                <c:pt idx="17">
                  <c:v>-0.0233355387972551</c:v>
                </c:pt>
                <c:pt idx="18">
                  <c:v>-0.0246165134412877</c:v>
                </c:pt>
                <c:pt idx="19">
                  <c:v>-0.0258791812702839</c:v>
                </c:pt>
                <c:pt idx="20">
                  <c:v>-0.0271242165545118</c:v>
                </c:pt>
                <c:pt idx="21">
                  <c:v>-0.0283522788595292</c:v>
                </c:pt>
                <c:pt idx="22">
                  <c:v>-0.0295640066433407</c:v>
                </c:pt>
                <c:pt idx="23">
                  <c:v>-0.0307600127525802</c:v>
                </c:pt>
                <c:pt idx="24">
                  <c:v>-0.0319408813738846</c:v>
                </c:pt>
                <c:pt idx="25">
                  <c:v>-0.0331071661785245</c:v>
                </c:pt>
                <c:pt idx="26">
                  <c:v>-0.0342593892128207</c:v>
                </c:pt>
                <c:pt idx="27">
                  <c:v>-0.0353980406216578</c:v>
                </c:pt>
                <c:pt idx="28">
                  <c:v>-0.0365235784483957</c:v>
                </c:pt>
                <c:pt idx="29">
                  <c:v>-0.0376364295116218</c:v>
                </c:pt>
                <c:pt idx="30">
                  <c:v>-0.0387369903583021</c:v>
                </c:pt>
                <c:pt idx="31">
                  <c:v>-0.0398256283806404</c:v>
                </c:pt>
                <c:pt idx="32">
                  <c:v>-0.0409026831548544</c:v>
                </c:pt>
                <c:pt idx="33">
                  <c:v>-0.0419684677763143</c:v>
                </c:pt>
                <c:pt idx="34">
                  <c:v>-0.043023270311096</c:v>
                </c:pt>
                <c:pt idx="35">
                  <c:v>-0.0440673552257067</c:v>
                </c:pt>
                <c:pt idx="36">
                  <c:v>-0.0451009648095351</c:v>
                </c:pt>
                <c:pt idx="37">
                  <c:v>-0.0461243206482322</c:v>
                </c:pt>
                <c:pt idx="38">
                  <c:v>-0.0471376248679007</c:v>
                </c:pt>
                <c:pt idx="39">
                  <c:v>-0.0481410615539062</c:v>
                </c:pt>
                <c:pt idx="40">
                  <c:v>-0.0491347979550483</c:v>
                </c:pt>
                <c:pt idx="41">
                  <c:v>-0.0501189856986457</c:v>
                </c:pt>
                <c:pt idx="42">
                  <c:v>-0.0510937618855678</c:v>
                </c:pt>
                <c:pt idx="43">
                  <c:v>-0.0520592501961801</c:v>
                </c:pt>
                <c:pt idx="44">
                  <c:v>-0.0530155618871504</c:v>
                </c:pt>
                <c:pt idx="45">
                  <c:v>-0.0539627967009437</c:v>
                </c:pt>
                <c:pt idx="46">
                  <c:v>-0.0549010437898687</c:v>
                </c:pt>
                <c:pt idx="47">
                  <c:v>-0.0558303824618633</c:v>
                </c:pt>
                <c:pt idx="48">
                  <c:v>-0.056750883028144</c:v>
                </c:pt>
                <c:pt idx="49">
                  <c:v>-0.0576626074762316</c:v>
                </c:pt>
                <c:pt idx="50">
                  <c:v>-0.0585656101102359</c:v>
                </c:pt>
                <c:pt idx="51">
                  <c:v>-0.0594599381765874</c:v>
                </c:pt>
                <c:pt idx="52">
                  <c:v>-0.0603456324461149</c:v>
                </c:pt>
                <c:pt idx="53">
                  <c:v>-0.0612227277342754</c:v>
                </c:pt>
                <c:pt idx="54">
                  <c:v>-0.0620912533668161</c:v>
                </c:pt>
                <c:pt idx="55">
                  <c:v>-0.0629512336599873</c:v>
                </c:pt>
                <c:pt idx="56">
                  <c:v>-0.0638026883061684</c:v>
                </c:pt>
                <c:pt idx="57">
                  <c:v>-0.0646456327776832</c:v>
                </c:pt>
                <c:pt idx="58">
                  <c:v>-0.06548007868696</c:v>
                </c:pt>
                <c:pt idx="59">
                  <c:v>-0.06630603409576</c:v>
                </c:pt>
                <c:pt idx="60">
                  <c:v>-0.0671235038316809</c:v>
                </c:pt>
                <c:pt idx="61">
                  <c:v>-0.067932489731902</c:v>
                </c:pt>
                <c:pt idx="62">
                  <c:v>-0.0687329909815162</c:v>
                </c:pt>
                <c:pt idx="63">
                  <c:v>-0.0695250042626867</c:v>
                </c:pt>
                <c:pt idx="64">
                  <c:v>-0.0703085240202199</c:v>
                </c:pt>
                <c:pt idx="65">
                  <c:v>-0.071083542665292</c:v>
                </c:pt>
                <c:pt idx="66">
                  <c:v>-0.0718500507282442</c:v>
                </c:pt>
                <c:pt idx="67">
                  <c:v>-0.0726080370877753</c:v>
                </c:pt>
                <c:pt idx="68">
                  <c:v>-0.0733574890691671</c:v>
                </c:pt>
                <c:pt idx="69">
                  <c:v>-0.0740983926334593</c:v>
                </c:pt>
                <c:pt idx="70">
                  <c:v>-0.0748307324865891</c:v>
                </c:pt>
                <c:pt idx="71">
                  <c:v>-0.0755544922176341</c:v>
                </c:pt>
                <c:pt idx="72">
                  <c:v>-0.0762696543933998</c:v>
                </c:pt>
                <c:pt idx="73">
                  <c:v>-0.0769762007112149</c:v>
                </c:pt>
                <c:pt idx="74">
                  <c:v>-0.0776741120425868</c:v>
                </c:pt>
                <c:pt idx="75">
                  <c:v>-0.078363368556893</c:v>
                </c:pt>
                <c:pt idx="76">
                  <c:v>-0.0790439497868647</c:v>
                </c:pt>
                <c:pt idx="77">
                  <c:v>-0.0797158347231743</c:v>
                </c:pt>
                <c:pt idx="78">
                  <c:v>-0.0803790018471773</c:v>
                </c:pt>
                <c:pt idx="79">
                  <c:v>-0.0810334292400512</c:v>
                </c:pt>
                <c:pt idx="80">
                  <c:v>-0.0816790946591936</c:v>
                </c:pt>
                <c:pt idx="81">
                  <c:v>-0.0823159754872904</c:v>
                </c:pt>
                <c:pt idx="82">
                  <c:v>-0.0829440489033004</c:v>
                </c:pt>
                <c:pt idx="83">
                  <c:v>-0.0835632918788178</c:v>
                </c:pt>
                <c:pt idx="84">
                  <c:v>-0.0841736812253657</c:v>
                </c:pt>
                <c:pt idx="85">
                  <c:v>-0.0847751936271379</c:v>
                </c:pt>
                <c:pt idx="86">
                  <c:v>-0.0853678056701028</c:v>
                </c:pt>
                <c:pt idx="87">
                  <c:v>-0.085951493911125</c:v>
                </c:pt>
                <c:pt idx="88">
                  <c:v>-0.0865262348925171</c:v>
                </c:pt>
                <c:pt idx="89">
                  <c:v>-0.0870920051493158</c:v>
                </c:pt>
                <c:pt idx="90">
                  <c:v>-0.0876487812638515</c:v>
                </c:pt>
                <c:pt idx="91">
                  <c:v>-0.0881965398912143</c:v>
                </c:pt>
                <c:pt idx="92">
                  <c:v>-0.0887352577337879</c:v>
                </c:pt>
                <c:pt idx="93">
                  <c:v>-0.089264911646751</c:v>
                </c:pt>
                <c:pt idx="94">
                  <c:v>-0.089785478572594</c:v>
                </c:pt>
                <c:pt idx="95">
                  <c:v>-0.0902969356393441</c:v>
                </c:pt>
                <c:pt idx="96">
                  <c:v>-0.0907992600732541</c:v>
                </c:pt>
                <c:pt idx="97">
                  <c:v>-0.0912924293297692</c:v>
                </c:pt>
                <c:pt idx="98">
                  <c:v>-0.0917764210134919</c:v>
                </c:pt>
                <c:pt idx="99">
                  <c:v>-0.0922512129436654</c:v>
                </c:pt>
                <c:pt idx="100">
                  <c:v>-0.0927167831760016</c:v>
                </c:pt>
                <c:pt idx="101">
                  <c:v>-0.0931731099335593</c:v>
                </c:pt>
                <c:pt idx="102">
                  <c:v>-0.0936201717122458</c:v>
                </c:pt>
                <c:pt idx="103">
                  <c:v>-0.0940579472662648</c:v>
                </c:pt>
                <c:pt idx="104">
                  <c:v>-0.094486415538995</c:v>
                </c:pt>
                <c:pt idx="105">
                  <c:v>-0.0949055557684914</c:v>
                </c:pt>
                <c:pt idx="106">
                  <c:v>-0.0953153474765713</c:v>
                </c:pt>
                <c:pt idx="107">
                  <c:v>-0.0957157703887787</c:v>
                </c:pt>
                <c:pt idx="108">
                  <c:v>-0.0961068045799038</c:v>
                </c:pt>
                <c:pt idx="109">
                  <c:v>-0.0964884303575672</c:v>
                </c:pt>
                <c:pt idx="110">
                  <c:v>-0.0968606283386179</c:v>
                </c:pt>
                <c:pt idx="111">
                  <c:v>-0.0972233794091153</c:v>
                </c:pt>
                <c:pt idx="112">
                  <c:v>-0.0975766647497948</c:v>
                </c:pt>
                <c:pt idx="113">
                  <c:v>-0.0979204658469825</c:v>
                </c:pt>
                <c:pt idx="114">
                  <c:v>-0.0982547645035083</c:v>
                </c:pt>
                <c:pt idx="115">
                  <c:v>-0.0985795427877747</c:v>
                </c:pt>
                <c:pt idx="116">
                  <c:v>-0.0988947830846882</c:v>
                </c:pt>
                <c:pt idx="117">
                  <c:v>-0.0992004681029357</c:v>
                </c:pt>
                <c:pt idx="118">
                  <c:v>-0.0994965808313281</c:v>
                </c:pt>
                <c:pt idx="119">
                  <c:v>-0.0997831045970088</c:v>
                </c:pt>
              </c:numCache>
            </c:numRef>
          </c:yVal>
          <c:smooth val="0"/>
          <c:extLst xmlns:c16r2="http://schemas.microsoft.com/office/drawing/2015/06/chart">
            <c:ext xmlns:c16="http://schemas.microsoft.com/office/drawing/2014/chart" uri="{C3380CC4-5D6E-409C-BE32-E72D297353CC}">
              <c16:uniqueId val="{00000007-2811-4D5C-9FF5-3DA27A18F85D}"/>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0.0</c:v>
                </c:pt>
                <c:pt idx="2">
                  <c:v>-0.00160203847190132</c:v>
                </c:pt>
                <c:pt idx="3">
                  <c:v>-0.00317900011941674</c:v>
                </c:pt>
                <c:pt idx="4">
                  <c:v>-0.00472396265831776</c:v>
                </c:pt>
                <c:pt idx="5">
                  <c:v>-0.00623210505727911</c:v>
                </c:pt>
                <c:pt idx="6">
                  <c:v>-0.00770023305449285</c:v>
                </c:pt>
                <c:pt idx="7">
                  <c:v>-0.00912641860486474</c:v>
                </c:pt>
                <c:pt idx="8">
                  <c:v>-0.0105097093764925</c:v>
                </c:pt>
                <c:pt idx="9">
                  <c:v>-0.0118498958836426</c:v>
                </c:pt>
                <c:pt idx="10">
                  <c:v>-0.0131473252295109</c:v>
                </c:pt>
                <c:pt idx="11">
                  <c:v>-0.0144027532769542</c:v>
                </c:pt>
                <c:pt idx="12">
                  <c:v>-0.0156172277311271</c:v>
                </c:pt>
                <c:pt idx="13">
                  <c:v>-0.0167919963932945</c:v>
                </c:pt>
                <c:pt idx="14">
                  <c:v>-0.0179284332589304</c:v>
                </c:pt>
                <c:pt idx="15">
                  <c:v>-0.0190276860266749</c:v>
                </c:pt>
                <c:pt idx="16">
                  <c:v>-0.0200910814855888</c:v>
                </c:pt>
                <c:pt idx="17">
                  <c:v>-0.0211199691912043</c:v>
                </c:pt>
                <c:pt idx="18">
                  <c:v>-0.0221156842235359</c:v>
                </c:pt>
                <c:pt idx="19">
                  <c:v>-0.0230795297247823</c:v>
                </c:pt>
                <c:pt idx="20">
                  <c:v>-0.0240127645993198</c:v>
                </c:pt>
                <c:pt idx="21">
                  <c:v>-0.0249165950444876</c:v>
                </c:pt>
                <c:pt idx="22">
                  <c:v>-0.0257921692791569</c:v>
                </c:pt>
                <c:pt idx="23">
                  <c:v>-0.0266405744405347</c:v>
                </c:pt>
                <c:pt idx="24">
                  <c:v>-0.0274628354127344</c:v>
                </c:pt>
                <c:pt idx="25">
                  <c:v>-0.0282599148740701</c:v>
                </c:pt>
                <c:pt idx="26">
                  <c:v>-0.0290327143957256</c:v>
                </c:pt>
                <c:pt idx="27">
                  <c:v>-0.0297820761807088</c:v>
                </c:pt>
                <c:pt idx="28">
                  <c:v>-0.0305087849665142</c:v>
                </c:pt>
                <c:pt idx="29">
                  <c:v>-0.0312135708336427</c:v>
                </c:pt>
                <c:pt idx="30">
                  <c:v>-0.0318971119777416</c:v>
                </c:pt>
                <c:pt idx="31">
                  <c:v>-0.0325600377145747</c:v>
                </c:pt>
                <c:pt idx="32">
                  <c:v>-0.0332029313831299</c:v>
                </c:pt>
                <c:pt idx="33">
                  <c:v>-0.0338263332560018</c:v>
                </c:pt>
                <c:pt idx="34">
                  <c:v>-0.0344307434279472</c:v>
                </c:pt>
                <c:pt idx="35">
                  <c:v>-0.0350166245589207</c:v>
                </c:pt>
                <c:pt idx="36">
                  <c:v>-0.0355844045407139</c:v>
                </c:pt>
                <c:pt idx="37">
                  <c:v>-0.0361344789598661</c:v>
                </c:pt>
                <c:pt idx="38">
                  <c:v>-0.0366672135460249</c:v>
                </c:pt>
                <c:pt idx="39">
                  <c:v>-0.0371829463765607</c:v>
                </c:pt>
                <c:pt idx="40">
                  <c:v>-0.0376819900193368</c:v>
                </c:pt>
                <c:pt idx="41">
                  <c:v>-0.0381646334208199</c:v>
                </c:pt>
                <c:pt idx="42">
                  <c:v>-0.0386311438705888</c:v>
                </c:pt>
                <c:pt idx="43">
                  <c:v>-0.0390817685838556</c:v>
                </c:pt>
                <c:pt idx="44">
                  <c:v>-0.0395167364222289</c:v>
                </c:pt>
                <c:pt idx="45">
                  <c:v>-0.0399362592252146</c:v>
                </c:pt>
                <c:pt idx="46">
                  <c:v>-0.0403405332654074</c:v>
                </c:pt>
                <c:pt idx="47">
                  <c:v>-0.0407297405254212</c:v>
                </c:pt>
                <c:pt idx="48">
                  <c:v>-0.0411040498220245</c:v>
                </c:pt>
                <c:pt idx="49">
                  <c:v>-0.0414636178356886</c:v>
                </c:pt>
                <c:pt idx="50">
                  <c:v>-0.0418085902601888</c:v>
                </c:pt>
                <c:pt idx="51">
                  <c:v>-0.042139102541114</c:v>
                </c:pt>
                <c:pt idx="52">
                  <c:v>-0.0424552808472072</c:v>
                </c:pt>
                <c:pt idx="53">
                  <c:v>-0.0427572427761333</c:v>
                </c:pt>
                <c:pt idx="54">
                  <c:v>-0.043045098103903</c:v>
                </c:pt>
                <c:pt idx="55">
                  <c:v>-0.0433189494433463</c:v>
                </c:pt>
                <c:pt idx="56">
                  <c:v>-0.0435788928043621</c:v>
                </c:pt>
                <c:pt idx="57">
                  <c:v>-0.0438250182342017</c:v>
                </c:pt>
                <c:pt idx="58">
                  <c:v>-0.0440574102249229</c:v>
                </c:pt>
                <c:pt idx="59">
                  <c:v>-0.0442761483027425</c:v>
                </c:pt>
                <c:pt idx="60">
                  <c:v>-0.0444813073336263</c:v>
                </c:pt>
                <c:pt idx="61">
                  <c:v>-0.0446729580253304</c:v>
                </c:pt>
                <c:pt idx="62">
                  <c:v>-0.0448511672184395</c:v>
                </c:pt>
                <c:pt idx="63">
                  <c:v>-0.0450159982574405</c:v>
                </c:pt>
                <c:pt idx="64">
                  <c:v>-0.045167511307227</c:v>
                </c:pt>
                <c:pt idx="65">
                  <c:v>-0.0453057635713776</c:v>
                </c:pt>
                <c:pt idx="66">
                  <c:v>-0.0454308096450404</c:v>
                </c:pt>
                <c:pt idx="67">
                  <c:v>-0.0455427016786416</c:v>
                </c:pt>
                <c:pt idx="68">
                  <c:v>-0.0456414896070782</c:v>
                </c:pt>
                <c:pt idx="69">
                  <c:v>-0.0457272214080149</c:v>
                </c:pt>
                <c:pt idx="70">
                  <c:v>-0.045799943171005</c:v>
                </c:pt>
                <c:pt idx="71">
                  <c:v>-0.0458596993739775</c:v>
                </c:pt>
                <c:pt idx="72">
                  <c:v>-0.0459065330069279</c:v>
                </c:pt>
                <c:pt idx="73">
                  <c:v>-0.045940485655592</c:v>
                </c:pt>
                <c:pt idx="74">
                  <c:v>-0.0459615976906207</c:v>
                </c:pt>
                <c:pt idx="75">
                  <c:v>-0.045969908398547</c:v>
                </c:pt>
                <c:pt idx="76">
                  <c:v>-0.0459654560327181</c:v>
                </c:pt>
                <c:pt idx="77">
                  <c:v>-0.0459482779442624</c:v>
                </c:pt>
                <c:pt idx="78">
                  <c:v>-0.045918410673039</c:v>
                </c:pt>
                <c:pt idx="79">
                  <c:v>-0.0458758900167595</c:v>
                </c:pt>
                <c:pt idx="80">
                  <c:v>-0.0458207511510409</c:v>
                </c:pt>
                <c:pt idx="81">
                  <c:v>-0.0457530286003021</c:v>
                </c:pt>
                <c:pt idx="82">
                  <c:v>-0.0456727564305765</c:v>
                </c:pt>
                <c:pt idx="83">
                  <c:v>-0.0455799682094948</c:v>
                </c:pt>
                <c:pt idx="84">
                  <c:v>-0.0454746970972337</c:v>
                </c:pt>
                <c:pt idx="85">
                  <c:v>-0.0453569758756203</c:v>
                </c:pt>
                <c:pt idx="86">
                  <c:v>-0.0452268370354432</c:v>
                </c:pt>
                <c:pt idx="87">
                  <c:v>-0.0450843127800908</c:v>
                </c:pt>
                <c:pt idx="88">
                  <c:v>-0.0449294350437412</c:v>
                </c:pt>
                <c:pt idx="89">
                  <c:v>-0.0447622355677595</c:v>
                </c:pt>
                <c:pt idx="90">
                  <c:v>-0.0445827459188877</c:v>
                </c:pt>
                <c:pt idx="91">
                  <c:v>-0.044390997478331</c:v>
                </c:pt>
                <c:pt idx="92">
                  <c:v>-0.0441870215472591</c:v>
                </c:pt>
                <c:pt idx="93">
                  <c:v>-0.0439708492885984</c:v>
                </c:pt>
                <c:pt idx="94">
                  <c:v>-0.0437425117997918</c:v>
                </c:pt>
                <c:pt idx="95">
                  <c:v>-0.0435020400836947</c:v>
                </c:pt>
                <c:pt idx="96">
                  <c:v>-0.0432494651213346</c:v>
                </c:pt>
                <c:pt idx="97">
                  <c:v>-0.0429848178500833</c:v>
                </c:pt>
                <c:pt idx="98">
                  <c:v>-0.0427081291782088</c:v>
                </c:pt>
                <c:pt idx="99">
                  <c:v>-0.0424194300067029</c:v>
                </c:pt>
                <c:pt idx="100">
                  <c:v>-0.0421187512729375</c:v>
                </c:pt>
                <c:pt idx="101">
                  <c:v>-0.0418061238560767</c:v>
                </c:pt>
                <c:pt idx="102">
                  <c:v>-0.0414815787225962</c:v>
                </c:pt>
                <c:pt idx="103">
                  <c:v>-0.0411451468316954</c:v>
                </c:pt>
                <c:pt idx="104">
                  <c:v>-0.0407968591935059</c:v>
                </c:pt>
                <c:pt idx="105">
                  <c:v>-0.0404367468618147</c:v>
                </c:pt>
                <c:pt idx="106">
                  <c:v>-0.0400648409267887</c:v>
                </c:pt>
                <c:pt idx="107">
                  <c:v>-0.0396811725113366</c:v>
                </c:pt>
                <c:pt idx="108">
                  <c:v>-0.0392857728402305</c:v>
                </c:pt>
                <c:pt idx="109">
                  <c:v>-0.0388786731418804</c:v>
                </c:pt>
                <c:pt idx="110">
                  <c:v>-0.0384599047720258</c:v>
                </c:pt>
                <c:pt idx="111">
                  <c:v>-0.0380294990754919</c:v>
                </c:pt>
                <c:pt idx="112">
                  <c:v>-0.0375874875353475</c:v>
                </c:pt>
                <c:pt idx="113">
                  <c:v>-0.0371339016564889</c:v>
                </c:pt>
                <c:pt idx="114">
                  <c:v>-0.0366687730092963</c:v>
                </c:pt>
                <c:pt idx="115">
                  <c:v>-0.0361921332587372</c:v>
                </c:pt>
                <c:pt idx="116">
                  <c:v>-0.0357040141389007</c:v>
                </c:pt>
                <c:pt idx="117">
                  <c:v>-0.0352044474348077</c:v>
                </c:pt>
                <c:pt idx="118">
                  <c:v>-0.0346934650297044</c:v>
                </c:pt>
                <c:pt idx="119">
                  <c:v>-0.0341710988468549</c:v>
                </c:pt>
              </c:numCache>
            </c:numRef>
          </c:yVal>
          <c:smooth val="0"/>
          <c:extLst xmlns:c16r2="http://schemas.microsoft.com/office/drawing/2015/06/chart">
            <c:ext xmlns:c16="http://schemas.microsoft.com/office/drawing/2014/chart" uri="{C3380CC4-5D6E-409C-BE32-E72D297353CC}">
              <c16:uniqueId val="{00000008-2811-4D5C-9FF5-3DA27A18F85D}"/>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0.0</c:v>
                </c:pt>
                <c:pt idx="2">
                  <c:v>-0.00320311804534867</c:v>
                </c:pt>
                <c:pt idx="3">
                  <c:v>-0.00639147943002172</c:v>
                </c:pt>
                <c:pt idx="4">
                  <c:v>-0.00955858157976763</c:v>
                </c:pt>
                <c:pt idx="5">
                  <c:v>-0.0126997670595301</c:v>
                </c:pt>
                <c:pt idx="6">
                  <c:v>-0.0158118106483016</c:v>
                </c:pt>
                <c:pt idx="7">
                  <c:v>-0.0188926335176802</c:v>
                </c:pt>
                <c:pt idx="8">
                  <c:v>-0.0219410639620037</c:v>
                </c:pt>
                <c:pt idx="9">
                  <c:v>-0.0249566387283266</c:v>
                </c:pt>
                <c:pt idx="10">
                  <c:v>-0.0279394384560874</c:v>
                </c:pt>
                <c:pt idx="11">
                  <c:v>-0.0308899534575175</c:v>
                </c:pt>
                <c:pt idx="12">
                  <c:v>-0.0338089743308956</c:v>
                </c:pt>
                <c:pt idx="13">
                  <c:v>-0.0366975040597026</c:v>
                </c:pt>
                <c:pt idx="14">
                  <c:v>-0.0395566816296196</c:v>
                </c:pt>
                <c:pt idx="15">
                  <c:v>-0.0423871435996261</c:v>
                </c:pt>
                <c:pt idx="16">
                  <c:v>-0.0451898803585209</c:v>
                </c:pt>
                <c:pt idx="17">
                  <c:v>-0.0479659395641647</c:v>
                </c:pt>
                <c:pt idx="18">
                  <c:v>-0.0507163730362663</c:v>
                </c:pt>
                <c:pt idx="19">
                  <c:v>-0.0534422154159984</c:v>
                </c:pt>
                <c:pt idx="20">
                  <c:v>-0.0561444689301425</c:v>
                </c:pt>
                <c:pt idx="21">
                  <c:v>-0.0588240922807017</c:v>
                </c:pt>
                <c:pt idx="22">
                  <c:v>-0.0614819932961836</c:v>
                </c:pt>
                <c:pt idx="23">
                  <c:v>-0.0641190238966374</c:v>
                </c:pt>
                <c:pt idx="24">
                  <c:v>-0.0667359776780358</c:v>
                </c:pt>
                <c:pt idx="25">
                  <c:v>-0.0693335886608111</c:v>
                </c:pt>
                <c:pt idx="26">
                  <c:v>-0.071912531471753</c:v>
                </c:pt>
                <c:pt idx="27">
                  <c:v>-0.0744734224281274</c:v>
                </c:pt>
                <c:pt idx="28">
                  <c:v>-0.0770168205126538</c:v>
                </c:pt>
                <c:pt idx="29">
                  <c:v>-0.0795432299710228</c:v>
                </c:pt>
                <c:pt idx="30">
                  <c:v>-0.0820531028657569</c:v>
                </c:pt>
                <c:pt idx="31">
                  <c:v>-0.0845468418119708</c:v>
                </c:pt>
                <c:pt idx="32">
                  <c:v>-0.087024802887754</c:v>
                </c:pt>
                <c:pt idx="33">
                  <c:v>-0.0894872984426911</c:v>
                </c:pt>
                <c:pt idx="34">
                  <c:v>-0.0919345999645884</c:v>
                </c:pt>
                <c:pt idx="35">
                  <c:v>-0.0943669409170979</c:v>
                </c:pt>
                <c:pt idx="36">
                  <c:v>-0.0967845193663379</c:v>
                </c:pt>
                <c:pt idx="37">
                  <c:v>-0.0991875007093767</c:v>
                </c:pt>
                <c:pt idx="38">
                  <c:v>-0.101576020060747</c:v>
                </c:pt>
                <c:pt idx="39">
                  <c:v>-0.103950184566202</c:v>
                </c:pt>
                <c:pt idx="40">
                  <c:v>-0.106310075818328</c:v>
                </c:pt>
                <c:pt idx="41">
                  <c:v>-0.108655751755578</c:v>
                </c:pt>
                <c:pt idx="42">
                  <c:v>-0.110987248677702</c:v>
                </c:pt>
                <c:pt idx="43">
                  <c:v>-0.113304583195713</c:v>
                </c:pt>
                <c:pt idx="44">
                  <c:v>-0.115607753716176</c:v>
                </c:pt>
                <c:pt idx="45">
                  <c:v>-0.117896742274752</c:v>
                </c:pt>
                <c:pt idx="46">
                  <c:v>-0.120171515853144</c:v>
                </c:pt>
                <c:pt idx="47">
                  <c:v>-0.122432027856121</c:v>
                </c:pt>
                <c:pt idx="48">
                  <c:v>-0.124678219304769</c:v>
                </c:pt>
                <c:pt idx="49">
                  <c:v>-0.12691002007341</c:v>
                </c:pt>
                <c:pt idx="50">
                  <c:v>-0.129127349973714</c:v>
                </c:pt>
                <c:pt idx="51">
                  <c:v>-0.131330119722406</c:v>
                </c:pt>
                <c:pt idx="52">
                  <c:v>-0.133518231967173</c:v>
                </c:pt>
                <c:pt idx="53">
                  <c:v>-0.135691582036088</c:v>
                </c:pt>
                <c:pt idx="54">
                  <c:v>-0.137850058745244</c:v>
                </c:pt>
                <c:pt idx="55">
                  <c:v>-0.139993545264588</c:v>
                </c:pt>
                <c:pt idx="56">
                  <c:v>-0.142121919619967</c:v>
                </c:pt>
                <c:pt idx="57">
                  <c:v>-0.144235055377067</c:v>
                </c:pt>
                <c:pt idx="58">
                  <c:v>-0.146332822267141</c:v>
                </c:pt>
                <c:pt idx="59">
                  <c:v>-0.148415086659952</c:v>
                </c:pt>
                <c:pt idx="60">
                  <c:v>-0.150481711993052</c:v>
                </c:pt>
                <c:pt idx="61">
                  <c:v>-0.152532559339306</c:v>
                </c:pt>
                <c:pt idx="62">
                  <c:v>-0.154567487734312</c:v>
                </c:pt>
                <c:pt idx="63">
                  <c:v>-0.156586354511091</c:v>
                </c:pt>
                <c:pt idx="64">
                  <c:v>-0.158589015765756</c:v>
                </c:pt>
                <c:pt idx="65">
                  <c:v>-0.160575326546677</c:v>
                </c:pt>
                <c:pt idx="66">
                  <c:v>-0.162545141298324</c:v>
                </c:pt>
                <c:pt idx="67">
                  <c:v>-0.164498313883087</c:v>
                </c:pt>
                <c:pt idx="68">
                  <c:v>-0.166434698054218</c:v>
                </c:pt>
                <c:pt idx="69">
                  <c:v>-0.168354147601349</c:v>
                </c:pt>
                <c:pt idx="70">
                  <c:v>-0.170256516517838</c:v>
                </c:pt>
                <c:pt idx="71">
                  <c:v>-0.172141659168119</c:v>
                </c:pt>
                <c:pt idx="72">
                  <c:v>-0.174009430593287</c:v>
                </c:pt>
                <c:pt idx="73">
                  <c:v>-0.175859686460171</c:v>
                </c:pt>
                <c:pt idx="74">
                  <c:v>-0.177692283381475</c:v>
                </c:pt>
                <c:pt idx="75">
                  <c:v>-0.17950707894488</c:v>
                </c:pt>
                <c:pt idx="76">
                  <c:v>-0.181303931836737</c:v>
                </c:pt>
                <c:pt idx="77">
                  <c:v>-0.183082702038519</c:v>
                </c:pt>
                <c:pt idx="78">
                  <c:v>-0.184843250746781</c:v>
                </c:pt>
                <c:pt idx="79">
                  <c:v>-0.186585440635099</c:v>
                </c:pt>
                <c:pt idx="80">
                  <c:v>-0.188309135803138</c:v>
                </c:pt>
                <c:pt idx="81">
                  <c:v>-0.190014201929443</c:v>
                </c:pt>
                <c:pt idx="82">
                  <c:v>-0.191700506278721</c:v>
                </c:pt>
                <c:pt idx="83">
                  <c:v>-0.193367917789146</c:v>
                </c:pt>
                <c:pt idx="84">
                  <c:v>-0.195016307130572</c:v>
                </c:pt>
                <c:pt idx="85">
                  <c:v>-0.196645546697255</c:v>
                </c:pt>
                <c:pt idx="86">
                  <c:v>-0.198255510673334</c:v>
                </c:pt>
                <c:pt idx="87">
                  <c:v>-0.199846075120149</c:v>
                </c:pt>
                <c:pt idx="88">
                  <c:v>-0.201417117932579</c:v>
                </c:pt>
                <c:pt idx="89">
                  <c:v>-0.202968518802663</c:v>
                </c:pt>
                <c:pt idx="90">
                  <c:v>-0.204500159503368</c:v>
                </c:pt>
                <c:pt idx="91">
                  <c:v>-0.206011923561164</c:v>
                </c:pt>
                <c:pt idx="92">
                  <c:v>-0.207503696496133</c:v>
                </c:pt>
                <c:pt idx="93">
                  <c:v>-0.208975365836523</c:v>
                </c:pt>
                <c:pt idx="94">
                  <c:v>-0.210426820958673</c:v>
                </c:pt>
                <c:pt idx="95">
                  <c:v>-0.21185795328347</c:v>
                </c:pt>
                <c:pt idx="96">
                  <c:v>-0.213268656130822</c:v>
                </c:pt>
                <c:pt idx="97">
                  <c:v>-0.21465882488701</c:v>
                </c:pt>
                <c:pt idx="98">
                  <c:v>-0.216028356800962</c:v>
                </c:pt>
                <c:pt idx="99">
                  <c:v>-0.217377151122491</c:v>
                </c:pt>
                <c:pt idx="100">
                  <c:v>-0.21870510908775</c:v>
                </c:pt>
                <c:pt idx="101">
                  <c:v>-0.220012133904675</c:v>
                </c:pt>
                <c:pt idx="102">
                  <c:v>-0.221298130665673</c:v>
                </c:pt>
                <c:pt idx="103">
                  <c:v>-0.222563006449491</c:v>
                </c:pt>
                <c:pt idx="104">
                  <c:v>-0.223806670335762</c:v>
                </c:pt>
                <c:pt idx="105">
                  <c:v>-0.225029033223109</c:v>
                </c:pt>
                <c:pt idx="106">
                  <c:v>-0.226230007952836</c:v>
                </c:pt>
                <c:pt idx="107">
                  <c:v>-0.227409509330755</c:v>
                </c:pt>
                <c:pt idx="108">
                  <c:v>-0.22856745399622</c:v>
                </c:pt>
                <c:pt idx="109">
                  <c:v>-0.229703760509437</c:v>
                </c:pt>
                <c:pt idx="110">
                  <c:v>-0.230818349264155</c:v>
                </c:pt>
                <c:pt idx="111">
                  <c:v>-0.231911142509489</c:v>
                </c:pt>
                <c:pt idx="112">
                  <c:v>-0.232982064364478</c:v>
                </c:pt>
                <c:pt idx="113">
                  <c:v>-0.234031040781701</c:v>
                </c:pt>
                <c:pt idx="114">
                  <c:v>-0.235057999452692</c:v>
                </c:pt>
                <c:pt idx="115">
                  <c:v>-0.236062869909802</c:v>
                </c:pt>
                <c:pt idx="116">
                  <c:v>-0.237045583489817</c:v>
                </c:pt>
                <c:pt idx="117">
                  <c:v>-0.238006073224824</c:v>
                </c:pt>
                <c:pt idx="118">
                  <c:v>-0.238944273922243</c:v>
                </c:pt>
                <c:pt idx="119">
                  <c:v>-0.239860122135724</c:v>
                </c:pt>
              </c:numCache>
            </c:numRef>
          </c:yVal>
          <c:smooth val="0"/>
          <c:extLst xmlns:c16r2="http://schemas.microsoft.com/office/drawing/2015/06/chart">
            <c:ext xmlns:c16="http://schemas.microsoft.com/office/drawing/2014/chart" uri="{C3380CC4-5D6E-409C-BE32-E72D297353CC}">
              <c16:uniqueId val="{00000009-2811-4D5C-9FF5-3DA27A18F85D}"/>
            </c:ext>
          </c:extLst>
        </c:ser>
        <c:dLbls>
          <c:showLegendKey val="0"/>
          <c:showVal val="0"/>
          <c:showCatName val="0"/>
          <c:showSerName val="0"/>
          <c:showPercent val="0"/>
          <c:showBubbleSize val="0"/>
        </c:dLbls>
        <c:axId val="-1375950256"/>
        <c:axId val="-1375948064"/>
      </c:scatterChart>
      <c:valAx>
        <c:axId val="-137595025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75948064"/>
        <c:crosses val="autoZero"/>
        <c:crossBetween val="midCat"/>
      </c:valAx>
      <c:valAx>
        <c:axId val="-1375948064"/>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375950256"/>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0.0</c:v>
                </c:pt>
                <c:pt idx="2">
                  <c:v>-0.000961221463512629</c:v>
                </c:pt>
                <c:pt idx="3">
                  <c:v>-0.00192863100710383</c:v>
                </c:pt>
                <c:pt idx="4">
                  <c:v>-0.00290083367144689</c:v>
                </c:pt>
                <c:pt idx="5">
                  <c:v>-0.00387653487268835</c:v>
                </c:pt>
                <c:pt idx="6">
                  <c:v>-0.00485454441513866</c:v>
                </c:pt>
                <c:pt idx="7">
                  <c:v>-0.00583378131341305</c:v>
                </c:pt>
                <c:pt idx="8">
                  <c:v>-0.00681327193706238</c:v>
                </c:pt>
                <c:pt idx="9">
                  <c:v>-0.00779214453541499</c:v>
                </c:pt>
                <c:pt idx="10">
                  <c:v>-0.00876962105940038</c:v>
                </c:pt>
                <c:pt idx="11">
                  <c:v>-0.00974500867232564</c:v>
                </c:pt>
                <c:pt idx="12">
                  <c:v>-0.0107176903275104</c:v>
                </c:pt>
                <c:pt idx="13">
                  <c:v>-0.011687116453686</c:v>
                </c:pt>
                <c:pt idx="14">
                  <c:v>-0.0127210932714661</c:v>
                </c:pt>
                <c:pt idx="15">
                  <c:v>-0.0138074614533252</c:v>
                </c:pt>
                <c:pt idx="16">
                  <c:v>-0.0149392482762778</c:v>
                </c:pt>
                <c:pt idx="17">
                  <c:v>-0.0161105779789068</c:v>
                </c:pt>
                <c:pt idx="18">
                  <c:v>-0.0173163617073442</c:v>
                </c:pt>
                <c:pt idx="19">
                  <c:v>-0.0185521657367644</c:v>
                </c:pt>
                <c:pt idx="20">
                  <c:v>-0.0198141051223502</c:v>
                </c:pt>
                <c:pt idx="21">
                  <c:v>-0.0210987577374908</c:v>
                </c:pt>
                <c:pt idx="22">
                  <c:v>-0.022403093849789</c:v>
                </c:pt>
                <c:pt idx="23">
                  <c:v>-0.0237244188447221</c:v>
                </c:pt>
                <c:pt idx="24">
                  <c:v>-0.0250603258173214</c:v>
                </c:pt>
                <c:pt idx="25">
                  <c:v>-0.0264086565657635</c:v>
                </c:pt>
                <c:pt idx="26">
                  <c:v>-0.0277674600401951</c:v>
                </c:pt>
                <c:pt idx="27">
                  <c:v>-0.02913509179416</c:v>
                </c:pt>
                <c:pt idx="28">
                  <c:v>-0.030510041216985</c:v>
                </c:pt>
                <c:pt idx="29">
                  <c:v>-0.0318909260058717</c:v>
                </c:pt>
                <c:pt idx="30">
                  <c:v>-0.033276479174674</c:v>
                </c:pt>
                <c:pt idx="31">
                  <c:v>-0.034665537525143</c:v>
                </c:pt>
                <c:pt idx="32">
                  <c:v>-0.036057032250028</c:v>
                </c:pt>
                <c:pt idx="33">
                  <c:v>-0.0374499792796996</c:v>
                </c:pt>
                <c:pt idx="34">
                  <c:v>-0.0388434724900435</c:v>
                </c:pt>
                <c:pt idx="35">
                  <c:v>-0.0402366765993065</c:v>
                </c:pt>
                <c:pt idx="36">
                  <c:v>-0.0416288208816695</c:v>
                </c:pt>
                <c:pt idx="37">
                  <c:v>-0.0430191944160469</c:v>
                </c:pt>
                <c:pt idx="38">
                  <c:v>-0.0444071408255695</c:v>
                </c:pt>
                <c:pt idx="39">
                  <c:v>-0.0457920541030035</c:v>
                </c:pt>
                <c:pt idx="40">
                  <c:v>-0.0471733747399412</c:v>
                </c:pt>
                <c:pt idx="41">
                  <c:v>-0.048550586685451</c:v>
                </c:pt>
                <c:pt idx="42">
                  <c:v>-0.0499232129932352</c:v>
                </c:pt>
                <c:pt idx="43">
                  <c:v>-0.0512908139753563</c:v>
                </c:pt>
                <c:pt idx="44">
                  <c:v>-0.0526529837079579</c:v>
                </c:pt>
                <c:pt idx="45">
                  <c:v>-0.0540093479139614</c:v>
                </c:pt>
                <c:pt idx="46">
                  <c:v>-0.0553595614528604</c:v>
                </c:pt>
                <c:pt idx="47">
                  <c:v>-0.0567033062961855</c:v>
                </c:pt>
                <c:pt idx="48">
                  <c:v>-0.0580402896666783</c:v>
                </c:pt>
                <c:pt idx="49">
                  <c:v>-0.0593702420737827</c:v>
                </c:pt>
                <c:pt idx="50">
                  <c:v>-0.060692915592881</c:v>
                </c:pt>
                <c:pt idx="51">
                  <c:v>-0.062008082808461</c:v>
                </c:pt>
                <c:pt idx="52">
                  <c:v>-0.0633155345349223</c:v>
                </c:pt>
                <c:pt idx="53">
                  <c:v>-0.0646150795637368</c:v>
                </c:pt>
                <c:pt idx="54">
                  <c:v>-0.0659065422987623</c:v>
                </c:pt>
                <c:pt idx="55">
                  <c:v>-0.0671897626016289</c:v>
                </c:pt>
                <c:pt idx="56">
                  <c:v>-0.0684645941728377</c:v>
                </c:pt>
                <c:pt idx="57">
                  <c:v>-0.0697309035167564</c:v>
                </c:pt>
                <c:pt idx="58">
                  <c:v>-0.0709885697560821</c:v>
                </c:pt>
                <c:pt idx="59">
                  <c:v>-0.0722374824836152</c:v>
                </c:pt>
                <c:pt idx="60">
                  <c:v>-0.0734775423989049</c:v>
                </c:pt>
                <c:pt idx="61">
                  <c:v>-0.0747086595529254</c:v>
                </c:pt>
                <c:pt idx="62">
                  <c:v>-0.0759307533298852</c:v>
                </c:pt>
                <c:pt idx="63">
                  <c:v>-0.0771437508556119</c:v>
                </c:pt>
                <c:pt idx="64">
                  <c:v>-0.0783475878724857</c:v>
                </c:pt>
                <c:pt idx="65">
                  <c:v>-0.0795422067094478</c:v>
                </c:pt>
                <c:pt idx="66">
                  <c:v>-0.0807275566185126</c:v>
                </c:pt>
                <c:pt idx="67">
                  <c:v>-0.0819035931199323</c:v>
                </c:pt>
                <c:pt idx="68">
                  <c:v>-0.0830702773946541</c:v>
                </c:pt>
                <c:pt idx="69">
                  <c:v>-0.08422757630251</c:v>
                </c:pt>
                <c:pt idx="70">
                  <c:v>-0.085375461167132</c:v>
                </c:pt>
                <c:pt idx="71">
                  <c:v>-0.0865139082216046</c:v>
                </c:pt>
                <c:pt idx="72">
                  <c:v>-0.0876428979590855</c:v>
                </c:pt>
                <c:pt idx="73">
                  <c:v>-0.0887624146853341</c:v>
                </c:pt>
                <c:pt idx="74">
                  <c:v>-0.0898724465805571</c:v>
                </c:pt>
                <c:pt idx="75">
                  <c:v>-0.0909729848644929</c:v>
                </c:pt>
                <c:pt idx="76">
                  <c:v>-0.0920640241529327</c:v>
                </c:pt>
                <c:pt idx="77">
                  <c:v>-0.0931455618210748</c:v>
                </c:pt>
                <c:pt idx="78">
                  <c:v>-0.0942175979598687</c:v>
                </c:pt>
                <c:pt idx="79">
                  <c:v>-0.095280134853965</c:v>
                </c:pt>
                <c:pt idx="80">
                  <c:v>-0.0963331774946709</c:v>
                </c:pt>
                <c:pt idx="81">
                  <c:v>-0.0973767326613597</c:v>
                </c:pt>
                <c:pt idx="82">
                  <c:v>-0.0984108090360678</c:v>
                </c:pt>
                <c:pt idx="83">
                  <c:v>-0.0994354170234146</c:v>
                </c:pt>
                <c:pt idx="84">
                  <c:v>-0.100450568699671</c:v>
                </c:pt>
                <c:pt idx="85">
                  <c:v>-0.101456277676334</c:v>
                </c:pt>
                <c:pt idx="86">
                  <c:v>-0.102452558790901</c:v>
                </c:pt>
                <c:pt idx="87">
                  <c:v>-0.10343942817417</c:v>
                </c:pt>
                <c:pt idx="88">
                  <c:v>-0.104416902882804</c:v>
                </c:pt>
                <c:pt idx="89">
                  <c:v>-0.105385001277682</c:v>
                </c:pt>
                <c:pt idx="90">
                  <c:v>-0.106343742523677</c:v>
                </c:pt>
                <c:pt idx="91">
                  <c:v>-0.107293146415032</c:v>
                </c:pt>
                <c:pt idx="92">
                  <c:v>-0.108233233755527</c:v>
                </c:pt>
                <c:pt idx="93">
                  <c:v>-0.109164026027429</c:v>
                </c:pt>
                <c:pt idx="94">
                  <c:v>-0.110085545016773</c:v>
                </c:pt>
                <c:pt idx="95">
                  <c:v>-0.110997813333597</c:v>
                </c:pt>
                <c:pt idx="96">
                  <c:v>-0.111900854068153</c:v>
                </c:pt>
                <c:pt idx="97">
                  <c:v>-0.112794690448936</c:v>
                </c:pt>
                <c:pt idx="98">
                  <c:v>-0.113679346412027</c:v>
                </c:pt>
                <c:pt idx="99">
                  <c:v>-0.114554846139072</c:v>
                </c:pt>
                <c:pt idx="100">
                  <c:v>-0.115421213811715</c:v>
                </c:pt>
                <c:pt idx="101">
                  <c:v>-0.116278474222781</c:v>
                </c:pt>
                <c:pt idx="102">
                  <c:v>-0.117126652261504</c:v>
                </c:pt>
                <c:pt idx="103">
                  <c:v>-0.117965772760726</c:v>
                </c:pt>
                <c:pt idx="104">
                  <c:v>-0.118795861013496</c:v>
                </c:pt>
                <c:pt idx="105">
                  <c:v>-0.119616942170978</c:v>
                </c:pt>
                <c:pt idx="106">
                  <c:v>-0.120429041664465</c:v>
                </c:pt>
                <c:pt idx="107">
                  <c:v>-0.121232184796099</c:v>
                </c:pt>
                <c:pt idx="108">
                  <c:v>-0.122026397084483</c:v>
                </c:pt>
                <c:pt idx="109">
                  <c:v>-0.122811703995467</c:v>
                </c:pt>
                <c:pt idx="110">
                  <c:v>-0.123588130909411</c:v>
                </c:pt>
                <c:pt idx="111">
                  <c:v>-0.124355703192123</c:v>
                </c:pt>
                <c:pt idx="112">
                  <c:v>-0.125114446444059</c:v>
                </c:pt>
                <c:pt idx="113">
                  <c:v>-0.125864385763634</c:v>
                </c:pt>
                <c:pt idx="114">
                  <c:v>-0.126605546573046</c:v>
                </c:pt>
                <c:pt idx="115">
                  <c:v>-0.127337954174436</c:v>
                </c:pt>
                <c:pt idx="116">
                  <c:v>-0.128061633555262</c:v>
                </c:pt>
                <c:pt idx="117">
                  <c:v>-0.128776609801207</c:v>
                </c:pt>
                <c:pt idx="118">
                  <c:v>-0.129482907963393</c:v>
                </c:pt>
                <c:pt idx="119">
                  <c:v>-0.130180552714592</c:v>
                </c:pt>
              </c:numCache>
            </c:numRef>
          </c:yVal>
          <c:smooth val="0"/>
          <c:extLst xmlns:c16r2="http://schemas.microsoft.com/office/drawing/2015/06/chart">
            <c:ext xmlns:c16="http://schemas.microsoft.com/office/drawing/2014/chart" uri="{C3380CC4-5D6E-409C-BE32-E72D297353CC}">
              <c16:uniqueId val="{00000000-1175-4FBA-97DE-24C8329BC3DC}"/>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0.0</c:v>
                </c:pt>
                <c:pt idx="2">
                  <c:v>-0.00120153160423797</c:v>
                </c:pt>
                <c:pt idx="3">
                  <c:v>-0.00240985181881115</c:v>
                </c:pt>
                <c:pt idx="4">
                  <c:v>-0.00362322359433165</c:v>
                </c:pt>
                <c:pt idx="5">
                  <c:v>-0.00484003450219461</c:v>
                </c:pt>
                <c:pt idx="6">
                  <c:v>-0.00605880268813052</c:v>
                </c:pt>
                <c:pt idx="7">
                  <c:v>-0.00727818320774531</c:v>
                </c:pt>
                <c:pt idx="8">
                  <c:v>-0.00849696567820501</c:v>
                </c:pt>
                <c:pt idx="9">
                  <c:v>-0.00971406764620042</c:v>
                </c:pt>
                <c:pt idx="10">
                  <c:v>-0.0109285243561317</c:v>
                </c:pt>
                <c:pt idx="11">
                  <c:v>-0.0121394779525872</c:v>
                </c:pt>
                <c:pt idx="12">
                  <c:v>-0.0133461660716421</c:v>
                </c:pt>
                <c:pt idx="13">
                  <c:v>-0.014547910890542</c:v>
                </c:pt>
                <c:pt idx="14">
                  <c:v>-0.0158294797874987</c:v>
                </c:pt>
                <c:pt idx="15">
                  <c:v>-0.0171756176969211</c:v>
                </c:pt>
                <c:pt idx="16">
                  <c:v>-0.0185775641839427</c:v>
                </c:pt>
                <c:pt idx="17">
                  <c:v>-0.0200279371329088</c:v>
                </c:pt>
                <c:pt idx="18">
                  <c:v>-0.0215203432853741</c:v>
                </c:pt>
                <c:pt idx="19">
                  <c:v>-0.0230492136724933</c:v>
                </c:pt>
                <c:pt idx="20">
                  <c:v>-0.0246096695573215</c:v>
                </c:pt>
                <c:pt idx="21">
                  <c:v>-0.0261974149143498</c:v>
                </c:pt>
                <c:pt idx="22">
                  <c:v>-0.0278086472881114</c:v>
                </c:pt>
                <c:pt idx="23">
                  <c:v>-0.0294399866234016</c:v>
                </c:pt>
                <c:pt idx="24">
                  <c:v>-0.0310884148020705</c:v>
                </c:pt>
                <c:pt idx="25">
                  <c:v>-0.0327512271833257</c:v>
                </c:pt>
                <c:pt idx="26">
                  <c:v>-0.034425980391461</c:v>
                </c:pt>
                <c:pt idx="27">
                  <c:v>-0.0361106158634357</c:v>
                </c:pt>
                <c:pt idx="28">
                  <c:v>-0.0378032443222764</c:v>
                </c:pt>
                <c:pt idx="29">
                  <c:v>-0.039502137902673</c:v>
                </c:pt>
                <c:pt idx="30">
                  <c:v>-0.0412057146186271</c:v>
                </c:pt>
                <c:pt idx="31">
                  <c:v>-0.0429125233004015</c:v>
                </c:pt>
                <c:pt idx="32">
                  <c:v>-0.0446212316364836</c:v>
                </c:pt>
                <c:pt idx="33">
                  <c:v>-0.0463306145047682</c:v>
                </c:pt>
                <c:pt idx="34">
                  <c:v>-0.0480395449339994</c:v>
                </c:pt>
                <c:pt idx="35">
                  <c:v>-0.0497469852762151</c:v>
                </c:pt>
                <c:pt idx="36">
                  <c:v>-0.0514519796506647</c:v>
                </c:pt>
                <c:pt idx="37">
                  <c:v>-0.053153647133513</c:v>
                </c:pt>
                <c:pt idx="38">
                  <c:v>-0.0548511758497625</c:v>
                </c:pt>
                <c:pt idx="39">
                  <c:v>-0.0565438172779977</c:v>
                </c:pt>
                <c:pt idx="40">
                  <c:v>-0.0582308821758488</c:v>
                </c:pt>
                <c:pt idx="41">
                  <c:v>-0.0599117347574065</c:v>
                </c:pt>
                <c:pt idx="42">
                  <c:v>-0.0615857898956165</c:v>
                </c:pt>
                <c:pt idx="43">
                  <c:v>-0.0632525086421083</c:v>
                </c:pt>
                <c:pt idx="44">
                  <c:v>-0.0649113946237776</c:v>
                </c:pt>
                <c:pt idx="45">
                  <c:v>-0.0665619916835567</c:v>
                </c:pt>
                <c:pt idx="46">
                  <c:v>-0.0682038799641305</c:v>
                </c:pt>
                <c:pt idx="47">
                  <c:v>-0.0698366740853089</c:v>
                </c:pt>
                <c:pt idx="48">
                  <c:v>-0.071460020091763</c:v>
                </c:pt>
                <c:pt idx="49">
                  <c:v>-0.0730735936176643</c:v>
                </c:pt>
                <c:pt idx="50">
                  <c:v>-0.0746770973692037</c:v>
                </c:pt>
                <c:pt idx="51">
                  <c:v>-0.0762702595293376</c:v>
                </c:pt>
                <c:pt idx="52">
                  <c:v>-0.0778528318769531</c:v>
                </c:pt>
                <c:pt idx="53">
                  <c:v>-0.0794245877550566</c:v>
                </c:pt>
                <c:pt idx="54">
                  <c:v>-0.0809853212722373</c:v>
                </c:pt>
                <c:pt idx="55">
                  <c:v>-0.0825348449907324</c:v>
                </c:pt>
                <c:pt idx="56">
                  <c:v>-0.0840729893971002</c:v>
                </c:pt>
                <c:pt idx="57">
                  <c:v>-0.0855996008631337</c:v>
                </c:pt>
                <c:pt idx="58">
                  <c:v>-0.0871145413166232</c:v>
                </c:pt>
                <c:pt idx="59">
                  <c:v>-0.0886176865060406</c:v>
                </c:pt>
                <c:pt idx="60">
                  <c:v>-0.0901089252638485</c:v>
                </c:pt>
                <c:pt idx="61">
                  <c:v>-0.0915881586734031</c:v>
                </c:pt>
                <c:pt idx="62">
                  <c:v>-0.0930552990575961</c:v>
                </c:pt>
                <c:pt idx="63">
                  <c:v>-0.0945102690675412</c:v>
                </c:pt>
                <c:pt idx="64">
                  <c:v>-0.0959530012387404</c:v>
                </c:pt>
                <c:pt idx="65">
                  <c:v>-0.0973834370397526</c:v>
                </c:pt>
                <c:pt idx="66">
                  <c:v>-0.0988015262009867</c:v>
                </c:pt>
                <c:pt idx="67">
                  <c:v>-0.100207226474595</c:v>
                </c:pt>
                <c:pt idx="68">
                  <c:v>-0.10160050263039</c:v>
                </c:pt>
                <c:pt idx="69">
                  <c:v>-0.10298132587377</c:v>
                </c:pt>
                <c:pt idx="70">
                  <c:v>-0.104349673973047</c:v>
                </c:pt>
                <c:pt idx="71">
                  <c:v>-0.105705530206251</c:v>
                </c:pt>
                <c:pt idx="72">
                  <c:v>-0.107048882799063</c:v>
                </c:pt>
                <c:pt idx="73">
                  <c:v>-0.108379725657869</c:v>
                </c:pt>
                <c:pt idx="74">
                  <c:v>-0.109698056239722</c:v>
                </c:pt>
                <c:pt idx="75">
                  <c:v>-0.111003876985706</c:v>
                </c:pt>
                <c:pt idx="76">
                  <c:v>-0.112297193480117</c:v>
                </c:pt>
                <c:pt idx="77">
                  <c:v>-0.113578015307212</c:v>
                </c:pt>
                <c:pt idx="78">
                  <c:v>-0.114846355054397</c:v>
                </c:pt>
                <c:pt idx="79">
                  <c:v>-0.116102228399541</c:v>
                </c:pt>
                <c:pt idx="80">
                  <c:v>-0.117345653707162</c:v>
                </c:pt>
                <c:pt idx="81">
                  <c:v>-0.118576651851981</c:v>
                </c:pt>
                <c:pt idx="82">
                  <c:v>-0.119795246060676</c:v>
                </c:pt>
                <c:pt idx="83">
                  <c:v>-0.121001461593551</c:v>
                </c:pt>
                <c:pt idx="84">
                  <c:v>-0.122195325744542</c:v>
                </c:pt>
                <c:pt idx="85">
                  <c:v>-0.123376867364641</c:v>
                </c:pt>
                <c:pt idx="86">
                  <c:v>-0.124546117109276</c:v>
                </c:pt>
                <c:pt idx="87">
                  <c:v>-0.125703106792571</c:v>
                </c:pt>
                <c:pt idx="88">
                  <c:v>-0.126847870064012</c:v>
                </c:pt>
                <c:pt idx="89">
                  <c:v>-0.127980441060572</c:v>
                </c:pt>
                <c:pt idx="90">
                  <c:v>-0.129100855463548</c:v>
                </c:pt>
                <c:pt idx="91">
                  <c:v>-0.130209149885559</c:v>
                </c:pt>
                <c:pt idx="92">
                  <c:v>-0.131305361550403</c:v>
                </c:pt>
                <c:pt idx="93">
                  <c:v>-0.13238952858228</c:v>
                </c:pt>
                <c:pt idx="94">
                  <c:v>-0.13346168958924</c:v>
                </c:pt>
                <c:pt idx="95">
                  <c:v>-0.13452188426163</c:v>
                </c:pt>
                <c:pt idx="96">
                  <c:v>-0.135570152242508</c:v>
                </c:pt>
                <c:pt idx="97">
                  <c:v>-0.136606533866143</c:v>
                </c:pt>
                <c:pt idx="98">
                  <c:v>-0.137631069905183</c:v>
                </c:pt>
                <c:pt idx="99">
                  <c:v>-0.138643801336002</c:v>
                </c:pt>
                <c:pt idx="100">
                  <c:v>-0.139644769333245</c:v>
                </c:pt>
                <c:pt idx="101">
                  <c:v>-0.140634015546311</c:v>
                </c:pt>
                <c:pt idx="102">
                  <c:v>-0.141611581575489</c:v>
                </c:pt>
                <c:pt idx="103">
                  <c:v>-0.142577509055627</c:v>
                </c:pt>
                <c:pt idx="104">
                  <c:v>-0.143531840105425</c:v>
                </c:pt>
                <c:pt idx="105">
                  <c:v>-0.144474616587104</c:v>
                </c:pt>
                <c:pt idx="106">
                  <c:v>-0.14540588033924</c:v>
                </c:pt>
                <c:pt idx="107">
                  <c:v>-0.146325673365936</c:v>
                </c:pt>
                <c:pt idx="108">
                  <c:v>-0.147234037549424</c:v>
                </c:pt>
                <c:pt idx="109">
                  <c:v>-0.148131014884711</c:v>
                </c:pt>
                <c:pt idx="110">
                  <c:v>-0.149016646801101</c:v>
                </c:pt>
                <c:pt idx="111">
                  <c:v>-0.149890975219023</c:v>
                </c:pt>
                <c:pt idx="112">
                  <c:v>-0.150754041629625</c:v>
                </c:pt>
                <c:pt idx="113">
                  <c:v>-0.151605887303958</c:v>
                </c:pt>
                <c:pt idx="114">
                  <c:v>-0.15244655362585</c:v>
                </c:pt>
                <c:pt idx="115">
                  <c:v>-0.153276081595322</c:v>
                </c:pt>
                <c:pt idx="116">
                  <c:v>-0.154094511979565</c:v>
                </c:pt>
                <c:pt idx="117">
                  <c:v>-0.154901885765867</c:v>
                </c:pt>
                <c:pt idx="118">
                  <c:v>-0.155698243162988</c:v>
                </c:pt>
                <c:pt idx="119">
                  <c:v>-0.156483624685279</c:v>
                </c:pt>
              </c:numCache>
            </c:numRef>
          </c:yVal>
          <c:smooth val="0"/>
          <c:extLst xmlns:c16r2="http://schemas.microsoft.com/office/drawing/2015/06/chart">
            <c:ext xmlns:c16="http://schemas.microsoft.com/office/drawing/2014/chart" uri="{C3380CC4-5D6E-409C-BE32-E72D297353CC}">
              <c16:uniqueId val="{00000001-1175-4FBA-97DE-24C8329BC3DC}"/>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0.0</c:v>
                </c:pt>
                <c:pt idx="2">
                  <c:v>-0.000961209938395768</c:v>
                </c:pt>
                <c:pt idx="3">
                  <c:v>-0.00192856286957976</c:v>
                </c:pt>
                <c:pt idx="4">
                  <c:v>-0.00290066121306154</c:v>
                </c:pt>
                <c:pt idx="5">
                  <c:v>-0.00387620797846466</c:v>
                </c:pt>
                <c:pt idx="6">
                  <c:v>-0.00485401073274261</c:v>
                </c:pt>
                <c:pt idx="7">
                  <c:v>-0.00583298653327802</c:v>
                </c:pt>
                <c:pt idx="8">
                  <c:v>-0.00681216000884888</c:v>
                </c:pt>
                <c:pt idx="9">
                  <c:v>-0.00779065793540212</c:v>
                </c:pt>
                <c:pt idx="10">
                  <c:v>-0.00876770090508216</c:v>
                </c:pt>
                <c:pt idx="11">
                  <c:v>-0.009742594895215</c:v>
                </c:pt>
                <c:pt idx="12">
                  <c:v>-0.0107147219823673</c:v>
                </c:pt>
                <c:pt idx="13">
                  <c:v>-0.0116835317585355</c:v>
                </c:pt>
                <c:pt idx="14">
                  <c:v>-0.0127168275648728</c:v>
                </c:pt>
                <c:pt idx="15">
                  <c:v>-0.0138024557327299</c:v>
                </c:pt>
                <c:pt idx="16">
                  <c:v>-0.0149334453344636</c:v>
                </c:pt>
                <c:pt idx="17">
                  <c:v>-0.0161039209069713</c:v>
                </c:pt>
                <c:pt idx="18">
                  <c:v>-0.0173087932198541</c:v>
                </c:pt>
                <c:pt idx="19">
                  <c:v>-0.018543627436884</c:v>
                </c:pt>
                <c:pt idx="20">
                  <c:v>-0.0198045370580075</c:v>
                </c:pt>
                <c:pt idx="21">
                  <c:v>-0.0210880984177493</c:v>
                </c:pt>
                <c:pt idx="22">
                  <c:v>-0.0223912797937373</c:v>
                </c:pt>
                <c:pt idx="23">
                  <c:v>-0.0237113848488661</c:v>
                </c:pt>
                <c:pt idx="24">
                  <c:v>-0.0250460050901893</c:v>
                </c:pt>
                <c:pt idx="25">
                  <c:v>-0.0263929806878878</c:v>
                </c:pt>
                <c:pt idx="26">
                  <c:v>-0.0277503594734298</c:v>
                </c:pt>
                <c:pt idx="27">
                  <c:v>-0.0291164954505803</c:v>
                </c:pt>
                <c:pt idx="28">
                  <c:v>-0.030489877488435</c:v>
                </c:pt>
                <c:pt idx="29">
                  <c:v>-0.0318691224238137</c:v>
                </c:pt>
                <c:pt idx="30">
                  <c:v>-0.0332529626375617</c:v>
                </c:pt>
                <c:pt idx="31">
                  <c:v>-0.0346402349296113</c:v>
                </c:pt>
                <c:pt idx="32">
                  <c:v>-0.0360298698815313</c:v>
                </c:pt>
                <c:pt idx="33">
                  <c:v>-0.0374208839002676</c:v>
                </c:pt>
                <c:pt idx="34">
                  <c:v>-0.0388123709781212</c:v>
                </c:pt>
                <c:pt idx="35">
                  <c:v>-0.040203495967944</c:v>
                </c:pt>
                <c:pt idx="36">
                  <c:v>-0.0415934889078926</c:v>
                </c:pt>
                <c:pt idx="37">
                  <c:v>-0.0429816394571389</c:v>
                </c:pt>
                <c:pt idx="38">
                  <c:v>-0.044367291891831</c:v>
                </c:pt>
                <c:pt idx="39">
                  <c:v>-0.0457498412524728</c:v>
                </c:pt>
                <c:pt idx="40">
                  <c:v>-0.0471287291184126</c:v>
                </c:pt>
                <c:pt idx="41">
                  <c:v>-0.0485034402681776</c:v>
                </c:pt>
                <c:pt idx="42">
                  <c:v>-0.049873499207024</c:v>
                </c:pt>
                <c:pt idx="43">
                  <c:v>-0.0512384675366775</c:v>
                </c:pt>
                <c:pt idx="44">
                  <c:v>-0.0525979404683312</c:v>
                </c:pt>
                <c:pt idx="45">
                  <c:v>-0.0539515454674984</c:v>
                </c:pt>
                <c:pt idx="46">
                  <c:v>-0.0552989386069385</c:v>
                </c:pt>
                <c:pt idx="47">
                  <c:v>-0.0566398036553437</c:v>
                </c:pt>
                <c:pt idx="48">
                  <c:v>-0.0579738492760953</c:v>
                </c:pt>
                <c:pt idx="49">
                  <c:v>-0.0593008076903061</c:v>
                </c:pt>
                <c:pt idx="50">
                  <c:v>-0.0606204326104489</c:v>
                </c:pt>
                <c:pt idx="51">
                  <c:v>-0.0619324984054401</c:v>
                </c:pt>
                <c:pt idx="52">
                  <c:v>-0.0632367976850219</c:v>
                </c:pt>
                <c:pt idx="53">
                  <c:v>-0.0645331408268248</c:v>
                </c:pt>
                <c:pt idx="54">
                  <c:v>-0.0658213542519661</c:v>
                </c:pt>
                <c:pt idx="55">
                  <c:v>-0.0671012794864509</c:v>
                </c:pt>
                <c:pt idx="56">
                  <c:v>-0.0683727721389005</c:v>
                </c:pt>
                <c:pt idx="57">
                  <c:v>-0.0696357005981554</c:v>
                </c:pt>
                <c:pt idx="58">
                  <c:v>-0.0708899456458312</c:v>
                </c:pt>
                <c:pt idx="59">
                  <c:v>-0.0721353990629723</c:v>
                </c:pt>
                <c:pt idx="60">
                  <c:v>-0.0733719632080465</c:v>
                </c:pt>
                <c:pt idx="61">
                  <c:v>-0.0745995499673881</c:v>
                </c:pt>
                <c:pt idx="62">
                  <c:v>-0.0758180805351003</c:v>
                </c:pt>
                <c:pt idx="63">
                  <c:v>-0.0770274842470826</c:v>
                </c:pt>
                <c:pt idx="64">
                  <c:v>-0.0782276982627081</c:v>
                </c:pt>
                <c:pt idx="65">
                  <c:v>-0.079418667124628</c:v>
                </c:pt>
                <c:pt idx="66">
                  <c:v>-0.0806003416837484</c:v>
                </c:pt>
                <c:pt idx="67">
                  <c:v>-0.0817726795430644</c:v>
                </c:pt>
                <c:pt idx="68">
                  <c:v>-0.0829356436552189</c:v>
                </c:pt>
                <c:pt idx="69">
                  <c:v>-0.0840892024662025</c:v>
                </c:pt>
                <c:pt idx="70">
                  <c:v>-0.0852333292805269</c:v>
                </c:pt>
                <c:pt idx="71">
                  <c:v>-0.0863680022830522</c:v>
                </c:pt>
                <c:pt idx="72">
                  <c:v>-0.0874932036022073</c:v>
                </c:pt>
                <c:pt idx="73">
                  <c:v>-0.0886089193154475</c:v>
                </c:pt>
                <c:pt idx="74">
                  <c:v>-0.0897151394165121</c:v>
                </c:pt>
                <c:pt idx="75">
                  <c:v>-0.0908118568167992</c:v>
                </c:pt>
                <c:pt idx="76">
                  <c:v>-0.0918990680711431</c:v>
                </c:pt>
                <c:pt idx="77">
                  <c:v>-0.0929767719917436</c:v>
                </c:pt>
                <c:pt idx="78">
                  <c:v>-0.0940449705685751</c:v>
                </c:pt>
                <c:pt idx="79">
                  <c:v>-0.0951036678598029</c:v>
                </c:pt>
                <c:pt idx="80">
                  <c:v>-0.0961528704046941</c:v>
                </c:pt>
                <c:pt idx="81">
                  <c:v>-0.0971925865105731</c:v>
                </c:pt>
                <c:pt idx="82">
                  <c:v>-0.0982228267039318</c:v>
                </c:pt>
                <c:pt idx="83">
                  <c:v>-0.099243603166542</c:v>
                </c:pt>
                <c:pt idx="84">
                  <c:v>-0.100254929264338</c:v>
                </c:pt>
                <c:pt idx="85">
                  <c:v>-0.101256820513299</c:v>
                </c:pt>
                <c:pt idx="86">
                  <c:v>-0.102249293107889</c:v>
                </c:pt>
                <c:pt idx="87">
                  <c:v>-0.1032323648069</c:v>
                </c:pt>
                <c:pt idx="88">
                  <c:v>-0.104206054307724</c:v>
                </c:pt>
                <c:pt idx="89">
                  <c:v>-0.105170381462813</c:v>
                </c:pt>
                <c:pt idx="90">
                  <c:v>-0.106125366917695</c:v>
                </c:pt>
                <c:pt idx="91">
                  <c:v>-0.107071032076419</c:v>
                </c:pt>
                <c:pt idx="92">
                  <c:v>-0.108007399263442</c:v>
                </c:pt>
                <c:pt idx="93">
                  <c:v>-0.108934491101536</c:v>
                </c:pt>
                <c:pt idx="94">
                  <c:v>-0.109852331315778</c:v>
                </c:pt>
                <c:pt idx="95">
                  <c:v>-0.110760943731293</c:v>
                </c:pt>
                <c:pt idx="96">
                  <c:v>-0.111660352815306</c:v>
                </c:pt>
                <c:pt idx="97">
                  <c:v>-0.112550583347911</c:v>
                </c:pt>
                <c:pt idx="98">
                  <c:v>-0.113431660651258</c:v>
                </c:pt>
                <c:pt idx="99">
                  <c:v>-0.114303610100251</c:v>
                </c:pt>
                <c:pt idx="100">
                  <c:v>-0.11516645764641</c:v>
                </c:pt>
                <c:pt idx="101">
                  <c:v>-0.116020229048445</c:v>
                </c:pt>
                <c:pt idx="102">
                  <c:v>-0.116864950603485</c:v>
                </c:pt>
                <c:pt idx="103">
                  <c:v>-0.117700648708706</c:v>
                </c:pt>
                <c:pt idx="104">
                  <c:v>-0.118527349764918</c:v>
                </c:pt>
                <c:pt idx="105">
                  <c:v>-0.119345080345738</c:v>
                </c:pt>
                <c:pt idx="106">
                  <c:v>-0.120153866959299</c:v>
                </c:pt>
                <c:pt idx="107">
                  <c:v>-0.120953736568481</c:v>
                </c:pt>
                <c:pt idx="108">
                  <c:v>-0.121744715599561</c:v>
                </c:pt>
                <c:pt idx="109">
                  <c:v>-0.122526830811694</c:v>
                </c:pt>
                <c:pt idx="110">
                  <c:v>-0.123300109029515</c:v>
                </c:pt>
                <c:pt idx="111">
                  <c:v>-0.12406457663019</c:v>
                </c:pt>
                <c:pt idx="112">
                  <c:v>-0.124820260440174</c:v>
                </c:pt>
                <c:pt idx="113">
                  <c:v>-0.125567186943954</c:v>
                </c:pt>
                <c:pt idx="114">
                  <c:v>-0.126305382602368</c:v>
                </c:pt>
                <c:pt idx="115">
                  <c:v>-0.12703487375984</c:v>
                </c:pt>
                <c:pt idx="116">
                  <c:v>-0.127755686809905</c:v>
                </c:pt>
                <c:pt idx="117">
                  <c:v>-0.128467847784123</c:v>
                </c:pt>
                <c:pt idx="118">
                  <c:v>-0.129171382985078</c:v>
                </c:pt>
                <c:pt idx="119">
                  <c:v>-0.129866318302447</c:v>
                </c:pt>
              </c:numCache>
            </c:numRef>
          </c:yVal>
          <c:smooth val="0"/>
          <c:extLst xmlns:c16r2="http://schemas.microsoft.com/office/drawing/2015/06/chart">
            <c:ext xmlns:c16="http://schemas.microsoft.com/office/drawing/2014/chart" uri="{C3380CC4-5D6E-409C-BE32-E72D297353CC}">
              <c16:uniqueId val="{00000002-1175-4FBA-97DE-24C8329BC3DC}"/>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0.0</c:v>
                </c:pt>
                <c:pt idx="2">
                  <c:v>-0.000480610731756314</c:v>
                </c:pt>
                <c:pt idx="3">
                  <c:v>-0.00097102926702064</c:v>
                </c:pt>
                <c:pt idx="4">
                  <c:v>-0.00147034940164303</c:v>
                </c:pt>
                <c:pt idx="5">
                  <c:v>-0.00197771185230522</c:v>
                </c:pt>
                <c:pt idx="6">
                  <c:v>-0.00249230730696581</c:v>
                </c:pt>
                <c:pt idx="7">
                  <c:v>-0.00301337952805625</c:v>
                </c:pt>
                <c:pt idx="8">
                  <c:v>-0.00354022546707711</c:v>
                </c:pt>
                <c:pt idx="9">
                  <c:v>-0.00407219321823504</c:v>
                </c:pt>
                <c:pt idx="10">
                  <c:v>-0.00460867869514914</c:v>
                </c:pt>
                <c:pt idx="11">
                  <c:v>-0.00514912203652784</c:v>
                </c:pt>
                <c:pt idx="12">
                  <c:v>-0.00569300359893532</c:v>
                </c:pt>
                <c:pt idx="13">
                  <c:v>-0.00623984007870604</c:v>
                </c:pt>
                <c:pt idx="14">
                  <c:v>-0.00682332930409757</c:v>
                </c:pt>
                <c:pt idx="15">
                  <c:v>-0.007435450093908</c:v>
                </c:pt>
                <c:pt idx="16">
                  <c:v>-0.00807143297970469</c:v>
                </c:pt>
                <c:pt idx="17">
                  <c:v>-0.00872747486755543</c:v>
                </c:pt>
                <c:pt idx="18">
                  <c:v>-0.00940047800031607</c:v>
                </c:pt>
                <c:pt idx="19">
                  <c:v>-0.0100879033598176</c:v>
                </c:pt>
                <c:pt idx="20">
                  <c:v>-0.0107876555393886</c:v>
                </c:pt>
                <c:pt idx="21">
                  <c:v>-0.0114979914833384</c:v>
                </c:pt>
                <c:pt idx="22">
                  <c:v>-0.0122174486714357</c:v>
                </c:pt>
                <c:pt idx="23">
                  <c:v>-0.0129447884573892</c:v>
                </c:pt>
                <c:pt idx="24">
                  <c:v>-0.0136789509269875</c:v>
                </c:pt>
                <c:pt idx="25">
                  <c:v>-0.0144190199061995</c:v>
                </c:pt>
                <c:pt idx="26">
                  <c:v>-0.015164190221185</c:v>
                </c:pt>
                <c:pt idx="27">
                  <c:v>-0.0159138122380682</c:v>
                </c:pt>
                <c:pt idx="28">
                  <c:v>-0.0166672949380882</c:v>
                </c:pt>
                <c:pt idx="29">
                  <c:v>-0.0174240992455452</c:v>
                </c:pt>
                <c:pt idx="30">
                  <c:v>-0.0181837298005121</c:v>
                </c:pt>
                <c:pt idx="31">
                  <c:v>-0.0189457280885108</c:v>
                </c:pt>
                <c:pt idx="32">
                  <c:v>-0.0197096666652214</c:v>
                </c:pt>
                <c:pt idx="33">
                  <c:v>-0.0204751448945899</c:v>
                </c:pt>
                <c:pt idx="34">
                  <c:v>-0.0212417853144871</c:v>
                </c:pt>
                <c:pt idx="35">
                  <c:v>-0.022009230864569</c:v>
                </c:pt>
                <c:pt idx="36">
                  <c:v>-0.0227771424797538</c:v>
                </c:pt>
                <c:pt idx="37">
                  <c:v>-0.023545197547719</c:v>
                </c:pt>
                <c:pt idx="38">
                  <c:v>-0.0243130880098761</c:v>
                </c:pt>
                <c:pt idx="39">
                  <c:v>-0.0250805194973509</c:v>
                </c:pt>
                <c:pt idx="40">
                  <c:v>-0.0258472103014355</c:v>
                </c:pt>
                <c:pt idx="41">
                  <c:v>-0.0266128903713252</c:v>
                </c:pt>
                <c:pt idx="42">
                  <c:v>-0.0273773008339049</c:v>
                </c:pt>
                <c:pt idx="43">
                  <c:v>-0.028140193233412</c:v>
                </c:pt>
                <c:pt idx="44">
                  <c:v>-0.0289013289857394</c:v>
                </c:pt>
                <c:pt idx="45">
                  <c:v>-0.0296604790419224</c:v>
                </c:pt>
                <c:pt idx="46">
                  <c:v>-0.030417423326071</c:v>
                </c:pt>
                <c:pt idx="47">
                  <c:v>-0.0311719506298687</c:v>
                </c:pt>
                <c:pt idx="48">
                  <c:v>-0.0319238577994838</c:v>
                </c:pt>
                <c:pt idx="49">
                  <c:v>-0.0326729500957299</c:v>
                </c:pt>
                <c:pt idx="50">
                  <c:v>-0.033419040228182</c:v>
                </c:pt>
                <c:pt idx="51">
                  <c:v>-0.0341619486316631</c:v>
                </c:pt>
                <c:pt idx="52">
                  <c:v>-0.0349015029150905</c:v>
                </c:pt>
                <c:pt idx="53">
                  <c:v>-0.0356375377123186</c:v>
                </c:pt>
                <c:pt idx="54">
                  <c:v>-0.036369894458403</c:v>
                </c:pt>
                <c:pt idx="55">
                  <c:v>-0.0370984210931056</c:v>
                </c:pt>
                <c:pt idx="56">
                  <c:v>-0.037822971935384</c:v>
                </c:pt>
                <c:pt idx="57">
                  <c:v>-0.038543407466932</c:v>
                </c:pt>
                <c:pt idx="58">
                  <c:v>-0.0392595941011677</c:v>
                </c:pt>
                <c:pt idx="59">
                  <c:v>-0.0399714038703678</c:v>
                </c:pt>
                <c:pt idx="60">
                  <c:v>-0.0406787145784619</c:v>
                </c:pt>
                <c:pt idx="61">
                  <c:v>-0.0413814090770757</c:v>
                </c:pt>
                <c:pt idx="62">
                  <c:v>-0.0420793757421052</c:v>
                </c:pt>
                <c:pt idx="63">
                  <c:v>-0.0427725076460774</c:v>
                </c:pt>
                <c:pt idx="64">
                  <c:v>-0.0434607028510072</c:v>
                </c:pt>
                <c:pt idx="65">
                  <c:v>-0.0441438639973057</c:v>
                </c:pt>
                <c:pt idx="66">
                  <c:v>-0.0448218983292463</c:v>
                </c:pt>
                <c:pt idx="67">
                  <c:v>-0.0454947171801905</c:v>
                </c:pt>
                <c:pt idx="68">
                  <c:v>-0.0461622362763592</c:v>
                </c:pt>
                <c:pt idx="69">
                  <c:v>-0.0468243753621209</c:v>
                </c:pt>
                <c:pt idx="70">
                  <c:v>-0.0474810579180485</c:v>
                </c:pt>
                <c:pt idx="71">
                  <c:v>-0.0481322112791531</c:v>
                </c:pt>
                <c:pt idx="72">
                  <c:v>-0.0487777662856388</c:v>
                </c:pt>
                <c:pt idx="73">
                  <c:v>-0.0494176573374716</c:v>
                </c:pt>
                <c:pt idx="74">
                  <c:v>-0.0500518221069797</c:v>
                </c:pt>
                <c:pt idx="75">
                  <c:v>-0.0506802013915148</c:v>
                </c:pt>
                <c:pt idx="76">
                  <c:v>-0.051302739251696</c:v>
                </c:pt>
                <c:pt idx="77">
                  <c:v>-0.0519193825311959</c:v>
                </c:pt>
                <c:pt idx="78">
                  <c:v>-0.0525300811314082</c:v>
                </c:pt>
                <c:pt idx="79">
                  <c:v>-0.0531347874202765</c:v>
                </c:pt>
                <c:pt idx="80">
                  <c:v>-0.0537334566633945</c:v>
                </c:pt>
                <c:pt idx="81">
                  <c:v>-0.0543260464892228</c:v>
                </c:pt>
                <c:pt idx="82">
                  <c:v>-0.0549125170491607</c:v>
                </c:pt>
                <c:pt idx="83">
                  <c:v>-0.0554928307428781</c:v>
                </c:pt>
                <c:pt idx="84">
                  <c:v>-0.0560669522892567</c:v>
                </c:pt>
                <c:pt idx="85">
                  <c:v>-0.0566348485244816</c:v>
                </c:pt>
                <c:pt idx="86">
                  <c:v>-0.0571964883929468</c:v>
                </c:pt>
                <c:pt idx="87">
                  <c:v>-0.0577518427562609</c:v>
                </c:pt>
                <c:pt idx="88">
                  <c:v>-0.0583008844751021</c:v>
                </c:pt>
                <c:pt idx="89">
                  <c:v>-0.0588435880399629</c:v>
                </c:pt>
                <c:pt idx="90">
                  <c:v>-0.059379930013165</c:v>
                </c:pt>
                <c:pt idx="91">
                  <c:v>-0.059909888290349</c:v>
                </c:pt>
                <c:pt idx="92">
                  <c:v>-0.0604334427280264</c:v>
                </c:pt>
                <c:pt idx="93">
                  <c:v>-0.0609505743377667</c:v>
                </c:pt>
                <c:pt idx="94">
                  <c:v>-0.0614612660028797</c:v>
                </c:pt>
                <c:pt idx="95">
                  <c:v>-0.0619655017890182</c:v>
                </c:pt>
                <c:pt idx="96">
                  <c:v>-0.0624632671861036</c:v>
                </c:pt>
                <c:pt idx="97">
                  <c:v>-0.0629545489609882</c:v>
                </c:pt>
                <c:pt idx="98">
                  <c:v>-0.0634393352120241</c:v>
                </c:pt>
                <c:pt idx="99">
                  <c:v>-0.063917615221726</c:v>
                </c:pt>
                <c:pt idx="100">
                  <c:v>-0.0643893793676398</c:v>
                </c:pt>
                <c:pt idx="101">
                  <c:v>-0.0648546190986963</c:v>
                </c:pt>
                <c:pt idx="102">
                  <c:v>-0.0653133270261605</c:v>
                </c:pt>
                <c:pt idx="103">
                  <c:v>-0.0657654967653798</c:v>
                </c:pt>
                <c:pt idx="104">
                  <c:v>-0.066211122824825</c:v>
                </c:pt>
                <c:pt idx="105">
                  <c:v>-0.0666502006952214</c:v>
                </c:pt>
                <c:pt idx="106">
                  <c:v>-0.0670827266640117</c:v>
                </c:pt>
                <c:pt idx="107">
                  <c:v>-0.0675086980445485</c:v>
                </c:pt>
                <c:pt idx="108">
                  <c:v>-0.0679281128686853</c:v>
                </c:pt>
                <c:pt idx="109">
                  <c:v>-0.0683409699504409</c:v>
                </c:pt>
                <c:pt idx="110">
                  <c:v>-0.0687472687459376</c:v>
                </c:pt>
                <c:pt idx="111">
                  <c:v>-0.0691470096826379</c:v>
                </c:pt>
                <c:pt idx="112">
                  <c:v>-0.0695401936318376</c:v>
                </c:pt>
                <c:pt idx="113">
                  <c:v>-0.069926822270645</c:v>
                </c:pt>
                <c:pt idx="114">
                  <c:v>-0.0703068977854855</c:v>
                </c:pt>
                <c:pt idx="115">
                  <c:v>-0.070680423074009</c:v>
                </c:pt>
                <c:pt idx="116">
                  <c:v>-0.0710474016013904</c:v>
                </c:pt>
                <c:pt idx="117">
                  <c:v>-0.0714078372911899</c:v>
                </c:pt>
                <c:pt idx="118">
                  <c:v>-0.0717617347108899</c:v>
                </c:pt>
                <c:pt idx="119">
                  <c:v>-0.0721090987881325</c:v>
                </c:pt>
              </c:numCache>
            </c:numRef>
          </c:yVal>
          <c:smooth val="0"/>
          <c:extLst xmlns:c16r2="http://schemas.microsoft.com/office/drawing/2015/06/chart">
            <c:ext xmlns:c16="http://schemas.microsoft.com/office/drawing/2014/chart" uri="{C3380CC4-5D6E-409C-BE32-E72D297353CC}">
              <c16:uniqueId val="{00000003-1175-4FBA-97DE-24C8329BC3DC}"/>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0.0</c:v>
                </c:pt>
                <c:pt idx="2">
                  <c:v>-0.00106818795939034</c:v>
                </c:pt>
                <c:pt idx="3">
                  <c:v>-0.00214385390245297</c:v>
                </c:pt>
                <c:pt idx="4">
                  <c:v>-0.00322583662273246</c:v>
                </c:pt>
                <c:pt idx="5">
                  <c:v>-0.00431305384154257</c:v>
                </c:pt>
                <c:pt idx="6">
                  <c:v>-0.00540450507651258</c:v>
                </c:pt>
                <c:pt idx="7">
                  <c:v>-0.0064992769384844</c:v>
                </c:pt>
                <c:pt idx="8">
                  <c:v>-0.00759654234752815</c:v>
                </c:pt>
                <c:pt idx="9">
                  <c:v>-0.00869555653662246</c:v>
                </c:pt>
                <c:pt idx="10">
                  <c:v>-0.00979565059606102</c:v>
                </c:pt>
                <c:pt idx="11">
                  <c:v>-0.0108962244812574</c:v>
                </c:pt>
                <c:pt idx="12">
                  <c:v>-0.0119967394512059</c:v>
                </c:pt>
                <c:pt idx="13">
                  <c:v>-0.013096711203616</c:v>
                </c:pt>
                <c:pt idx="14">
                  <c:v>-0.0142639993282501</c:v>
                </c:pt>
                <c:pt idx="15">
                  <c:v>-0.0154854588690796</c:v>
                </c:pt>
                <c:pt idx="16">
                  <c:v>-0.0167535131040495</c:v>
                </c:pt>
                <c:pt idx="17">
                  <c:v>-0.0180619196635234</c:v>
                </c:pt>
                <c:pt idx="18">
                  <c:v>-0.0194053852173965</c:v>
                </c:pt>
                <c:pt idx="19">
                  <c:v>-0.0207793884928833</c:v>
                </c:pt>
                <c:pt idx="20">
                  <c:v>-0.0221800404015084</c:v>
                </c:pt>
                <c:pt idx="21">
                  <c:v>-0.0236039722931309</c:v>
                </c:pt>
                <c:pt idx="22">
                  <c:v>-0.0250482469182316</c:v>
                </c:pt>
                <c:pt idx="23">
                  <c:v>-0.0265102862504136</c:v>
                </c:pt>
                <c:pt idx="24">
                  <c:v>-0.0279878143610404</c:v>
                </c:pt>
                <c:pt idx="25">
                  <c:v>-0.0294788103310566</c:v>
                </c:pt>
                <c:pt idx="26">
                  <c:v>-0.0309814605916472</c:v>
                </c:pt>
                <c:pt idx="27">
                  <c:v>-0.0324942567676771</c:v>
                </c:pt>
                <c:pt idx="28">
                  <c:v>-0.0340158176586556</c:v>
                </c:pt>
                <c:pt idx="29">
                  <c:v>-0.0355448820682795</c:v>
                </c:pt>
                <c:pt idx="30">
                  <c:v>-0.0370802963552705</c:v>
                </c:pt>
                <c:pt idx="31">
                  <c:v>-0.0386210017932171</c:v>
                </c:pt>
                <c:pt idx="32">
                  <c:v>-0.04016602478805</c:v>
                </c:pt>
                <c:pt idx="33">
                  <c:v>-0.0417144680104684</c:v>
                </c:pt>
                <c:pt idx="34">
                  <c:v>-0.0432655035583593</c:v>
                </c:pt>
                <c:pt idx="35">
                  <c:v>-0.0448183654880267</c:v>
                </c:pt>
                <c:pt idx="36">
                  <c:v>-0.0463723450102407</c:v>
                </c:pt>
                <c:pt idx="37">
                  <c:v>-0.047926785200616</c:v>
                </c:pt>
                <c:pt idx="38">
                  <c:v>-0.0494810766322189</c:v>
                </c:pt>
                <c:pt idx="39">
                  <c:v>-0.051034653233728</c:v>
                </c:pt>
                <c:pt idx="40">
                  <c:v>-0.0525869895136566</c:v>
                </c:pt>
                <c:pt idx="41">
                  <c:v>-0.0541375968296052</c:v>
                </c:pt>
                <c:pt idx="42">
                  <c:v>-0.055686020927169</c:v>
                </c:pt>
                <c:pt idx="43">
                  <c:v>-0.0572318389022257</c:v>
                </c:pt>
                <c:pt idx="44">
                  <c:v>-0.0587746573073673</c:v>
                </c:pt>
                <c:pt idx="45">
                  <c:v>-0.0603141094798047</c:v>
                </c:pt>
                <c:pt idx="46">
                  <c:v>-0.0618498542626185</c:v>
                </c:pt>
                <c:pt idx="47">
                  <c:v>-0.0633815735691314</c:v>
                </c:pt>
                <c:pt idx="48">
                  <c:v>-0.0649089708676911</c:v>
                </c:pt>
                <c:pt idx="49">
                  <c:v>-0.0664317697519436</c:v>
                </c:pt>
                <c:pt idx="50">
                  <c:v>-0.0679497130458912</c:v>
                </c:pt>
                <c:pt idx="51">
                  <c:v>-0.0694625600390282</c:v>
                </c:pt>
                <c:pt idx="52">
                  <c:v>-0.0709700872066605</c:v>
                </c:pt>
                <c:pt idx="53">
                  <c:v>-0.0724720853886538</c:v>
                </c:pt>
                <c:pt idx="54">
                  <c:v>-0.0739683601423167</c:v>
                </c:pt>
                <c:pt idx="55">
                  <c:v>-0.075458729541424</c:v>
                </c:pt>
                <c:pt idx="56">
                  <c:v>-0.0769430242344242</c:v>
                </c:pt>
                <c:pt idx="57">
                  <c:v>-0.0784210863876069</c:v>
                </c:pt>
                <c:pt idx="58">
                  <c:v>-0.0798927683463262</c:v>
                </c:pt>
                <c:pt idx="59">
                  <c:v>-0.0813579329078493</c:v>
                </c:pt>
                <c:pt idx="60">
                  <c:v>-0.0828164518243284</c:v>
                </c:pt>
                <c:pt idx="61">
                  <c:v>-0.0842682056209014</c:v>
                </c:pt>
                <c:pt idx="62">
                  <c:v>-0.0857130827389483</c:v>
                </c:pt>
                <c:pt idx="63">
                  <c:v>-0.0871509793560108</c:v>
                </c:pt>
                <c:pt idx="64">
                  <c:v>-0.0885817986127222</c:v>
                </c:pt>
                <c:pt idx="65">
                  <c:v>-0.0900054501835257</c:v>
                </c:pt>
                <c:pt idx="66">
                  <c:v>-0.0914218498037371</c:v>
                </c:pt>
                <c:pt idx="67">
                  <c:v>-0.0928309192167944</c:v>
                </c:pt>
                <c:pt idx="68">
                  <c:v>-0.0942325851156056</c:v>
                </c:pt>
                <c:pt idx="69">
                  <c:v>-0.0956267796173051</c:v>
                </c:pt>
                <c:pt idx="70">
                  <c:v>-0.0970134391482133</c:v>
                </c:pt>
                <c:pt idx="71">
                  <c:v>-0.0983925046366494</c:v>
                </c:pt>
                <c:pt idx="72">
                  <c:v>-0.0997639212491776</c:v>
                </c:pt>
                <c:pt idx="73">
                  <c:v>-0.101127637499303</c:v>
                </c:pt>
                <c:pt idx="74">
                  <c:v>-0.102483605873203</c:v>
                </c:pt>
                <c:pt idx="75">
                  <c:v>-0.103831782185807</c:v>
                </c:pt>
                <c:pt idx="76">
                  <c:v>-0.10517212501145</c:v>
                </c:pt>
                <c:pt idx="77">
                  <c:v>-0.10650459604949</c:v>
                </c:pt>
                <c:pt idx="78">
                  <c:v>-0.107829159740504</c:v>
                </c:pt>
                <c:pt idx="79">
                  <c:v>-0.109145782831547</c:v>
                </c:pt>
                <c:pt idx="80">
                  <c:v>-0.110454434663552</c:v>
                </c:pt>
                <c:pt idx="81">
                  <c:v>-0.111755086587436</c:v>
                </c:pt>
                <c:pt idx="82">
                  <c:v>-0.113047712307889</c:v>
                </c:pt>
                <c:pt idx="83">
                  <c:v>-0.114332286919307</c:v>
                </c:pt>
                <c:pt idx="84">
                  <c:v>-0.115608787857127</c:v>
                </c:pt>
                <c:pt idx="85">
                  <c:v>-0.116877193971959</c:v>
                </c:pt>
                <c:pt idx="86">
                  <c:v>-0.11813748552413</c:v>
                </c:pt>
                <c:pt idx="87">
                  <c:v>-0.119389644580224</c:v>
                </c:pt>
                <c:pt idx="88">
                  <c:v>-0.12063365436552</c:v>
                </c:pt>
                <c:pt idx="89">
                  <c:v>-0.121869499429522</c:v>
                </c:pt>
                <c:pt idx="90">
                  <c:v>-0.123097165365834</c:v>
                </c:pt>
                <c:pt idx="91">
                  <c:v>-0.124316639068638</c:v>
                </c:pt>
                <c:pt idx="92">
                  <c:v>-0.125527908534423</c:v>
                </c:pt>
                <c:pt idx="93">
                  <c:v>-0.126730962336296</c:v>
                </c:pt>
                <c:pt idx="94">
                  <c:v>-0.127925790389781</c:v>
                </c:pt>
                <c:pt idx="95">
                  <c:v>-0.129112383234315</c:v>
                </c:pt>
                <c:pt idx="96">
                  <c:v>-0.130290732082358</c:v>
                </c:pt>
                <c:pt idx="97">
                  <c:v>-0.131460829234129</c:v>
                </c:pt>
                <c:pt idx="98">
                  <c:v>-0.132622667391843</c:v>
                </c:pt>
                <c:pt idx="99">
                  <c:v>-0.133776239923463</c:v>
                </c:pt>
                <c:pt idx="100">
                  <c:v>-0.13492154087362</c:v>
                </c:pt>
                <c:pt idx="101">
                  <c:v>-0.136058564889026</c:v>
                </c:pt>
                <c:pt idx="102">
                  <c:v>-0.137187307074782</c:v>
                </c:pt>
                <c:pt idx="103">
                  <c:v>-0.138307762850673</c:v>
                </c:pt>
                <c:pt idx="104">
                  <c:v>-0.139419928644202</c:v>
                </c:pt>
                <c:pt idx="105">
                  <c:v>-0.140523800635492</c:v>
                </c:pt>
                <c:pt idx="106">
                  <c:v>-0.141619375808659</c:v>
                </c:pt>
                <c:pt idx="107">
                  <c:v>-0.142706651458866</c:v>
                </c:pt>
                <c:pt idx="108">
                  <c:v>-0.143785625390592</c:v>
                </c:pt>
                <c:pt idx="109">
                  <c:v>-0.144856295304635</c:v>
                </c:pt>
                <c:pt idx="110">
                  <c:v>-0.145918659676681</c:v>
                </c:pt>
                <c:pt idx="111">
                  <c:v>-0.146972716998789</c:v>
                </c:pt>
                <c:pt idx="112">
                  <c:v>-0.148018466217763</c:v>
                </c:pt>
                <c:pt idx="113">
                  <c:v>-0.149055906391368</c:v>
                </c:pt>
                <c:pt idx="114">
                  <c:v>-0.150085036924793</c:v>
                </c:pt>
                <c:pt idx="115">
                  <c:v>-0.151105857468792</c:v>
                </c:pt>
                <c:pt idx="116">
                  <c:v>-0.152118367806906</c:v>
                </c:pt>
                <c:pt idx="117">
                  <c:v>-0.153122568144681</c:v>
                </c:pt>
                <c:pt idx="118">
                  <c:v>-0.154118458562152</c:v>
                </c:pt>
                <c:pt idx="119">
                  <c:v>-0.155106039577731</c:v>
                </c:pt>
              </c:numCache>
            </c:numRef>
          </c:yVal>
          <c:smooth val="0"/>
          <c:extLst xmlns:c16r2="http://schemas.microsoft.com/office/drawing/2015/06/chart">
            <c:ext xmlns:c16="http://schemas.microsoft.com/office/drawing/2014/chart" uri="{C3380CC4-5D6E-409C-BE32-E72D297353CC}">
              <c16:uniqueId val="{00000004-1175-4FBA-97DE-24C8329BC3DC}"/>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0.0</c:v>
                </c:pt>
                <c:pt idx="2">
                  <c:v>-0.000960757352004293</c:v>
                </c:pt>
                <c:pt idx="3">
                  <c:v>-0.00193082933401456</c:v>
                </c:pt>
                <c:pt idx="4">
                  <c:v>-0.00290874622442061</c:v>
                </c:pt>
                <c:pt idx="5">
                  <c:v>-0.00389314284620923</c:v>
                </c:pt>
                <c:pt idx="6">
                  <c:v>-0.00488276024043443</c:v>
                </c:pt>
                <c:pt idx="7">
                  <c:v>-0.00587644831102807</c:v>
                </c:pt>
                <c:pt idx="8">
                  <c:v>-0.00687316346375155</c:v>
                </c:pt>
                <c:pt idx="9">
                  <c:v>-0.00787196211967966</c:v>
                </c:pt>
                <c:pt idx="10">
                  <c:v>-0.00887199311910081</c:v>
                </c:pt>
                <c:pt idx="11">
                  <c:v>-0.00987248854653444</c:v>
                </c:pt>
                <c:pt idx="12">
                  <c:v>-0.0108727551523771</c:v>
                </c:pt>
                <c:pt idx="13">
                  <c:v>-0.0118721657527203</c:v>
                </c:pt>
                <c:pt idx="14">
                  <c:v>-0.0129384483152535</c:v>
                </c:pt>
                <c:pt idx="15">
                  <c:v>-0.0140574669421767</c:v>
                </c:pt>
                <c:pt idx="16">
                  <c:v>-0.015220915502141</c:v>
                </c:pt>
                <c:pt idx="17">
                  <c:v>-0.0164220082988322</c:v>
                </c:pt>
                <c:pt idx="18">
                  <c:v>-0.0176550635260355</c:v>
                </c:pt>
                <c:pt idx="19">
                  <c:v>-0.018915293556347</c:v>
                </c:pt>
                <c:pt idx="20">
                  <c:v>-0.0201986372449028</c:v>
                </c:pt>
                <c:pt idx="21">
                  <c:v>-0.0215016268302861</c:v>
                </c:pt>
                <c:pt idx="22">
                  <c:v>-0.0228212812726269</c:v>
                </c:pt>
                <c:pt idx="23">
                  <c:v>-0.0241550205937528</c:v>
                </c:pt>
                <c:pt idx="24">
                  <c:v>-0.0255005972867366</c:v>
                </c:pt>
                <c:pt idx="25">
                  <c:v>-0.0268560408621852</c:v>
                </c:pt>
                <c:pt idx="26">
                  <c:v>-0.0282196059597481</c:v>
                </c:pt>
                <c:pt idx="27">
                  <c:v>-0.0295898293770733</c:v>
                </c:pt>
                <c:pt idx="28">
                  <c:v>-0.0309653883086867</c:v>
                </c:pt>
                <c:pt idx="29">
                  <c:v>-0.0323450862924801</c:v>
                </c:pt>
                <c:pt idx="30">
                  <c:v>-0.0337278374099696</c:v>
                </c:pt>
                <c:pt idx="31">
                  <c:v>-0.0351126516616205</c:v>
                </c:pt>
                <c:pt idx="32">
                  <c:v>-0.0364986238273559</c:v>
                </c:pt>
                <c:pt idx="33">
                  <c:v>-0.0378849235676171</c:v>
                </c:pt>
                <c:pt idx="34">
                  <c:v>-0.0392707869032165</c:v>
                </c:pt>
                <c:pt idx="35">
                  <c:v>-0.0406555092158669</c:v>
                </c:pt>
                <c:pt idx="36">
                  <c:v>-0.0420384396893496</c:v>
                </c:pt>
                <c:pt idx="37">
                  <c:v>-0.043418975375971</c:v>
                </c:pt>
                <c:pt idx="38">
                  <c:v>-0.044796557391237</c:v>
                </c:pt>
                <c:pt idx="39">
                  <c:v>-0.0461706664573285</c:v>
                </c:pt>
                <c:pt idx="40">
                  <c:v>-0.0475408198399236</c:v>
                </c:pt>
                <c:pt idx="41">
                  <c:v>-0.0489065684632806</c:v>
                </c:pt>
                <c:pt idx="42">
                  <c:v>-0.0502674936687981</c:v>
                </c:pt>
                <c:pt idx="43">
                  <c:v>-0.0516232052577834</c:v>
                </c:pt>
                <c:pt idx="44">
                  <c:v>-0.0529733391704212</c:v>
                </c:pt>
                <c:pt idx="45">
                  <c:v>-0.0543175552957109</c:v>
                </c:pt>
                <c:pt idx="46">
                  <c:v>-0.0556555365037639</c:v>
                </c:pt>
                <c:pt idx="47">
                  <c:v>-0.056986985833646</c:v>
                </c:pt>
                <c:pt idx="48">
                  <c:v>-0.0583116261477698</c:v>
                </c:pt>
                <c:pt idx="49">
                  <c:v>-0.0596291981564718</c:v>
                </c:pt>
                <c:pt idx="50">
                  <c:v>-0.0609394594830519</c:v>
                </c:pt>
                <c:pt idx="51">
                  <c:v>-0.0622421833213593</c:v>
                </c:pt>
                <c:pt idx="52">
                  <c:v>-0.0635371578100603</c:v>
                </c:pt>
                <c:pt idx="53">
                  <c:v>-0.0648241845992743</c:v>
                </c:pt>
                <c:pt idx="54">
                  <c:v>-0.0661030783012393</c:v>
                </c:pt>
                <c:pt idx="55">
                  <c:v>-0.0673736654680397</c:v>
                </c:pt>
                <c:pt idx="56">
                  <c:v>-0.0686357840859273</c:v>
                </c:pt>
                <c:pt idx="57">
                  <c:v>-0.0698892826549127</c:v>
                </c:pt>
                <c:pt idx="58">
                  <c:v>-0.071134019690362</c:v>
                </c:pt>
                <c:pt idx="59">
                  <c:v>-0.0723698629190039</c:v>
                </c:pt>
                <c:pt idx="60">
                  <c:v>-0.0735966888751136</c:v>
                </c:pt>
                <c:pt idx="61">
                  <c:v>-0.0748143824021099</c:v>
                </c:pt>
                <c:pt idx="62">
                  <c:v>-0.0760228360250039</c:v>
                </c:pt>
                <c:pt idx="63">
                  <c:v>-0.0772219496429898</c:v>
                </c:pt>
                <c:pt idx="64">
                  <c:v>-0.0784116298837034</c:v>
                </c:pt>
                <c:pt idx="65">
                  <c:v>-0.0795917899904452</c:v>
                </c:pt>
                <c:pt idx="66">
                  <c:v>-0.0807623492000857</c:v>
                </c:pt>
                <c:pt idx="67">
                  <c:v>-0.081923232479312</c:v>
                </c:pt>
                <c:pt idx="68">
                  <c:v>-0.0830743700189487</c:v>
                </c:pt>
                <c:pt idx="69">
                  <c:v>-0.0842156975268153</c:v>
                </c:pt>
                <c:pt idx="70">
                  <c:v>-0.0853471551690745</c:v>
                </c:pt>
                <c:pt idx="71">
                  <c:v>-0.0864686876047926</c:v>
                </c:pt>
                <c:pt idx="72">
                  <c:v>-0.0875802440859843</c:v>
                </c:pt>
                <c:pt idx="73">
                  <c:v>-0.08868177748991</c:v>
                </c:pt>
                <c:pt idx="74">
                  <c:v>-0.0897732447647286</c:v>
                </c:pt>
                <c:pt idx="75">
                  <c:v>-0.0908546062364621</c:v>
                </c:pt>
                <c:pt idx="76">
                  <c:v>-0.0919258259473281</c:v>
                </c:pt>
                <c:pt idx="77">
                  <c:v>-0.0929868707953574</c:v>
                </c:pt>
                <c:pt idx="78">
                  <c:v>-0.0940377108854591</c:v>
                </c:pt>
                <c:pt idx="79">
                  <c:v>-0.0950783190310176</c:v>
                </c:pt>
                <c:pt idx="80">
                  <c:v>-0.0961086709467054</c:v>
                </c:pt>
                <c:pt idx="81">
                  <c:v>-0.0971287447900977</c:v>
                </c:pt>
                <c:pt idx="82">
                  <c:v>-0.0981385209852305</c:v>
                </c:pt>
                <c:pt idx="83">
                  <c:v>-0.0991379825536569</c:v>
                </c:pt>
                <c:pt idx="84">
                  <c:v>-0.100127114392308</c:v>
                </c:pt>
                <c:pt idx="85">
                  <c:v>-0.101105903610005</c:v>
                </c:pt>
                <c:pt idx="86">
                  <c:v>-0.102074339129103</c:v>
                </c:pt>
                <c:pt idx="87">
                  <c:v>-0.103032411760068</c:v>
                </c:pt>
                <c:pt idx="88">
                  <c:v>-0.103980114154183</c:v>
                </c:pt>
                <c:pt idx="89">
                  <c:v>-0.104917440256031</c:v>
                </c:pt>
                <c:pt idx="90">
                  <c:v>-0.10584438603837</c:v>
                </c:pt>
                <c:pt idx="91">
                  <c:v>-0.106760948559895</c:v>
                </c:pt>
                <c:pt idx="92">
                  <c:v>-0.107667126339948</c:v>
                </c:pt>
                <c:pt idx="93">
                  <c:v>-0.108562919489486</c:v>
                </c:pt>
                <c:pt idx="94">
                  <c:v>-0.109448328999861</c:v>
                </c:pt>
                <c:pt idx="95">
                  <c:v>-0.110323357232119</c:v>
                </c:pt>
                <c:pt idx="96">
                  <c:v>-0.111188007718738</c:v>
                </c:pt>
                <c:pt idx="97">
                  <c:v>-0.112042284961717</c:v>
                </c:pt>
                <c:pt idx="98">
                  <c:v>-0.112886194485327</c:v>
                </c:pt>
                <c:pt idx="99">
                  <c:v>-0.113719742919784</c:v>
                </c:pt>
                <c:pt idx="100">
                  <c:v>-0.114542937553779</c:v>
                </c:pt>
                <c:pt idx="101">
                  <c:v>-0.115355786738291</c:v>
                </c:pt>
                <c:pt idx="102">
                  <c:v>-0.116158299439121</c:v>
                </c:pt>
                <c:pt idx="103">
                  <c:v>-0.116950485742564</c:v>
                </c:pt>
                <c:pt idx="104">
                  <c:v>-0.11773235621331</c:v>
                </c:pt>
                <c:pt idx="105">
                  <c:v>-0.118503922039963</c:v>
                </c:pt>
                <c:pt idx="106">
                  <c:v>-0.119265195418848</c:v>
                </c:pt>
                <c:pt idx="107">
                  <c:v>-0.120016188853697</c:v>
                </c:pt>
                <c:pt idx="108">
                  <c:v>-0.120756915783204</c:v>
                </c:pt>
                <c:pt idx="109">
                  <c:v>-0.121487389684262</c:v>
                </c:pt>
                <c:pt idx="110">
                  <c:v>-0.122207625146984</c:v>
                </c:pt>
                <c:pt idx="111">
                  <c:v>-0.122917636959755</c:v>
                </c:pt>
                <c:pt idx="112">
                  <c:v>-0.123617440676753</c:v>
                </c:pt>
                <c:pt idx="113">
                  <c:v>-0.124307051839423</c:v>
                </c:pt>
                <c:pt idx="114">
                  <c:v>-0.12498648696419</c:v>
                </c:pt>
                <c:pt idx="115">
                  <c:v>-0.125655762734823</c:v>
                </c:pt>
                <c:pt idx="116">
                  <c:v>-0.126314896089752</c:v>
                </c:pt>
                <c:pt idx="117">
                  <c:v>-0.12696390484416</c:v>
                </c:pt>
                <c:pt idx="118">
                  <c:v>-0.12760280659495</c:v>
                </c:pt>
                <c:pt idx="119">
                  <c:v>-0.128231619793951</c:v>
                </c:pt>
              </c:numCache>
            </c:numRef>
          </c:yVal>
          <c:smooth val="0"/>
          <c:extLst xmlns:c16r2="http://schemas.microsoft.com/office/drawing/2015/06/chart">
            <c:ext xmlns:c16="http://schemas.microsoft.com/office/drawing/2014/chart" uri="{C3380CC4-5D6E-409C-BE32-E72D297353CC}">
              <c16:uniqueId val="{00000005-1175-4FBA-97DE-24C8329BC3DC}"/>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0.0</c:v>
                </c:pt>
                <c:pt idx="2">
                  <c:v>-0.000961245315920678</c:v>
                </c:pt>
                <c:pt idx="3">
                  <c:v>-0.00192909428187704</c:v>
                </c:pt>
                <c:pt idx="4">
                  <c:v>-0.00290223554475233</c:v>
                </c:pt>
                <c:pt idx="5">
                  <c:v>-0.00387939408028615</c:v>
                </c:pt>
                <c:pt idx="6">
                  <c:v>-0.00485934948119393</c:v>
                </c:pt>
                <c:pt idx="7">
                  <c:v>-0.00584095437079668</c:v>
                </c:pt>
                <c:pt idx="8">
                  <c:v>-0.00682314309415233</c:v>
                </c:pt>
                <c:pt idx="9">
                  <c:v>-0.00780493430829665</c:v>
                </c:pt>
                <c:pt idx="10">
                  <c:v>-0.00878542908503732</c:v>
                </c:pt>
                <c:pt idx="11">
                  <c:v>-0.00976380676729604</c:v>
                </c:pt>
                <c:pt idx="12">
                  <c:v>-0.0107393196904013</c:v>
                </c:pt>
                <c:pt idx="13">
                  <c:v>-0.011711287068465</c:v>
                </c:pt>
                <c:pt idx="14">
                  <c:v>-0.012746562331813</c:v>
                </c:pt>
                <c:pt idx="15">
                  <c:v>-0.0138332981914573</c:v>
                </c:pt>
                <c:pt idx="16">
                  <c:v>-0.0149648647093272</c:v>
                </c:pt>
                <c:pt idx="17">
                  <c:v>-0.0161356641401653</c:v>
                </c:pt>
                <c:pt idx="18">
                  <c:v>-0.017340832077025</c:v>
                </c:pt>
                <c:pt idx="19">
                  <c:v>-0.0185761143147829</c:v>
                </c:pt>
                <c:pt idx="20">
                  <c:v>-0.019837768857542</c:v>
                </c:pt>
                <c:pt idx="21">
                  <c:v>-0.0211224854083412</c:v>
                </c:pt>
                <c:pt idx="22">
                  <c:v>-0.0224273208132217</c:v>
                </c:pt>
                <c:pt idx="23">
                  <c:v>-0.0237496453082713</c:v>
                </c:pt>
                <c:pt idx="24">
                  <c:v>-0.0250870989875693</c:v>
                </c:pt>
                <c:pt idx="25">
                  <c:v>-0.0264375556762388</c:v>
                </c:pt>
                <c:pt idx="26">
                  <c:v>-0.0277990841077553</c:v>
                </c:pt>
                <c:pt idx="27">
                  <c:v>-0.0291700458110426</c:v>
                </c:pt>
                <c:pt idx="28">
                  <c:v>-0.0305489287238743</c:v>
                </c:pt>
                <c:pt idx="29">
                  <c:v>-0.0319343411174486</c:v>
                </c:pt>
                <c:pt idx="30">
                  <c:v>-0.0333250007715833</c:v>
                </c:pt>
                <c:pt idx="31">
                  <c:v>-0.0347197244445851</c:v>
                </c:pt>
                <c:pt idx="32">
                  <c:v>-0.0361174184508854</c:v>
                </c:pt>
                <c:pt idx="33">
                  <c:v>-0.0375170703955518</c:v>
                </c:pt>
                <c:pt idx="34">
                  <c:v>-0.0389177427750837</c:v>
                </c:pt>
                <c:pt idx="35">
                  <c:v>-0.0403185659670271</c:v>
                </c:pt>
                <c:pt idx="36">
                  <c:v>-0.0417187334096525</c:v>
                </c:pt>
                <c:pt idx="37">
                  <c:v>-0.0431174957775511</c:v>
                </c:pt>
                <c:pt idx="38">
                  <c:v>-0.0445141574127774</c:v>
                </c:pt>
                <c:pt idx="39">
                  <c:v>-0.0459080715627351</c:v>
                </c:pt>
                <c:pt idx="40">
                  <c:v>-0.0472986374697939</c:v>
                </c:pt>
                <c:pt idx="41">
                  <c:v>-0.0486852962603734</c:v>
                </c:pt>
                <c:pt idx="42">
                  <c:v>-0.0500675287694321</c:v>
                </c:pt>
                <c:pt idx="43">
                  <c:v>-0.0514448519643338</c:v>
                </c:pt>
                <c:pt idx="44">
                  <c:v>-0.0528168165546958</c:v>
                </c:pt>
                <c:pt idx="45">
                  <c:v>-0.054183004926017</c:v>
                </c:pt>
                <c:pt idx="46">
                  <c:v>-0.0555430285166949</c:v>
                </c:pt>
                <c:pt idx="47">
                  <c:v>-0.0568965259953984</c:v>
                </c:pt>
                <c:pt idx="48">
                  <c:v>-0.0582431613947847</c:v>
                </c:pt>
                <c:pt idx="49">
                  <c:v>-0.0595826222343021</c:v>
                </c:pt>
                <c:pt idx="50">
                  <c:v>-0.060914618352399</c:v>
                </c:pt>
                <c:pt idx="51">
                  <c:v>-0.0622388795236475</c:v>
                </c:pt>
                <c:pt idx="52">
                  <c:v>-0.0635551552586548</c:v>
                </c:pt>
                <c:pt idx="53">
                  <c:v>-0.0648632122611161</c:v>
                </c:pt>
                <c:pt idx="54">
                  <c:v>-0.0661628342350013</c:v>
                </c:pt>
                <c:pt idx="55">
                  <c:v>-0.0674538202038093</c:v>
                </c:pt>
                <c:pt idx="56">
                  <c:v>-0.0687359837975236</c:v>
                </c:pt>
                <c:pt idx="57">
                  <c:v>-0.0700091517246619</c:v>
                </c:pt>
                <c:pt idx="58">
                  <c:v>-0.0712731636558601</c:v>
                </c:pt>
                <c:pt idx="59">
                  <c:v>-0.0725278708196129</c:v>
                </c:pt>
                <c:pt idx="60">
                  <c:v>-0.0737731353219715</c:v>
                </c:pt>
                <c:pt idx="61">
                  <c:v>-0.0750088293680164</c:v>
                </c:pt>
                <c:pt idx="62">
                  <c:v>-0.0762348348653177</c:v>
                </c:pt>
                <c:pt idx="63">
                  <c:v>-0.0774510423543688</c:v>
                </c:pt>
                <c:pt idx="64">
                  <c:v>-0.0786573504883563</c:v>
                </c:pt>
                <c:pt idx="65">
                  <c:v>-0.0798536660622631</c:v>
                </c:pt>
                <c:pt idx="66">
                  <c:v>-0.0810399026158848</c:v>
                </c:pt>
                <c:pt idx="67">
                  <c:v>-0.0822159803137765</c:v>
                </c:pt>
                <c:pt idx="68">
                  <c:v>-0.0833818258397514</c:v>
                </c:pt>
                <c:pt idx="69">
                  <c:v>-0.0845373712945729</c:v>
                </c:pt>
                <c:pt idx="70">
                  <c:v>-0.085682554396044</c:v>
                </c:pt>
                <c:pt idx="71">
                  <c:v>-0.0868173176204436</c:v>
                </c:pt>
                <c:pt idx="72">
                  <c:v>-0.087941608238907</c:v>
                </c:pt>
                <c:pt idx="73">
                  <c:v>-0.0890553778190224</c:v>
                </c:pt>
                <c:pt idx="74">
                  <c:v>-0.0901585817919112</c:v>
                </c:pt>
                <c:pt idx="75">
                  <c:v>-0.0912511794667807</c:v>
                </c:pt>
                <c:pt idx="76">
                  <c:v>-0.0923331334488466</c:v>
                </c:pt>
                <c:pt idx="77">
                  <c:v>-0.0934044096393336</c:v>
                </c:pt>
                <c:pt idx="78">
                  <c:v>-0.0944649770062824</c:v>
                </c:pt>
                <c:pt idx="79">
                  <c:v>-0.0955148069297138</c:v>
                </c:pt>
                <c:pt idx="80">
                  <c:v>-0.0965538737327733</c:v>
                </c:pt>
                <c:pt idx="81">
                  <c:v>-0.0975821537722368</c:v>
                </c:pt>
                <c:pt idx="82">
                  <c:v>-0.0985996256713406</c:v>
                </c:pt>
                <c:pt idx="83">
                  <c:v>-0.0996062701633491</c:v>
                </c:pt>
                <c:pt idx="84">
                  <c:v>-0.100602069804154</c:v>
                </c:pt>
                <c:pt idx="85">
                  <c:v>-0.101587008750357</c:v>
                </c:pt>
                <c:pt idx="86">
                  <c:v>-0.102561072970275</c:v>
                </c:pt>
                <c:pt idx="87">
                  <c:v>-0.103524249509064</c:v>
                </c:pt>
                <c:pt idx="88">
                  <c:v>-0.104476527147199</c:v>
                </c:pt>
                <c:pt idx="89">
                  <c:v>-0.105417895734718</c:v>
                </c:pt>
                <c:pt idx="90">
                  <c:v>-0.106348346300365</c:v>
                </c:pt>
                <c:pt idx="91">
                  <c:v>-0.107267870662326</c:v>
                </c:pt>
                <c:pt idx="92">
                  <c:v>-0.108176461944822</c:v>
                </c:pt>
                <c:pt idx="93">
                  <c:v>-0.109074114079704</c:v>
                </c:pt>
                <c:pt idx="94">
                  <c:v>-0.109960821653658</c:v>
                </c:pt>
                <c:pt idx="95">
                  <c:v>-0.110836580002797</c:v>
                </c:pt>
                <c:pt idx="96">
                  <c:v>-0.111701385227207</c:v>
                </c:pt>
                <c:pt idx="97">
                  <c:v>-0.112555234107276</c:v>
                </c:pt>
                <c:pt idx="98">
                  <c:v>-0.113398123692605</c:v>
                </c:pt>
                <c:pt idx="99">
                  <c:v>-0.114230051825871</c:v>
                </c:pt>
                <c:pt idx="100">
                  <c:v>-0.115051016753569</c:v>
                </c:pt>
                <c:pt idx="101">
                  <c:v>-0.115861016874987</c:v>
                </c:pt>
                <c:pt idx="102">
                  <c:v>-0.116660051346116</c:v>
                </c:pt>
                <c:pt idx="103">
                  <c:v>-0.117448119493929</c:v>
                </c:pt>
                <c:pt idx="104">
                  <c:v>-0.118225220874592</c:v>
                </c:pt>
                <c:pt idx="105">
                  <c:v>-0.118991355397156</c:v>
                </c:pt>
                <c:pt idx="106">
                  <c:v>-0.119746523268986</c:v>
                </c:pt>
                <c:pt idx="107">
                  <c:v>-0.120490724875708</c:v>
                </c:pt>
                <c:pt idx="108">
                  <c:v>-0.121223960773932</c:v>
                </c:pt>
                <c:pt idx="109">
                  <c:v>-0.121946231869515</c:v>
                </c:pt>
                <c:pt idx="110">
                  <c:v>-0.122657538900967</c:v>
                </c:pt>
                <c:pt idx="111">
                  <c:v>-0.123357883028802</c:v>
                </c:pt>
                <c:pt idx="112">
                  <c:v>-0.124047265511763</c:v>
                </c:pt>
                <c:pt idx="113">
                  <c:v>-0.124725687626778</c:v>
                </c:pt>
                <c:pt idx="114">
                  <c:v>-0.125393150861782</c:v>
                </c:pt>
                <c:pt idx="115">
                  <c:v>-0.126049656566465</c:v>
                </c:pt>
                <c:pt idx="116">
                  <c:v>-0.126695206599834</c:v>
                </c:pt>
                <c:pt idx="117">
                  <c:v>-0.127329802409804</c:v>
                </c:pt>
                <c:pt idx="118">
                  <c:v>-0.127953445924504</c:v>
                </c:pt>
                <c:pt idx="119">
                  <c:v>-0.128566138871975</c:v>
                </c:pt>
              </c:numCache>
            </c:numRef>
          </c:yVal>
          <c:smooth val="0"/>
          <c:extLst xmlns:c16r2="http://schemas.microsoft.com/office/drawing/2015/06/chart">
            <c:ext xmlns:c16="http://schemas.microsoft.com/office/drawing/2014/chart" uri="{C3380CC4-5D6E-409C-BE32-E72D297353CC}">
              <c16:uniqueId val="{00000006-1175-4FBA-97DE-24C8329BC3DC}"/>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0.0</c:v>
                </c:pt>
                <c:pt idx="2">
                  <c:v>-0.000962007092311978</c:v>
                </c:pt>
                <c:pt idx="3">
                  <c:v>-0.00193377878713363</c:v>
                </c:pt>
                <c:pt idx="4">
                  <c:v>-0.00291469164585578</c:v>
                </c:pt>
                <c:pt idx="5">
                  <c:v>-0.00390403324308863</c:v>
                </c:pt>
                <c:pt idx="6">
                  <c:v>-0.00490105060271162</c:v>
                </c:pt>
                <c:pt idx="7">
                  <c:v>-0.00590498868768918</c:v>
                </c:pt>
                <c:pt idx="8">
                  <c:v>-0.00691511506374809</c:v>
                </c:pt>
                <c:pt idx="9">
                  <c:v>-0.00793073420572909</c:v>
                </c:pt>
                <c:pt idx="10">
                  <c:v>-0.00895119508459174</c:v>
                </c:pt>
                <c:pt idx="11">
                  <c:v>-0.00997589416874689</c:v>
                </c:pt>
                <c:pt idx="12">
                  <c:v>-0.0110042755968607</c:v>
                </c:pt>
                <c:pt idx="13">
                  <c:v>-0.0120358294334437</c:v>
                </c:pt>
                <c:pt idx="14">
                  <c:v>-0.0131110789188824</c:v>
                </c:pt>
                <c:pt idx="15">
                  <c:v>-0.0142234758386621</c:v>
                </c:pt>
                <c:pt idx="16">
                  <c:v>-0.0153692294097709</c:v>
                </c:pt>
                <c:pt idx="17">
                  <c:v>-0.0165450789354509</c:v>
                </c:pt>
                <c:pt idx="18">
                  <c:v>-0.0177481007904134</c:v>
                </c:pt>
                <c:pt idx="19">
                  <c:v>-0.0189756660911371</c:v>
                </c:pt>
                <c:pt idx="20">
                  <c:v>-0.0202254039686522</c:v>
                </c:pt>
                <c:pt idx="21">
                  <c:v>-0.0214951708276203</c:v>
                </c:pt>
                <c:pt idx="22">
                  <c:v>-0.0227830232761335</c:v>
                </c:pt>
                <c:pt idx="23">
                  <c:v>-0.0240871959176729</c:v>
                </c:pt>
                <c:pt idx="24">
                  <c:v>-0.0254060808492795</c:v>
                </c:pt>
                <c:pt idx="25">
                  <c:v>-0.0267382108959282</c:v>
                </c:pt>
                <c:pt idx="26">
                  <c:v>-0.0280822349468508</c:v>
                </c:pt>
                <c:pt idx="27">
                  <c:v>-0.0294369920447934</c:v>
                </c:pt>
                <c:pt idx="28">
                  <c:v>-0.0308014033435029</c:v>
                </c:pt>
                <c:pt idx="29">
                  <c:v>-0.0321744701923308</c:v>
                </c:pt>
                <c:pt idx="30">
                  <c:v>-0.033555267864358</c:v>
                </c:pt>
                <c:pt idx="31">
                  <c:v>-0.0349429391753802</c:v>
                </c:pt>
                <c:pt idx="32">
                  <c:v>-0.0363366883502749</c:v>
                </c:pt>
                <c:pt idx="33">
                  <c:v>-0.037735776273621</c:v>
                </c:pt>
                <c:pt idx="34">
                  <c:v>-0.0391395156148064</c:v>
                </c:pt>
                <c:pt idx="35">
                  <c:v>-0.0405472669535811</c:v>
                </c:pt>
                <c:pt idx="36">
                  <c:v>-0.041958434461776</c:v>
                </c:pt>
                <c:pt idx="37">
                  <c:v>-0.0433724631529912</c:v>
                </c:pt>
                <c:pt idx="38">
                  <c:v>-0.0447888356411568</c:v>
                </c:pt>
                <c:pt idx="39">
                  <c:v>-0.0462070689463871</c:v>
                </c:pt>
                <c:pt idx="40">
                  <c:v>-0.0476267122994614</c:v>
                </c:pt>
                <c:pt idx="41">
                  <c:v>-0.0490473451136495</c:v>
                </c:pt>
                <c:pt idx="42">
                  <c:v>-0.0504685741925641</c:v>
                </c:pt>
                <c:pt idx="43">
                  <c:v>-0.051890032051233</c:v>
                </c:pt>
                <c:pt idx="44">
                  <c:v>-0.0533113752007921</c:v>
                </c:pt>
                <c:pt idx="45">
                  <c:v>-0.0547322821294074</c:v>
                </c:pt>
                <c:pt idx="46">
                  <c:v>-0.0561524520908279</c:v>
                </c:pt>
                <c:pt idx="47">
                  <c:v>-0.0575716033945355</c:v>
                </c:pt>
                <c:pt idx="48">
                  <c:v>-0.0589894721215387</c:v>
                </c:pt>
                <c:pt idx="49">
                  <c:v>-0.0604058109711332</c:v>
                </c:pt>
                <c:pt idx="50">
                  <c:v>-0.0618203882622765</c:v>
                </c:pt>
                <c:pt idx="51">
                  <c:v>-0.0632329865420615</c:v>
                </c:pt>
                <c:pt idx="52">
                  <c:v>-0.0646434019017761</c:v>
                </c:pt>
                <c:pt idx="53">
                  <c:v>-0.0660514428436727</c:v>
                </c:pt>
                <c:pt idx="54">
                  <c:v>-0.0674569294878893</c:v>
                </c:pt>
                <c:pt idx="55">
                  <c:v>-0.0688596930722269</c:v>
                </c:pt>
                <c:pt idx="56">
                  <c:v>-0.0702595746915904</c:v>
                </c:pt>
                <c:pt idx="57">
                  <c:v>-0.071656425110632</c:v>
                </c:pt>
                <c:pt idx="58">
                  <c:v>-0.0730501039797673</c:v>
                </c:pt>
                <c:pt idx="59">
                  <c:v>-0.0744404788674728</c:v>
                </c:pt>
                <c:pt idx="60">
                  <c:v>-0.0758274254840217</c:v>
                </c:pt>
                <c:pt idx="61">
                  <c:v>-0.0772108264063718</c:v>
                </c:pt>
                <c:pt idx="62">
                  <c:v>-0.0785905709835788</c:v>
                </c:pt>
                <c:pt idx="63">
                  <c:v>-0.0799665548584016</c:v>
                </c:pt>
                <c:pt idx="64">
                  <c:v>-0.081338679556211</c:v>
                </c:pt>
                <c:pt idx="65">
                  <c:v>-0.0827068521484762</c:v>
                </c:pt>
                <c:pt idx="66">
                  <c:v>-0.0840709845197125</c:v>
                </c:pt>
                <c:pt idx="67">
                  <c:v>-0.0854309934802586</c:v>
                </c:pt>
                <c:pt idx="68">
                  <c:v>-0.0867868004534102</c:v>
                </c:pt>
                <c:pt idx="69">
                  <c:v>-0.088138330653237</c:v>
                </c:pt>
                <c:pt idx="70">
                  <c:v>-0.0894855134247336</c:v>
                </c:pt>
                <c:pt idx="71">
                  <c:v>-0.0908282816999417</c:v>
                </c:pt>
                <c:pt idx="72">
                  <c:v>-0.0921665717505675</c:v>
                </c:pt>
                <c:pt idx="73">
                  <c:v>-0.0935003230224538</c:v>
                </c:pt>
                <c:pt idx="74">
                  <c:v>-0.0948294778463605</c:v>
                </c:pt>
                <c:pt idx="75">
                  <c:v>-0.0961539814161369</c:v>
                </c:pt>
                <c:pt idx="76">
                  <c:v>-0.0974737813485261</c:v>
                </c:pt>
                <c:pt idx="77">
                  <c:v>-0.0987888278323225</c:v>
                </c:pt>
                <c:pt idx="78">
                  <c:v>-0.100099073206366</c:v>
                </c:pt>
                <c:pt idx="79">
                  <c:v>-0.101404471737624</c:v>
                </c:pt>
                <c:pt idx="80">
                  <c:v>-0.102704980046838</c:v>
                </c:pt>
                <c:pt idx="81">
                  <c:v>-0.10400055617356</c:v>
                </c:pt>
                <c:pt idx="82">
                  <c:v>-0.105291159954504</c:v>
                </c:pt>
                <c:pt idx="83">
                  <c:v>-0.106576753114496</c:v>
                </c:pt>
                <c:pt idx="84">
                  <c:v>-0.107857298346062</c:v>
                </c:pt>
                <c:pt idx="85">
                  <c:v>-0.109132760233479</c:v>
                </c:pt>
                <c:pt idx="86">
                  <c:v>-0.110403104361467</c:v>
                </c:pt>
                <c:pt idx="87">
                  <c:v>-0.111668297395227</c:v>
                </c:pt>
                <c:pt idx="88">
                  <c:v>-0.112928307575203</c:v>
                </c:pt>
                <c:pt idx="89">
                  <c:v>-0.114183103822143</c:v>
                </c:pt>
                <c:pt idx="90">
                  <c:v>-0.115432656093617</c:v>
                </c:pt>
                <c:pt idx="91">
                  <c:v>-0.11667693524214</c:v>
                </c:pt>
                <c:pt idx="92">
                  <c:v>-0.117915913284378</c:v>
                </c:pt>
                <c:pt idx="93">
                  <c:v>-0.119149562742678</c:v>
                </c:pt>
                <c:pt idx="94">
                  <c:v>-0.120377856699633</c:v>
                </c:pt>
                <c:pt idx="95">
                  <c:v>-0.121600769514771</c:v>
                </c:pt>
                <c:pt idx="96">
                  <c:v>-0.122818275642203</c:v>
                </c:pt>
                <c:pt idx="97">
                  <c:v>-0.124030350591056</c:v>
                </c:pt>
                <c:pt idx="98">
                  <c:v>-0.125236969979596</c:v>
                </c:pt>
                <c:pt idx="99">
                  <c:v>-0.126438110422896</c:v>
                </c:pt>
                <c:pt idx="100">
                  <c:v>-0.127633748827066</c:v>
                </c:pt>
                <c:pt idx="101">
                  <c:v>-0.128823862436548</c:v>
                </c:pt>
                <c:pt idx="102">
                  <c:v>-0.130008429165173</c:v>
                </c:pt>
                <c:pt idx="103">
                  <c:v>-0.131187427359691</c:v>
                </c:pt>
                <c:pt idx="104">
                  <c:v>-0.132360835457803</c:v>
                </c:pt>
                <c:pt idx="105">
                  <c:v>-0.133528632617526</c:v>
                </c:pt>
                <c:pt idx="106">
                  <c:v>-0.134690798120573</c:v>
                </c:pt>
                <c:pt idx="107">
                  <c:v>-0.135847311667021</c:v>
                </c:pt>
                <c:pt idx="108">
                  <c:v>-0.13699815338623</c:v>
                </c:pt>
                <c:pt idx="109">
                  <c:v>-0.138143303305696</c:v>
                </c:pt>
                <c:pt idx="110">
                  <c:v>-0.139282742271462</c:v>
                </c:pt>
                <c:pt idx="111">
                  <c:v>-0.140416450816701</c:v>
                </c:pt>
                <c:pt idx="112">
                  <c:v>-0.141544410402275</c:v>
                </c:pt>
                <c:pt idx="113">
                  <c:v>-0.14266660202702</c:v>
                </c:pt>
                <c:pt idx="114">
                  <c:v>-0.14378300730823</c:v>
                </c:pt>
                <c:pt idx="115">
                  <c:v>-0.144893608245184</c:v>
                </c:pt>
                <c:pt idx="116">
                  <c:v>-0.145998386567953</c:v>
                </c:pt>
                <c:pt idx="117">
                  <c:v>-0.147097324494098</c:v>
                </c:pt>
                <c:pt idx="118">
                  <c:v>-0.148190404557681</c:v>
                </c:pt>
                <c:pt idx="119">
                  <c:v>-0.149277609169076</c:v>
                </c:pt>
              </c:numCache>
            </c:numRef>
          </c:yVal>
          <c:smooth val="0"/>
          <c:extLst xmlns:c16r2="http://schemas.microsoft.com/office/drawing/2015/06/chart">
            <c:ext xmlns:c16="http://schemas.microsoft.com/office/drawing/2014/chart" uri="{C3380CC4-5D6E-409C-BE32-E72D297353CC}">
              <c16:uniqueId val="{00000007-1175-4FBA-97DE-24C8329BC3DC}"/>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0.0</c:v>
                </c:pt>
                <c:pt idx="2">
                  <c:v>-0.000961223069680272</c:v>
                </c:pt>
                <c:pt idx="3">
                  <c:v>-0.00192617056927702</c:v>
                </c:pt>
                <c:pt idx="4">
                  <c:v>-0.00289356324356049</c:v>
                </c:pt>
                <c:pt idx="5">
                  <c:v>-0.00386221016560739</c:v>
                </c:pt>
                <c:pt idx="6">
                  <c:v>-0.00483101609825098</c:v>
                </c:pt>
                <c:pt idx="7">
                  <c:v>-0.00579898887190211</c:v>
                </c:pt>
                <c:pt idx="8">
                  <c:v>-0.00676523891706893</c:v>
                </c:pt>
                <c:pt idx="9">
                  <c:v>-0.00772897456772625</c:v>
                </c:pt>
                <c:pt idx="10">
                  <c:v>-0.00868949495634297</c:v>
                </c:pt>
                <c:pt idx="11">
                  <c:v>-0.00964618146099383</c:v>
                </c:pt>
                <c:pt idx="12">
                  <c:v>-0.0105984890833497</c:v>
                </c:pt>
                <c:pt idx="13">
                  <c:v>-0.0115459379285312</c:v>
                </c:pt>
                <c:pt idx="14">
                  <c:v>-0.0125564019017474</c:v>
                </c:pt>
                <c:pt idx="15">
                  <c:v>-0.0136190044977411</c:v>
                </c:pt>
                <c:pt idx="16">
                  <c:v>-0.0147275844701653</c:v>
                </c:pt>
                <c:pt idx="17">
                  <c:v>-0.0158767975754017</c:v>
                </c:pt>
                <c:pt idx="18">
                  <c:v>-0.0170618798438227</c:v>
                </c:pt>
                <c:pt idx="19">
                  <c:v>-0.0182785694341874</c:v>
                </c:pt>
                <c:pt idx="20">
                  <c:v>-0.0195230417011771</c:v>
                </c:pt>
                <c:pt idx="21">
                  <c:v>-0.020791855373318</c:v>
                </c:pt>
                <c:pt idx="22">
                  <c:v>-0.0220819055884931</c:v>
                </c:pt>
                <c:pt idx="23">
                  <c:v>-0.0233903861244471</c:v>
                </c:pt>
                <c:pt idx="24">
                  <c:v>-0.0247147553473042</c:v>
                </c:pt>
                <c:pt idx="25">
                  <c:v>-0.0260527078698942</c:v>
                </c:pt>
                <c:pt idx="26">
                  <c:v>-0.0274021409841225</c:v>
                </c:pt>
                <c:pt idx="27">
                  <c:v>-0.0287612586871546</c:v>
                </c:pt>
                <c:pt idx="28">
                  <c:v>-0.0301284061515616</c:v>
                </c:pt>
                <c:pt idx="29">
                  <c:v>-0.0315020644975448</c:v>
                </c:pt>
                <c:pt idx="30">
                  <c:v>-0.0328808397152898</c:v>
                </c:pt>
                <c:pt idx="31">
                  <c:v>-0.0342634517965052</c:v>
                </c:pt>
                <c:pt idx="32">
                  <c:v>-0.0356487249373458</c:v>
                </c:pt>
                <c:pt idx="33">
                  <c:v>-0.0370355791692418</c:v>
                </c:pt>
                <c:pt idx="34">
                  <c:v>-0.0384230220552126</c:v>
                </c:pt>
                <c:pt idx="35">
                  <c:v>-0.0398101418431906</c:v>
                </c:pt>
                <c:pt idx="36">
                  <c:v>-0.0411961008630897</c:v>
                </c:pt>
                <c:pt idx="37">
                  <c:v>-0.0425801298842998</c:v>
                </c:pt>
                <c:pt idx="38">
                  <c:v>-0.0439615227405738</c:v>
                </c:pt>
                <c:pt idx="39">
                  <c:v>-0.0453396308985248</c:v>
                </c:pt>
                <c:pt idx="40">
                  <c:v>-0.0467138600670296</c:v>
                </c:pt>
                <c:pt idx="41">
                  <c:v>-0.0480836652059224</c:v>
                </c:pt>
                <c:pt idx="42">
                  <c:v>-0.0494485471663211</c:v>
                </c:pt>
                <c:pt idx="43">
                  <c:v>-0.050808048728868</c:v>
                </c:pt>
                <c:pt idx="44">
                  <c:v>-0.0521617522463202</c:v>
                </c:pt>
                <c:pt idx="45">
                  <c:v>-0.0535092756435915</c:v>
                </c:pt>
                <c:pt idx="46">
                  <c:v>-0.0548502702422411</c:v>
                </c:pt>
                <c:pt idx="47">
                  <c:v>-0.0561844182029745</c:v>
                </c:pt>
                <c:pt idx="48">
                  <c:v>-0.0575114300154382</c:v>
                </c:pt>
                <c:pt idx="49">
                  <c:v>-0.0588310426192038</c:v>
                </c:pt>
                <c:pt idx="50">
                  <c:v>-0.060143016926304</c:v>
                </c:pt>
                <c:pt idx="51">
                  <c:v>-0.0614471366116049</c:v>
                </c:pt>
                <c:pt idx="52">
                  <c:v>-0.0627432058590784</c:v>
                </c:pt>
                <c:pt idx="53">
                  <c:v>-0.0640310479557229</c:v>
                </c:pt>
                <c:pt idx="54">
                  <c:v>-0.0653105041910749</c:v>
                </c:pt>
                <c:pt idx="55">
                  <c:v>-0.0665814318454068</c:v>
                </c:pt>
                <c:pt idx="56">
                  <c:v>-0.067843703467588</c:v>
                </c:pt>
                <c:pt idx="57">
                  <c:v>-0.0690972058091574</c:v>
                </c:pt>
                <c:pt idx="58">
                  <c:v>-0.0703418378197966</c:v>
                </c:pt>
                <c:pt idx="59">
                  <c:v>-0.0715775109583774</c:v>
                </c:pt>
                <c:pt idx="60">
                  <c:v>-0.07280414741399</c:v>
                </c:pt>
                <c:pt idx="61">
                  <c:v>-0.0740216793037689</c:v>
                </c:pt>
                <c:pt idx="62">
                  <c:v>-0.0752300484382431</c:v>
                </c:pt>
                <c:pt idx="63">
                  <c:v>-0.0764292048006609</c:v>
                </c:pt>
                <c:pt idx="64">
                  <c:v>-0.0776191064996965</c:v>
                </c:pt>
                <c:pt idx="65">
                  <c:v>-0.0787997189418093</c:v>
                </c:pt>
                <c:pt idx="66">
                  <c:v>-0.0799710140890966</c:v>
                </c:pt>
                <c:pt idx="67">
                  <c:v>-0.0811329702537478</c:v>
                </c:pt>
                <c:pt idx="68">
                  <c:v>-0.0822855710284784</c:v>
                </c:pt>
                <c:pt idx="69">
                  <c:v>-0.0834288056485093</c:v>
                </c:pt>
                <c:pt idx="70">
                  <c:v>-0.0845626676018582</c:v>
                </c:pt>
                <c:pt idx="71">
                  <c:v>-0.0856871553623932</c:v>
                </c:pt>
                <c:pt idx="72">
                  <c:v>-0.0868022706708871</c:v>
                </c:pt>
                <c:pt idx="73">
                  <c:v>-0.0879080194663402</c:v>
                </c:pt>
                <c:pt idx="74">
                  <c:v>-0.0890044107600261</c:v>
                </c:pt>
                <c:pt idx="75">
                  <c:v>-0.0900914566045685</c:v>
                </c:pt>
                <c:pt idx="76">
                  <c:v>-0.0911691719938972</c:v>
                </c:pt>
                <c:pt idx="77">
                  <c:v>-0.0922375740519783</c:v>
                </c:pt>
                <c:pt idx="78">
                  <c:v>-0.0932966825694166</c:v>
                </c:pt>
                <c:pt idx="79">
                  <c:v>-0.0943465192722215</c:v>
                </c:pt>
                <c:pt idx="80">
                  <c:v>-0.0953871075871575</c:v>
                </c:pt>
                <c:pt idx="81">
                  <c:v>-0.0964184727690735</c:v>
                </c:pt>
                <c:pt idx="82">
                  <c:v>-0.0974406415571138</c:v>
                </c:pt>
                <c:pt idx="83">
                  <c:v>-0.0984536420546646</c:v>
                </c:pt>
                <c:pt idx="84">
                  <c:v>-0.099457503441954</c:v>
                </c:pt>
                <c:pt idx="85">
                  <c:v>-0.100452256167046</c:v>
                </c:pt>
                <c:pt idx="86">
                  <c:v>-0.101437931520195</c:v>
                </c:pt>
                <c:pt idx="87">
                  <c:v>-0.102414561439218</c:v>
                </c:pt>
                <c:pt idx="88">
                  <c:v>-0.103382178964239</c:v>
                </c:pt>
                <c:pt idx="89">
                  <c:v>-0.104340817413686</c:v>
                </c:pt>
                <c:pt idx="90">
                  <c:v>-0.105290510862687</c:v>
                </c:pt>
                <c:pt idx="91">
                  <c:v>-0.106231293739256</c:v>
                </c:pt>
                <c:pt idx="92">
                  <c:v>-0.107163200913419</c:v>
                </c:pt>
                <c:pt idx="93">
                  <c:v>-0.108086267449835</c:v>
                </c:pt>
                <c:pt idx="94">
                  <c:v>-0.109000528784236</c:v>
                </c:pt>
                <c:pt idx="95">
                  <c:v>-0.109906020466951</c:v>
                </c:pt>
                <c:pt idx="96">
                  <c:v>-0.11080277833571</c:v>
                </c:pt>
                <c:pt idx="97">
                  <c:v>-0.111690837909919</c:v>
                </c:pt>
                <c:pt idx="98">
                  <c:v>-0.112570235345629</c:v>
                </c:pt>
                <c:pt idx="99">
                  <c:v>-0.113441006285939</c:v>
                </c:pt>
                <c:pt idx="100">
                  <c:v>-0.114303186795951</c:v>
                </c:pt>
                <c:pt idx="101">
                  <c:v>-0.115156812276837</c:v>
                </c:pt>
                <c:pt idx="102">
                  <c:v>-0.116001918673646</c:v>
                </c:pt>
                <c:pt idx="103">
                  <c:v>-0.116838541449397</c:v>
                </c:pt>
                <c:pt idx="104">
                  <c:v>-0.117666715932501</c:v>
                </c:pt>
                <c:pt idx="105">
                  <c:v>-0.118486477294937</c:v>
                </c:pt>
                <c:pt idx="106">
                  <c:v>-0.11929786077053</c:v>
                </c:pt>
                <c:pt idx="107">
                  <c:v>-0.120100900940088</c:v>
                </c:pt>
                <c:pt idx="108">
                  <c:v>-0.120895632622705</c:v>
                </c:pt>
                <c:pt idx="109">
                  <c:v>-0.121682090126342</c:v>
                </c:pt>
                <c:pt idx="110">
                  <c:v>-0.122460307453366</c:v>
                </c:pt>
                <c:pt idx="111">
                  <c:v>-0.123230318609785</c:v>
                </c:pt>
                <c:pt idx="112">
                  <c:v>-0.123992157330576</c:v>
                </c:pt>
                <c:pt idx="113">
                  <c:v>-0.124745856583104</c:v>
                </c:pt>
                <c:pt idx="114">
                  <c:v>-0.125491449771289</c:v>
                </c:pt>
                <c:pt idx="115">
                  <c:v>-0.126228969453223</c:v>
                </c:pt>
                <c:pt idx="116">
                  <c:v>-0.126958448370715</c:v>
                </c:pt>
                <c:pt idx="117">
                  <c:v>-0.127679918341528</c:v>
                </c:pt>
                <c:pt idx="118">
                  <c:v>-0.128393411705474</c:v>
                </c:pt>
                <c:pt idx="119">
                  <c:v>-0.129098959763724</c:v>
                </c:pt>
              </c:numCache>
            </c:numRef>
          </c:yVal>
          <c:smooth val="0"/>
          <c:extLst xmlns:c16r2="http://schemas.microsoft.com/office/drawing/2015/06/chart">
            <c:ext xmlns:c16="http://schemas.microsoft.com/office/drawing/2014/chart" uri="{C3380CC4-5D6E-409C-BE32-E72D297353CC}">
              <c16:uniqueId val="{00000008-1175-4FBA-97DE-24C8329BC3DC}"/>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0.0</c:v>
                </c:pt>
                <c:pt idx="2">
                  <c:v>-0.00192187082575401</c:v>
                </c:pt>
                <c:pt idx="3">
                  <c:v>-0.00386629836793872</c:v>
                </c:pt>
                <c:pt idx="4">
                  <c:v>-0.00583119245857233</c:v>
                </c:pt>
                <c:pt idx="5">
                  <c:v>-0.00781461589576793</c:v>
                </c:pt>
                <c:pt idx="6">
                  <c:v>-0.00981478347966913</c:v>
                </c:pt>
                <c:pt idx="7">
                  <c:v>-0.0118300746689783</c:v>
                </c:pt>
                <c:pt idx="8">
                  <c:v>-0.0138590332499007</c:v>
                </c:pt>
                <c:pt idx="9">
                  <c:v>-0.0159003597436822</c:v>
                </c:pt>
                <c:pt idx="10">
                  <c:v>-0.0179528984008357</c:v>
                </c:pt>
                <c:pt idx="11">
                  <c:v>-0.0200156230930588</c:v>
                </c:pt>
                <c:pt idx="12">
                  <c:v>-0.0220876221901562</c:v>
                </c:pt>
                <c:pt idx="13">
                  <c:v>-0.0241680836552405</c:v>
                </c:pt>
                <c:pt idx="14">
                  <c:v>-0.0263154058338841</c:v>
                </c:pt>
                <c:pt idx="15">
                  <c:v>-0.0285177341866074</c:v>
                </c:pt>
                <c:pt idx="16">
                  <c:v>-0.0307688228640472</c:v>
                </c:pt>
                <c:pt idx="17">
                  <c:v>-0.0330635199607059</c:v>
                </c:pt>
                <c:pt idx="18">
                  <c:v>-0.0353973503006273</c:v>
                </c:pt>
                <c:pt idx="19">
                  <c:v>-0.0377664012885361</c:v>
                </c:pt>
                <c:pt idx="20">
                  <c:v>-0.0401672321895603</c:v>
                </c:pt>
                <c:pt idx="21">
                  <c:v>-0.0425967995288374</c:v>
                </c:pt>
                <c:pt idx="22">
                  <c:v>-0.0450523964027525</c:v>
                </c:pt>
                <c:pt idx="23">
                  <c:v>-0.0475316022857441</c:v>
                </c:pt>
                <c:pt idx="24">
                  <c:v>-0.0500322424777551</c:v>
                </c:pt>
                <c:pt idx="25">
                  <c:v>-0.0525523535325192</c:v>
                </c:pt>
                <c:pt idx="26">
                  <c:v>-0.0550901429487567</c:v>
                </c:pt>
                <c:pt idx="27">
                  <c:v>-0.0576440868389909</c:v>
                </c:pt>
                <c:pt idx="28">
                  <c:v>-0.0602127704332815</c:v>
                </c:pt>
                <c:pt idx="29">
                  <c:v>-0.0627948855690192</c:v>
                </c:pt>
                <c:pt idx="30">
                  <c:v>-0.0653892201662529</c:v>
                </c:pt>
                <c:pt idx="31">
                  <c:v>-0.067994648576132</c:v>
                </c:pt>
                <c:pt idx="32">
                  <c:v>-0.0706101229588967</c:v>
                </c:pt>
                <c:pt idx="33">
                  <c:v>-0.0732346657387097</c:v>
                </c:pt>
                <c:pt idx="34">
                  <c:v>-0.0758673634845763</c:v>
                </c:pt>
                <c:pt idx="35">
                  <c:v>-0.0785073603328783</c:v>
                </c:pt>
                <c:pt idx="36">
                  <c:v>-0.0811538538255263</c:v>
                </c:pt>
                <c:pt idx="37">
                  <c:v>-0.0838060900714481</c:v>
                </c:pt>
                <c:pt idx="38">
                  <c:v>-0.0864633597775537</c:v>
                </c:pt>
                <c:pt idx="39">
                  <c:v>-0.0891249943015282</c:v>
                </c:pt>
                <c:pt idx="40">
                  <c:v>-0.0917903634763206</c:v>
                </c:pt>
                <c:pt idx="41">
                  <c:v>-0.094458871630195</c:v>
                </c:pt>
                <c:pt idx="42">
                  <c:v>-0.0971299555239966</c:v>
                </c:pt>
                <c:pt idx="43">
                  <c:v>-0.0998030820046551</c:v>
                </c:pt>
                <c:pt idx="44">
                  <c:v>-0.10247774518939</c:v>
                </c:pt>
                <c:pt idx="45">
                  <c:v>-0.105153465035983</c:v>
                </c:pt>
                <c:pt idx="46">
                  <c:v>-0.10782978523639</c:v>
                </c:pt>
                <c:pt idx="47">
                  <c:v>-0.110506271685153</c:v>
                </c:pt>
                <c:pt idx="48">
                  <c:v>-0.113182510562183</c:v>
                </c:pt>
                <c:pt idx="49">
                  <c:v>-0.115858107259555</c:v>
                </c:pt>
                <c:pt idx="50">
                  <c:v>-0.118532685140963</c:v>
                </c:pt>
                <c:pt idx="51">
                  <c:v>-0.121205883810035</c:v>
                </c:pt>
                <c:pt idx="52">
                  <c:v>-0.123877358582831</c:v>
                </c:pt>
                <c:pt idx="53">
                  <c:v>-0.126546779058117</c:v>
                </c:pt>
                <c:pt idx="54">
                  <c:v>-0.129213828280626</c:v>
                </c:pt>
                <c:pt idx="55">
                  <c:v>-0.131878202111693</c:v>
                </c:pt>
                <c:pt idx="56">
                  <c:v>-0.134539607730403</c:v>
                </c:pt>
                <c:pt idx="57">
                  <c:v>-0.137197763688164</c:v>
                </c:pt>
                <c:pt idx="58">
                  <c:v>-0.139852398504445</c:v>
                </c:pt>
                <c:pt idx="59">
                  <c:v>-0.142503250637674</c:v>
                </c:pt>
                <c:pt idx="60">
                  <c:v>-0.145150067437498</c:v>
                </c:pt>
                <c:pt idx="61">
                  <c:v>-0.147792604577262</c:v>
                </c:pt>
                <c:pt idx="62">
                  <c:v>-0.150430625781155</c:v>
                </c:pt>
                <c:pt idx="63">
                  <c:v>-0.153063902205758</c:v>
                </c:pt>
                <c:pt idx="64">
                  <c:v>-0.155692212152644</c:v>
                </c:pt>
                <c:pt idx="65">
                  <c:v>-0.158315340293484</c:v>
                </c:pt>
                <c:pt idx="66">
                  <c:v>-0.160933077542722</c:v>
                </c:pt>
                <c:pt idx="67">
                  <c:v>-0.163545220770175</c:v>
                </c:pt>
                <c:pt idx="68">
                  <c:v>-0.166151572193485</c:v>
                </c:pt>
                <c:pt idx="69">
                  <c:v>-0.168751939214417</c:v>
                </c:pt>
                <c:pt idx="70">
                  <c:v>-0.171346134447958</c:v>
                </c:pt>
                <c:pt idx="71">
                  <c:v>-0.173933974539977</c:v>
                </c:pt>
                <c:pt idx="72">
                  <c:v>-0.176515281164029</c:v>
                </c:pt>
                <c:pt idx="73">
                  <c:v>-0.179089879638923</c:v>
                </c:pt>
                <c:pt idx="74">
                  <c:v>-0.181657599572645</c:v>
                </c:pt>
                <c:pt idx="75">
                  <c:v>-0.184218274043815</c:v>
                </c:pt>
                <c:pt idx="76">
                  <c:v>-0.18677173981996</c:v>
                </c:pt>
                <c:pt idx="77">
                  <c:v>-0.189317837008275</c:v>
                </c:pt>
                <c:pt idx="78">
                  <c:v>-0.19185640897922</c:v>
                </c:pt>
                <c:pt idx="79">
                  <c:v>-0.194387302086398</c:v>
                </c:pt>
                <c:pt idx="80">
                  <c:v>-0.196910365662916</c:v>
                </c:pt>
                <c:pt idx="81">
                  <c:v>-0.199425451704883</c:v>
                </c:pt>
                <c:pt idx="82">
                  <c:v>-0.201932415267947</c:v>
                </c:pt>
                <c:pt idx="83">
                  <c:v>-0.204431113488681</c:v>
                </c:pt>
                <c:pt idx="84">
                  <c:v>-0.206921406301262</c:v>
                </c:pt>
                <c:pt idx="85">
                  <c:v>-0.209403155946347</c:v>
                </c:pt>
                <c:pt idx="86">
                  <c:v>-0.211876226821914</c:v>
                </c:pt>
                <c:pt idx="87">
                  <c:v>-0.21434048586525</c:v>
                </c:pt>
                <c:pt idx="88">
                  <c:v>-0.216795801621629</c:v>
                </c:pt>
                <c:pt idx="89">
                  <c:v>-0.219242045051942</c:v>
                </c:pt>
                <c:pt idx="90">
                  <c:v>-0.221679089150712</c:v>
                </c:pt>
                <c:pt idx="91">
                  <c:v>-0.224106808724173</c:v>
                </c:pt>
                <c:pt idx="92">
                  <c:v>-0.226525080364809</c:v>
                </c:pt>
                <c:pt idx="93">
                  <c:v>-0.2289337826478</c:v>
                </c:pt>
                <c:pt idx="94">
                  <c:v>-0.231332795869093</c:v>
                </c:pt>
                <c:pt idx="95">
                  <c:v>-0.233722001968999</c:v>
                </c:pt>
                <c:pt idx="96">
                  <c:v>-0.236101284819597</c:v>
                </c:pt>
                <c:pt idx="97">
                  <c:v>-0.238470529708138</c:v>
                </c:pt>
                <c:pt idx="98">
                  <c:v>-0.240829623558966</c:v>
                </c:pt>
                <c:pt idx="99">
                  <c:v>-0.243178454980807</c:v>
                </c:pt>
                <c:pt idx="100">
                  <c:v>-0.245516914153995</c:v>
                </c:pt>
                <c:pt idx="101">
                  <c:v>-0.247844892594003</c:v>
                </c:pt>
                <c:pt idx="102">
                  <c:v>-0.250162283580721</c:v>
                </c:pt>
                <c:pt idx="103">
                  <c:v>-0.252468981703714</c:v>
                </c:pt>
                <c:pt idx="104">
                  <c:v>-0.254764882862219</c:v>
                </c:pt>
                <c:pt idx="105">
                  <c:v>-0.257049884821754</c:v>
                </c:pt>
                <c:pt idx="106">
                  <c:v>-0.259323886210041</c:v>
                </c:pt>
                <c:pt idx="107">
                  <c:v>-0.261586787550186</c:v>
                </c:pt>
                <c:pt idx="108">
                  <c:v>-0.263838490380294</c:v>
                </c:pt>
                <c:pt idx="109">
                  <c:v>-0.266078897810075</c:v>
                </c:pt>
                <c:pt idx="110">
                  <c:v>-0.268307914189791</c:v>
                </c:pt>
                <c:pt idx="111">
                  <c:v>-0.270525445146632</c:v>
                </c:pt>
                <c:pt idx="112">
                  <c:v>-0.272731397795724</c:v>
                </c:pt>
                <c:pt idx="113">
                  <c:v>-0.274925680521846</c:v>
                </c:pt>
                <c:pt idx="114">
                  <c:v>-0.27710820269931</c:v>
                </c:pt>
                <c:pt idx="115">
                  <c:v>-0.279278875477758</c:v>
                </c:pt>
                <c:pt idx="116">
                  <c:v>-0.281437610810826</c:v>
                </c:pt>
                <c:pt idx="117">
                  <c:v>-0.283584322402021</c:v>
                </c:pt>
                <c:pt idx="118">
                  <c:v>-0.285718924671528</c:v>
                </c:pt>
                <c:pt idx="119">
                  <c:v>-0.287841333622055</c:v>
                </c:pt>
              </c:numCache>
            </c:numRef>
          </c:yVal>
          <c:smooth val="0"/>
          <c:extLst xmlns:c16r2="http://schemas.microsoft.com/office/drawing/2015/06/chart">
            <c:ext xmlns:c16="http://schemas.microsoft.com/office/drawing/2014/chart" uri="{C3380CC4-5D6E-409C-BE32-E72D297353CC}">
              <c16:uniqueId val="{00000009-1175-4FBA-97DE-24C8329BC3DC}"/>
            </c:ext>
          </c:extLst>
        </c:ser>
        <c:dLbls>
          <c:showLegendKey val="0"/>
          <c:showVal val="0"/>
          <c:showCatName val="0"/>
          <c:showSerName val="0"/>
          <c:showPercent val="0"/>
          <c:showBubbleSize val="0"/>
        </c:dLbls>
        <c:axId val="-1090878976"/>
        <c:axId val="-1090876784"/>
      </c:scatterChart>
      <c:valAx>
        <c:axId val="-109087897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90876784"/>
        <c:crosses val="autoZero"/>
        <c:crossBetween val="midCat"/>
      </c:valAx>
      <c:valAx>
        <c:axId val="-1090876784"/>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090878976"/>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0.0</c:v>
                </c:pt>
                <c:pt idx="2">
                  <c:v>-0.000480610411614179</c:v>
                </c:pt>
                <c:pt idx="3">
                  <c:v>-0.00140834366902709</c:v>
                </c:pt>
                <c:pt idx="4">
                  <c:v>-0.0027444725856185</c:v>
                </c:pt>
                <c:pt idx="5">
                  <c:v>-0.00444706436246633</c:v>
                </c:pt>
                <c:pt idx="6">
                  <c:v>-0.0064725074917078</c:v>
                </c:pt>
                <c:pt idx="7">
                  <c:v>-0.0087766726501286</c:v>
                </c:pt>
                <c:pt idx="8">
                  <c:v>-0.0113157709129155</c:v>
                </c:pt>
                <c:pt idx="9">
                  <c:v>-0.0140469861216843</c:v>
                </c:pt>
                <c:pt idx="10">
                  <c:v>-0.016928918659687</c:v>
                </c:pt>
                <c:pt idx="11">
                  <c:v>-0.0199219021014869</c:v>
                </c:pt>
                <c:pt idx="12">
                  <c:v>-0.0229881922714412</c:v>
                </c:pt>
                <c:pt idx="13">
                  <c:v>-0.0260920939035714</c:v>
                </c:pt>
                <c:pt idx="14">
                  <c:v>-0.0291203260421753</c:v>
                </c:pt>
                <c:pt idx="15">
                  <c:v>-0.0319746774621308</c:v>
                </c:pt>
                <c:pt idx="16">
                  <c:v>-0.0345663512125611</c:v>
                </c:pt>
                <c:pt idx="17">
                  <c:v>-0.0368148311972618</c:v>
                </c:pt>
                <c:pt idx="18">
                  <c:v>-0.0386470444500446</c:v>
                </c:pt>
                <c:pt idx="19">
                  <c:v>-0.0399966300465166</c:v>
                </c:pt>
                <c:pt idx="20">
                  <c:v>-0.0408032983541489</c:v>
                </c:pt>
                <c:pt idx="21">
                  <c:v>-0.0410122643224895</c:v>
                </c:pt>
                <c:pt idx="22">
                  <c:v>-0.0405737482942641</c:v>
                </c:pt>
                <c:pt idx="23">
                  <c:v>-0.0394425299018621</c:v>
                </c:pt>
                <c:pt idx="24">
                  <c:v>-0.037577548995614</c:v>
                </c:pt>
                <c:pt idx="25">
                  <c:v>-0.0349415466189384</c:v>
                </c:pt>
                <c:pt idx="26">
                  <c:v>-0.0315007530152798</c:v>
                </c:pt>
                <c:pt idx="27">
                  <c:v>-0.0272244582884014</c:v>
                </c:pt>
                <c:pt idx="28">
                  <c:v>-0.0220847823657095</c:v>
                </c:pt>
                <c:pt idx="29">
                  <c:v>-0.0160564570687711</c:v>
                </c:pt>
                <c:pt idx="30">
                  <c:v>-0.00911662215366959</c:v>
                </c:pt>
                <c:pt idx="31">
                  <c:v>-0.0012446423061192</c:v>
                </c:pt>
                <c:pt idx="32">
                  <c:v>0.00757807027548551</c:v>
                </c:pt>
                <c:pt idx="33">
                  <c:v>0.0173682072199881</c:v>
                </c:pt>
                <c:pt idx="34">
                  <c:v>0.0281407120637596</c:v>
                </c:pt>
                <c:pt idx="35">
                  <c:v>0.0399089157581329</c:v>
                </c:pt>
                <c:pt idx="36">
                  <c:v>0.0526846605353057</c:v>
                </c:pt>
                <c:pt idx="37">
                  <c:v>0.0664784144610166</c:v>
                </c:pt>
                <c:pt idx="38">
                  <c:v>0.0812993748113513</c:v>
                </c:pt>
                <c:pt idx="39">
                  <c:v>0.097155571449548</c:v>
                </c:pt>
                <c:pt idx="40">
                  <c:v>0.114053955301642</c:v>
                </c:pt>
                <c:pt idx="41">
                  <c:v>0.132000480312854</c:v>
                </c:pt>
                <c:pt idx="42">
                  <c:v>0.151000185869634</c:v>
                </c:pt>
                <c:pt idx="43">
                  <c:v>0.171057266183197</c:v>
                </c:pt>
                <c:pt idx="44">
                  <c:v>0.192175137810409</c:v>
                </c:pt>
                <c:pt idx="45">
                  <c:v>0.214356500189751</c:v>
                </c:pt>
                <c:pt idx="46">
                  <c:v>0.237603397574276</c:v>
                </c:pt>
                <c:pt idx="47">
                  <c:v>0.26191726513207</c:v>
                </c:pt>
                <c:pt idx="48">
                  <c:v>0.28729898435995</c:v>
                </c:pt>
                <c:pt idx="49">
                  <c:v>0.31374892545864</c:v>
                </c:pt>
                <c:pt idx="50">
                  <c:v>0.341266990639269</c:v>
                </c:pt>
                <c:pt idx="51">
                  <c:v>0.369852651376277</c:v>
                </c:pt>
                <c:pt idx="52">
                  <c:v>0.399504987988621</c:v>
                </c:pt>
                <c:pt idx="53">
                  <c:v>0.430222719907761</c:v>
                </c:pt>
                <c:pt idx="54">
                  <c:v>0.462004237808287</c:v>
                </c:pt>
                <c:pt idx="55">
                  <c:v>0.494847634807229</c:v>
                </c:pt>
                <c:pt idx="56">
                  <c:v>0.528750728350133</c:v>
                </c:pt>
                <c:pt idx="57">
                  <c:v>0.563711089082062</c:v>
                </c:pt>
                <c:pt idx="58">
                  <c:v>0.599726061802357</c:v>
                </c:pt>
                <c:pt idx="59">
                  <c:v>0.636792785022408</c:v>
                </c:pt>
                <c:pt idx="60">
                  <c:v>0.674908215645701</c:v>
                </c:pt>
                <c:pt idx="61">
                  <c:v>0.714069141075015</c:v>
                </c:pt>
                <c:pt idx="62">
                  <c:v>0.754272199235856</c:v>
                </c:pt>
                <c:pt idx="63">
                  <c:v>0.795513893477619</c:v>
                </c:pt>
                <c:pt idx="64">
                  <c:v>0.837790605146438</c:v>
                </c:pt>
                <c:pt idx="65">
                  <c:v>0.881098612211645</c:v>
                </c:pt>
                <c:pt idx="66">
                  <c:v>0.925434093456715</c:v>
                </c:pt>
                <c:pt idx="67">
                  <c:v>0.970793146174401</c:v>
                </c:pt>
                <c:pt idx="68">
                  <c:v>1.017171791754663</c:v>
                </c:pt>
                <c:pt idx="69">
                  <c:v>1.064565990585834</c:v>
                </c:pt>
                <c:pt idx="70">
                  <c:v>1.112971643451601</c:v>
                </c:pt>
                <c:pt idx="71">
                  <c:v>1.162384609226137</c:v>
                </c:pt>
                <c:pt idx="72">
                  <c:v>1.212800703942776</c:v>
                </c:pt>
                <c:pt idx="73">
                  <c:v>1.264215710572898</c:v>
                </c:pt>
                <c:pt idx="74">
                  <c:v>1.316625386476517</c:v>
                </c:pt>
                <c:pt idx="75">
                  <c:v>1.370025468524545</c:v>
                </c:pt>
                <c:pt idx="76">
                  <c:v>1.42441167589277</c:v>
                </c:pt>
                <c:pt idx="77">
                  <c:v>1.479779718443751</c:v>
                </c:pt>
                <c:pt idx="78">
                  <c:v>1.536125299520791</c:v>
                </c:pt>
                <c:pt idx="79">
                  <c:v>1.593444121070206</c:v>
                </c:pt>
                <c:pt idx="80">
                  <c:v>1.651731883641332</c:v>
                </c:pt>
                <c:pt idx="81">
                  <c:v>1.710984294302761</c:v>
                </c:pt>
                <c:pt idx="82">
                  <c:v>1.77119706850499</c:v>
                </c:pt>
                <c:pt idx="83">
                  <c:v>1.83236592868343</c:v>
                </c:pt>
                <c:pt idx="84">
                  <c:v>1.894486613571644</c:v>
                </c:pt>
                <c:pt idx="85">
                  <c:v>1.957554875407368</c:v>
                </c:pt>
                <c:pt idx="86">
                  <c:v>2.021566483192144</c:v>
                </c:pt>
                <c:pt idx="87">
                  <c:v>2.086517225485295</c:v>
                </c:pt>
                <c:pt idx="88">
                  <c:v>2.152402910403906</c:v>
                </c:pt>
                <c:pt idx="89">
                  <c:v>2.219219368416816</c:v>
                </c:pt>
                <c:pt idx="90">
                  <c:v>2.286962452810258</c:v>
                </c:pt>
                <c:pt idx="91">
                  <c:v>2.355628041084854</c:v>
                </c:pt>
                <c:pt idx="92">
                  <c:v>2.425212035886943</c:v>
                </c:pt>
                <c:pt idx="93">
                  <c:v>2.495710365474224</c:v>
                </c:pt>
                <c:pt idx="94">
                  <c:v>2.567118985578418</c:v>
                </c:pt>
                <c:pt idx="95">
                  <c:v>2.639433876611292</c:v>
                </c:pt>
                <c:pt idx="96">
                  <c:v>2.712651050649583</c:v>
                </c:pt>
                <c:pt idx="97">
                  <c:v>2.786766543518752</c:v>
                </c:pt>
                <c:pt idx="98">
                  <c:v>2.861776423174836</c:v>
                </c:pt>
                <c:pt idx="99">
                  <c:v>2.937676783185452</c:v>
                </c:pt>
                <c:pt idx="100">
                  <c:v>3.01446374785155</c:v>
                </c:pt>
                <c:pt idx="101">
                  <c:v>3.092133469879627</c:v>
                </c:pt>
                <c:pt idx="102">
                  <c:v>3.170682129915797</c:v>
                </c:pt>
                <c:pt idx="103">
                  <c:v>3.250105937477201</c:v>
                </c:pt>
                <c:pt idx="104">
                  <c:v>3.330401132814586</c:v>
                </c:pt>
                <c:pt idx="105">
                  <c:v>3.411563982721418</c:v>
                </c:pt>
                <c:pt idx="106">
                  <c:v>3.493590782862157</c:v>
                </c:pt>
                <c:pt idx="107">
                  <c:v>3.576477857772261</c:v>
                </c:pt>
                <c:pt idx="108">
                  <c:v>3.660221560392528</c:v>
                </c:pt>
                <c:pt idx="109">
                  <c:v>3.744818270206451</c:v>
                </c:pt>
                <c:pt idx="110">
                  <c:v>3.830264394171536</c:v>
                </c:pt>
                <c:pt idx="111">
                  <c:v>3.916556367650628</c:v>
                </c:pt>
                <c:pt idx="112">
                  <c:v>4.003690653014928</c:v>
                </c:pt>
                <c:pt idx="113">
                  <c:v>4.09166373685003</c:v>
                </c:pt>
                <c:pt idx="114">
                  <c:v>4.18047213414684</c:v>
                </c:pt>
                <c:pt idx="115">
                  <c:v>4.270112385042011</c:v>
                </c:pt>
                <c:pt idx="116">
                  <c:v>4.360581054817866</c:v>
                </c:pt>
                <c:pt idx="117">
                  <c:v>4.45187473250553</c:v>
                </c:pt>
                <c:pt idx="118">
                  <c:v>4.543990034610033</c:v>
                </c:pt>
                <c:pt idx="119">
                  <c:v>4.63692359952256</c:v>
                </c:pt>
              </c:numCache>
            </c:numRef>
          </c:yVal>
          <c:smooth val="0"/>
          <c:extLst xmlns:c16r2="http://schemas.microsoft.com/office/drawing/2015/06/chart">
            <c:ext xmlns:c16="http://schemas.microsoft.com/office/drawing/2014/chart" uri="{C3380CC4-5D6E-409C-BE32-E72D297353CC}">
              <c16:uniqueId val="{00000000-C601-4014-A1D5-0093CC59E09D}"/>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0.0</c:v>
                </c:pt>
                <c:pt idx="2">
                  <c:v>-0.000600765459239483</c:v>
                </c:pt>
                <c:pt idx="3">
                  <c:v>-0.00175996357575059</c:v>
                </c:pt>
                <c:pt idx="4">
                  <c:v>-0.00342875113710761</c:v>
                </c:pt>
                <c:pt idx="5">
                  <c:v>-0.00555431935936212</c:v>
                </c:pt>
                <c:pt idx="6">
                  <c:v>-0.00808180961757898</c:v>
                </c:pt>
                <c:pt idx="7">
                  <c:v>-0.0109557565301657</c:v>
                </c:pt>
                <c:pt idx="8">
                  <c:v>-0.0141211710870266</c:v>
                </c:pt>
                <c:pt idx="9">
                  <c:v>-0.017524320166558</c:v>
                </c:pt>
                <c:pt idx="10">
                  <c:v>-0.0211132913827896</c:v>
                </c:pt>
                <c:pt idx="11">
                  <c:v>-0.0248383707366884</c:v>
                </c:pt>
                <c:pt idx="12">
                  <c:v>-0.0286522964015603</c:v>
                </c:pt>
                <c:pt idx="13">
                  <c:v>-0.0325103993527591</c:v>
                </c:pt>
                <c:pt idx="14">
                  <c:v>-0.0362710650078952</c:v>
                </c:pt>
                <c:pt idx="15">
                  <c:v>-0.0398116279393434</c:v>
                </c:pt>
                <c:pt idx="16">
                  <c:v>-0.043021279387176</c:v>
                </c:pt>
                <c:pt idx="17">
                  <c:v>-0.0457996502518654</c:v>
                </c:pt>
                <c:pt idx="18">
                  <c:v>-0.0480557517148554</c:v>
                </c:pt>
                <c:pt idx="19">
                  <c:v>-0.049707053694874</c:v>
                </c:pt>
                <c:pt idx="20">
                  <c:v>-0.0506786750629544</c:v>
                </c:pt>
                <c:pt idx="21">
                  <c:v>-0.0509026739746332</c:v>
                </c:pt>
                <c:pt idx="22">
                  <c:v>-0.0503174117766321</c:v>
                </c:pt>
                <c:pt idx="23">
                  <c:v>-0.0488669965416193</c:v>
                </c:pt>
                <c:pt idx="24">
                  <c:v>-0.046500772703439</c:v>
                </c:pt>
                <c:pt idx="25">
                  <c:v>-0.0431728721596301</c:v>
                </c:pt>
                <c:pt idx="26">
                  <c:v>-0.0388418212532997</c:v>
                </c:pt>
                <c:pt idx="27">
                  <c:v>-0.0334699950180948</c:v>
                </c:pt>
                <c:pt idx="28">
                  <c:v>-0.0270233345218003</c:v>
                </c:pt>
                <c:pt idx="29">
                  <c:v>-0.0194710632786155</c:v>
                </c:pt>
                <c:pt idx="30">
                  <c:v>-0.0107854357920587</c:v>
                </c:pt>
                <c:pt idx="31">
                  <c:v>-0.000941500999033451</c:v>
                </c:pt>
                <c:pt idx="32">
                  <c:v>0.0100831133313477</c:v>
                </c:pt>
                <c:pt idx="33">
                  <c:v>0.0223084012977779</c:v>
                </c:pt>
                <c:pt idx="34">
                  <c:v>0.0357521632686257</c:v>
                </c:pt>
                <c:pt idx="35">
                  <c:v>0.0504301721230149</c:v>
                </c:pt>
                <c:pt idx="36">
                  <c:v>0.0663563339039683</c:v>
                </c:pt>
                <c:pt idx="37">
                  <c:v>0.0835428303107619</c:v>
                </c:pt>
                <c:pt idx="38">
                  <c:v>0.102000253275037</c:v>
                </c:pt>
                <c:pt idx="39">
                  <c:v>0.121737731620669</c:v>
                </c:pt>
                <c:pt idx="40">
                  <c:v>0.142763041425496</c:v>
                </c:pt>
                <c:pt idx="41">
                  <c:v>0.165082715451717</c:v>
                </c:pt>
                <c:pt idx="42">
                  <c:v>0.188702140469104</c:v>
                </c:pt>
                <c:pt idx="43">
                  <c:v>0.213625648524612</c:v>
                </c:pt>
                <c:pt idx="44">
                  <c:v>0.239856601227075</c:v>
                </c:pt>
                <c:pt idx="45">
                  <c:v>0.267397468909621</c:v>
                </c:pt>
                <c:pt idx="46">
                  <c:v>0.296249900944531</c:v>
                </c:pt>
                <c:pt idx="47">
                  <c:v>0.326414793729782</c:v>
                </c:pt>
                <c:pt idx="48">
                  <c:v>0.357892352156341</c:v>
                </c:pt>
                <c:pt idx="49">
                  <c:v>0.390682148747146</c:v>
                </c:pt>
                <c:pt idx="50">
                  <c:v>0.424783175811172</c:v>
                </c:pt>
                <c:pt idx="51">
                  <c:v>0.460193892475218</c:v>
                </c:pt>
                <c:pt idx="52">
                  <c:v>0.496912274044007</c:v>
                </c:pt>
                <c:pt idx="53">
                  <c:v>0.534935851581395</c:v>
                </c:pt>
                <c:pt idx="54">
                  <c:v>0.574261753354222</c:v>
                </c:pt>
                <c:pt idx="55">
                  <c:v>0.614886737894267</c:v>
                </c:pt>
                <c:pt idx="56">
                  <c:v>0.65680723125115</c:v>
                </c:pt>
                <c:pt idx="57">
                  <c:v>0.700019353535026</c:v>
                </c:pt>
                <c:pt idx="58">
                  <c:v>0.744518951978534</c:v>
                </c:pt>
                <c:pt idx="59">
                  <c:v>0.790301624685526</c:v>
                </c:pt>
                <c:pt idx="60">
                  <c:v>0.837362747639418</c:v>
                </c:pt>
                <c:pt idx="61">
                  <c:v>0.885697493329644</c:v>
                </c:pt>
                <c:pt idx="62">
                  <c:v>0.935300857760012</c:v>
                </c:pt>
                <c:pt idx="63">
                  <c:v>0.986167671624571</c:v>
                </c:pt>
                <c:pt idx="64">
                  <c:v>1.03829262778163</c:v>
                </c:pt>
                <c:pt idx="65">
                  <c:v>1.09167029010132</c:v>
                </c:pt>
                <c:pt idx="66">
                  <c:v>1.146295111626387</c:v>
                </c:pt>
                <c:pt idx="67">
                  <c:v>1.202161450870335</c:v>
                </c:pt>
                <c:pt idx="68">
                  <c:v>1.25926357973367</c:v>
                </c:pt>
                <c:pt idx="69">
                  <c:v>1.317595698870718</c:v>
                </c:pt>
                <c:pt idx="70">
                  <c:v>1.377151949331164</c:v>
                </c:pt>
                <c:pt idx="71">
                  <c:v>1.437926420010626</c:v>
                </c:pt>
                <c:pt idx="72">
                  <c:v>1.49991315882653</c:v>
                </c:pt>
                <c:pt idx="73">
                  <c:v>1.563106179703027</c:v>
                </c:pt>
                <c:pt idx="74">
                  <c:v>1.627499473281205</c:v>
                </c:pt>
                <c:pt idx="75">
                  <c:v>1.693087009713054</c:v>
                </c:pt>
                <c:pt idx="76">
                  <c:v>1.759862749371678</c:v>
                </c:pt>
                <c:pt idx="77">
                  <c:v>1.827820646576583</c:v>
                </c:pt>
                <c:pt idx="78">
                  <c:v>1.896954655647278</c:v>
                </c:pt>
                <c:pt idx="79">
                  <c:v>1.967258735094219</c:v>
                </c:pt>
                <c:pt idx="80">
                  <c:v>2.038726854603738</c:v>
                </c:pt>
                <c:pt idx="81">
                  <c:v>2.111352995038033</c:v>
                </c:pt>
                <c:pt idx="82">
                  <c:v>2.185131155885756</c:v>
                </c:pt>
                <c:pt idx="83">
                  <c:v>2.26005535852164</c:v>
                </c:pt>
                <c:pt idx="84">
                  <c:v>2.336119645275176</c:v>
                </c:pt>
                <c:pt idx="85">
                  <c:v>2.413318086415529</c:v>
                </c:pt>
                <c:pt idx="86">
                  <c:v>2.491644780617207</c:v>
                </c:pt>
                <c:pt idx="87">
                  <c:v>2.571093857754022</c:v>
                </c:pt>
                <c:pt idx="88">
                  <c:v>2.651659480296073</c:v>
                </c:pt>
                <c:pt idx="89">
                  <c:v>2.733335845638066</c:v>
                </c:pt>
                <c:pt idx="90">
                  <c:v>2.816117187030613</c:v>
                </c:pt>
                <c:pt idx="91">
                  <c:v>2.899997776374221</c:v>
                </c:pt>
                <c:pt idx="92">
                  <c:v>2.98497192049399</c:v>
                </c:pt>
                <c:pt idx="93">
                  <c:v>3.071033970452845</c:v>
                </c:pt>
                <c:pt idx="94">
                  <c:v>3.158178314100951</c:v>
                </c:pt>
                <c:pt idx="95">
                  <c:v>3.24639938166365</c:v>
                </c:pt>
                <c:pt idx="96">
                  <c:v>3.335691643878818</c:v>
                </c:pt>
                <c:pt idx="97">
                  <c:v>3.42604961618781</c:v>
                </c:pt>
                <c:pt idx="98">
                  <c:v>3.517467851750552</c:v>
                </c:pt>
                <c:pt idx="99">
                  <c:v>3.609940949827432</c:v>
                </c:pt>
                <c:pt idx="100">
                  <c:v>3.703463550657033</c:v>
                </c:pt>
                <c:pt idx="101">
                  <c:v>3.79803033778444</c:v>
                </c:pt>
                <c:pt idx="102">
                  <c:v>3.893636038061231</c:v>
                </c:pt>
                <c:pt idx="103">
                  <c:v>3.990275418851525</c:v>
                </c:pt>
                <c:pt idx="104">
                  <c:v>4.087943291291594</c:v>
                </c:pt>
                <c:pt idx="105">
                  <c:v>4.186634509358544</c:v>
                </c:pt>
                <c:pt idx="106">
                  <c:v>4.286343966145068</c:v>
                </c:pt>
                <c:pt idx="107">
                  <c:v>4.387066598981619</c:v>
                </c:pt>
                <c:pt idx="108">
                  <c:v>4.48879738524556</c:v>
                </c:pt>
                <c:pt idx="109">
                  <c:v>4.591531345155087</c:v>
                </c:pt>
                <c:pt idx="110">
                  <c:v>4.695263534318655</c:v>
                </c:pt>
                <c:pt idx="111">
                  <c:v>4.799989054910838</c:v>
                </c:pt>
                <c:pt idx="112">
                  <c:v>4.905703043565154</c:v>
                </c:pt>
                <c:pt idx="113">
                  <c:v>5.012400678824632</c:v>
                </c:pt>
                <c:pt idx="114">
                  <c:v>5.120077176019491</c:v>
                </c:pt>
                <c:pt idx="115">
                  <c:v>5.228727789595723</c:v>
                </c:pt>
                <c:pt idx="116">
                  <c:v>5.338347809389234</c:v>
                </c:pt>
                <c:pt idx="117">
                  <c:v>5.448932564817369</c:v>
                </c:pt>
                <c:pt idx="118">
                  <c:v>5.560477420222014</c:v>
                </c:pt>
                <c:pt idx="119">
                  <c:v>5.672977776266625</c:v>
                </c:pt>
              </c:numCache>
            </c:numRef>
          </c:yVal>
          <c:smooth val="0"/>
          <c:extLst xmlns:c16r2="http://schemas.microsoft.com/office/drawing/2015/06/chart">
            <c:ext xmlns:c16="http://schemas.microsoft.com/office/drawing/2014/chart" uri="{C3380CC4-5D6E-409C-BE32-E72D297353CC}">
              <c16:uniqueId val="{00000001-C601-4014-A1D5-0093CC59E09D}"/>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0.0</c:v>
                </c:pt>
                <c:pt idx="2">
                  <c:v>-0.000480605289340019</c:v>
                </c:pt>
                <c:pt idx="3">
                  <c:v>-0.00140826404094696</c:v>
                </c:pt>
                <c:pt idx="4">
                  <c:v>-0.00274419784545898</c:v>
                </c:pt>
                <c:pt idx="5">
                  <c:v>-0.00444642454385757</c:v>
                </c:pt>
                <c:pt idx="6">
                  <c:v>-0.0064712967723608</c:v>
                </c:pt>
                <c:pt idx="7">
                  <c:v>-0.00877465354278683</c:v>
                </c:pt>
                <c:pt idx="8">
                  <c:v>-0.0113126882351935</c:v>
                </c:pt>
                <c:pt idx="9">
                  <c:v>-0.0140425730496645</c:v>
                </c:pt>
                <c:pt idx="10">
                  <c:v>-0.016922908835113</c:v>
                </c:pt>
                <c:pt idx="11">
                  <c:v>-0.0199140310287476</c:v>
                </c:pt>
                <c:pt idx="12">
                  <c:v>-0.0229782140813768</c:v>
                </c:pt>
                <c:pt idx="13">
                  <c:v>-0.0260797813534737</c:v>
                </c:pt>
                <c:pt idx="14">
                  <c:v>-0.0291054821573198</c:v>
                </c:pt>
                <c:pt idx="15">
                  <c:v>-0.0319571564905345</c:v>
                </c:pt>
                <c:pt idx="16">
                  <c:v>-0.0345460698008537</c:v>
                </c:pt>
                <c:pt idx="17">
                  <c:v>-0.0367917898111045</c:v>
                </c:pt>
                <c:pt idx="18">
                  <c:v>-0.0386213408783078</c:v>
                </c:pt>
                <c:pt idx="19">
                  <c:v>-0.0399684733711183</c:v>
                </c:pt>
                <c:pt idx="20">
                  <c:v>-0.0407730210572481</c:v>
                </c:pt>
                <c:pt idx="21">
                  <c:v>-0.0409803362563252</c:v>
                </c:pt>
                <c:pt idx="22">
                  <c:v>-0.0405407869257033</c:v>
                </c:pt>
                <c:pt idx="23">
                  <c:v>-0.0394093100912869</c:v>
                </c:pt>
                <c:pt idx="24">
                  <c:v>-0.0375450090505183</c:v>
                </c:pt>
                <c:pt idx="25">
                  <c:v>-0.0349107990041375</c:v>
                </c:pt>
                <c:pt idx="26">
                  <c:v>-0.0314730890095234</c:v>
                </c:pt>
                <c:pt idx="27">
                  <c:v>-0.0272013545036316</c:v>
                </c:pt>
                <c:pt idx="28">
                  <c:v>-0.0220679040066898</c:v>
                </c:pt>
                <c:pt idx="29">
                  <c:v>-0.0160476639866829</c:v>
                </c:pt>
                <c:pt idx="30">
                  <c:v>-0.00911797024309635</c:v>
                </c:pt>
                <c:pt idx="31">
                  <c:v>-0.00125838490203023</c:v>
                </c:pt>
                <c:pt idx="32">
                  <c:v>0.00754947634413838</c:v>
                </c:pt>
                <c:pt idx="33">
                  <c:v>0.0173221034929156</c:v>
                </c:pt>
                <c:pt idx="34">
                  <c:v>0.0280742389149964</c:v>
                </c:pt>
                <c:pt idx="35">
                  <c:v>0.0398190091364086</c:v>
                </c:pt>
                <c:pt idx="36">
                  <c:v>0.0525680528953671</c:v>
                </c:pt>
                <c:pt idx="37">
                  <c:v>0.0663316347636282</c:v>
                </c:pt>
                <c:pt idx="38">
                  <c:v>0.0811187522485852</c:v>
                </c:pt>
                <c:pt idx="39">
                  <c:v>0.0969372340478003</c:v>
                </c:pt>
                <c:pt idx="40">
                  <c:v>0.113793829455972</c:v>
                </c:pt>
                <c:pt idx="41">
                  <c:v>0.131694297771901</c:v>
                </c:pt>
                <c:pt idx="42">
                  <c:v>0.150643479544669</c:v>
                </c:pt>
                <c:pt idx="43">
                  <c:v>0.170645377598703</c:v>
                </c:pt>
                <c:pt idx="44">
                  <c:v>0.191703215241432</c:v>
                </c:pt>
                <c:pt idx="45">
                  <c:v>0.213819504249841</c:v>
                </c:pt>
                <c:pt idx="46">
                  <c:v>0.236996101215482</c:v>
                </c:pt>
                <c:pt idx="47">
                  <c:v>0.261234258301556</c:v>
                </c:pt>
                <c:pt idx="48">
                  <c:v>0.28653467586264</c:v>
                </c:pt>
                <c:pt idx="49">
                  <c:v>0.312897544819862</c:v>
                </c:pt>
                <c:pt idx="50">
                  <c:v>0.340322592295706</c:v>
                </c:pt>
                <c:pt idx="51">
                  <c:v>0.368809117004275</c:v>
                </c:pt>
                <c:pt idx="52">
                  <c:v>0.39835603069514</c:v>
                </c:pt>
                <c:pt idx="53">
                  <c:v>0.428961884230375</c:v>
                </c:pt>
                <c:pt idx="54">
                  <c:v>0.460624907165766</c:v>
                </c:pt>
                <c:pt idx="55">
                  <c:v>0.493343030568212</c:v>
                </c:pt>
                <c:pt idx="56">
                  <c:v>0.527113915421069</c:v>
                </c:pt>
                <c:pt idx="57">
                  <c:v>0.561934976838529</c:v>
                </c:pt>
                <c:pt idx="58">
                  <c:v>0.597803408280015</c:v>
                </c:pt>
                <c:pt idx="59">
                  <c:v>0.634716202039271</c:v>
                </c:pt>
                <c:pt idx="60">
                  <c:v>0.672670167870819</c:v>
                </c:pt>
                <c:pt idx="61">
                  <c:v>0.711661950685084</c:v>
                </c:pt>
                <c:pt idx="62">
                  <c:v>0.751688050106168</c:v>
                </c:pt>
                <c:pt idx="63">
                  <c:v>0.792744831182063</c:v>
                </c:pt>
                <c:pt idx="64">
                  <c:v>0.834828545805067</c:v>
                </c:pt>
                <c:pt idx="65">
                  <c:v>0.877935336437076</c:v>
                </c:pt>
                <c:pt idx="66">
                  <c:v>0.922061257530004</c:v>
                </c:pt>
                <c:pt idx="67">
                  <c:v>0.967202278785408</c:v>
                </c:pt>
                <c:pt idx="68">
                  <c:v>1.013354301452637</c:v>
                </c:pt>
                <c:pt idx="69">
                  <c:v>1.06051316484809</c:v>
                </c:pt>
                <c:pt idx="70">
                  <c:v>1.108674655202776</c:v>
                </c:pt>
                <c:pt idx="71">
                  <c:v>1.157834513578564</c:v>
                </c:pt>
                <c:pt idx="72">
                  <c:v>1.207988445647061</c:v>
                </c:pt>
                <c:pt idx="73">
                  <c:v>1.25913212588057</c:v>
                </c:pt>
                <c:pt idx="74">
                  <c:v>1.311261204071343</c:v>
                </c:pt>
                <c:pt idx="75">
                  <c:v>1.36437131324783</c:v>
                </c:pt>
                <c:pt idx="76">
                  <c:v>1.41845806920901</c:v>
                </c:pt>
                <c:pt idx="77">
                  <c:v>1.473517084959894</c:v>
                </c:pt>
                <c:pt idx="78">
                  <c:v>1.529543962795287</c:v>
                </c:pt>
                <c:pt idx="79">
                  <c:v>1.586534311063588</c:v>
                </c:pt>
                <c:pt idx="80">
                  <c:v>1.644483737647533</c:v>
                </c:pt>
                <c:pt idx="81">
                  <c:v>1.703387857880443</c:v>
                </c:pt>
                <c:pt idx="82">
                  <c:v>1.763242297805846</c:v>
                </c:pt>
                <c:pt idx="83">
                  <c:v>1.824042695574462</c:v>
                </c:pt>
                <c:pt idx="84">
                  <c:v>1.885784702841192</c:v>
                </c:pt>
                <c:pt idx="85">
                  <c:v>1.948463990353048</c:v>
                </c:pt>
                <c:pt idx="86">
                  <c:v>2.012076245620847</c:v>
                </c:pt>
                <c:pt idx="87">
                  <c:v>2.076617177110164</c:v>
                </c:pt>
                <c:pt idx="88">
                  <c:v>2.142082517966628</c:v>
                </c:pt>
                <c:pt idx="89">
                  <c:v>2.208468019962311</c:v>
                </c:pt>
                <c:pt idx="90">
                  <c:v>2.275769465602934</c:v>
                </c:pt>
                <c:pt idx="91">
                  <c:v>2.343982658348977</c:v>
                </c:pt>
                <c:pt idx="92">
                  <c:v>2.413103432860225</c:v>
                </c:pt>
                <c:pt idx="93">
                  <c:v>2.483127646148205</c:v>
                </c:pt>
                <c:pt idx="94">
                  <c:v>2.55405118688941</c:v>
                </c:pt>
                <c:pt idx="95">
                  <c:v>2.625869972631335</c:v>
                </c:pt>
                <c:pt idx="96">
                  <c:v>2.698579947464168</c:v>
                </c:pt>
                <c:pt idx="97">
                  <c:v>2.772177087143063</c:v>
                </c:pt>
                <c:pt idx="98">
                  <c:v>2.846657399088092</c:v>
                </c:pt>
                <c:pt idx="99">
                  <c:v>2.922016914933919</c:v>
                </c:pt>
                <c:pt idx="100">
                  <c:v>2.998251701705158</c:v>
                </c:pt>
                <c:pt idx="101">
                  <c:v>3.075357853900641</c:v>
                </c:pt>
                <c:pt idx="102">
                  <c:v>3.153331498149782</c:v>
                </c:pt>
                <c:pt idx="103">
                  <c:v>3.232168789487332</c:v>
                </c:pt>
                <c:pt idx="104">
                  <c:v>3.311865913681634</c:v>
                </c:pt>
                <c:pt idx="105">
                  <c:v>3.392419086769216</c:v>
                </c:pt>
                <c:pt idx="106">
                  <c:v>3.473824553191662</c:v>
                </c:pt>
                <c:pt idx="107">
                  <c:v>3.556078588124365</c:v>
                </c:pt>
                <c:pt idx="108">
                  <c:v>3.639177495613694</c:v>
                </c:pt>
                <c:pt idx="109">
                  <c:v>3.72311760811136</c:v>
                </c:pt>
                <c:pt idx="110">
                  <c:v>3.8078952874057</c:v>
                </c:pt>
                <c:pt idx="111">
                  <c:v>3.893506922759116</c:v>
                </c:pt>
                <c:pt idx="112">
                  <c:v>3.979948932304977</c:v>
                </c:pt>
                <c:pt idx="113">
                  <c:v>4.067217761184986</c:v>
                </c:pt>
                <c:pt idx="114">
                  <c:v>4.155309882480651</c:v>
                </c:pt>
                <c:pt idx="115">
                  <c:v>4.24422179395333</c:v>
                </c:pt>
                <c:pt idx="116">
                  <c:v>4.333950020838529</c:v>
                </c:pt>
                <c:pt idx="117">
                  <c:v>4.424491115380078</c:v>
                </c:pt>
                <c:pt idx="118">
                  <c:v>4.515841654501855</c:v>
                </c:pt>
                <c:pt idx="119">
                  <c:v>4.607998239807704</c:v>
                </c:pt>
              </c:numCache>
            </c:numRef>
          </c:yVal>
          <c:smooth val="0"/>
          <c:extLst xmlns:c16r2="http://schemas.microsoft.com/office/drawing/2015/06/chart">
            <c:ext xmlns:c16="http://schemas.microsoft.com/office/drawing/2014/chart" uri="{C3380CC4-5D6E-409C-BE32-E72D297353CC}">
              <c16:uniqueId val="{00000002-C601-4014-A1D5-0093CC59E09D}"/>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0.0</c:v>
                </c:pt>
                <c:pt idx="2">
                  <c:v>-0.000961221288889646</c:v>
                </c:pt>
                <c:pt idx="3">
                  <c:v>-0.00283899484202266</c:v>
                </c:pt>
                <c:pt idx="4">
                  <c:v>-0.00558294449001551</c:v>
                </c:pt>
                <c:pt idx="5">
                  <c:v>-0.00913908751681447</c:v>
                </c:pt>
                <c:pt idx="6">
                  <c:v>-0.0134514379315078</c:v>
                </c:pt>
                <c:pt idx="7">
                  <c:v>-0.0184632395394146</c:v>
                </c:pt>
                <c:pt idx="8">
                  <c:v>-0.0241178912110627</c:v>
                </c:pt>
                <c:pt idx="9">
                  <c:v>-0.0303596463054419</c:v>
                </c:pt>
                <c:pt idx="10">
                  <c:v>-0.0371341165155172</c:v>
                </c:pt>
                <c:pt idx="11">
                  <c:v>-0.0443886308930814</c:v>
                </c:pt>
                <c:pt idx="12">
                  <c:v>-0.0520724840462208</c:v>
                </c:pt>
                <c:pt idx="13">
                  <c:v>-0.060137091204524</c:v>
                </c:pt>
                <c:pt idx="14">
                  <c:v>-0.0684905415400863</c:v>
                </c:pt>
                <c:pt idx="15">
                  <c:v>-0.0770516432821751</c:v>
                </c:pt>
                <c:pt idx="16">
                  <c:v>-0.0857462035492062</c:v>
                </c:pt>
                <c:pt idx="17">
                  <c:v>-0.0945060551166534</c:v>
                </c:pt>
                <c:pt idx="18">
                  <c:v>-0.103268338367343</c:v>
                </c:pt>
                <c:pt idx="19">
                  <c:v>-0.111974897794425</c:v>
                </c:pt>
                <c:pt idx="20">
                  <c:v>-0.120571779552847</c:v>
                </c:pt>
                <c:pt idx="21">
                  <c:v>-0.129008806310594</c:v>
                </c:pt>
                <c:pt idx="22">
                  <c:v>-0.137239214964211</c:v>
                </c:pt>
                <c:pt idx="23">
                  <c:v>-0.145219344180077</c:v>
                </c:pt>
                <c:pt idx="24">
                  <c:v>-0.152908373158425</c:v>
                </c:pt>
                <c:pt idx="25">
                  <c:v>-0.16026807948947</c:v>
                </c:pt>
                <c:pt idx="26">
                  <c:v>-0.167262650560588</c:v>
                </c:pt>
                <c:pt idx="27">
                  <c:v>-0.17385841300711</c:v>
                </c:pt>
                <c:pt idx="28">
                  <c:v>-0.180023695342243</c:v>
                </c:pt>
                <c:pt idx="29">
                  <c:v>-0.185728698968887</c:v>
                </c:pt>
                <c:pt idx="30">
                  <c:v>-0.190945372916758</c:v>
                </c:pt>
                <c:pt idx="31">
                  <c:v>-0.195647310465574</c:v>
                </c:pt>
                <c:pt idx="32">
                  <c:v>-0.199809642042965</c:v>
                </c:pt>
                <c:pt idx="33">
                  <c:v>-0.203408947680145</c:v>
                </c:pt>
                <c:pt idx="34">
                  <c:v>-0.206423170398921</c:v>
                </c:pt>
                <c:pt idx="35">
                  <c:v>-0.208831536117941</c:v>
                </c:pt>
                <c:pt idx="36">
                  <c:v>-0.210614482872188</c:v>
                </c:pt>
                <c:pt idx="37">
                  <c:v>-0.211753589566797</c:v>
                </c:pt>
                <c:pt idx="38">
                  <c:v>-0.21223151544109</c:v>
                </c:pt>
                <c:pt idx="39">
                  <c:v>-0.212031938601285</c:v>
                </c:pt>
                <c:pt idx="40">
                  <c:v>-0.211139501538128</c:v>
                </c:pt>
                <c:pt idx="41">
                  <c:v>-0.209539758041501</c:v>
                </c:pt>
                <c:pt idx="42">
                  <c:v>-0.207219125702977</c:v>
                </c:pt>
                <c:pt idx="43">
                  <c:v>-0.204164839815348</c:v>
                </c:pt>
                <c:pt idx="44">
                  <c:v>-0.20036490727216</c:v>
                </c:pt>
                <c:pt idx="45">
                  <c:v>-0.195808072574437</c:v>
                </c:pt>
                <c:pt idx="46">
                  <c:v>-0.190483771264553</c:v>
                </c:pt>
                <c:pt idx="47">
                  <c:v>-0.184382101986557</c:v>
                </c:pt>
                <c:pt idx="48">
                  <c:v>-0.177493785507977</c:v>
                </c:pt>
                <c:pt idx="49">
                  <c:v>-0.169810136780143</c:v>
                </c:pt>
                <c:pt idx="50">
                  <c:v>-0.161323035135865</c:v>
                </c:pt>
                <c:pt idx="51">
                  <c:v>-0.152024892158806</c:v>
                </c:pt>
                <c:pt idx="52">
                  <c:v>-0.141908630728722</c:v>
                </c:pt>
                <c:pt idx="53">
                  <c:v>-0.130967649165541</c:v>
                </c:pt>
                <c:pt idx="54">
                  <c:v>-0.119195808656514</c:v>
                </c:pt>
                <c:pt idx="55">
                  <c:v>-0.106587402988225</c:v>
                </c:pt>
                <c:pt idx="56">
                  <c:v>-0.0931371385231614</c:v>
                </c:pt>
                <c:pt idx="57">
                  <c:v>-0.0788401146419346</c:v>
                </c:pt>
                <c:pt idx="58">
                  <c:v>-0.0636918032541871</c:v>
                </c:pt>
                <c:pt idx="59">
                  <c:v>-0.0476880292408168</c:v>
                </c:pt>
                <c:pt idx="60">
                  <c:v>-0.0308249569498002</c:v>
                </c:pt>
                <c:pt idx="61">
                  <c:v>-0.0130990697070956</c:v>
                </c:pt>
                <c:pt idx="62">
                  <c:v>0.00549284741282463</c:v>
                </c:pt>
                <c:pt idx="63">
                  <c:v>0.0249537155032158</c:v>
                </c:pt>
                <c:pt idx="64">
                  <c:v>0.0452861851081252</c:v>
                </c:pt>
                <c:pt idx="65">
                  <c:v>0.0664926408790052</c:v>
                </c:pt>
                <c:pt idx="66">
                  <c:v>0.0885752229951322</c:v>
                </c:pt>
                <c:pt idx="67">
                  <c:v>0.111535830423236</c:v>
                </c:pt>
                <c:pt idx="68">
                  <c:v>0.135376141872257</c:v>
                </c:pt>
                <c:pt idx="69">
                  <c:v>0.160097619052976</c:v>
                </c:pt>
                <c:pt idx="70">
                  <c:v>0.185701522044837</c:v>
                </c:pt>
                <c:pt idx="71">
                  <c:v>0.212188915815204</c:v>
                </c:pt>
                <c:pt idx="72">
                  <c:v>0.239560681860894</c:v>
                </c:pt>
                <c:pt idx="73">
                  <c:v>0.267817527987063</c:v>
                </c:pt>
                <c:pt idx="74">
                  <c:v>0.296959993895143</c:v>
                </c:pt>
                <c:pt idx="75">
                  <c:v>0.326988461427391</c:v>
                </c:pt>
                <c:pt idx="76">
                  <c:v>0.357903162483126</c:v>
                </c:pt>
                <c:pt idx="77">
                  <c:v>0.389704185537994</c:v>
                </c:pt>
                <c:pt idx="78">
                  <c:v>0.422391481697559</c:v>
                </c:pt>
                <c:pt idx="79">
                  <c:v>0.455964875873178</c:v>
                </c:pt>
                <c:pt idx="80">
                  <c:v>0.490424066781998</c:v>
                </c:pt>
                <c:pt idx="81">
                  <c:v>0.525768636260182</c:v>
                </c:pt>
                <c:pt idx="82">
                  <c:v>0.561998057179153</c:v>
                </c:pt>
                <c:pt idx="83">
                  <c:v>0.599111694376916</c:v>
                </c:pt>
                <c:pt idx="84">
                  <c:v>0.637108813971281</c:v>
                </c:pt>
                <c:pt idx="85">
                  <c:v>0.675988584756851</c:v>
                </c:pt>
                <c:pt idx="86">
                  <c:v>0.715750086586922</c:v>
                </c:pt>
                <c:pt idx="87">
                  <c:v>0.756392311304808</c:v>
                </c:pt>
                <c:pt idx="88">
                  <c:v>0.797914169263095</c:v>
                </c:pt>
                <c:pt idx="89">
                  <c:v>0.840314493514597</c:v>
                </c:pt>
                <c:pt idx="90">
                  <c:v>0.883592043537646</c:v>
                </c:pt>
                <c:pt idx="91">
                  <c:v>0.92774550570175</c:v>
                </c:pt>
                <c:pt idx="92">
                  <c:v>0.972773503046483</c:v>
                </c:pt>
                <c:pt idx="93">
                  <c:v>1.018674593418837</c:v>
                </c:pt>
                <c:pt idx="94">
                  <c:v>1.0654472745955</c:v>
                </c:pt>
                <c:pt idx="95">
                  <c:v>1.113089988473803</c:v>
                </c:pt>
                <c:pt idx="96">
                  <c:v>1.161601120140403</c:v>
                </c:pt>
                <c:pt idx="97">
                  <c:v>1.21097900532186</c:v>
                </c:pt>
                <c:pt idx="98">
                  <c:v>1.261221931315958</c:v>
                </c:pt>
                <c:pt idx="99">
                  <c:v>1.31232813699171</c:v>
                </c:pt>
                <c:pt idx="100">
                  <c:v>1.364295818377286</c:v>
                </c:pt>
                <c:pt idx="101">
                  <c:v>1.41712313098833</c:v>
                </c:pt>
                <c:pt idx="102">
                  <c:v>1.470808189362287</c:v>
                </c:pt>
                <c:pt idx="103">
                  <c:v>1.525349070783705</c:v>
                </c:pt>
                <c:pt idx="104">
                  <c:v>1.58074381761253</c:v>
                </c:pt>
                <c:pt idx="105">
                  <c:v>1.636990438681096</c:v>
                </c:pt>
                <c:pt idx="106">
                  <c:v>1.694086910691112</c:v>
                </c:pt>
                <c:pt idx="107">
                  <c:v>1.752031180541962</c:v>
                </c:pt>
                <c:pt idx="108">
                  <c:v>1.810821166262031</c:v>
                </c:pt>
                <c:pt idx="109">
                  <c:v>1.870454759337008</c:v>
                </c:pt>
                <c:pt idx="110">
                  <c:v>1.930929826106876</c:v>
                </c:pt>
                <c:pt idx="111">
                  <c:v>1.992244207765907</c:v>
                </c:pt>
                <c:pt idx="112">
                  <c:v>2.054395724087953</c:v>
                </c:pt>
                <c:pt idx="113">
                  <c:v>2.117382172029465</c:v>
                </c:pt>
                <c:pt idx="114">
                  <c:v>2.181201330851763</c:v>
                </c:pt>
                <c:pt idx="115">
                  <c:v>2.245850956533104</c:v>
                </c:pt>
                <c:pt idx="116">
                  <c:v>2.311328791081905</c:v>
                </c:pt>
                <c:pt idx="117">
                  <c:v>2.377632556948811</c:v>
                </c:pt>
                <c:pt idx="118">
                  <c:v>2.444759961683303</c:v>
                </c:pt>
                <c:pt idx="119">
                  <c:v>2.512708697468037</c:v>
                </c:pt>
              </c:numCache>
            </c:numRef>
          </c:yVal>
          <c:smooth val="0"/>
          <c:extLst xmlns:c16r2="http://schemas.microsoft.com/office/drawing/2015/06/chart">
            <c:ext xmlns:c16="http://schemas.microsoft.com/office/drawing/2014/chart" uri="{C3380CC4-5D6E-409C-BE32-E72D297353CC}">
              <c16:uniqueId val="{00000003-C601-4014-A1D5-0093CC59E09D}"/>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0.0</c:v>
                </c:pt>
                <c:pt idx="2">
                  <c:v>-0.000534093473106623</c:v>
                </c:pt>
                <c:pt idx="3">
                  <c:v>-0.00156884454190731</c:v>
                </c:pt>
                <c:pt idx="4">
                  <c:v>-0.00306571507826447</c:v>
                </c:pt>
                <c:pt idx="5">
                  <c:v>-0.00498314620926976</c:v>
                </c:pt>
                <c:pt idx="6">
                  <c:v>-0.00727810012176633</c:v>
                </c:pt>
                <c:pt idx="7">
                  <c:v>-0.00990720000118017</c:v>
                </c:pt>
                <c:pt idx="8">
                  <c:v>-0.0128275570459664</c:v>
                </c:pt>
                <c:pt idx="9">
                  <c:v>-0.0159973660483956</c:v>
                </c:pt>
                <c:pt idx="10">
                  <c:v>-0.0193763077259064</c:v>
                </c:pt>
                <c:pt idx="11">
                  <c:v>-0.0229258257895708</c:v>
                </c:pt>
                <c:pt idx="12">
                  <c:v>-0.0266092862002551</c:v>
                </c:pt>
                <c:pt idx="13">
                  <c:v>-0.0303920665755868</c:v>
                </c:pt>
                <c:pt idx="14">
                  <c:v>-0.0341619020327926</c:v>
                </c:pt>
                <c:pt idx="15">
                  <c:v>-0.0378228849731386</c:v>
                </c:pt>
                <c:pt idx="16">
                  <c:v>-0.0412892843596637</c:v>
                </c:pt>
                <c:pt idx="17">
                  <c:v>-0.0444840872660279</c:v>
                </c:pt>
                <c:pt idx="18">
                  <c:v>-0.0473379255272448</c:v>
                </c:pt>
                <c:pt idx="19">
                  <c:v>-0.0497881756164133</c:v>
                </c:pt>
                <c:pt idx="20">
                  <c:v>-0.0517781884409487</c:v>
                </c:pt>
                <c:pt idx="21">
                  <c:v>-0.0532566411420703</c:v>
                </c:pt>
                <c:pt idx="22">
                  <c:v>-0.0541769699193537</c:v>
                </c:pt>
                <c:pt idx="23">
                  <c:v>-0.0544968876056373</c:v>
                </c:pt>
                <c:pt idx="24">
                  <c:v>-0.054177958983928</c:v>
                </c:pt>
                <c:pt idx="25">
                  <c:v>-0.0531852263957262</c:v>
                </c:pt>
                <c:pt idx="26">
                  <c:v>-0.0514868991449475</c:v>
                </c:pt>
                <c:pt idx="27">
                  <c:v>-0.0490539250895381</c:v>
                </c:pt>
                <c:pt idx="28">
                  <c:v>-0.0458597671240568</c:v>
                </c:pt>
                <c:pt idx="29">
                  <c:v>-0.0418802001513541</c:v>
                </c:pt>
                <c:pt idx="30">
                  <c:v>-0.0370931182987988</c:v>
                </c:pt>
                <c:pt idx="31">
                  <c:v>-0.0314783668145537</c:v>
                </c:pt>
                <c:pt idx="32">
                  <c:v>-0.0250175842083991</c:v>
                </c:pt>
                <c:pt idx="33">
                  <c:v>-0.0176940611563623</c:v>
                </c:pt>
                <c:pt idx="34">
                  <c:v>-0.00949260639026761</c:v>
                </c:pt>
                <c:pt idx="35">
                  <c:v>-0.000399434939026832</c:v>
                </c:pt>
                <c:pt idx="36">
                  <c:v>0.00959794828668236</c:v>
                </c:pt>
                <c:pt idx="37">
                  <c:v>0.0205108434893191</c:v>
                </c:pt>
                <c:pt idx="38">
                  <c:v>0.0323494514450431</c:v>
                </c:pt>
                <c:pt idx="39">
                  <c:v>0.0451229563914239</c:v>
                </c:pt>
                <c:pt idx="40">
                  <c:v>0.058839607052505</c:v>
                </c:pt>
                <c:pt idx="41">
                  <c:v>0.0735067850910127</c:v>
                </c:pt>
                <c:pt idx="42">
                  <c:v>0.0891310744918883</c:v>
                </c:pt>
                <c:pt idx="43">
                  <c:v>0.105718320701271</c:v>
                </c:pt>
                <c:pt idx="44">
                  <c:v>0.123273690231144</c:v>
                </c:pt>
                <c:pt idx="45">
                  <c:v>0.141801720950752</c:v>
                </c:pt>
                <c:pt idx="46">
                  <c:v>0.16130637191236</c:v>
                </c:pt>
                <c:pt idx="47">
                  <c:v>0.181791065726429</c:v>
                </c:pt>
                <c:pt idx="48">
                  <c:v>0.203258733730763</c:v>
                </c:pt>
                <c:pt idx="49">
                  <c:v>0.22571184951812</c:v>
                </c:pt>
                <c:pt idx="50">
                  <c:v>0.249152469448745</c:v>
                </c:pt>
                <c:pt idx="51">
                  <c:v>0.27358226198703</c:v>
                </c:pt>
                <c:pt idx="52">
                  <c:v>0.299002538435161</c:v>
                </c:pt>
                <c:pt idx="53">
                  <c:v>0.325414282269776</c:v>
                </c:pt>
                <c:pt idx="54">
                  <c:v>0.352818173822015</c:v>
                </c:pt>
                <c:pt idx="55">
                  <c:v>0.381214615888894</c:v>
                </c:pt>
                <c:pt idx="56">
                  <c:v>0.410603756085038</c:v>
                </c:pt>
                <c:pt idx="57">
                  <c:v>0.440985504537821</c:v>
                </c:pt>
                <c:pt idx="58">
                  <c:v>0.472359555773437</c:v>
                </c:pt>
                <c:pt idx="59">
                  <c:v>0.504725406877697</c:v>
                </c:pt>
                <c:pt idx="60">
                  <c:v>0.538082370534539</c:v>
                </c:pt>
                <c:pt idx="61">
                  <c:v>0.572429594118148</c:v>
                </c:pt>
                <c:pt idx="62">
                  <c:v>0.607766071800142</c:v>
                </c:pt>
                <c:pt idx="63">
                  <c:v>0.644090657122433</c:v>
                </c:pt>
                <c:pt idx="64">
                  <c:v>0.681402076501399</c:v>
                </c:pt>
                <c:pt idx="65">
                  <c:v>0.719698939472437</c:v>
                </c:pt>
                <c:pt idx="66">
                  <c:v>0.758979747537523</c:v>
                </c:pt>
                <c:pt idx="67">
                  <c:v>0.799242907203734</c:v>
                </c:pt>
                <c:pt idx="68">
                  <c:v>0.840486735105514</c:v>
                </c:pt>
                <c:pt idx="69">
                  <c:v>0.882709468714893</c:v>
                </c:pt>
                <c:pt idx="70">
                  <c:v>0.925909272860736</c:v>
                </c:pt>
                <c:pt idx="71">
                  <c:v>0.970084246713668</c:v>
                </c:pt>
                <c:pt idx="72">
                  <c:v>1.015232430305332</c:v>
                </c:pt>
                <c:pt idx="73">
                  <c:v>1.061351810581982</c:v>
                </c:pt>
                <c:pt idx="74">
                  <c:v>1.108440325595438</c:v>
                </c:pt>
                <c:pt idx="75">
                  <c:v>1.156495871488005</c:v>
                </c:pt>
                <c:pt idx="76">
                  <c:v>1.20551630621776</c:v>
                </c:pt>
                <c:pt idx="77">
                  <c:v>1.255499453283846</c:v>
                </c:pt>
                <c:pt idx="78">
                  <c:v>1.30644310778007</c:v>
                </c:pt>
                <c:pt idx="79">
                  <c:v>1.358345035929233</c:v>
                </c:pt>
                <c:pt idx="80">
                  <c:v>1.411202982533723</c:v>
                </c:pt>
                <c:pt idx="81">
                  <c:v>1.465014672838151</c:v>
                </c:pt>
                <c:pt idx="82">
                  <c:v>1.519777813460678</c:v>
                </c:pt>
                <c:pt idx="83">
                  <c:v>1.575490097049623</c:v>
                </c:pt>
                <c:pt idx="84">
                  <c:v>1.632149203680456</c:v>
                </c:pt>
                <c:pt idx="85">
                  <c:v>1.689752803184092</c:v>
                </c:pt>
                <c:pt idx="86">
                  <c:v>1.74829855794087</c:v>
                </c:pt>
                <c:pt idx="87">
                  <c:v>1.807784122880548</c:v>
                </c:pt>
                <c:pt idx="88">
                  <c:v>1.86820714827627</c:v>
                </c:pt>
                <c:pt idx="89">
                  <c:v>1.929565281607211</c:v>
                </c:pt>
                <c:pt idx="90">
                  <c:v>1.991856167092919</c:v>
                </c:pt>
                <c:pt idx="91">
                  <c:v>2.055077448487282</c:v>
                </c:pt>
                <c:pt idx="92">
                  <c:v>2.119226769544184</c:v>
                </c:pt>
                <c:pt idx="93">
                  <c:v>2.184301775414497</c:v>
                </c:pt>
                <c:pt idx="94">
                  <c:v>2.250300114508718</c:v>
                </c:pt>
                <c:pt idx="95">
                  <c:v>2.317219435237348</c:v>
                </c:pt>
                <c:pt idx="96">
                  <c:v>2.385057391598818</c:v>
                </c:pt>
                <c:pt idx="97">
                  <c:v>2.453811640385538</c:v>
                </c:pt>
                <c:pt idx="98">
                  <c:v>2.52347984397784</c:v>
                </c:pt>
                <c:pt idx="99">
                  <c:v>2.594059669412672</c:v>
                </c:pt>
                <c:pt idx="100">
                  <c:v>2.665548788849264</c:v>
                </c:pt>
                <c:pt idx="101">
                  <c:v>2.737944879103452</c:v>
                </c:pt>
                <c:pt idx="102">
                  <c:v>2.811245626304244</c:v>
                </c:pt>
                <c:pt idx="103">
                  <c:v>2.885448719374783</c:v>
                </c:pt>
                <c:pt idx="104">
                  <c:v>2.960551855619996</c:v>
                </c:pt>
                <c:pt idx="105">
                  <c:v>3.036552737466991</c:v>
                </c:pt>
                <c:pt idx="106">
                  <c:v>3.113449077587575</c:v>
                </c:pt>
                <c:pt idx="107">
                  <c:v>3.191238590981811</c:v>
                </c:pt>
                <c:pt idx="108">
                  <c:v>3.26991900196299</c:v>
                </c:pt>
                <c:pt idx="109">
                  <c:v>3.349488041363656</c:v>
                </c:pt>
                <c:pt idx="110">
                  <c:v>3.42994344746694</c:v>
                </c:pt>
                <c:pt idx="111">
                  <c:v>3.511282964143902</c:v>
                </c:pt>
                <c:pt idx="112">
                  <c:v>3.593504342250526</c:v>
                </c:pt>
                <c:pt idx="113">
                  <c:v>3.676605341024697</c:v>
                </c:pt>
                <c:pt idx="114">
                  <c:v>3.760583725292235</c:v>
                </c:pt>
                <c:pt idx="115">
                  <c:v>3.845437265001237</c:v>
                </c:pt>
                <c:pt idx="116">
                  <c:v>3.9311637384817</c:v>
                </c:pt>
                <c:pt idx="117">
                  <c:v>4.017760929651558</c:v>
                </c:pt>
                <c:pt idx="118">
                  <c:v>4.105226630810648</c:v>
                </c:pt>
                <c:pt idx="119">
                  <c:v>4.193558635655775</c:v>
                </c:pt>
              </c:numCache>
            </c:numRef>
          </c:yVal>
          <c:smooth val="0"/>
          <c:extLst xmlns:c16r2="http://schemas.microsoft.com/office/drawing/2015/06/chart">
            <c:ext xmlns:c16="http://schemas.microsoft.com/office/drawing/2014/chart" uri="{C3380CC4-5D6E-409C-BE32-E72D297353CC}">
              <c16:uniqueId val="{00000004-C601-4014-A1D5-0093CC59E09D}"/>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0.0</c:v>
                </c:pt>
                <c:pt idx="2">
                  <c:v>-0.000480378745123744</c:v>
                </c:pt>
                <c:pt idx="3">
                  <c:v>-0.00140922400169074</c:v>
                </c:pt>
                <c:pt idx="4">
                  <c:v>-0.00274922186508775</c:v>
                </c:pt>
                <c:pt idx="5">
                  <c:v>-0.00445967074483633</c:v>
                </c:pt>
                <c:pt idx="6">
                  <c:v>-0.00649800640530884</c:v>
                </c:pt>
                <c:pt idx="7">
                  <c:v>-0.00882095820270479</c:v>
                </c:pt>
                <c:pt idx="8">
                  <c:v>-0.0113854105584323</c:v>
                </c:pt>
                <c:pt idx="9">
                  <c:v>-0.0141490385867655</c:v>
                </c:pt>
                <c:pt idx="10">
                  <c:v>-0.0170707628130913</c:v>
                </c:pt>
                <c:pt idx="11">
                  <c:v>-0.0201110688503832</c:v>
                </c:pt>
                <c:pt idx="12">
                  <c:v>-0.0232322164811194</c:v>
                </c:pt>
                <c:pt idx="13">
                  <c:v>-0.0263983667828143</c:v>
                </c:pt>
                <c:pt idx="14">
                  <c:v>-0.0294959675520658</c:v>
                </c:pt>
                <c:pt idx="15">
                  <c:v>-0.032428691862151</c:v>
                </c:pt>
                <c:pt idx="16">
                  <c:v>-0.0351109723560512</c:v>
                </c:pt>
                <c:pt idx="17">
                  <c:v>-0.037466388894245</c:v>
                </c:pt>
                <c:pt idx="18">
                  <c:v>-0.0394264624919742</c:v>
                </c:pt>
                <c:pt idx="19">
                  <c:v>-0.0409296539146453</c:v>
                </c:pt>
                <c:pt idx="20">
                  <c:v>-0.041920522460714</c:v>
                </c:pt>
                <c:pt idx="21">
                  <c:v>-0.0423490172252059</c:v>
                </c:pt>
                <c:pt idx="22">
                  <c:v>-0.0421698733698577</c:v>
                </c:pt>
                <c:pt idx="23">
                  <c:v>-0.0413420991972089</c:v>
                </c:pt>
                <c:pt idx="24">
                  <c:v>-0.0398285277187824</c:v>
                </c:pt>
                <c:pt idx="25">
                  <c:v>-0.0375954383052885</c:v>
                </c:pt>
                <c:pt idx="26">
                  <c:v>-0.034612225368619</c:v>
                </c:pt>
                <c:pt idx="27">
                  <c:v>-0.030851005576551</c:v>
                </c:pt>
                <c:pt idx="28">
                  <c:v>-0.0262863915413618</c:v>
                </c:pt>
                <c:pt idx="29">
                  <c:v>-0.0208952752873301</c:v>
                </c:pt>
                <c:pt idx="30">
                  <c:v>-0.0146566403564066</c:v>
                </c:pt>
                <c:pt idx="31">
                  <c:v>-0.00755139114335179</c:v>
                </c:pt>
                <c:pt idx="32">
                  <c:v>0.000437803333625197</c:v>
                </c:pt>
                <c:pt idx="33">
                  <c:v>0.00932665076106786</c:v>
                </c:pt>
                <c:pt idx="34">
                  <c:v>0.0191293621901423</c:v>
                </c:pt>
                <c:pt idx="35">
                  <c:v>0.0298587691504508</c:v>
                </c:pt>
                <c:pt idx="36">
                  <c:v>0.0415264321491122</c:v>
                </c:pt>
                <c:pt idx="37">
                  <c:v>0.0541427352000028</c:v>
                </c:pt>
                <c:pt idx="38">
                  <c:v>0.0677169773261994</c:v>
                </c:pt>
                <c:pt idx="39">
                  <c:v>0.082257455214858</c:v>
                </c:pt>
                <c:pt idx="40">
                  <c:v>0.0977715377230197</c:v>
                </c:pt>
                <c:pt idx="41">
                  <c:v>0.114265736890957</c:v>
                </c:pt>
                <c:pt idx="42">
                  <c:v>0.131745771737769</c:v>
                </c:pt>
                <c:pt idx="43">
                  <c:v>0.150216628331691</c:v>
                </c:pt>
                <c:pt idx="44">
                  <c:v>0.169682613806799</c:v>
                </c:pt>
                <c:pt idx="45">
                  <c:v>0.190147406887263</c:v>
                </c:pt>
                <c:pt idx="46">
                  <c:v>0.211614107014611</c:v>
                </c:pt>
                <c:pt idx="47">
                  <c:v>0.234085275325924</c:v>
                </c:pt>
                <c:pt idx="48">
                  <c:v>0.257562974235043</c:v>
                </c:pt>
                <c:pt idx="49">
                  <c:v>0.282048807712272</c:v>
                </c:pt>
                <c:pt idx="50">
                  <c:v>0.307543953880668</c:v>
                </c:pt>
                <c:pt idx="51">
                  <c:v>0.334049196681008</c:v>
                </c:pt>
                <c:pt idx="52">
                  <c:v>0.361564956372604</c:v>
                </c:pt>
                <c:pt idx="53">
                  <c:v>0.390091315843165</c:v>
                </c:pt>
                <c:pt idx="54">
                  <c:v>0.419628048315644</c:v>
                </c:pt>
                <c:pt idx="55">
                  <c:v>0.450174637371674</c:v>
                </c:pt>
                <c:pt idx="56">
                  <c:v>0.48173030349426</c:v>
                </c:pt>
                <c:pt idx="57">
                  <c:v>0.514294021297246</c:v>
                </c:pt>
                <c:pt idx="58">
                  <c:v>0.547864538151771</c:v>
                </c:pt>
                <c:pt idx="59">
                  <c:v>0.582440393976867</c:v>
                </c:pt>
                <c:pt idx="60">
                  <c:v>0.618019937770441</c:v>
                </c:pt>
                <c:pt idx="61">
                  <c:v>0.654601337620988</c:v>
                </c:pt>
                <c:pt idx="62">
                  <c:v>0.692182602360844</c:v>
                </c:pt>
                <c:pt idx="63">
                  <c:v>0.730761589249596</c:v>
                </c:pt>
                <c:pt idx="64">
                  <c:v>0.770336018176749</c:v>
                </c:pt>
                <c:pt idx="65">
                  <c:v>0.810903482837602</c:v>
                </c:pt>
                <c:pt idx="66">
                  <c:v>0.85246146004647</c:v>
                </c:pt>
                <c:pt idx="67">
                  <c:v>0.895007320446894</c:v>
                </c:pt>
                <c:pt idx="68">
                  <c:v>0.938538340386003</c:v>
                </c:pt>
                <c:pt idx="69">
                  <c:v>0.983051702613011</c:v>
                </c:pt>
                <c:pt idx="70">
                  <c:v>1.028544513275847</c:v>
                </c:pt>
                <c:pt idx="71">
                  <c:v>1.075013801455498</c:v>
                </c:pt>
                <c:pt idx="72">
                  <c:v>1.122456531738862</c:v>
                </c:pt>
                <c:pt idx="73">
                  <c:v>1.170869606314227</c:v>
                </c:pt>
                <c:pt idx="74">
                  <c:v>1.22024987381883</c:v>
                </c:pt>
                <c:pt idx="75">
                  <c:v>1.270594131201506</c:v>
                </c:pt>
                <c:pt idx="76">
                  <c:v>1.321899133035913</c:v>
                </c:pt>
                <c:pt idx="77">
                  <c:v>1.374161593150347</c:v>
                </c:pt>
                <c:pt idx="78">
                  <c:v>1.427378188818693</c:v>
                </c:pt>
                <c:pt idx="79">
                  <c:v>1.48154556681402</c:v>
                </c:pt>
                <c:pt idx="80">
                  <c:v>1.53666034527123</c:v>
                </c:pt>
                <c:pt idx="81">
                  <c:v>1.592719119042158</c:v>
                </c:pt>
                <c:pt idx="82">
                  <c:v>1.649718458764255</c:v>
                </c:pt>
                <c:pt idx="83">
                  <c:v>1.707654919009656</c:v>
                </c:pt>
                <c:pt idx="84">
                  <c:v>1.76652503758669</c:v>
                </c:pt>
                <c:pt idx="85">
                  <c:v>1.826325339265168</c:v>
                </c:pt>
                <c:pt idx="86">
                  <c:v>1.887052338104695</c:v>
                </c:pt>
                <c:pt idx="87">
                  <c:v>1.94870253885165</c:v>
                </c:pt>
                <c:pt idx="88">
                  <c:v>2.011272439034604</c:v>
                </c:pt>
                <c:pt idx="89">
                  <c:v>2.074758532457054</c:v>
                </c:pt>
                <c:pt idx="90">
                  <c:v>2.139157307799906</c:v>
                </c:pt>
                <c:pt idx="91">
                  <c:v>2.204465253278613</c:v>
                </c:pt>
                <c:pt idx="92">
                  <c:v>2.270678856177255</c:v>
                </c:pt>
                <c:pt idx="93">
                  <c:v>2.337794604711235</c:v>
                </c:pt>
                <c:pt idx="94">
                  <c:v>2.405808989191426</c:v>
                </c:pt>
                <c:pt idx="95">
                  <c:v>2.47471850225702</c:v>
                </c:pt>
                <c:pt idx="96">
                  <c:v>2.54451964236796</c:v>
                </c:pt>
                <c:pt idx="97">
                  <c:v>2.615208911709486</c:v>
                </c:pt>
                <c:pt idx="98">
                  <c:v>2.686782818520442</c:v>
                </c:pt>
                <c:pt idx="99">
                  <c:v>2.759237879421562</c:v>
                </c:pt>
                <c:pt idx="100">
                  <c:v>2.832570615457371</c:v>
                </c:pt>
                <c:pt idx="101">
                  <c:v>2.90677755814977</c:v>
                </c:pt>
                <c:pt idx="102">
                  <c:v>2.98185524623841</c:v>
                </c:pt>
                <c:pt idx="103">
                  <c:v>3.057800228474662</c:v>
                </c:pt>
                <c:pt idx="104">
                  <c:v>3.134609061758965</c:v>
                </c:pt>
                <c:pt idx="105">
                  <c:v>3.212278314400463</c:v>
                </c:pt>
                <c:pt idx="106">
                  <c:v>3.290804564254358</c:v>
                </c:pt>
                <c:pt idx="107">
                  <c:v>3.370184400351718</c:v>
                </c:pt>
                <c:pt idx="108">
                  <c:v>3.450414422899485</c:v>
                </c:pt>
                <c:pt idx="109">
                  <c:v>3.531491240952164</c:v>
                </c:pt>
                <c:pt idx="110">
                  <c:v>3.613411478465423</c:v>
                </c:pt>
                <c:pt idx="111">
                  <c:v>3.696171768009662</c:v>
                </c:pt>
                <c:pt idx="112">
                  <c:v>3.779768755892292</c:v>
                </c:pt>
                <c:pt idx="113">
                  <c:v>3.864199099130928</c:v>
                </c:pt>
                <c:pt idx="114">
                  <c:v>3.949459468247369</c:v>
                </c:pt>
                <c:pt idx="115">
                  <c:v>4.035546544240788</c:v>
                </c:pt>
                <c:pt idx="116">
                  <c:v>4.122457020683195</c:v>
                </c:pt>
                <c:pt idx="117">
                  <c:v>4.210187603719532</c:v>
                </c:pt>
                <c:pt idx="118">
                  <c:v>4.298735011368985</c:v>
                </c:pt>
                <c:pt idx="119">
                  <c:v>4.388095976319164</c:v>
                </c:pt>
              </c:numCache>
            </c:numRef>
          </c:yVal>
          <c:smooth val="0"/>
          <c:extLst xmlns:c16r2="http://schemas.microsoft.com/office/drawing/2015/06/chart">
            <c:ext xmlns:c16="http://schemas.microsoft.com/office/drawing/2014/chart" uri="{C3380CC4-5D6E-409C-BE32-E72D297353CC}">
              <c16:uniqueId val="{00000005-C601-4014-A1D5-0093CC59E09D}"/>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0.0</c:v>
                </c:pt>
                <c:pt idx="2">
                  <c:v>-0.000480622984468937</c:v>
                </c:pt>
                <c:pt idx="3">
                  <c:v>-0.00140432361513376</c:v>
                </c:pt>
                <c:pt idx="4">
                  <c:v>-0.00272542284801602</c:v>
                </c:pt>
                <c:pt idx="5">
                  <c:v>-0.0043930048123002</c:v>
                </c:pt>
                <c:pt idx="6">
                  <c:v>-0.006353126373142</c:v>
                </c:pt>
                <c:pt idx="7">
                  <c:v>-0.0085504800081253</c:v>
                </c:pt>
                <c:pt idx="8">
                  <c:v>-0.0109296482987702</c:v>
                </c:pt>
                <c:pt idx="9">
                  <c:v>-0.0134360291995108</c:v>
                </c:pt>
                <c:pt idx="10">
                  <c:v>-0.0160164954140782</c:v>
                </c:pt>
                <c:pt idx="11">
                  <c:v>-0.0186198730953038</c:v>
                </c:pt>
                <c:pt idx="12">
                  <c:v>-0.0211972487159073</c:v>
                </c:pt>
                <c:pt idx="13">
                  <c:v>-0.0237021674402058</c:v>
                </c:pt>
                <c:pt idx="14">
                  <c:v>-0.0260120201855898</c:v>
                </c:pt>
                <c:pt idx="15">
                  <c:v>-0.0280192475765943</c:v>
                </c:pt>
                <c:pt idx="16">
                  <c:v>-0.029625675175339</c:v>
                </c:pt>
                <c:pt idx="17">
                  <c:v>-0.030741460621357</c:v>
                </c:pt>
                <c:pt idx="18">
                  <c:v>-0.0312843229621649</c:v>
                </c:pt>
                <c:pt idx="19">
                  <c:v>-0.0311788581311703</c:v>
                </c:pt>
                <c:pt idx="20">
                  <c:v>-0.0303559307940304</c:v>
                </c:pt>
                <c:pt idx="21">
                  <c:v>-0.0287521407008171</c:v>
                </c:pt>
                <c:pt idx="22">
                  <c:v>-0.0263093332760036</c:v>
                </c:pt>
                <c:pt idx="23">
                  <c:v>-0.0229741698130965</c:v>
                </c:pt>
                <c:pt idx="24">
                  <c:v>-0.0186977335251868</c:v>
                </c:pt>
                <c:pt idx="25">
                  <c:v>-0.0134351742453873</c:v>
                </c:pt>
                <c:pt idx="26">
                  <c:v>-0.00714539270848036</c:v>
                </c:pt>
                <c:pt idx="27">
                  <c:v>0.000209379475563765</c:v>
                </c:pt>
                <c:pt idx="28">
                  <c:v>0.00866382475942373</c:v>
                </c:pt>
                <c:pt idx="29">
                  <c:v>0.0182497552596033</c:v>
                </c:pt>
                <c:pt idx="30">
                  <c:v>0.0289963269606233</c:v>
                </c:pt>
                <c:pt idx="31">
                  <c:v>0.0409302311018109</c:v>
                </c:pt>
                <c:pt idx="32">
                  <c:v>0.0540758729912341</c:v>
                </c:pt>
                <c:pt idx="33">
                  <c:v>0.0684555382467806</c:v>
                </c:pt>
                <c:pt idx="34">
                  <c:v>0.0840895432047546</c:v>
                </c:pt>
                <c:pt idx="35">
                  <c:v>0.10099638113752</c:v>
                </c:pt>
                <c:pt idx="36">
                  <c:v>0.119192852173001</c:v>
                </c:pt>
                <c:pt idx="37">
                  <c:v>0.138694184832275</c:v>
                </c:pt>
                <c:pt idx="38">
                  <c:v>0.15951415291056</c:v>
                </c:pt>
                <c:pt idx="39">
                  <c:v>0.181665178388357</c:v>
                </c:pt>
                <c:pt idx="40">
                  <c:v>0.20515842968598</c:v>
                </c:pt>
                <c:pt idx="41">
                  <c:v>0.230003912933171</c:v>
                </c:pt>
                <c:pt idx="42">
                  <c:v>0.25621055951342</c:v>
                </c:pt>
                <c:pt idx="43">
                  <c:v>0.283786300569773</c:v>
                </c:pt>
                <c:pt idx="44">
                  <c:v>0.312738144304603</c:v>
                </c:pt>
                <c:pt idx="45">
                  <c:v>0.343072240240872</c:v>
                </c:pt>
                <c:pt idx="46">
                  <c:v>0.374793947208673</c:v>
                </c:pt>
                <c:pt idx="47">
                  <c:v>0.407907886430621</c:v>
                </c:pt>
                <c:pt idx="48">
                  <c:v>0.442417999729514</c:v>
                </c:pt>
                <c:pt idx="49">
                  <c:v>0.47832759981975</c:v>
                </c:pt>
                <c:pt idx="50">
                  <c:v>0.5156394187361</c:v>
                </c:pt>
                <c:pt idx="51">
                  <c:v>0.554355648346245</c:v>
                </c:pt>
                <c:pt idx="52">
                  <c:v>0.594477983657271</c:v>
                </c:pt>
                <c:pt idx="53">
                  <c:v>0.636007660999894</c:v>
                </c:pt>
                <c:pt idx="54">
                  <c:v>0.678945492021739</c:v>
                </c:pt>
                <c:pt idx="55">
                  <c:v>0.723291899077594</c:v>
                </c:pt>
                <c:pt idx="56">
                  <c:v>0.769046942237765</c:v>
                </c:pt>
                <c:pt idx="57">
                  <c:v>0.816210348624736</c:v>
                </c:pt>
                <c:pt idx="58">
                  <c:v>0.864781542215496</c:v>
                </c:pt>
                <c:pt idx="59">
                  <c:v>0.914759662467986</c:v>
                </c:pt>
                <c:pt idx="60">
                  <c:v>0.966143593657762</c:v>
                </c:pt>
                <c:pt idx="61">
                  <c:v>1.018931980710477</c:v>
                </c:pt>
                <c:pt idx="62">
                  <c:v>1.073123251087964</c:v>
                </c:pt>
                <c:pt idx="63">
                  <c:v>1.128715632949024</c:v>
                </c:pt>
                <c:pt idx="64">
                  <c:v>1.18570717331022</c:v>
                </c:pt>
                <c:pt idx="65">
                  <c:v>1.244095750618726</c:v>
                </c:pt>
                <c:pt idx="66">
                  <c:v>1.303879093378782</c:v>
                </c:pt>
                <c:pt idx="67">
                  <c:v>1.365054789464921</c:v>
                </c:pt>
                <c:pt idx="68">
                  <c:v>1.427620302885771</c:v>
                </c:pt>
                <c:pt idx="69">
                  <c:v>1.491572982165962</c:v>
                </c:pt>
                <c:pt idx="70">
                  <c:v>1.556910074315965</c:v>
                </c:pt>
                <c:pt idx="71">
                  <c:v>1.623628729954362</c:v>
                </c:pt>
                <c:pt idx="72">
                  <c:v>1.691726020537317</c:v>
                </c:pt>
                <c:pt idx="73">
                  <c:v>1.761198936961591</c:v>
                </c:pt>
                <c:pt idx="74">
                  <c:v>1.832044405397028</c:v>
                </c:pt>
                <c:pt idx="75">
                  <c:v>1.904259292874485</c:v>
                </c:pt>
                <c:pt idx="76">
                  <c:v>1.977840410079807</c:v>
                </c:pt>
                <c:pt idx="77">
                  <c:v>2.052784522529691</c:v>
                </c:pt>
                <c:pt idx="78">
                  <c:v>2.129088355228305</c:v>
                </c:pt>
                <c:pt idx="79">
                  <c:v>2.206748595461248</c:v>
                </c:pt>
                <c:pt idx="80">
                  <c:v>2.285761901177466</c:v>
                </c:pt>
                <c:pt idx="81">
                  <c:v>2.366124901920557</c:v>
                </c:pt>
                <c:pt idx="82">
                  <c:v>2.447834206745028</c:v>
                </c:pt>
                <c:pt idx="83">
                  <c:v>2.530886405613272</c:v>
                </c:pt>
                <c:pt idx="84">
                  <c:v>2.6152780726552</c:v>
                </c:pt>
                <c:pt idx="85">
                  <c:v>2.701005771756172</c:v>
                </c:pt>
                <c:pt idx="86">
                  <c:v>2.788066055160016</c:v>
                </c:pt>
                <c:pt idx="87">
                  <c:v>2.876455472316592</c:v>
                </c:pt>
                <c:pt idx="88">
                  <c:v>2.966170566622168</c:v>
                </c:pt>
                <c:pt idx="89">
                  <c:v>3.057207878679037</c:v>
                </c:pt>
                <c:pt idx="90">
                  <c:v>3.149563955143094</c:v>
                </c:pt>
                <c:pt idx="91">
                  <c:v>3.243235337082296</c:v>
                </c:pt>
                <c:pt idx="92">
                  <c:v>3.338218574412167</c:v>
                </c:pt>
                <c:pt idx="93">
                  <c:v>3.434510221239179</c:v>
                </c:pt>
                <c:pt idx="94">
                  <c:v>3.532106838189065</c:v>
                </c:pt>
                <c:pt idx="95">
                  <c:v>3.631004992406815</c:v>
                </c:pt>
                <c:pt idx="96">
                  <c:v>3.731201262678951</c:v>
                </c:pt>
                <c:pt idx="97">
                  <c:v>3.832692235242574</c:v>
                </c:pt>
                <c:pt idx="98">
                  <c:v>3.935474507510662</c:v>
                </c:pt>
                <c:pt idx="99">
                  <c:v>4.039544687140733</c:v>
                </c:pt>
                <c:pt idx="100">
                  <c:v>4.14489939669147</c:v>
                </c:pt>
                <c:pt idx="101">
                  <c:v>4.251535267569125</c:v>
                </c:pt>
                <c:pt idx="102">
                  <c:v>4.359448946081102</c:v>
                </c:pt>
                <c:pt idx="103">
                  <c:v>4.468637090176344</c:v>
                </c:pt>
                <c:pt idx="104">
                  <c:v>4.579096372704953</c:v>
                </c:pt>
                <c:pt idx="105">
                  <c:v>4.690823480021208</c:v>
                </c:pt>
                <c:pt idx="106">
                  <c:v>4.803815112449229</c:v>
                </c:pt>
                <c:pt idx="107">
                  <c:v>4.91806798335165</c:v>
                </c:pt>
                <c:pt idx="108">
                  <c:v>5.033578819129616</c:v>
                </c:pt>
                <c:pt idx="109">
                  <c:v>5.150344363413748</c:v>
                </c:pt>
                <c:pt idx="110">
                  <c:v>5.26836137054488</c:v>
                </c:pt>
                <c:pt idx="111">
                  <c:v>5.3876266120933</c:v>
                </c:pt>
                <c:pt idx="112">
                  <c:v>5.508136870339434</c:v>
                </c:pt>
                <c:pt idx="113">
                  <c:v>5.629888944793476</c:v>
                </c:pt>
                <c:pt idx="114">
                  <c:v>5.752879643812775</c:v>
                </c:pt>
                <c:pt idx="115">
                  <c:v>5.87710579438135</c:v>
                </c:pt>
                <c:pt idx="116">
                  <c:v>6.002564232330768</c:v>
                </c:pt>
                <c:pt idx="117">
                  <c:v>6.129251810256386</c:v>
                </c:pt>
                <c:pt idx="118">
                  <c:v>6.257165390998125</c:v>
                </c:pt>
                <c:pt idx="119">
                  <c:v>6.38630184996873</c:v>
                </c:pt>
              </c:numCache>
            </c:numRef>
          </c:yVal>
          <c:smooth val="0"/>
          <c:extLst xmlns:c16r2="http://schemas.microsoft.com/office/drawing/2015/06/chart">
            <c:ext xmlns:c16="http://schemas.microsoft.com/office/drawing/2014/chart" uri="{C3380CC4-5D6E-409C-BE32-E72D297353CC}">
              <c16:uniqueId val="{00000006-C601-4014-A1D5-0093CC59E09D}"/>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0.0</c:v>
                </c:pt>
                <c:pt idx="2">
                  <c:v>-0.000481003895401954</c:v>
                </c:pt>
                <c:pt idx="3">
                  <c:v>-0.00141483778133988</c:v>
                </c:pt>
                <c:pt idx="4">
                  <c:v>-0.00277060642838478</c:v>
                </c:pt>
                <c:pt idx="5">
                  <c:v>-0.00451572192832827</c:v>
                </c:pt>
                <c:pt idx="6">
                  <c:v>-0.00661671720445156</c:v>
                </c:pt>
                <c:pt idx="7">
                  <c:v>-0.00903987465426326</c:v>
                </c:pt>
                <c:pt idx="8">
                  <c:v>-0.011751723010093</c:v>
                </c:pt>
                <c:pt idx="9">
                  <c:v>-0.0147194103337824</c:v>
                </c:pt>
                <c:pt idx="10">
                  <c:v>-0.0179109834134579</c:v>
                </c:pt>
                <c:pt idx="11">
                  <c:v>-0.02129559032619</c:v>
                </c:pt>
                <c:pt idx="12">
                  <c:v>-0.0248436219990253</c:v>
                </c:pt>
                <c:pt idx="13">
                  <c:v>-0.0285268030129373</c:v>
                </c:pt>
                <c:pt idx="14">
                  <c:v>-0.0322704203426838</c:v>
                </c:pt>
                <c:pt idx="15">
                  <c:v>-0.0360075598582625</c:v>
                </c:pt>
                <c:pt idx="16">
                  <c:v>-0.0396762751042843</c:v>
                </c:pt>
                <c:pt idx="17">
                  <c:v>-0.0432191067375243</c:v>
                </c:pt>
                <c:pt idx="18">
                  <c:v>-0.0465827751904726</c:v>
                </c:pt>
                <c:pt idx="19">
                  <c:v>-0.0497178919613361</c:v>
                </c:pt>
                <c:pt idx="20">
                  <c:v>-0.0525786876678467</c:v>
                </c:pt>
                <c:pt idx="21">
                  <c:v>-0.055122755933553</c:v>
                </c:pt>
                <c:pt idx="22">
                  <c:v>-0.0573108214884996</c:v>
                </c:pt>
                <c:pt idx="23">
                  <c:v>-0.0591065110638738</c:v>
                </c:pt>
                <c:pt idx="24">
                  <c:v>-0.0604761517606676</c:v>
                </c:pt>
                <c:pt idx="25">
                  <c:v>-0.0613885759375989</c:v>
                </c:pt>
                <c:pt idx="26">
                  <c:v>-0.0618149526417255</c:v>
                </c:pt>
                <c:pt idx="27">
                  <c:v>-0.0617285324260592</c:v>
                </c:pt>
                <c:pt idx="28">
                  <c:v>-0.0611045095138252</c:v>
                </c:pt>
                <c:pt idx="29">
                  <c:v>-0.0599198937416077</c:v>
                </c:pt>
                <c:pt idx="30">
                  <c:v>-0.0581533834338188</c:v>
                </c:pt>
                <c:pt idx="31">
                  <c:v>-0.0557852513156831</c:v>
                </c:pt>
                <c:pt idx="32">
                  <c:v>-0.0527972336858511</c:v>
                </c:pt>
                <c:pt idx="33">
                  <c:v>-0.0491724321618676</c:v>
                </c:pt>
                <c:pt idx="34">
                  <c:v>-0.0448952186852693</c:v>
                </c:pt>
                <c:pt idx="35">
                  <c:v>-0.039951145183295</c:v>
                </c:pt>
                <c:pt idx="36">
                  <c:v>-0.0343268644064665</c:v>
                </c:pt>
                <c:pt idx="37">
                  <c:v>-0.0280100530944765</c:v>
                </c:pt>
                <c:pt idx="38">
                  <c:v>-0.0209893407300115</c:v>
                </c:pt>
                <c:pt idx="39">
                  <c:v>-0.01325424015522</c:v>
                </c:pt>
                <c:pt idx="40">
                  <c:v>-0.00479509076103568</c:v>
                </c:pt>
                <c:pt idx="41">
                  <c:v>0.00439700251445174</c:v>
                </c:pt>
                <c:pt idx="42">
                  <c:v>0.0143302213400602</c:v>
                </c:pt>
                <c:pt idx="43">
                  <c:v>0.0250120866112411</c:v>
                </c:pt>
                <c:pt idx="44">
                  <c:v>0.0364494998939335</c:v>
                </c:pt>
                <c:pt idx="45">
                  <c:v>0.0486487937159836</c:v>
                </c:pt>
                <c:pt idx="46">
                  <c:v>0.0616157641634345</c:v>
                </c:pt>
                <c:pt idx="47">
                  <c:v>0.0753557151183486</c:v>
                </c:pt>
                <c:pt idx="48">
                  <c:v>0.0898734903894365</c:v>
                </c:pt>
                <c:pt idx="49">
                  <c:v>0.105173504445702</c:v>
                </c:pt>
                <c:pt idx="50">
                  <c:v>0.121259775012732</c:v>
                </c:pt>
                <c:pt idx="51">
                  <c:v>0.138135952409357</c:v>
                </c:pt>
                <c:pt idx="52">
                  <c:v>0.155805344227701</c:v>
                </c:pt>
                <c:pt idx="53">
                  <c:v>0.174270937219262</c:v>
                </c:pt>
                <c:pt idx="54">
                  <c:v>0.193535425700247</c:v>
                </c:pt>
                <c:pt idx="55">
                  <c:v>0.213601228315383</c:v>
                </c:pt>
                <c:pt idx="56">
                  <c:v>0.234470508992672</c:v>
                </c:pt>
                <c:pt idx="57">
                  <c:v>0.256145195569843</c:v>
                </c:pt>
                <c:pt idx="58">
                  <c:v>0.278626998420805</c:v>
                </c:pt>
                <c:pt idx="59">
                  <c:v>0.301917422562838</c:v>
                </c:pt>
                <c:pt idx="60">
                  <c:v>0.326017785817385</c:v>
                </c:pt>
                <c:pt idx="61">
                  <c:v>0.350929232314229</c:v>
                </c:pt>
                <c:pt idx="62">
                  <c:v>0.376652743201703</c:v>
                </c:pt>
                <c:pt idx="63">
                  <c:v>0.403189150150865</c:v>
                </c:pt>
                <c:pt idx="64">
                  <c:v>0.430539147928357</c:v>
                </c:pt>
                <c:pt idx="65">
                  <c:v>0.458703299518675</c:v>
                </c:pt>
                <c:pt idx="66">
                  <c:v>0.48768205428496</c:v>
                </c:pt>
                <c:pt idx="67">
                  <c:v>0.51747574750334</c:v>
                </c:pt>
                <c:pt idx="68">
                  <c:v>0.54808461619541</c:v>
                </c:pt>
                <c:pt idx="69">
                  <c:v>0.579508801922202</c:v>
                </c:pt>
                <c:pt idx="70">
                  <c:v>0.611748361028731</c:v>
                </c:pt>
                <c:pt idx="71">
                  <c:v>0.644803268834948</c:v>
                </c:pt>
                <c:pt idx="72">
                  <c:v>0.678673429880291</c:v>
                </c:pt>
                <c:pt idx="73">
                  <c:v>0.713358677458018</c:v>
                </c:pt>
                <c:pt idx="74">
                  <c:v>0.748858786653727</c:v>
                </c:pt>
                <c:pt idx="75">
                  <c:v>0.785173470620066</c:v>
                </c:pt>
                <c:pt idx="76">
                  <c:v>0.822302394080907</c:v>
                </c:pt>
                <c:pt idx="77">
                  <c:v>0.860245171468705</c:v>
                </c:pt>
                <c:pt idx="78">
                  <c:v>0.899001372046769</c:v>
                </c:pt>
                <c:pt idx="79">
                  <c:v>0.938570525497198</c:v>
                </c:pt>
                <c:pt idx="80">
                  <c:v>0.978952122852206</c:v>
                </c:pt>
                <c:pt idx="81">
                  <c:v>1.020145622547716</c:v>
                </c:pt>
                <c:pt idx="82">
                  <c:v>1.062150450889021</c:v>
                </c:pt>
                <c:pt idx="83">
                  <c:v>1.104966005776078</c:v>
                </c:pt>
                <c:pt idx="84">
                  <c:v>1.148591657634824</c:v>
                </c:pt>
                <c:pt idx="85">
                  <c:v>1.193026755005121</c:v>
                </c:pt>
                <c:pt idx="86">
                  <c:v>1.238270624540746</c:v>
                </c:pt>
                <c:pt idx="87">
                  <c:v>1.284322570543736</c:v>
                </c:pt>
                <c:pt idx="88">
                  <c:v>1.331181883811951</c:v>
                </c:pt>
                <c:pt idx="89">
                  <c:v>1.378847833257168</c:v>
                </c:pt>
                <c:pt idx="90">
                  <c:v>1.427319679874927</c:v>
                </c:pt>
                <c:pt idx="91">
                  <c:v>1.476596664171666</c:v>
                </c:pt>
                <c:pt idx="92">
                  <c:v>1.526678019203246</c:v>
                </c:pt>
                <c:pt idx="93">
                  <c:v>1.577562964521348</c:v>
                </c:pt>
                <c:pt idx="94">
                  <c:v>1.629250711295754</c:v>
                </c:pt>
                <c:pt idx="95">
                  <c:v>1.681740460917354</c:v>
                </c:pt>
                <c:pt idx="96">
                  <c:v>1.735031407792121</c:v>
                </c:pt>
                <c:pt idx="97">
                  <c:v>1.789122737012803</c:v>
                </c:pt>
                <c:pt idx="98">
                  <c:v>1.844013628549874</c:v>
                </c:pt>
                <c:pt idx="99">
                  <c:v>1.89970325678587</c:v>
                </c:pt>
                <c:pt idx="100">
                  <c:v>1.956190790049732</c:v>
                </c:pt>
                <c:pt idx="101">
                  <c:v>2.013475392013786</c:v>
                </c:pt>
                <c:pt idx="102">
                  <c:v>2.071556220762432</c:v>
                </c:pt>
                <c:pt idx="103">
                  <c:v>2.130432432983071</c:v>
                </c:pt>
                <c:pt idx="104">
                  <c:v>2.190103180706501</c:v>
                </c:pt>
                <c:pt idx="105">
                  <c:v>2.250567612238228</c:v>
                </c:pt>
                <c:pt idx="106">
                  <c:v>2.311824872624129</c:v>
                </c:pt>
                <c:pt idx="107">
                  <c:v>2.373874105047435</c:v>
                </c:pt>
                <c:pt idx="108">
                  <c:v>2.436714450828731</c:v>
                </c:pt>
                <c:pt idx="109">
                  <c:v>2.500345048028976</c:v>
                </c:pt>
                <c:pt idx="110">
                  <c:v>2.564765031915158</c:v>
                </c:pt>
                <c:pt idx="111">
                  <c:v>2.629973536822945</c:v>
                </c:pt>
                <c:pt idx="112">
                  <c:v>2.695969694759697</c:v>
                </c:pt>
                <c:pt idx="113">
                  <c:v>2.76275263633579</c:v>
                </c:pt>
                <c:pt idx="114">
                  <c:v>2.830321488901972</c:v>
                </c:pt>
                <c:pt idx="115">
                  <c:v>2.898675381205976</c:v>
                </c:pt>
                <c:pt idx="116">
                  <c:v>2.967813435941935</c:v>
                </c:pt>
                <c:pt idx="117">
                  <c:v>3.037734776735305</c:v>
                </c:pt>
                <c:pt idx="118">
                  <c:v>3.108438526745886</c:v>
                </c:pt>
                <c:pt idx="119">
                  <c:v>3.179923802148551</c:v>
                </c:pt>
              </c:numCache>
            </c:numRef>
          </c:yVal>
          <c:smooth val="0"/>
          <c:extLst xmlns:c16r2="http://schemas.microsoft.com/office/drawing/2015/06/chart">
            <c:ext xmlns:c16="http://schemas.microsoft.com/office/drawing/2014/chart" uri="{C3380CC4-5D6E-409C-BE32-E72D297353CC}">
              <c16:uniqueId val="{00000007-C601-4014-A1D5-0093CC59E09D}"/>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0.0</c:v>
                </c:pt>
                <c:pt idx="2">
                  <c:v>-0.000480611342936754</c:v>
                </c:pt>
                <c:pt idx="3">
                  <c:v>-0.00140711292624474</c:v>
                </c:pt>
                <c:pt idx="4">
                  <c:v>-0.00273969676345587</c:v>
                </c:pt>
                <c:pt idx="5">
                  <c:v>-0.00443549221381545</c:v>
                </c:pt>
                <c:pt idx="6">
                  <c:v>-0.0064500980079174</c:v>
                </c:pt>
                <c:pt idx="7">
                  <c:v>-0.00873873708769679</c:v>
                </c:pt>
                <c:pt idx="8">
                  <c:v>-0.011257111094892</c:v>
                </c:pt>
                <c:pt idx="9">
                  <c:v>-0.013962019700557</c:v>
                </c:pt>
                <c:pt idx="10">
                  <c:v>-0.016811806242913</c:v>
                </c:pt>
                <c:pt idx="11">
                  <c:v>-0.0197666515596211</c:v>
                </c:pt>
                <c:pt idx="12">
                  <c:v>-0.0227887714281678</c:v>
                </c:pt>
                <c:pt idx="13">
                  <c:v>-0.0258425180800259</c:v>
                </c:pt>
                <c:pt idx="14">
                  <c:v>-0.0288147479295731</c:v>
                </c:pt>
                <c:pt idx="15">
                  <c:v>-0.0316066117957234</c:v>
                </c:pt>
                <c:pt idx="16">
                  <c:v>-0.0341282514855266</c:v>
                </c:pt>
                <c:pt idx="17">
                  <c:v>-0.036297878716141</c:v>
                </c:pt>
                <c:pt idx="18">
                  <c:v>-0.0380410859361291</c:v>
                </c:pt>
                <c:pt idx="19">
                  <c:v>-0.0392902148887515</c:v>
                </c:pt>
                <c:pt idx="20">
                  <c:v>-0.0399837936274707</c:v>
                </c:pt>
                <c:pt idx="21">
                  <c:v>-0.0400660159066319</c:v>
                </c:pt>
                <c:pt idx="22">
                  <c:v>-0.039486272726208</c:v>
                </c:pt>
                <c:pt idx="23">
                  <c:v>-0.0381987192668021</c:v>
                </c:pt>
                <c:pt idx="24">
                  <c:v>-0.0361618846654892</c:v>
                </c:pt>
                <c:pt idx="25">
                  <c:v>-0.0333383060060441</c:v>
                </c:pt>
                <c:pt idx="26">
                  <c:v>-0.0296942135319114</c:v>
                </c:pt>
                <c:pt idx="27">
                  <c:v>-0.0251990891993046</c:v>
                </c:pt>
                <c:pt idx="28">
                  <c:v>-0.0198254217393696</c:v>
                </c:pt>
                <c:pt idx="29">
                  <c:v>-0.0135484728962183</c:v>
                </c:pt>
                <c:pt idx="30">
                  <c:v>-0.00634606042876839</c:v>
                </c:pt>
                <c:pt idx="31">
                  <c:v>0.00180163839831948</c:v>
                </c:pt>
                <c:pt idx="32">
                  <c:v>0.0109122805297375</c:v>
                </c:pt>
                <c:pt idx="33">
                  <c:v>0.0210015205666423</c:v>
                </c:pt>
                <c:pt idx="34">
                  <c:v>0.0320831765420735</c:v>
                </c:pt>
                <c:pt idx="35">
                  <c:v>0.0441693719476461</c:v>
                </c:pt>
                <c:pt idx="36">
                  <c:v>0.0572706698440015</c:v>
                </c:pt>
                <c:pt idx="37">
                  <c:v>0.0713962041772902</c:v>
                </c:pt>
                <c:pt idx="38">
                  <c:v>0.0865537896752357</c:v>
                </c:pt>
                <c:pt idx="39">
                  <c:v>0.102750032674521</c:v>
                </c:pt>
                <c:pt idx="40">
                  <c:v>0.119990427978337</c:v>
                </c:pt>
                <c:pt idx="41">
                  <c:v>0.138279451988637</c:v>
                </c:pt>
                <c:pt idx="42">
                  <c:v>0.15762064838782</c:v>
                </c:pt>
                <c:pt idx="43">
                  <c:v>0.178016701713204</c:v>
                </c:pt>
                <c:pt idx="44">
                  <c:v>0.199469515122473</c:v>
                </c:pt>
                <c:pt idx="45">
                  <c:v>0.221980274654925</c:v>
                </c:pt>
                <c:pt idx="46">
                  <c:v>0.245549510698765</c:v>
                </c:pt>
                <c:pt idx="47">
                  <c:v>0.270177155267447</c:v>
                </c:pt>
                <c:pt idx="48">
                  <c:v>0.295862596482038</c:v>
                </c:pt>
                <c:pt idx="49">
                  <c:v>0.322604721877724</c:v>
                </c:pt>
                <c:pt idx="50">
                  <c:v>0.350401967763901</c:v>
                </c:pt>
                <c:pt idx="51">
                  <c:v>0.379252364393324</c:v>
                </c:pt>
                <c:pt idx="52">
                  <c:v>0.409153562970459</c:v>
                </c:pt>
                <c:pt idx="53">
                  <c:v>0.440102879889309</c:v>
                </c:pt>
                <c:pt idx="54">
                  <c:v>0.472097327467054</c:v>
                </c:pt>
                <c:pt idx="55">
                  <c:v>0.505133640952408</c:v>
                </c:pt>
                <c:pt idx="56">
                  <c:v>0.539208310190588</c:v>
                </c:pt>
                <c:pt idx="57">
                  <c:v>0.574317601509392</c:v>
                </c:pt>
                <c:pt idx="58">
                  <c:v>0.610457584727555</c:v>
                </c:pt>
                <c:pt idx="59">
                  <c:v>0.64762415131554</c:v>
                </c:pt>
                <c:pt idx="60">
                  <c:v>0.685813034884632</c:v>
                </c:pt>
                <c:pt idx="61">
                  <c:v>0.72501983307302</c:v>
                </c:pt>
                <c:pt idx="62">
                  <c:v>0.765240020118654</c:v>
                </c:pt>
                <c:pt idx="63">
                  <c:v>0.806468963157386</c:v>
                </c:pt>
                <c:pt idx="64">
                  <c:v>0.848701938055456</c:v>
                </c:pt>
                <c:pt idx="65">
                  <c:v>0.891934142448008</c:v>
                </c:pt>
                <c:pt idx="66">
                  <c:v>0.936160704586655</c:v>
                </c:pt>
                <c:pt idx="67">
                  <c:v>0.981376698706299</c:v>
                </c:pt>
                <c:pt idx="68">
                  <c:v>1.027577149681747</c:v>
                </c:pt>
                <c:pt idx="69">
                  <c:v>1.074757049791515</c:v>
                </c:pt>
                <c:pt idx="70">
                  <c:v>1.12291135918349</c:v>
                </c:pt>
                <c:pt idx="71">
                  <c:v>1.172035017982125</c:v>
                </c:pt>
                <c:pt idx="72">
                  <c:v>1.222122952807695</c:v>
                </c:pt>
                <c:pt idx="73">
                  <c:v>1.273170080967247</c:v>
                </c:pt>
                <c:pt idx="74">
                  <c:v>1.325171320233494</c:v>
                </c:pt>
                <c:pt idx="75">
                  <c:v>1.378121590707451</c:v>
                </c:pt>
                <c:pt idx="76">
                  <c:v>1.432015819009393</c:v>
                </c:pt>
                <c:pt idx="77">
                  <c:v>1.486848946660757</c:v>
                </c:pt>
                <c:pt idx="78">
                  <c:v>1.54261593008414</c:v>
                </c:pt>
                <c:pt idx="79">
                  <c:v>1.599311745725572</c:v>
                </c:pt>
                <c:pt idx="80">
                  <c:v>1.656931392848492</c:v>
                </c:pt>
                <c:pt idx="81">
                  <c:v>1.715469895862043</c:v>
                </c:pt>
                <c:pt idx="82">
                  <c:v>1.77492230758071</c:v>
                </c:pt>
                <c:pt idx="83">
                  <c:v>1.835283712018281</c:v>
                </c:pt>
                <c:pt idx="84">
                  <c:v>1.896549223456532</c:v>
                </c:pt>
                <c:pt idx="85">
                  <c:v>1.958713992498815</c:v>
                </c:pt>
                <c:pt idx="86">
                  <c:v>2.021773203276098</c:v>
                </c:pt>
                <c:pt idx="87">
                  <c:v>2.085722078103572</c:v>
                </c:pt>
                <c:pt idx="88">
                  <c:v>2.150555876083672</c:v>
                </c:pt>
                <c:pt idx="89">
                  <c:v>2.216269894968716</c:v>
                </c:pt>
                <c:pt idx="90">
                  <c:v>2.282859473023556</c:v>
                </c:pt>
                <c:pt idx="91">
                  <c:v>2.350319988094268</c:v>
                </c:pt>
                <c:pt idx="92">
                  <c:v>2.418646858073771</c:v>
                </c:pt>
                <c:pt idx="93">
                  <c:v>2.487835543230176</c:v>
                </c:pt>
                <c:pt idx="94">
                  <c:v>2.557881544344127</c:v>
                </c:pt>
                <c:pt idx="95">
                  <c:v>2.62878040317446</c:v>
                </c:pt>
                <c:pt idx="96">
                  <c:v>2.700527703389525</c:v>
                </c:pt>
                <c:pt idx="97">
                  <c:v>2.773119069635868</c:v>
                </c:pt>
                <c:pt idx="98">
                  <c:v>2.846550169400857</c:v>
                </c:pt>
                <c:pt idx="99">
                  <c:v>2.920816710684448</c:v>
                </c:pt>
                <c:pt idx="100">
                  <c:v>2.995914441999048</c:v>
                </c:pt>
                <c:pt idx="101">
                  <c:v>3.071839152369648</c:v>
                </c:pt>
                <c:pt idx="102">
                  <c:v>3.148586673196405</c:v>
                </c:pt>
                <c:pt idx="103">
                  <c:v>3.226152874529362</c:v>
                </c:pt>
                <c:pt idx="104">
                  <c:v>3.30453366599977</c:v>
                </c:pt>
                <c:pt idx="105">
                  <c:v>3.383724997751414</c:v>
                </c:pt>
                <c:pt idx="106">
                  <c:v>3.463722857180982</c:v>
                </c:pt>
                <c:pt idx="107">
                  <c:v>3.544523270335048</c:v>
                </c:pt>
                <c:pt idx="108">
                  <c:v>3.626122301910072</c:v>
                </c:pt>
                <c:pt idx="109">
                  <c:v>3.708516052924096</c:v>
                </c:pt>
                <c:pt idx="110">
                  <c:v>3.791700662579387</c:v>
                </c:pt>
                <c:pt idx="111">
                  <c:v>3.875672303605773</c:v>
                </c:pt>
                <c:pt idx="112">
                  <c:v>3.960427186917513</c:v>
                </c:pt>
                <c:pt idx="113">
                  <c:v>4.045961556956168</c:v>
                </c:pt>
                <c:pt idx="114">
                  <c:v>4.132271692622453</c:v>
                </c:pt>
                <c:pt idx="115">
                  <c:v>4.219353906810284</c:v>
                </c:pt>
                <c:pt idx="116">
                  <c:v>4.307204545941198</c:v>
                </c:pt>
                <c:pt idx="117">
                  <c:v>4.395819988101721</c:v>
                </c:pt>
                <c:pt idx="118">
                  <c:v>4.48519664304331</c:v>
                </c:pt>
                <c:pt idx="119">
                  <c:v>4.575330952648073</c:v>
                </c:pt>
              </c:numCache>
            </c:numRef>
          </c:yVal>
          <c:smooth val="0"/>
          <c:extLst xmlns:c16r2="http://schemas.microsoft.com/office/drawing/2015/06/chart">
            <c:ext xmlns:c16="http://schemas.microsoft.com/office/drawing/2014/chart" uri="{C3380CC4-5D6E-409C-BE32-E72D297353CC}">
              <c16:uniqueId val="{00000008-C601-4014-A1D5-0093CC59E09D}"/>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0.0</c:v>
                </c:pt>
                <c:pt idx="2">
                  <c:v>-0.000960935372859239</c:v>
                </c:pt>
                <c:pt idx="3">
                  <c:v>-0.00283113913610578</c:v>
                </c:pt>
                <c:pt idx="4">
                  <c:v>-0.00555541273206472</c:v>
                </c:pt>
                <c:pt idx="5">
                  <c:v>-0.00907671451568603</c:v>
                </c:pt>
                <c:pt idx="6">
                  <c:v>-0.0133374133147299</c:v>
                </c:pt>
                <c:pt idx="7">
                  <c:v>-0.0182802421040833</c:v>
                </c:pt>
                <c:pt idx="8">
                  <c:v>-0.0238490090705454</c:v>
                </c:pt>
                <c:pt idx="9">
                  <c:v>-0.0299891051836312</c:v>
                </c:pt>
                <c:pt idx="10">
                  <c:v>-0.0366478646174073</c:v>
                </c:pt>
                <c:pt idx="11">
                  <c:v>-0.043774810153991</c:v>
                </c:pt>
                <c:pt idx="12">
                  <c:v>-0.0513217919506133</c:v>
                </c:pt>
                <c:pt idx="13">
                  <c:v>-0.0592430671676993</c:v>
                </c:pt>
                <c:pt idx="14">
                  <c:v>-0.0674263355322182</c:v>
                </c:pt>
                <c:pt idx="15">
                  <c:v>-0.0757738254033029</c:v>
                </c:pt>
                <c:pt idx="16">
                  <c:v>-0.0841962681151926</c:v>
                </c:pt>
                <c:pt idx="17">
                  <c:v>-0.0926117766648531</c:v>
                </c:pt>
                <c:pt idx="18">
                  <c:v>-0.100945122074336</c:v>
                </c:pt>
                <c:pt idx="19">
                  <c:v>-0.109127097763121</c:v>
                </c:pt>
                <c:pt idx="20">
                  <c:v>-0.117093967273831</c:v>
                </c:pt>
                <c:pt idx="21">
                  <c:v>-0.124786960892379</c:v>
                </c:pt>
                <c:pt idx="22">
                  <c:v>-0.132151841651648</c:v>
                </c:pt>
                <c:pt idx="23">
                  <c:v>-0.139138508588076</c:v>
                </c:pt>
                <c:pt idx="24">
                  <c:v>-0.14570064144209</c:v>
                </c:pt>
                <c:pt idx="25">
                  <c:v>-0.15179538121447</c:v>
                </c:pt>
                <c:pt idx="26">
                  <c:v>-0.157383055891842</c:v>
                </c:pt>
                <c:pt idx="27">
                  <c:v>-0.162426791619509</c:v>
                </c:pt>
                <c:pt idx="28">
                  <c:v>-0.16689230967313</c:v>
                </c:pt>
                <c:pt idx="29">
                  <c:v>-0.170747730415314</c:v>
                </c:pt>
                <c:pt idx="30">
                  <c:v>-0.173963384702802</c:v>
                </c:pt>
                <c:pt idx="31">
                  <c:v>-0.176511652301997</c:v>
                </c:pt>
                <c:pt idx="32">
                  <c:v>-0.178366800770164</c:v>
                </c:pt>
                <c:pt idx="33">
                  <c:v>-0.179504846222699</c:v>
                </c:pt>
                <c:pt idx="34">
                  <c:v>-0.179903419688344</c:v>
                </c:pt>
                <c:pt idx="35">
                  <c:v>-0.179541648831218</c:v>
                </c:pt>
                <c:pt idx="36">
                  <c:v>-0.178400039672852</c:v>
                </c:pt>
                <c:pt idx="37">
                  <c:v>-0.176460379268974</c:v>
                </c:pt>
                <c:pt idx="38">
                  <c:v>-0.173705636989325</c:v>
                </c:pt>
                <c:pt idx="39">
                  <c:v>-0.170119875576347</c:v>
                </c:pt>
                <c:pt idx="40">
                  <c:v>-0.165688171517104</c:v>
                </c:pt>
                <c:pt idx="41">
                  <c:v>-0.160396537277848</c:v>
                </c:pt>
                <c:pt idx="42">
                  <c:v>-0.154231854714453</c:v>
                </c:pt>
                <c:pt idx="43">
                  <c:v>-0.147181806154549</c:v>
                </c:pt>
                <c:pt idx="44">
                  <c:v>-0.139234816189855</c:v>
                </c:pt>
                <c:pt idx="45">
                  <c:v>-0.130380000453442</c:v>
                </c:pt>
                <c:pt idx="46">
                  <c:v>-0.120607109274715</c:v>
                </c:pt>
                <c:pt idx="47">
                  <c:v>-0.109906483907253</c:v>
                </c:pt>
                <c:pt idx="48">
                  <c:v>-0.0982690122909844</c:v>
                </c:pt>
                <c:pt idx="49">
                  <c:v>-0.0856860880739987</c:v>
                </c:pt>
                <c:pt idx="50">
                  <c:v>-0.0721495747566223</c:v>
                </c:pt>
                <c:pt idx="51">
                  <c:v>-0.057651771698147</c:v>
                </c:pt>
                <c:pt idx="52">
                  <c:v>-0.0421853805892169</c:v>
                </c:pt>
                <c:pt idx="53">
                  <c:v>-0.025743477512151</c:v>
                </c:pt>
                <c:pt idx="54">
                  <c:v>-0.00831948639824986</c:v>
                </c:pt>
                <c:pt idx="55">
                  <c:v>0.0100928461179137</c:v>
                </c:pt>
                <c:pt idx="56">
                  <c:v>0.0294994772411883</c:v>
                </c:pt>
                <c:pt idx="57">
                  <c:v>0.0499060801230371</c:v>
                </c:pt>
                <c:pt idx="58">
                  <c:v>0.0713180755265057</c:v>
                </c:pt>
                <c:pt idx="59">
                  <c:v>0.0937406383454799</c:v>
                </c:pt>
                <c:pt idx="60">
                  <c:v>0.117178725078702</c:v>
                </c:pt>
                <c:pt idx="61">
                  <c:v>0.14163707755506</c:v>
                </c:pt>
                <c:pt idx="62">
                  <c:v>0.167120249010622</c:v>
                </c:pt>
                <c:pt idx="63">
                  <c:v>0.193632605485618</c:v>
                </c:pt>
                <c:pt idx="64">
                  <c:v>0.221178348176181</c:v>
                </c:pt>
                <c:pt idx="65">
                  <c:v>0.249761518556625</c:v>
                </c:pt>
                <c:pt idx="66">
                  <c:v>0.279386008623987</c:v>
                </c:pt>
                <c:pt idx="67">
                  <c:v>0.310055572073907</c:v>
                </c:pt>
                <c:pt idx="68">
                  <c:v>0.341773830819875</c:v>
                </c:pt>
                <c:pt idx="69">
                  <c:v>0.374544286634773</c:v>
                </c:pt>
                <c:pt idx="70">
                  <c:v>0.408370323944837</c:v>
                </c:pt>
                <c:pt idx="71">
                  <c:v>0.443255219142884</c:v>
                </c:pt>
                <c:pt idx="72">
                  <c:v>0.479202144313604</c:v>
                </c:pt>
                <c:pt idx="73">
                  <c:v>0.516214176081121</c:v>
                </c:pt>
                <c:pt idx="74">
                  <c:v>0.554294298402965</c:v>
                </c:pt>
                <c:pt idx="75">
                  <c:v>0.59344540676102</c:v>
                </c:pt>
                <c:pt idx="76">
                  <c:v>0.633670314215124</c:v>
                </c:pt>
                <c:pt idx="77">
                  <c:v>0.674971754662692</c:v>
                </c:pt>
                <c:pt idx="78">
                  <c:v>0.717352383770049</c:v>
                </c:pt>
                <c:pt idx="79">
                  <c:v>0.76081478735432</c:v>
                </c:pt>
                <c:pt idx="80">
                  <c:v>0.805361479986459</c:v>
                </c:pt>
                <c:pt idx="81">
                  <c:v>0.850994907785207</c:v>
                </c:pt>
                <c:pt idx="82">
                  <c:v>0.897717454470694</c:v>
                </c:pt>
                <c:pt idx="83">
                  <c:v>0.945531439036131</c:v>
                </c:pt>
                <c:pt idx="84">
                  <c:v>0.994439122267067</c:v>
                </c:pt>
                <c:pt idx="85">
                  <c:v>1.044442703481764</c:v>
                </c:pt>
                <c:pt idx="86">
                  <c:v>1.095544325187802</c:v>
                </c:pt>
                <c:pt idx="87">
                  <c:v>1.147746075410396</c:v>
                </c:pt>
                <c:pt idx="88">
                  <c:v>1.201049986295402</c:v>
                </c:pt>
                <c:pt idx="89">
                  <c:v>1.255458036903292</c:v>
                </c:pt>
                <c:pt idx="90">
                  <c:v>1.310972153674811</c:v>
                </c:pt>
                <c:pt idx="91">
                  <c:v>1.367594212293625</c:v>
                </c:pt>
                <c:pt idx="92">
                  <c:v>1.425326038151979</c:v>
                </c:pt>
                <c:pt idx="93">
                  <c:v>1.484169406350702</c:v>
                </c:pt>
                <c:pt idx="94">
                  <c:v>1.544126041699201</c:v>
                </c:pt>
                <c:pt idx="95">
                  <c:v>1.605197622440755</c:v>
                </c:pt>
                <c:pt idx="96">
                  <c:v>1.667385776061565</c:v>
                </c:pt>
                <c:pt idx="97">
                  <c:v>1.730692085810006</c:v>
                </c:pt>
                <c:pt idx="98">
                  <c:v>1.795118085108697</c:v>
                </c:pt>
                <c:pt idx="99">
                  <c:v>1.860665262211114</c:v>
                </c:pt>
                <c:pt idx="100">
                  <c:v>1.927335056941956</c:v>
                </c:pt>
                <c:pt idx="101">
                  <c:v>1.995128863491118</c:v>
                </c:pt>
                <c:pt idx="102">
                  <c:v>2.064048031345008</c:v>
                </c:pt>
                <c:pt idx="103">
                  <c:v>2.134093863423914</c:v>
                </c:pt>
                <c:pt idx="104">
                  <c:v>2.205267615616322</c:v>
                </c:pt>
                <c:pt idx="105">
                  <c:v>2.277570500504225</c:v>
                </c:pt>
                <c:pt idx="106">
                  <c:v>2.351003683172157</c:v>
                </c:pt>
                <c:pt idx="107">
                  <c:v>2.425568284932524</c:v>
                </c:pt>
                <c:pt idx="108">
                  <c:v>2.501265382394195</c:v>
                </c:pt>
                <c:pt idx="109">
                  <c:v>2.578096005134284</c:v>
                </c:pt>
                <c:pt idx="110">
                  <c:v>2.656061139889056</c:v>
                </c:pt>
                <c:pt idx="111">
                  <c:v>2.735161727294326</c:v>
                </c:pt>
                <c:pt idx="112">
                  <c:v>2.815398663282394</c:v>
                </c:pt>
                <c:pt idx="113">
                  <c:v>2.896772799082099</c:v>
                </c:pt>
                <c:pt idx="114">
                  <c:v>2.979284942615777</c:v>
                </c:pt>
                <c:pt idx="115">
                  <c:v>3.062935854773968</c:v>
                </c:pt>
                <c:pt idx="116">
                  <c:v>3.147726254537701</c:v>
                </c:pt>
                <c:pt idx="117">
                  <c:v>3.233656813856214</c:v>
                </c:pt>
                <c:pt idx="118">
                  <c:v>3.320728163700551</c:v>
                </c:pt>
                <c:pt idx="119">
                  <c:v>3.408940888009965</c:v>
                </c:pt>
              </c:numCache>
            </c:numRef>
          </c:yVal>
          <c:smooth val="0"/>
          <c:extLst xmlns:c16r2="http://schemas.microsoft.com/office/drawing/2015/06/chart">
            <c:ext xmlns:c16="http://schemas.microsoft.com/office/drawing/2014/chart" uri="{C3380CC4-5D6E-409C-BE32-E72D297353CC}">
              <c16:uniqueId val="{00000009-C601-4014-A1D5-0093CC59E09D}"/>
            </c:ext>
          </c:extLst>
        </c:ser>
        <c:dLbls>
          <c:showLegendKey val="0"/>
          <c:showVal val="0"/>
          <c:showCatName val="0"/>
          <c:showSerName val="0"/>
          <c:showPercent val="0"/>
          <c:showBubbleSize val="0"/>
        </c:dLbls>
        <c:axId val="-1375975696"/>
        <c:axId val="-1375973152"/>
      </c:scatterChart>
      <c:valAx>
        <c:axId val="-137597569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75973152"/>
        <c:crosses val="autoZero"/>
        <c:crossBetween val="midCat"/>
      </c:valAx>
      <c:valAx>
        <c:axId val="-1375973152"/>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375975696"/>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92456644327E6</c:v>
                </c:pt>
                <c:pt idx="3">
                  <c:v>3.10186808739166E6</c:v>
                </c:pt>
                <c:pt idx="4">
                  <c:v>3.10183455800733E6</c:v>
                </c:pt>
                <c:pt idx="5">
                  <c:v>3.10182211392451E6</c:v>
                </c:pt>
                <c:pt idx="6">
                  <c:v>3.10182907254422E6</c:v>
                </c:pt>
                <c:pt idx="7">
                  <c:v>3.10185388925405E6</c:v>
                </c:pt>
                <c:pt idx="8">
                  <c:v>3.10189514603745E6</c:v>
                </c:pt>
                <c:pt idx="9">
                  <c:v>3.1019515411006E6</c:v>
                </c:pt>
                <c:pt idx="10">
                  <c:v>3.10202187932765E6</c:v>
                </c:pt>
                <c:pt idx="11">
                  <c:v>3.102105063503E6</c:v>
                </c:pt>
                <c:pt idx="12">
                  <c:v>3.1022000862425E6</c:v>
                </c:pt>
                <c:pt idx="13">
                  <c:v>3.10230602257998E6</c:v>
                </c:pt>
                <c:pt idx="14">
                  <c:v>3.1024217107586E6</c:v>
                </c:pt>
                <c:pt idx="15">
                  <c:v>3.10254647006588E6</c:v>
                </c:pt>
                <c:pt idx="16">
                  <c:v>3.10267958426237E6</c:v>
                </c:pt>
                <c:pt idx="17">
                  <c:v>3.10282038457894E6</c:v>
                </c:pt>
                <c:pt idx="18">
                  <c:v>3.10296825681535E6</c:v>
                </c:pt>
                <c:pt idx="19">
                  <c:v>3.10312263692946E6</c:v>
                </c:pt>
                <c:pt idx="20">
                  <c:v>3.10328300690254E6</c:v>
                </c:pt>
                <c:pt idx="21">
                  <c:v>3.10344889094394E6</c:v>
                </c:pt>
                <c:pt idx="22">
                  <c:v>3.1036198520085E6</c:v>
                </c:pt>
                <c:pt idx="23">
                  <c:v>3.10379548860107E6</c:v>
                </c:pt>
                <c:pt idx="24">
                  <c:v>3.1039754318451E6</c:v>
                </c:pt>
                <c:pt idx="25">
                  <c:v>3.10415934279321E6</c:v>
                </c:pt>
                <c:pt idx="26">
                  <c:v>3.10434690996053E6</c:v>
                </c:pt>
                <c:pt idx="27">
                  <c:v>3.10453784651273E6</c:v>
                </c:pt>
                <c:pt idx="28">
                  <c:v>3.10473188893251E6</c:v>
                </c:pt>
                <c:pt idx="29">
                  <c:v>3.10492879493704E6</c:v>
                </c:pt>
                <c:pt idx="30">
                  <c:v>3.10512834171183E6</c:v>
                </c:pt>
                <c:pt idx="31">
                  <c:v>3.10533032431151E6</c:v>
                </c:pt>
                <c:pt idx="32">
                  <c:v>3.10553455419326E6</c:v>
                </c:pt>
                <c:pt idx="33">
                  <c:v>3.10574085787165E6</c:v>
                </c:pt>
                <c:pt idx="34">
                  <c:v>3.10594907568495E6</c:v>
                </c:pt>
                <c:pt idx="35">
                  <c:v>3.10615906066351E6</c:v>
                </c:pt>
                <c:pt idx="36">
                  <c:v>3.10637067749184E6</c:v>
                </c:pt>
                <c:pt idx="37">
                  <c:v>3.10658380155655E6</c:v>
                </c:pt>
                <c:pt idx="38">
                  <c:v>3.10679831807301E6</c:v>
                </c:pt>
                <c:pt idx="39">
                  <c:v>3.10701412128428E6</c:v>
                </c:pt>
                <c:pt idx="40">
                  <c:v>3.1072311137252E6</c:v>
                </c:pt>
                <c:pt idx="41">
                  <c:v>3.10744920554851E6</c:v>
                </c:pt>
                <c:pt idx="42">
                  <c:v>3.1076683139065E6</c:v>
                </c:pt>
                <c:pt idx="43">
                  <c:v>3.10788836238325E6</c:v>
                </c:pt>
                <c:pt idx="44">
                  <c:v>3.10810928047416E6</c:v>
                </c:pt>
                <c:pt idx="45">
                  <c:v>3.10833100310798E6</c:v>
                </c:pt>
                <c:pt idx="46">
                  <c:v>3.10855347020841E6</c:v>
                </c:pt>
                <c:pt idx="47">
                  <c:v>3.10877662629173E6</c:v>
                </c:pt>
                <c:pt idx="48">
                  <c:v>3.10900042009746E6</c:v>
                </c:pt>
                <c:pt idx="49">
                  <c:v>3.10922480424947E6</c:v>
                </c:pt>
                <c:pt idx="50">
                  <c:v>3.10944973494478E6</c:v>
                </c:pt>
                <c:pt idx="51">
                  <c:v>3.10967517166803E6</c:v>
                </c:pt>
                <c:pt idx="52">
                  <c:v>3.10990107692915E6</c:v>
                </c:pt>
                <c:pt idx="53">
                  <c:v>3.11012741602271E6</c:v>
                </c:pt>
                <c:pt idx="54">
                  <c:v>3.1103541568068E6</c:v>
                </c:pt>
                <c:pt idx="55">
                  <c:v>3.11058126950001E6</c:v>
                </c:pt>
                <c:pt idx="56">
                  <c:v>3.11080872649501E6</c:v>
                </c:pt>
                <c:pt idx="57">
                  <c:v>3.11103650218722E6</c:v>
                </c:pt>
                <c:pt idx="58">
                  <c:v>3.11126457281757E6</c:v>
                </c:pt>
                <c:pt idx="59">
                  <c:v>3.11149291632787E6</c:v>
                </c:pt>
                <c:pt idx="60">
                  <c:v>3.11172151222807E6</c:v>
                </c:pt>
                <c:pt idx="61">
                  <c:v>3.11195034147413E6</c:v>
                </c:pt>
                <c:pt idx="62">
                  <c:v>3.11217938635589E6</c:v>
                </c:pt>
                <c:pt idx="63">
                  <c:v>3.11240863039395E6</c:v>
                </c:pt>
                <c:pt idx="64">
                  <c:v>3.11263805824484E6</c:v>
                </c:pt>
                <c:pt idx="65">
                  <c:v>3.11286765561383E6</c:v>
                </c:pt>
                <c:pt idx="66">
                  <c:v>3.11309740917482E6</c:v>
                </c:pt>
                <c:pt idx="67">
                  <c:v>3.11332730649653E6</c:v>
                </c:pt>
                <c:pt idx="68">
                  <c:v>3.11355733597468E6</c:v>
                </c:pt>
                <c:pt idx="69">
                  <c:v>3.11378748676958E6</c:v>
                </c:pt>
                <c:pt idx="70">
                  <c:v>3.11401774874866E6</c:v>
                </c:pt>
                <c:pt idx="71">
                  <c:v>3.11424811243356E6</c:v>
                </c:pt>
                <c:pt idx="72">
                  <c:v>3.1144785689515E6</c:v>
                </c:pt>
                <c:pt idx="73">
                  <c:v>3.11470910999035E6</c:v>
                </c:pt>
                <c:pt idx="74">
                  <c:v>3.11493972775744E6</c:v>
                </c:pt>
                <c:pt idx="75">
                  <c:v>3.1151704149414E6</c:v>
                </c:pt>
                <c:pt idx="76">
                  <c:v>3.1154011646771E6</c:v>
                </c:pt>
                <c:pt idx="77">
                  <c:v>3.11563197051342E6</c:v>
                </c:pt>
                <c:pt idx="78">
                  <c:v>3.11586282638333E6</c:v>
                </c:pt>
                <c:pt idx="79">
                  <c:v>3.11609372657647E6</c:v>
                </c:pt>
                <c:pt idx="80">
                  <c:v>3.11632466571375E6</c:v>
                </c:pt>
                <c:pt idx="81">
                  <c:v>3.11655563872396E6</c:v>
                </c:pt>
                <c:pt idx="82">
                  <c:v>3.11678664082218E6</c:v>
                </c:pt>
                <c:pt idx="83">
                  <c:v>3.11701766748982E6</c:v>
                </c:pt>
                <c:pt idx="84">
                  <c:v>3.11724871445617E6</c:v>
                </c:pt>
                <c:pt idx="85">
                  <c:v>3.11747977768144E6</c:v>
                </c:pt>
                <c:pt idx="86">
                  <c:v>3.11771085334094E6</c:v>
                </c:pt>
                <c:pt idx="87">
                  <c:v>3.1179419378106E6</c:v>
                </c:pt>
                <c:pt idx="88">
                  <c:v>3.11817302765348E6</c:v>
                </c:pt>
                <c:pt idx="89">
                  <c:v>3.1184041196073E6</c:v>
                </c:pt>
                <c:pt idx="90">
                  <c:v>3.11863521057294E6</c:v>
                </c:pt>
                <c:pt idx="91">
                  <c:v>3.11886629760377E6</c:v>
                </c:pt>
                <c:pt idx="92">
                  <c:v>3.1190973778957E6</c:v>
                </c:pt>
                <c:pt idx="93">
                  <c:v>3.1193284487781E6</c:v>
                </c:pt>
                <c:pt idx="94">
                  <c:v>3.11955950770521E6</c:v>
                </c:pt>
                <c:pt idx="95">
                  <c:v>3.11979055224833E6</c:v>
                </c:pt>
                <c:pt idx="96">
                  <c:v>3.12002158008846E6</c:v>
                </c:pt>
                <c:pt idx="97">
                  <c:v>3.1202525890095E6</c:v>
                </c:pt>
                <c:pt idx="98">
                  <c:v>3.12048357689197E6</c:v>
                </c:pt>
                <c:pt idx="99">
                  <c:v>3.12071454170712E6</c:v>
                </c:pt>
                <c:pt idx="100">
                  <c:v>3.12094548151145E6</c:v>
                </c:pt>
                <c:pt idx="101">
                  <c:v>3.12117639444171E6</c:v>
                </c:pt>
                <c:pt idx="102">
                  <c:v>3.12140727871008E6</c:v>
                </c:pt>
                <c:pt idx="103">
                  <c:v>3.12163813259986E6</c:v>
                </c:pt>
                <c:pt idx="104">
                  <c:v>3.1218689544613E6</c:v>
                </c:pt>
                <c:pt idx="105">
                  <c:v>3.1220997427078E6</c:v>
                </c:pt>
                <c:pt idx="106">
                  <c:v>3.12233049581238E6</c:v>
                </c:pt>
                <c:pt idx="107">
                  <c:v>3.1225612123043E6</c:v>
                </c:pt>
                <c:pt idx="108">
                  <c:v>3.12279189076596E6</c:v>
                </c:pt>
                <c:pt idx="109">
                  <c:v>3.12302252983004E6</c:v>
                </c:pt>
                <c:pt idx="110">
                  <c:v>3.12325312817673E6</c:v>
                </c:pt>
                <c:pt idx="111">
                  <c:v>3.12348368453122E6</c:v>
                </c:pt>
                <c:pt idx="112">
                  <c:v>3.12371419766132E6</c:v>
                </c:pt>
                <c:pt idx="113">
                  <c:v>3.12394466637522E6</c:v>
                </c:pt>
                <c:pt idx="114">
                  <c:v>3.12417508951941E6</c:v>
                </c:pt>
                <c:pt idx="115">
                  <c:v>3.12440546597675E6</c:v>
                </c:pt>
                <c:pt idx="116">
                  <c:v>3.12463579466458E6</c:v>
                </c:pt>
                <c:pt idx="117">
                  <c:v>3.12486607453304E6</c:v>
                </c:pt>
                <c:pt idx="118">
                  <c:v>3.12509630456344E6</c:v>
                </c:pt>
                <c:pt idx="119">
                  <c:v>3.12532648376674E6</c:v>
                </c:pt>
              </c:numCache>
            </c:numRef>
          </c:yVal>
          <c:smooth val="1"/>
          <c:extLst xmlns:c16r2="http://schemas.microsoft.com/office/drawing/2015/06/chart">
            <c:ext xmlns:c16="http://schemas.microsoft.com/office/drawing/2014/chart" uri="{C3380CC4-5D6E-409C-BE32-E72D297353CC}">
              <c16:uniqueId val="{00000000-BA31-493B-B0DD-9C187BE01779}"/>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935261230155E6</c:v>
                </c:pt>
                <c:pt idx="2">
                  <c:v>8.0652993567578E6</c:v>
                </c:pt>
                <c:pt idx="3">
                  <c:v>8.10139311553697E6</c:v>
                </c:pt>
                <c:pt idx="4">
                  <c:v>8.1298203296176E6</c:v>
                </c:pt>
                <c:pt idx="5">
                  <c:v>8.1522778024563E6</c:v>
                </c:pt>
                <c:pt idx="6">
                  <c:v>8.17008391882682E6</c:v>
                </c:pt>
                <c:pt idx="7">
                  <c:v>8.18426328104478E6</c:v>
                </c:pt>
                <c:pt idx="8">
                  <c:v>8.1956123905268E6</c:v>
                </c:pt>
                <c:pt idx="9">
                  <c:v>8.20475062654588E6</c:v>
                </c:pt>
                <c:pt idx="10">
                  <c:v>8.2121598149757E6</c:v>
                </c:pt>
                <c:pt idx="11">
                  <c:v>8.21821494221615E6</c:v>
                </c:pt>
                <c:pt idx="12">
                  <c:v>8.22320799715208E6</c:v>
                </c:pt>
                <c:pt idx="13">
                  <c:v>8.22734146691121E6</c:v>
                </c:pt>
                <c:pt idx="14">
                  <c:v>8.23080758971208E6</c:v>
                </c:pt>
                <c:pt idx="15">
                  <c:v>8.23374762493148E6</c:v>
                </c:pt>
                <c:pt idx="16">
                  <c:v>8.23627098287005E6</c:v>
                </c:pt>
                <c:pt idx="17">
                  <c:v>8.23846325556546E6</c:v>
                </c:pt>
                <c:pt idx="18">
                  <c:v>8.24039149451596E6</c:v>
                </c:pt>
                <c:pt idx="19">
                  <c:v>8.2421083101708E6</c:v>
                </c:pt>
                <c:pt idx="20">
                  <c:v>8.24365505792896E6</c:v>
                </c:pt>
                <c:pt idx="21">
                  <c:v>8.24506431479083E6</c:v>
                </c:pt>
                <c:pt idx="22">
                  <c:v>8.24636180513862E6</c:v>
                </c:pt>
                <c:pt idx="23">
                  <c:v>8.24756789867035E6</c:v>
                </c:pt>
                <c:pt idx="24">
                  <c:v>8.24869877599534E6</c:v>
                </c:pt>
                <c:pt idx="25">
                  <c:v>8.24976733604051E6</c:v>
                </c:pt>
                <c:pt idx="26">
                  <c:v>8.25078385955006E6</c:v>
                </c:pt>
                <c:pt idx="27">
                  <c:v>8.25175663035654E6</c:v>
                </c:pt>
                <c:pt idx="28">
                  <c:v>8.2526923434963E6</c:v>
                </c:pt>
                <c:pt idx="29">
                  <c:v>8.2535964376785E6</c:v>
                </c:pt>
                <c:pt idx="30">
                  <c:v>8.25447335686088E6</c:v>
                </c:pt>
                <c:pt idx="31">
                  <c:v>8.25532675489421E6</c:v>
                </c:pt>
                <c:pt idx="32">
                  <c:v>8.2561596558385E6</c:v>
                </c:pt>
                <c:pt idx="33">
                  <c:v>8.2569745797513E6</c:v>
                </c:pt>
                <c:pt idx="34">
                  <c:v>8.25777364156509E6</c:v>
                </c:pt>
                <c:pt idx="35">
                  <c:v>8.25855862897447E6</c:v>
                </c:pt>
                <c:pt idx="36">
                  <c:v>8.2593310639372E6</c:v>
                </c:pt>
                <c:pt idx="37">
                  <c:v>8.2600922513706E6</c:v>
                </c:pt>
                <c:pt idx="38">
                  <c:v>8.26084331782976E6</c:v>
                </c:pt>
                <c:pt idx="39">
                  <c:v>8.26158524226211E6</c:v>
                </c:pt>
                <c:pt idx="40">
                  <c:v>8.26231888072804E6</c:v>
                </c:pt>
                <c:pt idx="41">
                  <c:v>8.26304498624126E6</c:v>
                </c:pt>
                <c:pt idx="42">
                  <c:v>8.26376422478967E6</c:v>
                </c:pt>
                <c:pt idx="43">
                  <c:v>8.26447718834328E6</c:v>
                </c:pt>
                <c:pt idx="44">
                  <c:v>8.26518440547637E6</c:v>
                </c:pt>
                <c:pt idx="45">
                  <c:v>8.26588635009441E6</c:v>
                </c:pt>
                <c:pt idx="46">
                  <c:v>8.26658344865035E6</c:v>
                </c:pt>
                <c:pt idx="47">
                  <c:v>8.26727608615178E6</c:v>
                </c:pt>
                <c:pt idx="48">
                  <c:v>8.2679646111963E6</c:v>
                </c:pt>
                <c:pt idx="49">
                  <c:v>8.26864934022182E6</c:v>
                </c:pt>
                <c:pt idx="50">
                  <c:v>8.26933056111958E6</c:v>
                </c:pt>
                <c:pt idx="51">
                  <c:v>8.27000853632654E6</c:v>
                </c:pt>
                <c:pt idx="52">
                  <c:v>8.27068350549005E6</c:v>
                </c:pt>
                <c:pt idx="53">
                  <c:v>8.271355687779E6</c:v>
                </c:pt>
                <c:pt idx="54">
                  <c:v>8.27202528390058E6</c:v>
                </c:pt>
                <c:pt idx="55">
                  <c:v>8.2726924778705E6</c:v>
                </c:pt>
                <c:pt idx="56">
                  <c:v>8.27335743857477E6</c:v>
                </c:pt>
                <c:pt idx="57">
                  <c:v>8.27402032115478E6</c:v>
                </c:pt>
                <c:pt idx="58">
                  <c:v>8.27468126824082E6</c:v>
                </c:pt>
                <c:pt idx="59">
                  <c:v>8.27534041105519E6</c:v>
                </c:pt>
                <c:pt idx="60">
                  <c:v>8.27599787040228E6</c:v>
                </c:pt>
                <c:pt idx="61">
                  <c:v>8.27665375755997E6</c:v>
                </c:pt>
                <c:pt idx="62">
                  <c:v>8.27730817508451E6</c:v>
                </c:pt>
                <c:pt idx="63">
                  <c:v>8.27796121753913E6</c:v>
                </c:pt>
                <c:pt idx="64">
                  <c:v>8.27861297215495E6</c:v>
                </c:pt>
                <c:pt idx="65">
                  <c:v>8.27926351943182E6</c:v>
                </c:pt>
                <c:pt idx="66">
                  <c:v>8.27991293368528E6</c:v>
                </c:pt>
                <c:pt idx="67">
                  <c:v>8.28056128354531E6</c:v>
                </c:pt>
                <c:pt idx="68">
                  <c:v>8.28120863241172E6</c:v>
                </c:pt>
                <c:pt idx="69">
                  <c:v>8.28185503887037E6</c:v>
                </c:pt>
                <c:pt idx="70">
                  <c:v>8.282500557074E6</c:v>
                </c:pt>
                <c:pt idx="71">
                  <c:v>8.2831452370909E6</c:v>
                </c:pt>
                <c:pt idx="72">
                  <c:v>8.28378912522464E6</c:v>
                </c:pt>
                <c:pt idx="73">
                  <c:v>8.28443226430706E6</c:v>
                </c:pt>
                <c:pt idx="74">
                  <c:v>8.28507469396728E6</c:v>
                </c:pt>
                <c:pt idx="75">
                  <c:v>8.28571645087866E6</c:v>
                </c:pt>
                <c:pt idx="76">
                  <c:v>8.28635756898565E6</c:v>
                </c:pt>
                <c:pt idx="77">
                  <c:v>8.28699807971231E6</c:v>
                </c:pt>
                <c:pt idx="78">
                  <c:v>8.287638012154E6</c:v>
                </c:pt>
                <c:pt idx="79">
                  <c:v>8.28827739325371E6</c:v>
                </c:pt>
                <c:pt idx="80">
                  <c:v>8.28891624796436E6</c:v>
                </c:pt>
                <c:pt idx="81">
                  <c:v>8.2895545993981E6</c:v>
                </c:pt>
                <c:pt idx="82">
                  <c:v>8.29019246896386E6</c:v>
                </c:pt>
                <c:pt idx="83">
                  <c:v>8.29082987649411E6</c:v>
                </c:pt>
                <c:pt idx="84">
                  <c:v>8.2914668403615E6</c:v>
                </c:pt>
                <c:pt idx="85">
                  <c:v>8.2921033775865E6</c:v>
                </c:pt>
                <c:pt idx="86">
                  <c:v>8.29273950393661E6</c:v>
                </c:pt>
                <c:pt idx="87">
                  <c:v>8.29337523401789E6</c:v>
                </c:pt>
                <c:pt idx="88">
                  <c:v>8.29401058135933E6</c:v>
                </c:pt>
                <c:pt idx="89">
                  <c:v>8.29464555849081E6</c:v>
                </c:pt>
                <c:pt idx="90">
                  <c:v>8.29528017701504E6</c:v>
                </c:pt>
                <c:pt idx="91">
                  <c:v>8.29591444767396E6</c:v>
                </c:pt>
                <c:pt idx="92">
                  <c:v>8.29654838041017E6</c:v>
                </c:pt>
                <c:pt idx="93">
                  <c:v>8.29718198442361E6</c:v>
                </c:pt>
                <c:pt idx="94">
                  <c:v>8.29781526822405E6</c:v>
                </c:pt>
                <c:pt idx="95">
                  <c:v>8.29844823967951E6</c:v>
                </c:pt>
                <c:pt idx="96">
                  <c:v>8.29908090606122E6</c:v>
                </c:pt>
                <c:pt idx="97">
                  <c:v>8.2997132740851E6</c:v>
                </c:pt>
                <c:pt idx="98">
                  <c:v>8.30034534995016E6</c:v>
                </c:pt>
                <c:pt idx="99">
                  <c:v>8.30097713937425E6</c:v>
                </c:pt>
                <c:pt idx="100">
                  <c:v>8.30160864762688E6</c:v>
                </c:pt>
                <c:pt idx="101">
                  <c:v>8.30223987955995E6</c:v>
                </c:pt>
                <c:pt idx="102">
                  <c:v>8.30287083963602E6</c:v>
                </c:pt>
                <c:pt idx="103">
                  <c:v>8.30350153195466E6</c:v>
                </c:pt>
                <c:pt idx="104">
                  <c:v>8.30413196027687E6</c:v>
                </c:pt>
                <c:pt idx="105">
                  <c:v>8.30476212804775E6</c:v>
                </c:pt>
                <c:pt idx="106">
                  <c:v>8.30539203841753E6</c:v>
                </c:pt>
                <c:pt idx="107">
                  <c:v>8.30602169426121E6</c:v>
                </c:pt>
                <c:pt idx="108">
                  <c:v>8.30665109819667E6</c:v>
                </c:pt>
                <c:pt idx="109">
                  <c:v>8.3072802526017E6</c:v>
                </c:pt>
                <c:pt idx="110">
                  <c:v>8.30790915962962E6</c:v>
                </c:pt>
                <c:pt idx="111">
                  <c:v>8.3085378212241E6</c:v>
                </c:pt>
                <c:pt idx="112">
                  <c:v>8.30916623913267E6</c:v>
                </c:pt>
                <c:pt idx="113">
                  <c:v>8.30979441491954E6</c:v>
                </c:pt>
                <c:pt idx="114">
                  <c:v>8.31042234997745E6</c:v>
                </c:pt>
                <c:pt idx="115">
                  <c:v>8.31105004553871E6</c:v>
                </c:pt>
                <c:pt idx="116">
                  <c:v>8.31167750268558E6</c:v>
                </c:pt>
                <c:pt idx="117">
                  <c:v>8.31230472235986E6</c:v>
                </c:pt>
                <c:pt idx="118">
                  <c:v>8.31293170537193E6</c:v>
                </c:pt>
                <c:pt idx="119">
                  <c:v>8.31355845240917E6</c:v>
                </c:pt>
              </c:numCache>
            </c:numRef>
          </c:yVal>
          <c:smooth val="1"/>
          <c:extLst xmlns:c16r2="http://schemas.microsoft.com/office/drawing/2015/06/chart">
            <c:ext xmlns:c16="http://schemas.microsoft.com/office/drawing/2014/chart" uri="{C3380CC4-5D6E-409C-BE32-E72D297353CC}">
              <c16:uniqueId val="{00000001-BA31-493B-B0DD-9C187BE01779}"/>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92456644327E6</c:v>
                </c:pt>
                <c:pt idx="3">
                  <c:v>3.10186808739166E6</c:v>
                </c:pt>
                <c:pt idx="4">
                  <c:v>3.10183455800733E6</c:v>
                </c:pt>
                <c:pt idx="5">
                  <c:v>3.10182211392451E6</c:v>
                </c:pt>
                <c:pt idx="6">
                  <c:v>3.10182907254422E6</c:v>
                </c:pt>
                <c:pt idx="7">
                  <c:v>3.10185388925405E6</c:v>
                </c:pt>
                <c:pt idx="8">
                  <c:v>3.10189514603745E6</c:v>
                </c:pt>
                <c:pt idx="9">
                  <c:v>3.1019515411006E6</c:v>
                </c:pt>
                <c:pt idx="10">
                  <c:v>3.10202187932765E6</c:v>
                </c:pt>
                <c:pt idx="11">
                  <c:v>3.102105063503E6</c:v>
                </c:pt>
                <c:pt idx="12">
                  <c:v>3.1022000862425E6</c:v>
                </c:pt>
                <c:pt idx="13">
                  <c:v>3.10230602257998E6</c:v>
                </c:pt>
                <c:pt idx="14">
                  <c:v>3.1024217107586E6</c:v>
                </c:pt>
                <c:pt idx="15">
                  <c:v>3.10254647006588E6</c:v>
                </c:pt>
                <c:pt idx="16">
                  <c:v>3.10267958426237E6</c:v>
                </c:pt>
                <c:pt idx="17">
                  <c:v>3.10282038457894E6</c:v>
                </c:pt>
                <c:pt idx="18">
                  <c:v>3.10296825681535E6</c:v>
                </c:pt>
                <c:pt idx="19">
                  <c:v>3.10312263692946E6</c:v>
                </c:pt>
                <c:pt idx="20">
                  <c:v>3.10328300690254E6</c:v>
                </c:pt>
                <c:pt idx="21">
                  <c:v>3.10344889094394E6</c:v>
                </c:pt>
                <c:pt idx="22">
                  <c:v>3.1036198520085E6</c:v>
                </c:pt>
                <c:pt idx="23">
                  <c:v>3.10379548860107E6</c:v>
                </c:pt>
                <c:pt idx="24">
                  <c:v>3.1039754318451E6</c:v>
                </c:pt>
                <c:pt idx="25">
                  <c:v>3.10415934279321E6</c:v>
                </c:pt>
                <c:pt idx="26">
                  <c:v>3.10434690996053E6</c:v>
                </c:pt>
                <c:pt idx="27">
                  <c:v>3.10453784651273E6</c:v>
                </c:pt>
                <c:pt idx="28">
                  <c:v>3.10473188893251E6</c:v>
                </c:pt>
                <c:pt idx="29">
                  <c:v>3.10492879493704E6</c:v>
                </c:pt>
                <c:pt idx="30">
                  <c:v>3.10512834171183E6</c:v>
                </c:pt>
                <c:pt idx="31">
                  <c:v>3.10533032431151E6</c:v>
                </c:pt>
                <c:pt idx="32">
                  <c:v>3.10553455419326E6</c:v>
                </c:pt>
                <c:pt idx="33">
                  <c:v>3.10574085787165E6</c:v>
                </c:pt>
                <c:pt idx="34">
                  <c:v>3.10594907568495E6</c:v>
                </c:pt>
                <c:pt idx="35">
                  <c:v>3.10615906066351E6</c:v>
                </c:pt>
                <c:pt idx="36">
                  <c:v>3.10637067749184E6</c:v>
                </c:pt>
                <c:pt idx="37">
                  <c:v>3.10658380155655E6</c:v>
                </c:pt>
                <c:pt idx="38">
                  <c:v>3.10679831807301E6</c:v>
                </c:pt>
                <c:pt idx="39">
                  <c:v>3.10701412128428E6</c:v>
                </c:pt>
                <c:pt idx="40">
                  <c:v>3.1072311137252E6</c:v>
                </c:pt>
                <c:pt idx="41">
                  <c:v>3.10744920554851E6</c:v>
                </c:pt>
                <c:pt idx="42">
                  <c:v>3.1076683139065E6</c:v>
                </c:pt>
                <c:pt idx="43">
                  <c:v>3.10788836238325E6</c:v>
                </c:pt>
                <c:pt idx="44">
                  <c:v>3.10810928047416E6</c:v>
                </c:pt>
                <c:pt idx="45">
                  <c:v>3.10833100310798E6</c:v>
                </c:pt>
                <c:pt idx="46">
                  <c:v>3.10855347020841E6</c:v>
                </c:pt>
                <c:pt idx="47">
                  <c:v>3.10877662629172E6</c:v>
                </c:pt>
                <c:pt idx="48">
                  <c:v>3.10900042009746E6</c:v>
                </c:pt>
                <c:pt idx="49">
                  <c:v>3.10922480424946E6</c:v>
                </c:pt>
                <c:pt idx="50">
                  <c:v>3.10944973494478E6</c:v>
                </c:pt>
                <c:pt idx="51">
                  <c:v>3.10967517166803E6</c:v>
                </c:pt>
                <c:pt idx="52">
                  <c:v>3.10990107692915E6</c:v>
                </c:pt>
                <c:pt idx="53">
                  <c:v>3.11012741602271E6</c:v>
                </c:pt>
                <c:pt idx="54">
                  <c:v>3.1103541568068E6</c:v>
                </c:pt>
                <c:pt idx="55">
                  <c:v>3.11058126950001E6</c:v>
                </c:pt>
                <c:pt idx="56">
                  <c:v>3.11080872649501E6</c:v>
                </c:pt>
                <c:pt idx="57">
                  <c:v>3.11103650218722E6</c:v>
                </c:pt>
                <c:pt idx="58">
                  <c:v>3.11126457281757E6</c:v>
                </c:pt>
                <c:pt idx="59">
                  <c:v>3.11149291632787E6</c:v>
                </c:pt>
                <c:pt idx="60">
                  <c:v>3.11172151222807E6</c:v>
                </c:pt>
                <c:pt idx="61">
                  <c:v>3.11195034147413E6</c:v>
                </c:pt>
                <c:pt idx="62">
                  <c:v>3.11217938635589E6</c:v>
                </c:pt>
                <c:pt idx="63">
                  <c:v>3.11240863039396E6</c:v>
                </c:pt>
                <c:pt idx="64">
                  <c:v>3.11263805824484E6</c:v>
                </c:pt>
                <c:pt idx="65">
                  <c:v>3.11286765561383E6</c:v>
                </c:pt>
                <c:pt idx="66">
                  <c:v>3.11309740917482E6</c:v>
                </c:pt>
                <c:pt idx="67">
                  <c:v>3.11332730649653E6</c:v>
                </c:pt>
                <c:pt idx="68">
                  <c:v>3.11355733597468E6</c:v>
                </c:pt>
                <c:pt idx="69">
                  <c:v>3.11378748676958E6</c:v>
                </c:pt>
                <c:pt idx="70">
                  <c:v>3.11401774874865E6</c:v>
                </c:pt>
                <c:pt idx="71">
                  <c:v>3.11424811243356E6</c:v>
                </c:pt>
                <c:pt idx="72">
                  <c:v>3.1144785689515E6</c:v>
                </c:pt>
                <c:pt idx="73">
                  <c:v>3.11470910999035E6</c:v>
                </c:pt>
                <c:pt idx="74">
                  <c:v>3.11493972775744E6</c:v>
                </c:pt>
                <c:pt idx="75">
                  <c:v>3.1151704149414E6</c:v>
                </c:pt>
                <c:pt idx="76">
                  <c:v>3.1154011646771E6</c:v>
                </c:pt>
                <c:pt idx="77">
                  <c:v>3.11563197051342E6</c:v>
                </c:pt>
                <c:pt idx="78">
                  <c:v>3.11586282638333E6</c:v>
                </c:pt>
                <c:pt idx="79">
                  <c:v>3.11609372657647E6</c:v>
                </c:pt>
                <c:pt idx="80">
                  <c:v>3.11632466571375E6</c:v>
                </c:pt>
                <c:pt idx="81">
                  <c:v>3.11655563872396E6</c:v>
                </c:pt>
                <c:pt idx="82">
                  <c:v>3.11678664082218E6</c:v>
                </c:pt>
                <c:pt idx="83">
                  <c:v>3.11701766748982E6</c:v>
                </c:pt>
                <c:pt idx="84">
                  <c:v>3.11724871445617E6</c:v>
                </c:pt>
                <c:pt idx="85">
                  <c:v>3.11747977768144E6</c:v>
                </c:pt>
                <c:pt idx="86">
                  <c:v>3.11771085334094E6</c:v>
                </c:pt>
                <c:pt idx="87">
                  <c:v>3.1179419378106E6</c:v>
                </c:pt>
                <c:pt idx="88">
                  <c:v>3.11817302765348E6</c:v>
                </c:pt>
                <c:pt idx="89">
                  <c:v>3.1184041196073E6</c:v>
                </c:pt>
                <c:pt idx="90">
                  <c:v>3.11863521057295E6</c:v>
                </c:pt>
                <c:pt idx="91">
                  <c:v>3.11886629760377E6</c:v>
                </c:pt>
                <c:pt idx="92">
                  <c:v>3.1190973778957E6</c:v>
                </c:pt>
                <c:pt idx="93">
                  <c:v>3.1193284487781E6</c:v>
                </c:pt>
                <c:pt idx="94">
                  <c:v>3.11955950770521E6</c:v>
                </c:pt>
                <c:pt idx="95">
                  <c:v>3.11979055224833E6</c:v>
                </c:pt>
                <c:pt idx="96">
                  <c:v>3.12002158008846E6</c:v>
                </c:pt>
                <c:pt idx="97">
                  <c:v>3.1202525890095E6</c:v>
                </c:pt>
                <c:pt idx="98">
                  <c:v>3.12048357689197E6</c:v>
                </c:pt>
                <c:pt idx="99">
                  <c:v>3.12071454170712E6</c:v>
                </c:pt>
                <c:pt idx="100">
                  <c:v>3.12094548151145E6</c:v>
                </c:pt>
                <c:pt idx="101">
                  <c:v>3.12117639444171E6</c:v>
                </c:pt>
                <c:pt idx="102">
                  <c:v>3.12140727871008E6</c:v>
                </c:pt>
                <c:pt idx="103">
                  <c:v>3.12163813259986E6</c:v>
                </c:pt>
                <c:pt idx="104">
                  <c:v>3.1218689544613E6</c:v>
                </c:pt>
                <c:pt idx="105">
                  <c:v>3.1220997427078E6</c:v>
                </c:pt>
                <c:pt idx="106">
                  <c:v>3.12233049581238E6</c:v>
                </c:pt>
                <c:pt idx="107">
                  <c:v>3.1225612123043E6</c:v>
                </c:pt>
                <c:pt idx="108">
                  <c:v>3.12279189076596E6</c:v>
                </c:pt>
                <c:pt idx="109">
                  <c:v>3.12302252983004E6</c:v>
                </c:pt>
                <c:pt idx="110">
                  <c:v>3.12325312817673E6</c:v>
                </c:pt>
                <c:pt idx="111">
                  <c:v>3.12348368453122E6</c:v>
                </c:pt>
                <c:pt idx="112">
                  <c:v>3.12371419766132E6</c:v>
                </c:pt>
                <c:pt idx="113">
                  <c:v>3.12394466637522E6</c:v>
                </c:pt>
                <c:pt idx="114">
                  <c:v>3.12417508951941E6</c:v>
                </c:pt>
                <c:pt idx="115">
                  <c:v>3.12440546597675E6</c:v>
                </c:pt>
                <c:pt idx="116">
                  <c:v>3.12463579466458E6</c:v>
                </c:pt>
                <c:pt idx="117">
                  <c:v>3.12486607453304E6</c:v>
                </c:pt>
                <c:pt idx="118">
                  <c:v>3.12509630456344E6</c:v>
                </c:pt>
                <c:pt idx="119">
                  <c:v>3.12532648376673E6</c:v>
                </c:pt>
              </c:numCache>
            </c:numRef>
          </c:yVal>
          <c:smooth val="1"/>
          <c:extLst xmlns:c16r2="http://schemas.microsoft.com/office/drawing/2015/06/chart">
            <c:ext xmlns:c16="http://schemas.microsoft.com/office/drawing/2014/chart" uri="{C3380CC4-5D6E-409C-BE32-E72D297353CC}">
              <c16:uniqueId val="{00000002-BA31-493B-B0DD-9C187BE01779}"/>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832798358877E7</c:v>
                </c:pt>
                <c:pt idx="2">
                  <c:v>1.35602288082298E7</c:v>
                </c:pt>
                <c:pt idx="3">
                  <c:v>1.35453339265822E7</c:v>
                </c:pt>
                <c:pt idx="4">
                  <c:v>1.35365413922296E7</c:v>
                </c:pt>
                <c:pt idx="5">
                  <c:v>1.35322761730489E7</c:v>
                </c:pt>
                <c:pt idx="6">
                  <c:v>1.35313334263434E7</c:v>
                </c:pt>
                <c:pt idx="7">
                  <c:v>1.35327941211932E7</c:v>
                </c:pt>
                <c:pt idx="8">
                  <c:v>1.35359596828332E7</c:v>
                </c:pt>
                <c:pt idx="9">
                  <c:v>1.35403013887266E7</c:v>
                </c:pt>
                <c:pt idx="10">
                  <c:v>1.35454212024607E7</c:v>
                </c:pt>
                <c:pt idx="11">
                  <c:v>1.35510214747229E7</c:v>
                </c:pt>
                <c:pt idx="12">
                  <c:v>1.35568815172117E7</c:v>
                </c:pt>
                <c:pt idx="13">
                  <c:v>1.3562839502706E7</c:v>
                </c:pt>
                <c:pt idx="14">
                  <c:v>1.35687752421535E7</c:v>
                </c:pt>
                <c:pt idx="15">
                  <c:v>1.35746048732049E7</c:v>
                </c:pt>
                <c:pt idx="16">
                  <c:v>1.35802708156882E7</c:v>
                </c:pt>
                <c:pt idx="17">
                  <c:v>1.35857351302267E7</c:v>
                </c:pt>
                <c:pt idx="18">
                  <c:v>1.35909745582926E7</c:v>
                </c:pt>
                <c:pt idx="19">
                  <c:v>1.35959767204459E7</c:v>
                </c:pt>
                <c:pt idx="20">
                  <c:v>1.36007372086236E7</c:v>
                </c:pt>
                <c:pt idx="21">
                  <c:v>1.36052573687444E7</c:v>
                </c:pt>
                <c:pt idx="22">
                  <c:v>1.36095426158034E7</c:v>
                </c:pt>
                <c:pt idx="23">
                  <c:v>1.36136011592413E7</c:v>
                </c:pt>
                <c:pt idx="24">
                  <c:v>1.36174430439801E7</c:v>
                </c:pt>
                <c:pt idx="25">
                  <c:v>1.36210794339313E7</c:v>
                </c:pt>
                <c:pt idx="26">
                  <c:v>1.36245220813752E7</c:v>
                </c:pt>
                <c:pt idx="27">
                  <c:v>1.36277829328531E7</c:v>
                </c:pt>
                <c:pt idx="28">
                  <c:v>1.36308738530694E7</c:v>
                </c:pt>
                <c:pt idx="29">
                  <c:v>1.36338064279908E7</c:v>
                </c:pt>
                <c:pt idx="30">
                  <c:v>1.36365918297217E7</c:v>
                </c:pt>
                <c:pt idx="31">
                  <c:v>1.36392407280917E7</c:v>
                </c:pt>
                <c:pt idx="32">
                  <c:v>1.36417632371251E7</c:v>
                </c:pt>
                <c:pt idx="33">
                  <c:v>1.36441688873235E7</c:v>
                </c:pt>
                <c:pt idx="34">
                  <c:v>1.36464666168293E7</c:v>
                </c:pt>
                <c:pt idx="35">
                  <c:v>1.36486647761846E7</c:v>
                </c:pt>
                <c:pt idx="36">
                  <c:v>1.36507711426723E7</c:v>
                </c:pt>
                <c:pt idx="37">
                  <c:v>1.36527929412061E7</c:v>
                </c:pt>
                <c:pt idx="38">
                  <c:v>1.36547368694884E7</c:v>
                </c:pt>
                <c:pt idx="39">
                  <c:v>1.36566091257347E7</c:v>
                </c:pt>
                <c:pt idx="40">
                  <c:v>1.36584154376963E7</c:v>
                </c:pt>
                <c:pt idx="41">
                  <c:v>1.3660161092078E7</c:v>
                </c:pt>
                <c:pt idx="42">
                  <c:v>1.3661850963684E7</c:v>
                </c:pt>
                <c:pt idx="43">
                  <c:v>1.36634895438268E7</c:v>
                </c:pt>
                <c:pt idx="44">
                  <c:v>1.36650809676798E7</c:v>
                </c:pt>
                <c:pt idx="45">
                  <c:v>1.36666290403687E7</c:v>
                </c:pt>
                <c:pt idx="46">
                  <c:v>1.36681372616784E7</c:v>
                </c:pt>
                <c:pt idx="47">
                  <c:v>1.36696088493144E7</c:v>
                </c:pt>
                <c:pt idx="48">
                  <c:v>1.36710467607003E7</c:v>
                </c:pt>
                <c:pt idx="49">
                  <c:v>1.36724537133292E7</c:v>
                </c:pt>
                <c:pt idx="50">
                  <c:v>1.36738322037043E7</c:v>
                </c:pt>
                <c:pt idx="51">
                  <c:v>1.3675184524924E7</c:v>
                </c:pt>
                <c:pt idx="52">
                  <c:v>1.36765127829748E7</c:v>
                </c:pt>
                <c:pt idx="53">
                  <c:v>1.36778189117992E7</c:v>
                </c:pt>
                <c:pt idx="54">
                  <c:v>1.36791046872136E7</c:v>
                </c:pt>
                <c:pt idx="55">
                  <c:v>1.36803717397464E7</c:v>
                </c:pt>
                <c:pt idx="56">
                  <c:v>1.368162156647E7</c:v>
                </c:pt>
                <c:pt idx="57">
                  <c:v>1.36828555418956E7</c:v>
                </c:pt>
                <c:pt idx="58">
                  <c:v>1.36840749279986E7</c:v>
                </c:pt>
                <c:pt idx="59">
                  <c:v>1.36852808834386E7</c:v>
                </c:pt>
                <c:pt idx="60">
                  <c:v>1.36864744720351E7</c:v>
                </c:pt>
                <c:pt idx="61">
                  <c:v>1.36876566705544E7</c:v>
                </c:pt>
                <c:pt idx="62">
                  <c:v>1.36888283758634E7</c:v>
                </c:pt>
                <c:pt idx="63">
                  <c:v>1.36899904114981E7</c:v>
                </c:pt>
                <c:pt idx="64">
                  <c:v>1.36911435336947E7</c:v>
                </c:pt>
                <c:pt idx="65">
                  <c:v>1.36922884369249E7</c:v>
                </c:pt>
                <c:pt idx="66">
                  <c:v>1.36934257589769E7</c:v>
                </c:pt>
                <c:pt idx="67">
                  <c:v>1.36945560856173E7</c:v>
                </c:pt>
                <c:pt idx="68">
                  <c:v>1.36956799548691E7</c:v>
                </c:pt>
                <c:pt idx="69">
                  <c:v>1.36967978609366E7</c:v>
                </c:pt>
                <c:pt idx="70">
                  <c:v>1.36979102578066E7</c:v>
                </c:pt>
                <c:pt idx="71">
                  <c:v>1.36990175625513E7</c:v>
                </c:pt>
                <c:pt idx="72">
                  <c:v>1.37001201583594E7</c:v>
                </c:pt>
                <c:pt idx="73">
                  <c:v>1.37012183973158E7</c:v>
                </c:pt>
                <c:pt idx="74">
                  <c:v>1.37023126029521E7</c:v>
                </c:pt>
                <c:pt idx="75">
                  <c:v>1.37034030725855E7</c:v>
                </c:pt>
                <c:pt idx="76">
                  <c:v>1.37044900794657E7</c:v>
                </c:pt>
                <c:pt idx="77">
                  <c:v>1.37055738747432E7</c:v>
                </c:pt>
                <c:pt idx="78">
                  <c:v>1.37066546892754E7</c:v>
                </c:pt>
                <c:pt idx="79">
                  <c:v>1.37077327352835E7</c:v>
                </c:pt>
                <c:pt idx="80">
                  <c:v>1.3708808207873E7</c:v>
                </c:pt>
                <c:pt idx="81">
                  <c:v>1.3709881286428E7</c:v>
                </c:pt>
                <c:pt idx="82">
                  <c:v>1.3710952135891E7</c:v>
                </c:pt>
                <c:pt idx="83">
                  <c:v>1.37120209079371E7</c:v>
                </c:pt>
                <c:pt idx="84">
                  <c:v>1.37130877420514E7</c:v>
                </c:pt>
                <c:pt idx="85">
                  <c:v>1.37141527665174E7</c:v>
                </c:pt>
                <c:pt idx="86">
                  <c:v>1.37152160993245E7</c:v>
                </c:pt>
                <c:pt idx="87">
                  <c:v>1.37162778490011E7</c:v>
                </c:pt>
                <c:pt idx="88">
                  <c:v>1.37173381153779E7</c:v>
                </c:pt>
                <c:pt idx="89">
                  <c:v>1.37183969902905E7</c:v>
                </c:pt>
                <c:pt idx="90">
                  <c:v>1.37194545582226E7</c:v>
                </c:pt>
                <c:pt idx="91">
                  <c:v>1.37205108968975E7</c:v>
                </c:pt>
                <c:pt idx="92">
                  <c:v>1.37215660778206E7</c:v>
                </c:pt>
                <c:pt idx="93">
                  <c:v>1.37226201667784E7</c:v>
                </c:pt>
                <c:pt idx="94">
                  <c:v>1.37236732242951E7</c:v>
                </c:pt>
                <c:pt idx="95">
                  <c:v>1.3724725306054E7</c:v>
                </c:pt>
                <c:pt idx="96">
                  <c:v>1.37257764632821E7</c:v>
                </c:pt>
                <c:pt idx="97">
                  <c:v>1.37268267431065E7</c:v>
                </c:pt>
                <c:pt idx="98">
                  <c:v>1.37278761888783E7</c:v>
                </c:pt>
                <c:pt idx="99">
                  <c:v>1.37289248404728E7</c:v>
                </c:pt>
                <c:pt idx="100">
                  <c:v>1.37299727345642E7</c:v>
                </c:pt>
                <c:pt idx="101">
                  <c:v>1.37310199048785E7</c:v>
                </c:pt>
                <c:pt idx="102">
                  <c:v>1.37320663824252E7</c:v>
                </c:pt>
                <c:pt idx="103">
                  <c:v>1.37331121957113E7</c:v>
                </c:pt>
                <c:pt idx="104">
                  <c:v>1.37341573709373E7</c:v>
                </c:pt>
                <c:pt idx="105">
                  <c:v>1.37352019321778E7</c:v>
                </c:pt>
                <c:pt idx="106">
                  <c:v>1.3736245901547E7</c:v>
                </c:pt>
                <c:pt idx="107">
                  <c:v>1.37372892993518E7</c:v>
                </c:pt>
                <c:pt idx="108">
                  <c:v>1.37383321442321E7</c:v>
                </c:pt>
                <c:pt idx="109">
                  <c:v>1.37393744532896E7</c:v>
                </c:pt>
                <c:pt idx="110">
                  <c:v>1.3740416242207E7</c:v>
                </c:pt>
                <c:pt idx="111">
                  <c:v>1.37414575253576E7</c:v>
                </c:pt>
                <c:pt idx="112">
                  <c:v>1.37424983159053E7</c:v>
                </c:pt>
                <c:pt idx="113">
                  <c:v>1.3743538625898E7</c:v>
                </c:pt>
                <c:pt idx="114">
                  <c:v>1.37445784663523E7</c:v>
                </c:pt>
                <c:pt idx="115">
                  <c:v>1.37456178473332E7</c:v>
                </c:pt>
                <c:pt idx="116">
                  <c:v>1.37466567780253E7</c:v>
                </c:pt>
                <c:pt idx="117">
                  <c:v>1.37476952668006E7</c:v>
                </c:pt>
                <c:pt idx="118">
                  <c:v>1.37487333212794E7</c:v>
                </c:pt>
                <c:pt idx="119">
                  <c:v>1.37497709483871E7</c:v>
                </c:pt>
              </c:numCache>
            </c:numRef>
          </c:yVal>
          <c:smooth val="1"/>
          <c:extLst xmlns:c16r2="http://schemas.microsoft.com/office/drawing/2015/06/chart">
            <c:ext xmlns:c16="http://schemas.microsoft.com/office/drawing/2014/chart" uri="{C3380CC4-5D6E-409C-BE32-E72D297353CC}">
              <c16:uniqueId val="{00000003-BA31-493B-B0DD-9C187BE01779}"/>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10405070091011E6</c:v>
                </c:pt>
                <c:pt idx="2">
                  <c:v>2.1081374836615E6</c:v>
                </c:pt>
                <c:pt idx="3">
                  <c:v>2.11198567289182E6</c:v>
                </c:pt>
                <c:pt idx="4">
                  <c:v>2.11561288939694E6</c:v>
                </c:pt>
                <c:pt idx="5">
                  <c:v>2.11903332456593E6</c:v>
                </c:pt>
                <c:pt idx="6">
                  <c:v>2.12225853495523E6</c:v>
                </c:pt>
                <c:pt idx="7">
                  <c:v>2.12529804905185E6</c:v>
                </c:pt>
                <c:pt idx="8">
                  <c:v>2.12815983548335E6</c:v>
                </c:pt>
                <c:pt idx="9">
                  <c:v>2.13085066397577E6</c:v>
                </c:pt>
                <c:pt idx="10">
                  <c:v>2.13337638330006E6</c:v>
                </c:pt>
                <c:pt idx="11">
                  <c:v>2.13574213499898E6</c:v>
                </c:pt>
                <c:pt idx="12">
                  <c:v>2.1379525174594E6</c:v>
                </c:pt>
                <c:pt idx="13">
                  <c:v>2.14021154213838E6</c:v>
                </c:pt>
                <c:pt idx="14">
                  <c:v>2.14242173208021E6</c:v>
                </c:pt>
                <c:pt idx="15">
                  <c:v>2.14457083293008E6</c:v>
                </c:pt>
                <c:pt idx="16">
                  <c:v>2.14665708378712E6</c:v>
                </c:pt>
                <c:pt idx="17">
                  <c:v>2.14867966072222E6</c:v>
                </c:pt>
                <c:pt idx="18">
                  <c:v>2.15063842357834E6</c:v>
                </c:pt>
                <c:pt idx="19">
                  <c:v>2.15253374824254E6</c:v>
                </c:pt>
                <c:pt idx="20">
                  <c:v>2.15436639680529E6</c:v>
                </c:pt>
                <c:pt idx="21">
                  <c:v>2.15613741702742E6</c:v>
                </c:pt>
                <c:pt idx="22">
                  <c:v>2.15784806456642E6</c:v>
                </c:pt>
                <c:pt idx="23">
                  <c:v>2.15949974287883E6</c:v>
                </c:pt>
                <c:pt idx="24">
                  <c:v>2.16109395685134E6</c:v>
                </c:pt>
                <c:pt idx="25">
                  <c:v>2.16263227709551E6</c:v>
                </c:pt>
                <c:pt idx="26">
                  <c:v>2.16411666105785E6</c:v>
                </c:pt>
                <c:pt idx="27">
                  <c:v>2.16554889554903E6</c:v>
                </c:pt>
                <c:pt idx="28">
                  <c:v>2.1669307348346E6</c:v>
                </c:pt>
                <c:pt idx="29">
                  <c:v>2.16826390884776E6</c:v>
                </c:pt>
                <c:pt idx="30">
                  <c:v>2.16955011653416E6</c:v>
                </c:pt>
                <c:pt idx="31">
                  <c:v>2.17079102089345E6</c:v>
                </c:pt>
                <c:pt idx="32">
                  <c:v>2.17198824543424E6</c:v>
                </c:pt>
                <c:pt idx="33">
                  <c:v>2.17314337172697E6</c:v>
                </c:pt>
                <c:pt idx="34">
                  <c:v>2.17425793780829E6</c:v>
                </c:pt>
                <c:pt idx="35">
                  <c:v>2.17533343724495E6</c:v>
                </c:pt>
                <c:pt idx="36">
                  <c:v>2.17637131870742E6</c:v>
                </c:pt>
                <c:pt idx="37">
                  <c:v>2.17737298593615E6</c:v>
                </c:pt>
                <c:pt idx="38">
                  <c:v>2.17833979800931E6</c:v>
                </c:pt>
                <c:pt idx="39">
                  <c:v>2.17927307044858E6</c:v>
                </c:pt>
                <c:pt idx="40">
                  <c:v>2.18017407554356E6</c:v>
                </c:pt>
                <c:pt idx="41">
                  <c:v>2.18104404308479E6</c:v>
                </c:pt>
                <c:pt idx="42">
                  <c:v>2.18188416123177E6</c:v>
                </c:pt>
                <c:pt idx="43">
                  <c:v>2.1826955774559E6</c:v>
                </c:pt>
                <c:pt idx="44">
                  <c:v>2.18347939953568E6</c:v>
                </c:pt>
                <c:pt idx="45">
                  <c:v>2.1842366965872E6</c:v>
                </c:pt>
                <c:pt idx="46">
                  <c:v>2.18496850011582E6</c:v>
                </c:pt>
                <c:pt idx="47">
                  <c:v>2.18567580507892E6</c:v>
                </c:pt>
                <c:pt idx="48">
                  <c:v>2.18635957095098E6</c:v>
                </c:pt>
                <c:pt idx="49">
                  <c:v>2.1870207227847E6</c:v>
                </c:pt>
                <c:pt idx="50">
                  <c:v>2.18766015226295E6</c:v>
                </c:pt>
                <c:pt idx="51">
                  <c:v>2.18827871873788E6</c:v>
                </c:pt>
                <c:pt idx="52">
                  <c:v>2.18887725025473E6</c:v>
                </c:pt>
                <c:pt idx="53">
                  <c:v>2.18945654455678E6</c:v>
                </c:pt>
                <c:pt idx="54">
                  <c:v>2.19001737007E6</c:v>
                </c:pt>
                <c:pt idx="55">
                  <c:v>2.19056046686605E6</c:v>
                </c:pt>
                <c:pt idx="56">
                  <c:v>2.19108654760298E6</c:v>
                </c:pt>
                <c:pt idx="57">
                  <c:v>2.19159629844266E6</c:v>
                </c:pt>
                <c:pt idx="58">
                  <c:v>2.19209037994481E6</c:v>
                </c:pt>
                <c:pt idx="59">
                  <c:v>2.19256942793726E6</c:v>
                </c:pt>
                <c:pt idx="60">
                  <c:v>2.19303405436234E6</c:v>
                </c:pt>
                <c:pt idx="61">
                  <c:v>2.19348484809958E6</c:v>
                </c:pt>
                <c:pt idx="62">
                  <c:v>2.19392237576471E6</c:v>
                </c:pt>
                <c:pt idx="63">
                  <c:v>2.19434718248527E6</c:v>
                </c:pt>
                <c:pt idx="64">
                  <c:v>2.19475979265314E6</c:v>
                </c:pt>
                <c:pt idx="65">
                  <c:v>2.19516071065424E6</c:v>
                </c:pt>
                <c:pt idx="66">
                  <c:v>2.19555042157585E6</c:v>
                </c:pt>
                <c:pt idx="67">
                  <c:v>2.19592939189193E6</c:v>
                </c:pt>
                <c:pt idx="68">
                  <c:v>2.19629807012688E6</c:v>
                </c:pt>
                <c:pt idx="69">
                  <c:v>2.19665688749821E6</c:v>
                </c:pt>
                <c:pt idx="70">
                  <c:v>2.19700625853857E6</c:v>
                </c:pt>
                <c:pt idx="71">
                  <c:v>2.19734658169765E6</c:v>
                </c:pt>
                <c:pt idx="72">
                  <c:v>2.19767823992438E6</c:v>
                </c:pt>
                <c:pt idx="73">
                  <c:v>2.19800160123006E6</c:v>
                </c:pt>
                <c:pt idx="74">
                  <c:v>2.19831701923268E6</c:v>
                </c:pt>
                <c:pt idx="75">
                  <c:v>2.19862483368319E6</c:v>
                </c:pt>
                <c:pt idx="76">
                  <c:v>2.19892537097403E6</c:v>
                </c:pt>
                <c:pt idx="77">
                  <c:v>2.19921894463051E6</c:v>
                </c:pt>
                <c:pt idx="78">
                  <c:v>2.19950585578545E6</c:v>
                </c:pt>
                <c:pt idx="79">
                  <c:v>2.1997863936376E6</c:v>
                </c:pt>
                <c:pt idx="80">
                  <c:v>2.20006083589437E6</c:v>
                </c:pt>
                <c:pt idx="81">
                  <c:v>2.20032944919922E6</c:v>
                </c:pt>
                <c:pt idx="82">
                  <c:v>2.20059248954425E6</c:v>
                </c:pt>
                <c:pt idx="83">
                  <c:v>2.20085020266845E6</c:v>
                </c:pt>
                <c:pt idx="84">
                  <c:v>2.20110282444196E6</c:v>
                </c:pt>
                <c:pt idx="85">
                  <c:v>2.20135058123691E6</c:v>
                </c:pt>
                <c:pt idx="86">
                  <c:v>2.20159369028517E6</c:v>
                </c:pt>
                <c:pt idx="87">
                  <c:v>2.2018323600234E6</c:v>
                </c:pt>
                <c:pt idx="88">
                  <c:v>2.20206679042588E6</c:v>
                </c:pt>
                <c:pt idx="89">
                  <c:v>2.2022971733256E6</c:v>
                </c:pt>
                <c:pt idx="90">
                  <c:v>2.20252369272358E6</c:v>
                </c:pt>
                <c:pt idx="91">
                  <c:v>2.2027465250875E6</c:v>
                </c:pt>
                <c:pt idx="92">
                  <c:v>2.20296583963926E6</c:v>
                </c:pt>
                <c:pt idx="93">
                  <c:v>2.20318179863234E6</c:v>
                </c:pt>
                <c:pt idx="94">
                  <c:v>2.2033945576191E6</c:v>
                </c:pt>
                <c:pt idx="95">
                  <c:v>2.20360426570837E6</c:v>
                </c:pt>
                <c:pt idx="96">
                  <c:v>2.20381106581371E6</c:v>
                </c:pt>
                <c:pt idx="97">
                  <c:v>2.20401509489257E6</c:v>
                </c:pt>
                <c:pt idx="98">
                  <c:v>2.2042164841768E6</c:v>
                </c:pt>
                <c:pt idx="99">
                  <c:v>2.20441535939461E6</c:v>
                </c:pt>
                <c:pt idx="100">
                  <c:v>2.20461184098447E6</c:v>
                </c:pt>
                <c:pt idx="101">
                  <c:v>2.20480604430111E6</c:v>
                </c:pt>
                <c:pt idx="102">
                  <c:v>2.20499807981389E6</c:v>
                </c:pt>
                <c:pt idx="103">
                  <c:v>2.20518805329792E6</c:v>
                </c:pt>
                <c:pt idx="104">
                  <c:v>2.205376066018E6</c:v>
                </c:pt>
                <c:pt idx="105">
                  <c:v>2.20556221490582E6</c:v>
                </c:pt>
                <c:pt idx="106">
                  <c:v>2.20574659273054E6</c:v>
                </c:pt>
                <c:pt idx="107">
                  <c:v>2.205929288263E6</c:v>
                </c:pt>
                <c:pt idx="108">
                  <c:v>2.2061103864338E6</c:v>
                </c:pt>
                <c:pt idx="109">
                  <c:v>2.20628996848545E6</c:v>
                </c:pt>
                <c:pt idx="110">
                  <c:v>2.20646811211895E6</c:v>
                </c:pt>
                <c:pt idx="111">
                  <c:v>2.20664489163461E6</c:v>
                </c:pt>
                <c:pt idx="112">
                  <c:v>2.2068203780678E6</c:v>
                </c:pt>
                <c:pt idx="113">
                  <c:v>2.2069946393195E6</c:v>
                </c:pt>
                <c:pt idx="114">
                  <c:v>2.20716774028186E6</c:v>
                </c:pt>
                <c:pt idx="115">
                  <c:v>2.20733974295916E6</c:v>
                </c:pt>
                <c:pt idx="116">
                  <c:v>2.207510706584E6</c:v>
                </c:pt>
                <c:pt idx="117">
                  <c:v>2.2076806877292E6</c:v>
                </c:pt>
                <c:pt idx="118">
                  <c:v>2.20784974041542E6</c:v>
                </c:pt>
                <c:pt idx="119">
                  <c:v>2.2080179162147E6</c:v>
                </c:pt>
              </c:numCache>
            </c:numRef>
          </c:yVal>
          <c:smooth val="1"/>
          <c:extLst xmlns:c16r2="http://schemas.microsoft.com/office/drawing/2015/06/chart">
            <c:ext xmlns:c16="http://schemas.microsoft.com/office/drawing/2014/chart" uri="{C3380CC4-5D6E-409C-BE32-E72D297353CC}">
              <c16:uniqueId val="{00000004-BA31-493B-B0DD-9C187BE01779}"/>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0764237796099E6</c:v>
                </c:pt>
                <c:pt idx="2">
                  <c:v>1.41125240500725E6</c:v>
                </c:pt>
                <c:pt idx="3">
                  <c:v>1.41494083205464E6</c:v>
                </c:pt>
                <c:pt idx="4">
                  <c:v>1.41870632345834E6</c:v>
                </c:pt>
                <c:pt idx="5">
                  <c:v>1.42254731486123E6</c:v>
                </c:pt>
                <c:pt idx="6">
                  <c:v>1.42646207643261E6</c:v>
                </c:pt>
                <c:pt idx="7">
                  <c:v>1.43044875993519E6</c:v>
                </c:pt>
                <c:pt idx="8">
                  <c:v>1.43450543508988E6</c:v>
                </c:pt>
                <c:pt idx="9">
                  <c:v>1.43863011765459E6</c:v>
                </c:pt>
                <c:pt idx="10">
                  <c:v>1.44282079108242E6</c:v>
                </c:pt>
                <c:pt idx="11">
                  <c:v>1.44707542320404E6</c:v>
                </c:pt>
                <c:pt idx="12">
                  <c:v>1.45139197905401E6</c:v>
                </c:pt>
                <c:pt idx="13">
                  <c:v>1.45561855781752E6</c:v>
                </c:pt>
                <c:pt idx="14">
                  <c:v>1.45983495923099E6</c:v>
                </c:pt>
                <c:pt idx="15">
                  <c:v>1.46405323026031E6</c:v>
                </c:pt>
                <c:pt idx="16">
                  <c:v>1.46827669683101E6</c:v>
                </c:pt>
                <c:pt idx="17">
                  <c:v>1.47250756689841E6</c:v>
                </c:pt>
                <c:pt idx="18">
                  <c:v>1.47674721913433E6</c:v>
                </c:pt>
                <c:pt idx="19">
                  <c:v>1.48099640384948E6</c:v>
                </c:pt>
                <c:pt idx="20">
                  <c:v>1.48525539812947E6</c:v>
                </c:pt>
                <c:pt idx="21">
                  <c:v>1.4895241255628E6</c:v>
                </c:pt>
                <c:pt idx="22">
                  <c:v>1.49380224852436E6</c:v>
                </c:pt>
                <c:pt idx="23">
                  <c:v>1.49808923919245E6</c:v>
                </c:pt>
                <c:pt idx="24">
                  <c:v>1.50238443409216E6</c:v>
                </c:pt>
                <c:pt idx="25">
                  <c:v>1.50668707588261E6</c:v>
                </c:pt>
                <c:pt idx="26">
                  <c:v>1.51099608387265E6</c:v>
                </c:pt>
                <c:pt idx="27">
                  <c:v>1.51531049079609E6</c:v>
                </c:pt>
                <c:pt idx="28">
                  <c:v>1.51962933890057E6</c:v>
                </c:pt>
                <c:pt idx="29">
                  <c:v>1.52395167710997E6</c:v>
                </c:pt>
                <c:pt idx="30">
                  <c:v>1.52827656884881E6</c:v>
                </c:pt>
                <c:pt idx="31">
                  <c:v>1.53260309779246E6</c:v>
                </c:pt>
                <c:pt idx="32">
                  <c:v>1.53693037195141E6</c:v>
                </c:pt>
                <c:pt idx="33">
                  <c:v>1.5412575264791E6</c:v>
                </c:pt>
                <c:pt idx="34">
                  <c:v>1.54558372550535E6</c:v>
                </c:pt>
                <c:pt idx="35">
                  <c:v>1.54990816322886E6</c:v>
                </c:pt>
                <c:pt idx="36">
                  <c:v>1.55423006444946E6</c:v>
                </c:pt>
                <c:pt idx="37">
                  <c:v>1.55854868467923E6</c:v>
                </c:pt>
                <c:pt idx="38">
                  <c:v>1.56286330994025E6</c:v>
                </c:pt>
                <c:pt idx="39">
                  <c:v>1.56717325587552E6</c:v>
                </c:pt>
                <c:pt idx="40">
                  <c:v>1.57147786742713E6</c:v>
                </c:pt>
                <c:pt idx="41">
                  <c:v>1.57577651817527E6</c:v>
                </c:pt>
                <c:pt idx="42">
                  <c:v>1.58006860956453E6</c:v>
                </c:pt>
                <c:pt idx="43">
                  <c:v>1.58435357007231E6</c:v>
                </c:pt>
                <c:pt idx="44">
                  <c:v>1.58863085434244E6</c:v>
                </c:pt>
                <c:pt idx="45">
                  <c:v>1.59289994230116E6</c:v>
                </c:pt>
                <c:pt idx="46">
                  <c:v>1.59716033826819E6</c:v>
                </c:pt>
                <c:pt idx="47">
                  <c:v>1.60141157007269E6</c:v>
                </c:pt>
                <c:pt idx="48">
                  <c:v>1.60565318818096E6</c:v>
                </c:pt>
                <c:pt idx="49">
                  <c:v>1.60988476484105E6</c:v>
                </c:pt>
                <c:pt idx="50">
                  <c:v>1.61410589324786E6</c:v>
                </c:pt>
                <c:pt idx="51">
                  <c:v>1.61831618673123E6</c:v>
                </c:pt>
                <c:pt idx="52">
                  <c:v>1.62251527796766E6</c:v>
                </c:pt>
                <c:pt idx="53">
                  <c:v>1.62670281821811E6</c:v>
                </c:pt>
                <c:pt idx="54">
                  <c:v>1.6308784765917E6</c:v>
                </c:pt>
                <c:pt idx="55">
                  <c:v>1.63504193933556E6</c:v>
                </c:pt>
                <c:pt idx="56">
                  <c:v>1.63919290915027E6</c:v>
                </c:pt>
                <c:pt idx="57">
                  <c:v>1.64333110453092E6</c:v>
                </c:pt>
                <c:pt idx="58">
                  <c:v>1.6474562591328E6</c:v>
                </c:pt>
                <c:pt idx="59">
                  <c:v>1.65156812116137E6</c:v>
                </c:pt>
                <c:pt idx="60">
                  <c:v>1.6556664527857E6</c:v>
                </c:pt>
                <c:pt idx="61">
                  <c:v>1.65975102957459E6</c:v>
                </c:pt>
                <c:pt idx="62">
                  <c:v>1.66382163995463E6</c:v>
                </c:pt>
                <c:pt idx="63">
                  <c:v>1.66787808468943E6</c:v>
                </c:pt>
                <c:pt idx="64">
                  <c:v>1.67192017637926E6</c:v>
                </c:pt>
                <c:pt idx="65">
                  <c:v>1.67594773898022E6</c:v>
                </c:pt>
                <c:pt idx="66">
                  <c:v>1.67996060734234E6</c:v>
                </c:pt>
                <c:pt idx="67">
                  <c:v>1.68395862676573E6</c:v>
                </c:pt>
                <c:pt idx="68">
                  <c:v>1.68794165257425E6</c:v>
                </c:pt>
                <c:pt idx="69">
                  <c:v>1.69190954970572E6</c:v>
                </c:pt>
                <c:pt idx="70">
                  <c:v>1.6958621923184E6</c:v>
                </c:pt>
                <c:pt idx="71">
                  <c:v>1.6997994634127E6</c:v>
                </c:pt>
                <c:pt idx="72">
                  <c:v>1.70372125446778E6</c:v>
                </c:pt>
                <c:pt idx="73">
                  <c:v>1.70762746509238E6</c:v>
                </c:pt>
                <c:pt idx="74">
                  <c:v>1.71151800268919E6</c:v>
                </c:pt>
                <c:pt idx="75">
                  <c:v>1.71539278213244E6</c:v>
                </c:pt>
                <c:pt idx="76">
                  <c:v>1.71925172545797E6</c:v>
                </c:pt>
                <c:pt idx="77">
                  <c:v>1.72309476156541E6</c:v>
                </c:pt>
                <c:pt idx="78">
                  <c:v>1.726921825932E6</c:v>
                </c:pt>
                <c:pt idx="79">
                  <c:v>1.73073286033743E6</c:v>
                </c:pt>
                <c:pt idx="80">
                  <c:v>1.73452781259952E6</c:v>
                </c:pt>
                <c:pt idx="81">
                  <c:v>1.73830663632008E6</c:v>
                </c:pt>
                <c:pt idx="82">
                  <c:v>1.74206929064067E6</c:v>
                </c:pt>
                <c:pt idx="83">
                  <c:v>1.74581574000784E6</c:v>
                </c:pt>
                <c:pt idx="84">
                  <c:v>1.74954595394751E6</c:v>
                </c:pt>
                <c:pt idx="85">
                  <c:v>1.75325990684805E6</c:v>
                </c:pt>
                <c:pt idx="86">
                  <c:v>1.75695757775188E6</c:v>
                </c:pt>
                <c:pt idx="87">
                  <c:v>1.76063895015501E6</c:v>
                </c:pt>
                <c:pt idx="88">
                  <c:v>1.76430401181452E6</c:v>
                </c:pt>
                <c:pt idx="89">
                  <c:v>1.76795275456338E6</c:v>
                </c:pt>
                <c:pt idx="90">
                  <c:v>1.77158517413256E6</c:v>
                </c:pt>
                <c:pt idx="91">
                  <c:v>1.77520126997996E6</c:v>
                </c:pt>
                <c:pt idx="92">
                  <c:v>1.77880104512606E6</c:v>
                </c:pt>
                <c:pt idx="93">
                  <c:v>1.78238450599594E6</c:v>
                </c:pt>
                <c:pt idx="94">
                  <c:v>1.78595166226736E6</c:v>
                </c:pt>
                <c:pt idx="95">
                  <c:v>1.78950252672492E6</c:v>
                </c:pt>
                <c:pt idx="96">
                  <c:v>1.7930371151197E6</c:v>
                </c:pt>
                <c:pt idx="97">
                  <c:v>1.79655544603454E6</c:v>
                </c:pt>
                <c:pt idx="98">
                  <c:v>1.80005754075446E6</c:v>
                </c:pt>
                <c:pt idx="99">
                  <c:v>1.80354342314219E6</c:v>
                </c:pt>
                <c:pt idx="100">
                  <c:v>1.80701311951853E6</c:v>
                </c:pt>
                <c:pt idx="101">
                  <c:v>1.81046665854746E6</c:v>
                </c:pt>
                <c:pt idx="102">
                  <c:v>1.81390407112562E6</c:v>
                </c:pt>
                <c:pt idx="103">
                  <c:v>1.81732539027627E6</c:v>
                </c:pt>
                <c:pt idx="104">
                  <c:v>1.82073065104727E6</c:v>
                </c:pt>
                <c:pt idx="105">
                  <c:v>1.8241198904132E6</c:v>
                </c:pt>
                <c:pt idx="106">
                  <c:v>1.82749314718122E6</c:v>
                </c:pt>
                <c:pt idx="107">
                  <c:v>1.8308504619007E6</c:v>
                </c:pt>
                <c:pt idx="108">
                  <c:v>1.83419187677644E6</c:v>
                </c:pt>
                <c:pt idx="109">
                  <c:v>1.83751743558522E6</c:v>
                </c:pt>
                <c:pt idx="110">
                  <c:v>1.84082718359576E6</c:v>
                </c:pt>
                <c:pt idx="111">
                  <c:v>1.84412116749181E6</c:v>
                </c:pt>
                <c:pt idx="112">
                  <c:v>1.84739943529829E6</c:v>
                </c:pt>
                <c:pt idx="113">
                  <c:v>1.85066203631036E6</c:v>
                </c:pt>
                <c:pt idx="114">
                  <c:v>1.85390902102539E6</c:v>
                </c:pt>
                <c:pt idx="115">
                  <c:v>1.85714044107753E6</c:v>
                </c:pt>
                <c:pt idx="116">
                  <c:v>1.86035634917501E6</c:v>
                </c:pt>
                <c:pt idx="117">
                  <c:v>1.86355679903992E6</c:v>
                </c:pt>
                <c:pt idx="118">
                  <c:v>1.86674184535036E6</c:v>
                </c:pt>
                <c:pt idx="119">
                  <c:v>1.86991154368501E6</c:v>
                </c:pt>
              </c:numCache>
            </c:numRef>
          </c:yVal>
          <c:smooth val="1"/>
          <c:extLst xmlns:c16r2="http://schemas.microsoft.com/office/drawing/2015/06/chart">
            <c:ext xmlns:c16="http://schemas.microsoft.com/office/drawing/2014/chart" uri="{C3380CC4-5D6E-409C-BE32-E72D297353CC}">
              <c16:uniqueId val="{00000005-BA31-493B-B0DD-9C187BE01779}"/>
            </c:ext>
          </c:extLst>
        </c:ser>
        <c:dLbls>
          <c:showLegendKey val="0"/>
          <c:showVal val="0"/>
          <c:showCatName val="0"/>
          <c:showSerName val="0"/>
          <c:showPercent val="0"/>
          <c:showBubbleSize val="0"/>
        </c:dLbls>
        <c:axId val="-1091357456"/>
        <c:axId val="-1091354912"/>
      </c:scatterChart>
      <c:valAx>
        <c:axId val="-1091357456"/>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91354912"/>
        <c:crosses val="autoZero"/>
        <c:crossBetween val="midCat"/>
        <c:majorUnit val="5.0"/>
      </c:valAx>
      <c:valAx>
        <c:axId val="-1091354912"/>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91357456"/>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40.06859480403364</c:v>
                </c:pt>
                <c:pt idx="2">
                  <c:v>80.03929758095181</c:v>
                </c:pt>
                <c:pt idx="3">
                  <c:v>119.9175741591025</c:v>
                </c:pt>
                <c:pt idx="4">
                  <c:v>159.7089290826116</c:v>
                </c:pt>
                <c:pt idx="5">
                  <c:v>199.4188147960231</c:v>
                </c:pt>
                <c:pt idx="6">
                  <c:v>239.0525928447023</c:v>
                </c:pt>
                <c:pt idx="7">
                  <c:v>278.6155050555244</c:v>
                </c:pt>
                <c:pt idx="8">
                  <c:v>318.1126524338033</c:v>
                </c:pt>
                <c:pt idx="9">
                  <c:v>357.5489801068324</c:v>
                </c:pt>
                <c:pt idx="10">
                  <c:v>396.9292669997085</c:v>
                </c:pt>
                <c:pt idx="11">
                  <c:v>436.2581192091986</c:v>
                </c:pt>
                <c:pt idx="12">
                  <c:v>475.5399662491399</c:v>
                </c:pt>
                <c:pt idx="13">
                  <c:v>514.779059526511</c:v>
                </c:pt>
                <c:pt idx="14">
                  <c:v>553.9698974424973</c:v>
                </c:pt>
                <c:pt idx="15">
                  <c:v>593.1117264558561</c:v>
                </c:pt>
                <c:pt idx="16">
                  <c:v>632.2044500024058</c:v>
                </c:pt>
                <c:pt idx="17">
                  <c:v>671.2481218220194</c:v>
                </c:pt>
                <c:pt idx="18">
                  <c:v>710.2428979212418</c:v>
                </c:pt>
                <c:pt idx="19">
                  <c:v>749.18900135858</c:v>
                </c:pt>
                <c:pt idx="20">
                  <c:v>788.0866955753881</c:v>
                </c:pt>
                <c:pt idx="21">
                  <c:v>826.9362643239924</c:v>
                </c:pt>
                <c:pt idx="22">
                  <c:v>865.7379966834524</c:v>
                </c:pt>
                <c:pt idx="23">
                  <c:v>904.4921760023572</c:v>
                </c:pt>
                <c:pt idx="24">
                  <c:v>943.199071858544</c:v>
                </c:pt>
                <c:pt idx="25">
                  <c:v>981.8589343370405</c:v>
                </c:pt>
                <c:pt idx="26">
                  <c:v>1020.471990094054</c:v>
                </c:pt>
                <c:pt idx="27">
                  <c:v>1059.038423065795</c:v>
                </c:pt>
                <c:pt idx="28">
                  <c:v>1097.558382011019</c:v>
                </c:pt>
                <c:pt idx="29">
                  <c:v>1136.031981464708</c:v>
                </c:pt>
                <c:pt idx="30">
                  <c:v>1174.45930230408</c:v>
                </c:pt>
                <c:pt idx="31">
                  <c:v>1212.840392636833</c:v>
                </c:pt>
                <c:pt idx="32">
                  <c:v>1251.175268906867</c:v>
                </c:pt>
                <c:pt idx="33">
                  <c:v>1289.46391717298</c:v>
                </c:pt>
                <c:pt idx="34">
                  <c:v>1327.706294474425</c:v>
                </c:pt>
                <c:pt idx="35">
                  <c:v>1365.902330273297</c:v>
                </c:pt>
                <c:pt idx="36">
                  <c:v>1404.051927915309</c:v>
                </c:pt>
                <c:pt idx="37">
                  <c:v>1442.154966103379</c:v>
                </c:pt>
                <c:pt idx="38">
                  <c:v>1480.211300357012</c:v>
                </c:pt>
                <c:pt idx="39">
                  <c:v>1518.22076445003</c:v>
                </c:pt>
                <c:pt idx="40">
                  <c:v>1556.183171779849</c:v>
                </c:pt>
                <c:pt idx="41">
                  <c:v>1594.09831671929</c:v>
                </c:pt>
                <c:pt idx="42">
                  <c:v>1631.965975920437</c:v>
                </c:pt>
                <c:pt idx="43">
                  <c:v>1669.785909577971</c:v>
                </c:pt>
                <c:pt idx="44">
                  <c:v>1707.55786263547</c:v>
                </c:pt>
                <c:pt idx="45">
                  <c:v>1745.28156595002</c:v>
                </c:pt>
                <c:pt idx="46">
                  <c:v>1782.9567373998</c:v>
                </c:pt>
                <c:pt idx="47">
                  <c:v>1820.583082947647</c:v>
                </c:pt>
                <c:pt idx="48">
                  <c:v>1858.16029764968</c:v>
                </c:pt>
                <c:pt idx="49">
                  <c:v>1895.688066618983</c:v>
                </c:pt>
                <c:pt idx="50">
                  <c:v>1933.16606594366</c:v>
                </c:pt>
                <c:pt idx="51">
                  <c:v>1970.593963552266</c:v>
                </c:pt>
                <c:pt idx="52">
                  <c:v>2007.971420044545</c:v>
                </c:pt>
                <c:pt idx="53">
                  <c:v>2045.298089471878</c:v>
                </c:pt>
                <c:pt idx="54">
                  <c:v>2082.573620080715</c:v>
                </c:pt>
                <c:pt idx="55">
                  <c:v>2119.797655013157</c:v>
                </c:pt>
                <c:pt idx="56">
                  <c:v>2156.969832974952</c:v>
                </c:pt>
                <c:pt idx="57">
                  <c:v>2194.089788860641</c:v>
                </c:pt>
                <c:pt idx="58">
                  <c:v>2231.15715434961</c:v>
                </c:pt>
                <c:pt idx="59">
                  <c:v>2268.17155846511</c:v>
                </c:pt>
                <c:pt idx="60">
                  <c:v>2305.13262810139</c:v>
                </c:pt>
                <c:pt idx="61">
                  <c:v>2342.039988526143</c:v>
                </c:pt>
                <c:pt idx="62">
                  <c:v>2378.893263844773</c:v>
                </c:pt>
                <c:pt idx="63">
                  <c:v>2415.692077445565</c:v>
                </c:pt>
                <c:pt idx="64">
                  <c:v>2452.436052413657</c:v>
                </c:pt>
                <c:pt idx="65">
                  <c:v>2489.124811920803</c:v>
                </c:pt>
                <c:pt idx="66">
                  <c:v>2525.757979592308</c:v>
                </c:pt>
                <c:pt idx="67">
                  <c:v>2562.335179851623</c:v>
                </c:pt>
                <c:pt idx="68">
                  <c:v>2598.856038239551</c:v>
                </c:pt>
                <c:pt idx="69">
                  <c:v>2635.320181719027</c:v>
                </c:pt>
                <c:pt idx="70">
                  <c:v>2671.727238952647</c:v>
                </c:pt>
                <c:pt idx="71">
                  <c:v>2708.076840571361</c:v>
                </c:pt>
                <c:pt idx="72">
                  <c:v>2744.368619414978</c:v>
                </c:pt>
                <c:pt idx="73">
                  <c:v>2780.602210764773</c:v>
                </c:pt>
                <c:pt idx="74">
                  <c:v>2816.777252553031</c:v>
                </c:pt>
                <c:pt idx="75">
                  <c:v>2852.893385563744</c:v>
                </c:pt>
                <c:pt idx="76">
                  <c:v>2888.95025361469</c:v>
                </c:pt>
                <c:pt idx="77">
                  <c:v>2924.947503727395</c:v>
                </c:pt>
                <c:pt idx="78">
                  <c:v>2960.884786284762</c:v>
                </c:pt>
                <c:pt idx="79">
                  <c:v>2996.76175517356</c:v>
                </c:pt>
                <c:pt idx="80">
                  <c:v>3032.578067922266</c:v>
                </c:pt>
                <c:pt idx="81">
                  <c:v>3068.333385818871</c:v>
                </c:pt>
                <c:pt idx="82">
                  <c:v>3104.027374026133</c:v>
                </c:pt>
                <c:pt idx="83">
                  <c:v>3139.659701680765</c:v>
                </c:pt>
                <c:pt idx="84">
                  <c:v>3175.230041989591</c:v>
                </c:pt>
                <c:pt idx="85">
                  <c:v>3210.73807231104</c:v>
                </c:pt>
                <c:pt idx="86">
                  <c:v>3246.183474232908</c:v>
                </c:pt>
                <c:pt idx="87">
                  <c:v>3281.565933639416</c:v>
                </c:pt>
                <c:pt idx="88">
                  <c:v>3316.885140771978</c:v>
                </c:pt>
                <c:pt idx="89">
                  <c:v>3352.140790284378</c:v>
                </c:pt>
                <c:pt idx="90">
                  <c:v>3387.332581288647</c:v>
                </c:pt>
                <c:pt idx="91">
                  <c:v>3422.460217398126</c:v>
                </c:pt>
                <c:pt idx="92">
                  <c:v>3457.523406758672</c:v>
                </c:pt>
                <c:pt idx="93">
                  <c:v>3492.52186208265</c:v>
                </c:pt>
                <c:pt idx="94">
                  <c:v>3527.45530067361</c:v>
                </c:pt>
                <c:pt idx="95">
                  <c:v>3562.323444441659</c:v>
                </c:pt>
                <c:pt idx="96">
                  <c:v>3597.126019923948</c:v>
                </c:pt>
                <c:pt idx="97">
                  <c:v>3631.86275829305</c:v>
                </c:pt>
                <c:pt idx="98">
                  <c:v>3666.533395363716</c:v>
                </c:pt>
                <c:pt idx="99">
                  <c:v>3701.137671598</c:v>
                </c:pt>
                <c:pt idx="100">
                  <c:v>3735.675332104088</c:v>
                </c:pt>
                <c:pt idx="101">
                  <c:v>3770.146126632113</c:v>
                </c:pt>
                <c:pt idx="102">
                  <c:v>3804.549809568329</c:v>
                </c:pt>
                <c:pt idx="103">
                  <c:v>3838.886139925104</c:v>
                </c:pt>
                <c:pt idx="104">
                  <c:v>3873.15488133044</c:v>
                </c:pt>
                <c:pt idx="105">
                  <c:v>3907.355802010512</c:v>
                </c:pt>
                <c:pt idx="106">
                  <c:v>3941.488674774999</c:v>
                </c:pt>
                <c:pt idx="107">
                  <c:v>3975.553276996593</c:v>
                </c:pt>
                <c:pt idx="108">
                  <c:v>4009.549390591914</c:v>
                </c:pt>
                <c:pt idx="109">
                  <c:v>4043.476801996816</c:v>
                </c:pt>
                <c:pt idx="110">
                  <c:v>4077.335302140796</c:v>
                </c:pt>
                <c:pt idx="111">
                  <c:v>4111.12468642392</c:v>
                </c:pt>
                <c:pt idx="112">
                  <c:v>4144.844754683785</c:v>
                </c:pt>
                <c:pt idx="113">
                  <c:v>4178.49531117268</c:v>
                </c:pt>
                <c:pt idx="114">
                  <c:v>4212.07616452291</c:v>
                </c:pt>
                <c:pt idx="115">
                  <c:v>4245.58712771698</c:v>
                </c:pt>
                <c:pt idx="116">
                  <c:v>4279.02801805362</c:v>
                </c:pt>
                <c:pt idx="117">
                  <c:v>4312.398657116571</c:v>
                </c:pt>
                <c:pt idx="118">
                  <c:v>4345.698870738037</c:v>
                </c:pt>
                <c:pt idx="119">
                  <c:v>4378.92848896538</c:v>
                </c:pt>
              </c:numCache>
            </c:numRef>
          </c:yVal>
          <c:smooth val="0"/>
          <c:extLst xmlns:c16r2="http://schemas.microsoft.com/office/drawing/2015/06/chart">
            <c:ext xmlns:c16="http://schemas.microsoft.com/office/drawing/2014/chart" uri="{C3380CC4-5D6E-409C-BE32-E72D297353CC}">
              <c16:uniqueId val="{00000000-C445-489D-8A89-F992D2028AE3}"/>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50.08574350504198</c:v>
                </c:pt>
                <c:pt idx="2">
                  <c:v>100.0092129094992</c:v>
                </c:pt>
                <c:pt idx="3">
                  <c:v>149.7778625416104</c:v>
                </c:pt>
                <c:pt idx="4">
                  <c:v>199.399132427061</c:v>
                </c:pt>
                <c:pt idx="5">
                  <c:v>248.8803448595572</c:v>
                </c:pt>
                <c:pt idx="6">
                  <c:v>298.2286642573308</c:v>
                </c:pt>
                <c:pt idx="7">
                  <c:v>347.4510680313688</c:v>
                </c:pt>
                <c:pt idx="8">
                  <c:v>396.5543259019032</c:v>
                </c:pt>
                <c:pt idx="9">
                  <c:v>445.5449857877101</c:v>
                </c:pt>
                <c:pt idx="10">
                  <c:v>494.4293648034799</c:v>
                </c:pt>
                <c:pt idx="11">
                  <c:v>543.213544211816</c:v>
                </c:pt>
                <c:pt idx="12">
                  <c:v>591.9033674190284</c:v>
                </c:pt>
                <c:pt idx="13">
                  <c:v>640.5044403136707</c:v>
                </c:pt>
                <c:pt idx="14">
                  <c:v>689.0101645109244</c:v>
                </c:pt>
                <c:pt idx="15">
                  <c:v>737.4198753207456</c:v>
                </c:pt>
                <c:pt idx="16">
                  <c:v>785.733723770362</c:v>
                </c:pt>
                <c:pt idx="17">
                  <c:v>833.9520434113214</c:v>
                </c:pt>
                <c:pt idx="18">
                  <c:v>882.0752908312716</c:v>
                </c:pt>
                <c:pt idx="19">
                  <c:v>930.104002117878</c:v>
                </c:pt>
                <c:pt idx="20">
                  <c:v>978.0387599440291</c:v>
                </c:pt>
                <c:pt idx="21">
                  <c:v>1025.880168844946</c:v>
                </c:pt>
                <c:pt idx="22">
                  <c:v>1073.628836804768</c:v>
                </c:pt>
                <c:pt idx="23">
                  <c:v>1121.28536170954</c:v>
                </c:pt>
                <c:pt idx="24">
                  <c:v>1168.850321537117</c:v>
                </c:pt>
                <c:pt idx="25">
                  <c:v>1216.32426741044</c:v>
                </c:pt>
                <c:pt idx="26">
                  <c:v>1263.707718856866</c:v>
                </c:pt>
                <c:pt idx="27">
                  <c:v>1311.001139856642</c:v>
                </c:pt>
                <c:pt idx="28">
                  <c:v>1358.204948419705</c:v>
                </c:pt>
                <c:pt idx="29">
                  <c:v>1405.319517907454</c:v>
                </c:pt>
                <c:pt idx="30">
                  <c:v>1452.345177853946</c:v>
                </c:pt>
                <c:pt idx="31">
                  <c:v>1499.282215168001</c:v>
                </c:pt>
                <c:pt idx="32">
                  <c:v>1546.13087561098</c:v>
                </c:pt>
                <c:pt idx="33">
                  <c:v>1592.89136546012</c:v>
                </c:pt>
                <c:pt idx="34">
                  <c:v>1639.56385329552</c:v>
                </c:pt>
                <c:pt idx="35">
                  <c:v>1686.148471854161</c:v>
                </c:pt>
                <c:pt idx="36">
                  <c:v>1732.645319915377</c:v>
                </c:pt>
                <c:pt idx="37">
                  <c:v>1779.054464191198</c:v>
                </c:pt>
                <c:pt idx="38">
                  <c:v>1825.375941194361</c:v>
                </c:pt>
                <c:pt idx="39">
                  <c:v>1871.609759074636</c:v>
                </c:pt>
                <c:pt idx="40">
                  <c:v>1917.755899371114</c:v>
                </c:pt>
                <c:pt idx="41">
                  <c:v>1963.8143187284</c:v>
                </c:pt>
                <c:pt idx="42">
                  <c:v>2009.784950565314</c:v>
                </c:pt>
                <c:pt idx="43">
                  <c:v>2055.667706671637</c:v>
                </c:pt>
                <c:pt idx="44">
                  <c:v>2101.462478751781</c:v>
                </c:pt>
                <c:pt idx="45">
                  <c:v>2147.169139898615</c:v>
                </c:pt>
                <c:pt idx="46">
                  <c:v>2192.787545999512</c:v>
                </c:pt>
                <c:pt idx="47">
                  <c:v>2238.31753708655</c:v>
                </c:pt>
                <c:pt idx="48">
                  <c:v>2283.758938618701</c:v>
                </c:pt>
                <c:pt idx="49">
                  <c:v>2329.111562700011</c:v>
                </c:pt>
                <c:pt idx="50">
                  <c:v>2374.375209242105</c:v>
                </c:pt>
                <c:pt idx="51">
                  <c:v>2419.549667066196</c:v>
                </c:pt>
                <c:pt idx="52">
                  <c:v>2464.634714948712</c:v>
                </c:pt>
                <c:pt idx="53">
                  <c:v>2509.630122614792</c:v>
                </c:pt>
                <c:pt idx="54">
                  <c:v>2554.53565167496</c:v>
                </c:pt>
                <c:pt idx="55">
                  <c:v>2599.351056514773</c:v>
                </c:pt>
                <c:pt idx="56">
                  <c:v>2644.076085137202</c:v>
                </c:pt>
                <c:pt idx="57">
                  <c:v>2688.710479954721</c:v>
                </c:pt>
                <c:pt idx="58">
                  <c:v>2733.253978543216</c:v>
                </c:pt>
                <c:pt idx="59">
                  <c:v>2777.706314347452</c:v>
                </c:pt>
                <c:pt idx="60">
                  <c:v>2822.067217350937</c:v>
                </c:pt>
                <c:pt idx="61">
                  <c:v>2866.336414702702</c:v>
                </c:pt>
                <c:pt idx="62">
                  <c:v>2910.513631314272</c:v>
                </c:pt>
                <c:pt idx="63">
                  <c:v>2954.598590413807</c:v>
                </c:pt>
                <c:pt idx="64">
                  <c:v>2998.591014071134</c:v>
                </c:pt>
                <c:pt idx="65">
                  <c:v>3042.490623692982</c:v>
                </c:pt>
                <c:pt idx="66">
                  <c:v>3086.29714048002</c:v>
                </c:pt>
                <c:pt idx="67">
                  <c:v>3130.010285867378</c:v>
                </c:pt>
                <c:pt idx="68">
                  <c:v>3173.629781923953</c:v>
                </c:pt>
                <c:pt idx="69">
                  <c:v>3217.155351736816</c:v>
                </c:pt>
                <c:pt idx="70">
                  <c:v>3260.586719765327</c:v>
                </c:pt>
                <c:pt idx="71">
                  <c:v>3303.923612173181</c:v>
                </c:pt>
                <c:pt idx="72">
                  <c:v>3347.165757136652</c:v>
                </c:pt>
                <c:pt idx="73">
                  <c:v>3390.312885134015</c:v>
                </c:pt>
                <c:pt idx="74">
                  <c:v>3433.364729214925</c:v>
                </c:pt>
                <c:pt idx="75">
                  <c:v>3476.321025246754</c:v>
                </c:pt>
                <c:pt idx="76">
                  <c:v>3519.181512147654</c:v>
                </c:pt>
                <c:pt idx="77">
                  <c:v>3561.945932098897</c:v>
                </c:pt>
                <c:pt idx="78">
                  <c:v>3604.614030743018</c:v>
                </c:pt>
                <c:pt idx="79">
                  <c:v>3647.185557368677</c:v>
                </c:pt>
                <c:pt idx="80">
                  <c:v>3689.660265073644</c:v>
                </c:pt>
                <c:pt idx="81">
                  <c:v>3732.037910920102</c:v>
                </c:pt>
                <c:pt idx="82">
                  <c:v>3774.318256077356</c:v>
                </c:pt>
                <c:pt idx="83">
                  <c:v>3816.501065948978</c:v>
                </c:pt>
                <c:pt idx="84">
                  <c:v>3858.586110287812</c:v>
                </c:pt>
                <c:pt idx="85">
                  <c:v>3900.57316330541</c:v>
                </c:pt>
                <c:pt idx="86">
                  <c:v>3942.462003763532</c:v>
                </c:pt>
                <c:pt idx="87">
                  <c:v>3984.252415062394</c:v>
                </c:pt>
                <c:pt idx="88">
                  <c:v>4025.944185315166</c:v>
                </c:pt>
                <c:pt idx="89">
                  <c:v>4067.537107416661</c:v>
                </c:pt>
                <c:pt idx="90">
                  <c:v>4109.030979100847</c:v>
                </c:pt>
                <c:pt idx="91">
                  <c:v>4150.42560299486</c:v>
                </c:pt>
                <c:pt idx="92">
                  <c:v>4191.720786659745</c:v>
                </c:pt>
                <c:pt idx="93">
                  <c:v>4232.916342631681</c:v>
                </c:pt>
                <c:pt idx="94">
                  <c:v>4274.012088449671</c:v>
                </c:pt>
                <c:pt idx="95">
                  <c:v>4315.007846682332</c:v>
                </c:pt>
                <c:pt idx="96">
                  <c:v>4355.903444946219</c:v>
                </c:pt>
                <c:pt idx="97">
                  <c:v>4396.69871591818</c:v>
                </c:pt>
                <c:pt idx="98">
                  <c:v>4437.393497347306</c:v>
                </c:pt>
                <c:pt idx="99">
                  <c:v>4477.987632055068</c:v>
                </c:pt>
                <c:pt idx="100">
                  <c:v>4518.480967937498</c:v>
                </c:pt>
                <c:pt idx="101">
                  <c:v>4558.873357961368</c:v>
                </c:pt>
                <c:pt idx="102">
                  <c:v>4599.16466015321</c:v>
                </c:pt>
                <c:pt idx="103">
                  <c:v>4639.354737588204</c:v>
                </c:pt>
                <c:pt idx="104">
                  <c:v>4679.443458378483</c:v>
                </c:pt>
                <c:pt idx="105">
                  <c:v>4719.430695647839</c:v>
                </c:pt>
                <c:pt idx="106">
                  <c:v>4759.316327516688</c:v>
                </c:pt>
                <c:pt idx="107">
                  <c:v>4799.100237075474</c:v>
                </c:pt>
                <c:pt idx="108">
                  <c:v>4838.782312358961</c:v>
                </c:pt>
                <c:pt idx="109">
                  <c:v>4878.362446316285</c:v>
                </c:pt>
                <c:pt idx="110">
                  <c:v>4917.840536782518</c:v>
                </c:pt>
                <c:pt idx="111">
                  <c:v>4957.2164864433</c:v>
                </c:pt>
                <c:pt idx="112">
                  <c:v>4996.490202800604</c:v>
                </c:pt>
                <c:pt idx="113">
                  <c:v>5035.66159813758</c:v>
                </c:pt>
                <c:pt idx="114">
                  <c:v>5074.73058948014</c:v>
                </c:pt>
                <c:pt idx="115">
                  <c:v>5113.69709855807</c:v>
                </c:pt>
                <c:pt idx="116">
                  <c:v>5152.561051764292</c:v>
                </c:pt>
                <c:pt idx="117">
                  <c:v>5191.322380112251</c:v>
                </c:pt>
                <c:pt idx="118">
                  <c:v>5229.98101919517</c:v>
                </c:pt>
                <c:pt idx="119">
                  <c:v>5268.536909140646</c:v>
                </c:pt>
              </c:numCache>
            </c:numRef>
          </c:yVal>
          <c:smooth val="0"/>
          <c:extLst xmlns:c16r2="http://schemas.microsoft.com/office/drawing/2015/06/chart">
            <c:ext xmlns:c16="http://schemas.microsoft.com/office/drawing/2014/chart" uri="{C3380CC4-5D6E-409C-BE32-E72D297353CC}">
              <c16:uniqueId val="{00000001-C445-489D-8A89-F992D2028AE3}"/>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40.0685948038008</c:v>
                </c:pt>
                <c:pt idx="2">
                  <c:v>80.03839745162874</c:v>
                </c:pt>
                <c:pt idx="3">
                  <c:v>119.914762550965</c:v>
                </c:pt>
                <c:pt idx="4">
                  <c:v>159.7030855030753</c:v>
                </c:pt>
                <c:pt idx="5">
                  <c:v>199.4087118559983</c:v>
                </c:pt>
                <c:pt idx="6">
                  <c:v>239.0368986444082</c:v>
                </c:pt>
                <c:pt idx="7">
                  <c:v>278.5927856839261</c:v>
                </c:pt>
                <c:pt idx="8">
                  <c:v>318.0813745656012</c:v>
                </c:pt>
                <c:pt idx="9">
                  <c:v>357.507513678167</c:v>
                </c:pt>
                <c:pt idx="10">
                  <c:v>396.8758879445959</c:v>
                </c:pt>
                <c:pt idx="11">
                  <c:v>436.1910122458356</c:v>
                </c:pt>
                <c:pt idx="12">
                  <c:v>475.4572277034167</c:v>
                </c:pt>
                <c:pt idx="13">
                  <c:v>514.6787001830526</c:v>
                </c:pt>
                <c:pt idx="14">
                  <c:v>553.8499165601097</c:v>
                </c:pt>
                <c:pt idx="15">
                  <c:v>592.9700490792746</c:v>
                </c:pt>
                <c:pt idx="16">
                  <c:v>632.0389289322774</c:v>
                </c:pt>
                <c:pt idx="17">
                  <c:v>671.0565397760365</c:v>
                </c:pt>
                <c:pt idx="18">
                  <c:v>710.022969776066</c:v>
                </c:pt>
                <c:pt idx="19">
                  <c:v>748.9383764448575</c:v>
                </c:pt>
                <c:pt idx="20">
                  <c:v>787.8029600051224</c:v>
                </c:pt>
                <c:pt idx="21">
                  <c:v>826.6169433314353</c:v>
                </c:pt>
                <c:pt idx="22">
                  <c:v>865.380556977121</c:v>
                </c:pt>
                <c:pt idx="23">
                  <c:v>904.0940281066577</c:v>
                </c:pt>
                <c:pt idx="24">
                  <c:v>942.7575724434573</c:v>
                </c:pt>
                <c:pt idx="25">
                  <c:v>981.371388530592</c:v>
                </c:pt>
                <c:pt idx="26">
                  <c:v>1019.935653768247</c:v>
                </c:pt>
                <c:pt idx="27">
                  <c:v>1058.450505225686</c:v>
                </c:pt>
                <c:pt idx="28">
                  <c:v>1096.916047030827</c:v>
                </c:pt>
                <c:pt idx="29">
                  <c:v>1135.332351290621</c:v>
                </c:pt>
                <c:pt idx="30">
                  <c:v>1173.699458623771</c:v>
                </c:pt>
                <c:pt idx="31">
                  <c:v>1212.017379006371</c:v>
                </c:pt>
                <c:pt idx="32">
                  <c:v>1250.286092844326</c:v>
                </c:pt>
                <c:pt idx="33">
                  <c:v>1288.505552204326</c:v>
                </c:pt>
                <c:pt idx="34">
                  <c:v>1326.675682146335</c:v>
                </c:pt>
                <c:pt idx="35">
                  <c:v>1364.79638211825</c:v>
                </c:pt>
                <c:pt idx="36">
                  <c:v>1402.867527378257</c:v>
                </c:pt>
                <c:pt idx="37">
                  <c:v>1440.88897042349</c:v>
                </c:pt>
                <c:pt idx="38">
                  <c:v>1478.860542408191</c:v>
                </c:pt>
                <c:pt idx="39">
                  <c:v>1516.782054538606</c:v>
                </c:pt>
                <c:pt idx="40">
                  <c:v>1554.65329940035</c:v>
                </c:pt>
                <c:pt idx="41">
                  <c:v>1592.474052265752</c:v>
                </c:pt>
                <c:pt idx="42">
                  <c:v>1630.244072357193</c:v>
                </c:pt>
                <c:pt idx="43">
                  <c:v>1667.963104067603</c:v>
                </c:pt>
                <c:pt idx="44">
                  <c:v>1705.630878121825</c:v>
                </c:pt>
                <c:pt idx="45">
                  <c:v>1743.247112703975</c:v>
                </c:pt>
                <c:pt idx="46">
                  <c:v>1780.811514523346</c:v>
                </c:pt>
                <c:pt idx="47">
                  <c:v>1818.32377983071</c:v>
                </c:pt>
                <c:pt idx="48">
                  <c:v>1855.78359539481</c:v>
                </c:pt>
                <c:pt idx="49">
                  <c:v>1893.190639421577</c:v>
                </c:pt>
                <c:pt idx="50">
                  <c:v>1930.54458243074</c:v>
                </c:pt>
                <c:pt idx="51">
                  <c:v>1967.845088088652</c:v>
                </c:pt>
                <c:pt idx="52">
                  <c:v>2005.091813993873</c:v>
                </c:pt>
                <c:pt idx="53">
                  <c:v>2042.284412422916</c:v>
                </c:pt>
                <c:pt idx="54">
                  <c:v>2079.422531035263</c:v>
                </c:pt>
                <c:pt idx="55">
                  <c:v>2116.505813539493</c:v>
                </c:pt>
                <c:pt idx="56">
                  <c:v>2153.533900319831</c:v>
                </c:pt>
                <c:pt idx="57">
                  <c:v>2190.506429033121</c:v>
                </c:pt>
                <c:pt idx="58">
                  <c:v>2227.423035163432</c:v>
                </c:pt>
                <c:pt idx="59">
                  <c:v>2264.283352550818</c:v>
                </c:pt>
                <c:pt idx="60">
                  <c:v>2301.08701388305</c:v>
                </c:pt>
                <c:pt idx="61">
                  <c:v>2337.833651166176</c:v>
                </c:pt>
                <c:pt idx="62">
                  <c:v>2374.522896156181</c:v>
                </c:pt>
                <c:pt idx="63">
                  <c:v>2411.154380772263</c:v>
                </c:pt>
                <c:pt idx="64">
                  <c:v>2447.727737478912</c:v>
                </c:pt>
                <c:pt idx="65">
                  <c:v>2484.242599648191</c:v>
                </c:pt>
                <c:pt idx="66">
                  <c:v>2520.698601895012</c:v>
                </c:pt>
                <c:pt idx="67">
                  <c:v>2557.09538039146</c:v>
                </c:pt>
                <c:pt idx="68">
                  <c:v>2593.432573161088</c:v>
                </c:pt>
                <c:pt idx="69">
                  <c:v>2629.709820352261</c:v>
                </c:pt>
                <c:pt idx="70">
                  <c:v>2665.926764494274</c:v>
                </c:pt>
                <c:pt idx="71">
                  <c:v>2702.083050732035</c:v>
                </c:pt>
                <c:pt idx="72">
                  <c:v>2738.1783270475</c:v>
                </c:pt>
                <c:pt idx="73">
                  <c:v>2774.212244462688</c:v>
                </c:pt>
                <c:pt idx="74">
                  <c:v>2810.184457228052</c:v>
                </c:pt>
                <c:pt idx="75">
                  <c:v>2846.09462299617</c:v>
                </c:pt>
                <c:pt idx="76">
                  <c:v>2881.942402982386</c:v>
                </c:pt>
                <c:pt idx="77">
                  <c:v>2917.727462112437</c:v>
                </c:pt>
                <c:pt idx="78">
                  <c:v>2953.449469156744</c:v>
                </c:pt>
                <c:pt idx="79">
                  <c:v>2989.108096854296</c:v>
                </c:pt>
                <c:pt idx="80">
                  <c:v>3024.7030220225</c:v>
                </c:pt>
                <c:pt idx="81">
                  <c:v>3060.233925664099</c:v>
                </c:pt>
                <c:pt idx="82">
                  <c:v>3095.700493054464</c:v>
                </c:pt>
                <c:pt idx="83">
                  <c:v>3131.102413825458</c:v>
                </c:pt>
                <c:pt idx="84">
                  <c:v>3166.439382043434</c:v>
                </c:pt>
                <c:pt idx="85">
                  <c:v>3201.711096270475</c:v>
                </c:pt>
                <c:pt idx="86">
                  <c:v>3236.91725962516</c:v>
                </c:pt>
                <c:pt idx="87">
                  <c:v>3272.057579832151</c:v>
                </c:pt>
                <c:pt idx="88">
                  <c:v>3307.131769267377</c:v>
                </c:pt>
                <c:pt idx="89">
                  <c:v>3342.139544995036</c:v>
                </c:pt>
                <c:pt idx="90">
                  <c:v>3377.080628799973</c:v>
                </c:pt>
                <c:pt idx="91">
                  <c:v>3411.954747212352</c:v>
                </c:pt>
                <c:pt idx="92">
                  <c:v>3446.76163152745</c:v>
                </c:pt>
                <c:pt idx="93">
                  <c:v>3481.501017824048</c:v>
                </c:pt>
                <c:pt idx="94">
                  <c:v>3516.172646972118</c:v>
                </c:pt>
                <c:pt idx="95">
                  <c:v>3550.776264640966</c:v>
                </c:pt>
                <c:pt idx="96">
                  <c:v>3585.311621300876</c:v>
                </c:pt>
                <c:pt idx="97">
                  <c:v>3619.778472220525</c:v>
                </c:pt>
                <c:pt idx="98">
                  <c:v>3654.17657746235</c:v>
                </c:pt>
                <c:pt idx="99">
                  <c:v>3688.50570187578</c:v>
                </c:pt>
                <c:pt idx="100">
                  <c:v>3722.76561508188</c:v>
                </c:pt>
                <c:pt idx="101">
                  <c:v>3756.956091461703</c:v>
                </c:pt>
                <c:pt idx="102">
                  <c:v>3791.076910137432</c:v>
                </c:pt>
                <c:pt idx="103">
                  <c:v>3825.12785495189</c:v>
                </c:pt>
                <c:pt idx="104">
                  <c:v>3859.108714448987</c:v>
                </c:pt>
                <c:pt idx="105">
                  <c:v>3893.019281845074</c:v>
                </c:pt>
                <c:pt idx="106">
                  <c:v>3926.859355005668</c:v>
                </c:pt>
                <c:pt idx="107">
                  <c:v>3960.628736416809</c:v>
                </c:pt>
                <c:pt idx="108">
                  <c:v>3994.327233154792</c:v>
                </c:pt>
                <c:pt idx="109">
                  <c:v>4027.954656854504</c:v>
                </c:pt>
                <c:pt idx="110">
                  <c:v>4061.510823675664</c:v>
                </c:pt>
                <c:pt idx="111">
                  <c:v>4094.995554269058</c:v>
                </c:pt>
                <c:pt idx="112">
                  <c:v>4128.40867374255</c:v>
                </c:pt>
                <c:pt idx="113">
                  <c:v>4161.750011621974</c:v>
                </c:pt>
                <c:pt idx="114">
                  <c:v>4195.019401815952</c:v>
                </c:pt>
                <c:pt idx="115">
                  <c:v>4228.216682575875</c:v>
                </c:pt>
                <c:pt idx="116">
                  <c:v>4261.341696458403</c:v>
                </c:pt>
                <c:pt idx="117">
                  <c:v>4294.394290282391</c:v>
                </c:pt>
                <c:pt idx="118">
                  <c:v>4327.374315091874</c:v>
                </c:pt>
                <c:pt idx="119">
                  <c:v>4360.28162611509</c:v>
                </c:pt>
              </c:numCache>
            </c:numRef>
          </c:yVal>
          <c:smooth val="0"/>
          <c:extLst xmlns:c16r2="http://schemas.microsoft.com/office/drawing/2015/06/chart">
            <c:ext xmlns:c16="http://schemas.microsoft.com/office/drawing/2014/chart" uri="{C3380CC4-5D6E-409C-BE32-E72D297353CC}">
              <c16:uniqueId val="{00000002-C445-489D-8A89-F992D2028AE3}"/>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40.06859480403364</c:v>
                </c:pt>
                <c:pt idx="2">
                  <c:v>80.03918223781511</c:v>
                </c:pt>
                <c:pt idx="3">
                  <c:v>119.9128364482895</c:v>
                </c:pt>
                <c:pt idx="4">
                  <c:v>159.6909188213758</c:v>
                </c:pt>
                <c:pt idx="5">
                  <c:v>199.3749922849238</c:v>
                </c:pt>
                <c:pt idx="6">
                  <c:v>238.9667681190185</c:v>
                </c:pt>
                <c:pt idx="7">
                  <c:v>278.4680633621736</c:v>
                </c:pt>
                <c:pt idx="8">
                  <c:v>317.880766677903</c:v>
                </c:pt>
                <c:pt idx="9">
                  <c:v>357.2068110536782</c:v>
                </c:pt>
                <c:pt idx="10">
                  <c:v>396.4481520119588</c:v>
                </c:pt>
                <c:pt idx="11">
                  <c:v>435.6067502626684</c:v>
                </c:pt>
                <c:pt idx="12">
                  <c:v>474.684557947563</c:v>
                </c:pt>
                <c:pt idx="13">
                  <c:v>513.683507779148</c:v>
                </c:pt>
                <c:pt idx="14">
                  <c:v>552.6007169769145</c:v>
                </c:pt>
                <c:pt idx="15">
                  <c:v>591.4359821307004</c:v>
                </c:pt>
                <c:pt idx="16">
                  <c:v>630.189544222085</c:v>
                </c:pt>
                <c:pt idx="17">
                  <c:v>668.8617915064094</c:v>
                </c:pt>
                <c:pt idx="18">
                  <c:v>707.4532135212794</c:v>
                </c:pt>
                <c:pt idx="19">
                  <c:v>745.9643669244829</c:v>
                </c:pt>
                <c:pt idx="20">
                  <c:v>784.3958497210406</c:v>
                </c:pt>
                <c:pt idx="21">
                  <c:v>822.748281904962</c:v>
                </c:pt>
                <c:pt idx="22">
                  <c:v>861.0222910423763</c:v>
                </c:pt>
                <c:pt idx="23">
                  <c:v>899.218501623487</c:v>
                </c:pt>
                <c:pt idx="24">
                  <c:v>937.3375273048794</c:v>
                </c:pt>
                <c:pt idx="25">
                  <c:v>975.3799653493332</c:v>
                </c:pt>
                <c:pt idx="26">
                  <c:v>1013.346392743988</c:v>
                </c:pt>
                <c:pt idx="27">
                  <c:v>1051.23735523224</c:v>
                </c:pt>
                <c:pt idx="28">
                  <c:v>1089.053370659472</c:v>
                </c:pt>
                <c:pt idx="29">
                  <c:v>1126.794929009164</c:v>
                </c:pt>
                <c:pt idx="30">
                  <c:v>1164.462492422201</c:v>
                </c:pt>
                <c:pt idx="31">
                  <c:v>1202.056495517027</c:v>
                </c:pt>
                <c:pt idx="32">
                  <c:v>1239.577345934231</c:v>
                </c:pt>
                <c:pt idx="33">
                  <c:v>1277.025425037835</c:v>
                </c:pt>
                <c:pt idx="34">
                  <c:v>1314.401088728104</c:v>
                </c:pt>
                <c:pt idx="35">
                  <c:v>1351.70466832188</c:v>
                </c:pt>
                <c:pt idx="36">
                  <c:v>1388.936471476685</c:v>
                </c:pt>
                <c:pt idx="37">
                  <c:v>1426.096783135785</c:v>
                </c:pt>
                <c:pt idx="38">
                  <c:v>1463.185866484651</c:v>
                </c:pt>
                <c:pt idx="39">
                  <c:v>1500.203963896027</c:v>
                </c:pt>
                <c:pt idx="40">
                  <c:v>1537.151297847275</c:v>
                </c:pt>
                <c:pt idx="41">
                  <c:v>1574.028071834007</c:v>
                </c:pt>
                <c:pt idx="42">
                  <c:v>1610.83447125461</c:v>
                </c:pt>
                <c:pt idx="43">
                  <c:v>1647.57066427311</c:v>
                </c:pt>
                <c:pt idx="44">
                  <c:v>1684.236802657135</c:v>
                </c:pt>
                <c:pt idx="45">
                  <c:v>1720.833022578852</c:v>
                </c:pt>
                <c:pt idx="46">
                  <c:v>1757.359445397509</c:v>
                </c:pt>
                <c:pt idx="47">
                  <c:v>1793.816178407054</c:v>
                </c:pt>
                <c:pt idx="48">
                  <c:v>1830.203315553255</c:v>
                </c:pt>
                <c:pt idx="49">
                  <c:v>1866.52093813126</c:v>
                </c:pt>
                <c:pt idx="50">
                  <c:v>1902.76911544311</c:v>
                </c:pt>
                <c:pt idx="51">
                  <c:v>1938.94790544035</c:v>
                </c:pt>
                <c:pt idx="52">
                  <c:v>1975.057355331257</c:v>
                </c:pt>
                <c:pt idx="53">
                  <c:v>2011.0975021692</c:v>
                </c:pt>
                <c:pt idx="54">
                  <c:v>2047.068373414688</c:v>
                </c:pt>
                <c:pt idx="55">
                  <c:v>2082.969987472985</c:v>
                </c:pt>
                <c:pt idx="56">
                  <c:v>2118.802354209823</c:v>
                </c:pt>
                <c:pt idx="57">
                  <c:v>2154.565475447102</c:v>
                </c:pt>
                <c:pt idx="58">
                  <c:v>2190.259345432511</c:v>
                </c:pt>
                <c:pt idx="59">
                  <c:v>2225.883951297961</c:v>
                </c:pt>
                <c:pt idx="60">
                  <c:v>2261.439273490803</c:v>
                </c:pt>
                <c:pt idx="61">
                  <c:v>2296.925286189187</c:v>
                </c:pt>
                <c:pt idx="62">
                  <c:v>2332.341957703465</c:v>
                </c:pt>
                <c:pt idx="63">
                  <c:v>2367.689250852447</c:v>
                </c:pt>
                <c:pt idx="64">
                  <c:v>2402.967123334296</c:v>
                </c:pt>
                <c:pt idx="65">
                  <c:v>2438.175528071821</c:v>
                </c:pt>
                <c:pt idx="66">
                  <c:v>2473.314413546585</c:v>
                </c:pt>
                <c:pt idx="67">
                  <c:v>2508.383724120446</c:v>
                </c:pt>
                <c:pt idx="68">
                  <c:v>2543.383400341496</c:v>
                </c:pt>
                <c:pt idx="69">
                  <c:v>2578.313379236031</c:v>
                </c:pt>
                <c:pt idx="70">
                  <c:v>2613.173594589578</c:v>
                </c:pt>
                <c:pt idx="71">
                  <c:v>2647.96397721395</c:v>
                </c:pt>
                <c:pt idx="72">
                  <c:v>2682.684455203591</c:v>
                </c:pt>
                <c:pt idx="73">
                  <c:v>2717.334954179823</c:v>
                </c:pt>
                <c:pt idx="74">
                  <c:v>2751.915397526696</c:v>
                </c:pt>
                <c:pt idx="75">
                  <c:v>2786.42570661474</c:v>
                </c:pt>
                <c:pt idx="76">
                  <c:v>2820.865801010514</c:v>
                </c:pt>
                <c:pt idx="77">
                  <c:v>2855.235598686617</c:v>
                </c:pt>
                <c:pt idx="78">
                  <c:v>2889.53501621238</c:v>
                </c:pt>
                <c:pt idx="79">
                  <c:v>2923.763968941523</c:v>
                </c:pt>
                <c:pt idx="80">
                  <c:v>2957.922371189808</c:v>
                </c:pt>
                <c:pt idx="81">
                  <c:v>2992.01013640454</c:v>
                </c:pt>
                <c:pt idx="82">
                  <c:v>3026.027177325916</c:v>
                </c:pt>
                <c:pt idx="83">
                  <c:v>3059.973406141624</c:v>
                </c:pt>
                <c:pt idx="84">
                  <c:v>3093.848734633764</c:v>
                </c:pt>
                <c:pt idx="85">
                  <c:v>3127.653074318077</c:v>
                </c:pt>
                <c:pt idx="86">
                  <c:v>3161.386336578754</c:v>
                </c:pt>
                <c:pt idx="87">
                  <c:v>3195.048432794631</c:v>
                </c:pt>
                <c:pt idx="88">
                  <c:v>3228.639274459565</c:v>
                </c:pt>
                <c:pt idx="89">
                  <c:v>3262.15877329954</c:v>
                </c:pt>
                <c:pt idx="90">
                  <c:v>3295.60684137931</c:v>
                </c:pt>
                <c:pt idx="91">
                  <c:v>3328.983391207643</c:v>
                </c:pt>
                <c:pt idx="92">
                  <c:v>3362.288335836958</c:v>
                </c:pt>
                <c:pt idx="93">
                  <c:v>3395.52158895624</c:v>
                </c:pt>
                <c:pt idx="94">
                  <c:v>3428.68306497857</c:v>
                </c:pt>
                <c:pt idx="95">
                  <c:v>3461.772679128449</c:v>
                </c:pt>
                <c:pt idx="96">
                  <c:v>3494.7903475184</c:v>
                </c:pt>
                <c:pt idx="97">
                  <c:v>3527.735987228574</c:v>
                </c:pt>
                <c:pt idx="98">
                  <c:v>3560.609516375</c:v>
                </c:pt>
                <c:pt idx="99">
                  <c:v>3593.410854178481</c:v>
                </c:pt>
                <c:pt idx="100">
                  <c:v>3626.139921028866</c:v>
                </c:pt>
                <c:pt idx="101">
                  <c:v>3658.796638545115</c:v>
                </c:pt>
                <c:pt idx="102">
                  <c:v>3691.380929632345</c:v>
                </c:pt>
                <c:pt idx="103">
                  <c:v>3723.892718535382</c:v>
                </c:pt>
                <c:pt idx="104">
                  <c:v>3756.33193088905</c:v>
                </c:pt>
                <c:pt idx="105">
                  <c:v>3788.698493765899</c:v>
                </c:pt>
                <c:pt idx="106">
                  <c:v>3820.992335719755</c:v>
                </c:pt>
                <c:pt idx="107">
                  <c:v>3853.213386829942</c:v>
                </c:pt>
                <c:pt idx="108">
                  <c:v>3885.361578737385</c:v>
                </c:pt>
                <c:pt idx="109">
                  <c:v>3917.43684468139</c:v>
                </c:pt>
                <c:pt idx="110">
                  <c:v>3949.439119535731</c:v>
                </c:pt>
                <c:pt idx="111">
                  <c:v>3981.368339838693</c:v>
                </c:pt>
                <c:pt idx="112">
                  <c:v>4013.224443823099</c:v>
                </c:pt>
                <c:pt idx="113">
                  <c:v>4045.00737144216</c:v>
                </c:pt>
                <c:pt idx="114">
                  <c:v>4076.717064396013</c:v>
                </c:pt>
                <c:pt idx="115">
                  <c:v>4108.353466154308</c:v>
                </c:pt>
                <c:pt idx="116">
                  <c:v>4139.916521977635</c:v>
                </c:pt>
                <c:pt idx="117">
                  <c:v>4171.406178936591</c:v>
                </c:pt>
                <c:pt idx="118">
                  <c:v>4202.822385930222</c:v>
                </c:pt>
                <c:pt idx="119">
                  <c:v>4234.165093700401</c:v>
                </c:pt>
              </c:numCache>
            </c:numRef>
          </c:yVal>
          <c:smooth val="0"/>
          <c:extLst xmlns:c16r2="http://schemas.microsoft.com/office/drawing/2015/06/chart">
            <c:ext xmlns:c16="http://schemas.microsoft.com/office/drawing/2014/chart" uri="{C3380CC4-5D6E-409C-BE32-E72D297353CC}">
              <c16:uniqueId val="{00000003-C445-489D-8A89-F992D2028AE3}"/>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44.5330621919129</c:v>
                </c:pt>
                <c:pt idx="2">
                  <c:v>88.97525582509115</c:v>
                </c:pt>
                <c:pt idx="3">
                  <c:v>133.3351621518377</c:v>
                </c:pt>
                <c:pt idx="4">
                  <c:v>177.6211289069615</c:v>
                </c:pt>
                <c:pt idx="5">
                  <c:v>221.8412200729363</c:v>
                </c:pt>
                <c:pt idx="6">
                  <c:v>266.003209171351</c:v>
                </c:pt>
                <c:pt idx="7">
                  <c:v>310.1145765993278</c:v>
                </c:pt>
                <c:pt idx="8">
                  <c:v>354.18250991893</c:v>
                </c:pt>
                <c:pt idx="9">
                  <c:v>398.2139063500786</c:v>
                </c:pt>
                <c:pt idx="10">
                  <c:v>442.215376911214</c:v>
                </c:pt>
                <c:pt idx="11">
                  <c:v>486.1932517518288</c:v>
                </c:pt>
                <c:pt idx="12">
                  <c:v>530.1535863527097</c:v>
                </c:pt>
                <c:pt idx="13">
                  <c:v>574.1021683232374</c:v>
                </c:pt>
                <c:pt idx="14">
                  <c:v>618.0349495075645</c:v>
                </c:pt>
                <c:pt idx="15">
                  <c:v>661.9524217506404</c:v>
                </c:pt>
                <c:pt idx="16">
                  <c:v>705.8555962531827</c:v>
                </c:pt>
                <c:pt idx="17">
                  <c:v>749.7455286567565</c:v>
                </c:pt>
                <c:pt idx="18">
                  <c:v>793.6232860959124</c:v>
                </c:pt>
                <c:pt idx="19">
                  <c:v>837.4899238555224</c:v>
                </c:pt>
                <c:pt idx="20">
                  <c:v>881.3464681247609</c:v>
                </c:pt>
                <c:pt idx="21">
                  <c:v>925.1939034541137</c:v>
                </c:pt>
                <c:pt idx="22">
                  <c:v>969.033163841581</c:v>
                </c:pt>
                <c:pt idx="23">
                  <c:v>1012.865126598859</c:v>
                </c:pt>
                <c:pt idx="24">
                  <c:v>1056.690608362667</c:v>
                </c:pt>
                <c:pt idx="25">
                  <c:v>1100.510362736648</c:v>
                </c:pt>
                <c:pt idx="26">
                  <c:v>1144.32507918845</c:v>
                </c:pt>
                <c:pt idx="27">
                  <c:v>1188.135366178816</c:v>
                </c:pt>
                <c:pt idx="28">
                  <c:v>1231.941760547692</c:v>
                </c:pt>
                <c:pt idx="29">
                  <c:v>1275.744730200386</c:v>
                </c:pt>
                <c:pt idx="30">
                  <c:v>1319.544676254038</c:v>
                </c:pt>
                <c:pt idx="31">
                  <c:v>1363.341935361503</c:v>
                </c:pt>
                <c:pt idx="32">
                  <c:v>1407.136782158865</c:v>
                </c:pt>
                <c:pt idx="33">
                  <c:v>1450.929431776283</c:v>
                </c:pt>
                <c:pt idx="34">
                  <c:v>1494.720042376081</c:v>
                </c:pt>
                <c:pt idx="35">
                  <c:v>1538.50871768943</c:v>
                </c:pt>
                <c:pt idx="36">
                  <c:v>1582.295509533957</c:v>
                </c:pt>
                <c:pt idx="37">
                  <c:v>1626.080420284299</c:v>
                </c:pt>
                <c:pt idx="38">
                  <c:v>1669.863405291457</c:v>
                </c:pt>
                <c:pt idx="39">
                  <c:v>1713.64437524532</c:v>
                </c:pt>
                <c:pt idx="40">
                  <c:v>1757.423198432894</c:v>
                </c:pt>
                <c:pt idx="41">
                  <c:v>1801.199702950194</c:v>
                </c:pt>
                <c:pt idx="42">
                  <c:v>1844.973678834038</c:v>
                </c:pt>
                <c:pt idx="43">
                  <c:v>1888.744880127953</c:v>
                </c:pt>
                <c:pt idx="44">
                  <c:v>1932.513026865199</c:v>
                </c:pt>
                <c:pt idx="45">
                  <c:v>1976.277806987753</c:v>
                </c:pt>
                <c:pt idx="46">
                  <c:v>2020.038878180087</c:v>
                </c:pt>
                <c:pt idx="47">
                  <c:v>2063.795869639142</c:v>
                </c:pt>
                <c:pt idx="48">
                  <c:v>2107.548383769114</c:v>
                </c:pt>
                <c:pt idx="49">
                  <c:v>2151.295997807756</c:v>
                </c:pt>
                <c:pt idx="50">
                  <c:v>2195.038265382871</c:v>
                </c:pt>
                <c:pt idx="51">
                  <c:v>2238.774718008935</c:v>
                </c:pt>
                <c:pt idx="52">
                  <c:v>2282.504866509931</c:v>
                </c:pt>
                <c:pt idx="53">
                  <c:v>2326.228202391416</c:v>
                </c:pt>
                <c:pt idx="54">
                  <c:v>2369.94419914554</c:v>
                </c:pt>
                <c:pt idx="55">
                  <c:v>2413.652313499711</c:v>
                </c:pt>
                <c:pt idx="56">
                  <c:v>2457.351986612892</c:v>
                </c:pt>
                <c:pt idx="57">
                  <c:v>2501.042645213194</c:v>
                </c:pt>
                <c:pt idx="58">
                  <c:v>2544.723702689866</c:v>
                </c:pt>
                <c:pt idx="59">
                  <c:v>2588.39456013078</c:v>
                </c:pt>
                <c:pt idx="60">
                  <c:v>2632.054607314989</c:v>
                </c:pt>
                <c:pt idx="61">
                  <c:v>2675.703223655466</c:v>
                </c:pt>
                <c:pt idx="62">
                  <c:v>2719.339779105736</c:v>
                </c:pt>
                <c:pt idx="63">
                  <c:v>2762.963635014602</c:v>
                </c:pt>
                <c:pt idx="64">
                  <c:v>2806.57414494711</c:v>
                </c:pt>
                <c:pt idx="65">
                  <c:v>2850.170655462425</c:v>
                </c:pt>
                <c:pt idx="66">
                  <c:v>2893.752506857738</c:v>
                </c:pt>
                <c:pt idx="67">
                  <c:v>2937.319033874664</c:v>
                </c:pt>
                <c:pt idx="68">
                  <c:v>2980.86956636887</c:v>
                </c:pt>
                <c:pt idx="69">
                  <c:v>3024.403429951752</c:v>
                </c:pt>
                <c:pt idx="70">
                  <c:v>3067.919946596026</c:v>
                </c:pt>
                <c:pt idx="71">
                  <c:v>3111.418435212923</c:v>
                </c:pt>
                <c:pt idx="72">
                  <c:v>3154.898212200962</c:v>
                </c:pt>
                <c:pt idx="73">
                  <c:v>3198.3585919654</c:v>
                </c:pt>
                <c:pt idx="74">
                  <c:v>3241.798887412293</c:v>
                </c:pt>
                <c:pt idx="75">
                  <c:v>3285.218410417205</c:v>
                </c:pt>
                <c:pt idx="76">
                  <c:v>3328.616472267546</c:v>
                </c:pt>
                <c:pt idx="77">
                  <c:v>3371.992384084035</c:v>
                </c:pt>
                <c:pt idx="78">
                  <c:v>3415.34545722045</c:v>
                </c:pt>
                <c:pt idx="79">
                  <c:v>3458.675003638957</c:v>
                </c:pt>
                <c:pt idx="80">
                  <c:v>3501.980336266803</c:v>
                </c:pt>
                <c:pt idx="81">
                  <c:v>3545.260769333921</c:v>
                </c:pt>
                <c:pt idx="82">
                  <c:v>3588.515618691221</c:v>
                </c:pt>
                <c:pt idx="83">
                  <c:v>3631.744202112546</c:v>
                </c:pt>
                <c:pt idx="84">
                  <c:v>3674.94583957689</c:v>
                </c:pt>
                <c:pt idx="85">
                  <c:v>3718.119853534968</c:v>
                </c:pt>
                <c:pt idx="86">
                  <c:v>3761.265569166279</c:v>
                </c:pt>
                <c:pt idx="87">
                  <c:v>3804.38231460983</c:v>
                </c:pt>
                <c:pt idx="88">
                  <c:v>3847.469421193236</c:v>
                </c:pt>
                <c:pt idx="89">
                  <c:v>3890.526223637629</c:v>
                </c:pt>
                <c:pt idx="90">
                  <c:v>3933.552060258575</c:v>
                </c:pt>
                <c:pt idx="91">
                  <c:v>3976.546273146756</c:v>
                </c:pt>
                <c:pt idx="92">
                  <c:v>4019.508208345156</c:v>
                </c:pt>
                <c:pt idx="93">
                  <c:v>4062.437216005986</c:v>
                </c:pt>
                <c:pt idx="94">
                  <c:v>4105.33265054645</c:v>
                </c:pt>
                <c:pt idx="95">
                  <c:v>4148.193870786112</c:v>
                </c:pt>
                <c:pt idx="96">
                  <c:v>4191.02024008124</c:v>
                </c:pt>
                <c:pt idx="97">
                  <c:v>4233.81112644449</c:v>
                </c:pt>
                <c:pt idx="98">
                  <c:v>4276.56590265967</c:v>
                </c:pt>
                <c:pt idx="99">
                  <c:v>4319.28394638747</c:v>
                </c:pt>
                <c:pt idx="100">
                  <c:v>4361.964640259742</c:v>
                </c:pt>
                <c:pt idx="101">
                  <c:v>4404.607371971244</c:v>
                </c:pt>
                <c:pt idx="102">
                  <c:v>4447.211534362984</c:v>
                </c:pt>
                <c:pt idx="103">
                  <c:v>4489.77652549511</c:v>
                </c:pt>
                <c:pt idx="104">
                  <c:v>4532.301748716971</c:v>
                </c:pt>
                <c:pt idx="105">
                  <c:v>4574.786612730939</c:v>
                </c:pt>
                <c:pt idx="106">
                  <c:v>4617.230531649198</c:v>
                </c:pt>
                <c:pt idx="107">
                  <c:v>4659.63292504335</c:v>
                </c:pt>
                <c:pt idx="108">
                  <c:v>4701.993217993057</c:v>
                </c:pt>
                <c:pt idx="109">
                  <c:v>4744.310841124737</c:v>
                </c:pt>
                <c:pt idx="110">
                  <c:v>4786.585230649217</c:v>
                </c:pt>
                <c:pt idx="111">
                  <c:v>4828.815828393214</c:v>
                </c:pt>
                <c:pt idx="112">
                  <c:v>4871.002081826795</c:v>
                </c:pt>
                <c:pt idx="113">
                  <c:v>4913.143444086657</c:v>
                </c:pt>
                <c:pt idx="114">
                  <c:v>4955.239373995457</c:v>
                </c:pt>
                <c:pt idx="115">
                  <c:v>4997.289336077637</c:v>
                </c:pt>
                <c:pt idx="116">
                  <c:v>5039.2928005727</c:v>
                </c:pt>
                <c:pt idx="117">
                  <c:v>5081.24924344197</c:v>
                </c:pt>
                <c:pt idx="118">
                  <c:v>5123.158146378118</c:v>
                </c:pt>
                <c:pt idx="119">
                  <c:v>5165.018996805418</c:v>
                </c:pt>
              </c:numCache>
            </c:numRef>
          </c:yVal>
          <c:smooth val="0"/>
          <c:extLst xmlns:c16r2="http://schemas.microsoft.com/office/drawing/2015/06/chart">
            <c:ext xmlns:c16="http://schemas.microsoft.com/office/drawing/2014/chart" uri="{C3380CC4-5D6E-409C-BE32-E72D297353CC}">
              <c16:uniqueId val="{00000004-C445-489D-8A89-F992D2028AE3}"/>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40.06859480403364</c:v>
                </c:pt>
                <c:pt idx="2">
                  <c:v>80.2071251552552</c:v>
                </c:pt>
                <c:pt idx="3">
                  <c:v>120.4145991476253</c:v>
                </c:pt>
                <c:pt idx="4">
                  <c:v>160.6906054234132</c:v>
                </c:pt>
                <c:pt idx="5">
                  <c:v>201.035124346614</c:v>
                </c:pt>
                <c:pt idx="6">
                  <c:v>241.4484100574627</c:v>
                </c:pt>
                <c:pt idx="7">
                  <c:v>281.930897790473</c:v>
                </c:pt>
                <c:pt idx="8">
                  <c:v>322.4831313434966</c:v>
                </c:pt>
                <c:pt idx="9">
                  <c:v>363.1057067033835</c:v>
                </c:pt>
                <c:pt idx="10">
                  <c:v>403.7992286153603</c:v>
                </c:pt>
                <c:pt idx="11">
                  <c:v>444.5642775024752</c:v>
                </c:pt>
                <c:pt idx="12">
                  <c:v>485.4013846539892</c:v>
                </c:pt>
                <c:pt idx="13">
                  <c:v>526.3110140012574</c:v>
                </c:pt>
                <c:pt idx="14">
                  <c:v>567.2863598389084</c:v>
                </c:pt>
                <c:pt idx="15">
                  <c:v>608.3235037943814</c:v>
                </c:pt>
                <c:pt idx="16">
                  <c:v>649.4193564655724</c:v>
                </c:pt>
                <c:pt idx="17">
                  <c:v>690.5710993739776</c:v>
                </c:pt>
                <c:pt idx="18">
                  <c:v>731.776112198364</c:v>
                </c:pt>
                <c:pt idx="19">
                  <c:v>773.0319191028824</c:v>
                </c:pt>
                <c:pt idx="20">
                  <c:v>814.3361483586484</c:v>
                </c:pt>
                <c:pt idx="21">
                  <c:v>855.68650219962</c:v>
                </c:pt>
                <c:pt idx="22">
                  <c:v>897.080734534189</c:v>
                </c:pt>
                <c:pt idx="23">
                  <c:v>938.516634679865</c:v>
                </c:pt>
                <c:pt idx="24">
                  <c:v>979.9920157035813</c:v>
                </c:pt>
                <c:pt idx="25">
                  <c:v>1021.504706267966</c:v>
                </c:pt>
                <c:pt idx="26">
                  <c:v>1063.052545140497</c:v>
                </c:pt>
                <c:pt idx="27">
                  <c:v>1104.633368484676</c:v>
                </c:pt>
                <c:pt idx="28">
                  <c:v>1146.24501193245</c:v>
                </c:pt>
                <c:pt idx="29">
                  <c:v>1187.885311071761</c:v>
                </c:pt>
                <c:pt idx="30">
                  <c:v>1229.552101989742</c:v>
                </c:pt>
                <c:pt idx="31">
                  <c:v>1271.243222284364</c:v>
                </c:pt>
                <c:pt idx="32">
                  <c:v>1312.956512402976</c:v>
                </c:pt>
                <c:pt idx="33">
                  <c:v>1354.689817193197</c:v>
                </c:pt>
                <c:pt idx="34">
                  <c:v>1396.440987578128</c:v>
                </c:pt>
                <c:pt idx="35">
                  <c:v>1438.20788229257</c:v>
                </c:pt>
                <c:pt idx="36">
                  <c:v>1479.988369627157</c:v>
                </c:pt>
                <c:pt idx="37">
                  <c:v>1521.780329149682</c:v>
                </c:pt>
                <c:pt idx="38">
                  <c:v>1563.581653377507</c:v>
                </c:pt>
                <c:pt idx="39">
                  <c:v>1605.390249379445</c:v>
                </c:pt>
                <c:pt idx="40">
                  <c:v>1647.2040402852</c:v>
                </c:pt>
                <c:pt idx="41">
                  <c:v>1689.020966711687</c:v>
                </c:pt>
                <c:pt idx="42">
                  <c:v>1730.838988100877</c:v>
                </c:pt>
                <c:pt idx="43">
                  <c:v>1772.656083954731</c:v>
                </c:pt>
                <c:pt idx="44">
                  <c:v>1814.470254986081</c:v>
                </c:pt>
                <c:pt idx="45">
                  <c:v>1856.279524167301</c:v>
                </c:pt>
                <c:pt idx="46">
                  <c:v>1898.08193768724</c:v>
                </c:pt>
                <c:pt idx="47">
                  <c:v>1939.875565824797</c:v>
                </c:pt>
                <c:pt idx="48">
                  <c:v>1981.65850373055</c:v>
                </c:pt>
                <c:pt idx="49">
                  <c:v>2023.42887212732</c:v>
                </c:pt>
                <c:pt idx="50">
                  <c:v>2065.184817933477</c:v>
                </c:pt>
                <c:pt idx="51">
                  <c:v>2106.92451481009</c:v>
                </c:pt>
                <c:pt idx="52">
                  <c:v>2148.64616363612</c:v>
                </c:pt>
                <c:pt idx="53">
                  <c:v>2190.347992920084</c:v>
                </c:pt>
                <c:pt idx="54">
                  <c:v>2232.028259147653</c:v>
                </c:pt>
                <c:pt idx="55">
                  <c:v>2273.685247065267</c:v>
                </c:pt>
                <c:pt idx="56">
                  <c:v>2315.317269915016</c:v>
                </c:pt>
                <c:pt idx="57">
                  <c:v>2356.922669613733</c:v>
                </c:pt>
                <c:pt idx="58">
                  <c:v>2398.499816881725</c:v>
                </c:pt>
                <c:pt idx="59">
                  <c:v>2440.047111330553</c:v>
                </c:pt>
                <c:pt idx="60">
                  <c:v>2481.562981505413</c:v>
                </c:pt>
                <c:pt idx="61">
                  <c:v>2523.045884886757</c:v>
                </c:pt>
                <c:pt idx="62">
                  <c:v>2564.494307858171</c:v>
                </c:pt>
                <c:pt idx="63">
                  <c:v>2605.906765640946</c:v>
                </c:pt>
                <c:pt idx="64">
                  <c:v>2647.281802192098</c:v>
                </c:pt>
                <c:pt idx="65">
                  <c:v>2688.617990079103</c:v>
                </c:pt>
                <c:pt idx="66">
                  <c:v>2729.913930322975</c:v>
                </c:pt>
                <c:pt idx="67">
                  <c:v>2771.168252222706</c:v>
                </c:pt>
                <c:pt idx="68">
                  <c:v>2812.379613149911</c:v>
                </c:pt>
                <c:pt idx="69">
                  <c:v>2853.546698328571</c:v>
                </c:pt>
                <c:pt idx="70">
                  <c:v>2894.668220592197</c:v>
                </c:pt>
                <c:pt idx="71">
                  <c:v>2935.742920125369</c:v>
                </c:pt>
                <c:pt idx="72">
                  <c:v>2976.769564191345</c:v>
                </c:pt>
                <c:pt idx="73">
                  <c:v>3017.746946839616</c:v>
                </c:pt>
                <c:pt idx="74">
                  <c:v>3058.673888609745</c:v>
                </c:pt>
                <c:pt idx="75">
                  <c:v>3099.549236215185</c:v>
                </c:pt>
                <c:pt idx="76">
                  <c:v>3140.371862223372</c:v>
                </c:pt>
                <c:pt idx="77">
                  <c:v>3181.140664721599</c:v>
                </c:pt>
                <c:pt idx="78">
                  <c:v>3221.854566979688</c:v>
                </c:pt>
                <c:pt idx="79">
                  <c:v>3262.512517103227</c:v>
                </c:pt>
                <c:pt idx="80">
                  <c:v>3303.11348768184</c:v>
                </c:pt>
                <c:pt idx="81">
                  <c:v>3343.65647543082</c:v>
                </c:pt>
                <c:pt idx="82">
                  <c:v>3384.140500831883</c:v>
                </c:pt>
                <c:pt idx="83">
                  <c:v>3424.564607767853</c:v>
                </c:pt>
                <c:pt idx="84">
                  <c:v>3464.927863155492</c:v>
                </c:pt>
                <c:pt idx="85">
                  <c:v>3505.229356575291</c:v>
                </c:pt>
                <c:pt idx="86">
                  <c:v>3545.468199904542</c:v>
                </c:pt>
                <c:pt idx="87">
                  <c:v>3585.643526942935</c:v>
                </c:pt>
                <c:pt idx="88">
                  <c:v>3625.754493042128</c:v>
                </c:pt>
                <c:pt idx="89">
                  <c:v>3665.800274736714</c:v>
                </c:pt>
                <c:pt idx="90">
                  <c:v>3705.780069373315</c:v>
                </c:pt>
                <c:pt idx="91">
                  <c:v>3745.693094739458</c:v>
                </c:pt>
                <c:pt idx="92">
                  <c:v>3785.53858869942</c:v>
                </c:pt>
                <c:pt idx="93">
                  <c:v>3825.315808828454</c:v>
                </c:pt>
                <c:pt idx="94">
                  <c:v>3865.024032048648</c:v>
                </c:pt>
                <c:pt idx="95">
                  <c:v>3904.662554270588</c:v>
                </c:pt>
                <c:pt idx="96">
                  <c:v>3944.230690034106</c:v>
                </c:pt>
                <c:pt idx="97">
                  <c:v>3983.727772156707</c:v>
                </c:pt>
                <c:pt idx="98">
                  <c:v>4023.153151379432</c:v>
                </c:pt>
                <c:pt idx="99">
                  <c:v>4062.506196025759</c:v>
                </c:pt>
                <c:pt idx="100">
                  <c:v>4101.7862916519</c:v>
                </c:pt>
                <c:pt idx="101">
                  <c:v>4140.992840709165</c:v>
                </c:pt>
                <c:pt idx="102">
                  <c:v>4180.12526221387</c:v>
                </c:pt>
                <c:pt idx="103">
                  <c:v>4219.18299141107</c:v>
                </c:pt>
                <c:pt idx="104">
                  <c:v>4258.16547945095</c:v>
                </c:pt>
                <c:pt idx="105">
                  <c:v>4297.072193066124</c:v>
                </c:pt>
                <c:pt idx="106">
                  <c:v>4335.902614254038</c:v>
                </c:pt>
                <c:pt idx="107">
                  <c:v>4374.656239965</c:v>
                </c:pt>
                <c:pt idx="108">
                  <c:v>4413.332581796217</c:v>
                </c:pt>
                <c:pt idx="109">
                  <c:v>4451.931165684946</c:v>
                </c:pt>
                <c:pt idx="110">
                  <c:v>4490.451531613245</c:v>
                </c:pt>
                <c:pt idx="111">
                  <c:v>4528.893233313225</c:v>
                </c:pt>
                <c:pt idx="112">
                  <c:v>4567.25583798159</c:v>
                </c:pt>
                <c:pt idx="113">
                  <c:v>4605.538925990928</c:v>
                </c:pt>
                <c:pt idx="114">
                  <c:v>4643.742090617772</c:v>
                </c:pt>
                <c:pt idx="115">
                  <c:v>4681.8649377618</c:v>
                </c:pt>
                <c:pt idx="116">
                  <c:v>4719.907085684076</c:v>
                </c:pt>
                <c:pt idx="117">
                  <c:v>4757.868164738174</c:v>
                </c:pt>
                <c:pt idx="118">
                  <c:v>4795.747817113478</c:v>
                </c:pt>
                <c:pt idx="119">
                  <c:v>4833.545696581713</c:v>
                </c:pt>
              </c:numCache>
            </c:numRef>
          </c:yVal>
          <c:smooth val="0"/>
          <c:extLst xmlns:c16r2="http://schemas.microsoft.com/office/drawing/2015/06/chart">
            <c:ext xmlns:c16="http://schemas.microsoft.com/office/drawing/2014/chart" uri="{C3380CC4-5D6E-409C-BE32-E72D297353CC}">
              <c16:uniqueId val="{00000005-C445-489D-8A89-F992D2028AE3}"/>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40.0685948038008</c:v>
                </c:pt>
                <c:pt idx="2">
                  <c:v>80.05514047318061</c:v>
                </c:pt>
                <c:pt idx="3">
                  <c:v>119.9681372069754</c:v>
                </c:pt>
                <c:pt idx="4">
                  <c:v>159.8160748472437</c:v>
                </c:pt>
                <c:pt idx="5">
                  <c:v>199.6073324577883</c:v>
                </c:pt>
                <c:pt idx="6">
                  <c:v>239.350139271468</c:v>
                </c:pt>
                <c:pt idx="7">
                  <c:v>279.0525453162845</c:v>
                </c:pt>
                <c:pt idx="8">
                  <c:v>318.7223995374516</c:v>
                </c:pt>
                <c:pt idx="9">
                  <c:v>358.3673338592052</c:v>
                </c:pt>
                <c:pt idx="10">
                  <c:v>397.9947519348933</c:v>
                </c:pt>
                <c:pt idx="11">
                  <c:v>437.6118216048926</c:v>
                </c:pt>
                <c:pt idx="12">
                  <c:v>477.2254702826031</c:v>
                </c:pt>
                <c:pt idx="13">
                  <c:v>516.8423826447679</c:v>
                </c:pt>
                <c:pt idx="14">
                  <c:v>556.4591580107804</c:v>
                </c:pt>
                <c:pt idx="15">
                  <c:v>596.0772077301517</c:v>
                </c:pt>
                <c:pt idx="16">
                  <c:v>635.698534695898</c:v>
                </c:pt>
                <c:pt idx="17">
                  <c:v>675.3252290384772</c:v>
                </c:pt>
                <c:pt idx="18">
                  <c:v>714.9594199720304</c:v>
                </c:pt>
                <c:pt idx="19">
                  <c:v>754.603240599623</c:v>
                </c:pt>
                <c:pt idx="20">
                  <c:v>794.258801385993</c:v>
                </c:pt>
                <c:pt idx="21">
                  <c:v>833.928170342464</c:v>
                </c:pt>
                <c:pt idx="22">
                  <c:v>873.6133583923801</c:v>
                </c:pt>
                <c:pt idx="23">
                  <c:v>913.3163087440179</c:v>
                </c:pt>
                <c:pt idx="24">
                  <c:v>953.0388893557247</c:v>
                </c:pt>
                <c:pt idx="25">
                  <c:v>992.7828877859279</c:v>
                </c:pt>
                <c:pt idx="26">
                  <c:v>1032.550007879268</c:v>
                </c:pt>
                <c:pt idx="27">
                  <c:v>1072.3418507108</c:v>
                </c:pt>
                <c:pt idx="28">
                  <c:v>1112.159923080355</c:v>
                </c:pt>
                <c:pt idx="29">
                  <c:v>1152.005639243871</c:v>
                </c:pt>
                <c:pt idx="30">
                  <c:v>1191.880322293378</c:v>
                </c:pt>
                <c:pt idx="31">
                  <c:v>1231.785205884138</c:v>
                </c:pt>
                <c:pt idx="32">
                  <c:v>1271.721436223015</c:v>
                </c:pt>
                <c:pt idx="33">
                  <c:v>1311.690074235433</c:v>
                </c:pt>
                <c:pt idx="34">
                  <c:v>1351.692097860621</c:v>
                </c:pt>
                <c:pt idx="35">
                  <c:v>1391.728404420428</c:v>
                </c:pt>
                <c:pt idx="36">
                  <c:v>1431.799813043326</c:v>
                </c:pt>
                <c:pt idx="37">
                  <c:v>1471.90706710145</c:v>
                </c:pt>
                <c:pt idx="38">
                  <c:v>1512.050836652284</c:v>
                </c:pt>
                <c:pt idx="39">
                  <c:v>1552.231720858719</c:v>
                </c:pt>
                <c:pt idx="40">
                  <c:v>1592.45025036065</c:v>
                </c:pt>
                <c:pt idx="41">
                  <c:v>1632.706889621448</c:v>
                </c:pt>
                <c:pt idx="42">
                  <c:v>1673.002039237879</c:v>
                </c:pt>
                <c:pt idx="43">
                  <c:v>1713.336038208101</c:v>
                </c:pt>
                <c:pt idx="44">
                  <c:v>1753.709166143555</c:v>
                </c:pt>
                <c:pt idx="45">
                  <c:v>1794.121645441512</c:v>
                </c:pt>
                <c:pt idx="46">
                  <c:v>1834.573643391486</c:v>
                </c:pt>
                <c:pt idx="47">
                  <c:v>1875.065274238354</c:v>
                </c:pt>
                <c:pt idx="48">
                  <c:v>1915.59660118702</c:v>
                </c:pt>
                <c:pt idx="49">
                  <c:v>1956.167638354003</c:v>
                </c:pt>
                <c:pt idx="50">
                  <c:v>1996.778352663852</c:v>
                </c:pt>
                <c:pt idx="51">
                  <c:v>2037.42866569222</c:v>
                </c:pt>
                <c:pt idx="52">
                  <c:v>2078.118455460295</c:v>
                </c:pt>
                <c:pt idx="53">
                  <c:v>2118.847558168927</c:v>
                </c:pt>
                <c:pt idx="54">
                  <c:v>2159.615769891767</c:v>
                </c:pt>
                <c:pt idx="55">
                  <c:v>2200.4228482116</c:v>
                </c:pt>
                <c:pt idx="56">
                  <c:v>2241.268513807561</c:v>
                </c:pt>
                <c:pt idx="57">
                  <c:v>2282.15245199646</c:v>
                </c:pt>
                <c:pt idx="58">
                  <c:v>2323.074314229423</c:v>
                </c:pt>
                <c:pt idx="59">
                  <c:v>2364.033719536615</c:v>
                </c:pt>
                <c:pt idx="60">
                  <c:v>2405.030255932827</c:v>
                </c:pt>
                <c:pt idx="61">
                  <c:v>2446.063481777207</c:v>
                </c:pt>
                <c:pt idx="62">
                  <c:v>2487.13292708993</c:v>
                </c:pt>
                <c:pt idx="63">
                  <c:v>2528.238094828092</c:v>
                </c:pt>
                <c:pt idx="64">
                  <c:v>2569.378462121821</c:v>
                </c:pt>
                <c:pt idx="65">
                  <c:v>2610.553481470095</c:v>
                </c:pt>
                <c:pt idx="66">
                  <c:v>2651.762581900693</c:v>
                </c:pt>
                <c:pt idx="67">
                  <c:v>2693.005170089193</c:v>
                </c:pt>
                <c:pt idx="68">
                  <c:v>2734.280631443718</c:v>
                </c:pt>
                <c:pt idx="69">
                  <c:v>2775.588331156875</c:v>
                </c:pt>
                <c:pt idx="70">
                  <c:v>2816.927615220658</c:v>
                </c:pt>
                <c:pt idx="71">
                  <c:v>2858.297811406432</c:v>
                </c:pt>
                <c:pt idx="72">
                  <c:v>2899.698230218375</c:v>
                </c:pt>
                <c:pt idx="73">
                  <c:v>2941.1281658113</c:v>
                </c:pt>
                <c:pt idx="74">
                  <c:v>2982.586896877736</c:v>
                </c:pt>
                <c:pt idx="75">
                  <c:v>3024.07368750847</c:v>
                </c:pt>
                <c:pt idx="76">
                  <c:v>3065.587788021191</c:v>
                </c:pt>
                <c:pt idx="77">
                  <c:v>3107.128435764875</c:v>
                </c:pt>
                <c:pt idx="78">
                  <c:v>3148.694855892099</c:v>
                </c:pt>
                <c:pt idx="79">
                  <c:v>3190.286262110574</c:v>
                </c:pt>
                <c:pt idx="80">
                  <c:v>3231.901857404271</c:v>
                </c:pt>
                <c:pt idx="81">
                  <c:v>3273.540834734216</c:v>
                </c:pt>
                <c:pt idx="82">
                  <c:v>3315.20237771119</c:v>
                </c:pt>
                <c:pt idx="83">
                  <c:v>3356.885661249515</c:v>
                </c:pt>
                <c:pt idx="84">
                  <c:v>3398.589852192905</c:v>
                </c:pt>
                <c:pt idx="85">
                  <c:v>3440.314109924017</c:v>
                </c:pt>
                <c:pt idx="86">
                  <c:v>3482.057586948387</c:v>
                </c:pt>
                <c:pt idx="87">
                  <c:v>3523.819429459516</c:v>
                </c:pt>
                <c:pt idx="88">
                  <c:v>3565.598777886014</c:v>
                </c:pt>
                <c:pt idx="89">
                  <c:v>3607.394767414778</c:v>
                </c:pt>
                <c:pt idx="90">
                  <c:v>3649.206528497858</c:v>
                </c:pt>
                <c:pt idx="91">
                  <c:v>3691.033187344204</c:v>
                </c:pt>
                <c:pt idx="92">
                  <c:v>3732.873866387177</c:v>
                </c:pt>
                <c:pt idx="93">
                  <c:v>3774.727684740441</c:v>
                </c:pt>
                <c:pt idx="94">
                  <c:v>3816.593758634291</c:v>
                </c:pt>
                <c:pt idx="95">
                  <c:v>3858.471201837994</c:v>
                </c:pt>
                <c:pt idx="96">
                  <c:v>3900.35912606446</c:v>
                </c:pt>
                <c:pt idx="97">
                  <c:v>3942.256641363258</c:v>
                </c:pt>
                <c:pt idx="98">
                  <c:v>3984.162856491283</c:v>
                </c:pt>
                <c:pt idx="99">
                  <c:v>4026.076879282016</c:v>
                </c:pt>
                <c:pt idx="100">
                  <c:v>4067.997816987801</c:v>
                </c:pt>
                <c:pt idx="101">
                  <c:v>4109.924776617437</c:v>
                </c:pt>
                <c:pt idx="102">
                  <c:v>4151.85686525656</c:v>
                </c:pt>
                <c:pt idx="103">
                  <c:v>4193.793190381019</c:v>
                </c:pt>
                <c:pt idx="104">
                  <c:v>4235.73286014935</c:v>
                </c:pt>
                <c:pt idx="105">
                  <c:v>4277.674983692355</c:v>
                </c:pt>
                <c:pt idx="106">
                  <c:v>4319.618671385105</c:v>
                </c:pt>
                <c:pt idx="107">
                  <c:v>4361.563035112806</c:v>
                </c:pt>
                <c:pt idx="108">
                  <c:v>4403.507188523188</c:v>
                </c:pt>
                <c:pt idx="109">
                  <c:v>4445.450247265864</c:v>
                </c:pt>
                <c:pt idx="110">
                  <c:v>4487.391329233068</c:v>
                </c:pt>
                <c:pt idx="111">
                  <c:v>4529.3295547748</c:v>
                </c:pt>
                <c:pt idx="112">
                  <c:v>4571.264046916272</c:v>
                </c:pt>
                <c:pt idx="113">
                  <c:v>4613.19393156376</c:v>
                </c:pt>
                <c:pt idx="114">
                  <c:v>4655.118337698746</c:v>
                </c:pt>
                <c:pt idx="115">
                  <c:v>4697.036397567019</c:v>
                </c:pt>
                <c:pt idx="116">
                  <c:v>4738.947246857918</c:v>
                </c:pt>
                <c:pt idx="117">
                  <c:v>4780.85002487665</c:v>
                </c:pt>
                <c:pt idx="118">
                  <c:v>4822.743874708191</c:v>
                </c:pt>
                <c:pt idx="119">
                  <c:v>4864.62794337282</c:v>
                </c:pt>
              </c:numCache>
            </c:numRef>
          </c:yVal>
          <c:smooth val="0"/>
          <c:extLst xmlns:c16r2="http://schemas.microsoft.com/office/drawing/2015/06/chart">
            <c:ext xmlns:c16="http://schemas.microsoft.com/office/drawing/2014/chart" uri="{C3380CC4-5D6E-409C-BE32-E72D297353CC}">
              <c16:uniqueId val="{00000006-C445-489D-8A89-F992D2028AE3}"/>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40.11323947785417</c:v>
                </c:pt>
                <c:pt idx="2">
                  <c:v>80.23094918159766</c:v>
                </c:pt>
                <c:pt idx="3">
                  <c:v>120.3578082178719</c:v>
                </c:pt>
                <c:pt idx="4">
                  <c:v>160.4988140757196</c:v>
                </c:pt>
                <c:pt idx="5">
                  <c:v>200.6591394175775</c:v>
                </c:pt>
                <c:pt idx="6">
                  <c:v>240.8440495512914</c:v>
                </c:pt>
                <c:pt idx="7">
                  <c:v>281.0588374941144</c:v>
                </c:pt>
                <c:pt idx="8">
                  <c:v>321.3087730214465</c:v>
                </c:pt>
                <c:pt idx="9">
                  <c:v>361.5990629445295</c:v>
                </c:pt>
                <c:pt idx="10">
                  <c:v>401.9348203891422</c:v>
                </c:pt>
                <c:pt idx="11">
                  <c:v>442.3210412969347</c:v>
                </c:pt>
                <c:pt idx="12">
                  <c:v>482.7625867149327</c:v>
                </c:pt>
                <c:pt idx="13">
                  <c:v>523.2641697172074</c:v>
                </c:pt>
                <c:pt idx="14">
                  <c:v>563.819783578161</c:v>
                </c:pt>
                <c:pt idx="15">
                  <c:v>604.4292165858174</c:v>
                </c:pt>
                <c:pt idx="16">
                  <c:v>645.0928958281876</c:v>
                </c:pt>
                <c:pt idx="17">
                  <c:v>685.8113835933618</c:v>
                </c:pt>
                <c:pt idx="18">
                  <c:v>726.5853276969864</c:v>
                </c:pt>
                <c:pt idx="19">
                  <c:v>767.4154248610129</c:v>
                </c:pt>
                <c:pt idx="20">
                  <c:v>808.3023928636684</c:v>
                </c:pt>
                <c:pt idx="21">
                  <c:v>849.2469494927174</c:v>
                </c:pt>
                <c:pt idx="22">
                  <c:v>890.249796781689</c:v>
                </c:pt>
                <c:pt idx="23">
                  <c:v>931.3116093242974</c:v>
                </c:pt>
                <c:pt idx="24">
                  <c:v>972.4330257587134</c:v>
                </c:pt>
                <c:pt idx="25">
                  <c:v>1013.614642694592</c:v>
                </c:pt>
                <c:pt idx="26">
                  <c:v>1054.857010540785</c:v>
                </c:pt>
                <c:pt idx="27">
                  <c:v>1096.160612344276</c:v>
                </c:pt>
                <c:pt idx="28">
                  <c:v>1137.525873091538</c:v>
                </c:pt>
                <c:pt idx="29">
                  <c:v>1178.953160617501</c:v>
                </c:pt>
                <c:pt idx="30">
                  <c:v>1220.442786203697</c:v>
                </c:pt>
                <c:pt idx="31">
                  <c:v>1261.995005553821</c:v>
                </c:pt>
                <c:pt idx="32">
                  <c:v>1303.610020050779</c:v>
                </c:pt>
                <c:pt idx="33">
                  <c:v>1345.287978212815</c:v>
                </c:pt>
                <c:pt idx="34">
                  <c:v>1387.028977291193</c:v>
                </c:pt>
                <c:pt idx="35">
                  <c:v>1428.833064962178</c:v>
                </c:pt>
                <c:pt idx="36">
                  <c:v>1470.700241075829</c:v>
                </c:pt>
                <c:pt idx="37">
                  <c:v>1512.630459432956</c:v>
                </c:pt>
                <c:pt idx="38">
                  <c:v>1554.623629567912</c:v>
                </c:pt>
                <c:pt idx="39">
                  <c:v>1596.679618526483</c:v>
                </c:pt>
                <c:pt idx="40">
                  <c:v>1638.798252589302</c:v>
                </c:pt>
                <c:pt idx="41">
                  <c:v>1680.979318983387</c:v>
                </c:pt>
                <c:pt idx="42">
                  <c:v>1723.222567564575</c:v>
                </c:pt>
                <c:pt idx="43">
                  <c:v>1765.527712454088</c:v>
                </c:pt>
                <c:pt idx="44">
                  <c:v>1807.894433639012</c:v>
                </c:pt>
                <c:pt idx="45">
                  <c:v>1850.322378521319</c:v>
                </c:pt>
                <c:pt idx="46">
                  <c:v>1892.811163424281</c:v>
                </c:pt>
                <c:pt idx="47">
                  <c:v>1935.360375044402</c:v>
                </c:pt>
                <c:pt idx="48">
                  <c:v>1977.969571861438</c:v>
                </c:pt>
                <c:pt idx="49">
                  <c:v>2020.638285500696</c:v>
                </c:pt>
                <c:pt idx="50">
                  <c:v>2063.366022042232</c:v>
                </c:pt>
                <c:pt idx="51">
                  <c:v>2106.152263286058</c:v>
                </c:pt>
                <c:pt idx="52">
                  <c:v>2148.996467976598</c:v>
                </c:pt>
                <c:pt idx="53">
                  <c:v>2191.898072974058</c:v>
                </c:pt>
                <c:pt idx="54">
                  <c:v>2234.85649438668</c:v>
                </c:pt>
                <c:pt idx="55">
                  <c:v>2277.871128661558</c:v>
                </c:pt>
                <c:pt idx="56">
                  <c:v>2320.941353631671</c:v>
                </c:pt>
                <c:pt idx="57">
                  <c:v>2364.066529523348</c:v>
                </c:pt>
                <c:pt idx="58">
                  <c:v>2407.245999927165</c:v>
                </c:pt>
                <c:pt idx="59">
                  <c:v>2450.479092729278</c:v>
                </c:pt>
                <c:pt idx="60">
                  <c:v>2493.765121010132</c:v>
                </c:pt>
                <c:pt idx="61">
                  <c:v>2537.103383900831</c:v>
                </c:pt>
                <c:pt idx="62">
                  <c:v>2580.493167413398</c:v>
                </c:pt>
                <c:pt idx="63">
                  <c:v>2623.933745236602</c:v>
                </c:pt>
                <c:pt idx="64">
                  <c:v>2667.424379498232</c:v>
                </c:pt>
                <c:pt idx="65">
                  <c:v>2710.964321498293</c:v>
                </c:pt>
                <c:pt idx="66">
                  <c:v>2754.552812413778</c:v>
                </c:pt>
                <c:pt idx="67">
                  <c:v>2798.189083974576</c:v>
                </c:pt>
                <c:pt idx="68">
                  <c:v>2841.872359114233</c:v>
                </c:pt>
                <c:pt idx="69">
                  <c:v>2885.60185258952</c:v>
                </c:pt>
                <c:pt idx="70">
                  <c:v>2929.376771581592</c:v>
                </c:pt>
                <c:pt idx="71">
                  <c:v>2973.19631626783</c:v>
                </c:pt>
                <c:pt idx="72">
                  <c:v>3017.05968037434</c:v>
                </c:pt>
                <c:pt idx="73">
                  <c:v>3060.966051701922</c:v>
                </c:pt>
                <c:pt idx="74">
                  <c:v>3104.91461263434</c:v>
                </c:pt>
                <c:pt idx="75">
                  <c:v>3148.904540623771</c:v>
                </c:pt>
                <c:pt idx="76">
                  <c:v>3192.935008656001</c:v>
                </c:pt>
                <c:pt idx="77">
                  <c:v>3237.00518569909</c:v>
                </c:pt>
                <c:pt idx="78">
                  <c:v>3281.114237128524</c:v>
                </c:pt>
                <c:pt idx="79">
                  <c:v>3325.261325142113</c:v>
                </c:pt>
                <c:pt idx="80">
                  <c:v>3369.445609148126</c:v>
                </c:pt>
                <c:pt idx="81">
                  <c:v>3413.666246147361</c:v>
                </c:pt>
                <c:pt idx="82">
                  <c:v>3457.922391092405</c:v>
                </c:pt>
                <c:pt idx="83">
                  <c:v>3502.213197231292</c:v>
                </c:pt>
                <c:pt idx="84">
                  <c:v>3546.537816442316</c:v>
                </c:pt>
                <c:pt idx="85">
                  <c:v>3590.895399550208</c:v>
                </c:pt>
                <c:pt idx="86">
                  <c:v>3635.285096629756</c:v>
                </c:pt>
                <c:pt idx="87">
                  <c:v>3679.706057295669</c:v>
                </c:pt>
                <c:pt idx="88">
                  <c:v>3724.157430983148</c:v>
                </c:pt>
                <c:pt idx="89">
                  <c:v>3768.638367211446</c:v>
                </c:pt>
                <c:pt idx="90">
                  <c:v>3813.148015841376</c:v>
                </c:pt>
                <c:pt idx="91">
                  <c:v>3857.685527317226</c:v>
                </c:pt>
                <c:pt idx="92">
                  <c:v>3902.25005290052</c:v>
                </c:pt>
                <c:pt idx="93">
                  <c:v>3946.840744888876</c:v>
                </c:pt>
                <c:pt idx="94">
                  <c:v>3991.4567568372</c:v>
                </c:pt>
                <c:pt idx="95">
                  <c:v>4036.097243752331</c:v>
                </c:pt>
                <c:pt idx="96">
                  <c:v>4080.761362292804</c:v>
                </c:pt>
                <c:pt idx="97">
                  <c:v>4125.448270950001</c:v>
                </c:pt>
                <c:pt idx="98">
                  <c:v>4170.157130230218</c:v>
                </c:pt>
                <c:pt idx="99">
                  <c:v>4214.887102818579</c:v>
                </c:pt>
                <c:pt idx="100">
                  <c:v>4259.637353742909</c:v>
                </c:pt>
                <c:pt idx="101">
                  <c:v>4304.40705052763</c:v>
                </c:pt>
                <c:pt idx="102">
                  <c:v>4349.195363338104</c:v>
                </c:pt>
                <c:pt idx="103">
                  <c:v>4394.001465121284</c:v>
                </c:pt>
                <c:pt idx="104">
                  <c:v>4438.82453173818</c:v>
                </c:pt>
                <c:pt idx="105">
                  <c:v>4483.66374209337</c:v>
                </c:pt>
                <c:pt idx="106">
                  <c:v>4528.518278248608</c:v>
                </c:pt>
                <c:pt idx="107">
                  <c:v>4573.38732554391</c:v>
                </c:pt>
                <c:pt idx="108">
                  <c:v>4618.27007270278</c:v>
                </c:pt>
                <c:pt idx="109">
                  <c:v>4663.16571193561</c:v>
                </c:pt>
                <c:pt idx="110">
                  <c:v>4708.073439040687</c:v>
                </c:pt>
                <c:pt idx="111">
                  <c:v>4752.992453492246</c:v>
                </c:pt>
                <c:pt idx="112">
                  <c:v>4797.921958533116</c:v>
                </c:pt>
                <c:pt idx="113">
                  <c:v>4842.86116125481</c:v>
                </c:pt>
                <c:pt idx="114">
                  <c:v>4887.8092726809</c:v>
                </c:pt>
                <c:pt idx="115">
                  <c:v>4932.765507835895</c:v>
                </c:pt>
                <c:pt idx="116">
                  <c:v>4977.729085821658</c:v>
                </c:pt>
                <c:pt idx="117">
                  <c:v>5022.69922988024</c:v>
                </c:pt>
                <c:pt idx="118">
                  <c:v>5067.67516745953</c:v>
                </c:pt>
                <c:pt idx="119">
                  <c:v>5112.656130268705</c:v>
                </c:pt>
              </c:numCache>
            </c:numRef>
          </c:yVal>
          <c:smooth val="0"/>
          <c:extLst xmlns:c16r2="http://schemas.microsoft.com/office/drawing/2015/06/chart">
            <c:ext xmlns:c16="http://schemas.microsoft.com/office/drawing/2014/chart" uri="{C3380CC4-5D6E-409C-BE32-E72D297353CC}">
              <c16:uniqueId val="{00000007-C445-489D-8A89-F992D2028AE3}"/>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40.06859480403364</c:v>
                </c:pt>
                <c:pt idx="2">
                  <c:v>79.93601935729384</c:v>
                </c:pt>
                <c:pt idx="3">
                  <c:v>119.6132402624935</c:v>
                </c:pt>
                <c:pt idx="4">
                  <c:v>159.1107235038653</c:v>
                </c:pt>
                <c:pt idx="5">
                  <c:v>198.4384242822416</c:v>
                </c:pt>
                <c:pt idx="6">
                  <c:v>237.6058150383178</c:v>
                </c:pt>
                <c:pt idx="7">
                  <c:v>276.6219120288732</c:v>
                </c:pt>
                <c:pt idx="8">
                  <c:v>315.4953002373222</c:v>
                </c:pt>
                <c:pt idx="9">
                  <c:v>354.2341566169634</c:v>
                </c:pt>
                <c:pt idx="10">
                  <c:v>392.8462717209477</c:v>
                </c:pt>
                <c:pt idx="11">
                  <c:v>431.339069806505</c:v>
                </c:pt>
                <c:pt idx="12">
                  <c:v>469.7196275203023</c:v>
                </c:pt>
                <c:pt idx="13">
                  <c:v>507.994691261556</c:v>
                </c:pt>
                <c:pt idx="14">
                  <c:v>546.161118248012</c:v>
                </c:pt>
                <c:pt idx="15">
                  <c:v>584.2201842400245</c:v>
                </c:pt>
                <c:pt idx="16">
                  <c:v>622.173655428691</c:v>
                </c:pt>
                <c:pt idx="17">
                  <c:v>660.023317756364</c:v>
                </c:pt>
                <c:pt idx="18">
                  <c:v>697.770949407248</c:v>
                </c:pt>
                <c:pt idx="19">
                  <c:v>735.4183017543982</c:v>
                </c:pt>
                <c:pt idx="20">
                  <c:v>772.9670855028079</c:v>
                </c:pt>
                <c:pt idx="21">
                  <c:v>810.4189608208834</c:v>
                </c:pt>
                <c:pt idx="22">
                  <c:v>847.775530529674</c:v>
                </c:pt>
                <c:pt idx="23">
                  <c:v>885.0383356444071</c:v>
                </c:pt>
                <c:pt idx="24">
                  <c:v>922.208852695534</c:v>
                </c:pt>
                <c:pt idx="25">
                  <c:v>959.288492417196</c:v>
                </c:pt>
                <c:pt idx="26">
                  <c:v>996.278599460144</c:v>
                </c:pt>
                <c:pt idx="27">
                  <c:v>1033.180436169961</c:v>
                </c:pt>
                <c:pt idx="28">
                  <c:v>1069.995192339877</c:v>
                </c:pt>
                <c:pt idx="29">
                  <c:v>1106.723988305777</c:v>
                </c:pt>
                <c:pt idx="30">
                  <c:v>1143.367877424695</c:v>
                </c:pt>
                <c:pt idx="31">
                  <c:v>1179.92784865573</c:v>
                </c:pt>
                <c:pt idx="32">
                  <c:v>1216.404829203151</c:v>
                </c:pt>
                <c:pt idx="33">
                  <c:v>1252.799687178107</c:v>
                </c:pt>
                <c:pt idx="34">
                  <c:v>1289.113234247314</c:v>
                </c:pt>
                <c:pt idx="35">
                  <c:v>1325.34622824844</c:v>
                </c:pt>
                <c:pt idx="36">
                  <c:v>1361.499375754967</c:v>
                </c:pt>
                <c:pt idx="37">
                  <c:v>1397.57333457237</c:v>
                </c:pt>
                <c:pt idx="38">
                  <c:v>1433.568716168636</c:v>
                </c:pt>
                <c:pt idx="39">
                  <c:v>1469.486088021193</c:v>
                </c:pt>
                <c:pt idx="40">
                  <c:v>1505.32597585558</c:v>
                </c:pt>
                <c:pt idx="41">
                  <c:v>1541.088865817524</c:v>
                </c:pt>
                <c:pt idx="42">
                  <c:v>1576.775206561433</c:v>
                </c:pt>
                <c:pt idx="43">
                  <c:v>1612.385411255993</c:v>
                </c:pt>
                <c:pt idx="44">
                  <c:v>1647.919859511778</c:v>
                </c:pt>
                <c:pt idx="45">
                  <c:v>1683.37889922224</c:v>
                </c:pt>
                <c:pt idx="46">
                  <c:v>1718.762848332059</c:v>
                </c:pt>
                <c:pt idx="47">
                  <c:v>1754.071996523999</c:v>
                </c:pt>
                <c:pt idx="48">
                  <c:v>1789.306606831262</c:v>
                </c:pt>
                <c:pt idx="49">
                  <c:v>1824.466917176498</c:v>
                </c:pt>
                <c:pt idx="50">
                  <c:v>1859.55314184702</c:v>
                </c:pt>
                <c:pt idx="51">
                  <c:v>1894.565472890623</c:v>
                </c:pt>
                <c:pt idx="52">
                  <c:v>1929.504081457853</c:v>
                </c:pt>
                <c:pt idx="53">
                  <c:v>1964.369119072333</c:v>
                </c:pt>
                <c:pt idx="54">
                  <c:v>1999.160718846135</c:v>
                </c:pt>
                <c:pt idx="55">
                  <c:v>2033.878996633692</c:v>
                </c:pt>
                <c:pt idx="56">
                  <c:v>2068.524052133551</c:v>
                </c:pt>
                <c:pt idx="57">
                  <c:v>2103.095969931688</c:v>
                </c:pt>
                <c:pt idx="58">
                  <c:v>2137.594820497325</c:v>
                </c:pt>
                <c:pt idx="59">
                  <c:v>2172.020661128866</c:v>
                </c:pt>
                <c:pt idx="60">
                  <c:v>2206.37353685312</c:v>
                </c:pt>
                <c:pt idx="61">
                  <c:v>2240.65348127531</c:v>
                </c:pt>
                <c:pt idx="62">
                  <c:v>2274.860517395194</c:v>
                </c:pt>
                <c:pt idx="63">
                  <c:v>2308.994658372365</c:v>
                </c:pt>
                <c:pt idx="64">
                  <c:v>2343.05590825784</c:v>
                </c:pt>
                <c:pt idx="65">
                  <c:v>2377.044262684882</c:v>
                </c:pt>
                <c:pt idx="66">
                  <c:v>2410.959709528368</c:v>
                </c:pt>
                <c:pt idx="67">
                  <c:v>2444.80222952622</c:v>
                </c:pt>
                <c:pt idx="68">
                  <c:v>2478.571796867763</c:v>
                </c:pt>
                <c:pt idx="69">
                  <c:v>2512.268379752524</c:v>
                </c:pt>
                <c:pt idx="70">
                  <c:v>2545.891940919682</c:v>
                </c:pt>
                <c:pt idx="71">
                  <c:v>2579.442438147496</c:v>
                </c:pt>
                <c:pt idx="72">
                  <c:v>2612.91982472781</c:v>
                </c:pt>
                <c:pt idx="73">
                  <c:v>2646.32404991053</c:v>
                </c:pt>
                <c:pt idx="74">
                  <c:v>2679.655059330864</c:v>
                </c:pt>
                <c:pt idx="75">
                  <c:v>2712.912795403739</c:v>
                </c:pt>
                <c:pt idx="76">
                  <c:v>2746.097197704017</c:v>
                </c:pt>
                <c:pt idx="77">
                  <c:v>2779.208203321788</c:v>
                </c:pt>
                <c:pt idx="78">
                  <c:v>2812.24574719765</c:v>
                </c:pt>
                <c:pt idx="79">
                  <c:v>2845.209762436571</c:v>
                </c:pt>
                <c:pt idx="80">
                  <c:v>2878.100180610316</c:v>
                </c:pt>
                <c:pt idx="81">
                  <c:v>2910.916932034306</c:v>
                </c:pt>
                <c:pt idx="82">
                  <c:v>2943.659946034197</c:v>
                </c:pt>
                <c:pt idx="83">
                  <c:v>2976.329151190584</c:v>
                </c:pt>
                <c:pt idx="84">
                  <c:v>3008.9244755751</c:v>
                </c:pt>
                <c:pt idx="85">
                  <c:v>3041.445846968796</c:v>
                </c:pt>
                <c:pt idx="86">
                  <c:v>3073.89319306775</c:v>
                </c:pt>
                <c:pt idx="87">
                  <c:v>3106.266441673506</c:v>
                </c:pt>
                <c:pt idx="88">
                  <c:v>3138.565520876087</c:v>
                </c:pt>
                <c:pt idx="89">
                  <c:v>3170.79035921977</c:v>
                </c:pt>
                <c:pt idx="90">
                  <c:v>3202.940885864198</c:v>
                </c:pt>
                <c:pt idx="91">
                  <c:v>3235.017030729912</c:v>
                </c:pt>
                <c:pt idx="92">
                  <c:v>3267.018724634778</c:v>
                </c:pt>
                <c:pt idx="93">
                  <c:v>3298.94589942321</c:v>
                </c:pt>
                <c:pt idx="94">
                  <c:v>3330.798488085599</c:v>
                </c:pt>
                <c:pt idx="95">
                  <c:v>3362.576424868545</c:v>
                </c:pt>
                <c:pt idx="96">
                  <c:v>3394.279645376373</c:v>
                </c:pt>
                <c:pt idx="97">
                  <c:v>3425.908086668001</c:v>
                </c:pt>
                <c:pt idx="98">
                  <c:v>3457.461687343428</c:v>
                </c:pt>
                <c:pt idx="99">
                  <c:v>3488.940387625946</c:v>
                </c:pt>
                <c:pt idx="100">
                  <c:v>3520.344129436184</c:v>
                </c:pt>
                <c:pt idx="101">
                  <c:v>3551.672856459394</c:v>
                </c:pt>
                <c:pt idx="102">
                  <c:v>3582.926514212042</c:v>
                </c:pt>
                <c:pt idx="103">
                  <c:v>3614.105050093727</c:v>
                </c:pt>
                <c:pt idx="104">
                  <c:v>3645.208413445624</c:v>
                </c:pt>
                <c:pt idx="105">
                  <c:v>3676.236555593554</c:v>
                </c:pt>
                <c:pt idx="106">
                  <c:v>3707.18942989083</c:v>
                </c:pt>
                <c:pt idx="107">
                  <c:v>3738.066991759464</c:v>
                </c:pt>
                <c:pt idx="108">
                  <c:v>3768.869198722066</c:v>
                </c:pt>
                <c:pt idx="109">
                  <c:v>3799.596010433277</c:v>
                </c:pt>
                <c:pt idx="110">
                  <c:v>3830.247388708869</c:v>
                </c:pt>
                <c:pt idx="111">
                  <c:v>3860.823297543917</c:v>
                </c:pt>
                <c:pt idx="112">
                  <c:v>3891.323703139322</c:v>
                </c:pt>
                <c:pt idx="113">
                  <c:v>3921.748573914635</c:v>
                </c:pt>
                <c:pt idx="114">
                  <c:v>3952.09788052435</c:v>
                </c:pt>
                <c:pt idx="115">
                  <c:v>3982.371595868608</c:v>
                </c:pt>
                <c:pt idx="116">
                  <c:v>4012.569695103215</c:v>
                </c:pt>
                <c:pt idx="117">
                  <c:v>4042.692155646626</c:v>
                </c:pt>
                <c:pt idx="118">
                  <c:v>4072.738957184367</c:v>
                </c:pt>
                <c:pt idx="119">
                  <c:v>4102.710081669501</c:v>
                </c:pt>
              </c:numCache>
            </c:numRef>
          </c:yVal>
          <c:smooth val="0"/>
          <c:extLst xmlns:c16r2="http://schemas.microsoft.com/office/drawing/2015/06/chart">
            <c:ext xmlns:c16="http://schemas.microsoft.com/office/drawing/2014/chart" uri="{C3380CC4-5D6E-409C-BE32-E72D297353CC}">
              <c16:uniqueId val="{00000008-C445-489D-8A89-F992D2028AE3}"/>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40.06859480356797</c:v>
                </c:pt>
                <c:pt idx="2">
                  <c:v>80.24607951915823</c:v>
                </c:pt>
                <c:pt idx="3">
                  <c:v>120.5344735677354</c:v>
                </c:pt>
                <c:pt idx="4">
                  <c:v>160.9365008270834</c:v>
                </c:pt>
                <c:pt idx="5">
                  <c:v>201.455339637585</c:v>
                </c:pt>
                <c:pt idx="6">
                  <c:v>242.0944692583289</c:v>
                </c:pt>
                <c:pt idx="7">
                  <c:v>282.8575494955293</c:v>
                </c:pt>
                <c:pt idx="8">
                  <c:v>323.7483266012275</c:v>
                </c:pt>
                <c:pt idx="9">
                  <c:v>364.7705601388588</c:v>
                </c:pt>
                <c:pt idx="10">
                  <c:v>405.9279665416086</c:v>
                </c:pt>
                <c:pt idx="11">
                  <c:v>447.2241759914886</c:v>
                </c:pt>
                <c:pt idx="12">
                  <c:v>488.6626998882275</c:v>
                </c:pt>
                <c:pt idx="13">
                  <c:v>530.2469067433849</c:v>
                </c:pt>
                <c:pt idx="14">
                  <c:v>571.970438849181</c:v>
                </c:pt>
                <c:pt idx="15">
                  <c:v>613.8317312975415</c:v>
                </c:pt>
                <c:pt idx="16">
                  <c:v>655.8298431434669</c:v>
                </c:pt>
                <c:pt idx="17">
                  <c:v>697.9639699989929</c:v>
                </c:pt>
                <c:pt idx="18">
                  <c:v>740.233390354552</c:v>
                </c:pt>
                <c:pt idx="19">
                  <c:v>782.6374261921724</c:v>
                </c:pt>
                <c:pt idx="20">
                  <c:v>825.1754134055227</c:v>
                </c:pt>
                <c:pt idx="21">
                  <c:v>867.8466798057672</c:v>
                </c:pt>
                <c:pt idx="22">
                  <c:v>910.6505290172063</c:v>
                </c:pt>
                <c:pt idx="23">
                  <c:v>953.5862289094364</c:v>
                </c:pt>
                <c:pt idx="24">
                  <c:v>996.653003539657</c:v>
                </c:pt>
                <c:pt idx="25">
                  <c:v>1039.850027782377</c:v>
                </c:pt>
                <c:pt idx="26">
                  <c:v>1083.176424040925</c:v>
                </c:pt>
                <c:pt idx="27">
                  <c:v>1126.63124367618</c:v>
                </c:pt>
                <c:pt idx="28">
                  <c:v>1170.213475717697</c:v>
                </c:pt>
                <c:pt idx="29">
                  <c:v>1213.922048927518</c:v>
                </c:pt>
                <c:pt idx="30">
                  <c:v>1257.755833595991</c:v>
                </c:pt>
                <c:pt idx="31">
                  <c:v>1301.713643702213</c:v>
                </c:pt>
                <c:pt idx="32">
                  <c:v>1345.794239329873</c:v>
                </c:pt>
                <c:pt idx="33">
                  <c:v>1389.996329253539</c:v>
                </c:pt>
                <c:pt idx="34">
                  <c:v>1434.318573619006</c:v>
                </c:pt>
                <c:pt idx="35">
                  <c:v>1478.759586675325</c:v>
                </c:pt>
                <c:pt idx="36">
                  <c:v>1523.31793951313</c:v>
                </c:pt>
                <c:pt idx="37">
                  <c:v>1567.992162779206</c:v>
                </c:pt>
                <c:pt idx="38">
                  <c:v>1612.780749347527</c:v>
                </c:pt>
                <c:pt idx="39">
                  <c:v>1657.682156925322</c:v>
                </c:pt>
                <c:pt idx="40">
                  <c:v>1702.694810562534</c:v>
                </c:pt>
                <c:pt idx="41">
                  <c:v>1747.817105090711</c:v>
                </c:pt>
                <c:pt idx="42">
                  <c:v>1793.047407483216</c:v>
                </c:pt>
                <c:pt idx="43">
                  <c:v>1838.38405912579</c:v>
                </c:pt>
                <c:pt idx="44">
                  <c:v>1883.825377994915</c:v>
                </c:pt>
                <c:pt idx="45">
                  <c:v>1929.369660750031</c:v>
                </c:pt>
                <c:pt idx="46">
                  <c:v>1975.015184730524</c:v>
                </c:pt>
                <c:pt idx="47">
                  <c:v>2020.760209864704</c:v>
                </c:pt>
                <c:pt idx="48">
                  <c:v>2066.602980495611</c:v>
                </c:pt>
                <c:pt idx="49">
                  <c:v>2112.54172711377</c:v>
                </c:pt>
                <c:pt idx="50">
                  <c:v>2158.574668013955</c:v>
                </c:pt>
                <c:pt idx="51">
                  <c:v>2204.700010868255</c:v>
                </c:pt>
                <c:pt idx="52">
                  <c:v>2250.91595421941</c:v>
                </c:pt>
                <c:pt idx="53">
                  <c:v>2297.220688904868</c:v>
                </c:pt>
                <c:pt idx="54">
                  <c:v>2343.612399403006</c:v>
                </c:pt>
                <c:pt idx="55">
                  <c:v>2390.089265111368</c:v>
                </c:pt>
                <c:pt idx="56">
                  <c:v>2436.649461564375</c:v>
                </c:pt>
                <c:pt idx="57">
                  <c:v>2483.29116157745</c:v>
                </c:pt>
                <c:pt idx="58">
                  <c:v>2530.012536334805</c:v>
                </c:pt>
                <c:pt idx="59">
                  <c:v>2576.811756423674</c:v>
                </c:pt>
                <c:pt idx="60">
                  <c:v>2623.686992802192</c:v>
                </c:pt>
                <c:pt idx="61">
                  <c:v>2670.636417721398</c:v>
                </c:pt>
                <c:pt idx="62">
                  <c:v>2717.658205595799</c:v>
                </c:pt>
                <c:pt idx="63">
                  <c:v>2764.750533822458</c:v>
                </c:pt>
                <c:pt idx="64">
                  <c:v>2811.911583551671</c:v>
                </c:pt>
                <c:pt idx="65">
                  <c:v>2859.139540420845</c:v>
                </c:pt>
                <c:pt idx="66">
                  <c:v>2906.432595239021</c:v>
                </c:pt>
                <c:pt idx="67">
                  <c:v>2953.788944632744</c:v>
                </c:pt>
                <c:pt idx="68">
                  <c:v>3001.206791656557</c:v>
                </c:pt>
                <c:pt idx="69">
                  <c:v>3048.684346360154</c:v>
                </c:pt>
                <c:pt idx="70">
                  <c:v>3096.2198263295</c:v>
                </c:pt>
                <c:pt idx="71">
                  <c:v>3143.811457182746</c:v>
                </c:pt>
                <c:pt idx="72">
                  <c:v>3191.457473050803</c:v>
                </c:pt>
                <c:pt idx="73">
                  <c:v>3239.156117010396</c:v>
                </c:pt>
                <c:pt idx="74">
                  <c:v>3286.905641499905</c:v>
                </c:pt>
                <c:pt idx="75">
                  <c:v>3334.704308704473</c:v>
                </c:pt>
                <c:pt idx="76">
                  <c:v>3382.550390915014</c:v>
                </c:pt>
                <c:pt idx="77">
                  <c:v>3430.442170860711</c:v>
                </c:pt>
                <c:pt idx="78">
                  <c:v>3478.377942019608</c:v>
                </c:pt>
                <c:pt idx="79">
                  <c:v>3526.356008911971</c:v>
                </c:pt>
                <c:pt idx="80">
                  <c:v>3574.374687360134</c:v>
                </c:pt>
                <c:pt idx="81">
                  <c:v>3622.43230474228</c:v>
                </c:pt>
                <c:pt idx="82">
                  <c:v>3670.527200211771</c:v>
                </c:pt>
                <c:pt idx="83">
                  <c:v>3718.657724919729</c:v>
                </c:pt>
                <c:pt idx="84">
                  <c:v>3766.822242191993</c:v>
                </c:pt>
                <c:pt idx="85">
                  <c:v>3815.01912771631</c:v>
                </c:pt>
                <c:pt idx="86">
                  <c:v>3863.246769699268</c:v>
                </c:pt>
                <c:pt idx="87">
                  <c:v>3911.503569008317</c:v>
                </c:pt>
                <c:pt idx="88">
                  <c:v>3959.787939311005</c:v>
                </c:pt>
                <c:pt idx="89">
                  <c:v>4008.098307183944</c:v>
                </c:pt>
                <c:pt idx="90">
                  <c:v>4056.433112226427</c:v>
                </c:pt>
                <c:pt idx="91">
                  <c:v>4104.790807148385</c:v>
                </c:pt>
                <c:pt idx="92">
                  <c:v>4153.169857856817</c:v>
                </c:pt>
                <c:pt idx="93">
                  <c:v>4201.568743525538</c:v>
                </c:pt>
                <c:pt idx="94">
                  <c:v>4249.985956657677</c:v>
                </c:pt>
                <c:pt idx="95">
                  <c:v>4298.42000313662</c:v>
                </c:pt>
                <c:pt idx="96">
                  <c:v>4346.869402269832</c:v>
                </c:pt>
                <c:pt idx="97">
                  <c:v>4395.332686822396</c:v>
                </c:pt>
                <c:pt idx="98">
                  <c:v>4443.808403046802</c:v>
                </c:pt>
                <c:pt idx="99">
                  <c:v>4492.295110694598</c:v>
                </c:pt>
                <c:pt idx="100">
                  <c:v>4540.791383034079</c:v>
                </c:pt>
                <c:pt idx="101">
                  <c:v>4589.295806854963</c:v>
                </c:pt>
                <c:pt idx="102">
                  <c:v>4637.806982461363</c:v>
                </c:pt>
                <c:pt idx="103">
                  <c:v>4686.32352366811</c:v>
                </c:pt>
                <c:pt idx="104">
                  <c:v>4734.84405778721</c:v>
                </c:pt>
                <c:pt idx="105">
                  <c:v>4783.36722560739</c:v>
                </c:pt>
                <c:pt idx="106">
                  <c:v>4831.891681370325</c:v>
                </c:pt>
                <c:pt idx="107">
                  <c:v>4880.416092742659</c:v>
                </c:pt>
                <c:pt idx="108">
                  <c:v>4928.939140780829</c:v>
                </c:pt>
                <c:pt idx="109">
                  <c:v>4977.459519898519</c:v>
                </c:pt>
                <c:pt idx="110">
                  <c:v>5025.975937818591</c:v>
                </c:pt>
                <c:pt idx="111">
                  <c:v>5074.487115533557</c:v>
                </c:pt>
                <c:pt idx="112">
                  <c:v>5122.991787253412</c:v>
                </c:pt>
                <c:pt idx="113">
                  <c:v>5171.488700358611</c:v>
                </c:pt>
                <c:pt idx="114">
                  <c:v>5219.976615337649</c:v>
                </c:pt>
                <c:pt idx="115">
                  <c:v>5268.45430573774</c:v>
                </c:pt>
                <c:pt idx="116">
                  <c:v>5316.920558098238</c:v>
                </c:pt>
                <c:pt idx="117">
                  <c:v>5365.37417189125</c:v>
                </c:pt>
                <c:pt idx="118">
                  <c:v>5413.81395945698</c:v>
                </c:pt>
                <c:pt idx="119">
                  <c:v>5462.238745934709</c:v>
                </c:pt>
              </c:numCache>
            </c:numRef>
          </c:yVal>
          <c:smooth val="0"/>
          <c:extLst xmlns:c16r2="http://schemas.microsoft.com/office/drawing/2015/06/chart">
            <c:ext xmlns:c16="http://schemas.microsoft.com/office/drawing/2014/chart" uri="{C3380CC4-5D6E-409C-BE32-E72D297353CC}">
              <c16:uniqueId val="{00000009-C445-489D-8A89-F992D2028AE3}"/>
            </c:ext>
          </c:extLst>
        </c:ser>
        <c:dLbls>
          <c:showLegendKey val="0"/>
          <c:showVal val="0"/>
          <c:showCatName val="0"/>
          <c:showSerName val="0"/>
          <c:showPercent val="0"/>
          <c:showBubbleSize val="0"/>
        </c:dLbls>
        <c:axId val="-1265765616"/>
        <c:axId val="-1266270160"/>
      </c:scatterChart>
      <c:valAx>
        <c:axId val="-126576561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6270160"/>
        <c:crosses val="autoZero"/>
        <c:crossBetween val="midCat"/>
      </c:valAx>
      <c:valAx>
        <c:axId val="-1266270160"/>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26576561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40.180206488592</c:v>
                </c:pt>
                <c:pt idx="1">
                  <c:v>-40.22374998370378</c:v>
                </c:pt>
                <c:pt idx="2">
                  <c:v>-40.27383664339455</c:v>
                </c:pt>
                <c:pt idx="3">
                  <c:v>-40.33026424335957</c:v>
                </c:pt>
                <c:pt idx="4">
                  <c:v>-40.39278721051914</c:v>
                </c:pt>
                <c:pt idx="5">
                  <c:v>-40.46115979366547</c:v>
                </c:pt>
                <c:pt idx="6">
                  <c:v>-40.53513885158601</c:v>
                </c:pt>
                <c:pt idx="7">
                  <c:v>-40.61448568784849</c:v>
                </c:pt>
                <c:pt idx="8">
                  <c:v>-40.69896729500487</c:v>
                </c:pt>
                <c:pt idx="9">
                  <c:v>-40.78835716426735</c:v>
                </c:pt>
                <c:pt idx="10">
                  <c:v>-40.88243577742196</c:v>
                </c:pt>
                <c:pt idx="11">
                  <c:v>-40.98099086828415</c:v>
                </c:pt>
                <c:pt idx="12">
                  <c:v>-41.083817518866</c:v>
                </c:pt>
                <c:pt idx="13">
                  <c:v>-41.18118751681185</c:v>
                </c:pt>
                <c:pt idx="14">
                  <c:v>-41.27780360932275</c:v>
                </c:pt>
                <c:pt idx="15">
                  <c:v>-41.37429231465103</c:v>
                </c:pt>
                <c:pt idx="16">
                  <c:v>-41.47077940509674</c:v>
                </c:pt>
                <c:pt idx="17">
                  <c:v>-41.56734708235852</c:v>
                </c:pt>
                <c:pt idx="18">
                  <c:v>-41.66404596726439</c:v>
                </c:pt>
                <c:pt idx="19">
                  <c:v>-41.76090297101746</c:v>
                </c:pt>
                <c:pt idx="20">
                  <c:v>-41.85792733994094</c:v>
                </c:pt>
                <c:pt idx="21">
                  <c:v>-41.95511529517262</c:v>
                </c:pt>
                <c:pt idx="22">
                  <c:v>-42.05245358780203</c:v>
                </c:pt>
                <c:pt idx="23">
                  <c:v>-42.14992221719558</c:v>
                </c:pt>
                <c:pt idx="24">
                  <c:v>-42.247496503986</c:v>
                </c:pt>
                <c:pt idx="25">
                  <c:v>-42.34514866572223</c:v>
                </c:pt>
                <c:pt idx="26">
                  <c:v>-42.44283238670186</c:v>
                </c:pt>
                <c:pt idx="27">
                  <c:v>-42.540509371986</c:v>
                </c:pt>
                <c:pt idx="28">
                  <c:v>-42.63814267819225</c:v>
                </c:pt>
                <c:pt idx="29">
                  <c:v>-42.73569624508536</c:v>
                </c:pt>
                <c:pt idx="30">
                  <c:v>-42.83313514461315</c:v>
                </c:pt>
                <c:pt idx="31">
                  <c:v>-42.930425755836</c:v>
                </c:pt>
                <c:pt idx="32">
                  <c:v>-43.0275358791041</c:v>
                </c:pt>
                <c:pt idx="33">
                  <c:v>-43.12443480418642</c:v>
                </c:pt>
                <c:pt idx="34">
                  <c:v>-43.2210933438223</c:v>
                </c:pt>
                <c:pt idx="35">
                  <c:v>-43.31748384138373</c:v>
                </c:pt>
                <c:pt idx="36">
                  <c:v>-43.41358015940197</c:v>
                </c:pt>
                <c:pt idx="37">
                  <c:v>-43.50935765410077</c:v>
                </c:pt>
                <c:pt idx="38">
                  <c:v>-43.60479313984524</c:v>
                </c:pt>
                <c:pt idx="39">
                  <c:v>-43.69986481754857</c:v>
                </c:pt>
                <c:pt idx="40">
                  <c:v>-43.7945522439304</c:v>
                </c:pt>
                <c:pt idx="41">
                  <c:v>-43.88883628453141</c:v>
                </c:pt>
                <c:pt idx="42">
                  <c:v>-43.98269906315844</c:v>
                </c:pt>
                <c:pt idx="43">
                  <c:v>-44.07612391033672</c:v>
                </c:pt>
                <c:pt idx="44">
                  <c:v>-44.16909531155806</c:v>
                </c:pt>
                <c:pt idx="45">
                  <c:v>-44.2615988559237</c:v>
                </c:pt>
                <c:pt idx="46">
                  <c:v>-44.35362118558074</c:v>
                </c:pt>
                <c:pt idx="47">
                  <c:v>-44.44514994628025</c:v>
                </c:pt>
                <c:pt idx="48">
                  <c:v>-44.53617373926954</c:v>
                </c:pt>
                <c:pt idx="49">
                  <c:v>-44.6266820746555</c:v>
                </c:pt>
                <c:pt idx="50">
                  <c:v>-44.71666532635345</c:v>
                </c:pt>
                <c:pt idx="51">
                  <c:v>-44.80611468865845</c:v>
                </c:pt>
                <c:pt idx="52">
                  <c:v>-44.8950221344258</c:v>
                </c:pt>
                <c:pt idx="53">
                  <c:v>-44.98338037493886</c:v>
                </c:pt>
                <c:pt idx="54">
                  <c:v>-45.07118282143664</c:v>
                </c:pt>
                <c:pt idx="55">
                  <c:v>-45.1584235482628</c:v>
                </c:pt>
                <c:pt idx="56">
                  <c:v>-45.2450972575989</c:v>
                </c:pt>
                <c:pt idx="57">
                  <c:v>-45.33119924575931</c:v>
                </c:pt>
                <c:pt idx="58">
                  <c:v>-45.41672537097747</c:v>
                </c:pt>
                <c:pt idx="59">
                  <c:v>-45.50167202265493</c:v>
                </c:pt>
                <c:pt idx="60">
                  <c:v>-45.5860360920201</c:v>
                </c:pt>
                <c:pt idx="61">
                  <c:v>-45.66981494413357</c:v>
                </c:pt>
                <c:pt idx="62">
                  <c:v>-45.75300639120216</c:v>
                </c:pt>
                <c:pt idx="63">
                  <c:v>-45.83560866715698</c:v>
                </c:pt>
                <c:pt idx="64">
                  <c:v>-45.91762040341847</c:v>
                </c:pt>
                <c:pt idx="65">
                  <c:v>-45.99904060584682</c:v>
                </c:pt>
                <c:pt idx="66">
                  <c:v>-46.07986863276435</c:v>
                </c:pt>
                <c:pt idx="67">
                  <c:v>-46.1601041740787</c:v>
                </c:pt>
                <c:pt idx="68">
                  <c:v>-46.23974723139418</c:v>
                </c:pt>
                <c:pt idx="69">
                  <c:v>-46.31879809911788</c:v>
                </c:pt>
                <c:pt idx="70">
                  <c:v>-46.39725734649619</c:v>
                </c:pt>
                <c:pt idx="71">
                  <c:v>-46.47512580052262</c:v>
                </c:pt>
                <c:pt idx="72">
                  <c:v>-46.552404529726</c:v>
                </c:pt>
                <c:pt idx="73">
                  <c:v>-46.6290948287624</c:v>
                </c:pt>
                <c:pt idx="74">
                  <c:v>-46.7051982037765</c:v>
                </c:pt>
                <c:pt idx="75">
                  <c:v>-46.78071635852211</c:v>
                </c:pt>
                <c:pt idx="76">
                  <c:v>-46.85565118117574</c:v>
                </c:pt>
                <c:pt idx="77">
                  <c:v>-46.93000473185111</c:v>
                </c:pt>
                <c:pt idx="78">
                  <c:v>-47.00377923073847</c:v>
                </c:pt>
                <c:pt idx="79">
                  <c:v>-47.0769770468623</c:v>
                </c:pt>
                <c:pt idx="80">
                  <c:v>-47.14960068744674</c:v>
                </c:pt>
                <c:pt idx="81">
                  <c:v>-47.2216527878145</c:v>
                </c:pt>
                <c:pt idx="82">
                  <c:v>-47.29313610184544</c:v>
                </c:pt>
                <c:pt idx="83">
                  <c:v>-47.36405349292818</c:v>
                </c:pt>
                <c:pt idx="84">
                  <c:v>-47.43440792540147</c:v>
                </c:pt>
                <c:pt idx="85">
                  <c:v>-47.50420245646183</c:v>
                </c:pt>
                <c:pt idx="86">
                  <c:v>-47.5734402285034</c:v>
                </c:pt>
                <c:pt idx="87">
                  <c:v>-47.64212446188957</c:v>
                </c:pt>
                <c:pt idx="88">
                  <c:v>-47.7102584481063</c:v>
                </c:pt>
                <c:pt idx="89">
                  <c:v>-47.77784554330901</c:v>
                </c:pt>
                <c:pt idx="90">
                  <c:v>-47.84488916222386</c:v>
                </c:pt>
                <c:pt idx="91">
                  <c:v>-47.91139277240018</c:v>
                </c:pt>
                <c:pt idx="92">
                  <c:v>-47.97735988877048</c:v>
                </c:pt>
                <c:pt idx="93">
                  <c:v>-48.0427940685513</c:v>
                </c:pt>
                <c:pt idx="94">
                  <c:v>-48.10769890640585</c:v>
                </c:pt>
                <c:pt idx="95">
                  <c:v>-48.17207802991924</c:v>
                </c:pt>
                <c:pt idx="96">
                  <c:v>-48.23593509530564</c:v>
                </c:pt>
                <c:pt idx="97">
                  <c:v>-48.29927378340562</c:v>
                </c:pt>
                <c:pt idx="98">
                  <c:v>-48.36209779589208</c:v>
                </c:pt>
                <c:pt idx="99">
                  <c:v>-48.42441085171959</c:v>
                </c:pt>
                <c:pt idx="100">
                  <c:v>-48.48621668379219</c:v>
                </c:pt>
                <c:pt idx="101">
                  <c:v>-48.54751903582746</c:v>
                </c:pt>
                <c:pt idx="102">
                  <c:v>-48.60832165941883</c:v>
                </c:pt>
                <c:pt idx="103">
                  <c:v>-48.6686283112931</c:v>
                </c:pt>
                <c:pt idx="104">
                  <c:v>-48.72844275072111</c:v>
                </c:pt>
                <c:pt idx="105">
                  <c:v>-48.7877687371174</c:v>
                </c:pt>
                <c:pt idx="106">
                  <c:v>-48.84661002778103</c:v>
                </c:pt>
                <c:pt idx="107">
                  <c:v>-48.90497037579095</c:v>
                </c:pt>
                <c:pt idx="108">
                  <c:v>-48.96285352804443</c:v>
                </c:pt>
                <c:pt idx="109">
                  <c:v>-49.02026322343045</c:v>
                </c:pt>
                <c:pt idx="110">
                  <c:v>-49.0772031911192</c:v>
                </c:pt>
                <c:pt idx="111">
                  <c:v>-49.13367714898322</c:v>
                </c:pt>
                <c:pt idx="112">
                  <c:v>-49.18968880213106</c:v>
                </c:pt>
                <c:pt idx="113">
                  <c:v>-49.24524184153324</c:v>
                </c:pt>
                <c:pt idx="114">
                  <c:v>-49.3003399427671</c:v>
                </c:pt>
                <c:pt idx="115">
                  <c:v>-49.35498676484551</c:v>
                </c:pt>
                <c:pt idx="116">
                  <c:v>-49.40918594915093</c:v>
                </c:pt>
                <c:pt idx="117">
                  <c:v>-49.46294111842871</c:v>
                </c:pt>
                <c:pt idx="118">
                  <c:v>-49.51625587588387</c:v>
                </c:pt>
                <c:pt idx="119">
                  <c:v>-49.56913380434981</c:v>
                </c:pt>
              </c:numCache>
            </c:numRef>
          </c:yVal>
          <c:smooth val="0"/>
          <c:extLst xmlns:c16r2="http://schemas.microsoft.com/office/drawing/2015/06/chart">
            <c:ext xmlns:c16="http://schemas.microsoft.com/office/drawing/2014/chart" uri="{C3380CC4-5D6E-409C-BE32-E72D297353CC}">
              <c16:uniqueId val="{00000000-FBD1-46C5-80F8-64094B319271}"/>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50.22525811074001</c:v>
                </c:pt>
                <c:pt idx="1">
                  <c:v>-50.23967152317572</c:v>
                </c:pt>
                <c:pt idx="2">
                  <c:v>-50.26274916558122</c:v>
                </c:pt>
                <c:pt idx="3">
                  <c:v>-50.29417499726514</c:v>
                </c:pt>
                <c:pt idx="4">
                  <c:v>-50.33358931035718</c:v>
                </c:pt>
                <c:pt idx="5">
                  <c:v>-50.38064084916459</c:v>
                </c:pt>
                <c:pt idx="6">
                  <c:v>-50.43498875149889</c:v>
                </c:pt>
                <c:pt idx="7">
                  <c:v>-50.4963035785986</c:v>
                </c:pt>
                <c:pt idx="8">
                  <c:v>-50.56426783616553</c:v>
                </c:pt>
                <c:pt idx="9">
                  <c:v>-50.63857613986602</c:v>
                </c:pt>
                <c:pt idx="10">
                  <c:v>-50.7189351369907</c:v>
                </c:pt>
                <c:pt idx="11">
                  <c:v>-50.80506326551713</c:v>
                </c:pt>
                <c:pt idx="12">
                  <c:v>-50.89669040912212</c:v>
                </c:pt>
                <c:pt idx="13">
                  <c:v>-50.98164421266672</c:v>
                </c:pt>
                <c:pt idx="14">
                  <c:v>-51.06580261643193</c:v>
                </c:pt>
                <c:pt idx="15">
                  <c:v>-51.14994417178279</c:v>
                </c:pt>
                <c:pt idx="16">
                  <c:v>-51.23422165861079</c:v>
                </c:pt>
                <c:pt idx="17">
                  <c:v>-51.31873395221555</c:v>
                </c:pt>
                <c:pt idx="18">
                  <c:v>-51.40354093729545</c:v>
                </c:pt>
                <c:pt idx="19">
                  <c:v>-51.4886732811101</c:v>
                </c:pt>
                <c:pt idx="20">
                  <c:v>-51.57413993196042</c:v>
                </c:pt>
                <c:pt idx="21">
                  <c:v>-51.65993386901754</c:v>
                </c:pt>
                <c:pt idx="22">
                  <c:v>-51.74603650325842</c:v>
                </c:pt>
                <c:pt idx="23">
                  <c:v>-51.83242103842255</c:v>
                </c:pt>
                <c:pt idx="24">
                  <c:v>-51.91905503057478</c:v>
                </c:pt>
                <c:pt idx="25">
                  <c:v>-52.0059023305257</c:v>
                </c:pt>
                <c:pt idx="26">
                  <c:v>-52.09290377295292</c:v>
                </c:pt>
                <c:pt idx="27">
                  <c:v>-52.18001036662554</c:v>
                </c:pt>
                <c:pt idx="28">
                  <c:v>-52.26717493103478</c:v>
                </c:pt>
                <c:pt idx="29">
                  <c:v>-52.35435149456497</c:v>
                </c:pt>
                <c:pt idx="30">
                  <c:v>-52.44149559263109</c:v>
                </c:pt>
                <c:pt idx="31">
                  <c:v>-52.52856447516204</c:v>
                </c:pt>
                <c:pt idx="32">
                  <c:v>-52.61551723972115</c:v>
                </c:pt>
                <c:pt idx="33">
                  <c:v>-52.702314908478</c:v>
                </c:pt>
                <c:pt idx="34">
                  <c:v>-52.78892046307735</c:v>
                </c:pt>
                <c:pt idx="35">
                  <c:v>-52.87529884813466</c:v>
                </c:pt>
                <c:pt idx="36">
                  <c:v>-52.96141695162078</c:v>
                </c:pt>
                <c:pt idx="37">
                  <c:v>-53.0472435684278</c:v>
                </c:pt>
                <c:pt idx="38">
                  <c:v>-53.1327493519384</c:v>
                </c:pt>
                <c:pt idx="39">
                  <c:v>-53.21790672100997</c:v>
                </c:pt>
                <c:pt idx="40">
                  <c:v>-53.3026898184744</c:v>
                </c:pt>
                <c:pt idx="41">
                  <c:v>-53.38707444968261</c:v>
                </c:pt>
                <c:pt idx="42">
                  <c:v>-53.47103801686535</c:v>
                </c:pt>
                <c:pt idx="43">
                  <c:v>-53.55455945252285</c:v>
                </c:pt>
                <c:pt idx="44">
                  <c:v>-53.6376191527761</c:v>
                </c:pt>
                <c:pt idx="45">
                  <c:v>-53.72019891139462</c:v>
                </c:pt>
                <c:pt idx="46">
                  <c:v>-53.8022818549998</c:v>
                </c:pt>
                <c:pt idx="47">
                  <c:v>-53.88385237978854</c:v>
                </c:pt>
                <c:pt idx="48">
                  <c:v>-53.9648960900704</c:v>
                </c:pt>
                <c:pt idx="49">
                  <c:v>-54.04539973874761</c:v>
                </c:pt>
                <c:pt idx="50">
                  <c:v>-54.12535116987237</c:v>
                </c:pt>
                <c:pt idx="51">
                  <c:v>-54.20473926332397</c:v>
                </c:pt>
                <c:pt idx="52">
                  <c:v>-54.28355388156978</c:v>
                </c:pt>
                <c:pt idx="53">
                  <c:v>-54.36178581860986</c:v>
                </c:pt>
                <c:pt idx="54">
                  <c:v>-54.43942675106103</c:v>
                </c:pt>
                <c:pt idx="55">
                  <c:v>-54.51646919132595</c:v>
                </c:pt>
                <c:pt idx="56">
                  <c:v>-54.59290644278644</c:v>
                </c:pt>
                <c:pt idx="57">
                  <c:v>-54.66873255700466</c:v>
                </c:pt>
                <c:pt idx="58">
                  <c:v>-54.74394229283552</c:v>
                </c:pt>
                <c:pt idx="59">
                  <c:v>-54.8185310774042</c:v>
                </c:pt>
                <c:pt idx="60">
                  <c:v>-54.89249496887532</c:v>
                </c:pt>
                <c:pt idx="61">
                  <c:v>-54.96583062096124</c:v>
                </c:pt>
                <c:pt idx="62">
                  <c:v>-55.0385352490839</c:v>
                </c:pt>
                <c:pt idx="63">
                  <c:v>-55.11060659814575</c:v>
                </c:pt>
                <c:pt idx="64">
                  <c:v>-55.18204291183338</c:v>
                </c:pt>
                <c:pt idx="65">
                  <c:v>-55.25284290339096</c:v>
                </c:pt>
                <c:pt idx="66">
                  <c:v>-55.3230057278133</c:v>
                </c:pt>
                <c:pt idx="67">
                  <c:v>-55.39253095538424</c:v>
                </c:pt>
                <c:pt idx="68">
                  <c:v>-55.46141854651887</c:v>
                </c:pt>
                <c:pt idx="69">
                  <c:v>-55.52966882782948</c:v>
                </c:pt>
                <c:pt idx="70">
                  <c:v>-55.59728246940085</c:v>
                </c:pt>
                <c:pt idx="71">
                  <c:v>-55.66426046317974</c:v>
                </c:pt>
                <c:pt idx="72">
                  <c:v>-55.73060410245671</c:v>
                </c:pt>
                <c:pt idx="73">
                  <c:v>-55.79631496238016</c:v>
                </c:pt>
                <c:pt idx="74">
                  <c:v>-55.86139488146544</c:v>
                </c:pt>
                <c:pt idx="75">
                  <c:v>-55.9258459440407</c:v>
                </c:pt>
                <c:pt idx="76">
                  <c:v>-55.98967046359223</c:v>
                </c:pt>
                <c:pt idx="77">
                  <c:v>-56.05287096699158</c:v>
                </c:pt>
                <c:pt idx="78">
                  <c:v>-56.1154501795154</c:v>
                </c:pt>
                <c:pt idx="79">
                  <c:v>-56.17741101065803</c:v>
                </c:pt>
                <c:pt idx="80">
                  <c:v>-56.2387565406998</c:v>
                </c:pt>
                <c:pt idx="81">
                  <c:v>-56.2994900079857</c:v>
                </c:pt>
                <c:pt idx="82">
                  <c:v>-56.35961479686434</c:v>
                </c:pt>
                <c:pt idx="83">
                  <c:v>-56.41913442629303</c:v>
                </c:pt>
                <c:pt idx="84">
                  <c:v>-56.478052539057</c:v>
                </c:pt>
                <c:pt idx="85">
                  <c:v>-56.53637289155268</c:v>
                </c:pt>
                <c:pt idx="86">
                  <c:v>-56.59409934416544</c:v>
                </c:pt>
                <c:pt idx="87">
                  <c:v>-56.65123585214678</c:v>
                </c:pt>
                <c:pt idx="88">
                  <c:v>-56.70778645701663</c:v>
                </c:pt>
                <c:pt idx="89">
                  <c:v>-56.7637552784363</c:v>
                </c:pt>
                <c:pt idx="90">
                  <c:v>-56.81914650654289</c:v>
                </c:pt>
                <c:pt idx="91">
                  <c:v>-56.87396439472013</c:v>
                </c:pt>
                <c:pt idx="92">
                  <c:v>-56.92821325278146</c:v>
                </c:pt>
                <c:pt idx="93">
                  <c:v>-56.98189744055199</c:v>
                </c:pt>
                <c:pt idx="94">
                  <c:v>-57.03502136181032</c:v>
                </c:pt>
                <c:pt idx="95">
                  <c:v>-57.08758945859879</c:v>
                </c:pt>
                <c:pt idx="96">
                  <c:v>-57.13960620586477</c:v>
                </c:pt>
                <c:pt idx="97">
                  <c:v>-57.1910761064355</c:v>
                </c:pt>
                <c:pt idx="98">
                  <c:v>-57.24200368625861</c:v>
                </c:pt>
                <c:pt idx="99">
                  <c:v>-57.29239348999636</c:v>
                </c:pt>
                <c:pt idx="100">
                  <c:v>-57.34225007681624</c:v>
                </c:pt>
                <c:pt idx="101">
                  <c:v>-57.39157801651618</c:v>
                </c:pt>
                <c:pt idx="102">
                  <c:v>-57.4403818858309</c:v>
                </c:pt>
                <c:pt idx="103">
                  <c:v>-57.48866626502299</c:v>
                </c:pt>
                <c:pt idx="104">
                  <c:v>-57.53643573466343</c:v>
                </c:pt>
                <c:pt idx="105">
                  <c:v>-57.58369487264292</c:v>
                </c:pt>
                <c:pt idx="106">
                  <c:v>-57.6304482513551</c:v>
                </c:pt>
                <c:pt idx="107">
                  <c:v>-57.67670043510225</c:v>
                </c:pt>
                <c:pt idx="108">
                  <c:v>-57.7224559776496</c:v>
                </c:pt>
                <c:pt idx="109">
                  <c:v>-57.76771941996594</c:v>
                </c:pt>
                <c:pt idx="110">
                  <c:v>-57.81249528811986</c:v>
                </c:pt>
                <c:pt idx="111">
                  <c:v>-57.85678809131908</c:v>
                </c:pt>
                <c:pt idx="112">
                  <c:v>-57.90060232010546</c:v>
                </c:pt>
                <c:pt idx="113">
                  <c:v>-57.94394244468003</c:v>
                </c:pt>
                <c:pt idx="114">
                  <c:v>-57.98681291334285</c:v>
                </c:pt>
                <c:pt idx="115">
                  <c:v>-58.02921815107674</c:v>
                </c:pt>
                <c:pt idx="116">
                  <c:v>-58.07116255822162</c:v>
                </c:pt>
                <c:pt idx="117">
                  <c:v>-58.11265050927977</c:v>
                </c:pt>
                <c:pt idx="118">
                  <c:v>-58.15368635179779</c:v>
                </c:pt>
                <c:pt idx="119">
                  <c:v>-58.19427440536251</c:v>
                </c:pt>
              </c:numCache>
            </c:numRef>
          </c:yVal>
          <c:smooth val="0"/>
          <c:extLst xmlns:c16r2="http://schemas.microsoft.com/office/drawing/2015/06/chart">
            <c:ext xmlns:c16="http://schemas.microsoft.com/office/drawing/2014/chart" uri="{C3380CC4-5D6E-409C-BE32-E72D297353CC}">
              <c16:uniqueId val="{00000001-FBD1-46C5-80F8-64094B319271}"/>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40.180206488592</c:v>
                </c:pt>
                <c:pt idx="1">
                  <c:v>-40.22284758722525</c:v>
                </c:pt>
                <c:pt idx="2">
                  <c:v>-40.27191735043698</c:v>
                </c:pt>
                <c:pt idx="3">
                  <c:v>-40.3272151653382</c:v>
                </c:pt>
                <c:pt idx="4">
                  <c:v>-40.38849725524628</c:v>
                </c:pt>
                <c:pt idx="5">
                  <c:v>-40.45551982138932</c:v>
                </c:pt>
                <c:pt idx="6">
                  <c:v>-40.52804180653857</c:v>
                </c:pt>
                <c:pt idx="7">
                  <c:v>-40.60582670873373</c:v>
                </c:pt>
                <c:pt idx="8">
                  <c:v>-40.68864380720375</c:v>
                </c:pt>
                <c:pt idx="9">
                  <c:v>-40.77626895618504</c:v>
                </c:pt>
                <c:pt idx="10">
                  <c:v>-40.86848506295792</c:v>
                </c:pt>
                <c:pt idx="11">
                  <c:v>-40.96508233716394</c:v>
                </c:pt>
                <c:pt idx="12">
                  <c:v>-41.06585837627017</c:v>
                </c:pt>
                <c:pt idx="13">
                  <c:v>-41.1611588360716</c:v>
                </c:pt>
                <c:pt idx="14">
                  <c:v>-41.25562352823135</c:v>
                </c:pt>
                <c:pt idx="15">
                  <c:v>-41.34988065272177</c:v>
                </c:pt>
                <c:pt idx="16">
                  <c:v>-41.44405786671669</c:v>
                </c:pt>
                <c:pt idx="17">
                  <c:v>-41.5382393441996</c:v>
                </c:pt>
                <c:pt idx="18">
                  <c:v>-41.63247774017418</c:v>
                </c:pt>
                <c:pt idx="19">
                  <c:v>-41.7268020421434</c:v>
                </c:pt>
                <c:pt idx="20">
                  <c:v>-41.82122359927934</c:v>
                </c:pt>
                <c:pt idx="21">
                  <c:v>-41.91574074979872</c:v>
                </c:pt>
                <c:pt idx="22">
                  <c:v>-42.01034236630584</c:v>
                </c:pt>
                <c:pt idx="23">
                  <c:v>-42.10501056632392</c:v>
                </c:pt>
                <c:pt idx="24">
                  <c:v>-42.19972277902388</c:v>
                </c:pt>
                <c:pt idx="25">
                  <c:v>-42.2944533158261</c:v>
                </c:pt>
                <c:pt idx="26">
                  <c:v>-42.38915806327712</c:v>
                </c:pt>
                <c:pt idx="27">
                  <c:v>-42.4838007902099</c:v>
                </c:pt>
                <c:pt idx="28">
                  <c:v>-42.57834659109447</c:v>
                </c:pt>
                <c:pt idx="29">
                  <c:v>-42.67276141598086</c:v>
                </c:pt>
                <c:pt idx="30">
                  <c:v>-42.76701231776224</c:v>
                </c:pt>
                <c:pt idx="31">
                  <c:v>-42.86106762565174</c:v>
                </c:pt>
                <c:pt idx="32">
                  <c:v>-42.95489705813379</c:v>
                </c:pt>
                <c:pt idx="33">
                  <c:v>-43.04847179011585</c:v>
                </c:pt>
                <c:pt idx="34">
                  <c:v>-43.14176448565868</c:v>
                </c:pt>
                <c:pt idx="35">
                  <c:v>-43.23474930500197</c:v>
                </c:pt>
                <c:pt idx="36">
                  <c:v>-43.32740189256583</c:v>
                </c:pt>
                <c:pt idx="37">
                  <c:v>-43.41969935108811</c:v>
                </c:pt>
                <c:pt idx="38">
                  <c:v>-43.51162020579599</c:v>
                </c:pt>
                <c:pt idx="39">
                  <c:v>-43.60314433281928</c:v>
                </c:pt>
                <c:pt idx="40">
                  <c:v>-43.6942529281351</c:v>
                </c:pt>
                <c:pt idx="41">
                  <c:v>-43.784928460546</c:v>
                </c:pt>
                <c:pt idx="42">
                  <c:v>-43.87515462113515</c:v>
                </c:pt>
                <c:pt idx="43">
                  <c:v>-43.96491627180694</c:v>
                </c:pt>
                <c:pt idx="44">
                  <c:v>-44.05419939368402</c:v>
                </c:pt>
                <c:pt idx="45">
                  <c:v>-44.14299103590747</c:v>
                </c:pt>
                <c:pt idx="46">
                  <c:v>-44.23127926533105</c:v>
                </c:pt>
                <c:pt idx="47">
                  <c:v>-44.31905311733134</c:v>
                </c:pt>
                <c:pt idx="48">
                  <c:v>-44.4063025480118</c:v>
                </c:pt>
                <c:pt idx="49">
                  <c:v>-44.49301838790324</c:v>
                </c:pt>
                <c:pt idx="50">
                  <c:v>-44.57919229727394</c:v>
                </c:pt>
                <c:pt idx="51">
                  <c:v>-44.66481672309965</c:v>
                </c:pt>
                <c:pt idx="52">
                  <c:v>-44.74988485765813</c:v>
                </c:pt>
                <c:pt idx="53">
                  <c:v>-44.83439059883494</c:v>
                </c:pt>
                <c:pt idx="54">
                  <c:v>-44.91832851211074</c:v>
                </c:pt>
                <c:pt idx="55">
                  <c:v>-45.00169379416725</c:v>
                </c:pt>
                <c:pt idx="56">
                  <c:v>-45.08448223813411</c:v>
                </c:pt>
                <c:pt idx="57">
                  <c:v>-45.16669020035442</c:v>
                </c:pt>
                <c:pt idx="58">
                  <c:v>-45.24831456870197</c:v>
                </c:pt>
                <c:pt idx="59">
                  <c:v>-45.32935273234034</c:v>
                </c:pt>
                <c:pt idx="60">
                  <c:v>-45.40980255290378</c:v>
                </c:pt>
                <c:pt idx="61">
                  <c:v>-45.489662337042</c:v>
                </c:pt>
                <c:pt idx="62">
                  <c:v>-45.568930810272</c:v>
                </c:pt>
                <c:pt idx="63">
                  <c:v>-45.64760709208986</c:v>
                </c:pt>
                <c:pt idx="64">
                  <c:v>-45.7256906722905</c:v>
                </c:pt>
                <c:pt idx="65">
                  <c:v>-45.803181388446</c:v>
                </c:pt>
                <c:pt idx="66">
                  <c:v>-45.88007940449404</c:v>
                </c:pt>
                <c:pt idx="67">
                  <c:v>-45.95638519038494</c:v>
                </c:pt>
                <c:pt idx="68">
                  <c:v>-46.03209950275323</c:v>
                </c:pt>
                <c:pt idx="69">
                  <c:v>-46.1072233665609</c:v>
                </c:pt>
                <c:pt idx="70">
                  <c:v>-46.18175805765699</c:v>
                </c:pt>
                <c:pt idx="71">
                  <c:v>-46.25570508624514</c:v>
                </c:pt>
                <c:pt idx="72">
                  <c:v>-46.32906618119029</c:v>
                </c:pt>
                <c:pt idx="73">
                  <c:v>-46.40184327513519</c:v>
                </c:pt>
                <c:pt idx="74">
                  <c:v>-46.47403849038983</c:v>
                </c:pt>
                <c:pt idx="75">
                  <c:v>-46.54565412556347</c:v>
                </c:pt>
                <c:pt idx="76">
                  <c:v>-46.61669264289958</c:v>
                </c:pt>
                <c:pt idx="77">
                  <c:v>-46.687156656282</c:v>
                </c:pt>
                <c:pt idx="78">
                  <c:v>-46.75704891987152</c:v>
                </c:pt>
                <c:pt idx="79">
                  <c:v>-46.82637231737498</c:v>
                </c:pt>
                <c:pt idx="80">
                  <c:v>-46.89512985186865</c:v>
                </c:pt>
                <c:pt idx="81">
                  <c:v>-46.9633246361973</c:v>
                </c:pt>
                <c:pt idx="82">
                  <c:v>-47.0309598838885</c:v>
                </c:pt>
                <c:pt idx="83">
                  <c:v>-47.0980389005763</c:v>
                </c:pt>
                <c:pt idx="84">
                  <c:v>-47.16456507588555</c:v>
                </c:pt>
                <c:pt idx="85">
                  <c:v>-47.2305418757951</c:v>
                </c:pt>
                <c:pt idx="86">
                  <c:v>-47.29597283542356</c:v>
                </c:pt>
                <c:pt idx="87">
                  <c:v>-47.36086155220818</c:v>
                </c:pt>
                <c:pt idx="88">
                  <c:v>-47.4252116795151</c:v>
                </c:pt>
                <c:pt idx="89">
                  <c:v>-47.4890269205689</c:v>
                </c:pt>
                <c:pt idx="90">
                  <c:v>-47.5523110227805</c:v>
                </c:pt>
                <c:pt idx="91">
                  <c:v>-47.61506777239174</c:v>
                </c:pt>
                <c:pt idx="92">
                  <c:v>-47.67730098943412</c:v>
                </c:pt>
                <c:pt idx="93">
                  <c:v>-47.7390145229947</c:v>
                </c:pt>
                <c:pt idx="94">
                  <c:v>-47.80021224677966</c:v>
                </c:pt>
                <c:pt idx="95">
                  <c:v>-47.86089805492247</c:v>
                </c:pt>
                <c:pt idx="96">
                  <c:v>-47.92107585808117</c:v>
                </c:pt>
                <c:pt idx="97">
                  <c:v>-47.98074957977258</c:v>
                </c:pt>
                <c:pt idx="98">
                  <c:v>-48.0399231529209</c:v>
                </c:pt>
                <c:pt idx="99">
                  <c:v>-48.09860051664327</c:v>
                </c:pt>
                <c:pt idx="100">
                  <c:v>-48.15678561324623</c:v>
                </c:pt>
                <c:pt idx="101">
                  <c:v>-48.2144823854078</c:v>
                </c:pt>
                <c:pt idx="102">
                  <c:v>-48.27169477356033</c:v>
                </c:pt>
                <c:pt idx="103">
                  <c:v>-48.32842671344039</c:v>
                </c:pt>
                <c:pt idx="104">
                  <c:v>-48.38468213379979</c:v>
                </c:pt>
                <c:pt idx="105">
                  <c:v>-48.44046495430597</c:v>
                </c:pt>
                <c:pt idx="106">
                  <c:v>-48.49577908355604</c:v>
                </c:pt>
                <c:pt idx="107">
                  <c:v>-48.55062841725103</c:v>
                </c:pt>
                <c:pt idx="108">
                  <c:v>-48.6050168365109</c:v>
                </c:pt>
                <c:pt idx="109">
                  <c:v>-48.6589482062882</c:v>
                </c:pt>
                <c:pt idx="110">
                  <c:v>-48.71242637394332</c:v>
                </c:pt>
                <c:pt idx="111">
                  <c:v>-48.76545516790065</c:v>
                </c:pt>
                <c:pt idx="112">
                  <c:v>-48.81803839641725</c:v>
                </c:pt>
                <c:pt idx="113">
                  <c:v>-48.87017984645535</c:v>
                </c:pt>
                <c:pt idx="114">
                  <c:v>-48.92188328266303</c:v>
                </c:pt>
                <c:pt idx="115">
                  <c:v>-48.97315244641686</c:v>
                </c:pt>
                <c:pt idx="116">
                  <c:v>-49.0239910549708</c:v>
                </c:pt>
                <c:pt idx="117">
                  <c:v>-49.07440280067657</c:v>
                </c:pt>
                <c:pt idx="118">
                  <c:v>-49.12439135027853</c:v>
                </c:pt>
                <c:pt idx="119">
                  <c:v>-49.17396034428475</c:v>
                </c:pt>
              </c:numCache>
            </c:numRef>
          </c:yVal>
          <c:smooth val="0"/>
          <c:extLst xmlns:c16r2="http://schemas.microsoft.com/office/drawing/2015/06/chart">
            <c:ext xmlns:c16="http://schemas.microsoft.com/office/drawing/2014/chart" uri="{C3380CC4-5D6E-409C-BE32-E72D297353CC}">
              <c16:uniqueId val="{00000002-FBD1-46C5-80F8-64094B319271}"/>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40.180206488592</c:v>
                </c:pt>
                <c:pt idx="1">
                  <c:v>-40.22315253622628</c:v>
                </c:pt>
                <c:pt idx="2">
                  <c:v>-40.26824240748101</c:v>
                </c:pt>
                <c:pt idx="3">
                  <c:v>-40.31550886795594</c:v>
                </c:pt>
                <c:pt idx="4">
                  <c:v>-40.36494677872223</c:v>
                </c:pt>
                <c:pt idx="5">
                  <c:v>-40.41653687018697</c:v>
                </c:pt>
                <c:pt idx="6">
                  <c:v>-40.4702491909743</c:v>
                </c:pt>
                <c:pt idx="7">
                  <c:v>-40.52604573643385</c:v>
                </c:pt>
                <c:pt idx="8">
                  <c:v>-40.58388249736369</c:v>
                </c:pt>
                <c:pt idx="9">
                  <c:v>-40.64371105673715</c:v>
                </c:pt>
                <c:pt idx="10">
                  <c:v>-40.70547983376946</c:v>
                </c:pt>
                <c:pt idx="11">
                  <c:v>-40.76913505280208</c:v>
                </c:pt>
                <c:pt idx="12">
                  <c:v>-40.83462149731386</c:v>
                </c:pt>
                <c:pt idx="13">
                  <c:v>-40.8971177852859</c:v>
                </c:pt>
                <c:pt idx="14">
                  <c:v>-40.95926458847597</c:v>
                </c:pt>
                <c:pt idx="15">
                  <c:v>-41.02147884012448</c:v>
                </c:pt>
                <c:pt idx="16">
                  <c:v>-41.08388618801221</c:v>
                </c:pt>
                <c:pt idx="17">
                  <c:v>-41.1465708009764</c:v>
                </c:pt>
                <c:pt idx="18">
                  <c:v>-41.2095863314239</c:v>
                </c:pt>
                <c:pt idx="19">
                  <c:v>-41.27296358295552</c:v>
                </c:pt>
                <c:pt idx="20">
                  <c:v>-41.33671636446524</c:v>
                </c:pt>
                <c:pt idx="21">
                  <c:v>-41.40084595434224</c:v>
                </c:pt>
                <c:pt idx="22">
                  <c:v>-41.46534449800355</c:v>
                </c:pt>
                <c:pt idx="23">
                  <c:v>-41.53019758754724</c:v>
                </c:pt>
                <c:pt idx="24">
                  <c:v>-41.59538621489446</c:v>
                </c:pt>
                <c:pt idx="25">
                  <c:v>-41.66088824553162</c:v>
                </c:pt>
                <c:pt idx="26">
                  <c:v>-41.72667121449012</c:v>
                </c:pt>
                <c:pt idx="27">
                  <c:v>-41.79270643684412</c:v>
                </c:pt>
                <c:pt idx="28">
                  <c:v>-41.8589656087711</c:v>
                </c:pt>
                <c:pt idx="29">
                  <c:v>-41.92542070528771</c:v>
                </c:pt>
                <c:pt idx="30">
                  <c:v>-41.99204422085677</c:v>
                </c:pt>
                <c:pt idx="31">
                  <c:v>-42.05880934041716</c:v>
                </c:pt>
                <c:pt idx="32">
                  <c:v>-42.12569005577006</c:v>
                </c:pt>
                <c:pt idx="33">
                  <c:v>-42.19266124101247</c:v>
                </c:pt>
                <c:pt idx="34">
                  <c:v>-42.25969869749859</c:v>
                </c:pt>
                <c:pt idx="35">
                  <c:v>-42.3267791762687</c:v>
                </c:pt>
                <c:pt idx="36">
                  <c:v>-42.39388038393918</c:v>
                </c:pt>
                <c:pt idx="37">
                  <c:v>-42.46098097663435</c:v>
                </c:pt>
                <c:pt idx="38">
                  <c:v>-42.52806054534722</c:v>
                </c:pt>
                <c:pt idx="39">
                  <c:v>-42.59509958084026</c:v>
                </c:pt>
                <c:pt idx="40">
                  <c:v>-42.66207945812812</c:v>
                </c:pt>
                <c:pt idx="41">
                  <c:v>-42.7289824110867</c:v>
                </c:pt>
                <c:pt idx="42">
                  <c:v>-42.79579150445533</c:v>
                </c:pt>
                <c:pt idx="43">
                  <c:v>-42.86249060484943</c:v>
                </c:pt>
                <c:pt idx="44">
                  <c:v>-42.92906435145002</c:v>
                </c:pt>
                <c:pt idx="45">
                  <c:v>-42.99549812673604</c:v>
                </c:pt>
                <c:pt idx="46">
                  <c:v>-43.06177802764739</c:v>
                </c:pt>
                <c:pt idx="47">
                  <c:v>-43.12789083733833</c:v>
                </c:pt>
                <c:pt idx="48">
                  <c:v>-43.19382399768483</c:v>
                </c:pt>
                <c:pt idx="49">
                  <c:v>-43.2595655826394</c:v>
                </c:pt>
                <c:pt idx="50">
                  <c:v>-43.32510427250008</c:v>
                </c:pt>
                <c:pt idx="51">
                  <c:v>-43.39042932908205</c:v>
                </c:pt>
                <c:pt idx="52">
                  <c:v>-43.45553057182767</c:v>
                </c:pt>
                <c:pt idx="53">
                  <c:v>-43.52039835483675</c:v>
                </c:pt>
                <c:pt idx="54">
                  <c:v>-43.58502354482334</c:v>
                </c:pt>
                <c:pt idx="55">
                  <c:v>-43.64939749995483</c:v>
                </c:pt>
                <c:pt idx="56">
                  <c:v>-43.71351204955863</c:v>
                </c:pt>
                <c:pt idx="57">
                  <c:v>-43.77735947465681</c:v>
                </c:pt>
                <c:pt idx="58">
                  <c:v>-43.84093248928819</c:v>
                </c:pt>
                <c:pt idx="59">
                  <c:v>-43.90422422260599</c:v>
                </c:pt>
                <c:pt idx="60">
                  <c:v>-43.96722820171495</c:v>
                </c:pt>
                <c:pt idx="61">
                  <c:v>-44.02993833519121</c:v>
                </c:pt>
                <c:pt idx="62">
                  <c:v>-44.0923488972935</c:v>
                </c:pt>
                <c:pt idx="63">
                  <c:v>-44.15445451280812</c:v>
                </c:pt>
                <c:pt idx="64">
                  <c:v>-44.21625014250821</c:v>
                </c:pt>
                <c:pt idx="65">
                  <c:v>-44.27773106920495</c:v>
                </c:pt>
                <c:pt idx="66">
                  <c:v>-44.33889288436012</c:v>
                </c:pt>
                <c:pt idx="67">
                  <c:v>-44.39973147523504</c:v>
                </c:pt>
                <c:pt idx="68">
                  <c:v>-44.46024301255466</c:v>
                </c:pt>
                <c:pt idx="69">
                  <c:v>-44.52042393866804</c:v>
                </c:pt>
                <c:pt idx="70">
                  <c:v>-44.5802709561758</c:v>
                </c:pt>
                <c:pt idx="71">
                  <c:v>-44.63978101701147</c:v>
                </c:pt>
                <c:pt idx="72">
                  <c:v>-44.69895131196201</c:v>
                </c:pt>
                <c:pt idx="73">
                  <c:v>-44.75777926058618</c:v>
                </c:pt>
                <c:pt idx="74">
                  <c:v>-44.81626250155414</c:v>
                </c:pt>
                <c:pt idx="75">
                  <c:v>-44.87439888335165</c:v>
                </c:pt>
                <c:pt idx="76">
                  <c:v>-44.93218645535199</c:v>
                </c:pt>
                <c:pt idx="77">
                  <c:v>-44.98962345924675</c:v>
                </c:pt>
                <c:pt idx="78">
                  <c:v>-45.04670832080546</c:v>
                </c:pt>
                <c:pt idx="79">
                  <c:v>-45.10343964196454</c:v>
                </c:pt>
                <c:pt idx="80">
                  <c:v>-45.15981619322017</c:v>
                </c:pt>
                <c:pt idx="81">
                  <c:v>-45.21583690632496</c:v>
                </c:pt>
                <c:pt idx="82">
                  <c:v>-45.27150086726849</c:v>
                </c:pt>
                <c:pt idx="83">
                  <c:v>-45.32680730952642</c:v>
                </c:pt>
                <c:pt idx="84">
                  <c:v>-45.38175560759142</c:v>
                </c:pt>
                <c:pt idx="85">
                  <c:v>-45.43634527073572</c:v>
                </c:pt>
                <c:pt idx="86">
                  <c:v>-45.49057593703128</c:v>
                </c:pt>
                <c:pt idx="87">
                  <c:v>-45.54444736759999</c:v>
                </c:pt>
                <c:pt idx="88">
                  <c:v>-45.5979594410901</c:v>
                </c:pt>
                <c:pt idx="89">
                  <c:v>-45.6511121483668</c:v>
                </c:pt>
                <c:pt idx="90">
                  <c:v>-45.70390558741474</c:v>
                </c:pt>
                <c:pt idx="91">
                  <c:v>-45.7563399584351</c:v>
                </c:pt>
                <c:pt idx="92">
                  <c:v>-45.80841555914094</c:v>
                </c:pt>
                <c:pt idx="93">
                  <c:v>-45.86013278022893</c:v>
                </c:pt>
                <c:pt idx="94">
                  <c:v>-45.91149210103999</c:v>
                </c:pt>
                <c:pt idx="95">
                  <c:v>-45.96249408538552</c:v>
                </c:pt>
                <c:pt idx="96">
                  <c:v>-46.01313937752911</c:v>
                </c:pt>
                <c:pt idx="97">
                  <c:v>-46.06342869834405</c:v>
                </c:pt>
                <c:pt idx="98">
                  <c:v>-46.1133628416037</c:v>
                </c:pt>
                <c:pt idx="99">
                  <c:v>-46.16294267043668</c:v>
                </c:pt>
                <c:pt idx="100">
                  <c:v>-46.21216911390911</c:v>
                </c:pt>
                <c:pt idx="101">
                  <c:v>-46.26104316374585</c:v>
                </c:pt>
                <c:pt idx="102">
                  <c:v>-46.30956587119</c:v>
                </c:pt>
                <c:pt idx="103">
                  <c:v>-46.35773834396331</c:v>
                </c:pt>
                <c:pt idx="104">
                  <c:v>-46.40556174338234</c:v>
                </c:pt>
                <c:pt idx="105">
                  <c:v>-46.45303728156289</c:v>
                </c:pt>
                <c:pt idx="106">
                  <c:v>-46.50016621874784</c:v>
                </c:pt>
                <c:pt idx="107">
                  <c:v>-46.54694986073082</c:v>
                </c:pt>
                <c:pt idx="108">
                  <c:v>-46.59338955640212</c:v>
                </c:pt>
                <c:pt idx="109">
                  <c:v>-46.63948669537329</c:v>
                </c:pt>
                <c:pt idx="110">
                  <c:v>-46.6852427057147</c:v>
                </c:pt>
                <c:pt idx="111">
                  <c:v>-46.7306590517728</c:v>
                </c:pt>
                <c:pt idx="112">
                  <c:v>-46.7757372320757</c:v>
                </c:pt>
                <c:pt idx="113">
                  <c:v>-46.82047877733385</c:v>
                </c:pt>
                <c:pt idx="114">
                  <c:v>-46.86488524850938</c:v>
                </c:pt>
                <c:pt idx="115">
                  <c:v>-46.9089582349789</c:v>
                </c:pt>
                <c:pt idx="116">
                  <c:v>-46.95269935275152</c:v>
                </c:pt>
                <c:pt idx="117">
                  <c:v>-46.99611024278237</c:v>
                </c:pt>
                <c:pt idx="118">
                  <c:v>-47.03919256934292</c:v>
                </c:pt>
                <c:pt idx="119">
                  <c:v>-47.08194801845093</c:v>
                </c:pt>
              </c:numCache>
            </c:numRef>
          </c:yVal>
          <c:smooth val="0"/>
          <c:extLst xmlns:c16r2="http://schemas.microsoft.com/office/drawing/2015/06/chart">
            <c:ext xmlns:c16="http://schemas.microsoft.com/office/drawing/2014/chart" uri="{C3380CC4-5D6E-409C-BE32-E72D297353CC}">
              <c16:uniqueId val="{00000003-FBD1-46C5-80F8-64094B319271}"/>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44.64467387621283</c:v>
                </c:pt>
                <c:pt idx="1">
                  <c:v>-44.69673628627606</c:v>
                </c:pt>
                <c:pt idx="2">
                  <c:v>-44.7571194008201</c:v>
                </c:pt>
                <c:pt idx="3">
                  <c:v>-44.82561530788188</c:v>
                </c:pt>
                <c:pt idx="4">
                  <c:v>-44.9019650689015</c:v>
                </c:pt>
                <c:pt idx="5">
                  <c:v>-44.98590218994195</c:v>
                </c:pt>
                <c:pt idx="6">
                  <c:v>-45.07715666938562</c:v>
                </c:pt>
                <c:pt idx="7">
                  <c:v>-45.17545794429452</c:v>
                </c:pt>
                <c:pt idx="8">
                  <c:v>-45.28053710282075</c:v>
                </c:pt>
                <c:pt idx="9">
                  <c:v>-45.3921285304059</c:v>
                </c:pt>
                <c:pt idx="10">
                  <c:v>-45.50997111925219</c:v>
                </c:pt>
                <c:pt idx="11">
                  <c:v>-45.63380914143725</c:v>
                </c:pt>
                <c:pt idx="12">
                  <c:v>-45.76339286337861</c:v>
                </c:pt>
                <c:pt idx="13">
                  <c:v>-45.88894834005532</c:v>
                </c:pt>
                <c:pt idx="14">
                  <c:v>-46.01500077929082</c:v>
                </c:pt>
                <c:pt idx="15">
                  <c:v>-46.14206474306457</c:v>
                </c:pt>
                <c:pt idx="16">
                  <c:v>-46.2701816924764</c:v>
                </c:pt>
                <c:pt idx="17">
                  <c:v>-46.39936115689395</c:v>
                </c:pt>
                <c:pt idx="18">
                  <c:v>-46.52959007940535</c:v>
                </c:pt>
                <c:pt idx="19">
                  <c:v>-46.66083871583123</c:v>
                </c:pt>
                <c:pt idx="20">
                  <c:v>-46.7930651818815</c:v>
                </c:pt>
                <c:pt idx="21">
                  <c:v>-46.92621895672346</c:v>
                </c:pt>
                <c:pt idx="22">
                  <c:v>-47.0602435768742</c:v>
                </c:pt>
                <c:pt idx="23">
                  <c:v>-47.19507870207416</c:v>
                </c:pt>
                <c:pt idx="24">
                  <c:v>-47.33066169411398</c:v>
                </c:pt>
                <c:pt idx="25">
                  <c:v>-47.4669288180694</c:v>
                </c:pt>
                <c:pt idx="26">
                  <c:v>-47.60379952820858</c:v>
                </c:pt>
                <c:pt idx="27">
                  <c:v>-47.74120256271308</c:v>
                </c:pt>
                <c:pt idx="28">
                  <c:v>-47.87906924266827</c:v>
                </c:pt>
                <c:pt idx="29">
                  <c:v>-48.01733293107645</c:v>
                </c:pt>
                <c:pt idx="30">
                  <c:v>-48.15592920699873</c:v>
                </c:pt>
                <c:pt idx="31">
                  <c:v>-48.2947959810399</c:v>
                </c:pt>
                <c:pt idx="32">
                  <c:v>-48.43387356145688</c:v>
                </c:pt>
                <c:pt idx="33">
                  <c:v>-48.57310468258674</c:v>
                </c:pt>
                <c:pt idx="34">
                  <c:v>-48.7124345047214</c:v>
                </c:pt>
                <c:pt idx="35">
                  <c:v>-48.85181059249258</c:v>
                </c:pt>
                <c:pt idx="36">
                  <c:v>-48.99118287725196</c:v>
                </c:pt>
                <c:pt idx="37">
                  <c:v>-49.13050360766825</c:v>
                </c:pt>
                <c:pt idx="38">
                  <c:v>-49.26972729189583</c:v>
                </c:pt>
                <c:pt idx="39">
                  <c:v>-49.40881060476113</c:v>
                </c:pt>
                <c:pt idx="40">
                  <c:v>-49.54771233621795</c:v>
                </c:pt>
                <c:pt idx="41">
                  <c:v>-49.68639332436123</c:v>
                </c:pt>
                <c:pt idx="42">
                  <c:v>-49.824816385442</c:v>
                </c:pt>
                <c:pt idx="43">
                  <c:v>-49.9629462432522</c:v>
                </c:pt>
                <c:pt idx="44">
                  <c:v>-50.10074945863195</c:v>
                </c:pt>
                <c:pt idx="45">
                  <c:v>-50.23819435960922</c:v>
                </c:pt>
                <c:pt idx="46">
                  <c:v>-50.37525097262096</c:v>
                </c:pt>
                <c:pt idx="47">
                  <c:v>-50.51189095506214</c:v>
                </c:pt>
                <c:pt idx="48">
                  <c:v>-50.64808752941914</c:v>
                </c:pt>
                <c:pt idx="49">
                  <c:v>-50.78381541913586</c:v>
                </c:pt>
                <c:pt idx="50">
                  <c:v>-50.91905078629679</c:v>
                </c:pt>
                <c:pt idx="51">
                  <c:v>-51.05377117122999</c:v>
                </c:pt>
                <c:pt idx="52">
                  <c:v>-51.18795543398573</c:v>
                </c:pt>
                <c:pt idx="53">
                  <c:v>-51.3215836977997</c:v>
                </c:pt>
                <c:pt idx="54">
                  <c:v>-51.45463729452239</c:v>
                </c:pt>
                <c:pt idx="55">
                  <c:v>-51.58709871198516</c:v>
                </c:pt>
                <c:pt idx="56">
                  <c:v>-51.71895154327376</c:v>
                </c:pt>
                <c:pt idx="57">
                  <c:v>-51.85018043788599</c:v>
                </c:pt>
                <c:pt idx="58">
                  <c:v>-51.98077105473475</c:v>
                </c:pt>
                <c:pt idx="59">
                  <c:v>-52.11071001693198</c:v>
                </c:pt>
                <c:pt idx="60">
                  <c:v>-52.23998486832716</c:v>
                </c:pt>
                <c:pt idx="61">
                  <c:v>-52.36858403175754</c:v>
                </c:pt>
                <c:pt idx="62">
                  <c:v>-52.49649676893205</c:v>
                </c:pt>
                <c:pt idx="63">
                  <c:v>-52.62371314191841</c:v>
                </c:pt>
                <c:pt idx="64">
                  <c:v>-52.7502239761725</c:v>
                </c:pt>
                <c:pt idx="65">
                  <c:v>-52.87602082508234</c:v>
                </c:pt>
                <c:pt idx="66">
                  <c:v>-53.00109593593152</c:v>
                </c:pt>
                <c:pt idx="67">
                  <c:v>-53.1254422172824</c:v>
                </c:pt>
                <c:pt idx="68">
                  <c:v>-53.24905320769629</c:v>
                </c:pt>
                <c:pt idx="69">
                  <c:v>-53.37192304573419</c:v>
                </c:pt>
                <c:pt idx="70">
                  <c:v>-53.49404644125599</c:v>
                </c:pt>
                <c:pt idx="71">
                  <c:v>-53.61541864787341</c:v>
                </c:pt>
                <c:pt idx="72">
                  <c:v>-53.73603543660101</c:v>
                </c:pt>
                <c:pt idx="73">
                  <c:v>-53.85589307059609</c:v>
                </c:pt>
                <c:pt idx="74">
                  <c:v>-53.97498828100557</c:v>
                </c:pt>
                <c:pt idx="75">
                  <c:v>-54.0933182438248</c:v>
                </c:pt>
                <c:pt idx="76">
                  <c:v>-54.21088055774361</c:v>
                </c:pt>
                <c:pt idx="77">
                  <c:v>-54.32767322297695</c:v>
                </c:pt>
                <c:pt idx="78">
                  <c:v>-54.44369462098344</c:v>
                </c:pt>
                <c:pt idx="79">
                  <c:v>-54.55894349508201</c:v>
                </c:pt>
                <c:pt idx="80">
                  <c:v>-54.67341893191951</c:v>
                </c:pt>
                <c:pt idx="81">
                  <c:v>-54.78712034373621</c:v>
                </c:pt>
                <c:pt idx="82">
                  <c:v>-54.90004745142231</c:v>
                </c:pt>
                <c:pt idx="83">
                  <c:v>-55.01220026831925</c:v>
                </c:pt>
                <c:pt idx="84">
                  <c:v>-55.12357908475132</c:v>
                </c:pt>
                <c:pt idx="85">
                  <c:v>-55.23418445322513</c:v>
                </c:pt>
                <c:pt idx="86">
                  <c:v>-55.34401717431592</c:v>
                </c:pt>
                <c:pt idx="87">
                  <c:v>-55.45307828315981</c:v>
                </c:pt>
                <c:pt idx="88">
                  <c:v>-55.5613690365826</c:v>
                </c:pt>
                <c:pt idx="89">
                  <c:v>-55.66889090078802</c:v>
                </c:pt>
                <c:pt idx="90">
                  <c:v>-55.77564553962293</c:v>
                </c:pt>
                <c:pt idx="91">
                  <c:v>-55.88163480336804</c:v>
                </c:pt>
                <c:pt idx="92">
                  <c:v>-55.98686071803147</c:v>
                </c:pt>
                <c:pt idx="93">
                  <c:v>-56.09132547516128</c:v>
                </c:pt>
                <c:pt idx="94">
                  <c:v>-56.19503142209487</c:v>
                </c:pt>
                <c:pt idx="95">
                  <c:v>-56.297981052696</c:v>
                </c:pt>
                <c:pt idx="96">
                  <c:v>-56.40017699847795</c:v>
                </c:pt>
                <c:pt idx="97">
                  <c:v>-56.5016220201851</c:v>
                </c:pt>
                <c:pt idx="98">
                  <c:v>-56.6023189997395</c:v>
                </c:pt>
                <c:pt idx="99">
                  <c:v>-56.70227093257653</c:v>
                </c:pt>
                <c:pt idx="100">
                  <c:v>-56.80148092034197</c:v>
                </c:pt>
                <c:pt idx="101">
                  <c:v>-56.89995216393253</c:v>
                </c:pt>
                <c:pt idx="102">
                  <c:v>-56.9976879568712</c:v>
                </c:pt>
                <c:pt idx="103">
                  <c:v>-57.09469167900298</c:v>
                </c:pt>
                <c:pt idx="104">
                  <c:v>-57.19096679047743</c:v>
                </c:pt>
                <c:pt idx="105">
                  <c:v>-57.28651682603776</c:v>
                </c:pt>
                <c:pt idx="106">
                  <c:v>-57.38134538958275</c:v>
                </c:pt>
                <c:pt idx="107">
                  <c:v>-57.47545614899081</c:v>
                </c:pt>
                <c:pt idx="108">
                  <c:v>-57.56885283119664</c:v>
                </c:pt>
                <c:pt idx="109">
                  <c:v>-57.66153921751538</c:v>
                </c:pt>
                <c:pt idx="110">
                  <c:v>-57.75351913918257</c:v>
                </c:pt>
                <c:pt idx="111">
                  <c:v>-57.84479647314676</c:v>
                </c:pt>
                <c:pt idx="112">
                  <c:v>-57.93537513803858</c:v>
                </c:pt>
                <c:pt idx="113">
                  <c:v>-58.02525909035102</c:v>
                </c:pt>
                <c:pt idx="114">
                  <c:v>-58.11445232083224</c:v>
                </c:pt>
                <c:pt idx="115">
                  <c:v>-58.2029588510386</c:v>
                </c:pt>
                <c:pt idx="116">
                  <c:v>-58.29078273006601</c:v>
                </c:pt>
                <c:pt idx="117">
                  <c:v>-58.37792803146839</c:v>
                </c:pt>
                <c:pt idx="118">
                  <c:v>-58.46439885030667</c:v>
                </c:pt>
                <c:pt idx="119">
                  <c:v>-58.55019930037906</c:v>
                </c:pt>
              </c:numCache>
            </c:numRef>
          </c:yVal>
          <c:smooth val="0"/>
          <c:extLst xmlns:c16r2="http://schemas.microsoft.com/office/drawing/2015/06/chart">
            <c:ext xmlns:c16="http://schemas.microsoft.com/office/drawing/2014/chart" uri="{C3380CC4-5D6E-409C-BE32-E72D297353CC}">
              <c16:uniqueId val="{00000004-FBD1-46C5-80F8-64094B319271}"/>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40.180206488592</c:v>
                </c:pt>
                <c:pt idx="1">
                  <c:v>-40.3919977132291</c:v>
                </c:pt>
                <c:pt idx="2">
                  <c:v>-40.60442015114197</c:v>
                </c:pt>
                <c:pt idx="3">
                  <c:v>-40.81781102911187</c:v>
                </c:pt>
                <c:pt idx="4">
                  <c:v>-41.03236278543318</c:v>
                </c:pt>
                <c:pt idx="5">
                  <c:v>-41.24818600725303</c:v>
                </c:pt>
                <c:pt idx="6">
                  <c:v>-41.4653281922474</c:v>
                </c:pt>
                <c:pt idx="7">
                  <c:v>-41.6837885463192</c:v>
                </c:pt>
                <c:pt idx="8">
                  <c:v>-41.903529738202</c:v>
                </c:pt>
                <c:pt idx="9">
                  <c:v>-42.1244872220559</c:v>
                </c:pt>
                <c:pt idx="10">
                  <c:v>-42.34657661588471</c:v>
                </c:pt>
                <c:pt idx="11">
                  <c:v>-42.56969952580175</c:v>
                </c:pt>
                <c:pt idx="12">
                  <c:v>-42.79374812809876</c:v>
                </c:pt>
                <c:pt idx="13">
                  <c:v>-43.01146991996939</c:v>
                </c:pt>
                <c:pt idx="14">
                  <c:v>-43.22569453109735</c:v>
                </c:pt>
                <c:pt idx="15">
                  <c:v>-43.43720773752375</c:v>
                </c:pt>
                <c:pt idx="16">
                  <c:v>-43.64624397822945</c:v>
                </c:pt>
                <c:pt idx="17">
                  <c:v>-43.85297000736004</c:v>
                </c:pt>
                <c:pt idx="18">
                  <c:v>-44.05750304699995</c:v>
                </c:pt>
                <c:pt idx="19">
                  <c:v>-44.25992332256328</c:v>
                </c:pt>
                <c:pt idx="20">
                  <c:v>-44.46028367018835</c:v>
                </c:pt>
                <c:pt idx="21">
                  <c:v>-44.65861688880978</c:v>
                </c:pt>
                <c:pt idx="22">
                  <c:v>-44.85494135185223</c:v>
                </c:pt>
                <c:pt idx="23">
                  <c:v>-45.04926527670796</c:v>
                </c:pt>
                <c:pt idx="24">
                  <c:v>-45.24158995995594</c:v>
                </c:pt>
                <c:pt idx="25">
                  <c:v>-45.4319122164511</c:v>
                </c:pt>
                <c:pt idx="26">
                  <c:v>-45.62021704919607</c:v>
                </c:pt>
                <c:pt idx="27">
                  <c:v>-45.8064921768764</c:v>
                </c:pt>
                <c:pt idx="28">
                  <c:v>-45.99072635381115</c:v>
                </c:pt>
                <c:pt idx="29">
                  <c:v>-46.17290933137883</c:v>
                </c:pt>
                <c:pt idx="30">
                  <c:v>-46.35303225908592</c:v>
                </c:pt>
                <c:pt idx="31">
                  <c:v>-46.5310879538747</c:v>
                </c:pt>
                <c:pt idx="32">
                  <c:v>-46.707071065995</c:v>
                </c:pt>
                <c:pt idx="33">
                  <c:v>-46.88097816731079</c:v>
                </c:pt>
                <c:pt idx="34">
                  <c:v>-47.05280778194336</c:v>
                </c:pt>
                <c:pt idx="35">
                  <c:v>-47.22256037451735</c:v>
                </c:pt>
                <c:pt idx="36">
                  <c:v>-47.390238307662</c:v>
                </c:pt>
                <c:pt idx="37">
                  <c:v>-47.55584577771413</c:v>
                </c:pt>
                <c:pt idx="38">
                  <c:v>-47.71938873539055</c:v>
                </c:pt>
                <c:pt idx="39">
                  <c:v>-47.880874784822</c:v>
                </c:pt>
                <c:pt idx="40">
                  <c:v>-48.04031309380753</c:v>
                </c:pt>
                <c:pt idx="41">
                  <c:v>-48.19771429746697</c:v>
                </c:pt>
                <c:pt idx="42">
                  <c:v>-48.3530903999349</c:v>
                </c:pt>
                <c:pt idx="43">
                  <c:v>-48.50645467658205</c:v>
                </c:pt>
                <c:pt idx="44">
                  <c:v>-48.65782157793788</c:v>
                </c:pt>
                <c:pt idx="45">
                  <c:v>-48.80720663621311</c:v>
                </c:pt>
                <c:pt idx="46">
                  <c:v>-48.95462637497619</c:v>
                </c:pt>
                <c:pt idx="47">
                  <c:v>-49.10009822239681</c:v>
                </c:pt>
                <c:pt idx="48">
                  <c:v>-49.24364042830639</c:v>
                </c:pt>
                <c:pt idx="49">
                  <c:v>-49.38527198520134</c:v>
                </c:pt>
                <c:pt idx="50">
                  <c:v>-49.52501255324432</c:v>
                </c:pt>
                <c:pt idx="51">
                  <c:v>-49.66288238924425</c:v>
                </c:pt>
                <c:pt idx="52">
                  <c:v>-49.79890227956003</c:v>
                </c:pt>
                <c:pt idx="53">
                  <c:v>-49.93309347683044</c:v>
                </c:pt>
                <c:pt idx="54">
                  <c:v>-50.06547764045171</c:v>
                </c:pt>
                <c:pt idx="55">
                  <c:v>-50.19607678064222</c:v>
                </c:pt>
                <c:pt idx="56">
                  <c:v>-50.32491320596318</c:v>
                </c:pt>
                <c:pt idx="57">
                  <c:v>-50.45200947415739</c:v>
                </c:pt>
                <c:pt idx="58">
                  <c:v>-50.57738834616612</c:v>
                </c:pt>
                <c:pt idx="59">
                  <c:v>-50.70107274314432</c:v>
                </c:pt>
                <c:pt idx="60">
                  <c:v>-50.82308570637633</c:v>
                </c:pt>
                <c:pt idx="61">
                  <c:v>-50.94345035990315</c:v>
                </c:pt>
                <c:pt idx="62">
                  <c:v>-51.0621898757672</c:v>
                </c:pt>
                <c:pt idx="63">
                  <c:v>-51.1793274416959</c:v>
                </c:pt>
                <c:pt idx="64">
                  <c:v>-51.29488623111865</c:v>
                </c:pt>
                <c:pt idx="65">
                  <c:v>-51.40888937540149</c:v>
                </c:pt>
                <c:pt idx="66">
                  <c:v>-51.52135993815318</c:v>
                </c:pt>
                <c:pt idx="67">
                  <c:v>-51.63232089150825</c:v>
                </c:pt>
                <c:pt idx="68">
                  <c:v>-51.74179509425994</c:v>
                </c:pt>
                <c:pt idx="69">
                  <c:v>-51.84980527176</c:v>
                </c:pt>
                <c:pt idx="70">
                  <c:v>-51.95637399747011</c:v>
                </c:pt>
                <c:pt idx="71">
                  <c:v>-52.0615236760641</c:v>
                </c:pt>
                <c:pt idx="72">
                  <c:v>-52.16527652801596</c:v>
                </c:pt>
                <c:pt idx="73">
                  <c:v>-52.26765457554703</c:v>
                </c:pt>
                <c:pt idx="74">
                  <c:v>-52.36867962990072</c:v>
                </c:pt>
                <c:pt idx="75">
                  <c:v>-52.46837327981665</c:v>
                </c:pt>
                <c:pt idx="76">
                  <c:v>-52.56675688116411</c:v>
                </c:pt>
                <c:pt idx="77">
                  <c:v>-52.663851547662</c:v>
                </c:pt>
                <c:pt idx="78">
                  <c:v>-52.75967814259274</c:v>
                </c:pt>
                <c:pt idx="79">
                  <c:v>-52.85425727147906</c:v>
                </c:pt>
                <c:pt idx="80">
                  <c:v>-52.94760927563888</c:v>
                </c:pt>
                <c:pt idx="81">
                  <c:v>-53.03975422659823</c:v>
                </c:pt>
                <c:pt idx="82">
                  <c:v>-53.13071192123425</c:v>
                </c:pt>
                <c:pt idx="83">
                  <c:v>-53.22050187769945</c:v>
                </c:pt>
                <c:pt idx="84">
                  <c:v>-53.30914333198962</c:v>
                </c:pt>
                <c:pt idx="85">
                  <c:v>-53.39665523516578</c:v>
                </c:pt>
                <c:pt idx="86">
                  <c:v>-53.4830562511488</c:v>
                </c:pt>
                <c:pt idx="87">
                  <c:v>-53.5683647550859</c:v>
                </c:pt>
                <c:pt idx="88">
                  <c:v>-53.65259883220551</c:v>
                </c:pt>
                <c:pt idx="89">
                  <c:v>-53.7357762771735</c:v>
                </c:pt>
                <c:pt idx="90">
                  <c:v>-53.81791459386513</c:v>
                </c:pt>
                <c:pt idx="91">
                  <c:v>-53.89903099556341</c:v>
                </c:pt>
                <c:pt idx="92">
                  <c:v>-53.97914240553018</c:v>
                </c:pt>
                <c:pt idx="93">
                  <c:v>-54.05826545791894</c:v>
                </c:pt>
                <c:pt idx="94">
                  <c:v>-54.13641649901911</c:v>
                </c:pt>
                <c:pt idx="95">
                  <c:v>-54.21361158880154</c:v>
                </c:pt>
                <c:pt idx="96">
                  <c:v>-54.28986650270959</c:v>
                </c:pt>
                <c:pt idx="97">
                  <c:v>-54.36519673374005</c:v>
                </c:pt>
                <c:pt idx="98">
                  <c:v>-54.43961749471197</c:v>
                </c:pt>
                <c:pt idx="99">
                  <c:v>-54.51314372076922</c:v>
                </c:pt>
                <c:pt idx="100">
                  <c:v>-54.58579007206205</c:v>
                </c:pt>
                <c:pt idx="101">
                  <c:v>-54.65757093660432</c:v>
                </c:pt>
                <c:pt idx="102">
                  <c:v>-54.7285004332698</c:v>
                </c:pt>
                <c:pt idx="103">
                  <c:v>-54.7985924149544</c:v>
                </c:pt>
                <c:pt idx="104">
                  <c:v>-54.86786047183169</c:v>
                </c:pt>
                <c:pt idx="105">
                  <c:v>-54.93631793474742</c:v>
                </c:pt>
                <c:pt idx="106">
                  <c:v>-55.00397787868587</c:v>
                </c:pt>
                <c:pt idx="107">
                  <c:v>-55.0708531263308</c:v>
                </c:pt>
                <c:pt idx="108">
                  <c:v>-55.13695625171749</c:v>
                </c:pt>
                <c:pt idx="109">
                  <c:v>-55.2022995839061</c:v>
                </c:pt>
                <c:pt idx="110">
                  <c:v>-55.26689521075332</c:v>
                </c:pt>
                <c:pt idx="111">
                  <c:v>-55.33075498269864</c:v>
                </c:pt>
                <c:pt idx="112">
                  <c:v>-55.393890516602</c:v>
                </c:pt>
                <c:pt idx="113">
                  <c:v>-55.4563131995883</c:v>
                </c:pt>
                <c:pt idx="114">
                  <c:v>-55.51803419294083</c:v>
                </c:pt>
                <c:pt idx="115">
                  <c:v>-55.57906443598304</c:v>
                </c:pt>
                <c:pt idx="116">
                  <c:v>-55.63941464997333</c:v>
                </c:pt>
                <c:pt idx="117">
                  <c:v>-55.6990953420091</c:v>
                </c:pt>
                <c:pt idx="118">
                  <c:v>-55.7581168089173</c:v>
                </c:pt>
                <c:pt idx="119">
                  <c:v>-55.81648914113286</c:v>
                </c:pt>
              </c:numCache>
            </c:numRef>
          </c:yVal>
          <c:smooth val="0"/>
          <c:extLst xmlns:c16r2="http://schemas.microsoft.com/office/drawing/2015/06/chart">
            <c:ext xmlns:c16="http://schemas.microsoft.com/office/drawing/2014/chart" uri="{C3380CC4-5D6E-409C-BE32-E72D297353CC}">
              <c16:uniqueId val="{00000005-FBD1-46C5-80F8-64094B319271}"/>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40.180206488592</c:v>
                </c:pt>
                <c:pt idx="1">
                  <c:v>-40.2396326066464</c:v>
                </c:pt>
                <c:pt idx="2">
                  <c:v>-40.30869703550432</c:v>
                </c:pt>
                <c:pt idx="3">
                  <c:v>-40.38716022322834</c:v>
                </c:pt>
                <c:pt idx="4">
                  <c:v>-40.47472932646133</c:v>
                </c:pt>
                <c:pt idx="5">
                  <c:v>-40.5711107476609</c:v>
                </c:pt>
                <c:pt idx="6">
                  <c:v>-40.67601263645386</c:v>
                </c:pt>
                <c:pt idx="7">
                  <c:v>-40.78914652541198</c:v>
                </c:pt>
                <c:pt idx="8">
                  <c:v>-40.91022847034994</c:v>
                </c:pt>
                <c:pt idx="9">
                  <c:v>-41.03897982676107</c:v>
                </c:pt>
                <c:pt idx="10">
                  <c:v>-41.17512776014291</c:v>
                </c:pt>
                <c:pt idx="11">
                  <c:v>-41.31840556301582</c:v>
                </c:pt>
                <c:pt idx="12">
                  <c:v>-41.46855283261311</c:v>
                </c:pt>
                <c:pt idx="13">
                  <c:v>-41.61551639471873</c:v>
                </c:pt>
                <c:pt idx="14">
                  <c:v>-41.76407147858845</c:v>
                </c:pt>
                <c:pt idx="15">
                  <c:v>-41.91478752494199</c:v>
                </c:pt>
                <c:pt idx="16">
                  <c:v>-42.06773528117086</c:v>
                </c:pt>
                <c:pt idx="17">
                  <c:v>-42.22294149830486</c:v>
                </c:pt>
                <c:pt idx="18">
                  <c:v>-42.38040107298999</c:v>
                </c:pt>
                <c:pt idx="19">
                  <c:v>-42.54008505563506</c:v>
                </c:pt>
                <c:pt idx="20">
                  <c:v>-42.70194681326609</c:v>
                </c:pt>
                <c:pt idx="21">
                  <c:v>-42.8659267719131</c:v>
                </c:pt>
                <c:pt idx="22">
                  <c:v>-43.03195606170584</c:v>
                </c:pt>
                <c:pt idx="23">
                  <c:v>-43.19995931451921</c:v>
                </c:pt>
                <c:pt idx="24">
                  <c:v>-43.36985680724514</c:v>
                </c:pt>
                <c:pt idx="25">
                  <c:v>-43.54156610005654</c:v>
                </c:pt>
                <c:pt idx="26">
                  <c:v>-43.7149862101619</c:v>
                </c:pt>
                <c:pt idx="27">
                  <c:v>-43.89002490305845</c:v>
                </c:pt>
                <c:pt idx="28">
                  <c:v>-44.06659184213276</c:v>
                </c:pt>
                <c:pt idx="29">
                  <c:v>-44.24459816528405</c:v>
                </c:pt>
                <c:pt idx="30">
                  <c:v>-44.42395676977867</c:v>
                </c:pt>
                <c:pt idx="31">
                  <c:v>-44.60458251930864</c:v>
                </c:pt>
                <c:pt idx="32">
                  <c:v>-44.78639238689</c:v>
                </c:pt>
                <c:pt idx="33">
                  <c:v>-44.96930554869141</c:v>
                </c:pt>
                <c:pt idx="34">
                  <c:v>-45.15324344034399</c:v>
                </c:pt>
                <c:pt idx="35">
                  <c:v>-45.3381297847509</c:v>
                </c:pt>
                <c:pt idx="36">
                  <c:v>-45.52389059821871</c:v>
                </c:pt>
                <c:pt idx="37">
                  <c:v>-45.71045418029095</c:v>
                </c:pt>
                <c:pt idx="38">
                  <c:v>-45.89775109132275</c:v>
                </c:pt>
                <c:pt idx="39">
                  <c:v>-46.08571409125898</c:v>
                </c:pt>
                <c:pt idx="40">
                  <c:v>-46.27427811847155</c:v>
                </c:pt>
                <c:pt idx="41">
                  <c:v>-46.46338025022396</c:v>
                </c:pt>
                <c:pt idx="42">
                  <c:v>-46.65295965788845</c:v>
                </c:pt>
                <c:pt idx="43">
                  <c:v>-46.84295755963575</c:v>
                </c:pt>
                <c:pt idx="44">
                  <c:v>-47.03331717147466</c:v>
                </c:pt>
                <c:pt idx="45">
                  <c:v>-47.22398365730712</c:v>
                </c:pt>
                <c:pt idx="46">
                  <c:v>-47.41490407856595</c:v>
                </c:pt>
                <c:pt idx="47">
                  <c:v>-47.60602734376971</c:v>
                </c:pt>
                <c:pt idx="48">
                  <c:v>-47.79730415832636</c:v>
                </c:pt>
                <c:pt idx="49">
                  <c:v>-47.98868697483204</c:v>
                </c:pt>
                <c:pt idx="50">
                  <c:v>-48.18012994397213</c:v>
                </c:pt>
                <c:pt idx="51">
                  <c:v>-48.3715888662318</c:v>
                </c:pt>
                <c:pt idx="52">
                  <c:v>-48.56302114438404</c:v>
                </c:pt>
                <c:pt idx="53">
                  <c:v>-48.7543857369501</c:v>
                </c:pt>
                <c:pt idx="54">
                  <c:v>-48.94564311264092</c:v>
                </c:pt>
                <c:pt idx="55">
                  <c:v>-49.13675520580364</c:v>
                </c:pt>
                <c:pt idx="56">
                  <c:v>-49.32768537290576</c:v>
                </c:pt>
                <c:pt idx="57">
                  <c:v>-49.51839835004466</c:v>
                </c:pt>
                <c:pt idx="58">
                  <c:v>-49.70886021150181</c:v>
                </c:pt>
                <c:pt idx="59">
                  <c:v>-49.89903832934306</c:v>
                </c:pt>
                <c:pt idx="60">
                  <c:v>-50.08890133404111</c:v>
                </c:pt>
                <c:pt idx="61">
                  <c:v>-50.2784190761122</c:v>
                </c:pt>
                <c:pt idx="62">
                  <c:v>-50.46756258879302</c:v>
                </c:pt>
                <c:pt idx="63">
                  <c:v>-50.6563040516557</c:v>
                </c:pt>
                <c:pt idx="64">
                  <c:v>-50.84461675525989</c:v>
                </c:pt>
                <c:pt idx="65">
                  <c:v>-51.0324750667287</c:v>
                </c:pt>
                <c:pt idx="66">
                  <c:v>-51.21985439625765</c:v>
                </c:pt>
                <c:pt idx="67">
                  <c:v>-51.40673116459402</c:v>
                </c:pt>
                <c:pt idx="68">
                  <c:v>-51.59308277136822</c:v>
                </c:pt>
                <c:pt idx="69">
                  <c:v>-51.77888756434074</c:v>
                </c:pt>
                <c:pt idx="70">
                  <c:v>-51.96412480951219</c:v>
                </c:pt>
                <c:pt idx="71">
                  <c:v>-52.14877466206144</c:v>
                </c:pt>
                <c:pt idx="72">
                  <c:v>-52.332818138133</c:v>
                </c:pt>
                <c:pt idx="73">
                  <c:v>-52.51623708741258</c:v>
                </c:pt>
                <c:pt idx="74">
                  <c:v>-52.69901416651828</c:v>
                </c:pt>
                <c:pt idx="75">
                  <c:v>-52.8811328131069</c:v>
                </c:pt>
                <c:pt idx="76">
                  <c:v>-53.06257722080317</c:v>
                </c:pt>
                <c:pt idx="77">
                  <c:v>-53.2433323147834</c:v>
                </c:pt>
                <c:pt idx="78">
                  <c:v>-53.42338372813901</c:v>
                </c:pt>
                <c:pt idx="79">
                  <c:v>-53.60271777888283</c:v>
                </c:pt>
                <c:pt idx="80">
                  <c:v>-53.78132144766185</c:v>
                </c:pt>
                <c:pt idx="81">
                  <c:v>-53.95918235611407</c:v>
                </c:pt>
                <c:pt idx="82">
                  <c:v>-54.1362887458754</c:v>
                </c:pt>
                <c:pt idx="83">
                  <c:v>-54.31262945819636</c:v>
                </c:pt>
                <c:pt idx="84">
                  <c:v>-54.48819391418965</c:v>
                </c:pt>
                <c:pt idx="85">
                  <c:v>-54.66297209563981</c:v>
                </c:pt>
                <c:pt idx="86">
                  <c:v>-54.83695452640767</c:v>
                </c:pt>
                <c:pt idx="87">
                  <c:v>-55.01013225439328</c:v>
                </c:pt>
                <c:pt idx="88">
                  <c:v>-55.18249683403064</c:v>
                </c:pt>
                <c:pt idx="89">
                  <c:v>-55.35404030932114</c:v>
                </c:pt>
                <c:pt idx="90">
                  <c:v>-55.52475519737254</c:v>
                </c:pt>
                <c:pt idx="91">
                  <c:v>-55.69463447244922</c:v>
                </c:pt>
                <c:pt idx="92">
                  <c:v>-55.86367155049899</c:v>
                </c:pt>
                <c:pt idx="93">
                  <c:v>-56.031860274146</c:v>
                </c:pt>
                <c:pt idx="94">
                  <c:v>-56.19919489816403</c:v>
                </c:pt>
                <c:pt idx="95">
                  <c:v>-56.36567007536814</c:v>
                </c:pt>
                <c:pt idx="96">
                  <c:v>-56.53128084295894</c:v>
                </c:pt>
                <c:pt idx="97">
                  <c:v>-56.69602260926877</c:v>
                </c:pt>
                <c:pt idx="98">
                  <c:v>-56.85989114094424</c:v>
                </c:pt>
                <c:pt idx="99">
                  <c:v>-57.02288255048639</c:v>
                </c:pt>
                <c:pt idx="100">
                  <c:v>-57.184993284216</c:v>
                </c:pt>
                <c:pt idx="101">
                  <c:v>-57.34622011057218</c:v>
                </c:pt>
                <c:pt idx="102">
                  <c:v>-57.50656010881175</c:v>
                </c:pt>
                <c:pt idx="103">
                  <c:v>-57.66601065803752</c:v>
                </c:pt>
                <c:pt idx="104">
                  <c:v>-57.82456942656214</c:v>
                </c:pt>
                <c:pt idx="105">
                  <c:v>-57.98223436163283</c:v>
                </c:pt>
                <c:pt idx="106">
                  <c:v>-58.13900367944915</c:v>
                </c:pt>
                <c:pt idx="107">
                  <c:v>-58.29487585550032</c:v>
                </c:pt>
                <c:pt idx="108">
                  <c:v>-58.44984961522074</c:v>
                </c:pt>
                <c:pt idx="109">
                  <c:v>-58.60392392491667</c:v>
                </c:pt>
                <c:pt idx="110">
                  <c:v>-58.75709798298976</c:v>
                </c:pt>
                <c:pt idx="111">
                  <c:v>-58.9093712114454</c:v>
                </c:pt>
                <c:pt idx="112">
                  <c:v>-59.06074324765265</c:v>
                </c:pt>
                <c:pt idx="113">
                  <c:v>-59.21121393636713</c:v>
                </c:pt>
                <c:pt idx="114">
                  <c:v>-59.36078332203124</c:v>
                </c:pt>
                <c:pt idx="115">
                  <c:v>-59.50945164127279</c:v>
                </c:pt>
                <c:pt idx="116">
                  <c:v>-59.65721931569144</c:v>
                </c:pt>
                <c:pt idx="117">
                  <c:v>-59.80408694483867</c:v>
                </c:pt>
                <c:pt idx="118">
                  <c:v>-59.95005529943774</c:v>
                </c:pt>
                <c:pt idx="119">
                  <c:v>-60.0951253148178</c:v>
                </c:pt>
              </c:numCache>
            </c:numRef>
          </c:yVal>
          <c:smooth val="0"/>
          <c:extLst xmlns:c16r2="http://schemas.microsoft.com/office/drawing/2015/06/chart">
            <c:ext xmlns:c16="http://schemas.microsoft.com/office/drawing/2014/chart" uri="{C3380CC4-5D6E-409C-BE32-E72D297353CC}">
              <c16:uniqueId val="{00000006-FBD1-46C5-80F8-64094B319271}"/>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40.180206488592</c:v>
                </c:pt>
                <c:pt idx="1">
                  <c:v>-40.28258779366698</c:v>
                </c:pt>
                <c:pt idx="2">
                  <c:v>-40.39174292405687</c:v>
                </c:pt>
                <c:pt idx="3">
                  <c:v>-40.50762825164544</c:v>
                </c:pt>
                <c:pt idx="4">
                  <c:v>-40.63012517319794</c:v>
                </c:pt>
                <c:pt idx="5">
                  <c:v>-40.75908834638585</c:v>
                </c:pt>
                <c:pt idx="6">
                  <c:v>-40.8943531062214</c:v>
                </c:pt>
                <c:pt idx="7">
                  <c:v>-41.0357411151135</c:v>
                </c:pt>
                <c:pt idx="8">
                  <c:v>-41.18306475195129</c:v>
                </c:pt>
                <c:pt idx="9">
                  <c:v>-41.3361305154458</c:v>
                </c:pt>
                <c:pt idx="10">
                  <c:v>-41.49474165641092</c:v>
                </c:pt>
                <c:pt idx="11">
                  <c:v>-41.65870020687498</c:v>
                </c:pt>
                <c:pt idx="12">
                  <c:v>-41.827808537322</c:v>
                </c:pt>
                <c:pt idx="13">
                  <c:v>-41.9913359062857</c:v>
                </c:pt>
                <c:pt idx="14">
                  <c:v>-42.15502604712128</c:v>
                </c:pt>
                <c:pt idx="15">
                  <c:v>-42.31948100617547</c:v>
                </c:pt>
                <c:pt idx="16">
                  <c:v>-42.48480627181458</c:v>
                </c:pt>
                <c:pt idx="17">
                  <c:v>-42.65106309341483</c:v>
                </c:pt>
                <c:pt idx="18">
                  <c:v>-42.81828055967974</c:v>
                </c:pt>
                <c:pt idx="19">
                  <c:v>-42.98646357315597</c:v>
                </c:pt>
                <c:pt idx="20">
                  <c:v>-43.15559899155642</c:v>
                </c:pt>
                <c:pt idx="21">
                  <c:v>-43.32566035619855</c:v>
                </c:pt>
                <c:pt idx="22">
                  <c:v>-43.49661152780072</c:v>
                </c:pt>
                <c:pt idx="23">
                  <c:v>-43.66840947740184</c:v>
                </c:pt>
                <c:pt idx="24">
                  <c:v>-43.84100642425694</c:v>
                </c:pt>
                <c:pt idx="25">
                  <c:v>-44.01435146914599</c:v>
                </c:pt>
                <c:pt idx="26">
                  <c:v>-44.18837346957434</c:v>
                </c:pt>
                <c:pt idx="27">
                  <c:v>-44.36301122442637</c:v>
                </c:pt>
                <c:pt idx="28">
                  <c:v>-44.5382049619011</c:v>
                </c:pt>
                <c:pt idx="29">
                  <c:v>-44.71389591758907</c:v>
                </c:pt>
                <c:pt idx="30">
                  <c:v>-44.89002661959876</c:v>
                </c:pt>
                <c:pt idx="31">
                  <c:v>-45.06654109463634</c:v>
                </c:pt>
                <c:pt idx="32">
                  <c:v>-45.2433850090879</c:v>
                </c:pt>
                <c:pt idx="33">
                  <c:v>-45.42050576039582</c:v>
                </c:pt>
                <c:pt idx="34">
                  <c:v>-45.59785253064727</c:v>
                </c:pt>
                <c:pt idx="35">
                  <c:v>-45.77537631148106</c:v>
                </c:pt>
                <c:pt idx="36">
                  <c:v>-45.95302990738814</c:v>
                </c:pt>
                <c:pt idx="37">
                  <c:v>-46.13076792286983</c:v>
                </c:pt>
                <c:pt idx="38">
                  <c:v>-46.30854673762815</c:v>
                </c:pt>
                <c:pt idx="39">
                  <c:v>-46.48632444100024</c:v>
                </c:pt>
                <c:pt idx="40">
                  <c:v>-46.66406081203513</c:v>
                </c:pt>
                <c:pt idx="41">
                  <c:v>-46.84171727867214</c:v>
                </c:pt>
                <c:pt idx="42">
                  <c:v>-47.01925687220209</c:v>
                </c:pt>
                <c:pt idx="43">
                  <c:v>-47.1966441797099</c:v>
                </c:pt>
                <c:pt idx="44">
                  <c:v>-47.37384529539239</c:v>
                </c:pt>
                <c:pt idx="45">
                  <c:v>-47.55082777142108</c:v>
                </c:pt>
                <c:pt idx="46">
                  <c:v>-47.72756056886647</c:v>
                </c:pt>
                <c:pt idx="47">
                  <c:v>-47.90401400908284</c:v>
                </c:pt>
                <c:pt idx="48">
                  <c:v>-48.0801597257896</c:v>
                </c:pt>
                <c:pt idx="49">
                  <c:v>-48.2559706180864</c:v>
                </c:pt>
                <c:pt idx="50">
                  <c:v>-48.43142080454982</c:v>
                </c:pt>
                <c:pt idx="51">
                  <c:v>-48.6064855785071</c:v>
                </c:pt>
                <c:pt idx="52">
                  <c:v>-48.78114136449035</c:v>
                </c:pt>
                <c:pt idx="53">
                  <c:v>-48.95536567601084</c:v>
                </c:pt>
                <c:pt idx="54">
                  <c:v>-49.12913707465941</c:v>
                </c:pt>
                <c:pt idx="55">
                  <c:v>-49.3024351305121</c:v>
                </c:pt>
                <c:pt idx="56">
                  <c:v>-49.47524038385291</c:v>
                </c:pt>
                <c:pt idx="57">
                  <c:v>-49.64753430819655</c:v>
                </c:pt>
                <c:pt idx="58">
                  <c:v>-49.81929927455894</c:v>
                </c:pt>
                <c:pt idx="59">
                  <c:v>-49.99051851701915</c:v>
                </c:pt>
                <c:pt idx="60">
                  <c:v>-50.16117609947742</c:v>
                </c:pt>
                <c:pt idx="61">
                  <c:v>-50.33125688360595</c:v>
                </c:pt>
                <c:pt idx="62">
                  <c:v>-50.50074649795988</c:v>
                </c:pt>
                <c:pt idx="63">
                  <c:v>-50.66963130821568</c:v>
                </c:pt>
                <c:pt idx="64">
                  <c:v>-50.83789838849042</c:v>
                </c:pt>
                <c:pt idx="65">
                  <c:v>-51.005535493734</c:v>
                </c:pt>
                <c:pt idx="66">
                  <c:v>-51.17253103312032</c:v>
                </c:pt>
                <c:pt idx="67">
                  <c:v>-51.33887404444977</c:v>
                </c:pt>
                <c:pt idx="68">
                  <c:v>-51.50455416948171</c:v>
                </c:pt>
                <c:pt idx="69">
                  <c:v>-51.6695616302195</c:v>
                </c:pt>
                <c:pt idx="70">
                  <c:v>-51.83388720606384</c:v>
                </c:pt>
                <c:pt idx="71">
                  <c:v>-51.99752221182916</c:v>
                </c:pt>
                <c:pt idx="72">
                  <c:v>-52.16045847659007</c:v>
                </c:pt>
                <c:pt idx="73">
                  <c:v>-52.32268832333921</c:v>
                </c:pt>
                <c:pt idx="74">
                  <c:v>-52.48420454939241</c:v>
                </c:pt>
                <c:pt idx="75">
                  <c:v>-52.6450004075632</c:v>
                </c:pt>
                <c:pt idx="76">
                  <c:v>-52.80506958802471</c:v>
                </c:pt>
                <c:pt idx="77">
                  <c:v>-52.96440620089285</c:v>
                </c:pt>
                <c:pt idx="78">
                  <c:v>-53.1230047594381</c:v>
                </c:pt>
                <c:pt idx="79">
                  <c:v>-53.2808601639699</c:v>
                </c:pt>
                <c:pt idx="80">
                  <c:v>-53.43796768632424</c:v>
                </c:pt>
                <c:pt idx="81">
                  <c:v>-53.59432295493207</c:v>
                </c:pt>
                <c:pt idx="82">
                  <c:v>-53.7499219404718</c:v>
                </c:pt>
                <c:pt idx="83">
                  <c:v>-53.90476094207952</c:v>
                </c:pt>
                <c:pt idx="84">
                  <c:v>-54.05883657406864</c:v>
                </c:pt>
                <c:pt idx="85">
                  <c:v>-54.21214575316208</c:v>
                </c:pt>
                <c:pt idx="86">
                  <c:v>-54.36468568623877</c:v>
                </c:pt>
                <c:pt idx="87">
                  <c:v>-54.5164538585068</c:v>
                </c:pt>
                <c:pt idx="88">
                  <c:v>-54.66744802217908</c:v>
                </c:pt>
                <c:pt idx="89">
                  <c:v>-54.81766618554154</c:v>
                </c:pt>
                <c:pt idx="90">
                  <c:v>-54.96710660247573</c:v>
                </c:pt>
                <c:pt idx="91">
                  <c:v>-55.1157677623587</c:v>
                </c:pt>
                <c:pt idx="92">
                  <c:v>-55.26364838036443</c:v>
                </c:pt>
                <c:pt idx="93">
                  <c:v>-55.41074738814675</c:v>
                </c:pt>
                <c:pt idx="94">
                  <c:v>-55.55706392484807</c:v>
                </c:pt>
                <c:pt idx="95">
                  <c:v>-55.70259732849808</c:v>
                </c:pt>
                <c:pt idx="96">
                  <c:v>-55.84734712771179</c:v>
                </c:pt>
                <c:pt idx="97">
                  <c:v>-55.99131303371723</c:v>
                </c:pt>
                <c:pt idx="98">
                  <c:v>-56.13449493268762</c:v>
                </c:pt>
                <c:pt idx="99">
                  <c:v>-56.27689287837986</c:v>
                </c:pt>
                <c:pt idx="100">
                  <c:v>-56.418507085036</c:v>
                </c:pt>
                <c:pt idx="101">
                  <c:v>-56.55933792058294</c:v>
                </c:pt>
                <c:pt idx="102">
                  <c:v>-56.69938590007406</c:v>
                </c:pt>
                <c:pt idx="103">
                  <c:v>-56.83865167938414</c:v>
                </c:pt>
                <c:pt idx="104">
                  <c:v>-56.9771360491659</c:v>
                </c:pt>
                <c:pt idx="105">
                  <c:v>-57.11483992901955</c:v>
                </c:pt>
                <c:pt idx="106">
                  <c:v>-57.25176436189327</c:v>
                </c:pt>
                <c:pt idx="107">
                  <c:v>-57.38791050870805</c:v>
                </c:pt>
                <c:pt idx="108">
                  <c:v>-57.52327964316555</c:v>
                </c:pt>
                <c:pt idx="109">
                  <c:v>-57.65787314678892</c:v>
                </c:pt>
                <c:pt idx="110">
                  <c:v>-57.79169250412905</c:v>
                </c:pt>
                <c:pt idx="111">
                  <c:v>-57.92473929816151</c:v>
                </c:pt>
                <c:pt idx="112">
                  <c:v>-58.0570152058726</c:v>
                </c:pt>
                <c:pt idx="113">
                  <c:v>-58.18852199399407</c:v>
                </c:pt>
                <c:pt idx="114">
                  <c:v>-58.31926151491773</c:v>
                </c:pt>
                <c:pt idx="115">
                  <c:v>-58.44923570277114</c:v>
                </c:pt>
                <c:pt idx="116">
                  <c:v>-58.5784465696288</c:v>
                </c:pt>
                <c:pt idx="117">
                  <c:v>-58.70689620187022</c:v>
                </c:pt>
                <c:pt idx="118">
                  <c:v>-58.83458675669898</c:v>
                </c:pt>
                <c:pt idx="119">
                  <c:v>-58.96152045877712</c:v>
                </c:pt>
              </c:numCache>
            </c:numRef>
          </c:yVal>
          <c:smooth val="0"/>
          <c:extLst xmlns:c16r2="http://schemas.microsoft.com/office/drawing/2015/06/chart">
            <c:ext xmlns:c16="http://schemas.microsoft.com/office/drawing/2014/chart" uri="{C3380CC4-5D6E-409C-BE32-E72D297353CC}">
              <c16:uniqueId val="{00000007-FBD1-46C5-80F8-64094B319271}"/>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40.180206488592</c:v>
                </c:pt>
                <c:pt idx="1">
                  <c:v>-40.12021291938162</c:v>
                </c:pt>
                <c:pt idx="2">
                  <c:v>-40.07193070827452</c:v>
                </c:pt>
                <c:pt idx="3">
                  <c:v>-40.03462440109299</c:v>
                </c:pt>
                <c:pt idx="4">
                  <c:v>-40.00759747126469</c:v>
                </c:pt>
                <c:pt idx="5">
                  <c:v>-39.9902211133317</c:v>
                </c:pt>
                <c:pt idx="6">
                  <c:v>-39.98192519269377</c:v>
                </c:pt>
                <c:pt idx="7">
                  <c:v>-39.98219038793922</c:v>
                </c:pt>
                <c:pt idx="8">
                  <c:v>-39.99054149599304</c:v>
                </c:pt>
                <c:pt idx="9">
                  <c:v>-40.00654173546624</c:v>
                </c:pt>
                <c:pt idx="10">
                  <c:v>-40.02978790296766</c:v>
                </c:pt>
                <c:pt idx="11">
                  <c:v>-40.05990625586674</c:v>
                </c:pt>
                <c:pt idx="12">
                  <c:v>-40.09654901192607</c:v>
                </c:pt>
                <c:pt idx="13">
                  <c:v>-40.1298607497456</c:v>
                </c:pt>
                <c:pt idx="14">
                  <c:v>-40.16422404141029</c:v>
                </c:pt>
                <c:pt idx="15">
                  <c:v>-40.20010708396148</c:v>
                </c:pt>
                <c:pt idx="16">
                  <c:v>-40.2375125704316</c:v>
                </c:pt>
                <c:pt idx="17">
                  <c:v>-40.27641952486192</c:v>
                </c:pt>
                <c:pt idx="18">
                  <c:v>-40.31679103061597</c:v>
                </c:pt>
                <c:pt idx="19">
                  <c:v>-40.35857882620665</c:v>
                </c:pt>
                <c:pt idx="20">
                  <c:v>-40.40172680783459</c:v>
                </c:pt>
                <c:pt idx="21">
                  <c:v>-40.44617369459592</c:v>
                </c:pt>
                <c:pt idx="22">
                  <c:v>-40.49185504870502</c:v>
                </c:pt>
                <c:pt idx="23">
                  <c:v>-40.53870479924849</c:v>
                </c:pt>
                <c:pt idx="24">
                  <c:v>-40.58665638414095</c:v>
                </c:pt>
                <c:pt idx="25">
                  <c:v>-40.6356435987218</c:v>
                </c:pt>
                <c:pt idx="26">
                  <c:v>-40.68558459651639</c:v>
                </c:pt>
                <c:pt idx="27">
                  <c:v>-40.73640760795843</c:v>
                </c:pt>
                <c:pt idx="28">
                  <c:v>-40.78804421596533</c:v>
                </c:pt>
                <c:pt idx="29">
                  <c:v>-40.84042866053719</c:v>
                </c:pt>
                <c:pt idx="30">
                  <c:v>-40.89349788937852</c:v>
                </c:pt>
                <c:pt idx="31">
                  <c:v>-40.94719157182999</c:v>
                </c:pt>
                <c:pt idx="32">
                  <c:v>-41.00145208125419</c:v>
                </c:pt>
                <c:pt idx="33">
                  <c:v>-41.05622445427473</c:v>
                </c:pt>
                <c:pt idx="34">
                  <c:v>-41.11145633334672</c:v>
                </c:pt>
                <c:pt idx="35">
                  <c:v>-41.16709789753486</c:v>
                </c:pt>
                <c:pt idx="36">
                  <c:v>-41.2231017852746</c:v>
                </c:pt>
                <c:pt idx="37">
                  <c:v>-41.27942301193298</c:v>
                </c:pt>
                <c:pt idx="38">
                  <c:v>-41.33601888431257</c:v>
                </c:pt>
                <c:pt idx="39">
                  <c:v>-41.39284888471548</c:v>
                </c:pt>
                <c:pt idx="40">
                  <c:v>-41.44987459968369</c:v>
                </c:pt>
                <c:pt idx="41">
                  <c:v>-41.50705963674314</c:v>
                </c:pt>
                <c:pt idx="42">
                  <c:v>-41.56436954073797</c:v>
                </c:pt>
                <c:pt idx="43">
                  <c:v>-41.62177171173244</c:v>
                </c:pt>
                <c:pt idx="44">
                  <c:v>-41.67923532486065</c:v>
                </c:pt>
                <c:pt idx="45">
                  <c:v>-41.7367312523961</c:v>
                </c:pt>
                <c:pt idx="46">
                  <c:v>-41.79423198820404</c:v>
                </c:pt>
                <c:pt idx="47">
                  <c:v>-41.85171157466423</c:v>
                </c:pt>
                <c:pt idx="48">
                  <c:v>-41.9091455321818</c:v>
                </c:pt>
                <c:pt idx="49">
                  <c:v>-41.96651079121875</c:v>
                </c:pt>
                <c:pt idx="50">
                  <c:v>-42.02378562690864</c:v>
                </c:pt>
                <c:pt idx="51">
                  <c:v>-42.08094959621597</c:v>
                </c:pt>
                <c:pt idx="52">
                  <c:v>-42.13798347751072</c:v>
                </c:pt>
                <c:pt idx="53">
                  <c:v>-42.19486921262659</c:v>
                </c:pt>
                <c:pt idx="54">
                  <c:v>-42.25158985129899</c:v>
                </c:pt>
                <c:pt idx="55">
                  <c:v>-42.30812949792198</c:v>
                </c:pt>
                <c:pt idx="56">
                  <c:v>-42.36447326054162</c:v>
                </c:pt>
                <c:pt idx="57">
                  <c:v>-42.42060720202426</c:v>
                </c:pt>
                <c:pt idx="58">
                  <c:v>-42.47651829333927</c:v>
                </c:pt>
                <c:pt idx="59">
                  <c:v>-42.53219436883773</c:v>
                </c:pt>
                <c:pt idx="60">
                  <c:v>-42.58762408351439</c:v>
                </c:pt>
                <c:pt idx="61">
                  <c:v>-42.6427968721382</c:v>
                </c:pt>
                <c:pt idx="62">
                  <c:v>-42.697702910185</c:v>
                </c:pt>
                <c:pt idx="63">
                  <c:v>-42.75233307653252</c:v>
                </c:pt>
                <c:pt idx="64">
                  <c:v>-42.80667891781195</c:v>
                </c:pt>
                <c:pt idx="65">
                  <c:v>-42.86073261437378</c:v>
                </c:pt>
                <c:pt idx="66">
                  <c:v>-42.91448694779999</c:v>
                </c:pt>
                <c:pt idx="67">
                  <c:v>-42.96793526988768</c:v>
                </c:pt>
                <c:pt idx="68">
                  <c:v>-43.02107147307287</c:v>
                </c:pt>
                <c:pt idx="69">
                  <c:v>-43.07388996219105</c:v>
                </c:pt>
                <c:pt idx="70">
                  <c:v>-43.12638562757138</c:v>
                </c:pt>
                <c:pt idx="71">
                  <c:v>-43.17855381936078</c:v>
                </c:pt>
                <c:pt idx="72">
                  <c:v>-43.23039032306224</c:v>
                </c:pt>
                <c:pt idx="73">
                  <c:v>-43.28189133620936</c:v>
                </c:pt>
                <c:pt idx="74">
                  <c:v>-43.33305344615564</c:v>
                </c:pt>
                <c:pt idx="75">
                  <c:v>-43.38387360889674</c:v>
                </c:pt>
                <c:pt idx="76">
                  <c:v>-43.43434912891553</c:v>
                </c:pt>
                <c:pt idx="77">
                  <c:v>-43.48447763998502</c:v>
                </c:pt>
                <c:pt idx="78">
                  <c:v>-43.53425708688744</c:v>
                </c:pt>
                <c:pt idx="79">
                  <c:v>-43.58368570802757</c:v>
                </c:pt>
                <c:pt idx="80">
                  <c:v>-43.63276201886765</c:v>
                </c:pt>
                <c:pt idx="81">
                  <c:v>-43.68148479618709</c:v>
                </c:pt>
                <c:pt idx="82">
                  <c:v>-43.72985306309327</c:v>
                </c:pt>
                <c:pt idx="83">
                  <c:v>-43.77786607478204</c:v>
                </c:pt>
                <c:pt idx="84">
                  <c:v>-43.82552330499266</c:v>
                </c:pt>
                <c:pt idx="85">
                  <c:v>-43.87282443312277</c:v>
                </c:pt>
                <c:pt idx="86">
                  <c:v>-43.91976933200294</c:v>
                </c:pt>
                <c:pt idx="87">
                  <c:v>-43.96635805626147</c:v>
                </c:pt>
                <c:pt idx="88">
                  <c:v>-44.0125908312839</c:v>
                </c:pt>
                <c:pt idx="89">
                  <c:v>-44.05846804272551</c:v>
                </c:pt>
                <c:pt idx="90">
                  <c:v>-44.1039902265502</c:v>
                </c:pt>
                <c:pt idx="91">
                  <c:v>-44.1491580595707</c:v>
                </c:pt>
                <c:pt idx="92">
                  <c:v>-44.19397235048563</c:v>
                </c:pt>
                <c:pt idx="93">
                  <c:v>-44.23843403136016</c:v>
                </c:pt>
                <c:pt idx="94">
                  <c:v>-44.28254414955427</c:v>
                </c:pt>
                <c:pt idx="95">
                  <c:v>-44.3263038600594</c:v>
                </c:pt>
                <c:pt idx="96">
                  <c:v>-44.36971441824424</c:v>
                </c:pt>
                <c:pt idx="97">
                  <c:v>-44.41277717296543</c:v>
                </c:pt>
                <c:pt idx="98">
                  <c:v>-44.45549356005812</c:v>
                </c:pt>
                <c:pt idx="99">
                  <c:v>-44.4978650961402</c:v>
                </c:pt>
                <c:pt idx="100">
                  <c:v>-44.53989337278017</c:v>
                </c:pt>
                <c:pt idx="101">
                  <c:v>-44.58158005094668</c:v>
                </c:pt>
                <c:pt idx="102">
                  <c:v>-44.62292685577358</c:v>
                </c:pt>
                <c:pt idx="103">
                  <c:v>-44.66393557158517</c:v>
                </c:pt>
                <c:pt idx="104">
                  <c:v>-44.7046080372192</c:v>
                </c:pt>
                <c:pt idx="105">
                  <c:v>-44.7449461415822</c:v>
                </c:pt>
                <c:pt idx="106">
                  <c:v>-44.7849518194571</c:v>
                </c:pt>
                <c:pt idx="107">
                  <c:v>-44.82462704753434</c:v>
                </c:pt>
                <c:pt idx="108">
                  <c:v>-44.86397384068277</c:v>
                </c:pt>
                <c:pt idx="109">
                  <c:v>-44.90299424839395</c:v>
                </c:pt>
                <c:pt idx="110">
                  <c:v>-44.94169035146279</c:v>
                </c:pt>
                <c:pt idx="111">
                  <c:v>-44.98006425883226</c:v>
                </c:pt>
                <c:pt idx="112">
                  <c:v>-45.01811810462322</c:v>
                </c:pt>
                <c:pt idx="113">
                  <c:v>-45.05585404533937</c:v>
                </c:pt>
                <c:pt idx="114">
                  <c:v>-45.09327425722586</c:v>
                </c:pt>
                <c:pt idx="115">
                  <c:v>-45.13038093379146</c:v>
                </c:pt>
                <c:pt idx="116">
                  <c:v>-45.16717628346851</c:v>
                </c:pt>
                <c:pt idx="117">
                  <c:v>-45.20366252741209</c:v>
                </c:pt>
                <c:pt idx="118">
                  <c:v>-45.23984189742714</c:v>
                </c:pt>
                <c:pt idx="119">
                  <c:v>-45.27571663403706</c:v>
                </c:pt>
              </c:numCache>
            </c:numRef>
          </c:yVal>
          <c:smooth val="0"/>
          <c:extLst xmlns:c16r2="http://schemas.microsoft.com/office/drawing/2015/06/chart">
            <c:ext xmlns:c16="http://schemas.microsoft.com/office/drawing/2014/chart" uri="{C3380CC4-5D6E-409C-BE32-E72D297353CC}">
              <c16:uniqueId val="{00000008-FBD1-46C5-80F8-64094B319271}"/>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40.180206488592</c:v>
                </c:pt>
                <c:pt idx="1">
                  <c:v>-40.43201323023822</c:v>
                </c:pt>
                <c:pt idx="2">
                  <c:v>-40.68761334705687</c:v>
                </c:pt>
                <c:pt idx="3">
                  <c:v>-40.94748184068595</c:v>
                </c:pt>
                <c:pt idx="4">
                  <c:v>-41.21188737299273</c:v>
                </c:pt>
                <c:pt idx="5">
                  <c:v>-41.48098080114271</c:v>
                </c:pt>
                <c:pt idx="6">
                  <c:v>-41.75482187048429</c:v>
                </c:pt>
                <c:pt idx="7">
                  <c:v>-42.033400157942</c:v>
                </c:pt>
                <c:pt idx="8">
                  <c:v>-42.31665163275454</c:v>
                </c:pt>
                <c:pt idx="9">
                  <c:v>-42.60447174395494</c:v>
                </c:pt>
                <c:pt idx="10">
                  <c:v>-42.89672575369595</c:v>
                </c:pt>
                <c:pt idx="11">
                  <c:v>-43.19325688581466</c:v>
                </c:pt>
                <c:pt idx="12">
                  <c:v>-43.4938927409058</c:v>
                </c:pt>
                <c:pt idx="13">
                  <c:v>-43.78891971381017</c:v>
                </c:pt>
                <c:pt idx="14">
                  <c:v>-44.08308271150825</c:v>
                </c:pt>
                <c:pt idx="15">
                  <c:v>-44.3769728324396</c:v>
                </c:pt>
                <c:pt idx="16">
                  <c:v>-44.6706995043255</c:v>
                </c:pt>
                <c:pt idx="17">
                  <c:v>-44.9643226827784</c:v>
                </c:pt>
                <c:pt idx="18">
                  <c:v>-45.25786635109324</c:v>
                </c:pt>
                <c:pt idx="19">
                  <c:v>-45.55132767614197</c:v>
                </c:pt>
                <c:pt idx="20">
                  <c:v>-45.84468407224229</c:v>
                </c:pt>
                <c:pt idx="21">
                  <c:v>-46.13789864609271</c:v>
                </c:pt>
                <c:pt idx="22">
                  <c:v>-46.4309243851385</c:v>
                </c:pt>
                <c:pt idx="23">
                  <c:v>-46.7237073709457</c:v>
                </c:pt>
                <c:pt idx="24">
                  <c:v>-47.01618923622209</c:v>
                </c:pt>
                <c:pt idx="25">
                  <c:v>-47.30830903549577</c:v>
                </c:pt>
                <c:pt idx="26">
                  <c:v>-47.59998788810071</c:v>
                </c:pt>
                <c:pt idx="27">
                  <c:v>-47.8911559980388</c:v>
                </c:pt>
                <c:pt idx="28">
                  <c:v>-48.18174593447383</c:v>
                </c:pt>
                <c:pt idx="29">
                  <c:v>-48.4716922823518</c:v>
                </c:pt>
                <c:pt idx="30">
                  <c:v>-48.76093194577016</c:v>
                </c:pt>
                <c:pt idx="31">
                  <c:v>-49.04940435496155</c:v>
                </c:pt>
                <c:pt idx="32">
                  <c:v>-49.33705159475176</c:v>
                </c:pt>
                <c:pt idx="33">
                  <c:v>-49.6238184731692</c:v>
                </c:pt>
                <c:pt idx="34">
                  <c:v>-49.90965254468483</c:v>
                </c:pt>
                <c:pt idx="35">
                  <c:v>-50.1945040993851</c:v>
                </c:pt>
                <c:pt idx="36">
                  <c:v>-50.4783261267512</c:v>
                </c:pt>
                <c:pt idx="37">
                  <c:v>-50.76107426083854</c:v>
                </c:pt>
                <c:pt idx="38">
                  <c:v>-51.04270671206904</c:v>
                </c:pt>
                <c:pt idx="39">
                  <c:v>-51.32318416008184</c:v>
                </c:pt>
                <c:pt idx="40">
                  <c:v>-51.60246968696264</c:v>
                </c:pt>
                <c:pt idx="41">
                  <c:v>-51.88052869293187</c:v>
                </c:pt>
                <c:pt idx="42">
                  <c:v>-52.15732880816995</c:v>
                </c:pt>
                <c:pt idx="43">
                  <c:v>-52.43283980366957</c:v>
                </c:pt>
                <c:pt idx="44">
                  <c:v>-52.7070335022681</c:v>
                </c:pt>
                <c:pt idx="45">
                  <c:v>-52.97988369058017</c:v>
                </c:pt>
                <c:pt idx="46">
                  <c:v>-53.25136603256396</c:v>
                </c:pt>
                <c:pt idx="47">
                  <c:v>-53.52145798504309</c:v>
                </c:pt>
                <c:pt idx="48">
                  <c:v>-53.790138715558</c:v>
                </c:pt>
                <c:pt idx="49">
                  <c:v>-54.05738902274197</c:v>
                </c:pt>
                <c:pt idx="50">
                  <c:v>-54.32319125935462</c:v>
                </c:pt>
                <c:pt idx="51">
                  <c:v>-54.58752925804944</c:v>
                </c:pt>
                <c:pt idx="52">
                  <c:v>-54.85038825988642</c:v>
                </c:pt>
                <c:pt idx="53">
                  <c:v>-55.1117548456177</c:v>
                </c:pt>
                <c:pt idx="54">
                  <c:v>-55.37161686975999</c:v>
                </c:pt>
                <c:pt idx="55">
                  <c:v>-55.62996339736218</c:v>
                </c:pt>
                <c:pt idx="56">
                  <c:v>-55.88678464342684</c:v>
                </c:pt>
                <c:pt idx="57">
                  <c:v>-56.14207191490641</c:v>
                </c:pt>
                <c:pt idx="58">
                  <c:v>-56.39581755524173</c:v>
                </c:pt>
                <c:pt idx="59">
                  <c:v>-56.648014891286</c:v>
                </c:pt>
                <c:pt idx="60">
                  <c:v>-56.89865818261114</c:v>
                </c:pt>
                <c:pt idx="61">
                  <c:v>-57.14774257305614</c:v>
                </c:pt>
                <c:pt idx="62">
                  <c:v>-57.39526404448134</c:v>
                </c:pt>
                <c:pt idx="63">
                  <c:v>-57.64121937259733</c:v>
                </c:pt>
                <c:pt idx="64">
                  <c:v>-57.88560608481284</c:v>
                </c:pt>
                <c:pt idx="65">
                  <c:v>-58.12842242003262</c:v>
                </c:pt>
                <c:pt idx="66">
                  <c:v>-58.36966729029373</c:v>
                </c:pt>
                <c:pt idx="67">
                  <c:v>-58.60934024419202</c:v>
                </c:pt>
                <c:pt idx="68">
                  <c:v>-58.84744143200599</c:v>
                </c:pt>
                <c:pt idx="69">
                  <c:v>-59.083971572462</c:v>
                </c:pt>
                <c:pt idx="70">
                  <c:v>-59.31893192104508</c:v>
                </c:pt>
                <c:pt idx="71">
                  <c:v>-59.55232423982852</c:v>
                </c:pt>
                <c:pt idx="72">
                  <c:v>-59.78415076870987</c:v>
                </c:pt>
                <c:pt idx="73">
                  <c:v>-60.0144141980381</c:v>
                </c:pt>
                <c:pt idx="74">
                  <c:v>-60.24311764251433</c:v>
                </c:pt>
                <c:pt idx="75">
                  <c:v>-60.47026461639091</c:v>
                </c:pt>
                <c:pt idx="76">
                  <c:v>-60.69585900981292</c:v>
                </c:pt>
                <c:pt idx="77">
                  <c:v>-60.91990506633734</c:v>
                </c:pt>
                <c:pt idx="78">
                  <c:v>-61.14240736152715</c:v>
                </c:pt>
                <c:pt idx="79">
                  <c:v>-61.36337078257565</c:v>
                </c:pt>
                <c:pt idx="80">
                  <c:v>-61.58280050896428</c:v>
                </c:pt>
                <c:pt idx="81">
                  <c:v>-61.80070199400507</c:v>
                </c:pt>
                <c:pt idx="82">
                  <c:v>-62.01708094735204</c:v>
                </c:pt>
                <c:pt idx="83">
                  <c:v>-62.23194331833655</c:v>
                </c:pt>
                <c:pt idx="84">
                  <c:v>-62.4452952801421</c:v>
                </c:pt>
                <c:pt idx="85">
                  <c:v>-62.6571432147648</c:v>
                </c:pt>
                <c:pt idx="86">
                  <c:v>-62.86749369871599</c:v>
                </c:pt>
                <c:pt idx="87">
                  <c:v>-63.07635348945678</c:v>
                </c:pt>
                <c:pt idx="88">
                  <c:v>-63.2837295124973</c:v>
                </c:pt>
                <c:pt idx="89">
                  <c:v>-63.48962884916091</c:v>
                </c:pt>
                <c:pt idx="90">
                  <c:v>-63.694058724961</c:v>
                </c:pt>
                <c:pt idx="91">
                  <c:v>-63.89702649856918</c:v>
                </c:pt>
                <c:pt idx="92">
                  <c:v>-64.0985396513579</c:v>
                </c:pt>
                <c:pt idx="93">
                  <c:v>-64.29860577746125</c:v>
                </c:pt>
                <c:pt idx="94">
                  <c:v>-64.4972325743711</c:v>
                </c:pt>
                <c:pt idx="95">
                  <c:v>-64.69442783400058</c:v>
                </c:pt>
                <c:pt idx="96">
                  <c:v>-64.89019943422772</c:v>
                </c:pt>
                <c:pt idx="97">
                  <c:v>-65.08455533087181</c:v>
                </c:pt>
                <c:pt idx="98">
                  <c:v>-65.2775035500972</c:v>
                </c:pt>
                <c:pt idx="99">
                  <c:v>-65.46905218122356</c:v>
                </c:pt>
                <c:pt idx="100">
                  <c:v>-65.65920936990096</c:v>
                </c:pt>
                <c:pt idx="101">
                  <c:v>-65.84798331166894</c:v>
                </c:pt>
                <c:pt idx="102">
                  <c:v>-66.03538224585296</c:v>
                </c:pt>
                <c:pt idx="103">
                  <c:v>-66.2214144497966</c:v>
                </c:pt>
                <c:pt idx="104">
                  <c:v>-66.40608823339244</c:v>
                </c:pt>
                <c:pt idx="105">
                  <c:v>-66.5894119339373</c:v>
                </c:pt>
                <c:pt idx="106">
                  <c:v>-66.77139391124636</c:v>
                </c:pt>
                <c:pt idx="107">
                  <c:v>-66.95204254306024</c:v>
                </c:pt>
                <c:pt idx="108">
                  <c:v>-67.13136622069435</c:v>
                </c:pt>
                <c:pt idx="109">
                  <c:v>-67.30937334493318</c:v>
                </c:pt>
                <c:pt idx="110">
                  <c:v>-67.48607232216744</c:v>
                </c:pt>
                <c:pt idx="111">
                  <c:v>-67.66147156075034</c:v>
                </c:pt>
                <c:pt idx="112">
                  <c:v>-67.83557946755305</c:v>
                </c:pt>
                <c:pt idx="113">
                  <c:v>-68.00840444473577</c:v>
                </c:pt>
                <c:pt idx="114">
                  <c:v>-68.17995488670036</c:v>
                </c:pt>
                <c:pt idx="115">
                  <c:v>-68.35023917722025</c:v>
                </c:pt>
                <c:pt idx="116">
                  <c:v>-68.5192656867612</c:v>
                </c:pt>
                <c:pt idx="117">
                  <c:v>-68.68704276993048</c:v>
                </c:pt>
                <c:pt idx="118">
                  <c:v>-68.85357876311375</c:v>
                </c:pt>
                <c:pt idx="119">
                  <c:v>-69.01888198225241</c:v>
                </c:pt>
              </c:numCache>
            </c:numRef>
          </c:yVal>
          <c:smooth val="0"/>
          <c:extLst xmlns:c16r2="http://schemas.microsoft.com/office/drawing/2015/06/chart">
            <c:ext xmlns:c16="http://schemas.microsoft.com/office/drawing/2014/chart" uri="{C3380CC4-5D6E-409C-BE32-E72D297353CC}">
              <c16:uniqueId val="{00000009-FBD1-46C5-80F8-64094B319271}"/>
            </c:ext>
          </c:extLst>
        </c:ser>
        <c:dLbls>
          <c:showLegendKey val="0"/>
          <c:showVal val="0"/>
          <c:showCatName val="0"/>
          <c:showSerName val="0"/>
          <c:showPercent val="0"/>
          <c:showBubbleSize val="0"/>
        </c:dLbls>
        <c:axId val="-1266330064"/>
        <c:axId val="-1266327872"/>
      </c:scatterChart>
      <c:valAx>
        <c:axId val="-126633006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6327872"/>
        <c:crosses val="autoZero"/>
        <c:crossBetween val="midCat"/>
      </c:valAx>
      <c:valAx>
        <c:axId val="-1266327872"/>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266330064"/>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0.0</c:v>
                </c:pt>
                <c:pt idx="2">
                  <c:v>-1.68852920978679E-7</c:v>
                </c:pt>
                <c:pt idx="3">
                  <c:v>-4.9167306315212E-7</c:v>
                </c:pt>
                <c:pt idx="4">
                  <c:v>-9.49671857597423E-7</c:v>
                </c:pt>
                <c:pt idx="5">
                  <c:v>-1.52159191202372E-6</c:v>
                </c:pt>
                <c:pt idx="6">
                  <c:v>-2.1847995412827E-6</c:v>
                </c:pt>
                <c:pt idx="7">
                  <c:v>-2.91608830593759E-6</c:v>
                </c:pt>
                <c:pt idx="8">
                  <c:v>-3.69228473573457E-6</c:v>
                </c:pt>
                <c:pt idx="9">
                  <c:v>-4.49068647867534E-6</c:v>
                </c:pt>
                <c:pt idx="10">
                  <c:v>-5.28936971022631E-6</c:v>
                </c:pt>
                <c:pt idx="11">
                  <c:v>-6.06740036346309E-6</c:v>
                </c:pt>
                <c:pt idx="12">
                  <c:v>-6.80497441862826E-6</c:v>
                </c:pt>
                <c:pt idx="13">
                  <c:v>-7.48349430068629E-6</c:v>
                </c:pt>
                <c:pt idx="14">
                  <c:v>-8.01761598268058E-6</c:v>
                </c:pt>
                <c:pt idx="15">
                  <c:v>-8.33578587844386E-6</c:v>
                </c:pt>
                <c:pt idx="16">
                  <c:v>-8.37498032524308E-6</c:v>
                </c:pt>
                <c:pt idx="17">
                  <c:v>-8.07950664238888E-6</c:v>
                </c:pt>
                <c:pt idx="18">
                  <c:v>-7.40009841138089E-6</c:v>
                </c:pt>
                <c:pt idx="19">
                  <c:v>-6.29314058642194E-6</c:v>
                </c:pt>
                <c:pt idx="20">
                  <c:v>-4.72001693196944E-6</c:v>
                </c:pt>
                <c:pt idx="21">
                  <c:v>-2.64654227066785E-6</c:v>
                </c:pt>
                <c:pt idx="22">
                  <c:v>-4.24713562097168E-8</c:v>
                </c:pt>
                <c:pt idx="23">
                  <c:v>3.11893086291093E-6</c:v>
                </c:pt>
                <c:pt idx="24">
                  <c:v>6.86126281834731E-6</c:v>
                </c:pt>
                <c:pt idx="25">
                  <c:v>1.12053112388821E-5</c:v>
                </c:pt>
                <c:pt idx="26">
                  <c:v>1.6169338096006E-5</c:v>
                </c:pt>
                <c:pt idx="27">
                  <c:v>2.17694466755347E-5</c:v>
                </c:pt>
                <c:pt idx="28">
                  <c:v>2.80197853044228E-5</c:v>
                </c:pt>
                <c:pt idx="29">
                  <c:v>3.49327256117249E-5</c:v>
                </c:pt>
                <c:pt idx="30">
                  <c:v>4.25190301029943E-5</c:v>
                </c:pt>
                <c:pt idx="31">
                  <c:v>5.07880038185249E-5</c:v>
                </c:pt>
                <c:pt idx="32">
                  <c:v>5.97476275743247E-5</c:v>
                </c:pt>
                <c:pt idx="33">
                  <c:v>6.94046846092533E-5</c:v>
                </c:pt>
                <c:pt idx="34">
                  <c:v>7.97648701791331E-5</c:v>
                </c:pt>
                <c:pt idx="35">
                  <c:v>9.08328941022775E-5</c:v>
                </c:pt>
                <c:pt idx="36">
                  <c:v>0.000102612576256433</c:v>
                </c:pt>
                <c:pt idx="37">
                  <c:v>0.000115106923431085</c:v>
                </c:pt>
                <c:pt idx="38">
                  <c:v>0.000128318214819956</c:v>
                </c:pt>
                <c:pt idx="39">
                  <c:v>0.000142248066140382</c:v>
                </c:pt>
                <c:pt idx="40">
                  <c:v>0.000156897497618047</c:v>
                </c:pt>
                <c:pt idx="41">
                  <c:v>0.000172266987874536</c:v>
                </c:pt>
                <c:pt idx="42">
                  <c:v>0.000188356532589751</c:v>
                </c:pt>
                <c:pt idx="43">
                  <c:v>0.000205165686566033</c:v>
                </c:pt>
                <c:pt idx="44">
                  <c:v>0.000222693616478864</c:v>
                </c:pt>
                <c:pt idx="45">
                  <c:v>0.00024093913316392</c:v>
                </c:pt>
                <c:pt idx="46">
                  <c:v>0.000259900730952722</c:v>
                </c:pt>
                <c:pt idx="47">
                  <c:v>0.000279576627008282</c:v>
                </c:pt>
                <c:pt idx="48">
                  <c:v>0.000299964781788731</c:v>
                </c:pt>
                <c:pt idx="49">
                  <c:v>0.000321062935199734</c:v>
                </c:pt>
                <c:pt idx="50">
                  <c:v>0.000342868629786608</c:v>
                </c:pt>
                <c:pt idx="51">
                  <c:v>0.000365379232334817</c:v>
                </c:pt>
                <c:pt idx="52">
                  <c:v>0.0003885919552431</c:v>
                </c:pt>
                <c:pt idx="53">
                  <c:v>0.000412503877669223</c:v>
                </c:pt>
                <c:pt idx="54">
                  <c:v>0.000437111962583003</c:v>
                </c:pt>
                <c:pt idx="55">
                  <c:v>0.000462413070863476</c:v>
                </c:pt>
                <c:pt idx="56">
                  <c:v>0.000488403977669804</c:v>
                </c:pt>
                <c:pt idx="57">
                  <c:v>0.000515081383809956</c:v>
                </c:pt>
                <c:pt idx="58">
                  <c:v>0.000542441928246262</c:v>
                </c:pt>
                <c:pt idx="59">
                  <c:v>0.000570482203329448</c:v>
                </c:pt>
                <c:pt idx="60">
                  <c:v>0.000599198755480756</c:v>
                </c:pt>
                <c:pt idx="61">
                  <c:v>0.000628588100880734</c:v>
                </c:pt>
                <c:pt idx="62">
                  <c:v>0.000658646731380941</c:v>
                </c:pt>
                <c:pt idx="63">
                  <c:v>0.000689371123144156</c:v>
                </c:pt>
                <c:pt idx="64">
                  <c:v>0.000720757741191846</c:v>
                </c:pt>
                <c:pt idx="65">
                  <c:v>0.000752803043269523</c:v>
                </c:pt>
                <c:pt idx="66">
                  <c:v>0.000785503490988048</c:v>
                </c:pt>
                <c:pt idx="67">
                  <c:v>0.000818855547777275</c:v>
                </c:pt>
                <c:pt idx="68">
                  <c:v>0.000852855691164222</c:v>
                </c:pt>
                <c:pt idx="69">
                  <c:v>0.000887500407316111</c:v>
                </c:pt>
                <c:pt idx="70">
                  <c:v>0.000922786199453185</c:v>
                </c:pt>
                <c:pt idx="71">
                  <c:v>0.0009587095905772</c:v>
                </c:pt>
                <c:pt idx="72">
                  <c:v>0.000995267125745158</c:v>
                </c:pt>
                <c:pt idx="73">
                  <c:v>0.00103245537229668</c:v>
                </c:pt>
                <c:pt idx="74">
                  <c:v>0.00107027092553835</c:v>
                </c:pt>
                <c:pt idx="75">
                  <c:v>0.00110871040442362</c:v>
                </c:pt>
                <c:pt idx="76">
                  <c:v>0.00114777046360359</c:v>
                </c:pt>
                <c:pt idx="77">
                  <c:v>0.0011874477809215</c:v>
                </c:pt>
                <c:pt idx="78">
                  <c:v>0.00122773906832663</c:v>
                </c:pt>
                <c:pt idx="79">
                  <c:v>0.00126864106982794</c:v>
                </c:pt>
                <c:pt idx="80">
                  <c:v>0.00131015056194883</c:v>
                </c:pt>
                <c:pt idx="81">
                  <c:v>0.00135226435395452</c:v>
                </c:pt>
                <c:pt idx="82">
                  <c:v>0.00139497928898891</c:v>
                </c:pt>
                <c:pt idx="83">
                  <c:v>0.00143829224521141</c:v>
                </c:pt>
                <c:pt idx="84">
                  <c:v>0.00148220013124956</c:v>
                </c:pt>
                <c:pt idx="85">
                  <c:v>0.00152669989529386</c:v>
                </c:pt>
                <c:pt idx="86">
                  <c:v>0.00157178851395656</c:v>
                </c:pt>
                <c:pt idx="87">
                  <c:v>0.00161746300250343</c:v>
                </c:pt>
                <c:pt idx="88">
                  <c:v>0.00166372040644092</c:v>
                </c:pt>
                <c:pt idx="89">
                  <c:v>0.00171055780811002</c:v>
                </c:pt>
                <c:pt idx="90">
                  <c:v>0.00175797232077457</c:v>
                </c:pt>
                <c:pt idx="91">
                  <c:v>0.00180596109134967</c:v>
                </c:pt>
                <c:pt idx="92">
                  <c:v>0.00185452129926489</c:v>
                </c:pt>
                <c:pt idx="93">
                  <c:v>0.00190365015805582</c:v>
                </c:pt>
                <c:pt idx="94">
                  <c:v>0.00195334491013455</c:v>
                </c:pt>
                <c:pt idx="95">
                  <c:v>0.00200360283247392</c:v>
                </c:pt>
                <c:pt idx="96">
                  <c:v>0.00205442122887689</c:v>
                </c:pt>
                <c:pt idx="97">
                  <c:v>0.00210579743679773</c:v>
                </c:pt>
                <c:pt idx="98">
                  <c:v>0.0021577288221124</c:v>
                </c:pt>
                <c:pt idx="99">
                  <c:v>0.0022102127816197</c:v>
                </c:pt>
                <c:pt idx="100">
                  <c:v>0.00226324673712952</c:v>
                </c:pt>
                <c:pt idx="101">
                  <c:v>0.00231682814160194</c:v>
                </c:pt>
                <c:pt idx="102">
                  <c:v>0.00237095447687352</c:v>
                </c:pt>
                <c:pt idx="103">
                  <c:v>0.00242562324751816</c:v>
                </c:pt>
                <c:pt idx="104">
                  <c:v>0.00248083198698623</c:v>
                </c:pt>
                <c:pt idx="105">
                  <c:v>0.00253657825646769</c:v>
                </c:pt>
                <c:pt idx="106">
                  <c:v>0.0025928596378435</c:v>
                </c:pt>
                <c:pt idx="107">
                  <c:v>0.00264967374118896</c:v>
                </c:pt>
                <c:pt idx="108">
                  <c:v>0.00270701819931673</c:v>
                </c:pt>
                <c:pt idx="109">
                  <c:v>0.00276489066959584</c:v>
                </c:pt>
                <c:pt idx="110">
                  <c:v>0.0028232888319053</c:v>
                </c:pt>
                <c:pt idx="111">
                  <c:v>0.00288221038886149</c:v>
                </c:pt>
                <c:pt idx="112">
                  <c:v>0.00294165306240757</c:v>
                </c:pt>
                <c:pt idx="113">
                  <c:v>0.00300161459949777</c:v>
                </c:pt>
                <c:pt idx="114">
                  <c:v>0.00306209276504887</c:v>
                </c:pt>
                <c:pt idx="115">
                  <c:v>0.00312308534626027</c:v>
                </c:pt>
                <c:pt idx="116">
                  <c:v>0.00318459014988548</c:v>
                </c:pt>
                <c:pt idx="117">
                  <c:v>0.00324660499950369</c:v>
                </c:pt>
                <c:pt idx="118">
                  <c:v>0.00330912774029457</c:v>
                </c:pt>
                <c:pt idx="119">
                  <c:v>0.00337215623449083</c:v>
                </c:pt>
              </c:numCache>
            </c:numRef>
          </c:yVal>
          <c:smooth val="0"/>
          <c:extLst xmlns:c16r2="http://schemas.microsoft.com/office/drawing/2015/06/chart">
            <c:ext xmlns:c16="http://schemas.microsoft.com/office/drawing/2014/chart" uri="{C3380CC4-5D6E-409C-BE32-E72D297353CC}">
              <c16:uniqueId val="{00000000-8E2E-4619-9069-498DDD5F6A0D}"/>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0.0</c:v>
                </c:pt>
                <c:pt idx="2">
                  <c:v>-2.11067572308821E-7</c:v>
                </c:pt>
                <c:pt idx="3">
                  <c:v>-6.14427563050412E-7</c:v>
                </c:pt>
                <c:pt idx="4">
                  <c:v>-1.18644538815715E-6</c:v>
                </c:pt>
                <c:pt idx="5">
                  <c:v>-1.90042237591115E-6</c:v>
                </c:pt>
                <c:pt idx="6">
                  <c:v>-2.72795455202868E-6</c:v>
                </c:pt>
                <c:pt idx="7">
                  <c:v>-3.63995172847353E-6</c:v>
                </c:pt>
                <c:pt idx="8">
                  <c:v>-4.60738715446496E-6</c:v>
                </c:pt>
                <c:pt idx="9">
                  <c:v>-5.601842303804E-6</c:v>
                </c:pt>
                <c:pt idx="10">
                  <c:v>-6.59589659335324E-6</c:v>
                </c:pt>
                <c:pt idx="11">
                  <c:v>-7.56339272811601E-6</c:v>
                </c:pt>
                <c:pt idx="12">
                  <c:v>-8.47959813654597E-6</c:v>
                </c:pt>
                <c:pt idx="13">
                  <c:v>-9.32131274566927E-6</c:v>
                </c:pt>
                <c:pt idx="14">
                  <c:v>-9.98192103907058E-6</c:v>
                </c:pt>
                <c:pt idx="15">
                  <c:v>-1.0372123142588E-5</c:v>
                </c:pt>
                <c:pt idx="16">
                  <c:v>-1.04133573586296E-5</c:v>
                </c:pt>
                <c:pt idx="17">
                  <c:v>-1.00362794910325E-5</c:v>
                </c:pt>
                <c:pt idx="18">
                  <c:v>-9.17962938729033E-6</c:v>
                </c:pt>
                <c:pt idx="19">
                  <c:v>-7.7892641456856E-6</c:v>
                </c:pt>
                <c:pt idx="20">
                  <c:v>-5.81732365390053E-6</c:v>
                </c:pt>
                <c:pt idx="21">
                  <c:v>-3.22152504850237E-6</c:v>
                </c:pt>
                <c:pt idx="22">
                  <c:v>3.546301741153E-8</c:v>
                </c:pt>
                <c:pt idx="23">
                  <c:v>3.9865574308351E-6</c:v>
                </c:pt>
                <c:pt idx="24">
                  <c:v>8.66072855387756E-6</c:v>
                </c:pt>
                <c:pt idx="25">
                  <c:v>1.40834138164791E-5</c:v>
                </c:pt>
                <c:pt idx="26">
                  <c:v>2.02768796953023E-5</c:v>
                </c:pt>
                <c:pt idx="27">
                  <c:v>2.72606823727983E-5</c:v>
                </c:pt>
                <c:pt idx="28">
                  <c:v>3.50519201219868E-5</c:v>
                </c:pt>
                <c:pt idx="29">
                  <c:v>4.36654595432628E-5</c:v>
                </c:pt>
                <c:pt idx="30">
                  <c:v>5.31141508872679E-5</c:v>
                </c:pt>
                <c:pt idx="31">
                  <c:v>6.3409014046556E-5</c:v>
                </c:pt>
                <c:pt idx="32">
                  <c:v>7.45594106774661E-5</c:v>
                </c:pt>
                <c:pt idx="33">
                  <c:v>8.6573201315332E-5</c:v>
                </c:pt>
                <c:pt idx="34">
                  <c:v>9.94568838450505E-5</c:v>
                </c:pt>
                <c:pt idx="35">
                  <c:v>0.000113215725605187</c:v>
                </c:pt>
                <c:pt idx="36">
                  <c:v>0.000127853873664208</c:v>
                </c:pt>
                <c:pt idx="37">
                  <c:v>0.000143374468052571</c:v>
                </c:pt>
                <c:pt idx="38">
                  <c:v>0.00015977973794179</c:v>
                </c:pt>
                <c:pt idx="39">
                  <c:v>0.000177071080997848</c:v>
                </c:pt>
                <c:pt idx="40">
                  <c:v>0.000195249156149657</c:v>
                </c:pt>
                <c:pt idx="41">
                  <c:v>0.000214313949300049</c:v>
                </c:pt>
                <c:pt idx="42">
                  <c:v>0.000234264842447374</c:v>
                </c:pt>
                <c:pt idx="43">
                  <c:v>0.000255100676440634</c:v>
                </c:pt>
                <c:pt idx="44">
                  <c:v>0.000276819803502803</c:v>
                </c:pt>
                <c:pt idx="45">
                  <c:v>0.000299420141573137</c:v>
                </c:pt>
                <c:pt idx="46">
                  <c:v>0.00032289921591655</c:v>
                </c:pt>
                <c:pt idx="47">
                  <c:v>0.000347254208008962</c:v>
                </c:pt>
                <c:pt idx="48">
                  <c:v>0.000372481988051731</c:v>
                </c:pt>
                <c:pt idx="49">
                  <c:v>0.000398579154307299</c:v>
                </c:pt>
                <c:pt idx="50">
                  <c:v>0.0004255420615209</c:v>
                </c:pt>
                <c:pt idx="51">
                  <c:v>0.000453366852752879</c:v>
                </c:pt>
                <c:pt idx="52">
                  <c:v>0.000482049484844538</c:v>
                </c:pt>
                <c:pt idx="53">
                  <c:v>0.000511585752974497</c:v>
                </c:pt>
                <c:pt idx="54">
                  <c:v>0.00054197131271394</c:v>
                </c:pt>
                <c:pt idx="55">
                  <c:v>0.000573201697534387</c:v>
                </c:pt>
                <c:pt idx="56">
                  <c:v>0.000605272341999807</c:v>
                </c:pt>
                <c:pt idx="57">
                  <c:v>0.000638178594044802</c:v>
                </c:pt>
                <c:pt idx="58">
                  <c:v>0.000671915729753891</c:v>
                </c:pt>
                <c:pt idx="59">
                  <c:v>0.000706478968595547</c:v>
                </c:pt>
                <c:pt idx="60">
                  <c:v>0.000741863486609873</c:v>
                </c:pt>
                <c:pt idx="61">
                  <c:v>0.000778064424594049</c:v>
                </c:pt>
                <c:pt idx="62">
                  <c:v>0.000815076898334155</c:v>
                </c:pt>
                <c:pt idx="63">
                  <c:v>0.000852896011565462</c:v>
                </c:pt>
                <c:pt idx="64">
                  <c:v>0.000891516858928298</c:v>
                </c:pt>
                <c:pt idx="65">
                  <c:v>0.000930934534835614</c:v>
                </c:pt>
                <c:pt idx="66">
                  <c:v>0.000971144141658442</c:v>
                </c:pt>
                <c:pt idx="67">
                  <c:v>0.00101214079268175</c:v>
                </c:pt>
                <c:pt idx="68">
                  <c:v>0.00105391962006252</c:v>
                </c:pt>
                <c:pt idx="69">
                  <c:v>0.00109647577960459</c:v>
                </c:pt>
                <c:pt idx="70">
                  <c:v>0.00113980444939443</c:v>
                </c:pt>
                <c:pt idx="71">
                  <c:v>0.00118390084003295</c:v>
                </c:pt>
                <c:pt idx="72">
                  <c:v>0.00122876019418072</c:v>
                </c:pt>
                <c:pt idx="73">
                  <c:v>0.00127437779019601</c:v>
                </c:pt>
                <c:pt idx="74">
                  <c:v>0.00132074894440848</c:v>
                </c:pt>
                <c:pt idx="75">
                  <c:v>0.0013678690118013</c:v>
                </c:pt>
                <c:pt idx="76">
                  <c:v>0.00141573339283241</c:v>
                </c:pt>
                <c:pt idx="77">
                  <c:v>0.00146433752706798</c:v>
                </c:pt>
                <c:pt idx="78">
                  <c:v>0.00151367689932158</c:v>
                </c:pt>
                <c:pt idx="79">
                  <c:v>0.0015637470423826</c:v>
                </c:pt>
                <c:pt idx="80">
                  <c:v>0.00161454353110457</c:v>
                </c:pt>
                <c:pt idx="81">
                  <c:v>0.00166606199059061</c:v>
                </c:pt>
                <c:pt idx="82">
                  <c:v>0.00171829809210067</c:v>
                </c:pt>
                <c:pt idx="83">
                  <c:v>0.00177124755350633</c:v>
                </c:pt>
                <c:pt idx="84">
                  <c:v>0.00182490614042763</c:v>
                </c:pt>
                <c:pt idx="85">
                  <c:v>0.00187926966759733</c:v>
                </c:pt>
                <c:pt idx="86">
                  <c:v>0.00193433399635978</c:v>
                </c:pt>
                <c:pt idx="87">
                  <c:v>0.0019900950351257</c:v>
                </c:pt>
                <c:pt idx="88">
                  <c:v>0.00204654873914478</c:v>
                </c:pt>
                <c:pt idx="89">
                  <c:v>0.00210369111232467</c:v>
                </c:pt>
                <c:pt idx="90">
                  <c:v>0.00216151820291088</c:v>
                </c:pt>
                <c:pt idx="91">
                  <c:v>0.00222002610644267</c:v>
                </c:pt>
                <c:pt idx="92">
                  <c:v>0.00227921096529826</c:v>
                </c:pt>
                <c:pt idx="93">
                  <c:v>0.00233906896187364</c:v>
                </c:pt>
                <c:pt idx="94">
                  <c:v>0.00239959632722275</c:v>
                </c:pt>
                <c:pt idx="95">
                  <c:v>0.00246078933491844</c:v>
                </c:pt>
                <c:pt idx="96">
                  <c:v>0.0025226443012798</c:v>
                </c:pt>
                <c:pt idx="97">
                  <c:v>0.00258515758309841</c:v>
                </c:pt>
                <c:pt idx="98">
                  <c:v>0.00264832558332273</c:v>
                </c:pt>
                <c:pt idx="99">
                  <c:v>0.00271214474059889</c:v>
                </c:pt>
                <c:pt idx="100">
                  <c:v>0.00277661153745612</c:v>
                </c:pt>
                <c:pt idx="101">
                  <c:v>0.00284172249303083</c:v>
                </c:pt>
                <c:pt idx="102">
                  <c:v>0.00290747416715931</c:v>
                </c:pt>
                <c:pt idx="103">
                  <c:v>0.00297386315537551</c:v>
                </c:pt>
                <c:pt idx="104">
                  <c:v>0.00304088609300379</c:v>
                </c:pt>
                <c:pt idx="105">
                  <c:v>0.00310853964879243</c:v>
                </c:pt>
                <c:pt idx="106">
                  <c:v>0.00317682052900636</c:v>
                </c:pt>
                <c:pt idx="107">
                  <c:v>0.00324572547287971</c:v>
                </c:pt>
                <c:pt idx="108">
                  <c:v>0.00331525125534426</c:v>
                </c:pt>
                <c:pt idx="109">
                  <c:v>0.00338539468293675</c:v>
                </c:pt>
                <c:pt idx="110">
                  <c:v>0.00345615259698206</c:v>
                </c:pt>
                <c:pt idx="111">
                  <c:v>0.00352752186677208</c:v>
                </c:pt>
                <c:pt idx="112">
                  <c:v>0.00359949939797843</c:v>
                </c:pt>
                <c:pt idx="113">
                  <c:v>0.00367208211969228</c:v>
                </c:pt>
                <c:pt idx="114">
                  <c:v>0.00374526699761191</c:v>
                </c:pt>
                <c:pt idx="115">
                  <c:v>0.00381905102062774</c:v>
                </c:pt>
                <c:pt idx="116">
                  <c:v>0.00389343120900776</c:v>
                </c:pt>
                <c:pt idx="117">
                  <c:v>0.00396840461030479</c:v>
                </c:pt>
                <c:pt idx="118">
                  <c:v>0.00404396829708276</c:v>
                </c:pt>
                <c:pt idx="119">
                  <c:v>0.00412011936941781</c:v>
                </c:pt>
              </c:numCache>
            </c:numRef>
          </c:yVal>
          <c:smooth val="0"/>
          <c:extLst xmlns:c16r2="http://schemas.microsoft.com/office/drawing/2015/06/chart">
            <c:ext xmlns:c16="http://schemas.microsoft.com/office/drawing/2014/chart" uri="{C3380CC4-5D6E-409C-BE32-E72D297353CC}">
              <c16:uniqueId val="{00000001-8E2E-4619-9069-498DDD5F6A0D}"/>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0.0</c:v>
                </c:pt>
                <c:pt idx="2">
                  <c:v>-2.11063934330014E-7</c:v>
                </c:pt>
                <c:pt idx="3">
                  <c:v>-6.1455693867174E-7</c:v>
                </c:pt>
                <c:pt idx="4">
                  <c:v>-1.18696971185273E-6</c:v>
                </c:pt>
                <c:pt idx="5">
                  <c:v>-1.90171704161912E-6</c:v>
                </c:pt>
                <c:pt idx="6">
                  <c:v>-2.73049022325722E-6</c:v>
                </c:pt>
                <c:pt idx="7">
                  <c:v>-3.64427819476987E-6</c:v>
                </c:pt>
                <c:pt idx="8">
                  <c:v>-4.61411559626867E-6</c:v>
                </c:pt>
                <c:pt idx="9">
                  <c:v>-5.61163142265286E-6</c:v>
                </c:pt>
                <c:pt idx="10">
                  <c:v>-6.60943214825238E-6</c:v>
                </c:pt>
                <c:pt idx="11">
                  <c:v>-7.58137434786477E-6</c:v>
                </c:pt>
                <c:pt idx="12">
                  <c:v>-8.5027243130753E-6</c:v>
                </c:pt>
                <c:pt idx="13">
                  <c:v>-9.35026264414773E-6</c:v>
                </c:pt>
                <c:pt idx="14">
                  <c:v>-1.00173499504308E-5</c:v>
                </c:pt>
                <c:pt idx="15">
                  <c:v>-1.04145924524346E-5</c:v>
                </c:pt>
                <c:pt idx="16">
                  <c:v>-1.04632781585678E-5</c:v>
                </c:pt>
                <c:pt idx="17">
                  <c:v>-1.00938691502961E-5</c:v>
                </c:pt>
                <c:pt idx="18">
                  <c:v>-9.24487017073261E-6</c:v>
                </c:pt>
                <c:pt idx="19">
                  <c:v>-7.86186706136505E-6</c:v>
                </c:pt>
                <c:pt idx="20">
                  <c:v>-5.89670389672392E-6</c:v>
                </c:pt>
                <c:pt idx="21">
                  <c:v>-3.30676971316279E-6</c:v>
                </c:pt>
                <c:pt idx="22">
                  <c:v>-5.43896021554246E-8</c:v>
                </c:pt>
                <c:pt idx="23">
                  <c:v>3.89371712117281E-6</c:v>
                </c:pt>
                <c:pt idx="24">
                  <c:v>8.56690235195856E-6</c:v>
                </c:pt>
                <c:pt idx="25">
                  <c:v>1.39909984682163E-5</c:v>
                </c:pt>
                <c:pt idx="26">
                  <c:v>2.01886764443771E-5</c:v>
                </c:pt>
                <c:pt idx="27">
                  <c:v>2.71799090114655E-5</c:v>
                </c:pt>
                <c:pt idx="28">
                  <c:v>3.49822164480429E-5</c:v>
                </c:pt>
                <c:pt idx="29">
                  <c:v>4.36109014572139E-5</c:v>
                </c:pt>
                <c:pt idx="30">
                  <c:v>5.30792488007137E-5</c:v>
                </c:pt>
                <c:pt idx="31">
                  <c:v>6.3398721977137E-5</c:v>
                </c:pt>
                <c:pt idx="32">
                  <c:v>7.45791280678532E-5</c:v>
                </c:pt>
                <c:pt idx="33">
                  <c:v>8.66287780354469E-5</c:v>
                </c:pt>
                <c:pt idx="34">
                  <c:v>9.95546211015612E-5</c:v>
                </c:pt>
                <c:pt idx="35">
                  <c:v>0.000113362379124737</c:v>
                </c:pt>
                <c:pt idx="36">
                  <c:v>0.000128056656649278</c:v>
                </c:pt>
                <c:pt idx="37">
                  <c:v>0.000143641049135113</c:v>
                </c:pt>
                <c:pt idx="38">
                  <c:v>0.000160118238227369</c:v>
                </c:pt>
                <c:pt idx="39">
                  <c:v>0.000177490082023723</c:v>
                </c:pt>
                <c:pt idx="40">
                  <c:v>0.000195757693745691</c:v>
                </c:pt>
                <c:pt idx="41">
                  <c:v>0.000214921514270827</c:v>
                </c:pt>
                <c:pt idx="42">
                  <c:v>0.000234981378980592</c:v>
                </c:pt>
                <c:pt idx="43">
                  <c:v>0.000255936578923865</c:v>
                </c:pt>
                <c:pt idx="44">
                  <c:v>0.00027778591720562</c:v>
                </c:pt>
                <c:pt idx="45">
                  <c:v>0.000300527759691249</c:v>
                </c:pt>
                <c:pt idx="46">
                  <c:v>0.000324160078662317</c:v>
                </c:pt>
                <c:pt idx="47">
                  <c:v>0.000348680498063913</c:v>
                </c:pt>
                <c:pt idx="48">
                  <c:v>0.000374086329202328</c:v>
                </c:pt>
                <c:pt idx="49">
                  <c:v>0.000400374607124831</c:v>
                </c:pt>
                <c:pt idx="50">
                  <c:v>0.000427542121997248</c:v>
                </c:pt>
                <c:pt idx="51">
                  <c:v>0.000455585450026774</c:v>
                </c:pt>
                <c:pt idx="52">
                  <c:v>0.000484500975289848</c:v>
                </c:pt>
                <c:pt idx="53">
                  <c:v>0.000514284920882346</c:v>
                </c:pt>
                <c:pt idx="54">
                  <c:v>0.000544933362107258</c:v>
                </c:pt>
                <c:pt idx="55">
                  <c:v>0.000576442254214271</c:v>
                </c:pt>
                <c:pt idx="56">
                  <c:v>0.000608807445814818</c:v>
                </c:pt>
                <c:pt idx="57">
                  <c:v>0.000642024696389853</c:v>
                </c:pt>
                <c:pt idx="58">
                  <c:v>0.000676089691978632</c:v>
                </c:pt>
                <c:pt idx="59">
                  <c:v>0.000710998056092649</c:v>
                </c:pt>
                <c:pt idx="60">
                  <c:v>0.000746745365859169</c:v>
                </c:pt>
                <c:pt idx="61">
                  <c:v>0.000783327159979308</c:v>
                </c:pt>
                <c:pt idx="62">
                  <c:v>0.000820738948959842</c:v>
                </c:pt>
                <c:pt idx="63">
                  <c:v>0.000858976225799779</c:v>
                </c:pt>
                <c:pt idx="64">
                  <c:v>0.000898034470765196</c:v>
                </c:pt>
                <c:pt idx="65">
                  <c:v>0.000937909162303185</c:v>
                </c:pt>
                <c:pt idx="66">
                  <c:v>0.000978595779997704</c:v>
                </c:pt>
                <c:pt idx="67">
                  <c:v>0.00102008981548352</c:v>
                </c:pt>
                <c:pt idx="68">
                  <c:v>0.00106238677039983</c:v>
                </c:pt>
                <c:pt idx="69">
                  <c:v>0.00110548216707684</c:v>
                </c:pt>
                <c:pt idx="70">
                  <c:v>0.00114937154876316</c:v>
                </c:pt>
                <c:pt idx="71">
                  <c:v>0.00119405048576482</c:v>
                </c:pt>
                <c:pt idx="72">
                  <c:v>0.00123951457749172</c:v>
                </c:pt>
                <c:pt idx="73">
                  <c:v>0.00128575945427656</c:v>
                </c:pt>
                <c:pt idx="74">
                  <c:v>0.00133278078124022</c:v>
                </c:pt>
                <c:pt idx="75">
                  <c:v>0.00138057425942861</c:v>
                </c:pt>
                <c:pt idx="76">
                  <c:v>0.00142913563036018</c:v>
                </c:pt>
                <c:pt idx="77">
                  <c:v>0.0014784606687499</c:v>
                </c:pt>
                <c:pt idx="78">
                  <c:v>0.00152854519819812</c:v>
                </c:pt>
                <c:pt idx="79">
                  <c:v>0.00157938507686595</c:v>
                </c:pt>
                <c:pt idx="80">
                  <c:v>0.00163097621020825</c:v>
                </c:pt>
                <c:pt idx="81">
                  <c:v>0.0016833145448345</c:v>
                </c:pt>
                <c:pt idx="82">
                  <c:v>0.00173639607100995</c:v>
                </c:pt>
                <c:pt idx="83">
                  <c:v>0.00179021682242819</c:v>
                </c:pt>
                <c:pt idx="84">
                  <c:v>0.00184477287893969</c:v>
                </c:pt>
                <c:pt idx="85">
                  <c:v>0.00190006036245904</c:v>
                </c:pt>
                <c:pt idx="86">
                  <c:v>0.00195607543901133</c:v>
                </c:pt>
                <c:pt idx="87">
                  <c:v>0.00201281432077849</c:v>
                </c:pt>
                <c:pt idx="88">
                  <c:v>0.00207027326132447</c:v>
                </c:pt>
                <c:pt idx="89">
                  <c:v>0.00212844855627736</c:v>
                </c:pt>
                <c:pt idx="90">
                  <c:v>0.00218733654946845</c:v>
                </c:pt>
                <c:pt idx="91">
                  <c:v>0.00224693362292783</c:v>
                </c:pt>
                <c:pt idx="92">
                  <c:v>0.00230723620211393</c:v>
                </c:pt>
                <c:pt idx="93">
                  <c:v>0.00236824075250297</c:v>
                </c:pt>
                <c:pt idx="94">
                  <c:v>0.0024299437825448</c:v>
                </c:pt>
                <c:pt idx="95">
                  <c:v>0.00249234184002489</c:v>
                </c:pt>
                <c:pt idx="96">
                  <c:v>0.0025554315145655</c:v>
                </c:pt>
                <c:pt idx="97">
                  <c:v>0.00261920943194127</c:v>
                </c:pt>
                <c:pt idx="98">
                  <c:v>0.00268367225544352</c:v>
                </c:pt>
                <c:pt idx="99">
                  <c:v>0.00274881669088245</c:v>
                </c:pt>
                <c:pt idx="100">
                  <c:v>0.00281463947476368</c:v>
                </c:pt>
                <c:pt idx="101">
                  <c:v>0.00288113738656648</c:v>
                </c:pt>
                <c:pt idx="102">
                  <c:v>0.00294830723510131</c:v>
                </c:pt>
                <c:pt idx="103">
                  <c:v>0.00301614586555843</c:v>
                </c:pt>
                <c:pt idx="104">
                  <c:v>0.00308465016064474</c:v>
                </c:pt>
                <c:pt idx="105">
                  <c:v>0.00315381703012463</c:v>
                </c:pt>
                <c:pt idx="106">
                  <c:v>0.00322364342287074</c:v>
                </c:pt>
                <c:pt idx="107">
                  <c:v>0.00329412631390369</c:v>
                </c:pt>
                <c:pt idx="108">
                  <c:v>0.00336526271280491</c:v>
                </c:pt>
                <c:pt idx="109">
                  <c:v>0.00343704965803226</c:v>
                </c:pt>
                <c:pt idx="110">
                  <c:v>0.00350948421782959</c:v>
                </c:pt>
                <c:pt idx="111">
                  <c:v>0.00358256348840769</c:v>
                </c:pt>
                <c:pt idx="112">
                  <c:v>0.00365628459462641</c:v>
                </c:pt>
                <c:pt idx="113">
                  <c:v>0.0037306446920411</c:v>
                </c:pt>
                <c:pt idx="114">
                  <c:v>0.00380564095576119</c:v>
                </c:pt>
                <c:pt idx="115">
                  <c:v>0.00388127059250109</c:v>
                </c:pt>
                <c:pt idx="116">
                  <c:v>0.00395753083398631</c:v>
                </c:pt>
                <c:pt idx="117">
                  <c:v>0.00403441893422496</c:v>
                </c:pt>
                <c:pt idx="118">
                  <c:v>0.00411193217382788</c:v>
                </c:pt>
                <c:pt idx="119">
                  <c:v>0.00419006785364218</c:v>
                </c:pt>
              </c:numCache>
            </c:numRef>
          </c:yVal>
          <c:smooth val="0"/>
          <c:extLst xmlns:c16r2="http://schemas.microsoft.com/office/drawing/2015/06/chart">
            <c:ext xmlns:c16="http://schemas.microsoft.com/office/drawing/2014/chart" uri="{C3380CC4-5D6E-409C-BE32-E72D297353CC}">
              <c16:uniqueId val="{00000002-8E2E-4619-9069-498DDD5F6A0D}"/>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0.0</c:v>
                </c:pt>
                <c:pt idx="2">
                  <c:v>-3.37706069331034E-7</c:v>
                </c:pt>
                <c:pt idx="3">
                  <c:v>-9.94304627965905E-7</c:v>
                </c:pt>
                <c:pt idx="4">
                  <c:v>-1.9469118797133E-6</c:v>
                </c:pt>
                <c:pt idx="5">
                  <c:v>-3.17004173666646E-6</c:v>
                </c:pt>
                <c:pt idx="6">
                  <c:v>-4.63671199213422E-6</c:v>
                </c:pt>
                <c:pt idx="7">
                  <c:v>-6.31928378425073E-6</c:v>
                </c:pt>
                <c:pt idx="8">
                  <c:v>-8.19008914731967E-6</c:v>
                </c:pt>
                <c:pt idx="9">
                  <c:v>-1.02218921256281E-5</c:v>
                </c:pt>
                <c:pt idx="10">
                  <c:v>-1.2388217555781E-5</c:v>
                </c:pt>
                <c:pt idx="11">
                  <c:v>-1.46635836699716E-5</c:v>
                </c:pt>
                <c:pt idx="12">
                  <c:v>-1.70236526173539E-5</c:v>
                </c:pt>
                <c:pt idx="13">
                  <c:v>-1.94453266431083E-5</c:v>
                </c:pt>
                <c:pt idx="14">
                  <c:v>-2.18508050693345E-5</c:v>
                </c:pt>
                <c:pt idx="15">
                  <c:v>-2.41745544826699E-5</c:v>
                </c:pt>
                <c:pt idx="16">
                  <c:v>-2.63587364770501E-5</c:v>
                </c:pt>
                <c:pt idx="17">
                  <c:v>-2.83520660104841E-5</c:v>
                </c:pt>
                <c:pt idx="18">
                  <c:v>-3.01089442018565E-5</c:v>
                </c:pt>
                <c:pt idx="19">
                  <c:v>-3.15887466513232E-5</c:v>
                </c:pt>
                <c:pt idx="20">
                  <c:v>-3.27552054386615E-5</c:v>
                </c:pt>
                <c:pt idx="21">
                  <c:v>-3.35758923029061E-5</c:v>
                </c:pt>
                <c:pt idx="22">
                  <c:v>-3.40217827670131E-5</c:v>
                </c:pt>
                <c:pt idx="23">
                  <c:v>-3.40668693752377E-5</c:v>
                </c:pt>
                <c:pt idx="24">
                  <c:v>-3.36878365487792E-5</c:v>
                </c:pt>
                <c:pt idx="25">
                  <c:v>-3.28637790971697E-5</c:v>
                </c:pt>
                <c:pt idx="26">
                  <c:v>-3.15759509703639E-5</c:v>
                </c:pt>
                <c:pt idx="27">
                  <c:v>-2.98074583042762E-5</c:v>
                </c:pt>
                <c:pt idx="28">
                  <c:v>-2.75430809324462E-5</c:v>
                </c:pt>
                <c:pt idx="29">
                  <c:v>-2.47691257300175E-5</c:v>
                </c:pt>
                <c:pt idx="30">
                  <c:v>-2.14732835956966E-5</c:v>
                </c:pt>
                <c:pt idx="31">
                  <c:v>-1.76445078068355E-5</c:v>
                </c:pt>
                <c:pt idx="32">
                  <c:v>-1.32728973767371E-5</c:v>
                </c:pt>
                <c:pt idx="33">
                  <c:v>-8.34959746498498E-6</c:v>
                </c:pt>
                <c:pt idx="34">
                  <c:v>-2.86670865534688E-6</c:v>
                </c:pt>
                <c:pt idx="35">
                  <c:v>3.18280081046396E-6</c:v>
                </c:pt>
                <c:pt idx="36">
                  <c:v>9.80516324489144E-6</c:v>
                </c:pt>
                <c:pt idx="37">
                  <c:v>1.70058885942126E-5</c:v>
                </c:pt>
                <c:pt idx="38">
                  <c:v>2.47898185534723E-5</c:v>
                </c:pt>
                <c:pt idx="39">
                  <c:v>3.31611911406071E-5</c:v>
                </c:pt>
                <c:pt idx="40">
                  <c:v>4.21236888996646E-5</c:v>
                </c:pt>
                <c:pt idx="41">
                  <c:v>5.16804868766485E-5</c:v>
                </c:pt>
                <c:pt idx="42">
                  <c:v>6.18342951383965E-5</c:v>
                </c:pt>
                <c:pt idx="43">
                  <c:v>7.25874031104467E-5</c:v>
                </c:pt>
                <c:pt idx="44">
                  <c:v>8.39417082261207E-5</c:v>
                </c:pt>
                <c:pt idx="45">
                  <c:v>9.5898756171664E-5</c:v>
                </c:pt>
                <c:pt idx="46">
                  <c:v>0.000108459768171087</c:v>
                </c:pt>
                <c:pt idx="47">
                  <c:v>0.000121625669407877</c:v>
                </c:pt>
                <c:pt idx="48">
                  <c:v>0.000135397113126601</c:v>
                </c:pt>
                <c:pt idx="49">
                  <c:v>0.000149774506326139</c:v>
                </c:pt>
                <c:pt idx="50">
                  <c:v>0.000164758031360179</c:v>
                </c:pt>
                <c:pt idx="51">
                  <c:v>0.000180347662308122</c:v>
                </c:pt>
                <c:pt idx="52">
                  <c:v>0.000196543186575582</c:v>
                </c:pt>
                <c:pt idx="53">
                  <c:v>0.000213344217172562</c:v>
                </c:pt>
                <c:pt idx="54">
                  <c:v>0.000230750214768705</c:v>
                </c:pt>
                <c:pt idx="55">
                  <c:v>0.000248760494287126</c:v>
                </c:pt>
                <c:pt idx="56">
                  <c:v>0.000267374243321683</c:v>
                </c:pt>
                <c:pt idx="57">
                  <c:v>0.000286590528048691</c:v>
                </c:pt>
                <c:pt idx="58">
                  <c:v>0.000306408309597828</c:v>
                </c:pt>
                <c:pt idx="59">
                  <c:v>0.00032682645269233</c:v>
                </c:pt>
                <c:pt idx="60">
                  <c:v>0.000347843730423847</c:v>
                </c:pt>
                <c:pt idx="61">
                  <c:v>0.000369458836530612</c:v>
                </c:pt>
                <c:pt idx="62">
                  <c:v>0.000391670393128152</c:v>
                </c:pt>
                <c:pt idx="63">
                  <c:v>0.000414476957303122</c:v>
                </c:pt>
                <c:pt idx="64">
                  <c:v>0.000437877024069166</c:v>
                </c:pt>
                <c:pt idx="65">
                  <c:v>0.000461869036826101</c:v>
                </c:pt>
                <c:pt idx="66">
                  <c:v>0.000486451390543152</c:v>
                </c:pt>
                <c:pt idx="67">
                  <c:v>0.000511622438807535</c:v>
                </c:pt>
                <c:pt idx="68">
                  <c:v>0.000537380493597084</c:v>
                </c:pt>
                <c:pt idx="69">
                  <c:v>0.000563723833920449</c:v>
                </c:pt>
                <c:pt idx="70">
                  <c:v>0.000590650706726592</c:v>
                </c:pt>
                <c:pt idx="71">
                  <c:v>0.00061815933509024</c:v>
                </c:pt>
                <c:pt idx="72">
                  <c:v>0.000646247912072795</c:v>
                </c:pt>
                <c:pt idx="73">
                  <c:v>0.000674914616865862</c:v>
                </c:pt>
                <c:pt idx="74">
                  <c:v>0.000704157604786815</c:v>
                </c:pt>
                <c:pt idx="75">
                  <c:v>0.000733975015918986</c:v>
                </c:pt>
                <c:pt idx="76">
                  <c:v>0.000764364977385412</c:v>
                </c:pt>
                <c:pt idx="77">
                  <c:v>0.000795325602894081</c:v>
                </c:pt>
                <c:pt idx="78">
                  <c:v>0.00082685500046864</c:v>
                </c:pt>
                <c:pt idx="79">
                  <c:v>0.000858951263126073</c:v>
                </c:pt>
                <c:pt idx="80">
                  <c:v>0.000891612481837001</c:v>
                </c:pt>
                <c:pt idx="81">
                  <c:v>0.000924836740068712</c:v>
                </c:pt>
                <c:pt idx="82">
                  <c:v>0.000958622117423147</c:v>
                </c:pt>
                <c:pt idx="83">
                  <c:v>0.000992966691910624</c:v>
                </c:pt>
                <c:pt idx="84">
                  <c:v>0.00102786853722137</c:v>
                </c:pt>
                <c:pt idx="85">
                  <c:v>0.00106332572727297</c:v>
                </c:pt>
                <c:pt idx="86">
                  <c:v>0.00109933633552828</c:v>
                </c:pt>
                <c:pt idx="87">
                  <c:v>0.00113589843522277</c:v>
                </c:pt>
                <c:pt idx="88">
                  <c:v>0.0011730101032299</c:v>
                </c:pt>
                <c:pt idx="89">
                  <c:v>0.00121066941460413</c:v>
                </c:pt>
                <c:pt idx="90">
                  <c:v>0.00124887444917476</c:v>
                </c:pt>
                <c:pt idx="91">
                  <c:v>0.00128762329086385</c:v>
                </c:pt>
                <c:pt idx="92">
                  <c:v>0.00132691402473029</c:v>
                </c:pt>
                <c:pt idx="93">
                  <c:v>0.00136674474038045</c:v>
                </c:pt>
                <c:pt idx="94">
                  <c:v>0.00140711353219558</c:v>
                </c:pt>
                <c:pt idx="95">
                  <c:v>0.00144801849592113</c:v>
                </c:pt>
                <c:pt idx="96">
                  <c:v>0.00148945773821651</c:v>
                </c:pt>
                <c:pt idx="97">
                  <c:v>0.00153142936414952</c:v>
                </c:pt>
                <c:pt idx="98">
                  <c:v>0.00157393148856499</c:v>
                </c:pt>
                <c:pt idx="99">
                  <c:v>0.00161696222835417</c:v>
                </c:pt>
                <c:pt idx="100">
                  <c:v>0.00166051970973058</c:v>
                </c:pt>
                <c:pt idx="101">
                  <c:v>0.0017046020611815</c:v>
                </c:pt>
                <c:pt idx="102">
                  <c:v>0.00174920741687856</c:v>
                </c:pt>
                <c:pt idx="103">
                  <c:v>0.00179433392054307</c:v>
                </c:pt>
                <c:pt idx="104">
                  <c:v>0.00183997971817007</c:v>
                </c:pt>
                <c:pt idx="105">
                  <c:v>0.00188614296325795</c:v>
                </c:pt>
                <c:pt idx="106">
                  <c:v>0.00193282181498944</c:v>
                </c:pt>
                <c:pt idx="107">
                  <c:v>0.00198001443845897</c:v>
                </c:pt>
                <c:pt idx="108">
                  <c:v>0.00202771900444532</c:v>
                </c:pt>
                <c:pt idx="109">
                  <c:v>0.00207593369191272</c:v>
                </c:pt>
                <c:pt idx="110">
                  <c:v>0.0021246566834634</c:v>
                </c:pt>
                <c:pt idx="111">
                  <c:v>0.00217388616874814</c:v>
                </c:pt>
                <c:pt idx="112">
                  <c:v>0.00222362034310208</c:v>
                </c:pt>
                <c:pt idx="113">
                  <c:v>0.0022738574084542</c:v>
                </c:pt>
                <c:pt idx="114">
                  <c:v>0.00232459557196307</c:v>
                </c:pt>
                <c:pt idx="115">
                  <c:v>0.00237583304669897</c:v>
                </c:pt>
                <c:pt idx="116">
                  <c:v>0.00242756805300814</c:v>
                </c:pt>
                <c:pt idx="117">
                  <c:v>0.00247979881532956</c:v>
                </c:pt>
                <c:pt idx="118">
                  <c:v>0.00253252356355915</c:v>
                </c:pt>
                <c:pt idx="119">
                  <c:v>0.00258574053486882</c:v>
                </c:pt>
              </c:numCache>
            </c:numRef>
          </c:yVal>
          <c:smooth val="0"/>
          <c:extLst xmlns:c16r2="http://schemas.microsoft.com/office/drawing/2015/06/chart">
            <c:ext xmlns:c16="http://schemas.microsoft.com/office/drawing/2014/chart" uri="{C3380CC4-5D6E-409C-BE32-E72D297353CC}">
              <c16:uniqueId val="{00000003-8E2E-4619-9069-498DDD5F6A0D}"/>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0.0</c:v>
                </c:pt>
                <c:pt idx="2">
                  <c:v>-3.75287072529318E-7</c:v>
                </c:pt>
                <c:pt idx="3">
                  <c:v>-1.10236510408868E-6</c:v>
                </c:pt>
                <c:pt idx="4">
                  <c:v>-2.15415639104322E-6</c:v>
                </c:pt>
                <c:pt idx="5">
                  <c:v>-3.50145910488209E-6</c:v>
                </c:pt>
                <c:pt idx="6">
                  <c:v>-5.11403209202399E-6</c:v>
                </c:pt>
                <c:pt idx="7">
                  <c:v>-6.96139591127576E-6</c:v>
                </c:pt>
                <c:pt idx="8">
                  <c:v>-9.01341536518885E-6</c:v>
                </c:pt>
                <c:pt idx="9">
                  <c:v>-1.12407142296433E-5</c:v>
                </c:pt>
                <c:pt idx="10">
                  <c:v>-1.36149624268E-5</c:v>
                </c:pt>
                <c:pt idx="11">
                  <c:v>-1.61090674737352E-5</c:v>
                </c:pt>
                <c:pt idx="12">
                  <c:v>-1.86972895335202E-5</c:v>
                </c:pt>
                <c:pt idx="13">
                  <c:v>-2.13552998502564E-5</c:v>
                </c:pt>
                <c:pt idx="14">
                  <c:v>-2.40042120367434E-5</c:v>
                </c:pt>
                <c:pt idx="15">
                  <c:v>-2.65766395841638E-5</c:v>
                </c:pt>
                <c:pt idx="16">
                  <c:v>-2.90123421109456E-5</c:v>
                </c:pt>
                <c:pt idx="17">
                  <c:v>-3.12572030907177E-5</c:v>
                </c:pt>
                <c:pt idx="18">
                  <c:v>-3.32624822476646E-5</c:v>
                </c:pt>
                <c:pt idx="19">
                  <c:v>-3.49841757270042E-5</c:v>
                </c:pt>
                <c:pt idx="20">
                  <c:v>-3.63824785836186E-5</c:v>
                </c:pt>
                <c:pt idx="21">
                  <c:v>-3.74213275335933E-5</c:v>
                </c:pt>
                <c:pt idx="22">
                  <c:v>-3.80680066882633E-5</c:v>
                </c:pt>
                <c:pt idx="23">
                  <c:v>-3.82928010367323E-5</c:v>
                </c:pt>
                <c:pt idx="24">
                  <c:v>-3.80687019969628E-5</c:v>
                </c:pt>
                <c:pt idx="25">
                  <c:v>-3.7371148209786E-5</c:v>
                </c:pt>
                <c:pt idx="26">
                  <c:v>-3.61778006663371E-5</c:v>
                </c:pt>
                <c:pt idx="27">
                  <c:v>-3.44682471222768E-5</c:v>
                </c:pt>
                <c:pt idx="28">
                  <c:v>-3.22238381613715E-5</c:v>
                </c:pt>
                <c:pt idx="29">
                  <c:v>-2.9427554409267E-5</c:v>
                </c:pt>
                <c:pt idx="30">
                  <c:v>-2.60638626059517E-5</c:v>
                </c:pt>
                <c:pt idx="31">
                  <c:v>-2.21185989630612E-5</c:v>
                </c:pt>
                <c:pt idx="32">
                  <c:v>-1.75788636624929E-5</c:v>
                </c:pt>
                <c:pt idx="33">
                  <c:v>-1.24329139907786E-5</c:v>
                </c:pt>
                <c:pt idx="34">
                  <c:v>-6.67007839183498E-6</c:v>
                </c:pt>
                <c:pt idx="35">
                  <c:v>-2.80667109109345E-7</c:v>
                </c:pt>
                <c:pt idx="36">
                  <c:v>6.74409625389671E-6</c:v>
                </c:pt>
                <c:pt idx="37">
                  <c:v>1.44121549965348E-5</c:v>
                </c:pt>
                <c:pt idx="38">
                  <c:v>2.27306752549339E-5</c:v>
                </c:pt>
                <c:pt idx="39">
                  <c:v>3.1706110576124E-5</c:v>
                </c:pt>
                <c:pt idx="40">
                  <c:v>4.1344257624587E-5</c:v>
                </c:pt>
                <c:pt idx="41">
                  <c:v>5.16503014296177E-5</c:v>
                </c:pt>
                <c:pt idx="42">
                  <c:v>6.26288690455112E-5</c:v>
                </c:pt>
                <c:pt idx="43">
                  <c:v>7.42840695693303E-5</c:v>
                </c:pt>
                <c:pt idx="44">
                  <c:v>8.66195298385719E-5</c:v>
                </c:pt>
                <c:pt idx="45">
                  <c:v>9.96384426343872E-5</c:v>
                </c:pt>
                <c:pt idx="46">
                  <c:v>0.000113343587372583</c:v>
                </c:pt>
                <c:pt idx="47">
                  <c:v>0.000127737368757153</c:v>
                </c:pt>
                <c:pt idx="48">
                  <c:v>0.000142821847020969</c:v>
                </c:pt>
                <c:pt idx="49">
                  <c:v>0.000158598760890527</c:v>
                </c:pt>
                <c:pt idx="50">
                  <c:v>0.000175069554643414</c:v>
                </c:pt>
                <c:pt idx="51">
                  <c:v>0.000192235399708807</c:v>
                </c:pt>
                <c:pt idx="52">
                  <c:v>0.000210097218996452</c:v>
                </c:pt>
                <c:pt idx="53">
                  <c:v>0.00022865570281283</c:v>
                </c:pt>
                <c:pt idx="54">
                  <c:v>0.000247911330916395</c:v>
                </c:pt>
                <c:pt idx="55">
                  <c:v>0.000267864384795757</c:v>
                </c:pt>
                <c:pt idx="56">
                  <c:v>0.000288514966996445</c:v>
                </c:pt>
                <c:pt idx="57">
                  <c:v>0.000309863015900191</c:v>
                </c:pt>
                <c:pt idx="58">
                  <c:v>0.000331908317093621</c:v>
                </c:pt>
                <c:pt idx="59">
                  <c:v>0.000354650515419053</c:v>
                </c:pt>
                <c:pt idx="60">
                  <c:v>0.000378089130208536</c:v>
                </c:pt>
                <c:pt idx="61">
                  <c:v>0.000402223562105064</c:v>
                </c:pt>
                <c:pt idx="62">
                  <c:v>0.000427053101702768</c:v>
                </c:pt>
                <c:pt idx="63">
                  <c:v>0.000452576947282068</c:v>
                </c:pt>
                <c:pt idx="64">
                  <c:v>0.00047879420208119</c:v>
                </c:pt>
                <c:pt idx="65">
                  <c:v>0.000505703887029085</c:v>
                </c:pt>
                <c:pt idx="66">
                  <c:v>0.000533304952341496</c:v>
                </c:pt>
                <c:pt idx="67">
                  <c:v>0.000561596277293574</c:v>
                </c:pt>
                <c:pt idx="68">
                  <c:v>0.000590576678177967</c:v>
                </c:pt>
                <c:pt idx="69">
                  <c:v>0.000620244917854506</c:v>
                </c:pt>
                <c:pt idx="70">
                  <c:v>0.000650599706204957</c:v>
                </c:pt>
                <c:pt idx="71">
                  <c:v>0.00068163970763635</c:v>
                </c:pt>
                <c:pt idx="72">
                  <c:v>0.000713363544491585</c:v>
                </c:pt>
                <c:pt idx="73">
                  <c:v>0.000745769802961149</c:v>
                </c:pt>
                <c:pt idx="74">
                  <c:v>0.000778857034447355</c:v>
                </c:pt>
                <c:pt idx="75">
                  <c:v>0.000812623759657072</c:v>
                </c:pt>
                <c:pt idx="76">
                  <c:v>0.000847068473376566</c:v>
                </c:pt>
                <c:pt idx="77">
                  <c:v>0.000882189648109488</c:v>
                </c:pt>
                <c:pt idx="78">
                  <c:v>0.000917985732257875</c:v>
                </c:pt>
                <c:pt idx="79">
                  <c:v>0.000954455157398115</c:v>
                </c:pt>
                <c:pt idx="80">
                  <c:v>0.000991596340327305</c:v>
                </c:pt>
                <c:pt idx="81">
                  <c:v>0.0010294076791979</c:v>
                </c:pt>
                <c:pt idx="82">
                  <c:v>0.00106788756374954</c:v>
                </c:pt>
                <c:pt idx="83">
                  <c:v>0.00110703437553639</c:v>
                </c:pt>
                <c:pt idx="84">
                  <c:v>0.00114684648133334</c:v>
                </c:pt>
                <c:pt idx="85">
                  <c:v>0.00118732224586893</c:v>
                </c:pt>
                <c:pt idx="86">
                  <c:v>0.00122846002545884</c:v>
                </c:pt>
                <c:pt idx="87">
                  <c:v>0.00127025817073445</c:v>
                </c:pt>
                <c:pt idx="88">
                  <c:v>0.0013127150323271</c:v>
                </c:pt>
                <c:pt idx="89">
                  <c:v>0.00135582895836706</c:v>
                </c:pt>
                <c:pt idx="90">
                  <c:v>0.0013995982922097</c:v>
                </c:pt>
                <c:pt idx="91">
                  <c:v>0.00144402137743782</c:v>
                </c:pt>
                <c:pt idx="92">
                  <c:v>0.00148909656013529</c:v>
                </c:pt>
                <c:pt idx="93">
                  <c:v>0.00153482218433965</c:v>
                </c:pt>
                <c:pt idx="94">
                  <c:v>0.00158119659886324</c:v>
                </c:pt>
                <c:pt idx="95">
                  <c:v>0.00162821814933523</c:v>
                </c:pt>
                <c:pt idx="96">
                  <c:v>0.00167588518979755</c:v>
                </c:pt>
                <c:pt idx="97">
                  <c:v>0.00172419607315533</c:v>
                </c:pt>
                <c:pt idx="98">
                  <c:v>0.00177314915526949</c:v>
                </c:pt>
                <c:pt idx="99">
                  <c:v>0.00182274279768535</c:v>
                </c:pt>
                <c:pt idx="100">
                  <c:v>0.00187297536376718</c:v>
                </c:pt>
                <c:pt idx="101">
                  <c:v>0.00192384522574684</c:v>
                </c:pt>
                <c:pt idx="102">
                  <c:v>0.00197535075199084</c:v>
                </c:pt>
                <c:pt idx="103">
                  <c:v>0.0020274903210975</c:v>
                </c:pt>
                <c:pt idx="104">
                  <c:v>0.00208026231462099</c:v>
                </c:pt>
                <c:pt idx="105">
                  <c:v>0.00213366511957247</c:v>
                </c:pt>
                <c:pt idx="106">
                  <c:v>0.00218769712591893</c:v>
                </c:pt>
                <c:pt idx="107">
                  <c:v>0.00224235672999384</c:v>
                </c:pt>
                <c:pt idx="108">
                  <c:v>0.00229764233267815</c:v>
                </c:pt>
                <c:pt idx="109">
                  <c:v>0.00235355233871815</c:v>
                </c:pt>
                <c:pt idx="110">
                  <c:v>0.00241008516059082</c:v>
                </c:pt>
                <c:pt idx="111">
                  <c:v>0.00246723921168268</c:v>
                </c:pt>
                <c:pt idx="112">
                  <c:v>0.00252501291197404</c:v>
                </c:pt>
                <c:pt idx="113">
                  <c:v>0.00258340468622009</c:v>
                </c:pt>
                <c:pt idx="114">
                  <c:v>0.00264241296440559</c:v>
                </c:pt>
                <c:pt idx="115">
                  <c:v>0.00270203617901643</c:v>
                </c:pt>
                <c:pt idx="116">
                  <c:v>0.00276227277072394</c:v>
                </c:pt>
                <c:pt idx="117">
                  <c:v>0.00282312118179107</c:v>
                </c:pt>
                <c:pt idx="118">
                  <c:v>0.00288457985925561</c:v>
                </c:pt>
                <c:pt idx="119">
                  <c:v>0.00294664725447546</c:v>
                </c:pt>
              </c:numCache>
            </c:numRef>
          </c:yVal>
          <c:smooth val="0"/>
          <c:extLst xmlns:c16r2="http://schemas.microsoft.com/office/drawing/2015/06/chart">
            <c:ext xmlns:c16="http://schemas.microsoft.com/office/drawing/2014/chart" uri="{C3380CC4-5D6E-409C-BE32-E72D297353CC}">
              <c16:uniqueId val="{00000004-8E2E-4619-9069-498DDD5F6A0D}"/>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0.0</c:v>
                </c:pt>
                <c:pt idx="2">
                  <c:v>-1.68771975950221E-7</c:v>
                </c:pt>
                <c:pt idx="3">
                  <c:v>-4.91982746098074E-7</c:v>
                </c:pt>
                <c:pt idx="4">
                  <c:v>-9.51326683207298E-7</c:v>
                </c:pt>
                <c:pt idx="5">
                  <c:v>-1.52594816427154E-6</c:v>
                </c:pt>
                <c:pt idx="6">
                  <c:v>-2.1935179574939E-6</c:v>
                </c:pt>
                <c:pt idx="7">
                  <c:v>-2.93104494630825E-6</c:v>
                </c:pt>
                <c:pt idx="8">
                  <c:v>-3.71547344002465E-6</c:v>
                </c:pt>
                <c:pt idx="9">
                  <c:v>-4.52412405138602E-6</c:v>
                </c:pt>
                <c:pt idx="10">
                  <c:v>-5.33501156496641E-6</c:v>
                </c:pt>
                <c:pt idx="11">
                  <c:v>-6.12705412095238E-6</c:v>
                </c:pt>
                <c:pt idx="12">
                  <c:v>-6.88022055328474E-6</c:v>
                </c:pt>
                <c:pt idx="13">
                  <c:v>-7.57561656428152E-6</c:v>
                </c:pt>
                <c:pt idx="14">
                  <c:v>-8.12753728496318E-6</c:v>
                </c:pt>
                <c:pt idx="15">
                  <c:v>-8.46593911774107E-6</c:v>
                </c:pt>
                <c:pt idx="16">
                  <c:v>-8.53047890814196E-6</c:v>
                </c:pt>
                <c:pt idx="17">
                  <c:v>-8.26887071525561E-6</c:v>
                </c:pt>
                <c:pt idx="18">
                  <c:v>-7.63566163186624E-6</c:v>
                </c:pt>
                <c:pt idx="19">
                  <c:v>-6.59122611068597E-6</c:v>
                </c:pt>
                <c:pt idx="20">
                  <c:v>-5.10093332195538E-6</c:v>
                </c:pt>
                <c:pt idx="21">
                  <c:v>-3.1344586659543E-6</c:v>
                </c:pt>
                <c:pt idx="22">
                  <c:v>-6.65206243866123E-7</c:v>
                </c:pt>
                <c:pt idx="23">
                  <c:v>2.33017385653511E-6</c:v>
                </c:pt>
                <c:pt idx="24">
                  <c:v>5.87219369663217E-6</c:v>
                </c:pt>
                <c:pt idx="25">
                  <c:v>9.97887332232494E-6</c:v>
                </c:pt>
                <c:pt idx="26">
                  <c:v>1.46660324844561E-5</c:v>
                </c:pt>
                <c:pt idx="27">
                  <c:v>1.99476246507402E-5</c:v>
                </c:pt>
                <c:pt idx="28">
                  <c:v>2.58359339113667E-5</c:v>
                </c:pt>
                <c:pt idx="29">
                  <c:v>3.23417475556198E-5</c:v>
                </c:pt>
                <c:pt idx="30">
                  <c:v>3.94745063658775E-5</c:v>
                </c:pt>
                <c:pt idx="31">
                  <c:v>4.72424435429275E-5</c:v>
                </c:pt>
                <c:pt idx="32">
                  <c:v>5.56527029402787E-5</c:v>
                </c:pt>
                <c:pt idx="33">
                  <c:v>6.47114457024145E-5</c:v>
                </c:pt>
                <c:pt idx="34">
                  <c:v>7.44239448522421E-5</c:v>
                </c:pt>
                <c:pt idx="35">
                  <c:v>8.4794671920463E-5</c:v>
                </c:pt>
                <c:pt idx="36">
                  <c:v>9.5827371296764E-5</c:v>
                </c:pt>
                <c:pt idx="37">
                  <c:v>0.00010752513026091</c:v>
                </c:pt>
                <c:pt idx="38">
                  <c:v>0.000119890441055759</c:v>
                </c:pt>
                <c:pt idx="39">
                  <c:v>0.000132925256366434</c:v>
                </c:pt>
                <c:pt idx="40">
                  <c:v>0.000146631042753142</c:v>
                </c:pt>
                <c:pt idx="41">
                  <c:v>0.000161008820441566</c:v>
                </c:pt>
                <c:pt idx="42">
                  <c:v>0.000176059211526081</c:v>
                </c:pt>
                <c:pt idx="43">
                  <c:v>0.000191782474985302</c:v>
                </c:pt>
                <c:pt idx="44">
                  <c:v>0.000208178540333392</c:v>
                </c:pt>
                <c:pt idx="45">
                  <c:v>0.000225247042180854</c:v>
                </c:pt>
                <c:pt idx="46">
                  <c:v>0.000242987343426648</c:v>
                </c:pt>
                <c:pt idx="47">
                  <c:v>0.000261398567545257</c:v>
                </c:pt>
                <c:pt idx="48">
                  <c:v>0.000280479617003948</c:v>
                </c:pt>
                <c:pt idx="49">
                  <c:v>0.000300229199183377</c:v>
                </c:pt>
                <c:pt idx="50">
                  <c:v>0.000320645841156875</c:v>
                </c:pt>
                <c:pt idx="51">
                  <c:v>0.00034172791220044</c:v>
                </c:pt>
                <c:pt idx="52">
                  <c:v>0.000363473637662537</c:v>
                </c:pt>
                <c:pt idx="53">
                  <c:v>0.000385881116017117</c:v>
                </c:pt>
                <c:pt idx="54">
                  <c:v>0.000408948328185943</c:v>
                </c:pt>
                <c:pt idx="55">
                  <c:v>0.000432673155046359</c:v>
                </c:pt>
                <c:pt idx="56">
                  <c:v>0.000457053386298867</c:v>
                </c:pt>
                <c:pt idx="57">
                  <c:v>0.000482086730016817</c:v>
                </c:pt>
                <c:pt idx="58">
                  <c:v>0.000507770823560349</c:v>
                </c:pt>
                <c:pt idx="59">
                  <c:v>0.000534103242443962</c:v>
                </c:pt>
                <c:pt idx="60">
                  <c:v>0.000561081506702976</c:v>
                </c:pt>
                <c:pt idx="61">
                  <c:v>0.000588703089761111</c:v>
                </c:pt>
                <c:pt idx="62">
                  <c:v>0.000616965423205329</c:v>
                </c:pt>
                <c:pt idx="63">
                  <c:v>0.000645865902242804</c:v>
                </c:pt>
                <c:pt idx="64">
                  <c:v>0.000675401893659</c:v>
                </c:pt>
                <c:pt idx="65">
                  <c:v>0.000705570739455652</c:v>
                </c:pt>
                <c:pt idx="66">
                  <c:v>0.000736369762080358</c:v>
                </c:pt>
                <c:pt idx="67">
                  <c:v>0.000767796264426579</c:v>
                </c:pt>
                <c:pt idx="68">
                  <c:v>0.000799847537336973</c:v>
                </c:pt>
                <c:pt idx="69">
                  <c:v>0.000832520865287733</c:v>
                </c:pt>
                <c:pt idx="70">
                  <c:v>0.000865813523205361</c:v>
                </c:pt>
                <c:pt idx="71">
                  <c:v>0.000899722782378376</c:v>
                </c:pt>
                <c:pt idx="72">
                  <c:v>0.000934245912958431</c:v>
                </c:pt>
                <c:pt idx="73">
                  <c:v>0.000969380186688795</c:v>
                </c:pt>
                <c:pt idx="74">
                  <c:v>0.00100512287576748</c:v>
                </c:pt>
                <c:pt idx="75">
                  <c:v>0.00104147126012322</c:v>
                </c:pt>
                <c:pt idx="76">
                  <c:v>0.00107842262264057</c:v>
                </c:pt>
                <c:pt idx="77">
                  <c:v>0.00111597425507171</c:v>
                </c:pt>
                <c:pt idx="78">
                  <c:v>0.00115412345826371</c:v>
                </c:pt>
                <c:pt idx="79">
                  <c:v>0.00119286754102177</c:v>
                </c:pt>
                <c:pt idx="80">
                  <c:v>0.00123220382579348</c:v>
                </c:pt>
                <c:pt idx="81">
                  <c:v>0.00127212964298451</c:v>
                </c:pt>
                <c:pt idx="82">
                  <c:v>0.00131264233914408</c:v>
                </c:pt>
                <c:pt idx="83">
                  <c:v>0.0013537392710532</c:v>
                </c:pt>
                <c:pt idx="84">
                  <c:v>0.00139541781095431</c:v>
                </c:pt>
                <c:pt idx="85">
                  <c:v>0.00143767534405015</c:v>
                </c:pt>
                <c:pt idx="86">
                  <c:v>0.00148050927032273</c:v>
                </c:pt>
                <c:pt idx="87">
                  <c:v>0.00152391700407861</c:v>
                </c:pt>
                <c:pt idx="88">
                  <c:v>0.00156789597667739</c:v>
                </c:pt>
                <c:pt idx="89">
                  <c:v>0.00161244363334845</c:v>
                </c:pt>
                <c:pt idx="90">
                  <c:v>0.00165755743478257</c:v>
                </c:pt>
                <c:pt idx="91">
                  <c:v>0.00170323485872359</c:v>
                </c:pt>
                <c:pt idx="92">
                  <c:v>0.00174947339564824</c:v>
                </c:pt>
                <c:pt idx="93">
                  <c:v>0.0017962705555874</c:v>
                </c:pt>
                <c:pt idx="94">
                  <c:v>0.00184362386312387</c:v>
                </c:pt>
                <c:pt idx="95">
                  <c:v>0.00189153085716498</c:v>
                </c:pt>
                <c:pt idx="96">
                  <c:v>0.00193998909389847</c:v>
                </c:pt>
                <c:pt idx="97">
                  <c:v>0.00198899614633774</c:v>
                </c:pt>
                <c:pt idx="98">
                  <c:v>0.00203854960068384</c:v>
                </c:pt>
                <c:pt idx="99">
                  <c:v>0.00208864706041822</c:v>
                </c:pt>
                <c:pt idx="100">
                  <c:v>0.00213928614471115</c:v>
                </c:pt>
                <c:pt idx="101">
                  <c:v>0.00219046448637528</c:v>
                </c:pt>
                <c:pt idx="102">
                  <c:v>0.00224217973527629</c:v>
                </c:pt>
                <c:pt idx="103">
                  <c:v>0.00229442955514969</c:v>
                </c:pt>
                <c:pt idx="104">
                  <c:v>0.0023472116256471</c:v>
                </c:pt>
                <c:pt idx="105">
                  <c:v>0.0024005236400626</c:v>
                </c:pt>
                <c:pt idx="106">
                  <c:v>0.00245436330783377</c:v>
                </c:pt>
                <c:pt idx="107">
                  <c:v>0.00250872835067639</c:v>
                </c:pt>
                <c:pt idx="108">
                  <c:v>0.00256361650599501</c:v>
                </c:pt>
                <c:pt idx="109">
                  <c:v>0.00261902552415449</c:v>
                </c:pt>
                <c:pt idx="110">
                  <c:v>0.0026749531709811</c:v>
                </c:pt>
                <c:pt idx="111">
                  <c:v>0.00273139722480664</c:v>
                </c:pt>
                <c:pt idx="112">
                  <c:v>0.002788355475559</c:v>
                </c:pt>
                <c:pt idx="113">
                  <c:v>0.00284582572908221</c:v>
                </c:pt>
                <c:pt idx="114">
                  <c:v>0.00290380580509009</c:v>
                </c:pt>
                <c:pt idx="115">
                  <c:v>0.00296229353034505</c:v>
                </c:pt>
                <c:pt idx="116">
                  <c:v>0.00302128675093627</c:v>
                </c:pt>
                <c:pt idx="117">
                  <c:v>0.00308078332204786</c:v>
                </c:pt>
                <c:pt idx="118">
                  <c:v>0.00314078111000526</c:v>
                </c:pt>
                <c:pt idx="119">
                  <c:v>0.00320127799500369</c:v>
                </c:pt>
              </c:numCache>
            </c:numRef>
          </c:yVal>
          <c:smooth val="0"/>
          <c:extLst xmlns:c16r2="http://schemas.microsoft.com/office/drawing/2015/06/chart">
            <c:ext xmlns:c16="http://schemas.microsoft.com/office/drawing/2014/chart" uri="{C3380CC4-5D6E-409C-BE32-E72D297353CC}">
              <c16:uniqueId val="{00000005-8E2E-4619-9069-498DDD5F6A0D}"/>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0.0</c:v>
                </c:pt>
                <c:pt idx="2">
                  <c:v>-1.68857241078513E-7</c:v>
                </c:pt>
                <c:pt idx="3">
                  <c:v>-4.88763362227473E-7</c:v>
                </c:pt>
                <c:pt idx="4">
                  <c:v>-9.35973048399319E-7</c:v>
                </c:pt>
                <c:pt idx="5">
                  <c:v>-1.48287494994292E-6</c:v>
                </c:pt>
                <c:pt idx="6">
                  <c:v>-2.09956328944827E-6</c:v>
                </c:pt>
                <c:pt idx="7">
                  <c:v>-2.75501724900096E-6</c:v>
                </c:pt>
                <c:pt idx="8">
                  <c:v>-3.41798045155883E-6</c:v>
                </c:pt>
                <c:pt idx="9">
                  <c:v>-4.05760556532186E-6</c:v>
                </c:pt>
                <c:pt idx="10">
                  <c:v>-4.64391905552475E-6</c:v>
                </c:pt>
                <c:pt idx="11">
                  <c:v>-5.14813859808782E-6</c:v>
                </c:pt>
                <c:pt idx="12">
                  <c:v>-5.54288953935611E-6</c:v>
                </c:pt>
                <c:pt idx="13">
                  <c:v>-5.80233972868882E-6</c:v>
                </c:pt>
                <c:pt idx="14">
                  <c:v>-5.83509063289966E-6</c:v>
                </c:pt>
                <c:pt idx="15">
                  <c:v>-5.56346026314713E-6</c:v>
                </c:pt>
                <c:pt idx="16">
                  <c:v>-4.9182167458639E-6</c:v>
                </c:pt>
                <c:pt idx="17">
                  <c:v>-3.83745464205276E-6</c:v>
                </c:pt>
                <c:pt idx="18">
                  <c:v>-2.26574002226698E-6</c:v>
                </c:pt>
                <c:pt idx="19">
                  <c:v>-1.53397422764101E-7</c:v>
                </c:pt>
                <c:pt idx="20">
                  <c:v>2.5441231628065E-6</c:v>
                </c:pt>
                <c:pt idx="21">
                  <c:v>5.86678970648791E-6</c:v>
                </c:pt>
                <c:pt idx="22">
                  <c:v>9.85045767265546E-6</c:v>
                </c:pt>
                <c:pt idx="23">
                  <c:v>1.45272874760849E-5</c:v>
                </c:pt>
                <c:pt idx="24">
                  <c:v>1.99261178295274E-5</c:v>
                </c:pt>
                <c:pt idx="25">
                  <c:v>2.60727822478657E-5</c:v>
                </c:pt>
                <c:pt idx="26">
                  <c:v>3.29903955389454E-5</c:v>
                </c:pt>
                <c:pt idx="27">
                  <c:v>4.06997255595343E-5</c:v>
                </c:pt>
                <c:pt idx="28">
                  <c:v>4.92193860281986E-5</c:v>
                </c:pt>
                <c:pt idx="29">
                  <c:v>5.85660338856542E-5</c:v>
                </c:pt>
                <c:pt idx="30">
                  <c:v>6.8754534368054E-5</c:v>
                </c:pt>
                <c:pt idx="31">
                  <c:v>7.97981176674511E-5</c:v>
                </c:pt>
                <c:pt idx="32">
                  <c:v>9.17085230867087E-5</c:v>
                </c:pt>
                <c:pt idx="33">
                  <c:v>0.000104496123640274</c:v>
                </c:pt>
                <c:pt idx="34">
                  <c:v>0.000118170052701316</c:v>
                </c:pt>
                <c:pt idx="35">
                  <c:v>0.000132738302909274</c:v>
                </c:pt>
                <c:pt idx="36">
                  <c:v>0.000148207830534375</c:v>
                </c:pt>
                <c:pt idx="37">
                  <c:v>0.000164584645517607</c:v>
                </c:pt>
                <c:pt idx="38">
                  <c:v>0.000181873889005146</c:v>
                </c:pt>
                <c:pt idx="39">
                  <c:v>0.00020007991656712</c:v>
                </c:pt>
                <c:pt idx="40">
                  <c:v>0.000219206365727587</c:v>
                </c:pt>
                <c:pt idx="41">
                  <c:v>0.000239256214172201</c:v>
                </c:pt>
                <c:pt idx="42">
                  <c:v>0.000260231846596071</c:v>
                </c:pt>
                <c:pt idx="43">
                  <c:v>0.000282135101315362</c:v>
                </c:pt>
                <c:pt idx="44">
                  <c:v>0.000304967326428596</c:v>
                </c:pt>
                <c:pt idx="45">
                  <c:v>0.000328729418242801</c:v>
                </c:pt>
                <c:pt idx="46">
                  <c:v>0.000353421866975623</c:v>
                </c:pt>
                <c:pt idx="47">
                  <c:v>0.000379044791316119</c:v>
                </c:pt>
                <c:pt idx="48">
                  <c:v>0.00040559797912465</c:v>
                </c:pt>
                <c:pt idx="49">
                  <c:v>0.000433080911761863</c:v>
                </c:pt>
                <c:pt idx="50">
                  <c:v>0.000461492800241103</c:v>
                </c:pt>
                <c:pt idx="51">
                  <c:v>0.000490832605464675</c:v>
                </c:pt>
                <c:pt idx="52">
                  <c:v>0.000521099066872921</c:v>
                </c:pt>
                <c:pt idx="53">
                  <c:v>0.000552290725863713</c:v>
                </c:pt>
                <c:pt idx="54">
                  <c:v>0.000584405944437094</c:v>
                </c:pt>
                <c:pt idx="55">
                  <c:v>0.000617442923612543</c:v>
                </c:pt>
                <c:pt idx="56">
                  <c:v>0.000651399721164125</c:v>
                </c:pt>
                <c:pt idx="57">
                  <c:v>0.000686274267081899</c:v>
                </c:pt>
                <c:pt idx="58">
                  <c:v>0.00072206438107969</c:v>
                </c:pt>
                <c:pt idx="59">
                  <c:v>0.000758767781462666</c:v>
                </c:pt>
                <c:pt idx="60">
                  <c:v>0.000796382098997128</c:v>
                </c:pt>
                <c:pt idx="61">
                  <c:v>0.000834904889416066</c:v>
                </c:pt>
                <c:pt idx="62">
                  <c:v>0.000874333639103497</c:v>
                </c:pt>
                <c:pt idx="63">
                  <c:v>0.000914665781010626</c:v>
                </c:pt>
                <c:pt idx="64">
                  <c:v>0.000955898695337964</c:v>
                </c:pt>
                <c:pt idx="65">
                  <c:v>0.000998029722723004</c:v>
                </c:pt>
                <c:pt idx="66">
                  <c:v>0.00104105617015193</c:v>
                </c:pt>
                <c:pt idx="67">
                  <c:v>0.00108497531346075</c:v>
                </c:pt>
                <c:pt idx="68">
                  <c:v>0.00112978440870393</c:v>
                </c:pt>
                <c:pt idx="69">
                  <c:v>0.0011754806916997</c:v>
                </c:pt>
                <c:pt idx="70">
                  <c:v>0.0012220613862155</c:v>
                </c:pt>
                <c:pt idx="71">
                  <c:v>0.00126952371056177</c:v>
                </c:pt>
                <c:pt idx="72">
                  <c:v>0.00131786487213503</c:v>
                </c:pt>
                <c:pt idx="73">
                  <c:v>0.00136708208242453</c:v>
                </c:pt>
                <c:pt idx="74">
                  <c:v>0.00141717254859941</c:v>
                </c:pt>
                <c:pt idx="75">
                  <c:v>0.00146813348965225</c:v>
                </c:pt>
                <c:pt idx="76">
                  <c:v>0.00151996212093763</c:v>
                </c:pt>
                <c:pt idx="77">
                  <c:v>0.00157265567645481</c:v>
                </c:pt>
                <c:pt idx="78">
                  <c:v>0.00162621139315888</c:v>
                </c:pt>
                <c:pt idx="79">
                  <c:v>0.00168062652460321</c:v>
                </c:pt>
                <c:pt idx="80">
                  <c:v>0.0017358983379836</c:v>
                </c:pt>
                <c:pt idx="81">
                  <c:v>0.00179202411300139</c:v>
                </c:pt>
                <c:pt idx="82">
                  <c:v>0.00184900114732045</c:v>
                </c:pt>
                <c:pt idx="83">
                  <c:v>0.00190682675338394</c:v>
                </c:pt>
                <c:pt idx="84">
                  <c:v>0.00196549826637238</c:v>
                </c:pt>
                <c:pt idx="85">
                  <c:v>0.0020250130326076</c:v>
                </c:pt>
                <c:pt idx="86">
                  <c:v>0.00208536842524154</c:v>
                </c:pt>
                <c:pt idx="87">
                  <c:v>0.00214656183129591</c:v>
                </c:pt>
                <c:pt idx="88">
                  <c:v>0.00220859066007506</c:v>
                </c:pt>
                <c:pt idx="89">
                  <c:v>0.00227145234089221</c:v>
                </c:pt>
                <c:pt idx="90">
                  <c:v>0.00233514432147785</c:v>
                </c:pt>
                <c:pt idx="91">
                  <c:v>0.00239966407411885</c:v>
                </c:pt>
                <c:pt idx="92">
                  <c:v>0.00246500908656344</c:v>
                </c:pt>
                <c:pt idx="93">
                  <c:v>0.00253117686929727</c:v>
                </c:pt>
                <c:pt idx="94">
                  <c:v>0.00259816495440646</c:v>
                </c:pt>
                <c:pt idx="95">
                  <c:v>0.00266597088989329</c:v>
                </c:pt>
                <c:pt idx="96">
                  <c:v>0.00273459224877115</c:v>
                </c:pt>
                <c:pt idx="97">
                  <c:v>0.00280402662201595</c:v>
                </c:pt>
                <c:pt idx="98">
                  <c:v>0.00287427161674714</c:v>
                </c:pt>
                <c:pt idx="99">
                  <c:v>0.00294532486577736</c:v>
                </c:pt>
                <c:pt idx="100">
                  <c:v>0.00301718401556172</c:v>
                </c:pt>
                <c:pt idx="101">
                  <c:v>0.00308984673483792</c:v>
                </c:pt>
                <c:pt idx="102">
                  <c:v>0.00316331070712295</c:v>
                </c:pt>
                <c:pt idx="103">
                  <c:v>0.0032375736366248</c:v>
                </c:pt>
                <c:pt idx="104">
                  <c:v>0.00331263324483189</c:v>
                </c:pt>
                <c:pt idx="105">
                  <c:v>0.0033884872696035</c:v>
                </c:pt>
                <c:pt idx="106">
                  <c:v>0.0034651334656246</c:v>
                </c:pt>
                <c:pt idx="107">
                  <c:v>0.00354256960486054</c:v>
                </c:pt>
                <c:pt idx="108">
                  <c:v>0.00362079347405597</c:v>
                </c:pt>
                <c:pt idx="109">
                  <c:v>0.00369980287769067</c:v>
                </c:pt>
                <c:pt idx="110">
                  <c:v>0.00377959563320473</c:v>
                </c:pt>
                <c:pt idx="111">
                  <c:v>0.00386016957281754</c:v>
                </c:pt>
                <c:pt idx="112">
                  <c:v>0.00394152254511937</c:v>
                </c:pt>
                <c:pt idx="113">
                  <c:v>0.00402365241120606</c:v>
                </c:pt>
                <c:pt idx="114">
                  <c:v>0.0041065570437695</c:v>
                </c:pt>
                <c:pt idx="115">
                  <c:v>0.0041902343343736</c:v>
                </c:pt>
                <c:pt idx="116">
                  <c:v>0.00427468218094873</c:v>
                </c:pt>
                <c:pt idx="117">
                  <c:v>0.00435989849779617</c:v>
                </c:pt>
                <c:pt idx="118">
                  <c:v>0.0044458812085395</c:v>
                </c:pt>
                <c:pt idx="119">
                  <c:v>0.00453262825021738</c:v>
                </c:pt>
              </c:numCache>
            </c:numRef>
          </c:yVal>
          <c:smooth val="0"/>
          <c:extLst xmlns:c16r2="http://schemas.microsoft.com/office/drawing/2015/06/chart">
            <c:ext xmlns:c16="http://schemas.microsoft.com/office/drawing/2014/chart" uri="{C3380CC4-5D6E-409C-BE32-E72D297353CC}">
              <c16:uniqueId val="{00000006-8E2E-4619-9069-498DDD5F6A0D}"/>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0.0</c:v>
                </c:pt>
                <c:pt idx="2">
                  <c:v>-1.68991164173349E-7</c:v>
                </c:pt>
                <c:pt idx="3">
                  <c:v>-4.95203266837052E-7</c:v>
                </c:pt>
                <c:pt idx="4">
                  <c:v>-9.64614173426525E-7</c:v>
                </c:pt>
                <c:pt idx="5">
                  <c:v>-1.56172836796031E-6</c:v>
                </c:pt>
                <c:pt idx="6">
                  <c:v>-2.27017267206975E-6</c:v>
                </c:pt>
                <c:pt idx="7">
                  <c:v>-3.07316258840729E-6</c:v>
                </c:pt>
                <c:pt idx="8">
                  <c:v>-3.95386359741678E-6</c:v>
                </c:pt>
                <c:pt idx="9">
                  <c:v>-4.89565718453377E-6</c:v>
                </c:pt>
                <c:pt idx="10">
                  <c:v>-5.88234752285643E-6</c:v>
                </c:pt>
                <c:pt idx="11">
                  <c:v>-6.89830426381377E-6</c:v>
                </c:pt>
                <c:pt idx="12">
                  <c:v>-7.92856121734076E-6</c:v>
                </c:pt>
                <c:pt idx="13">
                  <c:v>-8.95888774721243E-6</c:v>
                </c:pt>
                <c:pt idx="14">
                  <c:v>-9.93501635093707E-6</c:v>
                </c:pt>
                <c:pt idx="15">
                  <c:v>-1.08098570308357E-5</c:v>
                </c:pt>
                <c:pt idx="16">
                  <c:v>-1.15408304282028E-5</c:v>
                </c:pt>
                <c:pt idx="17">
                  <c:v>-1.20893118946697E-5</c:v>
                </c:pt>
                <c:pt idx="18">
                  <c:v>-1.24202665574558E-5</c:v>
                </c:pt>
                <c:pt idx="19">
                  <c:v>-1.25019103052182E-5</c:v>
                </c:pt>
                <c:pt idx="20">
                  <c:v>-1.23054180676263E-5</c:v>
                </c:pt>
                <c:pt idx="21">
                  <c:v>-1.18046425541252E-5</c:v>
                </c:pt>
                <c:pt idx="22">
                  <c:v>-1.09758791495551E-5</c:v>
                </c:pt>
                <c:pt idx="23">
                  <c:v>-9.79764081421308E-6</c:v>
                </c:pt>
                <c:pt idx="24">
                  <c:v>-8.2504591318866E-6</c:v>
                </c:pt>
                <c:pt idx="25">
                  <c:v>-6.3167026382871E-6</c:v>
                </c:pt>
                <c:pt idx="26">
                  <c:v>-3.98042357119266E-6</c:v>
                </c:pt>
                <c:pt idx="27">
                  <c:v>-1.22712776828848E-6</c:v>
                </c:pt>
                <c:pt idx="28">
                  <c:v>1.95633651856042E-6</c:v>
                </c:pt>
                <c:pt idx="29">
                  <c:v>5.58189094590489E-6</c:v>
                </c:pt>
                <c:pt idx="30">
                  <c:v>9.6603355359548E-6</c:v>
                </c:pt>
                <c:pt idx="31">
                  <c:v>1.42014387165545E-5</c:v>
                </c:pt>
                <c:pt idx="32">
                  <c:v>1.92140194030799E-5</c:v>
                </c:pt>
                <c:pt idx="33">
                  <c:v>2.47060399942711E-5</c:v>
                </c:pt>
                <c:pt idx="34">
                  <c:v>3.06846668536309E-5</c:v>
                </c:pt>
                <c:pt idx="35">
                  <c:v>3.71563403405162E-5</c:v>
                </c:pt>
                <c:pt idx="36">
                  <c:v>4.41268389295146E-5</c:v>
                </c:pt>
                <c:pt idx="37">
                  <c:v>5.16013340075006E-5</c:v>
                </c:pt>
                <c:pt idx="38">
                  <c:v>5.95844419422065E-5</c:v>
                </c:pt>
                <c:pt idx="39">
                  <c:v>6.80802695569582E-5</c:v>
                </c:pt>
                <c:pt idx="40">
                  <c:v>7.70924596054101E-5</c:v>
                </c:pt>
                <c:pt idx="41">
                  <c:v>8.66242314714327E-5</c:v>
                </c:pt>
                <c:pt idx="42">
                  <c:v>9.66784166394063E-5</c:v>
                </c:pt>
                <c:pt idx="43">
                  <c:v>0.000107257493027646</c:v>
                </c:pt>
                <c:pt idx="44">
                  <c:v>0.000118363613637484</c:v>
                </c:pt>
                <c:pt idx="45">
                  <c:v>0.00012999864043195</c:v>
                </c:pt>
                <c:pt idx="46">
                  <c:v>0.000142164167073133</c:v>
                </c:pt>
                <c:pt idx="47">
                  <c:v>0.000154861539613194</c:v>
                </c:pt>
                <c:pt idx="48">
                  <c:v>0.000168091881505461</c:v>
                </c:pt>
                <c:pt idx="49">
                  <c:v>0.000181856119070289</c:v>
                </c:pt>
                <c:pt idx="50">
                  <c:v>0.000196154989907882</c:v>
                </c:pt>
                <c:pt idx="51">
                  <c:v>0.000210989067227274</c:v>
                </c:pt>
                <c:pt idx="52">
                  <c:v>0.000226358769623403</c:v>
                </c:pt>
                <c:pt idx="53">
                  <c:v>0.000242264383132351</c:v>
                </c:pt>
                <c:pt idx="54">
                  <c:v>0.000258706065096703</c:v>
                </c:pt>
                <c:pt idx="55">
                  <c:v>0.000275683863492304</c:v>
                </c:pt>
                <c:pt idx="56">
                  <c:v>0.000293197724204219</c:v>
                </c:pt>
                <c:pt idx="57">
                  <c:v>0.000311247500121681</c:v>
                </c:pt>
                <c:pt idx="58">
                  <c:v>0.000329832964780508</c:v>
                </c:pt>
                <c:pt idx="59">
                  <c:v>0.000348953816228459</c:v>
                </c:pt>
                <c:pt idx="60">
                  <c:v>0.000368609685210686</c:v>
                </c:pt>
                <c:pt idx="61">
                  <c:v>0.000388800146993162</c:v>
                </c:pt>
                <c:pt idx="62">
                  <c:v>0.000409524719316323</c:v>
                </c:pt>
                <c:pt idx="63">
                  <c:v>0.00043078287649223</c:v>
                </c:pt>
                <c:pt idx="64">
                  <c:v>0.000452574050541443</c:v>
                </c:pt>
                <c:pt idx="65">
                  <c:v>0.000474897635285742</c:v>
                </c:pt>
                <c:pt idx="66">
                  <c:v>0.000497752992259848</c:v>
                </c:pt>
                <c:pt idx="67">
                  <c:v>0.000521139455486263</c:v>
                </c:pt>
                <c:pt idx="68">
                  <c:v>0.000545056335568006</c:v>
                </c:pt>
                <c:pt idx="69">
                  <c:v>0.000569502920598097</c:v>
                </c:pt>
                <c:pt idx="70">
                  <c:v>0.000594478477751181</c:v>
                </c:pt>
                <c:pt idx="71">
                  <c:v>0.000619982261468976</c:v>
                </c:pt>
                <c:pt idx="72">
                  <c:v>0.000646013513232901</c:v>
                </c:pt>
                <c:pt idx="73">
                  <c:v>0.000672571461336702</c:v>
                </c:pt>
                <c:pt idx="74">
                  <c:v>0.000699655327252912</c:v>
                </c:pt>
                <c:pt idx="75">
                  <c:v>0.000727264324723364</c:v>
                </c:pt>
                <c:pt idx="76">
                  <c:v>0.000755397660896051</c:v>
                </c:pt>
                <c:pt idx="77">
                  <c:v>0.000784054538598866</c:v>
                </c:pt>
                <c:pt idx="78">
                  <c:v>0.000813234162478693</c:v>
                </c:pt>
                <c:pt idx="79">
                  <c:v>0.000842935728996963</c:v>
                </c:pt>
                <c:pt idx="80">
                  <c:v>0.00087315843734359</c:v>
                </c:pt>
                <c:pt idx="81">
                  <c:v>0.000903901488300107</c:v>
                </c:pt>
                <c:pt idx="82">
                  <c:v>0.000935164080829054</c:v>
                </c:pt>
                <c:pt idx="83">
                  <c:v>0.000966945418667819</c:v>
                </c:pt>
                <c:pt idx="84">
                  <c:v>0.000999244704416924</c:v>
                </c:pt>
                <c:pt idx="85">
                  <c:v>0.00103206114931709</c:v>
                </c:pt>
                <c:pt idx="86">
                  <c:v>0.00106539396074368</c:v>
                </c:pt>
                <c:pt idx="87">
                  <c:v>0.001099242356986</c:v>
                </c:pt>
                <c:pt idx="88">
                  <c:v>0.00113360555519648</c:v>
                </c:pt>
                <c:pt idx="89">
                  <c:v>0.00116848278116777</c:v>
                </c:pt>
                <c:pt idx="90">
                  <c:v>0.00120387326137461</c:v>
                </c:pt>
                <c:pt idx="91">
                  <c:v>0.00123977623093197</c:v>
                </c:pt>
                <c:pt idx="92">
                  <c:v>0.00127619092609166</c:v>
                </c:pt>
                <c:pt idx="93">
                  <c:v>0.00131311659197308</c:v>
                </c:pt>
                <c:pt idx="94">
                  <c:v>0.00135055247619675</c:v>
                </c:pt>
                <c:pt idx="95">
                  <c:v>0.00138849783161277</c:v>
                </c:pt>
                <c:pt idx="96">
                  <c:v>0.00142695191789244</c:v>
                </c:pt>
                <c:pt idx="97">
                  <c:v>0.00146591399789031</c:v>
                </c:pt>
                <c:pt idx="98">
                  <c:v>0.00150538334060002</c:v>
                </c:pt>
                <c:pt idx="99">
                  <c:v>0.00154535922024479</c:v>
                </c:pt>
                <c:pt idx="100">
                  <c:v>0.00158584091650482</c:v>
                </c:pt>
                <c:pt idx="101">
                  <c:v>0.00162682771110667</c:v>
                </c:pt>
                <c:pt idx="102">
                  <c:v>0.00166831889100649</c:v>
                </c:pt>
                <c:pt idx="103">
                  <c:v>0.00171031375180064</c:v>
                </c:pt>
                <c:pt idx="104">
                  <c:v>0.00175281158817597</c:v>
                </c:pt>
                <c:pt idx="105">
                  <c:v>0.00179581170118581</c:v>
                </c:pt>
                <c:pt idx="106">
                  <c:v>0.00183931339734045</c:v>
                </c:pt>
                <c:pt idx="107">
                  <c:v>0.00188331598428704</c:v>
                </c:pt>
                <c:pt idx="108">
                  <c:v>0.00192781877808557</c:v>
                </c:pt>
                <c:pt idx="109">
                  <c:v>0.00197282109024854</c:v>
                </c:pt>
                <c:pt idx="110">
                  <c:v>0.00201832224342979</c:v>
                </c:pt>
                <c:pt idx="111">
                  <c:v>0.00206432155937364</c:v>
                </c:pt>
                <c:pt idx="112">
                  <c:v>0.00211081836482663</c:v>
                </c:pt>
                <c:pt idx="113">
                  <c:v>0.0021578119874448</c:v>
                </c:pt>
                <c:pt idx="114">
                  <c:v>0.00220530175965905</c:v>
                </c:pt>
                <c:pt idx="115">
                  <c:v>0.00225328701412764</c:v>
                </c:pt>
                <c:pt idx="116">
                  <c:v>0.00230176708646468</c:v>
                </c:pt>
                <c:pt idx="117">
                  <c:v>0.00235074131592228</c:v>
                </c:pt>
                <c:pt idx="118">
                  <c:v>0.00240020904152516</c:v>
                </c:pt>
                <c:pt idx="119">
                  <c:v>0.00245016960411704</c:v>
                </c:pt>
              </c:numCache>
            </c:numRef>
          </c:yVal>
          <c:smooth val="0"/>
          <c:extLst xmlns:c16r2="http://schemas.microsoft.com/office/drawing/2015/06/chart">
            <c:ext xmlns:c16="http://schemas.microsoft.com/office/drawing/2014/chart" uri="{C3380CC4-5D6E-409C-BE32-E72D297353CC}">
              <c16:uniqueId val="{00000007-8E2E-4619-9069-498DDD5F6A0D}"/>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0.0</c:v>
                </c:pt>
                <c:pt idx="2">
                  <c:v>-1.68853148352355E-7</c:v>
                </c:pt>
                <c:pt idx="3">
                  <c:v>-4.91241507916129E-7</c:v>
                </c:pt>
                <c:pt idx="4">
                  <c:v>-9.47999751588213E-7</c:v>
                </c:pt>
                <c:pt idx="5">
                  <c:v>-1.51756375998957E-6</c:v>
                </c:pt>
                <c:pt idx="6">
                  <c:v>-2.177052465413E-6</c:v>
                </c:pt>
                <c:pt idx="7">
                  <c:v>-2.90308207695489E-6</c:v>
                </c:pt>
                <c:pt idx="8">
                  <c:v>-3.67236361853429E-6</c:v>
                </c:pt>
                <c:pt idx="9">
                  <c:v>-4.46214448857063E-6</c:v>
                </c:pt>
                <c:pt idx="10">
                  <c:v>-5.25050518263015E-6</c:v>
                </c:pt>
                <c:pt idx="11">
                  <c:v>-6.01657620791229E-6</c:v>
                </c:pt>
                <c:pt idx="12">
                  <c:v>-6.74065995553974E-6</c:v>
                </c:pt>
                <c:pt idx="13">
                  <c:v>-7.40431505619199E-6</c:v>
                </c:pt>
                <c:pt idx="14">
                  <c:v>-7.92239438851538E-6</c:v>
                </c:pt>
                <c:pt idx="15">
                  <c:v>-8.2233605098736E-6</c:v>
                </c:pt>
                <c:pt idx="16">
                  <c:v>-8.24414041744603E-6</c:v>
                </c:pt>
                <c:pt idx="17">
                  <c:v>-7.92898549661913E-6</c:v>
                </c:pt>
                <c:pt idx="18">
                  <c:v>-7.22859977031476E-6</c:v>
                </c:pt>
                <c:pt idx="19">
                  <c:v>-6.09940320828173E-6</c:v>
                </c:pt>
                <c:pt idx="20">
                  <c:v>-4.5028857584839E-6</c:v>
                </c:pt>
                <c:pt idx="21">
                  <c:v>-2.4050495994743E-6</c:v>
                </c:pt>
                <c:pt idx="22">
                  <c:v>2.24076757149305E-7</c:v>
                </c:pt>
                <c:pt idx="23">
                  <c:v>3.41086956723302E-6</c:v>
                </c:pt>
                <c:pt idx="24">
                  <c:v>7.17848524800502E-6</c:v>
                </c:pt>
                <c:pt idx="25">
                  <c:v>1.15471952994994E-5</c:v>
                </c:pt>
                <c:pt idx="26">
                  <c:v>1.65346746143769E-5</c:v>
                </c:pt>
                <c:pt idx="27">
                  <c:v>2.21563802824676E-5</c:v>
                </c:pt>
                <c:pt idx="28">
                  <c:v>2.84257544080901E-5</c:v>
                </c:pt>
                <c:pt idx="29">
                  <c:v>3.53544164681807E-5</c:v>
                </c:pt>
                <c:pt idx="30">
                  <c:v>4.29523361162865E-5</c:v>
                </c:pt>
                <c:pt idx="31">
                  <c:v>5.12279882514122E-5</c:v>
                </c:pt>
                <c:pt idx="32">
                  <c:v>6.01884951265674E-5</c:v>
                </c:pt>
                <c:pt idx="33">
                  <c:v>6.98397593623667E-5</c:v>
                </c:pt>
                <c:pt idx="34">
                  <c:v>8.01865774064936E-5</c:v>
                </c:pt>
                <c:pt idx="35">
                  <c:v>9.12327425339754E-5</c:v>
                </c:pt>
                <c:pt idx="36">
                  <c:v>0.000102981149893822</c:v>
                </c:pt>
                <c:pt idx="37">
                  <c:v>0.000115433877226678</c:v>
                </c:pt>
                <c:pt idx="38">
                  <c:v>0.000128592270129957</c:v>
                </c:pt>
                <c:pt idx="39">
                  <c:v>0.000142457013680541</c:v>
                </c:pt>
                <c:pt idx="40">
                  <c:v>0.000157028196554165</c:v>
                </c:pt>
                <c:pt idx="41">
                  <c:v>0.00017230537650903</c:v>
                </c:pt>
                <c:pt idx="42">
                  <c:v>0.00018828763336387</c:v>
                </c:pt>
                <c:pt idx="43">
                  <c:v>0.000204973617655924</c:v>
                </c:pt>
                <c:pt idx="44">
                  <c:v>0.000222361599298892</c:v>
                </c:pt>
                <c:pt idx="45">
                  <c:v>0.000240449510101826</c:v>
                </c:pt>
                <c:pt idx="46">
                  <c:v>0.000259234976738298</c:v>
                </c:pt>
                <c:pt idx="47">
                  <c:v>0.000278715365539028</c:v>
                </c:pt>
                <c:pt idx="48">
                  <c:v>0.000298887800227021</c:v>
                </c:pt>
                <c:pt idx="49">
                  <c:v>0.000319749202617459</c:v>
                </c:pt>
                <c:pt idx="50">
                  <c:v>0.00034129631376345</c:v>
                </c:pt>
                <c:pt idx="51">
                  <c:v>0.000363525713737545</c:v>
                </c:pt>
                <c:pt idx="52">
                  <c:v>0.000386433853236667</c:v>
                </c:pt>
                <c:pt idx="53">
                  <c:v>0.000410017061540202</c:v>
                </c:pt>
                <c:pt idx="54">
                  <c:v>0.000434271574476952</c:v>
                </c:pt>
                <c:pt idx="55">
                  <c:v>0.000459193542610592</c:v>
                </c:pt>
                <c:pt idx="56">
                  <c:v>0.000484779049429562</c:v>
                </c:pt>
                <c:pt idx="57">
                  <c:v>0.000511024123625248</c:v>
                </c:pt>
                <c:pt idx="58">
                  <c:v>0.000537924750460661</c:v>
                </c:pt>
                <c:pt idx="59">
                  <c:v>0.000565476884503368</c:v>
                </c:pt>
                <c:pt idx="60">
                  <c:v>0.000593676456446701</c:v>
                </c:pt>
                <c:pt idx="61">
                  <c:v>0.000622519381977327</c:v>
                </c:pt>
                <c:pt idx="62">
                  <c:v>0.000652001572461813</c:v>
                </c:pt>
                <c:pt idx="63">
                  <c:v>0.000682118938129861</c:v>
                </c:pt>
                <c:pt idx="64">
                  <c:v>0.000712867396032379</c:v>
                </c:pt>
                <c:pt idx="65">
                  <c:v>0.000744242875953205</c:v>
                </c:pt>
                <c:pt idx="66">
                  <c:v>0.000776241323137583</c:v>
                </c:pt>
                <c:pt idx="67">
                  <c:v>0.000808858706477622</c:v>
                </c:pt>
                <c:pt idx="68">
                  <c:v>0.000842091016465929</c:v>
                </c:pt>
                <c:pt idx="69">
                  <c:v>0.000875934276564294</c:v>
                </c:pt>
                <c:pt idx="70">
                  <c:v>0.000910384536155106</c:v>
                </c:pt>
                <c:pt idx="71">
                  <c:v>0.00094543788327428</c:v>
                </c:pt>
                <c:pt idx="72">
                  <c:v>0.000981090436198428</c:v>
                </c:pt>
                <c:pt idx="73">
                  <c:v>0.00101733835913365</c:v>
                </c:pt>
                <c:pt idx="74">
                  <c:v>0.00105417784629935</c:v>
                </c:pt>
                <c:pt idx="75">
                  <c:v>0.00109160513966344</c:v>
                </c:pt>
                <c:pt idx="76">
                  <c:v>0.00112961652030208</c:v>
                </c:pt>
                <c:pt idx="77">
                  <c:v>0.00116820831135556</c:v>
                </c:pt>
                <c:pt idx="78">
                  <c:v>0.00120737688007466</c:v>
                </c:pt>
                <c:pt idx="79">
                  <c:v>0.00124711863691118</c:v>
                </c:pt>
                <c:pt idx="80">
                  <c:v>0.00128743003642739</c:v>
                </c:pt>
                <c:pt idx="81">
                  <c:v>0.0013283075770687</c:v>
                </c:pt>
                <c:pt idx="82">
                  <c:v>0.00136974780343735</c:v>
                </c:pt>
                <c:pt idx="83">
                  <c:v>0.00141174730197235</c:v>
                </c:pt>
                <c:pt idx="84">
                  <c:v>0.00145430270481484</c:v>
                </c:pt>
                <c:pt idx="85">
                  <c:v>0.00149741068753428</c:v>
                </c:pt>
                <c:pt idx="86">
                  <c:v>0.00154106796890119</c:v>
                </c:pt>
                <c:pt idx="87">
                  <c:v>0.00158527131020492</c:v>
                </c:pt>
                <c:pt idx="88">
                  <c:v>0.00163001751934644</c:v>
                </c:pt>
                <c:pt idx="89">
                  <c:v>0.00167530344174338</c:v>
                </c:pt>
                <c:pt idx="90">
                  <c:v>0.00172112596533225</c:v>
                </c:pt>
                <c:pt idx="91">
                  <c:v>0.00176748202216004</c:v>
                </c:pt>
                <c:pt idx="92">
                  <c:v>0.00181436858201778</c:v>
                </c:pt>
                <c:pt idx="93">
                  <c:v>0.00186178265562376</c:v>
                </c:pt>
                <c:pt idx="94">
                  <c:v>0.00190972129280453</c:v>
                </c:pt>
                <c:pt idx="95">
                  <c:v>0.0019581815811307</c:v>
                </c:pt>
                <c:pt idx="96">
                  <c:v>0.00200716064523476</c:v>
                </c:pt>
                <c:pt idx="97">
                  <c:v>0.0020566556513586</c:v>
                </c:pt>
                <c:pt idx="98">
                  <c:v>0.00210666379575741</c:v>
                </c:pt>
                <c:pt idx="99">
                  <c:v>0.00215718231447681</c:v>
                </c:pt>
                <c:pt idx="100">
                  <c:v>0.00220820847698633</c:v>
                </c:pt>
                <c:pt idx="101">
                  <c:v>0.00225973958731629</c:v>
                </c:pt>
                <c:pt idx="102">
                  <c:v>0.00231177298110197</c:v>
                </c:pt>
                <c:pt idx="103">
                  <c:v>0.00236430602922155</c:v>
                </c:pt>
                <c:pt idx="104">
                  <c:v>0.00241733613256656</c:v>
                </c:pt>
                <c:pt idx="105">
                  <c:v>0.00247086072295133</c:v>
                </c:pt>
                <c:pt idx="106">
                  <c:v>0.00252487726379513</c:v>
                </c:pt>
                <c:pt idx="107">
                  <c:v>0.00257938324807583</c:v>
                </c:pt>
                <c:pt idx="108">
                  <c:v>0.00263437619537399</c:v>
                </c:pt>
                <c:pt idx="109">
                  <c:v>0.00268985365732988</c:v>
                </c:pt>
                <c:pt idx="110">
                  <c:v>0.0027458132085485</c:v>
                </c:pt>
                <c:pt idx="111">
                  <c:v>0.00280225245501242</c:v>
                </c:pt>
                <c:pt idx="112">
                  <c:v>0.00285916902544159</c:v>
                </c:pt>
                <c:pt idx="113">
                  <c:v>0.00291656057515865</c:v>
                </c:pt>
                <c:pt idx="114">
                  <c:v>0.00297442478540688</c:v>
                </c:pt>
                <c:pt idx="115">
                  <c:v>0.00303275935993952</c:v>
                </c:pt>
                <c:pt idx="116">
                  <c:v>0.00309156202592931</c:v>
                </c:pt>
                <c:pt idx="117">
                  <c:v>0.00315083053510534</c:v>
                </c:pt>
                <c:pt idx="118">
                  <c:v>0.00321056266079722</c:v>
                </c:pt>
                <c:pt idx="119">
                  <c:v>0.00327075619838979</c:v>
                </c:pt>
              </c:numCache>
            </c:numRef>
          </c:yVal>
          <c:smooth val="0"/>
          <c:extLst xmlns:c16r2="http://schemas.microsoft.com/office/drawing/2015/06/chart">
            <c:ext xmlns:c16="http://schemas.microsoft.com/office/drawing/2014/chart" uri="{C3380CC4-5D6E-409C-BE32-E72D297353CC}">
              <c16:uniqueId val="{00000008-8E2E-4619-9069-498DDD5F6A0D}"/>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0.0</c:v>
                </c:pt>
                <c:pt idx="2">
                  <c:v>-3.37605570166488E-7</c:v>
                </c:pt>
                <c:pt idx="3">
                  <c:v>-9.92008835964952E-7</c:v>
                </c:pt>
                <c:pt idx="4">
                  <c:v>-1.93942105397582E-6</c:v>
                </c:pt>
                <c:pt idx="5">
                  <c:v>-3.15427041641669E-6</c:v>
                </c:pt>
                <c:pt idx="6">
                  <c:v>-4.6101024508971E-6</c:v>
                </c:pt>
                <c:pt idx="7">
                  <c:v>-6.28025327387149E-6</c:v>
                </c:pt>
                <c:pt idx="8">
                  <c:v>-8.1383434462623E-6</c:v>
                </c:pt>
                <c:pt idx="9">
                  <c:v>-1.0158642226088E-5</c:v>
                </c:pt>
                <c:pt idx="10">
                  <c:v>-1.23163226817269E-5</c:v>
                </c:pt>
                <c:pt idx="11">
                  <c:v>-1.45876247188426E-5</c:v>
                </c:pt>
                <c:pt idx="12">
                  <c:v>-1.69499703588372E-5</c:v>
                </c:pt>
                <c:pt idx="13">
                  <c:v>-1.93820183085336E-5</c:v>
                </c:pt>
                <c:pt idx="14">
                  <c:v>-2.18048273836757E-5</c:v>
                </c:pt>
                <c:pt idx="15">
                  <c:v>-2.41523796375986E-5</c:v>
                </c:pt>
                <c:pt idx="16">
                  <c:v>-2.63660460859683E-5</c:v>
                </c:pt>
                <c:pt idx="17">
                  <c:v>-2.83934264189156E-5</c:v>
                </c:pt>
                <c:pt idx="18">
                  <c:v>-3.0187592301445E-5</c:v>
                </c:pt>
                <c:pt idx="19">
                  <c:v>-3.17064348109852E-5</c:v>
                </c:pt>
                <c:pt idx="20">
                  <c:v>-3.29121160120849E-5</c:v>
                </c:pt>
                <c:pt idx="21">
                  <c:v>-3.37705766924046E-5</c:v>
                </c:pt>
                <c:pt idx="22">
                  <c:v>-3.42511284543434E-5</c:v>
                </c:pt>
                <c:pt idx="23">
                  <c:v>-3.43260896897846E-5</c:v>
                </c:pt>
                <c:pt idx="24">
                  <c:v>-3.39704597536183E-5</c:v>
                </c:pt>
                <c:pt idx="25">
                  <c:v>-3.31616479343211E-5</c:v>
                </c:pt>
                <c:pt idx="26">
                  <c:v>-3.18792324378592E-5</c:v>
                </c:pt>
                <c:pt idx="27">
                  <c:v>-3.01046325148491E-5</c:v>
                </c:pt>
                <c:pt idx="28">
                  <c:v>-2.78209508906002E-5</c:v>
                </c:pt>
                <c:pt idx="29">
                  <c:v>-2.50128100560687E-5</c:v>
                </c:pt>
                <c:pt idx="30">
                  <c:v>-2.16662149341573E-5</c:v>
                </c:pt>
                <c:pt idx="31">
                  <c:v>-1.77684246409626E-5</c:v>
                </c:pt>
                <c:pt idx="32">
                  <c:v>-1.33078319777269E-5</c:v>
                </c:pt>
                <c:pt idx="33">
                  <c:v>-8.27386406854202E-6</c:v>
                </c:pt>
                <c:pt idx="34">
                  <c:v>-2.65688413492171E-6</c:v>
                </c:pt>
                <c:pt idx="35">
                  <c:v>3.55189695255831E-6</c:v>
                </c:pt>
                <c:pt idx="36">
                  <c:v>1.0360492979089E-5</c:v>
                </c:pt>
                <c:pt idx="37">
                  <c:v>1.77762199200515E-5</c:v>
                </c:pt>
                <c:pt idx="38">
                  <c:v>2.58057580140303E-5</c:v>
                </c:pt>
                <c:pt idx="39">
                  <c:v>3.44552111073426E-5</c:v>
                </c:pt>
                <c:pt idx="40">
                  <c:v>4.37301600868523E-5</c:v>
                </c:pt>
                <c:pt idx="41">
                  <c:v>5.3635712220057E-5</c:v>
                </c:pt>
                <c:pt idx="42">
                  <c:v>6.41765484488133E-5</c:v>
                </c:pt>
                <c:pt idx="43">
                  <c:v>7.53569577227608E-5</c:v>
                </c:pt>
                <c:pt idx="44">
                  <c:v>8.71808779265848E-5</c:v>
                </c:pt>
                <c:pt idx="45">
                  <c:v>9.96519313503086E-5</c:v>
                </c:pt>
                <c:pt idx="46">
                  <c:v>0.000112773450382519</c:v>
                </c:pt>
                <c:pt idx="47">
                  <c:v>0.00012654850911531</c:v>
                </c:pt>
                <c:pt idx="48">
                  <c:v>0.000140979944262654</c:v>
                </c:pt>
                <c:pt idx="49">
                  <c:v>0.000156070384718987</c:v>
                </c:pt>
                <c:pt idx="50">
                  <c:v>0.000171822263610011</c:v>
                </c:pt>
                <c:pt idx="51">
                  <c:v>0.000188237846259653</c:v>
                </c:pt>
                <c:pt idx="52">
                  <c:v>0.00020531923883027</c:v>
                </c:pt>
                <c:pt idx="53">
                  <c:v>0.000223068409241023</c:v>
                </c:pt>
                <c:pt idx="54">
                  <c:v>0.000241487200128176</c:v>
                </c:pt>
                <c:pt idx="55">
                  <c:v>0.000260577341350654</c:v>
                </c:pt>
                <c:pt idx="56">
                  <c:v>0.000280340457493366</c:v>
                </c:pt>
                <c:pt idx="57">
                  <c:v>0.000300778086966602</c:v>
                </c:pt>
                <c:pt idx="58">
                  <c:v>0.000321891679959663</c:v>
                </c:pt>
                <c:pt idx="59">
                  <c:v>0.000343682617540253</c:v>
                </c:pt>
                <c:pt idx="60">
                  <c:v>0.000366152212109227</c:v>
                </c:pt>
                <c:pt idx="61">
                  <c:v>0.000389301719451396</c:v>
                </c:pt>
                <c:pt idx="62">
                  <c:v>0.000413132336007038</c:v>
                </c:pt>
                <c:pt idx="63">
                  <c:v>0.000437645215470184</c:v>
                </c:pt>
                <c:pt idx="64">
                  <c:v>0.000462841465832753</c:v>
                </c:pt>
                <c:pt idx="65">
                  <c:v>0.000488722155978394</c:v>
                </c:pt>
                <c:pt idx="66">
                  <c:v>0.000515288320002582</c:v>
                </c:pt>
                <c:pt idx="67">
                  <c:v>0.000542540959941107</c:v>
                </c:pt>
                <c:pt idx="68">
                  <c:v>0.000570481047361682</c:v>
                </c:pt>
                <c:pt idx="69">
                  <c:v>0.00059910953018516</c:v>
                </c:pt>
                <c:pt idx="70">
                  <c:v>0.000628427330411796</c:v>
                </c:pt>
                <c:pt idx="71">
                  <c:v>0.000658435347531849</c:v>
                </c:pt>
                <c:pt idx="72">
                  <c:v>0.000689134461708818</c:v>
                </c:pt>
                <c:pt idx="73">
                  <c:v>0.000720525531960447</c:v>
                </c:pt>
                <c:pt idx="74">
                  <c:v>0.000752609402752568</c:v>
                </c:pt>
                <c:pt idx="75">
                  <c:v>0.000785386899224249</c:v>
                </c:pt>
                <c:pt idx="76">
                  <c:v>0.000818858831053148</c:v>
                </c:pt>
                <c:pt idx="77">
                  <c:v>0.000853025993819756</c:v>
                </c:pt>
                <c:pt idx="78">
                  <c:v>0.000887889166961031</c:v>
                </c:pt>
                <c:pt idx="79">
                  <c:v>0.000923449116271513</c:v>
                </c:pt>
                <c:pt idx="80">
                  <c:v>0.000959706593448572</c:v>
                </c:pt>
                <c:pt idx="81">
                  <c:v>0.000996662338820897</c:v>
                </c:pt>
                <c:pt idx="82">
                  <c:v>0.00103431707407253</c:v>
                </c:pt>
                <c:pt idx="83">
                  <c:v>0.00107267151270207</c:v>
                </c:pt>
                <c:pt idx="84">
                  <c:v>0.00111172635251933</c:v>
                </c:pt>
                <c:pt idx="85">
                  <c:v>0.00115148227769168</c:v>
                </c:pt>
                <c:pt idx="86">
                  <c:v>0.00119193995806199</c:v>
                </c:pt>
                <c:pt idx="87">
                  <c:v>0.00123310004869381</c:v>
                </c:pt>
                <c:pt idx="88">
                  <c:v>0.00127496319464626</c:v>
                </c:pt>
                <c:pt idx="89">
                  <c:v>0.00131753002210644</c:v>
                </c:pt>
                <c:pt idx="90">
                  <c:v>0.0013608011447559</c:v>
                </c:pt>
                <c:pt idx="91">
                  <c:v>0.00140477716172427</c:v>
                </c:pt>
                <c:pt idx="92">
                  <c:v>0.00144945865486079</c:v>
                </c:pt>
                <c:pt idx="93">
                  <c:v>0.00149484619259965</c:v>
                </c:pt>
                <c:pt idx="94">
                  <c:v>0.00154094032518515</c:v>
                </c:pt>
                <c:pt idx="95">
                  <c:v>0.0015877415887644</c:v>
                </c:pt>
                <c:pt idx="96">
                  <c:v>0.00163525050220414</c:v>
                </c:pt>
                <c:pt idx="97">
                  <c:v>0.00168346756549909</c:v>
                </c:pt>
                <c:pt idx="98">
                  <c:v>0.00173239326363728</c:v>
                </c:pt>
                <c:pt idx="99">
                  <c:v>0.00178202806205263</c:v>
                </c:pt>
                <c:pt idx="100">
                  <c:v>0.00183237241003553</c:v>
                </c:pt>
                <c:pt idx="101">
                  <c:v>0.00188342673482111</c:v>
                </c:pt>
                <c:pt idx="102">
                  <c:v>0.00193519145022947</c:v>
                </c:pt>
                <c:pt idx="103">
                  <c:v>0.00198766694597907</c:v>
                </c:pt>
                <c:pt idx="104">
                  <c:v>0.00204085359382589</c:v>
                </c:pt>
                <c:pt idx="105">
                  <c:v>0.00209475174597173</c:v>
                </c:pt>
                <c:pt idx="106">
                  <c:v>0.00214936173711067</c:v>
                </c:pt>
                <c:pt idx="107">
                  <c:v>0.002204683877153</c:v>
                </c:pt>
                <c:pt idx="108">
                  <c:v>0.00226071845736442</c:v>
                </c:pt>
                <c:pt idx="109">
                  <c:v>0.00231746574854696</c:v>
                </c:pt>
                <c:pt idx="110">
                  <c:v>0.00237492599922007</c:v>
                </c:pt>
                <c:pt idx="111">
                  <c:v>0.00243309943653003</c:v>
                </c:pt>
                <c:pt idx="112">
                  <c:v>0.00249198626693214</c:v>
                </c:pt>
                <c:pt idx="113">
                  <c:v>0.00255158667505384</c:v>
                </c:pt>
                <c:pt idx="114">
                  <c:v>0.0026119008225578</c:v>
                </c:pt>
                <c:pt idx="115">
                  <c:v>0.00267292884814196</c:v>
                </c:pt>
                <c:pt idx="116">
                  <c:v>0.00273467086913115</c:v>
                </c:pt>
                <c:pt idx="117">
                  <c:v>0.00279712698147705</c:v>
                </c:pt>
                <c:pt idx="118">
                  <c:v>0.00286029725680237</c:v>
                </c:pt>
                <c:pt idx="119">
                  <c:v>0.00292418174399245</c:v>
                </c:pt>
              </c:numCache>
            </c:numRef>
          </c:yVal>
          <c:smooth val="0"/>
          <c:extLst xmlns:c16r2="http://schemas.microsoft.com/office/drawing/2015/06/chart">
            <c:ext xmlns:c16="http://schemas.microsoft.com/office/drawing/2014/chart" uri="{C3380CC4-5D6E-409C-BE32-E72D297353CC}">
              <c16:uniqueId val="{00000009-8E2E-4619-9069-498DDD5F6A0D}"/>
            </c:ext>
          </c:extLst>
        </c:ser>
        <c:dLbls>
          <c:showLegendKey val="0"/>
          <c:showVal val="0"/>
          <c:showCatName val="0"/>
          <c:showSerName val="0"/>
          <c:showPercent val="0"/>
          <c:showBubbleSize val="0"/>
        </c:dLbls>
        <c:axId val="-1376293520"/>
        <c:axId val="-1376291328"/>
      </c:scatterChart>
      <c:valAx>
        <c:axId val="-137629352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76291328"/>
        <c:crosses val="autoZero"/>
        <c:crossBetween val="midCat"/>
      </c:valAx>
      <c:valAx>
        <c:axId val="-1376291328"/>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376293520"/>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40.180206488592</c:v>
                </c:pt>
                <c:pt idx="1">
                  <c:v>-40.22374998370378</c:v>
                </c:pt>
                <c:pt idx="2">
                  <c:v>-40.2738364745419</c:v>
                </c:pt>
                <c:pt idx="3">
                  <c:v>-40.33026375168558</c:v>
                </c:pt>
                <c:pt idx="4">
                  <c:v>-40.39278626084705</c:v>
                </c:pt>
                <c:pt idx="5">
                  <c:v>-40.4611582720736</c:v>
                </c:pt>
                <c:pt idx="6">
                  <c:v>-40.53513666678646</c:v>
                </c:pt>
                <c:pt idx="7">
                  <c:v>-40.61448277176004</c:v>
                </c:pt>
                <c:pt idx="8">
                  <c:v>-40.69896360272014</c:v>
                </c:pt>
                <c:pt idx="9">
                  <c:v>-40.7883526735809</c:v>
                </c:pt>
                <c:pt idx="10">
                  <c:v>-40.88243048805271</c:v>
                </c:pt>
                <c:pt idx="11">
                  <c:v>-40.98098480088314</c:v>
                </c:pt>
                <c:pt idx="12">
                  <c:v>-41.08381071389157</c:v>
                </c:pt>
                <c:pt idx="13">
                  <c:v>-41.18118003331703</c:v>
                </c:pt>
                <c:pt idx="14">
                  <c:v>-41.27779559170676</c:v>
                </c:pt>
                <c:pt idx="15">
                  <c:v>-41.37428397886544</c:v>
                </c:pt>
                <c:pt idx="16">
                  <c:v>-41.4707710301168</c:v>
                </c:pt>
                <c:pt idx="17">
                  <c:v>-41.56733900285235</c:v>
                </c:pt>
                <c:pt idx="18">
                  <c:v>-41.66403856716622</c:v>
                </c:pt>
                <c:pt idx="19">
                  <c:v>-41.76089667787662</c:v>
                </c:pt>
                <c:pt idx="20">
                  <c:v>-41.857922619924</c:v>
                </c:pt>
                <c:pt idx="21">
                  <c:v>-41.95511264863034</c:v>
                </c:pt>
                <c:pt idx="22">
                  <c:v>-42.05245354533145</c:v>
                </c:pt>
                <c:pt idx="23">
                  <c:v>-42.14992533612621</c:v>
                </c:pt>
                <c:pt idx="24">
                  <c:v>-42.247503365249</c:v>
                </c:pt>
                <c:pt idx="25">
                  <c:v>-42.34515987103396</c:v>
                </c:pt>
                <c:pt idx="26">
                  <c:v>-42.44284855603973</c:v>
                </c:pt>
                <c:pt idx="27">
                  <c:v>-42.5405311414324</c:v>
                </c:pt>
                <c:pt idx="28">
                  <c:v>-42.63817069797732</c:v>
                </c:pt>
                <c:pt idx="29">
                  <c:v>-42.73573117781097</c:v>
                </c:pt>
                <c:pt idx="30">
                  <c:v>-42.83317766364235</c:v>
                </c:pt>
                <c:pt idx="31">
                  <c:v>-42.93047654384009</c:v>
                </c:pt>
                <c:pt idx="32">
                  <c:v>-43.0275956267319</c:v>
                </c:pt>
                <c:pt idx="33">
                  <c:v>-43.12450420887125</c:v>
                </c:pt>
                <c:pt idx="34">
                  <c:v>-43.22117310869271</c:v>
                </c:pt>
                <c:pt idx="35">
                  <c:v>-43.31757467427794</c:v>
                </c:pt>
                <c:pt idx="36">
                  <c:v>-43.41368277197849</c:v>
                </c:pt>
                <c:pt idx="37">
                  <c:v>-43.50947276102397</c:v>
                </c:pt>
                <c:pt idx="38">
                  <c:v>-43.60492145805983</c:v>
                </c:pt>
                <c:pt idx="39">
                  <c:v>-43.70000706561386</c:v>
                </c:pt>
                <c:pt idx="40">
                  <c:v>-43.79470914142802</c:v>
                </c:pt>
                <c:pt idx="41">
                  <c:v>-43.88900855151898</c:v>
                </c:pt>
                <c:pt idx="42">
                  <c:v>-43.98288741968998</c:v>
                </c:pt>
                <c:pt idx="43">
                  <c:v>-44.07632907602328</c:v>
                </c:pt>
                <c:pt idx="44">
                  <c:v>-44.16931800517431</c:v>
                </c:pt>
                <c:pt idx="45">
                  <c:v>-44.26183979505686</c:v>
                </c:pt>
                <c:pt idx="46">
                  <c:v>-44.35388108631111</c:v>
                </c:pt>
                <c:pt idx="47">
                  <c:v>-44.44542952290703</c:v>
                </c:pt>
                <c:pt idx="48">
                  <c:v>-44.53647370405087</c:v>
                </c:pt>
                <c:pt idx="49">
                  <c:v>-44.6270031375907</c:v>
                </c:pt>
                <c:pt idx="50">
                  <c:v>-44.71700819498301</c:v>
                </c:pt>
                <c:pt idx="51">
                  <c:v>-44.80648006789058</c:v>
                </c:pt>
                <c:pt idx="52">
                  <c:v>-44.89541072638075</c:v>
                </c:pt>
                <c:pt idx="53">
                  <c:v>-44.98379287881652</c:v>
                </c:pt>
                <c:pt idx="54">
                  <c:v>-45.07161993339923</c:v>
                </c:pt>
                <c:pt idx="55">
                  <c:v>-45.15888596133293</c:v>
                </c:pt>
                <c:pt idx="56">
                  <c:v>-45.24558566157657</c:v>
                </c:pt>
                <c:pt idx="57">
                  <c:v>-45.33171432714335</c:v>
                </c:pt>
                <c:pt idx="58">
                  <c:v>-45.41726781290572</c:v>
                </c:pt>
                <c:pt idx="59">
                  <c:v>-45.50224250485826</c:v>
                </c:pt>
                <c:pt idx="60">
                  <c:v>-45.58663529077557</c:v>
                </c:pt>
                <c:pt idx="61">
                  <c:v>-45.67044353223442</c:v>
                </c:pt>
                <c:pt idx="62">
                  <c:v>-45.7536650379343</c:v>
                </c:pt>
                <c:pt idx="63">
                  <c:v>-45.8362980382799</c:v>
                </c:pt>
                <c:pt idx="64">
                  <c:v>-45.91834116116024</c:v>
                </c:pt>
                <c:pt idx="65">
                  <c:v>-45.99979340889013</c:v>
                </c:pt>
                <c:pt idx="66">
                  <c:v>-46.08065413625535</c:v>
                </c:pt>
                <c:pt idx="67">
                  <c:v>-46.16092302962625</c:v>
                </c:pt>
                <c:pt idx="68">
                  <c:v>-46.24060008708511</c:v>
                </c:pt>
                <c:pt idx="69">
                  <c:v>-46.31968559952517</c:v>
                </c:pt>
                <c:pt idx="70">
                  <c:v>-46.39818013269587</c:v>
                </c:pt>
                <c:pt idx="71">
                  <c:v>-46.47608451011203</c:v>
                </c:pt>
                <c:pt idx="72">
                  <c:v>-46.55339979685186</c:v>
                </c:pt>
                <c:pt idx="73">
                  <c:v>-46.6301272841347</c:v>
                </c:pt>
                <c:pt idx="74">
                  <c:v>-46.706268474702</c:v>
                </c:pt>
                <c:pt idx="75">
                  <c:v>-46.78182506892605</c:v>
                </c:pt>
                <c:pt idx="76">
                  <c:v>-46.85679895163909</c:v>
                </c:pt>
                <c:pt idx="77">
                  <c:v>-46.931192179632</c:v>
                </c:pt>
                <c:pt idx="78">
                  <c:v>-47.00500696980635</c:v>
                </c:pt>
                <c:pt idx="79">
                  <c:v>-47.07824568793237</c:v>
                </c:pt>
                <c:pt idx="80">
                  <c:v>-47.1509108380087</c:v>
                </c:pt>
                <c:pt idx="81">
                  <c:v>-47.22300505216844</c:v>
                </c:pt>
                <c:pt idx="82">
                  <c:v>-47.29453108113466</c:v>
                </c:pt>
                <c:pt idx="83">
                  <c:v>-47.36549178517271</c:v>
                </c:pt>
                <c:pt idx="84">
                  <c:v>-47.43589012553275</c:v>
                </c:pt>
                <c:pt idx="85">
                  <c:v>-47.50572915635667</c:v>
                </c:pt>
                <c:pt idx="86">
                  <c:v>-47.5750120170178</c:v>
                </c:pt>
                <c:pt idx="87">
                  <c:v>-47.64374192489185</c:v>
                </c:pt>
                <c:pt idx="88">
                  <c:v>-47.71192216851247</c:v>
                </c:pt>
                <c:pt idx="89">
                  <c:v>-47.77955610111712</c:v>
                </c:pt>
                <c:pt idx="90">
                  <c:v>-47.84664713454502</c:v>
                </c:pt>
                <c:pt idx="91">
                  <c:v>-47.91319873349084</c:v>
                </c:pt>
                <c:pt idx="92">
                  <c:v>-47.97921441006928</c:v>
                </c:pt>
                <c:pt idx="93">
                  <c:v>-48.04469771870932</c:v>
                </c:pt>
                <c:pt idx="94">
                  <c:v>-48.10965225131604</c:v>
                </c:pt>
                <c:pt idx="95">
                  <c:v>-48.17408163275104</c:v>
                </c:pt>
                <c:pt idx="96">
                  <c:v>-48.23798951653498</c:v>
                </c:pt>
                <c:pt idx="97">
                  <c:v>-48.30137958084219</c:v>
                </c:pt>
                <c:pt idx="98">
                  <c:v>-48.3642555247152</c:v>
                </c:pt>
                <c:pt idx="99">
                  <c:v>-48.42662106450098</c:v>
                </c:pt>
                <c:pt idx="100">
                  <c:v>-48.4884799305296</c:v>
                </c:pt>
                <c:pt idx="101">
                  <c:v>-48.5498358639693</c:v>
                </c:pt>
                <c:pt idx="102">
                  <c:v>-48.610692613896</c:v>
                </c:pt>
                <c:pt idx="103">
                  <c:v>-48.6710539345404</c:v>
                </c:pt>
                <c:pt idx="104">
                  <c:v>-48.73092358270878</c:v>
                </c:pt>
                <c:pt idx="105">
                  <c:v>-48.79030531537365</c:v>
                </c:pt>
                <c:pt idx="106">
                  <c:v>-48.84920288741839</c:v>
                </c:pt>
                <c:pt idx="107">
                  <c:v>-48.907620049532</c:v>
                </c:pt>
                <c:pt idx="108">
                  <c:v>-48.96556054624352</c:v>
                </c:pt>
                <c:pt idx="109">
                  <c:v>-49.02302811410027</c:v>
                </c:pt>
                <c:pt idx="110">
                  <c:v>-49.08002647995009</c:v>
                </c:pt>
                <c:pt idx="111">
                  <c:v>-49.13655935937185</c:v>
                </c:pt>
                <c:pt idx="112">
                  <c:v>-49.19263045519392</c:v>
                </c:pt>
                <c:pt idx="113">
                  <c:v>-49.24824345613249</c:v>
                </c:pt>
                <c:pt idx="114">
                  <c:v>-49.30340203553169</c:v>
                </c:pt>
                <c:pt idx="115">
                  <c:v>-49.35810985019229</c:v>
                </c:pt>
                <c:pt idx="116">
                  <c:v>-49.41237053930081</c:v>
                </c:pt>
                <c:pt idx="117">
                  <c:v>-49.466187723428</c:v>
                </c:pt>
                <c:pt idx="118">
                  <c:v>-49.51956500362485</c:v>
                </c:pt>
                <c:pt idx="119">
                  <c:v>-49.5725059605843</c:v>
                </c:pt>
              </c:numCache>
            </c:numRef>
          </c:yVal>
          <c:smooth val="0"/>
          <c:extLst xmlns:c16r2="http://schemas.microsoft.com/office/drawing/2015/06/chart">
            <c:ext xmlns:c16="http://schemas.microsoft.com/office/drawing/2014/chart" uri="{C3380CC4-5D6E-409C-BE32-E72D297353CC}">
              <c16:uniqueId val="{00000000-E7E9-4AE9-AD73-5A8D60511222}"/>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50.22525811074001</c:v>
                </c:pt>
                <c:pt idx="1">
                  <c:v>-50.23967152317572</c:v>
                </c:pt>
                <c:pt idx="2">
                  <c:v>-50.26274895451388</c:v>
                </c:pt>
                <c:pt idx="3">
                  <c:v>-50.29417438283826</c:v>
                </c:pt>
                <c:pt idx="4">
                  <c:v>-50.3335881239118</c:v>
                </c:pt>
                <c:pt idx="5">
                  <c:v>-50.38063894874264</c:v>
                </c:pt>
                <c:pt idx="6">
                  <c:v>-50.43498602354475</c:v>
                </c:pt>
                <c:pt idx="7">
                  <c:v>-50.49629993864662</c:v>
                </c:pt>
                <c:pt idx="8">
                  <c:v>-50.5642632287786</c:v>
                </c:pt>
                <c:pt idx="9">
                  <c:v>-50.63857053802348</c:v>
                </c:pt>
                <c:pt idx="10">
                  <c:v>-50.7189285410941</c:v>
                </c:pt>
                <c:pt idx="11">
                  <c:v>-50.80505570212518</c:v>
                </c:pt>
                <c:pt idx="12">
                  <c:v>-50.89668192952465</c:v>
                </c:pt>
                <c:pt idx="13">
                  <c:v>-50.98163489135504</c:v>
                </c:pt>
                <c:pt idx="14">
                  <c:v>-51.06579263451116</c:v>
                </c:pt>
                <c:pt idx="15">
                  <c:v>-51.14993379966062</c:v>
                </c:pt>
                <c:pt idx="16">
                  <c:v>-51.2342112452534</c:v>
                </c:pt>
                <c:pt idx="17">
                  <c:v>-51.31872391593605</c:v>
                </c:pt>
                <c:pt idx="18">
                  <c:v>-51.40353175766595</c:v>
                </c:pt>
                <c:pt idx="19">
                  <c:v>-51.48866549184498</c:v>
                </c:pt>
                <c:pt idx="20">
                  <c:v>-51.57413411463676</c:v>
                </c:pt>
                <c:pt idx="21">
                  <c:v>-51.65993064749273</c:v>
                </c:pt>
                <c:pt idx="22">
                  <c:v>-51.74603653872054</c:v>
                </c:pt>
                <c:pt idx="23">
                  <c:v>-51.8324250249798</c:v>
                </c:pt>
                <c:pt idx="24">
                  <c:v>-51.91906369130243</c:v>
                </c:pt>
                <c:pt idx="25">
                  <c:v>-52.0059164139393</c:v>
                </c:pt>
                <c:pt idx="26">
                  <c:v>-52.09292404983307</c:v>
                </c:pt>
                <c:pt idx="27">
                  <c:v>-52.1800376273081</c:v>
                </c:pt>
                <c:pt idx="28">
                  <c:v>-52.26720998295513</c:v>
                </c:pt>
                <c:pt idx="29">
                  <c:v>-52.35439516002405</c:v>
                </c:pt>
                <c:pt idx="30">
                  <c:v>-52.44154870678176</c:v>
                </c:pt>
                <c:pt idx="31">
                  <c:v>-52.52862788417633</c:v>
                </c:pt>
                <c:pt idx="32">
                  <c:v>-52.61559179913138</c:v>
                </c:pt>
                <c:pt idx="33">
                  <c:v>-52.70240148167886</c:v>
                </c:pt>
                <c:pt idx="34">
                  <c:v>-52.78901991996144</c:v>
                </c:pt>
                <c:pt idx="35">
                  <c:v>-52.87541206385958</c:v>
                </c:pt>
                <c:pt idx="36">
                  <c:v>-52.96154480549372</c:v>
                </c:pt>
                <c:pt idx="37">
                  <c:v>-53.04738694289608</c:v>
                </c:pt>
                <c:pt idx="38">
                  <c:v>-53.13290913167657</c:v>
                </c:pt>
                <c:pt idx="39">
                  <c:v>-53.2180837920905</c:v>
                </c:pt>
                <c:pt idx="40">
                  <c:v>-53.30288506763034</c:v>
                </c:pt>
                <c:pt idx="41">
                  <c:v>-53.38728876363238</c:v>
                </c:pt>
                <c:pt idx="42">
                  <c:v>-53.47127228170744</c:v>
                </c:pt>
                <c:pt idx="43">
                  <c:v>-53.55481455319869</c:v>
                </c:pt>
                <c:pt idx="44">
                  <c:v>-53.63789597257937</c:v>
                </c:pt>
                <c:pt idx="45">
                  <c:v>-53.720498331536</c:v>
                </c:pt>
                <c:pt idx="46">
                  <c:v>-53.80260475421476</c:v>
                </c:pt>
                <c:pt idx="47">
                  <c:v>-53.884199633996</c:v>
                </c:pt>
                <c:pt idx="48">
                  <c:v>-53.96526857205845</c:v>
                </c:pt>
                <c:pt idx="49">
                  <c:v>-54.04579831790215</c:v>
                </c:pt>
                <c:pt idx="50">
                  <c:v>-54.12577671193412</c:v>
                </c:pt>
                <c:pt idx="51">
                  <c:v>-54.205192630177</c:v>
                </c:pt>
                <c:pt idx="52">
                  <c:v>-54.2840359310544</c:v>
                </c:pt>
                <c:pt idx="53">
                  <c:v>-54.36229740436276</c:v>
                </c:pt>
                <c:pt idx="54">
                  <c:v>-54.43996872237494</c:v>
                </c:pt>
                <c:pt idx="55">
                  <c:v>-54.51704239302398</c:v>
                </c:pt>
                <c:pt idx="56">
                  <c:v>-54.59351171512845</c:v>
                </c:pt>
                <c:pt idx="57">
                  <c:v>-54.66937073559893</c:v>
                </c:pt>
                <c:pt idx="58">
                  <c:v>-54.74461420856505</c:v>
                </c:pt>
                <c:pt idx="59">
                  <c:v>-54.81923755637197</c:v>
                </c:pt>
                <c:pt idx="60">
                  <c:v>-54.8932368323617</c:v>
                </c:pt>
                <c:pt idx="61">
                  <c:v>-54.96660868538584</c:v>
                </c:pt>
                <c:pt idx="62">
                  <c:v>-55.03935032598247</c:v>
                </c:pt>
                <c:pt idx="63">
                  <c:v>-55.11145949415685</c:v>
                </c:pt>
                <c:pt idx="64">
                  <c:v>-55.1829344286916</c:v>
                </c:pt>
                <c:pt idx="65">
                  <c:v>-55.2537738379251</c:v>
                </c:pt>
                <c:pt idx="66">
                  <c:v>-55.32397687195498</c:v>
                </c:pt>
                <c:pt idx="67">
                  <c:v>-55.39354309617738</c:v>
                </c:pt>
                <c:pt idx="68">
                  <c:v>-55.46247246613893</c:v>
                </c:pt>
                <c:pt idx="69">
                  <c:v>-55.53076530360886</c:v>
                </c:pt>
                <c:pt idx="70">
                  <c:v>-55.5984222738498</c:v>
                </c:pt>
                <c:pt idx="71">
                  <c:v>-55.66544436402</c:v>
                </c:pt>
                <c:pt idx="72">
                  <c:v>-55.73183286265066</c:v>
                </c:pt>
                <c:pt idx="73">
                  <c:v>-55.79758934017036</c:v>
                </c:pt>
                <c:pt idx="74">
                  <c:v>-55.8627156304101</c:v>
                </c:pt>
                <c:pt idx="75">
                  <c:v>-55.92721381305273</c:v>
                </c:pt>
                <c:pt idx="76">
                  <c:v>-55.99108619698563</c:v>
                </c:pt>
                <c:pt idx="77">
                  <c:v>-56.0543353045191</c:v>
                </c:pt>
                <c:pt idx="78">
                  <c:v>-56.11696385641515</c:v>
                </c:pt>
                <c:pt idx="79">
                  <c:v>-56.17897475769995</c:v>
                </c:pt>
                <c:pt idx="80">
                  <c:v>-56.24037108423136</c:v>
                </c:pt>
                <c:pt idx="81">
                  <c:v>-56.30115606997649</c:v>
                </c:pt>
                <c:pt idx="82">
                  <c:v>-56.36133309495654</c:v>
                </c:pt>
                <c:pt idx="83">
                  <c:v>-56.42090567384776</c:v>
                </c:pt>
                <c:pt idx="84">
                  <c:v>-56.47987744519688</c:v>
                </c:pt>
                <c:pt idx="85">
                  <c:v>-56.5382521612205</c:v>
                </c:pt>
                <c:pt idx="86">
                  <c:v>-56.5960336781618</c:v>
                </c:pt>
                <c:pt idx="87">
                  <c:v>-56.65322594718236</c:v>
                </c:pt>
                <c:pt idx="88">
                  <c:v>-56.709833005757</c:v>
                </c:pt>
                <c:pt idx="89">
                  <c:v>-56.7658589695484</c:v>
                </c:pt>
                <c:pt idx="90">
                  <c:v>-56.82130802474558</c:v>
                </c:pt>
                <c:pt idx="91">
                  <c:v>-56.87618442082609</c:v>
                </c:pt>
                <c:pt idx="92">
                  <c:v>-56.93049246374646</c:v>
                </c:pt>
                <c:pt idx="93">
                  <c:v>-56.98423650951411</c:v>
                </c:pt>
                <c:pt idx="94">
                  <c:v>-57.03742095813777</c:v>
                </c:pt>
                <c:pt idx="95">
                  <c:v>-57.09005024793395</c:v>
                </c:pt>
                <c:pt idx="96">
                  <c:v>-57.1421288501665</c:v>
                </c:pt>
                <c:pt idx="97">
                  <c:v>-57.19366126401835</c:v>
                </c:pt>
                <c:pt idx="98">
                  <c:v>-57.24465201184285</c:v>
                </c:pt>
                <c:pt idx="99">
                  <c:v>-57.2951056347365</c:v>
                </c:pt>
                <c:pt idx="100">
                  <c:v>-57.3450266883542</c:v>
                </c:pt>
                <c:pt idx="101">
                  <c:v>-57.39441973900921</c:v>
                </c:pt>
                <c:pt idx="102">
                  <c:v>-57.44328935999714</c:v>
                </c:pt>
                <c:pt idx="103">
                  <c:v>-57.49164012817891</c:v>
                </c:pt>
                <c:pt idx="104">
                  <c:v>-57.5394766207564</c:v>
                </c:pt>
                <c:pt idx="105">
                  <c:v>-57.58680341229199</c:v>
                </c:pt>
                <c:pt idx="106">
                  <c:v>-57.63362507188504</c:v>
                </c:pt>
                <c:pt idx="107">
                  <c:v>-57.67994616057558</c:v>
                </c:pt>
                <c:pt idx="108">
                  <c:v>-57.7257712289052</c:v>
                </c:pt>
                <c:pt idx="109">
                  <c:v>-57.77110481464933</c:v>
                </c:pt>
                <c:pt idx="110">
                  <c:v>-57.815951440716</c:v>
                </c:pt>
                <c:pt idx="111">
                  <c:v>-57.86031561318623</c:v>
                </c:pt>
                <c:pt idx="112">
                  <c:v>-57.9042018195041</c:v>
                </c:pt>
                <c:pt idx="113">
                  <c:v>-57.94761452679995</c:v>
                </c:pt>
                <c:pt idx="114">
                  <c:v>-57.99055818034003</c:v>
                </c:pt>
                <c:pt idx="115">
                  <c:v>-58.03303720209715</c:v>
                </c:pt>
                <c:pt idx="116">
                  <c:v>-58.0750559894309</c:v>
                </c:pt>
                <c:pt idx="117">
                  <c:v>-58.11661891389031</c:v>
                </c:pt>
                <c:pt idx="118">
                  <c:v>-58.15773032009565</c:v>
                </c:pt>
                <c:pt idx="119">
                  <c:v>-58.19839452473207</c:v>
                </c:pt>
              </c:numCache>
            </c:numRef>
          </c:yVal>
          <c:smooth val="0"/>
          <c:extLst xmlns:c16r2="http://schemas.microsoft.com/office/drawing/2015/06/chart">
            <c:ext xmlns:c16="http://schemas.microsoft.com/office/drawing/2014/chart" uri="{C3380CC4-5D6E-409C-BE32-E72D297353CC}">
              <c16:uniqueId val="{00000001-E7E9-4AE9-AD73-5A8D60511222}"/>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40.180206488592</c:v>
                </c:pt>
                <c:pt idx="1">
                  <c:v>-40.22284758722525</c:v>
                </c:pt>
                <c:pt idx="2">
                  <c:v>-40.27191713937327</c:v>
                </c:pt>
                <c:pt idx="3">
                  <c:v>-40.32721455078124</c:v>
                </c:pt>
                <c:pt idx="4">
                  <c:v>-40.38849606827709</c:v>
                </c:pt>
                <c:pt idx="5">
                  <c:v>-40.45551791967225</c:v>
                </c:pt>
                <c:pt idx="6">
                  <c:v>-40.52803907604857</c:v>
                </c:pt>
                <c:pt idx="7">
                  <c:v>-40.60582306445531</c:v>
                </c:pt>
                <c:pt idx="8">
                  <c:v>-40.68863919308842</c:v>
                </c:pt>
                <c:pt idx="9">
                  <c:v>-40.77626334455362</c:v>
                </c:pt>
                <c:pt idx="10">
                  <c:v>-40.86847845352622</c:v>
                </c:pt>
                <c:pt idx="11">
                  <c:v>-40.96507475578935</c:v>
                </c:pt>
                <c:pt idx="12">
                  <c:v>-41.06584987354562</c:v>
                </c:pt>
                <c:pt idx="13">
                  <c:v>-41.1611494858089</c:v>
                </c:pt>
                <c:pt idx="14">
                  <c:v>-41.25561351088163</c:v>
                </c:pt>
                <c:pt idx="15">
                  <c:v>-41.34987023812937</c:v>
                </c:pt>
                <c:pt idx="16">
                  <c:v>-41.44404740343826</c:v>
                </c:pt>
                <c:pt idx="17">
                  <c:v>-41.53822925033045</c:v>
                </c:pt>
                <c:pt idx="18">
                  <c:v>-41.63246849530378</c:v>
                </c:pt>
                <c:pt idx="19">
                  <c:v>-41.7267941802761</c:v>
                </c:pt>
                <c:pt idx="20">
                  <c:v>-41.82121770257527</c:v>
                </c:pt>
                <c:pt idx="21">
                  <c:v>-41.91573744302877</c:v>
                </c:pt>
                <c:pt idx="22">
                  <c:v>-42.0103423119158</c:v>
                </c:pt>
                <c:pt idx="23">
                  <c:v>-42.10501446004128</c:v>
                </c:pt>
                <c:pt idx="24">
                  <c:v>-42.19973134592601</c:v>
                </c:pt>
                <c:pt idx="25">
                  <c:v>-42.29446730682502</c:v>
                </c:pt>
                <c:pt idx="26">
                  <c:v>-42.38917825195313</c:v>
                </c:pt>
                <c:pt idx="27">
                  <c:v>-42.48382797011934</c:v>
                </c:pt>
                <c:pt idx="28">
                  <c:v>-42.57838157331009</c:v>
                </c:pt>
                <c:pt idx="29">
                  <c:v>-42.6728050268821</c:v>
                </c:pt>
                <c:pt idx="30">
                  <c:v>-42.76706539701127</c:v>
                </c:pt>
                <c:pt idx="31">
                  <c:v>-42.86113102437412</c:v>
                </c:pt>
                <c:pt idx="32">
                  <c:v>-42.95497163726216</c:v>
                </c:pt>
                <c:pt idx="33">
                  <c:v>-43.04855841889366</c:v>
                </c:pt>
                <c:pt idx="34">
                  <c:v>-43.14186404028077</c:v>
                </c:pt>
                <c:pt idx="35">
                  <c:v>-43.23486266738107</c:v>
                </c:pt>
                <c:pt idx="36">
                  <c:v>-43.32752994922247</c:v>
                </c:pt>
                <c:pt idx="37">
                  <c:v>-43.419842992138</c:v>
                </c:pt>
                <c:pt idx="38">
                  <c:v>-43.51178032403367</c:v>
                </c:pt>
                <c:pt idx="39">
                  <c:v>-43.60332182290085</c:v>
                </c:pt>
                <c:pt idx="40">
                  <c:v>-43.69444868582968</c:v>
                </c:pt>
                <c:pt idx="41">
                  <c:v>-43.7851433820606</c:v>
                </c:pt>
                <c:pt idx="42">
                  <c:v>-43.87538960251413</c:v>
                </c:pt>
                <c:pt idx="43">
                  <c:v>-43.9651722083859</c:v>
                </c:pt>
                <c:pt idx="44">
                  <c:v>-44.05447717959996</c:v>
                </c:pt>
                <c:pt idx="45">
                  <c:v>-44.14329156366597</c:v>
                </c:pt>
                <c:pt idx="46">
                  <c:v>-44.2316034254095</c:v>
                </c:pt>
                <c:pt idx="47">
                  <c:v>-44.31940179782985</c:v>
                </c:pt>
                <c:pt idx="48">
                  <c:v>-44.4066766343412</c:v>
                </c:pt>
                <c:pt idx="49">
                  <c:v>-44.49341876250991</c:v>
                </c:pt>
                <c:pt idx="50">
                  <c:v>-44.57961983939639</c:v>
                </c:pt>
                <c:pt idx="51">
                  <c:v>-44.66527230854946</c:v>
                </c:pt>
                <c:pt idx="52">
                  <c:v>-44.75036935863405</c:v>
                </c:pt>
                <c:pt idx="53">
                  <c:v>-44.83490488375595</c:v>
                </c:pt>
                <c:pt idx="54">
                  <c:v>-44.91887344547194</c:v>
                </c:pt>
                <c:pt idx="55">
                  <c:v>-45.0022702364218</c:v>
                </c:pt>
                <c:pt idx="56">
                  <c:v>-45.0850910455797</c:v>
                </c:pt>
                <c:pt idx="57">
                  <c:v>-45.16733222505126</c:v>
                </c:pt>
                <c:pt idx="58">
                  <c:v>-45.24899065839372</c:v>
                </c:pt>
                <c:pt idx="59">
                  <c:v>-45.330063730396</c:v>
                </c:pt>
                <c:pt idx="60">
                  <c:v>-45.41054929826987</c:v>
                </c:pt>
                <c:pt idx="61">
                  <c:v>-45.49044566420201</c:v>
                </c:pt>
                <c:pt idx="62">
                  <c:v>-45.56975154922111</c:v>
                </c:pt>
                <c:pt idx="63">
                  <c:v>-45.64846606831495</c:v>
                </c:pt>
                <c:pt idx="64">
                  <c:v>-45.72658870676104</c:v>
                </c:pt>
                <c:pt idx="65">
                  <c:v>-45.80411929760794</c:v>
                </c:pt>
                <c:pt idx="66">
                  <c:v>-45.88105800027459</c:v>
                </c:pt>
                <c:pt idx="67">
                  <c:v>-45.95740528019996</c:v>
                </c:pt>
                <c:pt idx="68">
                  <c:v>-46.03316188952431</c:v>
                </c:pt>
                <c:pt idx="69">
                  <c:v>-46.108328848728</c:v>
                </c:pt>
                <c:pt idx="70">
                  <c:v>-46.1829074292059</c:v>
                </c:pt>
                <c:pt idx="71">
                  <c:v>-46.2568991367316</c:v>
                </c:pt>
                <c:pt idx="72">
                  <c:v>-46.33030569576835</c:v>
                </c:pt>
                <c:pt idx="73">
                  <c:v>-46.4031290345897</c:v>
                </c:pt>
                <c:pt idx="74">
                  <c:v>-46.47537127117085</c:v>
                </c:pt>
                <c:pt idx="75">
                  <c:v>-46.54703469982216</c:v>
                </c:pt>
                <c:pt idx="76">
                  <c:v>-46.6181217785297</c:v>
                </c:pt>
                <c:pt idx="77">
                  <c:v>-46.68863511695053</c:v>
                </c:pt>
                <c:pt idx="78">
                  <c:v>-46.75857746506972</c:v>
                </c:pt>
                <c:pt idx="79">
                  <c:v>-46.82795170245117</c:v>
                </c:pt>
                <c:pt idx="80">
                  <c:v>-46.8967608280791</c:v>
                </c:pt>
                <c:pt idx="81">
                  <c:v>-46.965007950742</c:v>
                </c:pt>
                <c:pt idx="82">
                  <c:v>-47.03269627995951</c:v>
                </c:pt>
                <c:pt idx="83">
                  <c:v>-47.09982911739871</c:v>
                </c:pt>
                <c:pt idx="84">
                  <c:v>-47.16640984876358</c:v>
                </c:pt>
                <c:pt idx="85">
                  <c:v>-47.232441936158</c:v>
                </c:pt>
                <c:pt idx="86">
                  <c:v>-47.29792891086254</c:v>
                </c:pt>
                <c:pt idx="87">
                  <c:v>-47.36287436653038</c:v>
                </c:pt>
                <c:pt idx="88">
                  <c:v>-47.427281952776</c:v>
                </c:pt>
                <c:pt idx="89">
                  <c:v>-47.4911553691254</c:v>
                </c:pt>
                <c:pt idx="90">
                  <c:v>-47.55449835932995</c:v>
                </c:pt>
                <c:pt idx="91">
                  <c:v>-47.61731470601444</c:v>
                </c:pt>
                <c:pt idx="92">
                  <c:v>-47.679608225636</c:v>
                </c:pt>
                <c:pt idx="93">
                  <c:v>-47.74138276374688</c:v>
                </c:pt>
                <c:pt idx="94">
                  <c:v>-47.80264219056153</c:v>
                </c:pt>
                <c:pt idx="95">
                  <c:v>-47.86339039676204</c:v>
                </c:pt>
                <c:pt idx="96">
                  <c:v>-47.92363128959551</c:v>
                </c:pt>
                <c:pt idx="97">
                  <c:v>-47.98336878920507</c:v>
                </c:pt>
                <c:pt idx="98">
                  <c:v>-48.04260682517588</c:v>
                </c:pt>
                <c:pt idx="99">
                  <c:v>-48.10134933333345</c:v>
                </c:pt>
                <c:pt idx="100">
                  <c:v>-48.15960025272125</c:v>
                </c:pt>
                <c:pt idx="101">
                  <c:v>-48.21736352279504</c:v>
                </c:pt>
                <c:pt idx="102">
                  <c:v>-48.27464308079549</c:v>
                </c:pt>
                <c:pt idx="103">
                  <c:v>-48.33144285930575</c:v>
                </c:pt>
                <c:pt idx="104">
                  <c:v>-48.38776678395999</c:v>
                </c:pt>
                <c:pt idx="105">
                  <c:v>-48.44361877133677</c:v>
                </c:pt>
                <c:pt idx="106">
                  <c:v>-48.49900272697868</c:v>
                </c:pt>
                <c:pt idx="107">
                  <c:v>-48.55392254356593</c:v>
                </c:pt>
                <c:pt idx="108">
                  <c:v>-48.60838209922394</c:v>
                </c:pt>
                <c:pt idx="109">
                  <c:v>-48.66238525594645</c:v>
                </c:pt>
                <c:pt idx="110">
                  <c:v>-48.71593585816118</c:v>
                </c:pt>
                <c:pt idx="111">
                  <c:v>-48.76903773138883</c:v>
                </c:pt>
                <c:pt idx="112">
                  <c:v>-48.82169468101099</c:v>
                </c:pt>
                <c:pt idx="113">
                  <c:v>-48.87391049114724</c:v>
                </c:pt>
                <c:pt idx="114">
                  <c:v>-48.9256889236194</c:v>
                </c:pt>
                <c:pt idx="115">
                  <c:v>-48.97703371700936</c:v>
                </c:pt>
                <c:pt idx="116">
                  <c:v>-49.0279485858041</c:v>
                </c:pt>
                <c:pt idx="117">
                  <c:v>-49.07843721961034</c:v>
                </c:pt>
                <c:pt idx="118">
                  <c:v>-49.12850328245258</c:v>
                </c:pt>
                <c:pt idx="119">
                  <c:v>-49.17815041213908</c:v>
                </c:pt>
              </c:numCache>
            </c:numRef>
          </c:yVal>
          <c:smooth val="0"/>
          <c:extLst xmlns:c16r2="http://schemas.microsoft.com/office/drawing/2015/06/chart">
            <c:ext xmlns:c16="http://schemas.microsoft.com/office/drawing/2014/chart" uri="{C3380CC4-5D6E-409C-BE32-E72D297353CC}">
              <c16:uniqueId val="{00000002-E7E9-4AE9-AD73-5A8D60511222}"/>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40.180206488592</c:v>
                </c:pt>
                <c:pt idx="1">
                  <c:v>-40.22315253622628</c:v>
                </c:pt>
                <c:pt idx="2">
                  <c:v>-40.26824206977517</c:v>
                </c:pt>
                <c:pt idx="3">
                  <c:v>-40.31550787365082</c:v>
                </c:pt>
                <c:pt idx="4">
                  <c:v>-40.36494483181102</c:v>
                </c:pt>
                <c:pt idx="5">
                  <c:v>-40.41653370014546</c:v>
                </c:pt>
                <c:pt idx="6">
                  <c:v>-40.47024455426139</c:v>
                </c:pt>
                <c:pt idx="7">
                  <c:v>-40.52603941715051</c:v>
                </c:pt>
                <c:pt idx="8">
                  <c:v>-40.58387430727542</c:v>
                </c:pt>
                <c:pt idx="9">
                  <c:v>-40.64370083484482</c:v>
                </c:pt>
                <c:pt idx="10">
                  <c:v>-40.7054674455521</c:v>
                </c:pt>
                <c:pt idx="11">
                  <c:v>-40.7691203892182</c:v>
                </c:pt>
                <c:pt idx="12">
                  <c:v>-40.83460447366121</c:v>
                </c:pt>
                <c:pt idx="13">
                  <c:v>-40.89709833995902</c:v>
                </c:pt>
                <c:pt idx="14">
                  <c:v>-40.9592427376715</c:v>
                </c:pt>
                <c:pt idx="15">
                  <c:v>-41.02145466556976</c:v>
                </c:pt>
                <c:pt idx="16">
                  <c:v>-41.08385982927619</c:v>
                </c:pt>
                <c:pt idx="17">
                  <c:v>-41.14654244891017</c:v>
                </c:pt>
                <c:pt idx="18">
                  <c:v>-41.20955622248</c:v>
                </c:pt>
                <c:pt idx="19">
                  <c:v>-41.2729319942091</c:v>
                </c:pt>
                <c:pt idx="20">
                  <c:v>-41.33668360925999</c:v>
                </c:pt>
                <c:pt idx="21">
                  <c:v>-41.40081237845015</c:v>
                </c:pt>
                <c:pt idx="22">
                  <c:v>-41.46531047622102</c:v>
                </c:pt>
                <c:pt idx="23">
                  <c:v>-41.53016352067834</c:v>
                </c:pt>
                <c:pt idx="24">
                  <c:v>-41.5953525270579</c:v>
                </c:pt>
                <c:pt idx="25">
                  <c:v>-41.66085538175275</c:v>
                </c:pt>
                <c:pt idx="26">
                  <c:v>-41.72663963853938</c:v>
                </c:pt>
                <c:pt idx="27">
                  <c:v>-41.79267662938537</c:v>
                </c:pt>
                <c:pt idx="28">
                  <c:v>-41.85893806569</c:v>
                </c:pt>
                <c:pt idx="29">
                  <c:v>-41.9253959361618</c:v>
                </c:pt>
                <c:pt idx="30">
                  <c:v>-41.99202274757271</c:v>
                </c:pt>
                <c:pt idx="31">
                  <c:v>-42.05879169590935</c:v>
                </c:pt>
                <c:pt idx="32">
                  <c:v>-42.1256767828727</c:v>
                </c:pt>
                <c:pt idx="33">
                  <c:v>-42.19265289141503</c:v>
                </c:pt>
                <c:pt idx="34">
                  <c:v>-42.25969583079041</c:v>
                </c:pt>
                <c:pt idx="35">
                  <c:v>-42.3267823590695</c:v>
                </c:pt>
                <c:pt idx="36">
                  <c:v>-42.39389018910239</c:v>
                </c:pt>
                <c:pt idx="37">
                  <c:v>-42.46099798252317</c:v>
                </c:pt>
                <c:pt idx="38">
                  <c:v>-42.52808533516601</c:v>
                </c:pt>
                <c:pt idx="39">
                  <c:v>-42.5951327420317</c:v>
                </c:pt>
                <c:pt idx="40">
                  <c:v>-42.6621215818168</c:v>
                </c:pt>
                <c:pt idx="41">
                  <c:v>-42.7290340915738</c:v>
                </c:pt>
                <c:pt idx="42">
                  <c:v>-42.7958533387501</c:v>
                </c:pt>
                <c:pt idx="43">
                  <c:v>-42.86256319225276</c:v>
                </c:pt>
                <c:pt idx="44">
                  <c:v>-42.92914829315805</c:v>
                </c:pt>
                <c:pt idx="45">
                  <c:v>-42.9955940254922</c:v>
                </c:pt>
                <c:pt idx="46">
                  <c:v>-43.06188648741479</c:v>
                </c:pt>
                <c:pt idx="47">
                  <c:v>-43.12801246300751</c:v>
                </c:pt>
                <c:pt idx="48">
                  <c:v>-43.19395939479773</c:v>
                </c:pt>
                <c:pt idx="49">
                  <c:v>-43.25971535714597</c:v>
                </c:pt>
                <c:pt idx="50">
                  <c:v>-43.32526903053122</c:v>
                </c:pt>
                <c:pt idx="51">
                  <c:v>-43.39060967674406</c:v>
                </c:pt>
                <c:pt idx="52">
                  <c:v>-43.45572711501404</c:v>
                </c:pt>
                <c:pt idx="53">
                  <c:v>-43.52061169905392</c:v>
                </c:pt>
                <c:pt idx="54">
                  <c:v>-43.58525429503833</c:v>
                </c:pt>
                <c:pt idx="55">
                  <c:v>-43.6496462604491</c:v>
                </c:pt>
                <c:pt idx="56">
                  <c:v>-43.71377942380195</c:v>
                </c:pt>
                <c:pt idx="57">
                  <c:v>-43.77764606518485</c:v>
                </c:pt>
                <c:pt idx="58">
                  <c:v>-43.841238897598</c:v>
                </c:pt>
                <c:pt idx="59">
                  <c:v>-43.90455104905914</c:v>
                </c:pt>
                <c:pt idx="60">
                  <c:v>-43.96757604544518</c:v>
                </c:pt>
                <c:pt idx="61">
                  <c:v>-44.03030779402797</c:v>
                </c:pt>
                <c:pt idx="62">
                  <c:v>-44.09274056768619</c:v>
                </c:pt>
                <c:pt idx="63">
                  <c:v>-44.15486898976499</c:v>
                </c:pt>
                <c:pt idx="64">
                  <c:v>-44.21668801953273</c:v>
                </c:pt>
                <c:pt idx="65">
                  <c:v>-44.2781929382418</c:v>
                </c:pt>
                <c:pt idx="66">
                  <c:v>-44.3393793357509</c:v>
                </c:pt>
                <c:pt idx="67">
                  <c:v>-44.40024309767288</c:v>
                </c:pt>
                <c:pt idx="68">
                  <c:v>-44.46078039304803</c:v>
                </c:pt>
                <c:pt idx="69">
                  <c:v>-44.52098766250219</c:v>
                </c:pt>
                <c:pt idx="70">
                  <c:v>-44.58086160688199</c:v>
                </c:pt>
                <c:pt idx="71">
                  <c:v>-44.6403991763468</c:v>
                </c:pt>
                <c:pt idx="72">
                  <c:v>-44.69959755987384</c:v>
                </c:pt>
                <c:pt idx="73">
                  <c:v>-44.75845417520294</c:v>
                </c:pt>
                <c:pt idx="74">
                  <c:v>-44.81696665915914</c:v>
                </c:pt>
                <c:pt idx="75">
                  <c:v>-44.87513285836758</c:v>
                </c:pt>
                <c:pt idx="76">
                  <c:v>-44.93295082033001</c:v>
                </c:pt>
                <c:pt idx="77">
                  <c:v>-44.9904187848506</c:v>
                </c:pt>
                <c:pt idx="78">
                  <c:v>-45.04753517580593</c:v>
                </c:pt>
                <c:pt idx="79">
                  <c:v>-45.10429859322714</c:v>
                </c:pt>
                <c:pt idx="80">
                  <c:v>-45.16070780570222</c:v>
                </c:pt>
                <c:pt idx="81">
                  <c:v>-45.21676174306504</c:v>
                </c:pt>
                <c:pt idx="82">
                  <c:v>-45.27245948938571</c:v>
                </c:pt>
                <c:pt idx="83">
                  <c:v>-45.32780027621804</c:v>
                </c:pt>
                <c:pt idx="84">
                  <c:v>-45.38278347612867</c:v>
                </c:pt>
                <c:pt idx="85">
                  <c:v>-45.43740859646319</c:v>
                </c:pt>
                <c:pt idx="86">
                  <c:v>-45.49167527336704</c:v>
                </c:pt>
                <c:pt idx="87">
                  <c:v>-45.54558326603546</c:v>
                </c:pt>
                <c:pt idx="88">
                  <c:v>-45.59913245119333</c:v>
                </c:pt>
                <c:pt idx="89">
                  <c:v>-45.65232281778162</c:v>
                </c:pt>
                <c:pt idx="90">
                  <c:v>-45.70515446186435</c:v>
                </c:pt>
                <c:pt idx="91">
                  <c:v>-45.75762758172579</c:v>
                </c:pt>
                <c:pt idx="92">
                  <c:v>-45.8097424731659</c:v>
                </c:pt>
                <c:pt idx="93">
                  <c:v>-45.86149952496908</c:v>
                </c:pt>
                <c:pt idx="94">
                  <c:v>-45.91289921457246</c:v>
                </c:pt>
                <c:pt idx="95">
                  <c:v>-45.9639421038819</c:v>
                </c:pt>
                <c:pt idx="96">
                  <c:v>-46.01462883526789</c:v>
                </c:pt>
                <c:pt idx="97">
                  <c:v>-46.06496012770867</c:v>
                </c:pt>
                <c:pt idx="98">
                  <c:v>-46.11493677309181</c:v>
                </c:pt>
                <c:pt idx="99">
                  <c:v>-46.16455963266526</c:v>
                </c:pt>
                <c:pt idx="100">
                  <c:v>-46.21382963361884</c:v>
                </c:pt>
                <c:pt idx="101">
                  <c:v>-46.26274776580748</c:v>
                </c:pt>
                <c:pt idx="102">
                  <c:v>-46.31131507860619</c:v>
                </c:pt>
                <c:pt idx="103">
                  <c:v>-46.35953267788364</c:v>
                </c:pt>
                <c:pt idx="104">
                  <c:v>-46.40740172310039</c:v>
                </c:pt>
                <c:pt idx="105">
                  <c:v>-46.45492342452629</c:v>
                </c:pt>
                <c:pt idx="106">
                  <c:v>-46.50209904056282</c:v>
                </c:pt>
                <c:pt idx="107">
                  <c:v>-46.54892987516905</c:v>
                </c:pt>
                <c:pt idx="108">
                  <c:v>-46.59541727540635</c:v>
                </c:pt>
                <c:pt idx="109">
                  <c:v>-46.641562629065</c:v>
                </c:pt>
                <c:pt idx="110">
                  <c:v>-46.68736736239804</c:v>
                </c:pt>
                <c:pt idx="111">
                  <c:v>-46.73283293794202</c:v>
                </c:pt>
                <c:pt idx="112">
                  <c:v>-46.7779608524188</c:v>
                </c:pt>
                <c:pt idx="113">
                  <c:v>-46.82275263474186</c:v>
                </c:pt>
                <c:pt idx="114">
                  <c:v>-46.86720984408112</c:v>
                </c:pt>
                <c:pt idx="115">
                  <c:v>-46.9113340680251</c:v>
                </c:pt>
                <c:pt idx="116">
                  <c:v>-46.9551269208041</c:v>
                </c:pt>
                <c:pt idx="117">
                  <c:v>-46.99859004159862</c:v>
                </c:pt>
                <c:pt idx="118">
                  <c:v>-47.0417250929063</c:v>
                </c:pt>
                <c:pt idx="119">
                  <c:v>-47.0845337589858</c:v>
                </c:pt>
              </c:numCache>
            </c:numRef>
          </c:yVal>
          <c:smooth val="0"/>
          <c:extLst xmlns:c16r2="http://schemas.microsoft.com/office/drawing/2015/06/chart">
            <c:ext xmlns:c16="http://schemas.microsoft.com/office/drawing/2014/chart" uri="{C3380CC4-5D6E-409C-BE32-E72D297353CC}">
              <c16:uniqueId val="{00000003-E7E9-4AE9-AD73-5A8D60511222}"/>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44.64467387621283</c:v>
                </c:pt>
                <c:pt idx="1">
                  <c:v>-44.6967362862756</c:v>
                </c:pt>
                <c:pt idx="2">
                  <c:v>-44.75711902553303</c:v>
                </c:pt>
                <c:pt idx="3">
                  <c:v>-44.82561420551701</c:v>
                </c:pt>
                <c:pt idx="4">
                  <c:v>-44.90196291474513</c:v>
                </c:pt>
                <c:pt idx="5">
                  <c:v>-44.98589868848239</c:v>
                </c:pt>
                <c:pt idx="6">
                  <c:v>-45.07715155535377</c:v>
                </c:pt>
                <c:pt idx="7">
                  <c:v>-45.17545098289838</c:v>
                </c:pt>
                <c:pt idx="8">
                  <c:v>-45.28052808940492</c:v>
                </c:pt>
                <c:pt idx="9">
                  <c:v>-45.39211728969165</c:v>
                </c:pt>
                <c:pt idx="10">
                  <c:v>-45.50995750429009</c:v>
                </c:pt>
                <c:pt idx="11">
                  <c:v>-45.6337930323698</c:v>
                </c:pt>
                <c:pt idx="12">
                  <c:v>-45.7633741660893</c:v>
                </c:pt>
                <c:pt idx="13">
                  <c:v>-45.88892698475547</c:v>
                </c:pt>
                <c:pt idx="14">
                  <c:v>-46.01497677507857</c:v>
                </c:pt>
                <c:pt idx="15">
                  <c:v>-46.14203816642476</c:v>
                </c:pt>
                <c:pt idx="16">
                  <c:v>-46.27015268013428</c:v>
                </c:pt>
                <c:pt idx="17">
                  <c:v>-46.39932989969017</c:v>
                </c:pt>
                <c:pt idx="18">
                  <c:v>-46.5295568169231</c:v>
                </c:pt>
                <c:pt idx="19">
                  <c:v>-46.66080373165505</c:v>
                </c:pt>
                <c:pt idx="20">
                  <c:v>-46.7930287994027</c:v>
                </c:pt>
                <c:pt idx="21">
                  <c:v>-46.926181535396</c:v>
                </c:pt>
                <c:pt idx="22">
                  <c:v>-47.0602055088675</c:v>
                </c:pt>
                <c:pt idx="23">
                  <c:v>-47.19504040927313</c:v>
                </c:pt>
                <c:pt idx="24">
                  <c:v>-47.33062362541195</c:v>
                </c:pt>
                <c:pt idx="25">
                  <c:v>-47.46689144692118</c:v>
                </c:pt>
                <c:pt idx="26">
                  <c:v>-47.60376335040745</c:v>
                </c:pt>
                <c:pt idx="27">
                  <c:v>-47.74116809446605</c:v>
                </c:pt>
                <c:pt idx="28">
                  <c:v>-47.87903701882987</c:v>
                </c:pt>
                <c:pt idx="29">
                  <c:v>-48.01730350352224</c:v>
                </c:pt>
                <c:pt idx="30">
                  <c:v>-48.15590314313613</c:v>
                </c:pt>
                <c:pt idx="31">
                  <c:v>-48.29477386244116</c:v>
                </c:pt>
                <c:pt idx="32">
                  <c:v>-48.43385598259374</c:v>
                </c:pt>
                <c:pt idx="33">
                  <c:v>-48.57309224967321</c:v>
                </c:pt>
                <c:pt idx="34">
                  <c:v>-48.71242783464275</c:v>
                </c:pt>
                <c:pt idx="35">
                  <c:v>-48.85181031182583</c:v>
                </c:pt>
                <c:pt idx="36">
                  <c:v>-48.99118962134794</c:v>
                </c:pt>
                <c:pt idx="37">
                  <c:v>-49.13051801982328</c:v>
                </c:pt>
                <c:pt idx="38">
                  <c:v>-49.269750022571</c:v>
                </c:pt>
                <c:pt idx="39">
                  <c:v>-49.40884231087193</c:v>
                </c:pt>
                <c:pt idx="40">
                  <c:v>-49.54775368047558</c:v>
                </c:pt>
                <c:pt idx="41">
                  <c:v>-49.68644497466199</c:v>
                </c:pt>
                <c:pt idx="42">
                  <c:v>-49.82487901431195</c:v>
                </c:pt>
                <c:pt idx="43">
                  <c:v>-49.963020527322</c:v>
                </c:pt>
                <c:pt idx="44">
                  <c:v>-50.10083607816205</c:v>
                </c:pt>
                <c:pt idx="45">
                  <c:v>-50.23829399805208</c:v>
                </c:pt>
                <c:pt idx="46">
                  <c:v>-50.37536431620855</c:v>
                </c:pt>
                <c:pt idx="47">
                  <c:v>-50.51201869243141</c:v>
                </c:pt>
                <c:pt idx="48">
                  <c:v>-50.64823035126629</c:v>
                </c:pt>
                <c:pt idx="49">
                  <c:v>-50.78397401789604</c:v>
                </c:pt>
                <c:pt idx="50">
                  <c:v>-50.91922585585142</c:v>
                </c:pt>
                <c:pt idx="51">
                  <c:v>-51.0539634066299</c:v>
                </c:pt>
                <c:pt idx="52">
                  <c:v>-51.18816553120496</c:v>
                </c:pt>
                <c:pt idx="53">
                  <c:v>-51.321812353503</c:v>
                </c:pt>
                <c:pt idx="54">
                  <c:v>-51.45488520585274</c:v>
                </c:pt>
                <c:pt idx="55">
                  <c:v>-51.58736657637017</c:v>
                </c:pt>
                <c:pt idx="56">
                  <c:v>-51.71924005823999</c:v>
                </c:pt>
                <c:pt idx="57">
                  <c:v>-51.8504903009034</c:v>
                </c:pt>
                <c:pt idx="58">
                  <c:v>-51.98110296305185</c:v>
                </c:pt>
                <c:pt idx="59">
                  <c:v>-52.11106466744637</c:v>
                </c:pt>
                <c:pt idx="60">
                  <c:v>-52.24036295745645</c:v>
                </c:pt>
                <c:pt idx="61">
                  <c:v>-52.36898625531929</c:v>
                </c:pt>
                <c:pt idx="62">
                  <c:v>-52.49692382203466</c:v>
                </c:pt>
                <c:pt idx="63">
                  <c:v>-52.6241657188657</c:v>
                </c:pt>
                <c:pt idx="64">
                  <c:v>-52.75070277037457</c:v>
                </c:pt>
                <c:pt idx="65">
                  <c:v>-52.87652652896895</c:v>
                </c:pt>
                <c:pt idx="66">
                  <c:v>-53.0016292408836</c:v>
                </c:pt>
                <c:pt idx="67">
                  <c:v>-53.1260038135597</c:v>
                </c:pt>
                <c:pt idx="68">
                  <c:v>-53.2496437843738</c:v>
                </c:pt>
                <c:pt idx="69">
                  <c:v>-53.37254329065215</c:v>
                </c:pt>
                <c:pt idx="70">
                  <c:v>-53.49469704096281</c:v>
                </c:pt>
                <c:pt idx="71">
                  <c:v>-53.6161002875815</c:v>
                </c:pt>
                <c:pt idx="72">
                  <c:v>-53.73674880014505</c:v>
                </c:pt>
                <c:pt idx="73">
                  <c:v>-53.85663884039923</c:v>
                </c:pt>
                <c:pt idx="74">
                  <c:v>-53.97576713803982</c:v>
                </c:pt>
                <c:pt idx="75">
                  <c:v>-54.09413086758468</c:v>
                </c:pt>
                <c:pt idx="76">
                  <c:v>-54.21172762621789</c:v>
                </c:pt>
                <c:pt idx="77">
                  <c:v>-54.32855541262506</c:v>
                </c:pt>
                <c:pt idx="78">
                  <c:v>-54.44461260671505</c:v>
                </c:pt>
                <c:pt idx="79">
                  <c:v>-54.55989795023999</c:v>
                </c:pt>
                <c:pt idx="80">
                  <c:v>-54.67441052825961</c:v>
                </c:pt>
                <c:pt idx="81">
                  <c:v>-54.7881497514154</c:v>
                </c:pt>
                <c:pt idx="82">
                  <c:v>-54.901115338987</c:v>
                </c:pt>
                <c:pt idx="83">
                  <c:v>-55.01330730269454</c:v>
                </c:pt>
                <c:pt idx="84">
                  <c:v>-55.12472593123221</c:v>
                </c:pt>
                <c:pt idx="85">
                  <c:v>-55.23537177547223</c:v>
                </c:pt>
                <c:pt idx="86">
                  <c:v>-55.34524563434069</c:v>
                </c:pt>
                <c:pt idx="87">
                  <c:v>-55.45434854133003</c:v>
                </c:pt>
                <c:pt idx="88">
                  <c:v>-55.56268175161426</c:v>
                </c:pt>
                <c:pt idx="89">
                  <c:v>-55.67024672974594</c:v>
                </c:pt>
                <c:pt idx="90">
                  <c:v>-55.77704513791514</c:v>
                </c:pt>
                <c:pt idx="91">
                  <c:v>-55.8830788247469</c:v>
                </c:pt>
                <c:pt idx="92">
                  <c:v>-55.9883498145923</c:v>
                </c:pt>
                <c:pt idx="93">
                  <c:v>-56.09286029734614</c:v>
                </c:pt>
                <c:pt idx="94">
                  <c:v>-56.19661261869442</c:v>
                </c:pt>
                <c:pt idx="95">
                  <c:v>-56.29960927084584</c:v>
                </c:pt>
                <c:pt idx="96">
                  <c:v>-56.40185288366774</c:v>
                </c:pt>
                <c:pt idx="97">
                  <c:v>-56.50334621625916</c:v>
                </c:pt>
                <c:pt idx="98">
                  <c:v>-56.60409214889477</c:v>
                </c:pt>
                <c:pt idx="99">
                  <c:v>-56.70409367537377</c:v>
                </c:pt>
                <c:pt idx="100">
                  <c:v>-56.80335389570564</c:v>
                </c:pt>
                <c:pt idx="101">
                  <c:v>-56.90187600915849</c:v>
                </c:pt>
                <c:pt idx="102">
                  <c:v>-56.99966330762344</c:v>
                </c:pt>
                <c:pt idx="103">
                  <c:v>-57.09671916932393</c:v>
                </c:pt>
                <c:pt idx="104">
                  <c:v>-57.19304705279198</c:v>
                </c:pt>
                <c:pt idx="105">
                  <c:v>-57.28865049115662</c:v>
                </c:pt>
                <c:pt idx="106">
                  <c:v>-57.38353308670865</c:v>
                </c:pt>
                <c:pt idx="107">
                  <c:v>-57.47769850572006</c:v>
                </c:pt>
                <c:pt idx="108">
                  <c:v>-57.57115047352954</c:v>
                </c:pt>
                <c:pt idx="109">
                  <c:v>-57.6638927698541</c:v>
                </c:pt>
                <c:pt idx="110">
                  <c:v>-57.75592922434316</c:v>
                </c:pt>
                <c:pt idx="111">
                  <c:v>-57.84726371235907</c:v>
                </c:pt>
                <c:pt idx="112">
                  <c:v>-57.93790015094962</c:v>
                </c:pt>
                <c:pt idx="113">
                  <c:v>-58.02784249503603</c:v>
                </c:pt>
                <c:pt idx="114">
                  <c:v>-58.11709473379597</c:v>
                </c:pt>
                <c:pt idx="115">
                  <c:v>-58.20566088721714</c:v>
                </c:pt>
                <c:pt idx="116">
                  <c:v>-58.29354500283716</c:v>
                </c:pt>
                <c:pt idx="117">
                  <c:v>-58.38075115264999</c:v>
                </c:pt>
                <c:pt idx="118">
                  <c:v>-58.467283430166</c:v>
                </c:pt>
                <c:pt idx="119">
                  <c:v>-58.5531459476333</c:v>
                </c:pt>
              </c:numCache>
            </c:numRef>
          </c:yVal>
          <c:smooth val="0"/>
          <c:extLst xmlns:c16r2="http://schemas.microsoft.com/office/drawing/2015/06/chart">
            <c:ext xmlns:c16="http://schemas.microsoft.com/office/drawing/2014/chart" uri="{C3380CC4-5D6E-409C-BE32-E72D297353CC}">
              <c16:uniqueId val="{00000004-E7E9-4AE9-AD73-5A8D60511222}"/>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40.180206488592</c:v>
                </c:pt>
                <c:pt idx="1">
                  <c:v>-40.39199771322829</c:v>
                </c:pt>
                <c:pt idx="2">
                  <c:v>-40.60441998237047</c:v>
                </c:pt>
                <c:pt idx="3">
                  <c:v>-40.81781053712893</c:v>
                </c:pt>
                <c:pt idx="4">
                  <c:v>-41.03236183410627</c:v>
                </c:pt>
                <c:pt idx="5">
                  <c:v>-41.24818448130434</c:v>
                </c:pt>
                <c:pt idx="6">
                  <c:v>-41.465325998729</c:v>
                </c:pt>
                <c:pt idx="7">
                  <c:v>-41.68378561527425</c:v>
                </c:pt>
                <c:pt idx="8">
                  <c:v>-41.90352602272833</c:v>
                </c:pt>
                <c:pt idx="9">
                  <c:v>-42.1244826979314</c:v>
                </c:pt>
                <c:pt idx="10">
                  <c:v>-42.34657128087338</c:v>
                </c:pt>
                <c:pt idx="11">
                  <c:v>-42.5696933987474</c:v>
                </c:pt>
                <c:pt idx="12">
                  <c:v>-42.79374124787864</c:v>
                </c:pt>
                <c:pt idx="13">
                  <c:v>-43.01146234435282</c:v>
                </c:pt>
                <c:pt idx="14">
                  <c:v>-43.2256864035603</c:v>
                </c:pt>
                <c:pt idx="15">
                  <c:v>-43.4371992715846</c:v>
                </c:pt>
                <c:pt idx="16">
                  <c:v>-43.64623544775031</c:v>
                </c:pt>
                <c:pt idx="17">
                  <c:v>-43.85296173848928</c:v>
                </c:pt>
                <c:pt idx="18">
                  <c:v>-44.05749541133751</c:v>
                </c:pt>
                <c:pt idx="19">
                  <c:v>-44.2599167313374</c:v>
                </c:pt>
                <c:pt idx="20">
                  <c:v>-44.460278569255</c:v>
                </c:pt>
                <c:pt idx="21">
                  <c:v>-44.65861375435134</c:v>
                </c:pt>
                <c:pt idx="22">
                  <c:v>-44.85494068664591</c:v>
                </c:pt>
                <c:pt idx="23">
                  <c:v>-45.04926760688159</c:v>
                </c:pt>
                <c:pt idx="24">
                  <c:v>-45.24159583214986</c:v>
                </c:pt>
                <c:pt idx="25">
                  <c:v>-45.4319221953242</c:v>
                </c:pt>
                <c:pt idx="26">
                  <c:v>-45.62023171522878</c:v>
                </c:pt>
                <c:pt idx="27">
                  <c:v>-45.80651212450086</c:v>
                </c:pt>
                <c:pt idx="28">
                  <c:v>-45.99075218974531</c:v>
                </c:pt>
                <c:pt idx="29">
                  <c:v>-46.17294167312635</c:v>
                </c:pt>
                <c:pt idx="30">
                  <c:v>-46.35307173359195</c:v>
                </c:pt>
                <c:pt idx="31">
                  <c:v>-46.53113519631824</c:v>
                </c:pt>
                <c:pt idx="32">
                  <c:v>-46.70712671869796</c:v>
                </c:pt>
                <c:pt idx="33">
                  <c:v>-46.881042878756</c:v>
                </c:pt>
                <c:pt idx="34">
                  <c:v>-47.0528822058891</c:v>
                </c:pt>
                <c:pt idx="35">
                  <c:v>-47.2226451691895</c:v>
                </c:pt>
                <c:pt idx="36">
                  <c:v>-47.3903341350333</c:v>
                </c:pt>
                <c:pt idx="37">
                  <c:v>-47.55595330284495</c:v>
                </c:pt>
                <c:pt idx="38">
                  <c:v>-47.71950862583162</c:v>
                </c:pt>
                <c:pt idx="39">
                  <c:v>-47.88100771007885</c:v>
                </c:pt>
                <c:pt idx="40">
                  <c:v>-48.04045972485028</c:v>
                </c:pt>
                <c:pt idx="41">
                  <c:v>-48.19787530628764</c:v>
                </c:pt>
                <c:pt idx="42">
                  <c:v>-48.35326645914553</c:v>
                </c:pt>
                <c:pt idx="43">
                  <c:v>-48.50664645905603</c:v>
                </c:pt>
                <c:pt idx="44">
                  <c:v>-48.65802975647921</c:v>
                </c:pt>
                <c:pt idx="45">
                  <c:v>-48.80743188325592</c:v>
                </c:pt>
                <c:pt idx="46">
                  <c:v>-48.95486936231891</c:v>
                </c:pt>
                <c:pt idx="47">
                  <c:v>-49.10035962096435</c:v>
                </c:pt>
                <c:pt idx="48">
                  <c:v>-49.2439209079239</c:v>
                </c:pt>
                <c:pt idx="49">
                  <c:v>-49.38557221440078</c:v>
                </c:pt>
                <c:pt idx="50">
                  <c:v>-49.5253331990857</c:v>
                </c:pt>
                <c:pt idx="51">
                  <c:v>-49.66322411715645</c:v>
                </c:pt>
                <c:pt idx="52">
                  <c:v>-49.79926575319767</c:v>
                </c:pt>
                <c:pt idx="53">
                  <c:v>-49.933479357946</c:v>
                </c:pt>
                <c:pt idx="54">
                  <c:v>-50.06588658877945</c:v>
                </c:pt>
                <c:pt idx="55">
                  <c:v>-50.1965094537977</c:v>
                </c:pt>
                <c:pt idx="56">
                  <c:v>-50.32537025934926</c:v>
                </c:pt>
                <c:pt idx="57">
                  <c:v>-50.45249156088669</c:v>
                </c:pt>
                <c:pt idx="58">
                  <c:v>-50.5778961169899</c:v>
                </c:pt>
                <c:pt idx="59">
                  <c:v>-50.70160684638677</c:v>
                </c:pt>
                <c:pt idx="60">
                  <c:v>-50.82364678788309</c:v>
                </c:pt>
                <c:pt idx="61">
                  <c:v>-50.944039062992</c:v>
                </c:pt>
                <c:pt idx="62">
                  <c:v>-51.06280684119065</c:v>
                </c:pt>
                <c:pt idx="63">
                  <c:v>-51.17997330759817</c:v>
                </c:pt>
                <c:pt idx="64">
                  <c:v>-51.29556163301185</c:v>
                </c:pt>
                <c:pt idx="65">
                  <c:v>-51.40959494614071</c:v>
                </c:pt>
                <c:pt idx="66">
                  <c:v>-51.52209630791595</c:v>
                </c:pt>
                <c:pt idx="67">
                  <c:v>-51.63308868777244</c:v>
                </c:pt>
                <c:pt idx="68">
                  <c:v>-51.74259494179751</c:v>
                </c:pt>
                <c:pt idx="69">
                  <c:v>-51.85063779262595</c:v>
                </c:pt>
                <c:pt idx="70">
                  <c:v>-51.95723981099307</c:v>
                </c:pt>
                <c:pt idx="71">
                  <c:v>-52.06242339884648</c:v>
                </c:pt>
                <c:pt idx="72">
                  <c:v>-52.16621077392893</c:v>
                </c:pt>
                <c:pt idx="73">
                  <c:v>-52.26862395573426</c:v>
                </c:pt>
                <c:pt idx="74">
                  <c:v>-52.36968475277664</c:v>
                </c:pt>
                <c:pt idx="75">
                  <c:v>-52.46941475107629</c:v>
                </c:pt>
                <c:pt idx="76">
                  <c:v>-52.56783530378743</c:v>
                </c:pt>
                <c:pt idx="77">
                  <c:v>-52.66496752191694</c:v>
                </c:pt>
                <c:pt idx="78">
                  <c:v>-52.76083226605123</c:v>
                </c:pt>
                <c:pt idx="79">
                  <c:v>-52.85545013901992</c:v>
                </c:pt>
                <c:pt idx="80">
                  <c:v>-52.94884147946528</c:v>
                </c:pt>
                <c:pt idx="81">
                  <c:v>-53.04102635624074</c:v>
                </c:pt>
                <c:pt idx="82">
                  <c:v>-53.1320245635743</c:v>
                </c:pt>
                <c:pt idx="83">
                  <c:v>-53.22185561697096</c:v>
                </c:pt>
                <c:pt idx="84">
                  <c:v>-53.3105387498008</c:v>
                </c:pt>
                <c:pt idx="85">
                  <c:v>-53.39809291051005</c:v>
                </c:pt>
                <c:pt idx="86">
                  <c:v>-53.4845367604189</c:v>
                </c:pt>
                <c:pt idx="87">
                  <c:v>-53.56988867208974</c:v>
                </c:pt>
                <c:pt idx="88">
                  <c:v>-53.6541667281822</c:v>
                </c:pt>
                <c:pt idx="89">
                  <c:v>-53.73738872080684</c:v>
                </c:pt>
                <c:pt idx="90">
                  <c:v>-53.81957215130024</c:v>
                </c:pt>
                <c:pt idx="91">
                  <c:v>-53.90073423042213</c:v>
                </c:pt>
                <c:pt idx="92">
                  <c:v>-53.98089187892583</c:v>
                </c:pt>
                <c:pt idx="93">
                  <c:v>-54.06006172847447</c:v>
                </c:pt>
                <c:pt idx="94">
                  <c:v>-54.13826012288246</c:v>
                </c:pt>
                <c:pt idx="95">
                  <c:v>-54.21550311965802</c:v>
                </c:pt>
                <c:pt idx="96">
                  <c:v>-54.29180649180334</c:v>
                </c:pt>
                <c:pt idx="97">
                  <c:v>-54.36718572988684</c:v>
                </c:pt>
                <c:pt idx="98">
                  <c:v>-54.44165604431304</c:v>
                </c:pt>
                <c:pt idx="99">
                  <c:v>-54.51523236782986</c:v>
                </c:pt>
                <c:pt idx="100">
                  <c:v>-54.58792935820696</c:v>
                </c:pt>
                <c:pt idx="101">
                  <c:v>-54.65976140108999</c:v>
                </c:pt>
                <c:pt idx="102">
                  <c:v>-54.73074261300507</c:v>
                </c:pt>
                <c:pt idx="103">
                  <c:v>-54.80088684450855</c:v>
                </c:pt>
                <c:pt idx="104">
                  <c:v>-54.87020768345779</c:v>
                </c:pt>
                <c:pt idx="105">
                  <c:v>-54.93871845838748</c:v>
                </c:pt>
                <c:pt idx="106">
                  <c:v>-55.00643224199302</c:v>
                </c:pt>
                <c:pt idx="107">
                  <c:v>-55.07336185468193</c:v>
                </c:pt>
                <c:pt idx="108">
                  <c:v>-55.13951986822303</c:v>
                </c:pt>
                <c:pt idx="109">
                  <c:v>-55.20491860943002</c:v>
                </c:pt>
                <c:pt idx="110">
                  <c:v>-55.26957016392362</c:v>
                </c:pt>
                <c:pt idx="111">
                  <c:v>-55.33348637992349</c:v>
                </c:pt>
                <c:pt idx="112">
                  <c:v>-55.3966788720777</c:v>
                </c:pt>
                <c:pt idx="113">
                  <c:v>-55.45915902531802</c:v>
                </c:pt>
                <c:pt idx="114">
                  <c:v>-55.52093799874547</c:v>
                </c:pt>
                <c:pt idx="115">
                  <c:v>-55.582026729513</c:v>
                </c:pt>
                <c:pt idx="116">
                  <c:v>-55.6424359367248</c:v>
                </c:pt>
                <c:pt idx="117">
                  <c:v>-55.70217612533087</c:v>
                </c:pt>
                <c:pt idx="118">
                  <c:v>-55.76125759002753</c:v>
                </c:pt>
                <c:pt idx="119">
                  <c:v>-55.81969041912814</c:v>
                </c:pt>
              </c:numCache>
            </c:numRef>
          </c:yVal>
          <c:smooth val="0"/>
          <c:extLst xmlns:c16r2="http://schemas.microsoft.com/office/drawing/2015/06/chart">
            <c:ext xmlns:c16="http://schemas.microsoft.com/office/drawing/2014/chart" uri="{C3380CC4-5D6E-409C-BE32-E72D297353CC}">
              <c16:uniqueId val="{00000005-E7E9-4AE9-AD73-5A8D60511222}"/>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40.180206488592</c:v>
                </c:pt>
                <c:pt idx="1">
                  <c:v>-40.2396326066464</c:v>
                </c:pt>
                <c:pt idx="2">
                  <c:v>-40.30869686664597</c:v>
                </c:pt>
                <c:pt idx="3">
                  <c:v>-40.38715973446506</c:v>
                </c:pt>
                <c:pt idx="4">
                  <c:v>-40.47472839048805</c:v>
                </c:pt>
                <c:pt idx="5">
                  <c:v>-40.57110926478617</c:v>
                </c:pt>
                <c:pt idx="6">
                  <c:v>-40.67601053689032</c:v>
                </c:pt>
                <c:pt idx="7">
                  <c:v>-40.78914377039473</c:v>
                </c:pt>
                <c:pt idx="8">
                  <c:v>-40.91022505237012</c:v>
                </c:pt>
                <c:pt idx="9">
                  <c:v>-41.03897576915551</c:v>
                </c:pt>
                <c:pt idx="10">
                  <c:v>-41.17512311622385</c:v>
                </c:pt>
                <c:pt idx="11">
                  <c:v>-41.31840041487703</c:v>
                </c:pt>
                <c:pt idx="12">
                  <c:v>-41.46854728972355</c:v>
                </c:pt>
                <c:pt idx="13">
                  <c:v>-41.61551059237945</c:v>
                </c:pt>
                <c:pt idx="14">
                  <c:v>-41.76406564349782</c:v>
                </c:pt>
                <c:pt idx="15">
                  <c:v>-41.91478196148199</c:v>
                </c:pt>
                <c:pt idx="16">
                  <c:v>-42.06773036295453</c:v>
                </c:pt>
                <c:pt idx="17">
                  <c:v>-42.22293766085067</c:v>
                </c:pt>
                <c:pt idx="18">
                  <c:v>-42.38039880725042</c:v>
                </c:pt>
                <c:pt idx="19">
                  <c:v>-42.54008490223804</c:v>
                </c:pt>
                <c:pt idx="20">
                  <c:v>-42.70194935738982</c:v>
                </c:pt>
                <c:pt idx="21">
                  <c:v>-42.86593263870236</c:v>
                </c:pt>
                <c:pt idx="22">
                  <c:v>-43.0319659121633</c:v>
                </c:pt>
                <c:pt idx="23">
                  <c:v>-43.1999738418067</c:v>
                </c:pt>
                <c:pt idx="24">
                  <c:v>-43.36987673336314</c:v>
                </c:pt>
                <c:pt idx="25">
                  <c:v>-43.54159217283904</c:v>
                </c:pt>
                <c:pt idx="26">
                  <c:v>-43.71501920055743</c:v>
                </c:pt>
                <c:pt idx="27">
                  <c:v>-43.89006560278403</c:v>
                </c:pt>
                <c:pt idx="28">
                  <c:v>-44.06664106151803</c:v>
                </c:pt>
                <c:pt idx="29">
                  <c:v>-44.24465673131724</c:v>
                </c:pt>
                <c:pt idx="30">
                  <c:v>-44.42402552431302</c:v>
                </c:pt>
                <c:pt idx="31">
                  <c:v>-44.60466231742657</c:v>
                </c:pt>
                <c:pt idx="32">
                  <c:v>-44.78648409541279</c:v>
                </c:pt>
                <c:pt idx="33">
                  <c:v>-44.96941004481504</c:v>
                </c:pt>
                <c:pt idx="34">
                  <c:v>-45.15336161039694</c:v>
                </c:pt>
                <c:pt idx="35">
                  <c:v>-45.3382625230538</c:v>
                </c:pt>
                <c:pt idx="36">
                  <c:v>-45.52403880604924</c:v>
                </c:pt>
                <c:pt idx="37">
                  <c:v>-45.7106187649365</c:v>
                </c:pt>
                <c:pt idx="38">
                  <c:v>-45.89793296521155</c:v>
                </c:pt>
                <c:pt idx="39">
                  <c:v>-46.08591417117532</c:v>
                </c:pt>
                <c:pt idx="40">
                  <c:v>-46.27449732483774</c:v>
                </c:pt>
                <c:pt idx="41">
                  <c:v>-46.46361950643814</c:v>
                </c:pt>
                <c:pt idx="42">
                  <c:v>-46.65321988973483</c:v>
                </c:pt>
                <c:pt idx="43">
                  <c:v>-46.84323969473822</c:v>
                </c:pt>
                <c:pt idx="44">
                  <c:v>-47.03362213880064</c:v>
                </c:pt>
                <c:pt idx="45">
                  <c:v>-47.2243123867252</c:v>
                </c:pt>
                <c:pt idx="46">
                  <c:v>-47.41525750043319</c:v>
                </c:pt>
                <c:pt idx="47">
                  <c:v>-47.60640638856057</c:v>
                </c:pt>
                <c:pt idx="48">
                  <c:v>-47.79770975630618</c:v>
                </c:pt>
                <c:pt idx="49">
                  <c:v>-47.9891200557428</c:v>
                </c:pt>
                <c:pt idx="50">
                  <c:v>-48.18059143677235</c:v>
                </c:pt>
                <c:pt idx="51">
                  <c:v>-48.3720796988373</c:v>
                </c:pt>
                <c:pt idx="52">
                  <c:v>-48.56354224345113</c:v>
                </c:pt>
                <c:pt idx="53">
                  <c:v>-48.7549380276764</c:v>
                </c:pt>
                <c:pt idx="54">
                  <c:v>-48.94622751858557</c:v>
                </c:pt>
                <c:pt idx="55">
                  <c:v>-49.13737264872725</c:v>
                </c:pt>
                <c:pt idx="56">
                  <c:v>-49.3283367726267</c:v>
                </c:pt>
                <c:pt idx="57">
                  <c:v>-49.51908462431172</c:v>
                </c:pt>
                <c:pt idx="58">
                  <c:v>-49.7095822758829</c:v>
                </c:pt>
                <c:pt idx="59">
                  <c:v>-49.89979709712406</c:v>
                </c:pt>
                <c:pt idx="60">
                  <c:v>-50.08969771613965</c:v>
                </c:pt>
                <c:pt idx="61">
                  <c:v>-50.2792539810025</c:v>
                </c:pt>
                <c:pt idx="62">
                  <c:v>-50.46843692243191</c:v>
                </c:pt>
                <c:pt idx="63">
                  <c:v>-50.65721871743654</c:v>
                </c:pt>
                <c:pt idx="64">
                  <c:v>-50.84557265395597</c:v>
                </c:pt>
                <c:pt idx="65">
                  <c:v>-51.03347309645142</c:v>
                </c:pt>
                <c:pt idx="66">
                  <c:v>-51.22089545242852</c:v>
                </c:pt>
                <c:pt idx="67">
                  <c:v>-51.40781613990703</c:v>
                </c:pt>
                <c:pt idx="68">
                  <c:v>-51.59421255577672</c:v>
                </c:pt>
                <c:pt idx="69">
                  <c:v>-51.78006304503332</c:v>
                </c:pt>
                <c:pt idx="70">
                  <c:v>-51.96534687089934</c:v>
                </c:pt>
                <c:pt idx="71">
                  <c:v>-52.15004418577195</c:v>
                </c:pt>
                <c:pt idx="72">
                  <c:v>-52.33413600300536</c:v>
                </c:pt>
                <c:pt idx="73">
                  <c:v>-52.51760416949556</c:v>
                </c:pt>
                <c:pt idx="74">
                  <c:v>-52.70043133906665</c:v>
                </c:pt>
                <c:pt idx="75">
                  <c:v>-52.88260094659654</c:v>
                </c:pt>
                <c:pt idx="76">
                  <c:v>-53.06409718292434</c:v>
                </c:pt>
                <c:pt idx="77">
                  <c:v>-53.24490497046008</c:v>
                </c:pt>
                <c:pt idx="78">
                  <c:v>-53.42500993953263</c:v>
                </c:pt>
                <c:pt idx="79">
                  <c:v>-53.60439840540764</c:v>
                </c:pt>
                <c:pt idx="80">
                  <c:v>-53.78305734599962</c:v>
                </c:pt>
                <c:pt idx="81">
                  <c:v>-53.9609743802266</c:v>
                </c:pt>
                <c:pt idx="82">
                  <c:v>-54.13813774702248</c:v>
                </c:pt>
                <c:pt idx="83">
                  <c:v>-54.31453628495046</c:v>
                </c:pt>
                <c:pt idx="84">
                  <c:v>-54.4901594124558</c:v>
                </c:pt>
                <c:pt idx="85">
                  <c:v>-54.6649971086722</c:v>
                </c:pt>
                <c:pt idx="86">
                  <c:v>-54.83903989483315</c:v>
                </c:pt>
                <c:pt idx="87">
                  <c:v>-55.01227881622526</c:v>
                </c:pt>
                <c:pt idx="88">
                  <c:v>-55.18470542469095</c:v>
                </c:pt>
                <c:pt idx="89">
                  <c:v>-55.35631176166194</c:v>
                </c:pt>
                <c:pt idx="90">
                  <c:v>-55.52709034169402</c:v>
                </c:pt>
                <c:pt idx="91">
                  <c:v>-55.69703413652405</c:v>
                </c:pt>
                <c:pt idx="92">
                  <c:v>-55.86613655958536</c:v>
                </c:pt>
                <c:pt idx="93">
                  <c:v>-56.03439145101486</c:v>
                </c:pt>
                <c:pt idx="94">
                  <c:v>-56.2017930631182</c:v>
                </c:pt>
                <c:pt idx="95">
                  <c:v>-56.36833604625871</c:v>
                </c:pt>
                <c:pt idx="96">
                  <c:v>-56.53401543520749</c:v>
                </c:pt>
                <c:pt idx="97">
                  <c:v>-56.69882663589078</c:v>
                </c:pt>
                <c:pt idx="98">
                  <c:v>-56.8627654125612</c:v>
                </c:pt>
                <c:pt idx="99">
                  <c:v>-57.02582787535214</c:v>
                </c:pt>
                <c:pt idx="100">
                  <c:v>-57.18801046823135</c:v>
                </c:pt>
                <c:pt idx="101">
                  <c:v>-57.34930995730699</c:v>
                </c:pt>
                <c:pt idx="102">
                  <c:v>-57.5097234195191</c:v>
                </c:pt>
                <c:pt idx="103">
                  <c:v>-57.66924823167392</c:v>
                </c:pt>
                <c:pt idx="104">
                  <c:v>-57.82788205980643</c:v>
                </c:pt>
                <c:pt idx="105">
                  <c:v>-57.9856228489034</c:v>
                </c:pt>
                <c:pt idx="106">
                  <c:v>-58.14246881291501</c:v>
                </c:pt>
                <c:pt idx="107">
                  <c:v>-58.2984184251054</c:v>
                </c:pt>
                <c:pt idx="108">
                  <c:v>-58.45347040869493</c:v>
                </c:pt>
                <c:pt idx="109">
                  <c:v>-58.60762372779399</c:v>
                </c:pt>
                <c:pt idx="110">
                  <c:v>-58.76087757862295</c:v>
                </c:pt>
                <c:pt idx="111">
                  <c:v>-58.91323138101829</c:v>
                </c:pt>
                <c:pt idx="112">
                  <c:v>-59.06468477019799</c:v>
                </c:pt>
                <c:pt idx="113">
                  <c:v>-59.21523758877856</c:v>
                </c:pt>
                <c:pt idx="114">
                  <c:v>-59.36488987907529</c:v>
                </c:pt>
                <c:pt idx="115">
                  <c:v>-59.51364187560606</c:v>
                </c:pt>
                <c:pt idx="116">
                  <c:v>-59.66149399787264</c:v>
                </c:pt>
                <c:pt idx="117">
                  <c:v>-59.80844684333614</c:v>
                </c:pt>
                <c:pt idx="118">
                  <c:v>-59.95450118064579</c:v>
                </c:pt>
                <c:pt idx="119">
                  <c:v>-60.099657943068</c:v>
                </c:pt>
              </c:numCache>
            </c:numRef>
          </c:yVal>
          <c:smooth val="0"/>
          <c:extLst xmlns:c16r2="http://schemas.microsoft.com/office/drawing/2015/06/chart">
            <c:ext xmlns:c16="http://schemas.microsoft.com/office/drawing/2014/chart" uri="{C3380CC4-5D6E-409C-BE32-E72D297353CC}">
              <c16:uniqueId val="{00000006-E7E9-4AE9-AD73-5A8D60511222}"/>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40.180206488592</c:v>
                </c:pt>
                <c:pt idx="1">
                  <c:v>-40.28258779366794</c:v>
                </c:pt>
                <c:pt idx="2">
                  <c:v>-40.39174275506593</c:v>
                </c:pt>
                <c:pt idx="3">
                  <c:v>-40.50762775644219</c:v>
                </c:pt>
                <c:pt idx="4">
                  <c:v>-40.63012420858376</c:v>
                </c:pt>
                <c:pt idx="5">
                  <c:v>-40.75908678465724</c:v>
                </c:pt>
                <c:pt idx="6">
                  <c:v>-40.89435083604895</c:v>
                </c:pt>
                <c:pt idx="7">
                  <c:v>-41.0357380419514</c:v>
                </c:pt>
                <c:pt idx="8">
                  <c:v>-41.18306079808781</c:v>
                </c:pt>
                <c:pt idx="9">
                  <c:v>-41.3361256197886</c:v>
                </c:pt>
                <c:pt idx="10">
                  <c:v>-41.49473577406388</c:v>
                </c:pt>
                <c:pt idx="11">
                  <c:v>-41.6586933085705</c:v>
                </c:pt>
                <c:pt idx="12">
                  <c:v>-41.82780060876075</c:v>
                </c:pt>
                <c:pt idx="13">
                  <c:v>-41.9913269473982</c:v>
                </c:pt>
                <c:pt idx="14">
                  <c:v>-42.15501611210493</c:v>
                </c:pt>
                <c:pt idx="15">
                  <c:v>-42.31947019631829</c:v>
                </c:pt>
                <c:pt idx="16">
                  <c:v>-42.48479473098496</c:v>
                </c:pt>
                <c:pt idx="17">
                  <c:v>-42.65105100410392</c:v>
                </c:pt>
                <c:pt idx="18">
                  <c:v>-42.81826813941277</c:v>
                </c:pt>
                <c:pt idx="19">
                  <c:v>-42.98645107124521</c:v>
                </c:pt>
                <c:pt idx="20">
                  <c:v>-43.15558668613858</c:v>
                </c:pt>
                <c:pt idx="21">
                  <c:v>-43.32564855155614</c:v>
                </c:pt>
                <c:pt idx="22">
                  <c:v>-43.4966005519218</c:v>
                </c:pt>
                <c:pt idx="23">
                  <c:v>-43.66839967976148</c:v>
                </c:pt>
                <c:pt idx="24">
                  <c:v>-43.84099817379813</c:v>
                </c:pt>
                <c:pt idx="25">
                  <c:v>-44.01434515244311</c:v>
                </c:pt>
                <c:pt idx="26">
                  <c:v>-44.18836948915077</c:v>
                </c:pt>
                <c:pt idx="27">
                  <c:v>-44.3630099972988</c:v>
                </c:pt>
                <c:pt idx="28">
                  <c:v>-44.53820691823784</c:v>
                </c:pt>
                <c:pt idx="29">
                  <c:v>-44.71390149948002</c:v>
                </c:pt>
                <c:pt idx="30">
                  <c:v>-44.89003627993452</c:v>
                </c:pt>
                <c:pt idx="31">
                  <c:v>-45.0665552960755</c:v>
                </c:pt>
                <c:pt idx="32">
                  <c:v>-45.24340422310706</c:v>
                </c:pt>
                <c:pt idx="33">
                  <c:v>-45.4205304664356</c:v>
                </c:pt>
                <c:pt idx="34">
                  <c:v>-45.59788321531394</c:v>
                </c:pt>
                <c:pt idx="35">
                  <c:v>-45.77541346782164</c:v>
                </c:pt>
                <c:pt idx="36">
                  <c:v>-45.9530740342279</c:v>
                </c:pt>
                <c:pt idx="37">
                  <c:v>-46.13081952420362</c:v>
                </c:pt>
                <c:pt idx="38">
                  <c:v>-46.30860632206986</c:v>
                </c:pt>
                <c:pt idx="39">
                  <c:v>-46.48639252126986</c:v>
                </c:pt>
                <c:pt idx="40">
                  <c:v>-46.66413790449496</c:v>
                </c:pt>
                <c:pt idx="41">
                  <c:v>-46.8418039029029</c:v>
                </c:pt>
                <c:pt idx="42">
                  <c:v>-47.01935355061809</c:v>
                </c:pt>
                <c:pt idx="43">
                  <c:v>-47.19675143720315</c:v>
                </c:pt>
                <c:pt idx="44">
                  <c:v>-47.37396365900656</c:v>
                </c:pt>
                <c:pt idx="45">
                  <c:v>-47.550957770062</c:v>
                </c:pt>
                <c:pt idx="46">
                  <c:v>-47.72770273303376</c:v>
                </c:pt>
                <c:pt idx="47">
                  <c:v>-47.90416887062239</c:v>
                </c:pt>
                <c:pt idx="48">
                  <c:v>-48.0803278176718</c:v>
                </c:pt>
                <c:pt idx="49">
                  <c:v>-48.25615247420501</c:v>
                </c:pt>
                <c:pt idx="50">
                  <c:v>-48.4316169595395</c:v>
                </c:pt>
                <c:pt idx="51">
                  <c:v>-48.606696567575</c:v>
                </c:pt>
                <c:pt idx="52">
                  <c:v>-48.7813677232598</c:v>
                </c:pt>
                <c:pt idx="53">
                  <c:v>-48.95560794039375</c:v>
                </c:pt>
                <c:pt idx="54">
                  <c:v>-49.12939578072383</c:v>
                </c:pt>
                <c:pt idx="55">
                  <c:v>-49.30271081437604</c:v>
                </c:pt>
                <c:pt idx="56">
                  <c:v>-49.47553358157757</c:v>
                </c:pt>
                <c:pt idx="57">
                  <c:v>-49.64784555569576</c:v>
                </c:pt>
                <c:pt idx="58">
                  <c:v>-49.8196291075237</c:v>
                </c:pt>
                <c:pt idx="59">
                  <c:v>-49.99086747083582</c:v>
                </c:pt>
                <c:pt idx="60">
                  <c:v>-50.16154470916305</c:v>
                </c:pt>
                <c:pt idx="61">
                  <c:v>-50.33164568375211</c:v>
                </c:pt>
                <c:pt idx="62">
                  <c:v>-50.50115602267942</c:v>
                </c:pt>
                <c:pt idx="63">
                  <c:v>-50.67006209109195</c:v>
                </c:pt>
                <c:pt idx="64">
                  <c:v>-50.83835096254142</c:v>
                </c:pt>
                <c:pt idx="65">
                  <c:v>-51.00601039136882</c:v>
                </c:pt>
                <c:pt idx="66">
                  <c:v>-51.17302878611326</c:v>
                </c:pt>
                <c:pt idx="67">
                  <c:v>-51.3393951839057</c:v>
                </c:pt>
                <c:pt idx="68">
                  <c:v>-51.5050992258175</c:v>
                </c:pt>
                <c:pt idx="69">
                  <c:v>-51.67013113314078</c:v>
                </c:pt>
                <c:pt idx="70">
                  <c:v>-51.83448168454179</c:v>
                </c:pt>
                <c:pt idx="71">
                  <c:v>-51.99814219409063</c:v>
                </c:pt>
                <c:pt idx="72">
                  <c:v>-52.16110449010284</c:v>
                </c:pt>
                <c:pt idx="73">
                  <c:v>-52.32336089480032</c:v>
                </c:pt>
                <c:pt idx="74">
                  <c:v>-52.48490420472081</c:v>
                </c:pt>
                <c:pt idx="75">
                  <c:v>-52.64572767188793</c:v>
                </c:pt>
                <c:pt idx="76">
                  <c:v>-52.8058249856858</c:v>
                </c:pt>
                <c:pt idx="77">
                  <c:v>-52.96519025543193</c:v>
                </c:pt>
                <c:pt idx="78">
                  <c:v>-53.12381799359991</c:v>
                </c:pt>
                <c:pt idx="79">
                  <c:v>-53.28170309969892</c:v>
                </c:pt>
                <c:pt idx="80">
                  <c:v>-53.43884084476213</c:v>
                </c:pt>
                <c:pt idx="81">
                  <c:v>-53.59522685642014</c:v>
                </c:pt>
                <c:pt idx="82">
                  <c:v>-53.7508571045523</c:v>
                </c:pt>
                <c:pt idx="83">
                  <c:v>-53.90572788749795</c:v>
                </c:pt>
                <c:pt idx="84">
                  <c:v>-54.05983581877263</c:v>
                </c:pt>
                <c:pt idx="85">
                  <c:v>-54.21317781431117</c:v>
                </c:pt>
                <c:pt idx="86">
                  <c:v>-54.36575108019906</c:v>
                </c:pt>
                <c:pt idx="87">
                  <c:v>-54.51755310086352</c:v>
                </c:pt>
                <c:pt idx="88">
                  <c:v>-54.6685816277345</c:v>
                </c:pt>
                <c:pt idx="89">
                  <c:v>-54.81883466832299</c:v>
                </c:pt>
                <c:pt idx="90">
                  <c:v>-54.96831047573687</c:v>
                </c:pt>
                <c:pt idx="91">
                  <c:v>-55.11700753858986</c:v>
                </c:pt>
                <c:pt idx="92">
                  <c:v>-55.26492457129032</c:v>
                </c:pt>
                <c:pt idx="93">
                  <c:v>-55.41206050473829</c:v>
                </c:pt>
                <c:pt idx="94">
                  <c:v>-55.55841447732382</c:v>
                </c:pt>
                <c:pt idx="95">
                  <c:v>-55.70398582633061</c:v>
                </c:pt>
                <c:pt idx="96">
                  <c:v>-55.848774079629</c:v>
                </c:pt>
                <c:pt idx="97">
                  <c:v>-55.99277894771467</c:v>
                </c:pt>
                <c:pt idx="98">
                  <c:v>-56.136000316028</c:v>
                </c:pt>
                <c:pt idx="99">
                  <c:v>-56.27843823760031</c:v>
                </c:pt>
                <c:pt idx="100">
                  <c:v>-56.42009292595321</c:v>
                </c:pt>
                <c:pt idx="101">
                  <c:v>-56.56096474829425</c:v>
                </c:pt>
                <c:pt idx="102">
                  <c:v>-56.70105421896505</c:v>
                </c:pt>
                <c:pt idx="103">
                  <c:v>-56.8403619931355</c:v>
                </c:pt>
                <c:pt idx="104">
                  <c:v>-56.97888886075359</c:v>
                </c:pt>
                <c:pt idx="105">
                  <c:v>-57.11663574072054</c:v>
                </c:pt>
                <c:pt idx="106">
                  <c:v>-57.25360367529009</c:v>
                </c:pt>
                <c:pt idx="107">
                  <c:v>-57.389793824692</c:v>
                </c:pt>
                <c:pt idx="108">
                  <c:v>-57.52520746194384</c:v>
                </c:pt>
                <c:pt idx="109">
                  <c:v>-57.65984596787894</c:v>
                </c:pt>
                <c:pt idx="110">
                  <c:v>-57.79371082637226</c:v>
                </c:pt>
                <c:pt idx="111">
                  <c:v>-57.9268036197218</c:v>
                </c:pt>
                <c:pt idx="112">
                  <c:v>-58.05912602423722</c:v>
                </c:pt>
                <c:pt idx="113">
                  <c:v>-58.19067980598175</c:v>
                </c:pt>
                <c:pt idx="114">
                  <c:v>-58.32146681667744</c:v>
                </c:pt>
                <c:pt idx="115">
                  <c:v>-58.45148898978498</c:v>
                </c:pt>
                <c:pt idx="116">
                  <c:v>-58.58074833671526</c:v>
                </c:pt>
                <c:pt idx="117">
                  <c:v>-58.70924694318546</c:v>
                </c:pt>
                <c:pt idx="118">
                  <c:v>-58.83698696573997</c:v>
                </c:pt>
                <c:pt idx="119">
                  <c:v>-58.9639706283815</c:v>
                </c:pt>
              </c:numCache>
            </c:numRef>
          </c:yVal>
          <c:smooth val="0"/>
          <c:extLst xmlns:c16r2="http://schemas.microsoft.com/office/drawing/2015/06/chart">
            <c:ext xmlns:c16="http://schemas.microsoft.com/office/drawing/2014/chart" uri="{C3380CC4-5D6E-409C-BE32-E72D297353CC}">
              <c16:uniqueId val="{00000007-E7E9-4AE9-AD73-5A8D60511222}"/>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40.180206488592</c:v>
                </c:pt>
                <c:pt idx="1">
                  <c:v>-40.12021291938162</c:v>
                </c:pt>
                <c:pt idx="2">
                  <c:v>-40.07193053942182</c:v>
                </c:pt>
                <c:pt idx="3">
                  <c:v>-40.03462390985212</c:v>
                </c:pt>
                <c:pt idx="4">
                  <c:v>-40.00759652326585</c:v>
                </c:pt>
                <c:pt idx="5">
                  <c:v>-39.99021959576794</c:v>
                </c:pt>
                <c:pt idx="6">
                  <c:v>-39.98192301564063</c:v>
                </c:pt>
                <c:pt idx="7">
                  <c:v>-39.98218748485714</c:v>
                </c:pt>
                <c:pt idx="8">
                  <c:v>-39.99053782362944</c:v>
                </c:pt>
                <c:pt idx="9">
                  <c:v>-40.00653727332156</c:v>
                </c:pt>
                <c:pt idx="10">
                  <c:v>-40.02978265246247</c:v>
                </c:pt>
                <c:pt idx="11">
                  <c:v>-40.05990023929049</c:v>
                </c:pt>
                <c:pt idx="12">
                  <c:v>-40.0965422712661</c:v>
                </c:pt>
                <c:pt idx="13">
                  <c:v>-40.129853345431</c:v>
                </c:pt>
                <c:pt idx="14">
                  <c:v>-40.16421611901615</c:v>
                </c:pt>
                <c:pt idx="15">
                  <c:v>-40.20009886060051</c:v>
                </c:pt>
                <c:pt idx="16">
                  <c:v>-40.23750432629094</c:v>
                </c:pt>
                <c:pt idx="17">
                  <c:v>-40.2764115958762</c:v>
                </c:pt>
                <c:pt idx="18">
                  <c:v>-40.31678380201672</c:v>
                </c:pt>
                <c:pt idx="19">
                  <c:v>-40.3585727268037</c:v>
                </c:pt>
                <c:pt idx="20">
                  <c:v>-40.4017223049491</c:v>
                </c:pt>
                <c:pt idx="21">
                  <c:v>-40.44617128954629</c:v>
                </c:pt>
                <c:pt idx="22">
                  <c:v>-40.49185527278177</c:v>
                </c:pt>
                <c:pt idx="23">
                  <c:v>-40.53870821011832</c:v>
                </c:pt>
                <c:pt idx="24">
                  <c:v>-40.58666356262599</c:v>
                </c:pt>
                <c:pt idx="25">
                  <c:v>-40.6356551459171</c:v>
                </c:pt>
                <c:pt idx="26">
                  <c:v>-40.68560113119062</c:v>
                </c:pt>
                <c:pt idx="27">
                  <c:v>-40.73642976433845</c:v>
                </c:pt>
                <c:pt idx="28">
                  <c:v>-40.78807264171973</c:v>
                </c:pt>
                <c:pt idx="29">
                  <c:v>-40.8404640149538</c:v>
                </c:pt>
                <c:pt idx="30">
                  <c:v>-40.8935408417151</c:v>
                </c:pt>
                <c:pt idx="31">
                  <c:v>-40.94724279981892</c:v>
                </c:pt>
                <c:pt idx="32">
                  <c:v>-41.00151226974958</c:v>
                </c:pt>
                <c:pt idx="33">
                  <c:v>-41.05629429403506</c:v>
                </c:pt>
                <c:pt idx="34">
                  <c:v>-41.1115365199239</c:v>
                </c:pt>
                <c:pt idx="35">
                  <c:v>-41.16718913027762</c:v>
                </c:pt>
                <c:pt idx="36">
                  <c:v>-41.22320476642471</c:v>
                </c:pt>
                <c:pt idx="37">
                  <c:v>-41.27953844581001</c:v>
                </c:pt>
                <c:pt idx="38">
                  <c:v>-41.336147476582</c:v>
                </c:pt>
                <c:pt idx="39">
                  <c:v>-41.39299134172915</c:v>
                </c:pt>
                <c:pt idx="40">
                  <c:v>-41.45003162788039</c:v>
                </c:pt>
                <c:pt idx="41">
                  <c:v>-41.5072319421197</c:v>
                </c:pt>
                <c:pt idx="42">
                  <c:v>-41.5645578283711</c:v>
                </c:pt>
                <c:pt idx="43">
                  <c:v>-41.62197668534962</c:v>
                </c:pt>
                <c:pt idx="44">
                  <c:v>-41.67945768645995</c:v>
                </c:pt>
                <c:pt idx="45">
                  <c:v>-41.73697170190644</c:v>
                </c:pt>
                <c:pt idx="46">
                  <c:v>-41.79449122318056</c:v>
                </c:pt>
                <c:pt idx="47">
                  <c:v>-41.85199029003059</c:v>
                </c:pt>
                <c:pt idx="48">
                  <c:v>-41.90944441998197</c:v>
                </c:pt>
                <c:pt idx="49">
                  <c:v>-41.96683054042114</c:v>
                </c:pt>
                <c:pt idx="50">
                  <c:v>-42.0241269232224</c:v>
                </c:pt>
                <c:pt idx="51">
                  <c:v>-42.08131312193063</c:v>
                </c:pt>
                <c:pt idx="52">
                  <c:v>-42.13836991136395</c:v>
                </c:pt>
                <c:pt idx="53">
                  <c:v>-42.19527922968837</c:v>
                </c:pt>
                <c:pt idx="54">
                  <c:v>-42.252024122874</c:v>
                </c:pt>
                <c:pt idx="55">
                  <c:v>-42.30858869146459</c:v>
                </c:pt>
                <c:pt idx="56">
                  <c:v>-42.36495803959087</c:v>
                </c:pt>
                <c:pt idx="57">
                  <c:v>-42.42111822614788</c:v>
                </c:pt>
                <c:pt idx="58">
                  <c:v>-42.47705621808972</c:v>
                </c:pt>
                <c:pt idx="59">
                  <c:v>-42.53275984572201</c:v>
                </c:pt>
                <c:pt idx="60">
                  <c:v>-42.5882177599715</c:v>
                </c:pt>
                <c:pt idx="61">
                  <c:v>-42.64341939152018</c:v>
                </c:pt>
                <c:pt idx="62">
                  <c:v>-42.69835491175763</c:v>
                </c:pt>
                <c:pt idx="63">
                  <c:v>-42.75301519547065</c:v>
                </c:pt>
                <c:pt idx="64">
                  <c:v>-42.80739178520732</c:v>
                </c:pt>
                <c:pt idx="65">
                  <c:v>-42.86147685724898</c:v>
                </c:pt>
                <c:pt idx="66">
                  <c:v>-42.9152631891229</c:v>
                </c:pt>
                <c:pt idx="67">
                  <c:v>-42.96874412859461</c:v>
                </c:pt>
                <c:pt idx="68">
                  <c:v>-43.02191356408957</c:v>
                </c:pt>
                <c:pt idx="69">
                  <c:v>-43.0747658964674</c:v>
                </c:pt>
                <c:pt idx="70">
                  <c:v>-43.12729601210731</c:v>
                </c:pt>
                <c:pt idx="71">
                  <c:v>-43.17949925724344</c:v>
                </c:pt>
                <c:pt idx="72">
                  <c:v>-43.2313714134989</c:v>
                </c:pt>
                <c:pt idx="73">
                  <c:v>-43.28290867456871</c:v>
                </c:pt>
                <c:pt idx="74">
                  <c:v>-43.33410762400172</c:v>
                </c:pt>
                <c:pt idx="75">
                  <c:v>-43.38496521403624</c:v>
                </c:pt>
                <c:pt idx="76">
                  <c:v>-43.43547874543583</c:v>
                </c:pt>
                <c:pt idx="77">
                  <c:v>-43.48564584829634</c:v>
                </c:pt>
                <c:pt idx="78">
                  <c:v>-43.53546446376639</c:v>
                </c:pt>
                <c:pt idx="79">
                  <c:v>-43.58493282666404</c:v>
                </c:pt>
                <c:pt idx="80">
                  <c:v>-43.63404944890408</c:v>
                </c:pt>
                <c:pt idx="81">
                  <c:v>-43.68281310376415</c:v>
                </c:pt>
                <c:pt idx="82">
                  <c:v>-43.73122281089627</c:v>
                </c:pt>
                <c:pt idx="83">
                  <c:v>-43.77927782208462</c:v>
                </c:pt>
                <c:pt idx="84">
                  <c:v>-43.82697760769671</c:v>
                </c:pt>
                <c:pt idx="85">
                  <c:v>-43.87432184381029</c:v>
                </c:pt>
                <c:pt idx="86">
                  <c:v>-43.9213103999719</c:v>
                </c:pt>
                <c:pt idx="87">
                  <c:v>-43.96794332757144</c:v>
                </c:pt>
                <c:pt idx="88">
                  <c:v>-44.01422084880278</c:v>
                </c:pt>
                <c:pt idx="89">
                  <c:v>-44.06014334616703</c:v>
                </c:pt>
                <c:pt idx="90">
                  <c:v>-44.10571135251576</c:v>
                </c:pt>
                <c:pt idx="91">
                  <c:v>-44.1509255415931</c:v>
                </c:pt>
                <c:pt idx="92">
                  <c:v>-44.19578671906766</c:v>
                </c:pt>
                <c:pt idx="93">
                  <c:v>-44.24029581401601</c:v>
                </c:pt>
                <c:pt idx="94">
                  <c:v>-44.28445387084727</c:v>
                </c:pt>
                <c:pt idx="95">
                  <c:v>-44.32826204164029</c:v>
                </c:pt>
                <c:pt idx="96">
                  <c:v>-44.37172157888939</c:v>
                </c:pt>
                <c:pt idx="97">
                  <c:v>-44.41483382861689</c:v>
                </c:pt>
                <c:pt idx="98">
                  <c:v>-44.45760022385313</c:v>
                </c:pt>
                <c:pt idx="99">
                  <c:v>-44.50002227845425</c:v>
                </c:pt>
                <c:pt idx="100">
                  <c:v>-44.54210158125714</c:v>
                </c:pt>
                <c:pt idx="101">
                  <c:v>-44.5838397905345</c:v>
                </c:pt>
                <c:pt idx="102">
                  <c:v>-44.62523862875423</c:v>
                </c:pt>
                <c:pt idx="103">
                  <c:v>-44.66629987761439</c:v>
                </c:pt>
                <c:pt idx="104">
                  <c:v>-44.70702537335182</c:v>
                </c:pt>
                <c:pt idx="105">
                  <c:v>-44.7474170023047</c:v>
                </c:pt>
                <c:pt idx="106">
                  <c:v>-44.78747669672065</c:v>
                </c:pt>
                <c:pt idx="107">
                  <c:v>-44.827206430782</c:v>
                </c:pt>
                <c:pt idx="108">
                  <c:v>-44.86660821687747</c:v>
                </c:pt>
                <c:pt idx="109">
                  <c:v>-44.90568410205105</c:v>
                </c:pt>
                <c:pt idx="110">
                  <c:v>-44.944436164672</c:v>
                </c:pt>
                <c:pt idx="111">
                  <c:v>-44.98286651128689</c:v>
                </c:pt>
                <c:pt idx="112">
                  <c:v>-45.0209772736489</c:v>
                </c:pt>
                <c:pt idx="113">
                  <c:v>-45.05877060591411</c:v>
                </c:pt>
                <c:pt idx="114">
                  <c:v>-45.09624868201081</c:v>
                </c:pt>
                <c:pt idx="115">
                  <c:v>-45.13341369315094</c:v>
                </c:pt>
                <c:pt idx="116">
                  <c:v>-45.1702678454949</c:v>
                </c:pt>
                <c:pt idx="117">
                  <c:v>-45.20681335794642</c:v>
                </c:pt>
                <c:pt idx="118">
                  <c:v>-45.24305246008771</c:v>
                </c:pt>
                <c:pt idx="119">
                  <c:v>-45.27898739023522</c:v>
                </c:pt>
              </c:numCache>
            </c:numRef>
          </c:yVal>
          <c:smooth val="0"/>
          <c:extLst xmlns:c16r2="http://schemas.microsoft.com/office/drawing/2015/06/chart">
            <c:ext xmlns:c16="http://schemas.microsoft.com/office/drawing/2014/chart" uri="{C3380CC4-5D6E-409C-BE32-E72D297353CC}">
              <c16:uniqueId val="{00000008-E7E9-4AE9-AD73-5A8D60511222}"/>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40.180206488592</c:v>
                </c:pt>
                <c:pt idx="1">
                  <c:v>-40.43201323023868</c:v>
                </c:pt>
                <c:pt idx="2">
                  <c:v>-40.6876130094515</c:v>
                </c:pt>
                <c:pt idx="3">
                  <c:v>-40.94748084867705</c:v>
                </c:pt>
                <c:pt idx="4">
                  <c:v>-41.21188543357214</c:v>
                </c:pt>
                <c:pt idx="5">
                  <c:v>-41.48097764687282</c:v>
                </c:pt>
                <c:pt idx="6">
                  <c:v>-41.75481726038196</c:v>
                </c:pt>
                <c:pt idx="7">
                  <c:v>-42.03339387768845</c:v>
                </c:pt>
                <c:pt idx="8">
                  <c:v>-42.31664349441031</c:v>
                </c:pt>
                <c:pt idx="9">
                  <c:v>-42.60446158531169</c:v>
                </c:pt>
                <c:pt idx="10">
                  <c:v>-42.89671343737336</c:v>
                </c:pt>
                <c:pt idx="11">
                  <c:v>-43.19324229819</c:v>
                </c:pt>
                <c:pt idx="12">
                  <c:v>-43.49387579093536</c:v>
                </c:pt>
                <c:pt idx="13">
                  <c:v>-43.78890033179186</c:v>
                </c:pt>
                <c:pt idx="14">
                  <c:v>-44.0830609066811</c:v>
                </c:pt>
                <c:pt idx="15">
                  <c:v>-44.3769486800602</c:v>
                </c:pt>
                <c:pt idx="16">
                  <c:v>-44.6706731382792</c:v>
                </c:pt>
                <c:pt idx="17">
                  <c:v>-44.96429428935149</c:v>
                </c:pt>
                <c:pt idx="18">
                  <c:v>-45.25783616350142</c:v>
                </c:pt>
                <c:pt idx="19">
                  <c:v>-45.55129596970689</c:v>
                </c:pt>
                <c:pt idx="20">
                  <c:v>-45.84465116012719</c:v>
                </c:pt>
                <c:pt idx="21">
                  <c:v>-46.13786487551575</c:v>
                </c:pt>
                <c:pt idx="22">
                  <c:v>-46.43089013401004</c:v>
                </c:pt>
                <c:pt idx="23">
                  <c:v>-46.7236730448558</c:v>
                </c:pt>
                <c:pt idx="24">
                  <c:v>-47.01615526576234</c:v>
                </c:pt>
                <c:pt idx="25">
                  <c:v>-47.30827587384783</c:v>
                </c:pt>
                <c:pt idx="26">
                  <c:v>-47.5999560088685</c:v>
                </c:pt>
                <c:pt idx="27">
                  <c:v>-47.89112589340675</c:v>
                </c:pt>
                <c:pt idx="28">
                  <c:v>-48.18171811352294</c:v>
                </c:pt>
                <c:pt idx="29">
                  <c:v>-48.47166726954148</c:v>
                </c:pt>
                <c:pt idx="30">
                  <c:v>-48.760910279555</c:v>
                </c:pt>
                <c:pt idx="31">
                  <c:v>-49.0493865865369</c:v>
                </c:pt>
                <c:pt idx="32">
                  <c:v>-49.33703828692023</c:v>
                </c:pt>
                <c:pt idx="33">
                  <c:v>-49.6238101993049</c:v>
                </c:pt>
                <c:pt idx="34">
                  <c:v>-49.90964988780024</c:v>
                </c:pt>
                <c:pt idx="35">
                  <c:v>-50.19450765128227</c:v>
                </c:pt>
                <c:pt idx="36">
                  <c:v>-50.47833648724507</c:v>
                </c:pt>
                <c:pt idx="37">
                  <c:v>-50.76109203705891</c:v>
                </c:pt>
                <c:pt idx="38">
                  <c:v>-51.04273251782706</c:v>
                </c:pt>
                <c:pt idx="39">
                  <c:v>-51.32321861529314</c:v>
                </c:pt>
                <c:pt idx="40">
                  <c:v>-51.6025134171232</c:v>
                </c:pt>
                <c:pt idx="41">
                  <c:v>-51.88058232864385</c:v>
                </c:pt>
                <c:pt idx="42">
                  <c:v>-52.15739298471772</c:v>
                </c:pt>
                <c:pt idx="43">
                  <c:v>-52.432915160628</c:v>
                </c:pt>
                <c:pt idx="44">
                  <c:v>-52.70712068314644</c:v>
                </c:pt>
                <c:pt idx="45">
                  <c:v>-52.97998334251133</c:v>
                </c:pt>
                <c:pt idx="46">
                  <c:v>-53.25147880601435</c:v>
                </c:pt>
                <c:pt idx="47">
                  <c:v>-53.52158453355239</c:v>
                </c:pt>
                <c:pt idx="48">
                  <c:v>-53.79027969550316</c:v>
                </c:pt>
                <c:pt idx="49">
                  <c:v>-54.05754509312783</c:v>
                </c:pt>
                <c:pt idx="50">
                  <c:v>-54.32336308161796</c:v>
                </c:pt>
                <c:pt idx="51">
                  <c:v>-54.58771749589597</c:v>
                </c:pt>
                <c:pt idx="52">
                  <c:v>-54.85059357912542</c:v>
                </c:pt>
                <c:pt idx="53">
                  <c:v>-55.11197791402674</c:v>
                </c:pt>
                <c:pt idx="54">
                  <c:v>-55.37185835696073</c:v>
                </c:pt>
                <c:pt idx="55">
                  <c:v>-55.63022397470377</c:v>
                </c:pt>
                <c:pt idx="56">
                  <c:v>-55.88706498388346</c:v>
                </c:pt>
                <c:pt idx="57">
                  <c:v>-56.14237269299292</c:v>
                </c:pt>
                <c:pt idx="58">
                  <c:v>-56.39613944692246</c:v>
                </c:pt>
                <c:pt idx="59">
                  <c:v>-56.64835857390335</c:v>
                </c:pt>
                <c:pt idx="60">
                  <c:v>-56.89902433482393</c:v>
                </c:pt>
                <c:pt idx="61">
                  <c:v>-57.14813187477557</c:v>
                </c:pt>
                <c:pt idx="62">
                  <c:v>-57.39567717681803</c:v>
                </c:pt>
                <c:pt idx="63">
                  <c:v>-57.64165701781197</c:v>
                </c:pt>
                <c:pt idx="64">
                  <c:v>-57.88606892627877</c:v>
                </c:pt>
                <c:pt idx="65">
                  <c:v>-58.1289111421893</c:v>
                </c:pt>
                <c:pt idx="66">
                  <c:v>-58.3701825786147</c:v>
                </c:pt>
                <c:pt idx="67">
                  <c:v>-58.60988278515197</c:v>
                </c:pt>
                <c:pt idx="68">
                  <c:v>-58.8480119130536</c:v>
                </c:pt>
                <c:pt idx="69">
                  <c:v>-59.08457068199277</c:v>
                </c:pt>
                <c:pt idx="70">
                  <c:v>-59.3195603483755</c:v>
                </c:pt>
                <c:pt idx="71">
                  <c:v>-59.55298267517625</c:v>
                </c:pt>
                <c:pt idx="72">
                  <c:v>-59.78483990317181</c:v>
                </c:pt>
                <c:pt idx="73">
                  <c:v>-60.0151347235692</c:v>
                </c:pt>
                <c:pt idx="74">
                  <c:v>-60.24387025191754</c:v>
                </c:pt>
                <c:pt idx="75">
                  <c:v>-60.47105000329053</c:v>
                </c:pt>
                <c:pt idx="76">
                  <c:v>-60.69667786864417</c:v>
                </c:pt>
                <c:pt idx="77">
                  <c:v>-60.9207580923312</c:v>
                </c:pt>
                <c:pt idx="78">
                  <c:v>-61.14329525069324</c:v>
                </c:pt>
                <c:pt idx="79">
                  <c:v>-61.36429423169199</c:v>
                </c:pt>
                <c:pt idx="80">
                  <c:v>-61.58376021555796</c:v>
                </c:pt>
                <c:pt idx="81">
                  <c:v>-61.80169865634257</c:v>
                </c:pt>
                <c:pt idx="82">
                  <c:v>-62.01811526442543</c:v>
                </c:pt>
                <c:pt idx="83">
                  <c:v>-62.23301598984926</c:v>
                </c:pt>
                <c:pt idx="84">
                  <c:v>-62.44640700649504</c:v>
                </c:pt>
                <c:pt idx="85">
                  <c:v>-62.65829469704197</c:v>
                </c:pt>
                <c:pt idx="86">
                  <c:v>-62.86868563867392</c:v>
                </c:pt>
                <c:pt idx="87">
                  <c:v>-63.0775865895057</c:v>
                </c:pt>
                <c:pt idx="88">
                  <c:v>-63.28500447569184</c:v>
                </c:pt>
                <c:pt idx="89">
                  <c:v>-63.49094637918324</c:v>
                </c:pt>
                <c:pt idx="90">
                  <c:v>-63.69541952610506</c:v>
                </c:pt>
                <c:pt idx="91">
                  <c:v>-63.89843127573113</c:v>
                </c:pt>
                <c:pt idx="92">
                  <c:v>-64.09998911001275</c:v>
                </c:pt>
                <c:pt idx="93">
                  <c:v>-64.30010062365405</c:v>
                </c:pt>
                <c:pt idx="94">
                  <c:v>-64.49877351469571</c:v>
                </c:pt>
                <c:pt idx="95">
                  <c:v>-64.69601557558887</c:v>
                </c:pt>
                <c:pt idx="96">
                  <c:v>-64.89183468472947</c:v>
                </c:pt>
                <c:pt idx="97">
                  <c:v>-65.08623879843748</c:v>
                </c:pt>
                <c:pt idx="98">
                  <c:v>-65.2792359433606</c:v>
                </c:pt>
                <c:pt idx="99">
                  <c:v>-65.47083420928584</c:v>
                </c:pt>
                <c:pt idx="100">
                  <c:v>-65.6610417423103</c:v>
                </c:pt>
                <c:pt idx="101">
                  <c:v>-65.84986673840385</c:v>
                </c:pt>
                <c:pt idx="102">
                  <c:v>-66.03731743730395</c:v>
                </c:pt>
                <c:pt idx="103">
                  <c:v>-66.22340211674086</c:v>
                </c:pt>
                <c:pt idx="104">
                  <c:v>-66.40812908698626</c:v>
                </c:pt>
                <c:pt idx="105">
                  <c:v>-66.5915066856828</c:v>
                </c:pt>
                <c:pt idx="106">
                  <c:v>-66.77354327298345</c:v>
                </c:pt>
                <c:pt idx="107">
                  <c:v>-66.95424722693816</c:v>
                </c:pt>
                <c:pt idx="108">
                  <c:v>-67.1336269391527</c:v>
                </c:pt>
                <c:pt idx="109">
                  <c:v>-67.31169081068055</c:v>
                </c:pt>
                <c:pt idx="110">
                  <c:v>-67.48844724816717</c:v>
                </c:pt>
                <c:pt idx="111">
                  <c:v>-67.66390466018766</c:v>
                </c:pt>
                <c:pt idx="112">
                  <c:v>-67.8380714538195</c:v>
                </c:pt>
                <c:pt idx="113">
                  <c:v>-68.01095603141128</c:v>
                </c:pt>
                <c:pt idx="114">
                  <c:v>-68.18256678752294</c:v>
                </c:pt>
                <c:pt idx="115">
                  <c:v>-68.35291210606781</c:v>
                </c:pt>
                <c:pt idx="116">
                  <c:v>-68.52200035762849</c:v>
                </c:pt>
                <c:pt idx="117">
                  <c:v>-68.68983989691061</c:v>
                </c:pt>
                <c:pt idx="118">
                  <c:v>-68.85643906037148</c:v>
                </c:pt>
                <c:pt idx="119">
                  <c:v>-69.02180616399585</c:v>
                </c:pt>
              </c:numCache>
            </c:numRef>
          </c:yVal>
          <c:smooth val="0"/>
          <c:extLst xmlns:c16r2="http://schemas.microsoft.com/office/drawing/2015/06/chart">
            <c:ext xmlns:c16="http://schemas.microsoft.com/office/drawing/2014/chart" uri="{C3380CC4-5D6E-409C-BE32-E72D297353CC}">
              <c16:uniqueId val="{00000009-E7E9-4AE9-AD73-5A8D60511222}"/>
            </c:ext>
          </c:extLst>
        </c:ser>
        <c:dLbls>
          <c:showLegendKey val="0"/>
          <c:showVal val="0"/>
          <c:showCatName val="0"/>
          <c:showSerName val="0"/>
          <c:showPercent val="0"/>
          <c:showBubbleSize val="0"/>
        </c:dLbls>
        <c:axId val="-1265655952"/>
        <c:axId val="-1265653760"/>
      </c:scatterChart>
      <c:valAx>
        <c:axId val="-126565595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5653760"/>
        <c:crosses val="autoZero"/>
        <c:crossBetween val="midCat"/>
      </c:valAx>
      <c:valAx>
        <c:axId val="-126565376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265655952"/>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0.0</c:v>
                </c:pt>
                <c:pt idx="2">
                  <c:v>-2.053403791967867</c:v>
                </c:pt>
                <c:pt idx="3">
                  <c:v>-4.2098804616362</c:v>
                </c:pt>
                <c:pt idx="4">
                  <c:v>-6.37053440561067</c:v>
                </c:pt>
                <c:pt idx="5">
                  <c:v>-8.466567892694</c:v>
                </c:pt>
                <c:pt idx="6">
                  <c:v>-10.45038012125224</c:v>
                </c:pt>
                <c:pt idx="7">
                  <c:v>-12.29005368007347</c:v>
                </c:pt>
                <c:pt idx="8">
                  <c:v>-13.96522230551273</c:v>
                </c:pt>
                <c:pt idx="9">
                  <c:v>-15.46104542493413</c:v>
                </c:pt>
                <c:pt idx="10">
                  <c:v>-16.85948852017827</c:v>
                </c:pt>
                <c:pt idx="11">
                  <c:v>-18.18570120276478</c:v>
                </c:pt>
                <c:pt idx="12">
                  <c:v>-19.44325904779178</c:v>
                </c:pt>
                <c:pt idx="13">
                  <c:v>-20.63561271129583</c:v>
                </c:pt>
                <c:pt idx="14">
                  <c:v>-21.76606663699567</c:v>
                </c:pt>
                <c:pt idx="15">
                  <c:v>-22.84129766968908</c:v>
                </c:pt>
                <c:pt idx="16">
                  <c:v>-23.86480303766439</c:v>
                </c:pt>
                <c:pt idx="17">
                  <c:v>-24.83974385403781</c:v>
                </c:pt>
                <c:pt idx="18">
                  <c:v>-25.76900113039665</c:v>
                </c:pt>
                <c:pt idx="19">
                  <c:v>-26.65520209361784</c:v>
                </c:pt>
                <c:pt idx="20">
                  <c:v>-27.50074477631279</c:v>
                </c:pt>
                <c:pt idx="21">
                  <c:v>-28.3078210721942</c:v>
                </c:pt>
                <c:pt idx="22">
                  <c:v>-29.07843284778885</c:v>
                </c:pt>
                <c:pt idx="23">
                  <c:v>-29.81456971299851</c:v>
                </c:pt>
                <c:pt idx="24">
                  <c:v>-30.51811472089685</c:v>
                </c:pt>
                <c:pt idx="25">
                  <c:v>-31.1908151629723</c:v>
                </c:pt>
                <c:pt idx="26">
                  <c:v>-31.83429259029435</c:v>
                </c:pt>
                <c:pt idx="27">
                  <c:v>-32.45005273134613</c:v>
                </c:pt>
                <c:pt idx="28">
                  <c:v>-33.03950114567124</c:v>
                </c:pt>
                <c:pt idx="29">
                  <c:v>-33.60394680971876</c:v>
                </c:pt>
                <c:pt idx="30">
                  <c:v>-34.1446100674948</c:v>
                </c:pt>
                <c:pt idx="31">
                  <c:v>-34.66263002649793</c:v>
                </c:pt>
                <c:pt idx="32">
                  <c:v>-35.15907134367808</c:v>
                </c:pt>
                <c:pt idx="33">
                  <c:v>-35.63493042365371</c:v>
                </c:pt>
                <c:pt idx="34">
                  <c:v>-36.09114106280686</c:v>
                </c:pt>
                <c:pt idx="35">
                  <c:v>-36.52857956909065</c:v>
                </c:pt>
                <c:pt idx="36">
                  <c:v>-36.94806968419604</c:v>
                </c:pt>
                <c:pt idx="37">
                  <c:v>-37.35038686828504</c:v>
                </c:pt>
                <c:pt idx="38">
                  <c:v>-37.73626210953807</c:v>
                </c:pt>
                <c:pt idx="39">
                  <c:v>-38.10638537037085</c:v>
                </c:pt>
                <c:pt idx="40">
                  <c:v>-38.46140870809177</c:v>
                </c:pt>
                <c:pt idx="41">
                  <c:v>-38.80194911444404</c:v>
                </c:pt>
                <c:pt idx="42">
                  <c:v>-39.12859108415068</c:v>
                </c:pt>
                <c:pt idx="43">
                  <c:v>-39.44188894846229</c:v>
                </c:pt>
                <c:pt idx="44">
                  <c:v>-39.7423689979587</c:v>
                </c:pt>
                <c:pt idx="45">
                  <c:v>-40.03053141652708</c:v>
                </c:pt>
                <c:pt idx="46">
                  <c:v>-40.30685204574183</c:v>
                </c:pt>
                <c:pt idx="47">
                  <c:v>-40.571783996671</c:v>
                </c:pt>
                <c:pt idx="48">
                  <c:v>-40.82575912484755</c:v>
                </c:pt>
                <c:pt idx="49">
                  <c:v>-41.06918938197486</c:v>
                </c:pt>
                <c:pt idx="50">
                  <c:v>-41.30246805636801</c:v>
                </c:pt>
                <c:pt idx="51">
                  <c:v>-41.52597091303687</c:v>
                </c:pt>
                <c:pt idx="52">
                  <c:v>-41.74005724252128</c:v>
                </c:pt>
                <c:pt idx="53">
                  <c:v>-41.94507082746713</c:v>
                </c:pt>
                <c:pt idx="54">
                  <c:v>-42.14134083455792</c:v>
                </c:pt>
                <c:pt idx="55">
                  <c:v>-42.32918263856117</c:v>
                </c:pt>
                <c:pt idx="56">
                  <c:v>-42.50889858481239</c:v>
                </c:pt>
                <c:pt idx="57">
                  <c:v>-42.6807786955942</c:v>
                </c:pt>
                <c:pt idx="58">
                  <c:v>-42.84510132533978</c:v>
                </c:pt>
                <c:pt idx="59">
                  <c:v>-43.00213376935426</c:v>
                </c:pt>
                <c:pt idx="60">
                  <c:v>-43.1521328297422</c:v>
                </c:pt>
                <c:pt idx="61">
                  <c:v>-43.2953453425398</c:v>
                </c:pt>
                <c:pt idx="62">
                  <c:v>-43.43200866923871</c:v>
                </c:pt>
                <c:pt idx="63">
                  <c:v>-43.56235115537856</c:v>
                </c:pt>
                <c:pt idx="64">
                  <c:v>-43.68659255947205</c:v>
                </c:pt>
                <c:pt idx="65">
                  <c:v>-43.80494445422956</c:v>
                </c:pt>
                <c:pt idx="66">
                  <c:v>-43.91761060249299</c:v>
                </c:pt>
                <c:pt idx="67">
                  <c:v>-44.0247873099033</c:v>
                </c:pt>
                <c:pt idx="68">
                  <c:v>-44.12666375607296</c:v>
                </c:pt>
                <c:pt idx="69">
                  <c:v>-44.2234223060659</c:v>
                </c:pt>
                <c:pt idx="70">
                  <c:v>-44.31523880345776</c:v>
                </c:pt>
                <c:pt idx="71">
                  <c:v>-44.4022828466732</c:v>
                </c:pt>
                <c:pt idx="72">
                  <c:v>-44.48471804953078</c:v>
                </c:pt>
                <c:pt idx="73">
                  <c:v>-44.56270228751964</c:v>
                </c:pt>
                <c:pt idx="74">
                  <c:v>-44.6363879305245</c:v>
                </c:pt>
                <c:pt idx="75">
                  <c:v>-44.7059220631345</c:v>
                </c:pt>
                <c:pt idx="76">
                  <c:v>-44.77144669347035</c:v>
                </c:pt>
                <c:pt idx="77">
                  <c:v>-44.8330989511996</c:v>
                </c:pt>
                <c:pt idx="78">
                  <c:v>-44.8910112755002</c:v>
                </c:pt>
                <c:pt idx="79">
                  <c:v>-44.94531159383405</c:v>
                </c:pt>
                <c:pt idx="80">
                  <c:v>-44.9961234919283</c:v>
                </c:pt>
                <c:pt idx="81">
                  <c:v>-45.04356637558158</c:v>
                </c:pt>
                <c:pt idx="82">
                  <c:v>-45.08775562504525</c:v>
                </c:pt>
                <c:pt idx="83">
                  <c:v>-45.12880274204508</c:v>
                </c:pt>
                <c:pt idx="84">
                  <c:v>-45.16681549037093</c:v>
                </c:pt>
                <c:pt idx="85">
                  <c:v>-45.20189803008907</c:v>
                </c:pt>
                <c:pt idx="86">
                  <c:v>-45.23415104579908</c:v>
                </c:pt>
                <c:pt idx="87">
                  <c:v>-45.2636718696449</c:v>
                </c:pt>
                <c:pt idx="88">
                  <c:v>-45.29055459871961</c:v>
                </c:pt>
                <c:pt idx="89">
                  <c:v>-45.31489020794781</c:v>
                </c:pt>
                <c:pt idx="90">
                  <c:v>-45.3367666580598</c:v>
                </c:pt>
                <c:pt idx="91">
                  <c:v>-45.35626899936269</c:v>
                </c:pt>
                <c:pt idx="92">
                  <c:v>-45.37347947132669</c:v>
                </c:pt>
                <c:pt idx="93">
                  <c:v>-45.3884775981205</c:v>
                </c:pt>
                <c:pt idx="94">
                  <c:v>-45.4013402807286</c:v>
                </c:pt>
                <c:pt idx="95">
                  <c:v>-45.41214188525552</c:v>
                </c:pt>
                <c:pt idx="96">
                  <c:v>-45.42095432805945</c:v>
                </c:pt>
                <c:pt idx="97">
                  <c:v>-45.42784715758899</c:v>
                </c:pt>
                <c:pt idx="98">
                  <c:v>-45.43288763331599</c:v>
                </c:pt>
                <c:pt idx="99">
                  <c:v>-45.43614080170664</c:v>
                </c:pt>
                <c:pt idx="100">
                  <c:v>-45.43766956938931</c:v>
                </c:pt>
                <c:pt idx="101">
                  <c:v>-45.43753477387872</c:v>
                </c:pt>
                <c:pt idx="102">
                  <c:v>-45.43579525158202</c:v>
                </c:pt>
                <c:pt idx="103">
                  <c:v>-45.43250790356978</c:v>
                </c:pt>
                <c:pt idx="104">
                  <c:v>-45.42772775893172</c:v>
                </c:pt>
                <c:pt idx="105">
                  <c:v>-45.42150803603001</c:v>
                </c:pt>
                <c:pt idx="106">
                  <c:v>-45.41390020165272</c:v>
                </c:pt>
                <c:pt idx="107">
                  <c:v>-45.40495402800659</c:v>
                </c:pt>
                <c:pt idx="108">
                  <c:v>-45.39471764795598</c:v>
                </c:pt>
                <c:pt idx="109">
                  <c:v>-45.38323760829292</c:v>
                </c:pt>
                <c:pt idx="110">
                  <c:v>-45.37055892125863</c:v>
                </c:pt>
                <c:pt idx="111">
                  <c:v>-45.3567251143031</c:v>
                </c:pt>
                <c:pt idx="112">
                  <c:v>-45.341778278296</c:v>
                </c:pt>
                <c:pt idx="113">
                  <c:v>-45.32575911400272</c:v>
                </c:pt>
                <c:pt idx="114">
                  <c:v>-45.30870697714272</c:v>
                </c:pt>
                <c:pt idx="115">
                  <c:v>-45.29065992191681</c:v>
                </c:pt>
                <c:pt idx="116">
                  <c:v>-45.27165474313733</c:v>
                </c:pt>
                <c:pt idx="117">
                  <c:v>-45.2517270169592</c:v>
                </c:pt>
                <c:pt idx="118">
                  <c:v>-45.23091114032285</c:v>
                </c:pt>
                <c:pt idx="119">
                  <c:v>-45.20924036906217</c:v>
                </c:pt>
              </c:numCache>
            </c:numRef>
          </c:yVal>
          <c:smooth val="0"/>
          <c:extLst xmlns:c16r2="http://schemas.microsoft.com/office/drawing/2015/06/chart">
            <c:ext xmlns:c16="http://schemas.microsoft.com/office/drawing/2014/chart" uri="{C3380CC4-5D6E-409C-BE32-E72D297353CC}">
              <c16:uniqueId val="{00000000-F239-4034-926F-8C60E2879B3E}"/>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0.0</c:v>
                </c:pt>
                <c:pt idx="2">
                  <c:v>-2.053407313447678</c:v>
                </c:pt>
                <c:pt idx="3">
                  <c:v>-4.20998799102017</c:v>
                </c:pt>
                <c:pt idx="4">
                  <c:v>-6.370837773902167</c:v>
                </c:pt>
                <c:pt idx="5">
                  <c:v>-8.467152141296518</c:v>
                </c:pt>
                <c:pt idx="6">
                  <c:v>-10.45132468277734</c:v>
                </c:pt>
                <c:pt idx="7">
                  <c:v>-12.29143313366512</c:v>
                </c:pt>
                <c:pt idx="8">
                  <c:v>-13.96710687410814</c:v>
                </c:pt>
                <c:pt idx="9">
                  <c:v>-15.46350040413745</c:v>
                </c:pt>
                <c:pt idx="10">
                  <c:v>-16.86259041078301</c:v>
                </c:pt>
                <c:pt idx="11">
                  <c:v>-18.18949661274019</c:v>
                </c:pt>
                <c:pt idx="12">
                  <c:v>-19.44778883856628</c:v>
                </c:pt>
                <c:pt idx="13">
                  <c:v>-20.64091270336576</c:v>
                </c:pt>
                <c:pt idx="14">
                  <c:v>-21.77216806705837</c:v>
                </c:pt>
                <c:pt idx="15">
                  <c:v>-22.8482272338515</c:v>
                </c:pt>
                <c:pt idx="16">
                  <c:v>-23.87258364209265</c:v>
                </c:pt>
                <c:pt idx="17">
                  <c:v>-24.84839501191527</c:v>
                </c:pt>
                <c:pt idx="18">
                  <c:v>-25.77853932575454</c:v>
                </c:pt>
                <c:pt idx="19">
                  <c:v>-26.66564111494881</c:v>
                </c:pt>
                <c:pt idx="20">
                  <c:v>-27.51209602129165</c:v>
                </c:pt>
                <c:pt idx="21">
                  <c:v>-28.32009382514298</c:v>
                </c:pt>
                <c:pt idx="22">
                  <c:v>-29.09163452974099</c:v>
                </c:pt>
                <c:pt idx="23">
                  <c:v>-29.82870613965132</c:v>
                </c:pt>
                <c:pt idx="24">
                  <c:v>-30.53319026227109</c:v>
                </c:pt>
                <c:pt idx="25">
                  <c:v>-31.20683292393732</c:v>
                </c:pt>
                <c:pt idx="26">
                  <c:v>-31.8512545728554</c:v>
                </c:pt>
                <c:pt idx="27">
                  <c:v>-32.46795997949447</c:v>
                </c:pt>
                <c:pt idx="28">
                  <c:v>-33.05835387405386</c:v>
                </c:pt>
                <c:pt idx="29">
                  <c:v>-33.62374451813957</c:v>
                </c:pt>
                <c:pt idx="30">
                  <c:v>-34.16535164260858</c:v>
                </c:pt>
                <c:pt idx="31">
                  <c:v>-34.68431383153075</c:v>
                </c:pt>
                <c:pt idx="32">
                  <c:v>-35.181695297702</c:v>
                </c:pt>
                <c:pt idx="33">
                  <c:v>-35.65849207136489</c:v>
                </c:pt>
                <c:pt idx="34">
                  <c:v>-36.11563763585582</c:v>
                </c:pt>
                <c:pt idx="35">
                  <c:v>-36.5540080397877</c:v>
                </c:pt>
                <c:pt idx="36">
                  <c:v>-36.97442681267785</c:v>
                </c:pt>
                <c:pt idx="37">
                  <c:v>-37.3776692435713</c:v>
                </c:pt>
                <c:pt idx="38">
                  <c:v>-37.76446618538827</c:v>
                </c:pt>
                <c:pt idx="39">
                  <c:v>-38.13550749644128</c:v>
                </c:pt>
                <c:pt idx="40">
                  <c:v>-38.49144515698936</c:v>
                </c:pt>
                <c:pt idx="41">
                  <c:v>-38.83289610517386</c:v>
                </c:pt>
                <c:pt idx="42">
                  <c:v>-39.16044480236445</c:v>
                </c:pt>
                <c:pt idx="43">
                  <c:v>-39.47464556383358</c:v>
                </c:pt>
                <c:pt idx="44">
                  <c:v>-39.7760246791695</c:v>
                </c:pt>
                <c:pt idx="45">
                  <c:v>-40.06508234403736</c:v>
                </c:pt>
                <c:pt idx="46">
                  <c:v>-40.34229442263997</c:v>
                </c:pt>
                <c:pt idx="47">
                  <c:v>-40.60811405792265</c:v>
                </c:pt>
                <c:pt idx="48">
                  <c:v>-40.86297314491457</c:v>
                </c:pt>
                <c:pt idx="49">
                  <c:v>-41.10728368122669</c:v>
                </c:pt>
                <c:pt idx="50">
                  <c:v>-41.34143900645329</c:v>
                </c:pt>
                <c:pt idx="51">
                  <c:v>-41.5658149410774</c:v>
                </c:pt>
                <c:pt idx="52">
                  <c:v>-41.78077083453536</c:v>
                </c:pt>
                <c:pt idx="53">
                  <c:v>-41.98665053104924</c:v>
                </c:pt>
                <c:pt idx="54">
                  <c:v>-42.18378326079983</c:v>
                </c:pt>
                <c:pt idx="55">
                  <c:v>-42.37248446342261</c:v>
                </c:pt>
                <c:pt idx="56">
                  <c:v>-42.55305655004798</c:v>
                </c:pt>
                <c:pt idx="57">
                  <c:v>-42.72578960905957</c:v>
                </c:pt>
                <c:pt idx="58">
                  <c:v>-42.89096206114115</c:v>
                </c:pt>
                <c:pt idx="59">
                  <c:v>-43.0488412674349</c:v>
                </c:pt>
                <c:pt idx="60">
                  <c:v>-43.1996840952779</c:v>
                </c:pt>
                <c:pt idx="61">
                  <c:v>-43.34373744517507</c:v>
                </c:pt>
                <c:pt idx="62">
                  <c:v>-43.48123874183511</c:v>
                </c:pt>
                <c:pt idx="63">
                  <c:v>-43.6124163928689</c:v>
                </c:pt>
                <c:pt idx="64">
                  <c:v>-43.73749021732874</c:v>
                </c:pt>
                <c:pt idx="65">
                  <c:v>-43.8566718469192</c:v>
                </c:pt>
                <c:pt idx="66">
                  <c:v>-43.97016510174942</c:v>
                </c:pt>
                <c:pt idx="67">
                  <c:v>-44.0781663429553</c:v>
                </c:pt>
                <c:pt idx="68">
                  <c:v>-44.18086480377679</c:v>
                </c:pt>
                <c:pt idx="69">
                  <c:v>-44.27844290091525</c:v>
                </c:pt>
                <c:pt idx="70">
                  <c:v>-44.37107652766193</c:v>
                </c:pt>
                <c:pt idx="71">
                  <c:v>-44.45893533004346</c:v>
                </c:pt>
                <c:pt idx="72">
                  <c:v>-44.54218296747058</c:v>
                </c:pt>
                <c:pt idx="73">
                  <c:v>-44.6209773589253</c:v>
                </c:pt>
                <c:pt idx="74">
                  <c:v>-44.6954709156853</c:v>
                </c:pt>
                <c:pt idx="75">
                  <c:v>-44.76581076163711</c:v>
                </c:pt>
                <c:pt idx="76">
                  <c:v>-44.8321389421399</c:v>
                </c:pt>
                <c:pt idx="77">
                  <c:v>-44.89459262195305</c:v>
                </c:pt>
                <c:pt idx="78">
                  <c:v>-44.9533042733237</c:v>
                </c:pt>
                <c:pt idx="79">
                  <c:v>-45.00840185473135</c:v>
                </c:pt>
                <c:pt idx="80">
                  <c:v>-45.06000898083948</c:v>
                </c:pt>
                <c:pt idx="81">
                  <c:v>-45.10824508444421</c:v>
                </c:pt>
                <c:pt idx="82">
                  <c:v>-45.15322557077525</c:v>
                </c:pt>
                <c:pt idx="83">
                  <c:v>-45.19506196461224</c:v>
                </c:pt>
                <c:pt idx="84">
                  <c:v>-45.23386205089624</c:v>
                </c:pt>
                <c:pt idx="85">
                  <c:v>-45.26973000893121</c:v>
                </c:pt>
                <c:pt idx="86">
                  <c:v>-45.30276654081536</c:v>
                </c:pt>
                <c:pt idx="87">
                  <c:v>-45.33306899424132</c:v>
                </c:pt>
                <c:pt idx="88">
                  <c:v>-45.36073148026117</c:v>
                </c:pt>
                <c:pt idx="89">
                  <c:v>-45.38584498591393</c:v>
                </c:pt>
                <c:pt idx="90">
                  <c:v>-45.40849748245817</c:v>
                </c:pt>
                <c:pt idx="91">
                  <c:v>-45.42877402906015</c:v>
                </c:pt>
                <c:pt idx="92">
                  <c:v>-45.44675687243215</c:v>
                </c:pt>
                <c:pt idx="93">
                  <c:v>-45.46252554253806</c:v>
                </c:pt>
                <c:pt idx="94">
                  <c:v>-45.4761569445618</c:v>
                </c:pt>
                <c:pt idx="95">
                  <c:v>-45.48772544739384</c:v>
                </c:pt>
                <c:pt idx="96">
                  <c:v>-45.49730296874255</c:v>
                </c:pt>
                <c:pt idx="97">
                  <c:v>-45.50495905707794</c:v>
                </c:pt>
                <c:pt idx="98">
                  <c:v>-45.51076097052282</c:v>
                </c:pt>
                <c:pt idx="99">
                  <c:v>-45.51477375291505</c:v>
                </c:pt>
                <c:pt idx="100">
                  <c:v>-45.517060307036</c:v>
                </c:pt>
                <c:pt idx="101">
                  <c:v>-45.51768146534106</c:v>
                </c:pt>
                <c:pt idx="102">
                  <c:v>-45.51669605802815</c:v>
                </c:pt>
                <c:pt idx="103">
                  <c:v>-45.51416097881884</c:v>
                </c:pt>
                <c:pt idx="104">
                  <c:v>-45.5101312483821</c:v>
                </c:pt>
                <c:pt idx="105">
                  <c:v>-45.50466007567199</c:v>
                </c:pt>
                <c:pt idx="106">
                  <c:v>-45.49779891696744</c:v>
                </c:pt>
                <c:pt idx="107">
                  <c:v>-45.48959753308007</c:v>
                </c:pt>
                <c:pt idx="108">
                  <c:v>-45.48010404455272</c:v>
                </c:pt>
                <c:pt idx="109">
                  <c:v>-45.4693649849687</c:v>
                </c:pt>
                <c:pt idx="110">
                  <c:v>-45.457425352477</c:v>
                </c:pt>
                <c:pt idx="111">
                  <c:v>-45.44432865966094</c:v>
                </c:pt>
                <c:pt idx="112">
                  <c:v>-45.43011698170084</c:v>
                </c:pt>
                <c:pt idx="113">
                  <c:v>-45.41483100300253</c:v>
                </c:pt>
                <c:pt idx="114">
                  <c:v>-45.39851006212847</c:v>
                </c:pt>
                <c:pt idx="115">
                  <c:v>-45.38119219550205</c:v>
                </c:pt>
                <c:pt idx="116">
                  <c:v>-45.36291417946632</c:v>
                </c:pt>
                <c:pt idx="117">
                  <c:v>-45.3437115711458</c:v>
                </c:pt>
                <c:pt idx="118">
                  <c:v>-45.3236187478251</c:v>
                </c:pt>
                <c:pt idx="119">
                  <c:v>-45.3026689451508</c:v>
                </c:pt>
              </c:numCache>
            </c:numRef>
          </c:yVal>
          <c:smooth val="0"/>
          <c:extLst xmlns:c16r2="http://schemas.microsoft.com/office/drawing/2015/06/chart">
            <c:ext xmlns:c16="http://schemas.microsoft.com/office/drawing/2014/chart" uri="{C3380CC4-5D6E-409C-BE32-E72D297353CC}">
              <c16:uniqueId val="{00000001-F239-4034-926F-8C60E2879B3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0.0</c:v>
                </c:pt>
                <c:pt idx="2">
                  <c:v>-2.052947203286748</c:v>
                </c:pt>
                <c:pt idx="3">
                  <c:v>-4.211085606864795</c:v>
                </c:pt>
                <c:pt idx="4">
                  <c:v>-6.37525740540514</c:v>
                </c:pt>
                <c:pt idx="5">
                  <c:v>-8.4764665090006</c:v>
                </c:pt>
                <c:pt idx="6">
                  <c:v>-10.4669802093522</c:v>
                </c:pt>
                <c:pt idx="7">
                  <c:v>-12.3147947586549</c:v>
                </c:pt>
                <c:pt idx="8">
                  <c:v>-13.99948816736287</c:v>
                </c:pt>
                <c:pt idx="9">
                  <c:v>-15.50682914185018</c:v>
                </c:pt>
                <c:pt idx="10">
                  <c:v>-16.89865161989292</c:v>
                </c:pt>
                <c:pt idx="11">
                  <c:v>-18.21787948695783</c:v>
                </c:pt>
                <c:pt idx="12">
                  <c:v>-19.46827564415071</c:v>
                </c:pt>
                <c:pt idx="13">
                  <c:v>-20.65330984003231</c:v>
                </c:pt>
                <c:pt idx="14">
                  <c:v>-21.77630557316661</c:v>
                </c:pt>
                <c:pt idx="15">
                  <c:v>-22.8439571714589</c:v>
                </c:pt>
                <c:pt idx="16">
                  <c:v>-23.85978259397598</c:v>
                </c:pt>
                <c:pt idx="17">
                  <c:v>-24.82696279088486</c:v>
                </c:pt>
                <c:pt idx="18">
                  <c:v>-25.74839757896864</c:v>
                </c:pt>
                <c:pt idx="19">
                  <c:v>-26.62673195810203</c:v>
                </c:pt>
                <c:pt idx="20">
                  <c:v>-27.4643807092507</c:v>
                </c:pt>
                <c:pt idx="21">
                  <c:v>-28.26355146488277</c:v>
                </c:pt>
                <c:pt idx="22">
                  <c:v>-29.02626197737482</c:v>
                </c:pt>
                <c:pt idx="23">
                  <c:v>-29.75448164176487</c:v>
                </c:pt>
                <c:pt idx="24">
                  <c:v>-30.45010448793619</c:v>
                </c:pt>
                <c:pt idx="25">
                  <c:v>-31.11488836371428</c:v>
                </c:pt>
                <c:pt idx="26">
                  <c:v>-31.75046457970528</c:v>
                </c:pt>
                <c:pt idx="27">
                  <c:v>-32.35834786361283</c:v>
                </c:pt>
                <c:pt idx="28">
                  <c:v>-32.93995205149614</c:v>
                </c:pt>
                <c:pt idx="29">
                  <c:v>-33.49659371899906</c:v>
                </c:pt>
                <c:pt idx="30">
                  <c:v>-34.029500172197</c:v>
                </c:pt>
                <c:pt idx="31">
                  <c:v>-34.53981688256681</c:v>
                </c:pt>
                <c:pt idx="32">
                  <c:v>-35.02861431098062</c:v>
                </c:pt>
                <c:pt idx="33">
                  <c:v>-35.49689414239764</c:v>
                </c:pt>
                <c:pt idx="34">
                  <c:v>-35.94559496469444</c:v>
                </c:pt>
                <c:pt idx="35">
                  <c:v>-36.3755974235355</c:v>
                </c:pt>
                <c:pt idx="36">
                  <c:v>-36.78772911413398</c:v>
                </c:pt>
                <c:pt idx="37">
                  <c:v>-37.18276895333474</c:v>
                </c:pt>
                <c:pt idx="38">
                  <c:v>-37.56145101756192</c:v>
                </c:pt>
                <c:pt idx="39">
                  <c:v>-37.92446801491678</c:v>
                </c:pt>
                <c:pt idx="40">
                  <c:v>-38.27247442983935</c:v>
                </c:pt>
                <c:pt idx="41">
                  <c:v>-38.60608938526203</c:v>
                </c:pt>
                <c:pt idx="42">
                  <c:v>-38.92589923207926</c:v>
                </c:pt>
                <c:pt idx="43">
                  <c:v>-39.2324599024032</c:v>
                </c:pt>
                <c:pt idx="44">
                  <c:v>-39.52629905058711</c:v>
                </c:pt>
                <c:pt idx="45">
                  <c:v>-39.80791800430961</c:v>
                </c:pt>
                <c:pt idx="46">
                  <c:v>-40.07779354465674</c:v>
                </c:pt>
                <c:pt idx="47">
                  <c:v>-40.33637953303695</c:v>
                </c:pt>
                <c:pt idx="48">
                  <c:v>-40.58410839963835</c:v>
                </c:pt>
                <c:pt idx="49">
                  <c:v>-40.82139250805631</c:v>
                </c:pt>
                <c:pt idx="50">
                  <c:v>-41.04862540778034</c:v>
                </c:pt>
                <c:pt idx="51">
                  <c:v>-41.26618298528047</c:v>
                </c:pt>
                <c:pt idx="52">
                  <c:v>-41.47442452343909</c:v>
                </c:pt>
                <c:pt idx="53">
                  <c:v>-41.6736936777852</c:v>
                </c:pt>
                <c:pt idx="54">
                  <c:v>-41.8643193775206</c:v>
                </c:pt>
                <c:pt idx="55">
                  <c:v>-42.04661665804812</c:v>
                </c:pt>
                <c:pt idx="56">
                  <c:v>-42.2208874314201</c:v>
                </c:pt>
                <c:pt idx="57">
                  <c:v>-42.38742120004394</c:v>
                </c:pt>
                <c:pt idx="58">
                  <c:v>-42.54649571888512</c:v>
                </c:pt>
                <c:pt idx="59">
                  <c:v>-42.69837761059535</c:v>
                </c:pt>
                <c:pt idx="60">
                  <c:v>-42.84332293754778</c:v>
                </c:pt>
                <c:pt idx="61">
                  <c:v>-42.98157773458297</c:v>
                </c:pt>
                <c:pt idx="62">
                  <c:v>-43.11337850583367</c:v>
                </c:pt>
                <c:pt idx="63">
                  <c:v>-43.23895268830165</c:v>
                </c:pt>
                <c:pt idx="64">
                  <c:v>-43.35851908539549</c:v>
                </c:pt>
                <c:pt idx="65">
                  <c:v>-43.47228827251455</c:v>
                </c:pt>
                <c:pt idx="66">
                  <c:v>-43.58046297705732</c:v>
                </c:pt>
                <c:pt idx="67">
                  <c:v>-43.68323843488542</c:v>
                </c:pt>
                <c:pt idx="68">
                  <c:v>-43.78080272510124</c:v>
                </c:pt>
                <c:pt idx="69">
                  <c:v>-43.87333708480582</c:v>
                </c:pt>
                <c:pt idx="70">
                  <c:v>-43.96101620539044</c:v>
                </c:pt>
                <c:pt idx="71">
                  <c:v>-44.04400851167884</c:v>
                </c:pt>
                <c:pt idx="72">
                  <c:v>-44.12247642538568</c:v>
                </c:pt>
                <c:pt idx="73">
                  <c:v>-44.1965766138128</c:v>
                </c:pt>
                <c:pt idx="74">
                  <c:v>-44.26646022506974</c:v>
                </c:pt>
                <c:pt idx="75">
                  <c:v>-44.33227311065275</c:v>
                </c:pt>
                <c:pt idx="76">
                  <c:v>-44.39415603636371</c:v>
                </c:pt>
                <c:pt idx="77">
                  <c:v>-44.45224488223175</c:v>
                </c:pt>
                <c:pt idx="78">
                  <c:v>-44.5066708324557</c:v>
                </c:pt>
                <c:pt idx="79">
                  <c:v>-44.55756055585474</c:v>
                </c:pt>
                <c:pt idx="80">
                  <c:v>-44.60503637739748</c:v>
                </c:pt>
                <c:pt idx="81">
                  <c:v>-44.64921644163405</c:v>
                </c:pt>
                <c:pt idx="82">
                  <c:v>-44.69021486836572</c:v>
                </c:pt>
                <c:pt idx="83">
                  <c:v>-44.7281419010942</c:v>
                </c:pt>
                <c:pt idx="84">
                  <c:v>-44.7631040487322</c:v>
                </c:pt>
                <c:pt idx="85">
                  <c:v>-44.79520422100905</c:v>
                </c:pt>
                <c:pt idx="86">
                  <c:v>-44.82454185783299</c:v>
                </c:pt>
                <c:pt idx="87">
                  <c:v>-44.85121305310494</c:v>
                </c:pt>
                <c:pt idx="88">
                  <c:v>-44.87531067325835</c:v>
                </c:pt>
                <c:pt idx="89">
                  <c:v>-44.89692447084195</c:v>
                </c:pt>
                <c:pt idx="90">
                  <c:v>-44.91614119333099</c:v>
                </c:pt>
                <c:pt idx="91">
                  <c:v>-44.9330446875756</c:v>
                </c:pt>
                <c:pt idx="92">
                  <c:v>-44.94771600004209</c:v>
                </c:pt>
                <c:pt idx="93">
                  <c:v>-44.9602334730771</c:v>
                </c:pt>
                <c:pt idx="94">
                  <c:v>-44.9706728374076</c:v>
                </c:pt>
                <c:pt idx="95">
                  <c:v>-44.97910730106742</c:v>
                </c:pt>
                <c:pt idx="96">
                  <c:v>-44.9856076349388</c:v>
                </c:pt>
                <c:pt idx="97">
                  <c:v>-44.99024225506214</c:v>
                </c:pt>
                <c:pt idx="98">
                  <c:v>-44.99307730190412</c:v>
                </c:pt>
                <c:pt idx="99">
                  <c:v>-44.99417671668562</c:v>
                </c:pt>
                <c:pt idx="100">
                  <c:v>-44.99360231486207</c:v>
                </c:pt>
                <c:pt idx="101">
                  <c:v>-44.99141385709297</c:v>
                </c:pt>
                <c:pt idx="102">
                  <c:v>-44.98766911752679</c:v>
                </c:pt>
                <c:pt idx="103">
                  <c:v>-44.98242394973568</c:v>
                </c:pt>
                <c:pt idx="104">
                  <c:v>-44.97573235026721</c:v>
                </c:pt>
                <c:pt idx="105">
                  <c:v>-44.96764652010457</c:v>
                </c:pt>
                <c:pt idx="106">
                  <c:v>-44.95821692380195</c:v>
                </c:pt>
                <c:pt idx="107">
                  <c:v>-44.94749234676783</c:v>
                </c:pt>
                <c:pt idx="108">
                  <c:v>-44.93551995043162</c:v>
                </c:pt>
                <c:pt idx="109">
                  <c:v>-44.9223453256418</c:v>
                </c:pt>
                <c:pt idx="110">
                  <c:v>-44.9080125442306</c:v>
                </c:pt>
                <c:pt idx="111">
                  <c:v>-44.89256420876335</c:v>
                </c:pt>
                <c:pt idx="112">
                  <c:v>-44.87604150077424</c:v>
                </c:pt>
                <c:pt idx="113">
                  <c:v>-44.85848422720584</c:v>
                </c:pt>
                <c:pt idx="114">
                  <c:v>-44.83993086543342</c:v>
                </c:pt>
                <c:pt idx="115">
                  <c:v>-44.8204186068324</c:v>
                </c:pt>
                <c:pt idx="116">
                  <c:v>-44.79998339869053</c:v>
                </c:pt>
                <c:pt idx="117">
                  <c:v>-44.77865998504421</c:v>
                </c:pt>
                <c:pt idx="118">
                  <c:v>-44.75648194589613</c:v>
                </c:pt>
                <c:pt idx="119">
                  <c:v>-44.73348173536942</c:v>
                </c:pt>
              </c:numCache>
            </c:numRef>
          </c:yVal>
          <c:smooth val="0"/>
          <c:extLst xmlns:c16r2="http://schemas.microsoft.com/office/drawing/2015/06/chart">
            <c:ext xmlns:c16="http://schemas.microsoft.com/office/drawing/2014/chart" uri="{C3380CC4-5D6E-409C-BE32-E72D297353CC}">
              <c16:uniqueId val="{00000002-F239-4034-926F-8C60E2879B3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0.0</c:v>
                </c:pt>
                <c:pt idx="2">
                  <c:v>-2.053403791967867</c:v>
                </c:pt>
                <c:pt idx="3">
                  <c:v>-4.209884534786386</c:v>
                </c:pt>
                <c:pt idx="4">
                  <c:v>-6.37060557564837</c:v>
                </c:pt>
                <c:pt idx="5">
                  <c:v>-8.46702995488158</c:v>
                </c:pt>
                <c:pt idx="6">
                  <c:v>-10.45193941350226</c:v>
                </c:pt>
                <c:pt idx="7">
                  <c:v>-12.2938703280015</c:v>
                </c:pt>
                <c:pt idx="8">
                  <c:v>-13.97294441494523</c:v>
                </c:pt>
                <c:pt idx="9">
                  <c:v>-15.47481648563917</c:v>
                </c:pt>
                <c:pt idx="10">
                  <c:v>-16.88185067734958</c:v>
                </c:pt>
                <c:pt idx="11">
                  <c:v>-18.2189889150468</c:v>
                </c:pt>
                <c:pt idx="12">
                  <c:v>-19.48947142355973</c:v>
                </c:pt>
                <c:pt idx="13">
                  <c:v>-20.69642224494237</c:v>
                </c:pt>
                <c:pt idx="14">
                  <c:v>-21.84283070133824</c:v>
                </c:pt>
                <c:pt idx="15">
                  <c:v>-22.93507308391781</c:v>
                </c:pt>
                <c:pt idx="16">
                  <c:v>-23.97635171845832</c:v>
                </c:pt>
                <c:pt idx="17">
                  <c:v>-24.96956238737758</c:v>
                </c:pt>
                <c:pt idx="18">
                  <c:v>-25.91735043459266</c:v>
                </c:pt>
                <c:pt idx="19">
                  <c:v>-26.82213704016248</c:v>
                </c:pt>
                <c:pt idx="20">
                  <c:v>-27.68614283410668</c:v>
                </c:pt>
                <c:pt idx="21">
                  <c:v>-28.51140936673255</c:v>
                </c:pt>
                <c:pt idx="22">
                  <c:v>-29.29981327662244</c:v>
                </c:pt>
                <c:pt idx="23">
                  <c:v>-30.05324179673335</c:v>
                </c:pt>
                <c:pt idx="24">
                  <c:v>-30.77349494029841</c:v>
                </c:pt>
                <c:pt idx="25">
                  <c:v>-31.46225396438604</c:v>
                </c:pt>
                <c:pt idx="26">
                  <c:v>-32.12108947592044</c:v>
                </c:pt>
                <c:pt idx="27">
                  <c:v>-32.75146955446241</c:v>
                </c:pt>
                <c:pt idx="28">
                  <c:v>-33.35477374948459</c:v>
                </c:pt>
                <c:pt idx="29">
                  <c:v>-33.93229511952813</c:v>
                </c:pt>
                <c:pt idx="30">
                  <c:v>-34.48524682865172</c:v>
                </c:pt>
                <c:pt idx="31">
                  <c:v>-35.0147683202449</c:v>
                </c:pt>
                <c:pt idx="32">
                  <c:v>-35.52193100714794</c:v>
                </c:pt>
                <c:pt idx="33">
                  <c:v>-36.007743490336</c:v>
                </c:pt>
                <c:pt idx="34">
                  <c:v>-36.47315633044854</c:v>
                </c:pt>
                <c:pt idx="35">
                  <c:v>-36.91906639237277</c:v>
                </c:pt>
                <c:pt idx="36">
                  <c:v>-37.34632108057485</c:v>
                </c:pt>
                <c:pt idx="37">
                  <c:v>-37.75572201442628</c:v>
                </c:pt>
                <c:pt idx="38">
                  <c:v>-38.1480283001656</c:v>
                </c:pt>
                <c:pt idx="39">
                  <c:v>-38.52395950538627</c:v>
                </c:pt>
                <c:pt idx="40">
                  <c:v>-38.88419836680987</c:v>
                </c:pt>
                <c:pt idx="41">
                  <c:v>-39.22939327006315</c:v>
                </c:pt>
                <c:pt idx="42">
                  <c:v>-39.56016050570906</c:v>
                </c:pt>
                <c:pt idx="43">
                  <c:v>-39.87708633281319</c:v>
                </c:pt>
                <c:pt idx="44">
                  <c:v>-40.18072886980735</c:v>
                </c:pt>
                <c:pt idx="45">
                  <c:v>-40.47161983016485</c:v>
                </c:pt>
                <c:pt idx="46">
                  <c:v>-40.75026611871</c:v>
                </c:pt>
                <c:pt idx="47">
                  <c:v>-41.01715130213051</c:v>
                </c:pt>
                <c:pt idx="48">
                  <c:v>-41.27273696622432</c:v>
                </c:pt>
                <c:pt idx="49">
                  <c:v>-41.51746397098032</c:v>
                </c:pt>
                <c:pt idx="50">
                  <c:v>-41.75175361308357</c:v>
                </c:pt>
                <c:pt idx="51">
                  <c:v>-41.97600870402312</c:v>
                </c:pt>
                <c:pt idx="52">
                  <c:v>-42.19061457172574</c:v>
                </c:pt>
                <c:pt idx="53">
                  <c:v>-42.39593999232602</c:v>
                </c:pt>
                <c:pt idx="54">
                  <c:v>-42.59233805824987</c:v>
                </c:pt>
                <c:pt idx="55">
                  <c:v>-42.78014698818515</c:v>
                </c:pt>
                <c:pt idx="56">
                  <c:v>-42.95969088368597</c:v>
                </c:pt>
                <c:pt idx="57">
                  <c:v>-43.13128043686083</c:v>
                </c:pt>
                <c:pt idx="58">
                  <c:v>-43.29521359311911</c:v>
                </c:pt>
                <c:pt idx="59">
                  <c:v>-43.45177617265279</c:v>
                </c:pt>
                <c:pt idx="60">
                  <c:v>-43.60124245363046</c:v>
                </c:pt>
                <c:pt idx="61">
                  <c:v>-43.74387572035265</c:v>
                </c:pt>
                <c:pt idx="62">
                  <c:v>-43.87992877878787</c:v>
                </c:pt>
                <c:pt idx="63">
                  <c:v>-44.00964444191774</c:v>
                </c:pt>
                <c:pt idx="64">
                  <c:v>-44.1332559874245</c:v>
                </c:pt>
                <c:pt idx="65">
                  <c:v>-44.250987589126</c:v>
                </c:pt>
                <c:pt idx="66">
                  <c:v>-44.3630547245666</c:v>
                </c:pt>
                <c:pt idx="67">
                  <c:v>-44.46966456015029</c:v>
                </c:pt>
                <c:pt idx="68">
                  <c:v>-44.57101631534167</c:v>
                </c:pt>
                <c:pt idx="69">
                  <c:v>-44.66730160750376</c:v>
                </c:pt>
                <c:pt idx="70">
                  <c:v>-44.75870477852368</c:v>
                </c:pt>
                <c:pt idx="71">
                  <c:v>-44.84540320443557</c:v>
                </c:pt>
                <c:pt idx="72">
                  <c:v>-44.92756758930348</c:v>
                </c:pt>
                <c:pt idx="73">
                  <c:v>-45.0053622440646</c:v>
                </c:pt>
                <c:pt idx="74">
                  <c:v>-45.07894535156447</c:v>
                </c:pt>
                <c:pt idx="75">
                  <c:v>-45.14846921852586</c:v>
                </c:pt>
                <c:pt idx="76">
                  <c:v>-45.21408051521503</c:v>
                </c:pt>
                <c:pt idx="77">
                  <c:v>-45.27592050357998</c:v>
                </c:pt>
                <c:pt idx="78">
                  <c:v>-45.3341252545906</c:v>
                </c:pt>
                <c:pt idx="79">
                  <c:v>-45.38882585534468</c:v>
                </c:pt>
                <c:pt idx="80">
                  <c:v>-45.44014860652532</c:v>
                </c:pt>
                <c:pt idx="81">
                  <c:v>-45.4882152109094</c:v>
                </c:pt>
                <c:pt idx="82">
                  <c:v>-45.5331429531725</c:v>
                </c:pt>
                <c:pt idx="83">
                  <c:v>-45.57504487170439</c:v>
                </c:pt>
                <c:pt idx="84">
                  <c:v>-45.61402992285002</c:v>
                </c:pt>
                <c:pt idx="85">
                  <c:v>-45.65020313774585</c:v>
                </c:pt>
                <c:pt idx="86">
                  <c:v>-45.6836657724598</c:v>
                </c:pt>
                <c:pt idx="87">
                  <c:v>-45.71451545166929</c:v>
                </c:pt>
                <c:pt idx="88">
                  <c:v>-45.74284630608963</c:v>
                </c:pt>
                <c:pt idx="89">
                  <c:v>-45.76874910416518</c:v>
                </c:pt>
                <c:pt idx="90">
                  <c:v>-45.79231137824535</c:v>
                </c:pt>
                <c:pt idx="91">
                  <c:v>-45.81361754541597</c:v>
                </c:pt>
                <c:pt idx="92">
                  <c:v>-45.83274902341873</c:v>
                </c:pt>
                <c:pt idx="93">
                  <c:v>-45.84978434181539</c:v>
                </c:pt>
                <c:pt idx="94">
                  <c:v>-45.86479924862578</c:v>
                </c:pt>
                <c:pt idx="95">
                  <c:v>-45.87786681266461</c:v>
                </c:pt>
                <c:pt idx="96">
                  <c:v>-45.88905752171494</c:v>
                </c:pt>
                <c:pt idx="97">
                  <c:v>-45.89843937697516</c:v>
                </c:pt>
                <c:pt idx="98">
                  <c:v>-45.90607798352357</c:v>
                </c:pt>
                <c:pt idx="99">
                  <c:v>-45.91203663751367</c:v>
                </c:pt>
                <c:pt idx="100">
                  <c:v>-45.91637640965195</c:v>
                </c:pt>
                <c:pt idx="101">
                  <c:v>-45.91915622574015</c:v>
                </c:pt>
                <c:pt idx="102">
                  <c:v>-45.92043294392716</c:v>
                </c:pt>
                <c:pt idx="103">
                  <c:v>-45.92026142903643</c:v>
                </c:pt>
                <c:pt idx="104">
                  <c:v>-45.9186946240843</c:v>
                </c:pt>
                <c:pt idx="105">
                  <c:v>-45.91578361903152</c:v>
                </c:pt>
                <c:pt idx="106">
                  <c:v>-45.91157771706202</c:v>
                </c:pt>
                <c:pt idx="107">
                  <c:v>-45.90612449816035</c:v>
                </c:pt>
                <c:pt idx="108">
                  <c:v>-45.89946988049996</c:v>
                </c:pt>
                <c:pt idx="109">
                  <c:v>-45.89165817943609</c:v>
                </c:pt>
                <c:pt idx="110">
                  <c:v>-45.88273216438392</c:v>
                </c:pt>
                <c:pt idx="111">
                  <c:v>-45.87273311346507</c:v>
                </c:pt>
                <c:pt idx="112">
                  <c:v>-45.86170086628772</c:v>
                </c:pt>
                <c:pt idx="113">
                  <c:v>-45.8496738747053</c:v>
                </c:pt>
                <c:pt idx="114">
                  <c:v>-45.83668925173601</c:v>
                </c:pt>
                <c:pt idx="115">
                  <c:v>-45.82278281864274</c:v>
                </c:pt>
                <c:pt idx="116">
                  <c:v>-45.80798915040909</c:v>
                </c:pt>
                <c:pt idx="117">
                  <c:v>-45.79234161944623</c:v>
                </c:pt>
                <c:pt idx="118">
                  <c:v>-45.77587243784728</c:v>
                </c:pt>
                <c:pt idx="119">
                  <c:v>-45.75861269797678</c:v>
                </c:pt>
              </c:numCache>
            </c:numRef>
          </c:yVal>
          <c:smooth val="0"/>
          <c:extLst xmlns:c16r2="http://schemas.microsoft.com/office/drawing/2015/06/chart">
            <c:ext xmlns:c16="http://schemas.microsoft.com/office/drawing/2014/chart" uri="{C3380CC4-5D6E-409C-BE32-E72D297353CC}">
              <c16:uniqueId val="{00000003-F239-4034-926F-8C60E2879B3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0.0</c:v>
                </c:pt>
                <c:pt idx="2">
                  <c:v>-2.052527525142068</c:v>
                </c:pt>
                <c:pt idx="3">
                  <c:v>-4.213432850538076</c:v>
                </c:pt>
                <c:pt idx="4">
                  <c:v>-6.385414895841677</c:v>
                </c:pt>
                <c:pt idx="5">
                  <c:v>-8.49888938166623</c:v>
                </c:pt>
                <c:pt idx="6">
                  <c:v>-10.5046594876294</c:v>
                </c:pt>
                <c:pt idx="7">
                  <c:v>-12.36879327865245</c:v>
                </c:pt>
                <c:pt idx="8">
                  <c:v>-14.06732754476616</c:v>
                </c:pt>
                <c:pt idx="9">
                  <c:v>-15.62672121991272</c:v>
                </c:pt>
                <c:pt idx="10">
                  <c:v>-17.11999853889574</c:v>
                </c:pt>
                <c:pt idx="11">
                  <c:v>-18.54970340166619</c:v>
                </c:pt>
                <c:pt idx="12">
                  <c:v>-19.91790177797156</c:v>
                </c:pt>
                <c:pt idx="13">
                  <c:v>-21.22678391816222</c:v>
                </c:pt>
                <c:pt idx="14">
                  <c:v>-22.47847704960805</c:v>
                </c:pt>
                <c:pt idx="15">
                  <c:v>-23.67858383075508</c:v>
                </c:pt>
                <c:pt idx="16">
                  <c:v>-24.8296466194588</c:v>
                </c:pt>
                <c:pt idx="17">
                  <c:v>-25.93397637527596</c:v>
                </c:pt>
                <c:pt idx="18">
                  <c:v>-26.99370635974988</c:v>
                </c:pt>
                <c:pt idx="19">
                  <c:v>-28.01081303981482</c:v>
                </c:pt>
                <c:pt idx="20">
                  <c:v>-28.98713354865686</c:v>
                </c:pt>
                <c:pt idx="21">
                  <c:v>-29.92437826873356</c:v>
                </c:pt>
                <c:pt idx="22">
                  <c:v>-30.82421714466182</c:v>
                </c:pt>
                <c:pt idx="23">
                  <c:v>-31.68835913495423</c:v>
                </c:pt>
                <c:pt idx="24">
                  <c:v>-32.51842646487785</c:v>
                </c:pt>
                <c:pt idx="25">
                  <c:v>-33.31595603724001</c:v>
                </c:pt>
                <c:pt idx="26">
                  <c:v>-34.08240312540874</c:v>
                </c:pt>
                <c:pt idx="27">
                  <c:v>-34.81914518539199</c:v>
                </c:pt>
                <c:pt idx="28">
                  <c:v>-35.527492089262</c:v>
                </c:pt>
                <c:pt idx="29">
                  <c:v>-36.20868495220562</c:v>
                </c:pt>
                <c:pt idx="30">
                  <c:v>-36.86389988186014</c:v>
                </c:pt>
                <c:pt idx="31">
                  <c:v>-37.49425171111204</c:v>
                </c:pt>
                <c:pt idx="32">
                  <c:v>-38.10079760259755</c:v>
                </c:pt>
                <c:pt idx="33">
                  <c:v>-38.684540492708</c:v>
                </c:pt>
                <c:pt idx="34">
                  <c:v>-39.2464323537206</c:v>
                </c:pt>
                <c:pt idx="35">
                  <c:v>-39.7873773988722</c:v>
                </c:pt>
                <c:pt idx="36">
                  <c:v>-40.3082352162055</c:v>
                </c:pt>
                <c:pt idx="37">
                  <c:v>-40.80982347502088</c:v>
                </c:pt>
                <c:pt idx="38">
                  <c:v>-41.29292044265093</c:v>
                </c:pt>
                <c:pt idx="39">
                  <c:v>-41.75826732655696</c:v>
                </c:pt>
                <c:pt idx="40">
                  <c:v>-42.20657045341054</c:v>
                </c:pt>
                <c:pt idx="41">
                  <c:v>-42.6385033065817</c:v>
                </c:pt>
                <c:pt idx="42">
                  <c:v>-43.05470841386643</c:v>
                </c:pt>
                <c:pt idx="43">
                  <c:v>-43.45579910385639</c:v>
                </c:pt>
                <c:pt idx="44">
                  <c:v>-43.84236114152736</c:v>
                </c:pt>
                <c:pt idx="45">
                  <c:v>-44.21495425188186</c:v>
                </c:pt>
                <c:pt idx="46">
                  <c:v>-44.57411354048963</c:v>
                </c:pt>
                <c:pt idx="47">
                  <c:v>-44.92035081873473</c:v>
                </c:pt>
                <c:pt idx="48">
                  <c:v>-45.2541558412304</c:v>
                </c:pt>
                <c:pt idx="49">
                  <c:v>-45.57599746263404</c:v>
                </c:pt>
                <c:pt idx="50">
                  <c:v>-45.88632471924574</c:v>
                </c:pt>
                <c:pt idx="51">
                  <c:v>-46.18556784136305</c:v>
                </c:pt>
                <c:pt idx="52">
                  <c:v>-46.47413920139297</c:v>
                </c:pt>
                <c:pt idx="53">
                  <c:v>-46.7524342027973</c:v>
                </c:pt>
                <c:pt idx="54">
                  <c:v>-47.02083211383797</c:v>
                </c:pt>
                <c:pt idx="55">
                  <c:v>-47.27969685077187</c:v>
                </c:pt>
                <c:pt idx="56">
                  <c:v>-47.52937771355937</c:v>
                </c:pt>
                <c:pt idx="57">
                  <c:v>-47.77021007797885</c:v>
                </c:pt>
                <c:pt idx="58">
                  <c:v>-48.002516047065</c:v>
                </c:pt>
                <c:pt idx="59">
                  <c:v>-48.22660506479587</c:v>
                </c:pt>
                <c:pt idx="60">
                  <c:v>-48.44277449470609</c:v>
                </c:pt>
                <c:pt idx="61">
                  <c:v>-48.65131016580563</c:v>
                </c:pt>
                <c:pt idx="62">
                  <c:v>-48.8524868881359</c:v>
                </c:pt>
                <c:pt idx="63">
                  <c:v>-49.04656893997525</c:v>
                </c:pt>
                <c:pt idx="64">
                  <c:v>-49.23381052860714</c:v>
                </c:pt>
                <c:pt idx="65">
                  <c:v>-49.41445622644095</c:v>
                </c:pt>
                <c:pt idx="66">
                  <c:v>-49.58874138412284</c:v>
                </c:pt>
                <c:pt idx="67">
                  <c:v>-49.75689252203301</c:v>
                </c:pt>
                <c:pt idx="68">
                  <c:v>-49.91912770170892</c:v>
                </c:pt>
                <c:pt idx="69">
                  <c:v>-50.0756568783254</c:v>
                </c:pt>
                <c:pt idx="70">
                  <c:v>-50.2266822356687</c:v>
                </c:pt>
                <c:pt idx="71">
                  <c:v>-50.3723985042343</c:v>
                </c:pt>
                <c:pt idx="72">
                  <c:v>-50.51299326401931</c:v>
                </c:pt>
                <c:pt idx="73">
                  <c:v>-50.64864723266874</c:v>
                </c:pt>
                <c:pt idx="74">
                  <c:v>-50.7795345396844</c:v>
                </c:pt>
                <c:pt idx="75">
                  <c:v>-50.90582298795562</c:v>
                </c:pt>
                <c:pt idx="76">
                  <c:v>-51.02767430292078</c:v>
                </c:pt>
                <c:pt idx="77">
                  <c:v>-51.1452443704111</c:v>
                </c:pt>
                <c:pt idx="78">
                  <c:v>-51.25868346354334</c:v>
                </c:pt>
                <c:pt idx="79">
                  <c:v>-51.36813645950315</c:v>
                </c:pt>
                <c:pt idx="80">
                  <c:v>-51.47374304659388</c:v>
                </c:pt>
                <c:pt idx="81">
                  <c:v>-51.57563792222573</c:v>
                </c:pt>
                <c:pt idx="82">
                  <c:v>-51.67395098234556</c:v>
                </c:pt>
                <c:pt idx="83">
                  <c:v>-51.76880750249617</c:v>
                </c:pt>
                <c:pt idx="84">
                  <c:v>-51.86032831143166</c:v>
                </c:pt>
                <c:pt idx="85">
                  <c:v>-51.9486299571108</c:v>
                </c:pt>
                <c:pt idx="86">
                  <c:v>-52.03382486595329</c:v>
                </c:pt>
                <c:pt idx="87">
                  <c:v>-52.11602149534806</c:v>
                </c:pt>
                <c:pt idx="88">
                  <c:v>-52.19532447999518</c:v>
                </c:pt>
                <c:pt idx="89">
                  <c:v>-52.27183477221114</c:v>
                </c:pt>
                <c:pt idx="90">
                  <c:v>-52.34564977664184</c:v>
                </c:pt>
                <c:pt idx="91">
                  <c:v>-52.41686347939967</c:v>
                </c:pt>
                <c:pt idx="92">
                  <c:v>-52.48556657229284</c:v>
                </c:pt>
                <c:pt idx="93">
                  <c:v>-52.55184657196439</c:v>
                </c:pt>
                <c:pt idx="94">
                  <c:v>-52.61578793450826</c:v>
                </c:pt>
                <c:pt idx="95">
                  <c:v>-52.67747216545465</c:v>
                </c:pt>
                <c:pt idx="96">
                  <c:v>-52.73697792565872</c:v>
                </c:pt>
                <c:pt idx="97">
                  <c:v>-52.7943811329642</c:v>
                </c:pt>
                <c:pt idx="98">
                  <c:v>-52.84975506022965</c:v>
                </c:pt>
                <c:pt idx="99">
                  <c:v>-52.90317042927563</c:v>
                </c:pt>
                <c:pt idx="100">
                  <c:v>-52.95469550163669</c:v>
                </c:pt>
                <c:pt idx="101">
                  <c:v>-53.0043961656738</c:v>
                </c:pt>
                <c:pt idx="102">
                  <c:v>-53.05233602046792</c:v>
                </c:pt>
                <c:pt idx="103">
                  <c:v>-53.09857645676675</c:v>
                </c:pt>
                <c:pt idx="104">
                  <c:v>-53.14317673466575</c:v>
                </c:pt>
                <c:pt idx="105">
                  <c:v>-53.18619405860952</c:v>
                </c:pt>
                <c:pt idx="106">
                  <c:v>-53.22768364958755</c:v>
                </c:pt>
                <c:pt idx="107">
                  <c:v>-53.26769881473228</c:v>
                </c:pt>
                <c:pt idx="108">
                  <c:v>-53.30629101430532</c:v>
                </c:pt>
                <c:pt idx="109">
                  <c:v>-53.34350992625696</c:v>
                </c:pt>
                <c:pt idx="110">
                  <c:v>-53.37940350860999</c:v>
                </c:pt>
                <c:pt idx="111">
                  <c:v>-53.41401805934179</c:v>
                </c:pt>
                <c:pt idx="112">
                  <c:v>-53.44739827433295</c:v>
                </c:pt>
                <c:pt idx="113">
                  <c:v>-53.47958730313985</c:v>
                </c:pt>
                <c:pt idx="114">
                  <c:v>-53.51062680275935</c:v>
                </c:pt>
                <c:pt idx="115">
                  <c:v>-53.54055698953744</c:v>
                </c:pt>
                <c:pt idx="116">
                  <c:v>-53.5694166892281</c:v>
                </c:pt>
                <c:pt idx="117">
                  <c:v>-53.5972433852148</c:v>
                </c:pt>
                <c:pt idx="118">
                  <c:v>-53.62407326505854</c:v>
                </c:pt>
                <c:pt idx="119">
                  <c:v>-53.64994126543719</c:v>
                </c:pt>
              </c:numCache>
            </c:numRef>
          </c:yVal>
          <c:smooth val="0"/>
          <c:extLst xmlns:c16r2="http://schemas.microsoft.com/office/drawing/2015/06/chart">
            <c:ext xmlns:c16="http://schemas.microsoft.com/office/drawing/2014/chart" uri="{C3380CC4-5D6E-409C-BE32-E72D297353CC}">
              <c16:uniqueId val="{00000004-F239-4034-926F-8C60E2879B3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0.0</c:v>
                </c:pt>
                <c:pt idx="2">
                  <c:v>-2.059266129079333</c:v>
                </c:pt>
                <c:pt idx="3">
                  <c:v>-4.043462910016387</c:v>
                </c:pt>
                <c:pt idx="4">
                  <c:v>-5.939637058025255</c:v>
                </c:pt>
                <c:pt idx="5">
                  <c:v>-7.74365453370774</c:v>
                </c:pt>
                <c:pt idx="6">
                  <c:v>-9.454368010308821</c:v>
                </c:pt>
                <c:pt idx="7">
                  <c:v>-11.072692224785</c:v>
                </c:pt>
                <c:pt idx="8">
                  <c:v>-12.60093551702812</c:v>
                </c:pt>
                <c:pt idx="9">
                  <c:v>-14.0423106500275</c:v>
                </c:pt>
                <c:pt idx="10">
                  <c:v>-15.40057996424366</c:v>
                </c:pt>
                <c:pt idx="11">
                  <c:v>-16.67980083263319</c:v>
                </c:pt>
                <c:pt idx="12">
                  <c:v>-17.88414566946085</c:v>
                </c:pt>
                <c:pt idx="13">
                  <c:v>-19.01777706458233</c:v>
                </c:pt>
                <c:pt idx="14">
                  <c:v>-20.08464259468018</c:v>
                </c:pt>
                <c:pt idx="15">
                  <c:v>-21.09103458690515</c:v>
                </c:pt>
                <c:pt idx="16">
                  <c:v>-22.04070313974444</c:v>
                </c:pt>
                <c:pt idx="17">
                  <c:v>-22.93716724081605</c:v>
                </c:pt>
                <c:pt idx="18">
                  <c:v>-23.78373660213713</c:v>
                </c:pt>
                <c:pt idx="19">
                  <c:v>-24.58350818480176</c:v>
                </c:pt>
                <c:pt idx="20">
                  <c:v>-25.3393691413985</c:v>
                </c:pt>
                <c:pt idx="21">
                  <c:v>-26.05400434345938</c:v>
                </c:pt>
                <c:pt idx="22">
                  <c:v>-26.72990668205966</c:v>
                </c:pt>
                <c:pt idx="23">
                  <c:v>-27.36938886946518</c:v>
                </c:pt>
                <c:pt idx="24">
                  <c:v>-27.97459586700643</c:v>
                </c:pt>
                <c:pt idx="25">
                  <c:v>-28.54751735122773</c:v>
                </c:pt>
                <c:pt idx="26">
                  <c:v>-29.08999983602552</c:v>
                </c:pt>
                <c:pt idx="27">
                  <c:v>-29.60375805812146</c:v>
                </c:pt>
                <c:pt idx="28">
                  <c:v>-30.09038901868553</c:v>
                </c:pt>
                <c:pt idx="29">
                  <c:v>-30.55137897932581</c:v>
                </c:pt>
                <c:pt idx="30">
                  <c:v>-30.98811268327284</c:v>
                </c:pt>
                <c:pt idx="31">
                  <c:v>-31.40188183730061</c:v>
                </c:pt>
                <c:pt idx="32">
                  <c:v>-31.79389283859928</c:v>
                </c:pt>
                <c:pt idx="33">
                  <c:v>-32.16527379642138</c:v>
                </c:pt>
                <c:pt idx="34">
                  <c:v>-32.51708090311134</c:v>
                </c:pt>
                <c:pt idx="35">
                  <c:v>-32.85030421023112</c:v>
                </c:pt>
                <c:pt idx="36">
                  <c:v>-33.16587286409412</c:v>
                </c:pt>
                <c:pt idx="37">
                  <c:v>-33.46465985168089</c:v>
                </c:pt>
                <c:pt idx="38">
                  <c:v>-33.74748630530609</c:v>
                </c:pt>
                <c:pt idx="39">
                  <c:v>-34.01512540967815</c:v>
                </c:pt>
                <c:pt idx="40">
                  <c:v>-34.26830595170395</c:v>
                </c:pt>
                <c:pt idx="41">
                  <c:v>-34.5077155532308</c:v>
                </c:pt>
                <c:pt idx="42">
                  <c:v>-34.73400361193853</c:v>
                </c:pt>
                <c:pt idx="43">
                  <c:v>-34.94778398292328</c:v>
                </c:pt>
                <c:pt idx="44">
                  <c:v>-35.14963742785037</c:v>
                </c:pt>
                <c:pt idx="45">
                  <c:v>-35.3401138545196</c:v>
                </c:pt>
                <c:pt idx="46">
                  <c:v>-35.51973436819026</c:v>
                </c:pt>
                <c:pt idx="47">
                  <c:v>-35.68899315280214</c:v>
                </c:pt>
                <c:pt idx="48">
                  <c:v>-35.84835919888064</c:v>
                </c:pt>
                <c:pt idx="49">
                  <c:v>-35.998277892857</c:v>
                </c:pt>
                <c:pt idx="50">
                  <c:v>-36.13917248095822</c:v>
                </c:pt>
                <c:pt idx="51">
                  <c:v>-36.271445419512</c:v>
                </c:pt>
                <c:pt idx="52">
                  <c:v>-36.39547962186406</c:v>
                </c:pt>
                <c:pt idx="53">
                  <c:v>-36.51163961181304</c:v>
                </c:pt>
                <c:pt idx="54">
                  <c:v>-36.62027259156457</c:v>
                </c:pt>
                <c:pt idx="55">
                  <c:v>-36.7217094320622</c:v>
                </c:pt>
                <c:pt idx="56">
                  <c:v>-36.816265592166</c:v>
                </c:pt>
                <c:pt idx="57">
                  <c:v>-36.90424197322083</c:v>
                </c:pt>
                <c:pt idx="58">
                  <c:v>-36.9859257141834</c:v>
                </c:pt>
                <c:pt idx="59">
                  <c:v>-37.06159093237148</c:v>
                </c:pt>
                <c:pt idx="60">
                  <c:v>-37.13149941447773</c:v>
                </c:pt>
                <c:pt idx="61">
                  <c:v>-37.19590126172988</c:v>
                </c:pt>
                <c:pt idx="62">
                  <c:v>-37.25503549298083</c:v>
                </c:pt>
                <c:pt idx="63">
                  <c:v>-37.30913060907914</c:v>
                </c:pt>
                <c:pt idx="64">
                  <c:v>-37.35840512151842</c:v>
                </c:pt>
                <c:pt idx="65">
                  <c:v>-37.4030680481701</c:v>
                </c:pt>
                <c:pt idx="66">
                  <c:v>-37.44331937864627</c:v>
                </c:pt>
                <c:pt idx="67">
                  <c:v>-37.47935051145396</c:v>
                </c:pt>
                <c:pt idx="68">
                  <c:v>-37.51134466528213</c:v>
                </c:pt>
                <c:pt idx="69">
                  <c:v>-37.53947726602928</c:v>
                </c:pt>
                <c:pt idx="70">
                  <c:v>-37.5639163116175</c:v>
                </c:pt>
                <c:pt idx="71">
                  <c:v>-37.58482271597677</c:v>
                </c:pt>
                <c:pt idx="72">
                  <c:v>-37.60235063384243</c:v>
                </c:pt>
                <c:pt idx="73">
                  <c:v>-37.61664776748484</c:v>
                </c:pt>
                <c:pt idx="74">
                  <c:v>-37.6278556569414</c:v>
                </c:pt>
                <c:pt idx="75">
                  <c:v>-37.6361099545029</c:v>
                </c:pt>
                <c:pt idx="76">
                  <c:v>-37.64154068481</c:v>
                </c:pt>
                <c:pt idx="77">
                  <c:v>-37.64427249138294</c:v>
                </c:pt>
                <c:pt idx="78">
                  <c:v>-37.64442487041</c:v>
                </c:pt>
                <c:pt idx="79">
                  <c:v>-37.6421123928158</c:v>
                </c:pt>
                <c:pt idx="80">
                  <c:v>-37.63744491503894</c:v>
                </c:pt>
                <c:pt idx="81">
                  <c:v>-37.63052777968915</c:v>
                </c:pt>
                <c:pt idx="82">
                  <c:v>-37.62146200607822</c:v>
                </c:pt>
                <c:pt idx="83">
                  <c:v>-37.61034447190814</c:v>
                </c:pt>
                <c:pt idx="84">
                  <c:v>-37.59726808617052</c:v>
                </c:pt>
                <c:pt idx="85">
                  <c:v>-37.5823219539052</c:v>
                </c:pt>
                <c:pt idx="86">
                  <c:v>-37.56559153339913</c:v>
                </c:pt>
                <c:pt idx="87">
                  <c:v>-37.54715878617935</c:v>
                </c:pt>
                <c:pt idx="88">
                  <c:v>-37.5271023201058</c:v>
                </c:pt>
                <c:pt idx="89">
                  <c:v>-37.50549752618463</c:v>
                </c:pt>
                <c:pt idx="90">
                  <c:v>-37.48241670919015</c:v>
                </c:pt>
                <c:pt idx="91">
                  <c:v>-37.45792921253445</c:v>
                </c:pt>
                <c:pt idx="92">
                  <c:v>-37.43210153784455</c:v>
                </c:pt>
                <c:pt idx="93">
                  <c:v>-37.40499745920441</c:v>
                </c:pt>
                <c:pt idx="94">
                  <c:v>-37.3766781326085</c:v>
                </c:pt>
                <c:pt idx="95">
                  <c:v>-37.34720220073719</c:v>
                </c:pt>
                <c:pt idx="96">
                  <c:v>-37.31662589334103</c:v>
                </c:pt>
                <c:pt idx="97">
                  <c:v>-37.28500312338292</c:v>
                </c:pt>
                <c:pt idx="98">
                  <c:v>-37.2523855792715</c:v>
                </c:pt>
                <c:pt idx="99">
                  <c:v>-37.21882281327635</c:v>
                </c:pt>
                <c:pt idx="100">
                  <c:v>-37.1843623261775</c:v>
                </c:pt>
                <c:pt idx="101">
                  <c:v>-37.14904964869854</c:v>
                </c:pt>
                <c:pt idx="102">
                  <c:v>-37.11292841951217</c:v>
                </c:pt>
                <c:pt idx="103">
                  <c:v>-37.0760404600878</c:v>
                </c:pt>
                <c:pt idx="104">
                  <c:v>-37.0384258466147</c:v>
                </c:pt>
                <c:pt idx="105">
                  <c:v>-37.00012297902503</c:v>
                </c:pt>
                <c:pt idx="106">
                  <c:v>-36.96116864725627</c:v>
                </c:pt>
                <c:pt idx="107">
                  <c:v>-36.92159809495206</c:v>
                </c:pt>
                <c:pt idx="108">
                  <c:v>-36.88144508054327</c:v>
                </c:pt>
                <c:pt idx="109">
                  <c:v>-36.84074193608465</c:v>
                </c:pt>
                <c:pt idx="110">
                  <c:v>-36.7995196236152</c:v>
                </c:pt>
                <c:pt idx="111">
                  <c:v>-36.75780778949346</c:v>
                </c:pt>
                <c:pt idx="112">
                  <c:v>-36.71563481648627</c:v>
                </c:pt>
                <c:pt idx="113">
                  <c:v>-36.67302787384619</c:v>
                </c:pt>
                <c:pt idx="114">
                  <c:v>-36.63001296555012</c:v>
                </c:pt>
                <c:pt idx="115">
                  <c:v>-36.5866149765352</c:v>
                </c:pt>
                <c:pt idx="116">
                  <c:v>-36.54285771725309</c:v>
                </c:pt>
                <c:pt idx="117">
                  <c:v>-36.4987639664796</c:v>
                </c:pt>
                <c:pt idx="118">
                  <c:v>-36.45435551236339</c:v>
                </c:pt>
                <c:pt idx="119">
                  <c:v>-36.40965319211682</c:v>
                </c:pt>
              </c:numCache>
            </c:numRef>
          </c:yVal>
          <c:smooth val="0"/>
          <c:extLst xmlns:c16r2="http://schemas.microsoft.com/office/drawing/2015/06/chart">
            <c:ext xmlns:c16="http://schemas.microsoft.com/office/drawing/2014/chart" uri="{C3380CC4-5D6E-409C-BE32-E72D297353CC}">
              <c16:uniqueId val="{00000005-F239-4034-926F-8C60E2879B3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0.0</c:v>
                </c:pt>
                <c:pt idx="2">
                  <c:v>-2.055399947246769</c:v>
                </c:pt>
                <c:pt idx="3">
                  <c:v>-4.169742470745405</c:v>
                </c:pt>
                <c:pt idx="4">
                  <c:v>-6.24600616266253</c:v>
                </c:pt>
                <c:pt idx="5">
                  <c:v>-8.218089293855881</c:v>
                </c:pt>
                <c:pt idx="6">
                  <c:v>-10.038197442409</c:v>
                </c:pt>
                <c:pt idx="7">
                  <c:v>-11.74283176095196</c:v>
                </c:pt>
                <c:pt idx="8">
                  <c:v>-13.36744368087966</c:v>
                </c:pt>
                <c:pt idx="9">
                  <c:v>-14.91407652508497</c:v>
                </c:pt>
                <c:pt idx="10">
                  <c:v>-16.38519452993205</c:v>
                </c:pt>
                <c:pt idx="11">
                  <c:v>-17.78380992205348</c:v>
                </c:pt>
                <c:pt idx="12">
                  <c:v>-19.1132394956585</c:v>
                </c:pt>
                <c:pt idx="13">
                  <c:v>-20.37693152923748</c:v>
                </c:pt>
                <c:pt idx="14">
                  <c:v>-21.5782203338822</c:v>
                </c:pt>
                <c:pt idx="15">
                  <c:v>-22.72364467353275</c:v>
                </c:pt>
                <c:pt idx="16">
                  <c:v>-23.81672694670851</c:v>
                </c:pt>
                <c:pt idx="17">
                  <c:v>-24.86065261691692</c:v>
                </c:pt>
                <c:pt idx="18">
                  <c:v>-25.85832879981172</c:v>
                </c:pt>
                <c:pt idx="19">
                  <c:v>-26.81240080377756</c:v>
                </c:pt>
                <c:pt idx="20">
                  <c:v>-27.72539284416364</c:v>
                </c:pt>
                <c:pt idx="21">
                  <c:v>-28.59970434368006</c:v>
                </c:pt>
                <c:pt idx="22">
                  <c:v>-29.43755541237624</c:v>
                </c:pt>
                <c:pt idx="23">
                  <c:v>-30.24099623225629</c:v>
                </c:pt>
                <c:pt idx="24">
                  <c:v>-31.01191869946342</c:v>
                </c:pt>
                <c:pt idx="25">
                  <c:v>-31.75206849438109</c:v>
                </c:pt>
                <c:pt idx="26">
                  <c:v>-32.46305703659891</c:v>
                </c:pt>
                <c:pt idx="27">
                  <c:v>-33.14637276814028</c:v>
                </c:pt>
                <c:pt idx="28">
                  <c:v>-33.80339768692647</c:v>
                </c:pt>
                <c:pt idx="29">
                  <c:v>-34.43541237922181</c:v>
                </c:pt>
                <c:pt idx="30">
                  <c:v>-35.04360497395825</c:v>
                </c:pt>
                <c:pt idx="31">
                  <c:v>-35.6290794246379</c:v>
                </c:pt>
                <c:pt idx="32">
                  <c:v>-36.19286304976413</c:v>
                </c:pt>
                <c:pt idx="33">
                  <c:v>-36.73591358037086</c:v>
                </c:pt>
                <c:pt idx="34">
                  <c:v>-37.25912550374044</c:v>
                </c:pt>
                <c:pt idx="35">
                  <c:v>-37.76333566867833</c:v>
                </c:pt>
                <c:pt idx="36">
                  <c:v>-38.24932832212653</c:v>
                </c:pt>
                <c:pt idx="37">
                  <c:v>-38.71783963583584</c:v>
                </c:pt>
                <c:pt idx="38">
                  <c:v>-39.16956177573593</c:v>
                </c:pt>
                <c:pt idx="39">
                  <c:v>-39.6051465624405</c:v>
                </c:pt>
                <c:pt idx="40">
                  <c:v>-40.02520876647031</c:v>
                </c:pt>
                <c:pt idx="41">
                  <c:v>-40.43032908764872</c:v>
                </c:pt>
                <c:pt idx="42">
                  <c:v>-40.82105683595</c:v>
                </c:pt>
                <c:pt idx="43">
                  <c:v>-41.1979123530473</c:v>
                </c:pt>
                <c:pt idx="44">
                  <c:v>-41.56138920311786</c:v>
                </c:pt>
                <c:pt idx="45">
                  <c:v>-41.91195615773177</c:v>
                </c:pt>
                <c:pt idx="46">
                  <c:v>-42.25005899723325</c:v>
                </c:pt>
                <c:pt idx="47">
                  <c:v>-42.57612214778055</c:v>
                </c:pt>
                <c:pt idx="48">
                  <c:v>-42.8905501715417</c:v>
                </c:pt>
                <c:pt idx="49">
                  <c:v>-43.19372912458496</c:v>
                </c:pt>
                <c:pt idx="50">
                  <c:v>-43.48602779665087</c:v>
                </c:pt>
                <c:pt idx="51">
                  <c:v>-43.7677988439027</c:v>
                </c:pt>
                <c:pt idx="52">
                  <c:v>-44.0393798261357</c:v>
                </c:pt>
                <c:pt idx="53">
                  <c:v>-44.30109415709645</c:v>
                </c:pt>
                <c:pt idx="54">
                  <c:v>-44.55325197680941</c:v>
                </c:pt>
                <c:pt idx="55">
                  <c:v>-44.79615095307235</c:v>
                </c:pt>
                <c:pt idx="56">
                  <c:v>-45.03007701878229</c:v>
                </c:pt>
                <c:pt idx="57">
                  <c:v>-45.25530505131609</c:v>
                </c:pt>
                <c:pt idx="58">
                  <c:v>-45.47209949887474</c:v>
                </c:pt>
                <c:pt idx="59">
                  <c:v>-45.68071495899494</c:v>
                </c:pt>
                <c:pt idx="60">
                  <c:v>-45.88139671316434</c:v>
                </c:pt>
                <c:pt idx="61">
                  <c:v>-46.0743812217188</c:v>
                </c:pt>
                <c:pt idx="62">
                  <c:v>-46.25989658229751</c:v>
                </c:pt>
                <c:pt idx="63">
                  <c:v>-46.4381629550262</c:v>
                </c:pt>
                <c:pt idx="64">
                  <c:v>-46.60939295747085</c:v>
                </c:pt>
                <c:pt idx="65">
                  <c:v>-46.77379203168675</c:v>
                </c:pt>
                <c:pt idx="66">
                  <c:v>-46.93155878577818</c:v>
                </c:pt>
                <c:pt idx="67">
                  <c:v>-47.08288531234575</c:v>
                </c:pt>
                <c:pt idx="68">
                  <c:v>-47.22795748525822</c:v>
                </c:pt>
                <c:pt idx="69">
                  <c:v>-47.3669552369757</c:v>
                </c:pt>
                <c:pt idx="70">
                  <c:v>-47.50005281768972</c:v>
                </c:pt>
                <c:pt idx="71">
                  <c:v>-47.62741903803544</c:v>
                </c:pt>
                <c:pt idx="72">
                  <c:v>-47.74921749628993</c:v>
                </c:pt>
                <c:pt idx="73">
                  <c:v>-47.86560679180548</c:v>
                </c:pt>
                <c:pt idx="74">
                  <c:v>-47.97674072524384</c:v>
                </c:pt>
                <c:pt idx="75">
                  <c:v>-48.08276848698733</c:v>
                </c:pt>
                <c:pt idx="76">
                  <c:v>-48.18383483453363</c:v>
                </c:pt>
                <c:pt idx="77">
                  <c:v>-48.28008025967574</c:v>
                </c:pt>
                <c:pt idx="78">
                  <c:v>-48.37164114636104</c:v>
                </c:pt>
                <c:pt idx="79">
                  <c:v>-48.45864991971</c:v>
                </c:pt>
                <c:pt idx="80">
                  <c:v>-48.54123518714914</c:v>
                </c:pt>
                <c:pt idx="81">
                  <c:v>-48.6195218720095</c:v>
                </c:pt>
                <c:pt idx="82">
                  <c:v>-48.6936313401893</c:v>
                </c:pt>
                <c:pt idx="83">
                  <c:v>-48.76368152053328</c:v>
                </c:pt>
                <c:pt idx="84">
                  <c:v>-48.82978701913817</c:v>
                </c:pt>
                <c:pt idx="85">
                  <c:v>-48.8920592281793</c:v>
                </c:pt>
                <c:pt idx="86">
                  <c:v>-48.95060642964279</c:v>
                </c:pt>
                <c:pt idx="87">
                  <c:v>-49.0055338940656</c:v>
                </c:pt>
                <c:pt idx="88">
                  <c:v>-49.05694397517072</c:v>
                </c:pt>
                <c:pt idx="89">
                  <c:v>-49.10493619996123</c:v>
                </c:pt>
                <c:pt idx="90">
                  <c:v>-49.14960735516797</c:v>
                </c:pt>
                <c:pt idx="91">
                  <c:v>-49.19105156993464</c:v>
                </c:pt>
                <c:pt idx="92">
                  <c:v>-49.2293603951839</c:v>
                </c:pt>
                <c:pt idx="93">
                  <c:v>-49.26462287974573</c:v>
                </c:pt>
                <c:pt idx="94">
                  <c:v>-49.2969256434299</c:v>
                </c:pt>
                <c:pt idx="95">
                  <c:v>-49.32635294749343</c:v>
                </c:pt>
                <c:pt idx="96">
                  <c:v>-49.35298676214681</c:v>
                </c:pt>
                <c:pt idx="97">
                  <c:v>-49.37690683184334</c:v>
                </c:pt>
                <c:pt idx="98">
                  <c:v>-49.39819073804392</c:v>
                </c:pt>
                <c:pt idx="99">
                  <c:v>-49.41691395993984</c:v>
                </c:pt>
                <c:pt idx="100">
                  <c:v>-49.43314993282547</c:v>
                </c:pt>
                <c:pt idx="101">
                  <c:v>-49.44697010480741</c:v>
                </c:pt>
                <c:pt idx="102">
                  <c:v>-49.45844399122142</c:v>
                </c:pt>
                <c:pt idx="103">
                  <c:v>-49.46763922767423</c:v>
                </c:pt>
                <c:pt idx="104">
                  <c:v>-49.47462162117154</c:v>
                </c:pt>
                <c:pt idx="105">
                  <c:v>-49.47945519959465</c:v>
                </c:pt>
                <c:pt idx="106">
                  <c:v>-49.48220225978</c:v>
                </c:pt>
                <c:pt idx="107">
                  <c:v>-49.48292341404886</c:v>
                </c:pt>
                <c:pt idx="108">
                  <c:v>-49.48167763531016</c:v>
                </c:pt>
                <c:pt idx="109">
                  <c:v>-49.47852230091667</c:v>
                </c:pt>
                <c:pt idx="110">
                  <c:v>-49.47351323509065</c:v>
                </c:pt>
                <c:pt idx="111">
                  <c:v>-49.46670475031704</c:v>
                </c:pt>
                <c:pt idx="112">
                  <c:v>-49.45814968739381</c:v>
                </c:pt>
                <c:pt idx="113">
                  <c:v>-49.44789945437459</c:v>
                </c:pt>
                <c:pt idx="114">
                  <c:v>-49.43600406451878</c:v>
                </c:pt>
                <c:pt idx="115">
                  <c:v>-49.42251217307786</c:v>
                </c:pt>
                <c:pt idx="116">
                  <c:v>-49.40747111313976</c:v>
                </c:pt>
                <c:pt idx="117">
                  <c:v>-49.3909269305077</c:v>
                </c:pt>
                <c:pt idx="118">
                  <c:v>-49.37292441750454</c:v>
                </c:pt>
                <c:pt idx="119">
                  <c:v>-49.35350714610831</c:v>
                </c:pt>
              </c:numCache>
            </c:numRef>
          </c:yVal>
          <c:smooth val="0"/>
          <c:extLst xmlns:c16r2="http://schemas.microsoft.com/office/drawing/2015/06/chart">
            <c:ext xmlns:c16="http://schemas.microsoft.com/office/drawing/2014/chart" uri="{C3380CC4-5D6E-409C-BE32-E72D297353CC}">
              <c16:uniqueId val="{00000006-F239-4034-926F-8C60E2879B3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0.0</c:v>
                </c:pt>
                <c:pt idx="2">
                  <c:v>-2.054278201911075</c:v>
                </c:pt>
                <c:pt idx="3">
                  <c:v>-4.17598492171591</c:v>
                </c:pt>
                <c:pt idx="4">
                  <c:v>-6.269304976307398</c:v>
                </c:pt>
                <c:pt idx="5">
                  <c:v>-8.268392373604001</c:v>
                </c:pt>
                <c:pt idx="6">
                  <c:v>-10.12803513476319</c:v>
                </c:pt>
                <c:pt idx="7">
                  <c:v>-11.81745122289794</c:v>
                </c:pt>
                <c:pt idx="8">
                  <c:v>-13.42536746019323</c:v>
                </c:pt>
                <c:pt idx="9">
                  <c:v>-14.95436357989092</c:v>
                </c:pt>
                <c:pt idx="10">
                  <c:v>-16.40709382975183</c:v>
                </c:pt>
                <c:pt idx="11">
                  <c:v>-17.78674840790318</c:v>
                </c:pt>
                <c:pt idx="12">
                  <c:v>-19.0968035071237</c:v>
                </c:pt>
                <c:pt idx="13">
                  <c:v>-20.34084444077598</c:v>
                </c:pt>
                <c:pt idx="14">
                  <c:v>-21.52231704674341</c:v>
                </c:pt>
                <c:pt idx="15">
                  <c:v>-22.64803965005192</c:v>
                </c:pt>
                <c:pt idx="16">
                  <c:v>-23.72157557126775</c:v>
                </c:pt>
                <c:pt idx="17">
                  <c:v>-24.74614204825775</c:v>
                </c:pt>
                <c:pt idx="18">
                  <c:v>-25.7246635856245</c:v>
                </c:pt>
                <c:pt idx="19">
                  <c:v>-26.65979627579145</c:v>
                </c:pt>
                <c:pt idx="20">
                  <c:v>-27.55395054446853</c:v>
                </c:pt>
                <c:pt idx="21">
                  <c:v>-28.40950356253228</c:v>
                </c:pt>
                <c:pt idx="22">
                  <c:v>-29.22865159312641</c:v>
                </c:pt>
                <c:pt idx="23">
                  <c:v>-30.01341967388726</c:v>
                </c:pt>
                <c:pt idx="24">
                  <c:v>-30.76567416184844</c:v>
                </c:pt>
                <c:pt idx="25">
                  <c:v>-31.48713545667488</c:v>
                </c:pt>
                <c:pt idx="26">
                  <c:v>-32.17939042103171</c:v>
                </c:pt>
                <c:pt idx="27">
                  <c:v>-32.84390398297546</c:v>
                </c:pt>
                <c:pt idx="28">
                  <c:v>-33.4820362647879</c:v>
                </c:pt>
                <c:pt idx="29">
                  <c:v>-34.09504737117822</c:v>
                </c:pt>
                <c:pt idx="30">
                  <c:v>-34.6841064452201</c:v>
                </c:pt>
                <c:pt idx="31">
                  <c:v>-35.25030000072002</c:v>
                </c:pt>
                <c:pt idx="32">
                  <c:v>-35.79463949145793</c:v>
                </c:pt>
                <c:pt idx="33">
                  <c:v>-36.31806815578913</c:v>
                </c:pt>
                <c:pt idx="34">
                  <c:v>-36.82146751927574</c:v>
                </c:pt>
                <c:pt idx="35">
                  <c:v>-37.30566297428224</c:v>
                </c:pt>
                <c:pt idx="36">
                  <c:v>-37.77142877771199</c:v>
                </c:pt>
                <c:pt idx="37">
                  <c:v>-38.2194925300646</c:v>
                </c:pt>
                <c:pt idx="38">
                  <c:v>-38.65053919042475</c:v>
                </c:pt>
                <c:pt idx="39">
                  <c:v>-39.0652146775501</c:v>
                </c:pt>
                <c:pt idx="40">
                  <c:v>-39.46412910175786</c:v>
                </c:pt>
                <c:pt idx="41">
                  <c:v>-39.84785967925131</c:v>
                </c:pt>
                <c:pt idx="42">
                  <c:v>-40.21695334534888</c:v>
                </c:pt>
                <c:pt idx="43">
                  <c:v>-40.57192910771794</c:v>
                </c:pt>
                <c:pt idx="44">
                  <c:v>-40.91328016867917</c:v>
                </c:pt>
                <c:pt idx="45">
                  <c:v>-41.24147584195816</c:v>
                </c:pt>
                <c:pt idx="46">
                  <c:v>-41.55696328658814</c:v>
                </c:pt>
                <c:pt idx="47">
                  <c:v>-41.8601690782052</c:v>
                </c:pt>
                <c:pt idx="48">
                  <c:v>-42.1515006349473</c:v>
                </c:pt>
                <c:pt idx="49">
                  <c:v>-42.43134751332708</c:v>
                </c:pt>
                <c:pt idx="50">
                  <c:v>-42.70008258774394</c:v>
                </c:pt>
                <c:pt idx="51">
                  <c:v>-42.95806312582862</c:v>
                </c:pt>
                <c:pt idx="52">
                  <c:v>-43.20563177024447</c:v>
                </c:pt>
                <c:pt idx="53">
                  <c:v>-43.4431174364363</c:v>
                </c:pt>
                <c:pt idx="54">
                  <c:v>-43.67083613490467</c:v>
                </c:pt>
                <c:pt idx="55">
                  <c:v>-43.88909172524195</c:v>
                </c:pt>
                <c:pt idx="56">
                  <c:v>-44.09817660881162</c:v>
                </c:pt>
                <c:pt idx="57">
                  <c:v>-44.2983723658909</c:v>
                </c:pt>
                <c:pt idx="58">
                  <c:v>-44.4899503426277</c:v>
                </c:pt>
                <c:pt idx="59">
                  <c:v>-44.6731721924516</c:v>
                </c:pt>
                <c:pt idx="60">
                  <c:v>-44.84829037635791</c:v>
                </c:pt>
                <c:pt idx="61">
                  <c:v>-45.015548625659</c:v>
                </c:pt>
                <c:pt idx="62">
                  <c:v>-45.17518237081822</c:v>
                </c:pt>
                <c:pt idx="63">
                  <c:v>-45.32741913925202</c:v>
                </c:pt>
                <c:pt idx="64">
                  <c:v>-45.47247892494852</c:v>
                </c:pt>
                <c:pt idx="65">
                  <c:v>-45.61057453247122</c:v>
                </c:pt>
                <c:pt idx="66">
                  <c:v>-45.74191189742487</c:v>
                </c:pt>
                <c:pt idx="67">
                  <c:v>-45.86669038547552</c:v>
                </c:pt>
                <c:pt idx="68">
                  <c:v>-45.98510307191462</c:v>
                </c:pt>
                <c:pt idx="69">
                  <c:v>-46.0973370031279</c:v>
                </c:pt>
                <c:pt idx="70">
                  <c:v>-46.20357344173317</c:v>
                </c:pt>
                <c:pt idx="71">
                  <c:v>-46.30398809660983</c:v>
                </c:pt>
                <c:pt idx="72">
                  <c:v>-46.39875133913665</c:v>
                </c:pt>
                <c:pt idx="73">
                  <c:v>-46.48802840666009</c:v>
                </c:pt>
                <c:pt idx="74">
                  <c:v>-46.57197959434777</c:v>
                </c:pt>
                <c:pt idx="75">
                  <c:v>-46.65076043620864</c:v>
                </c:pt>
                <c:pt idx="76">
                  <c:v>-46.72452187621455</c:v>
                </c:pt>
                <c:pt idx="77">
                  <c:v>-46.79341043033855</c:v>
                </c:pt>
                <c:pt idx="78">
                  <c:v>-46.85756833996493</c:v>
                </c:pt>
                <c:pt idx="79">
                  <c:v>-46.91713371773209</c:v>
                </c:pt>
                <c:pt idx="80">
                  <c:v>-46.97224068590727</c:v>
                </c:pt>
                <c:pt idx="81">
                  <c:v>-47.02301950820765</c:v>
                </c:pt>
                <c:pt idx="82">
                  <c:v>-47.06959671527874</c:v>
                </c:pt>
                <c:pt idx="83">
                  <c:v>-47.1120952245219</c:v>
                </c:pt>
                <c:pt idx="84">
                  <c:v>-47.15063445442834</c:v>
                </c:pt>
                <c:pt idx="85">
                  <c:v>-47.18533043393836</c:v>
                </c:pt>
                <c:pt idx="86">
                  <c:v>-47.21629590717566</c:v>
                </c:pt>
                <c:pt idx="87">
                  <c:v>-47.24364043372771</c:v>
                </c:pt>
                <c:pt idx="88">
                  <c:v>-47.26747048491597</c:v>
                </c:pt>
                <c:pt idx="89">
                  <c:v>-47.28788953621498</c:v>
                </c:pt>
                <c:pt idx="90">
                  <c:v>-47.3049981560216</c:v>
                </c:pt>
                <c:pt idx="91">
                  <c:v>-47.31889409120334</c:v>
                </c:pt>
                <c:pt idx="92">
                  <c:v>-47.32967234931857</c:v>
                </c:pt>
                <c:pt idx="93">
                  <c:v>-47.33742527792128</c:v>
                </c:pt>
                <c:pt idx="94">
                  <c:v>-47.34224264104324</c:v>
                </c:pt>
                <c:pt idx="95">
                  <c:v>-47.34421169304858</c:v>
                </c:pt>
                <c:pt idx="96">
                  <c:v>-47.34341724982367</c:v>
                </c:pt>
                <c:pt idx="97">
                  <c:v>-47.33994175778894</c:v>
                </c:pt>
                <c:pt idx="98">
                  <c:v>-47.3338653604478</c:v>
                </c:pt>
                <c:pt idx="99">
                  <c:v>-47.32526596292883</c:v>
                </c:pt>
                <c:pt idx="100">
                  <c:v>-47.31421929438147</c:v>
                </c:pt>
                <c:pt idx="101">
                  <c:v>-47.30079896839742</c:v>
                </c:pt>
                <c:pt idx="102">
                  <c:v>-47.28507654173154</c:v>
                </c:pt>
                <c:pt idx="103">
                  <c:v>-47.26712157100332</c:v>
                </c:pt>
                <c:pt idx="104">
                  <c:v>-47.24700166787439</c:v>
                </c:pt>
                <c:pt idx="105">
                  <c:v>-47.2247825525119</c:v>
                </c:pt>
                <c:pt idx="106">
                  <c:v>-47.20052810550988</c:v>
                </c:pt>
                <c:pt idx="107">
                  <c:v>-47.17430041824991</c:v>
                </c:pt>
                <c:pt idx="108">
                  <c:v>-47.14615984191915</c:v>
                </c:pt>
                <c:pt idx="109">
                  <c:v>-47.1161650350332</c:v>
                </c:pt>
                <c:pt idx="110">
                  <c:v>-47.08437300967125</c:v>
                </c:pt>
                <c:pt idx="111">
                  <c:v>-47.05083917640513</c:v>
                </c:pt>
                <c:pt idx="112">
                  <c:v>-47.015617387955</c:v>
                </c:pt>
                <c:pt idx="113">
                  <c:v>-46.9787599817173</c:v>
                </c:pt>
                <c:pt idx="114">
                  <c:v>-46.94031782103775</c:v>
                </c:pt>
                <c:pt idx="115">
                  <c:v>-46.90034033535994</c:v>
                </c:pt>
                <c:pt idx="116">
                  <c:v>-46.85887555939119</c:v>
                </c:pt>
                <c:pt idx="117">
                  <c:v>-46.81597017110835</c:v>
                </c:pt>
                <c:pt idx="118">
                  <c:v>-46.77166952873812</c:v>
                </c:pt>
                <c:pt idx="119">
                  <c:v>-46.72601770678011</c:v>
                </c:pt>
              </c:numCache>
            </c:numRef>
          </c:yVal>
          <c:smooth val="0"/>
          <c:extLst xmlns:c16r2="http://schemas.microsoft.com/office/drawing/2015/06/chart">
            <c:ext xmlns:c16="http://schemas.microsoft.com/office/drawing/2014/chart" uri="{C3380CC4-5D6E-409C-BE32-E72D297353CC}">
              <c16:uniqueId val="{00000007-F239-4034-926F-8C60E2879B3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0.0</c:v>
                </c:pt>
                <c:pt idx="2">
                  <c:v>-2.059244768053759</c:v>
                </c:pt>
                <c:pt idx="3">
                  <c:v>-4.055512300423286</c:v>
                </c:pt>
                <c:pt idx="4">
                  <c:v>-5.974827768004615</c:v>
                </c:pt>
                <c:pt idx="5">
                  <c:v>-7.812109172002238</c:v>
                </c:pt>
                <c:pt idx="6">
                  <c:v>-9.565336777755874</c:v>
                </c:pt>
                <c:pt idx="7">
                  <c:v>-11.23461645788848</c:v>
                </c:pt>
                <c:pt idx="8">
                  <c:v>-12.82150265630116</c:v>
                </c:pt>
                <c:pt idx="9">
                  <c:v>-14.32850305832471</c:v>
                </c:pt>
                <c:pt idx="10">
                  <c:v>-15.75871924890453</c:v>
                </c:pt>
                <c:pt idx="11">
                  <c:v>-17.11558878364667</c:v>
                </c:pt>
                <c:pt idx="12">
                  <c:v>-18.40270254789698</c:v>
                </c:pt>
                <c:pt idx="13">
                  <c:v>-19.6236777179729</c:v>
                </c:pt>
                <c:pt idx="14">
                  <c:v>-20.78194516212534</c:v>
                </c:pt>
                <c:pt idx="15">
                  <c:v>-21.8842901394346</c:v>
                </c:pt>
                <c:pt idx="16">
                  <c:v>-22.93400933667726</c:v>
                </c:pt>
                <c:pt idx="17">
                  <c:v>-23.9341955336713</c:v>
                </c:pt>
                <c:pt idx="18">
                  <c:v>-24.88775974135932</c:v>
                </c:pt>
                <c:pt idx="19">
                  <c:v>-25.79742619725221</c:v>
                </c:pt>
                <c:pt idx="20">
                  <c:v>-26.66573384448908</c:v>
                </c:pt>
                <c:pt idx="21">
                  <c:v>-27.49504246161086</c:v>
                </c:pt>
                <c:pt idx="22">
                  <c:v>-28.28754162657424</c:v>
                </c:pt>
                <c:pt idx="23">
                  <c:v>-29.04526124176846</c:v>
                </c:pt>
                <c:pt idx="24">
                  <c:v>-29.77008274460968</c:v>
                </c:pt>
                <c:pt idx="25">
                  <c:v>-30.46375041548163</c:v>
                </c:pt>
                <c:pt idx="26">
                  <c:v>-31.12788240069131</c:v>
                </c:pt>
                <c:pt idx="27">
                  <c:v>-31.76398099045036</c:v>
                </c:pt>
                <c:pt idx="28">
                  <c:v>-32.37344854664114</c:v>
                </c:pt>
                <c:pt idx="29">
                  <c:v>-32.95759076953199</c:v>
                </c:pt>
                <c:pt idx="30">
                  <c:v>-33.51762503386206</c:v>
                </c:pt>
                <c:pt idx="31">
                  <c:v>-34.05468805203358</c:v>
                </c:pt>
                <c:pt idx="32">
                  <c:v>-34.56984282639678</c:v>
                </c:pt>
                <c:pt idx="33">
                  <c:v>-35.06408493981505</c:v>
                </c:pt>
                <c:pt idx="34">
                  <c:v>-35.5383482389989</c:v>
                </c:pt>
                <c:pt idx="35">
                  <c:v>-35.9935099645918</c:v>
                </c:pt>
                <c:pt idx="36">
                  <c:v>-36.43039538061566</c:v>
                </c:pt>
                <c:pt idx="37">
                  <c:v>-36.84978195249597</c:v>
                </c:pt>
                <c:pt idx="38">
                  <c:v>-37.25240311992457</c:v>
                </c:pt>
                <c:pt idx="39">
                  <c:v>-37.6389517059688</c:v>
                </c:pt>
                <c:pt idx="40">
                  <c:v>-38.01008300058307</c:v>
                </c:pt>
                <c:pt idx="41">
                  <c:v>-38.36641756346904</c:v>
                </c:pt>
                <c:pt idx="42">
                  <c:v>-38.7085437564965</c:v>
                </c:pt>
                <c:pt idx="43">
                  <c:v>-39.03702004282968</c:v>
                </c:pt>
                <c:pt idx="44">
                  <c:v>-39.35237707794597</c:v>
                </c:pt>
                <c:pt idx="45">
                  <c:v>-39.65511961350784</c:v>
                </c:pt>
                <c:pt idx="46">
                  <c:v>-39.94572823408452</c:v>
                </c:pt>
                <c:pt idx="47">
                  <c:v>-40.22466094330593</c:v>
                </c:pt>
                <c:pt idx="48">
                  <c:v>-40.49235461501303</c:v>
                </c:pt>
                <c:pt idx="49">
                  <c:v>-40.74922632267044</c:v>
                </c:pt>
                <c:pt idx="50">
                  <c:v>-40.99567455947908</c:v>
                </c:pt>
                <c:pt idx="51">
                  <c:v>-41.23208035921198</c:v>
                </c:pt>
                <c:pt idx="52">
                  <c:v>-41.45880832811235</c:v>
                </c:pt>
                <c:pt idx="53">
                  <c:v>-41.67620759562485</c:v>
                </c:pt>
                <c:pt idx="54">
                  <c:v>-41.88461269205435</c:v>
                </c:pt>
                <c:pt idx="55">
                  <c:v>-42.08434435979444</c:v>
                </c:pt>
                <c:pt idx="56">
                  <c:v>-42.2757103039985</c:v>
                </c:pt>
                <c:pt idx="57">
                  <c:v>-42.45900588843142</c:v>
                </c:pt>
                <c:pt idx="58">
                  <c:v>-42.63451478127536</c:v>
                </c:pt>
                <c:pt idx="59">
                  <c:v>-42.80250955524306</c:v>
                </c:pt>
                <c:pt idx="60">
                  <c:v>-42.96325224596512</c:v>
                </c:pt>
                <c:pt idx="61">
                  <c:v>-43.11699487239817</c:v>
                </c:pt>
                <c:pt idx="62">
                  <c:v>-43.2639799222161</c:v>
                </c:pt>
                <c:pt idx="63">
                  <c:v>-43.40444080529696</c:v>
                </c:pt>
                <c:pt idx="64">
                  <c:v>-43.538602277873</c:v>
                </c:pt>
                <c:pt idx="65">
                  <c:v>-43.66668083974209</c:v>
                </c:pt>
                <c:pt idx="66">
                  <c:v>-43.78888510667093</c:v>
                </c:pt>
                <c:pt idx="67">
                  <c:v>-43.90541616014161</c:v>
                </c:pt>
                <c:pt idx="68">
                  <c:v>-44.01646787583674</c:v>
                </c:pt>
                <c:pt idx="69">
                  <c:v>-44.1222272330924</c:v>
                </c:pt>
                <c:pt idx="70">
                  <c:v>-44.22287460611187</c:v>
                </c:pt>
                <c:pt idx="71">
                  <c:v>-44.3185840388978</c:v>
                </c:pt>
                <c:pt idx="72">
                  <c:v>-44.40952350480802</c:v>
                </c:pt>
                <c:pt idx="73">
                  <c:v>-44.49585515183935</c:v>
                </c:pt>
                <c:pt idx="74">
                  <c:v>-44.57773553489096</c:v>
                </c:pt>
                <c:pt idx="75">
                  <c:v>-44.65531583581832</c:v>
                </c:pt>
                <c:pt idx="76">
                  <c:v>-44.72874207199857</c:v>
                </c:pt>
                <c:pt idx="77">
                  <c:v>-44.7981552945348</c:v>
                </c:pt>
                <c:pt idx="78">
                  <c:v>-44.86369177652523</c:v>
                </c:pt>
                <c:pt idx="79">
                  <c:v>-44.92548319211345</c:v>
                </c:pt>
                <c:pt idx="80">
                  <c:v>-44.98365678715344</c:v>
                </c:pt>
                <c:pt idx="81">
                  <c:v>-45.03833554160883</c:v>
                </c:pt>
                <c:pt idx="82">
                  <c:v>-45.0896383247782</c:v>
                </c:pt>
                <c:pt idx="83">
                  <c:v>-45.13768004324074</c:v>
                </c:pt>
                <c:pt idx="84">
                  <c:v>-45.1825717823558</c:v>
                </c:pt>
                <c:pt idx="85">
                  <c:v>-45.22442094153302</c:v>
                </c:pt>
                <c:pt idx="86">
                  <c:v>-45.26333136375615</c:v>
                </c:pt>
                <c:pt idx="87">
                  <c:v>-45.2994034595613</c:v>
                </c:pt>
                <c:pt idx="88">
                  <c:v>-45.3327343259116</c:v>
                </c:pt>
                <c:pt idx="89">
                  <c:v>-45.3634178601496</c:v>
                </c:pt>
                <c:pt idx="90">
                  <c:v>-45.39154486946789</c:v>
                </c:pt>
                <c:pt idx="91">
                  <c:v>-45.41720317589272</c:v>
                </c:pt>
                <c:pt idx="92">
                  <c:v>-45.44047771728899</c:v>
                </c:pt>
                <c:pt idx="93">
                  <c:v>-45.4614506444268</c:v>
                </c:pt>
                <c:pt idx="94">
                  <c:v>-45.48020141423257</c:v>
                </c:pt>
                <c:pt idx="95">
                  <c:v>-45.49680687974595</c:v>
                </c:pt>
                <c:pt idx="96">
                  <c:v>-45.51134137654609</c:v>
                </c:pt>
                <c:pt idx="97">
                  <c:v>-45.5238768061463</c:v>
                </c:pt>
                <c:pt idx="98">
                  <c:v>-45.534482716208</c:v>
                </c:pt>
                <c:pt idx="99">
                  <c:v>-45.54322637798757</c:v>
                </c:pt>
                <c:pt idx="100">
                  <c:v>-45.55017286102884</c:v>
                </c:pt>
                <c:pt idx="101">
                  <c:v>-45.55538510515544</c:v>
                </c:pt>
                <c:pt idx="102">
                  <c:v>-45.55892398994911</c:v>
                </c:pt>
                <c:pt idx="103">
                  <c:v>-45.56084840188122</c:v>
                </c:pt>
                <c:pt idx="104">
                  <c:v>-45.5612152991198</c:v>
                </c:pt>
                <c:pt idx="105">
                  <c:v>-45.5600797740517</c:v>
                </c:pt>
                <c:pt idx="106">
                  <c:v>-45.55749511379269</c:v>
                </c:pt>
                <c:pt idx="107">
                  <c:v>-45.5535128585798</c:v>
                </c:pt>
                <c:pt idx="108">
                  <c:v>-45.5481828582524</c:v>
                </c:pt>
                <c:pt idx="109">
                  <c:v>-45.54155332682785</c:v>
                </c:pt>
                <c:pt idx="110">
                  <c:v>-45.53367089532184</c:v>
                </c:pt>
                <c:pt idx="111">
                  <c:v>-45.52458066270992</c:v>
                </c:pt>
                <c:pt idx="112">
                  <c:v>-45.51432624536749</c:v>
                </c:pt>
                <c:pt idx="113">
                  <c:v>-45.5029498248332</c:v>
                </c:pt>
                <c:pt idx="114">
                  <c:v>-45.49049219389781</c:v>
                </c:pt>
                <c:pt idx="115">
                  <c:v>-45.47699280144298</c:v>
                </c:pt>
                <c:pt idx="116">
                  <c:v>-45.46248979560549</c:v>
                </c:pt>
                <c:pt idx="117">
                  <c:v>-45.44702006569689</c:v>
                </c:pt>
                <c:pt idx="118">
                  <c:v>-45.43061928267707</c:v>
                </c:pt>
                <c:pt idx="119">
                  <c:v>-45.41332193835114</c:v>
                </c:pt>
              </c:numCache>
            </c:numRef>
          </c:yVal>
          <c:smooth val="0"/>
          <c:extLst xmlns:c16r2="http://schemas.microsoft.com/office/drawing/2015/06/chart">
            <c:ext xmlns:c16="http://schemas.microsoft.com/office/drawing/2014/chart" uri="{C3380CC4-5D6E-409C-BE32-E72D297353CC}">
              <c16:uniqueId val="{00000008-F239-4034-926F-8C60E2879B3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0.0</c:v>
                </c:pt>
                <c:pt idx="2">
                  <c:v>-4.122755639720665</c:v>
                </c:pt>
                <c:pt idx="3">
                  <c:v>-8.093578972635441</c:v>
                </c:pt>
                <c:pt idx="4">
                  <c:v>-11.90095512109838</c:v>
                </c:pt>
                <c:pt idx="5">
                  <c:v>-15.54477249606134</c:v>
                </c:pt>
                <c:pt idx="6">
                  <c:v>-19.02749141153618</c:v>
                </c:pt>
                <c:pt idx="7">
                  <c:v>-22.35326953765616</c:v>
                </c:pt>
                <c:pt idx="8">
                  <c:v>-25.527345948547</c:v>
                </c:pt>
                <c:pt idx="9">
                  <c:v>-28.55559640311549</c:v>
                </c:pt>
                <c:pt idx="10">
                  <c:v>-31.44421615266037</c:v>
                </c:pt>
                <c:pt idx="11">
                  <c:v>-34.19949729739162</c:v>
                </c:pt>
                <c:pt idx="12">
                  <c:v>-36.827675821296</c:v>
                </c:pt>
                <c:pt idx="13">
                  <c:v>-39.33482961606195</c:v>
                </c:pt>
                <c:pt idx="14">
                  <c:v>-41.72651200512336</c:v>
                </c:pt>
                <c:pt idx="15">
                  <c:v>-44.01554301967553</c:v>
                </c:pt>
                <c:pt idx="16">
                  <c:v>-46.20708189855213</c:v>
                </c:pt>
                <c:pt idx="17">
                  <c:v>-48.30597036818654</c:v>
                </c:pt>
                <c:pt idx="18">
                  <c:v>-50.31678542623519</c:v>
                </c:pt>
                <c:pt idx="19">
                  <c:v>-52.2438388695009</c:v>
                </c:pt>
                <c:pt idx="20">
                  <c:v>-54.0911830499972</c:v>
                </c:pt>
                <c:pt idx="21">
                  <c:v>-55.8626212628733</c:v>
                </c:pt>
                <c:pt idx="22">
                  <c:v>-57.56172084648278</c:v>
                </c:pt>
                <c:pt idx="23">
                  <c:v>-59.19182765543484</c:v>
                </c:pt>
                <c:pt idx="24">
                  <c:v>-60.75608099602687</c:v>
                </c:pt>
                <c:pt idx="25">
                  <c:v>-62.25742841859027</c:v>
                </c:pt>
                <c:pt idx="26">
                  <c:v>-63.69863998232906</c:v>
                </c:pt>
                <c:pt idx="27">
                  <c:v>-65.08232122095045</c:v>
                </c:pt>
                <c:pt idx="28">
                  <c:v>-66.41093911286575</c:v>
                </c:pt>
                <c:pt idx="29">
                  <c:v>-67.6868206482104</c:v>
                </c:pt>
                <c:pt idx="30">
                  <c:v>-68.91216354659262</c:v>
                </c:pt>
                <c:pt idx="31">
                  <c:v>-70.08904616764595</c:v>
                </c:pt>
                <c:pt idx="32">
                  <c:v>-71.21943652193293</c:v>
                </c:pt>
                <c:pt idx="33">
                  <c:v>-72.30520045151206</c:v>
                </c:pt>
                <c:pt idx="34">
                  <c:v>-73.348109053215</c:v>
                </c:pt>
                <c:pt idx="35">
                  <c:v>-74.34984541502448</c:v>
                </c:pt>
                <c:pt idx="36">
                  <c:v>-75.31201073240555</c:v>
                </c:pt>
                <c:pt idx="37">
                  <c:v>-76.23612986678198</c:v>
                </c:pt>
                <c:pt idx="38">
                  <c:v>-77.12365640234202</c:v>
                </c:pt>
                <c:pt idx="39">
                  <c:v>-77.97597725332788</c:v>
                </c:pt>
                <c:pt idx="40">
                  <c:v>-78.79441686704376</c:v>
                </c:pt>
                <c:pt idx="41">
                  <c:v>-79.5802410889446</c:v>
                </c:pt>
                <c:pt idx="42">
                  <c:v>-80.3346606801643</c:v>
                </c:pt>
                <c:pt idx="43">
                  <c:v>-81.05883454403325</c:v>
                </c:pt>
                <c:pt idx="44">
                  <c:v>-81.75387269120254</c:v>
                </c:pt>
                <c:pt idx="45">
                  <c:v>-82.42083896995608</c:v>
                </c:pt>
                <c:pt idx="46">
                  <c:v>-83.06075358461383</c:v>
                </c:pt>
                <c:pt idx="47">
                  <c:v>-83.67459542282371</c:v>
                </c:pt>
                <c:pt idx="48">
                  <c:v>-84.26330421034072</c:v>
                </c:pt>
                <c:pt idx="49">
                  <c:v>-84.82778250957078</c:v>
                </c:pt>
                <c:pt idx="50">
                  <c:v>-85.36889757659668</c:v>
                </c:pt>
                <c:pt idx="51">
                  <c:v>-85.88748308944923</c:v>
                </c:pt>
                <c:pt idx="52">
                  <c:v>-86.38434075959879</c:v>
                </c:pt>
                <c:pt idx="53">
                  <c:v>-86.86024183684567</c:v>
                </c:pt>
                <c:pt idx="54">
                  <c:v>-87.31592851693041</c:v>
                </c:pt>
                <c:pt idx="55">
                  <c:v>-87.75211526058405</c:v>
                </c:pt>
                <c:pt idx="56">
                  <c:v>-88.16949003052201</c:v>
                </c:pt>
                <c:pt idx="57">
                  <c:v>-88.56871545445725</c:v>
                </c:pt>
                <c:pt idx="58">
                  <c:v>-88.9504299189939</c:v>
                </c:pt>
                <c:pt idx="59">
                  <c:v>-89.31524860059288</c:v>
                </c:pt>
                <c:pt idx="60">
                  <c:v>-89.66376443824991</c:v>
                </c:pt>
                <c:pt idx="61">
                  <c:v>-89.9965490523973</c:v>
                </c:pt>
                <c:pt idx="62">
                  <c:v>-90.3141536142139</c:v>
                </c:pt>
                <c:pt idx="63">
                  <c:v>-90.61710966872486</c:v>
                </c:pt>
                <c:pt idx="64">
                  <c:v>-90.9059299153014</c:v>
                </c:pt>
                <c:pt idx="65">
                  <c:v>-91.18110894843925</c:v>
                </c:pt>
                <c:pt idx="66">
                  <c:v>-91.4431239617406</c:v>
                </c:pt>
                <c:pt idx="67">
                  <c:v>-91.69243541718482</c:v>
                </c:pt>
                <c:pt idx="68">
                  <c:v>-91.92948768287168</c:v>
                </c:pt>
                <c:pt idx="69">
                  <c:v>-92.1547096401191</c:v>
                </c:pt>
                <c:pt idx="70">
                  <c:v>-92.36851526300597</c:v>
                </c:pt>
                <c:pt idx="71">
                  <c:v>-92.57130417139704</c:v>
                </c:pt>
                <c:pt idx="72">
                  <c:v>-92.76346215935335</c:v>
                </c:pt>
                <c:pt idx="73">
                  <c:v>-92.94536170031642</c:v>
                </c:pt>
                <c:pt idx="74">
                  <c:v>-93.1173624306175</c:v>
                </c:pt>
                <c:pt idx="75">
                  <c:v>-93.27981161226401</c:v>
                </c:pt>
                <c:pt idx="76">
                  <c:v>-93.43304457648551</c:v>
                </c:pt>
                <c:pt idx="77">
                  <c:v>-93.57738514905205</c:v>
                </c:pt>
                <c:pt idx="78">
                  <c:v>-93.71314605796941</c:v>
                </c:pt>
                <c:pt idx="79">
                  <c:v>-93.840629325241</c:v>
                </c:pt>
                <c:pt idx="80">
                  <c:v>-93.9601266427417</c:v>
                </c:pt>
                <c:pt idx="81">
                  <c:v>-94.07191973366571</c:v>
                </c:pt>
                <c:pt idx="82">
                  <c:v>-94.17628069969214</c:v>
                </c:pt>
                <c:pt idx="83">
                  <c:v>-94.27347235512428</c:v>
                </c:pt>
                <c:pt idx="84">
                  <c:v>-94.36374854825321</c:v>
                </c:pt>
                <c:pt idx="85">
                  <c:v>-94.4473544706052</c:v>
                </c:pt>
                <c:pt idx="86">
                  <c:v>-94.52452695485408</c:v>
                </c:pt>
                <c:pt idx="87">
                  <c:v>-94.59549476167012</c:v>
                </c:pt>
                <c:pt idx="88">
                  <c:v>-94.66047885606342</c:v>
                </c:pt>
                <c:pt idx="89">
                  <c:v>-94.71969267371606</c:v>
                </c:pt>
                <c:pt idx="90">
                  <c:v>-94.77334237795579</c:v>
                </c:pt>
                <c:pt idx="91">
                  <c:v>-94.8216271070487</c:v>
                </c:pt>
                <c:pt idx="92">
                  <c:v>-94.86473921328356</c:v>
                </c:pt>
                <c:pt idx="93">
                  <c:v>-94.9028644932623</c:v>
                </c:pt>
                <c:pt idx="94">
                  <c:v>-94.93618241008515</c:v>
                </c:pt>
                <c:pt idx="95">
                  <c:v>-94.9648663081389</c:v>
                </c:pt>
                <c:pt idx="96">
                  <c:v>-94.9890836198101</c:v>
                </c:pt>
                <c:pt idx="97">
                  <c:v>-95.0089960658006</c:v>
                </c:pt>
                <c:pt idx="98">
                  <c:v>-95.02475984775805</c:v>
                </c:pt>
                <c:pt idx="99">
                  <c:v>-95.03652583493385</c:v>
                </c:pt>
                <c:pt idx="100">
                  <c:v>-95.0444397440442</c:v>
                </c:pt>
                <c:pt idx="101">
                  <c:v>-95.04864231320238</c:v>
                </c:pt>
                <c:pt idx="102">
                  <c:v>-95.0492694697823</c:v>
                </c:pt>
                <c:pt idx="103">
                  <c:v>-95.04645249274465</c:v>
                </c:pt>
                <c:pt idx="104">
                  <c:v>-95.0403181693182</c:v>
                </c:pt>
                <c:pt idx="105">
                  <c:v>-95.03098894649044</c:v>
                </c:pt>
                <c:pt idx="106">
                  <c:v>-95.0185830772971</c:v>
                </c:pt>
                <c:pt idx="107">
                  <c:v>-95.00321476228417</c:v>
                </c:pt>
                <c:pt idx="108">
                  <c:v>-94.9849942861474</c:v>
                </c:pt>
                <c:pt idx="109">
                  <c:v>-94.9640281497123</c:v>
                </c:pt>
                <c:pt idx="110">
                  <c:v>-94.94041919765732</c:v>
                </c:pt>
                <c:pt idx="111">
                  <c:v>-94.9142667418564</c:v>
                </c:pt>
                <c:pt idx="112">
                  <c:v>-94.88566668053681</c:v>
                </c:pt>
                <c:pt idx="113">
                  <c:v>-94.85471161350794</c:v>
                </c:pt>
                <c:pt idx="114">
                  <c:v>-94.82149095358047</c:v>
                </c:pt>
                <c:pt idx="115">
                  <c:v>-94.78609103418344</c:v>
                </c:pt>
                <c:pt idx="116">
                  <c:v>-94.74859521341568</c:v>
                </c:pt>
                <c:pt idx="117">
                  <c:v>-94.70908397452145</c:v>
                </c:pt>
                <c:pt idx="118">
                  <c:v>-94.66763502328831</c:v>
                </c:pt>
                <c:pt idx="119">
                  <c:v>-94.62432338179495</c:v>
                </c:pt>
              </c:numCache>
            </c:numRef>
          </c:yVal>
          <c:smooth val="0"/>
          <c:extLst xmlns:c16r2="http://schemas.microsoft.com/office/drawing/2015/06/chart">
            <c:ext xmlns:c16="http://schemas.microsoft.com/office/drawing/2014/chart" uri="{C3380CC4-5D6E-409C-BE32-E72D297353CC}">
              <c16:uniqueId val="{00000009-F239-4034-926F-8C60E2879B3E}"/>
            </c:ext>
          </c:extLst>
        </c:ser>
        <c:dLbls>
          <c:showLegendKey val="0"/>
          <c:showVal val="0"/>
          <c:showCatName val="0"/>
          <c:showSerName val="0"/>
          <c:showPercent val="0"/>
          <c:showBubbleSize val="0"/>
        </c:dLbls>
        <c:axId val="-1265696304"/>
        <c:axId val="-1265693760"/>
      </c:scatterChart>
      <c:valAx>
        <c:axId val="-126569630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5693760"/>
        <c:crosses val="autoZero"/>
        <c:crossBetween val="midCat"/>
      </c:valAx>
      <c:valAx>
        <c:axId val="-1265693760"/>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265696304"/>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37.5804148897987</c:v>
                </c:pt>
                <c:pt idx="2">
                  <c:v>-416.270652765159</c:v>
                </c:pt>
                <c:pt idx="3">
                  <c:v>-741.2130231959524</c:v>
                </c:pt>
                <c:pt idx="4">
                  <c:v>-1023.423732109906</c:v>
                </c:pt>
                <c:pt idx="5">
                  <c:v>-1272.264140044404</c:v>
                </c:pt>
                <c:pt idx="6">
                  <c:v>-1494.852857316164</c:v>
                </c:pt>
                <c:pt idx="7">
                  <c:v>-1696.604982863617</c:v>
                </c:pt>
                <c:pt idx="8">
                  <c:v>-1081.696666152122</c:v>
                </c:pt>
                <c:pt idx="9">
                  <c:v>-858.0039533754807</c:v>
                </c:pt>
                <c:pt idx="10">
                  <c:v>-792.0422417051024</c:v>
                </c:pt>
                <c:pt idx="11">
                  <c:v>-730.3368940406234</c:v>
                </c:pt>
                <c:pt idx="12">
                  <c:v>-672.6519388235279</c:v>
                </c:pt>
                <c:pt idx="13">
                  <c:v>-589.554555763887</c:v>
                </c:pt>
                <c:pt idx="14">
                  <c:v>-535.4465892690987</c:v>
                </c:pt>
                <c:pt idx="15">
                  <c:v>-486.8295701003044</c:v>
                </c:pt>
                <c:pt idx="16">
                  <c:v>-442.9555643434087</c:v>
                </c:pt>
                <c:pt idx="17">
                  <c:v>-403.3330657617462</c:v>
                </c:pt>
                <c:pt idx="18">
                  <c:v>-367.5470727985321</c:v>
                </c:pt>
                <c:pt idx="19">
                  <c:v>-335.2429740059742</c:v>
                </c:pt>
                <c:pt idx="20">
                  <c:v>-306.114529449791</c:v>
                </c:pt>
                <c:pt idx="21">
                  <c:v>-278.500584173622</c:v>
                </c:pt>
                <c:pt idx="22">
                  <c:v>-252.9170019270223</c:v>
                </c:pt>
                <c:pt idx="23">
                  <c:v>-229.4739072542561</c:v>
                </c:pt>
                <c:pt idx="24">
                  <c:v>-208.0194233667244</c:v>
                </c:pt>
                <c:pt idx="25">
                  <c:v>-188.4147341769349</c:v>
                </c:pt>
                <c:pt idx="26">
                  <c:v>-170.4816665118651</c:v>
                </c:pt>
                <c:pt idx="27">
                  <c:v>-154.1482317723312</c:v>
                </c:pt>
                <c:pt idx="28">
                  <c:v>-139.3102729184884</c:v>
                </c:pt>
                <c:pt idx="29">
                  <c:v>-125.8704216475617</c:v>
                </c:pt>
                <c:pt idx="30">
                  <c:v>-113.7377601156222</c:v>
                </c:pt>
                <c:pt idx="31">
                  <c:v>-102.8272224954162</c:v>
                </c:pt>
                <c:pt idx="32">
                  <c:v>-93.0590839856759</c:v>
                </c:pt>
                <c:pt idx="33">
                  <c:v>-84.35852358770353</c:v>
                </c:pt>
                <c:pt idx="34">
                  <c:v>-76.65281595204311</c:v>
                </c:pt>
                <c:pt idx="35">
                  <c:v>-69.87482147282525</c:v>
                </c:pt>
                <c:pt idx="36">
                  <c:v>-63.961903753352</c:v>
                </c:pt>
                <c:pt idx="37">
                  <c:v>-58.85515185807344</c:v>
                </c:pt>
                <c:pt idx="38">
                  <c:v>-54.49913440793898</c:v>
                </c:pt>
                <c:pt idx="39">
                  <c:v>-50.84159065694799</c:v>
                </c:pt>
                <c:pt idx="40">
                  <c:v>-47.83339982259894</c:v>
                </c:pt>
                <c:pt idx="41">
                  <c:v>-45.42832629430085</c:v>
                </c:pt>
                <c:pt idx="42">
                  <c:v>-43.58284971789308</c:v>
                </c:pt>
                <c:pt idx="43">
                  <c:v>-42.25600869683331</c:v>
                </c:pt>
                <c:pt idx="44">
                  <c:v>-41.40925565398174</c:v>
                </c:pt>
                <c:pt idx="45">
                  <c:v>-41.00632151685204</c:v>
                </c:pt>
                <c:pt idx="46">
                  <c:v>-41.0130891480094</c:v>
                </c:pt>
                <c:pt idx="47">
                  <c:v>-41.39747039094436</c:v>
                </c:pt>
                <c:pt idx="48">
                  <c:v>-42.12929703346342</c:v>
                </c:pt>
                <c:pt idx="49">
                  <c:v>-43.18021680997844</c:v>
                </c:pt>
                <c:pt idx="50">
                  <c:v>-44.52359441887165</c:v>
                </c:pt>
                <c:pt idx="51">
                  <c:v>-46.1344180180713</c:v>
                </c:pt>
                <c:pt idx="52">
                  <c:v>-47.98921065790091</c:v>
                </c:pt>
                <c:pt idx="53">
                  <c:v>-50.06594676581881</c:v>
                </c:pt>
                <c:pt idx="54">
                  <c:v>-52.34397295037343</c:v>
                </c:pt>
                <c:pt idx="55">
                  <c:v>-54.80393298073795</c:v>
                </c:pt>
                <c:pt idx="56">
                  <c:v>-57.4276966941543</c:v>
                </c:pt>
                <c:pt idx="57">
                  <c:v>-60.1982926095898</c:v>
                </c:pt>
                <c:pt idx="58">
                  <c:v>-63.09984404265924</c:v>
                </c:pt>
                <c:pt idx="59">
                  <c:v>-66.11750852961631</c:v>
                </c:pt>
                <c:pt idx="60">
                  <c:v>-69.2374203810359</c:v>
                </c:pt>
                <c:pt idx="61">
                  <c:v>-72.446636210012</c:v>
                </c:pt>
                <c:pt idx="62">
                  <c:v>-75.73308327985796</c:v>
                </c:pt>
                <c:pt idx="63">
                  <c:v>-79.08551052619258</c:v>
                </c:pt>
                <c:pt idx="64">
                  <c:v>-82.49344211699749</c:v>
                </c:pt>
                <c:pt idx="65">
                  <c:v>-85.9471334222144</c:v>
                </c:pt>
                <c:pt idx="66">
                  <c:v>-89.43752927246532</c:v>
                </c:pt>
                <c:pt idx="67">
                  <c:v>-92.95622439265753</c:v>
                </c:pt>
                <c:pt idx="68">
                  <c:v>-96.495425901634</c:v>
                </c:pt>
                <c:pt idx="69">
                  <c:v>-100.0479177740417</c:v>
                </c:pt>
                <c:pt idx="70">
                  <c:v>-103.6070271678891</c:v>
                </c:pt>
                <c:pt idx="71">
                  <c:v>-107.1665925247071</c:v>
                </c:pt>
                <c:pt idx="72">
                  <c:v>-110.7209333527371</c:v>
                </c:pt>
                <c:pt idx="73">
                  <c:v>-114.2648216109901</c:v>
                </c:pt>
                <c:pt idx="74">
                  <c:v>-117.7934546133565</c:v>
                </c:pt>
                <c:pt idx="75">
                  <c:v>-121.30242937611</c:v>
                </c:pt>
                <c:pt idx="76">
                  <c:v>-124.7877183389028</c:v>
                </c:pt>
                <c:pt idx="77">
                  <c:v>-128.2456463872986</c:v>
                </c:pt>
                <c:pt idx="78">
                  <c:v>-131.6728691146545</c:v>
                </c:pt>
                <c:pt idx="79">
                  <c:v>-135.066352258271</c:v>
                </c:pt>
                <c:pt idx="80">
                  <c:v>-138.4233522525101</c:v>
                </c:pt>
                <c:pt idx="81">
                  <c:v>-141.7413978412114</c:v>
                </c:pt>
                <c:pt idx="82">
                  <c:v>-145.0182726967923</c:v>
                </c:pt>
                <c:pt idx="83">
                  <c:v>-148.2519989942866</c:v>
                </c:pt>
                <c:pt idx="84">
                  <c:v>-151.4408218916014</c:v>
                </c:pt>
                <c:pt idx="85">
                  <c:v>-154.5831948703508</c:v>
                </c:pt>
                <c:pt idx="86">
                  <c:v>-157.6777658928349</c:v>
                </c:pt>
                <c:pt idx="87">
                  <c:v>-160.7233643333166</c:v>
                </c:pt>
                <c:pt idx="88">
                  <c:v>-163.718988644352</c:v>
                </c:pt>
                <c:pt idx="89">
                  <c:v>-166.6637947192552</c:v>
                </c:pt>
                <c:pt idx="90">
                  <c:v>-169.557084915472</c:v>
                </c:pt>
                <c:pt idx="91">
                  <c:v>-172.3982977045671</c:v>
                </c:pt>
                <c:pt idx="92">
                  <c:v>-175.1869979162657</c:v>
                </c:pt>
                <c:pt idx="93">
                  <c:v>-177.9228675447976</c:v>
                </c:pt>
                <c:pt idx="94">
                  <c:v>-180.6056970893933</c:v>
                </c:pt>
                <c:pt idx="95">
                  <c:v>-183.235377399602</c:v>
                </c:pt>
                <c:pt idx="96">
                  <c:v>-185.8118920002926</c:v>
                </c:pt>
                <c:pt idx="97">
                  <c:v>-188.3353098695388</c:v>
                </c:pt>
                <c:pt idx="98">
                  <c:v>-190.8057786462832</c:v>
                </c:pt>
                <c:pt idx="99">
                  <c:v>-193.223518245386</c:v>
                </c:pt>
                <c:pt idx="100">
                  <c:v>-195.5888148560898</c:v>
                </c:pt>
                <c:pt idx="101">
                  <c:v>-197.902015307176</c:v>
                </c:pt>
                <c:pt idx="102">
                  <c:v>-200.1635217748859</c:v>
                </c:pt>
                <c:pt idx="103">
                  <c:v>-202.3737868185672</c:v>
                </c:pt>
                <c:pt idx="104">
                  <c:v>-204.5333087240815</c:v>
                </c:pt>
                <c:pt idx="105">
                  <c:v>-206.6426271393284</c:v>
                </c:pt>
                <c:pt idx="106">
                  <c:v>-208.7023189861884</c:v>
                </c:pt>
                <c:pt idx="107">
                  <c:v>-210.7129946320765</c:v>
                </c:pt>
                <c:pt idx="108">
                  <c:v>-212.6752943096417</c:v>
                </c:pt>
                <c:pt idx="109">
                  <c:v>-214.5898847678745</c:v>
                </c:pt>
                <c:pt idx="110">
                  <c:v>-216.4574561438531</c:v>
                </c:pt>
                <c:pt idx="111">
                  <c:v>-218.2787190418057</c:v>
                </c:pt>
                <c:pt idx="112">
                  <c:v>-220.054401809366</c:v>
                </c:pt>
                <c:pt idx="113">
                  <c:v>-221.7852479972262</c:v>
                </c:pt>
                <c:pt idx="114">
                  <c:v>-223.4720139945111</c:v>
                </c:pt>
                <c:pt idx="115">
                  <c:v>-225.1154668287327</c:v>
                </c:pt>
                <c:pt idx="116">
                  <c:v>-226.7163821202103</c:v>
                </c:pt>
                <c:pt idx="117">
                  <c:v>-228.2755421843517</c:v>
                </c:pt>
                <c:pt idx="118">
                  <c:v>-229.7937342702753</c:v>
                </c:pt>
                <c:pt idx="119">
                  <c:v>-231.2717489302158</c:v>
                </c:pt>
              </c:numCache>
            </c:numRef>
          </c:yVal>
          <c:smooth val="0"/>
          <c:extLst xmlns:c16r2="http://schemas.microsoft.com/office/drawing/2015/06/chart">
            <c:ext xmlns:c16="http://schemas.microsoft.com/office/drawing/2014/chart" uri="{C3380CC4-5D6E-409C-BE32-E72D297353CC}">
              <c16:uniqueId val="{00000000-5F48-449C-B0C9-24B436AE13A1}"/>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37.5804148897987</c:v>
                </c:pt>
                <c:pt idx="2">
                  <c:v>-416.2836769771893</c:v>
                </c:pt>
                <c:pt idx="3">
                  <c:v>-741.2382829704783</c:v>
                </c:pt>
                <c:pt idx="4">
                  <c:v>-1023.460623534847</c:v>
                </c:pt>
                <c:pt idx="5">
                  <c:v>-1272.312196158031</c:v>
                </c:pt>
                <c:pt idx="6">
                  <c:v>-1494.91171240476</c:v>
                </c:pt>
                <c:pt idx="7">
                  <c:v>-1696.674345887857</c:v>
                </c:pt>
                <c:pt idx="8">
                  <c:v>-1081.54022729461</c:v>
                </c:pt>
                <c:pt idx="9">
                  <c:v>-858.0041481931221</c:v>
                </c:pt>
                <c:pt idx="10">
                  <c:v>-792.0428005591735</c:v>
                </c:pt>
                <c:pt idx="11">
                  <c:v>-730.3378473417829</c:v>
                </c:pt>
                <c:pt idx="12">
                  <c:v>-672.6533140628143</c:v>
                </c:pt>
                <c:pt idx="13">
                  <c:v>-589.5563779325693</c:v>
                </c:pt>
                <c:pt idx="14">
                  <c:v>-535.4488684865294</c:v>
                </c:pt>
                <c:pt idx="15">
                  <c:v>-486.8323224375125</c:v>
                </c:pt>
                <c:pt idx="16">
                  <c:v>-442.9587949909346</c:v>
                </c:pt>
                <c:pt idx="17">
                  <c:v>-403.3367733590676</c:v>
                </c:pt>
                <c:pt idx="18">
                  <c:v>-367.551252555655</c:v>
                </c:pt>
                <c:pt idx="19">
                  <c:v>-335.2476198861914</c:v>
                </c:pt>
                <c:pt idx="20">
                  <c:v>-306.1196356618202</c:v>
                </c:pt>
                <c:pt idx="21">
                  <c:v>-278.5057346134635</c:v>
                </c:pt>
                <c:pt idx="22">
                  <c:v>-252.9224622083366</c:v>
                </c:pt>
                <c:pt idx="23">
                  <c:v>-229.4796648045885</c:v>
                </c:pt>
                <c:pt idx="24">
                  <c:v>-208.025467029267</c:v>
                </c:pt>
                <c:pt idx="25">
                  <c:v>-188.421055052164</c:v>
                </c:pt>
                <c:pt idx="26">
                  <c:v>-170.4882578251272</c:v>
                </c:pt>
                <c:pt idx="27">
                  <c:v>-154.1550887095709</c:v>
                </c:pt>
                <c:pt idx="28">
                  <c:v>-139.3173924660205</c:v>
                </c:pt>
                <c:pt idx="29">
                  <c:v>-125.8778024035855</c:v>
                </c:pt>
                <c:pt idx="30">
                  <c:v>-113.7454021112189</c:v>
                </c:pt>
                <c:pt idx="31">
                  <c:v>-102.8351270263647</c:v>
                </c:pt>
                <c:pt idx="32">
                  <c:v>-93.0672534577261</c:v>
                </c:pt>
                <c:pt idx="33">
                  <c:v>-84.36696137404941</c:v>
                </c:pt>
                <c:pt idx="34">
                  <c:v>-76.6615255455454</c:v>
                </c:pt>
                <c:pt idx="35">
                  <c:v>-69.88380757688763</c:v>
                </c:pt>
                <c:pt idx="36">
                  <c:v>-63.97117167282886</c:v>
                </c:pt>
                <c:pt idx="37">
                  <c:v>-58.86470740003097</c:v>
                </c:pt>
                <c:pt idx="38">
                  <c:v>-54.5089837954256</c:v>
                </c:pt>
                <c:pt idx="39">
                  <c:v>-50.85174045207494</c:v>
                </c:pt>
                <c:pt idx="40">
                  <c:v>-47.84385685806019</c:v>
                </c:pt>
                <c:pt idx="41">
                  <c:v>-45.43909761108439</c:v>
                </c:pt>
                <c:pt idx="42">
                  <c:v>-43.593942511692</c:v>
                </c:pt>
                <c:pt idx="43">
                  <c:v>-42.26743026920659</c:v>
                </c:pt>
                <c:pt idx="44">
                  <c:v>-41.42101336925224</c:v>
                </c:pt>
                <c:pt idx="45">
                  <c:v>-41.0184227649952</c:v>
                </c:pt>
                <c:pt idx="46">
                  <c:v>-41.0255413108589</c:v>
                </c:pt>
                <c:pt idx="47">
                  <c:v>-41.41028081224199</c:v>
                </c:pt>
                <c:pt idx="48">
                  <c:v>-42.14247299422641</c:v>
                </c:pt>
                <c:pt idx="49">
                  <c:v>-43.19376550635024</c:v>
                </c:pt>
                <c:pt idx="50">
                  <c:v>-44.53752294325386</c:v>
                </c:pt>
                <c:pt idx="51">
                  <c:v>-46.148733342272</c:v>
                </c:pt>
                <c:pt idx="52">
                  <c:v>-48.00391961985952</c:v>
                </c:pt>
                <c:pt idx="53">
                  <c:v>-50.08105605684975</c:v>
                </c:pt>
                <c:pt idx="54">
                  <c:v>-52.35948910616924</c:v>
                </c:pt>
                <c:pt idx="55">
                  <c:v>-54.81986237267613</c:v>
                </c:pt>
                <c:pt idx="56">
                  <c:v>-57.44404552269587</c:v>
                </c:pt>
                <c:pt idx="57">
                  <c:v>-60.21506689934176</c:v>
                </c:pt>
                <c:pt idx="58">
                  <c:v>-63.1170496380382</c:v>
                </c:pt>
                <c:pt idx="59">
                  <c:v>-66.13515109237595</c:v>
                </c:pt>
                <c:pt idx="60">
                  <c:v>-69.25550538806418</c:v>
                </c:pt>
                <c:pt idx="61">
                  <c:v>-72.46516895232344</c:v>
                </c:pt>
                <c:pt idx="62">
                  <c:v>-75.75206886241276</c:v>
                </c:pt>
                <c:pt idx="63">
                  <c:v>-79.1049538683401</c:v>
                </c:pt>
                <c:pt idx="64">
                  <c:v>-82.5133479533124</c:v>
                </c:pt>
                <c:pt idx="65">
                  <c:v>-85.967506304145</c:v>
                </c:pt>
                <c:pt idx="66">
                  <c:v>-89.45837357045512</c:v>
                </c:pt>
                <c:pt idx="67">
                  <c:v>-92.977544298341</c:v>
                </c:pt>
                <c:pt idx="68">
                  <c:v>-96.5172254304962</c:v>
                </c:pt>
                <c:pt idx="69">
                  <c:v>-100.070200768474</c:v>
                </c:pt>
                <c:pt idx="70">
                  <c:v>-103.6297973007113</c:v>
                </c:pt>
                <c:pt idx="71">
                  <c:v>-107.1898533022922</c:v>
                </c:pt>
                <c:pt idx="72">
                  <c:v>-110.7446881185097</c:v>
                </c:pt>
                <c:pt idx="73">
                  <c:v>-114.2890735498568</c:v>
                </c:pt>
                <c:pt idx="74">
                  <c:v>-117.8182067543967</c:v>
                </c:pt>
                <c:pt idx="75">
                  <c:v>-121.3276845978726</c:v>
                </c:pt>
                <c:pt idx="76">
                  <c:v>-124.8134793722456</c:v>
                </c:pt>
                <c:pt idx="77">
                  <c:v>-128.271915820249</c:v>
                </c:pt>
                <c:pt idx="78">
                  <c:v>-131.699649395845</c:v>
                </c:pt>
                <c:pt idx="79">
                  <c:v>-135.0936457012904</c:v>
                </c:pt>
                <c:pt idx="80">
                  <c:v>-138.451161039693</c:v>
                </c:pt>
                <c:pt idx="81">
                  <c:v>-141.769724027783</c:v>
                </c:pt>
                <c:pt idx="82">
                  <c:v>-145.0471182148558</c:v>
                </c:pt>
                <c:pt idx="83">
                  <c:v>-148.2813656565886</c:v>
                </c:pt>
                <c:pt idx="84">
                  <c:v>-151.4707113953846</c:v>
                </c:pt>
                <c:pt idx="85">
                  <c:v>-154.6136088009571</c:v>
                </c:pt>
                <c:pt idx="86">
                  <c:v>-157.7087057278895</c:v>
                </c:pt>
                <c:pt idx="87">
                  <c:v>-160.7548314456853</c:v>
                </c:pt>
                <c:pt idx="88">
                  <c:v>-163.7509843060889</c:v>
                </c:pt>
                <c:pt idx="89">
                  <c:v>-166.6963201048129</c:v>
                </c:pt>
                <c:pt idx="90">
                  <c:v>-169.5901411052055</c:v>
                </c:pt>
                <c:pt idx="91">
                  <c:v>-172.431885688091</c:v>
                </c:pt>
                <c:pt idx="92">
                  <c:v>-175.2211185951237</c:v>
                </c:pt>
                <c:pt idx="93">
                  <c:v>-177.957521735978</c:v>
                </c:pt>
                <c:pt idx="94">
                  <c:v>-180.6408855281399</c:v>
                </c:pt>
                <c:pt idx="95">
                  <c:v>-183.2711007422804</c:v>
                </c:pt>
                <c:pt idx="96">
                  <c:v>-185.8481508270288</c:v>
                </c:pt>
                <c:pt idx="97">
                  <c:v>-188.372104687136</c:v>
                </c:pt>
                <c:pt idx="98">
                  <c:v>-190.8431098907877</c:v>
                </c:pt>
                <c:pt idx="99">
                  <c:v>-193.2613862840426</c:v>
                </c:pt>
                <c:pt idx="100">
                  <c:v>-195.627219990507</c:v>
                </c:pt>
                <c:pt idx="101">
                  <c:v>-197.9409577750594</c:v>
                </c:pt>
                <c:pt idx="102">
                  <c:v>-200.2030017525794</c:v>
                </c:pt>
                <c:pt idx="103">
                  <c:v>-202.4138044228039</c:v>
                </c:pt>
                <c:pt idx="104">
                  <c:v>-204.5738640143391</c:v>
                </c:pt>
                <c:pt idx="105">
                  <c:v>-206.6837201197723</c:v>
                </c:pt>
                <c:pt idx="106">
                  <c:v>-208.7439496070601</c:v>
                </c:pt>
                <c:pt idx="107">
                  <c:v>-210.755162792253</c:v>
                </c:pt>
                <c:pt idx="108">
                  <c:v>-212.7179998577085</c:v>
                </c:pt>
                <c:pt idx="109">
                  <c:v>-214.633127503972</c:v>
                </c:pt>
                <c:pt idx="110">
                  <c:v>-216.5012358209278</c:v>
                </c:pt>
                <c:pt idx="111">
                  <c:v>-218.3230353679992</c:v>
                </c:pt>
                <c:pt idx="112">
                  <c:v>-220.0992544483597</c:v>
                </c:pt>
                <c:pt idx="113">
                  <c:v>-221.8306365701155</c:v>
                </c:pt>
                <c:pt idx="114">
                  <c:v>-223.5179380811587</c:v>
                </c:pt>
                <c:pt idx="115">
                  <c:v>-225.1619259685103</c:v>
                </c:pt>
                <c:pt idx="116">
                  <c:v>-226.7633758138272</c:v>
                </c:pt>
                <c:pt idx="117">
                  <c:v>-228.3230698945044</c:v>
                </c:pt>
                <c:pt idx="118">
                  <c:v>-229.841795422668</c:v>
                </c:pt>
                <c:pt idx="119">
                  <c:v>-231.3203429149962</c:v>
                </c:pt>
              </c:numCache>
            </c:numRef>
          </c:yVal>
          <c:smooth val="0"/>
          <c:extLst xmlns:c16r2="http://schemas.microsoft.com/office/drawing/2015/06/chart">
            <c:ext xmlns:c16="http://schemas.microsoft.com/office/drawing/2014/chart" uri="{C3380CC4-5D6E-409C-BE32-E72D297353CC}">
              <c16:uniqueId val="{00000001-5F48-449C-B0C9-24B436AE13A1}"/>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11.1087042287345</c:v>
                </c:pt>
                <c:pt idx="2">
                  <c:v>-387.2053223609108</c:v>
                </c:pt>
                <c:pt idx="3">
                  <c:v>-709.4684652758623</c:v>
                </c:pt>
                <c:pt idx="4">
                  <c:v>-988.9570049014524</c:v>
                </c:pt>
                <c:pt idx="5">
                  <c:v>-1235.063093676401</c:v>
                </c:pt>
                <c:pt idx="6">
                  <c:v>-1454.927546209772</c:v>
                </c:pt>
                <c:pt idx="7">
                  <c:v>-1653.981453110786</c:v>
                </c:pt>
                <c:pt idx="8">
                  <c:v>-1212.5789960343</c:v>
                </c:pt>
                <c:pt idx="9">
                  <c:v>-859.6079654586264</c:v>
                </c:pt>
                <c:pt idx="10">
                  <c:v>-793.7280182301185</c:v>
                </c:pt>
                <c:pt idx="11">
                  <c:v>-732.102922244172</c:v>
                </c:pt>
                <c:pt idx="12">
                  <c:v>-674.4961175124494</c:v>
                </c:pt>
                <c:pt idx="13">
                  <c:v>-591.479345956439</c:v>
                </c:pt>
                <c:pt idx="14">
                  <c:v>-537.3837177071036</c:v>
                </c:pt>
                <c:pt idx="15">
                  <c:v>-488.7749203542935</c:v>
                </c:pt>
                <c:pt idx="16">
                  <c:v>-444.9044379891984</c:v>
                </c:pt>
                <c:pt idx="17">
                  <c:v>-405.2801822897545</c:v>
                </c:pt>
                <c:pt idx="18">
                  <c:v>-369.4867069462475</c:v>
                </c:pt>
                <c:pt idx="19">
                  <c:v>-337.16906777455</c:v>
                </c:pt>
                <c:pt idx="20">
                  <c:v>-308.0207840951316</c:v>
                </c:pt>
                <c:pt idx="21">
                  <c:v>-280.6877027689495</c:v>
                </c:pt>
                <c:pt idx="22">
                  <c:v>-255.1479153346863</c:v>
                </c:pt>
                <c:pt idx="23">
                  <c:v>-231.7436256718522</c:v>
                </c:pt>
                <c:pt idx="24">
                  <c:v>-210.3235731561635</c:v>
                </c:pt>
                <c:pt idx="25">
                  <c:v>-190.7488413448573</c:v>
                </c:pt>
                <c:pt idx="26">
                  <c:v>-172.8412032055003</c:v>
                </c:pt>
                <c:pt idx="27">
                  <c:v>-156.5285210360944</c:v>
                </c:pt>
                <c:pt idx="28">
                  <c:v>-141.7066178647383</c:v>
                </c:pt>
                <c:pt idx="29">
                  <c:v>-128.2781270916585</c:v>
                </c:pt>
                <c:pt idx="30">
                  <c:v>-116.1521514148608</c:v>
                </c:pt>
                <c:pt idx="31">
                  <c:v>-105.2436626082908</c:v>
                </c:pt>
                <c:pt idx="32">
                  <c:v>-95.47298883490895</c:v>
                </c:pt>
                <c:pt idx="33">
                  <c:v>-86.76537581738236</c:v>
                </c:pt>
                <c:pt idx="34">
                  <c:v>-79.04871298032594</c:v>
                </c:pt>
                <c:pt idx="35">
                  <c:v>-72.25553155295214</c:v>
                </c:pt>
                <c:pt idx="36">
                  <c:v>-66.32329254024444</c:v>
                </c:pt>
                <c:pt idx="37">
                  <c:v>-61.19319320365867</c:v>
                </c:pt>
                <c:pt idx="38">
                  <c:v>-56.8099172861348</c:v>
                </c:pt>
                <c:pt idx="39">
                  <c:v>-53.12132506164694</c:v>
                </c:pt>
                <c:pt idx="40">
                  <c:v>-50.07842147952744</c:v>
                </c:pt>
                <c:pt idx="41">
                  <c:v>-47.6351006435598</c:v>
                </c:pt>
                <c:pt idx="42">
                  <c:v>-45.7479750762741</c:v>
                </c:pt>
                <c:pt idx="43">
                  <c:v>-44.37621866855443</c:v>
                </c:pt>
                <c:pt idx="44">
                  <c:v>-43.4814208565658</c:v>
                </c:pt>
                <c:pt idx="45">
                  <c:v>-43.02745068569129</c:v>
                </c:pt>
                <c:pt idx="46">
                  <c:v>-42.98032967518319</c:v>
                </c:pt>
                <c:pt idx="47">
                  <c:v>-43.30810928963545</c:v>
                </c:pt>
                <c:pt idx="48">
                  <c:v>-43.9807597449817</c:v>
                </c:pt>
                <c:pt idx="49">
                  <c:v>-44.97006634625177</c:v>
                </c:pt>
                <c:pt idx="50">
                  <c:v>-46.24953014079437</c:v>
                </c:pt>
                <c:pt idx="51">
                  <c:v>-47.79427408129774</c:v>
                </c:pt>
                <c:pt idx="52">
                  <c:v>-49.58095416341119</c:v>
                </c:pt>
                <c:pt idx="53">
                  <c:v>-51.58767564839945</c:v>
                </c:pt>
                <c:pt idx="54">
                  <c:v>-53.79391363763352</c:v>
                </c:pt>
                <c:pt idx="55">
                  <c:v>-56.18043785025839</c:v>
                </c:pt>
                <c:pt idx="56">
                  <c:v>-58.72924135667563</c:v>
                </c:pt>
                <c:pt idx="57">
                  <c:v>-61.42347304300711</c:v>
                </c:pt>
                <c:pt idx="58">
                  <c:v>-64.24737359767641</c:v>
                </c:pt>
                <c:pt idx="59">
                  <c:v>-67.18621483084455</c:v>
                </c:pt>
                <c:pt idx="60">
                  <c:v>-70.22624214140705</c:v>
                </c:pt>
                <c:pt idx="61">
                  <c:v>-73.3546199743778</c:v>
                </c:pt>
                <c:pt idx="62">
                  <c:v>-76.55938011606706</c:v>
                </c:pt>
                <c:pt idx="63">
                  <c:v>-79.82937267638806</c:v>
                </c:pt>
                <c:pt idx="64">
                  <c:v>-83.154219623686</c:v>
                </c:pt>
                <c:pt idx="65">
                  <c:v>-86.52427074083971</c:v>
                </c:pt>
                <c:pt idx="66">
                  <c:v>-89.93056188215448</c:v>
                </c:pt>
                <c:pt idx="67">
                  <c:v>-93.36477541423105</c:v>
                </c:pt>
                <c:pt idx="68">
                  <c:v>-96.81920273209045</c:v>
                </c:pt>
                <c:pt idx="69">
                  <c:v>-100.2867087463728</c:v>
                </c:pt>
                <c:pt idx="70">
                  <c:v>-103.7606982427751</c:v>
                </c:pt>
                <c:pt idx="71">
                  <c:v>-107.2350840207237</c:v>
                </c:pt>
                <c:pt idx="72">
                  <c:v>-110.7042567209373</c:v>
                </c:pt>
                <c:pt idx="73">
                  <c:v>-114.1630562588962</c:v>
                </c:pt>
                <c:pt idx="74">
                  <c:v>-117.6067447833011</c:v>
                </c:pt>
                <c:pt idx="75">
                  <c:v>-121.0309810813324</c:v>
                </c:pt>
                <c:pt idx="76">
                  <c:v>-124.4317963607045</c:v>
                </c:pt>
                <c:pt idx="77">
                  <c:v>-127.8055713371068</c:v>
                </c:pt>
                <c:pt idx="78">
                  <c:v>-131.1490145622647</c:v>
                </c:pt>
                <c:pt idx="79">
                  <c:v>-134.4591419294575</c:v>
                </c:pt>
                <c:pt idx="80">
                  <c:v>-137.7332572967134</c:v>
                </c:pt>
                <c:pt idx="81">
                  <c:v>-140.9689341713274</c:v>
                </c:pt>
                <c:pt idx="82">
                  <c:v>-144.1639984024023</c:v>
                </c:pt>
                <c:pt idx="83">
                  <c:v>-147.3165118277248</c:v>
                </c:pt>
                <c:pt idx="84">
                  <c:v>-150.424756828381</c:v>
                </c:pt>
                <c:pt idx="85">
                  <c:v>-153.4872217447446</c:v>
                </c:pt>
                <c:pt idx="86">
                  <c:v>-156.502587106912</c:v>
                </c:pt>
                <c:pt idx="87">
                  <c:v>-159.4697126408719</c:v>
                </c:pt>
                <c:pt idx="88">
                  <c:v>-162.3876250085668</c:v>
                </c:pt>
                <c:pt idx="89">
                  <c:v>-165.2555062434658</c:v>
                </c:pt>
                <c:pt idx="90">
                  <c:v>-168.0726828470706</c:v>
                </c:pt>
                <c:pt idx="91">
                  <c:v>-170.8386155107673</c:v>
                </c:pt>
                <c:pt idx="92">
                  <c:v>-173.5528894304425</c:v>
                </c:pt>
                <c:pt idx="93">
                  <c:v>-176.2152051832618</c:v>
                </c:pt>
                <c:pt idx="94">
                  <c:v>-178.8253701369995</c:v>
                </c:pt>
                <c:pt idx="95">
                  <c:v>-181.3832903629154</c:v>
                </c:pt>
                <c:pt idx="96">
                  <c:v>-183.8889630272515</c:v>
                </c:pt>
                <c:pt idx="97">
                  <c:v>-186.3424692341832</c:v>
                </c:pt>
                <c:pt idx="98">
                  <c:v>-188.7439672977544</c:v>
                </c:pt>
                <c:pt idx="99">
                  <c:v>-191.0936864178402</c:v>
                </c:pt>
                <c:pt idx="100">
                  <c:v>-193.3919207418294</c:v>
                </c:pt>
                <c:pt idx="101">
                  <c:v>-195.6390237868509</c:v>
                </c:pt>
                <c:pt idx="102">
                  <c:v>-197.8354032072421</c:v>
                </c:pt>
                <c:pt idx="103">
                  <c:v>-199.9815158857764</c:v>
                </c:pt>
                <c:pt idx="104">
                  <c:v>-202.0778633322625</c:v>
                </c:pt>
                <c:pt idx="105">
                  <c:v>-204.1249873728248</c:v>
                </c:pt>
                <c:pt idx="106">
                  <c:v>-206.1234661123635</c:v>
                </c:pt>
                <c:pt idx="107">
                  <c:v>-208.0739101585314</c:v>
                </c:pt>
                <c:pt idx="108">
                  <c:v>-209.9769590879278</c:v>
                </c:pt>
                <c:pt idx="109">
                  <c:v>-211.8332781458394</c:v>
                </c:pt>
                <c:pt idx="110">
                  <c:v>-213.6435551633606</c:v>
                </c:pt>
                <c:pt idx="111">
                  <c:v>-215.4084976813374</c:v>
                </c:pt>
                <c:pt idx="112">
                  <c:v>-217.1288302678986</c:v>
                </c:pt>
                <c:pt idx="113">
                  <c:v>-218.8052920210357</c:v>
                </c:pt>
                <c:pt idx="114">
                  <c:v>-220.4386342427479</c:v>
                </c:pt>
                <c:pt idx="115">
                  <c:v>-222.0296182782586</c:v>
                </c:pt>
                <c:pt idx="116">
                  <c:v>-223.5790135072293</c:v>
                </c:pt>
                <c:pt idx="117">
                  <c:v>-225.0875954813528</c:v>
                </c:pt>
                <c:pt idx="118">
                  <c:v>-226.556144198139</c:v>
                </c:pt>
                <c:pt idx="119">
                  <c:v>-227.985442502959</c:v>
                </c:pt>
              </c:numCache>
            </c:numRef>
          </c:yVal>
          <c:smooth val="0"/>
          <c:extLst xmlns:c16r2="http://schemas.microsoft.com/office/drawing/2015/06/chart">
            <c:ext xmlns:c16="http://schemas.microsoft.com/office/drawing/2014/chart" uri="{C3380CC4-5D6E-409C-BE32-E72D297353CC}">
              <c16:uniqueId val="{00000002-5F48-449C-B0C9-24B436AE13A1}"/>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18.79020744489935</c:v>
                </c:pt>
                <c:pt idx="2">
                  <c:v>-258.6678632789826</c:v>
                </c:pt>
                <c:pt idx="3">
                  <c:v>-448.7816462018992</c:v>
                </c:pt>
                <c:pt idx="4">
                  <c:v>-600.8954419112088</c:v>
                </c:pt>
                <c:pt idx="5">
                  <c:v>-724.4262817500164</c:v>
                </c:pt>
                <c:pt idx="6">
                  <c:v>-826.4857828019649</c:v>
                </c:pt>
                <c:pt idx="7">
                  <c:v>-912.4373519961427</c:v>
                </c:pt>
                <c:pt idx="8">
                  <c:v>-586.3466846822433</c:v>
                </c:pt>
                <c:pt idx="9">
                  <c:v>-474.6513322059872</c:v>
                </c:pt>
                <c:pt idx="10">
                  <c:v>-446.3164595928391</c:v>
                </c:pt>
                <c:pt idx="11">
                  <c:v>-419.5110734966638</c:v>
                </c:pt>
                <c:pt idx="12">
                  <c:v>-394.1647010840007</c:v>
                </c:pt>
                <c:pt idx="13">
                  <c:v>-355.6053840599306</c:v>
                </c:pt>
                <c:pt idx="14">
                  <c:v>-331.8436579862537</c:v>
                </c:pt>
                <c:pt idx="15">
                  <c:v>-310.4206162597839</c:v>
                </c:pt>
                <c:pt idx="16">
                  <c:v>-290.965384943991</c:v>
                </c:pt>
                <c:pt idx="17">
                  <c:v>-273.243165010519</c:v>
                </c:pt>
                <c:pt idx="18">
                  <c:v>-257.0633578674816</c:v>
                </c:pt>
                <c:pt idx="19">
                  <c:v>-242.2694246195242</c:v>
                </c:pt>
                <c:pt idx="20">
                  <c:v>-228.7313409256221</c:v>
                </c:pt>
                <c:pt idx="21">
                  <c:v>-215.6428318270264</c:v>
                </c:pt>
                <c:pt idx="22">
                  <c:v>-203.3246816310802</c:v>
                </c:pt>
                <c:pt idx="23">
                  <c:v>-191.8655647012292</c:v>
                </c:pt>
                <c:pt idx="24">
                  <c:v>-181.2115864653679</c:v>
                </c:pt>
                <c:pt idx="25">
                  <c:v>-171.31363643242</c:v>
                </c:pt>
                <c:pt idx="26">
                  <c:v>-162.1013299426195</c:v>
                </c:pt>
                <c:pt idx="27">
                  <c:v>-153.5572994542017</c:v>
                </c:pt>
                <c:pt idx="28">
                  <c:v>-145.6453594327504</c:v>
                </c:pt>
                <c:pt idx="29">
                  <c:v>-138.331403151915</c:v>
                </c:pt>
                <c:pt idx="30">
                  <c:v>-131.5833434288543</c:v>
                </c:pt>
                <c:pt idx="31">
                  <c:v>-125.370911880098</c:v>
                </c:pt>
                <c:pt idx="32">
                  <c:v>-119.665491069698</c:v>
                </c:pt>
                <c:pt idx="33">
                  <c:v>-114.4399744922939</c:v>
                </c:pt>
                <c:pt idx="34">
                  <c:v>-109.6674334535019</c:v>
                </c:pt>
                <c:pt idx="35">
                  <c:v>-105.3229956766372</c:v>
                </c:pt>
                <c:pt idx="36">
                  <c:v>-101.3833080949662</c:v>
                </c:pt>
                <c:pt idx="37">
                  <c:v>-97.82618154090375</c:v>
                </c:pt>
                <c:pt idx="38">
                  <c:v>-94.63051608229941</c:v>
                </c:pt>
                <c:pt idx="39">
                  <c:v>-91.77619172989034</c:v>
                </c:pt>
                <c:pt idx="40">
                  <c:v>-89.24409787269855</c:v>
                </c:pt>
                <c:pt idx="41">
                  <c:v>-87.01604287490368</c:v>
                </c:pt>
                <c:pt idx="42">
                  <c:v>-85.07470599761291</c:v>
                </c:pt>
                <c:pt idx="43">
                  <c:v>-83.40359379794972</c:v>
                </c:pt>
                <c:pt idx="44">
                  <c:v>-81.9869999317525</c:v>
                </c:pt>
                <c:pt idx="45">
                  <c:v>-80.80996782873935</c:v>
                </c:pt>
                <c:pt idx="46">
                  <c:v>-79.85825582854521</c:v>
                </c:pt>
                <c:pt idx="47">
                  <c:v>-79.11830233271422</c:v>
                </c:pt>
                <c:pt idx="48">
                  <c:v>-78.57719635700884</c:v>
                </c:pt>
                <c:pt idx="49">
                  <c:v>-78.22264892199018</c:v>
                </c:pt>
                <c:pt idx="50">
                  <c:v>-78.04296542878</c:v>
                </c:pt>
                <c:pt idx="51">
                  <c:v>-78.02701937773598</c:v>
                </c:pt>
                <c:pt idx="52">
                  <c:v>-78.16422724463153</c:v>
                </c:pt>
                <c:pt idx="53">
                  <c:v>-78.4445246545565</c:v>
                </c:pt>
                <c:pt idx="54">
                  <c:v>-78.85834355316811</c:v>
                </c:pt>
                <c:pt idx="55">
                  <c:v>-79.39659037558835</c:v>
                </c:pt>
                <c:pt idx="56">
                  <c:v>-80.05062515599638</c:v>
                </c:pt>
                <c:pt idx="57">
                  <c:v>-80.81224152642714</c:v>
                </c:pt>
                <c:pt idx="58">
                  <c:v>-81.67364756002353</c:v>
                </c:pt>
                <c:pt idx="59">
                  <c:v>-82.62744741740475</c:v>
                </c:pt>
                <c:pt idx="60">
                  <c:v>-83.66662375607302</c:v>
                </c:pt>
                <c:pt idx="61">
                  <c:v>-84.78452087334336</c:v>
                </c:pt>
                <c:pt idx="62">
                  <c:v>-85.97482855113958</c:v>
                </c:pt>
                <c:pt idx="63">
                  <c:v>-87.23156657085198</c:v>
                </c:pt>
                <c:pt idx="64">
                  <c:v>-88.5490698713093</c:v>
                </c:pt>
                <c:pt idx="65">
                  <c:v>-89.92197432260355</c:v>
                </c:pt>
                <c:pt idx="66">
                  <c:v>-91.3452030913523</c:v>
                </c:pt>
                <c:pt idx="67">
                  <c:v>-92.81395357368635</c:v>
                </c:pt>
                <c:pt idx="68">
                  <c:v>-94.32368487350377</c:v>
                </c:pt>
                <c:pt idx="69">
                  <c:v>-95.87010580350824</c:v>
                </c:pt>
                <c:pt idx="70">
                  <c:v>-97.4491633889775</c:v>
                </c:pt>
                <c:pt idx="71">
                  <c:v>-99.05703185468363</c:v>
                </c:pt>
                <c:pt idx="72">
                  <c:v>-100.6901020746245</c:v>
                </c:pt>
                <c:pt idx="73">
                  <c:v>-102.3449714679446</c:v>
                </c:pt>
                <c:pt idx="74">
                  <c:v>-104.0184343217206</c:v>
                </c:pt>
                <c:pt idx="75">
                  <c:v>-105.7074725249349</c:v>
                </c:pt>
                <c:pt idx="76">
                  <c:v>-107.4092466968141</c:v>
                </c:pt>
                <c:pt idx="77">
                  <c:v>-109.1210876937512</c:v>
                </c:pt>
                <c:pt idx="78">
                  <c:v>-110.8404884800821</c:v>
                </c:pt>
                <c:pt idx="79">
                  <c:v>-112.5650963477347</c:v>
                </c:pt>
                <c:pt idx="80">
                  <c:v>-114.2927054713527</c:v>
                </c:pt>
                <c:pt idx="81">
                  <c:v>-116.0212497847642</c:v>
                </c:pt>
                <c:pt idx="82">
                  <c:v>-117.7487961665865</c:v>
                </c:pt>
                <c:pt idx="83">
                  <c:v>-119.4735379217109</c:v>
                </c:pt>
                <c:pt idx="84">
                  <c:v>-121.1937885475236</c:v>
                </c:pt>
                <c:pt idx="85">
                  <c:v>-122.9079757726868</c:v>
                </c:pt>
                <c:pt idx="86">
                  <c:v>-124.6146358576789</c:v>
                </c:pt>
                <c:pt idx="87">
                  <c:v>-126.3124081461028</c:v>
                </c:pt>
                <c:pt idx="88">
                  <c:v>-128.0000298574632</c:v>
                </c:pt>
                <c:pt idx="89">
                  <c:v>-129.6763311100367</c:v>
                </c:pt>
                <c:pt idx="90">
                  <c:v>-131.3402301657097</c:v>
                </c:pt>
                <c:pt idx="91">
                  <c:v>-132.990728886929</c:v>
                </c:pt>
                <c:pt idx="92">
                  <c:v>-134.6269083971274</c:v>
                </c:pt>
                <c:pt idx="93">
                  <c:v>-136.2479249362932</c:v>
                </c:pt>
                <c:pt idx="94">
                  <c:v>-137.853005903864</c:v>
                </c:pt>
                <c:pt idx="95">
                  <c:v>-139.4414460801836</c:v>
                </c:pt>
                <c:pt idx="96">
                  <c:v>-141.0126040201794</c:v>
                </c:pt>
                <c:pt idx="97">
                  <c:v>-142.5658986117342</c:v>
                </c:pt>
                <c:pt idx="98">
                  <c:v>-144.1008057911747</c:v>
                </c:pt>
                <c:pt idx="99">
                  <c:v>-145.616855410286</c:v>
                </c:pt>
                <c:pt idx="100">
                  <c:v>-147.1136282476473</c:v>
                </c:pt>
                <c:pt idx="101">
                  <c:v>-148.5907531587127</c:v>
                </c:pt>
                <c:pt idx="102">
                  <c:v>-150.0479043585947</c:v>
                </c:pt>
                <c:pt idx="103">
                  <c:v>-151.4847988317451</c:v>
                </c:pt>
                <c:pt idx="104">
                  <c:v>-152.9011938630192</c:v>
                </c:pt>
                <c:pt idx="105">
                  <c:v>-154.2968846859549</c:v>
                </c:pt>
                <c:pt idx="106">
                  <c:v>-155.6717022414978</c:v>
                </c:pt>
                <c:pt idx="107">
                  <c:v>-157.0255110443268</c:v>
                </c:pt>
                <c:pt idx="108">
                  <c:v>-158.3582071502915</c:v>
                </c:pt>
                <c:pt idx="109">
                  <c:v>-159.6697162223682</c:v>
                </c:pt>
                <c:pt idx="110">
                  <c:v>-160.9599916893185</c:v>
                </c:pt>
                <c:pt idx="111">
                  <c:v>-162.2290129944067</c:v>
                </c:pt>
                <c:pt idx="112">
                  <c:v>-163.4767839289689</c:v>
                </c:pt>
                <c:pt idx="113">
                  <c:v>-164.7033310479346</c:v>
                </c:pt>
                <c:pt idx="114">
                  <c:v>-165.9087021636988</c:v>
                </c:pt>
                <c:pt idx="115">
                  <c:v>-167.0929649145546</c:v>
                </c:pt>
                <c:pt idx="116">
                  <c:v>-168.2562054044865</c:v>
                </c:pt>
                <c:pt idx="117">
                  <c:v>-169.3985269111963</c:v>
                </c:pt>
                <c:pt idx="118">
                  <c:v>-170.5200486599188</c:v>
                </c:pt>
                <c:pt idx="119">
                  <c:v>-171.6209046585918</c:v>
                </c:pt>
              </c:numCache>
            </c:numRef>
          </c:yVal>
          <c:smooth val="0"/>
          <c:extLst xmlns:c16r2="http://schemas.microsoft.com/office/drawing/2015/06/chart">
            <c:ext xmlns:c16="http://schemas.microsoft.com/office/drawing/2014/chart" uri="{C3380CC4-5D6E-409C-BE32-E72D297353CC}">
              <c16:uniqueId val="{00000003-5F48-449C-B0C9-24B436AE13A1}"/>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34.48243390806056</c:v>
                </c:pt>
                <c:pt idx="2">
                  <c:v>-454.3043861169735</c:v>
                </c:pt>
                <c:pt idx="3">
                  <c:v>-816.713021720525</c:v>
                </c:pt>
                <c:pt idx="4">
                  <c:v>-1133.40811836866</c:v>
                </c:pt>
                <c:pt idx="5">
                  <c:v>-1414.269120806222</c:v>
                </c:pt>
                <c:pt idx="6">
                  <c:v>-1666.813145745402</c:v>
                </c:pt>
                <c:pt idx="7">
                  <c:v>-1506.948865761507</c:v>
                </c:pt>
                <c:pt idx="8">
                  <c:v>-913.1308035863785</c:v>
                </c:pt>
                <c:pt idx="9">
                  <c:v>-839.1705835189206</c:v>
                </c:pt>
                <c:pt idx="10">
                  <c:v>-769.4170135657769</c:v>
                </c:pt>
                <c:pt idx="11">
                  <c:v>-703.6594121670696</c:v>
                </c:pt>
                <c:pt idx="12">
                  <c:v>-641.6966824735282</c:v>
                </c:pt>
                <c:pt idx="13">
                  <c:v>-554.1282992094057</c:v>
                </c:pt>
                <c:pt idx="14">
                  <c:v>-495.3616157608103</c:v>
                </c:pt>
                <c:pt idx="15">
                  <c:v>-441.9735273011696</c:v>
                </c:pt>
                <c:pt idx="16">
                  <c:v>-393.2509626243337</c:v>
                </c:pt>
                <c:pt idx="17">
                  <c:v>-348.7281116349113</c:v>
                </c:pt>
                <c:pt idx="18">
                  <c:v>-308.0125051742325</c:v>
                </c:pt>
                <c:pt idx="19">
                  <c:v>-270.7693363291692</c:v>
                </c:pt>
                <c:pt idx="20">
                  <c:v>-236.0305466212722</c:v>
                </c:pt>
                <c:pt idx="21">
                  <c:v>-202.8416263534473</c:v>
                </c:pt>
                <c:pt idx="22">
                  <c:v>-171.9588734292975</c:v>
                </c:pt>
                <c:pt idx="23">
                  <c:v>-143.2307147459633</c:v>
                </c:pt>
                <c:pt idx="24">
                  <c:v>-116.5173793110444</c:v>
                </c:pt>
                <c:pt idx="25">
                  <c:v>-91.69157242968635</c:v>
                </c:pt>
                <c:pt idx="26">
                  <c:v>-68.58532725280838</c:v>
                </c:pt>
                <c:pt idx="27">
                  <c:v>-47.13559771936707</c:v>
                </c:pt>
                <c:pt idx="28">
                  <c:v>-27.24623502108079</c:v>
                </c:pt>
                <c:pt idx="29">
                  <c:v>-8.82692528872576</c:v>
                </c:pt>
                <c:pt idx="30">
                  <c:v>8.207068810430398</c:v>
                </c:pt>
                <c:pt idx="31">
                  <c:v>23.93542935951698</c:v>
                </c:pt>
                <c:pt idx="32">
                  <c:v>38.43322485965079</c:v>
                </c:pt>
                <c:pt idx="33">
                  <c:v>51.7724689885672</c:v>
                </c:pt>
                <c:pt idx="34">
                  <c:v>64.02244456903827</c:v>
                </c:pt>
                <c:pt idx="35">
                  <c:v>75.24700950786062</c:v>
                </c:pt>
                <c:pt idx="36">
                  <c:v>85.5065194222061</c:v>
                </c:pt>
                <c:pt idx="37">
                  <c:v>94.8580668134403</c:v>
                </c:pt>
                <c:pt idx="38">
                  <c:v>103.3556841047866</c:v>
                </c:pt>
                <c:pt idx="39">
                  <c:v>111.0506159824836</c:v>
                </c:pt>
                <c:pt idx="40">
                  <c:v>117.9913164873706</c:v>
                </c:pt>
                <c:pt idx="41">
                  <c:v>124.2236722312191</c:v>
                </c:pt>
                <c:pt idx="42">
                  <c:v>129.7911433608224</c:v>
                </c:pt>
                <c:pt idx="43">
                  <c:v>134.7348930427015</c:v>
                </c:pt>
                <c:pt idx="44">
                  <c:v>139.0939077508665</c:v>
                </c:pt>
                <c:pt idx="45">
                  <c:v>142.9051095457544</c:v>
                </c:pt>
                <c:pt idx="46">
                  <c:v>146.2034633534804</c:v>
                </c:pt>
                <c:pt idx="47">
                  <c:v>149.0220778912117</c:v>
                </c:pt>
                <c:pt idx="48">
                  <c:v>151.3922956735823</c:v>
                </c:pt>
                <c:pt idx="49">
                  <c:v>153.3437809039897</c:v>
                </c:pt>
                <c:pt idx="50">
                  <c:v>154.9046027199602</c:v>
                </c:pt>
                <c:pt idx="51">
                  <c:v>156.1013141285948</c:v>
                </c:pt>
                <c:pt idx="52">
                  <c:v>156.959027097957</c:v>
                </c:pt>
                <c:pt idx="53">
                  <c:v>157.5014836264927</c:v>
                </c:pt>
                <c:pt idx="54">
                  <c:v>157.751123443999</c:v>
                </c:pt>
                <c:pt idx="55">
                  <c:v>157.7291484358648</c:v>
                </c:pt>
                <c:pt idx="56">
                  <c:v>157.4555839694785</c:v>
                </c:pt>
                <c:pt idx="57">
                  <c:v>156.9493372968664</c:v>
                </c:pt>
                <c:pt idx="58">
                  <c:v>156.228253184414</c:v>
                </c:pt>
                <c:pt idx="59">
                  <c:v>155.3091669139721</c:v>
                </c:pt>
                <c:pt idx="60">
                  <c:v>154.2079547890535</c:v>
                </c:pt>
                <c:pt idx="61">
                  <c:v>152.9395822544211</c:v>
                </c:pt>
                <c:pt idx="62">
                  <c:v>151.5181497510803</c:v>
                </c:pt>
                <c:pt idx="63">
                  <c:v>149.9569364119452</c:v>
                </c:pt>
                <c:pt idx="64">
                  <c:v>148.268441699709</c:v>
                </c:pt>
                <c:pt idx="65">
                  <c:v>146.4644250819983</c:v>
                </c:pt>
                <c:pt idx="66">
                  <c:v>144.5559438332384</c:v>
                </c:pt>
                <c:pt idx="67">
                  <c:v>142.5533890490296</c:v>
                </c:pt>
                <c:pt idx="68">
                  <c:v>140.4665199552255</c:v>
                </c:pt>
                <c:pt idx="69">
                  <c:v>138.3044965880217</c:v>
                </c:pt>
                <c:pt idx="70">
                  <c:v>136.0759109193605</c:v>
                </c:pt>
                <c:pt idx="71">
                  <c:v>133.7888164987035</c:v>
                </c:pt>
                <c:pt idx="72">
                  <c:v>131.4507566776574</c:v>
                </c:pt>
                <c:pt idx="73">
                  <c:v>129.0687914816244</c:v>
                </c:pt>
                <c:pt idx="74">
                  <c:v>126.6495231907647</c:v>
                </c:pt>
                <c:pt idx="75">
                  <c:v>124.1991206870443</c:v>
                </c:pt>
                <c:pt idx="76">
                  <c:v>121.7233426271086</c:v>
                </c:pt>
                <c:pt idx="77">
                  <c:v>119.2275594885887</c:v>
                </c:pt>
                <c:pt idx="78">
                  <c:v>116.7167745478673</c:v>
                </c:pt>
                <c:pt idx="79">
                  <c:v>114.1956438329144</c:v>
                </c:pt>
                <c:pt idx="80">
                  <c:v>111.6684951010138</c:v>
                </c:pt>
                <c:pt idx="81">
                  <c:v>109.1393458848561</c:v>
                </c:pt>
                <c:pt idx="82">
                  <c:v>106.611920650601</c:v>
                </c:pt>
                <c:pt idx="83">
                  <c:v>104.0896671081464</c:v>
                </c:pt>
                <c:pt idx="84">
                  <c:v>101.5757717132492</c:v>
                </c:pt>
                <c:pt idx="85">
                  <c:v>99.07317439854835</c:v>
                </c:pt>
                <c:pt idx="86">
                  <c:v>96.5845825699071</c:v>
                </c:pt>
                <c:pt idx="87">
                  <c:v>94.11248440087178</c:v>
                </c:pt>
                <c:pt idx="88">
                  <c:v>91.6591614601475</c:v>
                </c:pt>
                <c:pt idx="89">
                  <c:v>89.22670070128515</c:v>
                </c:pt>
                <c:pt idx="90">
                  <c:v>86.81700584473766</c:v>
                </c:pt>
                <c:pt idx="91">
                  <c:v>84.43180818227118</c:v>
                </c:pt>
                <c:pt idx="92">
                  <c:v>82.07267682948287</c:v>
                </c:pt>
                <c:pt idx="93">
                  <c:v>79.74102845285415</c:v>
                </c:pt>
                <c:pt idx="94">
                  <c:v>77.4381364961373</c:v>
                </c:pt>
                <c:pt idx="95">
                  <c:v>75.16513993065715</c:v>
                </c:pt>
                <c:pt idx="96">
                  <c:v>72.92305155081158</c:v>
                </c:pt>
                <c:pt idx="97">
                  <c:v>70.71276583721918</c:v>
                </c:pt>
                <c:pt idx="98">
                  <c:v>68.53506640880368</c:v>
                </c:pt>
                <c:pt idx="99">
                  <c:v>66.39063308195</c:v>
                </c:pt>
                <c:pt idx="100">
                  <c:v>64.28004855735266</c:v>
                </c:pt>
                <c:pt idx="101">
                  <c:v>62.20380475118687</c:v>
                </c:pt>
                <c:pt idx="102">
                  <c:v>60.162308788289</c:v>
                </c:pt>
                <c:pt idx="103">
                  <c:v>58.15588867459152</c:v>
                </c:pt>
                <c:pt idx="104">
                  <c:v>56.18479866211783</c:v>
                </c:pt>
                <c:pt idx="105">
                  <c:v>54.24922432490893</c:v>
                </c:pt>
                <c:pt idx="106">
                  <c:v>52.34928735647915</c:v>
                </c:pt>
                <c:pt idx="107">
                  <c:v>50.48505010515146</c:v>
                </c:pt>
                <c:pt idx="108">
                  <c:v>48.6565198585813</c:v>
                </c:pt>
                <c:pt idx="109">
                  <c:v>46.86365289125024</c:v>
                </c:pt>
                <c:pt idx="110">
                  <c:v>45.10635828475642</c:v>
                </c:pt>
                <c:pt idx="111">
                  <c:v>43.38450153456142</c:v>
                </c:pt>
                <c:pt idx="112">
                  <c:v>41.69790795154744</c:v>
                </c:pt>
                <c:pt idx="113">
                  <c:v>40.04636587061577</c:v>
                </c:pt>
                <c:pt idx="114">
                  <c:v>38.42962967448875</c:v>
                </c:pt>
                <c:pt idx="115">
                  <c:v>36.84742264287706</c:v>
                </c:pt>
                <c:pt idx="116">
                  <c:v>35.29943963608096</c:v>
                </c:pt>
                <c:pt idx="117">
                  <c:v>33.7853496200878</c:v>
                </c:pt>
                <c:pt idx="118">
                  <c:v>32.30479804376407</c:v>
                </c:pt>
                <c:pt idx="119">
                  <c:v>30.85740907191938</c:v>
                </c:pt>
              </c:numCache>
            </c:numRef>
          </c:yVal>
          <c:smooth val="0"/>
          <c:extLst xmlns:c16r2="http://schemas.microsoft.com/office/drawing/2015/06/chart">
            <c:ext xmlns:c16="http://schemas.microsoft.com/office/drawing/2014/chart" uri="{C3380CC4-5D6E-409C-BE32-E72D297353CC}">
              <c16:uniqueId val="{00000004-5F48-449C-B0C9-24B436AE13A1}"/>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1547.768241170514</c:v>
                </c:pt>
                <c:pt idx="2">
                  <c:v>-1436.7140338399</c:v>
                </c:pt>
                <c:pt idx="3">
                  <c:v>-1332.746538258412</c:v>
                </c:pt>
                <c:pt idx="4">
                  <c:v>-1235.46158301261</c:v>
                </c:pt>
                <c:pt idx="5">
                  <c:v>-1144.47806536885</c:v>
                </c:pt>
                <c:pt idx="6">
                  <c:v>-1059.435110637438</c:v>
                </c:pt>
                <c:pt idx="7">
                  <c:v>-979.9910444851521</c:v>
                </c:pt>
                <c:pt idx="8">
                  <c:v>-905.8224222738754</c:v>
                </c:pt>
                <c:pt idx="9">
                  <c:v>-836.6231058239929</c:v>
                </c:pt>
                <c:pt idx="10">
                  <c:v>-772.103385086102</c:v>
                </c:pt>
                <c:pt idx="11">
                  <c:v>-711.989142462622</c:v>
                </c:pt>
                <c:pt idx="12">
                  <c:v>-656.0210577021094</c:v>
                </c:pt>
                <c:pt idx="13">
                  <c:v>-574.7449960116576</c:v>
                </c:pt>
                <c:pt idx="14">
                  <c:v>-525.6049883358282</c:v>
                </c:pt>
                <c:pt idx="15">
                  <c:v>-481.1081093408138</c:v>
                </c:pt>
                <c:pt idx="16">
                  <c:v>-440.6114275784274</c:v>
                </c:pt>
                <c:pt idx="17">
                  <c:v>-403.7198457161466</c:v>
                </c:pt>
                <c:pt idx="18">
                  <c:v>-370.0958054180301</c:v>
                </c:pt>
                <c:pt idx="19">
                  <c:v>-339.4475776976433</c:v>
                </c:pt>
                <c:pt idx="20">
                  <c:v>-311.5206337556482</c:v>
                </c:pt>
                <c:pt idx="21">
                  <c:v>-286.0908704062276</c:v>
                </c:pt>
                <c:pt idx="22">
                  <c:v>-262.9592758087711</c:v>
                </c:pt>
                <c:pt idx="23">
                  <c:v>-241.9477160873066</c:v>
                </c:pt>
                <c:pt idx="24">
                  <c:v>-222.8955949040283</c:v>
                </c:pt>
                <c:pt idx="25">
                  <c:v>-205.657193513729</c:v>
                </c:pt>
                <c:pt idx="26">
                  <c:v>-190.0618344856593</c:v>
                </c:pt>
                <c:pt idx="27">
                  <c:v>-176.024346118531</c:v>
                </c:pt>
                <c:pt idx="28">
                  <c:v>-163.4337818097192</c:v>
                </c:pt>
                <c:pt idx="29">
                  <c:v>-152.1870483995335</c:v>
                </c:pt>
                <c:pt idx="30">
                  <c:v>-142.1883999102101</c:v>
                </c:pt>
                <c:pt idx="31">
                  <c:v>-133.3487208161023</c:v>
                </c:pt>
                <c:pt idx="32">
                  <c:v>-125.5849173922106</c:v>
                </c:pt>
                <c:pt idx="33">
                  <c:v>-118.8193990993132</c:v>
                </c:pt>
                <c:pt idx="34">
                  <c:v>-112.9796320254136</c:v>
                </c:pt>
                <c:pt idx="35">
                  <c:v>-107.9977503359078</c:v>
                </c:pt>
                <c:pt idx="36">
                  <c:v>-103.8102147574646</c:v>
                </c:pt>
                <c:pt idx="37">
                  <c:v>-100.3575095020824</c:v>
                </c:pt>
                <c:pt idx="38">
                  <c:v>-97.58387088936068</c:v>
                </c:pt>
                <c:pt idx="39">
                  <c:v>-95.43699369254682</c:v>
                </c:pt>
                <c:pt idx="40">
                  <c:v>-93.86790450623084</c:v>
                </c:pt>
                <c:pt idx="41">
                  <c:v>-92.83071181526225</c:v>
                </c:pt>
                <c:pt idx="42">
                  <c:v>-92.28241730971058</c:v>
                </c:pt>
                <c:pt idx="43">
                  <c:v>-92.18274197693465</c:v>
                </c:pt>
                <c:pt idx="44">
                  <c:v>-92.49396461228026</c:v>
                </c:pt>
                <c:pt idx="45">
                  <c:v>-93.18077131822994</c:v>
                </c:pt>
                <c:pt idx="46">
                  <c:v>-94.21011483252315</c:v>
                </c:pt>
                <c:pt idx="47">
                  <c:v>-95.55108271595225</c:v>
                </c:pt>
                <c:pt idx="48">
                  <c:v>-97.17477359850741</c:v>
                </c:pt>
                <c:pt idx="49">
                  <c:v>-99.0541807948175</c:v>
                </c:pt>
                <c:pt idx="50">
                  <c:v>-101.1640827094598</c:v>
                </c:pt>
                <c:pt idx="51">
                  <c:v>-103.4809395222546</c:v>
                </c:pt>
                <c:pt idx="52">
                  <c:v>-105.9827956526897</c:v>
                </c:pt>
                <c:pt idx="53">
                  <c:v>-108.6491877960398</c:v>
                </c:pt>
                <c:pt idx="54">
                  <c:v>-111.4610580026892</c:v>
                </c:pt>
                <c:pt idx="55">
                  <c:v>-114.4006715424985</c:v>
                </c:pt>
                <c:pt idx="56">
                  <c:v>-117.4515392723515</c:v>
                </c:pt>
                <c:pt idx="57">
                  <c:v>-120.5983442457764</c:v>
                </c:pt>
                <c:pt idx="58">
                  <c:v>-123.8268723259462</c:v>
                </c:pt>
                <c:pt idx="59">
                  <c:v>-127.1239465792969</c:v>
                </c:pt>
                <c:pt idx="60">
                  <c:v>-130.4773652451804</c:v>
                </c:pt>
                <c:pt idx="61">
                  <c:v>-133.8758430872022</c:v>
                </c:pt>
                <c:pt idx="62">
                  <c:v>-137.3089559480413</c:v>
                </c:pt>
                <c:pt idx="63">
                  <c:v>-140.7670883363608</c:v>
                </c:pt>
                <c:pt idx="64">
                  <c:v>-144.2413838885277</c:v>
                </c:pt>
                <c:pt idx="65">
                  <c:v>-147.7236985517156</c:v>
                </c:pt>
                <c:pt idx="66">
                  <c:v>-151.2065563496726</c:v>
                </c:pt>
                <c:pt idx="67">
                  <c:v>-154.6831075940136</c:v>
                </c:pt>
                <c:pt idx="68">
                  <c:v>-158.1470894145423</c:v>
                </c:pt>
                <c:pt idx="69">
                  <c:v>-161.592788488466</c:v>
                </c:pt>
                <c:pt idx="70">
                  <c:v>-165.0150058526215</c:v>
                </c:pt>
                <c:pt idx="71">
                  <c:v>-168.4090236916578</c:v>
                </c:pt>
                <c:pt idx="72">
                  <c:v>-171.7705739979283</c:v>
                </c:pt>
                <c:pt idx="73">
                  <c:v>-175.0958090050608</c:v>
                </c:pt>
                <c:pt idx="74">
                  <c:v>-178.3812733041705</c:v>
                </c:pt>
                <c:pt idx="75">
                  <c:v>-181.623877551283</c:v>
                </c:pt>
                <c:pt idx="76">
                  <c:v>-184.8208736852102</c:v>
                </c:pt>
                <c:pt idx="77">
                  <c:v>-187.9698315736478</c:v>
                </c:pt>
                <c:pt idx="78">
                  <c:v>-191.0686170147237</c:v>
                </c:pt>
                <c:pt idx="79">
                  <c:v>-194.1153710182734</c:v>
                </c:pt>
                <c:pt idx="80">
                  <c:v>-197.1084903031788</c:v>
                </c:pt>
                <c:pt idx="81">
                  <c:v>-200.0466089413894</c:v>
                </c:pt>
                <c:pt idx="82">
                  <c:v>-202.928581090966</c:v>
                </c:pt>
                <c:pt idx="83">
                  <c:v>-205.7534647572211</c:v>
                </c:pt>
                <c:pt idx="84">
                  <c:v>-208.5205065272421</c:v>
                </c:pt>
                <c:pt idx="85">
                  <c:v>-211.2291272252169</c:v>
                </c:pt>
                <c:pt idx="86">
                  <c:v>-213.8789084389664</c:v>
                </c:pt>
                <c:pt idx="87">
                  <c:v>-216.4695798688226</c:v>
                </c:pt>
                <c:pt idx="88">
                  <c:v>-219.0010074558886</c:v>
                </c:pt>
                <c:pt idx="89">
                  <c:v>-221.4731822442209</c:v>
                </c:pt>
                <c:pt idx="90">
                  <c:v>-223.886209939923</c:v>
                </c:pt>
                <c:pt idx="91">
                  <c:v>-226.2403011250972</c:v>
                </c:pt>
                <c:pt idx="92">
                  <c:v>-228.5357620923423</c:v>
                </c:pt>
                <c:pt idx="93">
                  <c:v>-230.7729862652104</c:v>
                </c:pt>
                <c:pt idx="94">
                  <c:v>-232.9524461702876</c:v>
                </c:pt>
                <c:pt idx="95">
                  <c:v>-235.07468593171</c:v>
                </c:pt>
                <c:pt idx="96">
                  <c:v>-237.1403142570707</c:v>
                </c:pt>
                <c:pt idx="97">
                  <c:v>-239.1499978876145</c:v>
                </c:pt>
                <c:pt idx="98">
                  <c:v>-241.1044554865384</c:v>
                </c:pt>
                <c:pt idx="99">
                  <c:v>-243.0044519389266</c:v>
                </c:pt>
                <c:pt idx="100">
                  <c:v>-244.8507930410215</c:v>
                </c:pt>
                <c:pt idx="101">
                  <c:v>-246.6443205560445</c:v>
                </c:pt>
                <c:pt idx="102">
                  <c:v>-248.385907614389</c:v>
                </c:pt>
                <c:pt idx="103">
                  <c:v>-250.0764544389203</c:v>
                </c:pt>
                <c:pt idx="104">
                  <c:v>-251.7168843761137</c:v>
                </c:pt>
                <c:pt idx="105">
                  <c:v>-253.308140214067</c:v>
                </c:pt>
                <c:pt idx="106">
                  <c:v>-254.8511807725008</c:v>
                </c:pt>
                <c:pt idx="107">
                  <c:v>-256.3469777453302</c:v>
                </c:pt>
                <c:pt idx="108">
                  <c:v>-257.7965127836813</c:v>
                </c:pt>
                <c:pt idx="109">
                  <c:v>-259.2007748024295</c:v>
                </c:pt>
                <c:pt idx="110">
                  <c:v>-260.560757498366</c:v>
                </c:pt>
                <c:pt idx="111">
                  <c:v>-261.8774570661662</c:v>
                </c:pt>
                <c:pt idx="112">
                  <c:v>-263.1518700991491</c:v>
                </c:pt>
                <c:pt idx="113">
                  <c:v>-264.3849916656436</c:v>
                </c:pt>
                <c:pt idx="114">
                  <c:v>-265.577813547312</c:v>
                </c:pt>
                <c:pt idx="115">
                  <c:v>-266.7313226311542</c:v>
                </c:pt>
                <c:pt idx="116">
                  <c:v>-267.8464994441255</c:v>
                </c:pt>
                <c:pt idx="117">
                  <c:v>-268.9243168224342</c:v>
                </c:pt>
                <c:pt idx="118">
                  <c:v>-269.9657387050372</c:v>
                </c:pt>
                <c:pt idx="119">
                  <c:v>-270.9717190457412</c:v>
                </c:pt>
              </c:numCache>
            </c:numRef>
          </c:yVal>
          <c:smooth val="0"/>
          <c:extLst xmlns:c16r2="http://schemas.microsoft.com/office/drawing/2015/06/chart">
            <c:ext xmlns:c16="http://schemas.microsoft.com/office/drawing/2014/chart" uri="{C3380CC4-5D6E-409C-BE32-E72D297353CC}">
              <c16:uniqueId val="{00000005-5F48-449C-B0C9-24B436AE13A1}"/>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537.1017807813715</c:v>
                </c:pt>
                <c:pt idx="2">
                  <c:v>-992.3761813070087</c:v>
                </c:pt>
                <c:pt idx="3">
                  <c:v>-1394.27977828404</c:v>
                </c:pt>
                <c:pt idx="4">
                  <c:v>-1753.226485689638</c:v>
                </c:pt>
                <c:pt idx="5">
                  <c:v>-1418.52413146877</c:v>
                </c:pt>
                <c:pt idx="6">
                  <c:v>-1064.271961229761</c:v>
                </c:pt>
                <c:pt idx="7">
                  <c:v>-982.7398504211105</c:v>
                </c:pt>
                <c:pt idx="8">
                  <c:v>-906.125306565862</c:v>
                </c:pt>
                <c:pt idx="9">
                  <c:v>-834.173576447997</c:v>
                </c:pt>
                <c:pt idx="10">
                  <c:v>-766.6418279540134</c:v>
                </c:pt>
                <c:pt idx="11">
                  <c:v>-703.2988071727686</c:v>
                </c:pt>
                <c:pt idx="12">
                  <c:v>-643.924335363472</c:v>
                </c:pt>
                <c:pt idx="13">
                  <c:v>-559.09996585318</c:v>
                </c:pt>
                <c:pt idx="14">
                  <c:v>-504.0237773865574</c:v>
                </c:pt>
                <c:pt idx="15">
                  <c:v>-454.541234619197</c:v>
                </c:pt>
                <c:pt idx="16">
                  <c:v>-409.906853712866</c:v>
                </c:pt>
                <c:pt idx="17">
                  <c:v>-369.6320716412789</c:v>
                </c:pt>
                <c:pt idx="18">
                  <c:v>-332.1543794272548</c:v>
                </c:pt>
                <c:pt idx="19">
                  <c:v>-297.171728802812</c:v>
                </c:pt>
                <c:pt idx="20">
                  <c:v>-264.9314427721486</c:v>
                </c:pt>
                <c:pt idx="21">
                  <c:v>-235.2270691724952</c:v>
                </c:pt>
                <c:pt idx="22">
                  <c:v>-207.8739031740733</c:v>
                </c:pt>
                <c:pt idx="23">
                  <c:v>-182.7064980004252</c:v>
                </c:pt>
                <c:pt idx="24">
                  <c:v>-159.575478080902</c:v>
                </c:pt>
                <c:pt idx="25">
                  <c:v>-138.3450082669387</c:v>
                </c:pt>
                <c:pt idx="26">
                  <c:v>-118.8395221297451</c:v>
                </c:pt>
                <c:pt idx="27">
                  <c:v>-100.9905279854902</c:v>
                </c:pt>
                <c:pt idx="28">
                  <c:v>-84.69585262797045</c:v>
                </c:pt>
                <c:pt idx="29">
                  <c:v>-69.8597617858577</c:v>
                </c:pt>
                <c:pt idx="30">
                  <c:v>-56.39265050886024</c:v>
                </c:pt>
                <c:pt idx="31">
                  <c:v>-44.20846681593684</c:v>
                </c:pt>
                <c:pt idx="32">
                  <c:v>-33.22637953504818</c:v>
                </c:pt>
                <c:pt idx="33">
                  <c:v>-23.37123577368038</c:v>
                </c:pt>
                <c:pt idx="34">
                  <c:v>-14.57231161820528</c:v>
                </c:pt>
                <c:pt idx="35">
                  <c:v>-6.762977220612806</c:v>
                </c:pt>
                <c:pt idx="36">
                  <c:v>0.119591118054814</c:v>
                </c:pt>
                <c:pt idx="37">
                  <c:v>6.134665175042755</c:v>
                </c:pt>
                <c:pt idx="38">
                  <c:v>11.33819149613555</c:v>
                </c:pt>
                <c:pt idx="39">
                  <c:v>15.7830851639883</c:v>
                </c:pt>
                <c:pt idx="40">
                  <c:v>19.51924463039541</c:v>
                </c:pt>
                <c:pt idx="41">
                  <c:v>22.59379530873775</c:v>
                </c:pt>
                <c:pt idx="42">
                  <c:v>25.05124725423957</c:v>
                </c:pt>
                <c:pt idx="43">
                  <c:v>26.93364004340401</c:v>
                </c:pt>
                <c:pt idx="44">
                  <c:v>28.28068074925977</c:v>
                </c:pt>
                <c:pt idx="45">
                  <c:v>29.1298689654177</c:v>
                </c:pt>
                <c:pt idx="46">
                  <c:v>29.51661227226568</c:v>
                </c:pt>
                <c:pt idx="47">
                  <c:v>29.47433612508758</c:v>
                </c:pt>
                <c:pt idx="48">
                  <c:v>29.03458731423234</c:v>
                </c:pt>
                <c:pt idx="49">
                  <c:v>28.2271315579128</c:v>
                </c:pt>
                <c:pt idx="50">
                  <c:v>27.08004571948186</c:v>
                </c:pt>
                <c:pt idx="51">
                  <c:v>25.61980506436158</c:v>
                </c:pt>
                <c:pt idx="52">
                  <c:v>23.87136607292268</c:v>
                </c:pt>
                <c:pt idx="53">
                  <c:v>21.85824466972917</c:v>
                </c:pt>
                <c:pt idx="54">
                  <c:v>19.60259057081203</c:v>
                </c:pt>
                <c:pt idx="55">
                  <c:v>17.12525786990955</c:v>
                </c:pt>
                <c:pt idx="56">
                  <c:v>14.44587208142912</c:v>
                </c:pt>
                <c:pt idx="57">
                  <c:v>11.58289384468662</c:v>
                </c:pt>
                <c:pt idx="58">
                  <c:v>8.55367946620754</c:v>
                </c:pt>
                <c:pt idx="59">
                  <c:v>5.374538463947829</c:v>
                </c:pt>
                <c:pt idx="60">
                  <c:v>2.060788272676291</c:v>
                </c:pt>
                <c:pt idx="61">
                  <c:v>-1.373193745628669</c:v>
                </c:pt>
                <c:pt idx="62">
                  <c:v>-4.91392085190455</c:v>
                </c:pt>
                <c:pt idx="63">
                  <c:v>-8.54874991178076</c:v>
                </c:pt>
                <c:pt idx="64">
                  <c:v>-12.26583669293905</c:v>
                </c:pt>
                <c:pt idx="65">
                  <c:v>-16.05409336217417</c:v>
                </c:pt>
                <c:pt idx="66">
                  <c:v>-19.90314807907271</c:v>
                </c:pt>
                <c:pt idx="67">
                  <c:v>-23.80330658324237</c:v>
                </c:pt>
                <c:pt idx="68">
                  <c:v>-27.74551568174502</c:v>
                </c:pt>
                <c:pt idx="69">
                  <c:v>-31.72132854338997</c:v>
                </c:pt>
                <c:pt idx="70">
                  <c:v>-35.7228717160906</c:v>
                </c:pt>
                <c:pt idx="71">
                  <c:v>-39.74281378427258</c:v>
                </c:pt>
                <c:pt idx="72">
                  <c:v>-43.77433558797202</c:v>
                </c:pt>
                <c:pt idx="73">
                  <c:v>-47.81110192959022</c:v>
                </c:pt>
                <c:pt idx="74">
                  <c:v>-51.84723469835424</c:v>
                </c:pt>
                <c:pt idx="75">
                  <c:v>-55.87728734336194</c:v>
                </c:pt>
                <c:pt idx="76">
                  <c:v>-59.89622063178103</c:v>
                </c:pt>
                <c:pt idx="77">
                  <c:v>-63.89937963166813</c:v>
                </c:pt>
                <c:pt idx="78">
                  <c:v>-67.88247185955878</c:v>
                </c:pt>
                <c:pt idx="79">
                  <c:v>-71.84154653741635</c:v>
                </c:pt>
                <c:pt idx="80">
                  <c:v>-75.77297490692506</c:v>
                </c:pt>
                <c:pt idx="81">
                  <c:v>-79.67343154884225</c:v>
                </c:pt>
                <c:pt idx="82">
                  <c:v>-83.53987666002648</c:v>
                </c:pt>
                <c:pt idx="83">
                  <c:v>-87.36953924202655</c:v>
                </c:pt>
                <c:pt idx="84">
                  <c:v>-91.15990115728928</c:v>
                </c:pt>
                <c:pt idx="85">
                  <c:v>-94.90868201002301</c:v>
                </c:pt>
                <c:pt idx="86">
                  <c:v>-98.61382481374311</c:v>
                </c:pt>
                <c:pt idx="87">
                  <c:v>-102.2734824054678</c:v>
                </c:pt>
                <c:pt idx="88">
                  <c:v>-105.8860045716392</c:v>
                </c:pt>
                <c:pt idx="89">
                  <c:v>-109.4499258502183</c:v>
                </c:pt>
                <c:pt idx="90">
                  <c:v>-112.9639539761556</c:v>
                </c:pt>
                <c:pt idx="91">
                  <c:v>-116.4269589394389</c:v>
                </c:pt>
                <c:pt idx="92">
                  <c:v>-119.8379626246606</c:v>
                </c:pt>
                <c:pt idx="93">
                  <c:v>-123.1961290044928</c:v>
                </c:pt>
                <c:pt idx="94">
                  <c:v>-126.5007548586545</c:v>
                </c:pt>
                <c:pt idx="95">
                  <c:v>-129.7512609937294</c:v>
                </c:pt>
                <c:pt idx="96">
                  <c:v>-132.9471839384496</c:v>
                </c:pt>
                <c:pt idx="97">
                  <c:v>-136.0881680904422</c:v>
                </c:pt>
                <c:pt idx="98">
                  <c:v>-139.1739582926384</c:v>
                </c:pt>
                <c:pt idx="99">
                  <c:v>-142.2043928178355</c:v>
                </c:pt>
                <c:pt idx="100">
                  <c:v>-145.179396740834</c:v>
                </c:pt>
                <c:pt idx="101">
                  <c:v>-148.0989756781673</c:v>
                </c:pt>
                <c:pt idx="102">
                  <c:v>-150.9632098792572</c:v>
                </c:pt>
                <c:pt idx="103">
                  <c:v>-153.7722486468956</c:v>
                </c:pt>
                <c:pt idx="104">
                  <c:v>-156.5263050761132</c:v>
                </c:pt>
                <c:pt idx="105">
                  <c:v>-159.2256510899133</c:v>
                </c:pt>
                <c:pt idx="106">
                  <c:v>-161.8706127605947</c:v>
                </c:pt>
                <c:pt idx="107">
                  <c:v>-164.4615659000665</c:v>
                </c:pt>
                <c:pt idx="108">
                  <c:v>-166.998931906208</c:v>
                </c:pt>
                <c:pt idx="109">
                  <c:v>-169.4831738518442</c:v>
                </c:pt>
                <c:pt idx="110">
                  <c:v>-171.9147928042075</c:v>
                </c:pt>
                <c:pt idx="111">
                  <c:v>-174.2943243621921</c:v>
                </c:pt>
                <c:pt idx="112">
                  <c:v>-176.6223354013673</c:v>
                </c:pt>
                <c:pt idx="113">
                  <c:v>-178.899421014925</c:v>
                </c:pt>
                <c:pt idx="114">
                  <c:v>-181.1262016401633</c:v>
                </c:pt>
                <c:pt idx="115">
                  <c:v>-183.3033203618834</c:v>
                </c:pt>
                <c:pt idx="116">
                  <c:v>-185.4314403832031</c:v>
                </c:pt>
                <c:pt idx="117">
                  <c:v>-187.511242652723</c:v>
                </c:pt>
                <c:pt idx="118">
                  <c:v>-189.5434236439978</c:v>
                </c:pt>
                <c:pt idx="119">
                  <c:v>-191.5286932748022</c:v>
                </c:pt>
              </c:numCache>
            </c:numRef>
          </c:yVal>
          <c:smooth val="0"/>
          <c:extLst xmlns:c16r2="http://schemas.microsoft.com/office/drawing/2015/06/chart">
            <c:ext xmlns:c16="http://schemas.microsoft.com/office/drawing/2014/chart" uri="{C3380CC4-5D6E-409C-BE32-E72D297353CC}">
              <c16:uniqueId val="{00000006-5F48-449C-B0C9-24B436AE13A1}"/>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489.7216535299667</c:v>
                </c:pt>
                <c:pt idx="2">
                  <c:v>-887.912342158932</c:v>
                </c:pt>
                <c:pt idx="3">
                  <c:v>-1235.969250659309</c:v>
                </c:pt>
                <c:pt idx="4">
                  <c:v>-1543.799189168012</c:v>
                </c:pt>
                <c:pt idx="5">
                  <c:v>-1796.460462893536</c:v>
                </c:pt>
                <c:pt idx="6">
                  <c:v>-1069.081204685604</c:v>
                </c:pt>
                <c:pt idx="7">
                  <c:v>-988.7627567367853</c:v>
                </c:pt>
                <c:pt idx="8">
                  <c:v>-913.5345122398102</c:v>
                </c:pt>
                <c:pt idx="9">
                  <c:v>-843.124652276525</c:v>
                </c:pt>
                <c:pt idx="10">
                  <c:v>-777.274437867826</c:v>
                </c:pt>
                <c:pt idx="11">
                  <c:v>-715.737894877524</c:v>
                </c:pt>
                <c:pt idx="12">
                  <c:v>-658.2812077619964</c:v>
                </c:pt>
                <c:pt idx="13">
                  <c:v>-575.473287040757</c:v>
                </c:pt>
                <c:pt idx="14">
                  <c:v>-522.7096579718036</c:v>
                </c:pt>
                <c:pt idx="15">
                  <c:v>-475.4489887508896</c:v>
                </c:pt>
                <c:pt idx="16">
                  <c:v>-432.9619868811751</c:v>
                </c:pt>
                <c:pt idx="17">
                  <c:v>-394.770970400883</c:v>
                </c:pt>
                <c:pt idx="18">
                  <c:v>-360.4300097615532</c:v>
                </c:pt>
                <c:pt idx="19">
                  <c:v>-327.9292544425062</c:v>
                </c:pt>
                <c:pt idx="20">
                  <c:v>-298.1831503166375</c:v>
                </c:pt>
                <c:pt idx="21">
                  <c:v>-270.9848664171932</c:v>
                </c:pt>
                <c:pt idx="22">
                  <c:v>-246.1468773658162</c:v>
                </c:pt>
                <c:pt idx="23">
                  <c:v>-223.5006960091669</c:v>
                </c:pt>
                <c:pt idx="24">
                  <c:v>-202.8938055081089</c:v>
                </c:pt>
                <c:pt idx="25">
                  <c:v>-184.1872113944355</c:v>
                </c:pt>
                <c:pt idx="26">
                  <c:v>-167.20218929777</c:v>
                </c:pt>
                <c:pt idx="27">
                  <c:v>-151.8674272899698</c:v>
                </c:pt>
                <c:pt idx="28">
                  <c:v>-138.0775741293319</c:v>
                </c:pt>
                <c:pt idx="29">
                  <c:v>-125.7339090755013</c:v>
                </c:pt>
                <c:pt idx="30">
                  <c:v>-114.7440393015986</c:v>
                </c:pt>
                <c:pt idx="31">
                  <c:v>-105.0212532163387</c:v>
                </c:pt>
                <c:pt idx="32">
                  <c:v>-96.481206094546</c:v>
                </c:pt>
                <c:pt idx="33">
                  <c:v>-89.04660605515164</c:v>
                </c:pt>
                <c:pt idx="34">
                  <c:v>-82.64477065023311</c:v>
                </c:pt>
                <c:pt idx="35">
                  <c:v>-77.20727917473414</c:v>
                </c:pt>
                <c:pt idx="36">
                  <c:v>-72.66967857872518</c:v>
                </c:pt>
                <c:pt idx="37">
                  <c:v>-68.9712224884152</c:v>
                </c:pt>
                <c:pt idx="38">
                  <c:v>-66.05463738024262</c:v>
                </c:pt>
                <c:pt idx="39">
                  <c:v>-63.86582125293715</c:v>
                </c:pt>
                <c:pt idx="40">
                  <c:v>-62.35382178301273</c:v>
                </c:pt>
                <c:pt idx="41">
                  <c:v>-61.47058479212137</c:v>
                </c:pt>
                <c:pt idx="42">
                  <c:v>-61.17078939883686</c:v>
                </c:pt>
                <c:pt idx="43">
                  <c:v>-61.41169614731498</c:v>
                </c:pt>
                <c:pt idx="44">
                  <c:v>-62.15300558801573</c:v>
                </c:pt>
                <c:pt idx="45">
                  <c:v>-63.35672125421399</c:v>
                </c:pt>
                <c:pt idx="46">
                  <c:v>-64.9870299883478</c:v>
                </c:pt>
                <c:pt idx="47">
                  <c:v>-67.01018598305381</c:v>
                </c:pt>
                <c:pt idx="48">
                  <c:v>-69.39440150378815</c:v>
                </c:pt>
                <c:pt idx="49">
                  <c:v>-72.10974374941175</c:v>
                </c:pt>
                <c:pt idx="50">
                  <c:v>-75.12803736124255</c:v>
                </c:pt>
                <c:pt idx="51">
                  <c:v>-78.4227721579628</c:v>
                </c:pt>
                <c:pt idx="52">
                  <c:v>-81.9690155754106</c:v>
                </c:pt>
                <c:pt idx="53">
                  <c:v>-85.7433299437107</c:v>
                </c:pt>
                <c:pt idx="54">
                  <c:v>-89.72369389078631</c:v>
                </c:pt>
                <c:pt idx="55">
                  <c:v>-93.88942774304267</c:v>
                </c:pt>
                <c:pt idx="56">
                  <c:v>-98.2211226962736</c:v>
                </c:pt>
                <c:pt idx="57">
                  <c:v>-102.700573549062</c:v>
                </c:pt>
                <c:pt idx="58">
                  <c:v>-107.3107147957526</c:v>
                </c:pt>
                <c:pt idx="59">
                  <c:v>-112.035559919801</c:v>
                </c:pt>
                <c:pt idx="60">
                  <c:v>-116.8601437166708</c:v>
                </c:pt>
                <c:pt idx="61">
                  <c:v>-121.7704674904562</c:v>
                </c:pt>
                <c:pt idx="62">
                  <c:v>-126.7534469821985</c:v>
                </c:pt>
                <c:pt idx="63">
                  <c:v>-131.7968628946073</c:v>
                </c:pt>
                <c:pt idx="64">
                  <c:v>-136.8893138851454</c:v>
                </c:pt>
                <c:pt idx="65">
                  <c:v>-142.0201719061388</c:v>
                </c:pt>
                <c:pt idx="66">
                  <c:v>-147.1795397809547</c:v>
                </c:pt>
                <c:pt idx="67">
                  <c:v>-152.358210905013</c:v>
                </c:pt>
                <c:pt idx="68">
                  <c:v>-157.547630971696</c:v>
                </c:pt>
                <c:pt idx="69">
                  <c:v>-162.7398616234561</c:v>
                </c:pt>
                <c:pt idx="70">
                  <c:v>-167.9275459379351</c:v>
                </c:pt>
                <c:pt idx="71">
                  <c:v>-173.1038756586222</c:v>
                </c:pt>
                <c:pt idx="72">
                  <c:v>-178.2625600880383</c:v>
                </c:pt>
                <c:pt idx="73">
                  <c:v>-183.3977965623744</c:v>
                </c:pt>
                <c:pt idx="74">
                  <c:v>-188.5042424321073</c:v>
                </c:pt>
                <c:pt idx="75">
                  <c:v>-193.576988476294</c:v>
                </c:pt>
                <c:pt idx="76">
                  <c:v>-198.6115336799994</c:v>
                </c:pt>
                <c:pt idx="77">
                  <c:v>-203.6037613116059</c:v>
                </c:pt>
                <c:pt idx="78">
                  <c:v>-208.5499162344786</c:v>
                </c:pt>
                <c:pt idx="79">
                  <c:v>-213.4465833948638</c:v>
                </c:pt>
                <c:pt idx="80">
                  <c:v>-218.2906674286933</c:v>
                </c:pt>
                <c:pt idx="81">
                  <c:v>-223.0793733323426</c:v>
                </c:pt>
                <c:pt idx="82">
                  <c:v>-227.8101881461025</c:v>
                </c:pt>
                <c:pt idx="83">
                  <c:v>-232.4808636009511</c:v>
                </c:pt>
                <c:pt idx="84">
                  <c:v>-237.0893996808518</c:v>
                </c:pt>
                <c:pt idx="85">
                  <c:v>-241.634029056695</c:v>
                </c:pt>
                <c:pt idx="86">
                  <c:v>-246.113202347944</c:v>
                </c:pt>
                <c:pt idx="87">
                  <c:v>-250.5255741725887</c:v>
                </c:pt>
                <c:pt idx="88">
                  <c:v>-254.8699899452331</c:v>
                </c:pt>
                <c:pt idx="89">
                  <c:v>-259.1454733870486</c:v>
                </c:pt>
                <c:pt idx="90">
                  <c:v>-263.3512147118454</c:v>
                </c:pt>
                <c:pt idx="91">
                  <c:v>-267.4865594554186</c:v>
                </c:pt>
                <c:pt idx="92">
                  <c:v>-271.5509979153394</c:v>
                </c:pt>
                <c:pt idx="93">
                  <c:v>-275.5441551708027</c:v>
                </c:pt>
                <c:pt idx="94">
                  <c:v>-279.4657816536783</c:v>
                </c:pt>
                <c:pt idx="95">
                  <c:v>-283.3157442436241</c:v>
                </c:pt>
                <c:pt idx="96">
                  <c:v>-287.0940178596645</c:v>
                </c:pt>
                <c:pt idx="97">
                  <c:v>-290.8006775234463</c:v>
                </c:pt>
                <c:pt idx="98">
                  <c:v>-294.4358908721836</c:v>
                </c:pt>
                <c:pt idx="99">
                  <c:v>-297.9999110950191</c:v>
                </c:pt>
                <c:pt idx="100">
                  <c:v>-301.4930702745131</c:v>
                </c:pt>
                <c:pt idx="101">
                  <c:v>-304.9157731103878</c:v>
                </c:pt>
                <c:pt idx="102">
                  <c:v>-308.2684910069946</c:v>
                </c:pt>
                <c:pt idx="103">
                  <c:v>-311.5517565056596</c:v>
                </c:pt>
                <c:pt idx="104">
                  <c:v>-314.7661580435282</c:v>
                </c:pt>
                <c:pt idx="105">
                  <c:v>-317.9123350231021</c:v>
                </c:pt>
                <c:pt idx="106">
                  <c:v>-320.9909731749503</c:v>
                </c:pt>
                <c:pt idx="107">
                  <c:v>-324.002800199727</c:v>
                </c:pt>
                <c:pt idx="108">
                  <c:v>-326.9485816737906</c:v>
                </c:pt>
                <c:pt idx="109">
                  <c:v>-329.8291172053067</c:v>
                </c:pt>
                <c:pt idx="110">
                  <c:v>-332.6452368266073</c:v>
                </c:pt>
                <c:pt idx="111">
                  <c:v>-335.397797612748</c:v>
                </c:pt>
                <c:pt idx="112">
                  <c:v>-338.0876805104108</c:v>
                </c:pt>
                <c:pt idx="113">
                  <c:v>-340.7157873693468</c:v>
                </c:pt>
                <c:pt idx="114">
                  <c:v>-343.2830381645716</c:v>
                </c:pt>
                <c:pt idx="115">
                  <c:v>-345.7903683973946</c:v>
                </c:pt>
                <c:pt idx="116">
                  <c:v>-348.2387266681486</c:v>
                </c:pt>
                <c:pt idx="117">
                  <c:v>-350.6290724096995</c:v>
                </c:pt>
                <c:pt idx="118">
                  <c:v>-352.9623737732852</c:v>
                </c:pt>
                <c:pt idx="119">
                  <c:v>-355.2396056585385</c:v>
                </c:pt>
              </c:numCache>
            </c:numRef>
          </c:yVal>
          <c:smooth val="0"/>
          <c:extLst xmlns:c16r2="http://schemas.microsoft.com/office/drawing/2015/06/chart">
            <c:ext xmlns:c16="http://schemas.microsoft.com/office/drawing/2014/chart" uri="{C3380CC4-5D6E-409C-BE32-E72D297353CC}">
              <c16:uniqueId val="{00000007-5F48-449C-B0C9-24B436AE13A1}"/>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1547.768241170515</c:v>
                </c:pt>
                <c:pt idx="2">
                  <c:v>-1436.957192753291</c:v>
                </c:pt>
                <c:pt idx="3">
                  <c:v>-1332.898402931518</c:v>
                </c:pt>
                <c:pt idx="4">
                  <c:v>-1235.226233218891</c:v>
                </c:pt>
                <c:pt idx="5">
                  <c:v>-1143.595114862301</c:v>
                </c:pt>
                <c:pt idx="6">
                  <c:v>-1057.676907981047</c:v>
                </c:pt>
                <c:pt idx="7">
                  <c:v>-977.1600556075937</c:v>
                </c:pt>
                <c:pt idx="8">
                  <c:v>-901.748784570407</c:v>
                </c:pt>
                <c:pt idx="9">
                  <c:v>-831.1623440416188</c:v>
                </c:pt>
                <c:pt idx="10">
                  <c:v>-765.134279651197</c:v>
                </c:pt>
                <c:pt idx="11">
                  <c:v>-703.4117413396731</c:v>
                </c:pt>
                <c:pt idx="12">
                  <c:v>-645.7548233054113</c:v>
                </c:pt>
                <c:pt idx="13">
                  <c:v>-562.7270791193825</c:v>
                </c:pt>
                <c:pt idx="14">
                  <c:v>-510.7813084902173</c:v>
                </c:pt>
                <c:pt idx="15">
                  <c:v>-463.4588088505278</c:v>
                </c:pt>
                <c:pt idx="16">
                  <c:v>-420.135339665896</c:v>
                </c:pt>
                <c:pt idx="17">
                  <c:v>-380.4302281605342</c:v>
                </c:pt>
                <c:pt idx="18">
                  <c:v>-344.0180840517587</c:v>
                </c:pt>
                <c:pt idx="19">
                  <c:v>-310.617492378211</c:v>
                </c:pt>
                <c:pt idx="20">
                  <c:v>-279.9826948902701</c:v>
                </c:pt>
                <c:pt idx="21">
                  <c:v>-251.8970600675275</c:v>
                </c:pt>
                <c:pt idx="22">
                  <c:v>-226.1679428854277</c:v>
                </c:pt>
                <c:pt idx="23">
                  <c:v>-202.622626663575</c:v>
                </c:pt>
                <c:pt idx="24">
                  <c:v>-181.1051080291872</c:v>
                </c:pt>
                <c:pt idx="25">
                  <c:v>-161.4735393630872</c:v>
                </c:pt>
                <c:pt idx="26">
                  <c:v>-143.5469040657372</c:v>
                </c:pt>
                <c:pt idx="27">
                  <c:v>-127.2540402961822</c:v>
                </c:pt>
                <c:pt idx="28">
                  <c:v>-112.4865913005451</c:v>
                </c:pt>
                <c:pt idx="29">
                  <c:v>-99.14340262205005</c:v>
                </c:pt>
                <c:pt idx="30">
                  <c:v>-87.13016854182024</c:v>
                </c:pt>
                <c:pt idx="31">
                  <c:v>-76.35877997563048</c:v>
                </c:pt>
                <c:pt idx="32">
                  <c:v>-66.7467696982603</c:v>
                </c:pt>
                <c:pt idx="33">
                  <c:v>-58.21683925461542</c:v>
                </c:pt>
                <c:pt idx="34">
                  <c:v>-50.69645131847755</c:v>
                </c:pt>
                <c:pt idx="35">
                  <c:v>-44.11747478455617</c:v>
                </c:pt>
                <c:pt idx="36">
                  <c:v>-38.41587264129299</c:v>
                </c:pt>
                <c:pt idx="37">
                  <c:v>-33.5314248193008</c:v>
                </c:pt>
                <c:pt idx="38">
                  <c:v>-29.40747987826762</c:v>
                </c:pt>
                <c:pt idx="39">
                  <c:v>-25.99064069921769</c:v>
                </c:pt>
                <c:pt idx="40">
                  <c:v>-23.23073465144989</c:v>
                </c:pt>
                <c:pt idx="41">
                  <c:v>-21.08054486140098</c:v>
                </c:pt>
                <c:pt idx="42">
                  <c:v>-19.495636275938</c:v>
                </c:pt>
                <c:pt idx="43">
                  <c:v>-18.4341956249591</c:v>
                </c:pt>
                <c:pt idx="44">
                  <c:v>-17.85688270556057</c:v>
                </c:pt>
                <c:pt idx="45">
                  <c:v>-17.72669165280422</c:v>
                </c:pt>
                <c:pt idx="46">
                  <c:v>-18.00882112331965</c:v>
                </c:pt>
                <c:pt idx="47">
                  <c:v>-18.67055249772602</c:v>
                </c:pt>
                <c:pt idx="48">
                  <c:v>-19.6811353590565</c:v>
                </c:pt>
                <c:pt idx="49">
                  <c:v>-21.01167961991086</c:v>
                </c:pt>
                <c:pt idx="50">
                  <c:v>-22.63505376318972</c:v>
                </c:pt>
                <c:pt idx="51">
                  <c:v>-24.52578873672246</c:v>
                </c:pt>
                <c:pt idx="52">
                  <c:v>-26.65998694238624</c:v>
                </c:pt>
                <c:pt idx="53">
                  <c:v>-29.01523643076688</c:v>
                </c:pt>
                <c:pt idx="54">
                  <c:v>-31.57052953937058</c:v>
                </c:pt>
                <c:pt idx="55">
                  <c:v>-34.30618583211617</c:v>
                </c:pt>
                <c:pt idx="56">
                  <c:v>-37.2037790916911</c:v>
                </c:pt>
                <c:pt idx="57">
                  <c:v>-40.24606813083301</c:v>
                </c:pt>
                <c:pt idx="58">
                  <c:v>-43.41693121106982</c:v>
                </c:pt>
                <c:pt idx="59">
                  <c:v>-46.70130387330573</c:v>
                </c:pt>
                <c:pt idx="60">
                  <c:v>-50.08511999775692</c:v>
                </c:pt>
                <c:pt idx="61">
                  <c:v>-53.55525592336926</c:v>
                </c:pt>
                <c:pt idx="62">
                  <c:v>-57.09947746865873</c:v>
                </c:pt>
                <c:pt idx="63">
                  <c:v>-60.7063897044045</c:v>
                </c:pt>
                <c:pt idx="64">
                  <c:v>-64.36538933825722</c:v>
                </c:pt>
                <c:pt idx="65">
                  <c:v>-68.0666195779486</c:v>
                </c:pt>
                <c:pt idx="66">
                  <c:v>-71.80092734968275</c:v>
                </c:pt>
                <c:pt idx="67">
                  <c:v>-75.55982275263256</c:v>
                </c:pt>
                <c:pt idx="68">
                  <c:v>-79.33544063688032</c:v>
                </c:pt>
                <c:pt idx="69">
                  <c:v>-83.12050419923955</c:v>
                </c:pt>
                <c:pt idx="70">
                  <c:v>-86.908290496267</c:v>
                </c:pt>
                <c:pt idx="71">
                  <c:v>-90.69259777752505</c:v>
                </c:pt>
                <c:pt idx="72">
                  <c:v>-94.4677145484457</c:v>
                </c:pt>
                <c:pt idx="73">
                  <c:v>-98.22839027788044</c:v>
                </c:pt>
                <c:pt idx="74">
                  <c:v>-101.9698076647401</c:v>
                </c:pt>
                <c:pt idx="75">
                  <c:v>-105.687556388857</c:v>
                </c:pt>
                <c:pt idx="76">
                  <c:v>-109.3776082691802</c:v>
                </c:pt>
                <c:pt idx="77">
                  <c:v>-113.0362937598838</c:v>
                </c:pt>
                <c:pt idx="78">
                  <c:v>-116.660279716396</c:v>
                </c:pt>
                <c:pt idx="79">
                  <c:v>-120.2465483674187</c:v>
                </c:pt>
                <c:pt idx="80">
                  <c:v>-123.792377431706</c:v>
                </c:pt>
                <c:pt idx="81">
                  <c:v>-127.2953213221608</c:v>
                </c:pt>
                <c:pt idx="82">
                  <c:v>-130.753193381297</c:v>
                </c:pt>
                <c:pt idx="83">
                  <c:v>-134.1640490962563</c:v>
                </c:pt>
                <c:pt idx="84">
                  <c:v>-137.526170242607</c:v>
                </c:pt>
                <c:pt idx="85">
                  <c:v>-140.8380499103932</c:v>
                </c:pt>
                <c:pt idx="86">
                  <c:v>-144.0983783661904</c:v>
                </c:pt>
                <c:pt idx="87">
                  <c:v>-147.306029708856</c:v>
                </c:pt>
                <c:pt idx="88">
                  <c:v>-150.4600492779264</c:v>
                </c:pt>
                <c:pt idx="89">
                  <c:v>-153.5596417754932</c:v>
                </c:pt>
                <c:pt idx="90">
                  <c:v>-156.6041600648841</c:v>
                </c:pt>
                <c:pt idx="91">
                  <c:v>-159.5930946109802</c:v>
                </c:pt>
                <c:pt idx="92">
                  <c:v>-162.5260635282793</c:v>
                </c:pt>
                <c:pt idx="93">
                  <c:v>-165.402803205463</c:v>
                </c:pt>
                <c:pt idx="94">
                  <c:v>-168.2231594760451</c:v>
                </c:pt>
                <c:pt idx="95">
                  <c:v>-170.9870793063001</c:v>
                </c:pt>
                <c:pt idx="96">
                  <c:v>-173.6946029731807</c:v>
                </c:pt>
                <c:pt idx="97">
                  <c:v>-176.345856706328</c:v>
                </c:pt>
                <c:pt idx="98">
                  <c:v>-178.9410457697504</c:v>
                </c:pt>
                <c:pt idx="99">
                  <c:v>-181.4804479592148</c:v>
                </c:pt>
                <c:pt idx="100">
                  <c:v>-183.9644074940952</c:v>
                </c:pt>
                <c:pt idx="101">
                  <c:v>-186.393329280225</c:v>
                </c:pt>
                <c:pt idx="102">
                  <c:v>-188.7676735281727</c:v>
                </c:pt>
                <c:pt idx="103">
                  <c:v>-191.0879507018253</c:v>
                </c:pt>
                <c:pt idx="104">
                  <c:v>-193.3547167849028</c:v>
                </c:pt>
                <c:pt idx="105">
                  <c:v>-195.5685688444064</c:v>
                </c:pt>
                <c:pt idx="106">
                  <c:v>-197.73014087692</c:v>
                </c:pt>
                <c:pt idx="107">
                  <c:v>-199.8400999200803</c:v>
                </c:pt>
                <c:pt idx="108">
                  <c:v>-201.8991424172363</c:v>
                </c:pt>
                <c:pt idx="109">
                  <c:v>-203.9079908192343</c:v>
                </c:pt>
                <c:pt idx="110">
                  <c:v>-205.8673904106472</c:v>
                </c:pt>
                <c:pt idx="111">
                  <c:v>-207.778106348731</c:v>
                </c:pt>
                <c:pt idx="112">
                  <c:v>-209.6409209018148</c:v>
                </c:pt>
                <c:pt idx="113">
                  <c:v>-211.456630876939</c:v>
                </c:pt>
                <c:pt idx="114">
                  <c:v>-213.2260452256178</c:v>
                </c:pt>
                <c:pt idx="115">
                  <c:v>-214.9499828181215</c:v>
                </c:pt>
                <c:pt idx="116">
                  <c:v>-216.6292703744675</c:v>
                </c:pt>
                <c:pt idx="117">
                  <c:v>-218.2647405470489</c:v>
                </c:pt>
                <c:pt idx="118">
                  <c:v>-219.8572301421173</c:v>
                </c:pt>
                <c:pt idx="119">
                  <c:v>-221.4075784742545</c:v>
                </c:pt>
              </c:numCache>
            </c:numRef>
          </c:yVal>
          <c:smooth val="0"/>
          <c:extLst xmlns:c16r2="http://schemas.microsoft.com/office/drawing/2015/06/chart">
            <c:ext xmlns:c16="http://schemas.microsoft.com/office/drawing/2014/chart" uri="{C3380CC4-5D6E-409C-BE32-E72D297353CC}">
              <c16:uniqueId val="{00000008-5F48-449C-B0C9-24B436AE13A1}"/>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1547.768241170515</c:v>
                </c:pt>
                <c:pt idx="2">
                  <c:v>-1438.19529927629</c:v>
                </c:pt>
                <c:pt idx="3">
                  <c:v>-1335.342817230114</c:v>
                </c:pt>
                <c:pt idx="4">
                  <c:v>-1238.843336353867</c:v>
                </c:pt>
                <c:pt idx="5">
                  <c:v>-1148.351427475387</c:v>
                </c:pt>
                <c:pt idx="6">
                  <c:v>-1063.539341265943</c:v>
                </c:pt>
                <c:pt idx="7">
                  <c:v>-984.0960763355833</c:v>
                </c:pt>
                <c:pt idx="8">
                  <c:v>-909.7265220219414</c:v>
                </c:pt>
                <c:pt idx="9">
                  <c:v>-840.1506550170234</c:v>
                </c:pt>
                <c:pt idx="10">
                  <c:v>-775.102783588365</c:v>
                </c:pt>
                <c:pt idx="11">
                  <c:v>-714.330834442131</c:v>
                </c:pt>
                <c:pt idx="12">
                  <c:v>-657.5956782257308</c:v>
                </c:pt>
                <c:pt idx="13">
                  <c:v>-575.4616349705248</c:v>
                </c:pt>
                <c:pt idx="14">
                  <c:v>-525.0147474271336</c:v>
                </c:pt>
                <c:pt idx="15">
                  <c:v>-479.1078054014542</c:v>
                </c:pt>
                <c:pt idx="16">
                  <c:v>-437.1260125956615</c:v>
                </c:pt>
                <c:pt idx="17">
                  <c:v>-398.6937017682216</c:v>
                </c:pt>
                <c:pt idx="18">
                  <c:v>-363.4900403419886</c:v>
                </c:pt>
                <c:pt idx="19">
                  <c:v>-331.237780550866</c:v>
                </c:pt>
                <c:pt idx="20">
                  <c:v>-301.6949796640256</c:v>
                </c:pt>
                <c:pt idx="21">
                  <c:v>-274.6485051113923</c:v>
                </c:pt>
                <c:pt idx="22">
                  <c:v>-249.9089258610657</c:v>
                </c:pt>
                <c:pt idx="23">
                  <c:v>-227.306482603617</c:v>
                </c:pt>
                <c:pt idx="24">
                  <c:v>-206.6878980330803</c:v>
                </c:pt>
                <c:pt idx="25">
                  <c:v>-187.9138418586081</c:v>
                </c:pt>
                <c:pt idx="26">
                  <c:v>-170.8050905503151</c:v>
                </c:pt>
                <c:pt idx="27">
                  <c:v>-155.2943498604327</c:v>
                </c:pt>
                <c:pt idx="28">
                  <c:v>-141.2752282523106</c:v>
                </c:pt>
                <c:pt idx="29">
                  <c:v>-128.6483585992755</c:v>
                </c:pt>
                <c:pt idx="30">
                  <c:v>-117.3210996466369</c:v>
                </c:pt>
                <c:pt idx="31">
                  <c:v>-107.2068953598282</c:v>
                </c:pt>
                <c:pt idx="32">
                  <c:v>-98.2247296938622</c:v>
                </c:pt>
                <c:pt idx="33">
                  <c:v>-90.29866200078685</c:v>
                </c:pt>
                <c:pt idx="34">
                  <c:v>-83.3574269783021</c:v>
                </c:pt>
                <c:pt idx="35">
                  <c:v>-77.33408656075335</c:v>
                </c:pt>
                <c:pt idx="36">
                  <c:v>-72.16572390345311</c:v>
                </c:pt>
                <c:pt idx="37">
                  <c:v>-67.79317174063175</c:v>
                </c:pt>
                <c:pt idx="38">
                  <c:v>-64.16076905428048</c:v>
                </c:pt>
                <c:pt idx="39">
                  <c:v>-61.21604937645316</c:v>
                </c:pt>
                <c:pt idx="40">
                  <c:v>-58.90972110602888</c:v>
                </c:pt>
                <c:pt idx="41">
                  <c:v>-57.19539842874292</c:v>
                </c:pt>
                <c:pt idx="42">
                  <c:v>-56.0294306384094</c:v>
                </c:pt>
                <c:pt idx="43">
                  <c:v>-55.37074524589843</c:v>
                </c:pt>
                <c:pt idx="44">
                  <c:v>-55.18070215611442</c:v>
                </c:pt>
                <c:pt idx="45">
                  <c:v>-55.4229576044636</c:v>
                </c:pt>
                <c:pt idx="46">
                  <c:v>-56.06333679695671</c:v>
                </c:pt>
                <c:pt idx="47">
                  <c:v>-57.0697143836369</c:v>
                </c:pt>
                <c:pt idx="48">
                  <c:v>-58.41190203841688</c:v>
                </c:pt>
                <c:pt idx="49">
                  <c:v>-60.0615425344222</c:v>
                </c:pt>
                <c:pt idx="50">
                  <c:v>-61.99200979252783</c:v>
                </c:pt>
                <c:pt idx="51">
                  <c:v>-64.17831445568913</c:v>
                </c:pt>
                <c:pt idx="52">
                  <c:v>-66.59701443563972</c:v>
                </c:pt>
                <c:pt idx="53">
                  <c:v>-69.22613057244521</c:v>
                </c:pt>
                <c:pt idx="54">
                  <c:v>-72.0450666282777</c:v>
                </c:pt>
                <c:pt idx="55">
                  <c:v>-75.03453349320626</c:v>
                </c:pt>
                <c:pt idx="56">
                  <c:v>-78.17647735652756</c:v>
                </c:pt>
                <c:pt idx="57">
                  <c:v>-81.4540116218923</c:v>
                </c:pt>
                <c:pt idx="58">
                  <c:v>-84.8513523565543</c:v>
                </c:pt>
                <c:pt idx="59">
                  <c:v>-88.35375708644204</c:v>
                </c:pt>
                <c:pt idx="60">
                  <c:v>-91.94746675762144</c:v>
                </c:pt>
                <c:pt idx="61">
                  <c:v>-95.61965070009317</c:v>
                </c:pt>
                <c:pt idx="62">
                  <c:v>-99.35835444019901</c:v>
                </c:pt>
                <c:pt idx="63">
                  <c:v>-103.1524502143293</c:v>
                </c:pt>
                <c:pt idx="64">
                  <c:v>-106.9915900471897</c:v>
                </c:pt>
                <c:pt idx="65">
                  <c:v>-110.8661612676042</c:v>
                </c:pt>
                <c:pt idx="66">
                  <c:v>-114.7672443367992</c:v>
                </c:pt>
                <c:pt idx="67">
                  <c:v>-118.6865728768898</c:v>
                </c:pt>
                <c:pt idx="68">
                  <c:v>-122.6164957860237</c:v>
                </c:pt>
                <c:pt idx="69">
                  <c:v>-126.5499413404905</c:v>
                </c:pt>
                <c:pt idx="70">
                  <c:v>-130.480383181006</c:v>
                </c:pt>
                <c:pt idx="71">
                  <c:v>-134.4018080920068</c:v>
                </c:pt>
                <c:pt idx="72">
                  <c:v>-138.3086854838402</c:v>
                </c:pt>
                <c:pt idx="73">
                  <c:v>-142.1959384928341</c:v>
                </c:pt>
                <c:pt idx="74">
                  <c:v>-146.0589166190766</c:v>
                </c:pt>
                <c:pt idx="75">
                  <c:v>-149.8933698246437</c:v>
                </c:pt>
                <c:pt idx="76">
                  <c:v>-153.695424019581</c:v>
                </c:pt>
                <c:pt idx="77">
                  <c:v>-157.4615578660741</c:v>
                </c:pt>
                <c:pt idx="78">
                  <c:v>-161.1885808340594</c:v>
                </c:pt>
                <c:pt idx="79">
                  <c:v>-164.8736124469033</c:v>
                </c:pt>
                <c:pt idx="80">
                  <c:v>-168.5140626549504</c:v>
                </c:pt>
                <c:pt idx="81">
                  <c:v>-172.1076132819035</c:v>
                </c:pt>
                <c:pt idx="82">
                  <c:v>-175.6522004887411</c:v>
                </c:pt>
                <c:pt idx="83">
                  <c:v>-179.145998203865</c:v>
                </c:pt>
                <c:pt idx="84">
                  <c:v>-182.5874024696095</c:v>
                </c:pt>
                <c:pt idx="85">
                  <c:v>-185.975016660268</c:v>
                </c:pt>
                <c:pt idx="86">
                  <c:v>-189.3076375239798</c:v>
                </c:pt>
                <c:pt idx="87">
                  <c:v>-192.5842420100453</c:v>
                </c:pt>
                <c:pt idx="88">
                  <c:v>-195.8039748370938</c:v>
                </c:pt>
                <c:pt idx="89">
                  <c:v>-198.966136768071</c:v>
                </c:pt>
                <c:pt idx="90">
                  <c:v>-202.0701735521798</c:v>
                </c:pt>
                <c:pt idx="91">
                  <c:v>-205.1156655008745</c:v>
                </c:pt>
                <c:pt idx="92">
                  <c:v>-208.1023176647395</c:v>
                </c:pt>
                <c:pt idx="93">
                  <c:v>-211.0299505794283</c:v>
                </c:pt>
                <c:pt idx="94">
                  <c:v>-213.898491551503</c:v>
                </c:pt>
                <c:pt idx="95">
                  <c:v>-216.707966455113</c:v>
                </c:pt>
                <c:pt idx="96">
                  <c:v>-219.458492013142</c:v>
                </c:pt>
                <c:pt idx="97">
                  <c:v>-222.1502685371961</c:v>
                </c:pt>
                <c:pt idx="98">
                  <c:v>-224.7835731018641</c:v>
                </c:pt>
                <c:pt idx="99">
                  <c:v>-227.35875313016</c:v>
                </c:pt>
                <c:pt idx="100">
                  <c:v>-229.876220368591</c:v>
                </c:pt>
                <c:pt idx="101">
                  <c:v>-232.3364452297501</c:v>
                </c:pt>
                <c:pt idx="102">
                  <c:v>-234.7399514857061</c:v>
                </c:pt>
                <c:pt idx="103">
                  <c:v>-237.0873112880181</c:v>
                </c:pt>
                <c:pt idx="104">
                  <c:v>-239.3791405024822</c:v>
                </c:pt>
                <c:pt idx="105">
                  <c:v>-241.616094337558</c:v>
                </c:pt>
                <c:pt idx="106">
                  <c:v>-243.7988632518536</c:v>
                </c:pt>
                <c:pt idx="107">
                  <c:v>-245.9281691250872</c:v>
                </c:pt>
                <c:pt idx="108">
                  <c:v>-248.0047616780103</c:v>
                </c:pt>
                <c:pt idx="109">
                  <c:v>-250.0294151279522</c:v>
                </c:pt>
                <c:pt idx="110">
                  <c:v>-252.0029250661501</c:v>
                </c:pt>
                <c:pt idx="111">
                  <c:v>-253.9261055449206</c:v>
                </c:pt>
                <c:pt idx="112">
                  <c:v>-255.799786362968</c:v>
                </c:pt>
                <c:pt idx="113">
                  <c:v>-257.6248105373815</c:v>
                </c:pt>
                <c:pt idx="114">
                  <c:v>-259.4020319515689</c:v>
                </c:pt>
                <c:pt idx="115">
                  <c:v>-261.1323131704266</c:v>
                </c:pt>
                <c:pt idx="116">
                  <c:v>-262.8165234103471</c:v>
                </c:pt>
                <c:pt idx="117">
                  <c:v>-264.4555366591591</c:v>
                </c:pt>
                <c:pt idx="118">
                  <c:v>-266.0502299327927</c:v>
                </c:pt>
                <c:pt idx="119">
                  <c:v>-267.6014816649113</c:v>
                </c:pt>
              </c:numCache>
            </c:numRef>
          </c:yVal>
          <c:smooth val="0"/>
          <c:extLst xmlns:c16r2="http://schemas.microsoft.com/office/drawing/2015/06/chart">
            <c:ext xmlns:c16="http://schemas.microsoft.com/office/drawing/2014/chart" uri="{C3380CC4-5D6E-409C-BE32-E72D297353CC}">
              <c16:uniqueId val="{00000009-5F48-449C-B0C9-24B436AE13A1}"/>
            </c:ext>
          </c:extLst>
        </c:ser>
        <c:dLbls>
          <c:showLegendKey val="0"/>
          <c:showVal val="0"/>
          <c:showCatName val="0"/>
          <c:showSerName val="0"/>
          <c:showPercent val="0"/>
          <c:showBubbleSize val="0"/>
        </c:dLbls>
        <c:axId val="-1090557952"/>
        <c:axId val="-1376321312"/>
      </c:scatterChart>
      <c:valAx>
        <c:axId val="-109055795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76321312"/>
        <c:crosses val="autoZero"/>
        <c:crossBetween val="midCat"/>
      </c:valAx>
      <c:valAx>
        <c:axId val="-1376321312"/>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090557952"/>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43.84381737094373</c:v>
                </c:pt>
                <c:pt idx="2">
                  <c:v>482.6001140102736</c:v>
                </c:pt>
                <c:pt idx="3">
                  <c:v>1262.239268970676</c:v>
                </c:pt>
                <c:pt idx="4">
                  <c:v>2339.475237144623</c:v>
                </c:pt>
                <c:pt idx="5">
                  <c:v>3680.319935314823</c:v>
                </c:pt>
                <c:pt idx="6">
                  <c:v>5257.84626479075</c:v>
                </c:pt>
                <c:pt idx="7">
                  <c:v>7050.490230849013</c:v>
                </c:pt>
                <c:pt idx="8">
                  <c:v>8107.49324387312</c:v>
                </c:pt>
                <c:pt idx="9">
                  <c:v>8881.944310603183</c:v>
                </c:pt>
                <c:pt idx="10">
                  <c:v>9558.235997183241</c:v>
                </c:pt>
                <c:pt idx="11">
                  <c:v>10142.9256436876</c:v>
                </c:pt>
                <c:pt idx="12">
                  <c:v>10642.20391971339</c:v>
                </c:pt>
                <c:pt idx="13">
                  <c:v>11027.83653358184</c:v>
                </c:pt>
                <c:pt idx="14">
                  <c:v>11334.80132065434</c:v>
                </c:pt>
                <c:pt idx="15">
                  <c:v>11570.74543385906</c:v>
                </c:pt>
                <c:pt idx="16">
                  <c:v>11742.36795361107</c:v>
                </c:pt>
                <c:pt idx="17">
                  <c:v>11855.72377168201</c:v>
                </c:pt>
                <c:pt idx="18">
                  <c:v>11916.31583502563</c:v>
                </c:pt>
                <c:pt idx="19">
                  <c:v>11929.16869689897</c:v>
                </c:pt>
                <c:pt idx="20">
                  <c:v>11898.888080745</c:v>
                </c:pt>
                <c:pt idx="21">
                  <c:v>11828.08325398713</c:v>
                </c:pt>
                <c:pt idx="22">
                  <c:v>11719.90160612576</c:v>
                </c:pt>
                <c:pt idx="23">
                  <c:v>11577.56572914263</c:v>
                </c:pt>
                <c:pt idx="24">
                  <c:v>11404.07336441334</c:v>
                </c:pt>
                <c:pt idx="25">
                  <c:v>11202.21561201848</c:v>
                </c:pt>
                <c:pt idx="26">
                  <c:v>10974.533757668</c:v>
                </c:pt>
                <c:pt idx="27">
                  <c:v>10723.44539618399</c:v>
                </c:pt>
                <c:pt idx="28">
                  <c:v>10451.20955988439</c:v>
                </c:pt>
                <c:pt idx="29">
                  <c:v>10159.93685291335</c:v>
                </c:pt>
                <c:pt idx="30">
                  <c:v>9851.59905016655</c:v>
                </c:pt>
                <c:pt idx="31">
                  <c:v>9528.037867433391</c:v>
                </c:pt>
                <c:pt idx="32">
                  <c:v>9190.973015969101</c:v>
                </c:pt>
                <c:pt idx="33">
                  <c:v>8842.009637192822</c:v>
                </c:pt>
                <c:pt idx="34">
                  <c:v>8482.642359854658</c:v>
                </c:pt>
                <c:pt idx="35">
                  <c:v>8114.26332050236</c:v>
                </c:pt>
                <c:pt idx="36">
                  <c:v>7738.168847100344</c:v>
                </c:pt>
                <c:pt idx="37">
                  <c:v>7355.565158602781</c:v>
                </c:pt>
                <c:pt idx="38">
                  <c:v>6967.573701612178</c:v>
                </c:pt>
                <c:pt idx="39">
                  <c:v>6575.236055179965</c:v>
                </c:pt>
                <c:pt idx="40">
                  <c:v>6179.518732045777</c:v>
                </c:pt>
                <c:pt idx="41">
                  <c:v>5781.317619783803</c:v>
                </c:pt>
                <c:pt idx="42">
                  <c:v>5381.462163997814</c:v>
                </c:pt>
                <c:pt idx="43">
                  <c:v>4980.719312807078</c:v>
                </c:pt>
                <c:pt idx="44">
                  <c:v>4579.797238791362</c:v>
                </c:pt>
                <c:pt idx="45">
                  <c:v>4179.348852784329</c:v>
                </c:pt>
                <c:pt idx="46">
                  <c:v>3779.975122470874</c:v>
                </c:pt>
                <c:pt idx="47">
                  <c:v>3382.228202582337</c:v>
                </c:pt>
                <c:pt idx="48">
                  <c:v>2986.6143953437</c:v>
                </c:pt>
                <c:pt idx="49">
                  <c:v>2593.596949349623</c:v>
                </c:pt>
                <c:pt idx="50">
                  <c:v>2203.598704893608</c:v>
                </c:pt>
                <c:pt idx="51">
                  <c:v>1817.00459417887</c:v>
                </c:pt>
                <c:pt idx="52">
                  <c:v>1434.164004085585</c:v>
                </c:pt>
                <c:pt idx="53">
                  <c:v>1055.393009223044</c:v>
                </c:pt>
                <c:pt idx="54">
                  <c:v>680.9764819992706</c:v>
                </c:pt>
                <c:pt idx="55">
                  <c:v>311.1700862352736</c:v>
                </c:pt>
                <c:pt idx="56">
                  <c:v>-53.79783957311884</c:v>
                </c:pt>
                <c:pt idx="57">
                  <c:v>-413.7245035558008</c:v>
                </c:pt>
                <c:pt idx="58">
                  <c:v>-768.4309808602557</c:v>
                </c:pt>
                <c:pt idx="59">
                  <c:v>-1117.76062798081</c:v>
                </c:pt>
                <c:pt idx="60">
                  <c:v>-1461.577586104628</c:v>
                </c:pt>
                <c:pt idx="61">
                  <c:v>-1799.765368861146</c:v>
                </c:pt>
                <c:pt idx="62">
                  <c:v>-2132.225530041847</c:v>
                </c:pt>
                <c:pt idx="63">
                  <c:v>-2458.876407128759</c:v>
                </c:pt>
                <c:pt idx="64">
                  <c:v>-2779.651936663314</c:v>
                </c:pt>
                <c:pt idx="65">
                  <c:v>-3094.500537691638</c:v>
                </c:pt>
                <c:pt idx="66">
                  <c:v>-3403.384059716016</c:v>
                </c:pt>
                <c:pt idx="67">
                  <c:v>-3706.276791763024</c:v>
                </c:pt>
                <c:pt idx="68">
                  <c:v>-4003.16452933848</c:v>
                </c:pt>
                <c:pt idx="69">
                  <c:v>-4294.043696217239</c:v>
                </c:pt>
                <c:pt idx="70">
                  <c:v>-4578.920518164057</c:v>
                </c:pt>
                <c:pt idx="71">
                  <c:v>-4857.810245816596</c:v>
                </c:pt>
                <c:pt idx="72">
                  <c:v>-5130.73642412387</c:v>
                </c:pt>
                <c:pt idx="73">
                  <c:v>-5397.730205838569</c:v>
                </c:pt>
                <c:pt idx="74">
                  <c:v>-5658.829706709831</c:v>
                </c:pt>
                <c:pt idx="75">
                  <c:v>-5914.079400124489</c:v>
                </c:pt>
                <c:pt idx="76">
                  <c:v>-6163.52954907669</c:v>
                </c:pt>
                <c:pt idx="77">
                  <c:v>-6407.235673433635</c:v>
                </c:pt>
                <c:pt idx="78">
                  <c:v>-6645.258050580042</c:v>
                </c:pt>
                <c:pt idx="79">
                  <c:v>-6877.66124762129</c:v>
                </c:pt>
                <c:pt idx="80">
                  <c:v>-7104.51368341735</c:v>
                </c:pt>
                <c:pt idx="81">
                  <c:v>-7325.887218795716</c:v>
                </c:pt>
                <c:pt idx="82">
                  <c:v>-7541.856773396023</c:v>
                </c:pt>
                <c:pt idx="83">
                  <c:v>-7752.499967668671</c:v>
                </c:pt>
                <c:pt idx="84">
                  <c:v>-7957.896788612008</c:v>
                </c:pt>
                <c:pt idx="85">
                  <c:v>-8158.129277937114</c:v>
                </c:pt>
                <c:pt idx="86">
                  <c:v>-8353.28124138573</c:v>
                </c:pt>
                <c:pt idx="87">
                  <c:v>-8543.437978008762</c:v>
                </c:pt>
                <c:pt idx="88">
                  <c:v>-8728.686028271913</c:v>
                </c:pt>
                <c:pt idx="89">
                  <c:v>-8909.112939912825</c:v>
                </c:pt>
                <c:pt idx="90">
                  <c:v>-9084.807050536386</c:v>
                </c:pt>
                <c:pt idx="91">
                  <c:v>-9255.857285966944</c:v>
                </c:pt>
                <c:pt idx="92">
                  <c:v>-9422.352973461895</c:v>
                </c:pt>
                <c:pt idx="93">
                  <c:v>-9584.383668906986</c:v>
                </c:pt>
                <c:pt idx="94">
                  <c:v>-9742.038997171912</c:v>
                </c:pt>
                <c:pt idx="95">
                  <c:v>-9895.408504860941</c:v>
                </c:pt>
                <c:pt idx="96">
                  <c:v>-10044.58152470272</c:v>
                </c:pt>
                <c:pt idx="97">
                  <c:v>-10189.64705089945</c:v>
                </c:pt>
                <c:pt idx="98">
                  <c:v>-10330.69362476561</c:v>
                </c:pt>
                <c:pt idx="99">
                  <c:v>-10467.80923003191</c:v>
                </c:pt>
                <c:pt idx="100">
                  <c:v>-10601.0811972334</c:v>
                </c:pt>
                <c:pt idx="101">
                  <c:v>-10730.59611660475</c:v>
                </c:pt>
                <c:pt idx="102">
                  <c:v>-10856.43975896994</c:v>
                </c:pt>
                <c:pt idx="103">
                  <c:v>-10978.6970041222</c:v>
                </c:pt>
                <c:pt idx="104">
                  <c:v>-11097.45177620742</c:v>
                </c:pt>
                <c:pt idx="105">
                  <c:v>-11212.7869856949</c:v>
                </c:pt>
                <c:pt idx="106">
                  <c:v>-11324.7844774793</c:v>
                </c:pt>
                <c:pt idx="107">
                  <c:v>-11433.52498473227</c:v>
                </c:pt>
                <c:pt idx="108">
                  <c:v>-11539.08808813011</c:v>
                </c:pt>
                <c:pt idx="109">
                  <c:v>-11641.55218009232</c:v>
                </c:pt>
                <c:pt idx="110">
                  <c:v>-11740.99443369592</c:v>
                </c:pt>
                <c:pt idx="111">
                  <c:v>-11837.49077595724</c:v>
                </c:pt>
                <c:pt idx="112">
                  <c:v>-11931.11586517096</c:v>
                </c:pt>
                <c:pt idx="113">
                  <c:v>-12021.94307203311</c:v>
                </c:pt>
                <c:pt idx="114">
                  <c:v>-12110.04446427617</c:v>
                </c:pt>
                <c:pt idx="115">
                  <c:v>-12195.49079456739</c:v>
                </c:pt>
                <c:pt idx="116">
                  <c:v>-12278.35149143683</c:v>
                </c:pt>
                <c:pt idx="117">
                  <c:v>-12358.6946530086</c:v>
                </c:pt>
                <c:pt idx="118">
                  <c:v>-12436.58704332216</c:v>
                </c:pt>
                <c:pt idx="119">
                  <c:v>-12512.09409106337</c:v>
                </c:pt>
              </c:numCache>
            </c:numRef>
          </c:yVal>
          <c:smooth val="0"/>
          <c:extLst xmlns:c16r2="http://schemas.microsoft.com/office/drawing/2015/06/chart">
            <c:ext xmlns:c16="http://schemas.microsoft.com/office/drawing/2014/chart" uri="{C3380CC4-5D6E-409C-BE32-E72D297353CC}">
              <c16:uniqueId val="{00000000-656A-4C08-8357-E1A87692290A}"/>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43.84381737094373</c:v>
                </c:pt>
                <c:pt idx="2">
                  <c:v>482.6153054027818</c:v>
                </c:pt>
                <c:pt idx="3">
                  <c:v>1262.283900387585</c:v>
                </c:pt>
                <c:pt idx="4">
                  <c:v>2339.562804504762</c:v>
                </c:pt>
                <c:pt idx="5">
                  <c:v>3680.463322487194</c:v>
                </c:pt>
                <c:pt idx="6">
                  <c:v>5258.057847679593</c:v>
                </c:pt>
                <c:pt idx="7">
                  <c:v>7050.781954486388</c:v>
                </c:pt>
                <c:pt idx="8">
                  <c:v>8107.60126027046</c:v>
                </c:pt>
                <c:pt idx="9">
                  <c:v>8882.0494342749</c:v>
                </c:pt>
                <c:pt idx="10">
                  <c:v>9558.338017489248</c:v>
                </c:pt>
                <c:pt idx="11">
                  <c:v>10143.02434175042</c:v>
                </c:pt>
                <c:pt idx="12">
                  <c:v>10642.29907080065</c:v>
                </c:pt>
                <c:pt idx="13">
                  <c:v>11027.92790926713</c:v>
                </c:pt>
                <c:pt idx="14">
                  <c:v>11334.88867606362</c:v>
                </c:pt>
                <c:pt idx="15">
                  <c:v>11570.8285190803</c:v>
                </c:pt>
                <c:pt idx="16">
                  <c:v>11742.44650493562</c:v>
                </c:pt>
                <c:pt idx="17">
                  <c:v>11855.79750753008</c:v>
                </c:pt>
                <c:pt idx="18">
                  <c:v>11916.38445516862</c:v>
                </c:pt>
                <c:pt idx="19">
                  <c:v>11929.23188391561</c:v>
                </c:pt>
                <c:pt idx="20">
                  <c:v>11898.94550293218</c:v>
                </c:pt>
                <c:pt idx="21">
                  <c:v>11828.1340890089</c:v>
                </c:pt>
                <c:pt idx="22">
                  <c:v>11719.94533599028</c:v>
                </c:pt>
                <c:pt idx="23">
                  <c:v>11577.60182001255</c:v>
                </c:pt>
                <c:pt idx="24">
                  <c:v>11404.10126999952</c:v>
                </c:pt>
                <c:pt idx="25">
                  <c:v>11202.2347777458</c:v>
                </c:pt>
                <c:pt idx="26">
                  <c:v>10974.54362449935</c:v>
                </c:pt>
                <c:pt idx="27">
                  <c:v>10723.44540408533</c:v>
                </c:pt>
                <c:pt idx="28">
                  <c:v>10451.1991509418</c:v>
                </c:pt>
                <c:pt idx="29">
                  <c:v>10159.91547408793</c:v>
                </c:pt>
                <c:pt idx="30">
                  <c:v>9851.566155712585</c:v>
                </c:pt>
                <c:pt idx="31">
                  <c:v>9527.992921003561</c:v>
                </c:pt>
                <c:pt idx="32">
                  <c:v>9190.915492427481</c:v>
                </c:pt>
                <c:pt idx="33">
                  <c:v>8841.939024173651</c:v>
                </c:pt>
                <c:pt idx="34">
                  <c:v>8482.558158249125</c:v>
                </c:pt>
                <c:pt idx="35">
                  <c:v>8114.16504613357</c:v>
                </c:pt>
                <c:pt idx="36">
                  <c:v>7738.05603162898</c:v>
                </c:pt>
                <c:pt idx="37">
                  <c:v>7355.437350256769</c:v>
                </c:pt>
                <c:pt idx="38">
                  <c:v>6967.430465768557</c:v>
                </c:pt>
                <c:pt idx="39">
                  <c:v>6575.076974808704</c:v>
                </c:pt>
                <c:pt idx="40">
                  <c:v>6179.343408034179</c:v>
                </c:pt>
                <c:pt idx="41">
                  <c:v>5781.12567115808</c:v>
                </c:pt>
                <c:pt idx="42">
                  <c:v>5381.253228045068</c:v>
                </c:pt>
                <c:pt idx="43">
                  <c:v>4980.493045121897</c:v>
                </c:pt>
                <c:pt idx="44">
                  <c:v>4579.553313249718</c:v>
                </c:pt>
                <c:pt idx="45">
                  <c:v>4179.08696145052</c:v>
                </c:pt>
                <c:pt idx="46">
                  <c:v>3779.694975453429</c:v>
                </c:pt>
                <c:pt idx="47">
                  <c:v>3381.929527840577</c:v>
                </c:pt>
                <c:pt idx="48">
                  <c:v>2986.296938455664</c:v>
                </c:pt>
                <c:pt idx="49">
                  <c:v>2593.260473243427</c:v>
                </c:pt>
                <c:pt idx="50">
                  <c:v>2203.242989552205</c:v>
                </c:pt>
                <c:pt idx="51">
                  <c:v>1816.629436315503</c:v>
                </c:pt>
                <c:pt idx="52">
                  <c:v>1433.769216805696</c:v>
                </c:pt>
                <c:pt idx="53">
                  <c:v>1054.978421659674</c:v>
                </c:pt>
                <c:pt idx="54">
                  <c:v>680.5419389475137</c:v>
                </c:pt>
                <c:pt idx="55">
                  <c:v>310.7154477653094</c:v>
                </c:pt>
                <c:pt idx="56">
                  <c:v>-54.27269850485027</c:v>
                </c:pt>
                <c:pt idx="57">
                  <c:v>-414.219693502877</c:v>
                </c:pt>
                <c:pt idx="58">
                  <c:v>-768.9465982867404</c:v>
                </c:pt>
                <c:pt idx="59">
                  <c:v>-1118.296755658928</c:v>
                </c:pt>
                <c:pt idx="60">
                  <c:v>-1462.13429351896</c:v>
                </c:pt>
                <c:pt idx="61">
                  <c:v>-1800.342712604906</c:v>
                </c:pt>
                <c:pt idx="62">
                  <c:v>-2132.823554213158</c:v>
                </c:pt>
                <c:pt idx="63">
                  <c:v>-2459.495143726468</c:v>
                </c:pt>
                <c:pt idx="64">
                  <c:v>-2780.291405970231</c:v>
                </c:pt>
                <c:pt idx="65">
                  <c:v>-3095.160748659167</c:v>
                </c:pt>
                <c:pt idx="66">
                  <c:v>-3404.065010340418</c:v>
                </c:pt>
                <c:pt idx="67">
                  <c:v>-3706.978469452355</c:v>
                </c:pt>
                <c:pt idx="68">
                  <c:v>-4003.886911272537</c:v>
                </c:pt>
                <c:pt idx="69">
                  <c:v>-4294.786749705672</c:v>
                </c:pt>
                <c:pt idx="70">
                  <c:v>-4579.684200985358</c:v>
                </c:pt>
                <c:pt idx="71">
                  <c:v>-4858.594506560824</c:v>
                </c:pt>
                <c:pt idx="72">
                  <c:v>-5131.54120251583</c:v>
                </c:pt>
                <c:pt idx="73">
                  <c:v>-5398.55543305958</c:v>
                </c:pt>
                <c:pt idx="74">
                  <c:v>-5659.675305705983</c:v>
                </c:pt>
                <c:pt idx="75">
                  <c:v>-5914.945285909344</c:v>
                </c:pt>
                <c:pt idx="76">
                  <c:v>-6164.41562902229</c:v>
                </c:pt>
                <c:pt idx="77">
                  <c:v>-6408.141847552731</c:v>
                </c:pt>
                <c:pt idx="78">
                  <c:v>-6646.18421180034</c:v>
                </c:pt>
                <c:pt idx="79">
                  <c:v>-6878.60728205135</c:v>
                </c:pt>
                <c:pt idx="80">
                  <c:v>-7105.479470599908</c:v>
                </c:pt>
                <c:pt idx="81">
                  <c:v>-7326.87263195589</c:v>
                </c:pt>
                <c:pt idx="82">
                  <c:v>-7542.86167968251</c:v>
                </c:pt>
                <c:pt idx="83">
                  <c:v>-7753.52422837727</c:v>
                </c:pt>
                <c:pt idx="84">
                  <c:v>-7958.940259412862</c:v>
                </c:pt>
                <c:pt idx="85">
                  <c:v>-8159.19180908567</c:v>
                </c:pt>
                <c:pt idx="86">
                  <c:v>-8354.362677927491</c:v>
                </c:pt>
                <c:pt idx="87">
                  <c:v>-8544.538159977121</c:v>
                </c:pt>
                <c:pt idx="88">
                  <c:v>-8729.804790877271</c:v>
                </c:pt>
                <c:pt idx="89">
                  <c:v>-8910.250113726541</c:v>
                </c:pt>
                <c:pt idx="90">
                  <c:v>-9085.962461662475</c:v>
                </c:pt>
                <c:pt idx="91">
                  <c:v>-9257.0307562137</c:v>
                </c:pt>
                <c:pt idx="92">
                  <c:v>-9423.544320499057</c:v>
                </c:pt>
                <c:pt idx="93">
                  <c:v>-9585.592706422788</c:v>
                </c:pt>
                <c:pt idx="94">
                  <c:v>-9743.265535021141</c:v>
                </c:pt>
                <c:pt idx="95">
                  <c:v>-9896.652349204287</c:v>
                </c:pt>
                <c:pt idx="96">
                  <c:v>-10045.84247814445</c:v>
                </c:pt>
                <c:pt idx="97">
                  <c:v>-10190.92491261382</c:v>
                </c:pt>
                <c:pt idx="98">
                  <c:v>-10331.98819062533</c:v>
                </c:pt>
                <c:pt idx="99">
                  <c:v>-10469.12029272644</c:v>
                </c:pt>
                <c:pt idx="100">
                  <c:v>-10602.4085463793</c:v>
                </c:pt>
                <c:pt idx="101">
                  <c:v>-10731.93953885557</c:v>
                </c:pt>
                <c:pt idx="102">
                  <c:v>-10857.79903811961</c:v>
                </c:pt>
                <c:pt idx="103">
                  <c:v>-10980.07192120235</c:v>
                </c:pt>
                <c:pt idx="104">
                  <c:v>-11098.84210958751</c:v>
                </c:pt>
                <c:pt idx="105">
                  <c:v>-11214.19251116598</c:v>
                </c:pt>
                <c:pt idx="106">
                  <c:v>-11326.20496834116</c:v>
                </c:pt>
                <c:pt idx="107">
                  <c:v>-11434.96021187818</c:v>
                </c:pt>
                <c:pt idx="108">
                  <c:v>-11540.5378201236</c:v>
                </c:pt>
                <c:pt idx="109">
                  <c:v>-11643.01618323894</c:v>
                </c:pt>
                <c:pt idx="110">
                  <c:v>-11742.47247211915</c:v>
                </c:pt>
                <c:pt idx="111">
                  <c:v>-11838.98261166224</c:v>
                </c:pt>
                <c:pt idx="112">
                  <c:v>-11932.62125811168</c:v>
                </c:pt>
                <c:pt idx="113">
                  <c:v>-12023.46178017138</c:v>
                </c:pt>
                <c:pt idx="114">
                  <c:v>-12111.57624364225</c:v>
                </c:pt>
                <c:pt idx="115">
                  <c:v>-12197.03539931402</c:v>
                </c:pt>
                <c:pt idx="116">
                  <c:v>-12279.90867389506</c:v>
                </c:pt>
                <c:pt idx="117">
                  <c:v>-12360.26416373346</c:v>
                </c:pt>
                <c:pt idx="118">
                  <c:v>-12438.16863114899</c:v>
                </c:pt>
                <c:pt idx="119">
                  <c:v>-12513.68750314601</c:v>
                </c:pt>
              </c:numCache>
            </c:numRef>
          </c:yVal>
          <c:smooth val="0"/>
          <c:extLst xmlns:c16r2="http://schemas.microsoft.com/office/drawing/2015/06/chart">
            <c:ext xmlns:c16="http://schemas.microsoft.com/office/drawing/2014/chart" uri="{C3380CC4-5D6E-409C-BE32-E72D297353CC}">
              <c16:uniqueId val="{00000001-656A-4C08-8357-E1A87692290A}"/>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12.96015493385494</c:v>
                </c:pt>
                <c:pt idx="2">
                  <c:v>418.1846222388558</c:v>
                </c:pt>
                <c:pt idx="3">
                  <c:v>1161.46178581845</c:v>
                </c:pt>
                <c:pt idx="4">
                  <c:v>2199.38499537157</c:v>
                </c:pt>
                <c:pt idx="5">
                  <c:v>3497.891437470913</c:v>
                </c:pt>
                <c:pt idx="6">
                  <c:v>5030.013497679493</c:v>
                </c:pt>
                <c:pt idx="7">
                  <c:v>6774.17230045935</c:v>
                </c:pt>
                <c:pt idx="8">
                  <c:v>7985.141309908591</c:v>
                </c:pt>
                <c:pt idx="9">
                  <c:v>8763.9347167965</c:v>
                </c:pt>
                <c:pt idx="10">
                  <c:v>9444.826858439948</c:v>
                </c:pt>
                <c:pt idx="11">
                  <c:v>10034.37275453843</c:v>
                </c:pt>
                <c:pt idx="12">
                  <c:v>10538.75941930292</c:v>
                </c:pt>
                <c:pt idx="13">
                  <c:v>10929.75379740028</c:v>
                </c:pt>
                <c:pt idx="14">
                  <c:v>11242.25937684951</c:v>
                </c:pt>
                <c:pt idx="15">
                  <c:v>11483.91738644335</c:v>
                </c:pt>
                <c:pt idx="16">
                  <c:v>11661.41964738956</c:v>
                </c:pt>
                <c:pt idx="17">
                  <c:v>11780.81257566856</c:v>
                </c:pt>
                <c:pt idx="18">
                  <c:v>11847.58967087185</c:v>
                </c:pt>
                <c:pt idx="19">
                  <c:v>11866.76527051767</c:v>
                </c:pt>
                <c:pt idx="20">
                  <c:v>11842.93428367749</c:v>
                </c:pt>
                <c:pt idx="21">
                  <c:v>11779.05306843901</c:v>
                </c:pt>
                <c:pt idx="22">
                  <c:v>11677.99059291463</c:v>
                </c:pt>
                <c:pt idx="23">
                  <c:v>11542.95978640579</c:v>
                </c:pt>
                <c:pt idx="24">
                  <c:v>11376.94933776511</c:v>
                </c:pt>
                <c:pt idx="25">
                  <c:v>11182.74109789915</c:v>
                </c:pt>
                <c:pt idx="26">
                  <c:v>10962.86698175967</c:v>
                </c:pt>
                <c:pt idx="27">
                  <c:v>10719.73501212476</c:v>
                </c:pt>
                <c:pt idx="28">
                  <c:v>10455.59460455272</c:v>
                </c:pt>
                <c:pt idx="29">
                  <c:v>10172.5467410572</c:v>
                </c:pt>
                <c:pt idx="30">
                  <c:v>9872.553603706403</c:v>
                </c:pt>
                <c:pt idx="31">
                  <c:v>9557.447376041207</c:v>
                </c:pt>
                <c:pt idx="32">
                  <c:v>9228.938325732946</c:v>
                </c:pt>
                <c:pt idx="33">
                  <c:v>8888.62226441549</c:v>
                </c:pt>
                <c:pt idx="34">
                  <c:v>8537.985252329614</c:v>
                </c:pt>
                <c:pt idx="35">
                  <c:v>8178.410528371578</c:v>
                </c:pt>
                <c:pt idx="36">
                  <c:v>7811.18569442211</c:v>
                </c:pt>
                <c:pt idx="37">
                  <c:v>7437.508433129638</c:v>
                </c:pt>
                <c:pt idx="38">
                  <c:v>7058.491857571062</c:v>
                </c:pt>
                <c:pt idx="39">
                  <c:v>6675.169427205342</c:v>
                </c:pt>
                <c:pt idx="40">
                  <c:v>6288.499758292397</c:v>
                </c:pt>
                <c:pt idx="41">
                  <c:v>5899.371072816197</c:v>
                </c:pt>
                <c:pt idx="42">
                  <c:v>5508.60538797779</c:v>
                </c:pt>
                <c:pt idx="43">
                  <c:v>5116.96246565599</c:v>
                </c:pt>
                <c:pt idx="44">
                  <c:v>4725.143538089003</c:v>
                </c:pt>
                <c:pt idx="45">
                  <c:v>4333.794824305921</c:v>
                </c:pt>
                <c:pt idx="46">
                  <c:v>3943.510850339197</c:v>
                </c:pt>
                <c:pt idx="47">
                  <c:v>3554.837581215892</c:v>
                </c:pt>
                <c:pt idx="48">
                  <c:v>3168.27538039349</c:v>
                </c:pt>
                <c:pt idx="49">
                  <c:v>2784.281807742082</c:v>
                </c:pt>
                <c:pt idx="50">
                  <c:v>2403.274263318628</c:v>
                </c:pt>
                <c:pt idx="51">
                  <c:v>2025.632485405542</c:v>
                </c:pt>
                <c:pt idx="52">
                  <c:v>1651.700910578482</c:v>
                </c:pt>
                <c:pt idx="53">
                  <c:v>1281.790903556161</c:v>
                </c:pt>
                <c:pt idx="54">
                  <c:v>916.1828636578285</c:v>
                </c:pt>
                <c:pt idx="55">
                  <c:v>555.1282144184224</c:v>
                </c:pt>
                <c:pt idx="56">
                  <c:v>198.8512825202197</c:v>
                </c:pt>
                <c:pt idx="57">
                  <c:v>-152.4489281196147</c:v>
                </c:pt>
                <c:pt idx="58">
                  <c:v>-498.597061608918</c:v>
                </c:pt>
                <c:pt idx="59">
                  <c:v>-839.4398294710554</c:v>
                </c:pt>
                <c:pt idx="60">
                  <c:v>-1174.844519251492</c:v>
                </c:pt>
                <c:pt idx="61">
                  <c:v>-1504.69758765446</c:v>
                </c:pt>
                <c:pt idx="62">
                  <c:v>-1828.903333775233</c:v>
                </c:pt>
                <c:pt idx="63">
                  <c:v>-2147.382648233324</c:v>
                </c:pt>
                <c:pt idx="64">
                  <c:v>-2460.071834207978</c:v>
                </c:pt>
                <c:pt idx="65">
                  <c:v>-2766.92149660131</c:v>
                </c:pt>
                <c:pt idx="66">
                  <c:v>-3067.895495730452</c:v>
                </c:pt>
                <c:pt idx="67">
                  <c:v>-3362.969962138217</c:v>
                </c:pt>
                <c:pt idx="68">
                  <c:v>-3652.132369293366</c:v>
                </c:pt>
                <c:pt idx="69">
                  <c:v>-3935.380661088971</c:v>
                </c:pt>
                <c:pt idx="70">
                  <c:v>-4212.722431243862</c:v>
                </c:pt>
                <c:pt idx="71">
                  <c:v>-4484.17415181594</c:v>
                </c:pt>
                <c:pt idx="72">
                  <c:v>-4749.76044820156</c:v>
                </c:pt>
                <c:pt idx="73">
                  <c:v>-5009.513418131508</c:v>
                </c:pt>
                <c:pt idx="74">
                  <c:v>-5263.471992281236</c:v>
                </c:pt>
                <c:pt idx="75">
                  <c:v>-5511.681334248278</c:v>
                </c:pt>
                <c:pt idx="76">
                  <c:v>-5754.19227776164</c:v>
                </c:pt>
                <c:pt idx="77">
                  <c:v>-5991.06079908926</c:v>
                </c:pt>
                <c:pt idx="78">
                  <c:v>-6222.347522729542</c:v>
                </c:pt>
                <c:pt idx="79">
                  <c:v>-6448.117258538957</c:v>
                </c:pt>
                <c:pt idx="80">
                  <c:v>-6668.438568593468</c:v>
                </c:pt>
                <c:pt idx="81">
                  <c:v>-6883.383362107445</c:v>
                </c:pt>
                <c:pt idx="82">
                  <c:v>-7093.026516870595</c:v>
                </c:pt>
                <c:pt idx="83">
                  <c:v>-7297.445525716059</c:v>
                </c:pt>
                <c:pt idx="84">
                  <c:v>-7496.7201666194</c:v>
                </c:pt>
                <c:pt idx="85">
                  <c:v>-7690.932195086963</c:v>
                </c:pt>
                <c:pt idx="86">
                  <c:v>-7880.165057592094</c:v>
                </c:pt>
                <c:pt idx="87">
                  <c:v>-8064.50362484157</c:v>
                </c:pt>
                <c:pt idx="88">
                  <c:v>-8244.033943747625</c:v>
                </c:pt>
                <c:pt idx="89">
                  <c:v>-8418.84300704114</c:v>
                </c:pt>
                <c:pt idx="90">
                  <c:v>-8589.01853948168</c:v>
                </c:pt>
                <c:pt idx="91">
                  <c:v>-8754.64879973233</c:v>
                </c:pt>
                <c:pt idx="92">
                  <c:v>-8915.822396952657</c:v>
                </c:pt>
                <c:pt idx="93">
                  <c:v>-9072.628121272195</c:v>
                </c:pt>
                <c:pt idx="94">
                  <c:v>-9225.15478730714</c:v>
                </c:pt>
                <c:pt idx="95">
                  <c:v>-9373.491089946583</c:v>
                </c:pt>
                <c:pt idx="96">
                  <c:v>-9517.725471683767</c:v>
                </c:pt>
                <c:pt idx="97">
                  <c:v>-9657.946000784121</c:v>
                </c:pt>
                <c:pt idx="98">
                  <c:v>-9794.240259636198</c:v>
                </c:pt>
                <c:pt idx="99">
                  <c:v>-9926.695242673624</c:v>
                </c:pt>
                <c:pt idx="100">
                  <c:v>-10055.39726325544</c:v>
                </c:pt>
                <c:pt idx="101">
                  <c:v>-10180.43186897831</c:v>
                </c:pt>
                <c:pt idx="102">
                  <c:v>-10301.88376486208</c:v>
                </c:pt>
                <c:pt idx="103">
                  <c:v>-10419.836743942</c:v>
                </c:pt>
                <c:pt idx="104">
                  <c:v>-10534.37362476904</c:v>
                </c:pt>
                <c:pt idx="105">
                  <c:v>-10645.57619539741</c:v>
                </c:pt>
                <c:pt idx="106">
                  <c:v>-10753.52516342141</c:v>
                </c:pt>
                <c:pt idx="107">
                  <c:v>-10858.30011167517</c:v>
                </c:pt>
                <c:pt idx="108">
                  <c:v>-10959.97945922101</c:v>
                </c:pt>
                <c:pt idx="109">
                  <c:v>-11058.6404272602</c:v>
                </c:pt>
                <c:pt idx="110">
                  <c:v>-11154.35900965938</c:v>
                </c:pt>
                <c:pt idx="111">
                  <c:v>-11247.20994774485</c:v>
                </c:pt>
                <c:pt idx="112">
                  <c:v>-11337.26670909207</c:v>
                </c:pt>
                <c:pt idx="113">
                  <c:v>-11424.60147002153</c:v>
                </c:pt>
                <c:pt idx="114">
                  <c:v>-11509.28510154271</c:v>
                </c:pt>
                <c:pt idx="115">
                  <c:v>-11591.38715848466</c:v>
                </c:pt>
                <c:pt idx="116">
                  <c:v>-11670.97587159649</c:v>
                </c:pt>
                <c:pt idx="117">
                  <c:v>-11748.11814238457</c:v>
                </c:pt>
                <c:pt idx="118">
                  <c:v>-11822.87954048766</c:v>
                </c:pt>
                <c:pt idx="119">
                  <c:v>-11895.32430338487</c:v>
                </c:pt>
              </c:numCache>
            </c:numRef>
          </c:yVal>
          <c:smooth val="0"/>
          <c:extLst xmlns:c16r2="http://schemas.microsoft.com/office/drawing/2015/06/chart">
            <c:ext xmlns:c16="http://schemas.microsoft.com/office/drawing/2014/chart" uri="{C3380CC4-5D6E-409C-BE32-E72D297353CC}">
              <c16:uniqueId val="{00000002-656A-4C08-8357-E1A87692290A}"/>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25.05360992625356</c:v>
                </c:pt>
                <c:pt idx="2">
                  <c:v>306.5018732333555</c:v>
                </c:pt>
                <c:pt idx="3">
                  <c:v>796.4720460013484</c:v>
                </c:pt>
                <c:pt idx="4">
                  <c:v>1458.486004024744</c:v>
                </c:pt>
                <c:pt idx="5">
                  <c:v>2265.312212614808</c:v>
                </c:pt>
                <c:pt idx="6">
                  <c:v>3196.666772400495</c:v>
                </c:pt>
                <c:pt idx="7">
                  <c:v>4237.472547649872</c:v>
                </c:pt>
                <c:pt idx="8">
                  <c:v>4843.24512283504</c:v>
                </c:pt>
                <c:pt idx="9">
                  <c:v>5285.535604406613</c:v>
                </c:pt>
                <c:pt idx="10">
                  <c:v>5672.495757996495</c:v>
                </c:pt>
                <c:pt idx="11">
                  <c:v>6007.28192042606</c:v>
                </c:pt>
                <c:pt idx="12">
                  <c:v>6292.90292100655</c:v>
                </c:pt>
                <c:pt idx="13">
                  <c:v>6512.753709773533</c:v>
                </c:pt>
                <c:pt idx="14">
                  <c:v>6686.867928778752</c:v>
                </c:pt>
                <c:pt idx="15">
                  <c:v>6819.222787376028</c:v>
                </c:pt>
                <c:pt idx="16">
                  <c:v>6913.282162789255</c:v>
                </c:pt>
                <c:pt idx="17">
                  <c:v>6972.17329960782</c:v>
                </c:pt>
                <c:pt idx="18">
                  <c:v>6998.741906167473</c:v>
                </c:pt>
                <c:pt idx="19">
                  <c:v>6995.595115332399</c:v>
                </c:pt>
                <c:pt idx="20">
                  <c:v>6965.135412525851</c:v>
                </c:pt>
                <c:pt idx="21">
                  <c:v>6908.658298647962</c:v>
                </c:pt>
                <c:pt idx="22">
                  <c:v>6827.82344231056</c:v>
                </c:pt>
                <c:pt idx="23">
                  <c:v>6724.367850677576</c:v>
                </c:pt>
                <c:pt idx="24">
                  <c:v>6599.925113895442</c:v>
                </c:pt>
                <c:pt idx="25">
                  <c:v>6456.03341555642</c:v>
                </c:pt>
                <c:pt idx="26">
                  <c:v>6294.108677397482</c:v>
                </c:pt>
                <c:pt idx="27">
                  <c:v>6115.515512024518</c:v>
                </c:pt>
                <c:pt idx="28">
                  <c:v>5921.544533309061</c:v>
                </c:pt>
                <c:pt idx="29">
                  <c:v>5713.41643851949</c:v>
                </c:pt>
                <c:pt idx="30">
                  <c:v>5492.285930231214</c:v>
                </c:pt>
                <c:pt idx="31">
                  <c:v>5259.245297954418</c:v>
                </c:pt>
                <c:pt idx="32">
                  <c:v>5015.327710315999</c:v>
                </c:pt>
                <c:pt idx="33">
                  <c:v>4761.510260717011</c:v>
                </c:pt>
                <c:pt idx="34">
                  <c:v>4498.715180640575</c:v>
                </c:pt>
                <c:pt idx="35">
                  <c:v>4227.81345226848</c:v>
                </c:pt>
                <c:pt idx="36">
                  <c:v>3949.627698814496</c:v>
                </c:pt>
                <c:pt idx="37">
                  <c:v>3664.934573332313</c:v>
                </c:pt>
                <c:pt idx="38">
                  <c:v>3374.467008561362</c:v>
                </c:pt>
                <c:pt idx="39">
                  <c:v>3078.91628364334</c:v>
                </c:pt>
                <c:pt idx="40">
                  <c:v>2778.934092556592</c:v>
                </c:pt>
                <c:pt idx="41">
                  <c:v>2475.134460188448</c:v>
                </c:pt>
                <c:pt idx="42">
                  <c:v>2168.095562369097</c:v>
                </c:pt>
                <c:pt idx="43">
                  <c:v>1858.36145737255</c:v>
                </c:pt>
                <c:pt idx="44">
                  <c:v>1546.443734893575</c:v>
                </c:pt>
                <c:pt idx="45">
                  <c:v>1232.823087696917</c:v>
                </c:pt>
                <c:pt idx="46">
                  <c:v>917.9508105204441</c:v>
                </c:pt>
                <c:pt idx="47">
                  <c:v>602.2502274699474</c:v>
                </c:pt>
                <c:pt idx="48">
                  <c:v>286.118056180887</c:v>
                </c:pt>
                <c:pt idx="49">
                  <c:v>-30.0742889745161</c:v>
                </c:pt>
                <c:pt idx="50">
                  <c:v>-345.9794522519222</c:v>
                </c:pt>
                <c:pt idx="51">
                  <c:v>-661.2729476848617</c:v>
                </c:pt>
                <c:pt idx="52">
                  <c:v>-975.6520235431381</c:v>
                </c:pt>
                <c:pt idx="53">
                  <c:v>-1288.834577480797</c:v>
                </c:pt>
                <c:pt idx="54">
                  <c:v>-1600.558120190166</c:v>
                </c:pt>
                <c:pt idx="55">
                  <c:v>-1910.57878542738</c:v>
                </c:pt>
                <c:pt idx="56">
                  <c:v>-2218.67038438283</c:v>
                </c:pt>
                <c:pt idx="57">
                  <c:v>-2524.623502472881</c:v>
                </c:pt>
                <c:pt idx="58">
                  <c:v>-2828.244636745658</c:v>
                </c:pt>
                <c:pt idx="59">
                  <c:v>-3129.355372136924</c:v>
                </c:pt>
                <c:pt idx="60">
                  <c:v>-3427.791594946291</c:v>
                </c:pt>
                <c:pt idx="61">
                  <c:v>-3723.40274193231</c:v>
                </c:pt>
                <c:pt idx="62">
                  <c:v>-4016.051083513535</c:v>
                </c:pt>
                <c:pt idx="63">
                  <c:v>-4305.61103963526</c:v>
                </c:pt>
                <c:pt idx="64">
                  <c:v>-4591.968526899814</c:v>
                </c:pt>
                <c:pt idx="65">
                  <c:v>-4875.020335648209</c:v>
                </c:pt>
                <c:pt idx="66">
                  <c:v>-5154.67353570275</c:v>
                </c:pt>
                <c:pt idx="67">
                  <c:v>-5430.84490957111</c:v>
                </c:pt>
                <c:pt idx="68">
                  <c:v>-5703.460411917418</c:v>
                </c:pt>
                <c:pt idx="69">
                  <c:v>-5972.454654206056</c:v>
                </c:pt>
                <c:pt idx="70">
                  <c:v>-6237.770413415972</c:v>
                </c:pt>
                <c:pt idx="71">
                  <c:v>-6499.358163816388</c:v>
                </c:pt>
                <c:pt idx="72">
                  <c:v>-6757.175630798563</c:v>
                </c:pt>
                <c:pt idx="73">
                  <c:v>-7011.187365823424</c:v>
                </c:pt>
                <c:pt idx="74">
                  <c:v>-7261.364341575655</c:v>
                </c:pt>
                <c:pt idx="75">
                  <c:v>-7507.683566445484</c:v>
                </c:pt>
                <c:pt idx="76">
                  <c:v>-7750.12771750195</c:v>
                </c:pt>
                <c:pt idx="77">
                  <c:v>-7988.684791166334</c:v>
                </c:pt>
                <c:pt idx="78">
                  <c:v>-8223.347770798485</c:v>
                </c:pt>
                <c:pt idx="79">
                  <c:v>-8454.114310468081</c:v>
                </c:pt>
                <c:pt idx="80">
                  <c:v>-8680.98643420907</c:v>
                </c:pt>
                <c:pt idx="81">
                  <c:v>-8903.970250058453</c:v>
                </c:pt>
                <c:pt idx="82">
                  <c:v>-9123.075678250283</c:v>
                </c:pt>
                <c:pt idx="83">
                  <c:v>-9338.316192931961</c:v>
                </c:pt>
                <c:pt idx="84">
                  <c:v>-9549.708576797973</c:v>
                </c:pt>
                <c:pt idx="85">
                  <c:v>-9757.27268808242</c:v>
                </c:pt>
                <c:pt idx="86">
                  <c:v>-9961.031239347525</c:v>
                </c:pt>
                <c:pt idx="87">
                  <c:v>-10161.0095875538</c:v>
                </c:pt>
                <c:pt idx="88">
                  <c:v>-10357.23553489195</c:v>
                </c:pt>
                <c:pt idx="89">
                  <c:v>-10549.73913990939</c:v>
                </c:pt>
                <c:pt idx="90">
                  <c:v>-10738.55253845546</c:v>
                </c:pt>
                <c:pt idx="91">
                  <c:v>-10923.70977401035</c:v>
                </c:pt>
                <c:pt idx="92">
                  <c:v>-11105.24663696485</c:v>
                </c:pt>
                <c:pt idx="93">
                  <c:v>-11283.20051244972</c:v>
                </c:pt>
                <c:pt idx="94">
                  <c:v>-11457.61023631971</c:v>
                </c:pt>
                <c:pt idx="95">
                  <c:v>-11628.51595892105</c:v>
                </c:pt>
                <c:pt idx="96">
                  <c:v>-11795.95901628817</c:v>
                </c:pt>
                <c:pt idx="97">
                  <c:v>-11959.98180841608</c:v>
                </c:pt>
                <c:pt idx="98">
                  <c:v>-12120.62768429285</c:v>
                </c:pt>
                <c:pt idx="99">
                  <c:v>-12277.9408333688</c:v>
                </c:pt>
                <c:pt idx="100">
                  <c:v>-12431.96618316788</c:v>
                </c:pt>
                <c:pt idx="101">
                  <c:v>-12582.7493027458</c:v>
                </c:pt>
                <c:pt idx="102">
                  <c:v>-12730.33631173195</c:v>
                </c:pt>
                <c:pt idx="103">
                  <c:v>-12874.77379467804</c:v>
                </c:pt>
                <c:pt idx="104">
                  <c:v>-13016.10872046556</c:v>
                </c:pt>
                <c:pt idx="105">
                  <c:v>-13154.3883665395</c:v>
                </c:pt>
                <c:pt idx="106">
                  <c:v>-13289.66024772031</c:v>
                </c:pt>
                <c:pt idx="107">
                  <c:v>-13421.97204938857</c:v>
                </c:pt>
                <c:pt idx="108">
                  <c:v>-13551.37156482646</c:v>
                </c:pt>
                <c:pt idx="109">
                  <c:v>-13677.90663650678</c:v>
                </c:pt>
                <c:pt idx="110">
                  <c:v>-13801.6251011463</c:v>
                </c:pt>
                <c:pt idx="111">
                  <c:v>-13922.57473833673</c:v>
                </c:pt>
                <c:pt idx="112">
                  <c:v>-14040.80322256591</c:v>
                </c:pt>
                <c:pt idx="113">
                  <c:v>-14156.35807847977</c:v>
                </c:pt>
                <c:pt idx="114">
                  <c:v>-14269.28663920425</c:v>
                </c:pt>
                <c:pt idx="115">
                  <c:v>-14379.63600758743</c:v>
                </c:pt>
                <c:pt idx="116">
                  <c:v>-14487.45302020386</c:v>
                </c:pt>
                <c:pt idx="117">
                  <c:v>-14592.78421398811</c:v>
                </c:pt>
                <c:pt idx="118">
                  <c:v>-14695.67579536047</c:v>
                </c:pt>
                <c:pt idx="119">
                  <c:v>-14796.17361171404</c:v>
                </c:pt>
              </c:numCache>
            </c:numRef>
          </c:yVal>
          <c:smooth val="0"/>
          <c:extLst xmlns:c16r2="http://schemas.microsoft.com/office/drawing/2015/06/chart">
            <c:ext xmlns:c16="http://schemas.microsoft.com/office/drawing/2014/chart" uri="{C3380CC4-5D6E-409C-BE32-E72D297353CC}">
              <c16:uniqueId val="{00000003-656A-4C08-8357-E1A87692290A}"/>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40.22950622579082</c:v>
                </c:pt>
                <c:pt idx="2">
                  <c:v>551.1511300904674</c:v>
                </c:pt>
                <c:pt idx="3">
                  <c:v>1471.408475268167</c:v>
                </c:pt>
                <c:pt idx="4">
                  <c:v>2751.559300456662</c:v>
                </c:pt>
                <c:pt idx="5">
                  <c:v>4352.377549430355</c:v>
                </c:pt>
                <c:pt idx="6">
                  <c:v>6242.426400698256</c:v>
                </c:pt>
                <c:pt idx="7">
                  <c:v>7941.431182374708</c:v>
                </c:pt>
                <c:pt idx="8">
                  <c:v>8942.01620442783</c:v>
                </c:pt>
                <c:pt idx="9">
                  <c:v>9848.371102575671</c:v>
                </c:pt>
                <c:pt idx="10">
                  <c:v>10666.07094683778</c:v>
                </c:pt>
                <c:pt idx="11">
                  <c:v>11400.40689881705</c:v>
                </c:pt>
                <c:pt idx="12">
                  <c:v>12056.39968315186</c:v>
                </c:pt>
                <c:pt idx="13">
                  <c:v>12604.73518881295</c:v>
                </c:pt>
                <c:pt idx="14">
                  <c:v>13079.43535667146</c:v>
                </c:pt>
                <c:pt idx="15">
                  <c:v>13487.27841743687</c:v>
                </c:pt>
                <c:pt idx="16">
                  <c:v>13834.18126639631</c:v>
                </c:pt>
                <c:pt idx="17">
                  <c:v>14125.48903888743</c:v>
                </c:pt>
                <c:pt idx="18">
                  <c:v>14366.06103819842</c:v>
                </c:pt>
                <c:pt idx="19">
                  <c:v>14560.33867160045</c:v>
                </c:pt>
                <c:pt idx="20">
                  <c:v>14711.60752677219</c:v>
                </c:pt>
                <c:pt idx="21">
                  <c:v>14822.01170436898</c:v>
                </c:pt>
                <c:pt idx="22">
                  <c:v>14894.5495032859</c:v>
                </c:pt>
                <c:pt idx="23">
                  <c:v>14932.02119252924</c:v>
                </c:pt>
                <c:pt idx="24">
                  <c:v>14937.04416761082</c:v>
                </c:pt>
                <c:pt idx="25">
                  <c:v>14912.06875881786</c:v>
                </c:pt>
                <c:pt idx="26">
                  <c:v>14859.33193146111</c:v>
                </c:pt>
                <c:pt idx="27">
                  <c:v>14780.98056945158</c:v>
                </c:pt>
                <c:pt idx="28">
                  <c:v>14679.03404236538</c:v>
                </c:pt>
                <c:pt idx="29">
                  <c:v>14555.39193176338</c:v>
                </c:pt>
                <c:pt idx="30">
                  <c:v>14411.84139478253</c:v>
                </c:pt>
                <c:pt idx="31">
                  <c:v>14250.06386339385</c:v>
                </c:pt>
                <c:pt idx="32">
                  <c:v>14071.64117786288</c:v>
                </c:pt>
                <c:pt idx="33">
                  <c:v>13878.05985582061</c:v>
                </c:pt>
                <c:pt idx="34">
                  <c:v>13670.71493722545</c:v>
                </c:pt>
                <c:pt idx="35">
                  <c:v>13450.91693172138</c:v>
                </c:pt>
                <c:pt idx="36">
                  <c:v>13219.89649780514</c:v>
                </c:pt>
                <c:pt idx="37">
                  <c:v>12978.80881028716</c:v>
                </c:pt>
                <c:pt idx="38">
                  <c:v>12728.7376602171</c:v>
                </c:pt>
                <c:pt idx="39">
                  <c:v>12470.69920822931</c:v>
                </c:pt>
                <c:pt idx="40">
                  <c:v>12205.64571382478</c:v>
                </c:pt>
                <c:pt idx="41">
                  <c:v>11934.46897898149</c:v>
                </c:pt>
                <c:pt idx="42">
                  <c:v>11658.00360315433</c:v>
                </c:pt>
                <c:pt idx="43">
                  <c:v>11377.03006436722</c:v>
                </c:pt>
                <c:pt idx="44">
                  <c:v>11092.27763836225</c:v>
                </c:pt>
                <c:pt idx="45">
                  <c:v>10804.42716630595</c:v>
                </c:pt>
                <c:pt idx="46">
                  <c:v>10514.11367795151</c:v>
                </c:pt>
                <c:pt idx="47">
                  <c:v>10221.92887868499</c:v>
                </c:pt>
                <c:pt idx="48">
                  <c:v>9928.42351414077</c:v>
                </c:pt>
                <c:pt idx="49">
                  <c:v>9634.109615763544</c:v>
                </c:pt>
                <c:pt idx="50">
                  <c:v>9339.462633600253</c:v>
                </c:pt>
                <c:pt idx="51">
                  <c:v>9044.92346213991</c:v>
                </c:pt>
                <c:pt idx="52">
                  <c:v>8750.900364448678</c:v>
                </c:pt>
                <c:pt idx="53">
                  <c:v>8457.770800019148</c:v>
                </c:pt>
                <c:pt idx="54">
                  <c:v>8165.88316092873</c:v>
                </c:pt>
                <c:pt idx="55">
                  <c:v>7875.558420799672</c:v>
                </c:pt>
                <c:pt idx="56">
                  <c:v>7587.09170076577</c:v>
                </c:pt>
                <c:pt idx="57">
                  <c:v>7300.75375645049</c:v>
                </c:pt>
                <c:pt idx="58">
                  <c:v>7016.792389752343</c:v>
                </c:pt>
                <c:pt idx="59">
                  <c:v>6735.433789015239</c:v>
                </c:pt>
                <c:pt idx="60">
                  <c:v>6456.883801002521</c:v>
                </c:pt>
                <c:pt idx="61">
                  <c:v>6181.329137931577</c:v>
                </c:pt>
                <c:pt idx="62">
                  <c:v>5908.938522670418</c:v>
                </c:pt>
                <c:pt idx="63">
                  <c:v>5639.863775028381</c:v>
                </c:pt>
                <c:pt idx="64">
                  <c:v>5374.24084197171</c:v>
                </c:pt>
                <c:pt idx="65">
                  <c:v>5112.190774419344</c:v>
                </c:pt>
                <c:pt idx="66">
                  <c:v>4853.82065319084</c:v>
                </c:pt>
                <c:pt idx="67">
                  <c:v>4599.224466539453</c:v>
                </c:pt>
                <c:pt idx="68">
                  <c:v>4348.483941582497</c:v>
                </c:pt>
                <c:pt idx="69">
                  <c:v>4101.669331864453</c:v>
                </c:pt>
                <c:pt idx="70">
                  <c:v>3858.84016315546</c:v>
                </c:pt>
                <c:pt idx="71">
                  <c:v>3620.045939506963</c:v>
                </c:pt>
                <c:pt idx="72">
                  <c:v>3385.326811494306</c:v>
                </c:pt>
                <c:pt idx="73">
                  <c:v>3154.714208478574</c:v>
                </c:pt>
                <c:pt idx="74">
                  <c:v>2928.231436641887</c:v>
                </c:pt>
                <c:pt idx="75">
                  <c:v>2705.894244477153</c:v>
                </c:pt>
                <c:pt idx="76">
                  <c:v>2487.711357309017</c:v>
                </c:pt>
                <c:pt idx="77">
                  <c:v>2273.68498239573</c:v>
                </c:pt>
                <c:pt idx="78">
                  <c:v>2063.811286029872</c:v>
                </c:pt>
                <c:pt idx="79">
                  <c:v>1858.080844059587</c:v>
                </c:pt>
                <c:pt idx="80">
                  <c:v>1656.47906711651</c:v>
                </c:pt>
                <c:pt idx="81">
                  <c:v>1458.986601836048</c:v>
                </c:pt>
                <c:pt idx="82">
                  <c:v>1265.579709253274</c:v>
                </c:pt>
                <c:pt idx="83">
                  <c:v>1076.230621528346</c:v>
                </c:pt>
                <c:pt idx="84">
                  <c:v>890.9078780896961</c:v>
                </c:pt>
                <c:pt idx="85">
                  <c:v>709.5766422338783</c:v>
                </c:pt>
                <c:pt idx="86">
                  <c:v>532.1989991744049</c:v>
                </c:pt>
                <c:pt idx="87">
                  <c:v>358.7342364857905</c:v>
                </c:pt>
                <c:pt idx="88">
                  <c:v>189.1391078387387</c:v>
                </c:pt>
                <c:pt idx="89">
                  <c:v>23.36808088514952</c:v>
                </c:pt>
                <c:pt idx="90">
                  <c:v>-138.626429884229</c:v>
                </c:pt>
                <c:pt idx="91">
                  <c:v>-296.893844544422</c:v>
                </c:pt>
                <c:pt idx="92">
                  <c:v>-451.4852126496816</c:v>
                </c:pt>
                <c:pt idx="93">
                  <c:v>-602.4530209549703</c:v>
                </c:pt>
                <c:pt idx="94">
                  <c:v>-749.85101327952</c:v>
                </c:pt>
                <c:pt idx="95">
                  <c:v>-893.7340218634329</c:v>
                </c:pt>
                <c:pt idx="96">
                  <c:v>-1034.157809613273</c:v>
                </c:pt>
                <c:pt idx="97">
                  <c:v>-1171.17892266158</c:v>
                </c:pt>
                <c:pt idx="98">
                  <c:v>-1304.85455268342</c:v>
                </c:pt>
                <c:pt idx="99">
                  <c:v>-1435.242408440914</c:v>
                </c:pt>
                <c:pt idx="100">
                  <c:v>-1562.400596077088</c:v>
                </c:pt>
                <c:pt idx="101">
                  <c:v>-1686.38750765985</c:v>
                </c:pt>
                <c:pt idx="102">
                  <c:v>-1807.261717537418</c:v>
                </c:pt>
                <c:pt idx="103">
                  <c:v>-1925.081886081491</c:v>
                </c:pt>
                <c:pt idx="104">
                  <c:v>-2039.906670397148</c:v>
                </c:pt>
                <c:pt idx="105">
                  <c:v>-2151.794641623273</c:v>
                </c:pt>
                <c:pt idx="106">
                  <c:v>-2260.804208441637</c:v>
                </c:pt>
                <c:pt idx="107">
                  <c:v>-2366.993546469603</c:v>
                </c:pt>
                <c:pt idx="108">
                  <c:v>-2470.420533169527</c:v>
                </c:pt>
                <c:pt idx="109">
                  <c:v>-2571.142687989864</c:v>
                </c:pt>
                <c:pt idx="110">
                  <c:v>-2669.217117415741</c:v>
                </c:pt>
                <c:pt idx="111">
                  <c:v>-2764.700464664493</c:v>
                </c:pt>
                <c:pt idx="112">
                  <c:v>-2857.64886373328</c:v>
                </c:pt>
                <c:pt idx="113">
                  <c:v>-2948.11789756082</c:v>
                </c:pt>
                <c:pt idx="114">
                  <c:v>-3036.162560049444</c:v>
                </c:pt>
                <c:pt idx="115">
                  <c:v>-3121.837221723981</c:v>
                </c:pt>
                <c:pt idx="116">
                  <c:v>-3205.195598795544</c:v>
                </c:pt>
                <c:pt idx="117">
                  <c:v>-3286.290725436992</c:v>
                </c:pt>
                <c:pt idx="118">
                  <c:v>-3365.174929066096</c:v>
                </c:pt>
                <c:pt idx="119">
                  <c:v>-3441.899808448274</c:v>
                </c:pt>
              </c:numCache>
            </c:numRef>
          </c:yVal>
          <c:smooth val="0"/>
          <c:extLst xmlns:c16r2="http://schemas.microsoft.com/office/drawing/2015/06/chart">
            <c:ext xmlns:c16="http://schemas.microsoft.com/office/drawing/2014/chart" uri="{C3380CC4-5D6E-409C-BE32-E72D297353CC}">
              <c16:uniqueId val="{00000004-656A-4C08-8357-E1A87692290A}"/>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1805.72961469926</c:v>
                </c:pt>
                <c:pt idx="2">
                  <c:v>3444.020554036368</c:v>
                </c:pt>
                <c:pt idx="3">
                  <c:v>4925.75564449886</c:v>
                </c:pt>
                <c:pt idx="4">
                  <c:v>6261.211177212186</c:v>
                </c:pt>
                <c:pt idx="5">
                  <c:v>7460.082701003411</c:v>
                </c:pt>
                <c:pt idx="6">
                  <c:v>8531.51303754677</c:v>
                </c:pt>
                <c:pt idx="7">
                  <c:v>9484.11969287251</c:v>
                </c:pt>
                <c:pt idx="8">
                  <c:v>10326.02147895424</c:v>
                </c:pt>
                <c:pt idx="9">
                  <c:v>11064.86422782484</c:v>
                </c:pt>
                <c:pt idx="10">
                  <c:v>11707.84552474553</c:v>
                </c:pt>
                <c:pt idx="11">
                  <c:v>12261.73841975001</c:v>
                </c:pt>
                <c:pt idx="12">
                  <c:v>12732.9141011194</c:v>
                </c:pt>
                <c:pt idx="13">
                  <c:v>13093.28653406445</c:v>
                </c:pt>
                <c:pt idx="14">
                  <c:v>13381.52432726021</c:v>
                </c:pt>
                <c:pt idx="15">
                  <c:v>13604.32097939006</c:v>
                </c:pt>
                <c:pt idx="16">
                  <c:v>13767.52690812224</c:v>
                </c:pt>
                <c:pt idx="17">
                  <c:v>13876.44779131212</c:v>
                </c:pt>
                <c:pt idx="18">
                  <c:v>13935.91818449716</c:v>
                </c:pt>
                <c:pt idx="19">
                  <c:v>13950.36075634253</c:v>
                </c:pt>
                <c:pt idx="20">
                  <c:v>13923.83485921007</c:v>
                </c:pt>
                <c:pt idx="21">
                  <c:v>13860.07669118373</c:v>
                </c:pt>
                <c:pt idx="22">
                  <c:v>13762.53280458134</c:v>
                </c:pt>
                <c:pt idx="23">
                  <c:v>13634.38832915016</c:v>
                </c:pt>
                <c:pt idx="24">
                  <c:v>13478.59097764315</c:v>
                </c:pt>
                <c:pt idx="25">
                  <c:v>13297.87166800653</c:v>
                </c:pt>
                <c:pt idx="26">
                  <c:v>13094.71842299704</c:v>
                </c:pt>
                <c:pt idx="27">
                  <c:v>12871.47870048834</c:v>
                </c:pt>
                <c:pt idx="28">
                  <c:v>12630.33216326288</c:v>
                </c:pt>
                <c:pt idx="29">
                  <c:v>12373.30224964558</c:v>
                </c:pt>
                <c:pt idx="30">
                  <c:v>12102.2669996107</c:v>
                </c:pt>
                <c:pt idx="31">
                  <c:v>11818.9689021369</c:v>
                </c:pt>
                <c:pt idx="32">
                  <c:v>11525.02390113566</c:v>
                </c:pt>
                <c:pt idx="33">
                  <c:v>11221.92967485823</c:v>
                </c:pt>
                <c:pt idx="34">
                  <c:v>10911.07328162296</c:v>
                </c:pt>
                <c:pt idx="35">
                  <c:v>10593.73824736383</c:v>
                </c:pt>
                <c:pt idx="36">
                  <c:v>10271.11115691462</c:v>
                </c:pt>
                <c:pt idx="37">
                  <c:v>9944.287800258955</c:v>
                </c:pt>
                <c:pt idx="38">
                  <c:v>9614.278916524483</c:v>
                </c:pt>
                <c:pt idx="39">
                  <c:v>9282.015515050607</c:v>
                </c:pt>
                <c:pt idx="40">
                  <c:v>8948.353972985538</c:v>
                </c:pt>
                <c:pt idx="41">
                  <c:v>8614.080770664601</c:v>
                </c:pt>
                <c:pt idx="42">
                  <c:v>8279.916940087567</c:v>
                </c:pt>
                <c:pt idx="43">
                  <c:v>7946.52224762086</c:v>
                </c:pt>
                <c:pt idx="44">
                  <c:v>7614.499129050645</c:v>
                </c:pt>
                <c:pt idx="45">
                  <c:v>7284.396393190836</c:v>
                </c:pt>
                <c:pt idx="46">
                  <c:v>6956.712708697188</c:v>
                </c:pt>
                <c:pt idx="47">
                  <c:v>6631.899887393927</c:v>
                </c:pt>
                <c:pt idx="48">
                  <c:v>6310.365976316388</c:v>
                </c:pt>
                <c:pt idx="49">
                  <c:v>5992.478169698268</c:v>
                </c:pt>
                <c:pt idx="50">
                  <c:v>5678.565551300533</c:v>
                </c:pt>
                <c:pt idx="51">
                  <c:v>5368.921676748897</c:v>
                </c:pt>
                <c:pt idx="52">
                  <c:v>5063.807004818227</c:v>
                </c:pt>
                <c:pt idx="53">
                  <c:v>4763.451186251593</c:v>
                </c:pt>
                <c:pt idx="54">
                  <c:v>4468.055217955728</c:v>
                </c:pt>
                <c:pt idx="55">
                  <c:v>4177.793470011791</c:v>
                </c:pt>
                <c:pt idx="56">
                  <c:v>3892.81559251505</c:v>
                </c:pt>
                <c:pt idx="57">
                  <c:v>3613.248308837414</c:v>
                </c:pt>
                <c:pt idx="58">
                  <c:v>3339.197101562517</c:v>
                </c:pt>
                <c:pt idx="59">
                  <c:v>3070.747796987416</c:v>
                </c:pt>
                <c:pt idx="60">
                  <c:v>2807.96805375535</c:v>
                </c:pt>
                <c:pt idx="61">
                  <c:v>2550.908760896418</c:v>
                </c:pt>
                <c:pt idx="62">
                  <c:v>2299.605350277852</c:v>
                </c:pt>
                <c:pt idx="63">
                  <c:v>2054.07902817079</c:v>
                </c:pt>
                <c:pt idx="64">
                  <c:v>1814.337930431822</c:v>
                </c:pt>
                <c:pt idx="65">
                  <c:v>1580.378205517074</c:v>
                </c:pt>
                <c:pt idx="66">
                  <c:v>1352.185029362561</c:v>
                </c:pt>
                <c:pt idx="67">
                  <c:v>1129.73355592927</c:v>
                </c:pt>
                <c:pt idx="68">
                  <c:v>912.989807022037</c:v>
                </c:pt>
                <c:pt idx="69">
                  <c:v>701.9115047887874</c:v>
                </c:pt>
                <c:pt idx="70">
                  <c:v>496.4488501530141</c:v>
                </c:pt>
                <c:pt idx="71">
                  <c:v>296.545250230236</c:v>
                </c:pt>
                <c:pt idx="72">
                  <c:v>102.137997641461</c:v>
                </c:pt>
                <c:pt idx="73">
                  <c:v>-86.84109552856533</c:v>
                </c:pt>
                <c:pt idx="74">
                  <c:v>-270.4651065212672</c:v>
                </c:pt>
                <c:pt idx="75">
                  <c:v>-448.811450978741</c:v>
                </c:pt>
                <c:pt idx="76">
                  <c:v>-621.9613699570763</c:v>
                </c:pt>
                <c:pt idx="77">
                  <c:v>-789.9994526852379</c:v>
                </c:pt>
                <c:pt idx="78">
                  <c:v>-953.013192953309</c:v>
                </c:pt>
                <c:pt idx="79">
                  <c:v>-1111.092577168252</c:v>
                </c:pt>
                <c:pt idx="80">
                  <c:v>-1264.329702191753</c:v>
                </c:pt>
                <c:pt idx="81">
                  <c:v>-1412.818421189208</c:v>
                </c:pt>
                <c:pt idx="82">
                  <c:v>-1556.65401581605</c:v>
                </c:pt>
                <c:pt idx="83">
                  <c:v>-1695.9328931442</c:v>
                </c:pt>
                <c:pt idx="84">
                  <c:v>-1830.752305844333</c:v>
                </c:pt>
                <c:pt idx="85">
                  <c:v>-1961.210094188107</c:v>
                </c:pt>
                <c:pt idx="86">
                  <c:v>-2087.404448545305</c:v>
                </c:pt>
                <c:pt idx="87">
                  <c:v>-2209.433691097656</c:v>
                </c:pt>
                <c:pt idx="88">
                  <c:v>-2327.396075576311</c:v>
                </c:pt>
                <c:pt idx="89">
                  <c:v>-2441.389603897463</c:v>
                </c:pt>
                <c:pt idx="90">
                  <c:v>-2551.511858619284</c:v>
                </c:pt>
                <c:pt idx="91">
                  <c:v>-2657.859850215726</c:v>
                </c:pt>
                <c:pt idx="92">
                  <c:v>-2760.529878221685</c:v>
                </c:pt>
                <c:pt idx="93">
                  <c:v>-2859.617405341007</c:v>
                </c:pt>
                <c:pt idx="94">
                  <c:v>-2955.216943678679</c:v>
                </c:pt>
                <c:pt idx="95">
                  <c:v>-3047.42195229209</c:v>
                </c:pt>
                <c:pt idx="96">
                  <c:v>-3136.324745312566</c:v>
                </c:pt>
                <c:pt idx="97">
                  <c:v>-3222.016409924719</c:v>
                </c:pt>
                <c:pt idx="98">
                  <c:v>-3304.586733534932</c:v>
                </c:pt>
                <c:pt idx="99">
                  <c:v>-3384.124139492631</c:v>
                </c:pt>
                <c:pt idx="100">
                  <c:v>-3460.715630785096</c:v>
                </c:pt>
                <c:pt idx="101">
                  <c:v>-3534.446741127173</c:v>
                </c:pt>
                <c:pt idx="102">
                  <c:v>-3605.401492934208</c:v>
                </c:pt>
                <c:pt idx="103">
                  <c:v>-3673.662361676805</c:v>
                </c:pt>
                <c:pt idx="104">
                  <c:v>-3739.310246151406</c:v>
                </c:pt>
                <c:pt idx="105">
                  <c:v>-3802.424444231205</c:v>
                </c:pt>
                <c:pt idx="106">
                  <c:v>-3863.082633682992</c:v>
                </c:pt>
                <c:pt idx="107">
                  <c:v>-3921.360857663909</c:v>
                </c:pt>
                <c:pt idx="108">
                  <c:v>-3977.333514533936</c:v>
                </c:pt>
                <c:pt idx="109">
                  <c:v>-4031.073351650033</c:v>
                </c:pt>
                <c:pt idx="110">
                  <c:v>-4082.651462805224</c:v>
                </c:pt>
                <c:pt idx="111">
                  <c:v>-4132.137289034436</c:v>
                </c:pt>
                <c:pt idx="112">
                  <c:v>-4179.59862248646</c:v>
                </c:pt>
                <c:pt idx="113">
                  <c:v>-4225.10161310993</c:v>
                </c:pt>
                <c:pt idx="114">
                  <c:v>-4268.710777901579</c:v>
                </c:pt>
                <c:pt idx="115">
                  <c:v>-4310.489012487466</c:v>
                </c:pt>
                <c:pt idx="116">
                  <c:v>-4350.497604820644</c:v>
                </c:pt>
                <c:pt idx="117">
                  <c:v>-4388.796250790357</c:v>
                </c:pt>
                <c:pt idx="118">
                  <c:v>-4425.443071560236</c:v>
                </c:pt>
                <c:pt idx="119">
                  <c:v>-4460.49463245063</c:v>
                </c:pt>
              </c:numCache>
            </c:numRef>
          </c:yVal>
          <c:smooth val="0"/>
          <c:extLst xmlns:c16r2="http://schemas.microsoft.com/office/drawing/2015/06/chart">
            <c:ext xmlns:c16="http://schemas.microsoft.com/office/drawing/2014/chart" uri="{C3380CC4-5D6E-409C-BE32-E72D297353CC}">
              <c16:uniqueId val="{00000005-656A-4C08-8357-E1A87692290A}"/>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626.6187442452646</c:v>
                </c:pt>
                <c:pt idx="2">
                  <c:v>1740.480753511656</c:v>
                </c:pt>
                <c:pt idx="3">
                  <c:v>3287.273368299007</c:v>
                </c:pt>
                <c:pt idx="4">
                  <c:v>5222.767466912046</c:v>
                </c:pt>
                <c:pt idx="5">
                  <c:v>6741.999695737381</c:v>
                </c:pt>
                <c:pt idx="6">
                  <c:v>7821.29599548364</c:v>
                </c:pt>
                <c:pt idx="7">
                  <c:v>8778.496470257165</c:v>
                </c:pt>
                <c:pt idx="8">
                  <c:v>9621.201543486677</c:v>
                </c:pt>
                <c:pt idx="9">
                  <c:v>10356.61606814386</c:v>
                </c:pt>
                <c:pt idx="10">
                  <c:v>10991.56745295646</c:v>
                </c:pt>
                <c:pt idx="11">
                  <c:v>11532.52306912327</c:v>
                </c:pt>
                <c:pt idx="12">
                  <c:v>11985.60712534981</c:v>
                </c:pt>
                <c:pt idx="13">
                  <c:v>12322.53996428754</c:v>
                </c:pt>
                <c:pt idx="14">
                  <c:v>12579.18682975648</c:v>
                </c:pt>
                <c:pt idx="15">
                  <c:v>12763.3236618964</c:v>
                </c:pt>
                <c:pt idx="16">
                  <c:v>12881.78278774302</c:v>
                </c:pt>
                <c:pt idx="17">
                  <c:v>12940.75715084188</c:v>
                </c:pt>
                <c:pt idx="18">
                  <c:v>12944.55016120151</c:v>
                </c:pt>
                <c:pt idx="19">
                  <c:v>12897.04227180826</c:v>
                </c:pt>
                <c:pt idx="20">
                  <c:v>12802.33764726855</c:v>
                </c:pt>
                <c:pt idx="21">
                  <c:v>12664.24292977946</c:v>
                </c:pt>
                <c:pt idx="22">
                  <c:v>12486.29625902511</c:v>
                </c:pt>
                <c:pt idx="23">
                  <c:v>12271.79305578349</c:v>
                </c:pt>
                <c:pt idx="24">
                  <c:v>12023.8078123983</c:v>
                </c:pt>
                <c:pt idx="25">
                  <c:v>11745.21269179042</c:v>
                </c:pt>
                <c:pt idx="26">
                  <c:v>11438.63376701577</c:v>
                </c:pt>
                <c:pt idx="27">
                  <c:v>11106.57804383663</c:v>
                </c:pt>
                <c:pt idx="28">
                  <c:v>10751.3967005373</c:v>
                </c:pt>
                <c:pt idx="29">
                  <c:v>10375.29469282692</c:v>
                </c:pt>
                <c:pt idx="30">
                  <c:v>9980.339866784401</c:v>
                </c:pt>
                <c:pt idx="31">
                  <c:v>9568.468944936987</c:v>
                </c:pt>
                <c:pt idx="32">
                  <c:v>9141.495335722238</c:v>
                </c:pt>
                <c:pt idx="33">
                  <c:v>8701.117380548263</c:v>
                </c:pt>
                <c:pt idx="34">
                  <c:v>8248.925059246365</c:v>
                </c:pt>
                <c:pt idx="35">
                  <c:v>7786.40621948988</c:v>
                </c:pt>
                <c:pt idx="36">
                  <c:v>7314.952390581835</c:v>
                </c:pt>
                <c:pt idx="37">
                  <c:v>6835.864225964995</c:v>
                </c:pt>
                <c:pt idx="38">
                  <c:v>6350.35661118944</c:v>
                </c:pt>
                <c:pt idx="39">
                  <c:v>5859.56336325128</c:v>
                </c:pt>
                <c:pt idx="40">
                  <c:v>5364.541850030888</c:v>
                </c:pt>
                <c:pt idx="41">
                  <c:v>4866.277267529164</c:v>
                </c:pt>
                <c:pt idx="42">
                  <c:v>4365.68667789083</c:v>
                </c:pt>
                <c:pt idx="43">
                  <c:v>3863.622826176696</c:v>
                </c:pt>
                <c:pt idx="44">
                  <c:v>3360.877746775746</c:v>
                </c:pt>
                <c:pt idx="45">
                  <c:v>2858.18617719179</c:v>
                </c:pt>
                <c:pt idx="46">
                  <c:v>2356.22879283363</c:v>
                </c:pt>
                <c:pt idx="47">
                  <c:v>1855.635271652602</c:v>
                </c:pt>
                <c:pt idx="48">
                  <c:v>1356.987198328134</c:v>
                </c:pt>
                <c:pt idx="49">
                  <c:v>860.8208168931274</c:v>
                </c:pt>
                <c:pt idx="50">
                  <c:v>367.629640021827</c:v>
                </c:pt>
                <c:pt idx="51">
                  <c:v>-122.1330774105154</c:v>
                </c:pt>
                <c:pt idx="52">
                  <c:v>-608.0519935591146</c:v>
                </c:pt>
                <c:pt idx="53">
                  <c:v>-1089.747456655372</c:v>
                </c:pt>
                <c:pt idx="54">
                  <c:v>-1566.873397788964</c:v>
                </c:pt>
                <c:pt idx="55">
                  <c:v>-2039.11533354409</c:v>
                </c:pt>
                <c:pt idx="56">
                  <c:v>-2506.188472985756</c:v>
                </c:pt>
                <c:pt idx="57">
                  <c:v>-2967.835923757404</c:v>
                </c:pt>
                <c:pt idx="58">
                  <c:v>-3423.826992339454</c:v>
                </c:pt>
                <c:pt idx="59">
                  <c:v>-3873.955573804676</c:v>
                </c:pt>
                <c:pt idx="60">
                  <c:v>-4318.03862658935</c:v>
                </c:pt>
                <c:pt idx="61">
                  <c:v>-4755.91472808458</c:v>
                </c:pt>
                <c:pt idx="62">
                  <c:v>-5187.44270703005</c:v>
                </c:pt>
                <c:pt idx="63">
                  <c:v>-5612.500348892529</c:v>
                </c:pt>
                <c:pt idx="64">
                  <c:v>-6030.983170622028</c:v>
                </c:pt>
                <c:pt idx="65">
                  <c:v>-6442.803261319175</c:v>
                </c:pt>
                <c:pt idx="66">
                  <c:v>-6847.888185555115</c:v>
                </c:pt>
                <c:pt idx="67">
                  <c:v>-7246.179946206043</c:v>
                </c:pt>
                <c:pt idx="68">
                  <c:v>-7637.634003847837</c:v>
                </c:pt>
                <c:pt idx="69">
                  <c:v>-8022.218349871226</c:v>
                </c:pt>
                <c:pt idx="70">
                  <c:v>-8399.912630638508</c:v>
                </c:pt>
                <c:pt idx="71">
                  <c:v>-8770.707320112736</c:v>
                </c:pt>
                <c:pt idx="72">
                  <c:v>-9134.602938523507</c:v>
                </c:pt>
                <c:pt idx="73">
                  <c:v>-9491.609314751345</c:v>
                </c:pt>
                <c:pt idx="74">
                  <c:v>-9841.74489021534</c:v>
                </c:pt>
                <c:pt idx="75">
                  <c:v>-10185.0360621689</c:v>
                </c:pt>
                <c:pt idx="76">
                  <c:v>-10521.51656439202</c:v>
                </c:pt>
                <c:pt idx="77">
                  <c:v>-10851.22688338254</c:v>
                </c:pt>
                <c:pt idx="78">
                  <c:v>-11174.2137082303</c:v>
                </c:pt>
                <c:pt idx="79">
                  <c:v>-11490.52941244282</c:v>
                </c:pt>
                <c:pt idx="80">
                  <c:v>-11800.23156608781</c:v>
                </c:pt>
                <c:pt idx="81">
                  <c:v>-12103.38247668697</c:v>
                </c:pt>
                <c:pt idx="82">
                  <c:v>-12400.04875736684</c:v>
                </c:pt>
                <c:pt idx="83">
                  <c:v>-12690.30092086317</c:v>
                </c:pt>
                <c:pt idx="84">
                  <c:v>-12974.2129980228</c:v>
                </c:pt>
                <c:pt idx="85">
                  <c:v>-13251.86217952613</c:v>
                </c:pt>
                <c:pt idx="86">
                  <c:v>-13523.32847961085</c:v>
                </c:pt>
                <c:pt idx="87">
                  <c:v>-13788.69442064082</c:v>
                </c:pt>
                <c:pt idx="88">
                  <c:v>-14048.04473741772</c:v>
                </c:pt>
                <c:pt idx="89">
                  <c:v>-14301.46610018006</c:v>
                </c:pt>
                <c:pt idx="90">
                  <c:v>-14549.0468553058</c:v>
                </c:pt>
                <c:pt idx="91">
                  <c:v>-14790.87678276375</c:v>
                </c:pt>
                <c:pt idx="92">
                  <c:v>-15027.04686941439</c:v>
                </c:pt>
                <c:pt idx="93">
                  <c:v>-15257.6490973006</c:v>
                </c:pt>
                <c:pt idx="94">
                  <c:v>-15482.7762461286</c:v>
                </c:pt>
                <c:pt idx="95">
                  <c:v>-15702.5217091525</c:v>
                </c:pt>
                <c:pt idx="96">
                  <c:v>-15916.97932172706</c:v>
                </c:pt>
                <c:pt idx="97">
                  <c:v>-16126.24320184812</c:v>
                </c:pt>
                <c:pt idx="98">
                  <c:v>-16330.407601994</c:v>
                </c:pt>
                <c:pt idx="99">
                  <c:v>-16529.56677166605</c:v>
                </c:pt>
                <c:pt idx="100">
                  <c:v>-16723.81483000005</c:v>
                </c:pt>
                <c:pt idx="101">
                  <c:v>-16913.24564791146</c:v>
                </c:pt>
                <c:pt idx="102">
                  <c:v>-17097.95273920894</c:v>
                </c:pt>
                <c:pt idx="103">
                  <c:v>-17278.02916018991</c:v>
                </c:pt>
                <c:pt idx="104">
                  <c:v>-17453.56741720391</c:v>
                </c:pt>
                <c:pt idx="105">
                  <c:v>-17624.65938175796</c:v>
                </c:pt>
                <c:pt idx="106">
                  <c:v>-17791.3962126933</c:v>
                </c:pt>
                <c:pt idx="107">
                  <c:v>-17953.86828504178</c:v>
                </c:pt>
                <c:pt idx="108">
                  <c:v>-18112.16512516234</c:v>
                </c:pt>
                <c:pt idx="109">
                  <c:v>-18266.37535177683</c:v>
                </c:pt>
                <c:pt idx="110">
                  <c:v>-18416.58662256645</c:v>
                </c:pt>
                <c:pt idx="111">
                  <c:v>-18562.88558597956</c:v>
                </c:pt>
                <c:pt idx="112">
                  <c:v>-18705.35783794662</c:v>
                </c:pt>
                <c:pt idx="113">
                  <c:v>-18844.08788318932</c:v>
                </c:pt>
                <c:pt idx="114">
                  <c:v>-18979.15910084614</c:v>
                </c:pt>
                <c:pt idx="115">
                  <c:v>-19110.65371414227</c:v>
                </c:pt>
                <c:pt idx="116">
                  <c:v>-19238.65276384809</c:v>
                </c:pt>
                <c:pt idx="117">
                  <c:v>-19363.2360852901</c:v>
                </c:pt>
                <c:pt idx="118">
                  <c:v>-19484.48228866747</c:v>
                </c:pt>
                <c:pt idx="119">
                  <c:v>-19602.46874248516</c:v>
                </c:pt>
              </c:numCache>
            </c:numRef>
          </c:yVal>
          <c:smooth val="0"/>
          <c:extLst xmlns:c16r2="http://schemas.microsoft.com/office/drawing/2015/06/chart">
            <c:ext xmlns:c16="http://schemas.microsoft.com/office/drawing/2014/chart" uri="{C3380CC4-5D6E-409C-BE32-E72D297353CC}">
              <c16:uniqueId val="{00000006-656A-4C08-8357-E1A87692290A}"/>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571.3419291181474</c:v>
                </c:pt>
                <c:pt idx="2">
                  <c:v>1550.09582799254</c:v>
                </c:pt>
                <c:pt idx="3">
                  <c:v>2888.153985061217</c:v>
                </c:pt>
                <c:pt idx="4">
                  <c:v>4546.685018668882</c:v>
                </c:pt>
                <c:pt idx="5">
                  <c:v>6467.645056176</c:v>
                </c:pt>
                <c:pt idx="6">
                  <c:v>7512.35321940389</c:v>
                </c:pt>
                <c:pt idx="7">
                  <c:v>8429.71680630697</c:v>
                </c:pt>
                <c:pt idx="8">
                  <c:v>9227.843483688728</c:v>
                </c:pt>
                <c:pt idx="9">
                  <c:v>9914.411274499725</c:v>
                </c:pt>
                <c:pt idx="10">
                  <c:v>10496.68903746782</c:v>
                </c:pt>
                <c:pt idx="11">
                  <c:v>10981.55588767631</c:v>
                </c:pt>
                <c:pt idx="12">
                  <c:v>11375.51993781747</c:v>
                </c:pt>
                <c:pt idx="13">
                  <c:v>11650.65932920808</c:v>
                </c:pt>
                <c:pt idx="14">
                  <c:v>11843.29511766462</c:v>
                </c:pt>
                <c:pt idx="15">
                  <c:v>11961.29615929071</c:v>
                </c:pt>
                <c:pt idx="16">
                  <c:v>12011.60277437977</c:v>
                </c:pt>
                <c:pt idx="17">
                  <c:v>12000.52420740668</c:v>
                </c:pt>
                <c:pt idx="18">
                  <c:v>11933.7781183077</c:v>
                </c:pt>
                <c:pt idx="19">
                  <c:v>11814.66827873513</c:v>
                </c:pt>
                <c:pt idx="20">
                  <c:v>11647.48232580116</c:v>
                </c:pt>
                <c:pt idx="21">
                  <c:v>11436.2027175636</c:v>
                </c:pt>
                <c:pt idx="22">
                  <c:v>11184.53317055805</c:v>
                </c:pt>
                <c:pt idx="23">
                  <c:v>10895.92443385907</c:v>
                </c:pt>
                <c:pt idx="24">
                  <c:v>10573.59621568304</c:v>
                </c:pt>
                <c:pt idx="25">
                  <c:v>10220.5560174319</c:v>
                </c:pt>
                <c:pt idx="26">
                  <c:v>9839.555629639235</c:v>
                </c:pt>
                <c:pt idx="27">
                  <c:v>9433.218585757535</c:v>
                </c:pt>
                <c:pt idx="28">
                  <c:v>9004.003401265012</c:v>
                </c:pt>
                <c:pt idx="29">
                  <c:v>8554.21365097119</c:v>
                </c:pt>
                <c:pt idx="30">
                  <c:v>8086.007552440738</c:v>
                </c:pt>
                <c:pt idx="31">
                  <c:v>7601.40666409815</c:v>
                </c:pt>
                <c:pt idx="32">
                  <c:v>7102.30059561925</c:v>
                </c:pt>
                <c:pt idx="33">
                  <c:v>6590.457045154646</c:v>
                </c:pt>
                <c:pt idx="34">
                  <c:v>6067.52891225554</c:v>
                </c:pt>
                <c:pt idx="35">
                  <c:v>5535.060911348553</c:v>
                </c:pt>
                <c:pt idx="36">
                  <c:v>4994.495753992292</c:v>
                </c:pt>
                <c:pt idx="37">
                  <c:v>4447.179943870753</c:v>
                </c:pt>
                <c:pt idx="38">
                  <c:v>3894.369221091736</c:v>
                </c:pt>
                <c:pt idx="39">
                  <c:v>3337.233581518754</c:v>
                </c:pt>
                <c:pt idx="40">
                  <c:v>2776.862200438976</c:v>
                </c:pt>
                <c:pt idx="41">
                  <c:v>2214.26799816452</c:v>
                </c:pt>
                <c:pt idx="42">
                  <c:v>1650.391951461788</c:v>
                </c:pt>
                <c:pt idx="43">
                  <c:v>1086.10716929799</c:v>
                </c:pt>
                <c:pt idx="44">
                  <c:v>522.2227481887676</c:v>
                </c:pt>
                <c:pt idx="45">
                  <c:v>-40.51258477801449</c:v>
                </c:pt>
                <c:pt idx="46">
                  <c:v>-601.407018348109</c:v>
                </c:pt>
                <c:pt idx="47">
                  <c:v>-1159.822385941632</c:v>
                </c:pt>
                <c:pt idx="48">
                  <c:v>-1715.171066718642</c:v>
                </c:pt>
                <c:pt idx="49">
                  <c:v>-2266.913049408235</c:v>
                </c:pt>
                <c:pt idx="50">
                  <c:v>-2814.55315014068</c:v>
                </c:pt>
                <c:pt idx="51">
                  <c:v>-3357.638376149815</c:v>
                </c:pt>
                <c:pt idx="52">
                  <c:v>-3895.75542790303</c:v>
                </c:pt>
                <c:pt idx="53">
                  <c:v>-4428.52833219571</c:v>
                </c:pt>
                <c:pt idx="54">
                  <c:v>-4955.616199644282</c:v>
                </c:pt>
                <c:pt idx="55">
                  <c:v>-5476.711100270506</c:v>
                </c:pt>
                <c:pt idx="56">
                  <c:v>-5991.536051215138</c:v>
                </c:pt>
                <c:pt idx="57">
                  <c:v>-6499.843110938039</c:v>
                </c:pt>
                <c:pt idx="58">
                  <c:v>-7001.41157457186</c:v>
                </c:pt>
                <c:pt idx="59">
                  <c:v>-7496.04626536928</c:v>
                </c:pt>
                <c:pt idx="60">
                  <c:v>-7983.57591742463</c:v>
                </c:pt>
                <c:pt idx="61">
                  <c:v>-8463.85164511715</c:v>
                </c:pt>
                <c:pt idx="62">
                  <c:v>-8936.745494938455</c:v>
                </c:pt>
                <c:pt idx="63">
                  <c:v>-9402.149075584951</c:v>
                </c:pt>
                <c:pt idx="64">
                  <c:v>-9859.972262404393</c:v>
                </c:pt>
                <c:pt idx="65">
                  <c:v>-10310.14197246404</c:v>
                </c:pt>
                <c:pt idx="66">
                  <c:v>-10752.60100669041</c:v>
                </c:pt>
                <c:pt idx="67">
                  <c:v>-11187.30695574172</c:v>
                </c:pt>
                <c:pt idx="68">
                  <c:v>-11614.23116635764</c:v>
                </c:pt>
                <c:pt idx="69">
                  <c:v>-12033.35776517494</c:v>
                </c:pt>
                <c:pt idx="70">
                  <c:v>-12444.68273708457</c:v>
                </c:pt>
                <c:pt idx="71">
                  <c:v>-12848.2130553634</c:v>
                </c:pt>
                <c:pt idx="72">
                  <c:v>-13243.96586096426</c:v>
                </c:pt>
                <c:pt idx="73">
                  <c:v>-13631.96768845059</c:v>
                </c:pt>
                <c:pt idx="74">
                  <c:v>-14012.2537361891</c:v>
                </c:pt>
                <c:pt idx="75">
                  <c:v>-14384.86717855092</c:v>
                </c:pt>
                <c:pt idx="76">
                  <c:v>-14749.85851794109</c:v>
                </c:pt>
                <c:pt idx="77">
                  <c:v>-15107.28497462673</c:v>
                </c:pt>
                <c:pt idx="78">
                  <c:v>-15457.20991239371</c:v>
                </c:pt>
                <c:pt idx="79">
                  <c:v>-15799.70229818113</c:v>
                </c:pt>
                <c:pt idx="80">
                  <c:v>-16134.83619393501</c:v>
                </c:pt>
                <c:pt idx="81">
                  <c:v>-16462.69027897485</c:v>
                </c:pt>
                <c:pt idx="82">
                  <c:v>-16783.3474013121</c:v>
                </c:pt>
                <c:pt idx="83">
                  <c:v>-17096.894156361</c:v>
                </c:pt>
                <c:pt idx="84">
                  <c:v>-17403.42049162788</c:v>
                </c:pt>
                <c:pt idx="85">
                  <c:v>-17703.01933598191</c:v>
                </c:pt>
                <c:pt idx="86">
                  <c:v>-17995.78625221597</c:v>
                </c:pt>
                <c:pt idx="87">
                  <c:v>-18281.81911164569</c:v>
                </c:pt>
                <c:pt idx="88">
                  <c:v>-18561.21778956475</c:v>
                </c:pt>
                <c:pt idx="89">
                  <c:v>-18834.08388045058</c:v>
                </c:pt>
                <c:pt idx="90">
                  <c:v>-19100.52043182264</c:v>
                </c:pt>
                <c:pt idx="91">
                  <c:v>-19360.63169577904</c:v>
                </c:pt>
                <c:pt idx="92">
                  <c:v>-19614.52289721277</c:v>
                </c:pt>
                <c:pt idx="93">
                  <c:v>-19862.30001781369</c:v>
                </c:pt>
                <c:pt idx="94">
                  <c:v>-20104.06959498068</c:v>
                </c:pt>
                <c:pt idx="95">
                  <c:v>-20339.93853482325</c:v>
                </c:pt>
                <c:pt idx="96">
                  <c:v>-20570.0139384605</c:v>
                </c:pt>
                <c:pt idx="97">
                  <c:v>-20794.4029408847</c:v>
                </c:pt>
                <c:pt idx="98">
                  <c:v>-21013.2125616679</c:v>
                </c:pt>
                <c:pt idx="99">
                  <c:v>-21226.54956685944</c:v>
                </c:pt>
                <c:pt idx="100">
                  <c:v>-21434.52034142613</c:v>
                </c:pt>
                <c:pt idx="101">
                  <c:v>-21637.23077163147</c:v>
                </c:pt>
                <c:pt idx="102">
                  <c:v>-21834.786136786</c:v>
                </c:pt>
                <c:pt idx="103">
                  <c:v>-22027.29100982565</c:v>
                </c:pt>
                <c:pt idx="104">
                  <c:v>-22214.84916619165</c:v>
                </c:pt>
                <c:pt idx="105">
                  <c:v>-22397.56350054685</c:v>
                </c:pt>
                <c:pt idx="106">
                  <c:v>-22575.53595083391</c:v>
                </c:pt>
                <c:pt idx="107">
                  <c:v>-22748.86742926063</c:v>
                </c:pt>
                <c:pt idx="108">
                  <c:v>-22917.65775979171</c:v>
                </c:pt>
                <c:pt idx="109">
                  <c:v>-23082.00562173872</c:v>
                </c:pt>
                <c:pt idx="110">
                  <c:v>-23242.0084990929</c:v>
                </c:pt>
                <c:pt idx="111">
                  <c:v>-23397.76263523241</c:v>
                </c:pt>
                <c:pt idx="112">
                  <c:v>-23549.36299267877</c:v>
                </c:pt>
                <c:pt idx="113">
                  <c:v>-23696.90321758064</c:v>
                </c:pt>
                <c:pt idx="114">
                  <c:v>-23840.47560862172</c:v>
                </c:pt>
                <c:pt idx="115">
                  <c:v>-23980.17109007528</c:v>
                </c:pt>
                <c:pt idx="116">
                  <c:v>-24116.07918872964</c:v>
                </c:pt>
                <c:pt idx="117">
                  <c:v>-24248.28801443847</c:v>
                </c:pt>
                <c:pt idx="118">
                  <c:v>-24376.88424403686</c:v>
                </c:pt>
                <c:pt idx="119">
                  <c:v>-24501.95310843177</c:v>
                </c:pt>
              </c:numCache>
            </c:numRef>
          </c:yVal>
          <c:smooth val="0"/>
          <c:extLst xmlns:c16r2="http://schemas.microsoft.com/office/drawing/2015/06/chart">
            <c:ext xmlns:c16="http://schemas.microsoft.com/office/drawing/2014/chart" uri="{C3380CC4-5D6E-409C-BE32-E72D297353CC}">
              <c16:uniqueId val="{00000007-656A-4C08-8357-E1A87692290A}"/>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1805.729614698794</c:v>
                </c:pt>
                <c:pt idx="2">
                  <c:v>3444.304260795936</c:v>
                </c:pt>
                <c:pt idx="3">
                  <c:v>4926.10862623714</c:v>
                </c:pt>
                <c:pt idx="4">
                  <c:v>6260.979434587527</c:v>
                </c:pt>
                <c:pt idx="5">
                  <c:v>7458.22662507603</c:v>
                </c:pt>
                <c:pt idx="6">
                  <c:v>8526.657055885531</c:v>
                </c:pt>
                <c:pt idx="7">
                  <c:v>9474.597893726501</c:v>
                </c:pt>
                <c:pt idx="8">
                  <c:v>10309.9194841003</c:v>
                </c:pt>
                <c:pt idx="9">
                  <c:v>11040.05756712565</c:v>
                </c:pt>
                <c:pt idx="10">
                  <c:v>11672.03474934772</c:v>
                </c:pt>
                <c:pt idx="11">
                  <c:v>12212.48117601871</c:v>
                </c:pt>
                <c:pt idx="12">
                  <c:v>12667.65437361691</c:v>
                </c:pt>
                <c:pt idx="13">
                  <c:v>13009.38125305483</c:v>
                </c:pt>
                <c:pt idx="14">
                  <c:v>13275.33540089615</c:v>
                </c:pt>
                <c:pt idx="15">
                  <c:v>13472.17390559148</c:v>
                </c:pt>
                <c:pt idx="16">
                  <c:v>13605.73687901022</c:v>
                </c:pt>
                <c:pt idx="17">
                  <c:v>13681.3406216735</c:v>
                </c:pt>
                <c:pt idx="18">
                  <c:v>13703.84823440481</c:v>
                </c:pt>
                <c:pt idx="19">
                  <c:v>13677.72633318277</c:v>
                </c:pt>
                <c:pt idx="20">
                  <c:v>13607.09147971077</c:v>
                </c:pt>
                <c:pt idx="21">
                  <c:v>13495.74850809434</c:v>
                </c:pt>
                <c:pt idx="22">
                  <c:v>13347.22244405281</c:v>
                </c:pt>
                <c:pt idx="23">
                  <c:v>13164.78533954965</c:v>
                </c:pt>
                <c:pt idx="24">
                  <c:v>12951.47905534366</c:v>
                </c:pt>
                <c:pt idx="25">
                  <c:v>12710.13479827205</c:v>
                </c:pt>
                <c:pt idx="26">
                  <c:v>12443.33021738846</c:v>
                </c:pt>
                <c:pt idx="27">
                  <c:v>12153.52027947595</c:v>
                </c:pt>
                <c:pt idx="28">
                  <c:v>11842.99616589397</c:v>
                </c:pt>
                <c:pt idx="29">
                  <c:v>11513.89590328824</c:v>
                </c:pt>
                <c:pt idx="30">
                  <c:v>11168.21444564406</c:v>
                </c:pt>
                <c:pt idx="31">
                  <c:v>10807.81286724843</c:v>
                </c:pt>
                <c:pt idx="32">
                  <c:v>10434.42679032031</c:v>
                </c:pt>
                <c:pt idx="33">
                  <c:v>10049.6741515547</c:v>
                </c:pt>
                <c:pt idx="34">
                  <c:v>9655.06239181524</c:v>
                </c:pt>
                <c:pt idx="35">
                  <c:v>9251.995137505168</c:v>
                </c:pt>
                <c:pt idx="36">
                  <c:v>8841.778429799247</c:v>
                </c:pt>
                <c:pt idx="37">
                  <c:v>8425.62654819712</c:v>
                </c:pt>
                <c:pt idx="38">
                  <c:v>8004.66746716993</c:v>
                </c:pt>
                <c:pt idx="39">
                  <c:v>7579.947873597032</c:v>
                </c:pt>
                <c:pt idx="40">
                  <c:v>7152.43808138831</c:v>
                </c:pt>
                <c:pt idx="41">
                  <c:v>6723.03656811826</c:v>
                </c:pt>
                <c:pt idx="42">
                  <c:v>6292.574248129967</c:v>
                </c:pt>
                <c:pt idx="43">
                  <c:v>5861.81850172533</c:v>
                </c:pt>
                <c:pt idx="44">
                  <c:v>5431.476976879406</c:v>
                </c:pt>
                <c:pt idx="45">
                  <c:v>5002.201178083661</c:v>
                </c:pt>
                <c:pt idx="46">
                  <c:v>4574.589855514467</c:v>
                </c:pt>
                <c:pt idx="47">
                  <c:v>4149.1922065164</c:v>
                </c:pt>
                <c:pt idx="48">
                  <c:v>3726.510900328401</c:v>
                </c:pt>
                <c:pt idx="49">
                  <c:v>3307.004936159123</c:v>
                </c:pt>
                <c:pt idx="50">
                  <c:v>2891.09234391246</c:v>
                </c:pt>
                <c:pt idx="51">
                  <c:v>2479.152736234013</c:v>
                </c:pt>
                <c:pt idx="52">
                  <c:v>2071.529719763435</c:v>
                </c:pt>
                <c:pt idx="53">
                  <c:v>1668.533173528034</c:v>
                </c:pt>
                <c:pt idx="54">
                  <c:v>1270.441401389427</c:v>
                </c:pt>
                <c:pt idx="55">
                  <c:v>877.5031652217731</c:v>
                </c:pt>
                <c:pt idx="56">
                  <c:v>489.939605113119</c:v>
                </c:pt>
                <c:pt idx="57">
                  <c:v>107.9460525275208</c:v>
                </c:pt>
                <c:pt idx="58">
                  <c:v>-268.3062579664402</c:v>
                </c:pt>
                <c:pt idx="59">
                  <c:v>-638.668573076837</c:v>
                </c:pt>
                <c:pt idx="60">
                  <c:v>-1003.013096267823</c:v>
                </c:pt>
                <c:pt idx="61">
                  <c:v>-1361.23154955404</c:v>
                </c:pt>
                <c:pt idx="62">
                  <c:v>-1713.23381710751</c:v>
                </c:pt>
                <c:pt idx="63">
                  <c:v>-2058.94666638365</c:v>
                </c:pt>
                <c:pt idx="64">
                  <c:v>-2398.312542696483</c:v>
                </c:pt>
                <c:pt idx="65">
                  <c:v>-2731.288433396723</c:v>
                </c:pt>
                <c:pt idx="66">
                  <c:v>-3057.844797980506</c:v>
                </c:pt>
                <c:pt idx="67">
                  <c:v>-3377.964560645167</c:v>
                </c:pt>
                <c:pt idx="68">
                  <c:v>-3691.642162005883</c:v>
                </c:pt>
                <c:pt idx="69">
                  <c:v>-3998.882666823454</c:v>
                </c:pt>
                <c:pt idx="70">
                  <c:v>-4299.700924774631</c:v>
                </c:pt>
                <c:pt idx="71">
                  <c:v>-4594.120781430043</c:v>
                </c:pt>
                <c:pt idx="72">
                  <c:v>-4882.174336761701</c:v>
                </c:pt>
                <c:pt idx="73">
                  <c:v>-5163.90124863293</c:v>
                </c:pt>
                <c:pt idx="74">
                  <c:v>-5439.34807883529</c:v>
                </c:pt>
                <c:pt idx="75">
                  <c:v>-5708.567679398693</c:v>
                </c:pt>
                <c:pt idx="76">
                  <c:v>-5971.618616974912</c:v>
                </c:pt>
                <c:pt idx="77">
                  <c:v>-6228.56463322556</c:v>
                </c:pt>
                <c:pt idx="78">
                  <c:v>-6479.47413926199</c:v>
                </c:pt>
                <c:pt idx="79">
                  <c:v>-6724.4197422578</c:v>
                </c:pt>
                <c:pt idx="80">
                  <c:v>-6963.477802471722</c:v>
                </c:pt>
                <c:pt idx="81">
                  <c:v>-7196.728018994909</c:v>
                </c:pt>
                <c:pt idx="82">
                  <c:v>-7424.253042639699</c:v>
                </c:pt>
                <c:pt idx="83">
                  <c:v>-7646.138114448171</c:v>
                </c:pt>
                <c:pt idx="84">
                  <c:v>-7862.470728390332</c:v>
                </c:pt>
                <c:pt idx="85">
                  <c:v>-8073.340316890739</c:v>
                </c:pt>
                <c:pt idx="86">
                  <c:v>-8278.83795790141</c:v>
                </c:pt>
                <c:pt idx="87">
                  <c:v>-8479.056102284563</c:v>
                </c:pt>
                <c:pt idx="88">
                  <c:v>-8674.088320360981</c:v>
                </c:pt>
                <c:pt idx="89">
                  <c:v>-8864.02906651283</c:v>
                </c:pt>
                <c:pt idx="90">
                  <c:v>-9048.97346081212</c:v>
                </c:pt>
                <c:pt idx="91">
                  <c:v>-9229.017086671185</c:v>
                </c:pt>
                <c:pt idx="92">
                  <c:v>-9404.2558036017</c:v>
                </c:pt>
                <c:pt idx="93">
                  <c:v>-9574.785574178211</c:v>
                </c:pt>
                <c:pt idx="94">
                  <c:v>-9740.702304381411</c:v>
                </c:pt>
                <c:pt idx="95">
                  <c:v>-9902.10169651173</c:v>
                </c:pt>
                <c:pt idx="96">
                  <c:v>-10059.07911394071</c:v>
                </c:pt>
                <c:pt idx="97">
                  <c:v>-10211.72945697093</c:v>
                </c:pt>
                <c:pt idx="98">
                  <c:v>-10360.1470491374</c:v>
                </c:pt>
                <c:pt idx="99">
                  <c:v>-10504.42553332355</c:v>
                </c:pt>
                <c:pt idx="100">
                  <c:v>-10644.65777706541</c:v>
                </c:pt>
                <c:pt idx="101">
                  <c:v>-10780.93578649824</c:v>
                </c:pt>
                <c:pt idx="102">
                  <c:v>-10913.35062838625</c:v>
                </c:pt>
                <c:pt idx="103">
                  <c:v>-11041.99235974532</c:v>
                </c:pt>
                <c:pt idx="104">
                  <c:v>-11166.94996455312</c:v>
                </c:pt>
                <c:pt idx="105">
                  <c:v>-11288.31129711121</c:v>
                </c:pt>
                <c:pt idx="106">
                  <c:v>-11406.16303162277</c:v>
                </c:pt>
                <c:pt idx="107">
                  <c:v>-11520.59061757429</c:v>
                </c:pt>
                <c:pt idx="108">
                  <c:v>-11631.6782405409</c:v>
                </c:pt>
                <c:pt idx="109">
                  <c:v>-11739.50878805388</c:v>
                </c:pt>
                <c:pt idx="110">
                  <c:v>-11844.16382018896</c:v>
                </c:pt>
                <c:pt idx="111">
                  <c:v>-11945.72354455013</c:v>
                </c:pt>
                <c:pt idx="112">
                  <c:v>-12044.26679534512</c:v>
                </c:pt>
                <c:pt idx="113">
                  <c:v>-12139.87101626396</c:v>
                </c:pt>
                <c:pt idx="114">
                  <c:v>-12232.6122468994</c:v>
                </c:pt>
                <c:pt idx="115">
                  <c:v>-12322.56511243666</c:v>
                </c:pt>
                <c:pt idx="116">
                  <c:v>-12409.80281638959</c:v>
                </c:pt>
                <c:pt idx="117">
                  <c:v>-12494.39713614807</c:v>
                </c:pt>
                <c:pt idx="118">
                  <c:v>-12576.41842112364</c:v>
                </c:pt>
                <c:pt idx="119">
                  <c:v>-12655.93559329445</c:v>
                </c:pt>
              </c:numCache>
            </c:numRef>
          </c:yVal>
          <c:smooth val="0"/>
          <c:extLst xmlns:c16r2="http://schemas.microsoft.com/office/drawing/2015/06/chart">
            <c:ext xmlns:c16="http://schemas.microsoft.com/office/drawing/2014/chart" uri="{C3380CC4-5D6E-409C-BE32-E72D297353CC}">
              <c16:uniqueId val="{00000008-656A-4C08-8357-E1A87692290A}"/>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1805.729614698794</c:v>
                </c:pt>
                <c:pt idx="2">
                  <c:v>3443.685207534581</c:v>
                </c:pt>
                <c:pt idx="3">
                  <c:v>4924.310148246586</c:v>
                </c:pt>
                <c:pt idx="4">
                  <c:v>6257.494644686114</c:v>
                </c:pt>
                <c:pt idx="5">
                  <c:v>7452.596742960159</c:v>
                </c:pt>
                <c:pt idx="6">
                  <c:v>8518.466862342786</c:v>
                </c:pt>
                <c:pt idx="7">
                  <c:v>9463.471848494373</c:v>
                </c:pt>
                <c:pt idx="8">
                  <c:v>10295.51837378042</c:v>
                </c:pt>
                <c:pt idx="9">
                  <c:v>11022.0755796684</c:v>
                </c:pt>
                <c:pt idx="10">
                  <c:v>11650.19689470809</c:v>
                </c:pt>
                <c:pt idx="11">
                  <c:v>12186.54099030932</c:v>
                </c:pt>
                <c:pt idx="12">
                  <c:v>12637.391857747</c:v>
                </c:pt>
                <c:pt idx="13">
                  <c:v>12974.60100731952</c:v>
                </c:pt>
                <c:pt idx="14">
                  <c:v>13236.35993897682</c:v>
                </c:pt>
                <c:pt idx="15">
                  <c:v>13429.2811596673</c:v>
                </c:pt>
                <c:pt idx="16">
                  <c:v>13559.1699288725</c:v>
                </c:pt>
                <c:pt idx="17">
                  <c:v>13631.31187673798</c:v>
                </c:pt>
                <c:pt idx="18">
                  <c:v>13650.54309556726</c:v>
                </c:pt>
                <c:pt idx="19">
                  <c:v>13621.30642049015</c:v>
                </c:pt>
                <c:pt idx="20">
                  <c:v>13547.69748339243</c:v>
                </c:pt>
                <c:pt idx="21">
                  <c:v>13433.5027118926</c:v>
                </c:pt>
                <c:pt idx="22">
                  <c:v>13282.23096260475</c:v>
                </c:pt>
                <c:pt idx="23">
                  <c:v>13097.14010554133</c:v>
                </c:pt>
                <c:pt idx="24">
                  <c:v>12881.25958705973</c:v>
                </c:pt>
                <c:pt idx="25">
                  <c:v>12637.40977384243</c:v>
                </c:pt>
                <c:pt idx="26">
                  <c:v>12368.15825353656</c:v>
                </c:pt>
                <c:pt idx="27">
                  <c:v>12075.95274913311</c:v>
                </c:pt>
                <c:pt idx="28">
                  <c:v>11763.07827318506</c:v>
                </c:pt>
                <c:pt idx="29">
                  <c:v>11431.66759608733</c:v>
                </c:pt>
                <c:pt idx="30">
                  <c:v>11083.71122680837</c:v>
                </c:pt>
                <c:pt idx="31">
                  <c:v>10721.06651656935</c:v>
                </c:pt>
                <c:pt idx="32">
                  <c:v>10345.4660069081</c:v>
                </c:pt>
                <c:pt idx="33">
                  <c:v>9958.5251250741</c:v>
                </c:pt>
                <c:pt idx="34">
                  <c:v>9561.749309933744</c:v>
                </c:pt>
                <c:pt idx="35">
                  <c:v>9156.54063600069</c:v>
                </c:pt>
                <c:pt idx="36">
                  <c:v>8744.20399102429</c:v>
                </c:pt>
                <c:pt idx="37">
                  <c:v>8325.952852938324</c:v>
                </c:pt>
                <c:pt idx="38">
                  <c:v>7902.91470440384</c:v>
                </c:pt>
                <c:pt idx="39">
                  <c:v>7476.136009930633</c:v>
                </c:pt>
                <c:pt idx="40">
                  <c:v>7046.587100078352</c:v>
                </c:pt>
                <c:pt idx="41">
                  <c:v>6615.1666769078</c:v>
                </c:pt>
                <c:pt idx="42">
                  <c:v>6182.706058629788</c:v>
                </c:pt>
                <c:pt idx="43">
                  <c:v>5749.973183030726</c:v>
                </c:pt>
                <c:pt idx="44">
                  <c:v>5317.676385824097</c:v>
                </c:pt>
                <c:pt idx="45">
                  <c:v>4886.467968356796</c:v>
                </c:pt>
                <c:pt idx="46">
                  <c:v>4456.947567665018</c:v>
                </c:pt>
                <c:pt idx="47">
                  <c:v>4029.665340687148</c:v>
                </c:pt>
                <c:pt idx="48">
                  <c:v>3605.124973416794</c:v>
                </c:pt>
                <c:pt idx="49">
                  <c:v>3183.786524948664</c:v>
                </c:pt>
                <c:pt idx="50">
                  <c:v>2766.069115602411</c:v>
                </c:pt>
                <c:pt idx="51">
                  <c:v>2352.353467660025</c:v>
                </c:pt>
                <c:pt idx="52">
                  <c:v>1942.984306514263</c:v>
                </c:pt>
                <c:pt idx="53">
                  <c:v>1538.27263005171</c:v>
                </c:pt>
                <c:pt idx="54">
                  <c:v>1138.497853102628</c:v>
                </c:pt>
                <c:pt idx="55">
                  <c:v>743.909833545331</c:v>
                </c:pt>
                <c:pt idx="56">
                  <c:v>354.7307862774469</c:v>
                </c:pt>
                <c:pt idx="57">
                  <c:v>-28.84290907671675</c:v>
                </c:pt>
                <c:pt idx="58">
                  <c:v>-406.6390011738985</c:v>
                </c:pt>
                <c:pt idx="59">
                  <c:v>-778.5077554318123</c:v>
                </c:pt>
                <c:pt idx="60">
                  <c:v>-1144.320432996843</c:v>
                </c:pt>
                <c:pt idx="61">
                  <c:v>-1503.967855505645</c:v>
                </c:pt>
                <c:pt idx="62">
                  <c:v>-1857.359051139094</c:v>
                </c:pt>
                <c:pt idx="63">
                  <c:v>-2204.41997776134</c:v>
                </c:pt>
                <c:pt idx="64">
                  <c:v>-2545.09231909411</c:v>
                </c:pt>
                <c:pt idx="65">
                  <c:v>-2879.332350118086</c:v>
                </c:pt>
                <c:pt idx="66">
                  <c:v>-3207.109868069178</c:v>
                </c:pt>
                <c:pt idx="67">
                  <c:v>-3528.40718557965</c:v>
                </c:pt>
                <c:pt idx="68">
                  <c:v>-3843.21818270255</c:v>
                </c:pt>
                <c:pt idx="69">
                  <c:v>-4151.547414698171</c:v>
                </c:pt>
                <c:pt idx="70">
                  <c:v>-4453.4092726442</c:v>
                </c:pt>
                <c:pt idx="71">
                  <c:v>-4748.827194056473</c:v>
                </c:pt>
                <c:pt idx="72">
                  <c:v>-5037.832920860033</c:v>
                </c:pt>
                <c:pt idx="73">
                  <c:v>-5320.46580218291</c:v>
                </c:pt>
                <c:pt idx="74">
                  <c:v>-5596.77213957254</c:v>
                </c:pt>
                <c:pt idx="75">
                  <c:v>-5866.804572350346</c:v>
                </c:pt>
                <c:pt idx="76">
                  <c:v>-6130.62150093913</c:v>
                </c:pt>
                <c:pt idx="77">
                  <c:v>-6388.286546108778</c:v>
                </c:pt>
                <c:pt idx="78">
                  <c:v>-6639.868042195681</c:v>
                </c:pt>
                <c:pt idx="79">
                  <c:v>-6885.438562420197</c:v>
                </c:pt>
                <c:pt idx="80">
                  <c:v>-7125.074474573135</c:v>
                </c:pt>
                <c:pt idx="81">
                  <c:v>-7358.85552537721</c:v>
                </c:pt>
                <c:pt idx="82">
                  <c:v>-7586.864451950881</c:v>
                </c:pt>
                <c:pt idx="83">
                  <c:v>-7809.18661887292</c:v>
                </c:pt>
                <c:pt idx="84">
                  <c:v>-8025.909679413774</c:v>
                </c:pt>
                <c:pt idx="85">
                  <c:v>-8237.12325958628</c:v>
                </c:pt>
                <c:pt idx="86">
                  <c:v>-8442.918663731305</c:v>
                </c:pt>
                <c:pt idx="87">
                  <c:v>-8643.388600422468</c:v>
                </c:pt>
                <c:pt idx="88">
                  <c:v>-8838.62692753179</c:v>
                </c:pt>
                <c:pt idx="89">
                  <c:v>-9028.728415369056</c:v>
                </c:pt>
                <c:pt idx="90">
                  <c:v>-9213.788526847491</c:v>
                </c:pt>
                <c:pt idx="91">
                  <c:v>-9393.903213709127</c:v>
                </c:pt>
                <c:pt idx="92">
                  <c:v>-9569.168727857526</c:v>
                </c:pt>
                <c:pt idx="93">
                  <c:v>-9739.681446933656</c:v>
                </c:pt>
                <c:pt idx="94">
                  <c:v>-9905.537713288229</c:v>
                </c:pt>
                <c:pt idx="95">
                  <c:v>-10066.83368556015</c:v>
                </c:pt>
                <c:pt idx="96">
                  <c:v>-10223.66520211566</c:v>
                </c:pt>
                <c:pt idx="97">
                  <c:v>-10376.12765563093</c:v>
                </c:pt>
                <c:pt idx="98">
                  <c:v>-10524.31587815098</c:v>
                </c:pt>
                <c:pt idx="99">
                  <c:v>-10668.32403598959</c:v>
                </c:pt>
                <c:pt idx="100">
                  <c:v>-10808.24553386401</c:v>
                </c:pt>
                <c:pt idx="101">
                  <c:v>-10944.17292769253</c:v>
                </c:pt>
                <c:pt idx="102">
                  <c:v>-11076.19784552418</c:v>
                </c:pt>
                <c:pt idx="103">
                  <c:v>-11204.41091608861</c:v>
                </c:pt>
                <c:pt idx="104">
                  <c:v>-11328.90170447761</c:v>
                </c:pt>
                <c:pt idx="105">
                  <c:v>-11449.75865450874</c:v>
                </c:pt>
                <c:pt idx="106">
                  <c:v>-11567.06903734384</c:v>
                </c:pt>
                <c:pt idx="107">
                  <c:v>-11680.91890594317</c:v>
                </c:pt>
                <c:pt idx="108">
                  <c:v>-11791.39305498917</c:v>
                </c:pt>
                <c:pt idx="109">
                  <c:v>-11898.57498590136</c:v>
                </c:pt>
                <c:pt idx="110">
                  <c:v>-12002.54687660374</c:v>
                </c:pt>
                <c:pt idx="111">
                  <c:v>-12103.38955572946</c:v>
                </c:pt>
                <c:pt idx="112">
                  <c:v>-12201.18248094758</c:v>
                </c:pt>
                <c:pt idx="113">
                  <c:v>-12296.00372113241</c:v>
                </c:pt>
                <c:pt idx="114">
                  <c:v>-12387.9299420924</c:v>
                </c:pt>
                <c:pt idx="115">
                  <c:v>-12477.03639562381</c:v>
                </c:pt>
                <c:pt idx="116">
                  <c:v>-12563.3969116197</c:v>
                </c:pt>
                <c:pt idx="117">
                  <c:v>-12647.08389303554</c:v>
                </c:pt>
                <c:pt idx="118">
                  <c:v>-12728.16831347719</c:v>
                </c:pt>
                <c:pt idx="119">
                  <c:v>-12806.71971722133</c:v>
                </c:pt>
              </c:numCache>
            </c:numRef>
          </c:yVal>
          <c:smooth val="0"/>
          <c:extLst xmlns:c16r2="http://schemas.microsoft.com/office/drawing/2015/06/chart">
            <c:ext xmlns:c16="http://schemas.microsoft.com/office/drawing/2014/chart" uri="{C3380CC4-5D6E-409C-BE32-E72D297353CC}">
              <c16:uniqueId val="{00000009-656A-4C08-8357-E1A87692290A}"/>
            </c:ext>
          </c:extLst>
        </c:ser>
        <c:dLbls>
          <c:showLegendKey val="0"/>
          <c:showVal val="0"/>
          <c:showCatName val="0"/>
          <c:showSerName val="0"/>
          <c:showPercent val="0"/>
          <c:showBubbleSize val="0"/>
        </c:dLbls>
        <c:axId val="-1266200352"/>
        <c:axId val="-1266198160"/>
      </c:scatterChart>
      <c:valAx>
        <c:axId val="-126620035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6198160"/>
        <c:crosses val="autoZero"/>
        <c:crossBetween val="midCat"/>
      </c:valAx>
      <c:valAx>
        <c:axId val="-1266198160"/>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266200352"/>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37.58041488984599</c:v>
                </c:pt>
                <c:pt idx="2">
                  <c:v>-470.6314098159783</c:v>
                </c:pt>
                <c:pt idx="3">
                  <c:v>-1240.24684117455</c:v>
                </c:pt>
                <c:pt idx="4">
                  <c:v>-2299.417667730246</c:v>
                </c:pt>
                <c:pt idx="5">
                  <c:v>-3611.20924690878</c:v>
                </c:pt>
                <c:pt idx="6">
                  <c:v>-5146.379813200791</c:v>
                </c:pt>
                <c:pt idx="7">
                  <c:v>-6881.56630340265</c:v>
                </c:pt>
                <c:pt idx="8">
                  <c:v>-7997.957090585958</c:v>
                </c:pt>
                <c:pt idx="9">
                  <c:v>-8888.842360123293</c:v>
                </c:pt>
                <c:pt idx="10">
                  <c:v>-9712.33311446046</c:v>
                </c:pt>
                <c:pt idx="11">
                  <c:v>-10472.44924330083</c:v>
                </c:pt>
                <c:pt idx="12">
                  <c:v>-11173.07095834007</c:v>
                </c:pt>
                <c:pt idx="13">
                  <c:v>-11788.71992521756</c:v>
                </c:pt>
                <c:pt idx="14">
                  <c:v>-12348.51950970525</c:v>
                </c:pt>
                <c:pt idx="15">
                  <c:v>-12858.009723339</c:v>
                </c:pt>
                <c:pt idx="16">
                  <c:v>-13322.00234821648</c:v>
                </c:pt>
                <c:pt idx="17">
                  <c:v>-13744.83183649555</c:v>
                </c:pt>
                <c:pt idx="18">
                  <c:v>-14130.42661313759</c:v>
                </c:pt>
                <c:pt idx="19">
                  <c:v>-14482.36537543638</c:v>
                </c:pt>
                <c:pt idx="20">
                  <c:v>-14803.9222793451</c:v>
                </c:pt>
                <c:pt idx="21">
                  <c:v>-15096.70957229403</c:v>
                </c:pt>
                <c:pt idx="22">
                  <c:v>-15362.85958408075</c:v>
                </c:pt>
                <c:pt idx="23">
                  <c:v>-15604.61399255856</c:v>
                </c:pt>
                <c:pt idx="24">
                  <c:v>-15824.05926571717</c:v>
                </c:pt>
                <c:pt idx="25">
                  <c:v>-16023.13883863273</c:v>
                </c:pt>
                <c:pt idx="26">
                  <c:v>-16203.61313789338</c:v>
                </c:pt>
                <c:pt idx="27">
                  <c:v>-16367.16560607101</c:v>
                </c:pt>
                <c:pt idx="28">
                  <c:v>-16515.37006127881</c:v>
                </c:pt>
                <c:pt idx="29">
                  <c:v>-16649.69734656415</c:v>
                </c:pt>
                <c:pt idx="30">
                  <c:v>-16771.52174716699</c:v>
                </c:pt>
                <c:pt idx="31">
                  <c:v>-16882.12688924372</c:v>
                </c:pt>
                <c:pt idx="32">
                  <c:v>-16982.71118830913</c:v>
                </c:pt>
                <c:pt idx="33">
                  <c:v>-17074.39290578663</c:v>
                </c:pt>
                <c:pt idx="34">
                  <c:v>-17158.21243048575</c:v>
                </c:pt>
                <c:pt idx="35">
                  <c:v>-17235.1380853774</c:v>
                </c:pt>
                <c:pt idx="36">
                  <c:v>-17306.0708607121</c:v>
                </c:pt>
                <c:pt idx="37">
                  <c:v>-17371.84837591322</c:v>
                </c:pt>
                <c:pt idx="38">
                  <c:v>-17433.24859981006</c:v>
                </c:pt>
                <c:pt idx="39">
                  <c:v>-17490.99326251238</c:v>
                </c:pt>
                <c:pt idx="40">
                  <c:v>-17545.751234798</c:v>
                </c:pt>
                <c:pt idx="41">
                  <c:v>-17598.14164788969</c:v>
                </c:pt>
                <c:pt idx="42">
                  <c:v>-17648.73683725414</c:v>
                </c:pt>
                <c:pt idx="43">
                  <c:v>-17698.06512286793</c:v>
                </c:pt>
                <c:pt idx="44">
                  <c:v>-17746.6134362982</c:v>
                </c:pt>
                <c:pt idx="45">
                  <c:v>-17794.82980386214</c:v>
                </c:pt>
                <c:pt idx="46">
                  <c:v>-17843.1256942798</c:v>
                </c:pt>
                <c:pt idx="47">
                  <c:v>-17891.87823426747</c:v>
                </c:pt>
                <c:pt idx="48">
                  <c:v>-17941.43230598373</c:v>
                </c:pt>
                <c:pt idx="49">
                  <c:v>-17992.1025314182</c:v>
                </c:pt>
                <c:pt idx="50">
                  <c:v>-18044.17514887825</c:v>
                </c:pt>
                <c:pt idx="51">
                  <c:v>-18097.90978726884</c:v>
                </c:pt>
                <c:pt idx="52">
                  <c:v>-18153.54114333214</c:v>
                </c:pt>
                <c:pt idx="53">
                  <c:v>-18211.28056719595</c:v>
                </c:pt>
                <c:pt idx="54">
                  <c:v>-18271.31756083755</c:v>
                </c:pt>
                <c:pt idx="55">
                  <c:v>-18333.82119396213</c:v>
                </c:pt>
                <c:pt idx="56">
                  <c:v>-18398.94144152524</c:v>
                </c:pt>
                <c:pt idx="57">
                  <c:v>-18466.81044695709</c:v>
                </c:pt>
                <c:pt idx="58">
                  <c:v>-18537.54371488141</c:v>
                </c:pt>
                <c:pt idx="59">
                  <c:v>-18611.24123697331</c:v>
                </c:pt>
                <c:pt idx="60">
                  <c:v>-18687.98855439108</c:v>
                </c:pt>
                <c:pt idx="61">
                  <c:v>-18767.85776005546</c:v>
                </c:pt>
                <c:pt idx="62">
                  <c:v>-18850.90844389726</c:v>
                </c:pt>
                <c:pt idx="63">
                  <c:v>-18937.1885840234</c:v>
                </c:pt>
                <c:pt idx="64">
                  <c:v>-19026.73538661702</c:v>
                </c:pt>
                <c:pt idx="65">
                  <c:v>-19119.57607724378</c:v>
                </c:pt>
                <c:pt idx="66">
                  <c:v>-19215.72864610096</c:v>
                </c:pt>
                <c:pt idx="67">
                  <c:v>-19315.20254962915</c:v>
                </c:pt>
                <c:pt idx="68">
                  <c:v>-19417.99937078101</c:v>
                </c:pt>
                <c:pt idx="69">
                  <c:v>-19524.11344012641</c:v>
                </c:pt>
                <c:pt idx="70">
                  <c:v>-19633.53241987455</c:v>
                </c:pt>
                <c:pt idx="71">
                  <c:v>-19746.23785277316</c:v>
                </c:pt>
                <c:pt idx="72">
                  <c:v>-19862.20567776985</c:v>
                </c:pt>
                <c:pt idx="73">
                  <c:v>-19981.40671420796</c:v>
                </c:pt>
                <c:pt idx="74">
                  <c:v>-20103.80711625051</c:v>
                </c:pt>
                <c:pt idx="75">
                  <c:v>-20229.36879913392</c:v>
                </c:pt>
                <c:pt idx="76">
                  <c:v>-20358.04983878392</c:v>
                </c:pt>
                <c:pt idx="77">
                  <c:v>-20489.80484623672</c:v>
                </c:pt>
                <c:pt idx="78">
                  <c:v>-20624.5853182422</c:v>
                </c:pt>
                <c:pt idx="79">
                  <c:v>-20762.33996535623</c:v>
                </c:pt>
                <c:pt idx="80">
                  <c:v>-20903.01501876162</c:v>
                </c:pt>
                <c:pt idx="81">
                  <c:v>-21046.55451699129</c:v>
                </c:pt>
                <c:pt idx="82">
                  <c:v>-21192.90057367715</c:v>
                </c:pt>
                <c:pt idx="83">
                  <c:v>-21341.99362737545</c:v>
                </c:pt>
                <c:pt idx="84">
                  <c:v>-21493.77267447882</c:v>
                </c:pt>
                <c:pt idx="85">
                  <c:v>-21648.17548617348</c:v>
                </c:pt>
                <c:pt idx="86">
                  <c:v>-21805.13881032936</c:v>
                </c:pt>
                <c:pt idx="87">
                  <c:v>-21964.5985592017</c:v>
                </c:pt>
                <c:pt idx="88">
                  <c:v>-22126.4899837419</c:v>
                </c:pt>
                <c:pt idx="89">
                  <c:v>-22290.74783529364</c:v>
                </c:pt>
                <c:pt idx="90">
                  <c:v>-22457.30651540495</c:v>
                </c:pt>
                <c:pt idx="91">
                  <c:v>-22626.10021444689</c:v>
                </c:pt>
                <c:pt idx="92">
                  <c:v>-22797.06303969957</c:v>
                </c:pt>
                <c:pt idx="93">
                  <c:v>-22970.12913351551</c:v>
                </c:pt>
                <c:pt idx="94">
                  <c:v>-23145.23278216435</c:v>
                </c:pt>
                <c:pt idx="95">
                  <c:v>-23322.30851590168</c:v>
                </c:pt>
                <c:pt idx="96">
                  <c:v>-23501.29120079776</c:v>
                </c:pt>
                <c:pt idx="97">
                  <c:v>-23682.11612282391</c:v>
                </c:pt>
                <c:pt idx="98">
                  <c:v>-23864.71906466852</c:v>
                </c:pt>
                <c:pt idx="99">
                  <c:v>-24049.03637573007</c:v>
                </c:pt>
                <c:pt idx="100">
                  <c:v>-24235.00503570726</c:v>
                </c:pt>
                <c:pt idx="101">
                  <c:v>-24422.5627121923</c:v>
                </c:pt>
                <c:pt idx="102">
                  <c:v>-24611.6478126417</c:v>
                </c:pt>
                <c:pt idx="103">
                  <c:v>-24802.19953108038</c:v>
                </c:pt>
                <c:pt idx="104">
                  <c:v>-24994.15788988327</c:v>
                </c:pt>
                <c:pt idx="105">
                  <c:v>-25187.46377694559</c:v>
                </c:pt>
                <c:pt idx="106">
                  <c:v>-25382.0589785499</c:v>
                </c:pt>
                <c:pt idx="107">
                  <c:v>-25577.88620821293</c:v>
                </c:pt>
                <c:pt idx="108">
                  <c:v>-25774.88913177908</c:v>
                </c:pt>
                <c:pt idx="109">
                  <c:v>-25973.01238901704</c:v>
                </c:pt>
                <c:pt idx="110">
                  <c:v>-26172.20161196031</c:v>
                </c:pt>
                <c:pt idx="111">
                  <c:v>-26372.40344020957</c:v>
                </c:pt>
                <c:pt idx="112">
                  <c:v>-26573.56553342286</c:v>
                </c:pt>
                <c:pt idx="113">
                  <c:v>-26775.63658118178</c:v>
                </c:pt>
                <c:pt idx="114">
                  <c:v>-26978.56631043017</c:v>
                </c:pt>
                <c:pt idx="115">
                  <c:v>-27182.30549066467</c:v>
                </c:pt>
                <c:pt idx="116">
                  <c:v>-27386.80593704011</c:v>
                </c:pt>
                <c:pt idx="117">
                  <c:v>-27592.02051154734</c:v>
                </c:pt>
                <c:pt idx="118">
                  <c:v>-27797.90312242252</c:v>
                </c:pt>
                <c:pt idx="119">
                  <c:v>-28004.4087219122</c:v>
                </c:pt>
              </c:numCache>
            </c:numRef>
          </c:yVal>
          <c:smooth val="0"/>
          <c:extLst xmlns:c16r2="http://schemas.microsoft.com/office/drawing/2015/06/chart">
            <c:ext xmlns:c16="http://schemas.microsoft.com/office/drawing/2014/chart" uri="{C3380CC4-5D6E-409C-BE32-E72D297353CC}">
              <c16:uniqueId val="{00000000-ACA0-42D5-8B02-BE050386B72A}"/>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37.58041488984599</c:v>
                </c:pt>
                <c:pt idx="2">
                  <c:v>-468.389113164507</c:v>
                </c:pt>
                <c:pt idx="3">
                  <c:v>-1233.77753339964</c:v>
                </c:pt>
                <c:pt idx="4">
                  <c:v>-2286.94256659504</c:v>
                </c:pt>
                <c:pt idx="5">
                  <c:v>-3591.112846220378</c:v>
                </c:pt>
                <c:pt idx="6">
                  <c:v>-5117.174441895447</c:v>
                </c:pt>
                <c:pt idx="7">
                  <c:v>-6841.86282897415</c:v>
                </c:pt>
                <c:pt idx="8">
                  <c:v>-7946.204751783516</c:v>
                </c:pt>
                <c:pt idx="9">
                  <c:v>-8824.27279167529</c:v>
                </c:pt>
                <c:pt idx="10">
                  <c:v>-9634.218103501247</c:v>
                </c:pt>
                <c:pt idx="11">
                  <c:v>-10380.16819572682</c:v>
                </c:pt>
                <c:pt idx="12">
                  <c:v>-11066.09345614747</c:v>
                </c:pt>
                <c:pt idx="13">
                  <c:v>-11666.59137290157</c:v>
                </c:pt>
                <c:pt idx="14">
                  <c:v>-12210.86183559569</c:v>
                </c:pt>
                <c:pt idx="15">
                  <c:v>-12704.50085941865</c:v>
                </c:pt>
                <c:pt idx="16">
                  <c:v>-13152.36736908671</c:v>
                </c:pt>
                <c:pt idx="17">
                  <c:v>-13558.8356490992</c:v>
                </c:pt>
                <c:pt idx="18">
                  <c:v>-13927.86787941982</c:v>
                </c:pt>
                <c:pt idx="19">
                  <c:v>-14263.07144058798</c:v>
                </c:pt>
                <c:pt idx="20">
                  <c:v>-14567.74492207868</c:v>
                </c:pt>
                <c:pt idx="21">
                  <c:v>-14843.52101715794</c:v>
                </c:pt>
                <c:pt idx="22">
                  <c:v>-15092.55075982469</c:v>
                </c:pt>
                <c:pt idx="23">
                  <c:v>-15317.09193975199</c:v>
                </c:pt>
                <c:pt idx="24">
                  <c:v>-15519.24505848228</c:v>
                </c:pt>
                <c:pt idx="25">
                  <c:v>-15700.96580339409</c:v>
                </c:pt>
                <c:pt idx="26">
                  <c:v>-15864.02531863446</c:v>
                </c:pt>
                <c:pt idx="27">
                  <c:v>-16010.11645736103</c:v>
                </c:pt>
                <c:pt idx="28">
                  <c:v>-16140.82129486138</c:v>
                </c:pt>
                <c:pt idx="29">
                  <c:v>-16257.61792184738</c:v>
                </c:pt>
                <c:pt idx="30">
                  <c:v>-16361.88698359462</c:v>
                </c:pt>
                <c:pt idx="31">
                  <c:v>-16454.91768235387</c:v>
                </c:pt>
                <c:pt idx="32">
                  <c:v>-16537.91331446008</c:v>
                </c:pt>
                <c:pt idx="33">
                  <c:v>-16611.99640313233</c:v>
                </c:pt>
                <c:pt idx="34">
                  <c:v>-16678.21104516066</c:v>
                </c:pt>
                <c:pt idx="35">
                  <c:v>-16737.52877727826</c:v>
                </c:pt>
                <c:pt idx="36">
                  <c:v>-16790.85335933528</c:v>
                </c:pt>
                <c:pt idx="37">
                  <c:v>-16839.02478044783</c:v>
                </c:pt>
                <c:pt idx="38">
                  <c:v>-16882.82301834482</c:v>
                </c:pt>
                <c:pt idx="39">
                  <c:v>-16922.9714860213</c:v>
                </c:pt>
                <c:pt idx="40">
                  <c:v>-16960.14044221025</c:v>
                </c:pt>
                <c:pt idx="41">
                  <c:v>-16994.95013903826</c:v>
                </c:pt>
                <c:pt idx="42">
                  <c:v>-17027.97379093966</c:v>
                </c:pt>
                <c:pt idx="43">
                  <c:v>-17059.74037766294</c:v>
                </c:pt>
                <c:pt idx="44">
                  <c:v>-17090.73729199194</c:v>
                </c:pt>
                <c:pt idx="45">
                  <c:v>-17121.4128417219</c:v>
                </c:pt>
                <c:pt idx="46">
                  <c:v>-17152.17861450464</c:v>
                </c:pt>
                <c:pt idx="47">
                  <c:v>-17183.41170919546</c:v>
                </c:pt>
                <c:pt idx="48">
                  <c:v>-17215.45684776315</c:v>
                </c:pt>
                <c:pt idx="49">
                  <c:v>-17248.62837299076</c:v>
                </c:pt>
                <c:pt idx="50">
                  <c:v>-17283.2121372279</c:v>
                </c:pt>
                <c:pt idx="51">
                  <c:v>-17319.46728798002</c:v>
                </c:pt>
                <c:pt idx="52">
                  <c:v>-17357.62795560388</c:v>
                </c:pt>
                <c:pt idx="53">
                  <c:v>-17397.9048485097</c:v>
                </c:pt>
                <c:pt idx="54">
                  <c:v>-17440.48676056182</c:v>
                </c:pt>
                <c:pt idx="55">
                  <c:v>-17485.5419952136</c:v>
                </c:pt>
                <c:pt idx="56">
                  <c:v>-17533.21971068111</c:v>
                </c:pt>
                <c:pt idx="57">
                  <c:v>-17583.65119023388</c:v>
                </c:pt>
                <c:pt idx="58">
                  <c:v>-17636.95104145794</c:v>
                </c:pt>
                <c:pt idx="59">
                  <c:v>-17693.21832816117</c:v>
                </c:pt>
                <c:pt idx="60">
                  <c:v>-17752.5376383916</c:v>
                </c:pt>
                <c:pt idx="61">
                  <c:v>-17814.98009188077</c:v>
                </c:pt>
                <c:pt idx="62">
                  <c:v>-17880.60429004999</c:v>
                </c:pt>
                <c:pt idx="63">
                  <c:v>-17949.45721156592</c:v>
                </c:pt>
                <c:pt idx="64">
                  <c:v>-18021.5750562821</c:v>
                </c:pt>
                <c:pt idx="65">
                  <c:v>-18096.98404025682</c:v>
                </c:pt>
                <c:pt idx="66">
                  <c:v>-18175.70114441286</c:v>
                </c:pt>
                <c:pt idx="67">
                  <c:v>-18257.73481927463</c:v>
                </c:pt>
                <c:pt idx="68">
                  <c:v>-18343.085648095</c:v>
                </c:pt>
                <c:pt idx="69">
                  <c:v>-18431.7469705681</c:v>
                </c:pt>
                <c:pt idx="70">
                  <c:v>-18523.70546922553</c:v>
                </c:pt>
                <c:pt idx="71">
                  <c:v>-18618.94172049616</c:v>
                </c:pt>
                <c:pt idx="72">
                  <c:v>-18717.43071231782</c:v>
                </c:pt>
                <c:pt idx="73">
                  <c:v>-18819.14233009471</c:v>
                </c:pt>
                <c:pt idx="74">
                  <c:v>-18924.04181270301</c:v>
                </c:pt>
                <c:pt idx="75">
                  <c:v>-19032.09018016746</c:v>
                </c:pt>
                <c:pt idx="76">
                  <c:v>-19143.24463453074</c:v>
                </c:pt>
                <c:pt idx="77">
                  <c:v>-19257.45893539605</c:v>
                </c:pt>
                <c:pt idx="78">
                  <c:v>-19374.68375150743</c:v>
                </c:pt>
                <c:pt idx="79">
                  <c:v>-19494.8669896964</c:v>
                </c:pt>
                <c:pt idx="80">
                  <c:v>-19617.9541024419</c:v>
                </c:pt>
                <c:pt idx="81">
                  <c:v>-19743.8883752185</c:v>
                </c:pt>
                <c:pt idx="82">
                  <c:v>-19872.61119477102</c:v>
                </c:pt>
                <c:pt idx="83">
                  <c:v>-20004.06229937075</c:v>
                </c:pt>
                <c:pt idx="84">
                  <c:v>-20138.18001207407</c:v>
                </c:pt>
                <c:pt idx="85">
                  <c:v>-20274.90145793417</c:v>
                </c:pt>
                <c:pt idx="86">
                  <c:v>-20414.16276608801</c:v>
                </c:pt>
                <c:pt idx="87">
                  <c:v>-20555.89925756674</c:v>
                </c:pt>
                <c:pt idx="88">
                  <c:v>-20700.04561966611</c:v>
                </c:pt>
                <c:pt idx="89">
                  <c:v>-20846.53606763226</c:v>
                </c:pt>
                <c:pt idx="90">
                  <c:v>-20995.30449441704</c:v>
                </c:pt>
                <c:pt idx="91">
                  <c:v>-21146.2846091846</c:v>
                </c:pt>
                <c:pt idx="92">
                  <c:v>-21299.41006524186</c:v>
                </c:pt>
                <c:pt idx="93">
                  <c:v>-21454.61457800489</c:v>
                </c:pt>
                <c:pt idx="94">
                  <c:v>-21611.83203360694</c:v>
                </c:pt>
                <c:pt idx="95">
                  <c:v>-21770.99658869416</c:v>
                </c:pt>
                <c:pt idx="96">
                  <c:v>-21932.04276195448</c:v>
                </c:pt>
                <c:pt idx="97">
                  <c:v>-22094.90551787429</c:v>
                </c:pt>
                <c:pt idx="98">
                  <c:v>-22259.52034319495</c:v>
                </c:pt>
                <c:pt idx="99">
                  <c:v>-22425.82331652753</c:v>
                </c:pt>
                <c:pt idx="100">
                  <c:v>-22593.7511715407</c:v>
                </c:pt>
                <c:pt idx="101">
                  <c:v>-22763.24135414</c:v>
                </c:pt>
                <c:pt idx="102">
                  <c:v>-22934.23207400017</c:v>
                </c:pt>
                <c:pt idx="103">
                  <c:v>-23106.66235082154</c:v>
                </c:pt>
                <c:pt idx="104">
                  <c:v>-23280.47205564962</c:v>
                </c:pt>
                <c:pt idx="105">
                  <c:v>-23455.60194757715</c:v>
                </c:pt>
                <c:pt idx="106">
                  <c:v>-23631.9937061309</c:v>
                </c:pt>
                <c:pt idx="107">
                  <c:v>-23809.58995962585</c:v>
                </c:pt>
                <c:pt idx="108">
                  <c:v>-23988.33430977282</c:v>
                </c:pt>
                <c:pt idx="109">
                  <c:v>-24168.17135277437</c:v>
                </c:pt>
                <c:pt idx="110">
                  <c:v>-24349.04669716116</c:v>
                </c:pt>
                <c:pt idx="111">
                  <c:v>-24530.90697859623</c:v>
                </c:pt>
                <c:pt idx="112">
                  <c:v>-24713.69987185625</c:v>
                </c:pt>
                <c:pt idx="113">
                  <c:v>-24897.37410019642</c:v>
                </c:pt>
                <c:pt idx="114">
                  <c:v>-25081.87944228482</c:v>
                </c:pt>
                <c:pt idx="115">
                  <c:v>-25267.16673688847</c:v>
                </c:pt>
                <c:pt idx="116">
                  <c:v>-25453.18788547767</c:v>
                </c:pt>
                <c:pt idx="117">
                  <c:v>-25639.89585291198</c:v>
                </c:pt>
                <c:pt idx="118">
                  <c:v>-25827.24466634891</c:v>
                </c:pt>
                <c:pt idx="119">
                  <c:v>-26015.189412524</c:v>
                </c:pt>
              </c:numCache>
            </c:numRef>
          </c:yVal>
          <c:smooth val="0"/>
          <c:extLst xmlns:c16r2="http://schemas.microsoft.com/office/drawing/2015/06/chart">
            <c:ext xmlns:c16="http://schemas.microsoft.com/office/drawing/2014/chart" uri="{C3380CC4-5D6E-409C-BE32-E72D297353CC}">
              <c16:uniqueId val="{00000001-ACA0-42D5-8B02-BE050386B72A}"/>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11.10870422888547</c:v>
                </c:pt>
                <c:pt idx="2">
                  <c:v>-415.2241226856131</c:v>
                </c:pt>
                <c:pt idx="3">
                  <c:v>-1153.368151222356</c:v>
                </c:pt>
                <c:pt idx="4">
                  <c:v>-2178.502643406156</c:v>
                </c:pt>
                <c:pt idx="5">
                  <c:v>-3453.694659937173</c:v>
                </c:pt>
                <c:pt idx="6">
                  <c:v>-4949.72623543069</c:v>
                </c:pt>
                <c:pt idx="7">
                  <c:v>-6643.27390230535</c:v>
                </c:pt>
                <c:pt idx="8">
                  <c:v>-7891.743402068736</c:v>
                </c:pt>
                <c:pt idx="9">
                  <c:v>-8784.790229518432</c:v>
                </c:pt>
                <c:pt idx="10">
                  <c:v>-9610.5099040839</c:v>
                </c:pt>
                <c:pt idx="11">
                  <c:v>-10372.92025277787</c:v>
                </c:pt>
                <c:pt idx="12">
                  <c:v>-11075.89884204045</c:v>
                </c:pt>
                <c:pt idx="13">
                  <c:v>-11693.96926512173</c:v>
                </c:pt>
                <c:pt idx="14">
                  <c:v>-12256.18607100425</c:v>
                </c:pt>
                <c:pt idx="15">
                  <c:v>-12768.08498276654</c:v>
                </c:pt>
                <c:pt idx="16">
                  <c:v>-13234.4729352342</c:v>
                </c:pt>
                <c:pt idx="17">
                  <c:v>-13659.67897769087</c:v>
                </c:pt>
                <c:pt idx="18">
                  <c:v>-14047.62571729464</c:v>
                </c:pt>
                <c:pt idx="19">
                  <c:v>-14401.88573321723</c:v>
                </c:pt>
                <c:pt idx="20">
                  <c:v>-14725.72685695626</c:v>
                </c:pt>
                <c:pt idx="21">
                  <c:v>-15021.06204919261</c:v>
                </c:pt>
                <c:pt idx="22">
                  <c:v>-15289.78511207062</c:v>
                </c:pt>
                <c:pt idx="23">
                  <c:v>-15534.1324267264</c:v>
                </c:pt>
                <c:pt idx="24">
                  <c:v>-15756.1858112507</c:v>
                </c:pt>
                <c:pt idx="25">
                  <c:v>-15957.88397832005</c:v>
                </c:pt>
                <c:pt idx="26">
                  <c:v>-16140.98260671063</c:v>
                </c:pt>
                <c:pt idx="27">
                  <c:v>-16307.16027084342</c:v>
                </c:pt>
                <c:pt idx="28">
                  <c:v>-16457.98593031685</c:v>
                </c:pt>
                <c:pt idx="29">
                  <c:v>-16594.92560100113</c:v>
                </c:pt>
                <c:pt idx="30">
                  <c:v>-16719.34879105608</c:v>
                </c:pt>
                <c:pt idx="31">
                  <c:v>-16832.53441652516</c:v>
                </c:pt>
                <c:pt idx="32">
                  <c:v>-16935.67626483029</c:v>
                </c:pt>
                <c:pt idx="33">
                  <c:v>-17029.88806468551</c:v>
                </c:pt>
                <c:pt idx="34">
                  <c:v>-17116.20631513675</c:v>
                </c:pt>
                <c:pt idx="35">
                  <c:v>-17195.59514521481</c:v>
                </c:pt>
                <c:pt idx="36">
                  <c:v>-17268.95147501654</c:v>
                </c:pt>
                <c:pt idx="37">
                  <c:v>-17337.1089877265</c:v>
                </c:pt>
                <c:pt idx="38">
                  <c:v>-17400.84185603959</c:v>
                </c:pt>
                <c:pt idx="39">
                  <c:v>-17460.86815916374</c:v>
                </c:pt>
                <c:pt idx="40">
                  <c:v>-17517.85326611109</c:v>
                </c:pt>
                <c:pt idx="41">
                  <c:v>-17572.41295862966</c:v>
                </c:pt>
                <c:pt idx="42">
                  <c:v>-17625.11637730381</c:v>
                </c:pt>
                <c:pt idx="43">
                  <c:v>-17676.48880336713</c:v>
                </c:pt>
                <c:pt idx="44">
                  <c:v>-17727.01428662403</c:v>
                </c:pt>
                <c:pt idx="45">
                  <c:v>-17777.1381288229</c:v>
                </c:pt>
                <c:pt idx="46">
                  <c:v>-17827.26923095412</c:v>
                </c:pt>
                <c:pt idx="47">
                  <c:v>-17877.78230891377</c:v>
                </c:pt>
                <c:pt idx="48">
                  <c:v>-17929.01998886163</c:v>
                </c:pt>
                <c:pt idx="49">
                  <c:v>-17981.29478985933</c:v>
                </c:pt>
                <c:pt idx="50">
                  <c:v>-18034.89099826454</c:v>
                </c:pt>
                <c:pt idx="51">
                  <c:v>-18090.06643957552</c:v>
                </c:pt>
                <c:pt idx="52">
                  <c:v>-18147.0541529723</c:v>
                </c:pt>
                <c:pt idx="53">
                  <c:v>-18206.06397390575</c:v>
                </c:pt>
                <c:pt idx="54">
                  <c:v>-18267.28402939346</c:v>
                </c:pt>
                <c:pt idx="55">
                  <c:v>-18330.88215053664</c:v>
                </c:pt>
                <c:pt idx="56">
                  <c:v>-18397.00720654149</c:v>
                </c:pt>
                <c:pt idx="57">
                  <c:v>-18465.79036429082</c:v>
                </c:pt>
                <c:pt idx="58">
                  <c:v>-18537.34627731629</c:v>
                </c:pt>
                <c:pt idx="59">
                  <c:v>-18611.77420782135</c:v>
                </c:pt>
                <c:pt idx="60">
                  <c:v>-18689.15908520995</c:v>
                </c:pt>
                <c:pt idx="61">
                  <c:v>-18769.57250441401</c:v>
                </c:pt>
                <c:pt idx="62">
                  <c:v>-18853.07366716</c:v>
                </c:pt>
                <c:pt idx="63">
                  <c:v>-18939.71026913379</c:v>
                </c:pt>
                <c:pt idx="64">
                  <c:v>-19029.51933587901</c:v>
                </c:pt>
                <c:pt idx="65">
                  <c:v>-19122.52801010688</c:v>
                </c:pt>
                <c:pt idx="66">
                  <c:v>-19218.75429296843</c:v>
                </c:pt>
                <c:pt idx="67">
                  <c:v>-19318.2077417255</c:v>
                </c:pt>
                <c:pt idx="68">
                  <c:v>-19420.89012610866</c:v>
                </c:pt>
                <c:pt idx="69">
                  <c:v>-19526.79604556225</c:v>
                </c:pt>
                <c:pt idx="70">
                  <c:v>-19635.91350945947</c:v>
                </c:pt>
                <c:pt idx="71">
                  <c:v>-19748.22448225715</c:v>
                </c:pt>
                <c:pt idx="72">
                  <c:v>-19863.70539547247</c:v>
                </c:pt>
                <c:pt idx="73">
                  <c:v>-19982.3276282691</c:v>
                </c:pt>
                <c:pt idx="74">
                  <c:v>-20104.0579583412</c:v>
                </c:pt>
                <c:pt idx="75">
                  <c:v>-20228.85898471181</c:v>
                </c:pt>
                <c:pt idx="76">
                  <c:v>-20356.68952396628</c:v>
                </c:pt>
                <c:pt idx="77">
                  <c:v>-20487.5049813795</c:v>
                </c:pt>
                <c:pt idx="78">
                  <c:v>-20621.25769830961</c:v>
                </c:pt>
                <c:pt idx="79">
                  <c:v>-20757.8972771673</c:v>
                </c:pt>
                <c:pt idx="80">
                  <c:v>-20897.3708852022</c:v>
                </c:pt>
                <c:pt idx="81">
                  <c:v>-21039.62353828107</c:v>
                </c:pt>
                <c:pt idx="82">
                  <c:v>-21184.59836577927</c:v>
                </c:pt>
                <c:pt idx="83">
                  <c:v>-21332.23685764358</c:v>
                </c:pt>
                <c:pt idx="84">
                  <c:v>-21482.47909462615</c:v>
                </c:pt>
                <c:pt idx="85">
                  <c:v>-21635.26396265486</c:v>
                </c:pt>
                <c:pt idx="86">
                  <c:v>-21790.52935222955</c:v>
                </c:pt>
                <c:pt idx="87">
                  <c:v>-21948.21234371536</c:v>
                </c:pt>
                <c:pt idx="88">
                  <c:v>-22108.24937933054</c:v>
                </c:pt>
                <c:pt idx="89">
                  <c:v>-22270.57642261148</c:v>
                </c:pt>
                <c:pt idx="90">
                  <c:v>-22435.12910607499</c:v>
                </c:pt>
                <c:pt idx="91">
                  <c:v>-22601.84286777885</c:v>
                </c:pt>
                <c:pt idx="92">
                  <c:v>-22770.65307741729</c:v>
                </c:pt>
                <c:pt idx="93">
                  <c:v>-22941.49515259592</c:v>
                </c:pt>
                <c:pt idx="94">
                  <c:v>-23114.30466585048</c:v>
                </c:pt>
                <c:pt idx="95">
                  <c:v>-23289.01744297822</c:v>
                </c:pt>
                <c:pt idx="96">
                  <c:v>-23465.56965320231</c:v>
                </c:pt>
                <c:pt idx="97">
                  <c:v>-23643.8978916672</c:v>
                </c:pt>
                <c:pt idx="98">
                  <c:v>-23823.93925474328</c:v>
                </c:pt>
                <c:pt idx="99">
                  <c:v>-24005.6314085687</c:v>
                </c:pt>
                <c:pt idx="100">
                  <c:v>-24188.91265126923</c:v>
                </c:pt>
                <c:pt idx="101">
                  <c:v>-24373.72196924407</c:v>
                </c:pt>
                <c:pt idx="102">
                  <c:v>-24559.99908789201</c:v>
                </c:pt>
                <c:pt idx="103">
                  <c:v>-24747.6845171405</c:v>
                </c:pt>
                <c:pt idx="104">
                  <c:v>-24936.71959210769</c:v>
                </c:pt>
                <c:pt idx="105">
                  <c:v>-25127.0465092205</c:v>
                </c:pt>
                <c:pt idx="106">
                  <c:v>-25318.60835808375</c:v>
                </c:pt>
                <c:pt idx="107">
                  <c:v>-25511.34914938244</c:v>
                </c:pt>
                <c:pt idx="108">
                  <c:v>-25705.2138390937</c:v>
                </c:pt>
                <c:pt idx="109">
                  <c:v>-25900.14834924415</c:v>
                </c:pt>
                <c:pt idx="110">
                  <c:v>-26096.09958547051</c:v>
                </c:pt>
                <c:pt idx="111">
                  <c:v>-26293.01545158795</c:v>
                </c:pt>
                <c:pt idx="112">
                  <c:v>-26490.8448613917</c:v>
                </c:pt>
                <c:pt idx="113">
                  <c:v>-26689.53774788439</c:v>
                </c:pt>
                <c:pt idx="114">
                  <c:v>-26889.04507011642</c:v>
                </c:pt>
                <c:pt idx="115">
                  <c:v>-27089.31881782156</c:v>
                </c:pt>
                <c:pt idx="116">
                  <c:v>-27290.31201400864</c:v>
                </c:pt>
                <c:pt idx="117">
                  <c:v>-27491.97871566587</c:v>
                </c:pt>
                <c:pt idx="118">
                  <c:v>-27694.2740127307</c:v>
                </c:pt>
                <c:pt idx="119">
                  <c:v>-27897.15402545291</c:v>
                </c:pt>
              </c:numCache>
            </c:numRef>
          </c:yVal>
          <c:smooth val="0"/>
          <c:extLst xmlns:c16r2="http://schemas.microsoft.com/office/drawing/2015/06/chart">
            <c:ext xmlns:c16="http://schemas.microsoft.com/office/drawing/2014/chart" uri="{C3380CC4-5D6E-409C-BE32-E72D297353CC}">
              <c16:uniqueId val="{00000002-ACA0-42D5-8B02-BE050386B72A}"/>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18.79020744492298</c:v>
                </c:pt>
                <c:pt idx="2">
                  <c:v>-294.330515105743</c:v>
                </c:pt>
                <c:pt idx="3">
                  <c:v>-772.3798623732291</c:v>
                </c:pt>
                <c:pt idx="4">
                  <c:v>-1411.327276519733</c:v>
                </c:pt>
                <c:pt idx="5">
                  <c:v>-2179.671787996543</c:v>
                </c:pt>
                <c:pt idx="6">
                  <c:v>-3053.576572790975</c:v>
                </c:pt>
                <c:pt idx="7">
                  <c:v>-4015.008994462434</c:v>
                </c:pt>
                <c:pt idx="8">
                  <c:v>-4650.353942241287</c:v>
                </c:pt>
                <c:pt idx="9">
                  <c:v>-5174.67536825361</c:v>
                </c:pt>
                <c:pt idx="10">
                  <c:v>-5671.1524048755</c:v>
                </c:pt>
                <c:pt idx="11">
                  <c:v>-6140.874130050884</c:v>
                </c:pt>
                <c:pt idx="12">
                  <c:v>-6584.967575253918</c:v>
                </c:pt>
                <c:pt idx="13">
                  <c:v>-6989.9740756643</c:v>
                </c:pt>
                <c:pt idx="14">
                  <c:v>-7370.585501773282</c:v>
                </c:pt>
                <c:pt idx="15">
                  <c:v>-7729.02133051283</c:v>
                </c:pt>
                <c:pt idx="16">
                  <c:v>-8067.16674694349</c:v>
                </c:pt>
                <c:pt idx="17">
                  <c:v>-8386.701276999432</c:v>
                </c:pt>
                <c:pt idx="18">
                  <c:v>-8689.13654254889</c:v>
                </c:pt>
                <c:pt idx="19">
                  <c:v>-8975.845117290681</c:v>
                </c:pt>
                <c:pt idx="20">
                  <c:v>-9248.082851444371</c:v>
                </c:pt>
                <c:pt idx="21">
                  <c:v>-9506.309257049346</c:v>
                </c:pt>
                <c:pt idx="22">
                  <c:v>-9751.315291175615</c:v>
                </c:pt>
                <c:pt idx="23">
                  <c:v>-9983.987106983861</c:v>
                </c:pt>
                <c:pt idx="24">
                  <c:v>-10205.16095754551</c:v>
                </c:pt>
                <c:pt idx="25">
                  <c:v>-10415.62654959061</c:v>
                </c:pt>
                <c:pt idx="26">
                  <c:v>-10616.10464607435</c:v>
                </c:pt>
                <c:pt idx="27">
                  <c:v>-10807.29933161265</c:v>
                </c:pt>
                <c:pt idx="28">
                  <c:v>-10989.87839639396</c:v>
                </c:pt>
                <c:pt idx="29">
                  <c:v>-11164.47488530912</c:v>
                </c:pt>
                <c:pt idx="30">
                  <c:v>-11331.68871919904</c:v>
                </c:pt>
                <c:pt idx="31">
                  <c:v>-11492.08821948478</c:v>
                </c:pt>
                <c:pt idx="32">
                  <c:v>-11646.21154799336</c:v>
                </c:pt>
                <c:pt idx="33">
                  <c:v>-11794.56807277165</c:v>
                </c:pt>
                <c:pt idx="34">
                  <c:v>-11937.63845305005</c:v>
                </c:pt>
                <c:pt idx="35">
                  <c:v>-12075.87664994691</c:v>
                </c:pt>
                <c:pt idx="36">
                  <c:v>-12209.71142852586</c:v>
                </c:pt>
                <c:pt idx="37">
                  <c:v>-12339.54752806691</c:v>
                </c:pt>
                <c:pt idx="38">
                  <c:v>-12465.76677676407</c:v>
                </c:pt>
                <c:pt idx="39">
                  <c:v>-12588.72911163326</c:v>
                </c:pt>
                <c:pt idx="40">
                  <c:v>-12708.77363888966</c:v>
                </c:pt>
                <c:pt idx="41">
                  <c:v>-12826.2196115714</c:v>
                </c:pt>
                <c:pt idx="42">
                  <c:v>-12941.36736459169</c:v>
                </c:pt>
                <c:pt idx="43">
                  <c:v>-13054.49920983147</c:v>
                </c:pt>
                <c:pt idx="44">
                  <c:v>-13165.88029320887</c:v>
                </c:pt>
                <c:pt idx="45">
                  <c:v>-13275.75941544608</c:v>
                </c:pt>
                <c:pt idx="46">
                  <c:v>-13384.36981808301</c:v>
                </c:pt>
                <c:pt idx="47">
                  <c:v>-13491.92993405298</c:v>
                </c:pt>
                <c:pt idx="48">
                  <c:v>-13598.64410770871</c:v>
                </c:pt>
                <c:pt idx="49">
                  <c:v>-13704.70328470203</c:v>
                </c:pt>
                <c:pt idx="50">
                  <c:v>-13810.28567242064</c:v>
                </c:pt>
                <c:pt idx="51">
                  <c:v>-13915.55737208971</c:v>
                </c:pt>
                <c:pt idx="52">
                  <c:v>-14020.67298355722</c:v>
                </c:pt>
                <c:pt idx="53">
                  <c:v>-14125.77618395491</c:v>
                </c:pt>
                <c:pt idx="54">
                  <c:v>-14231.00028118282</c:v>
                </c:pt>
                <c:pt idx="55">
                  <c:v>-14336.46874318761</c:v>
                </c:pt>
                <c:pt idx="56">
                  <c:v>-14442.29570397991</c:v>
                </c:pt>
                <c:pt idx="57">
                  <c:v>-14548.586447299</c:v>
                </c:pt>
                <c:pt idx="58">
                  <c:v>-14655.43786881748</c:v>
                </c:pt>
                <c:pt idx="59">
                  <c:v>-14762.93891772232</c:v>
                </c:pt>
                <c:pt idx="60">
                  <c:v>-14871.17101850593</c:v>
                </c:pt>
                <c:pt idx="61">
                  <c:v>-14980.20847376506</c:v>
                </c:pt>
                <c:pt idx="62">
                  <c:v>-15090.1188487648</c:v>
                </c:pt>
                <c:pt idx="63">
                  <c:v>-15200.96333852597</c:v>
                </c:pt>
                <c:pt idx="64">
                  <c:v>-15312.79711813573</c:v>
                </c:pt>
                <c:pt idx="65">
                  <c:v>-15425.66967698419</c:v>
                </c:pt>
                <c:pt idx="66">
                  <c:v>-15539.62513758196</c:v>
                </c:pt>
                <c:pt idx="67">
                  <c:v>-15654.70255960105</c:v>
                </c:pt>
                <c:pt idx="68">
                  <c:v>-15770.93622975959</c:v>
                </c:pt>
                <c:pt idx="69">
                  <c:v>-15888.35593813541</c:v>
                </c:pt>
                <c:pt idx="70">
                  <c:v>-16006.98724148842</c:v>
                </c:pt>
                <c:pt idx="71">
                  <c:v>-16126.85171413282</c:v>
                </c:pt>
                <c:pt idx="72">
                  <c:v>-16247.96718689078</c:v>
                </c:pt>
                <c:pt idx="73">
                  <c:v>-16370.34797463519</c:v>
                </c:pt>
                <c:pt idx="74">
                  <c:v>-16494.0050929077</c:v>
                </c:pt>
                <c:pt idx="75">
                  <c:v>-16618.94646408013</c:v>
                </c:pt>
                <c:pt idx="76">
                  <c:v>-16745.17711351113</c:v>
                </c:pt>
                <c:pt idx="77">
                  <c:v>-16872.69935613027</c:v>
                </c:pt>
                <c:pt idx="78">
                  <c:v>-17001.51297386609</c:v>
                </c:pt>
                <c:pt idx="79">
                  <c:v>-17131.61538430651</c:v>
                </c:pt>
                <c:pt idx="80">
                  <c:v>-17263.00180099113</c:v>
                </c:pt>
                <c:pt idx="81">
                  <c:v>-17395.66538569052</c:v>
                </c:pt>
                <c:pt idx="82">
                  <c:v>-17529.59739302774</c:v>
                </c:pt>
                <c:pt idx="83">
                  <c:v>-17664.78730777884</c:v>
                </c:pt>
                <c:pt idx="84">
                  <c:v>-17801.22297518258</c:v>
                </c:pt>
                <c:pt idx="85">
                  <c:v>-17938.89072456164</c:v>
                </c:pt>
                <c:pt idx="86">
                  <c:v>-18077.77548656147</c:v>
                </c:pt>
                <c:pt idx="87">
                  <c:v>-18217.86090428592</c:v>
                </c:pt>
                <c:pt idx="88">
                  <c:v>-18359.12943861145</c:v>
                </c:pt>
                <c:pt idx="89">
                  <c:v>-18501.56246793363</c:v>
                </c:pt>
                <c:pt idx="90">
                  <c:v>-18645.14038260933</c:v>
                </c:pt>
                <c:pt idx="91">
                  <c:v>-18789.84267432266</c:v>
                </c:pt>
                <c:pt idx="92">
                  <c:v>-18935.6480206193</c:v>
                </c:pt>
                <c:pt idx="93">
                  <c:v>-19082.53436482046</c:v>
                </c:pt>
                <c:pt idx="94">
                  <c:v>-19230.47899153712</c:v>
                </c:pt>
                <c:pt idx="95">
                  <c:v>-19379.45859797811</c:v>
                </c:pt>
                <c:pt idx="96">
                  <c:v>-19529.44936126308</c:v>
                </c:pt>
                <c:pt idx="97">
                  <c:v>-19680.427001904</c:v>
                </c:pt>
                <c:pt idx="98">
                  <c:v>-19832.36684365803</c:v>
                </c:pt>
                <c:pt idx="99">
                  <c:v>-19985.2438699063</c:v>
                </c:pt>
                <c:pt idx="100">
                  <c:v>-20139.03277672734</c:v>
                </c:pt>
                <c:pt idx="101">
                  <c:v>-20293.70802282402</c:v>
                </c:pt>
                <c:pt idx="102">
                  <c:v>-20449.2438764528</c:v>
                </c:pt>
                <c:pt idx="103">
                  <c:v>-20605.61445949709</c:v>
                </c:pt>
                <c:pt idx="104">
                  <c:v>-20762.79378882563</c:v>
                </c:pt>
                <c:pt idx="105">
                  <c:v>-20920.75581506058</c:v>
                </c:pt>
                <c:pt idx="106">
                  <c:v>-21079.47445889376</c:v>
                </c:pt>
                <c:pt idx="107">
                  <c:v>-21238.92364505236</c:v>
                </c:pt>
                <c:pt idx="108">
                  <c:v>-21399.07733405265</c:v>
                </c:pt>
                <c:pt idx="109">
                  <c:v>-21559.9095518291</c:v>
                </c:pt>
                <c:pt idx="110">
                  <c:v>-21721.39441735763</c:v>
                </c:pt>
                <c:pt idx="111">
                  <c:v>-21883.50616837035</c:v>
                </c:pt>
                <c:pt idx="112">
                  <c:v>-22046.2191852578</c:v>
                </c:pt>
                <c:pt idx="113">
                  <c:v>-22209.508013248</c:v>
                </c:pt>
                <c:pt idx="114">
                  <c:v>-22373.3473829541</c:v>
                </c:pt>
                <c:pt idx="115">
                  <c:v>-22537.71222937054</c:v>
                </c:pt>
                <c:pt idx="116">
                  <c:v>-22702.57770940242</c:v>
                </c:pt>
                <c:pt idx="117">
                  <c:v>-22867.91921799909</c:v>
                </c:pt>
                <c:pt idx="118">
                  <c:v>-23033.71240296867</c:v>
                </c:pt>
                <c:pt idx="119">
                  <c:v>-23199.93317854172</c:v>
                </c:pt>
              </c:numCache>
            </c:numRef>
          </c:yVal>
          <c:smooth val="0"/>
          <c:extLst xmlns:c16r2="http://schemas.microsoft.com/office/drawing/2015/06/chart">
            <c:ext xmlns:c16="http://schemas.microsoft.com/office/drawing/2014/chart" uri="{C3380CC4-5D6E-409C-BE32-E72D297353CC}">
              <c16:uniqueId val="{00000003-ACA0-42D5-8B02-BE050386B72A}"/>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34.48243390815332</c:v>
                </c:pt>
                <c:pt idx="2">
                  <c:v>-488.6178006695117</c:v>
                </c:pt>
                <c:pt idx="3">
                  <c:v>-1302.935809732182</c:v>
                </c:pt>
                <c:pt idx="4">
                  <c:v>-2429.957448212663</c:v>
                </c:pt>
                <c:pt idx="5">
                  <c:v>-3832.315871456871</c:v>
                </c:pt>
                <c:pt idx="6">
                  <c:v>-5480.344509128015</c:v>
                </c:pt>
                <c:pt idx="7">
                  <c:v>-6960.430877347167</c:v>
                </c:pt>
                <c:pt idx="8">
                  <c:v>-7839.444381003033</c:v>
                </c:pt>
                <c:pt idx="9">
                  <c:v>-8640.189085442993</c:v>
                </c:pt>
                <c:pt idx="10">
                  <c:v>-9367.255283710303</c:v>
                </c:pt>
                <c:pt idx="11">
                  <c:v>-10025.0000874761</c:v>
                </c:pt>
                <c:pt idx="12">
                  <c:v>-10617.55815470964</c:v>
                </c:pt>
                <c:pt idx="13">
                  <c:v>-11119.64335163496</c:v>
                </c:pt>
                <c:pt idx="14">
                  <c:v>-11560.50084056356</c:v>
                </c:pt>
                <c:pt idx="15">
                  <c:v>-11945.80933067529</c:v>
                </c:pt>
                <c:pt idx="16">
                  <c:v>-12280.50662513939</c:v>
                </c:pt>
                <c:pt idx="17">
                  <c:v>-12569.04051385797</c:v>
                </c:pt>
                <c:pt idx="18">
                  <c:v>-12815.44451625412</c:v>
                </c:pt>
                <c:pt idx="19">
                  <c:v>-13023.39757410809</c:v>
                </c:pt>
                <c:pt idx="20">
                  <c:v>-13195.5925379931</c:v>
                </c:pt>
                <c:pt idx="21">
                  <c:v>-13333.75454949075</c:v>
                </c:pt>
                <c:pt idx="22">
                  <c:v>-13440.35659211758</c:v>
                </c:pt>
                <c:pt idx="23">
                  <c:v>-13517.70795469382</c:v>
                </c:pt>
                <c:pt idx="24">
                  <c:v>-13567.96683581918</c:v>
                </c:pt>
                <c:pt idx="25">
                  <c:v>-13593.15356075601</c:v>
                </c:pt>
                <c:pt idx="26">
                  <c:v>-13595.11058507743</c:v>
                </c:pt>
                <c:pt idx="27">
                  <c:v>-13575.60828730022</c:v>
                </c:pt>
                <c:pt idx="28">
                  <c:v>-13536.31221943279</c:v>
                </c:pt>
                <c:pt idx="29">
                  <c:v>-13478.78945573303</c:v>
                </c:pt>
                <c:pt idx="30">
                  <c:v>-13404.51465194137</c:v>
                </c:pt>
                <c:pt idx="31">
                  <c:v>-13314.87555353343</c:v>
                </c:pt>
                <c:pt idx="32">
                  <c:v>-13211.17803529906</c:v>
                </c:pt>
                <c:pt idx="33">
                  <c:v>-13094.64955746452</c:v>
                </c:pt>
                <c:pt idx="34">
                  <c:v>-12966.44228090625</c:v>
                </c:pt>
                <c:pt idx="35">
                  <c:v>-12827.63886115327</c:v>
                </c:pt>
                <c:pt idx="36">
                  <c:v>-12679.25629136385</c:v>
                </c:pt>
                <c:pt idx="37">
                  <c:v>-12522.24948729482</c:v>
                </c:pt>
                <c:pt idx="38">
                  <c:v>-12357.51465165662</c:v>
                </c:pt>
                <c:pt idx="39">
                  <c:v>-12185.89234964037</c:v>
                </c:pt>
                <c:pt idx="40">
                  <c:v>-12008.17057227553</c:v>
                </c:pt>
                <c:pt idx="41">
                  <c:v>-11825.0875615566</c:v>
                </c:pt>
                <c:pt idx="42">
                  <c:v>-11637.33448075992</c:v>
                </c:pt>
                <c:pt idx="43">
                  <c:v>-11445.55794218369</c:v>
                </c:pt>
                <c:pt idx="44">
                  <c:v>-11250.36240221164</c:v>
                </c:pt>
                <c:pt idx="45">
                  <c:v>-11052.31243235967</c:v>
                </c:pt>
                <c:pt idx="46">
                  <c:v>-10851.93487191014</c:v>
                </c:pt>
                <c:pt idx="47">
                  <c:v>-10649.72086906852</c:v>
                </c:pt>
                <c:pt idx="48">
                  <c:v>-10446.12782210996</c:v>
                </c:pt>
                <c:pt idx="49">
                  <c:v>-10241.58122311952</c:v>
                </c:pt>
                <c:pt idx="50">
                  <c:v>-10036.47640944924</c:v>
                </c:pt>
                <c:pt idx="51">
                  <c:v>-9831.180227655217</c:v>
                </c:pt>
                <c:pt idx="52">
                  <c:v>-9626.032614188967</c:v>
                </c:pt>
                <c:pt idx="53">
                  <c:v>-9421.348097267</c:v>
                </c:pt>
                <c:pt idx="54">
                  <c:v>-9217.417223683118</c:v>
                </c:pt>
                <c:pt idx="55">
                  <c:v>-9014.507914199261</c:v>
                </c:pt>
                <c:pt idx="56">
                  <c:v>-8812.866750966743</c:v>
                </c:pt>
                <c:pt idx="57">
                  <c:v>-8612.720200237588</c:v>
                </c:pt>
                <c:pt idx="58">
                  <c:v>-8414.275773447833</c:v>
                </c:pt>
                <c:pt idx="59">
                  <c:v>-8217.723129611695</c:v>
                </c:pt>
                <c:pt idx="60">
                  <c:v>-8023.23512180569</c:v>
                </c:pt>
                <c:pt idx="61">
                  <c:v>-7830.96879040543</c:v>
                </c:pt>
                <c:pt idx="62">
                  <c:v>-7641.066305593121</c:v>
                </c:pt>
                <c:pt idx="63">
                  <c:v>-7453.65586155653</c:v>
                </c:pt>
                <c:pt idx="64">
                  <c:v>-7268.85252466286</c:v>
                </c:pt>
                <c:pt idx="65">
                  <c:v>-7086.759037802462</c:v>
                </c:pt>
                <c:pt idx="66">
                  <c:v>-6907.466582984664</c:v>
                </c:pt>
                <c:pt idx="67">
                  <c:v>-6731.05550418515</c:v>
                </c:pt>
                <c:pt idx="68">
                  <c:v>-6557.595992340183</c:v>
                </c:pt>
                <c:pt idx="69">
                  <c:v>-6387.14873430063</c:v>
                </c:pt>
                <c:pt idx="70">
                  <c:v>-6219.76552748145</c:v>
                </c:pt>
                <c:pt idx="71">
                  <c:v>-6055.489861858776</c:v>
                </c:pt>
                <c:pt idx="72">
                  <c:v>-5894.357470885385</c:v>
                </c:pt>
                <c:pt idx="73">
                  <c:v>-5736.396852837875</c:v>
                </c:pt>
                <c:pt idx="74">
                  <c:v>-5581.6297640258</c:v>
                </c:pt>
                <c:pt idx="75">
                  <c:v>-5430.071685234318</c:v>
                </c:pt>
                <c:pt idx="76">
                  <c:v>-5281.732262713137</c:v>
                </c:pt>
                <c:pt idx="77">
                  <c:v>-5136.61572495103</c:v>
                </c:pt>
                <c:pt idx="78">
                  <c:v>-4994.72127643414</c:v>
                </c:pt>
                <c:pt idx="79">
                  <c:v>-4856.04346951982</c:v>
                </c:pt>
                <c:pt idx="80">
                  <c:v>-4720.57255551056</c:v>
                </c:pt>
                <c:pt idx="81">
                  <c:v>-4588.294815960568</c:v>
                </c:pt>
                <c:pt idx="82">
                  <c:v>-4459.192875200416</c:v>
                </c:pt>
                <c:pt idx="83">
                  <c:v>-4333.24599501886</c:v>
                </c:pt>
                <c:pt idx="84">
                  <c:v>-4210.430352399526</c:v>
                </c:pt>
                <c:pt idx="85">
                  <c:v>-4090.719301165314</c:v>
                </c:pt>
                <c:pt idx="86">
                  <c:v>-3974.08361834148</c:v>
                </c:pt>
                <c:pt idx="87">
                  <c:v>-3860.491736020427</c:v>
                </c:pt>
                <c:pt idx="88">
                  <c:v>-3749.909959458513</c:v>
                </c:pt>
                <c:pt idx="89">
                  <c:v>-3642.302672116552</c:v>
                </c:pt>
                <c:pt idx="90">
                  <c:v>-3537.632528313901</c:v>
                </c:pt>
                <c:pt idx="91">
                  <c:v>-3435.860634131823</c:v>
                </c:pt>
                <c:pt idx="92">
                  <c:v>-3336.946717177751</c:v>
                </c:pt>
                <c:pt idx="93">
                  <c:v>-3240.849285794422</c:v>
                </c:pt>
                <c:pt idx="94">
                  <c:v>-3147.525778254028</c:v>
                </c:pt>
                <c:pt idx="95">
                  <c:v>-3056.932702480815</c:v>
                </c:pt>
                <c:pt idx="96">
                  <c:v>-2969.025766783161</c:v>
                </c:pt>
                <c:pt idx="97">
                  <c:v>-2883.760002091061</c:v>
                </c:pt>
                <c:pt idx="98">
                  <c:v>-2801.089876136975</c:v>
                </c:pt>
                <c:pt idx="99">
                  <c:v>-2720.969400014726</c:v>
                </c:pt>
                <c:pt idx="100">
                  <c:v>-2643.352227541152</c:v>
                </c:pt>
                <c:pt idx="101">
                  <c:v>-2568.19174778578</c:v>
                </c:pt>
                <c:pt idx="102">
                  <c:v>-2495.441171161132</c:v>
                </c:pt>
                <c:pt idx="103">
                  <c:v>-2425.053609419148</c:v>
                </c:pt>
                <c:pt idx="104">
                  <c:v>-2356.982149888296</c:v>
                </c:pt>
                <c:pt idx="105">
                  <c:v>-2291.179924268741</c:v>
                </c:pt>
                <c:pt idx="106">
                  <c:v>-2227.600172297098</c:v>
                </c:pt>
                <c:pt idx="107">
                  <c:v>-2166.196300564101</c:v>
                </c:pt>
                <c:pt idx="108">
                  <c:v>-2106.921936753438</c:v>
                </c:pt>
                <c:pt idx="109">
                  <c:v>-2049.730979574611</c:v>
                </c:pt>
                <c:pt idx="110">
                  <c:v>-1994.577644624282</c:v>
                </c:pt>
                <c:pt idx="111">
                  <c:v>-1941.416506422218</c:v>
                </c:pt>
                <c:pt idx="112">
                  <c:v>-1890.20253683487</c:v>
                </c:pt>
                <c:pt idx="113">
                  <c:v>-1840.891140104039</c:v>
                </c:pt>
                <c:pt idx="114">
                  <c:v>-1793.43818467972</c:v>
                </c:pt>
                <c:pt idx="115">
                  <c:v>-1747.800032047555</c:v>
                </c:pt>
                <c:pt idx="116">
                  <c:v>-1703.93356273137</c:v>
                </c:pt>
                <c:pt idx="117">
                  <c:v>-1661.796199644916</c:v>
                </c:pt>
                <c:pt idx="118">
                  <c:v>-1621.345928948373</c:v>
                </c:pt>
                <c:pt idx="119">
                  <c:v>-1582.541318571661</c:v>
                </c:pt>
              </c:numCache>
            </c:numRef>
          </c:yVal>
          <c:smooth val="0"/>
          <c:extLst xmlns:c16r2="http://schemas.microsoft.com/office/drawing/2015/06/chart">
            <c:ext xmlns:c16="http://schemas.microsoft.com/office/drawing/2014/chart" uri="{C3380CC4-5D6E-409C-BE32-E72D297353CC}">
              <c16:uniqueId val="{00000004-ACA0-42D5-8B02-BE050386B72A}"/>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1547.768241170561</c:v>
                </c:pt>
                <c:pt idx="2">
                  <c:v>-2993.860269252211</c:v>
                </c:pt>
                <c:pt idx="3">
                  <c:v>-4342.607215350261</c:v>
                </c:pt>
                <c:pt idx="4">
                  <c:v>-5598.546928927302</c:v>
                </c:pt>
                <c:pt idx="5">
                  <c:v>-6766.324564836453</c:v>
                </c:pt>
                <c:pt idx="6">
                  <c:v>-7850.614047957584</c:v>
                </c:pt>
                <c:pt idx="7">
                  <c:v>-8856.057704109465</c:v>
                </c:pt>
                <c:pt idx="8">
                  <c:v>-9787.22042928543</c:v>
                </c:pt>
                <c:pt idx="9">
                  <c:v>-10648.55546455248</c:v>
                </c:pt>
                <c:pt idx="10">
                  <c:v>-11444.37941172021</c:v>
                </c:pt>
                <c:pt idx="11">
                  <c:v>-12178.85458390857</c:v>
                </c:pt>
                <c:pt idx="12">
                  <c:v>-12855.97715615132</c:v>
                </c:pt>
                <c:pt idx="13">
                  <c:v>-13450.36102560558</c:v>
                </c:pt>
                <c:pt idx="14">
                  <c:v>-13994.26211429271</c:v>
                </c:pt>
                <c:pt idx="15">
                  <c:v>-14492.34324717033</c:v>
                </c:pt>
                <c:pt idx="16">
                  <c:v>-14948.64726137836</c:v>
                </c:pt>
                <c:pt idx="17">
                  <c:v>-15366.83915161574</c:v>
                </c:pt>
                <c:pt idx="18">
                  <c:v>-15750.25818060641</c:v>
                </c:pt>
                <c:pt idx="19">
                  <c:v>-16101.95941192284</c:v>
                </c:pt>
                <c:pt idx="20">
                  <c:v>-16424.74753741478</c:v>
                </c:pt>
                <c:pt idx="21">
                  <c:v>-16721.20467917342</c:v>
                </c:pt>
                <c:pt idx="22">
                  <c:v>-16993.71346313762</c:v>
                </c:pt>
                <c:pt idx="23">
                  <c:v>-17244.47636798529</c:v>
                </c:pt>
                <c:pt idx="24">
                  <c:v>-17475.53212643829</c:v>
                </c:pt>
                <c:pt idx="25">
                  <c:v>-17688.76978123188</c:v>
                </c:pt>
                <c:pt idx="26">
                  <c:v>-17885.90315568098</c:v>
                </c:pt>
                <c:pt idx="27">
                  <c:v>-18068.55617248476</c:v>
                </c:pt>
                <c:pt idx="28">
                  <c:v>-18238.23668135516</c:v>
                </c:pt>
                <c:pt idx="29">
                  <c:v>-18396.34421171482</c:v>
                </c:pt>
                <c:pt idx="30">
                  <c:v>-18544.17731847499</c:v>
                </c:pt>
                <c:pt idx="31">
                  <c:v>-18682.94028550503</c:v>
                </c:pt>
                <c:pt idx="32">
                  <c:v>-18813.74927650439</c:v>
                </c:pt>
                <c:pt idx="33">
                  <c:v>-18937.63800862944</c:v>
                </c:pt>
                <c:pt idx="34">
                  <c:v>-19055.56300917454</c:v>
                </c:pt>
                <c:pt idx="35">
                  <c:v>-19168.4085039855</c:v>
                </c:pt>
                <c:pt idx="36">
                  <c:v>-19276.99097724515</c:v>
                </c:pt>
                <c:pt idx="37">
                  <c:v>-19382.06343525066</c:v>
                </c:pt>
                <c:pt idx="38">
                  <c:v>-19484.31940133914</c:v>
                </c:pt>
                <c:pt idx="39">
                  <c:v>-19584.39661617158</c:v>
                </c:pt>
                <c:pt idx="40">
                  <c:v>-19682.88060793815</c:v>
                </c:pt>
                <c:pt idx="41">
                  <c:v>-19780.30800670292</c:v>
                </c:pt>
                <c:pt idx="42">
                  <c:v>-19877.16966285251</c:v>
                </c:pt>
                <c:pt idx="43">
                  <c:v>-19973.9135833797</c:v>
                </c:pt>
                <c:pt idx="44">
                  <c:v>-20070.94769768114</c:v>
                </c:pt>
                <c:pt idx="45">
                  <c:v>-20168.64246340818</c:v>
                </c:pt>
                <c:pt idx="46">
                  <c:v>-20267.33332194644</c:v>
                </c:pt>
                <c:pt idx="47">
                  <c:v>-20367.32301229611</c:v>
                </c:pt>
                <c:pt idx="48">
                  <c:v>-20468.88375145872</c:v>
                </c:pt>
                <c:pt idx="49">
                  <c:v>-20572.25928883324</c:v>
                </c:pt>
                <c:pt idx="50">
                  <c:v>-20677.66684163315</c:v>
                </c:pt>
                <c:pt idx="51">
                  <c:v>-20785.29891785723</c:v>
                </c:pt>
                <c:pt idx="52">
                  <c:v>-20895.32503291615</c:v>
                </c:pt>
                <c:pt idx="53">
                  <c:v>-21007.8933258087</c:v>
                </c:pt>
                <c:pt idx="54">
                  <c:v>-21123.1320802439</c:v>
                </c:pt>
                <c:pt idx="55">
                  <c:v>-21241.15115585527</c:v>
                </c:pt>
                <c:pt idx="56">
                  <c:v>-21362.04333437535</c:v>
                </c:pt>
                <c:pt idx="57">
                  <c:v>-21485.88558537327</c:v>
                </c:pt>
                <c:pt idx="58">
                  <c:v>-21612.7402559137</c:v>
                </c:pt>
                <c:pt idx="59">
                  <c:v>-21742.6561882801</c:v>
                </c:pt>
                <c:pt idx="60">
                  <c:v>-21875.66976966523</c:v>
                </c:pt>
                <c:pt idx="61">
                  <c:v>-22011.80591755873</c:v>
                </c:pt>
                <c:pt idx="62">
                  <c:v>-22151.07900433987</c:v>
                </c:pt>
                <c:pt idx="63">
                  <c:v>-22293.4937244258</c:v>
                </c:pt>
                <c:pt idx="64">
                  <c:v>-22439.04590714048</c:v>
                </c:pt>
                <c:pt idx="65">
                  <c:v>-22587.72327831084</c:v>
                </c:pt>
                <c:pt idx="66">
                  <c:v>-22739.50617343583</c:v>
                </c:pt>
                <c:pt idx="67">
                  <c:v>-22894.36820513988</c:v>
                </c:pt>
                <c:pt idx="68">
                  <c:v>-23052.27688746667</c:v>
                </c:pt>
                <c:pt idx="69">
                  <c:v>-23213.19421944581</c:v>
                </c:pt>
                <c:pt idx="70">
                  <c:v>-23377.07723023999</c:v>
                </c:pt>
                <c:pt idx="71">
                  <c:v>-23543.87848804798</c:v>
                </c:pt>
                <c:pt idx="72">
                  <c:v>-23713.54657484218</c:v>
                </c:pt>
                <c:pt idx="73">
                  <c:v>-23886.02652889629</c:v>
                </c:pt>
                <c:pt idx="74">
                  <c:v>-24061.2602569617</c:v>
                </c:pt>
                <c:pt idx="75">
                  <c:v>-24239.18691785727</c:v>
                </c:pt>
                <c:pt idx="76">
                  <c:v>-24419.7432791281</c:v>
                </c:pt>
                <c:pt idx="77">
                  <c:v>-24602.8640483683</c:v>
                </c:pt>
                <c:pt idx="78">
                  <c:v>-24788.48218068155</c:v>
                </c:pt>
                <c:pt idx="79">
                  <c:v>-24976.5291637138</c:v>
                </c:pt>
                <c:pt idx="80">
                  <c:v>-25166.93528157868</c:v>
                </c:pt>
                <c:pt idx="81">
                  <c:v>-25359.62985895641</c:v>
                </c:pt>
                <c:pt idx="82">
                  <c:v>-25554.5414865513</c:v>
                </c:pt>
                <c:pt idx="83">
                  <c:v>-25751.59822905064</c:v>
                </c:pt>
                <c:pt idx="84">
                  <c:v>-25950.72781664808</c:v>
                </c:pt>
                <c:pt idx="85">
                  <c:v>-26151.85782115161</c:v>
                </c:pt>
                <c:pt idx="86">
                  <c:v>-26354.91581762234</c:v>
                </c:pt>
                <c:pt idx="87">
                  <c:v>-26559.82953246124</c:v>
                </c:pt>
                <c:pt idx="88">
                  <c:v>-26766.52697878402</c:v>
                </c:pt>
                <c:pt idx="89">
                  <c:v>-26974.93657990289</c:v>
                </c:pt>
                <c:pt idx="90">
                  <c:v>-27184.9872816673</c:v>
                </c:pt>
                <c:pt idx="91">
                  <c:v>-27396.60865438986</c:v>
                </c:pt>
                <c:pt idx="92">
                  <c:v>-27609.73098502844</c:v>
                </c:pt>
                <c:pt idx="93">
                  <c:v>-27824.28536027228</c:v>
                </c:pt>
                <c:pt idx="94">
                  <c:v>-28040.2037411274</c:v>
                </c:pt>
                <c:pt idx="95">
                  <c:v>-28257.41902957785</c:v>
                </c:pt>
                <c:pt idx="96">
                  <c:v>-28475.86512785521</c:v>
                </c:pt>
                <c:pt idx="97">
                  <c:v>-28695.47699082107</c:v>
                </c:pt>
                <c:pt idx="98">
                  <c:v>-28916.19067194359</c:v>
                </c:pt>
                <c:pt idx="99">
                  <c:v>-29137.94336330936</c:v>
                </c:pt>
                <c:pt idx="100">
                  <c:v>-29360.67343010195</c:v>
                </c:pt>
                <c:pt idx="101">
                  <c:v>-29584.32043993659</c:v>
                </c:pt>
                <c:pt idx="102">
                  <c:v>-29808.82518742606</c:v>
                </c:pt>
                <c:pt idx="103">
                  <c:v>-30034.12971433391</c:v>
                </c:pt>
                <c:pt idx="104">
                  <c:v>-30260.1773256436</c:v>
                </c:pt>
                <c:pt idx="105">
                  <c:v>-30486.91260184906</c:v>
                </c:pt>
                <c:pt idx="106">
                  <c:v>-30714.28140776885</c:v>
                </c:pt>
                <c:pt idx="107">
                  <c:v>-30942.23089814605</c:v>
                </c:pt>
                <c:pt idx="108">
                  <c:v>-31170.70952029711</c:v>
                </c:pt>
                <c:pt idx="109">
                  <c:v>-31399.66701405682</c:v>
                </c:pt>
                <c:pt idx="110">
                  <c:v>-31629.05440923152</c:v>
                </c:pt>
                <c:pt idx="111">
                  <c:v>-31858.82402078342</c:v>
                </c:pt>
                <c:pt idx="112">
                  <c:v>-32088.92944194237</c:v>
                </c:pt>
                <c:pt idx="113">
                  <c:v>-32319.32553542592</c:v>
                </c:pt>
                <c:pt idx="114">
                  <c:v>-32549.96842294931</c:v>
                </c:pt>
                <c:pt idx="115">
                  <c:v>-32780.81547318678</c:v>
                </c:pt>
                <c:pt idx="116">
                  <c:v>-33011.82528832508</c:v>
                </c:pt>
                <c:pt idx="117">
                  <c:v>-33242.95768936537</c:v>
                </c:pt>
                <c:pt idx="118">
                  <c:v>-33474.17370030005</c:v>
                </c:pt>
                <c:pt idx="119">
                  <c:v>-33705.43553128885</c:v>
                </c:pt>
              </c:numCache>
            </c:numRef>
          </c:yVal>
          <c:smooth val="0"/>
          <c:extLst xmlns:c16r2="http://schemas.microsoft.com/office/drawing/2015/06/chart">
            <c:ext xmlns:c16="http://schemas.microsoft.com/office/drawing/2014/chart" uri="{C3380CC4-5D6E-409C-BE32-E72D297353CC}">
              <c16:uniqueId val="{00000005-ACA0-42D5-8B02-BE050386B72A}"/>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537.1017807812896</c:v>
                </c:pt>
                <c:pt idx="2">
                  <c:v>-1543.809846594697</c:v>
                </c:pt>
                <c:pt idx="3">
                  <c:v>-2961.2015573869</c:v>
                </c:pt>
                <c:pt idx="4">
                  <c:v>-4741.650717337378</c:v>
                </c:pt>
                <c:pt idx="5">
                  <c:v>-6187.55625700974</c:v>
                </c:pt>
                <c:pt idx="6">
                  <c:v>-7279.229967171791</c:v>
                </c:pt>
                <c:pt idx="7">
                  <c:v>-8289.720979246771</c:v>
                </c:pt>
                <c:pt idx="8">
                  <c:v>-9223.238512422656</c:v>
                </c:pt>
                <c:pt idx="9">
                  <c:v>-10083.93872279162</c:v>
                </c:pt>
                <c:pt idx="10">
                  <c:v>-10875.89368022676</c:v>
                </c:pt>
                <c:pt idx="11">
                  <c:v>-11603.06847264105</c:v>
                </c:pt>
                <c:pt idx="12">
                  <c:v>-12269.30463990406</c:v>
                </c:pt>
                <c:pt idx="13">
                  <c:v>-12849.09977524541</c:v>
                </c:pt>
                <c:pt idx="14">
                  <c:v>-13372.34953309014</c:v>
                </c:pt>
                <c:pt idx="15">
                  <c:v>-13844.70621969923</c:v>
                </c:pt>
                <c:pt idx="16">
                  <c:v>-14271.09567814437</c:v>
                </c:pt>
                <c:pt idx="17">
                  <c:v>-14655.96866656025</c:v>
                </c:pt>
                <c:pt idx="18">
                  <c:v>-15002.22169546806</c:v>
                </c:pt>
                <c:pt idx="19">
                  <c:v>-15312.45902256179</c:v>
                </c:pt>
                <c:pt idx="20">
                  <c:v>-15589.53864082857</c:v>
                </c:pt>
                <c:pt idx="21">
                  <c:v>-15836.1133779653</c:v>
                </c:pt>
                <c:pt idx="22">
                  <c:v>-16054.65048434632</c:v>
                </c:pt>
                <c:pt idx="23">
                  <c:v>-16247.44925198657</c:v>
                </c:pt>
                <c:pt idx="24">
                  <c:v>-16416.65585867711</c:v>
                </c:pt>
                <c:pt idx="25">
                  <c:v>-16564.2760114104</c:v>
                </c:pt>
                <c:pt idx="26">
                  <c:v>-16692.13458160008</c:v>
                </c:pt>
                <c:pt idx="27">
                  <c:v>-16801.98250704585</c:v>
                </c:pt>
                <c:pt idx="28">
                  <c:v>-16895.46262160828</c:v>
                </c:pt>
                <c:pt idx="29">
                  <c:v>-16974.1159459278</c:v>
                </c:pt>
                <c:pt idx="30">
                  <c:v>-17039.38777679438</c:v>
                </c:pt>
                <c:pt idx="31">
                  <c:v>-17092.63128203828</c:v>
                </c:pt>
                <c:pt idx="32">
                  <c:v>-17135.11283556465</c:v>
                </c:pt>
                <c:pt idx="33">
                  <c:v>-17168.01785620813</c:v>
                </c:pt>
                <c:pt idx="34">
                  <c:v>-17192.45542689064</c:v>
                </c:pt>
                <c:pt idx="35">
                  <c:v>-17209.46260288823</c:v>
                </c:pt>
                <c:pt idx="36">
                  <c:v>-17220.00844842731</c:v>
                </c:pt>
                <c:pt idx="37">
                  <c:v>-17224.99782915623</c:v>
                </c:pt>
                <c:pt idx="38">
                  <c:v>-17225.2749831751</c:v>
                </c:pt>
                <c:pt idx="39">
                  <c:v>-17221.62679977204</c:v>
                </c:pt>
                <c:pt idx="40">
                  <c:v>-17214.78608230385</c:v>
                </c:pt>
                <c:pt idx="41">
                  <c:v>-17205.43456337761</c:v>
                </c:pt>
                <c:pt idx="42">
                  <c:v>-17194.20575692412</c:v>
                </c:pt>
                <c:pt idx="43">
                  <c:v>-17181.6876587181</c:v>
                </c:pt>
                <c:pt idx="44">
                  <c:v>-17168.42530136765</c:v>
                </c:pt>
                <c:pt idx="45">
                  <c:v>-17154.92317610583</c:v>
                </c:pt>
                <c:pt idx="46">
                  <c:v>-17141.64753056503</c:v>
                </c:pt>
                <c:pt idx="47">
                  <c:v>-17129.02854786883</c:v>
                </c:pt>
                <c:pt idx="48">
                  <c:v>-17117.46241338341</c:v>
                </c:pt>
                <c:pt idx="49">
                  <c:v>-17107.31327502242</c:v>
                </c:pt>
                <c:pt idx="50">
                  <c:v>-17098.91510257637</c:v>
                </c:pt>
                <c:pt idx="51">
                  <c:v>-17092.57345119561</c:v>
                </c:pt>
                <c:pt idx="52">
                  <c:v>-17088.56713366951</c:v>
                </c:pt>
                <c:pt idx="53">
                  <c:v>-17087.14980634949</c:v>
                </c:pt>
                <c:pt idx="54">
                  <c:v>-17088.55147284525</c:v>
                </c:pt>
                <c:pt idx="55">
                  <c:v>-17092.97990955086</c:v>
                </c:pt>
                <c:pt idx="56">
                  <c:v>-17100.62201683685</c:v>
                </c:pt>
                <c:pt idx="57">
                  <c:v>-17111.64509954024</c:v>
                </c:pt>
                <c:pt idx="58">
                  <c:v>-17126.19808021327</c:v>
                </c:pt>
                <c:pt idx="59">
                  <c:v>-17144.41264843541</c:v>
                </c:pt>
                <c:pt idx="60">
                  <c:v>-17166.40434931079</c:v>
                </c:pt>
                <c:pt idx="61">
                  <c:v>-17192.27361413022</c:v>
                </c:pt>
                <c:pt idx="62">
                  <c:v>-17222.10673605022</c:v>
                </c:pt>
                <c:pt idx="63">
                  <c:v>-17255.97679347987</c:v>
                </c:pt>
                <c:pt idx="64">
                  <c:v>-17293.94452375802</c:v>
                </c:pt>
                <c:pt idx="65">
                  <c:v>-17336.0591495689</c:v>
                </c:pt>
                <c:pt idx="66">
                  <c:v>-17382.35916044329</c:v>
                </c:pt>
                <c:pt idx="67">
                  <c:v>-17432.87305156561</c:v>
                </c:pt>
                <c:pt idx="68">
                  <c:v>-17487.6200220089</c:v>
                </c:pt>
                <c:pt idx="69">
                  <c:v>-17546.61063442985</c:v>
                </c:pt>
                <c:pt idx="70">
                  <c:v>-17609.84743813542</c:v>
                </c:pt>
                <c:pt idx="71">
                  <c:v>-17677.32555737062</c:v>
                </c:pt>
                <c:pt idx="72">
                  <c:v>-17749.0332465698</c:v>
                </c:pt>
                <c:pt idx="73">
                  <c:v>-17824.95241422904</c:v>
                </c:pt>
                <c:pt idx="74">
                  <c:v>-17905.05911700749</c:v>
                </c:pt>
                <c:pt idx="75">
                  <c:v>-17989.32402554411</c:v>
                </c:pt>
                <c:pt idx="76">
                  <c:v>-18077.71286344295</c:v>
                </c:pt>
                <c:pt idx="77">
                  <c:v>-18170.1868207932</c:v>
                </c:pt>
                <c:pt idx="78">
                  <c:v>-18266.7029435283</c:v>
                </c:pt>
                <c:pt idx="79">
                  <c:v>-18367.21449986403</c:v>
                </c:pt>
                <c:pt idx="80">
                  <c:v>-18471.67132500163</c:v>
                </c:pt>
                <c:pt idx="81">
                  <c:v>-18580.0201452144</c:v>
                </c:pt>
                <c:pt idx="82">
                  <c:v>-18692.20488239476</c:v>
                </c:pt>
                <c:pt idx="83">
                  <c:v>-18808.16694007465</c:v>
                </c:pt>
                <c:pt idx="84">
                  <c:v>-18927.84547189856</c:v>
                </c:pt>
                <c:pt idx="85">
                  <c:v>-19051.17763345246</c:v>
                </c:pt>
                <c:pt idx="86">
                  <c:v>-19178.0988183485</c:v>
                </c:pt>
                <c:pt idx="87">
                  <c:v>-19308.54287938587</c:v>
                </c:pt>
                <c:pt idx="88">
                  <c:v>-19442.44233557978</c:v>
                </c:pt>
                <c:pt idx="89">
                  <c:v>-19579.72856582282</c:v>
                </c:pt>
                <c:pt idx="90">
                  <c:v>-19720.33198989183</c:v>
                </c:pt>
                <c:pt idx="91">
                  <c:v>-19864.18223747285</c:v>
                </c:pt>
                <c:pt idx="92">
                  <c:v>-20011.20830587158</c:v>
                </c:pt>
                <c:pt idx="93">
                  <c:v>-20161.33870701166</c:v>
                </c:pt>
                <c:pt idx="94">
                  <c:v>-20314.50160430418</c:v>
                </c:pt>
                <c:pt idx="95">
                  <c:v>-20470.62493995624</c:v>
                </c:pt>
                <c:pt idx="96">
                  <c:v>-20629.63655324094</c:v>
                </c:pt>
                <c:pt idx="97">
                  <c:v>-20791.46429022634</c:v>
                </c:pt>
                <c:pt idx="98">
                  <c:v>-20956.03610545304</c:v>
                </c:pt>
                <c:pt idx="99">
                  <c:v>-21123.28015599446</c:v>
                </c:pt>
                <c:pt idx="100">
                  <c:v>-21293.12488835398</c:v>
                </c:pt>
                <c:pt idx="101">
                  <c:v>-21465.49911858094</c:v>
                </c:pt>
                <c:pt idx="102">
                  <c:v>-21640.33210601703</c:v>
                </c:pt>
                <c:pt idx="103">
                  <c:v>-21817.55362101924</c:v>
                </c:pt>
                <c:pt idx="104">
                  <c:v>-21997.0940070278</c:v>
                </c:pt>
                <c:pt idx="105">
                  <c:v>-22178.88423729641</c:v>
                </c:pt>
                <c:pt idx="106">
                  <c:v>-22362.85596660478</c:v>
                </c:pt>
                <c:pt idx="107">
                  <c:v>-22548.94157824991</c:v>
                </c:pt>
                <c:pt idx="108">
                  <c:v>-22737.07422659685</c:v>
                </c:pt>
                <c:pt idx="109">
                  <c:v>-22927.18787546317</c:v>
                </c:pt>
                <c:pt idx="110">
                  <c:v>-23119.21733257731</c:v>
                </c:pt>
                <c:pt idx="111">
                  <c:v>-23313.09828037163</c:v>
                </c:pt>
                <c:pt idx="112">
                  <c:v>-23508.76730331685</c:v>
                </c:pt>
                <c:pt idx="113">
                  <c:v>-23706.16191202402</c:v>
                </c:pt>
                <c:pt idx="114">
                  <c:v>-23905.22056432348</c:v>
                </c:pt>
                <c:pt idx="115">
                  <c:v>-24105.88268350437</c:v>
                </c:pt>
                <c:pt idx="116">
                  <c:v>-24308.08867389755</c:v>
                </c:pt>
                <c:pt idx="117">
                  <c:v>-24511.77993398569</c:v>
                </c:pt>
                <c:pt idx="118">
                  <c:v>-24716.89886719687</c:v>
                </c:pt>
                <c:pt idx="119">
                  <c:v>-24923.38889053324</c:v>
                </c:pt>
              </c:numCache>
            </c:numRef>
          </c:yVal>
          <c:smooth val="0"/>
          <c:extLst xmlns:c16r2="http://schemas.microsoft.com/office/drawing/2015/06/chart">
            <c:ext xmlns:c16="http://schemas.microsoft.com/office/drawing/2014/chart" uri="{C3380CC4-5D6E-409C-BE32-E72D297353CC}">
              <c16:uniqueId val="{00000006-ACA0-42D5-8B02-BE050386B72A}"/>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489.7216535296756</c:v>
                </c:pt>
                <c:pt idx="2">
                  <c:v>-1405.73436029139</c:v>
                </c:pt>
                <c:pt idx="3">
                  <c:v>-2690.66247857362</c:v>
                </c:pt>
                <c:pt idx="4">
                  <c:v>-4298.287615358597</c:v>
                </c:pt>
                <c:pt idx="5">
                  <c:v>-6168.466906382702</c:v>
                </c:pt>
                <c:pt idx="6">
                  <c:v>-7317.096738188062</c:v>
                </c:pt>
                <c:pt idx="7">
                  <c:v>-8391.337695661079</c:v>
                </c:pt>
                <c:pt idx="8">
                  <c:v>-9394.602922473101</c:v>
                </c:pt>
                <c:pt idx="9">
                  <c:v>-10330.41021858295</c:v>
                </c:pt>
                <c:pt idx="10">
                  <c:v>-11202.31938379351</c:v>
                </c:pt>
                <c:pt idx="11">
                  <c:v>-12013.88394302339</c:v>
                </c:pt>
                <c:pt idx="12">
                  <c:v>-12768.61413846654</c:v>
                </c:pt>
                <c:pt idx="13">
                  <c:v>-13440.74008045718</c:v>
                </c:pt>
                <c:pt idx="14">
                  <c:v>-14060.11328066979</c:v>
                </c:pt>
                <c:pt idx="15">
                  <c:v>-14632.03567998181</c:v>
                </c:pt>
                <c:pt idx="16">
                  <c:v>-15161.14303129842</c:v>
                </c:pt>
                <c:pt idx="17">
                  <c:v>-15651.64295399236</c:v>
                </c:pt>
                <c:pt idx="18">
                  <c:v>-16107.33498823363</c:v>
                </c:pt>
                <c:pt idx="19">
                  <c:v>-16530.03746331972</c:v>
                </c:pt>
                <c:pt idx="20">
                  <c:v>-16922.51041047621</c:v>
                </c:pt>
                <c:pt idx="21">
                  <c:v>-17287.32411625562</c:v>
                </c:pt>
                <c:pt idx="22">
                  <c:v>-17626.87354223849</c:v>
                </c:pt>
                <c:pt idx="23">
                  <c:v>-17943.39350812137</c:v>
                </c:pt>
                <c:pt idx="24">
                  <c:v>-18238.97162838669</c:v>
                </c:pt>
                <c:pt idx="25">
                  <c:v>-18515.55946298749</c:v>
                </c:pt>
                <c:pt idx="26">
                  <c:v>-18774.93094837014</c:v>
                </c:pt>
                <c:pt idx="27">
                  <c:v>-19018.78858609032</c:v>
                </c:pt>
                <c:pt idx="28">
                  <c:v>-19248.72815729352</c:v>
                </c:pt>
                <c:pt idx="29">
                  <c:v>-19466.24454293051</c:v>
                </c:pt>
                <c:pt idx="30">
                  <c:v>-19672.73746558581</c:v>
                </c:pt>
                <c:pt idx="31">
                  <c:v>-19869.51676086476</c:v>
                </c:pt>
                <c:pt idx="32">
                  <c:v>-20057.8044739999</c:v>
                </c:pt>
                <c:pt idx="33">
                  <c:v>-20238.74176261063</c:v>
                </c:pt>
                <c:pt idx="34">
                  <c:v>-20413.3934339739</c:v>
                </c:pt>
                <c:pt idx="35">
                  <c:v>-20582.75220052735</c:v>
                </c:pt>
                <c:pt idx="36">
                  <c:v>-20747.74269185308</c:v>
                </c:pt>
                <c:pt idx="37">
                  <c:v>-20909.22524390463</c:v>
                </c:pt>
                <c:pt idx="38">
                  <c:v>-21067.99948276721</c:v>
                </c:pt>
                <c:pt idx="39">
                  <c:v>-21224.80762758755</c:v>
                </c:pt>
                <c:pt idx="40">
                  <c:v>-21380.3377862482</c:v>
                </c:pt>
                <c:pt idx="41">
                  <c:v>-21535.22700850898</c:v>
                </c:pt>
                <c:pt idx="42">
                  <c:v>-21690.06417970918</c:v>
                </c:pt>
                <c:pt idx="43">
                  <c:v>-21845.39276496973</c:v>
                </c:pt>
                <c:pt idx="44">
                  <c:v>-22001.71341199265</c:v>
                </c:pt>
                <c:pt idx="45">
                  <c:v>-22159.4864150486</c:v>
                </c:pt>
                <c:pt idx="46">
                  <c:v>-22319.13405614109</c:v>
                </c:pt>
                <c:pt idx="47">
                  <c:v>-22481.0428260332</c:v>
                </c:pt>
                <c:pt idx="48">
                  <c:v>-22645.56553106173</c:v>
                </c:pt>
                <c:pt idx="49">
                  <c:v>-22813.02329136455</c:v>
                </c:pt>
                <c:pt idx="50">
                  <c:v>-22983.7074358156</c:v>
                </c:pt>
                <c:pt idx="51">
                  <c:v>-23157.88129868358</c:v>
                </c:pt>
                <c:pt idx="52">
                  <c:v>-23335.78192262328</c:v>
                </c:pt>
                <c:pt idx="53">
                  <c:v>-23517.6216728196</c:v>
                </c:pt>
                <c:pt idx="54">
                  <c:v>-23703.5897664607</c:v>
                </c:pt>
                <c:pt idx="55">
                  <c:v>-23893.85372163379</c:v>
                </c:pt>
                <c:pt idx="56">
                  <c:v>-24088.56072955905</c:v>
                </c:pt>
                <c:pt idx="57">
                  <c:v>-24287.83895387849</c:v>
                </c:pt>
                <c:pt idx="58">
                  <c:v>-24491.79876055336</c:v>
                </c:pt>
                <c:pt idx="59">
                  <c:v>-24700.53388176113</c:v>
                </c:pt>
                <c:pt idx="60">
                  <c:v>-24914.12251702951</c:v>
                </c:pt>
                <c:pt idx="61">
                  <c:v>-25132.6283747016</c:v>
                </c:pt>
                <c:pt idx="62">
                  <c:v>-25356.10165665569</c:v>
                </c:pt>
                <c:pt idx="63">
                  <c:v>-25584.57998911012</c:v>
                </c:pt>
                <c:pt idx="64">
                  <c:v>-25818.08930217056</c:v>
                </c:pt>
                <c:pt idx="65">
                  <c:v>-26056.64466068917</c:v>
                </c:pt>
                <c:pt idx="66">
                  <c:v>-26300.25104885569</c:v>
                </c:pt>
                <c:pt idx="67">
                  <c:v>-26548.90411085053</c:v>
                </c:pt>
                <c:pt idx="68">
                  <c:v>-26802.59084976278</c:v>
                </c:pt>
                <c:pt idx="69">
                  <c:v>-27061.29028688999</c:v>
                </c:pt>
                <c:pt idx="70">
                  <c:v>-27324.97408341314</c:v>
                </c:pt>
                <c:pt idx="71">
                  <c:v>-27593.60712637729</c:v>
                </c:pt>
                <c:pt idx="72">
                  <c:v>-27867.14808077901</c:v>
                </c:pt>
                <c:pt idx="73">
                  <c:v>-28145.54990951438</c:v>
                </c:pt>
                <c:pt idx="74">
                  <c:v>-28428.7603628263</c:v>
                </c:pt>
                <c:pt idx="75">
                  <c:v>-28716.72243883018</c:v>
                </c:pt>
                <c:pt idx="76">
                  <c:v>-29009.37481661001</c:v>
                </c:pt>
                <c:pt idx="77">
                  <c:v>-29306.65226331514</c:v>
                </c:pt>
                <c:pt idx="78">
                  <c:v>-29608.4860166125</c:v>
                </c:pt>
                <c:pt idx="79">
                  <c:v>-29914.80414377619</c:v>
                </c:pt>
                <c:pt idx="80">
                  <c:v>-30225.53187865786</c:v>
                </c:pt>
                <c:pt idx="81">
                  <c:v>-30540.59193768958</c:v>
                </c:pt>
                <c:pt idx="82">
                  <c:v>-30859.90481603891</c:v>
                </c:pt>
                <c:pt idx="83">
                  <c:v>-31183.38906497159</c:v>
                </c:pt>
                <c:pt idx="84">
                  <c:v>-31510.96155142365</c:v>
                </c:pt>
                <c:pt idx="85">
                  <c:v>-31842.53770073666</c:v>
                </c:pt>
                <c:pt idx="86">
                  <c:v>-32178.03172347019</c:v>
                </c:pt>
                <c:pt idx="87">
                  <c:v>-32517.35682714544</c:v>
                </c:pt>
                <c:pt idx="88">
                  <c:v>-32860.4254137496</c:v>
                </c:pt>
                <c:pt idx="89">
                  <c:v>-33207.14926377263</c:v>
                </c:pt>
                <c:pt idx="90">
                  <c:v>-33557.43970751658</c:v>
                </c:pt>
                <c:pt idx="91">
                  <c:v>-33911.20778438843</c:v>
                </c:pt>
                <c:pt idx="92">
                  <c:v>-34268.3643908347</c:v>
                </c:pt>
                <c:pt idx="93">
                  <c:v>-34628.82041756203</c:v>
                </c:pt>
                <c:pt idx="94">
                  <c:v>-34992.48687662975</c:v>
                </c:pt>
                <c:pt idx="95">
                  <c:v>-35359.27501901145</c:v>
                </c:pt>
                <c:pt idx="96">
                  <c:v>-35729.0964431418</c:v>
                </c:pt>
                <c:pt idx="97">
                  <c:v>-36101.86319498252</c:v>
                </c:pt>
                <c:pt idx="98">
                  <c:v>-36477.48786008405</c:v>
                </c:pt>
                <c:pt idx="99">
                  <c:v>-36855.88364811707</c:v>
                </c:pt>
                <c:pt idx="100">
                  <c:v>-37236.96447030781</c:v>
                </c:pt>
                <c:pt idx="101">
                  <c:v>-37620.64501019055</c:v>
                </c:pt>
                <c:pt idx="102">
                  <c:v>-38006.84078808222</c:v>
                </c:pt>
                <c:pt idx="103">
                  <c:v>-38395.46821965</c:v>
                </c:pt>
                <c:pt idx="104">
                  <c:v>-38786.44466892163</c:v>
                </c:pt>
                <c:pt idx="105">
                  <c:v>-39179.68849608488</c:v>
                </c:pt>
                <c:pt idx="106">
                  <c:v>-39575.11910039233</c:v>
                </c:pt>
                <c:pt idx="107">
                  <c:v>-39972.656958465</c:v>
                </c:pt>
                <c:pt idx="108">
                  <c:v>-40372.22365829861</c:v>
                </c:pt>
                <c:pt idx="109">
                  <c:v>-40773.74192922562</c:v>
                </c:pt>
                <c:pt idx="110">
                  <c:v>-41177.13566810262</c:v>
                </c:pt>
                <c:pt idx="111">
                  <c:v>-41582.32996196015</c:v>
                </c:pt>
                <c:pt idx="112">
                  <c:v>-41989.25110734347</c:v>
                </c:pt>
                <c:pt idx="113">
                  <c:v>-42397.82662656857</c:v>
                </c:pt>
                <c:pt idx="114">
                  <c:v>-42807.98528109072</c:v>
                </c:pt>
                <c:pt idx="115">
                  <c:v>-43219.65708218559</c:v>
                </c:pt>
                <c:pt idx="116">
                  <c:v>-43632.77329912595</c:v>
                </c:pt>
                <c:pt idx="117">
                  <c:v>-44047.26646502542</c:v>
                </c:pt>
                <c:pt idx="118">
                  <c:v>-44463.07038051447</c:v>
                </c:pt>
                <c:pt idx="119">
                  <c:v>-44880.12011540495</c:v>
                </c:pt>
              </c:numCache>
            </c:numRef>
          </c:yVal>
          <c:smooth val="0"/>
          <c:extLst xmlns:c16r2="http://schemas.microsoft.com/office/drawing/2015/06/chart">
            <c:ext xmlns:c16="http://schemas.microsoft.com/office/drawing/2014/chart" uri="{C3380CC4-5D6E-409C-BE32-E72D297353CC}">
              <c16:uniqueId val="{00000007-ACA0-42D5-8B02-BE050386B72A}"/>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1547.768241170561</c:v>
                </c:pt>
                <c:pt idx="2">
                  <c:v>-2994.103428166125</c:v>
                </c:pt>
                <c:pt idx="3">
                  <c:v>-4342.871952558867</c:v>
                </c:pt>
                <c:pt idx="4">
                  <c:v>-5598.21999406326</c:v>
                </c:pt>
                <c:pt idx="5">
                  <c:v>-6764.46359609812</c:v>
                </c:pt>
                <c:pt idx="6">
                  <c:v>-7846.001415865728</c:v>
                </c:pt>
                <c:pt idx="7">
                  <c:v>-8847.24708208628</c:v>
                </c:pt>
                <c:pt idx="8">
                  <c:v>-9772.5772554871</c:v>
                </c:pt>
                <c:pt idx="9">
                  <c:v>-10626.29223891115</c:v>
                </c:pt>
                <c:pt idx="10">
                  <c:v>-11412.5865964517</c:v>
                </c:pt>
                <c:pt idx="11">
                  <c:v>-12135.52773558628</c:v>
                </c:pt>
                <c:pt idx="12">
                  <c:v>-12799.04080551746</c:v>
                </c:pt>
                <c:pt idx="13">
                  <c:v>-13377.68973172503</c:v>
                </c:pt>
                <c:pt idx="14">
                  <c:v>-13902.69173498801</c:v>
                </c:pt>
                <c:pt idx="15">
                  <c:v>-14378.71078569116</c:v>
                </c:pt>
                <c:pt idx="16">
                  <c:v>-14809.81077144388</c:v>
                </c:pt>
                <c:pt idx="17">
                  <c:v>-15199.69285874651</c:v>
                </c:pt>
                <c:pt idx="18">
                  <c:v>-15551.74498177064</c:v>
                </c:pt>
                <c:pt idx="19">
                  <c:v>-15869.08125112974</c:v>
                </c:pt>
                <c:pt idx="20">
                  <c:v>-16154.57403848087</c:v>
                </c:pt>
                <c:pt idx="21">
                  <c:v>-16410.88033272838</c:v>
                </c:pt>
                <c:pt idx="22">
                  <c:v>-16640.463600836</c:v>
                </c:pt>
                <c:pt idx="23">
                  <c:v>-16845.61210800915</c:v>
                </c:pt>
                <c:pt idx="24">
                  <c:v>-17028.45443709684</c:v>
                </c:pt>
                <c:pt idx="25">
                  <c:v>-17190.97278094664</c:v>
                </c:pt>
                <c:pt idx="26">
                  <c:v>-17334.96317275078</c:v>
                </c:pt>
                <c:pt idx="27">
                  <c:v>-17462.14519935427</c:v>
                </c:pt>
                <c:pt idx="28">
                  <c:v>-17574.12433604871</c:v>
                </c:pt>
                <c:pt idx="29">
                  <c:v>-17672.39903606215</c:v>
                </c:pt>
                <c:pt idx="30">
                  <c:v>-17758.36757093875</c:v>
                </c:pt>
                <c:pt idx="31">
                  <c:v>-17833.33429687281</c:v>
                </c:pt>
                <c:pt idx="32">
                  <c:v>-17898.51542518334</c:v>
                </c:pt>
                <c:pt idx="33">
                  <c:v>-17955.04436336271</c:v>
                </c:pt>
                <c:pt idx="34">
                  <c:v>-18003.9766799775</c:v>
                </c:pt>
                <c:pt idx="35">
                  <c:v>-18046.29473648686</c:v>
                </c:pt>
                <c:pt idx="36">
                  <c:v>-18082.91202112753</c:v>
                </c:pt>
                <c:pt idx="37">
                  <c:v>-18114.67721382529</c:v>
                </c:pt>
                <c:pt idx="38">
                  <c:v>-18142.37800627248</c:v>
                </c:pt>
                <c:pt idx="39">
                  <c:v>-18166.7446075459</c:v>
                </c:pt>
                <c:pt idx="40">
                  <c:v>-18188.45321737089</c:v>
                </c:pt>
                <c:pt idx="41">
                  <c:v>-18208.12922517721</c:v>
                </c:pt>
                <c:pt idx="42">
                  <c:v>-18226.35022856086</c:v>
                </c:pt>
                <c:pt idx="43">
                  <c:v>-18243.64888393483</c:v>
                </c:pt>
                <c:pt idx="44">
                  <c:v>-18260.51559989434</c:v>
                </c:pt>
                <c:pt idx="45">
                  <c:v>-18277.40108277485</c:v>
                </c:pt>
                <c:pt idx="46">
                  <c:v>-18294.71874300251</c:v>
                </c:pt>
                <c:pt idx="47">
                  <c:v>-18312.84697013069</c:v>
                </c:pt>
                <c:pt idx="48">
                  <c:v>-18332.13128382432</c:v>
                </c:pt>
                <c:pt idx="49">
                  <c:v>-18352.88636754383</c:v>
                </c:pt>
                <c:pt idx="50">
                  <c:v>-18375.39799120231</c:v>
                </c:pt>
                <c:pt idx="51">
                  <c:v>-18399.92482869142</c:v>
                </c:pt>
                <c:pt idx="52">
                  <c:v>-18426.7001756262</c:v>
                </c:pt>
                <c:pt idx="53">
                  <c:v>-18455.93357282272</c:v>
                </c:pt>
                <c:pt idx="54">
                  <c:v>-18487.81234026583</c:v>
                </c:pt>
                <c:pt idx="55">
                  <c:v>-18522.5030261979</c:v>
                </c:pt>
                <c:pt idx="56">
                  <c:v>-18560.1527757172</c:v>
                </c:pt>
                <c:pt idx="57">
                  <c:v>-18600.89062304492</c:v>
                </c:pt>
                <c:pt idx="58">
                  <c:v>-18644.82871140051</c:v>
                </c:pt>
                <c:pt idx="59">
                  <c:v>-18692.06344422558</c:v>
                </c:pt>
                <c:pt idx="60">
                  <c:v>-18742.67657130909</c:v>
                </c:pt>
                <c:pt idx="61">
                  <c:v>-18796.73621319234</c:v>
                </c:pt>
                <c:pt idx="62">
                  <c:v>-18854.29782704986</c:v>
                </c:pt>
                <c:pt idx="63">
                  <c:v>-18915.40511709731</c:v>
                </c:pt>
                <c:pt idx="64">
                  <c:v>-18980.09089242224</c:v>
                </c:pt>
                <c:pt idx="65">
                  <c:v>-19048.37787497928</c:v>
                </c:pt>
                <c:pt idx="66">
                  <c:v>-19120.27946037471</c:v>
                </c:pt>
                <c:pt idx="67">
                  <c:v>-19195.80043391697</c:v>
                </c:pt>
                <c:pt idx="68">
                  <c:v>-19274.9376442961</c:v>
                </c:pt>
                <c:pt idx="69">
                  <c:v>-19357.68063713911</c:v>
                </c:pt>
                <c:pt idx="70">
                  <c:v>-19444.01225056755</c:v>
                </c:pt>
                <c:pt idx="71">
                  <c:v>-19533.90917478735</c:v>
                </c:pt>
                <c:pt idx="72">
                  <c:v>-19627.3424776327</c:v>
                </c:pt>
                <c:pt idx="73">
                  <c:v>-19724.27809789474</c:v>
                </c:pt>
                <c:pt idx="74">
                  <c:v>-19824.67730816756</c:v>
                </c:pt>
                <c:pt idx="75">
                  <c:v>-19928.49714886701</c:v>
                </c:pt>
                <c:pt idx="76">
                  <c:v>-20035.69083498116</c:v>
                </c:pt>
                <c:pt idx="77">
                  <c:v>-20146.20813704235</c:v>
                </c:pt>
                <c:pt idx="78">
                  <c:v>-20259.99573773867</c:v>
                </c:pt>
                <c:pt idx="79">
                  <c:v>-20376.99756549322</c:v>
                </c:pt>
                <c:pt idx="80">
                  <c:v>-20497.15510629187</c:v>
                </c:pt>
                <c:pt idx="81">
                  <c:v>-20620.4076949642</c:v>
                </c:pt>
                <c:pt idx="82">
                  <c:v>-20746.69278706145</c:v>
                </c:pt>
                <c:pt idx="83">
                  <c:v>-20875.94621242117</c:v>
                </c:pt>
                <c:pt idx="84">
                  <c:v>-21008.1024114429</c:v>
                </c:pt>
                <c:pt idx="85">
                  <c:v>-21143.09465506393</c:v>
                </c:pt>
                <c:pt idx="86">
                  <c:v>-21280.85524934499</c:v>
                </c:pt>
                <c:pt idx="87">
                  <c:v>-21421.31572556612</c:v>
                </c:pt>
                <c:pt idx="88">
                  <c:v>-21564.40701664193</c:v>
                </c:pt>
                <c:pt idx="89">
                  <c:v>-21710.05962067049</c:v>
                </c:pt>
                <c:pt idx="90">
                  <c:v>-21858.20375234168</c:v>
                </c:pt>
                <c:pt idx="91">
                  <c:v>-22008.76948293021</c:v>
                </c:pt>
                <c:pt idx="92">
                  <c:v>-22161.68686953676</c:v>
                </c:pt>
                <c:pt idx="93">
                  <c:v>-22316.88607421773</c:v>
                </c:pt>
                <c:pt idx="94">
                  <c:v>-22474.2974736013</c:v>
                </c:pt>
                <c:pt idx="95">
                  <c:v>-22633.8517595653</c:v>
                </c:pt>
                <c:pt idx="96">
                  <c:v>-22795.48003151407</c:v>
                </c:pt>
                <c:pt idx="97">
                  <c:v>-22959.11388076353</c:v>
                </c:pt>
                <c:pt idx="98">
                  <c:v>-23124.6854675247</c:v>
                </c:pt>
                <c:pt idx="99">
                  <c:v>-23292.12759093684</c:v>
                </c:pt>
                <c:pt idx="100">
                  <c:v>-23461.37375258259</c:v>
                </c:pt>
                <c:pt idx="101">
                  <c:v>-23632.35821389826</c:v>
                </c:pt>
                <c:pt idx="102">
                  <c:v>-23805.01604786629</c:v>
                </c:pt>
                <c:pt idx="103">
                  <c:v>-23979.2831853535</c:v>
                </c:pt>
                <c:pt idx="104">
                  <c:v>-24155.09645643388</c:v>
                </c:pt>
                <c:pt idx="105">
                  <c:v>-24332.39362704009</c:v>
                </c:pt>
                <c:pt idx="106">
                  <c:v>-24511.11343123391</c:v>
                </c:pt>
                <c:pt idx="107">
                  <c:v>-24691.19559939625</c:v>
                </c:pt>
                <c:pt idx="108">
                  <c:v>-24872.5808826061</c:v>
                </c:pt>
                <c:pt idx="109">
                  <c:v>-25055.21107347935</c:v>
                </c:pt>
                <c:pt idx="110">
                  <c:v>-25239.02902369085</c:v>
                </c:pt>
                <c:pt idx="111">
                  <c:v>-25423.97865843631</c:v>
                </c:pt>
                <c:pt idx="112">
                  <c:v>-25610.00498802937</c:v>
                </c:pt>
                <c:pt idx="113">
                  <c:v>-25797.05411685235</c:v>
                </c:pt>
                <c:pt idx="114">
                  <c:v>-25985.07324984761</c:v>
                </c:pt>
                <c:pt idx="115">
                  <c:v>-26174.01069673826</c:v>
                </c:pt>
                <c:pt idx="116">
                  <c:v>-26363.81587413629</c:v>
                </c:pt>
                <c:pt idx="117">
                  <c:v>-26554.43930571526</c:v>
                </c:pt>
                <c:pt idx="118">
                  <c:v>-26745.83262059069</c:v>
                </c:pt>
                <c:pt idx="119">
                  <c:v>-26937.94855004852</c:v>
                </c:pt>
              </c:numCache>
            </c:numRef>
          </c:yVal>
          <c:smooth val="0"/>
          <c:extLst xmlns:c16r2="http://schemas.microsoft.com/office/drawing/2015/06/chart">
            <c:ext xmlns:c16="http://schemas.microsoft.com/office/drawing/2014/chart" uri="{C3380CC4-5D6E-409C-BE32-E72D297353CC}">
              <c16:uniqueId val="{00000008-ACA0-42D5-8B02-BE050386B72A}"/>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1547.768241170794</c:v>
                </c:pt>
                <c:pt idx="2">
                  <c:v>-2995.341534689301</c:v>
                </c:pt>
                <c:pt idx="3">
                  <c:v>-4346.69650606672</c:v>
                </c:pt>
                <c:pt idx="4">
                  <c:v>-5606.05236145575</c:v>
                </c:pt>
                <c:pt idx="5">
                  <c:v>-6777.770881223958</c:v>
                </c:pt>
                <c:pt idx="6">
                  <c:v>-7866.27562756301</c:v>
                </c:pt>
                <c:pt idx="7">
                  <c:v>-8875.989311745845</c:v>
                </c:pt>
                <c:pt idx="8">
                  <c:v>-9811.28573757154</c:v>
                </c:pt>
                <c:pt idx="9">
                  <c:v>-10676.45341511746</c:v>
                </c:pt>
                <c:pt idx="10">
                  <c:v>-11475.6684980658</c:v>
                </c:pt>
                <c:pt idx="11">
                  <c:v>-12212.97515040799</c:v>
                </c:pt>
                <c:pt idx="12">
                  <c:v>-12892.27181456191</c:v>
                </c:pt>
                <c:pt idx="13">
                  <c:v>-13488.09329378721</c:v>
                </c:pt>
                <c:pt idx="14">
                  <c:v>-14032.25856247148</c:v>
                </c:pt>
                <c:pt idx="15">
                  <c:v>-14529.3399951621</c:v>
                </c:pt>
                <c:pt idx="16">
                  <c:v>-14983.31842834782</c:v>
                </c:pt>
                <c:pt idx="17">
                  <c:v>-15397.81640738156</c:v>
                </c:pt>
                <c:pt idx="18">
                  <c:v>-15776.14748483105</c:v>
                </c:pt>
                <c:pt idx="19">
                  <c:v>-16121.35542420833</c:v>
                </c:pt>
                <c:pt idx="20">
                  <c:v>-16436.24606458005</c:v>
                </c:pt>
                <c:pt idx="21">
                  <c:v>-16723.4134519496</c:v>
                </c:pt>
                <c:pt idx="22">
                  <c:v>-16985.26147734001</c:v>
                </c:pt>
                <c:pt idx="23">
                  <c:v>-17224.02198097808</c:v>
                </c:pt>
                <c:pt idx="24">
                  <c:v>-17441.77006528922</c:v>
                </c:pt>
                <c:pt idx="25">
                  <c:v>-17640.43719213386</c:v>
                </c:pt>
                <c:pt idx="26">
                  <c:v>-17821.77069450868</c:v>
                </c:pt>
                <c:pt idx="27">
                  <c:v>-17987.44556706119</c:v>
                </c:pt>
                <c:pt idx="28">
                  <c:v>-18139.02488637343</c:v>
                </c:pt>
                <c:pt idx="29">
                  <c:v>-18277.96671670233</c:v>
                </c:pt>
                <c:pt idx="30">
                  <c:v>-18405.63082032022</c:v>
                </c:pt>
                <c:pt idx="31">
                  <c:v>-18523.2848043854</c:v>
                </c:pt>
                <c:pt idx="32">
                  <c:v>-18632.10978110344</c:v>
                </c:pt>
                <c:pt idx="33">
                  <c:v>-18733.20560687338</c:v>
                </c:pt>
                <c:pt idx="34">
                  <c:v>-18827.59575301013</c:v>
                </c:pt>
                <c:pt idx="35">
                  <c:v>-18916.23185047018</c:v>
                </c:pt>
                <c:pt idx="36">
                  <c:v>-18999.99794311216</c:v>
                </c:pt>
                <c:pt idx="37">
                  <c:v>-19079.71447791392</c:v>
                </c:pt>
                <c:pt idx="38">
                  <c:v>-19156.14205577038</c:v>
                </c:pt>
                <c:pt idx="39">
                  <c:v>-19229.98487087735</c:v>
                </c:pt>
                <c:pt idx="40">
                  <c:v>-19301.89412835054</c:v>
                </c:pt>
                <c:pt idx="41">
                  <c:v>-19372.47118767141</c:v>
                </c:pt>
                <c:pt idx="42">
                  <c:v>-19442.27052918509</c:v>
                </c:pt>
                <c:pt idx="43">
                  <c:v>-19511.80255628725</c:v>
                </c:pt>
                <c:pt idx="44">
                  <c:v>-19581.53624355933</c:v>
                </c:pt>
                <c:pt idx="45">
                  <c:v>-19651.90164006222</c:v>
                </c:pt>
                <c:pt idx="46">
                  <c:v>-19723.29223616817</c:v>
                </c:pt>
                <c:pt idx="47">
                  <c:v>-19796.06720159994</c:v>
                </c:pt>
                <c:pt idx="48">
                  <c:v>-19870.55350176105</c:v>
                </c:pt>
                <c:pt idx="49">
                  <c:v>-19947.04789892724</c:v>
                </c:pt>
                <c:pt idx="50">
                  <c:v>-20025.81884441408</c:v>
                </c:pt>
                <c:pt idx="51">
                  <c:v>-20107.10826747349</c:v>
                </c:pt>
                <c:pt idx="52">
                  <c:v>-20191.13326613254</c:v>
                </c:pt>
                <c:pt idx="53">
                  <c:v>-20278.08770537912</c:v>
                </c:pt>
                <c:pt idx="54">
                  <c:v>-20368.14372732723</c:v>
                </c:pt>
                <c:pt idx="55">
                  <c:v>-20461.45317790331</c:v>
                </c:pt>
                <c:pt idx="56">
                  <c:v>-20558.14895432955</c:v>
                </c:pt>
                <c:pt idx="57">
                  <c:v>-20658.34627749142</c:v>
                </c:pt>
                <c:pt idx="58">
                  <c:v>-20762.14389304235</c:v>
                </c:pt>
                <c:pt idx="59">
                  <c:v>-20869.62520490913</c:v>
                </c:pt>
                <c:pt idx="60">
                  <c:v>-20980.85934469055</c:v>
                </c:pt>
                <c:pt idx="61">
                  <c:v>-21095.90218025354</c:v>
                </c:pt>
                <c:pt idx="62">
                  <c:v>-21214.79726667095</c:v>
                </c:pt>
                <c:pt idx="63">
                  <c:v>-21337.5767424996</c:v>
                </c:pt>
                <c:pt idx="64">
                  <c:v>-21464.26217422914</c:v>
                </c:pt>
                <c:pt idx="65">
                  <c:v>-21594.86535162153</c:v>
                </c:pt>
                <c:pt idx="66">
                  <c:v>-21729.38903648769</c:v>
                </c:pt>
                <c:pt idx="67">
                  <c:v>-21867.82766737369</c:v>
                </c:pt>
                <c:pt idx="68">
                  <c:v>-22010.1680224496</c:v>
                </c:pt>
                <c:pt idx="69">
                  <c:v>-22156.38984283386</c:v>
                </c:pt>
                <c:pt idx="70">
                  <c:v>-22306.46641843161</c:v>
                </c:pt>
                <c:pt idx="71">
                  <c:v>-22460.36513829976</c:v>
                </c:pt>
                <c:pt idx="72">
                  <c:v>-22618.04800741561</c:v>
                </c:pt>
                <c:pt idx="73">
                  <c:v>-22779.472131663</c:v>
                </c:pt>
                <c:pt idx="74">
                  <c:v>-22944.59017274901</c:v>
                </c:pt>
                <c:pt idx="75">
                  <c:v>-23113.35077465745</c:v>
                </c:pt>
                <c:pt idx="76">
                  <c:v>-23285.69896321138</c:v>
                </c:pt>
                <c:pt idx="77">
                  <c:v>-23461.57652018312</c:v>
                </c:pt>
                <c:pt idx="78">
                  <c:v>-23640.92233336717</c:v>
                </c:pt>
                <c:pt idx="79">
                  <c:v>-23823.67272391403</c:v>
                </c:pt>
                <c:pt idx="80">
                  <c:v>-24009.7617522087</c:v>
                </c:pt>
                <c:pt idx="81">
                  <c:v>-24199.12150345555</c:v>
                </c:pt>
                <c:pt idx="82">
                  <c:v>-24391.68235412193</c:v>
                </c:pt>
                <c:pt idx="83">
                  <c:v>-24587.37322029565</c:v>
                </c:pt>
                <c:pt idx="84">
                  <c:v>-24786.12178899301</c:v>
                </c:pt>
                <c:pt idx="85">
                  <c:v>-24987.85473336047</c:v>
                </c:pt>
                <c:pt idx="86">
                  <c:v>-25192.49791270494</c:v>
                </c:pt>
                <c:pt idx="87">
                  <c:v>-25399.97655820753</c:v>
                </c:pt>
                <c:pt idx="88">
                  <c:v>-25610.21544514876</c:v>
                </c:pt>
                <c:pt idx="89">
                  <c:v>-25823.13905242689</c:v>
                </c:pt>
                <c:pt idx="90">
                  <c:v>-26038.67171010422</c:v>
                </c:pt>
                <c:pt idx="91">
                  <c:v>-26256.73773568263</c:v>
                </c:pt>
                <c:pt idx="92">
                  <c:v>-26477.2615597793</c:v>
                </c:pt>
                <c:pt idx="93">
                  <c:v>-26700.16784181958</c:v>
                </c:pt>
                <c:pt idx="94">
                  <c:v>-26925.38157635041</c:v>
                </c:pt>
                <c:pt idx="95">
                  <c:v>-27152.82819053624</c:v>
                </c:pt>
                <c:pt idx="96">
                  <c:v>-27382.43363337452</c:v>
                </c:pt>
                <c:pt idx="97">
                  <c:v>-27614.1244571237</c:v>
                </c:pt>
                <c:pt idx="98">
                  <c:v>-27847.82789143967</c:v>
                </c:pt>
                <c:pt idx="99">
                  <c:v>-28083.4719106611</c:v>
                </c:pt>
                <c:pt idx="100">
                  <c:v>-28320.98529467033</c:v>
                </c:pt>
                <c:pt idx="101">
                  <c:v>-28560.29768374283</c:v>
                </c:pt>
                <c:pt idx="102">
                  <c:v>-28801.33962776186</c:v>
                </c:pt>
                <c:pt idx="103">
                  <c:v>-29044.04263016351</c:v>
                </c:pt>
                <c:pt idx="104">
                  <c:v>-29288.33918694545</c:v>
                </c:pt>
                <c:pt idx="105">
                  <c:v>-29534.16282107728</c:v>
                </c:pt>
                <c:pt idx="106">
                  <c:v>-29781.44811259956</c:v>
                </c:pt>
                <c:pt idx="107">
                  <c:v>-30030.13072471507</c:v>
                </c:pt>
                <c:pt idx="108">
                  <c:v>-30280.14742613535</c:v>
                </c:pt>
                <c:pt idx="109">
                  <c:v>-30531.43610993866</c:v>
                </c:pt>
                <c:pt idx="110">
                  <c:v>-30783.93580918713</c:v>
                </c:pt>
                <c:pt idx="111">
                  <c:v>-31037.58670952497</c:v>
                </c:pt>
                <c:pt idx="112">
                  <c:v>-31292.33015897705</c:v>
                </c:pt>
                <c:pt idx="113">
                  <c:v>-31548.10867515393</c:v>
                </c:pt>
                <c:pt idx="114">
                  <c:v>-31804.86595004098</c:v>
                </c:pt>
                <c:pt idx="115">
                  <c:v>-32062.54685256397</c:v>
                </c:pt>
                <c:pt idx="116">
                  <c:v>-32321.09742910415</c:v>
                </c:pt>
                <c:pt idx="117">
                  <c:v>-32580.46490210481</c:v>
                </c:pt>
                <c:pt idx="118">
                  <c:v>-32840.59766693258</c:v>
                </c:pt>
                <c:pt idx="119">
                  <c:v>-33101.44528713915</c:v>
                </c:pt>
              </c:numCache>
            </c:numRef>
          </c:yVal>
          <c:smooth val="0"/>
          <c:extLst xmlns:c16r2="http://schemas.microsoft.com/office/drawing/2015/06/chart">
            <c:ext xmlns:c16="http://schemas.microsoft.com/office/drawing/2014/chart" uri="{C3380CC4-5D6E-409C-BE32-E72D297353CC}">
              <c16:uniqueId val="{00000009-ACA0-42D5-8B02-BE050386B72A}"/>
            </c:ext>
          </c:extLst>
        </c:ser>
        <c:dLbls>
          <c:showLegendKey val="0"/>
          <c:showVal val="0"/>
          <c:showCatName val="0"/>
          <c:showSerName val="0"/>
          <c:showPercent val="0"/>
          <c:showBubbleSize val="0"/>
        </c:dLbls>
        <c:axId val="-1376634544"/>
        <c:axId val="-1376632000"/>
      </c:scatterChart>
      <c:valAx>
        <c:axId val="-137663454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76632000"/>
        <c:crosses val="autoZero"/>
        <c:crossBetween val="midCat"/>
      </c:valAx>
      <c:valAx>
        <c:axId val="-1376632000"/>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376634544"/>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2.071999515377229</c:v>
                </c:pt>
                <c:pt idx="2">
                  <c:v>-3.637858119439845</c:v>
                </c:pt>
                <c:pt idx="3">
                  <c:v>-4.768691124116003</c:v>
                </c:pt>
                <c:pt idx="4">
                  <c:v>-5.521996645398985</c:v>
                </c:pt>
                <c:pt idx="5">
                  <c:v>-5.943811283498462</c:v>
                </c:pt>
                <c:pt idx="6">
                  <c:v>-6.0713579152291</c:v>
                </c:pt>
                <c:pt idx="7">
                  <c:v>-5.9350630057636</c:v>
                </c:pt>
                <c:pt idx="8">
                  <c:v>-6.356388306177195</c:v>
                </c:pt>
                <c:pt idx="9">
                  <c:v>-6.936450442961813</c:v>
                </c:pt>
                <c:pt idx="10">
                  <c:v>-7.517939140909895</c:v>
                </c:pt>
                <c:pt idx="11">
                  <c:v>-8.099722753414418</c:v>
                </c:pt>
                <c:pt idx="12">
                  <c:v>-8.680758233735787</c:v>
                </c:pt>
                <c:pt idx="13">
                  <c:v>-9.289161215139518</c:v>
                </c:pt>
                <c:pt idx="14">
                  <c:v>-9.899760105636687</c:v>
                </c:pt>
                <c:pt idx="15">
                  <c:v>-10.51013833822321</c:v>
                </c:pt>
                <c:pt idx="16">
                  <c:v>-11.11832361191273</c:v>
                </c:pt>
                <c:pt idx="17">
                  <c:v>-11.7226460901186</c:v>
                </c:pt>
                <c:pt idx="18">
                  <c:v>-12.32168410412396</c:v>
                </c:pt>
                <c:pt idx="19">
                  <c:v>-12.9142216593857</c:v>
                </c:pt>
                <c:pt idx="20">
                  <c:v>-13.49921483518915</c:v>
                </c:pt>
                <c:pt idx="21">
                  <c:v>-14.07715264021863</c:v>
                </c:pt>
                <c:pt idx="22">
                  <c:v>-14.64787047248501</c:v>
                </c:pt>
                <c:pt idx="23">
                  <c:v>-15.2109810170848</c:v>
                </c:pt>
                <c:pt idx="24">
                  <c:v>-15.76615009122702</c:v>
                </c:pt>
                <c:pt idx="25">
                  <c:v>-16.31309103805734</c:v>
                </c:pt>
                <c:pt idx="26">
                  <c:v>-16.85161033072358</c:v>
                </c:pt>
                <c:pt idx="27">
                  <c:v>-17.38150926752368</c:v>
                </c:pt>
                <c:pt idx="28">
                  <c:v>-17.90262005893898</c:v>
                </c:pt>
                <c:pt idx="29">
                  <c:v>-18.41480323356632</c:v>
                </c:pt>
                <c:pt idx="30">
                  <c:v>-18.9179451553066</c:v>
                </c:pt>
                <c:pt idx="31">
                  <c:v>-19.41195581073134</c:v>
                </c:pt>
                <c:pt idx="32">
                  <c:v>-19.89676682518575</c:v>
                </c:pt>
                <c:pt idx="33">
                  <c:v>-20.37232967172642</c:v>
                </c:pt>
                <c:pt idx="34">
                  <c:v>-20.83861646324908</c:v>
                </c:pt>
                <c:pt idx="35">
                  <c:v>-21.29561703122618</c:v>
                </c:pt>
                <c:pt idx="36">
                  <c:v>-21.74333694834758</c:v>
                </c:pt>
                <c:pt idx="37">
                  <c:v>-22.18179618865565</c:v>
                </c:pt>
                <c:pt idx="38">
                  <c:v>-22.61102789747656</c:v>
                </c:pt>
                <c:pt idx="39">
                  <c:v>-23.0310773452079</c:v>
                </c:pt>
                <c:pt idx="40">
                  <c:v>-23.44200080072248</c:v>
                </c:pt>
                <c:pt idx="41">
                  <c:v>-23.8438645510396</c:v>
                </c:pt>
                <c:pt idx="42">
                  <c:v>-24.23674399123161</c:v>
                </c:pt>
                <c:pt idx="43">
                  <c:v>-24.62072277783818</c:v>
                </c:pt>
                <c:pt idx="44">
                  <c:v>-24.9958920404938</c:v>
                </c:pt>
                <c:pt idx="45">
                  <c:v>-25.36234964717658</c:v>
                </c:pt>
                <c:pt idx="46">
                  <c:v>-25.72019951905827</c:v>
                </c:pt>
                <c:pt idx="47">
                  <c:v>-26.06955099565563</c:v>
                </c:pt>
                <c:pt idx="48">
                  <c:v>-26.41051824024862</c:v>
                </c:pt>
                <c:pt idx="49">
                  <c:v>-26.74321968422282</c:v>
                </c:pt>
                <c:pt idx="50">
                  <c:v>-27.06777750873582</c:v>
                </c:pt>
                <c:pt idx="51">
                  <c:v>-27.38431716139462</c:v>
                </c:pt>
                <c:pt idx="52">
                  <c:v>-27.69296690593569</c:v>
                </c:pt>
                <c:pt idx="53">
                  <c:v>-27.99385740264961</c:v>
                </c:pt>
                <c:pt idx="54">
                  <c:v>-28.28712131783686</c:v>
                </c:pt>
                <c:pt idx="55">
                  <c:v>-28.57289296056024</c:v>
                </c:pt>
                <c:pt idx="56">
                  <c:v>-28.8513079451136</c:v>
                </c:pt>
                <c:pt idx="57">
                  <c:v>-29.12250287767768</c:v>
                </c:pt>
                <c:pt idx="58">
                  <c:v>-29.38661506576591</c:v>
                </c:pt>
                <c:pt idx="59">
                  <c:v>-29.64378224910547</c:v>
                </c:pt>
                <c:pt idx="60">
                  <c:v>-29.89414235074219</c:v>
                </c:pt>
                <c:pt idx="61">
                  <c:v>-30.13783324713177</c:v>
                </c:pt>
                <c:pt idx="62">
                  <c:v>-30.37499255613238</c:v>
                </c:pt>
                <c:pt idx="63">
                  <c:v>-30.60575744182483</c:v>
                </c:pt>
                <c:pt idx="64">
                  <c:v>-30.83026443516201</c:v>
                </c:pt>
                <c:pt idx="65">
                  <c:v>-31.04864926949288</c:v>
                </c:pt>
                <c:pt idx="66">
                  <c:v>-31.26104673008444</c:v>
                </c:pt>
                <c:pt idx="67">
                  <c:v>-31.46759051677008</c:v>
                </c:pt>
                <c:pt idx="68">
                  <c:v>-31.66841311894018</c:v>
                </c:pt>
                <c:pt idx="69">
                  <c:v>-31.86364570211117</c:v>
                </c:pt>
                <c:pt idx="70">
                  <c:v>-32.0534180053487</c:v>
                </c:pt>
                <c:pt idx="71">
                  <c:v>-32.23785824886863</c:v>
                </c:pt>
                <c:pt idx="72">
                  <c:v>-32.41709305118199</c:v>
                </c:pt>
                <c:pt idx="73">
                  <c:v>-32.5912473551591</c:v>
                </c:pt>
                <c:pt idx="74">
                  <c:v>-32.76044436244774</c:v>
                </c:pt>
                <c:pt idx="75">
                  <c:v>-32.92480547570919</c:v>
                </c:pt>
                <c:pt idx="76">
                  <c:v>-33.08445024813477</c:v>
                </c:pt>
                <c:pt idx="77">
                  <c:v>-33.23949633978623</c:v>
                </c:pt>
                <c:pt idx="78">
                  <c:v>-33.39005948027737</c:v>
                </c:pt>
                <c:pt idx="79">
                  <c:v>-33.53625343737394</c:v>
                </c:pt>
                <c:pt idx="80">
                  <c:v>-33.67818999111046</c:v>
                </c:pt>
                <c:pt idx="81">
                  <c:v>-33.8159789130134</c:v>
                </c:pt>
                <c:pt idx="82">
                  <c:v>-33.94972795009994</c:v>
                </c:pt>
                <c:pt idx="83">
                  <c:v>-34.07954281327488</c:v>
                </c:pt>
                <c:pt idx="84">
                  <c:v>-34.20552716983227</c:v>
                </c:pt>
                <c:pt idx="85">
                  <c:v>-34.32778263972818</c:v>
                </c:pt>
                <c:pt idx="86">
                  <c:v>-34.44640879536419</c:v>
                </c:pt>
                <c:pt idx="87">
                  <c:v>-34.56150316458366</c:v>
                </c:pt>
                <c:pt idx="88">
                  <c:v>-34.67316123665387</c:v>
                </c:pt>
                <c:pt idx="89">
                  <c:v>-34.78147647096714</c:v>
                </c:pt>
                <c:pt idx="90">
                  <c:v>-34.88654030825705</c:v>
                </c:pt>
                <c:pt idx="91">
                  <c:v>-34.9884421840984</c:v>
                </c:pt>
                <c:pt idx="92">
                  <c:v>-35.08726954452025</c:v>
                </c:pt>
                <c:pt idx="93">
                  <c:v>-35.18310786350207</c:v>
                </c:pt>
                <c:pt idx="94">
                  <c:v>-35.27604066222352</c:v>
                </c:pt>
                <c:pt idx="95">
                  <c:v>-35.36614952986859</c:v>
                </c:pt>
                <c:pt idx="96">
                  <c:v>-35.45351414584911</c:v>
                </c:pt>
                <c:pt idx="97">
                  <c:v>-35.5382123032955</c:v>
                </c:pt>
                <c:pt idx="98">
                  <c:v>-35.62031993367418</c:v>
                </c:pt>
                <c:pt idx="99">
                  <c:v>-35.6999111324269</c:v>
                </c:pt>
                <c:pt idx="100">
                  <c:v>-35.77705818547815</c:v>
                </c:pt>
                <c:pt idx="101">
                  <c:v>-35.85183159653779</c:v>
                </c:pt>
                <c:pt idx="102">
                  <c:v>-35.92430011506254</c:v>
                </c:pt>
                <c:pt idx="103">
                  <c:v>-35.99453076481018</c:v>
                </c:pt>
                <c:pt idx="104">
                  <c:v>-36.06258887286912</c:v>
                </c:pt>
                <c:pt idx="105">
                  <c:v>-36.12853809909803</c:v>
                </c:pt>
                <c:pt idx="106">
                  <c:v>-36.192440465896</c:v>
                </c:pt>
                <c:pt idx="107">
                  <c:v>-36.25435638821955</c:v>
                </c:pt>
                <c:pt idx="108">
                  <c:v>-36.31434470379161</c:v>
                </c:pt>
                <c:pt idx="109">
                  <c:v>-36.37246270343962</c:v>
                </c:pt>
                <c:pt idx="110">
                  <c:v>-36.4287661614901</c:v>
                </c:pt>
                <c:pt idx="111">
                  <c:v>-36.48330936619845</c:v>
                </c:pt>
                <c:pt idx="112">
                  <c:v>-36.53614515012532</c:v>
                </c:pt>
                <c:pt idx="113">
                  <c:v>-36.58732492044123</c:v>
                </c:pt>
                <c:pt idx="114">
                  <c:v>-36.63689868912024</c:v>
                </c:pt>
                <c:pt idx="115">
                  <c:v>-36.6849151029558</c:v>
                </c:pt>
                <c:pt idx="116">
                  <c:v>-36.73142147340393</c:v>
                </c:pt>
                <c:pt idx="117">
                  <c:v>-36.77646380619058</c:v>
                </c:pt>
                <c:pt idx="118">
                  <c:v>-36.82008683066054</c:v>
                </c:pt>
                <c:pt idx="119">
                  <c:v>-36.86233402886023</c:v>
                </c:pt>
              </c:numCache>
            </c:numRef>
          </c:yVal>
          <c:smooth val="0"/>
          <c:extLst xmlns:c16r2="http://schemas.microsoft.com/office/drawing/2015/06/chart">
            <c:ext xmlns:c16="http://schemas.microsoft.com/office/drawing/2014/chart" uri="{C3380CC4-5D6E-409C-BE32-E72D297353CC}">
              <c16:uniqueId val="{00000000-B0F4-4DF4-9C8F-EA9F5A4198E2}"/>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2.071999515377229</c:v>
                </c:pt>
                <c:pt idx="2">
                  <c:v>-3.637845157152014</c:v>
                </c:pt>
                <c:pt idx="3">
                  <c:v>-4.76865336998344</c:v>
                </c:pt>
                <c:pt idx="4">
                  <c:v>-5.521923173883351</c:v>
                </c:pt>
                <c:pt idx="5">
                  <c:v>-5.943691901087507</c:v>
                </c:pt>
                <c:pt idx="6">
                  <c:v>-6.071183030797101</c:v>
                </c:pt>
                <c:pt idx="7">
                  <c:v>-5.934823532498285</c:v>
                </c:pt>
                <c:pt idx="8">
                  <c:v>-6.356310583177898</c:v>
                </c:pt>
                <c:pt idx="9">
                  <c:v>-6.936375273870908</c:v>
                </c:pt>
                <c:pt idx="10">
                  <c:v>-7.517866556944885</c:v>
                </c:pt>
                <c:pt idx="11">
                  <c:v>-8.09965279182325</c:v>
                </c:pt>
                <c:pt idx="12">
                  <c:v>-8.68069093635904</c:v>
                </c:pt>
                <c:pt idx="13">
                  <c:v>-9.28909662707497</c:v>
                </c:pt>
                <c:pt idx="14">
                  <c:v>-9.899698286562624</c:v>
                </c:pt>
                <c:pt idx="15">
                  <c:v>-10.51007934777226</c:v>
                </c:pt>
                <c:pt idx="16">
                  <c:v>-11.11826751434683</c:v>
                </c:pt>
                <c:pt idx="17">
                  <c:v>-11.72259295589333</c:v>
                </c:pt>
                <c:pt idx="18">
                  <c:v>-12.32163400935838</c:v>
                </c:pt>
                <c:pt idx="19">
                  <c:v>-12.91417468400505</c:v>
                </c:pt>
                <c:pt idx="20">
                  <c:v>-13.49917106029216</c:v>
                </c:pt>
                <c:pt idx="21">
                  <c:v>-14.0771125547176</c:v>
                </c:pt>
                <c:pt idx="22">
                  <c:v>-14.64783428443366</c:v>
                </c:pt>
                <c:pt idx="23">
                  <c:v>-15.21094893608642</c:v>
                </c:pt>
                <c:pt idx="24">
                  <c:v>-15.76612232634125</c:v>
                </c:pt>
                <c:pt idx="25">
                  <c:v>-16.31306779512011</c:v>
                </c:pt>
                <c:pt idx="26">
                  <c:v>-16.85159181002155</c:v>
                </c:pt>
                <c:pt idx="27">
                  <c:v>-17.38149566181119</c:v>
                </c:pt>
                <c:pt idx="28">
                  <c:v>-17.90261155174568</c:v>
                </c:pt>
                <c:pt idx="29">
                  <c:v>-18.41479999779403</c:v>
                </c:pt>
                <c:pt idx="30">
                  <c:v>-18.9179473520967</c:v>
                </c:pt>
                <c:pt idx="31">
                  <c:v>-19.41196358855086</c:v>
                </c:pt>
                <c:pt idx="32">
                  <c:v>-19.89678031912102</c:v>
                </c:pt>
                <c:pt idx="33">
                  <c:v>-20.37234900294762</c:v>
                </c:pt>
                <c:pt idx="34">
                  <c:v>-20.83864173934853</c:v>
                </c:pt>
                <c:pt idx="35">
                  <c:v>-21.29564834546068</c:v>
                </c:pt>
                <c:pt idx="36">
                  <c:v>-21.74337437951772</c:v>
                </c:pt>
                <c:pt idx="37">
                  <c:v>-22.18183980107096</c:v>
                </c:pt>
                <c:pt idx="38">
                  <c:v>-22.61107774101037</c:v>
                </c:pt>
                <c:pt idx="39">
                  <c:v>-23.03113345542261</c:v>
                </c:pt>
                <c:pt idx="40">
                  <c:v>-23.44206319905197</c:v>
                </c:pt>
                <c:pt idx="41">
                  <c:v>-23.84393324501684</c:v>
                </c:pt>
                <c:pt idx="42">
                  <c:v>-24.23681897475785</c:v>
                </c:pt>
                <c:pt idx="43">
                  <c:v>-24.62080403148866</c:v>
                </c:pt>
                <c:pt idx="44">
                  <c:v>-24.99597953184843</c:v>
                </c:pt>
                <c:pt idx="45">
                  <c:v>-25.3624433311624</c:v>
                </c:pt>
                <c:pt idx="46">
                  <c:v>-25.72029933832316</c:v>
                </c:pt>
                <c:pt idx="47">
                  <c:v>-26.06965688094508</c:v>
                </c:pt>
                <c:pt idx="48">
                  <c:v>-26.41063011078904</c:v>
                </c:pt>
                <c:pt idx="49">
                  <c:v>-26.74333744811202</c:v>
                </c:pt>
                <c:pt idx="50">
                  <c:v>-27.06790106334165</c:v>
                </c:pt>
                <c:pt idx="51">
                  <c:v>-27.38444639374388</c:v>
                </c:pt>
                <c:pt idx="52">
                  <c:v>-27.6931016931037</c:v>
                </c:pt>
                <c:pt idx="53">
                  <c:v>-27.9939976121525</c:v>
                </c:pt>
                <c:pt idx="54">
                  <c:v>-28.28726680801037</c:v>
                </c:pt>
                <c:pt idx="55">
                  <c:v>-28.57304358093898</c:v>
                </c:pt>
                <c:pt idx="56">
                  <c:v>-28.85146353679897</c:v>
                </c:pt>
                <c:pt idx="57">
                  <c:v>-29.12266327370047</c:v>
                </c:pt>
                <c:pt idx="58">
                  <c:v>-29.3867800914345</c:v>
                </c:pt>
                <c:pt idx="59">
                  <c:v>-29.64395172235846</c:v>
                </c:pt>
                <c:pt idx="60">
                  <c:v>-29.89431608247492</c:v>
                </c:pt>
                <c:pt idx="61">
                  <c:v>-30.1380110415223</c:v>
                </c:pt>
                <c:pt idx="62">
                  <c:v>-30.37517421096027</c:v>
                </c:pt>
                <c:pt idx="63">
                  <c:v>-30.60594274877008</c:v>
                </c:pt>
                <c:pt idx="64">
                  <c:v>-30.83045318010068</c:v>
                </c:pt>
                <c:pt idx="65">
                  <c:v>-31.04884123278308</c:v>
                </c:pt>
                <c:pt idx="66">
                  <c:v>-31.26124168683486</c:v>
                </c:pt>
                <c:pt idx="67">
                  <c:v>-31.46778823710815</c:v>
                </c:pt>
                <c:pt idx="68">
                  <c:v>-31.66861336826446</c:v>
                </c:pt>
                <c:pt idx="69">
                  <c:v>-31.86384824133074</c:v>
                </c:pt>
                <c:pt idx="70">
                  <c:v>-32.0536225911212</c:v>
                </c:pt>
                <c:pt idx="71">
                  <c:v>-32.23806463382175</c:v>
                </c:pt>
                <c:pt idx="72">
                  <c:v>-32.4173009841279</c:v>
                </c:pt>
                <c:pt idx="73">
                  <c:v>-32.59145658129997</c:v>
                </c:pt>
                <c:pt idx="74">
                  <c:v>-32.7606546235727</c:v>
                </c:pt>
                <c:pt idx="75">
                  <c:v>-32.92501651038128</c:v>
                </c:pt>
                <c:pt idx="76">
                  <c:v>-33.08466179187187</c:v>
                </c:pt>
                <c:pt idx="77">
                  <c:v>-33.23970812522862</c:v>
                </c:pt>
                <c:pt idx="78">
                  <c:v>-33.3902712373531</c:v>
                </c:pt>
                <c:pt idx="79">
                  <c:v>-33.53646489345552</c:v>
                </c:pt>
                <c:pt idx="80">
                  <c:v>-33.67840087115951</c:v>
                </c:pt>
                <c:pt idx="81">
                  <c:v>-33.81618893972404</c:v>
                </c:pt>
                <c:pt idx="82">
                  <c:v>-33.9499368440297</c:v>
                </c:pt>
                <c:pt idx="83">
                  <c:v>-34.07975029297608</c:v>
                </c:pt>
                <c:pt idx="84">
                  <c:v>-34.2057329519696</c:v>
                </c:pt>
                <c:pt idx="85">
                  <c:v>-34.32798643919497</c:v>
                </c:pt>
                <c:pt idx="86">
                  <c:v>-34.44661032538874</c:v>
                </c:pt>
                <c:pt idx="87">
                  <c:v>-34.56170213683617</c:v>
                </c:pt>
                <c:pt idx="88">
                  <c:v>-34.67335736134302</c:v>
                </c:pt>
                <c:pt idx="89">
                  <c:v>-34.78166945692833</c:v>
                </c:pt>
                <c:pt idx="90">
                  <c:v>-34.88672986304476</c:v>
                </c:pt>
                <c:pt idx="91">
                  <c:v>-34.98862801406881</c:v>
                </c:pt>
                <c:pt idx="92">
                  <c:v>-35.08745135490472</c:v>
                </c:pt>
                <c:pt idx="93">
                  <c:v>-35.18328535848582</c:v>
                </c:pt>
                <c:pt idx="94">
                  <c:v>-35.27621354501343</c:v>
                </c:pt>
                <c:pt idx="95">
                  <c:v>-35.3663175027591</c:v>
                </c:pt>
                <c:pt idx="96">
                  <c:v>-35.453676910284</c:v>
                </c:pt>
                <c:pt idx="97">
                  <c:v>-35.53836955992688</c:v>
                </c:pt>
                <c:pt idx="98">
                  <c:v>-35.62047138241678</c:v>
                </c:pt>
                <c:pt idx="99">
                  <c:v>-35.70005647251035</c:v>
                </c:pt>
                <c:pt idx="100">
                  <c:v>-35.7771971154948</c:v>
                </c:pt>
                <c:pt idx="101">
                  <c:v>-35.85196381448873</c:v>
                </c:pt>
                <c:pt idx="102">
                  <c:v>-35.92442531840311</c:v>
                </c:pt>
                <c:pt idx="103">
                  <c:v>-35.994648650486</c:v>
                </c:pt>
                <c:pt idx="104">
                  <c:v>-36.0626991373556</c:v>
                </c:pt>
                <c:pt idx="105">
                  <c:v>-36.12864043843706</c:v>
                </c:pt>
                <c:pt idx="106">
                  <c:v>-36.19253457572927</c:v>
                </c:pt>
                <c:pt idx="107">
                  <c:v>-36.25444196381694</c:v>
                </c:pt>
                <c:pt idx="108">
                  <c:v>-36.31442144008376</c:v>
                </c:pt>
                <c:pt idx="109">
                  <c:v>-36.37253029504313</c:v>
                </c:pt>
                <c:pt idx="110">
                  <c:v>-36.4288243027354</c:v>
                </c:pt>
                <c:pt idx="111">
                  <c:v>-36.48335775114924</c:v>
                </c:pt>
                <c:pt idx="112">
                  <c:v>-36.53618347260407</c:v>
                </c:pt>
                <c:pt idx="113">
                  <c:v>-36.58735287405216</c:v>
                </c:pt>
                <c:pt idx="114">
                  <c:v>-36.6369159672624</c:v>
                </c:pt>
                <c:pt idx="115">
                  <c:v>-36.68492139884847</c:v>
                </c:pt>
                <c:pt idx="116">
                  <c:v>-36.73141648009845</c:v>
                </c:pt>
                <c:pt idx="117">
                  <c:v>-36.77644721658726</c:v>
                </c:pt>
                <c:pt idx="118">
                  <c:v>-36.82005833752441</c:v>
                </c:pt>
                <c:pt idx="119">
                  <c:v>-36.8622933248339</c:v>
                </c:pt>
              </c:numCache>
            </c:numRef>
          </c:yVal>
          <c:smooth val="0"/>
          <c:extLst xmlns:c16r2="http://schemas.microsoft.com/office/drawing/2015/06/chart">
            <c:ext xmlns:c16="http://schemas.microsoft.com/office/drawing/2014/chart" uri="{C3380CC4-5D6E-409C-BE32-E72D297353CC}">
              <c16:uniqueId val="{00000001-B0F4-4DF4-9C8F-EA9F5A4198E2}"/>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2.622474163278857</c:v>
                </c:pt>
                <c:pt idx="2">
                  <c:v>-4.613883913885036</c:v>
                </c:pt>
                <c:pt idx="3">
                  <c:v>-6.06339112405363</c:v>
                </c:pt>
                <c:pt idx="4">
                  <c:v>-7.043054627436436</c:v>
                </c:pt>
                <c:pt idx="5">
                  <c:v>-7.610545740739326</c:v>
                </c:pt>
                <c:pt idx="6">
                  <c:v>-7.812473597734424</c:v>
                </c:pt>
                <c:pt idx="7">
                  <c:v>-7.686918239588684</c:v>
                </c:pt>
                <c:pt idx="8">
                  <c:v>-8.041525641072079</c:v>
                </c:pt>
                <c:pt idx="9">
                  <c:v>-8.759043712872881</c:v>
                </c:pt>
                <c:pt idx="10">
                  <c:v>-9.478069923047314</c:v>
                </c:pt>
                <c:pt idx="11">
                  <c:v>-10.19721094989131</c:v>
                </c:pt>
                <c:pt idx="12">
                  <c:v>-10.9151835791895</c:v>
                </c:pt>
                <c:pt idx="13">
                  <c:v>-11.66714584871443</c:v>
                </c:pt>
                <c:pt idx="14">
                  <c:v>-12.42171122974582</c:v>
                </c:pt>
                <c:pt idx="15">
                  <c:v>-13.17587624956991</c:v>
                </c:pt>
                <c:pt idx="16">
                  <c:v>-13.92719277242486</c:v>
                </c:pt>
                <c:pt idx="17">
                  <c:v>-14.67359070868224</c:v>
                </c:pt>
                <c:pt idx="18">
                  <c:v>-15.41330997654813</c:v>
                </c:pt>
                <c:pt idx="19">
                  <c:v>-16.14484726072828</c:v>
                </c:pt>
                <c:pt idx="20">
                  <c:v>-16.86691392089801</c:v>
                </c:pt>
                <c:pt idx="21">
                  <c:v>-17.57975478980644</c:v>
                </c:pt>
                <c:pt idx="22">
                  <c:v>-18.28347409365892</c:v>
                </c:pt>
                <c:pt idx="23">
                  <c:v>-18.97760130041615</c:v>
                </c:pt>
                <c:pt idx="24">
                  <c:v>-19.66173084832768</c:v>
                </c:pt>
                <c:pt idx="25">
                  <c:v>-20.33551609611141</c:v>
                </c:pt>
                <c:pt idx="26">
                  <c:v>-20.998726312021</c:v>
                </c:pt>
                <c:pt idx="27">
                  <c:v>-21.6511239117956</c:v>
                </c:pt>
                <c:pt idx="28">
                  <c:v>-22.29250948066968</c:v>
                </c:pt>
                <c:pt idx="29">
                  <c:v>-22.922718540027</c:v>
                </c:pt>
                <c:pt idx="30">
                  <c:v>-23.54161845433509</c:v>
                </c:pt>
                <c:pt idx="31">
                  <c:v>-24.14910567592437</c:v>
                </c:pt>
                <c:pt idx="32">
                  <c:v>-24.74510327585492</c:v>
                </c:pt>
                <c:pt idx="33">
                  <c:v>-25.32955871593003</c:v>
                </c:pt>
                <c:pt idx="34">
                  <c:v>-25.90244418311518</c:v>
                </c:pt>
                <c:pt idx="35">
                  <c:v>-26.4637541508007</c:v>
                </c:pt>
                <c:pt idx="36">
                  <c:v>-27.01350238665077</c:v>
                </c:pt>
                <c:pt idx="37">
                  <c:v>-27.55172028550805</c:v>
                </c:pt>
                <c:pt idx="38">
                  <c:v>-28.07845534305329</c:v>
                </c:pt>
                <c:pt idx="39">
                  <c:v>-28.59376985922788</c:v>
                </c:pt>
                <c:pt idx="40">
                  <c:v>-29.09773954134288</c:v>
                </c:pt>
                <c:pt idx="41">
                  <c:v>-29.59045228981086</c:v>
                </c:pt>
                <c:pt idx="42">
                  <c:v>-30.07200707159041</c:v>
                </c:pt>
                <c:pt idx="43">
                  <c:v>-30.54251287291248</c:v>
                </c:pt>
                <c:pt idx="44">
                  <c:v>-31.00208772463748</c:v>
                </c:pt>
                <c:pt idx="45">
                  <c:v>-31.45085779449118</c:v>
                </c:pt>
                <c:pt idx="46">
                  <c:v>-31.88895654116502</c:v>
                </c:pt>
                <c:pt idx="47">
                  <c:v>-32.31652392992623</c:v>
                </c:pt>
                <c:pt idx="48">
                  <c:v>-32.7337057005259</c:v>
                </c:pt>
                <c:pt idx="49">
                  <c:v>-33.14065268260811</c:v>
                </c:pt>
                <c:pt idx="50">
                  <c:v>-33.53752015756842</c:v>
                </c:pt>
                <c:pt idx="51">
                  <c:v>-33.92446726394189</c:v>
                </c:pt>
                <c:pt idx="52">
                  <c:v>-34.30165644385954</c:v>
                </c:pt>
                <c:pt idx="53">
                  <c:v>-34.66925292769133</c:v>
                </c:pt>
                <c:pt idx="54">
                  <c:v>-35.0274242547607</c:v>
                </c:pt>
                <c:pt idx="55">
                  <c:v>-35.37633982796387</c:v>
                </c:pt>
                <c:pt idx="56">
                  <c:v>-35.71617050028681</c:v>
                </c:pt>
                <c:pt idx="57">
                  <c:v>-36.04708819133914</c:v>
                </c:pt>
                <c:pt idx="58">
                  <c:v>-36.36926553214084</c:v>
                </c:pt>
                <c:pt idx="59">
                  <c:v>-36.68287553648565</c:v>
                </c:pt>
                <c:pt idx="60">
                  <c:v>-36.98809129732057</c:v>
                </c:pt>
                <c:pt idx="61">
                  <c:v>-37.28508570667304</c:v>
                </c:pt>
                <c:pt idx="62">
                  <c:v>-37.5740311977067</c:v>
                </c:pt>
                <c:pt idx="63">
                  <c:v>-37.85509950758199</c:v>
                </c:pt>
                <c:pt idx="64">
                  <c:v>-38.12846145989784</c:v>
                </c:pt>
                <c:pt idx="65">
                  <c:v>-38.39428676550389</c:v>
                </c:pt>
                <c:pt idx="66">
                  <c:v>-38.6527438405842</c:v>
                </c:pt>
                <c:pt idx="67">
                  <c:v>-38.9039996409499</c:v>
                </c:pt>
                <c:pt idx="68">
                  <c:v>-39.14821951154886</c:v>
                </c:pt>
                <c:pt idx="69">
                  <c:v>-39.38556705023179</c:v>
                </c:pt>
                <c:pt idx="70">
                  <c:v>-39.61620398490573</c:v>
                </c:pt>
                <c:pt idx="71">
                  <c:v>-39.84029006318679</c:v>
                </c:pt>
                <c:pt idx="72">
                  <c:v>-40.05798295381894</c:v>
                </c:pt>
                <c:pt idx="73">
                  <c:v>-40.26943815903041</c:v>
                </c:pt>
                <c:pt idx="74">
                  <c:v>-40.47480893716305</c:v>
                </c:pt>
                <c:pt idx="75">
                  <c:v>-40.67424623488228</c:v>
                </c:pt>
                <c:pt idx="76">
                  <c:v>-40.86789862832484</c:v>
                </c:pt>
                <c:pt idx="77">
                  <c:v>-41.0559122725972</c:v>
                </c:pt>
                <c:pt idx="78">
                  <c:v>-41.23843085902831</c:v>
                </c:pt>
                <c:pt idx="79">
                  <c:v>-41.41559557968299</c:v>
                </c:pt>
                <c:pt idx="80">
                  <c:v>-41.58754509858204</c:v>
                </c:pt>
                <c:pt idx="81">
                  <c:v>-41.754415529178</c:v>
                </c:pt>
                <c:pt idx="82">
                  <c:v>-41.91634041762997</c:v>
                </c:pt>
                <c:pt idx="83">
                  <c:v>-42.07345073146232</c:v>
                </c:pt>
                <c:pt idx="84">
                  <c:v>-42.22587485317171</c:v>
                </c:pt>
                <c:pt idx="85">
                  <c:v>-42.37373857845887</c:v>
                </c:pt>
                <c:pt idx="86">
                  <c:v>-42.51716511867971</c:v>
                </c:pt>
                <c:pt idx="87">
                  <c:v>-42.65627510721129</c:v>
                </c:pt>
                <c:pt idx="88">
                  <c:v>-42.7911866094064</c:v>
                </c:pt>
                <c:pt idx="89">
                  <c:v>-42.9220151358511</c:v>
                </c:pt>
                <c:pt idx="90">
                  <c:v>-43.04887365862209</c:v>
                </c:pt>
                <c:pt idx="91">
                  <c:v>-43.1718726303277</c:v>
                </c:pt>
                <c:pt idx="92">
                  <c:v>-43.29112000563055</c:v>
                </c:pt>
                <c:pt idx="93">
                  <c:v>-43.40672126507614</c:v>
                </c:pt>
                <c:pt idx="94">
                  <c:v>-43.51877944097078</c:v>
                </c:pt>
                <c:pt idx="95">
                  <c:v>-43.6273951451299</c:v>
                </c:pt>
                <c:pt idx="96">
                  <c:v>-43.73266659829729</c:v>
                </c:pt>
                <c:pt idx="97">
                  <c:v>-43.83468966106589</c:v>
                </c:pt>
                <c:pt idx="98">
                  <c:v>-43.93355786612528</c:v>
                </c:pt>
                <c:pt idx="99">
                  <c:v>-44.02936245167598</c:v>
                </c:pt>
                <c:pt idx="100">
                  <c:v>-44.12219239589516</c:v>
                </c:pt>
                <c:pt idx="101">
                  <c:v>-44.21213445227545</c:v>
                </c:pt>
                <c:pt idx="102">
                  <c:v>-44.29927318575051</c:v>
                </c:pt>
                <c:pt idx="103">
                  <c:v>-44.38369100946002</c:v>
                </c:pt>
                <c:pt idx="104">
                  <c:v>-44.46546822206892</c:v>
                </c:pt>
                <c:pt idx="105">
                  <c:v>-44.54468304551094</c:v>
                </c:pt>
                <c:pt idx="106">
                  <c:v>-44.62141166309713</c:v>
                </c:pt>
                <c:pt idx="107">
                  <c:v>-44.69572825787622</c:v>
                </c:pt>
                <c:pt idx="108">
                  <c:v>-44.76770505116428</c:v>
                </c:pt>
                <c:pt idx="109">
                  <c:v>-44.83741234119088</c:v>
                </c:pt>
                <c:pt idx="110">
                  <c:v>-44.90491854176705</c:v>
                </c:pt>
                <c:pt idx="111">
                  <c:v>-44.97029022093557</c:v>
                </c:pt>
                <c:pt idx="112">
                  <c:v>-45.03359213951307</c:v>
                </c:pt>
                <c:pt idx="113">
                  <c:v>-45.09488728950554</c:v>
                </c:pt>
                <c:pt idx="114">
                  <c:v>-45.15423693232447</c:v>
                </c:pt>
                <c:pt idx="115">
                  <c:v>-45.2117006367564</c:v>
                </c:pt>
                <c:pt idx="116">
                  <c:v>-45.2673363166623</c:v>
                </c:pt>
                <c:pt idx="117">
                  <c:v>-45.32120026835057</c:v>
                </c:pt>
                <c:pt idx="118">
                  <c:v>-45.37334720760273</c:v>
                </c:pt>
                <c:pt idx="119">
                  <c:v>-45.42383030631094</c:v>
                </c:pt>
              </c:numCache>
            </c:numRef>
          </c:yVal>
          <c:smooth val="0"/>
          <c:extLst xmlns:c16r2="http://schemas.microsoft.com/office/drawing/2015/06/chart">
            <c:ext xmlns:c16="http://schemas.microsoft.com/office/drawing/2014/chart" uri="{C3380CC4-5D6E-409C-BE32-E72D297353CC}">
              <c16:uniqueId val="{00000002-B0F4-4DF4-9C8F-EA9F5A4198E2}"/>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2.078601081966553</c:v>
                </c:pt>
                <c:pt idx="2">
                  <c:v>-3.699726742562461</c:v>
                </c:pt>
                <c:pt idx="3">
                  <c:v>-4.93232919712387</c:v>
                </c:pt>
                <c:pt idx="4">
                  <c:v>-5.831514740086438</c:v>
                </c:pt>
                <c:pt idx="5">
                  <c:v>-6.440946249877467</c:v>
                </c:pt>
                <c:pt idx="6">
                  <c:v>-6.795512781906382</c:v>
                </c:pt>
                <c:pt idx="7">
                  <c:v>-6.92336199812212</c:v>
                </c:pt>
                <c:pt idx="8">
                  <c:v>-7.50321960077099</c:v>
                </c:pt>
                <c:pt idx="9">
                  <c:v>-8.199982371904752</c:v>
                </c:pt>
                <c:pt idx="10">
                  <c:v>-8.88312623325146</c:v>
                </c:pt>
                <c:pt idx="11">
                  <c:v>-9.55271485990624</c:v>
                </c:pt>
                <c:pt idx="12">
                  <c:v>-10.20882343804146</c:v>
                </c:pt>
                <c:pt idx="13">
                  <c:v>-10.8754821685277</c:v>
                </c:pt>
                <c:pt idx="14">
                  <c:v>-11.53276999670584</c:v>
                </c:pt>
                <c:pt idx="15">
                  <c:v>-12.17955991868371</c:v>
                </c:pt>
                <c:pt idx="16">
                  <c:v>-12.81501697533213</c:v>
                </c:pt>
                <c:pt idx="17">
                  <c:v>-13.43850098809048</c:v>
                </c:pt>
                <c:pt idx="18">
                  <c:v>-14.04952522178428</c:v>
                </c:pt>
                <c:pt idx="19">
                  <c:v>-14.64772456426749</c:v>
                </c:pt>
                <c:pt idx="20">
                  <c:v>-15.23283087283176</c:v>
                </c:pt>
                <c:pt idx="21">
                  <c:v>-15.80579653180507</c:v>
                </c:pt>
                <c:pt idx="22">
                  <c:v>-16.3669797292264</c:v>
                </c:pt>
                <c:pt idx="23">
                  <c:v>-16.91651468104237</c:v>
                </c:pt>
                <c:pt idx="24">
                  <c:v>-17.45454594365401</c:v>
                </c:pt>
                <c:pt idx="25">
                  <c:v>-17.98122640943052</c:v>
                </c:pt>
                <c:pt idx="26">
                  <c:v>-18.49675721009453</c:v>
                </c:pt>
                <c:pt idx="27">
                  <c:v>-19.00130876528487</c:v>
                </c:pt>
                <c:pt idx="28">
                  <c:v>-19.49505267322018</c:v>
                </c:pt>
                <c:pt idx="29">
                  <c:v>-19.97816126046337</c:v>
                </c:pt>
                <c:pt idx="30">
                  <c:v>-20.45080710980505</c:v>
                </c:pt>
                <c:pt idx="31">
                  <c:v>-20.91316268299511</c:v>
                </c:pt>
                <c:pt idx="32">
                  <c:v>-21.3654000195022</c:v>
                </c:pt>
                <c:pt idx="33">
                  <c:v>-21.80769049448804</c:v>
                </c:pt>
                <c:pt idx="34">
                  <c:v>-22.24020661517352</c:v>
                </c:pt>
                <c:pt idx="35">
                  <c:v>-22.66312064558132</c:v>
                </c:pt>
                <c:pt idx="36">
                  <c:v>-23.07660396247525</c:v>
                </c:pt>
                <c:pt idx="37">
                  <c:v>-23.48082687968667</c:v>
                </c:pt>
                <c:pt idx="38">
                  <c:v>-23.87595850289222</c:v>
                </c:pt>
                <c:pt idx="39">
                  <c:v>-24.26216668034454</c:v>
                </c:pt>
                <c:pt idx="40">
                  <c:v>-24.639617835634</c:v>
                </c:pt>
                <c:pt idx="41">
                  <c:v>-25.00847687361782</c:v>
                </c:pt>
                <c:pt idx="42">
                  <c:v>-25.36890709945123</c:v>
                </c:pt>
                <c:pt idx="43">
                  <c:v>-25.72107014814992</c:v>
                </c:pt>
                <c:pt idx="44">
                  <c:v>-26.06512592302647</c:v>
                </c:pt>
                <c:pt idx="45">
                  <c:v>-26.40123254166062</c:v>
                </c:pt>
                <c:pt idx="46">
                  <c:v>-26.7295462883714</c:v>
                </c:pt>
                <c:pt idx="47">
                  <c:v>-27.05022157586358</c:v>
                </c:pt>
                <c:pt idx="48">
                  <c:v>-27.36341090964584</c:v>
                </c:pt>
                <c:pt idx="49">
                  <c:v>-27.66926485603835</c:v>
                </c:pt>
                <c:pt idx="50">
                  <c:v>-27.96793201410696</c:v>
                </c:pt>
                <c:pt idx="51">
                  <c:v>-28.25955899124915</c:v>
                </c:pt>
                <c:pt idx="52">
                  <c:v>-28.5442903822584</c:v>
                </c:pt>
                <c:pt idx="53">
                  <c:v>-28.82226875139236</c:v>
                </c:pt>
                <c:pt idx="54">
                  <c:v>-29.09363461735461</c:v>
                </c:pt>
                <c:pt idx="55">
                  <c:v>-29.35852644101419</c:v>
                </c:pt>
                <c:pt idx="56">
                  <c:v>-29.61708061568856</c:v>
                </c:pt>
                <c:pt idx="57">
                  <c:v>-29.86943145986675</c:v>
                </c:pt>
                <c:pt idx="58">
                  <c:v>-30.11571121221255</c:v>
                </c:pt>
                <c:pt idx="59">
                  <c:v>-30.35605002875036</c:v>
                </c:pt>
                <c:pt idx="60">
                  <c:v>-30.59057598211325</c:v>
                </c:pt>
                <c:pt idx="61">
                  <c:v>-30.81941506272688</c:v>
                </c:pt>
                <c:pt idx="62">
                  <c:v>-31.04269118184425</c:v>
                </c:pt>
                <c:pt idx="63">
                  <c:v>-31.26052617630888</c:v>
                </c:pt>
                <c:pt idx="64">
                  <c:v>-31.47303981497548</c:v>
                </c:pt>
                <c:pt idx="65">
                  <c:v>-31.68034980666618</c:v>
                </c:pt>
                <c:pt idx="66">
                  <c:v>-31.88257180958885</c:v>
                </c:pt>
                <c:pt idx="67">
                  <c:v>-32.07981944214544</c:v>
                </c:pt>
                <c:pt idx="68">
                  <c:v>-32.27220429501153</c:v>
                </c:pt>
                <c:pt idx="69">
                  <c:v>-32.45983594443055</c:v>
                </c:pt>
                <c:pt idx="70">
                  <c:v>-32.6428219666543</c:v>
                </c:pt>
                <c:pt idx="71">
                  <c:v>-32.82126795341834</c:v>
                </c:pt>
                <c:pt idx="72">
                  <c:v>-32.99527752842777</c:v>
                </c:pt>
                <c:pt idx="73">
                  <c:v>-33.16495236473497</c:v>
                </c:pt>
                <c:pt idx="74">
                  <c:v>-33.3303922029877</c:v>
                </c:pt>
                <c:pt idx="75">
                  <c:v>-33.49169487044787</c:v>
                </c:pt>
                <c:pt idx="76">
                  <c:v>-33.64895630074124</c:v>
                </c:pt>
                <c:pt idx="77">
                  <c:v>-33.80227055426306</c:v>
                </c:pt>
                <c:pt idx="78">
                  <c:v>-33.95172983919925</c:v>
                </c:pt>
                <c:pt idx="79">
                  <c:v>-34.09742453309299</c:v>
                </c:pt>
                <c:pt idx="80">
                  <c:v>-34.23944320491477</c:v>
                </c:pt>
                <c:pt idx="81">
                  <c:v>-34.37787263757877</c:v>
                </c:pt>
                <c:pt idx="82">
                  <c:v>-34.51279785086624</c:v>
                </c:pt>
                <c:pt idx="83">
                  <c:v>-34.64430212470324</c:v>
                </c:pt>
                <c:pt idx="84">
                  <c:v>-34.77246702275102</c:v>
                </c:pt>
                <c:pt idx="85">
                  <c:v>-34.89737241627017</c:v>
                </c:pt>
                <c:pt idx="86">
                  <c:v>-35.01909650821597</c:v>
                </c:pt>
                <c:pt idx="87">
                  <c:v>-35.13771585753034</c:v>
                </c:pt>
                <c:pt idx="88">
                  <c:v>-35.25330540359369</c:v>
                </c:pt>
                <c:pt idx="89">
                  <c:v>-35.3659384908051</c:v>
                </c:pt>
                <c:pt idx="90">
                  <c:v>-35.47568689325198</c:v>
                </c:pt>
                <c:pt idx="91">
                  <c:v>-35.5826208394494</c:v>
                </c:pt>
                <c:pt idx="92">
                  <c:v>-35.68680903711493</c:v>
                </c:pt>
                <c:pt idx="93">
                  <c:v>-35.7883186979509</c:v>
                </c:pt>
                <c:pt idx="94">
                  <c:v>-35.8872155624092</c:v>
                </c:pt>
                <c:pt idx="95">
                  <c:v>-35.98356392442565</c:v>
                </c:pt>
                <c:pt idx="96">
                  <c:v>-36.07742665607449</c:v>
                </c:pt>
                <c:pt idx="97">
                  <c:v>-36.16886523216317</c:v>
                </c:pt>
                <c:pt idx="98">
                  <c:v>-36.25793975470015</c:v>
                </c:pt>
                <c:pt idx="99">
                  <c:v>-36.34470897726197</c:v>
                </c:pt>
                <c:pt idx="100">
                  <c:v>-36.4292303292068</c:v>
                </c:pt>
                <c:pt idx="101">
                  <c:v>-36.51155993974498</c:v>
                </c:pt>
                <c:pt idx="102">
                  <c:v>-36.59175266183092</c:v>
                </c:pt>
                <c:pt idx="103">
                  <c:v>-36.66986209587616</c:v>
                </c:pt>
                <c:pt idx="104">
                  <c:v>-36.7459406132707</c:v>
                </c:pt>
                <c:pt idx="105">
                  <c:v>-36.82003937968602</c:v>
                </c:pt>
                <c:pt idx="106">
                  <c:v>-36.89220837816697</c:v>
                </c:pt>
                <c:pt idx="107">
                  <c:v>-36.96249643199576</c:v>
                </c:pt>
                <c:pt idx="108">
                  <c:v>-37.03095122730861</c:v>
                </c:pt>
                <c:pt idx="109">
                  <c:v>-37.09761933547815</c:v>
                </c:pt>
                <c:pt idx="110">
                  <c:v>-37.16254623523127</c:v>
                </c:pt>
                <c:pt idx="111">
                  <c:v>-37.2257763345133</c:v>
                </c:pt>
                <c:pt idx="112">
                  <c:v>-37.2873529920787</c:v>
                </c:pt>
                <c:pt idx="113">
                  <c:v>-37.34731853881294</c:v>
                </c:pt>
                <c:pt idx="114">
                  <c:v>-37.40571429877718</c:v>
                </c:pt>
                <c:pt idx="115">
                  <c:v>-37.46258060996592</c:v>
                </c:pt>
                <c:pt idx="116">
                  <c:v>-37.51795684478293</c:v>
                </c:pt>
                <c:pt idx="117">
                  <c:v>-37.57188143022693</c:v>
                </c:pt>
                <c:pt idx="118">
                  <c:v>-37.62439186778784</c:v>
                </c:pt>
                <c:pt idx="119">
                  <c:v>-37.67552475303614</c:v>
                </c:pt>
              </c:numCache>
            </c:numRef>
          </c:yVal>
          <c:smooth val="0"/>
          <c:extLst xmlns:c16r2="http://schemas.microsoft.com/office/drawing/2015/06/chart">
            <c:ext xmlns:c16="http://schemas.microsoft.com/office/drawing/2014/chart" uri="{C3380CC4-5D6E-409C-BE32-E72D297353CC}">
              <c16:uniqueId val="{00000003-B0F4-4DF4-9C8F-EA9F5A4198E2}"/>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0.0282676777260349</c:v>
                </c:pt>
                <c:pt idx="2">
                  <c:v>0.387272029529186</c:v>
                </c:pt>
                <c:pt idx="3">
                  <c:v>1.033900350329076</c:v>
                </c:pt>
                <c:pt idx="4">
                  <c:v>1.933411539018152</c:v>
                </c:pt>
                <c:pt idx="5">
                  <c:v>3.058243002371228</c:v>
                </c:pt>
                <c:pt idx="6">
                  <c:v>4.386305333336395</c:v>
                </c:pt>
                <c:pt idx="7">
                  <c:v>5.580128577194269</c:v>
                </c:pt>
                <c:pt idx="8">
                  <c:v>6.283199969143652</c:v>
                </c:pt>
                <c:pt idx="9">
                  <c:v>6.920059592062216</c:v>
                </c:pt>
                <c:pt idx="10">
                  <c:v>7.494624826432528</c:v>
                </c:pt>
                <c:pt idx="11">
                  <c:v>8.010613561560831</c:v>
                </c:pt>
                <c:pt idx="12">
                  <c:v>8.471553661428742</c:v>
                </c:pt>
                <c:pt idx="13">
                  <c:v>8.85684726339469</c:v>
                </c:pt>
                <c:pt idx="14">
                  <c:v>9.19040023532671</c:v>
                </c:pt>
                <c:pt idx="15">
                  <c:v>9.47697537098179</c:v>
                </c:pt>
                <c:pt idx="16">
                  <c:v>9.720730237898806</c:v>
                </c:pt>
                <c:pt idx="17">
                  <c:v>9.925420650584554</c:v>
                </c:pt>
                <c:pt idx="18">
                  <c:v>10.09446104864332</c:v>
                </c:pt>
                <c:pt idx="19">
                  <c:v>10.23097223273044</c:v>
                </c:pt>
                <c:pt idx="20">
                  <c:v>10.33726285493708</c:v>
                </c:pt>
                <c:pt idx="21">
                  <c:v>10.4148394897161</c:v>
                </c:pt>
                <c:pt idx="22">
                  <c:v>10.46580892272641</c:v>
                </c:pt>
                <c:pt idx="23">
                  <c:v>10.49213879188642</c:v>
                </c:pt>
                <c:pt idx="24">
                  <c:v>10.495668237166</c:v>
                </c:pt>
                <c:pt idx="25">
                  <c:v>10.47811900842817</c:v>
                </c:pt>
                <c:pt idx="26">
                  <c:v>10.44106293243249</c:v>
                </c:pt>
                <c:pt idx="27">
                  <c:v>10.38600853931757</c:v>
                </c:pt>
                <c:pt idx="28">
                  <c:v>10.31437475995517</c:v>
                </c:pt>
                <c:pt idx="29">
                  <c:v>10.22749635493415</c:v>
                </c:pt>
                <c:pt idx="30">
                  <c:v>10.12662908865786</c:v>
                </c:pt>
                <c:pt idx="31">
                  <c:v>10.012954436658</c:v>
                </c:pt>
                <c:pt idx="32">
                  <c:v>9.88758389531654</c:v>
                </c:pt>
                <c:pt idx="33">
                  <c:v>9.751561981591648</c:v>
                </c:pt>
                <c:pt idx="34">
                  <c:v>9.605868934706</c:v>
                </c:pt>
                <c:pt idx="35">
                  <c:v>9.45142559778742</c:v>
                </c:pt>
                <c:pt idx="36">
                  <c:v>9.28909670572557</c:v>
                </c:pt>
                <c:pt idx="37">
                  <c:v>9.11969395402616</c:v>
                </c:pt>
                <c:pt idx="38">
                  <c:v>8.943978879652798</c:v>
                </c:pt>
                <c:pt idx="39">
                  <c:v>8.76266549836396</c:v>
                </c:pt>
                <c:pt idx="40">
                  <c:v>8.57642292512469</c:v>
                </c:pt>
                <c:pt idx="41">
                  <c:v>8.38587779379759</c:v>
                </c:pt>
                <c:pt idx="42">
                  <c:v>8.191616544304224</c:v>
                </c:pt>
                <c:pt idx="43">
                  <c:v>7.994187587581564</c:v>
                </c:pt>
                <c:pt idx="44">
                  <c:v>7.794103356755825</c:v>
                </c:pt>
                <c:pt idx="45">
                  <c:v>7.591842251900516</c:v>
                </c:pt>
                <c:pt idx="46">
                  <c:v>7.387850483225065</c:v>
                </c:pt>
                <c:pt idx="47">
                  <c:v>7.182543818624026</c:v>
                </c:pt>
                <c:pt idx="48">
                  <c:v>6.97630924520309</c:v>
                </c:pt>
                <c:pt idx="49">
                  <c:v>6.769506547140025</c:v>
                </c:pt>
                <c:pt idx="50">
                  <c:v>6.562469804316834</c:v>
                </c:pt>
                <c:pt idx="51">
                  <c:v>6.355508815796377</c:v>
                </c:pt>
                <c:pt idx="52">
                  <c:v>6.148910451835675</c:v>
                </c:pt>
                <c:pt idx="53">
                  <c:v>5.942939938242485</c:v>
                </c:pt>
                <c:pt idx="54">
                  <c:v>5.737842076307285</c:v>
                </c:pt>
                <c:pt idx="55">
                  <c:v>5.533842401455785</c:v>
                </c:pt>
                <c:pt idx="56">
                  <c:v>5.33114828359863</c:v>
                </c:pt>
                <c:pt idx="57">
                  <c:v>5.129949971970515</c:v>
                </c:pt>
                <c:pt idx="58">
                  <c:v>4.930421587130922</c:v>
                </c:pt>
                <c:pt idx="59">
                  <c:v>4.732722062655512</c:v>
                </c:pt>
                <c:pt idx="60">
                  <c:v>4.536996038894813</c:v>
                </c:pt>
                <c:pt idx="61">
                  <c:v>4.34337471111894</c:v>
                </c:pt>
                <c:pt idx="62">
                  <c:v>4.151976634187577</c:v>
                </c:pt>
                <c:pt idx="63">
                  <c:v>3.96290848586159</c:v>
                </c:pt>
                <c:pt idx="64">
                  <c:v>3.776265790676234</c:v>
                </c:pt>
                <c:pt idx="65">
                  <c:v>3.592133606309972</c:v>
                </c:pt>
                <c:pt idx="66">
                  <c:v>3.410587174206512</c:v>
                </c:pt>
                <c:pt idx="67">
                  <c:v>3.23169253618016</c:v>
                </c:pt>
                <c:pt idx="68">
                  <c:v>3.055507118634523</c:v>
                </c:pt>
                <c:pt idx="69">
                  <c:v>2.882080285948405</c:v>
                </c:pt>
                <c:pt idx="70">
                  <c:v>2.711453864517807</c:v>
                </c:pt>
                <c:pt idx="71">
                  <c:v>2.543662638874594</c:v>
                </c:pt>
                <c:pt idx="72">
                  <c:v>2.378734821235866</c:v>
                </c:pt>
                <c:pt idx="73">
                  <c:v>2.216692495765756</c:v>
                </c:pt>
                <c:pt idx="74">
                  <c:v>2.057552038794938</c:v>
                </c:pt>
                <c:pt idx="75">
                  <c:v>1.901324516162957</c:v>
                </c:pt>
                <c:pt idx="76">
                  <c:v>1.748016058810663</c:v>
                </c:pt>
                <c:pt idx="77">
                  <c:v>1.597628217689135</c:v>
                </c:pt>
                <c:pt idx="78">
                  <c:v>1.450158299006716</c:v>
                </c:pt>
                <c:pt idx="79">
                  <c:v>1.305599680782734</c:v>
                </c:pt>
                <c:pt idx="80">
                  <c:v>1.163942111651295</c:v>
                </c:pt>
                <c:pt idx="81">
                  <c:v>1.025171992766445</c:v>
                </c:pt>
                <c:pt idx="82">
                  <c:v>0.889272643700451</c:v>
                </c:pt>
                <c:pt idx="83">
                  <c:v>0.756224553097127</c:v>
                </c:pt>
                <c:pt idx="84">
                  <c:v>0.626005614857377</c:v>
                </c:pt>
                <c:pt idx="85">
                  <c:v>0.498591350615015</c:v>
                </c:pt>
                <c:pt idx="86">
                  <c:v>0.37395511915247</c:v>
                </c:pt>
                <c:pt idx="87">
                  <c:v>0.252068313463496</c:v>
                </c:pt>
                <c:pt idx="88">
                  <c:v>0.132900546068868</c:v>
                </c:pt>
                <c:pt idx="89">
                  <c:v>0.0164198231964292</c:v>
                </c:pt>
                <c:pt idx="90">
                  <c:v>-0.097407291606487</c:v>
                </c:pt>
                <c:pt idx="91">
                  <c:v>-0.208615523863955</c:v>
                </c:pt>
                <c:pt idx="92">
                  <c:v>-0.317240744071341</c:v>
                </c:pt>
                <c:pt idx="93">
                  <c:v>-0.42331983259055</c:v>
                </c:pt>
                <c:pt idx="94">
                  <c:v>-0.526890553068824</c:v>
                </c:pt>
                <c:pt idx="95">
                  <c:v>-0.62799143394659</c:v>
                </c:pt>
                <c:pt idx="96">
                  <c:v>-0.726661657606201</c:v>
                </c:pt>
                <c:pt idx="97">
                  <c:v>-0.822940956770481</c:v>
                </c:pt>
                <c:pt idx="98">
                  <c:v>-0.916869517759551</c:v>
                </c:pt>
                <c:pt idx="99">
                  <c:v>-1.0084878902328</c:v>
                </c:pt>
                <c:pt idx="100">
                  <c:v>-1.09783690306972</c:v>
                </c:pt>
                <c:pt idx="101">
                  <c:v>-1.18495758605809</c:v>
                </c:pt>
                <c:pt idx="102">
                  <c:v>-1.269891097070285</c:v>
                </c:pt>
                <c:pt idx="103">
                  <c:v>-1.352678654422561</c:v>
                </c:pt>
                <c:pt idx="104">
                  <c:v>-1.43336147413288</c:v>
                </c:pt>
                <c:pt idx="105">
                  <c:v>-1.511980711816477</c:v>
                </c:pt>
                <c:pt idx="106">
                  <c:v>-1.588577408938136</c:v>
                </c:pt>
                <c:pt idx="107">
                  <c:v>-1.66319244319675</c:v>
                </c:pt>
                <c:pt idx="108">
                  <c:v>-1.735866482785013</c:v>
                </c:pt>
                <c:pt idx="109">
                  <c:v>-1.806639944338485</c:v>
                </c:pt>
                <c:pt idx="110">
                  <c:v>-1.875552954319346</c:v>
                </c:pt>
                <c:pt idx="111">
                  <c:v>-1.942645313667981</c:v>
                </c:pt>
                <c:pt idx="112">
                  <c:v>-2.007956465516827</c:v>
                </c:pt>
                <c:pt idx="113">
                  <c:v>-2.071525465790728</c:v>
                </c:pt>
                <c:pt idx="114">
                  <c:v>-2.133390956524863</c:v>
                </c:pt>
                <c:pt idx="115">
                  <c:v>-2.19359114172721</c:v>
                </c:pt>
                <c:pt idx="116">
                  <c:v>-2.252163765648447</c:v>
                </c:pt>
                <c:pt idx="117">
                  <c:v>-2.309146093298732</c:v>
                </c:pt>
                <c:pt idx="118">
                  <c:v>-2.364574893075996</c:v>
                </c:pt>
                <c:pt idx="119">
                  <c:v>-2.418486421388252</c:v>
                </c:pt>
              </c:numCache>
            </c:numRef>
          </c:yVal>
          <c:smooth val="0"/>
          <c:extLst xmlns:c16r2="http://schemas.microsoft.com/office/drawing/2015/06/chart">
            <c:ext xmlns:c16="http://schemas.microsoft.com/office/drawing/2014/chart" uri="{C3380CC4-5D6E-409C-BE32-E72D297353CC}">
              <c16:uniqueId val="{00000004-B0F4-4DF4-9C8F-EA9F5A4198E2}"/>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0.568705011547536</c:v>
                </c:pt>
                <c:pt idx="2">
                  <c:v>-1.143758042626587</c:v>
                </c:pt>
                <c:pt idx="3">
                  <c:v>-1.723450958470721</c:v>
                </c:pt>
                <c:pt idx="4">
                  <c:v>-2.30621220855528</c:v>
                </c:pt>
                <c:pt idx="5">
                  <c:v>-2.89059867285232</c:v>
                </c:pt>
                <c:pt idx="6">
                  <c:v>-3.475287364746691</c:v>
                </c:pt>
                <c:pt idx="7">
                  <c:v>-4.059067595060923</c:v>
                </c:pt>
                <c:pt idx="8">
                  <c:v>-4.640833587724046</c:v>
                </c:pt>
                <c:pt idx="9">
                  <c:v>-5.219577530863034</c:v>
                </c:pt>
                <c:pt idx="10">
                  <c:v>-5.794383044282767</c:v>
                </c:pt>
                <c:pt idx="11">
                  <c:v>-6.364419042880627</c:v>
                </c:pt>
                <c:pt idx="12">
                  <c:v>-6.928933974925465</c:v>
                </c:pt>
                <c:pt idx="13">
                  <c:v>-7.516325944456866</c:v>
                </c:pt>
                <c:pt idx="14">
                  <c:v>-8.09824224584713</c:v>
                </c:pt>
                <c:pt idx="15">
                  <c:v>-8.673526021865882</c:v>
                </c:pt>
                <c:pt idx="16">
                  <c:v>-9.241304316872618</c:v>
                </c:pt>
                <c:pt idx="17">
                  <c:v>-9.800863738545103</c:v>
                </c:pt>
                <c:pt idx="18">
                  <c:v>-10.35162173121216</c:v>
                </c:pt>
                <c:pt idx="19">
                  <c:v>-10.89310403247532</c:v>
                </c:pt>
                <c:pt idx="20">
                  <c:v>-11.42492668505042</c:v>
                </c:pt>
                <c:pt idx="21">
                  <c:v>-11.94678160885405</c:v>
                </c:pt>
                <c:pt idx="22">
                  <c:v>-12.45842496129421</c:v>
                </c:pt>
                <c:pt idx="23">
                  <c:v>-12.9596676857093</c:v>
                </c:pt>
                <c:pt idx="24">
                  <c:v>-13.45036778135204</c:v>
                </c:pt>
                <c:pt idx="25">
                  <c:v>-13.93042393188125</c:v>
                </c:pt>
                <c:pt idx="26">
                  <c:v>-14.3998077449462</c:v>
                </c:pt>
                <c:pt idx="27">
                  <c:v>-14.85848593639753</c:v>
                </c:pt>
                <c:pt idx="28">
                  <c:v>-15.30645177610063</c:v>
                </c:pt>
                <c:pt idx="29">
                  <c:v>-15.7437222383885</c:v>
                </c:pt>
                <c:pt idx="30">
                  <c:v>-16.17033532943424</c:v>
                </c:pt>
                <c:pt idx="31">
                  <c:v>-16.58634775179075</c:v>
                </c:pt>
                <c:pt idx="32">
                  <c:v>-16.99183284975447</c:v>
                </c:pt>
                <c:pt idx="33">
                  <c:v>-17.3868787878946</c:v>
                </c:pt>
                <c:pt idx="34">
                  <c:v>-17.77158692508466</c:v>
                </c:pt>
                <c:pt idx="35">
                  <c:v>-18.14607035409472</c:v>
                </c:pt>
                <c:pt idx="36">
                  <c:v>-18.51045258283784</c:v>
                </c:pt>
                <c:pt idx="37">
                  <c:v>-18.86486633803884</c:v>
                </c:pt>
                <c:pt idx="38">
                  <c:v>-19.20945247576178</c:v>
                </c:pt>
                <c:pt idx="39">
                  <c:v>-19.54435903453259</c:v>
                </c:pt>
                <c:pt idx="40">
                  <c:v>-19.86974027735818</c:v>
                </c:pt>
                <c:pt idx="41">
                  <c:v>-20.1857558543918</c:v>
                </c:pt>
                <c:pt idx="42">
                  <c:v>-20.49257003376277</c:v>
                </c:pt>
                <c:pt idx="43">
                  <c:v>-20.79035099388716</c:v>
                </c:pt>
                <c:pt idx="44">
                  <c:v>-21.0792701718874</c:v>
                </c:pt>
                <c:pt idx="45">
                  <c:v>-21.35950166350768</c:v>
                </c:pt>
                <c:pt idx="46">
                  <c:v>-21.63122167043684</c:v>
                </c:pt>
                <c:pt idx="47">
                  <c:v>-21.89460799145422</c:v>
                </c:pt>
                <c:pt idx="48">
                  <c:v>-22.14983955418847</c:v>
                </c:pt>
                <c:pt idx="49">
                  <c:v>-22.39709598457262</c:v>
                </c:pt>
                <c:pt idx="50">
                  <c:v>-22.63655721140185</c:v>
                </c:pt>
                <c:pt idx="51">
                  <c:v>-22.86840310356578</c:v>
                </c:pt>
                <c:pt idx="52">
                  <c:v>-23.09281313782958</c:v>
                </c:pt>
                <c:pt idx="53">
                  <c:v>-23.30996609501176</c:v>
                </c:pt>
                <c:pt idx="54">
                  <c:v>-23.52003978271887</c:v>
                </c:pt>
                <c:pt idx="55">
                  <c:v>-23.72321078290312</c:v>
                </c:pt>
                <c:pt idx="56">
                  <c:v>-23.91965422259636</c:v>
                </c:pt>
                <c:pt idx="57">
                  <c:v>-24.10954356630032</c:v>
                </c:pt>
                <c:pt idx="58">
                  <c:v>-24.2930504285996</c:v>
                </c:pt>
                <c:pt idx="59">
                  <c:v>-24.47034440566038</c:v>
                </c:pt>
                <c:pt idx="60">
                  <c:v>-24.64159292435602</c:v>
                </c:pt>
                <c:pt idx="61">
                  <c:v>-24.80696110782355</c:v>
                </c:pt>
                <c:pt idx="62">
                  <c:v>-24.96661165636558</c:v>
                </c:pt>
                <c:pt idx="63">
                  <c:v>-25.12070474262327</c:v>
                </c:pt>
                <c:pt idx="64">
                  <c:v>-25.26939792005078</c:v>
                </c:pt>
                <c:pt idx="65">
                  <c:v>-25.41284604376412</c:v>
                </c:pt>
                <c:pt idx="66">
                  <c:v>-25.55120120288598</c:v>
                </c:pt>
                <c:pt idx="67">
                  <c:v>-25.68461266357076</c:v>
                </c:pt>
                <c:pt idx="68">
                  <c:v>-25.81322682193422</c:v>
                </c:pt>
                <c:pt idx="69">
                  <c:v>-25.93718716615808</c:v>
                </c:pt>
                <c:pt idx="70">
                  <c:v>-26.05663424709655</c:v>
                </c:pt>
                <c:pt idx="71">
                  <c:v>-26.17170565672677</c:v>
                </c:pt>
                <c:pt idx="72">
                  <c:v>-26.28253601384948</c:v>
                </c:pt>
                <c:pt idx="73">
                  <c:v>-26.38925695646481</c:v>
                </c:pt>
                <c:pt idx="74">
                  <c:v>-26.49199714029237</c:v>
                </c:pt>
                <c:pt idx="75">
                  <c:v>-26.59088224293622</c:v>
                </c:pt>
                <c:pt idx="76">
                  <c:v>-26.68603497321851</c:v>
                </c:pt>
                <c:pt idx="77">
                  <c:v>-26.77757508524451</c:v>
                </c:pt>
                <c:pt idx="78">
                  <c:v>-26.86561939678245</c:v>
                </c:pt>
                <c:pt idx="79">
                  <c:v>-26.95028181157477</c:v>
                </c:pt>
                <c:pt idx="80">
                  <c:v>-27.031673345213</c:v>
                </c:pt>
                <c:pt idx="81">
                  <c:v>-27.10990215423226</c:v>
                </c:pt>
                <c:pt idx="82">
                  <c:v>-27.18507356812097</c:v>
                </c:pt>
                <c:pt idx="83">
                  <c:v>-27.25729012393435</c:v>
                </c:pt>
                <c:pt idx="84">
                  <c:v>-27.32665160323882</c:v>
                </c:pt>
                <c:pt idx="85">
                  <c:v>-27.39325507113381</c:v>
                </c:pt>
                <c:pt idx="86">
                  <c:v>-27.4571949170993</c:v>
                </c:pt>
                <c:pt idx="87">
                  <c:v>-27.518562897445</c:v>
                </c:pt>
                <c:pt idx="88">
                  <c:v>-27.5774481791691</c:v>
                </c:pt>
                <c:pt idx="89">
                  <c:v>-27.63393738499713</c:v>
                </c:pt>
                <c:pt idx="90">
                  <c:v>-27.68811463945644</c:v>
                </c:pt>
                <c:pt idx="91">
                  <c:v>-27.74006161579268</c:v>
                </c:pt>
                <c:pt idx="92">
                  <c:v>-27.78985758358476</c:v>
                </c:pt>
                <c:pt idx="93">
                  <c:v>-27.8375794569015</c:v>
                </c:pt>
                <c:pt idx="94">
                  <c:v>-27.88330184288634</c:v>
                </c:pt>
                <c:pt idx="95">
                  <c:v>-27.92709709062547</c:v>
                </c:pt>
                <c:pt idx="96">
                  <c:v>-27.96903534019792</c:v>
                </c:pt>
                <c:pt idx="97">
                  <c:v>-28.00918457180182</c:v>
                </c:pt>
                <c:pt idx="98">
                  <c:v>-28.04761065485172</c:v>
                </c:pt>
                <c:pt idx="99">
                  <c:v>-28.0843773969716</c:v>
                </c:pt>
                <c:pt idx="100">
                  <c:v>-28.11954659279149</c:v>
                </c:pt>
                <c:pt idx="101">
                  <c:v>-28.15317807247902</c:v>
                </c:pt>
                <c:pt idx="102">
                  <c:v>-28.18532974993978</c:v>
                </c:pt>
                <c:pt idx="103">
                  <c:v>-28.21605767062078</c:v>
                </c:pt>
                <c:pt idx="104">
                  <c:v>-28.24541605886157</c:v>
                </c:pt>
                <c:pt idx="105">
                  <c:v>-28.27345736474989</c:v>
                </c:pt>
                <c:pt idx="106">
                  <c:v>-28.30023231042469</c:v>
                </c:pt>
                <c:pt idx="107">
                  <c:v>-28.3257899358041</c:v>
                </c:pt>
                <c:pt idx="108">
                  <c:v>-28.35017764367741</c:v>
                </c:pt>
                <c:pt idx="109">
                  <c:v>-28.3734412441554</c:v>
                </c:pt>
                <c:pt idx="110">
                  <c:v>-28.39562499842873</c:v>
                </c:pt>
                <c:pt idx="111">
                  <c:v>-28.41677166182762</c:v>
                </c:pt>
                <c:pt idx="112">
                  <c:v>-28.43692252614778</c:v>
                </c:pt>
                <c:pt idx="113">
                  <c:v>-28.45611746123245</c:v>
                </c:pt>
                <c:pt idx="114">
                  <c:v>-28.47439495579124</c:v>
                </c:pt>
                <c:pt idx="115">
                  <c:v>-28.4917921574513</c:v>
                </c:pt>
                <c:pt idx="116">
                  <c:v>-28.50834491201113</c:v>
                </c:pt>
                <c:pt idx="117">
                  <c:v>-28.52408780191422</c:v>
                </c:pt>
                <c:pt idx="118">
                  <c:v>-28.53905418392242</c:v>
                </c:pt>
                <c:pt idx="119">
                  <c:v>-28.55327622597656</c:v>
                </c:pt>
              </c:numCache>
            </c:numRef>
          </c:yVal>
          <c:smooth val="0"/>
          <c:extLst xmlns:c16r2="http://schemas.microsoft.com/office/drawing/2015/06/chart">
            <c:ext xmlns:c16="http://schemas.microsoft.com/office/drawing/2014/chart" uri="{C3380CC4-5D6E-409C-BE32-E72D297353CC}">
              <c16:uniqueId val="{00000005-B0F4-4DF4-9C8F-EA9F5A4198E2}"/>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1.57475823795312</c:v>
                </c:pt>
                <c:pt idx="2">
                  <c:v>-2.584872078055923</c:v>
                </c:pt>
                <c:pt idx="3">
                  <c:v>-3.10117308033</c:v>
                </c:pt>
                <c:pt idx="4">
                  <c:v>-3.181521866143612</c:v>
                </c:pt>
                <c:pt idx="5">
                  <c:v>-3.52938565816453</c:v>
                </c:pt>
                <c:pt idx="6">
                  <c:v>-4.161459217572427</c:v>
                </c:pt>
                <c:pt idx="7">
                  <c:v>-4.803370377342162</c:v>
                </c:pt>
                <c:pt idx="8">
                  <c:v>-5.453395637520316</c:v>
                </c:pt>
                <c:pt idx="9">
                  <c:v>-6.10992945734665</c:v>
                </c:pt>
                <c:pt idx="10">
                  <c:v>-6.77147732116191</c:v>
                </c:pt>
                <c:pt idx="11">
                  <c:v>-7.43664934476806</c:v>
                </c:pt>
                <c:pt idx="12">
                  <c:v>-8.104154245935433</c:v>
                </c:pt>
                <c:pt idx="13">
                  <c:v>-8.801869187456303</c:v>
                </c:pt>
                <c:pt idx="14">
                  <c:v>-9.5036596046225</c:v>
                </c:pt>
                <c:pt idx="15">
                  <c:v>-10.20680687045842</c:v>
                </c:pt>
                <c:pt idx="16">
                  <c:v>-10.90905200404927</c:v>
                </c:pt>
                <c:pt idx="17">
                  <c:v>-11.60845185795392</c:v>
                </c:pt>
                <c:pt idx="18">
                  <c:v>-12.30446908456224</c:v>
                </c:pt>
                <c:pt idx="19">
                  <c:v>-12.9967096650969</c:v>
                </c:pt>
                <c:pt idx="20">
                  <c:v>-13.68439271673355</c:v>
                </c:pt>
                <c:pt idx="21">
                  <c:v>-14.36682681705065</c:v>
                </c:pt>
                <c:pt idx="22">
                  <c:v>-15.0433994899047</c:v>
                </c:pt>
                <c:pt idx="23">
                  <c:v>-15.71356732375671</c:v>
                </c:pt>
                <c:pt idx="24">
                  <c:v>-16.3768478288928</c:v>
                </c:pt>
                <c:pt idx="25">
                  <c:v>-17.0328126730426</c:v>
                </c:pt>
                <c:pt idx="26">
                  <c:v>-17.68113303277687</c:v>
                </c:pt>
                <c:pt idx="27">
                  <c:v>-18.3214798882093</c:v>
                </c:pt>
                <c:pt idx="28">
                  <c:v>-18.9535610313078</c:v>
                </c:pt>
                <c:pt idx="29">
                  <c:v>-19.5771182867386</c:v>
                </c:pt>
                <c:pt idx="30">
                  <c:v>-20.19192484496511</c:v>
                </c:pt>
                <c:pt idx="31">
                  <c:v>-20.79778486356712</c:v>
                </c:pt>
                <c:pt idx="32">
                  <c:v>-21.39453111355306</c:v>
                </c:pt>
                <c:pt idx="33">
                  <c:v>-21.98202196083128</c:v>
                </c:pt>
                <c:pt idx="34">
                  <c:v>-22.56013942859249</c:v>
                </c:pt>
                <c:pt idx="35">
                  <c:v>-23.12878743266515</c:v>
                </c:pt>
                <c:pt idx="36">
                  <c:v>-23.68789016113465</c:v>
                </c:pt>
                <c:pt idx="37">
                  <c:v>-24.2373905796303</c:v>
                </c:pt>
                <c:pt idx="38">
                  <c:v>-24.77724904722004</c:v>
                </c:pt>
                <c:pt idx="39">
                  <c:v>-25.30744211996171</c:v>
                </c:pt>
                <c:pt idx="40">
                  <c:v>-25.82796127627944</c:v>
                </c:pt>
                <c:pt idx="41">
                  <c:v>-26.33881179428226</c:v>
                </c:pt>
                <c:pt idx="42">
                  <c:v>-26.84001170303441</c:v>
                </c:pt>
                <c:pt idx="43">
                  <c:v>-27.33159080098311</c:v>
                </c:pt>
                <c:pt idx="44">
                  <c:v>-27.81358973963142</c:v>
                </c:pt>
                <c:pt idx="45">
                  <c:v>-28.28605916387596</c:v>
                </c:pt>
                <c:pt idx="46">
                  <c:v>-28.74905890345894</c:v>
                </c:pt>
                <c:pt idx="47">
                  <c:v>-29.20265721357464</c:v>
                </c:pt>
                <c:pt idx="48">
                  <c:v>-29.6469300614865</c:v>
                </c:pt>
                <c:pt idx="49">
                  <c:v>-30.08196045629484</c:v>
                </c:pt>
                <c:pt idx="50">
                  <c:v>-30.50783781924815</c:v>
                </c:pt>
                <c:pt idx="51">
                  <c:v>-30.92465739223621</c:v>
                </c:pt>
                <c:pt idx="52">
                  <c:v>-31.33251968239438</c:v>
                </c:pt>
                <c:pt idx="53">
                  <c:v>-31.73152994052542</c:v>
                </c:pt>
                <c:pt idx="54">
                  <c:v>-32.12179767154475</c:v>
                </c:pt>
                <c:pt idx="55">
                  <c:v>-32.50343617521</c:v>
                </c:pt>
                <c:pt idx="56">
                  <c:v>-32.87656211545277</c:v>
                </c:pt>
                <c:pt idx="57">
                  <c:v>-33.24129511675914</c:v>
                </c:pt>
                <c:pt idx="58">
                  <c:v>-33.59775738616372</c:v>
                </c:pt>
                <c:pt idx="59">
                  <c:v>-33.94607335941942</c:v>
                </c:pt>
                <c:pt idx="60">
                  <c:v>-34.28636937007081</c:v>
                </c:pt>
                <c:pt idx="61">
                  <c:v>-34.61877334016867</c:v>
                </c:pt>
                <c:pt idx="62">
                  <c:v>-34.94341449146328</c:v>
                </c:pt>
                <c:pt idx="63">
                  <c:v>-35.26042307595526</c:v>
                </c:pt>
                <c:pt idx="64">
                  <c:v>-35.56993012474981</c:v>
                </c:pt>
                <c:pt idx="65">
                  <c:v>-35.87206721422609</c:v>
                </c:pt>
                <c:pt idx="66">
                  <c:v>-36.16696624854444</c:v>
                </c:pt>
                <c:pt idx="67">
                  <c:v>-36.45475925761468</c:v>
                </c:pt>
                <c:pt idx="68">
                  <c:v>-36.73557820965675</c:v>
                </c:pt>
                <c:pt idx="69">
                  <c:v>-37.00955483754114</c:v>
                </c:pt>
                <c:pt idx="70">
                  <c:v>-37.27682047813823</c:v>
                </c:pt>
                <c:pt idx="71">
                  <c:v>-37.53750592393953</c:v>
                </c:pt>
                <c:pt idx="72">
                  <c:v>-37.79174128627346</c:v>
                </c:pt>
                <c:pt idx="73">
                  <c:v>-38.03965586941602</c:v>
                </c:pt>
                <c:pt idx="74">
                  <c:v>-38.28137805501729</c:v>
                </c:pt>
                <c:pt idx="75">
                  <c:v>-38.51703519619605</c:v>
                </c:pt>
                <c:pt idx="76">
                  <c:v>-38.74675352080021</c:v>
                </c:pt>
                <c:pt idx="77">
                  <c:v>-38.97065804322597</c:v>
                </c:pt>
                <c:pt idx="78">
                  <c:v>-39.18887248434815</c:v>
                </c:pt>
                <c:pt idx="79">
                  <c:v>-39.40151919904314</c:v>
                </c:pt>
                <c:pt idx="80">
                  <c:v>-39.6087191108559</c:v>
                </c:pt>
                <c:pt idx="81">
                  <c:v>-39.81059165338669</c:v>
                </c:pt>
                <c:pt idx="82">
                  <c:v>-40.00725471797227</c:v>
                </c:pt>
                <c:pt idx="83">
                  <c:v>-40.19882460727877</c:v>
                </c:pt>
                <c:pt idx="84">
                  <c:v>-40.38541599443715</c:v>
                </c:pt>
                <c:pt idx="85">
                  <c:v>-40.5671418873744</c:v>
                </c:pt>
                <c:pt idx="86">
                  <c:v>-40.74411359799024</c:v>
                </c:pt>
                <c:pt idx="87">
                  <c:v>-40.916440715906</c:v>
                </c:pt>
                <c:pt idx="88">
                  <c:v>-41.08423108643314</c:v>
                </c:pt>
                <c:pt idx="89">
                  <c:v>-41.24759079253613</c:v>
                </c:pt>
                <c:pt idx="90">
                  <c:v>-41.40662414048207</c:v>
                </c:pt>
                <c:pt idx="91">
                  <c:v>-41.56143364894524</c:v>
                </c:pt>
                <c:pt idx="92">
                  <c:v>-41.71212004133213</c:v>
                </c:pt>
                <c:pt idx="93">
                  <c:v>-41.85878224108635</c:v>
                </c:pt>
                <c:pt idx="94">
                  <c:v>-42.00151736977362</c:v>
                </c:pt>
                <c:pt idx="95">
                  <c:v>-42.14042074774324</c:v>
                </c:pt>
                <c:pt idx="96">
                  <c:v>-42.27558589717227</c:v>
                </c:pt>
                <c:pt idx="97">
                  <c:v>-42.40710454732447</c:v>
                </c:pt>
                <c:pt idx="98">
                  <c:v>-42.53506664184629</c:v>
                </c:pt>
                <c:pt idx="99">
                  <c:v>-42.6595603479318</c:v>
                </c:pt>
                <c:pt idx="100">
                  <c:v>-42.78067206723424</c:v>
                </c:pt>
                <c:pt idx="101">
                  <c:v>-42.8984864483575</c:v>
                </c:pt>
                <c:pt idx="102">
                  <c:v>-43.01308640080104</c:v>
                </c:pt>
                <c:pt idx="103">
                  <c:v>-43.1245531102361</c:v>
                </c:pt>
                <c:pt idx="104">
                  <c:v>-43.23296605500445</c:v>
                </c:pt>
                <c:pt idx="105">
                  <c:v>-43.33840302369475</c:v>
                </c:pt>
                <c:pt idx="106">
                  <c:v>-43.44094013374198</c:v>
                </c:pt>
                <c:pt idx="107">
                  <c:v>-43.54065185090644</c:v>
                </c:pt>
                <c:pt idx="108">
                  <c:v>-43.63761100956457</c:v>
                </c:pt>
                <c:pt idx="109">
                  <c:v>-43.7318888337204</c:v>
                </c:pt>
                <c:pt idx="110">
                  <c:v>-43.82355495866182</c:v>
                </c:pt>
                <c:pt idx="111">
                  <c:v>-43.91267745316144</c:v>
                </c:pt>
                <c:pt idx="112">
                  <c:v>-43.9993228421913</c:v>
                </c:pt>
                <c:pt idx="113">
                  <c:v>-44.08355613004051</c:v>
                </c:pt>
                <c:pt idx="114">
                  <c:v>-44.1654408238162</c:v>
                </c:pt>
                <c:pt idx="115">
                  <c:v>-44.24503895722751</c:v>
                </c:pt>
                <c:pt idx="116">
                  <c:v>-44.32241111463986</c:v>
                </c:pt>
                <c:pt idx="117">
                  <c:v>-44.39761645530686</c:v>
                </c:pt>
                <c:pt idx="118">
                  <c:v>-44.47071273777601</c:v>
                </c:pt>
                <c:pt idx="119">
                  <c:v>-44.54175634437433</c:v>
                </c:pt>
              </c:numCache>
            </c:numRef>
          </c:yVal>
          <c:smooth val="0"/>
          <c:extLst xmlns:c16r2="http://schemas.microsoft.com/office/drawing/2015/06/chart">
            <c:ext xmlns:c16="http://schemas.microsoft.com/office/drawing/2014/chart" uri="{C3380CC4-5D6E-409C-BE32-E72D297353CC}">
              <c16:uniqueId val="{00000006-B0F4-4DF4-9C8F-EA9F5A4198E2}"/>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1.621922096413982</c:v>
                </c:pt>
                <c:pt idx="2">
                  <c:v>-2.740016533522294</c:v>
                </c:pt>
                <c:pt idx="3">
                  <c:v>-3.41927022708137</c:v>
                </c:pt>
                <c:pt idx="4">
                  <c:v>-3.712583486643098</c:v>
                </c:pt>
                <c:pt idx="5">
                  <c:v>-3.685923425352712</c:v>
                </c:pt>
                <c:pt idx="6">
                  <c:v>-4.324013277164703</c:v>
                </c:pt>
                <c:pt idx="7">
                  <c:v>-4.973215271860909</c:v>
                </c:pt>
                <c:pt idx="8">
                  <c:v>-5.631691989163757</c:v>
                </c:pt>
                <c:pt idx="9">
                  <c:v>-6.297729542371144</c:v>
                </c:pt>
                <c:pt idx="10">
                  <c:v>-6.969730590335075</c:v>
                </c:pt>
                <c:pt idx="11">
                  <c:v>-7.646207901417711</c:v>
                </c:pt>
                <c:pt idx="12">
                  <c:v>-8.325778221819064</c:v>
                </c:pt>
                <c:pt idx="13">
                  <c:v>-9.036231974099108</c:v>
                </c:pt>
                <c:pt idx="14">
                  <c:v>-9.751355203627325</c:v>
                </c:pt>
                <c:pt idx="15">
                  <c:v>-10.4684871297061</c:v>
                </c:pt>
                <c:pt idx="16">
                  <c:v>-11.1854091297139</c:v>
                </c:pt>
                <c:pt idx="17">
                  <c:v>-11.90020539390252</c:v>
                </c:pt>
                <c:pt idx="18">
                  <c:v>-12.61125208525937</c:v>
                </c:pt>
                <c:pt idx="19">
                  <c:v>-13.3187900185767</c:v>
                </c:pt>
                <c:pt idx="20">
                  <c:v>-14.02199694011847</c:v>
                </c:pt>
                <c:pt idx="21">
                  <c:v>-14.72013995287875</c:v>
                </c:pt>
                <c:pt idx="22">
                  <c:v>-15.41256724977302</c:v>
                </c:pt>
                <c:pt idx="23">
                  <c:v>-16.09869831297715</c:v>
                </c:pt>
                <c:pt idx="24">
                  <c:v>-16.77801579599441</c:v>
                </c:pt>
                <c:pt idx="25">
                  <c:v>-17.4500587481416</c:v>
                </c:pt>
                <c:pt idx="26">
                  <c:v>-18.11446796970176</c:v>
                </c:pt>
                <c:pt idx="27">
                  <c:v>-18.77088636960389</c:v>
                </c:pt>
                <c:pt idx="28">
                  <c:v>-19.41899595027053</c:v>
                </c:pt>
                <c:pt idx="29">
                  <c:v>-20.05851490888654</c:v>
                </c:pt>
                <c:pt idx="30">
                  <c:v>-20.68919484944126</c:v>
                </c:pt>
                <c:pt idx="31">
                  <c:v>-21.31081834494762</c:v>
                </c:pt>
                <c:pt idx="32">
                  <c:v>-21.92319954625873</c:v>
                </c:pt>
                <c:pt idx="33">
                  <c:v>-22.52617985656707</c:v>
                </c:pt>
                <c:pt idx="34">
                  <c:v>-23.11962589445261</c:v>
                </c:pt>
                <c:pt idx="35">
                  <c:v>-23.70342763967597</c:v>
                </c:pt>
                <c:pt idx="36">
                  <c:v>-24.27749672593154</c:v>
                </c:pt>
                <c:pt idx="37">
                  <c:v>-24.84176486227875</c:v>
                </c:pt>
                <c:pt idx="38">
                  <c:v>-25.39618236842148</c:v>
                </c:pt>
                <c:pt idx="39">
                  <c:v>-25.94071690126678</c:v>
                </c:pt>
                <c:pt idx="40">
                  <c:v>-26.47535210704859</c:v>
                </c:pt>
                <c:pt idx="41">
                  <c:v>-27.00008642868283</c:v>
                </c:pt>
                <c:pt idx="42">
                  <c:v>-27.51493199048286</c:v>
                </c:pt>
                <c:pt idx="43">
                  <c:v>-28.01991355337691</c:v>
                </c:pt>
                <c:pt idx="44">
                  <c:v>-28.51506753528497</c:v>
                </c:pt>
                <c:pt idx="45">
                  <c:v>-29.00044109682676</c:v>
                </c:pt>
                <c:pt idx="46">
                  <c:v>-29.47609127906435</c:v>
                </c:pt>
                <c:pt idx="47">
                  <c:v>-29.94208419338315</c:v>
                </c:pt>
                <c:pt idx="48">
                  <c:v>-30.39849426024603</c:v>
                </c:pt>
                <c:pt idx="49">
                  <c:v>-30.84540349383565</c:v>
                </c:pt>
                <c:pt idx="50">
                  <c:v>-31.28290082988519</c:v>
                </c:pt>
                <c:pt idx="51">
                  <c:v>-31.7110814941534</c:v>
                </c:pt>
                <c:pt idx="52">
                  <c:v>-32.13004640942586</c:v>
                </c:pt>
                <c:pt idx="53">
                  <c:v>-32.53990163856338</c:v>
                </c:pt>
                <c:pt idx="54">
                  <c:v>-32.94075786174599</c:v>
                </c:pt>
                <c:pt idx="55">
                  <c:v>-33.33272988601605</c:v>
                </c:pt>
                <c:pt idx="56">
                  <c:v>-33.71593618535826</c:v>
                </c:pt>
                <c:pt idx="57">
                  <c:v>-34.09049846967147</c:v>
                </c:pt>
                <c:pt idx="58">
                  <c:v>-34.456541281055</c:v>
                </c:pt>
                <c:pt idx="59">
                  <c:v>-34.81419161593885</c:v>
                </c:pt>
                <c:pt idx="60">
                  <c:v>-35.16357857164324</c:v>
                </c:pt>
                <c:pt idx="61">
                  <c:v>-35.50483301605595</c:v>
                </c:pt>
                <c:pt idx="62">
                  <c:v>-35.83808727916949</c:v>
                </c:pt>
                <c:pt idx="63">
                  <c:v>-36.16347486527955</c:v>
                </c:pt>
                <c:pt idx="64">
                  <c:v>-36.48113018472122</c:v>
                </c:pt>
                <c:pt idx="65">
                  <c:v>-36.79118830408151</c:v>
                </c:pt>
                <c:pt idx="66">
                  <c:v>-37.09378471385071</c:v>
                </c:pt>
                <c:pt idx="67">
                  <c:v>-37.38905511256962</c:v>
                </c:pt>
                <c:pt idx="68">
                  <c:v>-37.67713520653433</c:v>
                </c:pt>
                <c:pt idx="69">
                  <c:v>-37.95816052422083</c:v>
                </c:pt>
                <c:pt idx="70">
                  <c:v>-38.23226624455926</c:v>
                </c:pt>
                <c:pt idx="71">
                  <c:v>-38.4995870383184</c:v>
                </c:pt>
                <c:pt idx="72">
                  <c:v>-38.76025692182476</c:v>
                </c:pt>
                <c:pt idx="73">
                  <c:v>-39.01440912232533</c:v>
                </c:pt>
                <c:pt idx="74">
                  <c:v>-39.2621759543229</c:v>
                </c:pt>
                <c:pt idx="75">
                  <c:v>-39.50368870623304</c:v>
                </c:pt>
                <c:pt idx="76">
                  <c:v>-39.73907753678827</c:v>
                </c:pt>
                <c:pt idx="77">
                  <c:v>-39.96847138058274</c:v>
                </c:pt>
                <c:pt idx="78">
                  <c:v>-40.19199786222998</c:v>
                </c:pt>
                <c:pt idx="79">
                  <c:v>-40.40978321864204</c:v>
                </c:pt>
                <c:pt idx="80">
                  <c:v>-40.6219522288839</c:v>
                </c:pt>
                <c:pt idx="81">
                  <c:v>-40.82862815119847</c:v>
                </c:pt>
                <c:pt idx="82">
                  <c:v>-41.02993266673502</c:v>
                </c:pt>
                <c:pt idx="83">
                  <c:v>-41.22598582956</c:v>
                </c:pt>
                <c:pt idx="84">
                  <c:v>-41.41690602257722</c:v>
                </c:pt>
                <c:pt idx="85">
                  <c:v>-41.6028099189648</c:v>
                </c:pt>
                <c:pt idx="86">
                  <c:v>-41.7838124487887</c:v>
                </c:pt>
                <c:pt idx="87">
                  <c:v>-41.96002677044567</c:v>
                </c:pt>
                <c:pt idx="88">
                  <c:v>-42.1315642466359</c:v>
                </c:pt>
                <c:pt idx="89">
                  <c:v>-42.29853442454783</c:v>
                </c:pt>
                <c:pt idx="90">
                  <c:v>-42.46104501999022</c:v>
                </c:pt>
                <c:pt idx="91">
                  <c:v>-42.61920190517958</c:v>
                </c:pt>
                <c:pt idx="92">
                  <c:v>-42.77310909995912</c:v>
                </c:pt>
                <c:pt idx="93">
                  <c:v>-42.92286876618437</c:v>
                </c:pt>
                <c:pt idx="94">
                  <c:v>-43.06858120506558</c:v>
                </c:pt>
                <c:pt idx="95">
                  <c:v>-43.21034485724589</c:v>
                </c:pt>
                <c:pt idx="96">
                  <c:v>-43.3482563054142</c:v>
                </c:pt>
                <c:pt idx="97">
                  <c:v>-43.482410279266</c:v>
                </c:pt>
                <c:pt idx="98">
                  <c:v>-43.61289966263</c:v>
                </c:pt>
                <c:pt idx="99">
                  <c:v>-43.7398155025899</c:v>
                </c:pt>
                <c:pt idx="100">
                  <c:v>-43.86324702044949</c:v>
                </c:pt>
                <c:pt idx="101">
                  <c:v>-43.98328162438175</c:v>
                </c:pt>
                <c:pt idx="102">
                  <c:v>-44.1000049236211</c:v>
                </c:pt>
                <c:pt idx="103">
                  <c:v>-44.21350074406976</c:v>
                </c:pt>
                <c:pt idx="104">
                  <c:v>-44.323851145202</c:v>
                </c:pt>
                <c:pt idx="105">
                  <c:v>-44.43113643811967</c:v>
                </c:pt>
                <c:pt idx="106">
                  <c:v>-44.53543520467747</c:v>
                </c:pt>
                <c:pt idx="107">
                  <c:v>-44.63682431756774</c:v>
                </c:pt>
                <c:pt idx="108">
                  <c:v>-44.7353789612423</c:v>
                </c:pt>
                <c:pt idx="109">
                  <c:v>-44.8311726536299</c:v>
                </c:pt>
                <c:pt idx="110">
                  <c:v>-44.92427726849832</c:v>
                </c:pt>
                <c:pt idx="111">
                  <c:v>-45.01476305843993</c:v>
                </c:pt>
                <c:pt idx="112">
                  <c:v>-45.10269867837224</c:v>
                </c:pt>
                <c:pt idx="113">
                  <c:v>-45.18815120948716</c:v>
                </c:pt>
                <c:pt idx="114">
                  <c:v>-45.27118618358941</c:v>
                </c:pt>
                <c:pt idx="115">
                  <c:v>-45.35186760776107</c:v>
                </c:pt>
                <c:pt idx="116">
                  <c:v>-45.43025798929597</c:v>
                </c:pt>
                <c:pt idx="117">
                  <c:v>-45.50641836082627</c:v>
                </c:pt>
                <c:pt idx="118">
                  <c:v>-45.58040830564524</c:v>
                </c:pt>
                <c:pt idx="119">
                  <c:v>-45.65228598311887</c:v>
                </c:pt>
              </c:numCache>
            </c:numRef>
          </c:yVal>
          <c:smooth val="0"/>
          <c:extLst xmlns:c16r2="http://schemas.microsoft.com/office/drawing/2015/06/chart">
            <c:ext xmlns:c16="http://schemas.microsoft.com/office/drawing/2014/chart" uri="{C3380CC4-5D6E-409C-BE32-E72D297353CC}">
              <c16:uniqueId val="{00000007-B0F4-4DF4-9C8F-EA9F5A4198E2}"/>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0.568705011547081</c:v>
                </c:pt>
                <c:pt idx="2">
                  <c:v>-1.150671218381831</c:v>
                </c:pt>
                <c:pt idx="3">
                  <c:v>-1.743828340634309</c:v>
                </c:pt>
                <c:pt idx="4">
                  <c:v>-2.346251972261143</c:v>
                </c:pt>
                <c:pt idx="5">
                  <c:v>-2.956155595592234</c:v>
                </c:pt>
                <c:pt idx="6">
                  <c:v>-3.571882410716626</c:v>
                </c:pt>
                <c:pt idx="7">
                  <c:v>-4.191897584786147</c:v>
                </c:pt>
                <c:pt idx="8">
                  <c:v>-4.814780916891028</c:v>
                </c:pt>
                <c:pt idx="9">
                  <c:v>-5.439219906508242</c:v>
                </c:pt>
                <c:pt idx="10">
                  <c:v>-6.064003210147566</c:v>
                </c:pt>
                <c:pt idx="11">
                  <c:v>-6.688014468813876</c:v>
                </c:pt>
                <c:pt idx="12">
                  <c:v>-7.310226487965564</c:v>
                </c:pt>
                <c:pt idx="13">
                  <c:v>-7.95877128160896</c:v>
                </c:pt>
                <c:pt idx="14">
                  <c:v>-8.606022104532247</c:v>
                </c:pt>
                <c:pt idx="15">
                  <c:v>-9.25055737945763</c:v>
                </c:pt>
                <c:pt idx="16">
                  <c:v>-9.89124893542771</c:v>
                </c:pt>
                <c:pt idx="17">
                  <c:v>-10.52713769288175</c:v>
                </c:pt>
                <c:pt idx="18">
                  <c:v>-11.15740463449515</c:v>
                </c:pt>
                <c:pt idx="19">
                  <c:v>-11.78134797012422</c:v>
                </c:pt>
                <c:pt idx="20">
                  <c:v>-12.39836487053549</c:v>
                </c:pt>
                <c:pt idx="21">
                  <c:v>-13.00793677515685</c:v>
                </c:pt>
                <c:pt idx="22">
                  <c:v>-13.60961750133265</c:v>
                </c:pt>
                <c:pt idx="23">
                  <c:v>-14.2030235540774</c:v>
                </c:pt>
                <c:pt idx="24">
                  <c:v>-14.78782616857052</c:v>
                </c:pt>
                <c:pt idx="25">
                  <c:v>-15.36374472111106</c:v>
                </c:pt>
                <c:pt idx="26">
                  <c:v>-15.93059227106301</c:v>
                </c:pt>
                <c:pt idx="27">
                  <c:v>-16.48817297371506</c:v>
                </c:pt>
                <c:pt idx="28">
                  <c:v>-17.03632417685276</c:v>
                </c:pt>
                <c:pt idx="29">
                  <c:v>-17.57491347644122</c:v>
                </c:pt>
                <c:pt idx="30">
                  <c:v>-18.10383590160291</c:v>
                </c:pt>
                <c:pt idx="31">
                  <c:v>-18.62301142708838</c:v>
                </c:pt>
                <c:pt idx="32">
                  <c:v>-19.13238276011725</c:v>
                </c:pt>
                <c:pt idx="33">
                  <c:v>-19.6319133563668</c:v>
                </c:pt>
                <c:pt idx="34">
                  <c:v>-20.12158562921695</c:v>
                </c:pt>
                <c:pt idx="35">
                  <c:v>-20.60139932366202</c:v>
                </c:pt>
                <c:pt idx="36">
                  <c:v>-21.0713700319543</c:v>
                </c:pt>
                <c:pt idx="37">
                  <c:v>-21.53152783253836</c:v>
                </c:pt>
                <c:pt idx="38">
                  <c:v>-21.98191603723626</c:v>
                </c:pt>
                <c:pt idx="39">
                  <c:v>-22.42259012399836</c:v>
                </c:pt>
                <c:pt idx="40">
                  <c:v>-22.85361658366422</c:v>
                </c:pt>
                <c:pt idx="41">
                  <c:v>-23.27507192517214</c:v>
                </c:pt>
                <c:pt idx="42">
                  <c:v>-23.68704175184757</c:v>
                </c:pt>
                <c:pt idx="43">
                  <c:v>-24.08961990194548</c:v>
                </c:pt>
                <c:pt idx="44">
                  <c:v>-24.48290764817962</c:v>
                </c:pt>
                <c:pt idx="45">
                  <c:v>-24.86701295165949</c:v>
                </c:pt>
                <c:pt idx="46">
                  <c:v>-25.24204976623651</c:v>
                </c:pt>
                <c:pt idx="47">
                  <c:v>-25.60813738967818</c:v>
                </c:pt>
                <c:pt idx="48">
                  <c:v>-25.96539985851548</c:v>
                </c:pt>
                <c:pt idx="49">
                  <c:v>-26.31396538367562</c:v>
                </c:pt>
                <c:pt idx="50">
                  <c:v>-26.65396582428684</c:v>
                </c:pt>
                <c:pt idx="51">
                  <c:v>-26.98553619729682</c:v>
                </c:pt>
                <c:pt idx="52">
                  <c:v>-27.30881422081939</c:v>
                </c:pt>
                <c:pt idx="53">
                  <c:v>-27.62393988892168</c:v>
                </c:pt>
                <c:pt idx="54">
                  <c:v>-27.93105507606333</c:v>
                </c:pt>
                <c:pt idx="55">
                  <c:v>-28.23030316946074</c:v>
                </c:pt>
                <c:pt idx="56">
                  <c:v>-28.52182872770527</c:v>
                </c:pt>
                <c:pt idx="57">
                  <c:v>-28.80577716409994</c:v>
                </c:pt>
                <c:pt idx="58">
                  <c:v>-29.08229445325946</c:v>
                </c:pt>
                <c:pt idx="59">
                  <c:v>-29.35152685960838</c:v>
                </c:pt>
                <c:pt idx="60">
                  <c:v>-29.61362068648145</c:v>
                </c:pt>
                <c:pt idx="61">
                  <c:v>-29.86872204462247</c:v>
                </c:pt>
                <c:pt idx="62">
                  <c:v>-30.116976638918</c:v>
                </c:pt>
                <c:pt idx="63">
                  <c:v>-30.35852957229588</c:v>
                </c:pt>
                <c:pt idx="64">
                  <c:v>-30.59352516574995</c:v>
                </c:pt>
                <c:pt idx="65">
                  <c:v>-30.82210679353032</c:v>
                </c:pt>
                <c:pt idx="66">
                  <c:v>-31.04441673257292</c:v>
                </c:pt>
                <c:pt idx="67">
                  <c:v>-31.26059602531268</c:v>
                </c:pt>
                <c:pt idx="68">
                  <c:v>-31.47078435504295</c:v>
                </c:pt>
                <c:pt idx="69">
                  <c:v>-31.67511993305584</c:v>
                </c:pt>
                <c:pt idx="70">
                  <c:v>-31.87373939682788</c:v>
                </c:pt>
                <c:pt idx="71">
                  <c:v>-32.06677771854152</c:v>
                </c:pt>
                <c:pt idx="72">
                  <c:v>-32.25436812331505</c:v>
                </c:pt>
                <c:pt idx="73">
                  <c:v>-32.43664201647425</c:v>
                </c:pt>
                <c:pt idx="74">
                  <c:v>-32.61372891933047</c:v>
                </c:pt>
                <c:pt idx="75">
                  <c:v>-32.78575641285852</c:v>
                </c:pt>
                <c:pt idx="76">
                  <c:v>-32.9528500887893</c:v>
                </c:pt>
                <c:pt idx="77">
                  <c:v>-33.11513350759628</c:v>
                </c:pt>
                <c:pt idx="78">
                  <c:v>-33.27272816291542</c:v>
                </c:pt>
                <c:pt idx="79">
                  <c:v>-33.42575345195837</c:v>
                </c:pt>
                <c:pt idx="80">
                  <c:v>-33.5743266515012</c:v>
                </c:pt>
                <c:pt idx="81">
                  <c:v>-33.7185628990469</c:v>
                </c:pt>
                <c:pt idx="82">
                  <c:v>-33.85857517879481</c:v>
                </c:pt>
                <c:pt idx="83">
                  <c:v>-33.99447431207386</c:v>
                </c:pt>
                <c:pt idx="84">
                  <c:v>-34.12636895189507</c:v>
                </c:pt>
                <c:pt idx="85">
                  <c:v>-34.25436558132422</c:v>
                </c:pt>
                <c:pt idx="86">
                  <c:v>-34.3785685153693</c:v>
                </c:pt>
                <c:pt idx="87">
                  <c:v>-34.49907990612405</c:v>
                </c:pt>
                <c:pt idx="88">
                  <c:v>-34.61599975088662</c:v>
                </c:pt>
                <c:pt idx="89">
                  <c:v>-34.72942590303114</c:v>
                </c:pt>
                <c:pt idx="90">
                  <c:v>-34.83945408537875</c:v>
                </c:pt>
                <c:pt idx="91">
                  <c:v>-34.9461779058763</c:v>
                </c:pt>
                <c:pt idx="92">
                  <c:v>-35.04968887536408</c:v>
                </c:pt>
                <c:pt idx="93">
                  <c:v>-35.15007642724409</c:v>
                </c:pt>
                <c:pt idx="94">
                  <c:v>-35.24742793887708</c:v>
                </c:pt>
                <c:pt idx="95">
                  <c:v>-35.34182875453197</c:v>
                </c:pt>
                <c:pt idx="96">
                  <c:v>-35.43336220974739</c:v>
                </c:pt>
                <c:pt idx="97">
                  <c:v>-35.52210965692506</c:v>
                </c:pt>
                <c:pt idx="98">
                  <c:v>-35.60815049206962</c:v>
                </c:pt>
                <c:pt idx="99">
                  <c:v>-35.69156218248054</c:v>
                </c:pt>
                <c:pt idx="100">
                  <c:v>-35.77242029534612</c:v>
                </c:pt>
                <c:pt idx="101">
                  <c:v>-35.850798527066</c:v>
                </c:pt>
                <c:pt idx="102">
                  <c:v>-35.92676873324145</c:v>
                </c:pt>
                <c:pt idx="103">
                  <c:v>-36.00040095920694</c:v>
                </c:pt>
                <c:pt idx="104">
                  <c:v>-36.07176347102939</c:v>
                </c:pt>
                <c:pt idx="105">
                  <c:v>-36.14092278689255</c:v>
                </c:pt>
                <c:pt idx="106">
                  <c:v>-36.2079437087632</c:v>
                </c:pt>
                <c:pt idx="107">
                  <c:v>-36.27288935429802</c:v>
                </c:pt>
                <c:pt idx="108">
                  <c:v>-36.33582118890718</c:v>
                </c:pt>
                <c:pt idx="109">
                  <c:v>-36.39679905790376</c:v>
                </c:pt>
                <c:pt idx="110">
                  <c:v>-36.45588121870944</c:v>
                </c:pt>
                <c:pt idx="111">
                  <c:v>-36.51312437302522</c:v>
                </c:pt>
                <c:pt idx="112">
                  <c:v>-36.56858369895076</c:v>
                </c:pt>
                <c:pt idx="113">
                  <c:v>-36.6223128829936</c:v>
                </c:pt>
                <c:pt idx="114">
                  <c:v>-36.67436415191595</c:v>
                </c:pt>
                <c:pt idx="115">
                  <c:v>-36.7247883044065</c:v>
                </c:pt>
                <c:pt idx="116">
                  <c:v>-36.77363474251887</c:v>
                </c:pt>
                <c:pt idx="117">
                  <c:v>-36.82095150285136</c:v>
                </c:pt>
                <c:pt idx="118">
                  <c:v>-36.86678528744869</c:v>
                </c:pt>
                <c:pt idx="119">
                  <c:v>-36.91118149439124</c:v>
                </c:pt>
              </c:numCache>
            </c:numRef>
          </c:yVal>
          <c:smooth val="0"/>
          <c:extLst xmlns:c16r2="http://schemas.microsoft.com/office/drawing/2015/06/chart">
            <c:ext xmlns:c16="http://schemas.microsoft.com/office/drawing/2014/chart" uri="{C3380CC4-5D6E-409C-BE32-E72D297353CC}">
              <c16:uniqueId val="{00000008-B0F4-4DF4-9C8F-EA9F5A4198E2}"/>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0.568705011546626</c:v>
                </c:pt>
                <c:pt idx="2">
                  <c:v>-1.150888710463505</c:v>
                </c:pt>
                <c:pt idx="3">
                  <c:v>-1.744457705464356</c:v>
                </c:pt>
                <c:pt idx="4">
                  <c:v>-2.347467299352502</c:v>
                </c:pt>
                <c:pt idx="5">
                  <c:v>-2.958113391317056</c:v>
                </c:pt>
                <c:pt idx="6">
                  <c:v>-3.574723744496395</c:v>
                </c:pt>
                <c:pt idx="7">
                  <c:v>-4.195749805546709</c:v>
                </c:pt>
                <c:pt idx="8">
                  <c:v>-4.819759041857878</c:v>
                </c:pt>
                <c:pt idx="9">
                  <c:v>-5.44542775977925</c:v>
                </c:pt>
                <c:pt idx="10">
                  <c:v>-6.071534369694746</c:v>
                </c:pt>
                <c:pt idx="11">
                  <c:v>-6.696953066350424</c:v>
                </c:pt>
                <c:pt idx="12">
                  <c:v>-7.32064789530387</c:v>
                </c:pt>
                <c:pt idx="13">
                  <c:v>-7.97074270893859</c:v>
                </c:pt>
                <c:pt idx="14">
                  <c:v>-8.619400389295833</c:v>
                </c:pt>
                <c:pt idx="15">
                  <c:v>-9.265222161263848</c:v>
                </c:pt>
                <c:pt idx="16">
                  <c:v>-9.907099972213473</c:v>
                </c:pt>
                <c:pt idx="17">
                  <c:v>-10.54409154788573</c:v>
                </c:pt>
                <c:pt idx="18">
                  <c:v>-11.17539191701667</c:v>
                </c:pt>
                <c:pt idx="19">
                  <c:v>-11.80031103033662</c:v>
                </c:pt>
                <c:pt idx="20">
                  <c:v>-12.41825586451046</c:v>
                </c:pt>
                <c:pt idx="21">
                  <c:v>-13.02871603336666</c:v>
                </c:pt>
                <c:pt idx="22">
                  <c:v>-13.63125214729416</c:v>
                </c:pt>
                <c:pt idx="23">
                  <c:v>-14.22548633033716</c:v>
                </c:pt>
                <c:pt idx="24">
                  <c:v>-14.81109443555306</c:v>
                </c:pt>
                <c:pt idx="25">
                  <c:v>-15.3877996009287</c:v>
                </c:pt>
                <c:pt idx="26">
                  <c:v>-15.9554184467172</c:v>
                </c:pt>
                <c:pt idx="27">
                  <c:v>-16.51375712055528</c:v>
                </c:pt>
                <c:pt idx="28">
                  <c:v>-17.06265441867231</c:v>
                </c:pt>
                <c:pt idx="29">
                  <c:v>-17.60197896275508</c:v>
                </c:pt>
                <c:pt idx="30">
                  <c:v>-18.13162644710019</c:v>
                </c:pt>
                <c:pt idx="31">
                  <c:v>-18.65151720392464</c:v>
                </c:pt>
                <c:pt idx="32">
                  <c:v>-19.16159403580832</c:v>
                </c:pt>
                <c:pt idx="33">
                  <c:v>-19.66182027126024</c:v>
                </c:pt>
                <c:pt idx="34">
                  <c:v>-20.15217800844584</c:v>
                </c:pt>
                <c:pt idx="35">
                  <c:v>-20.63266651927074</c:v>
                </c:pt>
                <c:pt idx="36">
                  <c:v>-21.10330079151345</c:v>
                </c:pt>
                <c:pt idx="37">
                  <c:v>-21.56411019106281</c:v>
                </c:pt>
                <c:pt idx="38">
                  <c:v>-22.01513722965205</c:v>
                </c:pt>
                <c:pt idx="39">
                  <c:v>-22.45643651764567</c:v>
                </c:pt>
                <c:pt idx="40">
                  <c:v>-22.88807362409284</c:v>
                </c:pt>
                <c:pt idx="41">
                  <c:v>-23.31012409599975</c:v>
                </c:pt>
                <c:pt idx="42">
                  <c:v>-23.72267254720872</c:v>
                </c:pt>
                <c:pt idx="43">
                  <c:v>-24.12581181005135</c:v>
                </c:pt>
                <c:pt idx="44">
                  <c:v>-24.51964214467122</c:v>
                </c:pt>
                <c:pt idx="45">
                  <c:v>-24.90427050155677</c:v>
                </c:pt>
                <c:pt idx="46">
                  <c:v>-25.27980983341172</c:v>
                </c:pt>
                <c:pt idx="47">
                  <c:v>-25.6463784529044</c:v>
                </c:pt>
                <c:pt idx="48">
                  <c:v>-26.00409943320415</c:v>
                </c:pt>
                <c:pt idx="49">
                  <c:v>-26.35310004851704</c:v>
                </c:pt>
                <c:pt idx="50">
                  <c:v>-26.69351125211006</c:v>
                </c:pt>
                <c:pt idx="51">
                  <c:v>-27.02546718946655</c:v>
                </c:pt>
                <c:pt idx="52">
                  <c:v>-27.34910474463982</c:v>
                </c:pt>
                <c:pt idx="53">
                  <c:v>-27.6645631174763</c:v>
                </c:pt>
                <c:pt idx="54">
                  <c:v>-27.97198343005562</c:v>
                </c:pt>
                <c:pt idx="55">
                  <c:v>-28.2715083606056</c:v>
                </c:pt>
                <c:pt idx="56">
                  <c:v>-28.5632818033007</c:v>
                </c:pt>
                <c:pt idx="57">
                  <c:v>-28.84744855243548</c:v>
                </c:pt>
                <c:pt idx="58">
                  <c:v>-29.12415400955478</c:v>
                </c:pt>
                <c:pt idx="59">
                  <c:v>-29.39354391219899</c:v>
                </c:pt>
                <c:pt idx="60">
                  <c:v>-29.65576408302127</c:v>
                </c:pt>
                <c:pt idx="61">
                  <c:v>-29.91096019807014</c:v>
                </c:pt>
                <c:pt idx="62">
                  <c:v>-30.15927757313443</c:v>
                </c:pt>
                <c:pt idx="63">
                  <c:v>-30.40086096706091</c:v>
                </c:pt>
                <c:pt idx="64">
                  <c:v>-30.63585440106544</c:v>
                </c:pt>
                <c:pt idx="65">
                  <c:v>-30.86440099307561</c:v>
                </c:pt>
                <c:pt idx="66">
                  <c:v>-31.08664280620149</c:v>
                </c:pt>
                <c:pt idx="67">
                  <c:v>-31.30272071049626</c:v>
                </c:pt>
                <c:pt idx="68">
                  <c:v>-31.51277425717262</c:v>
                </c:pt>
                <c:pt idx="69">
                  <c:v>-31.71694156454283</c:v>
                </c:pt>
                <c:pt idx="70">
                  <c:v>-31.91535921494642</c:v>
                </c:pt>
                <c:pt idx="71">
                  <c:v>-32.108162161966</c:v>
                </c:pt>
                <c:pt idx="72">
                  <c:v>-32.29548364730772</c:v>
                </c:pt>
                <c:pt idx="73">
                  <c:v>-32.47745512672304</c:v>
                </c:pt>
                <c:pt idx="74">
                  <c:v>-32.6542062043859</c:v>
                </c:pt>
                <c:pt idx="75">
                  <c:v>-32.82586457518573</c:v>
                </c:pt>
                <c:pt idx="76">
                  <c:v>-32.99255597441201</c:v>
                </c:pt>
                <c:pt idx="77">
                  <c:v>-33.15440413434995</c:v>
                </c:pt>
                <c:pt idx="78">
                  <c:v>-33.311530747304</c:v>
                </c:pt>
                <c:pt idx="79">
                  <c:v>-33.46405543463197</c:v>
                </c:pt>
                <c:pt idx="80">
                  <c:v>-33.61209572136886</c:v>
                </c:pt>
                <c:pt idx="81">
                  <c:v>-33.75576701603995</c:v>
                </c:pt>
                <c:pt idx="82">
                  <c:v>-33.89518259531496</c:v>
                </c:pt>
                <c:pt idx="83">
                  <c:v>-34.03045359313342</c:v>
                </c:pt>
                <c:pt idx="84">
                  <c:v>-34.16168899398894</c:v>
                </c:pt>
                <c:pt idx="85">
                  <c:v>-34.28899563006052</c:v>
                </c:pt>
                <c:pt idx="86">
                  <c:v>-34.412478181888</c:v>
                </c:pt>
                <c:pt idx="87">
                  <c:v>-34.53223918233812</c:v>
                </c:pt>
                <c:pt idx="88">
                  <c:v>-34.64837902357203</c:v>
                </c:pt>
                <c:pt idx="89">
                  <c:v>-34.76099596681206</c:v>
                </c:pt>
                <c:pt idx="90">
                  <c:v>-34.87018615463595</c:v>
                </c:pt>
                <c:pt idx="91">
                  <c:v>-34.97604362561284</c:v>
                </c:pt>
                <c:pt idx="92">
                  <c:v>-35.07866033106825</c:v>
                </c:pt>
                <c:pt idx="93">
                  <c:v>-35.17812615378305</c:v>
                </c:pt>
                <c:pt idx="94">
                  <c:v>-35.27452892846167</c:v>
                </c:pt>
                <c:pt idx="95">
                  <c:v>-35.36795446378354</c:v>
                </c:pt>
                <c:pt idx="96">
                  <c:v>-35.45848656590368</c:v>
                </c:pt>
                <c:pt idx="97">
                  <c:v>-35.54620706322783</c:v>
                </c:pt>
                <c:pt idx="98">
                  <c:v>-35.63119583234947</c:v>
                </c:pt>
                <c:pt idx="99">
                  <c:v>-35.7135308250065</c:v>
                </c:pt>
                <c:pt idx="100">
                  <c:v>-35.7932880959354</c:v>
                </c:pt>
                <c:pt idx="101">
                  <c:v>-35.87054183152122</c:v>
                </c:pt>
                <c:pt idx="102">
                  <c:v>-35.94536437912257</c:v>
                </c:pt>
                <c:pt idx="103">
                  <c:v>-36.01782627699185</c:v>
                </c:pt>
                <c:pt idx="104">
                  <c:v>-36.0879962846791</c:v>
                </c:pt>
                <c:pt idx="105">
                  <c:v>-36.15594141384798</c:v>
                </c:pt>
                <c:pt idx="106">
                  <c:v>-36.22172695942663</c:v>
                </c:pt>
                <c:pt idx="107">
                  <c:v>-36.28541653100433</c:v>
                </c:pt>
                <c:pt idx="108">
                  <c:v>-36.34707208442023</c:v>
                </c:pt>
                <c:pt idx="109">
                  <c:v>-36.40675395347353</c:v>
                </c:pt>
                <c:pt idx="110">
                  <c:v>-36.4645208817012</c:v>
                </c:pt>
                <c:pt idx="111">
                  <c:v>-36.52043005416454</c:v>
                </c:pt>
                <c:pt idx="112">
                  <c:v>-36.5745371291912</c:v>
                </c:pt>
                <c:pt idx="113">
                  <c:v>-36.62689627004102</c:v>
                </c:pt>
                <c:pt idx="114">
                  <c:v>-36.67756017643478</c:v>
                </c:pt>
                <c:pt idx="115">
                  <c:v>-36.7265801159174</c:v>
                </c:pt>
                <c:pt idx="116">
                  <c:v>-36.7740059550224</c:v>
                </c:pt>
                <c:pt idx="117">
                  <c:v>-36.81988619019597</c:v>
                </c:pt>
                <c:pt idx="118">
                  <c:v>-36.86426797845547</c:v>
                </c:pt>
                <c:pt idx="119">
                  <c:v>-36.90719716775668</c:v>
                </c:pt>
              </c:numCache>
            </c:numRef>
          </c:yVal>
          <c:smooth val="0"/>
          <c:extLst xmlns:c16r2="http://schemas.microsoft.com/office/drawing/2015/06/chart">
            <c:ext xmlns:c16="http://schemas.microsoft.com/office/drawing/2014/chart" uri="{C3380CC4-5D6E-409C-BE32-E72D297353CC}">
              <c16:uniqueId val="{00000009-B0F4-4DF4-9C8F-EA9F5A4198E2}"/>
            </c:ext>
          </c:extLst>
        </c:ser>
        <c:dLbls>
          <c:showLegendKey val="0"/>
          <c:showVal val="0"/>
          <c:showCatName val="0"/>
          <c:showSerName val="0"/>
          <c:showPercent val="0"/>
          <c:showBubbleSize val="0"/>
        </c:dLbls>
        <c:axId val="-1265900048"/>
        <c:axId val="-1090612992"/>
      </c:scatterChart>
      <c:valAx>
        <c:axId val="-126590004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90612992"/>
        <c:crosses val="autoZero"/>
        <c:crossBetween val="midCat"/>
      </c:valAx>
      <c:valAx>
        <c:axId val="-1090612992"/>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265900048"/>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3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0.0</c:v>
                </c:pt>
                <c:pt idx="1">
                  <c:v>-8.99599721369441</c:v>
                </c:pt>
                <c:pt idx="2">
                  <c:v>-16.97837055316558</c:v>
                </c:pt>
                <c:pt idx="3">
                  <c:v>-24.15736062104224</c:v>
                </c:pt>
                <c:pt idx="4">
                  <c:v>-30.70603929307845</c:v>
                </c:pt>
                <c:pt idx="5">
                  <c:v>-36.76777841613375</c:v>
                </c:pt>
                <c:pt idx="6">
                  <c:v>-42.46079808009927</c:v>
                </c:pt>
                <c:pt idx="7">
                  <c:v>-47.88212358501004</c:v>
                </c:pt>
                <c:pt idx="8">
                  <c:v>-51.73246951560986</c:v>
                </c:pt>
                <c:pt idx="9">
                  <c:v>-54.8123418828045</c:v>
                </c:pt>
                <c:pt idx="10">
                  <c:v>-57.47766628387699</c:v>
                </c:pt>
                <c:pt idx="11">
                  <c:v>-59.79643868470886</c:v>
                </c:pt>
                <c:pt idx="12">
                  <c:v>-61.82446150918742</c:v>
                </c:pt>
                <c:pt idx="13">
                  <c:v>-63.55729807081129</c:v>
                </c:pt>
                <c:pt idx="14">
                  <c:v>-65.07560058108811</c:v>
                </c:pt>
                <c:pt idx="15">
                  <c:v>-66.41358586005935</c:v>
                </c:pt>
                <c:pt idx="16">
                  <c:v>-67.59942617938485</c:v>
                </c:pt>
                <c:pt idx="17">
                  <c:v>-68.65650084467345</c:v>
                </c:pt>
                <c:pt idx="18">
                  <c:v>-69.60428815241451</c:v>
                </c:pt>
                <c:pt idx="19">
                  <c:v>-70.45908435293538</c:v>
                </c:pt>
                <c:pt idx="20">
                  <c:v>-71.23458403629178</c:v>
                </c:pt>
                <c:pt idx="21">
                  <c:v>-71.93994694786397</c:v>
                </c:pt>
                <c:pt idx="22">
                  <c:v>-72.58394141714278</c:v>
                </c:pt>
                <c:pt idx="23">
                  <c:v>-73.17446043229592</c:v>
                </c:pt>
                <c:pt idx="24">
                  <c:v>-73.7182637272936</c:v>
                </c:pt>
                <c:pt idx="25">
                  <c:v>-74.22116983643416</c:v>
                </c:pt>
                <c:pt idx="26">
                  <c:v>-74.68812537417716</c:v>
                </c:pt>
                <c:pt idx="27">
                  <c:v>-75.12349713924725</c:v>
                </c:pt>
                <c:pt idx="28">
                  <c:v>-75.53110676879167</c:v>
                </c:pt>
                <c:pt idx="29">
                  <c:v>-75.91431523624622</c:v>
                </c:pt>
                <c:pt idx="30">
                  <c:v>-76.27609254019535</c:v>
                </c:pt>
                <c:pt idx="31">
                  <c:v>-76.61907504943075</c:v>
                </c:pt>
                <c:pt idx="32">
                  <c:v>-76.94561282208724</c:v>
                </c:pt>
                <c:pt idx="33">
                  <c:v>-77.2578087781726</c:v>
                </c:pt>
                <c:pt idx="34">
                  <c:v>-77.55754705732215</c:v>
                </c:pt>
                <c:pt idx="35">
                  <c:v>-77.8465226792487</c:v>
                </c:pt>
                <c:pt idx="36">
                  <c:v>-78.12626535153098</c:v>
                </c:pt>
                <c:pt idx="37">
                  <c:v>-78.39815875265273</c:v>
                </c:pt>
                <c:pt idx="38">
                  <c:v>-78.66345684390625</c:v>
                </c:pt>
                <c:pt idx="39">
                  <c:v>-78.92329759309145</c:v>
                </c:pt>
                <c:pt idx="40">
                  <c:v>-79.17871498381405</c:v>
                </c:pt>
                <c:pt idx="41">
                  <c:v>-79.4306492492333</c:v>
                </c:pt>
                <c:pt idx="42">
                  <c:v>-79.67995573572819</c:v>
                </c:pt>
                <c:pt idx="43">
                  <c:v>-79.92741262898153</c:v>
                </c:pt>
                <c:pt idx="44">
                  <c:v>-80.17372773096596</c:v>
                </c:pt>
                <c:pt idx="45">
                  <c:v>-80.4195444414613</c:v>
                </c:pt>
                <c:pt idx="46">
                  <c:v>-80.66544706955708</c:v>
                </c:pt>
                <c:pt idx="47">
                  <c:v>-80.91196557054126</c:v>
                </c:pt>
                <c:pt idx="48">
                  <c:v>-81.15957980427895</c:v>
                </c:pt>
                <c:pt idx="49">
                  <c:v>-81.40872338169356</c:v>
                </c:pt>
                <c:pt idx="50">
                  <c:v>-81.65978715474303</c:v>
                </c:pt>
                <c:pt idx="51">
                  <c:v>-81.9131223971181</c:v>
                </c:pt>
                <c:pt idx="52">
                  <c:v>-82.16904371453575</c:v>
                </c:pt>
                <c:pt idx="53">
                  <c:v>-82.42783171793508</c:v>
                </c:pt>
                <c:pt idx="54">
                  <c:v>-82.68973548664614</c:v>
                </c:pt>
                <c:pt idx="55">
                  <c:v>-82.95497484467296</c:v>
                </c:pt>
                <c:pt idx="56">
                  <c:v>-83.22374246955255</c:v>
                </c:pt>
                <c:pt idx="57">
                  <c:v>-83.49620585044567</c:v>
                </c:pt>
                <c:pt idx="58">
                  <c:v>-83.77250910967268</c:v>
                </c:pt>
                <c:pt idx="59">
                  <c:v>-84.05277469996235</c:v>
                </c:pt>
                <c:pt idx="60">
                  <c:v>-84.3371049880339</c:v>
                </c:pt>
                <c:pt idx="61">
                  <c:v>-84.62558373383715</c:v>
                </c:pt>
                <c:pt idx="62">
                  <c:v>-84.91827747358855</c:v>
                </c:pt>
                <c:pt idx="63">
                  <c:v>-85.21523681386785</c:v>
                </c:pt>
                <c:pt idx="64">
                  <c:v>-85.51649764318425</c:v>
                </c:pt>
                <c:pt idx="65">
                  <c:v>-85.8220822668069</c:v>
                </c:pt>
                <c:pt idx="66">
                  <c:v>-86.13200047004737</c:v>
                </c:pt>
                <c:pt idx="67">
                  <c:v>-86.44625051471302</c:v>
                </c:pt>
                <c:pt idx="68">
                  <c:v>-86.76482007304502</c:v>
                </c:pt>
                <c:pt idx="69">
                  <c:v>-87.08768710305205</c:v>
                </c:pt>
                <c:pt idx="70">
                  <c:v>-87.4148206688874</c:v>
                </c:pt>
                <c:pt idx="71">
                  <c:v>-87.74618170958274</c:v>
                </c:pt>
                <c:pt idx="72">
                  <c:v>-88.0817237592705</c:v>
                </c:pt>
                <c:pt idx="73">
                  <c:v>-88.4213936217443</c:v>
                </c:pt>
                <c:pt idx="74">
                  <c:v>-88.76513200204954</c:v>
                </c:pt>
                <c:pt idx="75">
                  <c:v>-89.11287409762323</c:v>
                </c:pt>
                <c:pt idx="76">
                  <c:v>-89.4645501513105</c:v>
                </c:pt>
                <c:pt idx="77">
                  <c:v>-89.82008596846565</c:v>
                </c:pt>
                <c:pt idx="78">
                  <c:v>-90.17940340022655</c:v>
                </c:pt>
                <c:pt idx="79">
                  <c:v>-90.5424207948663</c:v>
                </c:pt>
                <c:pt idx="80">
                  <c:v>-90.90905341908272</c:v>
                </c:pt>
                <c:pt idx="81">
                  <c:v>-91.27921385095578</c:v>
                </c:pt>
                <c:pt idx="82">
                  <c:v>-91.6528123461767</c:v>
                </c:pt>
                <c:pt idx="83">
                  <c:v>-92.02975717911085</c:v>
                </c:pt>
                <c:pt idx="84">
                  <c:v>-92.40995496012646</c:v>
                </c:pt>
                <c:pt idx="85">
                  <c:v>-92.79331093057475</c:v>
                </c:pt>
                <c:pt idx="86">
                  <c:v>-93.17972923671294</c:v>
                </c:pt>
                <c:pt idx="87">
                  <c:v>-93.5691131837948</c:v>
                </c:pt>
                <c:pt idx="88">
                  <c:v>-93.96136547148488</c:v>
                </c:pt>
                <c:pt idx="89">
                  <c:v>-94.35638841170814</c:v>
                </c:pt>
                <c:pt idx="90">
                  <c:v>-94.75408412994646</c:v>
                </c:pt>
                <c:pt idx="91">
                  <c:v>-95.15435475098106</c:v>
                </c:pt>
                <c:pt idx="92">
                  <c:v>-95.55710257001783</c:v>
                </c:pt>
                <c:pt idx="93">
                  <c:v>-95.96223021003968</c:v>
                </c:pt>
                <c:pt idx="94">
                  <c:v>-96.36964076624463</c:v>
                </c:pt>
                <c:pt idx="95">
                  <c:v>-96.77923793835895</c:v>
                </c:pt>
                <c:pt idx="96">
                  <c:v>-97.19092615153315</c:v>
                </c:pt>
                <c:pt idx="97">
                  <c:v>-97.60461066655853</c:v>
                </c:pt>
                <c:pt idx="98">
                  <c:v>-98.02019768006084</c:v>
                </c:pt>
                <c:pt idx="99">
                  <c:v>-98.4375944152771</c:v>
                </c:pt>
                <c:pt idx="100">
                  <c:v>-98.856709204038</c:v>
                </c:pt>
                <c:pt idx="101">
                  <c:v>-99.27745156049625</c:v>
                </c:pt>
                <c:pt idx="102">
                  <c:v>-99.69973224714028</c:v>
                </c:pt>
                <c:pt idx="103">
                  <c:v>-100.1234633335912</c:v>
                </c:pt>
                <c:pt idx="104">
                  <c:v>-100.5485582486508</c:v>
                </c:pt>
                <c:pt idx="105">
                  <c:v>-100.974931826061</c:v>
                </c:pt>
                <c:pt idx="106">
                  <c:v>-101.402500344378</c:v>
                </c:pt>
                <c:pt idx="107">
                  <c:v>-101.8311815613597</c:v>
                </c:pt>
                <c:pt idx="108">
                  <c:v>-102.2608947432668</c:v>
                </c:pt>
                <c:pt idx="109">
                  <c:v>-102.6915606894072</c:v>
                </c:pt>
                <c:pt idx="110">
                  <c:v>-103.1231017522455</c:v>
                </c:pt>
                <c:pt idx="111">
                  <c:v>-103.5554418534339</c:v>
                </c:pt>
                <c:pt idx="112">
                  <c:v>-103.9885064960176</c:v>
                </c:pt>
                <c:pt idx="113">
                  <c:v>-104.4222227731307</c:v>
                </c:pt>
                <c:pt idx="114">
                  <c:v>-104.8565193734053</c:v>
                </c:pt>
                <c:pt idx="115">
                  <c:v>-105.2913265833786</c:v>
                </c:pt>
                <c:pt idx="116">
                  <c:v>-105.7265762871166</c:v>
                </c:pt>
                <c:pt idx="117">
                  <c:v>-106.162201963255</c:v>
                </c:pt>
                <c:pt idx="118">
                  <c:v>-106.598138679698</c:v>
                </c:pt>
                <c:pt idx="119">
                  <c:v>-107.034323086144</c:v>
                </c:pt>
              </c:numCache>
            </c:numRef>
          </c:yVal>
          <c:smooth val="0"/>
          <c:extLst xmlns:c16r2="http://schemas.microsoft.com/office/drawing/2015/06/chart">
            <c:ext xmlns:c16="http://schemas.microsoft.com/office/drawing/2014/chart" uri="{C3380CC4-5D6E-409C-BE32-E72D297353CC}">
              <c16:uniqueId val="{00000000-55F9-4B34-A80E-F30BFC34E588}"/>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0.0</c:v>
                </c:pt>
                <c:pt idx="1">
                  <c:v>-11.24017522258282</c:v>
                </c:pt>
                <c:pt idx="2">
                  <c:v>-21.20287080635853</c:v>
                </c:pt>
                <c:pt idx="3">
                  <c:v>-30.15308090902181</c:v>
                </c:pt>
                <c:pt idx="4">
                  <c:v>-38.30881918654995</c:v>
                </c:pt>
                <c:pt idx="5">
                  <c:v>-45.85056993038097</c:v>
                </c:pt>
                <c:pt idx="6">
                  <c:v>-52.92706324069329</c:v>
                </c:pt>
                <c:pt idx="7">
                  <c:v>-59.6602918849917</c:v>
                </c:pt>
                <c:pt idx="8">
                  <c:v>-64.42616331838371</c:v>
                </c:pt>
                <c:pt idx="9">
                  <c:v>-68.22724985564626</c:v>
                </c:pt>
                <c:pt idx="10">
                  <c:v>-71.50869009486268</c:v>
                </c:pt>
                <c:pt idx="11">
                  <c:v>-74.35580832406006</c:v>
                </c:pt>
                <c:pt idx="12">
                  <c:v>-76.8386094823286</c:v>
                </c:pt>
                <c:pt idx="13">
                  <c:v>-78.95174037672562</c:v>
                </c:pt>
                <c:pt idx="14">
                  <c:v>-80.7961913651707</c:v>
                </c:pt>
                <c:pt idx="15">
                  <c:v>-82.41485157561282</c:v>
                </c:pt>
                <c:pt idx="16">
                  <c:v>-83.84302690706816</c:v>
                </c:pt>
                <c:pt idx="17">
                  <c:v>-85.11001107972241</c:v>
                </c:pt>
                <c:pt idx="18">
                  <c:v>-86.2402055756729</c:v>
                </c:pt>
                <c:pt idx="19">
                  <c:v>-87.25402215320135</c:v>
                </c:pt>
                <c:pt idx="20">
                  <c:v>-88.16861122900354</c:v>
                </c:pt>
                <c:pt idx="21">
                  <c:v>-88.99544671209257</c:v>
                </c:pt>
                <c:pt idx="22">
                  <c:v>-89.74551059232361</c:v>
                </c:pt>
                <c:pt idx="23">
                  <c:v>-90.42868641930317</c:v>
                </c:pt>
                <c:pt idx="24">
                  <c:v>-91.05343817144981</c:v>
                </c:pt>
                <c:pt idx="25">
                  <c:v>-91.62705100614325</c:v>
                </c:pt>
                <c:pt idx="26">
                  <c:v>-92.15571836719482</c:v>
                </c:pt>
                <c:pt idx="27">
                  <c:v>-92.64490754117606</c:v>
                </c:pt>
                <c:pt idx="28">
                  <c:v>-93.09940321557313</c:v>
                </c:pt>
                <c:pt idx="29">
                  <c:v>-93.52341330645626</c:v>
                </c:pt>
                <c:pt idx="30">
                  <c:v>-93.92065622172866</c:v>
                </c:pt>
                <c:pt idx="31">
                  <c:v>-94.29443265549445</c:v>
                </c:pt>
                <c:pt idx="32">
                  <c:v>-94.64768482153706</c:v>
                </c:pt>
                <c:pt idx="33">
                  <c:v>-94.98304548295164</c:v>
                </c:pt>
                <c:pt idx="34">
                  <c:v>-95.30287344703625</c:v>
                </c:pt>
                <c:pt idx="35">
                  <c:v>-95.6092906845447</c:v>
                </c:pt>
                <c:pt idx="36">
                  <c:v>-95.90421212068435</c:v>
                </c:pt>
                <c:pt idx="37">
                  <c:v>-96.18936976570556</c:v>
                </c:pt>
                <c:pt idx="38">
                  <c:v>-96.46633312809898</c:v>
                </c:pt>
                <c:pt idx="39">
                  <c:v>-96.7365263902443</c:v>
                </c:pt>
                <c:pt idx="40">
                  <c:v>-97.0012434395412</c:v>
                </c:pt>
                <c:pt idx="41">
                  <c:v>-97.2616606790134</c:v>
                </c:pt>
                <c:pt idx="42">
                  <c:v>-97.51884812458647</c:v>
                </c:pt>
                <c:pt idx="43">
                  <c:v>-97.77377907989388</c:v>
                </c:pt>
                <c:pt idx="44">
                  <c:v>-98.02733862426248</c:v>
                </c:pt>
                <c:pt idx="45">
                  <c:v>-98.28033110603286</c:v>
                </c:pt>
                <c:pt idx="46">
                  <c:v>-98.53348679801091</c:v>
                </c:pt>
                <c:pt idx="47">
                  <c:v>-98.78746783425231</c:v>
                </c:pt>
                <c:pt idx="48">
                  <c:v>-99.04287354835287</c:v>
                </c:pt>
                <c:pt idx="49">
                  <c:v>-99.30024529641418</c:v>
                </c:pt>
                <c:pt idx="50">
                  <c:v>-99.56007083392026</c:v>
                </c:pt>
                <c:pt idx="51">
                  <c:v>-99.82278830549707</c:v>
                </c:pt>
                <c:pt idx="52">
                  <c:v>-100.0887898961823</c:v>
                </c:pt>
                <c:pt idx="53">
                  <c:v>-100.3584251857001</c:v>
                </c:pt>
                <c:pt idx="54">
                  <c:v>-100.6320042397074</c:v>
                </c:pt>
                <c:pt idx="55">
                  <c:v>-100.9098004667876</c:v>
                </c:pt>
                <c:pt idx="56">
                  <c:v>-101.1920532656231</c:v>
                </c:pt>
                <c:pt idx="57">
                  <c:v>-101.4789704830873</c:v>
                </c:pt>
                <c:pt idx="58">
                  <c:v>-101.7707307010755</c:v>
                </c:pt>
                <c:pt idx="59">
                  <c:v>-102.0674853673854</c:v>
                </c:pt>
                <c:pt idx="60">
                  <c:v>-102.3693607839627</c:v>
                </c:pt>
                <c:pt idx="61">
                  <c:v>-102.676459964151</c:v>
                </c:pt>
                <c:pt idx="62">
                  <c:v>-102.9888643691538</c:v>
                </c:pt>
                <c:pt idx="63">
                  <c:v>-103.3066355328006</c:v>
                </c:pt>
                <c:pt idx="64">
                  <c:v>-103.6298165826524</c:v>
                </c:pt>
                <c:pt idx="65">
                  <c:v>-103.9584336646881</c:v>
                </c:pt>
                <c:pt idx="66">
                  <c:v>-104.2924972781057</c:v>
                </c:pt>
                <c:pt idx="67">
                  <c:v>-104.6320035261542</c:v>
                </c:pt>
                <c:pt idx="68">
                  <c:v>-104.9769352883714</c:v>
                </c:pt>
                <c:pt idx="69">
                  <c:v>-105.3272633191918</c:v>
                </c:pt>
                <c:pt idx="70">
                  <c:v>-105.6829472774602</c:v>
                </c:pt>
                <c:pt idx="71">
                  <c:v>-106.0439366910496</c:v>
                </c:pt>
                <c:pt idx="72">
                  <c:v>-106.4101718604734</c:v>
                </c:pt>
                <c:pt idx="73">
                  <c:v>-106.7815847051252</c:v>
                </c:pt>
                <c:pt idx="74">
                  <c:v>-107.1580995554805</c:v>
                </c:pt>
                <c:pt idx="75">
                  <c:v>-107.5396338944661</c:v>
                </c:pt>
                <c:pt idx="76">
                  <c:v>-107.9260990508901</c:v>
                </c:pt>
                <c:pt idx="77">
                  <c:v>-108.317400847754</c:v>
                </c:pt>
                <c:pt idx="78">
                  <c:v>-108.713440208007</c:v>
                </c:pt>
                <c:pt idx="79">
                  <c:v>-109.114113720208</c:v>
                </c:pt>
                <c:pt idx="80">
                  <c:v>-109.5193141663926</c:v>
                </c:pt>
                <c:pt idx="81">
                  <c:v>-109.9289310143295</c:v>
                </c:pt>
                <c:pt idx="82">
                  <c:v>-110.3428508761913</c:v>
                </c:pt>
                <c:pt idx="83">
                  <c:v>-110.7609579355985</c:v>
                </c:pt>
                <c:pt idx="84">
                  <c:v>-111.1831343448384</c:v>
                </c:pt>
                <c:pt idx="85">
                  <c:v>-111.6092605940162</c:v>
                </c:pt>
                <c:pt idx="86">
                  <c:v>-112.0392158537315</c:v>
                </c:pt>
                <c:pt idx="87">
                  <c:v>-112.4728782928569</c:v>
                </c:pt>
                <c:pt idx="88">
                  <c:v>-112.9101253728522</c:v>
                </c:pt>
                <c:pt idx="89">
                  <c:v>-113.3508341200145</c:v>
                </c:pt>
                <c:pt idx="90">
                  <c:v>-113.7948813769422</c:v>
                </c:pt>
                <c:pt idx="91">
                  <c:v>-114.2421440344774</c:v>
                </c:pt>
                <c:pt idx="92">
                  <c:v>-114.6924992452687</c:v>
                </c:pt>
                <c:pt idx="93">
                  <c:v>-115.1458246200777</c:v>
                </c:pt>
                <c:pt idx="94">
                  <c:v>-115.6019984078544</c:v>
                </c:pt>
                <c:pt idx="95">
                  <c:v>-116.0608996605883</c:v>
                </c:pt>
                <c:pt idx="96">
                  <c:v>-116.5224083838502</c:v>
                </c:pt>
                <c:pt idx="97">
                  <c:v>-116.9864056739348</c:v>
                </c:pt>
                <c:pt idx="98">
                  <c:v>-117.4527738424031</c:v>
                </c:pt>
                <c:pt idx="99">
                  <c:v>-117.9213965288463</c:v>
                </c:pt>
                <c:pt idx="100">
                  <c:v>-118.3921588025955</c:v>
                </c:pt>
                <c:pt idx="101">
                  <c:v>-118.8649472541015</c:v>
                </c:pt>
                <c:pt idx="102">
                  <c:v>-119.3396500766271</c:v>
                </c:pt>
                <c:pt idx="103">
                  <c:v>-119.8161571388973</c:v>
                </c:pt>
                <c:pt idx="104">
                  <c:v>-120.29436004931</c:v>
                </c:pt>
                <c:pt idx="105">
                  <c:v>-120.7741522122396</c:v>
                </c:pt>
                <c:pt idx="106">
                  <c:v>-121.2554288769852</c:v>
                </c:pt>
                <c:pt idx="107">
                  <c:v>-121.7380871798591</c:v>
                </c:pt>
                <c:pt idx="108">
                  <c:v>-122.222026179888</c:v>
                </c:pt>
                <c:pt idx="109">
                  <c:v>-122.707146888558</c:v>
                </c:pt>
                <c:pt idx="110">
                  <c:v>-123.1933522940412</c:v>
                </c:pt>
                <c:pt idx="111">
                  <c:v>-123.6805473802833</c:v>
                </c:pt>
                <c:pt idx="112">
                  <c:v>-124.1686391413441</c:v>
                </c:pt>
                <c:pt idx="113">
                  <c:v>-124.6575365913141</c:v>
                </c:pt>
                <c:pt idx="114">
                  <c:v>-125.1471507701599</c:v>
                </c:pt>
                <c:pt idx="115">
                  <c:v>-125.6373947458055</c:v>
                </c:pt>
                <c:pt idx="116">
                  <c:v>-126.1281836127177</c:v>
                </c:pt>
                <c:pt idx="117">
                  <c:v>-126.6194344873197</c:v>
                </c:pt>
                <c:pt idx="118">
                  <c:v>-127.1110665004417</c:v>
                </c:pt>
                <c:pt idx="119">
                  <c:v>-127.6030007870704</c:v>
                </c:pt>
              </c:numCache>
            </c:numRef>
          </c:yVal>
          <c:smooth val="0"/>
          <c:extLst xmlns:c16r2="http://schemas.microsoft.com/office/drawing/2015/06/chart">
            <c:ext xmlns:c16="http://schemas.microsoft.com/office/drawing/2014/chart" uri="{C3380CC4-5D6E-409C-BE32-E72D297353CC}">
              <c16:uniqueId val="{00000001-55F9-4B34-A80E-F30BFC34E588}"/>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0.0</c:v>
                </c:pt>
                <c:pt idx="1">
                  <c:v>-8.95037911114241</c:v>
                </c:pt>
                <c:pt idx="2">
                  <c:v>-16.88371514514301</c:v>
                </c:pt>
                <c:pt idx="3">
                  <c:v>-24.01003868404268</c:v>
                </c:pt>
                <c:pt idx="4">
                  <c:v>-30.50230506512344</c:v>
                </c:pt>
                <c:pt idx="5">
                  <c:v>-36.5038369014455</c:v>
                </c:pt>
                <c:pt idx="6">
                  <c:v>-42.13285343452253</c:v>
                </c:pt>
                <c:pt idx="7">
                  <c:v>-47.48641382491132</c:v>
                </c:pt>
                <c:pt idx="8">
                  <c:v>-51.56887516080132</c:v>
                </c:pt>
                <c:pt idx="9">
                  <c:v>-54.65046823132705</c:v>
                </c:pt>
                <c:pt idx="10">
                  <c:v>-57.31751373254383</c:v>
                </c:pt>
                <c:pt idx="11">
                  <c:v>-59.63800184026013</c:v>
                </c:pt>
                <c:pt idx="12">
                  <c:v>-61.66772920384574</c:v>
                </c:pt>
                <c:pt idx="13">
                  <c:v>-63.40226210206674</c:v>
                </c:pt>
                <c:pt idx="14">
                  <c:v>-64.92215215709768</c:v>
                </c:pt>
                <c:pt idx="15">
                  <c:v>-66.2616099338921</c:v>
                </c:pt>
                <c:pt idx="16">
                  <c:v>-67.4488007883465</c:v>
                </c:pt>
                <c:pt idx="17">
                  <c:v>-68.50709647059418</c:v>
                </c:pt>
                <c:pt idx="18">
                  <c:v>-69.45596730687248</c:v>
                </c:pt>
                <c:pt idx="19">
                  <c:v>-70.31170133368678</c:v>
                </c:pt>
                <c:pt idx="20">
                  <c:v>-71.08798481486245</c:v>
                </c:pt>
                <c:pt idx="21">
                  <c:v>-71.7944984913684</c:v>
                </c:pt>
                <c:pt idx="22">
                  <c:v>-72.43959039359328</c:v>
                </c:pt>
                <c:pt idx="23">
                  <c:v>-73.03114685333685</c:v>
                </c:pt>
                <c:pt idx="24">
                  <c:v>-73.57592225504777</c:v>
                </c:pt>
                <c:pt idx="25">
                  <c:v>-74.07972978565611</c:v>
                </c:pt>
                <c:pt idx="26">
                  <c:v>-74.54751077044376</c:v>
                </c:pt>
                <c:pt idx="27">
                  <c:v>-74.9836266223752</c:v>
                </c:pt>
                <c:pt idx="28">
                  <c:v>-75.3918936689756</c:v>
                </c:pt>
                <c:pt idx="29">
                  <c:v>-75.7756676699182</c:v>
                </c:pt>
                <c:pt idx="30">
                  <c:v>-76.13791352277347</c:v>
                </c:pt>
                <c:pt idx="31">
                  <c:v>-76.48126262358437</c:v>
                </c:pt>
                <c:pt idx="32">
                  <c:v>-76.80806020006155</c:v>
                </c:pt>
                <c:pt idx="33">
                  <c:v>-77.12040449672024</c:v>
                </c:pt>
                <c:pt idx="34">
                  <c:v>-77.42017606712655</c:v>
                </c:pt>
                <c:pt idx="35">
                  <c:v>-77.7090657729077</c:v>
                </c:pt>
                <c:pt idx="36">
                  <c:v>-77.98859934296158</c:v>
                </c:pt>
                <c:pt idx="37">
                  <c:v>-78.2601566680746</c:v>
                </c:pt>
                <c:pt idx="38">
                  <c:v>-78.52498811829045</c:v>
                </c:pt>
                <c:pt idx="39">
                  <c:v>-78.78422827097666</c:v>
                </c:pt>
                <c:pt idx="40">
                  <c:v>-79.03890792303365</c:v>
                </c:pt>
                <c:pt idx="41">
                  <c:v>-79.2899643268188</c:v>
                </c:pt>
                <c:pt idx="42">
                  <c:v>-79.53825005499675</c:v>
                </c:pt>
                <c:pt idx="43">
                  <c:v>-79.78454072698918</c:v>
                </c:pt>
                <c:pt idx="44">
                  <c:v>-80.0295417855077</c:v>
                </c:pt>
                <c:pt idx="45">
                  <c:v>-80.27389447690135</c:v>
                </c:pt>
                <c:pt idx="46">
                  <c:v>-80.51818116086915</c:v>
                </c:pt>
                <c:pt idx="47">
                  <c:v>-80.76293004655206</c:v>
                </c:pt>
                <c:pt idx="48">
                  <c:v>-81.00861944666621</c:v>
                </c:pt>
                <c:pt idx="49">
                  <c:v>-81.25568162056935</c:v>
                </c:pt>
                <c:pt idx="50">
                  <c:v>-81.50450626046857</c:v>
                </c:pt>
                <c:pt idx="51">
                  <c:v>-81.7554436679452</c:v>
                </c:pt>
                <c:pt idx="52">
                  <c:v>-82.00880765981674</c:v>
                </c:pt>
                <c:pt idx="53">
                  <c:v>-82.26487823657725</c:v>
                </c:pt>
                <c:pt idx="54">
                  <c:v>-82.52390404062271</c:v>
                </c:pt>
                <c:pt idx="55">
                  <c:v>-82.78610462736332</c:v>
                </c:pt>
                <c:pt idx="56">
                  <c:v>-83.05167256879075</c:v>
                </c:pt>
                <c:pt idx="57">
                  <c:v>-83.3207754061209</c:v>
                </c:pt>
                <c:pt idx="58">
                  <c:v>-83.59355746580422</c:v>
                </c:pt>
                <c:pt idx="59">
                  <c:v>-83.87014155114974</c:v>
                </c:pt>
                <c:pt idx="60">
                  <c:v>-84.15063052028381</c:v>
                </c:pt>
                <c:pt idx="61">
                  <c:v>-84.43510875969241</c:v>
                </c:pt>
                <c:pt idx="62">
                  <c:v>-84.72364356158277</c:v>
                </c:pt>
                <c:pt idx="63">
                  <c:v>-85.01628641231491</c:v>
                </c:pt>
                <c:pt idx="64">
                  <c:v>-85.31307419832635</c:v>
                </c:pt>
                <c:pt idx="65">
                  <c:v>-85.61403033536405</c:v>
                </c:pt>
                <c:pt idx="66">
                  <c:v>-85.9191658262348</c:v>
                </c:pt>
                <c:pt idx="67">
                  <c:v>-86.2284802517886</c:v>
                </c:pt>
                <c:pt idx="68">
                  <c:v>-86.5419626994758</c:v>
                </c:pt>
                <c:pt idx="69">
                  <c:v>-86.85959263336508</c:v>
                </c:pt>
                <c:pt idx="70">
                  <c:v>-87.18134070933638</c:v>
                </c:pt>
                <c:pt idx="71">
                  <c:v>-87.5071695387151</c:v>
                </c:pt>
                <c:pt idx="72">
                  <c:v>-87.83703440349791</c:v>
                </c:pt>
                <c:pt idx="73">
                  <c:v>-88.17088392605254</c:v>
                </c:pt>
                <c:pt idx="74">
                  <c:v>-88.50866069595666</c:v>
                </c:pt>
                <c:pt idx="75">
                  <c:v>-88.85030185649738</c:v>
                </c:pt>
                <c:pt idx="76">
                  <c:v>-89.19573965321341</c:v>
                </c:pt>
                <c:pt idx="77">
                  <c:v>-89.54490194660138</c:v>
                </c:pt>
                <c:pt idx="78">
                  <c:v>-89.89771269115498</c:v>
                </c:pt>
                <c:pt idx="79">
                  <c:v>-90.25409238261358</c:v>
                </c:pt>
                <c:pt idx="80">
                  <c:v>-90.61395847527866</c:v>
                </c:pt>
                <c:pt idx="81">
                  <c:v>-90.9772257711175</c:v>
                </c:pt>
                <c:pt idx="82">
                  <c:v>-91.34380678229034</c:v>
                </c:pt>
                <c:pt idx="83">
                  <c:v>-91.7136120686355</c:v>
                </c:pt>
                <c:pt idx="84">
                  <c:v>-92.0865505515485</c:v>
                </c:pt>
                <c:pt idx="85">
                  <c:v>-92.4625298056503</c:v>
                </c:pt>
                <c:pt idx="86">
                  <c:v>-92.84145632952504</c:v>
                </c:pt>
                <c:pt idx="87">
                  <c:v>-93.22323579674774</c:v>
                </c:pt>
                <c:pt idx="88">
                  <c:v>-93.6077732883773</c:v>
                </c:pt>
                <c:pt idx="89">
                  <c:v>-93.99497350798037</c:v>
                </c:pt>
                <c:pt idx="90">
                  <c:v>-94.38474098025381</c:v>
                </c:pt>
                <c:pt idx="91">
                  <c:v>-94.77698023420375</c:v>
                </c:pt>
                <c:pt idx="92">
                  <c:v>-95.17159597180534</c:v>
                </c:pt>
                <c:pt idx="93">
                  <c:v>-95.56849322302695</c:v>
                </c:pt>
                <c:pt idx="94">
                  <c:v>-95.9675774880584</c:v>
                </c:pt>
                <c:pt idx="95">
                  <c:v>-96.3687548674806</c:v>
                </c:pt>
                <c:pt idx="96">
                  <c:v>-96.77193218118235</c:v>
                </c:pt>
                <c:pt idx="97">
                  <c:v>-97.17701707665526</c:v>
                </c:pt>
                <c:pt idx="98">
                  <c:v>-97.58391812739501</c:v>
                </c:pt>
                <c:pt idx="99">
                  <c:v>-97.9925449219609</c:v>
                </c:pt>
                <c:pt idx="100">
                  <c:v>-98.40280814436407</c:v>
                </c:pt>
                <c:pt idx="101">
                  <c:v>-98.8146196462676</c:v>
                </c:pt>
                <c:pt idx="102">
                  <c:v>-99.22789251157545</c:v>
                </c:pt>
                <c:pt idx="103">
                  <c:v>-99.64254111389687</c:v>
                </c:pt>
                <c:pt idx="104">
                  <c:v>-100.0584811673261</c:v>
                </c:pt>
                <c:pt idx="105">
                  <c:v>-100.4756297710264</c:v>
                </c:pt>
                <c:pt idx="106">
                  <c:v>-100.8939054480193</c:v>
                </c:pt>
                <c:pt idx="107">
                  <c:v>-101.3132281785438</c:v>
                </c:pt>
                <c:pt idx="108">
                  <c:v>-101.7335194284078</c:v>
                </c:pt>
                <c:pt idx="109">
                  <c:v>-102.1547021726442</c:v>
                </c:pt>
                <c:pt idx="110">
                  <c:v>-102.576700914834</c:v>
                </c:pt>
                <c:pt idx="111">
                  <c:v>-102.9994417023718</c:v>
                </c:pt>
                <c:pt idx="112">
                  <c:v>-103.4228521379951</c:v>
                </c:pt>
                <c:pt idx="113">
                  <c:v>-103.8468613878531</c:v>
                </c:pt>
                <c:pt idx="114">
                  <c:v>-104.2714001863528</c:v>
                </c:pt>
                <c:pt idx="115">
                  <c:v>-104.696400838056</c:v>
                </c:pt>
                <c:pt idx="116">
                  <c:v>-105.1217972168429</c:v>
                </c:pt>
                <c:pt idx="117">
                  <c:v>-105.5475247625463</c:v>
                </c:pt>
                <c:pt idx="118">
                  <c:v>-105.9735204752988</c:v>
                </c:pt>
                <c:pt idx="119">
                  <c:v>-106.3997229077295</c:v>
                </c:pt>
              </c:numCache>
            </c:numRef>
          </c:yVal>
          <c:smooth val="0"/>
          <c:extLst xmlns:c16r2="http://schemas.microsoft.com/office/drawing/2015/06/chart">
            <c:ext xmlns:c16="http://schemas.microsoft.com/office/drawing/2014/chart" uri="{C3380CC4-5D6E-409C-BE32-E72D297353CC}">
              <c16:uniqueId val="{00000002-55F9-4B34-A80E-F30BFC34E588}"/>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0.0</c:v>
                </c:pt>
                <c:pt idx="1">
                  <c:v>-8.96361647256345</c:v>
                </c:pt>
                <c:pt idx="2">
                  <c:v>-16.67515279495865</c:v>
                </c:pt>
                <c:pt idx="3">
                  <c:v>-23.35719115109077</c:v>
                </c:pt>
                <c:pt idx="4">
                  <c:v>-29.19547143653381</c:v>
                </c:pt>
                <c:pt idx="5">
                  <c:v>-34.34530649766378</c:v>
                </c:pt>
                <c:pt idx="6">
                  <c:v>-38.9361628588008</c:v>
                </c:pt>
                <c:pt idx="7">
                  <c:v>-43.07565790069793</c:v>
                </c:pt>
                <c:pt idx="8">
                  <c:v>-46.16375130724373</c:v>
                </c:pt>
                <c:pt idx="9">
                  <c:v>-48.678548510763</c:v>
                </c:pt>
                <c:pt idx="10">
                  <c:v>-50.841649415696</c:v>
                </c:pt>
                <c:pt idx="11">
                  <c:v>-52.71482385476286</c:v>
                </c:pt>
                <c:pt idx="12">
                  <c:v>-54.34833624855446</c:v>
                </c:pt>
                <c:pt idx="13">
                  <c:v>-55.75796811600594</c:v>
                </c:pt>
                <c:pt idx="14">
                  <c:v>-56.9998499365597</c:v>
                </c:pt>
                <c:pt idx="15">
                  <c:v>-58.10279306500115</c:v>
                </c:pt>
                <c:pt idx="16">
                  <c:v>-59.09025209345327</c:v>
                </c:pt>
                <c:pt idx="17">
                  <c:v>-59.98140323586014</c:v>
                </c:pt>
                <c:pt idx="18">
                  <c:v>-60.79196046135894</c:v>
                </c:pt>
                <c:pt idx="19">
                  <c:v>-61.53483349055386</c:v>
                </c:pt>
                <c:pt idx="20">
                  <c:v>-62.22065861513602</c:v>
                </c:pt>
                <c:pt idx="21">
                  <c:v>-62.8570259789899</c:v>
                </c:pt>
                <c:pt idx="22">
                  <c:v>-63.45077316281724</c:v>
                </c:pt>
                <c:pt idx="23">
                  <c:v>-64.00781694862644</c:v>
                </c:pt>
                <c:pt idx="24">
                  <c:v>-64.53310633753571</c:v>
                </c:pt>
                <c:pt idx="25">
                  <c:v>-65.03079864464051</c:v>
                </c:pt>
                <c:pt idx="26">
                  <c:v>-65.5043587320297</c:v>
                </c:pt>
                <c:pt idx="27">
                  <c:v>-65.95675951067385</c:v>
                </c:pt>
                <c:pt idx="28">
                  <c:v>-66.39053883175187</c:v>
                </c:pt>
                <c:pt idx="29">
                  <c:v>-66.80787532013845</c:v>
                </c:pt>
                <c:pt idx="30">
                  <c:v>-67.21065017302458</c:v>
                </c:pt>
                <c:pt idx="31">
                  <c:v>-67.60049743960275</c:v>
                </c:pt>
                <c:pt idx="32">
                  <c:v>-67.97884497101677</c:v>
                </c:pt>
                <c:pt idx="33">
                  <c:v>-68.34694781465718</c:v>
                </c:pt>
                <c:pt idx="34">
                  <c:v>-68.70591339422297</c:v>
                </c:pt>
                <c:pt idx="35">
                  <c:v>-69.05672520000415</c:v>
                </c:pt>
                <c:pt idx="36">
                  <c:v>-69.4002616370126</c:v>
                </c:pt>
                <c:pt idx="37">
                  <c:v>-69.73731111470094</c:v>
                </c:pt>
                <c:pt idx="38">
                  <c:v>-70.06858447761578</c:v>
                </c:pt>
                <c:pt idx="39">
                  <c:v>-70.39472520270918</c:v>
                </c:pt>
                <c:pt idx="40">
                  <c:v>-70.71631799339593</c:v>
                </c:pt>
                <c:pt idx="41">
                  <c:v>-71.03389588337813</c:v>
                </c:pt>
                <c:pt idx="42">
                  <c:v>-71.34794617960368</c:v>
                </c:pt>
                <c:pt idx="43">
                  <c:v>-71.65891545926661</c:v>
                </c:pt>
                <c:pt idx="44">
                  <c:v>-71.9672137943458</c:v>
                </c:pt>
                <c:pt idx="45">
                  <c:v>-72.27321834415635</c:v>
                </c:pt>
                <c:pt idx="46">
                  <c:v>-72.57727642969757</c:v>
                </c:pt>
                <c:pt idx="47">
                  <c:v>-72.8797081783075</c:v>
                </c:pt>
                <c:pt idx="48">
                  <c:v>-73.18080881957287</c:v>
                </c:pt>
                <c:pt idx="49">
                  <c:v>-73.48085069160923</c:v>
                </c:pt>
                <c:pt idx="50">
                  <c:v>-73.78008500606285</c:v>
                </c:pt>
                <c:pt idx="51">
                  <c:v>-74.07874341184015</c:v>
                </c:pt>
                <c:pt idx="52">
                  <c:v>-74.37703938998265</c:v>
                </c:pt>
                <c:pt idx="53">
                  <c:v>-74.67516950650814</c:v>
                </c:pt>
                <c:pt idx="54">
                  <c:v>-74.97331454478365</c:v>
                </c:pt>
                <c:pt idx="55">
                  <c:v>-75.27164053513388</c:v>
                </c:pt>
                <c:pt idx="56">
                  <c:v>-75.5702996962609</c:v>
                </c:pt>
                <c:pt idx="57">
                  <c:v>-75.86943130039815</c:v>
                </c:pt>
                <c:pt idx="58">
                  <c:v>-76.16916247207881</c:v>
                </c:pt>
                <c:pt idx="59">
                  <c:v>-76.46960892865627</c:v>
                </c:pt>
                <c:pt idx="60">
                  <c:v>-76.7708756693769</c:v>
                </c:pt>
                <c:pt idx="61">
                  <c:v>-77.07305761864855</c:v>
                </c:pt>
                <c:pt idx="62">
                  <c:v>-77.37624022825088</c:v>
                </c:pt>
                <c:pt idx="63">
                  <c:v>-77.68050004250598</c:v>
                </c:pt>
                <c:pt idx="64">
                  <c:v>-77.98590522979246</c:v>
                </c:pt>
                <c:pt idx="65">
                  <c:v>-78.2925160833047</c:v>
                </c:pt>
                <c:pt idx="66">
                  <c:v>-78.60038549356251</c:v>
                </c:pt>
                <c:pt idx="67">
                  <c:v>-78.90955939482137</c:v>
                </c:pt>
                <c:pt idx="68">
                  <c:v>-79.22007718725183</c:v>
                </c:pt>
                <c:pt idx="69">
                  <c:v>-79.53197213659053</c:v>
                </c:pt>
                <c:pt idx="70">
                  <c:v>-79.84527175268215</c:v>
                </c:pt>
                <c:pt idx="71">
                  <c:v>-80.15999814823515</c:v>
                </c:pt>
                <c:pt idx="72">
                  <c:v>-80.47616837899295</c:v>
                </c:pt>
                <c:pt idx="73">
                  <c:v>-80.79379476635404</c:v>
                </c:pt>
                <c:pt idx="74">
                  <c:v>-81.11288520341952</c:v>
                </c:pt>
                <c:pt idx="75">
                  <c:v>-81.4334434453808</c:v>
                </c:pt>
                <c:pt idx="76">
                  <c:v>-81.7554693850143</c:v>
                </c:pt>
                <c:pt idx="77">
                  <c:v>-82.07895931410906</c:v>
                </c:pt>
                <c:pt idx="78">
                  <c:v>-82.40390617149338</c:v>
                </c:pt>
                <c:pt idx="79">
                  <c:v>-82.73029977830492</c:v>
                </c:pt>
                <c:pt idx="80">
                  <c:v>-83.05812706117694</c:v>
                </c:pt>
                <c:pt idx="81">
                  <c:v>-83.38737226387381</c:v>
                </c:pt>
                <c:pt idx="82">
                  <c:v>-83.71801714796311</c:v>
                </c:pt>
                <c:pt idx="83">
                  <c:v>-84.05004118299208</c:v>
                </c:pt>
                <c:pt idx="84">
                  <c:v>-84.38342172673835</c:v>
                </c:pt>
                <c:pt idx="85">
                  <c:v>-84.71813419591626</c:v>
                </c:pt>
                <c:pt idx="86">
                  <c:v>-85.05415222785085</c:v>
                </c:pt>
                <c:pt idx="87">
                  <c:v>-85.39144783349776</c:v>
                </c:pt>
                <c:pt idx="88">
                  <c:v>-85.72999154224465</c:v>
                </c:pt>
                <c:pt idx="89">
                  <c:v>-86.06975253883837</c:v>
                </c:pt>
                <c:pt idx="90">
                  <c:v>-86.41069879285624</c:v>
                </c:pt>
                <c:pt idx="91">
                  <c:v>-86.75279718100815</c:v>
                </c:pt>
                <c:pt idx="92">
                  <c:v>-87.09601360266651</c:v>
                </c:pt>
                <c:pt idx="93">
                  <c:v>-87.44031308888496</c:v>
                </c:pt>
                <c:pt idx="94">
                  <c:v>-87.7856599052584</c:v>
                </c:pt>
                <c:pt idx="95">
                  <c:v>-88.13201764888105</c:v>
                </c:pt>
                <c:pt idx="96">
                  <c:v>-88.47934933970117</c:v>
                </c:pt>
                <c:pt idx="97">
                  <c:v>-88.82761750652357</c:v>
                </c:pt>
                <c:pt idx="98">
                  <c:v>-89.17678426792895</c:v>
                </c:pt>
                <c:pt idx="99">
                  <c:v>-89.5268114083433</c:v>
                </c:pt>
                <c:pt idx="100">
                  <c:v>-89.8776604494883</c:v>
                </c:pt>
                <c:pt idx="101">
                  <c:v>-90.22929271744808</c:v>
                </c:pt>
                <c:pt idx="102">
                  <c:v>-90.58166940555292</c:v>
                </c:pt>
                <c:pt idx="103">
                  <c:v>-90.93475163327912</c:v>
                </c:pt>
                <c:pt idx="104">
                  <c:v>-91.28850050138544</c:v>
                </c:pt>
                <c:pt idx="105">
                  <c:v>-91.64287714342522</c:v>
                </c:pt>
                <c:pt idx="106">
                  <c:v>-91.99784277388561</c:v>
                </c:pt>
                <c:pt idx="107">
                  <c:v>-92.35335873301086</c:v>
                </c:pt>
                <c:pt idx="108">
                  <c:v>-92.70938652861915</c:v>
                </c:pt>
                <c:pt idx="109">
                  <c:v>-93.06588787492046</c:v>
                </c:pt>
                <c:pt idx="110">
                  <c:v>-93.4228247286005</c:v>
                </c:pt>
                <c:pt idx="111">
                  <c:v>-93.78015932223115</c:v>
                </c:pt>
                <c:pt idx="112">
                  <c:v>-94.13785419519168</c:v>
                </c:pt>
                <c:pt idx="113">
                  <c:v>-94.49587222221948</c:v>
                </c:pt>
                <c:pt idx="114">
                  <c:v>-94.85417663968825</c:v>
                </c:pt>
                <c:pt idx="115">
                  <c:v>-95.21273106977241</c:v>
                </c:pt>
                <c:pt idx="116">
                  <c:v>-95.57149954257284</c:v>
                </c:pt>
                <c:pt idx="117">
                  <c:v>-95.93044651634227</c:v>
                </c:pt>
                <c:pt idx="118">
                  <c:v>-96.28953689588795</c:v>
                </c:pt>
                <c:pt idx="119">
                  <c:v>-96.64873604926288</c:v>
                </c:pt>
              </c:numCache>
            </c:numRef>
          </c:yVal>
          <c:smooth val="0"/>
          <c:extLst xmlns:c16r2="http://schemas.microsoft.com/office/drawing/2015/06/chart">
            <c:ext xmlns:c16="http://schemas.microsoft.com/office/drawing/2014/chart" uri="{C3380CC4-5D6E-409C-BE32-E72D297353CC}">
              <c16:uniqueId val="{00000003-55F9-4B34-A80E-F30BFC34E588}"/>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0.0</c:v>
                </c:pt>
                <c:pt idx="1">
                  <c:v>-0.0594228014356304</c:v>
                </c:pt>
                <c:pt idx="2">
                  <c:v>-0.84202404691905</c:v>
                </c:pt>
                <c:pt idx="3">
                  <c:v>-2.245319924658816</c:v>
                </c:pt>
                <c:pt idx="4">
                  <c:v>-4.187490921496646</c:v>
                </c:pt>
                <c:pt idx="5">
                  <c:v>-6.604143595945061</c:v>
                </c:pt>
                <c:pt idx="6">
                  <c:v>-9.444154215757862</c:v>
                </c:pt>
                <c:pt idx="7">
                  <c:v>-11.99475370650453</c:v>
                </c:pt>
                <c:pt idx="8">
                  <c:v>-13.50953787243316</c:v>
                </c:pt>
                <c:pt idx="9">
                  <c:v>-14.88944318013546</c:v>
                </c:pt>
                <c:pt idx="10">
                  <c:v>-16.14237997818918</c:v>
                </c:pt>
                <c:pt idx="11">
                  <c:v>-17.27585677896877</c:v>
                </c:pt>
                <c:pt idx="12">
                  <c:v>-18.29699874539574</c:v>
                </c:pt>
                <c:pt idx="13">
                  <c:v>-19.16223085285037</c:v>
                </c:pt>
                <c:pt idx="14">
                  <c:v>-19.92195063062718</c:v>
                </c:pt>
                <c:pt idx="15">
                  <c:v>-20.58594407030887</c:v>
                </c:pt>
                <c:pt idx="16">
                  <c:v>-21.16272037684388</c:v>
                </c:pt>
                <c:pt idx="17">
                  <c:v>-21.65994432635898</c:v>
                </c:pt>
                <c:pt idx="18">
                  <c:v>-22.08456679199617</c:v>
                </c:pt>
                <c:pt idx="19">
                  <c:v>-22.44292761123688</c:v>
                </c:pt>
                <c:pt idx="20">
                  <c:v>-22.73966731280098</c:v>
                </c:pt>
                <c:pt idx="21">
                  <c:v>-22.97775879430765</c:v>
                </c:pt>
                <c:pt idx="22">
                  <c:v>-23.16146369253147</c:v>
                </c:pt>
                <c:pt idx="23">
                  <c:v>-23.29476155286693</c:v>
                </c:pt>
                <c:pt idx="24">
                  <c:v>-23.38137155033564</c:v>
                </c:pt>
                <c:pt idx="25">
                  <c:v>-23.4247752659403</c:v>
                </c:pt>
                <c:pt idx="26">
                  <c:v>-23.42814776185969</c:v>
                </c:pt>
                <c:pt idx="27">
                  <c:v>-23.39453989150388</c:v>
                </c:pt>
                <c:pt idx="28">
                  <c:v>-23.32682186312195</c:v>
                </c:pt>
                <c:pt idx="29">
                  <c:v>-23.22769418047392</c:v>
                </c:pt>
                <c:pt idx="30">
                  <c:v>-23.09969808457572</c:v>
                </c:pt>
                <c:pt idx="31">
                  <c:v>-22.94522504593368</c:v>
                </c:pt>
                <c:pt idx="32">
                  <c:v>-22.76652544915396</c:v>
                </c:pt>
                <c:pt idx="33">
                  <c:v>-22.56571454878667</c:v>
                </c:pt>
                <c:pt idx="34">
                  <c:v>-22.34477783771308</c:v>
                </c:pt>
                <c:pt idx="35">
                  <c:v>-22.1055810318112</c:v>
                </c:pt>
                <c:pt idx="36">
                  <c:v>-21.84987669247993</c:v>
                </c:pt>
                <c:pt idx="37">
                  <c:v>-21.57931040452422</c:v>
                </c:pt>
                <c:pt idx="38">
                  <c:v>-21.29542657388478</c:v>
                </c:pt>
                <c:pt idx="39">
                  <c:v>-20.99967372761648</c:v>
                </c:pt>
                <c:pt idx="40">
                  <c:v>-20.6934097929061</c:v>
                </c:pt>
                <c:pt idx="41">
                  <c:v>-20.37790696555066</c:v>
                </c:pt>
                <c:pt idx="42">
                  <c:v>-20.05435631165074</c:v>
                </c:pt>
                <c:pt idx="43">
                  <c:v>-19.72387212361036</c:v>
                </c:pt>
                <c:pt idx="44">
                  <c:v>-19.38749604749773</c:v>
                </c:pt>
                <c:pt idx="45">
                  <c:v>-19.04620099668637</c:v>
                </c:pt>
                <c:pt idx="46">
                  <c:v>-18.7008948614407</c:v>
                </c:pt>
                <c:pt idx="47">
                  <c:v>-18.35242402639778</c:v>
                </c:pt>
                <c:pt idx="48">
                  <c:v>-18.00157671569832</c:v>
                </c:pt>
                <c:pt idx="49">
                  <c:v>-17.64908617026686</c:v>
                </c:pt>
                <c:pt idx="50">
                  <c:v>-17.29563366605544</c:v>
                </c:pt>
                <c:pt idx="51">
                  <c:v>-16.94185138146622</c:v>
                </c:pt>
                <c:pt idx="52">
                  <c:v>-16.58832512132949</c:v>
                </c:pt>
                <c:pt idx="53">
                  <c:v>-16.23559690503498</c:v>
                </c:pt>
                <c:pt idx="54">
                  <c:v>-15.88416742532445</c:v>
                </c:pt>
                <c:pt idx="55">
                  <c:v>-15.53449838400957</c:v>
                </c:pt>
                <c:pt idx="56">
                  <c:v>-15.18701471055783</c:v>
                </c:pt>
                <c:pt idx="57">
                  <c:v>-14.84210666915851</c:v>
                </c:pt>
                <c:pt idx="58">
                  <c:v>-14.50013185959278</c:v>
                </c:pt>
                <c:pt idx="59">
                  <c:v>-14.16141711696946</c:v>
                </c:pt>
                <c:pt idx="60">
                  <c:v>-13.8262603150979</c:v>
                </c:pt>
                <c:pt idx="61">
                  <c:v>-13.49493207811793</c:v>
                </c:pt>
                <c:pt idx="62">
                  <c:v>-13.16767740470596</c:v>
                </c:pt>
                <c:pt idx="63">
                  <c:v>-12.84471720901502</c:v>
                </c:pt>
                <c:pt idx="64">
                  <c:v>-12.52624978232234</c:v>
                </c:pt>
                <c:pt idx="65">
                  <c:v>-12.21245217913656</c:v>
                </c:pt>
                <c:pt idx="66">
                  <c:v>-11.90348153135892</c:v>
                </c:pt>
                <c:pt idx="67">
                  <c:v>-11.5994762939572</c:v>
                </c:pt>
                <c:pt idx="68">
                  <c:v>-11.30055742538616</c:v>
                </c:pt>
                <c:pt idx="69">
                  <c:v>-11.00682950592682</c:v>
                </c:pt>
                <c:pt idx="70">
                  <c:v>-10.71838179690167</c:v>
                </c:pt>
                <c:pt idx="71">
                  <c:v>-10.43528924360453</c:v>
                </c:pt>
                <c:pt idx="72">
                  <c:v>-10.15761342469068</c:v>
                </c:pt>
                <c:pt idx="73">
                  <c:v>-9.885403450596186</c:v>
                </c:pt>
                <c:pt idx="74">
                  <c:v>-9.61869681347889</c:v>
                </c:pt>
                <c:pt idx="75">
                  <c:v>-9.357520191031197</c:v>
                </c:pt>
                <c:pt idx="76">
                  <c:v>-9.101890206413818</c:v>
                </c:pt>
                <c:pt idx="77">
                  <c:v>-8.851814146486505</c:v>
                </c:pt>
                <c:pt idx="78">
                  <c:v>-8.607290640360098</c:v>
                </c:pt>
                <c:pt idx="79">
                  <c:v>-8.368310300233098</c:v>
                </c:pt>
                <c:pt idx="80">
                  <c:v>-8.13485632639731</c:v>
                </c:pt>
                <c:pt idx="81">
                  <c:v>-7.906905078159975</c:v>
                </c:pt>
                <c:pt idx="82">
                  <c:v>-7.684426612425335</c:v>
                </c:pt>
                <c:pt idx="83">
                  <c:v>-7.46738519149767</c:v>
                </c:pt>
                <c:pt idx="84">
                  <c:v>-7.255739761712903</c:v>
                </c:pt>
                <c:pt idx="85">
                  <c:v>-7.04944440431382</c:v>
                </c:pt>
                <c:pt idx="86">
                  <c:v>-6.84844876000443</c:v>
                </c:pt>
                <c:pt idx="87">
                  <c:v>-6.652698428522854</c:v>
                </c:pt>
                <c:pt idx="88">
                  <c:v>-6.462135344474968</c:v>
                </c:pt>
                <c:pt idx="89">
                  <c:v>-6.27669813068087</c:v>
                </c:pt>
                <c:pt idx="90">
                  <c:v>-6.09632243017313</c:v>
                </c:pt>
                <c:pt idx="91">
                  <c:v>-5.920941217937965</c:v>
                </c:pt>
                <c:pt idx="92">
                  <c:v>-5.750485093464704</c:v>
                </c:pt>
                <c:pt idx="93">
                  <c:v>-5.584882555119266</c:v>
                </c:pt>
                <c:pt idx="94">
                  <c:v>-5.424060257232668</c:v>
                </c:pt>
                <c:pt idx="95">
                  <c:v>-5.267943250891676</c:v>
                </c:pt>
                <c:pt idx="96">
                  <c:v>-5.116455209220411</c:v>
                </c:pt>
                <c:pt idx="97">
                  <c:v>-4.969518638039061</c:v>
                </c:pt>
                <c:pt idx="98">
                  <c:v>-4.827055072609179</c:v>
                </c:pt>
                <c:pt idx="99">
                  <c:v>-4.688985261290687</c:v>
                </c:pt>
                <c:pt idx="100">
                  <c:v>-4.555229336747741</c:v>
                </c:pt>
                <c:pt idx="101">
                  <c:v>-4.425706975415776</c:v>
                </c:pt>
                <c:pt idx="102">
                  <c:v>-4.300337545849739</c:v>
                </c:pt>
                <c:pt idx="103">
                  <c:v>-4.179040246591285</c:v>
                </c:pt>
                <c:pt idx="104">
                  <c:v>-4.061734234091086</c:v>
                </c:pt>
                <c:pt idx="105">
                  <c:v>-3.948338741258794</c:v>
                </c:pt>
                <c:pt idx="106">
                  <c:v>-3.838773187193508</c:v>
                </c:pt>
                <c:pt idx="107">
                  <c:v>-3.732957278516551</c:v>
                </c:pt>
                <c:pt idx="108">
                  <c:v>-3.630811102864754</c:v>
                </c:pt>
                <c:pt idx="109">
                  <c:v>-3.532255214919576</c:v>
                </c:pt>
                <c:pt idx="110">
                  <c:v>-3.437210715449964</c:v>
                </c:pt>
                <c:pt idx="111">
                  <c:v>-3.345599323752594</c:v>
                </c:pt>
                <c:pt idx="112">
                  <c:v>-3.257343443856371</c:v>
                </c:pt>
                <c:pt idx="113">
                  <c:v>-3.172366224898266</c:v>
                </c:pt>
                <c:pt idx="114">
                  <c:v>-3.090591615971334</c:v>
                </c:pt>
                <c:pt idx="115">
                  <c:v>-3.011944415806282</c:v>
                </c:pt>
                <c:pt idx="116">
                  <c:v>-2.936350317583217</c:v>
                </c:pt>
                <c:pt idx="117">
                  <c:v>-2.863735949167221</c:v>
                </c:pt>
                <c:pt idx="118">
                  <c:v>-2.794028909054305</c:v>
                </c:pt>
                <c:pt idx="119">
                  <c:v>-2.72715779829241</c:v>
                </c:pt>
              </c:numCache>
            </c:numRef>
          </c:yVal>
          <c:smooth val="0"/>
          <c:extLst xmlns:c16r2="http://schemas.microsoft.com/office/drawing/2015/06/chart">
            <c:ext xmlns:c16="http://schemas.microsoft.com/office/drawing/2014/chart" uri="{C3380CC4-5D6E-409C-BE32-E72D297353CC}">
              <c16:uniqueId val="{00000004-55F9-4B34-A80E-F30BFC34E588}"/>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0.0</c:v>
                </c:pt>
                <c:pt idx="1">
                  <c:v>-11.59846986890807</c:v>
                </c:pt>
                <c:pt idx="2">
                  <c:v>-21.30862948380081</c:v>
                </c:pt>
                <c:pt idx="3">
                  <c:v>-29.47073110054498</c:v>
                </c:pt>
                <c:pt idx="4">
                  <c:v>-36.3614343789468</c:v>
                </c:pt>
                <c:pt idx="5">
                  <c:v>-42.20586534816766</c:v>
                </c:pt>
                <c:pt idx="6">
                  <c:v>-47.18738335070744</c:v>
                </c:pt>
                <c:pt idx="7">
                  <c:v>-51.45548615873074</c:v>
                </c:pt>
                <c:pt idx="8">
                  <c:v>-55.13220875276647</c:v>
                </c:pt>
                <c:pt idx="9">
                  <c:v>-58.31730337271704</c:v>
                </c:pt>
                <c:pt idx="10">
                  <c:v>-61.0924335087484</c:v>
                </c:pt>
                <c:pt idx="11">
                  <c:v>-63.52457005348424</c:v>
                </c:pt>
                <c:pt idx="12">
                  <c:v>-65.6687418820967</c:v>
                </c:pt>
                <c:pt idx="13">
                  <c:v>-67.5199290788169</c:v>
                </c:pt>
                <c:pt idx="14">
                  <c:v>-69.16421782804262</c:v>
                </c:pt>
                <c:pt idx="15">
                  <c:v>-70.63375501436575</c:v>
                </c:pt>
                <c:pt idx="16">
                  <c:v>-71.95502429548465</c:v>
                </c:pt>
                <c:pt idx="17">
                  <c:v>-73.1500252413057</c:v>
                </c:pt>
                <c:pt idx="18">
                  <c:v>-74.2370935670379</c:v>
                </c:pt>
                <c:pt idx="19">
                  <c:v>-75.2315662123392</c:v>
                </c:pt>
                <c:pt idx="20">
                  <c:v>-76.14632130879895</c:v>
                </c:pt>
                <c:pt idx="21">
                  <c:v>-76.99221682235338</c:v>
                </c:pt>
                <c:pt idx="22">
                  <c:v>-77.77844712517901</c:v>
                </c:pt>
                <c:pt idx="23">
                  <c:v>-78.51283308377786</c:v>
                </c:pt>
                <c:pt idx="24">
                  <c:v>-79.20205828031474</c:v>
                </c:pt>
                <c:pt idx="25">
                  <c:v>-79.8518615801422</c:v>
                </c:pt>
                <c:pt idx="26">
                  <c:v>-80.46712933198476</c:v>
                </c:pt>
                <c:pt idx="27">
                  <c:v>-81.05215171469841</c:v>
                </c:pt>
                <c:pt idx="28">
                  <c:v>-81.61066631445594</c:v>
                </c:pt>
                <c:pt idx="29">
                  <c:v>-82.14594378846823</c:v>
                </c:pt>
                <c:pt idx="30">
                  <c:v>-82.66085866042704</c:v>
                </c:pt>
                <c:pt idx="31">
                  <c:v>-83.15794768384603</c:v>
                </c:pt>
                <c:pt idx="32">
                  <c:v>-83.63945808921153</c:v>
                </c:pt>
                <c:pt idx="33">
                  <c:v>-84.10738759606326</c:v>
                </c:pt>
                <c:pt idx="34">
                  <c:v>-84.56351771350768</c:v>
                </c:pt>
                <c:pt idx="35">
                  <c:v>-85.00944156339028</c:v>
                </c:pt>
                <c:pt idx="36">
                  <c:v>-85.44658722647408</c:v>
                </c:pt>
                <c:pt idx="37">
                  <c:v>-85.87623742258687</c:v>
                </c:pt>
                <c:pt idx="38">
                  <c:v>-86.29954618275035</c:v>
                </c:pt>
                <c:pt idx="39">
                  <c:v>-86.7175529634401</c:v>
                </c:pt>
                <c:pt idx="40">
                  <c:v>-87.1311948858688</c:v>
                </c:pt>
                <c:pt idx="41">
                  <c:v>-87.54131720789155</c:v>
                </c:pt>
                <c:pt idx="42">
                  <c:v>-87.94868239462865</c:v>
                </c:pt>
                <c:pt idx="43">
                  <c:v>-88.35397802253955</c:v>
                </c:pt>
                <c:pt idx="44">
                  <c:v>-88.7578237078401</c:v>
                </c:pt>
                <c:pt idx="45">
                  <c:v>-89.16077721518786</c:v>
                </c:pt>
                <c:pt idx="46">
                  <c:v>-89.56333987438401</c:v>
                </c:pt>
                <c:pt idx="47">
                  <c:v>-89.96596140975998</c:v>
                </c:pt>
                <c:pt idx="48">
                  <c:v>-90.36904426844921</c:v>
                </c:pt>
                <c:pt idx="49">
                  <c:v>-90.77294751854292</c:v>
                </c:pt>
                <c:pt idx="50">
                  <c:v>-91.17799037587388</c:v>
                </c:pt>
                <c:pt idx="51">
                  <c:v>-91.584455408145</c:v>
                </c:pt>
                <c:pt idx="52">
                  <c:v>-91.99259145694894</c:v>
                </c:pt>
                <c:pt idx="53">
                  <c:v>-92.40261631180554</c:v>
                </c:pt>
                <c:pt idx="54">
                  <c:v>-92.81471916468263</c:v>
                </c:pt>
                <c:pt idx="55">
                  <c:v>-93.22906286909801</c:v>
                </c:pt>
                <c:pt idx="56">
                  <c:v>-93.64578602424945</c:v>
                </c:pt>
                <c:pt idx="57">
                  <c:v>-94.06500490168665</c:v>
                </c:pt>
                <c:pt idx="58">
                  <c:v>-94.48681522949164</c:v>
                </c:pt>
                <c:pt idx="59">
                  <c:v>-94.9112938469666</c:v>
                </c:pt>
                <c:pt idx="60">
                  <c:v>-95.3385002411187</c:v>
                </c:pt>
                <c:pt idx="61">
                  <c:v>-95.76847797479738</c:v>
                </c:pt>
                <c:pt idx="62">
                  <c:v>-96.2012560152225</c:v>
                </c:pt>
                <c:pt idx="63">
                  <c:v>-96.63684997056625</c:v>
                </c:pt>
                <c:pt idx="64">
                  <c:v>-97.07526324153923</c:v>
                </c:pt>
                <c:pt idx="65">
                  <c:v>-97.51648809410108</c:v>
                </c:pt>
                <c:pt idx="66">
                  <c:v>-97.9605066588897</c:v>
                </c:pt>
                <c:pt idx="67">
                  <c:v>-98.40729186241968</c:v>
                </c:pt>
                <c:pt idx="68">
                  <c:v>-98.85680829467015</c:v>
                </c:pt>
                <c:pt idx="69">
                  <c:v>-99.30901301724134</c:v>
                </c:pt>
                <c:pt idx="70">
                  <c:v>-99.76385631599531</c:v>
                </c:pt>
                <c:pt idx="71">
                  <c:v>-100.221282401733</c:v>
                </c:pt>
                <c:pt idx="72">
                  <c:v>-100.6812300622128</c:v>
                </c:pt>
                <c:pt idx="73">
                  <c:v>-101.1436332685935</c:v>
                </c:pt>
                <c:pt idx="74">
                  <c:v>-101.6084217391526</c:v>
                </c:pt>
                <c:pt idx="75">
                  <c:v>-102.0755214629289</c:v>
                </c:pt>
                <c:pt idx="76">
                  <c:v>-102.5448551858026</c:v>
                </c:pt>
                <c:pt idx="77">
                  <c:v>-103.0163428613173</c:v>
                </c:pt>
                <c:pt idx="78">
                  <c:v>-103.4899020684375</c:v>
                </c:pt>
                <c:pt idx="79">
                  <c:v>-103.965448398284</c:v>
                </c:pt>
                <c:pt idx="80">
                  <c:v>-104.4428958117596</c:v>
                </c:pt>
                <c:pt idx="81">
                  <c:v>-104.922156969904</c:v>
                </c:pt>
                <c:pt idx="82">
                  <c:v>-105.4031435386114</c:v>
                </c:pt>
                <c:pt idx="83">
                  <c:v>-105.8857664693901</c:v>
                </c:pt>
                <c:pt idx="84">
                  <c:v>-106.3699362575935</c:v>
                </c:pt>
                <c:pt idx="85">
                  <c:v>-106.8555631795984</c:v>
                </c:pt>
                <c:pt idx="86">
                  <c:v>-107.3425575102128</c:v>
                </c:pt>
                <c:pt idx="87">
                  <c:v>-107.8308297216204</c:v>
                </c:pt>
                <c:pt idx="88">
                  <c:v>-108.3202906650022</c:v>
                </c:pt>
                <c:pt idx="89">
                  <c:v>-108.8108517359806</c:v>
                </c:pt>
                <c:pt idx="90">
                  <c:v>-109.3024250249255</c:v>
                </c:pt>
                <c:pt idx="91">
                  <c:v>-109.7949234531188</c:v>
                </c:pt>
                <c:pt idx="92">
                  <c:v>-110.2882608956998</c:v>
                </c:pt>
                <c:pt idx="93">
                  <c:v>-110.7823522922863</c:v>
                </c:pt>
                <c:pt idx="94">
                  <c:v>-111.2771137460886</c:v>
                </c:pt>
                <c:pt idx="95">
                  <c:v>-111.7724626123045</c:v>
                </c:pt>
                <c:pt idx="96">
                  <c:v>-112.2683175765237</c:v>
                </c:pt>
                <c:pt idx="97">
                  <c:v>-112.7645987238375</c:v>
                </c:pt>
                <c:pt idx="98">
                  <c:v>-113.2612275992951</c:v>
                </c:pt>
                <c:pt idx="99">
                  <c:v>-113.7581272603461</c:v>
                </c:pt>
                <c:pt idx="100">
                  <c:v>-114.2552223218072</c:v>
                </c:pt>
                <c:pt idx="101">
                  <c:v>-114.7524389939217</c:v>
                </c:pt>
                <c:pt idx="102">
                  <c:v>-115.2497051140208</c:v>
                </c:pt>
                <c:pt idx="103">
                  <c:v>-115.7469501722426</c:v>
                </c:pt>
                <c:pt idx="104">
                  <c:v>-116.2441053317884</c:v>
                </c:pt>
                <c:pt idx="105">
                  <c:v>-116.7411034441238</c:v>
                </c:pt>
                <c:pt idx="106">
                  <c:v>-117.2378790595094</c:v>
                </c:pt>
                <c:pt idx="107">
                  <c:v>-117.7343684332545</c:v>
                </c:pt>
                <c:pt idx="108">
                  <c:v>-118.2305095280421</c:v>
                </c:pt>
                <c:pt idx="109">
                  <c:v>-118.726242012619</c:v>
                </c:pt>
                <c:pt idx="110">
                  <c:v>-119.2215072572039</c:v>
                </c:pt>
                <c:pt idx="111">
                  <c:v>-119.716248325879</c:v>
                </c:pt>
                <c:pt idx="112">
                  <c:v>-120.2104099662083</c:v>
                </c:pt>
                <c:pt idx="113">
                  <c:v>-120.7039385963863</c:v>
                </c:pt>
                <c:pt idx="114">
                  <c:v>-121.1967822901142</c:v>
                </c:pt>
                <c:pt idx="115">
                  <c:v>-121.6888907594293</c:v>
                </c:pt>
                <c:pt idx="116">
                  <c:v>-122.1802153357003</c:v>
                </c:pt>
                <c:pt idx="117">
                  <c:v>-122.6707089489737</c:v>
                </c:pt>
                <c:pt idx="118">
                  <c:v>-123.1603261058576</c:v>
                </c:pt>
                <c:pt idx="119">
                  <c:v>-123.6490228660955</c:v>
                </c:pt>
              </c:numCache>
            </c:numRef>
          </c:yVal>
          <c:smooth val="0"/>
          <c:extLst xmlns:c16r2="http://schemas.microsoft.com/office/drawing/2015/06/chart">
            <c:ext xmlns:c16="http://schemas.microsoft.com/office/drawing/2014/chart" uri="{C3380CC4-5D6E-409C-BE32-E72D297353CC}">
              <c16:uniqueId val="{00000005-55F9-4B34-A80E-F30BFC34E588}"/>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0.0</c:v>
                </c:pt>
                <c:pt idx="1">
                  <c:v>-9.85681112889324</c:v>
                </c:pt>
                <c:pt idx="2">
                  <c:v>-18.81186805780362</c:v>
                </c:pt>
                <c:pt idx="3">
                  <c:v>-27.07620053636672</c:v>
                </c:pt>
                <c:pt idx="4">
                  <c:v>-34.82246723791513</c:v>
                </c:pt>
                <c:pt idx="5">
                  <c:v>-41.05606562250657</c:v>
                </c:pt>
                <c:pt idx="6">
                  <c:v>-45.93836550895093</c:v>
                </c:pt>
                <c:pt idx="7">
                  <c:v>-50.09835109101277</c:v>
                </c:pt>
                <c:pt idx="8">
                  <c:v>-53.66032074839085</c:v>
                </c:pt>
                <c:pt idx="9">
                  <c:v>-56.72573586726957</c:v>
                </c:pt>
                <c:pt idx="10">
                  <c:v>-59.37754662741794</c:v>
                </c:pt>
                <c:pt idx="11">
                  <c:v>-61.68369063358568</c:v>
                </c:pt>
                <c:pt idx="12">
                  <c:v>-63.6999227498054</c:v>
                </c:pt>
                <c:pt idx="13">
                  <c:v>-65.42176940266017</c:v>
                </c:pt>
                <c:pt idx="14">
                  <c:v>-66.93113872116146</c:v>
                </c:pt>
                <c:pt idx="15">
                  <c:v>-68.26237080805763</c:v>
                </c:pt>
                <c:pt idx="16">
                  <c:v>-69.44376124963126</c:v>
                </c:pt>
                <c:pt idx="17">
                  <c:v>-70.49881454035494</c:v>
                </c:pt>
                <c:pt idx="18">
                  <c:v>-71.445153640103</c:v>
                </c:pt>
                <c:pt idx="19">
                  <c:v>-72.29736259876063</c:v>
                </c:pt>
                <c:pt idx="20">
                  <c:v>-73.06841914235518</c:v>
                </c:pt>
                <c:pt idx="21">
                  <c:v>-73.7692811780471</c:v>
                </c:pt>
                <c:pt idx="22">
                  <c:v>-74.4092449991677</c:v>
                </c:pt>
                <c:pt idx="23">
                  <c:v>-74.99623803258504</c:v>
                </c:pt>
                <c:pt idx="24">
                  <c:v>-75.5370564938762</c:v>
                </c:pt>
                <c:pt idx="25">
                  <c:v>-76.03755852514316</c:v>
                </c:pt>
                <c:pt idx="26">
                  <c:v>-76.50273302550248</c:v>
                </c:pt>
                <c:pt idx="27">
                  <c:v>-76.9369933611715</c:v>
                </c:pt>
                <c:pt idx="28">
                  <c:v>-77.3442096089548</c:v>
                </c:pt>
                <c:pt idx="29">
                  <c:v>-77.72779263120537</c:v>
                </c:pt>
                <c:pt idx="30">
                  <c:v>-78.0907633813931</c:v>
                </c:pt>
                <c:pt idx="31">
                  <c:v>-78.43580644646318</c:v>
                </c:pt>
                <c:pt idx="32">
                  <c:v>-78.76531740419111</c:v>
                </c:pt>
                <c:pt idx="33">
                  <c:v>-79.08144354310478</c:v>
                </c:pt>
                <c:pt idx="34">
                  <c:v>-79.38611638398878</c:v>
                </c:pt>
                <c:pt idx="35">
                  <c:v>-79.68107877908054</c:v>
                </c:pt>
                <c:pt idx="36">
                  <c:v>-79.96790760043177</c:v>
                </c:pt>
                <c:pt idx="37">
                  <c:v>-80.24803282768421</c:v>
                </c:pt>
                <c:pt idx="38">
                  <c:v>-80.52275369092098</c:v>
                </c:pt>
                <c:pt idx="39">
                  <c:v>-80.7932522447336</c:v>
                </c:pt>
                <c:pt idx="40">
                  <c:v>-81.06060524865506</c:v>
                </c:pt>
                <c:pt idx="41">
                  <c:v>-81.32579428540618</c:v>
                </c:pt>
                <c:pt idx="42">
                  <c:v>-81.58971452451121</c:v>
                </c:pt>
                <c:pt idx="43">
                  <c:v>-81.85318236269971</c:v>
                </c:pt>
                <c:pt idx="44">
                  <c:v>-82.11694212251977</c:v>
                </c:pt>
                <c:pt idx="45">
                  <c:v>-82.38167196861286</c:v>
                </c:pt>
                <c:pt idx="46">
                  <c:v>-82.64798916874633</c:v>
                </c:pt>
                <c:pt idx="47">
                  <c:v>-82.91645479850467</c:v>
                </c:pt>
                <c:pt idx="48">
                  <c:v>-83.18757797284785</c:v>
                </c:pt>
                <c:pt idx="49">
                  <c:v>-83.4618196729666</c:v>
                </c:pt>
                <c:pt idx="50">
                  <c:v>-83.73959622469736</c:v>
                </c:pt>
                <c:pt idx="51">
                  <c:v>-84.02128247503151</c:v>
                </c:pt>
                <c:pt idx="52">
                  <c:v>-84.3072147049834</c:v>
                </c:pt>
                <c:pt idx="53">
                  <c:v>-84.5976933114057</c:v>
                </c:pt>
                <c:pt idx="54">
                  <c:v>-84.89298528435074</c:v>
                </c:pt>
                <c:pt idx="55">
                  <c:v>-85.1933265024859</c:v>
                </c:pt>
                <c:pt idx="56">
                  <c:v>-85.4989238655926</c:v>
                </c:pt>
                <c:pt idx="57">
                  <c:v>-85.8099572802426</c:v>
                </c:pt>
                <c:pt idx="58">
                  <c:v>-86.12658151249605</c:v>
                </c:pt>
                <c:pt idx="59">
                  <c:v>-86.44892791946131</c:v>
                </c:pt>
                <c:pt idx="60">
                  <c:v>-86.7771060699488</c:v>
                </c:pt>
                <c:pt idx="61">
                  <c:v>-87.1112052632066</c:v>
                </c:pt>
                <c:pt idx="62">
                  <c:v>-87.45129595355593</c:v>
                </c:pt>
                <c:pt idx="63">
                  <c:v>-87.7974310878494</c:v>
                </c:pt>
                <c:pt idx="64">
                  <c:v>-88.1496473619127</c:v>
                </c:pt>
                <c:pt idx="65">
                  <c:v>-88.5079664014952</c:v>
                </c:pt>
                <c:pt idx="66">
                  <c:v>-88.87239587266447</c:v>
                </c:pt>
                <c:pt idx="67">
                  <c:v>-89.24293052618835</c:v>
                </c:pt>
                <c:pt idx="68">
                  <c:v>-89.61955317993897</c:v>
                </c:pt>
                <c:pt idx="69">
                  <c:v>-90.00223564313498</c:v>
                </c:pt>
                <c:pt idx="70">
                  <c:v>-90.39093958581906</c:v>
                </c:pt>
                <c:pt idx="71">
                  <c:v>-90.78561735679735</c:v>
                </c:pt>
                <c:pt idx="72">
                  <c:v>-91.18621275296589</c:v>
                </c:pt>
                <c:pt idx="73">
                  <c:v>-91.59266174279128</c:v>
                </c:pt>
                <c:pt idx="74">
                  <c:v>-92.00489314651757</c:v>
                </c:pt>
                <c:pt idx="75">
                  <c:v>-92.42282927548428</c:v>
                </c:pt>
                <c:pt idx="76">
                  <c:v>-92.84638653281515</c:v>
                </c:pt>
                <c:pt idx="77">
                  <c:v>-93.27547597759124</c:v>
                </c:pt>
                <c:pt idx="78">
                  <c:v>-93.7100038545127</c:v>
                </c:pt>
                <c:pt idx="79">
                  <c:v>-94.14987209089851</c:v>
                </c:pt>
                <c:pt idx="80">
                  <c:v>-94.59497876283328</c:v>
                </c:pt>
                <c:pt idx="81">
                  <c:v>-95.04521853209305</c:v>
                </c:pt>
                <c:pt idx="82">
                  <c:v>-95.50048305547307</c:v>
                </c:pt>
                <c:pt idx="83">
                  <c:v>-95.9606613679748</c:v>
                </c:pt>
                <c:pt idx="84">
                  <c:v>-96.425640241323</c:v>
                </c:pt>
                <c:pt idx="85">
                  <c:v>-96.89530451908321</c:v>
                </c:pt>
                <c:pt idx="86">
                  <c:v>-97.36953742973628</c:v>
                </c:pt>
                <c:pt idx="87">
                  <c:v>-97.84822087883867</c:v>
                </c:pt>
                <c:pt idx="88">
                  <c:v>-98.33123572147542</c:v>
                </c:pt>
                <c:pt idx="89">
                  <c:v>-98.81846201605613</c:v>
                </c:pt>
                <c:pt idx="90">
                  <c:v>-99.30977926048507</c:v>
                </c:pt>
                <c:pt idx="91">
                  <c:v>-99.80506661170415</c:v>
                </c:pt>
                <c:pt idx="92">
                  <c:v>-100.3042030895081</c:v>
                </c:pt>
                <c:pt idx="93">
                  <c:v>-100.8070677655442</c:v>
                </c:pt>
                <c:pt idx="94">
                  <c:v>-101.3135399382986</c:v>
                </c:pt>
                <c:pt idx="95">
                  <c:v>-101.823499294871</c:v>
                </c:pt>
                <c:pt idx="96">
                  <c:v>-102.336826060307</c:v>
                </c:pt>
                <c:pt idx="97">
                  <c:v>-102.8534011351799</c:v>
                </c:pt>
                <c:pt idx="98">
                  <c:v>-103.3731062221041</c:v>
                </c:pt>
                <c:pt idx="99">
                  <c:v>-103.8958239418243</c:v>
                </c:pt>
                <c:pt idx="100">
                  <c:v>-104.4214379394916</c:v>
                </c:pt>
                <c:pt idx="101">
                  <c:v>-104.9498329816884</c:v>
                </c:pt>
                <c:pt idx="102">
                  <c:v>-105.4808950447705</c:v>
                </c:pt>
                <c:pt idx="103">
                  <c:v>-106.0145113950261</c:v>
                </c:pt>
                <c:pt idx="104">
                  <c:v>-106.5505706611584</c:v>
                </c:pt>
                <c:pt idx="105">
                  <c:v>-107.0889628995419</c:v>
                </c:pt>
                <c:pt idx="106">
                  <c:v>-107.6295796527133</c:v>
                </c:pt>
                <c:pt idx="107">
                  <c:v>-108.1723140014878</c:v>
                </c:pt>
                <c:pt idx="108">
                  <c:v>-108.7170606111304</c:v>
                </c:pt>
                <c:pt idx="109">
                  <c:v>-109.2637157719373</c:v>
                </c:pt>
                <c:pt idx="110">
                  <c:v>-109.812177434565</c:v>
                </c:pt>
                <c:pt idx="111">
                  <c:v>-110.3623452404936</c:v>
                </c:pt>
                <c:pt idx="112">
                  <c:v>-110.9141205478945</c:v>
                </c:pt>
                <c:pt idx="113">
                  <c:v>-111.4674064532164</c:v>
                </c:pt>
                <c:pt idx="114">
                  <c:v>-112.0221078088016</c:v>
                </c:pt>
                <c:pt idx="115">
                  <c:v>-112.578131236754</c:v>
                </c:pt>
                <c:pt idx="116">
                  <c:v>-113.1353851393533</c:v>
                </c:pt>
                <c:pt idx="117">
                  <c:v>-113.6937797062401</c:v>
                </c:pt>
                <c:pt idx="118">
                  <c:v>-114.2532269185904</c:v>
                </c:pt>
                <c:pt idx="119">
                  <c:v>-114.8136405505215</c:v>
                </c:pt>
              </c:numCache>
            </c:numRef>
          </c:yVal>
          <c:smooth val="0"/>
          <c:extLst xmlns:c16r2="http://schemas.microsoft.com/office/drawing/2015/06/chart">
            <c:ext xmlns:c16="http://schemas.microsoft.com/office/drawing/2014/chart" uri="{C3380CC4-5D6E-409C-BE32-E72D297353CC}">
              <c16:uniqueId val="{00000006-55F9-4B34-A80E-F30BFC34E588}"/>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0.0</c:v>
                </c:pt>
                <c:pt idx="1">
                  <c:v>-9.775162023115625</c:v>
                </c:pt>
                <c:pt idx="2">
                  <c:v>-18.58656972074596</c:v>
                </c:pt>
                <c:pt idx="3">
                  <c:v>-26.64632827862168</c:v>
                </c:pt>
                <c:pt idx="4">
                  <c:v>-34.12826852562421</c:v>
                </c:pt>
                <c:pt idx="5">
                  <c:v>-41.1353153244</c:v>
                </c:pt>
                <c:pt idx="6">
                  <c:v>-46.14080714180545</c:v>
                </c:pt>
                <c:pt idx="7">
                  <c:v>-50.435763580987</c:v>
                </c:pt>
                <c:pt idx="8">
                  <c:v>-54.14228530185346</c:v>
                </c:pt>
                <c:pt idx="9">
                  <c:v>-57.36013739062037</c:v>
                </c:pt>
                <c:pt idx="10">
                  <c:v>-60.17096440611427</c:v>
                </c:pt>
                <c:pt idx="11">
                  <c:v>-62.64170219521839</c:v>
                </c:pt>
                <c:pt idx="12">
                  <c:v>-64.82733958790435</c:v>
                </c:pt>
                <c:pt idx="13">
                  <c:v>-66.72281929173594</c:v>
                </c:pt>
                <c:pt idx="14">
                  <c:v>-68.40972001005275</c:v>
                </c:pt>
                <c:pt idx="15">
                  <c:v>-69.92182400308184</c:v>
                </c:pt>
                <c:pt idx="16">
                  <c:v>-71.28698742829827</c:v>
                </c:pt>
                <c:pt idx="17">
                  <c:v>-72.52836570894533</c:v>
                </c:pt>
                <c:pt idx="18">
                  <c:v>-73.66521323156712</c:v>
                </c:pt>
                <c:pt idx="19">
                  <c:v>-74.7107932862655</c:v>
                </c:pt>
                <c:pt idx="20">
                  <c:v>-75.67798157478198</c:v>
                </c:pt>
                <c:pt idx="21">
                  <c:v>-76.5776596984674</c:v>
                </c:pt>
                <c:pt idx="22">
                  <c:v>-77.4190637445845</c:v>
                </c:pt>
                <c:pt idx="23">
                  <c:v>-78.21007249540844</c:v>
                </c:pt>
                <c:pt idx="24">
                  <c:v>-78.95744164278435</c:v>
                </c:pt>
                <c:pt idx="25">
                  <c:v>-79.66699432611767</c:v>
                </c:pt>
                <c:pt idx="26">
                  <c:v>-80.34368794208285</c:v>
                </c:pt>
                <c:pt idx="27">
                  <c:v>-80.9919064079095</c:v>
                </c:pt>
                <c:pt idx="28">
                  <c:v>-81.61549107761384</c:v>
                </c:pt>
                <c:pt idx="29">
                  <c:v>-82.21782411814456</c:v>
                </c:pt>
                <c:pt idx="30">
                  <c:v>-82.80189733510315</c:v>
                </c:pt>
                <c:pt idx="31">
                  <c:v>-83.37036872220131</c:v>
                </c:pt>
                <c:pt idx="32">
                  <c:v>-83.92560427295028</c:v>
                </c:pt>
                <c:pt idx="33">
                  <c:v>-84.46972069608998</c:v>
                </c:pt>
                <c:pt idx="34">
                  <c:v>-85.00461788855318</c:v>
                </c:pt>
                <c:pt idx="35">
                  <c:v>-85.53200602489048</c:v>
                </c:pt>
                <c:pt idx="36">
                  <c:v>-86.05342827327695</c:v>
                </c:pt>
                <c:pt idx="37">
                  <c:v>-86.57027993717338</c:v>
                </c:pt>
                <c:pt idx="38">
                  <c:v>-87.0838246697677</c:v>
                </c:pt>
                <c:pt idx="39">
                  <c:v>-87.59520813052924</c:v>
                </c:pt>
                <c:pt idx="40">
                  <c:v>-88.10546995452313</c:v>
                </c:pt>
                <c:pt idx="41">
                  <c:v>-88.61555396242098</c:v>
                </c:pt>
                <c:pt idx="42">
                  <c:v>-89.12631701630369</c:v>
                </c:pt>
                <c:pt idx="43">
                  <c:v>-89.63853675077897</c:v>
                </c:pt>
                <c:pt idx="44">
                  <c:v>-90.15291836529865</c:v>
                </c:pt>
                <c:pt idx="45">
                  <c:v>-90.67010062093868</c:v>
                </c:pt>
                <c:pt idx="46">
                  <c:v>-91.1906611814129</c:v>
                </c:pt>
                <c:pt idx="47">
                  <c:v>-91.71512139309925</c:v>
                </c:pt>
                <c:pt idx="48">
                  <c:v>-92.2439505871185</c:v>
                </c:pt>
                <c:pt idx="49">
                  <c:v>-92.77756997182406</c:v>
                </c:pt>
                <c:pt idx="50">
                  <c:v>-93.31635617204923</c:v>
                </c:pt>
                <c:pt idx="51">
                  <c:v>-93.8606444617654</c:v>
                </c:pt>
                <c:pt idx="52">
                  <c:v>-94.41073172855084</c:v>
                </c:pt>
                <c:pt idx="53">
                  <c:v>-94.96687920271688</c:v>
                </c:pt>
                <c:pt idx="54">
                  <c:v>-95.5293149778131</c:v>
                </c:pt>
                <c:pt idx="55">
                  <c:v>-96.09823634532948</c:v>
                </c:pt>
                <c:pt idx="56">
                  <c:v>-96.67381196276087</c:v>
                </c:pt>
                <c:pt idx="57">
                  <c:v>-97.25618387146105</c:v>
                </c:pt>
                <c:pt idx="58">
                  <c:v>-97.8454693782005</c:v>
                </c:pt>
                <c:pt idx="59">
                  <c:v>-98.44176281259095</c:v>
                </c:pt>
                <c:pt idx="60">
                  <c:v>-99.04513717077918</c:v>
                </c:pt>
                <c:pt idx="61">
                  <c:v>-99.65564565455446</c:v>
                </c:pt>
                <c:pt idx="62">
                  <c:v>-100.2733231139</c:v>
                </c:pt>
                <c:pt idx="63">
                  <c:v>-100.8981874000738</c:v>
                </c:pt>
                <c:pt idx="64">
                  <c:v>-101.5302406355672</c:v>
                </c:pt>
                <c:pt idx="65">
                  <c:v>-102.1694704065585</c:v>
                </c:pt>
                <c:pt idx="66">
                  <c:v>-102.8158508830156</c:v>
                </c:pt>
                <c:pt idx="67">
                  <c:v>-103.4693438710519</c:v>
                </c:pt>
                <c:pt idx="68">
                  <c:v>-104.1298998017737</c:v>
                </c:pt>
                <c:pt idx="69">
                  <c:v>-104.7974586604741</c:v>
                </c:pt>
                <c:pt idx="70">
                  <c:v>-105.4719508597505</c:v>
                </c:pt>
                <c:pt idx="71">
                  <c:v>-106.1532980598322</c:v>
                </c:pt>
                <c:pt idx="72">
                  <c:v>-106.841413939159</c:v>
                </c:pt>
                <c:pt idx="73">
                  <c:v>-107.536204918079</c:v>
                </c:pt>
                <c:pt idx="74">
                  <c:v>-108.2375708382965</c:v>
                </c:pt>
                <c:pt idx="75">
                  <c:v>-108.9454056005538</c:v>
                </c:pt>
                <c:pt idx="76">
                  <c:v>-109.6595977628817</c:v>
                </c:pt>
                <c:pt idx="77">
                  <c:v>-110.3800311016048</c:v>
                </c:pt>
                <c:pt idx="78">
                  <c:v>-111.1065851371422</c:v>
                </c:pt>
                <c:pt idx="79">
                  <c:v>-111.8391356265697</c:v>
                </c:pt>
                <c:pt idx="80">
                  <c:v>-112.5775550247517</c:v>
                </c:pt>
                <c:pt idx="81">
                  <c:v>-113.3217129157692</c:v>
                </c:pt>
                <c:pt idx="82">
                  <c:v>-114.0714764162894</c:v>
                </c:pt>
                <c:pt idx="83">
                  <c:v>-114.8267105524219</c:v>
                </c:pt>
                <c:pt idx="84">
                  <c:v>-115.5872786115024</c:v>
                </c:pt>
                <c:pt idx="85">
                  <c:v>-116.3530424702044</c:v>
                </c:pt>
                <c:pt idx="86">
                  <c:v>-117.1238629002996</c:v>
                </c:pt>
                <c:pt idx="87">
                  <c:v>-117.8995998532791</c:v>
                </c:pt>
                <c:pt idx="88">
                  <c:v>-118.6801127250387</c:v>
                </c:pt>
                <c:pt idx="89">
                  <c:v>-119.4652606017426</c:v>
                </c:pt>
                <c:pt idx="90">
                  <c:v>-120.2549024879017</c:v>
                </c:pt>
                <c:pt idx="91">
                  <c:v>-121.0488975176986</c:v>
                </c:pt>
                <c:pt idx="92">
                  <c:v>-121.8471051504848</c:v>
                </c:pt>
                <c:pt idx="93">
                  <c:v>-122.6493853513848</c:v>
                </c:pt>
                <c:pt idx="94">
                  <c:v>-123.4555987578119</c:v>
                </c:pt>
                <c:pt idx="95">
                  <c:v>-124.2656068327688</c:v>
                </c:pt>
                <c:pt idx="96">
                  <c:v>-125.0792720056488</c:v>
                </c:pt>
                <c:pt idx="97">
                  <c:v>-125.8964578013006</c:v>
                </c:pt>
                <c:pt idx="98">
                  <c:v>-126.7170289580226</c:v>
                </c:pt>
                <c:pt idx="99">
                  <c:v>-127.5408515351724</c:v>
                </c:pt>
                <c:pt idx="100">
                  <c:v>-128.3677930109807</c:v>
                </c:pt>
                <c:pt idx="101">
                  <c:v>-129.1977223711788</c:v>
                </c:pt>
                <c:pt idx="102">
                  <c:v>-130.03051018899</c:v>
                </c:pt>
                <c:pt idx="103">
                  <c:v>-130.8660286970076</c:v>
                </c:pt>
                <c:pt idx="104">
                  <c:v>-131.704151851477</c:v>
                </c:pt>
                <c:pt idx="105">
                  <c:v>-132.5447553894342</c:v>
                </c:pt>
                <c:pt idx="106">
                  <c:v>-133.3877168791614</c:v>
                </c:pt>
                <c:pt idx="107">
                  <c:v>-134.2329157643912</c:v>
                </c:pt>
                <c:pt idx="108">
                  <c:v>-135.0802334026257</c:v>
                </c:pt>
                <c:pt idx="109">
                  <c:v>-135.9295530980107</c:v>
                </c:pt>
                <c:pt idx="110">
                  <c:v>-136.7807601290683</c:v>
                </c:pt>
                <c:pt idx="111">
                  <c:v>-137.6337417716518</c:v>
                </c:pt>
                <c:pt idx="112">
                  <c:v>-138.4883873174521</c:v>
                </c:pt>
                <c:pt idx="113">
                  <c:v>-139.3445880883364</c:v>
                </c:pt>
                <c:pt idx="114">
                  <c:v>-140.2022374468333</c:v>
                </c:pt>
                <c:pt idx="115">
                  <c:v>-141.0612308030118</c:v>
                </c:pt>
                <c:pt idx="116">
                  <c:v>-141.9214656180193</c:v>
                </c:pt>
                <c:pt idx="117">
                  <c:v>-142.7828414045343</c:v>
                </c:pt>
                <c:pt idx="118">
                  <c:v>-143.6452597243319</c:v>
                </c:pt>
                <c:pt idx="119">
                  <c:v>-144.5086241832087</c:v>
                </c:pt>
              </c:numCache>
            </c:numRef>
          </c:yVal>
          <c:smooth val="0"/>
          <c:extLst xmlns:c16r2="http://schemas.microsoft.com/office/drawing/2015/06/chart">
            <c:ext xmlns:c16="http://schemas.microsoft.com/office/drawing/2014/chart" uri="{C3380CC4-5D6E-409C-BE32-E72D297353CC}">
              <c16:uniqueId val="{00000007-55F9-4B34-A80E-F30BFC34E588}"/>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0.0</c:v>
                </c:pt>
                <c:pt idx="1">
                  <c:v>-11.59846986890807</c:v>
                </c:pt>
                <c:pt idx="2">
                  <c:v>-21.2410848061113</c:v>
                </c:pt>
                <c:pt idx="3">
                  <c:v>-29.28427935854188</c:v>
                </c:pt>
                <c:pt idx="4">
                  <c:v>-36.01725487576251</c:v>
                </c:pt>
                <c:pt idx="5">
                  <c:v>-41.67483407468944</c:v>
                </c:pt>
                <c:pt idx="6">
                  <c:v>-46.44785363637675</c:v>
                </c:pt>
                <c:pt idx="7">
                  <c:v>-50.49156074348411</c:v>
                </c:pt>
                <c:pt idx="8">
                  <c:v>-53.93239735213456</c:v>
                </c:pt>
                <c:pt idx="9">
                  <c:v>-56.8734822182778</c:v>
                </c:pt>
                <c:pt idx="10">
                  <c:v>-59.399041078062</c:v>
                </c:pt>
                <c:pt idx="11">
                  <c:v>-61.57798722400275</c:v>
                </c:pt>
                <c:pt idx="12">
                  <c:v>-63.46681582095561</c:v>
                </c:pt>
                <c:pt idx="13">
                  <c:v>-65.0616089256078</c:v>
                </c:pt>
                <c:pt idx="14">
                  <c:v>-66.44694314647766</c:v>
                </c:pt>
                <c:pt idx="15">
                  <c:v>-67.65560949236305</c:v>
                </c:pt>
                <c:pt idx="16">
                  <c:v>-68.71454904647133</c:v>
                </c:pt>
                <c:pt idx="17">
                  <c:v>-69.64609162757733</c:v>
                </c:pt>
                <c:pt idx="18">
                  <c:v>-70.4688148358955</c:v>
                </c:pt>
                <c:pt idx="19">
                  <c:v>-71.19823719933895</c:v>
                </c:pt>
                <c:pt idx="20">
                  <c:v>-71.84737826744075</c:v>
                </c:pt>
                <c:pt idx="21">
                  <c:v>-72.4272115248341</c:v>
                </c:pt>
                <c:pt idx="22">
                  <c:v>-72.947030938718</c:v>
                </c:pt>
                <c:pt idx="23">
                  <c:v>-73.41474789064978</c:v>
                </c:pt>
                <c:pt idx="24">
                  <c:v>-73.83713197477664</c:v>
                </c:pt>
                <c:pt idx="25">
                  <c:v>-74.22000651612287</c:v>
                </c:pt>
                <c:pt idx="26">
                  <c:v>-74.56831917776505</c:v>
                </c:pt>
                <c:pt idx="27">
                  <c:v>-74.88644102127864</c:v>
                </c:pt>
                <c:pt idx="28">
                  <c:v>-75.17819260339255</c:v>
                </c:pt>
                <c:pt idx="29">
                  <c:v>-75.4469294813584</c:v>
                </c:pt>
                <c:pt idx="30">
                  <c:v>-75.69561274243394</c:v>
                </c:pt>
                <c:pt idx="31">
                  <c:v>-75.92686699419573</c:v>
                </c:pt>
                <c:pt idx="32">
                  <c:v>-76.14302818429314</c:v>
                </c:pt>
                <c:pt idx="33">
                  <c:v>-76.3461831669474</c:v>
                </c:pt>
                <c:pt idx="34">
                  <c:v>-76.53820256369418</c:v>
                </c:pt>
                <c:pt idx="35">
                  <c:v>-76.72076816807947</c:v>
                </c:pt>
                <c:pt idx="36">
                  <c:v>-76.89539590386221</c:v>
                </c:pt>
                <c:pt idx="37">
                  <c:v>-77.06345515274035</c:v>
                </c:pt>
                <c:pt idx="38">
                  <c:v>-77.22618511160235</c:v>
                </c:pt>
                <c:pt idx="39">
                  <c:v>-77.38470855831065</c:v>
                </c:pt>
                <c:pt idx="40">
                  <c:v>-77.5400439112473</c:v>
                </c:pt>
                <c:pt idx="41">
                  <c:v>-77.69311549573286</c:v>
                </c:pt>
                <c:pt idx="42">
                  <c:v>-77.84476244044526</c:v>
                </c:pt>
                <c:pt idx="43">
                  <c:v>-77.99574643645879</c:v>
                </c:pt>
                <c:pt idx="44">
                  <c:v>-78.14675854721234</c:v>
                </c:pt>
                <c:pt idx="45">
                  <c:v>-78.29842522277067</c:v>
                </c:pt>
                <c:pt idx="46">
                  <c:v>-78.45131364365943</c:v>
                </c:pt>
                <c:pt idx="47">
                  <c:v>-78.60593649668766</c:v>
                </c:pt>
                <c:pt idx="48">
                  <c:v>-78.76275626679035</c:v>
                </c:pt>
                <c:pt idx="49">
                  <c:v>-78.92218911396056</c:v>
                </c:pt>
                <c:pt idx="50">
                  <c:v>-79.08460839225535</c:v>
                </c:pt>
                <c:pt idx="51">
                  <c:v>-79.25034785800526</c:v>
                </c:pt>
                <c:pt idx="52">
                  <c:v>-79.41970460615584</c:v>
                </c:pt>
                <c:pt idx="53">
                  <c:v>-79.59294176788315</c:v>
                </c:pt>
                <c:pt idx="54">
                  <c:v>-79.77029099670955</c:v>
                </c:pt>
                <c:pt idx="55">
                  <c:v>-79.95195476609796</c:v>
                </c:pt>
                <c:pt idx="56">
                  <c:v>-80.13810849814763</c:v>
                </c:pt>
                <c:pt idx="57">
                  <c:v>-80.32890253998505</c:v>
                </c:pt>
                <c:pt idx="58">
                  <c:v>-80.52446400218331</c:v>
                </c:pt>
                <c:pt idx="59">
                  <c:v>-80.72489847144334</c:v>
                </c:pt>
                <c:pt idx="60">
                  <c:v>-80.9302916083261</c:v>
                </c:pt>
                <c:pt idx="61">
                  <c:v>-81.14071063932716</c:v>
                </c:pt>
                <c:pt idx="62">
                  <c:v>-81.35620575152335</c:v>
                </c:pt>
                <c:pt idx="63">
                  <c:v>-81.57681139712729</c:v>
                </c:pt>
                <c:pt idx="64">
                  <c:v>-81.80254751439828</c:v>
                </c:pt>
                <c:pt idx="65">
                  <c:v>-82.03342067077392</c:v>
                </c:pt>
                <c:pt idx="66">
                  <c:v>-82.26942513348143</c:v>
                </c:pt>
                <c:pt idx="67">
                  <c:v>-82.51054387240099</c:v>
                </c:pt>
                <c:pt idx="68">
                  <c:v>-82.756749499536</c:v>
                </c:pt>
                <c:pt idx="69">
                  <c:v>-83.00800514908408</c:v>
                </c:pt>
                <c:pt idx="70">
                  <c:v>-83.2642653018061</c:v>
                </c:pt>
                <c:pt idx="71">
                  <c:v>-83.52547655702459</c:v>
                </c:pt>
                <c:pt idx="72">
                  <c:v>-83.79157835549721</c:v>
                </c:pt>
                <c:pt idx="73">
                  <c:v>-84.0625036559727</c:v>
                </c:pt>
                <c:pt idx="74">
                  <c:v>-84.33817956826624</c:v>
                </c:pt>
                <c:pt idx="75">
                  <c:v>-84.6185279453353</c:v>
                </c:pt>
                <c:pt idx="76">
                  <c:v>-84.90346593675615</c:v>
                </c:pt>
                <c:pt idx="77">
                  <c:v>-85.19290650586385</c:v>
                </c:pt>
                <c:pt idx="78">
                  <c:v>-85.48675891262417</c:v>
                </c:pt>
                <c:pt idx="79">
                  <c:v>-85.7849291642524</c:v>
                </c:pt>
                <c:pt idx="80">
                  <c:v>-86.08732043539292</c:v>
                </c:pt>
                <c:pt idx="81">
                  <c:v>-86.39383345967506</c:v>
                </c:pt>
                <c:pt idx="82">
                  <c:v>-86.7043668942556</c:v>
                </c:pt>
                <c:pt idx="83">
                  <c:v>-87.01881765892398</c:v>
                </c:pt>
                <c:pt idx="84">
                  <c:v>-87.33708125125145</c:v>
                </c:pt>
                <c:pt idx="85">
                  <c:v>-87.65905203918381</c:v>
                </c:pt>
                <c:pt idx="86">
                  <c:v>-87.9846235323712</c:v>
                </c:pt>
                <c:pt idx="87">
                  <c:v>-88.31368863349535</c:v>
                </c:pt>
                <c:pt idx="88">
                  <c:v>-88.64613987079838</c:v>
                </c:pt>
                <c:pt idx="89">
                  <c:v>-88.981869612865</c:v>
                </c:pt>
                <c:pt idx="90">
                  <c:v>-89.3207702667713</c:v>
                </c:pt>
                <c:pt idx="91">
                  <c:v>-89.66273446056054</c:v>
                </c:pt>
                <c:pt idx="92">
                  <c:v>-90.00765521099356</c:v>
                </c:pt>
                <c:pt idx="93">
                  <c:v>-90.35542607748118</c:v>
                </c:pt>
                <c:pt idx="94">
                  <c:v>-90.70594130302521</c:v>
                </c:pt>
                <c:pt idx="95">
                  <c:v>-91.05909594295075</c:v>
                </c:pt>
                <c:pt idx="96">
                  <c:v>-91.4147859822201</c:v>
                </c:pt>
                <c:pt idx="97">
                  <c:v>-91.77290844200856</c:v>
                </c:pt>
                <c:pt idx="98">
                  <c:v>-92.13336147622798</c:v>
                </c:pt>
                <c:pt idx="99">
                  <c:v>-92.49604445862678</c:v>
                </c:pt>
                <c:pt idx="100">
                  <c:v>-92.86085806107394</c:v>
                </c:pt>
                <c:pt idx="101">
                  <c:v>-93.22770432358821</c:v>
                </c:pt>
                <c:pt idx="102">
                  <c:v>-93.59648671666353</c:v>
                </c:pt>
                <c:pt idx="103">
                  <c:v>-93.9671101963686</c:v>
                </c:pt>
                <c:pt idx="104">
                  <c:v>-94.33948125271591</c:v>
                </c:pt>
                <c:pt idx="105">
                  <c:v>-94.71350795177522</c:v>
                </c:pt>
                <c:pt idx="106">
                  <c:v>-95.08909997189583</c:v>
                </c:pt>
                <c:pt idx="107">
                  <c:v>-95.46616863449981</c:v>
                </c:pt>
                <c:pt idx="108">
                  <c:v>-95.8446269297947</c:v>
                </c:pt>
                <c:pt idx="109">
                  <c:v>-96.22438953776616</c:v>
                </c:pt>
                <c:pt idx="110">
                  <c:v>-96.60537284478394</c:v>
                </c:pt>
                <c:pt idx="111">
                  <c:v>-96.98749495616266</c:v>
                </c:pt>
                <c:pt idx="112">
                  <c:v>-97.37067570492538</c:v>
                </c:pt>
                <c:pt idx="113">
                  <c:v>-97.75483665712085</c:v>
                </c:pt>
                <c:pt idx="114">
                  <c:v>-98.13990111388497</c:v>
                </c:pt>
                <c:pt idx="115">
                  <c:v>-98.5257941105626</c:v>
                </c:pt>
                <c:pt idx="116">
                  <c:v>-98.91244241307004</c:v>
                </c:pt>
                <c:pt idx="117">
                  <c:v>-99.29977451174435</c:v>
                </c:pt>
                <c:pt idx="118">
                  <c:v>-99.68772061290345</c:v>
                </c:pt>
                <c:pt idx="119">
                  <c:v>-100.0762126282625</c:v>
                </c:pt>
              </c:numCache>
            </c:numRef>
          </c:yVal>
          <c:smooth val="0"/>
          <c:extLst xmlns:c16r2="http://schemas.microsoft.com/office/drawing/2015/06/chart">
            <c:ext xmlns:c16="http://schemas.microsoft.com/office/drawing/2014/chart" uri="{C3380CC4-5D6E-409C-BE32-E72D297353CC}">
              <c16:uniqueId val="{00000008-55F9-4B34-A80E-F30BFC34E588}"/>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0.0</c:v>
                </c:pt>
                <c:pt idx="1">
                  <c:v>-11.59846986890852</c:v>
                </c:pt>
                <c:pt idx="2">
                  <c:v>-21.32118857237219</c:v>
                </c:pt>
                <c:pt idx="3">
                  <c:v>-29.506434911832</c:v>
                </c:pt>
                <c:pt idx="4">
                  <c:v>-36.42928408945814</c:v>
                </c:pt>
                <c:pt idx="5">
                  <c:v>-42.31358276014905</c:v>
                </c:pt>
                <c:pt idx="6">
                  <c:v>-47.341652345081</c:v>
                </c:pt>
                <c:pt idx="7">
                  <c:v>-51.66214461199934</c:v>
                </c:pt>
                <c:pt idx="8">
                  <c:v>-55.39640180521279</c:v>
                </c:pt>
                <c:pt idx="9">
                  <c:v>-58.64360646744004</c:v>
                </c:pt>
                <c:pt idx="10">
                  <c:v>-61.48495171715327</c:v>
                </c:pt>
                <c:pt idx="11">
                  <c:v>-63.9870187339543</c:v>
                </c:pt>
                <c:pt idx="12">
                  <c:v>-66.2045125852601</c:v>
                </c:pt>
                <c:pt idx="13">
                  <c:v>-68.1321437382453</c:v>
                </c:pt>
                <c:pt idx="14">
                  <c:v>-69.85452958142468</c:v>
                </c:pt>
                <c:pt idx="15">
                  <c:v>-71.40359334736696</c:v>
                </c:pt>
                <c:pt idx="16">
                  <c:v>-72.80561567267158</c:v>
                </c:pt>
                <c:pt idx="17">
                  <c:v>-74.08242050398901</c:v>
                </c:pt>
                <c:pt idx="18">
                  <c:v>-75.25219545958225</c:v>
                </c:pt>
                <c:pt idx="19">
                  <c:v>-76.33015577890137</c:v>
                </c:pt>
                <c:pt idx="20">
                  <c:v>-77.32908243663945</c:v>
                </c:pt>
                <c:pt idx="21">
                  <c:v>-78.25975855832708</c:v>
                </c:pt>
                <c:pt idx="22">
                  <c:v>-79.1313236250203</c:v>
                </c:pt>
                <c:pt idx="23">
                  <c:v>-79.9515612042187</c:v>
                </c:pt>
                <c:pt idx="24">
                  <c:v>-80.72713291653326</c:v>
                </c:pt>
                <c:pt idx="25">
                  <c:v>-81.46376890382358</c:v>
                </c:pt>
                <c:pt idx="26">
                  <c:v>-82.16633379803851</c:v>
                </c:pt>
                <c:pt idx="27">
                  <c:v>-82.8391269203057</c:v>
                </c:pt>
                <c:pt idx="28">
                  <c:v>-83.48590344352988</c:v>
                </c:pt>
                <c:pt idx="29">
                  <c:v>-84.10995841094365</c:v>
                </c:pt>
                <c:pt idx="30">
                  <c:v>-84.7141962509718</c:v>
                </c:pt>
                <c:pt idx="31">
                  <c:v>-85.30118804084895</c:v>
                </c:pt>
                <c:pt idx="32">
                  <c:v>-85.87321880871058</c:v>
                </c:pt>
                <c:pt idx="33">
                  <c:v>-86.43232673343316</c:v>
                </c:pt>
                <c:pt idx="34">
                  <c:v>-86.98033574682721</c:v>
                </c:pt>
                <c:pt idx="35">
                  <c:v>-87.51888275618676</c:v>
                </c:pt>
                <c:pt idx="36">
                  <c:v>-88.04944047358318</c:v>
                </c:pt>
                <c:pt idx="37">
                  <c:v>-88.57333665110345</c:v>
                </c:pt>
                <c:pt idx="38">
                  <c:v>-89.09177036993924</c:v>
                </c:pt>
                <c:pt idx="39">
                  <c:v>-89.60582575048556</c:v>
                </c:pt>
                <c:pt idx="40">
                  <c:v>-90.11648397632325</c:v>
                </c:pt>
                <c:pt idx="41">
                  <c:v>-90.62463352375555</c:v>
                </c:pt>
                <c:pt idx="42">
                  <c:v>-91.13107902400405</c:v>
                </c:pt>
                <c:pt idx="43">
                  <c:v>-91.63654898917502</c:v>
                </c:pt>
                <c:pt idx="44">
                  <c:v>-92.14170258926242</c:v>
                </c:pt>
                <c:pt idx="45">
                  <c:v>-92.64713563292945</c:v>
                </c:pt>
                <c:pt idx="46">
                  <c:v>-93.1533858770929</c:v>
                </c:pt>
                <c:pt idx="47">
                  <c:v>-93.66093776768535</c:v>
                </c:pt>
                <c:pt idx="48">
                  <c:v>-94.17022669570042</c:v>
                </c:pt>
                <c:pt idx="49">
                  <c:v>-94.68164283778863</c:v>
                </c:pt>
                <c:pt idx="50">
                  <c:v>-95.19553463856208</c:v>
                </c:pt>
                <c:pt idx="51">
                  <c:v>-95.7122119819878</c:v>
                </c:pt>
                <c:pt idx="52">
                  <c:v>-96.23194909097492</c:v>
                </c:pt>
                <c:pt idx="53">
                  <c:v>-96.75498718859345</c:v>
                </c:pt>
                <c:pt idx="54">
                  <c:v>-97.2815369482051</c:v>
                </c:pt>
                <c:pt idx="55">
                  <c:v>-97.81178075575235</c:v>
                </c:pt>
                <c:pt idx="56">
                  <c:v>-98.34587480388645</c:v>
                </c:pt>
                <c:pt idx="57">
                  <c:v>-98.88395103467005</c:v>
                </c:pt>
                <c:pt idx="58">
                  <c:v>-99.4261189452295</c:v>
                </c:pt>
                <c:pt idx="59">
                  <c:v>-99.97246726874618</c:v>
                </c:pt>
                <c:pt idx="60">
                  <c:v>-100.5230655414907</c:v>
                </c:pt>
                <c:pt idx="61">
                  <c:v>-101.0779655653087</c:v>
                </c:pt>
                <c:pt idx="62">
                  <c:v>-101.6372027738239</c:v>
                </c:pt>
                <c:pt idx="63">
                  <c:v>-102.2007975095812</c:v>
                </c:pt>
                <c:pt idx="64">
                  <c:v>-102.7687562186975</c:v>
                </c:pt>
                <c:pt idx="65">
                  <c:v>-103.3410725688027</c:v>
                </c:pt>
                <c:pt idx="66">
                  <c:v>-103.917728495519</c:v>
                </c:pt>
                <c:pt idx="67">
                  <c:v>-104.498695182233</c:v>
                </c:pt>
                <c:pt idx="68">
                  <c:v>-105.0839339774939</c:v>
                </c:pt>
                <c:pt idx="69">
                  <c:v>-105.6733972539714</c:v>
                </c:pt>
                <c:pt idx="70">
                  <c:v>-106.2670292126513</c:v>
                </c:pt>
                <c:pt idx="71">
                  <c:v>-106.8647666356078</c:v>
                </c:pt>
                <c:pt idx="72">
                  <c:v>-107.4665395904444</c:v>
                </c:pt>
                <c:pt idx="73">
                  <c:v>-108.0722720893355</c:v>
                </c:pt>
                <c:pt idx="74">
                  <c:v>-108.6818827053171</c:v>
                </c:pt>
                <c:pt idx="75">
                  <c:v>-109.2952851483833</c:v>
                </c:pt>
                <c:pt idx="76">
                  <c:v>-109.9123888036775</c:v>
                </c:pt>
                <c:pt idx="77">
                  <c:v>-110.5330992340701</c:v>
                </c:pt>
                <c:pt idx="78">
                  <c:v>-111.157318649101</c:v>
                </c:pt>
                <c:pt idx="79">
                  <c:v>-111.7849463422908</c:v>
                </c:pt>
                <c:pt idx="80">
                  <c:v>-112.4158790986594</c:v>
                </c:pt>
                <c:pt idx="81">
                  <c:v>-113.0500115741143</c:v>
                </c:pt>
                <c:pt idx="82">
                  <c:v>-113.6872366484195</c:v>
                </c:pt>
                <c:pt idx="83">
                  <c:v>-114.327445753218</c:v>
                </c:pt>
                <c:pt idx="84">
                  <c:v>-114.970529176574</c:v>
                </c:pt>
                <c:pt idx="85">
                  <c:v>-115.6163763454419</c:v>
                </c:pt>
                <c:pt idx="86">
                  <c:v>-116.264876087283</c:v>
                </c:pt>
                <c:pt idx="87">
                  <c:v>-116.9159168721344</c:v>
                </c:pt>
                <c:pt idx="88">
                  <c:v>-117.5693870362202</c:v>
                </c:pt>
                <c:pt idx="89">
                  <c:v>-118.2251749882416</c:v>
                </c:pt>
                <c:pt idx="90">
                  <c:v>-118.8831693993588</c:v>
                </c:pt>
                <c:pt idx="91">
                  <c:v>-119.5432593778432</c:v>
                </c:pt>
                <c:pt idx="92">
                  <c:v>-120.2053346293424</c:v>
                </c:pt>
                <c:pt idx="93">
                  <c:v>-120.8692856036091</c:v>
                </c:pt>
                <c:pt idx="94">
                  <c:v>-121.535003628534</c:v>
                </c:pt>
                <c:pt idx="95">
                  <c:v>-122.2023810322644</c:v>
                </c:pt>
                <c:pt idx="96">
                  <c:v>-122.8713112541436</c:v>
                </c:pt>
                <c:pt idx="97">
                  <c:v>-123.5416889451762</c:v>
                </c:pt>
                <c:pt idx="98">
                  <c:v>-124.2134100586663</c:v>
                </c:pt>
                <c:pt idx="99">
                  <c:v>-124.8863719316769</c:v>
                </c:pt>
                <c:pt idx="100">
                  <c:v>-125.5604733578712</c:v>
                </c:pt>
                <c:pt idx="101">
                  <c:v>-126.2356146523175</c:v>
                </c:pt>
                <c:pt idx="102">
                  <c:v>-126.9116977087665</c:v>
                </c:pt>
                <c:pt idx="103">
                  <c:v>-127.5886260499201</c:v>
                </c:pt>
                <c:pt idx="104">
                  <c:v>-128.2663048711302</c:v>
                </c:pt>
                <c:pt idx="105">
                  <c:v>-128.944641077992</c:v>
                </c:pt>
                <c:pt idx="106">
                  <c:v>-129.6235433182533</c:v>
                </c:pt>
                <c:pt idx="107">
                  <c:v>-130.3029220084177</c:v>
                </c:pt>
                <c:pt idx="108">
                  <c:v>-130.982689355415</c:v>
                </c:pt>
                <c:pt idx="109">
                  <c:v>-131.6627593737126</c:v>
                </c:pt>
                <c:pt idx="110">
                  <c:v>-132.3430478981654</c:v>
                </c:pt>
                <c:pt idx="111">
                  <c:v>-133.0234725929326</c:v>
                </c:pt>
                <c:pt idx="112">
                  <c:v>-133.7039529567651</c:v>
                </c:pt>
                <c:pt idx="113">
                  <c:v>-134.3844103249185</c:v>
                </c:pt>
                <c:pt idx="114">
                  <c:v>-135.0647678679579</c:v>
                </c:pt>
                <c:pt idx="115">
                  <c:v>-135.7449505876984</c:v>
                </c:pt>
                <c:pt idx="116">
                  <c:v>-136.4248853105378</c:v>
                </c:pt>
                <c:pt idx="117">
                  <c:v>-137.1045006783361</c:v>
                </c:pt>
                <c:pt idx="118">
                  <c:v>-137.7837271371063</c:v>
                </c:pt>
                <c:pt idx="119">
                  <c:v>-138.462496923692</c:v>
                </c:pt>
              </c:numCache>
            </c:numRef>
          </c:yVal>
          <c:smooth val="0"/>
          <c:extLst xmlns:c16r2="http://schemas.microsoft.com/office/drawing/2015/06/chart">
            <c:ext xmlns:c16="http://schemas.microsoft.com/office/drawing/2014/chart" uri="{C3380CC4-5D6E-409C-BE32-E72D297353CC}">
              <c16:uniqueId val="{00000009-55F9-4B34-A80E-F30BFC34E588}"/>
            </c:ext>
          </c:extLst>
        </c:ser>
        <c:dLbls>
          <c:showLegendKey val="0"/>
          <c:showVal val="0"/>
          <c:showCatName val="0"/>
          <c:showSerName val="0"/>
          <c:showPercent val="0"/>
          <c:showBubbleSize val="0"/>
        </c:dLbls>
        <c:axId val="-701806128"/>
        <c:axId val="-701803936"/>
      </c:scatterChart>
      <c:valAx>
        <c:axId val="-70180612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701803936"/>
        <c:crosses val="autoZero"/>
        <c:crossBetween val="midCat"/>
      </c:valAx>
      <c:valAx>
        <c:axId val="-70180393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701806128"/>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82469.3128527024</c:v>
                </c:pt>
                <c:pt idx="2">
                  <c:v>981402.860636692</c:v>
                </c:pt>
                <c:pt idx="3">
                  <c:v>980269.1723109749</c:v>
                </c:pt>
                <c:pt idx="4">
                  <c:v>979078.9694968715</c:v>
                </c:pt>
                <c:pt idx="5">
                  <c:v>977840.663326294</c:v>
                </c:pt>
                <c:pt idx="6">
                  <c:v>976560.8797760619</c:v>
                </c:pt>
                <c:pt idx="7">
                  <c:v>975244.8681933344</c:v>
                </c:pt>
                <c:pt idx="8">
                  <c:v>973896.8170236676</c:v>
                </c:pt>
                <c:pt idx="9">
                  <c:v>972520.0976398287</c:v>
                </c:pt>
                <c:pt idx="10">
                  <c:v>971117.4524813534</c:v>
                </c:pt>
                <c:pt idx="11">
                  <c:v>969691.1400738861</c:v>
                </c:pt>
                <c:pt idx="12">
                  <c:v>968243.0466747655</c:v>
                </c:pt>
                <c:pt idx="13">
                  <c:v>966774.7721024908</c:v>
                </c:pt>
                <c:pt idx="14">
                  <c:v>965320.145796917</c:v>
                </c:pt>
                <c:pt idx="15">
                  <c:v>963890.5630608943</c:v>
                </c:pt>
                <c:pt idx="16">
                  <c:v>962492.6884001262</c:v>
                </c:pt>
                <c:pt idx="17">
                  <c:v>961130.9862988322</c:v>
                </c:pt>
                <c:pt idx="18">
                  <c:v>959808.2693815965</c:v>
                </c:pt>
                <c:pt idx="19">
                  <c:v>958526.1141150069</c:v>
                </c:pt>
                <c:pt idx="20">
                  <c:v>957285.179698786</c:v>
                </c:pt>
                <c:pt idx="21">
                  <c:v>956085.4521887633</c:v>
                </c:pt>
                <c:pt idx="22">
                  <c:v>954926.430899232</c:v>
                </c:pt>
                <c:pt idx="23">
                  <c:v>953807.2702824733</c:v>
                </c:pt>
                <c:pt idx="24">
                  <c:v>952726.8874993481</c:v>
                </c:pt>
                <c:pt idx="25">
                  <c:v>951684.043582871</c:v>
                </c:pt>
                <c:pt idx="26">
                  <c:v>950677.4043053642</c:v>
                </c:pt>
                <c:pt idx="27">
                  <c:v>949705.6416404064</c:v>
                </c:pt>
                <c:pt idx="28">
                  <c:v>948767.4267825622</c:v>
                </c:pt>
                <c:pt idx="29">
                  <c:v>947861.4457719197</c:v>
                </c:pt>
                <c:pt idx="30">
                  <c:v>946986.4129172673</c:v>
                </c:pt>
                <c:pt idx="31">
                  <c:v>946141.0800192389</c:v>
                </c:pt>
                <c:pt idx="32">
                  <c:v>945324.2424128093</c:v>
                </c:pt>
                <c:pt idx="33">
                  <c:v>944534.7426303266</c:v>
                </c:pt>
                <c:pt idx="34">
                  <c:v>943771.4722993613</c:v>
                </c:pt>
                <c:pt idx="35">
                  <c:v>943033.372745204</c:v>
                </c:pt>
                <c:pt idx="36">
                  <c:v>942319.434656337</c:v>
                </c:pt>
                <c:pt idx="37">
                  <c:v>941628.6970853315</c:v>
                </c:pt>
                <c:pt idx="38">
                  <c:v>940960.2459913285</c:v>
                </c:pt>
                <c:pt idx="39">
                  <c:v>940313.2124794063</c:v>
                </c:pt>
                <c:pt idx="40">
                  <c:v>939686.7709504572</c:v>
                </c:pt>
                <c:pt idx="41">
                  <c:v>939080.137077218</c:v>
                </c:pt>
                <c:pt idx="42">
                  <c:v>938492.5657267924</c:v>
                </c:pt>
                <c:pt idx="43">
                  <c:v>937923.3488844695</c:v>
                </c:pt>
                <c:pt idx="44">
                  <c:v>937371.8136134195</c:v>
                </c:pt>
                <c:pt idx="45">
                  <c:v>936837.320074307</c:v>
                </c:pt>
                <c:pt idx="46">
                  <c:v>936319.2596208702</c:v>
                </c:pt>
                <c:pt idx="47">
                  <c:v>935817.0529815658</c:v>
                </c:pt>
                <c:pt idx="48">
                  <c:v>935330.1485329404</c:v>
                </c:pt>
                <c:pt idx="49">
                  <c:v>934858.0206671506</c:v>
                </c:pt>
                <c:pt idx="50">
                  <c:v>934400.168253681</c:v>
                </c:pt>
                <c:pt idx="51">
                  <c:v>933956.1131936252</c:v>
                </c:pt>
                <c:pt idx="52">
                  <c:v>933525.3990637403</c:v>
                </c:pt>
                <c:pt idx="53">
                  <c:v>933107.5898468553</c:v>
                </c:pt>
                <c:pt idx="54">
                  <c:v>932702.26874444</c:v>
                </c:pt>
                <c:pt idx="55">
                  <c:v>932309.037066958</c:v>
                </c:pt>
                <c:pt idx="56">
                  <c:v>931927.5131975334</c:v>
                </c:pt>
                <c:pt idx="57">
                  <c:v>931557.3316244595</c:v>
                </c:pt>
                <c:pt idx="58">
                  <c:v>931198.1420381669</c:v>
                </c:pt>
                <c:pt idx="59">
                  <c:v>930849.6084884036</c:v>
                </c:pt>
                <c:pt idx="60">
                  <c:v>930511.4085975507</c:v>
                </c:pt>
                <c:pt idx="61">
                  <c:v>930183.2328262134</c:v>
                </c:pt>
                <c:pt idx="62">
                  <c:v>929864.7837874161</c:v>
                </c:pt>
                <c:pt idx="63">
                  <c:v>929555.7756059689</c:v>
                </c:pt>
                <c:pt idx="64">
                  <c:v>929255.933319777</c:v>
                </c:pt>
                <c:pt idx="65">
                  <c:v>928964.9923200703</c:v>
                </c:pt>
                <c:pt idx="66">
                  <c:v>928682.6978277725</c:v>
                </c:pt>
                <c:pt idx="67">
                  <c:v>928408.8044033649</c:v>
                </c:pt>
                <c:pt idx="68">
                  <c:v>928143.0754878522</c:v>
                </c:pt>
                <c:pt idx="69">
                  <c:v>927885.2829725599</c:v>
                </c:pt>
                <c:pt idx="70">
                  <c:v>927635.2067957141</c:v>
                </c:pt>
                <c:pt idx="71">
                  <c:v>927392.6345638081</c:v>
                </c:pt>
                <c:pt idx="72">
                  <c:v>927157.3611960874</c:v>
                </c:pt>
                <c:pt idx="73">
                  <c:v>926929.1885903844</c:v>
                </c:pt>
                <c:pt idx="74">
                  <c:v>926707.925308881</c:v>
                </c:pt>
                <c:pt idx="75">
                  <c:v>926493.3862823097</c:v>
                </c:pt>
                <c:pt idx="76">
                  <c:v>926285.3925313689</c:v>
                </c:pt>
                <c:pt idx="77">
                  <c:v>926083.7709040989</c:v>
                </c:pt>
                <c:pt idx="78">
                  <c:v>925888.353828136</c:v>
                </c:pt>
                <c:pt idx="79">
                  <c:v>925698.979076809</c:v>
                </c:pt>
                <c:pt idx="80">
                  <c:v>925515.4895481463</c:v>
                </c:pt>
                <c:pt idx="81">
                  <c:v>925337.733055905</c:v>
                </c:pt>
                <c:pt idx="82">
                  <c:v>925165.562131813</c:v>
                </c:pt>
                <c:pt idx="83">
                  <c:v>924998.8338382984</c:v>
                </c:pt>
                <c:pt idx="84">
                  <c:v>924837.4095909889</c:v>
                </c:pt>
                <c:pt idx="85">
                  <c:v>924681.1549903569</c:v>
                </c:pt>
                <c:pt idx="86">
                  <c:v>924529.939661917</c:v>
                </c:pt>
                <c:pt idx="87">
                  <c:v>924383.6371044242</c:v>
                </c:pt>
                <c:pt idx="88">
                  <c:v>924242.1245455713</c:v>
                </c:pt>
                <c:pt idx="89">
                  <c:v>924105.2828047111</c:v>
                </c:pt>
                <c:pt idx="90">
                  <c:v>923972.9961621667</c:v>
                </c:pt>
                <c:pt idx="91">
                  <c:v>923845.152234734</c:v>
                </c:pt>
                <c:pt idx="92">
                  <c:v>923721.641856992</c:v>
                </c:pt>
                <c:pt idx="93">
                  <c:v>923602.3589680765</c:v>
                </c:pt>
                <c:pt idx="94">
                  <c:v>923487.2005035988</c:v>
                </c:pt>
                <c:pt idx="95">
                  <c:v>923376.066292398</c:v>
                </c:pt>
                <c:pt idx="96">
                  <c:v>923268.8589578594</c:v>
                </c:pt>
                <c:pt idx="97">
                  <c:v>923165.483823532</c:v>
                </c:pt>
                <c:pt idx="98">
                  <c:v>923065.848822801</c:v>
                </c:pt>
                <c:pt idx="99">
                  <c:v>922969.8644124002</c:v>
                </c:pt>
                <c:pt idx="100">
                  <c:v>922877.443489546</c:v>
                </c:pt>
                <c:pt idx="101">
                  <c:v>922788.5013124883</c:v>
                </c:pt>
                <c:pt idx="102">
                  <c:v>922702.955424324</c:v>
                </c:pt>
                <c:pt idx="103">
                  <c:v>922620.7255798629</c:v>
                </c:pt>
                <c:pt idx="104">
                  <c:v>922541.7336754345</c:v>
                </c:pt>
                <c:pt idx="105">
                  <c:v>922465.9036814125</c:v>
                </c:pt>
                <c:pt idx="106">
                  <c:v>922393.1615774208</c:v>
                </c:pt>
                <c:pt idx="107">
                  <c:v>922323.4352899902</c:v>
                </c:pt>
                <c:pt idx="108">
                  <c:v>922256.6546326015</c:v>
                </c:pt>
                <c:pt idx="109">
                  <c:v>922192.7512479821</c:v>
                </c:pt>
                <c:pt idx="110">
                  <c:v>922131.658552548</c:v>
                </c:pt>
                <c:pt idx="111">
                  <c:v>922073.311682893</c:v>
                </c:pt>
                <c:pt idx="112">
                  <c:v>922017.647444225</c:v>
                </c:pt>
                <c:pt idx="113">
                  <c:v>921964.6042606682</c:v>
                </c:pt>
                <c:pt idx="114">
                  <c:v>921914.1221273326</c:v>
                </c:pt>
                <c:pt idx="115">
                  <c:v>921866.1425640861</c:v>
                </c:pt>
                <c:pt idx="116">
                  <c:v>921820.6085709436</c:v>
                </c:pt>
                <c:pt idx="117">
                  <c:v>921777.4645850072</c:v>
                </c:pt>
                <c:pt idx="118">
                  <c:v>921736.6564388903</c:v>
                </c:pt>
                <c:pt idx="119">
                  <c:v>921698.1313205585</c:v>
                </c:pt>
              </c:numCache>
            </c:numRef>
          </c:yVal>
          <c:smooth val="1"/>
          <c:extLst xmlns:c16r2="http://schemas.microsoft.com/office/drawing/2015/06/chart">
            <c:ext xmlns:c16="http://schemas.microsoft.com/office/drawing/2014/chart" uri="{C3380CC4-5D6E-409C-BE32-E72D297353CC}">
              <c16:uniqueId val="{00000000-B7DF-46E2-8FD7-B338D81896E0}"/>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30055.0694524405</c:v>
                </c:pt>
                <c:pt idx="2">
                  <c:v>530475.5079836671</c:v>
                </c:pt>
                <c:pt idx="3">
                  <c:v>530821.1846987363</c:v>
                </c:pt>
                <c:pt idx="4">
                  <c:v>531096.424427346</c:v>
                </c:pt>
                <c:pt idx="5">
                  <c:v>531304.9359756026</c:v>
                </c:pt>
                <c:pt idx="6">
                  <c:v>531449.9511593064</c:v>
                </c:pt>
                <c:pt idx="7">
                  <c:v>531534.326690337</c:v>
                </c:pt>
                <c:pt idx="8">
                  <c:v>531560.6227054426</c:v>
                </c:pt>
                <c:pt idx="9">
                  <c:v>531531.1632756014</c:v>
                </c:pt>
                <c:pt idx="10">
                  <c:v>531448.083013705</c:v>
                </c:pt>
                <c:pt idx="11">
                  <c:v>531313.362968403</c:v>
                </c:pt>
                <c:pt idx="12">
                  <c:v>531128.858268939</c:v>
                </c:pt>
                <c:pt idx="13">
                  <c:v>530896.319424823</c:v>
                </c:pt>
                <c:pt idx="14">
                  <c:v>530649.813402547</c:v>
                </c:pt>
                <c:pt idx="15">
                  <c:v>530401.2243382171</c:v>
                </c:pt>
                <c:pt idx="16">
                  <c:v>530157.811625528</c:v>
                </c:pt>
                <c:pt idx="17">
                  <c:v>529924.6961858307</c:v>
                </c:pt>
                <c:pt idx="18">
                  <c:v>529705.381047025</c:v>
                </c:pt>
                <c:pt idx="19">
                  <c:v>529502.1472105355</c:v>
                </c:pt>
                <c:pt idx="20">
                  <c:v>529316.358473718</c:v>
                </c:pt>
                <c:pt idx="21">
                  <c:v>529148.6957697807</c:v>
                </c:pt>
                <c:pt idx="22">
                  <c:v>528999.336954814</c:v>
                </c:pt>
                <c:pt idx="23">
                  <c:v>528868.0943981272</c:v>
                </c:pt>
                <c:pt idx="24">
                  <c:v>528754.519958776</c:v>
                </c:pt>
                <c:pt idx="25">
                  <c:v>528657.984778235</c:v>
                </c:pt>
                <c:pt idx="26">
                  <c:v>528577.7396485521</c:v>
                </c:pt>
                <c:pt idx="27">
                  <c:v>528513.0173660873</c:v>
                </c:pt>
                <c:pt idx="28">
                  <c:v>528463.0259543404</c:v>
                </c:pt>
                <c:pt idx="29">
                  <c:v>528426.9650288126</c:v>
                </c:pt>
                <c:pt idx="30">
                  <c:v>528404.040162232</c:v>
                </c:pt>
                <c:pt idx="31">
                  <c:v>528393.4731452487</c:v>
                </c:pt>
                <c:pt idx="32">
                  <c:v>528394.5091115757</c:v>
                </c:pt>
                <c:pt idx="33">
                  <c:v>528406.421293216</c:v>
                </c:pt>
                <c:pt idx="34">
                  <c:v>528428.5139953067</c:v>
                </c:pt>
                <c:pt idx="35">
                  <c:v>528460.1242437513</c:v>
                </c:pt>
                <c:pt idx="36">
                  <c:v>528500.6224530783</c:v>
                </c:pt>
                <c:pt idx="37">
                  <c:v>528549.4123803831</c:v>
                </c:pt>
                <c:pt idx="38">
                  <c:v>528605.9305680569</c:v>
                </c:pt>
                <c:pt idx="39">
                  <c:v>528669.6454292912</c:v>
                </c:pt>
                <c:pt idx="40">
                  <c:v>528740.0561927034</c:v>
                </c:pt>
                <c:pt idx="41">
                  <c:v>528816.6916190962</c:v>
                </c:pt>
                <c:pt idx="42">
                  <c:v>528899.1086138085</c:v>
                </c:pt>
                <c:pt idx="43">
                  <c:v>528986.8907920255</c:v>
                </c:pt>
                <c:pt idx="44">
                  <c:v>529079.64703438</c:v>
                </c:pt>
                <c:pt idx="45">
                  <c:v>529177.0100596723</c:v>
                </c:pt>
                <c:pt idx="46">
                  <c:v>529278.6350335961</c:v>
                </c:pt>
                <c:pt idx="47">
                  <c:v>529384.1982263441</c:v>
                </c:pt>
                <c:pt idx="48">
                  <c:v>529493.3957274565</c:v>
                </c:pt>
                <c:pt idx="49">
                  <c:v>529605.942222883</c:v>
                </c:pt>
                <c:pt idx="50">
                  <c:v>529721.569836735</c:v>
                </c:pt>
                <c:pt idx="51">
                  <c:v>529840.0270383769</c:v>
                </c:pt>
                <c:pt idx="52">
                  <c:v>529961.0776141823</c:v>
                </c:pt>
                <c:pt idx="53">
                  <c:v>530084.499702513</c:v>
                </c:pt>
                <c:pt idx="54">
                  <c:v>530210.0848895683</c:v>
                </c:pt>
                <c:pt idx="55">
                  <c:v>530337.6373634153</c:v>
                </c:pt>
                <c:pt idx="56">
                  <c:v>530466.9731232643</c:v>
                </c:pt>
                <c:pt idx="57">
                  <c:v>530597.9192410028</c:v>
                </c:pt>
                <c:pt idx="58">
                  <c:v>530730.3131718753</c:v>
                </c:pt>
                <c:pt idx="59">
                  <c:v>530864.0021113103</c:v>
                </c:pt>
                <c:pt idx="60">
                  <c:v>530998.8423949198</c:v>
                </c:pt>
                <c:pt idx="61">
                  <c:v>531134.6989388232</c:v>
                </c:pt>
                <c:pt idx="62">
                  <c:v>531271.4447175873</c:v>
                </c:pt>
                <c:pt idx="63">
                  <c:v>531408.9602771834</c:v>
                </c:pt>
                <c:pt idx="64">
                  <c:v>531547.13328053</c:v>
                </c:pt>
                <c:pt idx="65">
                  <c:v>531685.858083341</c:v>
                </c:pt>
                <c:pt idx="66">
                  <c:v>531825.0353381139</c:v>
                </c:pt>
                <c:pt idx="67">
                  <c:v>531964.571624279</c:v>
                </c:pt>
                <c:pt idx="68">
                  <c:v>532104.3791026173</c:v>
                </c:pt>
                <c:pt idx="69">
                  <c:v>532244.3751922407</c:v>
                </c:pt>
                <c:pt idx="70">
                  <c:v>532384.4822684836</c:v>
                </c:pt>
                <c:pt idx="71">
                  <c:v>532524.6273802583</c:v>
                </c:pt>
                <c:pt idx="72">
                  <c:v>532664.741985421</c:v>
                </c:pt>
                <c:pt idx="73">
                  <c:v>532804.761702942</c:v>
                </c:pt>
                <c:pt idx="74">
                  <c:v>532944.6260806185</c:v>
                </c:pt>
                <c:pt idx="75">
                  <c:v>533084.278377278</c:v>
                </c:pt>
                <c:pt idx="76">
                  <c:v>533223.6653584343</c:v>
                </c:pt>
                <c:pt idx="77">
                  <c:v>533362.7371044335</c:v>
                </c:pt>
                <c:pt idx="78">
                  <c:v>533501.446830279</c:v>
                </c:pt>
                <c:pt idx="79">
                  <c:v>533639.7507162573</c:v>
                </c:pt>
                <c:pt idx="80">
                  <c:v>533777.6077486743</c:v>
                </c:pt>
                <c:pt idx="81">
                  <c:v>533914.9795699851</c:v>
                </c:pt>
                <c:pt idx="82">
                  <c:v>534051.830337676</c:v>
                </c:pt>
                <c:pt idx="83">
                  <c:v>534188.1265913303</c:v>
                </c:pt>
                <c:pt idx="84">
                  <c:v>534323.8371273274</c:v>
                </c:pt>
                <c:pt idx="85">
                  <c:v>534458.9328806394</c:v>
                </c:pt>
                <c:pt idx="86">
                  <c:v>534593.3868133015</c:v>
                </c:pt>
                <c:pt idx="87">
                  <c:v>534727.173809087</c:v>
                </c:pt>
                <c:pt idx="88">
                  <c:v>534860.2705740054</c:v>
                </c:pt>
                <c:pt idx="89">
                  <c:v>534992.6555422437</c:v>
                </c:pt>
                <c:pt idx="90">
                  <c:v>535124.3087871994</c:v>
                </c:pt>
                <c:pt idx="91">
                  <c:v>535255.2119373021</c:v>
                </c:pt>
                <c:pt idx="92">
                  <c:v>535385.348096311</c:v>
                </c:pt>
                <c:pt idx="93">
                  <c:v>535514.7017678091</c:v>
                </c:pt>
                <c:pt idx="94">
                  <c:v>535643.2587836556</c:v>
                </c:pt>
                <c:pt idx="95">
                  <c:v>535771.006236141</c:v>
                </c:pt>
                <c:pt idx="96">
                  <c:v>535897.932413625</c:v>
                </c:pt>
                <c:pt idx="97">
                  <c:v>536024.0267394673</c:v>
                </c:pt>
                <c:pt idx="98">
                  <c:v>536149.2797140273</c:v>
                </c:pt>
                <c:pt idx="99">
                  <c:v>536273.6828595981</c:v>
                </c:pt>
                <c:pt idx="100">
                  <c:v>536397.2286680425</c:v>
                </c:pt>
                <c:pt idx="101">
                  <c:v>536519.9105510623</c:v>
                </c:pt>
                <c:pt idx="102">
                  <c:v>536641.7227928733</c:v>
                </c:pt>
                <c:pt idx="103">
                  <c:v>536762.6605051982</c:v>
                </c:pt>
                <c:pt idx="104">
                  <c:v>536882.7195844343</c:v>
                </c:pt>
                <c:pt idx="105">
                  <c:v>537001.8966708847</c:v>
                </c:pt>
                <c:pt idx="106">
                  <c:v>537120.1891099284</c:v>
                </c:pt>
                <c:pt idx="107">
                  <c:v>537237.5949150554</c:v>
                </c:pt>
                <c:pt idx="108">
                  <c:v>537354.1127326143</c:v>
                </c:pt>
                <c:pt idx="109">
                  <c:v>537469.7418082495</c:v>
                </c:pt>
                <c:pt idx="110">
                  <c:v>537584.481954894</c:v>
                </c:pt>
                <c:pt idx="111">
                  <c:v>537698.333522251</c:v>
                </c:pt>
                <c:pt idx="112">
                  <c:v>537811.2973676919</c:v>
                </c:pt>
                <c:pt idx="113">
                  <c:v>537923.374828502</c:v>
                </c:pt>
                <c:pt idx="114">
                  <c:v>538034.5676953925</c:v>
                </c:pt>
                <c:pt idx="115">
                  <c:v>538144.8781872397</c:v>
                </c:pt>
                <c:pt idx="116">
                  <c:v>538254.308926969</c:v>
                </c:pt>
                <c:pt idx="117">
                  <c:v>538362.862918541</c:v>
                </c:pt>
                <c:pt idx="118">
                  <c:v>538470.5435249865</c:v>
                </c:pt>
                <c:pt idx="119">
                  <c:v>538577.3544474327</c:v>
                </c:pt>
              </c:numCache>
            </c:numRef>
          </c:yVal>
          <c:smooth val="1"/>
          <c:extLst xmlns:c16r2="http://schemas.microsoft.com/office/drawing/2015/06/chart">
            <c:ext xmlns:c16="http://schemas.microsoft.com/office/drawing/2014/chart" uri="{C3380CC4-5D6E-409C-BE32-E72D297353CC}">
              <c16:uniqueId val="{00000001-B7DF-46E2-8FD7-B338D81896E0}"/>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697.2917222088</c:v>
                </c:pt>
                <c:pt idx="14">
                  <c:v>258359.1474468918</c:v>
                </c:pt>
                <c:pt idx="15">
                  <c:v>258135.3990310877</c:v>
                </c:pt>
                <c:pt idx="16">
                  <c:v>257996.9221416092</c:v>
                </c:pt>
                <c:pt idx="17">
                  <c:v>257921.4721636489</c:v>
                </c:pt>
                <c:pt idx="18">
                  <c:v>257892.0374621298</c:v>
                </c:pt>
                <c:pt idx="19">
                  <c:v>257895.6465160096</c:v>
                </c:pt>
                <c:pt idx="20">
                  <c:v>257922.4442759065</c:v>
                </c:pt>
                <c:pt idx="21">
                  <c:v>257964.9769656797</c:v>
                </c:pt>
                <c:pt idx="22">
                  <c:v>258017.638504758</c:v>
                </c:pt>
                <c:pt idx="23">
                  <c:v>258076.2422290802</c:v>
                </c:pt>
                <c:pt idx="24">
                  <c:v>258137.6897349653</c:v>
                </c:pt>
                <c:pt idx="25">
                  <c:v>258199.7149909104</c:v>
                </c:pt>
                <c:pt idx="26">
                  <c:v>258261.5580976174</c:v>
                </c:pt>
                <c:pt idx="27">
                  <c:v>258322.348141161</c:v>
                </c:pt>
                <c:pt idx="28">
                  <c:v>258381.4543289585</c:v>
                </c:pt>
                <c:pt idx="29">
                  <c:v>258438.4640783471</c:v>
                </c:pt>
                <c:pt idx="30">
                  <c:v>258493.127800732</c:v>
                </c:pt>
                <c:pt idx="31">
                  <c:v>258545.3163307769</c:v>
                </c:pt>
                <c:pt idx="32">
                  <c:v>258594.988398694</c:v>
                </c:pt>
                <c:pt idx="33">
                  <c:v>258642.1658558946</c:v>
                </c:pt>
                <c:pt idx="34">
                  <c:v>258686.914878831</c:v>
                </c:pt>
                <c:pt idx="35">
                  <c:v>258729.3317765136</c:v>
                </c:pt>
                <c:pt idx="36">
                  <c:v>258769.5323378998</c:v>
                </c:pt>
                <c:pt idx="37">
                  <c:v>258807.6438962493</c:v>
                </c:pt>
                <c:pt idx="38">
                  <c:v>258843.7994743002</c:v>
                </c:pt>
                <c:pt idx="39">
                  <c:v>258878.1350391362</c:v>
                </c:pt>
                <c:pt idx="40">
                  <c:v>258910.7853626928</c:v>
                </c:pt>
                <c:pt idx="41">
                  <c:v>258941.8816477912</c:v>
                </c:pt>
                <c:pt idx="42">
                  <c:v>258971.549977165</c:v>
                </c:pt>
                <c:pt idx="43">
                  <c:v>258999.9103108405</c:v>
                </c:pt>
                <c:pt idx="44">
                  <c:v>259027.075891498</c:v>
                </c:pt>
                <c:pt idx="45">
                  <c:v>259053.1529509992</c:v>
                </c:pt>
                <c:pt idx="46">
                  <c:v>259078.2406364974</c:v>
                </c:pt>
                <c:pt idx="47">
                  <c:v>259102.4310939884</c:v>
                </c:pt>
                <c:pt idx="48">
                  <c:v>259125.8096621677</c:v>
                </c:pt>
                <c:pt idx="49">
                  <c:v>259148.4551410046</c:v>
                </c:pt>
                <c:pt idx="50">
                  <c:v>259170.4401083293</c:v>
                </c:pt>
                <c:pt idx="51">
                  <c:v>259191.8312645397</c:v>
                </c:pt>
                <c:pt idx="52">
                  <c:v>259212.689793416</c:v>
                </c:pt>
                <c:pt idx="53">
                  <c:v>259233.0717237252</c:v>
                </c:pt>
                <c:pt idx="54">
                  <c:v>259253.0282855078</c:v>
                </c:pt>
                <c:pt idx="55">
                  <c:v>259272.6062559467</c:v>
                </c:pt>
                <c:pt idx="56">
                  <c:v>259291.8482912719</c:v>
                </c:pt>
                <c:pt idx="57">
                  <c:v>259310.7932424372</c:v>
                </c:pt>
                <c:pt idx="58">
                  <c:v>259329.4764532671</c:v>
                </c:pt>
                <c:pt idx="59">
                  <c:v>259347.9300404781</c:v>
                </c:pt>
                <c:pt idx="60">
                  <c:v>259366.1831554927</c:v>
                </c:pt>
                <c:pt idx="61">
                  <c:v>259384.2622283297</c:v>
                </c:pt>
                <c:pt idx="62">
                  <c:v>259402.1911941131</c:v>
                </c:pt>
                <c:pt idx="63">
                  <c:v>259419.9917029099</c:v>
                </c:pt>
                <c:pt idx="64">
                  <c:v>259437.6833137182</c:v>
                </c:pt>
                <c:pt idx="65">
                  <c:v>259455.283673492</c:v>
                </c:pt>
                <c:pt idx="66">
                  <c:v>259472.8086821107</c:v>
                </c:pt>
                <c:pt idx="67">
                  <c:v>259490.2726442017</c:v>
                </c:pt>
                <c:pt idx="68">
                  <c:v>259507.6884087148</c:v>
                </c:pt>
                <c:pt idx="69">
                  <c:v>259525.0674971171</c:v>
                </c:pt>
                <c:pt idx="70">
                  <c:v>259542.4202210397</c:v>
                </c:pt>
                <c:pt idx="71">
                  <c:v>259559.755790169</c:v>
                </c:pt>
                <c:pt idx="72">
                  <c:v>259577.082411128</c:v>
                </c:pt>
                <c:pt idx="73">
                  <c:v>259594.407378053</c:v>
                </c:pt>
                <c:pt idx="74">
                  <c:v>259611.7371555158</c:v>
                </c:pt>
                <c:pt idx="75">
                  <c:v>259629.0774544105</c:v>
                </c:pt>
                <c:pt idx="76">
                  <c:v>259646.433301365</c:v>
                </c:pt>
                <c:pt idx="77">
                  <c:v>259663.8091022101</c:v>
                </c:pt>
                <c:pt idx="78">
                  <c:v>259681.2086999914</c:v>
                </c:pt>
                <c:pt idx="79">
                  <c:v>259698.6354279716</c:v>
                </c:pt>
                <c:pt idx="80">
                  <c:v>259716.0921580424</c:v>
                </c:pt>
                <c:pt idx="81">
                  <c:v>259733.5813449257</c:v>
                </c:pt>
                <c:pt idx="82">
                  <c:v>259751.1050665172</c:v>
                </c:pt>
                <c:pt idx="83">
                  <c:v>259768.6650606956</c:v>
                </c:pt>
                <c:pt idx="84">
                  <c:v>259786.2627588955</c:v>
                </c:pt>
                <c:pt idx="85">
                  <c:v>259803.8993167173</c:v>
                </c:pt>
                <c:pt idx="86">
                  <c:v>259821.5756418242</c:v>
                </c:pt>
                <c:pt idx="87">
                  <c:v>259839.2924193581</c:v>
                </c:pt>
                <c:pt idx="88">
                  <c:v>259857.050135084</c:v>
                </c:pt>
                <c:pt idx="89">
                  <c:v>259874.8490964572</c:v>
                </c:pt>
                <c:pt idx="90">
                  <c:v>259892.6894517924</c:v>
                </c:pt>
                <c:pt idx="91">
                  <c:v>259910.5712076939</c:v>
                </c:pt>
                <c:pt idx="92">
                  <c:v>259928.4942448997</c:v>
                </c:pt>
                <c:pt idx="93">
                  <c:v>259946.4583326748</c:v>
                </c:pt>
                <c:pt idx="94">
                  <c:v>259964.4631418771</c:v>
                </c:pt>
                <c:pt idx="95">
                  <c:v>259982.508256814</c:v>
                </c:pt>
                <c:pt idx="96">
                  <c:v>260000.5931859911</c:v>
                </c:pt>
                <c:pt idx="97">
                  <c:v>260018.7173718525</c:v>
                </c:pt>
                <c:pt idx="98">
                  <c:v>260036.8801995971</c:v>
                </c:pt>
                <c:pt idx="99">
                  <c:v>260055.0810051541</c:v>
                </c:pt>
                <c:pt idx="100">
                  <c:v>260073.3190823907</c:v>
                </c:pt>
                <c:pt idx="101">
                  <c:v>260091.5936896192</c:v>
                </c:pt>
                <c:pt idx="102">
                  <c:v>260109.9040554647</c:v>
                </c:pt>
                <c:pt idx="103">
                  <c:v>260128.2493841507</c:v>
                </c:pt>
                <c:pt idx="104">
                  <c:v>260146.6288602542</c:v>
                </c:pt>
                <c:pt idx="105">
                  <c:v>260165.0416529771</c:v>
                </c:pt>
                <c:pt idx="106">
                  <c:v>260183.4869199767</c:v>
                </c:pt>
                <c:pt idx="107">
                  <c:v>260201.9638107965</c:v>
                </c:pt>
                <c:pt idx="108">
                  <c:v>260220.4714699305</c:v>
                </c:pt>
                <c:pt idx="109">
                  <c:v>260239.0090395577</c:v>
                </c:pt>
                <c:pt idx="110">
                  <c:v>260257.5756619736</c:v>
                </c:pt>
                <c:pt idx="111">
                  <c:v>260276.170481748</c:v>
                </c:pt>
                <c:pt idx="112">
                  <c:v>260294.7926476342</c:v>
                </c:pt>
                <c:pt idx="113">
                  <c:v>260313.4413142518</c:v>
                </c:pt>
                <c:pt idx="114">
                  <c:v>260332.1156435655</c:v>
                </c:pt>
                <c:pt idx="115">
                  <c:v>260350.8148061774</c:v>
                </c:pt>
                <c:pt idx="116">
                  <c:v>260369.5379824514</c:v>
                </c:pt>
                <c:pt idx="117">
                  <c:v>260388.2843634858</c:v>
                </c:pt>
                <c:pt idx="118">
                  <c:v>260407.0531519476</c:v>
                </c:pt>
                <c:pt idx="119">
                  <c:v>260425.8435627835</c:v>
                </c:pt>
              </c:numCache>
            </c:numRef>
          </c:yVal>
          <c:smooth val="1"/>
          <c:extLst xmlns:c16r2="http://schemas.microsoft.com/office/drawing/2015/06/chart">
            <c:ext xmlns:c16="http://schemas.microsoft.com/office/drawing/2014/chart" uri="{C3380CC4-5D6E-409C-BE32-E72D297353CC}">
              <c16:uniqueId val="{00000002-B7DF-46E2-8FD7-B338D81896E0}"/>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0855.2836000345</c:v>
                </c:pt>
                <c:pt idx="2">
                  <c:v>326650.1466974776</c:v>
                </c:pt>
                <c:pt idx="3">
                  <c:v>332344.2468325212</c:v>
                </c:pt>
                <c:pt idx="4">
                  <c:v>337940.1747020481</c:v>
                </c:pt>
                <c:pt idx="5">
                  <c:v>343440.0180449753</c:v>
                </c:pt>
                <c:pt idx="6">
                  <c:v>348845.4918490814</c:v>
                </c:pt>
                <c:pt idx="7">
                  <c:v>354158.034702638</c:v>
                </c:pt>
                <c:pt idx="8">
                  <c:v>359378.8827478006</c:v>
                </c:pt>
                <c:pt idx="9">
                  <c:v>364509.126300575</c:v>
                </c:pt>
                <c:pt idx="10">
                  <c:v>369549.753050318</c:v>
                </c:pt>
                <c:pt idx="11">
                  <c:v>374501.6808736312</c:v>
                </c:pt>
                <c:pt idx="12">
                  <c:v>379365.7826165202</c:v>
                </c:pt>
                <c:pt idx="13">
                  <c:v>383843.1588888561</c:v>
                </c:pt>
                <c:pt idx="14">
                  <c:v>388092.6254338546</c:v>
                </c:pt>
                <c:pt idx="15">
                  <c:v>392143.646499875</c:v>
                </c:pt>
                <c:pt idx="16">
                  <c:v>396009.6616198616</c:v>
                </c:pt>
                <c:pt idx="17">
                  <c:v>399702.5060739031</c:v>
                </c:pt>
                <c:pt idx="18">
                  <c:v>403232.7356875932</c:v>
                </c:pt>
                <c:pt idx="19">
                  <c:v>406609.8404009888</c:v>
                </c:pt>
                <c:pt idx="20">
                  <c:v>409842.4143568784</c:v>
                </c:pt>
                <c:pt idx="21">
                  <c:v>412938.2921031916</c:v>
                </c:pt>
                <c:pt idx="22">
                  <c:v>415904.658207616</c:v>
                </c:pt>
                <c:pt idx="23">
                  <c:v>418748.1359691425</c:v>
                </c:pt>
                <c:pt idx="24">
                  <c:v>421474.8596582462</c:v>
                </c:pt>
                <c:pt idx="25">
                  <c:v>424090.5337434883</c:v>
                </c:pt>
                <c:pt idx="26">
                  <c:v>426599.9590063118</c:v>
                </c:pt>
                <c:pt idx="27">
                  <c:v>429007.8884013788</c:v>
                </c:pt>
                <c:pt idx="28">
                  <c:v>431318.8277687284</c:v>
                </c:pt>
                <c:pt idx="29">
                  <c:v>433537.0339686774</c:v>
                </c:pt>
                <c:pt idx="30">
                  <c:v>435666.5356539296</c:v>
                </c:pt>
                <c:pt idx="31">
                  <c:v>437711.1513981841</c:v>
                </c:pt>
                <c:pt idx="32">
                  <c:v>439674.50551116</c:v>
                </c:pt>
                <c:pt idx="33">
                  <c:v>441560.0419475336</c:v>
                </c:pt>
                <c:pt idx="34">
                  <c:v>443371.036634787</c:v>
                </c:pt>
                <c:pt idx="35">
                  <c:v>445110.6084794838</c:v>
                </c:pt>
                <c:pt idx="36">
                  <c:v>446781.7292601068</c:v>
                </c:pt>
                <c:pt idx="37">
                  <c:v>448387.2325741878</c:v>
                </c:pt>
                <c:pt idx="38">
                  <c:v>449929.8219756219</c:v>
                </c:pt>
                <c:pt idx="39">
                  <c:v>451412.0775007422</c:v>
                </c:pt>
                <c:pt idx="40">
                  <c:v>452836.4630377011</c:v>
                </c:pt>
                <c:pt idx="41">
                  <c:v>454205.3327406789</c:v>
                </c:pt>
                <c:pt idx="42">
                  <c:v>455520.9369140054</c:v>
                </c:pt>
                <c:pt idx="43">
                  <c:v>456785.4274685555</c:v>
                </c:pt>
                <c:pt idx="44">
                  <c:v>458000.8629963835</c:v>
                </c:pt>
                <c:pt idx="45">
                  <c:v>459169.2135022172</c:v>
                </c:pt>
                <c:pt idx="46">
                  <c:v>460292.3648248558</c:v>
                </c:pt>
                <c:pt idx="47">
                  <c:v>461372.1227770247</c:v>
                </c:pt>
                <c:pt idx="48">
                  <c:v>462410.2170284164</c:v>
                </c:pt>
                <c:pt idx="49">
                  <c:v>463408.3047536477</c:v>
                </c:pt>
                <c:pt idx="50">
                  <c:v>464367.9740642066</c:v>
                </c:pt>
                <c:pt idx="51">
                  <c:v>465290.7472413401</c:v>
                </c:pt>
                <c:pt idx="52">
                  <c:v>466178.083783388</c:v>
                </c:pt>
                <c:pt idx="53">
                  <c:v>467031.383283687</c:v>
                </c:pt>
                <c:pt idx="54">
                  <c:v>467851.9881504774</c:v>
                </c:pt>
                <c:pt idx="55">
                  <c:v>468641.1861797314</c:v>
                </c:pt>
                <c:pt idx="56">
                  <c:v>469400.2129909087</c:v>
                </c:pt>
                <c:pt idx="57">
                  <c:v>470130.254334757</c:v>
                </c:pt>
                <c:pt idx="58">
                  <c:v>470832.4482815007</c:v>
                </c:pt>
                <c:pt idx="59">
                  <c:v>471507.8872970661</c:v>
                </c:pt>
                <c:pt idx="60">
                  <c:v>472157.6202143798</c:v>
                </c:pt>
                <c:pt idx="61">
                  <c:v>472782.6541062176</c:v>
                </c:pt>
                <c:pt idx="62">
                  <c:v>473383.9560655903</c:v>
                </c:pt>
                <c:pt idx="63">
                  <c:v>473962.4548992029</c:v>
                </c:pt>
                <c:pt idx="64">
                  <c:v>474519.0427391108</c:v>
                </c:pt>
                <c:pt idx="65">
                  <c:v>475054.5765773357</c:v>
                </c:pt>
                <c:pt idx="66">
                  <c:v>475569.8797278558</c:v>
                </c:pt>
                <c:pt idx="67">
                  <c:v>476065.7432200896</c:v>
                </c:pt>
                <c:pt idx="68">
                  <c:v>476542.9271277</c:v>
                </c:pt>
                <c:pt idx="69">
                  <c:v>477002.1618362899</c:v>
                </c:pt>
                <c:pt idx="70">
                  <c:v>477444.1492533314</c:v>
                </c:pt>
                <c:pt idx="71">
                  <c:v>477869.5639634098</c:v>
                </c:pt>
                <c:pt idx="72">
                  <c:v>478279.0543317485</c:v>
                </c:pt>
                <c:pt idx="73">
                  <c:v>478673.2435586819</c:v>
                </c:pt>
                <c:pt idx="74">
                  <c:v>479052.730687664</c:v>
                </c:pt>
                <c:pt idx="75">
                  <c:v>479418.0915691858</c:v>
                </c:pt>
                <c:pt idx="76">
                  <c:v>479769.879782862</c:v>
                </c:pt>
                <c:pt idx="77">
                  <c:v>480108.62751977</c:v>
                </c:pt>
                <c:pt idx="78">
                  <c:v>480434.8464270415</c:v>
                </c:pt>
                <c:pt idx="79">
                  <c:v>480749.0284165603</c:v>
                </c:pt>
                <c:pt idx="80">
                  <c:v>481051.6464395031</c:v>
                </c:pt>
                <c:pt idx="81">
                  <c:v>481343.155228401</c:v>
                </c:pt>
                <c:pt idx="82">
                  <c:v>481623.9920082458</c:v>
                </c:pt>
                <c:pt idx="83">
                  <c:v>481894.5771781225</c:v>
                </c:pt>
                <c:pt idx="84">
                  <c:v>482155.3149647448</c:v>
                </c:pt>
                <c:pt idx="85">
                  <c:v>482406.5940491984</c:v>
                </c:pt>
                <c:pt idx="86">
                  <c:v>482648.7881681267</c:v>
                </c:pt>
                <c:pt idx="87">
                  <c:v>482882.2566905211</c:v>
                </c:pt>
                <c:pt idx="88">
                  <c:v>483107.3451712221</c:v>
                </c:pt>
                <c:pt idx="89">
                  <c:v>483324.3858821737</c:v>
                </c:pt>
                <c:pt idx="90">
                  <c:v>483533.6983224181</c:v>
                </c:pt>
                <c:pt idx="91">
                  <c:v>483735.58970777</c:v>
                </c:pt>
                <c:pt idx="92">
                  <c:v>483930.3554410591</c:v>
                </c:pt>
                <c:pt idx="93">
                  <c:v>484118.2795637826</c:v>
                </c:pt>
                <c:pt idx="94">
                  <c:v>484299.63518997</c:v>
                </c:pt>
                <c:pt idx="95">
                  <c:v>484474.6849230191</c:v>
                </c:pt>
                <c:pt idx="96">
                  <c:v>484643.6812562296</c:v>
                </c:pt>
                <c:pt idx="97">
                  <c:v>484806.8669577175</c:v>
                </c:pt>
                <c:pt idx="98">
                  <c:v>484964.4754403707</c:v>
                </c:pt>
                <c:pt idx="99">
                  <c:v>485116.7311174564</c:v>
                </c:pt>
                <c:pt idx="100">
                  <c:v>485263.849744494</c:v>
                </c:pt>
                <c:pt idx="101">
                  <c:v>485406.0387479397</c:v>
                </c:pt>
                <c:pt idx="102">
                  <c:v>485543.4975412304</c:v>
                </c:pt>
                <c:pt idx="103">
                  <c:v>485676.417828702</c:v>
                </c:pt>
                <c:pt idx="104">
                  <c:v>485804.9838978703</c:v>
                </c:pt>
                <c:pt idx="105">
                  <c:v>485929.3729005433</c:v>
                </c:pt>
                <c:pt idx="106">
                  <c:v>486049.7551232128</c:v>
                </c:pt>
                <c:pt idx="107">
                  <c:v>486166.294247155</c:v>
                </c:pt>
                <c:pt idx="108">
                  <c:v>486279.1475986415</c:v>
                </c:pt>
                <c:pt idx="109">
                  <c:v>486388.4663896653</c:v>
                </c:pt>
                <c:pt idx="110">
                  <c:v>486494.395949534</c:v>
                </c:pt>
                <c:pt idx="111">
                  <c:v>486597.0759477135</c:v>
                </c:pt>
                <c:pt idx="112">
                  <c:v>486696.6406082445</c:v>
                </c:pt>
                <c:pt idx="113">
                  <c:v>486793.2189160667</c:v>
                </c:pt>
                <c:pt idx="114">
                  <c:v>486886.9348155678</c:v>
                </c:pt>
                <c:pt idx="115">
                  <c:v>486977.9074016533</c:v>
                </c:pt>
                <c:pt idx="116">
                  <c:v>487066.2511036261</c:v>
                </c:pt>
                <c:pt idx="117">
                  <c:v>487152.0758621556</c:v>
                </c:pt>
                <c:pt idx="118">
                  <c:v>487235.487299596</c:v>
                </c:pt>
                <c:pt idx="119">
                  <c:v>487316.5868839144</c:v>
                </c:pt>
              </c:numCache>
            </c:numRef>
          </c:yVal>
          <c:smooth val="1"/>
          <c:extLst xmlns:c16r2="http://schemas.microsoft.com/office/drawing/2015/06/chart">
            <c:ext xmlns:c16="http://schemas.microsoft.com/office/drawing/2014/chart" uri="{C3380CC4-5D6E-409C-BE32-E72D297353CC}">
              <c16:uniqueId val="{00000003-B7DF-46E2-8FD7-B338D81896E0}"/>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2644893618888E6</c:v>
                </c:pt>
                <c:pt idx="2">
                  <c:v>1.12962543517438E6</c:v>
                </c:pt>
                <c:pt idx="3">
                  <c:v>1.13282652128268E6</c:v>
                </c:pt>
                <c:pt idx="4">
                  <c:v>1.13605782533398E6</c:v>
                </c:pt>
                <c:pt idx="5">
                  <c:v>1.13932352225158E6</c:v>
                </c:pt>
                <c:pt idx="6">
                  <c:v>1.14262662760299E6</c:v>
                </c:pt>
                <c:pt idx="7">
                  <c:v>1.14596923288649E6</c:v>
                </c:pt>
                <c:pt idx="8">
                  <c:v>1.14935269389014E6</c:v>
                </c:pt>
                <c:pt idx="9">
                  <c:v>1.1527777815723E6</c:v>
                </c:pt>
                <c:pt idx="10">
                  <c:v>1.15624480298378E6</c:v>
                </c:pt>
                <c:pt idx="11">
                  <c:v>1.15975369822643E6</c:v>
                </c:pt>
                <c:pt idx="12">
                  <c:v>1.16330411823055E6</c:v>
                </c:pt>
                <c:pt idx="13">
                  <c:v>1.1667456142782E6</c:v>
                </c:pt>
                <c:pt idx="14">
                  <c:v>1.17016477892952E6</c:v>
                </c:pt>
                <c:pt idx="15">
                  <c:v>1.17357626182491E6</c:v>
                </c:pt>
                <c:pt idx="16">
                  <c:v>1.17698507000463E6</c:v>
                </c:pt>
                <c:pt idx="17">
                  <c:v>1.18039466174057E6</c:v>
                </c:pt>
                <c:pt idx="18">
                  <c:v>1.1838073554245E6</c:v>
                </c:pt>
                <c:pt idx="19">
                  <c:v>1.18722461801158E6</c:v>
                </c:pt>
                <c:pt idx="20">
                  <c:v>1.1906472842245E6</c:v>
                </c:pt>
                <c:pt idx="21">
                  <c:v>1.19407572288398E6</c:v>
                </c:pt>
                <c:pt idx="22">
                  <c:v>1.19750996283643E6</c:v>
                </c:pt>
                <c:pt idx="23">
                  <c:v>1.20094978804416E6</c:v>
                </c:pt>
                <c:pt idx="24">
                  <c:v>1.20439480916958E6</c:v>
                </c:pt>
                <c:pt idx="25">
                  <c:v>1.2078445172677E6</c:v>
                </c:pt>
                <c:pt idx="26">
                  <c:v>1.21129806248313E6</c:v>
                </c:pt>
                <c:pt idx="27">
                  <c:v>1.21475470597809E6</c:v>
                </c:pt>
                <c:pt idx="28">
                  <c:v>1.21821371227572E6</c:v>
                </c:pt>
                <c:pt idx="29">
                  <c:v>1.2216743471988E6</c:v>
                </c:pt>
                <c:pt idx="30">
                  <c:v>1.22513588643286E6</c:v>
                </c:pt>
                <c:pt idx="31">
                  <c:v>1.22859762159096E6</c:v>
                </c:pt>
                <c:pt idx="32">
                  <c:v>1.23205886434268E6</c:v>
                </c:pt>
                <c:pt idx="33">
                  <c:v>1.23551894910769E6</c:v>
                </c:pt>
                <c:pt idx="34">
                  <c:v>1.2389772346922E6</c:v>
                </c:pt>
                <c:pt idx="35">
                  <c:v>1.24243310515301E6</c:v>
                </c:pt>
                <c:pt idx="36">
                  <c:v>1.24588597010262E6</c:v>
                </c:pt>
                <c:pt idx="37">
                  <c:v>1.24933526461544E6</c:v>
                </c:pt>
                <c:pt idx="38">
                  <c:v>1.25278044885393E6</c:v>
                </c:pt>
                <c:pt idx="39">
                  <c:v>1.25622100704678E6</c:v>
                </c:pt>
                <c:pt idx="40">
                  <c:v>1.25965644709164E6</c:v>
                </c:pt>
                <c:pt idx="41">
                  <c:v>1.26308629984426E6</c:v>
                </c:pt>
                <c:pt idx="42">
                  <c:v>1.26651011832845E6</c:v>
                </c:pt>
                <c:pt idx="43">
                  <c:v>1.26992747691981E6</c:v>
                </c:pt>
                <c:pt idx="44">
                  <c:v>1.27333797052247E6</c:v>
                </c:pt>
                <c:pt idx="45">
                  <c:v>1.27674121375227E6</c:v>
                </c:pt>
                <c:pt idx="46">
                  <c:v>1.28013684013541E6</c:v>
                </c:pt>
                <c:pt idx="47">
                  <c:v>1.28352450132867E6</c:v>
                </c:pt>
                <c:pt idx="48">
                  <c:v>1.28690386636495E6</c:v>
                </c:pt>
                <c:pt idx="49">
                  <c:v>1.29027462092634E6</c:v>
                </c:pt>
                <c:pt idx="50">
                  <c:v>1.29363646664565E6</c:v>
                </c:pt>
                <c:pt idx="51">
                  <c:v>1.29698912043681E6</c:v>
                </c:pt>
                <c:pt idx="52">
                  <c:v>1.30033231385277E6</c:v>
                </c:pt>
                <c:pt idx="53">
                  <c:v>1.30366579247177E6</c:v>
                </c:pt>
                <c:pt idx="54">
                  <c:v>1.30698931531049E6</c:v>
                </c:pt>
                <c:pt idx="55">
                  <c:v>1.31030265426309E6</c:v>
                </c:pt>
                <c:pt idx="56">
                  <c:v>1.31360559356475E6</c:v>
                </c:pt>
                <c:pt idx="57">
                  <c:v>1.31689792927894E6</c:v>
                </c:pt>
                <c:pt idx="58">
                  <c:v>1.32017946880687E6</c:v>
                </c:pt>
                <c:pt idx="59">
                  <c:v>1.3234500304183E6</c:v>
                </c:pt>
                <c:pt idx="60">
                  <c:v>1.32670944280246E6</c:v>
                </c:pt>
                <c:pt idx="61">
                  <c:v>1.32995754463822E6</c:v>
                </c:pt>
                <c:pt idx="62">
                  <c:v>1.33319418418236E6</c:v>
                </c:pt>
                <c:pt idx="63">
                  <c:v>1.33641921887522E6</c:v>
                </c:pt>
                <c:pt idx="64">
                  <c:v>1.33963251496274E6</c:v>
                </c:pt>
                <c:pt idx="65">
                  <c:v>1.34283394713415E6</c:v>
                </c:pt>
                <c:pt idx="66">
                  <c:v>1.34602339817459E6</c:v>
                </c:pt>
                <c:pt idx="67">
                  <c:v>1.34920075863184E6</c:v>
                </c:pt>
                <c:pt idx="68">
                  <c:v>1.35236592649665E6</c:v>
                </c:pt>
                <c:pt idx="69">
                  <c:v>1.35551880689595E6</c:v>
                </c:pt>
                <c:pt idx="70">
                  <c:v>1.35865931179838E6</c:v>
                </c:pt>
                <c:pt idx="71">
                  <c:v>1.36178735973156E6</c:v>
                </c:pt>
                <c:pt idx="72">
                  <c:v>1.3649028755107E6</c:v>
                </c:pt>
                <c:pt idx="73">
                  <c:v>1.36800578997792E6</c:v>
                </c:pt>
                <c:pt idx="74">
                  <c:v>1.37109603975184E6</c:v>
                </c:pt>
                <c:pt idx="75">
                  <c:v>1.3741735669872E6</c:v>
                </c:pt>
                <c:pt idx="76">
                  <c:v>1.37723831914365E6</c:v>
                </c:pt>
                <c:pt idx="77">
                  <c:v>1.38029024876399E6</c:v>
                </c:pt>
                <c:pt idx="78">
                  <c:v>1.38332931326073E6</c:v>
                </c:pt>
                <c:pt idx="79">
                  <c:v>1.3863554747112E6</c:v>
                </c:pt>
                <c:pt idx="80">
                  <c:v>1.38936869966063E6</c:v>
                </c:pt>
                <c:pt idx="81">
                  <c:v>1.39236895893284E6</c:v>
                </c:pt>
                <c:pt idx="82">
                  <c:v>1.39535622744838E6</c:v>
                </c:pt>
                <c:pt idx="83">
                  <c:v>1.39833048404968E6</c:v>
                </c:pt>
                <c:pt idx="84">
                  <c:v>1.40129171133305E6</c:v>
                </c:pt>
                <c:pt idx="85">
                  <c:v>1.40423989548717E6</c:v>
                </c:pt>
                <c:pt idx="86">
                  <c:v>1.40717502613789E6</c:v>
                </c:pt>
                <c:pt idx="87">
                  <c:v>1.41009709619901E6</c:v>
                </c:pt>
                <c:pt idx="88">
                  <c:v>1.41300610172889E6</c:v>
                </c:pt>
                <c:pt idx="89">
                  <c:v>1.41590204179267E6</c:v>
                </c:pt>
                <c:pt idx="90">
                  <c:v>1.41878491832971E6</c:v>
                </c:pt>
                <c:pt idx="91">
                  <c:v>1.42165473602633E6</c:v>
                </c:pt>
                <c:pt idx="92">
                  <c:v>1.42451150219344E6</c:v>
                </c:pt>
                <c:pt idx="93">
                  <c:v>1.42735522664885E6</c:v>
                </c:pt>
                <c:pt idx="94">
                  <c:v>1.4301859216043E6</c:v>
                </c:pt>
                <c:pt idx="95">
                  <c:v>1.43300360155681E6</c:v>
                </c:pt>
                <c:pt idx="96">
                  <c:v>1.43580828318423E6</c:v>
                </c:pt>
                <c:pt idx="97">
                  <c:v>1.43859998524496E6</c:v>
                </c:pt>
                <c:pt idx="98">
                  <c:v>1.44137872848152E6</c:v>
                </c:pt>
                <c:pt idx="99">
                  <c:v>1.44414453552787E6</c:v>
                </c:pt>
                <c:pt idx="100">
                  <c:v>1.44689743082042E6</c:v>
                </c:pt>
                <c:pt idx="101">
                  <c:v>1.4496374405125E6</c:v>
                </c:pt>
                <c:pt idx="102">
                  <c:v>1.45236459239212E6</c:v>
                </c:pt>
                <c:pt idx="103">
                  <c:v>1.4550789158031E6</c:v>
                </c:pt>
                <c:pt idx="104">
                  <c:v>1.45778044156913E6</c:v>
                </c:pt>
                <c:pt idx="105">
                  <c:v>1.46046920192097E6</c:v>
                </c:pt>
                <c:pt idx="106">
                  <c:v>1.46314523042642E6</c:v>
                </c:pt>
                <c:pt idx="107">
                  <c:v>1.46580856192314E6</c:v>
                </c:pt>
                <c:pt idx="108">
                  <c:v>1.468459232454E6</c:v>
                </c:pt>
                <c:pt idx="109">
                  <c:v>1.47109727920518E6</c:v>
                </c:pt>
                <c:pt idx="110">
                  <c:v>1.47372274044652E6</c:v>
                </c:pt>
                <c:pt idx="111">
                  <c:v>1.47633565547443E6</c:v>
                </c:pt>
                <c:pt idx="112">
                  <c:v>1.47893606455694E6</c:v>
                </c:pt>
                <c:pt idx="113">
                  <c:v>1.48152400888101E6</c:v>
                </c:pt>
                <c:pt idx="114">
                  <c:v>1.48409953050193E6</c:v>
                </c:pt>
                <c:pt idx="115">
                  <c:v>1.48666267229478E6</c:v>
                </c:pt>
                <c:pt idx="116">
                  <c:v>1.48921347790778E6</c:v>
                </c:pt>
                <c:pt idx="117">
                  <c:v>1.49175199171757E6</c:v>
                </c:pt>
                <c:pt idx="118">
                  <c:v>1.4942782587863E6</c:v>
                </c:pt>
                <c:pt idx="119">
                  <c:v>1.49679232482042E6</c:v>
                </c:pt>
              </c:numCache>
            </c:numRef>
          </c:yVal>
          <c:smooth val="1"/>
          <c:extLst xmlns:c16r2="http://schemas.microsoft.com/office/drawing/2015/06/chart">
            <c:ext xmlns:c16="http://schemas.microsoft.com/office/drawing/2014/chart" uri="{C3380CC4-5D6E-409C-BE32-E72D297353CC}">
              <c16:uniqueId val="{00000004-B7DF-46E2-8FD7-B338D81896E0}"/>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193.4417721129</c:v>
                </c:pt>
                <c:pt idx="2">
                  <c:v>281626.9698328736</c:v>
                </c:pt>
                <c:pt idx="3">
                  <c:v>282114.3107719558</c:v>
                </c:pt>
                <c:pt idx="4">
                  <c:v>282648.4981243566</c:v>
                </c:pt>
                <c:pt idx="5">
                  <c:v>283223.79260965</c:v>
                </c:pt>
                <c:pt idx="6">
                  <c:v>283835.4488296157</c:v>
                </c:pt>
                <c:pt idx="7">
                  <c:v>284479.5270486997</c:v>
                </c:pt>
                <c:pt idx="8">
                  <c:v>285152.7411997445</c:v>
                </c:pt>
                <c:pt idx="9">
                  <c:v>285852.3360822997</c:v>
                </c:pt>
                <c:pt idx="10">
                  <c:v>286575.9880986384</c:v>
                </c:pt>
                <c:pt idx="11">
                  <c:v>287321.7249776097</c:v>
                </c:pt>
                <c:pt idx="12">
                  <c:v>288087.8608234684</c:v>
                </c:pt>
                <c:pt idx="13">
                  <c:v>288872.9435393213</c:v>
                </c:pt>
                <c:pt idx="14">
                  <c:v>289670.1803014696</c:v>
                </c:pt>
                <c:pt idx="15">
                  <c:v>290476.9684354095</c:v>
                </c:pt>
                <c:pt idx="16">
                  <c:v>291291.6268263792</c:v>
                </c:pt>
                <c:pt idx="17">
                  <c:v>292112.9051578399</c:v>
                </c:pt>
                <c:pt idx="18">
                  <c:v>292939.863709832</c:v>
                </c:pt>
                <c:pt idx="19">
                  <c:v>293771.7858379</c:v>
                </c:pt>
                <c:pt idx="20">
                  <c:v>294608.1139049692</c:v>
                </c:pt>
                <c:pt idx="21">
                  <c:v>295448.4026788172</c:v>
                </c:pt>
                <c:pt idx="22">
                  <c:v>296292.2856879226</c:v>
                </c:pt>
                <c:pt idx="23">
                  <c:v>297139.4511482898</c:v>
                </c:pt>
                <c:pt idx="24">
                  <c:v>297989.6249225767</c:v>
                </c:pt>
                <c:pt idx="25">
                  <c:v>298842.5586149073</c:v>
                </c:pt>
                <c:pt idx="26">
                  <c:v>299698.021389516</c:v>
                </c:pt>
                <c:pt idx="27">
                  <c:v>300555.7848180037</c:v>
                </c:pt>
                <c:pt idx="28">
                  <c:v>301415.6266248496</c:v>
                </c:pt>
                <c:pt idx="29">
                  <c:v>302277.3299111657</c:v>
                </c:pt>
                <c:pt idx="30">
                  <c:v>303140.6824159493</c:v>
                </c:pt>
                <c:pt idx="31">
                  <c:v>304005.4762015014</c:v>
                </c:pt>
                <c:pt idx="32">
                  <c:v>304871.5076087336</c:v>
                </c:pt>
                <c:pt idx="33">
                  <c:v>305738.5773714184</c:v>
                </c:pt>
                <c:pt idx="34">
                  <c:v>306606.4908131443</c:v>
                </c:pt>
                <c:pt idx="35">
                  <c:v>307475.0580758555</c:v>
                </c:pt>
                <c:pt idx="36">
                  <c:v>308344.094346843</c:v>
                </c:pt>
                <c:pt idx="37">
                  <c:v>309213.4200637855</c:v>
                </c:pt>
                <c:pt idx="38">
                  <c:v>310082.8610863258</c:v>
                </c:pt>
                <c:pt idx="39">
                  <c:v>310952.2488287395</c:v>
                </c:pt>
                <c:pt idx="40">
                  <c:v>311821.4203354841</c:v>
                </c:pt>
                <c:pt idx="41">
                  <c:v>312690.218331014</c:v>
                </c:pt>
                <c:pt idx="42">
                  <c:v>313558.4912360856</c:v>
                </c:pt>
                <c:pt idx="43">
                  <c:v>314426.093152504</c:v>
                </c:pt>
                <c:pt idx="44">
                  <c:v>315292.8838199767</c:v>
                </c:pt>
                <c:pt idx="45">
                  <c:v>316158.7285488918</c:v>
                </c:pt>
                <c:pt idx="46">
                  <c:v>317023.4981327831</c:v>
                </c:pt>
                <c:pt idx="47">
                  <c:v>317887.0687440261</c:v>
                </c:pt>
                <c:pt idx="48">
                  <c:v>318749.3218160112</c:v>
                </c:pt>
                <c:pt idx="49">
                  <c:v>319610.1439147117</c:v>
                </c:pt>
                <c:pt idx="50">
                  <c:v>320469.4266022106</c:v>
                </c:pt>
                <c:pt idx="51">
                  <c:v>321327.0662944184</c:v>
                </c:pt>
                <c:pt idx="52">
                  <c:v>322182.9641148918</c:v>
                </c:pt>
                <c:pt idx="53">
                  <c:v>323037.0257463398</c:v>
                </c:pt>
                <c:pt idx="54">
                  <c:v>323889.1612812098</c:v>
                </c:pt>
                <c:pt idx="55">
                  <c:v>324739.2850724706</c:v>
                </c:pt>
                <c:pt idx="56">
                  <c:v>325587.3155855232</c:v>
                </c:pt>
                <c:pt idx="57">
                  <c:v>326433.1752519828</c:v>
                </c:pt>
                <c:pt idx="58">
                  <c:v>327276.7903259274</c:v>
                </c:pt>
                <c:pt idx="59">
                  <c:v>328118.0907430743</c:v>
                </c:pt>
                <c:pt idx="60">
                  <c:v>328957.0099832437</c:v>
                </c:pt>
                <c:pt idx="61">
                  <c:v>329793.4849363725</c:v>
                </c:pt>
                <c:pt idx="62">
                  <c:v>330627.4557722654</c:v>
                </c:pt>
                <c:pt idx="63">
                  <c:v>331458.8658142088</c:v>
                </c:pt>
                <c:pt idx="64">
                  <c:v>332287.661416521</c:v>
                </c:pt>
                <c:pt idx="65">
                  <c:v>333113.7918460689</c:v>
                </c:pt>
                <c:pt idx="66">
                  <c:v>333937.2091677484</c:v>
                </c:pt>
                <c:pt idx="67">
                  <c:v>334757.8681338984</c:v>
                </c:pt>
                <c:pt idx="68">
                  <c:v>335575.7260775972</c:v>
                </c:pt>
                <c:pt idx="69">
                  <c:v>336390.7428097684</c:v>
                </c:pt>
                <c:pt idx="70">
                  <c:v>337202.8805200237</c:v>
                </c:pt>
                <c:pt idx="71">
                  <c:v>338012.1036811395</c:v>
                </c:pt>
                <c:pt idx="72">
                  <c:v>338818.3789570798</c:v>
                </c:pt>
                <c:pt idx="73">
                  <c:v>339621.6751144635</c:v>
                </c:pt>
                <c:pt idx="74">
                  <c:v>340421.9629373458</c:v>
                </c:pt>
                <c:pt idx="75">
                  <c:v>341219.215145253</c:v>
                </c:pt>
                <c:pt idx="76">
                  <c:v>342013.4063143155</c:v>
                </c:pt>
                <c:pt idx="77">
                  <c:v>342804.5128014202</c:v>
                </c:pt>
                <c:pt idx="78">
                  <c:v>343592.5126712668</c:v>
                </c:pt>
                <c:pt idx="79">
                  <c:v>344377.3856262253</c:v>
                </c:pt>
                <c:pt idx="80">
                  <c:v>345159.1129388908</c:v>
                </c:pt>
                <c:pt idx="81">
                  <c:v>345937.6773872418</c:v>
                </c:pt>
                <c:pt idx="82">
                  <c:v>346713.0631922924</c:v>
                </c:pt>
                <c:pt idx="83">
                  <c:v>347485.2559581624</c:v>
                </c:pt>
                <c:pt idx="84">
                  <c:v>348254.2426144578</c:v>
                </c:pt>
                <c:pt idx="85">
                  <c:v>349020.0113608818</c:v>
                </c:pt>
                <c:pt idx="86">
                  <c:v>349782.5516139902</c:v>
                </c:pt>
                <c:pt idx="87">
                  <c:v>350541.8539560075</c:v>
                </c:pt>
                <c:pt idx="88">
                  <c:v>351297.910085628</c:v>
                </c:pt>
                <c:pt idx="89">
                  <c:v>352050.7127707165</c:v>
                </c:pt>
                <c:pt idx="90">
                  <c:v>352800.2558028513</c:v>
                </c:pt>
                <c:pt idx="91">
                  <c:v>353546.533953622</c:v>
                </c:pt>
                <c:pt idx="92">
                  <c:v>354289.542932625</c:v>
                </c:pt>
                <c:pt idx="93">
                  <c:v>355029.2793470884</c:v>
                </c:pt>
                <c:pt idx="94">
                  <c:v>355765.7406630616</c:v>
                </c:pt>
                <c:pt idx="95">
                  <c:v>356498.9251681132</c:v>
                </c:pt>
                <c:pt idx="96">
                  <c:v>357228.8319354746</c:v>
                </c:pt>
                <c:pt idx="97">
                  <c:v>357955.4607895804</c:v>
                </c:pt>
                <c:pt idx="98">
                  <c:v>358678.8122729429</c:v>
                </c:pt>
                <c:pt idx="99">
                  <c:v>359398.8876143187</c:v>
                </c:pt>
                <c:pt idx="100">
                  <c:v>360115.6886981106</c:v>
                </c:pt>
                <c:pt idx="101">
                  <c:v>360829.2180349627</c:v>
                </c:pt>
                <c:pt idx="102">
                  <c:v>361539.4787335004</c:v>
                </c:pt>
                <c:pt idx="103">
                  <c:v>362246.474473171</c:v>
                </c:pt>
                <c:pt idx="104">
                  <c:v>362950.209478143</c:v>
                </c:pt>
                <c:pt idx="105">
                  <c:v>363650.688492231</c:v>
                </c:pt>
                <c:pt idx="106">
                  <c:v>364347.9167547915</c:v>
                </c:pt>
                <c:pt idx="107">
                  <c:v>365041.8999775682</c:v>
                </c:pt>
                <c:pt idx="108">
                  <c:v>365732.6443224391</c:v>
                </c:pt>
                <c:pt idx="109">
                  <c:v>366420.1563800435</c:v>
                </c:pt>
                <c:pt idx="110">
                  <c:v>367104.4431492408</c:v>
                </c:pt>
                <c:pt idx="111">
                  <c:v>367785.5120173804</c:v>
                </c:pt>
                <c:pt idx="112">
                  <c:v>368463.370741347</c:v>
                </c:pt>
                <c:pt idx="113">
                  <c:v>369138.0274293545</c:v>
                </c:pt>
                <c:pt idx="114">
                  <c:v>369809.490523456</c:v>
                </c:pt>
                <c:pt idx="115">
                  <c:v>370477.7687827479</c:v>
                </c:pt>
                <c:pt idx="116">
                  <c:v>371142.8712672378</c:v>
                </c:pt>
                <c:pt idx="117">
                  <c:v>371804.8073223527</c:v>
                </c:pt>
                <c:pt idx="118">
                  <c:v>372463.5865640626</c:v>
                </c:pt>
                <c:pt idx="119">
                  <c:v>373119.2188645955</c:v>
                </c:pt>
              </c:numCache>
            </c:numRef>
          </c:yVal>
          <c:smooth val="1"/>
          <c:extLst xmlns:c16r2="http://schemas.microsoft.com/office/drawing/2015/06/chart">
            <c:ext xmlns:c16="http://schemas.microsoft.com/office/drawing/2014/chart" uri="{C3380CC4-5D6E-409C-BE32-E72D297353CC}">
              <c16:uniqueId val="{00000005-B7DF-46E2-8FD7-B338D81896E0}"/>
            </c:ext>
          </c:extLst>
        </c:ser>
        <c:dLbls>
          <c:showLegendKey val="0"/>
          <c:showVal val="0"/>
          <c:showCatName val="0"/>
          <c:showSerName val="0"/>
          <c:showPercent val="0"/>
          <c:showBubbleSize val="0"/>
        </c:dLbls>
        <c:axId val="-1042671856"/>
        <c:axId val="-1011955648"/>
      </c:scatterChart>
      <c:valAx>
        <c:axId val="-1042671856"/>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11955648"/>
        <c:crosses val="autoZero"/>
        <c:crossBetween val="midCat"/>
        <c:majorUnit val="5.0"/>
      </c:valAx>
      <c:valAx>
        <c:axId val="-1011955648"/>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42671856"/>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1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0.0</c:v>
                </c:pt>
                <c:pt idx="1">
                  <c:v>-11.06799672907164</c:v>
                </c:pt>
                <c:pt idx="2">
                  <c:v>-20.61622867260576</c:v>
                </c:pt>
                <c:pt idx="3">
                  <c:v>-28.92605174515847</c:v>
                </c:pt>
                <c:pt idx="4">
                  <c:v>-36.2280359384777</c:v>
                </c:pt>
                <c:pt idx="5">
                  <c:v>-42.71158969963199</c:v>
                </c:pt>
                <c:pt idx="6">
                  <c:v>-48.53215599532813</c:v>
                </c:pt>
                <c:pt idx="7">
                  <c:v>-53.81718659077288</c:v>
                </c:pt>
                <c:pt idx="8">
                  <c:v>-58.08885782178685</c:v>
                </c:pt>
                <c:pt idx="9">
                  <c:v>-61.74879232576632</c:v>
                </c:pt>
                <c:pt idx="10">
                  <c:v>-64.99560542478684</c:v>
                </c:pt>
                <c:pt idx="11">
                  <c:v>-67.89616143812327</c:v>
                </c:pt>
                <c:pt idx="12">
                  <c:v>-70.50521974292405</c:v>
                </c:pt>
                <c:pt idx="13">
                  <c:v>-72.8464592859509</c:v>
                </c:pt>
                <c:pt idx="14">
                  <c:v>-74.97536068672404</c:v>
                </c:pt>
                <c:pt idx="15">
                  <c:v>-76.92372419828234</c:v>
                </c:pt>
                <c:pt idx="16">
                  <c:v>-78.7177497912976</c:v>
                </c:pt>
                <c:pt idx="17">
                  <c:v>-80.37914693479208</c:v>
                </c:pt>
                <c:pt idx="18">
                  <c:v>-81.92597225653786</c:v>
                </c:pt>
                <c:pt idx="19">
                  <c:v>-83.37330601231979</c:v>
                </c:pt>
                <c:pt idx="20">
                  <c:v>-84.73379887147944</c:v>
                </c:pt>
                <c:pt idx="21">
                  <c:v>-86.0170995880826</c:v>
                </c:pt>
                <c:pt idx="22">
                  <c:v>-87.23181188962736</c:v>
                </c:pt>
                <c:pt idx="23">
                  <c:v>-88.38544144938128</c:v>
                </c:pt>
                <c:pt idx="24">
                  <c:v>-89.48441381852035</c:v>
                </c:pt>
                <c:pt idx="25">
                  <c:v>-90.53426087449223</c:v>
                </c:pt>
                <c:pt idx="26">
                  <c:v>-91.53973570490095</c:v>
                </c:pt>
                <c:pt idx="27">
                  <c:v>-92.50500640677085</c:v>
                </c:pt>
                <c:pt idx="28">
                  <c:v>-93.43372682773088</c:v>
                </c:pt>
                <c:pt idx="29">
                  <c:v>-94.32911846981232</c:v>
                </c:pt>
                <c:pt idx="30">
                  <c:v>-95.19403769550165</c:v>
                </c:pt>
                <c:pt idx="31">
                  <c:v>-96.03103086016244</c:v>
                </c:pt>
                <c:pt idx="32">
                  <c:v>-96.842379647273</c:v>
                </c:pt>
                <c:pt idx="33">
                  <c:v>-97.63013844989925</c:v>
                </c:pt>
                <c:pt idx="34">
                  <c:v>-98.396163520571</c:v>
                </c:pt>
                <c:pt idx="35">
                  <c:v>-99.14213971047411</c:v>
                </c:pt>
                <c:pt idx="36">
                  <c:v>-99.8696022998788</c:v>
                </c:pt>
                <c:pt idx="37">
                  <c:v>-100.57995494131</c:v>
                </c:pt>
                <c:pt idx="38">
                  <c:v>-101.2744847413833</c:v>
                </c:pt>
                <c:pt idx="39">
                  <c:v>-101.9543749382997</c:v>
                </c:pt>
                <c:pt idx="40">
                  <c:v>-102.6207157845374</c:v>
                </c:pt>
                <c:pt idx="41">
                  <c:v>-103.274513800273</c:v>
                </c:pt>
                <c:pt idx="42">
                  <c:v>-103.9166997269608</c:v>
                </c:pt>
                <c:pt idx="43">
                  <c:v>-104.5481354068197</c:v>
                </c:pt>
                <c:pt idx="44">
                  <c:v>-105.169619771461</c:v>
                </c:pt>
                <c:pt idx="45">
                  <c:v>-105.7818940886382</c:v>
                </c:pt>
                <c:pt idx="46">
                  <c:v>-106.3856465886156</c:v>
                </c:pt>
                <c:pt idx="47">
                  <c:v>-106.9815165661971</c:v>
                </c:pt>
                <c:pt idx="48">
                  <c:v>-107.5700980445281</c:v>
                </c:pt>
                <c:pt idx="49">
                  <c:v>-108.1519430659164</c:v>
                </c:pt>
                <c:pt idx="50">
                  <c:v>-108.7275646634803</c:v>
                </c:pt>
                <c:pt idx="51">
                  <c:v>-109.2974395585125</c:v>
                </c:pt>
                <c:pt idx="52">
                  <c:v>-109.8620106204721</c:v>
                </c:pt>
                <c:pt idx="53">
                  <c:v>-110.4216891205847</c:v>
                </c:pt>
                <c:pt idx="54">
                  <c:v>-110.9768568044838</c:v>
                </c:pt>
                <c:pt idx="55">
                  <c:v>-111.5278678052337</c:v>
                </c:pt>
                <c:pt idx="56">
                  <c:v>-112.0750504146663</c:v>
                </c:pt>
                <c:pt idx="57">
                  <c:v>-112.6187087281232</c:v>
                </c:pt>
                <c:pt idx="58">
                  <c:v>-113.1591241754386</c:v>
                </c:pt>
                <c:pt idx="59">
                  <c:v>-113.6965569490681</c:v>
                </c:pt>
                <c:pt idx="60">
                  <c:v>-114.231247338776</c:v>
                </c:pt>
                <c:pt idx="61">
                  <c:v>-114.76341698097</c:v>
                </c:pt>
                <c:pt idx="62">
                  <c:v>-115.2932700297215</c:v>
                </c:pt>
                <c:pt idx="63">
                  <c:v>-115.8209942556928</c:v>
                </c:pt>
                <c:pt idx="64">
                  <c:v>-116.3467620783467</c:v>
                </c:pt>
                <c:pt idx="65">
                  <c:v>-116.8707315363008</c:v>
                </c:pt>
                <c:pt idx="66">
                  <c:v>-117.3930472001321</c:v>
                </c:pt>
                <c:pt idx="67">
                  <c:v>-117.9138410314836</c:v>
                </c:pt>
                <c:pt idx="68">
                  <c:v>-118.4332331919854</c:v>
                </c:pt>
                <c:pt idx="69">
                  <c:v>-118.9513328051635</c:v>
                </c:pt>
                <c:pt idx="70">
                  <c:v>-119.4682386742361</c:v>
                </c:pt>
                <c:pt idx="71">
                  <c:v>-119.9840399584518</c:v>
                </c:pt>
                <c:pt idx="72">
                  <c:v>-120.4988168104528</c:v>
                </c:pt>
                <c:pt idx="73">
                  <c:v>-121.0126409769036</c:v>
                </c:pt>
                <c:pt idx="74">
                  <c:v>-121.5255763644982</c:v>
                </c:pt>
                <c:pt idx="75">
                  <c:v>-122.0376795733341</c:v>
                </c:pt>
                <c:pt idx="76">
                  <c:v>-122.5490003994455</c:v>
                </c:pt>
                <c:pt idx="77">
                  <c:v>-123.0595823082513</c:v>
                </c:pt>
                <c:pt idx="78">
                  <c:v>-123.5694628805049</c:v>
                </c:pt>
                <c:pt idx="79">
                  <c:v>-124.0786742322407</c:v>
                </c:pt>
                <c:pt idx="80">
                  <c:v>-124.587243410193</c:v>
                </c:pt>
                <c:pt idx="81">
                  <c:v>-125.095192763969</c:v>
                </c:pt>
                <c:pt idx="82">
                  <c:v>-125.6025402962778</c:v>
                </c:pt>
                <c:pt idx="83">
                  <c:v>-126.1092999923867</c:v>
                </c:pt>
                <c:pt idx="84">
                  <c:v>-126.6154821299588</c:v>
                </c:pt>
                <c:pt idx="85">
                  <c:v>-127.1210935703039</c:v>
                </c:pt>
                <c:pt idx="86">
                  <c:v>-127.6261380320775</c:v>
                </c:pt>
                <c:pt idx="87">
                  <c:v>-128.1306163483787</c:v>
                </c:pt>
                <c:pt idx="88">
                  <c:v>-128.6345267081392</c:v>
                </c:pt>
                <c:pt idx="89">
                  <c:v>-129.1378648826767</c:v>
                </c:pt>
                <c:pt idx="90">
                  <c:v>-129.6406244382042</c:v>
                </c:pt>
                <c:pt idx="91">
                  <c:v>-130.1427969350807</c:v>
                </c:pt>
                <c:pt idx="92">
                  <c:v>-130.6443721145388</c:v>
                </c:pt>
                <c:pt idx="93">
                  <c:v>-131.145338073542</c:v>
                </c:pt>
                <c:pt idx="94">
                  <c:v>-131.6456814284684</c:v>
                </c:pt>
                <c:pt idx="95">
                  <c:v>-132.1453874682284</c:v>
                </c:pt>
                <c:pt idx="96">
                  <c:v>-132.6444402973821</c:v>
                </c:pt>
                <c:pt idx="97">
                  <c:v>-133.142822969854</c:v>
                </c:pt>
                <c:pt idx="98">
                  <c:v>-133.6405176137341</c:v>
                </c:pt>
                <c:pt idx="99">
                  <c:v>-134.1375055477038</c:v>
                </c:pt>
                <c:pt idx="100">
                  <c:v>-134.6337673895168</c:v>
                </c:pt>
                <c:pt idx="101">
                  <c:v>-135.1292831570354</c:v>
                </c:pt>
                <c:pt idx="102">
                  <c:v>-135.6240323622033</c:v>
                </c:pt>
                <c:pt idx="103">
                  <c:v>-136.1179940984021</c:v>
                </c:pt>
                <c:pt idx="104">
                  <c:v>-136.61114712152</c:v>
                </c:pt>
                <c:pt idx="105">
                  <c:v>-137.1034699251595</c:v>
                </c:pt>
                <c:pt idx="106">
                  <c:v>-137.5949408102742</c:v>
                </c:pt>
                <c:pt idx="107">
                  <c:v>-138.0855379495788</c:v>
                </c:pt>
                <c:pt idx="108">
                  <c:v>-138.5752394470592</c:v>
                </c:pt>
                <c:pt idx="109">
                  <c:v>-139.064023392847</c:v>
                </c:pt>
                <c:pt idx="110">
                  <c:v>-139.5518679137358</c:v>
                </c:pt>
                <c:pt idx="111">
                  <c:v>-140.038751219633</c:v>
                </c:pt>
                <c:pt idx="112">
                  <c:v>-140.524651646143</c:v>
                </c:pt>
                <c:pt idx="113">
                  <c:v>-141.0095476935721</c:v>
                </c:pt>
                <c:pt idx="114">
                  <c:v>-141.493418062526</c:v>
                </c:pt>
                <c:pt idx="115">
                  <c:v>-141.9762416863341</c:v>
                </c:pt>
                <c:pt idx="116">
                  <c:v>-142.4579977605208</c:v>
                </c:pt>
                <c:pt idx="117">
                  <c:v>-142.9386657694454</c:v>
                </c:pt>
                <c:pt idx="118">
                  <c:v>-143.4182255103588</c:v>
                </c:pt>
                <c:pt idx="119">
                  <c:v>-143.896657115005</c:v>
                </c:pt>
              </c:numCache>
            </c:numRef>
          </c:yVal>
          <c:smooth val="0"/>
          <c:extLst xmlns:c16r2="http://schemas.microsoft.com/office/drawing/2015/06/chart">
            <c:ext xmlns:c16="http://schemas.microsoft.com/office/drawing/2014/chart" uri="{C3380CC4-5D6E-409C-BE32-E72D297353CC}">
              <c16:uniqueId val="{00000000-DF10-4C6E-8128-6A223A0AACEC}"/>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0.0</c:v>
                </c:pt>
                <c:pt idx="1">
                  <c:v>-13.31217473796005</c:v>
                </c:pt>
                <c:pt idx="2">
                  <c:v>-24.84071596351032</c:v>
                </c:pt>
                <c:pt idx="3">
                  <c:v>-34.9217342790048</c:v>
                </c:pt>
                <c:pt idx="4">
                  <c:v>-43.83074236043331</c:v>
                </c:pt>
                <c:pt idx="5">
                  <c:v>-51.79426183146825</c:v>
                </c:pt>
                <c:pt idx="6">
                  <c:v>-58.99824627149015</c:v>
                </c:pt>
                <c:pt idx="7">
                  <c:v>-65.59511541748904</c:v>
                </c:pt>
                <c:pt idx="8">
                  <c:v>-70.78247390156105</c:v>
                </c:pt>
                <c:pt idx="9">
                  <c:v>-75.1636251295172</c:v>
                </c:pt>
                <c:pt idx="10">
                  <c:v>-79.02655665180736</c:v>
                </c:pt>
                <c:pt idx="11">
                  <c:v>-82.45546111588342</c:v>
                </c:pt>
                <c:pt idx="12">
                  <c:v>-85.51930041868758</c:v>
                </c:pt>
                <c:pt idx="13">
                  <c:v>-88.24083700380095</c:v>
                </c:pt>
                <c:pt idx="14">
                  <c:v>-90.69588965173261</c:v>
                </c:pt>
                <c:pt idx="15">
                  <c:v>-92.92493092338461</c:v>
                </c:pt>
                <c:pt idx="16">
                  <c:v>-94.961294421415</c:v>
                </c:pt>
                <c:pt idx="17">
                  <c:v>-96.83260403561598</c:v>
                </c:pt>
                <c:pt idx="18">
                  <c:v>-98.5618395850306</c:v>
                </c:pt>
                <c:pt idx="19">
                  <c:v>-100.1681968372068</c:v>
                </c:pt>
                <c:pt idx="20">
                  <c:v>-101.6677822892962</c:v>
                </c:pt>
                <c:pt idx="21">
                  <c:v>-103.0725592668105</c:v>
                </c:pt>
                <c:pt idx="22">
                  <c:v>-104.3933448767575</c:v>
                </c:pt>
                <c:pt idx="23">
                  <c:v>-105.6396353553901</c:v>
                </c:pt>
                <c:pt idx="24">
                  <c:v>-106.8195604977927</c:v>
                </c:pt>
                <c:pt idx="25">
                  <c:v>-107.9401188012635</c:v>
                </c:pt>
                <c:pt idx="26">
                  <c:v>-109.0073101772177</c:v>
                </c:pt>
                <c:pt idx="27">
                  <c:v>-110.0264032029872</c:v>
                </c:pt>
                <c:pt idx="28">
                  <c:v>-111.0020147673195</c:v>
                </c:pt>
                <c:pt idx="29">
                  <c:v>-111.938213304251</c:v>
                </c:pt>
                <c:pt idx="30">
                  <c:v>-112.8386035738258</c:v>
                </c:pt>
                <c:pt idx="31">
                  <c:v>-113.7063962440461</c:v>
                </c:pt>
                <c:pt idx="32">
                  <c:v>-114.5444651406578</c:v>
                </c:pt>
                <c:pt idx="33">
                  <c:v>-115.3553944858995</c:v>
                </c:pt>
                <c:pt idx="34">
                  <c:v>-116.1415151863848</c:v>
                </c:pt>
                <c:pt idx="35">
                  <c:v>-116.9049390300061</c:v>
                </c:pt>
                <c:pt idx="36">
                  <c:v>-117.647586500203</c:v>
                </c:pt>
                <c:pt idx="37">
                  <c:v>-118.3712095667761</c:v>
                </c:pt>
                <c:pt idx="38">
                  <c:v>-119.0774108691094</c:v>
                </c:pt>
                <c:pt idx="39">
                  <c:v>-119.7676598456674</c:v>
                </c:pt>
                <c:pt idx="40">
                  <c:v>-120.4433066385927</c:v>
                </c:pt>
                <c:pt idx="41">
                  <c:v>-121.1055939240305</c:v>
                </c:pt>
                <c:pt idx="42">
                  <c:v>-121.7556670993454</c:v>
                </c:pt>
                <c:pt idx="43">
                  <c:v>-122.3945831113833</c:v>
                </c:pt>
                <c:pt idx="44">
                  <c:v>-123.0233181561107</c:v>
                </c:pt>
                <c:pt idx="45">
                  <c:v>-123.6427744371977</c:v>
                </c:pt>
                <c:pt idx="46">
                  <c:v>-124.2537861363353</c:v>
                </c:pt>
                <c:pt idx="47">
                  <c:v>-124.8571247151976</c:v>
                </c:pt>
                <c:pt idx="48">
                  <c:v>-125.4535036591424</c:v>
                </c:pt>
                <c:pt idx="49">
                  <c:v>-126.0435827445262</c:v>
                </c:pt>
                <c:pt idx="50">
                  <c:v>-126.6279718972637</c:v>
                </c:pt>
                <c:pt idx="51">
                  <c:v>-127.2072346992427</c:v>
                </c:pt>
                <c:pt idx="52">
                  <c:v>-127.7818915892867</c:v>
                </c:pt>
                <c:pt idx="53">
                  <c:v>-128.3524227978523</c:v>
                </c:pt>
                <c:pt idx="54">
                  <c:v>-128.9192710477173</c:v>
                </c:pt>
                <c:pt idx="55">
                  <c:v>-129.4828440477267</c:v>
                </c:pt>
                <c:pt idx="56">
                  <c:v>-130.0435168024223</c:v>
                </c:pt>
                <c:pt idx="57">
                  <c:v>-130.601633756788</c:v>
                </c:pt>
                <c:pt idx="58">
                  <c:v>-131.15751079251</c:v>
                </c:pt>
                <c:pt idx="59">
                  <c:v>-131.7114370897443</c:v>
                </c:pt>
                <c:pt idx="60">
                  <c:v>-132.2636768664379</c:v>
                </c:pt>
                <c:pt idx="61">
                  <c:v>-132.814471005674</c:v>
                </c:pt>
                <c:pt idx="62">
                  <c:v>-133.3640385801136</c:v>
                </c:pt>
                <c:pt idx="63">
                  <c:v>-133.9125782815709</c:v>
                </c:pt>
                <c:pt idx="64">
                  <c:v>-134.4602697627533</c:v>
                </c:pt>
                <c:pt idx="65">
                  <c:v>-135.0072748974717</c:v>
                </c:pt>
                <c:pt idx="66">
                  <c:v>-135.5537389649407</c:v>
                </c:pt>
                <c:pt idx="67">
                  <c:v>-136.0997917632614</c:v>
                </c:pt>
                <c:pt idx="68">
                  <c:v>-136.6455486566356</c:v>
                </c:pt>
                <c:pt idx="69">
                  <c:v>-137.1911115605226</c:v>
                </c:pt>
                <c:pt idx="70">
                  <c:v>-137.7365698685817</c:v>
                </c:pt>
                <c:pt idx="71">
                  <c:v>-138.2820013248711</c:v>
                </c:pt>
                <c:pt idx="72">
                  <c:v>-138.8274728446013</c:v>
                </c:pt>
                <c:pt idx="73">
                  <c:v>-139.3730412864252</c:v>
                </c:pt>
                <c:pt idx="74">
                  <c:v>-139.9187541790534</c:v>
                </c:pt>
                <c:pt idx="75">
                  <c:v>-140.4646504048469</c:v>
                </c:pt>
                <c:pt idx="76">
                  <c:v>-141.0107608427616</c:v>
                </c:pt>
                <c:pt idx="77">
                  <c:v>-141.557108972982</c:v>
                </c:pt>
                <c:pt idx="78">
                  <c:v>-142.1037114453593</c:v>
                </c:pt>
                <c:pt idx="79">
                  <c:v>-142.650578613664</c:v>
                </c:pt>
                <c:pt idx="80">
                  <c:v>-143.1977150375515</c:v>
                </c:pt>
                <c:pt idx="81">
                  <c:v>-143.7451199540537</c:v>
                </c:pt>
                <c:pt idx="82">
                  <c:v>-144.292787720221</c:v>
                </c:pt>
                <c:pt idx="83">
                  <c:v>-144.8407082285748</c:v>
                </c:pt>
                <c:pt idx="84">
                  <c:v>-145.3888672968078</c:v>
                </c:pt>
                <c:pt idx="85">
                  <c:v>-145.937247033211</c:v>
                </c:pt>
                <c:pt idx="86">
                  <c:v>-146.4858261791205</c:v>
                </c:pt>
                <c:pt idx="87">
                  <c:v>-147.0345804296921</c:v>
                </c:pt>
                <c:pt idx="88">
                  <c:v>-147.5834827341951</c:v>
                </c:pt>
                <c:pt idx="89">
                  <c:v>-148.1325035769441</c:v>
                </c:pt>
                <c:pt idx="90">
                  <c:v>-148.6816112399874</c:v>
                </c:pt>
                <c:pt idx="91">
                  <c:v>-149.2307720485469</c:v>
                </c:pt>
                <c:pt idx="92">
                  <c:v>-149.7799506001707</c:v>
                </c:pt>
                <c:pt idx="93">
                  <c:v>-150.3291099785638</c:v>
                </c:pt>
                <c:pt idx="94">
                  <c:v>-150.8782119528678</c:v>
                </c:pt>
                <c:pt idx="95">
                  <c:v>-151.4272171633474</c:v>
                </c:pt>
                <c:pt idx="96">
                  <c:v>-151.9760852941344</c:v>
                </c:pt>
                <c:pt idx="97">
                  <c:v>-152.5247752338609</c:v>
                </c:pt>
                <c:pt idx="98">
                  <c:v>-153.0732452248157</c:v>
                </c:pt>
                <c:pt idx="99">
                  <c:v>-153.6214530013567</c:v>
                </c:pt>
                <c:pt idx="100">
                  <c:v>-154.1693559180903</c:v>
                </c:pt>
                <c:pt idx="101">
                  <c:v>-154.71691106859</c:v>
                </c:pt>
                <c:pt idx="102">
                  <c:v>-155.26407539503</c:v>
                </c:pt>
                <c:pt idx="103">
                  <c:v>-155.8108057893833</c:v>
                </c:pt>
                <c:pt idx="104">
                  <c:v>-156.3570591866655</c:v>
                </c:pt>
                <c:pt idx="105">
                  <c:v>-156.902792650677</c:v>
                </c:pt>
                <c:pt idx="106">
                  <c:v>-157.4479634527142</c:v>
                </c:pt>
                <c:pt idx="107">
                  <c:v>-157.9925291436766</c:v>
                </c:pt>
                <c:pt idx="108">
                  <c:v>-158.536447619972</c:v>
                </c:pt>
                <c:pt idx="109">
                  <c:v>-159.0796771836012</c:v>
                </c:pt>
                <c:pt idx="110">
                  <c:v>-159.6221765967766</c:v>
                </c:pt>
                <c:pt idx="111">
                  <c:v>-160.1639051314323</c:v>
                </c:pt>
                <c:pt idx="112">
                  <c:v>-160.7048226139477</c:v>
                </c:pt>
                <c:pt idx="113">
                  <c:v>-161.2448894653662</c:v>
                </c:pt>
                <c:pt idx="114">
                  <c:v>-161.7840667374221</c:v>
                </c:pt>
                <c:pt idx="115">
                  <c:v>-162.322316144654</c:v>
                </c:pt>
                <c:pt idx="116">
                  <c:v>-162.8596000928164</c:v>
                </c:pt>
                <c:pt idx="117">
                  <c:v>-163.3958817039065</c:v>
                </c:pt>
                <c:pt idx="118">
                  <c:v>-163.9311248379663</c:v>
                </c:pt>
                <c:pt idx="119">
                  <c:v>-164.4652941119048</c:v>
                </c:pt>
              </c:numCache>
            </c:numRef>
          </c:yVal>
          <c:smooth val="0"/>
          <c:extLst xmlns:c16r2="http://schemas.microsoft.com/office/drawing/2015/06/chart">
            <c:ext xmlns:c16="http://schemas.microsoft.com/office/drawing/2014/chart" uri="{C3380CC4-5D6E-409C-BE32-E72D297353CC}">
              <c16:uniqueId val="{00000001-DF10-4C6E-8128-6A223A0AACEC}"/>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0.0</c:v>
                </c:pt>
                <c:pt idx="1">
                  <c:v>-11.57285327442105</c:v>
                </c:pt>
                <c:pt idx="2">
                  <c:v>-21.49759905902782</c:v>
                </c:pt>
                <c:pt idx="3">
                  <c:v>-30.07342980809653</c:v>
                </c:pt>
                <c:pt idx="4">
                  <c:v>-37.54535969255996</c:v>
                </c:pt>
                <c:pt idx="5">
                  <c:v>-44.11438264218486</c:v>
                </c:pt>
                <c:pt idx="6">
                  <c:v>-49.94532703225649</c:v>
                </c:pt>
                <c:pt idx="7">
                  <c:v>-55.1733320645003</c:v>
                </c:pt>
                <c:pt idx="8">
                  <c:v>-59.6104008018733</c:v>
                </c:pt>
                <c:pt idx="9">
                  <c:v>-63.40951194419996</c:v>
                </c:pt>
                <c:pt idx="10">
                  <c:v>-66.79558365559114</c:v>
                </c:pt>
                <c:pt idx="11">
                  <c:v>-69.83521279015115</c:v>
                </c:pt>
                <c:pt idx="12">
                  <c:v>-72.58291278303521</c:v>
                </c:pt>
                <c:pt idx="13">
                  <c:v>-75.06940795078043</c:v>
                </c:pt>
                <c:pt idx="14">
                  <c:v>-77.34386338684406</c:v>
                </c:pt>
                <c:pt idx="15">
                  <c:v>-79.43748618346115</c:v>
                </c:pt>
                <c:pt idx="16">
                  <c:v>-81.37599356077135</c:v>
                </c:pt>
                <c:pt idx="17">
                  <c:v>-83.18068717927625</c:v>
                </c:pt>
                <c:pt idx="18">
                  <c:v>-84.86927728342015</c:v>
                </c:pt>
                <c:pt idx="19">
                  <c:v>-86.45654859441625</c:v>
                </c:pt>
                <c:pt idx="20">
                  <c:v>-87.95489873576068</c:v>
                </c:pt>
                <c:pt idx="21">
                  <c:v>-89.3742532811748</c:v>
                </c:pt>
                <c:pt idx="22">
                  <c:v>-90.7230644872525</c:v>
                </c:pt>
                <c:pt idx="23">
                  <c:v>-92.00874815375101</c:v>
                </c:pt>
                <c:pt idx="24">
                  <c:v>-93.2376531033761</c:v>
                </c:pt>
                <c:pt idx="25">
                  <c:v>-94.4152458817671</c:v>
                </c:pt>
                <c:pt idx="26">
                  <c:v>-95.54623708246527</c:v>
                </c:pt>
                <c:pt idx="27">
                  <c:v>-96.63475053417048</c:v>
                </c:pt>
                <c:pt idx="28">
                  <c:v>-97.68440314964573</c:v>
                </c:pt>
                <c:pt idx="29">
                  <c:v>-98.69838620994595</c:v>
                </c:pt>
                <c:pt idx="30">
                  <c:v>-99.67953197710737</c:v>
                </c:pt>
                <c:pt idx="31">
                  <c:v>-100.6303682995085</c:v>
                </c:pt>
                <c:pt idx="32">
                  <c:v>-101.5531634759163</c:v>
                </c:pt>
                <c:pt idx="33">
                  <c:v>-102.4499632126517</c:v>
                </c:pt>
                <c:pt idx="34">
                  <c:v>-103.3226202502419</c:v>
                </c:pt>
                <c:pt idx="35">
                  <c:v>-104.1728199237086</c:v>
                </c:pt>
                <c:pt idx="36">
                  <c:v>-105.0021017296126</c:v>
                </c:pt>
                <c:pt idx="37">
                  <c:v>-105.8118769535822</c:v>
                </c:pt>
                <c:pt idx="38">
                  <c:v>-106.6034434613457</c:v>
                </c:pt>
                <c:pt idx="39">
                  <c:v>-107.3779981302046</c:v>
                </c:pt>
                <c:pt idx="40">
                  <c:v>-108.1366474643764</c:v>
                </c:pt>
                <c:pt idx="41">
                  <c:v>-108.8804166166301</c:v>
                </c:pt>
                <c:pt idx="42">
                  <c:v>-109.6102571265865</c:v>
                </c:pt>
                <c:pt idx="43">
                  <c:v>-110.3270535999018</c:v>
                </c:pt>
                <c:pt idx="44">
                  <c:v>-111.0316295101456</c:v>
                </c:pt>
                <c:pt idx="45">
                  <c:v>-111.7247522713933</c:v>
                </c:pt>
                <c:pt idx="46">
                  <c:v>-112.4071377020346</c:v>
                </c:pt>
                <c:pt idx="47">
                  <c:v>-113.0794539764793</c:v>
                </c:pt>
                <c:pt idx="48">
                  <c:v>-113.7423251471919</c:v>
                </c:pt>
                <c:pt idx="49">
                  <c:v>-114.3963343031783</c:v>
                </c:pt>
                <c:pt idx="50">
                  <c:v>-115.0420264180366</c:v>
                </c:pt>
                <c:pt idx="51">
                  <c:v>-115.6799109318872</c:v>
                </c:pt>
                <c:pt idx="52">
                  <c:v>-116.3104641036762</c:v>
                </c:pt>
                <c:pt idx="53">
                  <c:v>-116.9341311642693</c:v>
                </c:pt>
                <c:pt idx="54">
                  <c:v>-117.5513282953834</c:v>
                </c:pt>
                <c:pt idx="55">
                  <c:v>-118.1624444553272</c:v>
                </c:pt>
                <c:pt idx="56">
                  <c:v>-118.7678430690776</c:v>
                </c:pt>
                <c:pt idx="57">
                  <c:v>-119.367863597462</c:v>
                </c:pt>
                <c:pt idx="58">
                  <c:v>-119.9628229979453</c:v>
                </c:pt>
                <c:pt idx="59">
                  <c:v>-120.5530170876364</c:v>
                </c:pt>
                <c:pt idx="60">
                  <c:v>-121.1387218176051</c:v>
                </c:pt>
                <c:pt idx="61">
                  <c:v>-121.7201944663657</c:v>
                </c:pt>
                <c:pt idx="62">
                  <c:v>-122.2976747592893</c:v>
                </c:pt>
                <c:pt idx="63">
                  <c:v>-122.871385919897</c:v>
                </c:pt>
                <c:pt idx="64">
                  <c:v>-123.441535658225</c:v>
                </c:pt>
                <c:pt idx="65">
                  <c:v>-124.0083171008682</c:v>
                </c:pt>
                <c:pt idx="66">
                  <c:v>-124.571909666819</c:v>
                </c:pt>
                <c:pt idx="67">
                  <c:v>-125.1324798927399</c:v>
                </c:pt>
                <c:pt idx="68">
                  <c:v>-125.690182211024</c:v>
                </c:pt>
                <c:pt idx="69">
                  <c:v>-126.2451596835972</c:v>
                </c:pt>
                <c:pt idx="70">
                  <c:v>-126.797544694242</c:v>
                </c:pt>
                <c:pt idx="71">
                  <c:v>-127.3474596019014</c:v>
                </c:pt>
                <c:pt idx="72">
                  <c:v>-127.8950173573166</c:v>
                </c:pt>
                <c:pt idx="73">
                  <c:v>-128.4403220850845</c:v>
                </c:pt>
                <c:pt idx="74">
                  <c:v>-128.98346963312</c:v>
                </c:pt>
                <c:pt idx="75">
                  <c:v>-129.5245480913818</c:v>
                </c:pt>
                <c:pt idx="76">
                  <c:v>-130.0636382815383</c:v>
                </c:pt>
                <c:pt idx="77">
                  <c:v>-130.6008142191986</c:v>
                </c:pt>
                <c:pt idx="78">
                  <c:v>-131.1361435501831</c:v>
                </c:pt>
                <c:pt idx="79">
                  <c:v>-131.6696879622968</c:v>
                </c:pt>
                <c:pt idx="80">
                  <c:v>-132.2015035738604</c:v>
                </c:pt>
                <c:pt idx="81">
                  <c:v>-132.7316413002955</c:v>
                </c:pt>
                <c:pt idx="82">
                  <c:v>-133.2601471999214</c:v>
                </c:pt>
                <c:pt idx="83">
                  <c:v>-133.7870628000983</c:v>
                </c:pt>
                <c:pt idx="84">
                  <c:v>-134.3124254047207</c:v>
                </c:pt>
                <c:pt idx="85">
                  <c:v>-134.8362683841087</c:v>
                </c:pt>
                <c:pt idx="86">
                  <c:v>-135.3586214482047</c:v>
                </c:pt>
                <c:pt idx="87">
                  <c:v>-135.8795109039593</c:v>
                </c:pt>
                <c:pt idx="88">
                  <c:v>-136.3989598977832</c:v>
                </c:pt>
                <c:pt idx="89">
                  <c:v>-136.9169886438312</c:v>
                </c:pt>
                <c:pt idx="90">
                  <c:v>-137.433614638876</c:v>
                </c:pt>
                <c:pt idx="91">
                  <c:v>-137.9488528645315</c:v>
                </c:pt>
                <c:pt idx="92">
                  <c:v>-138.4627159774363</c:v>
                </c:pt>
                <c:pt idx="93">
                  <c:v>-138.9752144881031</c:v>
                </c:pt>
                <c:pt idx="94">
                  <c:v>-139.4863569290292</c:v>
                </c:pt>
                <c:pt idx="95">
                  <c:v>-139.996150012612</c:v>
                </c:pt>
                <c:pt idx="96">
                  <c:v>-140.5045987794801</c:v>
                </c:pt>
                <c:pt idx="97">
                  <c:v>-141.0117067377241</c:v>
                </c:pt>
                <c:pt idx="98">
                  <c:v>-141.5174759935198</c:v>
                </c:pt>
                <c:pt idx="99">
                  <c:v>-142.0219073736371</c:v>
                </c:pt>
                <c:pt idx="100">
                  <c:v>-142.5250005402604</c:v>
                </c:pt>
                <c:pt idx="101">
                  <c:v>-143.0267540985433</c:v>
                </c:pt>
                <c:pt idx="102">
                  <c:v>-143.5271656973264</c:v>
                </c:pt>
                <c:pt idx="103">
                  <c:v>-144.0262321233586</c:v>
                </c:pt>
                <c:pt idx="104">
                  <c:v>-144.5239493893951</c:v>
                </c:pt>
                <c:pt idx="105">
                  <c:v>-145.0203128165376</c:v>
                </c:pt>
                <c:pt idx="106">
                  <c:v>-145.515317111117</c:v>
                </c:pt>
                <c:pt idx="107">
                  <c:v>-146.0089564364198</c:v>
                </c:pt>
                <c:pt idx="108">
                  <c:v>-146.5012244795716</c:v>
                </c:pt>
                <c:pt idx="109">
                  <c:v>-146.9921145138351</c:v>
                </c:pt>
                <c:pt idx="110">
                  <c:v>-147.481619456601</c:v>
                </c:pt>
                <c:pt idx="111">
                  <c:v>-147.9697319233073</c:v>
                </c:pt>
                <c:pt idx="112">
                  <c:v>-148.4564442775081</c:v>
                </c:pt>
                <c:pt idx="113">
                  <c:v>-148.9417486773591</c:v>
                </c:pt>
                <c:pt idx="114">
                  <c:v>-149.4256371186775</c:v>
                </c:pt>
                <c:pt idx="115">
                  <c:v>-149.9081014748117</c:v>
                </c:pt>
                <c:pt idx="116">
                  <c:v>-150.3891335335056</c:v>
                </c:pt>
                <c:pt idx="117">
                  <c:v>-150.8687250308967</c:v>
                </c:pt>
                <c:pt idx="118">
                  <c:v>-151.3468676829016</c:v>
                </c:pt>
                <c:pt idx="119">
                  <c:v>-151.8235532140397</c:v>
                </c:pt>
              </c:numCache>
            </c:numRef>
          </c:yVal>
          <c:smooth val="0"/>
          <c:extLst xmlns:c16r2="http://schemas.microsoft.com/office/drawing/2015/06/chart">
            <c:ext xmlns:c16="http://schemas.microsoft.com/office/drawing/2014/chart" uri="{C3380CC4-5D6E-409C-BE32-E72D297353CC}">
              <c16:uniqueId val="{00000002-DF10-4C6E-8128-6A223A0AACEC}"/>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0.0</c:v>
                </c:pt>
                <c:pt idx="1">
                  <c:v>-11.04221755453</c:v>
                </c:pt>
                <c:pt idx="2">
                  <c:v>-20.37487953752088</c:v>
                </c:pt>
                <c:pt idx="3">
                  <c:v>-28.28952034821486</c:v>
                </c:pt>
                <c:pt idx="4">
                  <c:v>-35.02698617662008</c:v>
                </c:pt>
                <c:pt idx="5">
                  <c:v>-40.78625274754176</c:v>
                </c:pt>
                <c:pt idx="6">
                  <c:v>-45.73167564070718</c:v>
                </c:pt>
                <c:pt idx="7">
                  <c:v>-49.99901989881983</c:v>
                </c:pt>
                <c:pt idx="8">
                  <c:v>-53.66697090801426</c:v>
                </c:pt>
                <c:pt idx="9">
                  <c:v>-56.8785308826682</c:v>
                </c:pt>
                <c:pt idx="10">
                  <c:v>-59.7247756489487</c:v>
                </c:pt>
                <c:pt idx="11">
                  <c:v>-62.26753871467008</c:v>
                </c:pt>
                <c:pt idx="12">
                  <c:v>-64.5571596865957</c:v>
                </c:pt>
                <c:pt idx="13">
                  <c:v>-66.63345028453385</c:v>
                </c:pt>
                <c:pt idx="14">
                  <c:v>-68.53261993326532</c:v>
                </c:pt>
                <c:pt idx="15">
                  <c:v>-70.28235298368386</c:v>
                </c:pt>
                <c:pt idx="16">
                  <c:v>-71.90526906878586</c:v>
                </c:pt>
                <c:pt idx="17">
                  <c:v>-73.41990422395066</c:v>
                </c:pt>
                <c:pt idx="18">
                  <c:v>-74.8414856831432</c:v>
                </c:pt>
                <c:pt idx="19">
                  <c:v>-76.18255805481976</c:v>
                </c:pt>
                <c:pt idx="20">
                  <c:v>-77.4534894879676</c:v>
                </c:pt>
                <c:pt idx="21">
                  <c:v>-78.66282251079379</c:v>
                </c:pt>
                <c:pt idx="22">
                  <c:v>-79.81775289204315</c:v>
                </c:pt>
                <c:pt idx="23">
                  <c:v>-80.92433162966881</c:v>
                </c:pt>
                <c:pt idx="24">
                  <c:v>-81.9876522811906</c:v>
                </c:pt>
                <c:pt idx="25">
                  <c:v>-83.0120250540708</c:v>
                </c:pt>
                <c:pt idx="26">
                  <c:v>-84.00111594212467</c:v>
                </c:pt>
                <c:pt idx="27">
                  <c:v>-84.95806827595925</c:v>
                </c:pt>
                <c:pt idx="28">
                  <c:v>-85.88559150497298</c:v>
                </c:pt>
                <c:pt idx="29">
                  <c:v>-86.78603658060145</c:v>
                </c:pt>
                <c:pt idx="30">
                  <c:v>-87.66145728283027</c:v>
                </c:pt>
                <c:pt idx="31">
                  <c:v>-88.51366012259768</c:v>
                </c:pt>
                <c:pt idx="32">
                  <c:v>-89.3442449905188</c:v>
                </c:pt>
                <c:pt idx="33">
                  <c:v>-90.15463830914585</c:v>
                </c:pt>
                <c:pt idx="34">
                  <c:v>-90.9461200093965</c:v>
                </c:pt>
                <c:pt idx="35">
                  <c:v>-91.71984584558548</c:v>
                </c:pt>
                <c:pt idx="36">
                  <c:v>-92.47686559948761</c:v>
                </c:pt>
                <c:pt idx="37">
                  <c:v>-93.21813799438814</c:v>
                </c:pt>
                <c:pt idx="38">
                  <c:v>-93.9445429805078</c:v>
                </c:pt>
                <c:pt idx="39">
                  <c:v>-94.65689188305234</c:v>
                </c:pt>
                <c:pt idx="40">
                  <c:v>-95.35593582902946</c:v>
                </c:pt>
                <c:pt idx="41">
                  <c:v>-96.04237275699458</c:v>
                </c:pt>
                <c:pt idx="42">
                  <c:v>-96.7168532790552</c:v>
                </c:pt>
                <c:pt idx="43">
                  <c:v>-97.37998560741595</c:v>
                </c:pt>
                <c:pt idx="44">
                  <c:v>-98.03233971737245</c:v>
                </c:pt>
                <c:pt idx="45">
                  <c:v>-98.67445088581736</c:v>
                </c:pt>
                <c:pt idx="46">
                  <c:v>-99.30682271806896</c:v>
                </c:pt>
                <c:pt idx="47">
                  <c:v>-99.9299297541725</c:v>
                </c:pt>
                <c:pt idx="48">
                  <c:v>-100.5442197292205</c:v>
                </c:pt>
                <c:pt idx="49">
                  <c:v>-101.1501155476476</c:v>
                </c:pt>
                <c:pt idx="50">
                  <c:v>-101.7480170201702</c:v>
                </c:pt>
                <c:pt idx="51">
                  <c:v>-102.3383024030891</c:v>
                </c:pt>
                <c:pt idx="52">
                  <c:v>-102.9213297722408</c:v>
                </c:pt>
                <c:pt idx="53">
                  <c:v>-103.4974382579012</c:v>
                </c:pt>
                <c:pt idx="54">
                  <c:v>-104.0669491621384</c:v>
                </c:pt>
                <c:pt idx="55">
                  <c:v>-104.6301669761483</c:v>
                </c:pt>
                <c:pt idx="56">
                  <c:v>-105.1873803119493</c:v>
                </c:pt>
                <c:pt idx="57">
                  <c:v>-105.738862760265</c:v>
                </c:pt>
                <c:pt idx="58">
                  <c:v>-106.2848736842916</c:v>
                </c:pt>
                <c:pt idx="59">
                  <c:v>-106.8256589574066</c:v>
                </c:pt>
                <c:pt idx="60">
                  <c:v>-107.3614516514904</c:v>
                </c:pt>
                <c:pt idx="61">
                  <c:v>-107.8924726813757</c:v>
                </c:pt>
                <c:pt idx="62">
                  <c:v>-108.418931410095</c:v>
                </c:pt>
                <c:pt idx="63">
                  <c:v>-108.9410262188158</c:v>
                </c:pt>
                <c:pt idx="64">
                  <c:v>-109.4589450447684</c:v>
                </c:pt>
                <c:pt idx="65">
                  <c:v>-109.9728658899708</c:v>
                </c:pt>
                <c:pt idx="66">
                  <c:v>-110.482957303152</c:v>
                </c:pt>
                <c:pt idx="67">
                  <c:v>-110.9893788369673</c:v>
                </c:pt>
                <c:pt idx="68">
                  <c:v>-111.4922814822644</c:v>
                </c:pt>
                <c:pt idx="69">
                  <c:v>-111.9918080810226</c:v>
                </c:pt>
                <c:pt idx="70">
                  <c:v>-112.4880937193375</c:v>
                </c:pt>
                <c:pt idx="71">
                  <c:v>-112.9812661016545</c:v>
                </c:pt>
                <c:pt idx="72">
                  <c:v>-113.4714459074207</c:v>
                </c:pt>
                <c:pt idx="73">
                  <c:v>-113.9587471310892</c:v>
                </c:pt>
                <c:pt idx="74">
                  <c:v>-114.443277406408</c:v>
                </c:pt>
                <c:pt idx="75">
                  <c:v>-114.9251383158285</c:v>
                </c:pt>
                <c:pt idx="76">
                  <c:v>-115.4044256857555</c:v>
                </c:pt>
                <c:pt idx="77">
                  <c:v>-115.8812298683733</c:v>
                </c:pt>
                <c:pt idx="78">
                  <c:v>-116.3556360106932</c:v>
                </c:pt>
                <c:pt idx="79">
                  <c:v>-116.8277243113985</c:v>
                </c:pt>
                <c:pt idx="80">
                  <c:v>-117.297570266092</c:v>
                </c:pt>
                <c:pt idx="81">
                  <c:v>-117.7652449014531</c:v>
                </c:pt>
                <c:pt idx="82">
                  <c:v>-118.2308149988294</c:v>
                </c:pt>
                <c:pt idx="83">
                  <c:v>-118.6943433076958</c:v>
                </c:pt>
                <c:pt idx="84">
                  <c:v>-119.1558887494898</c:v>
                </c:pt>
                <c:pt idx="85">
                  <c:v>-119.6155066121864</c:v>
                </c:pt>
                <c:pt idx="86">
                  <c:v>-120.0732487360665</c:v>
                </c:pt>
                <c:pt idx="87">
                  <c:v>-120.5291636910297</c:v>
                </c:pt>
                <c:pt idx="88">
                  <c:v>-120.9832969458384</c:v>
                </c:pt>
                <c:pt idx="89">
                  <c:v>-121.4356910296437</c:v>
                </c:pt>
                <c:pt idx="90">
                  <c:v>-121.886385686108</c:v>
                </c:pt>
                <c:pt idx="91">
                  <c:v>-122.3354180204578</c:v>
                </c:pt>
                <c:pt idx="92">
                  <c:v>-122.7828226397814</c:v>
                </c:pt>
                <c:pt idx="93">
                  <c:v>-123.2286317868356</c:v>
                </c:pt>
                <c:pt idx="94">
                  <c:v>-123.6728754676678</c:v>
                </c:pt>
                <c:pt idx="95">
                  <c:v>-124.1155815733073</c:v>
                </c:pt>
                <c:pt idx="96">
                  <c:v>-124.5567759957762</c:v>
                </c:pt>
                <c:pt idx="97">
                  <c:v>-124.996482738688</c:v>
                </c:pt>
                <c:pt idx="98">
                  <c:v>-125.4347240226307</c:v>
                </c:pt>
                <c:pt idx="99">
                  <c:v>-125.8715203856054</c:v>
                </c:pt>
                <c:pt idx="100">
                  <c:v>-126.3068907786956</c:v>
                </c:pt>
                <c:pt idx="101">
                  <c:v>-126.7408526571935</c:v>
                </c:pt>
                <c:pt idx="102">
                  <c:v>-127.1734220673839</c:v>
                </c:pt>
                <c:pt idx="103">
                  <c:v>-127.6046137291555</c:v>
                </c:pt>
                <c:pt idx="104">
                  <c:v>-128.0344411146561</c:v>
                </c:pt>
                <c:pt idx="105">
                  <c:v>-128.4629165231136</c:v>
                </c:pt>
                <c:pt idx="106">
                  <c:v>-128.8900511520524</c:v>
                </c:pt>
                <c:pt idx="107">
                  <c:v>-129.3158551650072</c:v>
                </c:pt>
                <c:pt idx="108">
                  <c:v>-129.7403377559285</c:v>
                </c:pt>
                <c:pt idx="109">
                  <c:v>-130.1635072104</c:v>
                </c:pt>
                <c:pt idx="110">
                  <c:v>-130.5853709638313</c:v>
                </c:pt>
                <c:pt idx="111">
                  <c:v>-131.0059356567435</c:v>
                </c:pt>
                <c:pt idx="112">
                  <c:v>-131.4252071872706</c:v>
                </c:pt>
                <c:pt idx="113">
                  <c:v>-131.8431907610338</c:v>
                </c:pt>
                <c:pt idx="114">
                  <c:v>-132.259890938466</c:v>
                </c:pt>
                <c:pt idx="115">
                  <c:v>-132.6753116797381</c:v>
                </c:pt>
                <c:pt idx="116">
                  <c:v>-133.0894563873562</c:v>
                </c:pt>
                <c:pt idx="117">
                  <c:v>-133.5023279465695</c:v>
                </c:pt>
                <c:pt idx="118">
                  <c:v>-133.9139287636763</c:v>
                </c:pt>
                <c:pt idx="119">
                  <c:v>-134.3242608022983</c:v>
                </c:pt>
              </c:numCache>
            </c:numRef>
          </c:yVal>
          <c:smooth val="0"/>
          <c:extLst xmlns:c16r2="http://schemas.microsoft.com/office/drawing/2015/06/chart">
            <c:ext xmlns:c16="http://schemas.microsoft.com/office/drawing/2014/chart" uri="{C3380CC4-5D6E-409C-BE32-E72D297353CC}">
              <c16:uniqueId val="{00000003-DF10-4C6E-8128-6A223A0AACEC}"/>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0.0</c:v>
                </c:pt>
                <c:pt idx="1">
                  <c:v>-0.0311551237100502</c:v>
                </c:pt>
                <c:pt idx="2">
                  <c:v>-0.454752017389637</c:v>
                </c:pt>
                <c:pt idx="3">
                  <c:v>-1.21141957432974</c:v>
                </c:pt>
                <c:pt idx="4">
                  <c:v>-2.254079382478267</c:v>
                </c:pt>
                <c:pt idx="5">
                  <c:v>-3.545900593574061</c:v>
                </c:pt>
                <c:pt idx="6">
                  <c:v>-5.05784888242124</c:v>
                </c:pt>
                <c:pt idx="7">
                  <c:v>-6.414625129310024</c:v>
                </c:pt>
                <c:pt idx="8">
                  <c:v>-7.226337903289732</c:v>
                </c:pt>
                <c:pt idx="9">
                  <c:v>-7.969383588073014</c:v>
                </c:pt>
                <c:pt idx="10">
                  <c:v>-8.647755151756348</c:v>
                </c:pt>
                <c:pt idx="11">
                  <c:v>-9.26524321740817</c:v>
                </c:pt>
                <c:pt idx="12">
                  <c:v>-9.82544508396677</c:v>
                </c:pt>
                <c:pt idx="13">
                  <c:v>-10.3053835894557</c:v>
                </c:pt>
                <c:pt idx="14">
                  <c:v>-10.73155039530047</c:v>
                </c:pt>
                <c:pt idx="15">
                  <c:v>-11.10896869932685</c:v>
                </c:pt>
                <c:pt idx="16">
                  <c:v>-11.44199013894467</c:v>
                </c:pt>
                <c:pt idx="17">
                  <c:v>-11.73452367577465</c:v>
                </c:pt>
                <c:pt idx="18">
                  <c:v>-11.99010574335261</c:v>
                </c:pt>
                <c:pt idx="19">
                  <c:v>-12.2119553785069</c:v>
                </c:pt>
                <c:pt idx="20">
                  <c:v>-12.40240445786458</c:v>
                </c:pt>
                <c:pt idx="21">
                  <c:v>-12.56291930459156</c:v>
                </c:pt>
                <c:pt idx="22">
                  <c:v>-12.69565476980551</c:v>
                </c:pt>
                <c:pt idx="23">
                  <c:v>-12.80262276098074</c:v>
                </c:pt>
                <c:pt idx="24">
                  <c:v>-12.88570331316987</c:v>
                </c:pt>
                <c:pt idx="25">
                  <c:v>-12.94665625751168</c:v>
                </c:pt>
                <c:pt idx="26">
                  <c:v>-12.98708482942766</c:v>
                </c:pt>
                <c:pt idx="27">
                  <c:v>-13.00853135218676</c:v>
                </c:pt>
                <c:pt idx="28">
                  <c:v>-13.01244710316678</c:v>
                </c:pt>
                <c:pt idx="29">
                  <c:v>-13.00019782554045</c:v>
                </c:pt>
                <c:pt idx="30">
                  <c:v>-12.97306899591786</c:v>
                </c:pt>
                <c:pt idx="31">
                  <c:v>-12.9322706092762</c:v>
                </c:pt>
                <c:pt idx="32">
                  <c:v>-12.87894155383765</c:v>
                </c:pt>
                <c:pt idx="33">
                  <c:v>-12.81415256719447</c:v>
                </c:pt>
                <c:pt idx="34">
                  <c:v>-12.73890890300754</c:v>
                </c:pt>
                <c:pt idx="35">
                  <c:v>-12.65415543402378</c:v>
                </c:pt>
                <c:pt idx="36">
                  <c:v>-12.56077998675391</c:v>
                </c:pt>
                <c:pt idx="37">
                  <c:v>-12.4596164504983</c:v>
                </c:pt>
                <c:pt idx="38">
                  <c:v>-12.35144769423277</c:v>
                </c:pt>
                <c:pt idx="39">
                  <c:v>-12.23700822925275</c:v>
                </c:pt>
                <c:pt idx="40">
                  <c:v>-12.11698686778072</c:v>
                </c:pt>
                <c:pt idx="41">
                  <c:v>-11.99202917175262</c:v>
                </c:pt>
                <c:pt idx="42">
                  <c:v>-11.86273976734628</c:v>
                </c:pt>
                <c:pt idx="43">
                  <c:v>-11.7296845360288</c:v>
                </c:pt>
                <c:pt idx="44">
                  <c:v>-11.5933926907419</c:v>
                </c:pt>
                <c:pt idx="45">
                  <c:v>-11.45435874478608</c:v>
                </c:pt>
                <c:pt idx="46">
                  <c:v>-11.31304437821564</c:v>
                </c:pt>
                <c:pt idx="47">
                  <c:v>-11.16988020777353</c:v>
                </c:pt>
                <c:pt idx="48">
                  <c:v>-11.02526747049524</c:v>
                </c:pt>
                <c:pt idx="49">
                  <c:v>-10.87957962312703</c:v>
                </c:pt>
                <c:pt idx="50">
                  <c:v>-10.73316386173883</c:v>
                </c:pt>
                <c:pt idx="51">
                  <c:v>-10.58634256566984</c:v>
                </c:pt>
                <c:pt idx="52">
                  <c:v>-10.4394146694931</c:v>
                </c:pt>
                <c:pt idx="53">
                  <c:v>-10.2926569667925</c:v>
                </c:pt>
                <c:pt idx="54">
                  <c:v>-10.14632534901739</c:v>
                </c:pt>
                <c:pt idx="55">
                  <c:v>-10.00065598255424</c:v>
                </c:pt>
                <c:pt idx="56">
                  <c:v>-9.85586642695944</c:v>
                </c:pt>
                <c:pt idx="57">
                  <c:v>-9.71215669718731</c:v>
                </c:pt>
                <c:pt idx="58">
                  <c:v>-9.56971027246164</c:v>
                </c:pt>
                <c:pt idx="59">
                  <c:v>-9.42869505431463</c:v>
                </c:pt>
                <c:pt idx="60">
                  <c:v>-9.28926427620354</c:v>
                </c:pt>
                <c:pt idx="61">
                  <c:v>-9.151557366998531</c:v>
                </c:pt>
                <c:pt idx="62">
                  <c:v>-9.015700770518378</c:v>
                </c:pt>
                <c:pt idx="63">
                  <c:v>-8.881808723153785</c:v>
                </c:pt>
                <c:pt idx="64">
                  <c:v>-8.749983991646331</c:v>
                </c:pt>
                <c:pt idx="65">
                  <c:v>-8.620318572827273</c:v>
                </c:pt>
                <c:pt idx="66">
                  <c:v>-8.49289435715309</c:v>
                </c:pt>
                <c:pt idx="67">
                  <c:v>-8.36778375777704</c:v>
                </c:pt>
                <c:pt idx="68">
                  <c:v>-8.245050306752091</c:v>
                </c:pt>
                <c:pt idx="69">
                  <c:v>-8.124749219978184</c:v>
                </c:pt>
                <c:pt idx="70">
                  <c:v>-8.006927932384314</c:v>
                </c:pt>
                <c:pt idx="71">
                  <c:v>-7.891626604729935</c:v>
                </c:pt>
                <c:pt idx="72">
                  <c:v>-7.778878603455268</c:v>
                </c:pt>
                <c:pt idx="73">
                  <c:v>-7.668710954830185</c:v>
                </c:pt>
                <c:pt idx="74">
                  <c:v>-7.56114477468418</c:v>
                </c:pt>
                <c:pt idx="75">
                  <c:v>-7.456195674867557</c:v>
                </c:pt>
                <c:pt idx="76">
                  <c:v>-7.353874147603164</c:v>
                </c:pt>
                <c:pt idx="77">
                  <c:v>-7.254185928797503</c:v>
                </c:pt>
                <c:pt idx="78">
                  <c:v>-7.157132341353645</c:v>
                </c:pt>
                <c:pt idx="79">
                  <c:v>-7.062710619450627</c:v>
                </c:pt>
                <c:pt idx="80">
                  <c:v>-6.970914214746696</c:v>
                </c:pt>
                <c:pt idx="81">
                  <c:v>-6.88173308539354</c:v>
                </c:pt>
                <c:pt idx="82">
                  <c:v>-6.795153968724662</c:v>
                </c:pt>
                <c:pt idx="83">
                  <c:v>-6.711160638400543</c:v>
                </c:pt>
                <c:pt idx="84">
                  <c:v>-6.629734146855207</c:v>
                </c:pt>
                <c:pt idx="85">
                  <c:v>-6.55085305369812</c:v>
                </c:pt>
                <c:pt idx="86">
                  <c:v>-6.474493640852415</c:v>
                </c:pt>
                <c:pt idx="87">
                  <c:v>-6.400630115059358</c:v>
                </c:pt>
                <c:pt idx="88">
                  <c:v>-6.329234798406105</c:v>
                </c:pt>
                <c:pt idx="89">
                  <c:v>-6.260278307485351</c:v>
                </c:pt>
                <c:pt idx="90">
                  <c:v>-6.193729721779163</c:v>
                </c:pt>
                <c:pt idx="91">
                  <c:v>-6.129556741801935</c:v>
                </c:pt>
                <c:pt idx="92">
                  <c:v>-6.067725837535272</c:v>
                </c:pt>
                <c:pt idx="93">
                  <c:v>-6.008202387709388</c:v>
                </c:pt>
                <c:pt idx="94">
                  <c:v>-5.950950810301038</c:v>
                </c:pt>
                <c:pt idx="95">
                  <c:v>-5.895934684837806</c:v>
                </c:pt>
                <c:pt idx="96">
                  <c:v>-5.843116866826592</c:v>
                </c:pt>
                <c:pt idx="97">
                  <c:v>-5.79245959480886</c:v>
                </c:pt>
                <c:pt idx="98">
                  <c:v>-5.743924590369716</c:v>
                </c:pt>
                <c:pt idx="99">
                  <c:v>-5.697473151523809</c:v>
                </c:pt>
                <c:pt idx="100">
                  <c:v>-5.653066239817225</c:v>
                </c:pt>
                <c:pt idx="101">
                  <c:v>-5.610664561473641</c:v>
                </c:pt>
                <c:pt idx="102">
                  <c:v>-5.570228642919573</c:v>
                </c:pt>
                <c:pt idx="103">
                  <c:v>-5.531718901013848</c:v>
                </c:pt>
                <c:pt idx="104">
                  <c:v>-5.495095708223744</c:v>
                </c:pt>
                <c:pt idx="105">
                  <c:v>-5.460319453075495</c:v>
                </c:pt>
                <c:pt idx="106">
                  <c:v>-5.427350596131872</c:v>
                </c:pt>
                <c:pt idx="107">
                  <c:v>-5.3961497217133</c:v>
                </c:pt>
                <c:pt idx="108">
                  <c:v>-5.366677585649085</c:v>
                </c:pt>
                <c:pt idx="109">
                  <c:v>-5.338895159257845</c:v>
                </c:pt>
                <c:pt idx="110">
                  <c:v>-5.312763669769986</c:v>
                </c:pt>
                <c:pt idx="111">
                  <c:v>-5.288244637420575</c:v>
                </c:pt>
                <c:pt idx="112">
                  <c:v>-5.265299909373426</c:v>
                </c:pt>
                <c:pt idx="113">
                  <c:v>-5.243891690689452</c:v>
                </c:pt>
                <c:pt idx="114">
                  <c:v>-5.223982572496364</c:v>
                </c:pt>
                <c:pt idx="115">
                  <c:v>-5.205535557533879</c:v>
                </c:pt>
                <c:pt idx="116">
                  <c:v>-5.188514083231889</c:v>
                </c:pt>
                <c:pt idx="117">
                  <c:v>-5.172882042465925</c:v>
                </c:pt>
                <c:pt idx="118">
                  <c:v>-5.158603802129619</c:v>
                </c:pt>
                <c:pt idx="119">
                  <c:v>-5.145644219680435</c:v>
                </c:pt>
              </c:numCache>
            </c:numRef>
          </c:yVal>
          <c:smooth val="0"/>
          <c:extLst xmlns:c16r2="http://schemas.microsoft.com/office/drawing/2015/06/chart">
            <c:ext xmlns:c16="http://schemas.microsoft.com/office/drawing/2014/chart" uri="{C3380CC4-5D6E-409C-BE32-E72D297353CC}">
              <c16:uniqueId val="{00000004-DF10-4C6E-8128-6A223A0AACEC}"/>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0.0</c:v>
                </c:pt>
                <c:pt idx="1">
                  <c:v>-12.1671748804556</c:v>
                </c:pt>
                <c:pt idx="2">
                  <c:v>-22.45238752642762</c:v>
                </c:pt>
                <c:pt idx="3">
                  <c:v>-31.19418205901547</c:v>
                </c:pt>
                <c:pt idx="4">
                  <c:v>-38.66764658750201</c:v>
                </c:pt>
                <c:pt idx="5">
                  <c:v>-45.0964640210204</c:v>
                </c:pt>
                <c:pt idx="6">
                  <c:v>-50.66267071545462</c:v>
                </c:pt>
                <c:pt idx="7">
                  <c:v>-55.51455375379094</c:v>
                </c:pt>
                <c:pt idx="8">
                  <c:v>-59.77304234049052</c:v>
                </c:pt>
                <c:pt idx="9">
                  <c:v>-63.53688090358082</c:v>
                </c:pt>
                <c:pt idx="10">
                  <c:v>-66.88681655303039</c:v>
                </c:pt>
                <c:pt idx="11">
                  <c:v>-69.88898909636508</c:v>
                </c:pt>
                <c:pt idx="12">
                  <c:v>-72.59767585702315</c:v>
                </c:pt>
                <c:pt idx="13">
                  <c:v>-75.0362550232735</c:v>
                </c:pt>
                <c:pt idx="14">
                  <c:v>-77.26246007388885</c:v>
                </c:pt>
                <c:pt idx="15">
                  <c:v>-79.30728103623115</c:v>
                </c:pt>
                <c:pt idx="16">
                  <c:v>-81.19632861235725</c:v>
                </c:pt>
                <c:pt idx="17">
                  <c:v>-82.95088897985045</c:v>
                </c:pt>
                <c:pt idx="18">
                  <c:v>-84.58871529825001</c:v>
                </c:pt>
                <c:pt idx="19">
                  <c:v>-86.12467024481428</c:v>
                </c:pt>
                <c:pt idx="20">
                  <c:v>-87.57124799384974</c:v>
                </c:pt>
                <c:pt idx="21">
                  <c:v>-88.93899843120742</c:v>
                </c:pt>
                <c:pt idx="22">
                  <c:v>-90.23687208647301</c:v>
                </c:pt>
                <c:pt idx="23">
                  <c:v>-91.47250076948625</c:v>
                </c:pt>
                <c:pt idx="24">
                  <c:v>-92.65242606166625</c:v>
                </c:pt>
                <c:pt idx="25">
                  <c:v>-93.78228551202277</c:v>
                </c:pt>
                <c:pt idx="26">
                  <c:v>-94.86693707693031</c:v>
                </c:pt>
                <c:pt idx="27">
                  <c:v>-95.9106376510972</c:v>
                </c:pt>
                <c:pt idx="28">
                  <c:v>-96.91711809055732</c:v>
                </c:pt>
                <c:pt idx="29">
                  <c:v>-97.88966602685615</c:v>
                </c:pt>
                <c:pt idx="30">
                  <c:v>-98.8311939898613</c:v>
                </c:pt>
                <c:pt idx="31">
                  <c:v>-99.744295435637</c:v>
                </c:pt>
                <c:pt idx="32">
                  <c:v>-100.6312909389658</c:v>
                </c:pt>
                <c:pt idx="33">
                  <c:v>-101.4942663839593</c:v>
                </c:pt>
                <c:pt idx="34">
                  <c:v>-102.3351046385924</c:v>
                </c:pt>
                <c:pt idx="35">
                  <c:v>-103.155511917485</c:v>
                </c:pt>
                <c:pt idx="36">
                  <c:v>-103.957039809312</c:v>
                </c:pt>
                <c:pt idx="37">
                  <c:v>-104.7411037606266</c:v>
                </c:pt>
                <c:pt idx="38">
                  <c:v>-105.5089986585126</c:v>
                </c:pt>
                <c:pt idx="39">
                  <c:v>-106.2619119979727</c:v>
                </c:pt>
                <c:pt idx="40">
                  <c:v>-107.000935163227</c:v>
                </c:pt>
                <c:pt idx="41">
                  <c:v>-107.7270730622836</c:v>
                </c:pt>
                <c:pt idx="42">
                  <c:v>-108.4412524283921</c:v>
                </c:pt>
                <c:pt idx="43">
                  <c:v>-109.1443290164284</c:v>
                </c:pt>
                <c:pt idx="44">
                  <c:v>-109.8370938797275</c:v>
                </c:pt>
                <c:pt idx="45">
                  <c:v>-110.5202788786974</c:v>
                </c:pt>
                <c:pt idx="46">
                  <c:v>-111.1945615448212</c:v>
                </c:pt>
                <c:pt idx="47">
                  <c:v>-111.860569401214</c:v>
                </c:pt>
                <c:pt idx="48">
                  <c:v>-112.5188838226377</c:v>
                </c:pt>
                <c:pt idx="49">
                  <c:v>-113.1700435031171</c:v>
                </c:pt>
                <c:pt idx="50">
                  <c:v>-113.8145475872761</c:v>
                </c:pt>
                <c:pt idx="51">
                  <c:v>-114.4528585117109</c:v>
                </c:pt>
                <c:pt idx="52">
                  <c:v>-115.0854045947785</c:v>
                </c:pt>
                <c:pt idx="53">
                  <c:v>-115.7125824068175</c:v>
                </c:pt>
                <c:pt idx="54">
                  <c:v>-116.334758947402</c:v>
                </c:pt>
                <c:pt idx="55">
                  <c:v>-116.9522736520012</c:v>
                </c:pt>
                <c:pt idx="56">
                  <c:v>-117.5654402468463</c:v>
                </c:pt>
                <c:pt idx="57">
                  <c:v>-118.1745484679873</c:v>
                </c:pt>
                <c:pt idx="58">
                  <c:v>-118.7798656580908</c:v>
                </c:pt>
                <c:pt idx="59">
                  <c:v>-119.3816382526265</c:v>
                </c:pt>
                <c:pt idx="60">
                  <c:v>-119.9800931654745</c:v>
                </c:pt>
                <c:pt idx="61">
                  <c:v>-120.5754390826214</c:v>
                </c:pt>
                <c:pt idx="62">
                  <c:v>-121.1678676715883</c:v>
                </c:pt>
                <c:pt idx="63">
                  <c:v>-121.7575547131901</c:v>
                </c:pt>
                <c:pt idx="64">
                  <c:v>-122.34466116159</c:v>
                </c:pt>
                <c:pt idx="65">
                  <c:v>-122.9293341378657</c:v>
                </c:pt>
                <c:pt idx="66">
                  <c:v>-123.511707861775</c:v>
                </c:pt>
                <c:pt idx="67">
                  <c:v>-124.0919045259907</c:v>
                </c:pt>
                <c:pt idx="68">
                  <c:v>-124.6700351166045</c:v>
                </c:pt>
                <c:pt idx="69">
                  <c:v>-125.2462001833992</c:v>
                </c:pt>
                <c:pt idx="70">
                  <c:v>-125.8204905630919</c:v>
                </c:pt>
                <c:pt idx="71">
                  <c:v>-126.3929880584592</c:v>
                </c:pt>
                <c:pt idx="72">
                  <c:v>-126.9637660760627</c:v>
                </c:pt>
                <c:pt idx="73">
                  <c:v>-127.5328902250585</c:v>
                </c:pt>
                <c:pt idx="74">
                  <c:v>-128.100418879445</c:v>
                </c:pt>
                <c:pt idx="75">
                  <c:v>-128.6664037058654</c:v>
                </c:pt>
                <c:pt idx="76">
                  <c:v>-129.2308901590204</c:v>
                </c:pt>
                <c:pt idx="77">
                  <c:v>-129.793917946562</c:v>
                </c:pt>
                <c:pt idx="78">
                  <c:v>-130.3555214652197</c:v>
                </c:pt>
                <c:pt idx="79">
                  <c:v>-130.9157302098592</c:v>
                </c:pt>
                <c:pt idx="80">
                  <c:v>-131.4745691569724</c:v>
                </c:pt>
                <c:pt idx="81">
                  <c:v>-132.0320591241361</c:v>
                </c:pt>
                <c:pt idx="82">
                  <c:v>-132.5882171067315</c:v>
                </c:pt>
                <c:pt idx="83">
                  <c:v>-133.1430565933242</c:v>
                </c:pt>
                <c:pt idx="84">
                  <c:v>-133.6965878608326</c:v>
                </c:pt>
                <c:pt idx="85">
                  <c:v>-134.2488182507323</c:v>
                </c:pt>
                <c:pt idx="86">
                  <c:v>-134.7997524273123</c:v>
                </c:pt>
                <c:pt idx="87">
                  <c:v>-135.349392619065</c:v>
                </c:pt>
                <c:pt idx="88">
                  <c:v>-135.8977388441708</c:v>
                </c:pt>
                <c:pt idx="89">
                  <c:v>-136.4447891209775</c:v>
                </c:pt>
                <c:pt idx="90">
                  <c:v>-136.9905396643826</c:v>
                </c:pt>
                <c:pt idx="91">
                  <c:v>-137.5349850689117</c:v>
                </c:pt>
                <c:pt idx="92">
                  <c:v>-138.078118479285</c:v>
                </c:pt>
                <c:pt idx="93">
                  <c:v>-138.6199317491883</c:v>
                </c:pt>
                <c:pt idx="94">
                  <c:v>-139.1604155889754</c:v>
                </c:pt>
                <c:pt idx="95">
                  <c:v>-139.6995597029299</c:v>
                </c:pt>
                <c:pt idx="96">
                  <c:v>-140.2373529167216</c:v>
                </c:pt>
                <c:pt idx="97">
                  <c:v>-140.7737832956391</c:v>
                </c:pt>
                <c:pt idx="98">
                  <c:v>-141.3088382541464</c:v>
                </c:pt>
                <c:pt idx="99">
                  <c:v>-141.8425046573175</c:v>
                </c:pt>
                <c:pt idx="100">
                  <c:v>-142.3747689145985</c:v>
                </c:pt>
                <c:pt idx="101">
                  <c:v>-142.9056170664007</c:v>
                </c:pt>
                <c:pt idx="102">
                  <c:v>-143.435034863961</c:v>
                </c:pt>
                <c:pt idx="103">
                  <c:v>-143.9630078428636</c:v>
                </c:pt>
                <c:pt idx="104">
                  <c:v>-144.4895213906502</c:v>
                </c:pt>
                <c:pt idx="105">
                  <c:v>-145.0145608088742</c:v>
                </c:pt>
                <c:pt idx="106">
                  <c:v>-145.5381113699341</c:v>
                </c:pt>
                <c:pt idx="107">
                  <c:v>-146.0601583690586</c:v>
                </c:pt>
                <c:pt idx="108">
                  <c:v>-146.5806871717195</c:v>
                </c:pt>
                <c:pt idx="109">
                  <c:v>-147.0996832567744</c:v>
                </c:pt>
                <c:pt idx="110">
                  <c:v>-147.617132255633</c:v>
                </c:pt>
                <c:pt idx="111">
                  <c:v>-148.1330199877066</c:v>
                </c:pt>
                <c:pt idx="112">
                  <c:v>-148.6473324923563</c:v>
                </c:pt>
                <c:pt idx="113">
                  <c:v>-149.160056057618</c:v>
                </c:pt>
                <c:pt idx="114">
                  <c:v>-149.6711772459057</c:v>
                </c:pt>
                <c:pt idx="115">
                  <c:v>-150.1806829168809</c:v>
                </c:pt>
                <c:pt idx="116">
                  <c:v>-150.6885602477114</c:v>
                </c:pt>
                <c:pt idx="117">
                  <c:v>-151.1947967508877</c:v>
                </c:pt>
                <c:pt idx="118">
                  <c:v>-151.6993802897796</c:v>
                </c:pt>
                <c:pt idx="119">
                  <c:v>-152.2022990920723</c:v>
                </c:pt>
              </c:numCache>
            </c:numRef>
          </c:yVal>
          <c:smooth val="0"/>
          <c:extLst xmlns:c16r2="http://schemas.microsoft.com/office/drawing/2015/06/chart">
            <c:ext xmlns:c16="http://schemas.microsoft.com/office/drawing/2014/chart" uri="{C3380CC4-5D6E-409C-BE32-E72D297353CC}">
              <c16:uniqueId val="{00000005-DF10-4C6E-8128-6A223A0AACEC}"/>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0.0</c:v>
                </c:pt>
                <c:pt idx="1">
                  <c:v>-11.43156936684682</c:v>
                </c:pt>
                <c:pt idx="2">
                  <c:v>-21.39674013585955</c:v>
                </c:pt>
                <c:pt idx="3">
                  <c:v>-30.17737361669697</c:v>
                </c:pt>
                <c:pt idx="4">
                  <c:v>-38.00398910405874</c:v>
                </c:pt>
                <c:pt idx="5">
                  <c:v>-44.5854512806709</c:v>
                </c:pt>
                <c:pt idx="6">
                  <c:v>-50.09982472652337</c:v>
                </c:pt>
                <c:pt idx="7">
                  <c:v>-54.90172146835494</c:v>
                </c:pt>
                <c:pt idx="8">
                  <c:v>-59.11371638591117</c:v>
                </c:pt>
                <c:pt idx="9">
                  <c:v>-62.83566532461644</c:v>
                </c:pt>
                <c:pt idx="10">
                  <c:v>-66.14902394858016</c:v>
                </c:pt>
                <c:pt idx="11">
                  <c:v>-69.12033997835321</c:v>
                </c:pt>
                <c:pt idx="12">
                  <c:v>-71.80407699574061</c:v>
                </c:pt>
                <c:pt idx="13">
                  <c:v>-74.22363859011601</c:v>
                </c:pt>
                <c:pt idx="14">
                  <c:v>-76.43479832578355</c:v>
                </c:pt>
                <c:pt idx="15">
                  <c:v>-78.46917767851664</c:v>
                </c:pt>
                <c:pt idx="16">
                  <c:v>-80.35281325367954</c:v>
                </c:pt>
                <c:pt idx="17">
                  <c:v>-82.10726639830862</c:v>
                </c:pt>
                <c:pt idx="18">
                  <c:v>-83.7496227246652</c:v>
                </c:pt>
                <c:pt idx="19">
                  <c:v>-85.29407226385774</c:v>
                </c:pt>
                <c:pt idx="20">
                  <c:v>-86.75281185908774</c:v>
                </c:pt>
                <c:pt idx="21">
                  <c:v>-88.13610799509797</c:v>
                </c:pt>
                <c:pt idx="22">
                  <c:v>-89.4526444890726</c:v>
                </c:pt>
                <c:pt idx="23">
                  <c:v>-90.70980535634271</c:v>
                </c:pt>
                <c:pt idx="24">
                  <c:v>-91.91390432276874</c:v>
                </c:pt>
                <c:pt idx="25">
                  <c:v>-93.07037119818372</c:v>
                </c:pt>
                <c:pt idx="26">
                  <c:v>-94.18386605827935</c:v>
                </c:pt>
                <c:pt idx="27">
                  <c:v>-95.25847324938104</c:v>
                </c:pt>
                <c:pt idx="28">
                  <c:v>-96.29777064026256</c:v>
                </c:pt>
                <c:pt idx="29">
                  <c:v>-97.3049109179442</c:v>
                </c:pt>
                <c:pt idx="30">
                  <c:v>-98.28268822635795</c:v>
                </c:pt>
                <c:pt idx="31">
                  <c:v>-99.23359131003045</c:v>
                </c:pt>
                <c:pt idx="32">
                  <c:v>-100.1598485177437</c:v>
                </c:pt>
                <c:pt idx="33">
                  <c:v>-101.0634655039362</c:v>
                </c:pt>
                <c:pt idx="34">
                  <c:v>-101.9462558125815</c:v>
                </c:pt>
                <c:pt idx="35">
                  <c:v>-102.8098662117468</c:v>
                </c:pt>
                <c:pt idx="36">
                  <c:v>-103.6557977615662</c:v>
                </c:pt>
                <c:pt idx="37">
                  <c:v>-104.4854234073164</c:v>
                </c:pt>
                <c:pt idx="38">
                  <c:v>-105.3000027381413</c:v>
                </c:pt>
                <c:pt idx="39">
                  <c:v>-106.1006943646953</c:v>
                </c:pt>
                <c:pt idx="40">
                  <c:v>-106.888566524934</c:v>
                </c:pt>
                <c:pt idx="41">
                  <c:v>-107.6646060796888</c:v>
                </c:pt>
                <c:pt idx="42">
                  <c:v>-108.4297262275459</c:v>
                </c:pt>
                <c:pt idx="43">
                  <c:v>-109.1847731636835</c:v>
                </c:pt>
                <c:pt idx="44">
                  <c:v>-109.9305318621527</c:v>
                </c:pt>
                <c:pt idx="45">
                  <c:v>-110.6677311324891</c:v>
                </c:pt>
                <c:pt idx="46">
                  <c:v>-111.3970480722046</c:v>
                </c:pt>
                <c:pt idx="47">
                  <c:v>-112.1191120120793</c:v>
                </c:pt>
                <c:pt idx="48">
                  <c:v>-112.8345080343342</c:v>
                </c:pt>
                <c:pt idx="49">
                  <c:v>-113.5437801292619</c:v>
                </c:pt>
                <c:pt idx="50">
                  <c:v>-114.2474340439458</c:v>
                </c:pt>
                <c:pt idx="51">
                  <c:v>-114.945939867267</c:v>
                </c:pt>
                <c:pt idx="52">
                  <c:v>-115.6397343873778</c:v>
                </c:pt>
                <c:pt idx="53">
                  <c:v>-116.3292232519307</c:v>
                </c:pt>
                <c:pt idx="54">
                  <c:v>-117.0147829558955</c:v>
                </c:pt>
                <c:pt idx="55">
                  <c:v>-117.6967626776977</c:v>
                </c:pt>
                <c:pt idx="56">
                  <c:v>-118.3754859810451</c:v>
                </c:pt>
                <c:pt idx="57">
                  <c:v>-119.0512523970019</c:v>
                </c:pt>
                <c:pt idx="58">
                  <c:v>-119.7243388986617</c:v>
                </c:pt>
                <c:pt idx="59">
                  <c:v>-120.395001278881</c:v>
                </c:pt>
                <c:pt idx="60">
                  <c:v>-121.0634754400198</c:v>
                </c:pt>
                <c:pt idx="61">
                  <c:v>-121.7299786033745</c:v>
                </c:pt>
                <c:pt idx="62">
                  <c:v>-122.39471044502</c:v>
                </c:pt>
                <c:pt idx="63">
                  <c:v>-123.0578541638042</c:v>
                </c:pt>
                <c:pt idx="64">
                  <c:v>-123.7195774866623</c:v>
                </c:pt>
                <c:pt idx="65">
                  <c:v>-124.380033615721</c:v>
                </c:pt>
                <c:pt idx="66">
                  <c:v>-125.0393621212106</c:v>
                </c:pt>
                <c:pt idx="67">
                  <c:v>-125.697689783804</c:v>
                </c:pt>
                <c:pt idx="68">
                  <c:v>-126.355131389596</c:v>
                </c:pt>
                <c:pt idx="69">
                  <c:v>-127.0117904806757</c:v>
                </c:pt>
                <c:pt idx="70">
                  <c:v>-127.6677600639568</c:v>
                </c:pt>
                <c:pt idx="71">
                  <c:v>-128.3231232807375</c:v>
                </c:pt>
                <c:pt idx="72">
                  <c:v>-128.9779540392401</c:v>
                </c:pt>
                <c:pt idx="73">
                  <c:v>-129.632317612207</c:v>
                </c:pt>
                <c:pt idx="74">
                  <c:v>-130.2862712015358</c:v>
                </c:pt>
                <c:pt idx="75">
                  <c:v>-130.9398644716812</c:v>
                </c:pt>
                <c:pt idx="76">
                  <c:v>-131.5931400536165</c:v>
                </c:pt>
                <c:pt idx="77">
                  <c:v>-132.2461340208174</c:v>
                </c:pt>
                <c:pt idx="78">
                  <c:v>-132.8988763388606</c:v>
                </c:pt>
                <c:pt idx="79">
                  <c:v>-133.5513912899423</c:v>
                </c:pt>
                <c:pt idx="80">
                  <c:v>-134.2036978736896</c:v>
                </c:pt>
                <c:pt idx="81">
                  <c:v>-134.8558101854815</c:v>
                </c:pt>
                <c:pt idx="82">
                  <c:v>-135.507737773446</c:v>
                </c:pt>
                <c:pt idx="83">
                  <c:v>-136.1594859752531</c:v>
                </c:pt>
                <c:pt idx="84">
                  <c:v>-136.8110562357597</c:v>
                </c:pt>
                <c:pt idx="85">
                  <c:v>-137.4624464064591</c:v>
                </c:pt>
                <c:pt idx="86">
                  <c:v>-138.113651027726</c:v>
                </c:pt>
                <c:pt idx="87">
                  <c:v>-138.7646615947399</c:v>
                </c:pt>
                <c:pt idx="88">
                  <c:v>-139.4154668079082</c:v>
                </c:pt>
                <c:pt idx="89">
                  <c:v>-140.0660528085937</c:v>
                </c:pt>
                <c:pt idx="90">
                  <c:v>-140.7164034009684</c:v>
                </c:pt>
                <c:pt idx="91">
                  <c:v>-141.3665002606494</c:v>
                </c:pt>
                <c:pt idx="92">
                  <c:v>-142.0163231308397</c:v>
                </c:pt>
                <c:pt idx="93">
                  <c:v>-142.6658500066305</c:v>
                </c:pt>
                <c:pt idx="94">
                  <c:v>-143.315057308072</c:v>
                </c:pt>
                <c:pt idx="95">
                  <c:v>-143.9639200426136</c:v>
                </c:pt>
                <c:pt idx="96">
                  <c:v>-144.6124119574788</c:v>
                </c:pt>
                <c:pt idx="97">
                  <c:v>-145.2605056825041</c:v>
                </c:pt>
                <c:pt idx="98">
                  <c:v>-145.9081728639512</c:v>
                </c:pt>
                <c:pt idx="99">
                  <c:v>-146.5553842897561</c:v>
                </c:pt>
                <c:pt idx="100">
                  <c:v>-147.2021100067268</c:v>
                </c:pt>
                <c:pt idx="101">
                  <c:v>-147.8483194300452</c:v>
                </c:pt>
                <c:pt idx="102">
                  <c:v>-148.4939814455711</c:v>
                </c:pt>
                <c:pt idx="103">
                  <c:v>-149.1390645052625</c:v>
                </c:pt>
                <c:pt idx="104">
                  <c:v>-149.7835367161624</c:v>
                </c:pt>
                <c:pt idx="105">
                  <c:v>-150.4273659232367</c:v>
                </c:pt>
                <c:pt idx="106">
                  <c:v>-151.0705197864554</c:v>
                </c:pt>
                <c:pt idx="107">
                  <c:v>-151.7129658523945</c:v>
                </c:pt>
                <c:pt idx="108">
                  <c:v>-152.3546716206947</c:v>
                </c:pt>
                <c:pt idx="109">
                  <c:v>-152.9956046056577</c:v>
                </c:pt>
                <c:pt idx="110">
                  <c:v>-153.635732393227</c:v>
                </c:pt>
                <c:pt idx="111">
                  <c:v>-154.275022693656</c:v>
                </c:pt>
                <c:pt idx="112">
                  <c:v>-154.9134433900854</c:v>
                </c:pt>
                <c:pt idx="113">
                  <c:v>-155.5509625832565</c:v>
                </c:pt>
                <c:pt idx="114">
                  <c:v>-156.187548632618</c:v>
                </c:pt>
                <c:pt idx="115">
                  <c:v>-156.8231701939812</c:v>
                </c:pt>
                <c:pt idx="116">
                  <c:v>-157.4577962539933</c:v>
                </c:pt>
                <c:pt idx="117">
                  <c:v>-158.0913961615479</c:v>
                </c:pt>
                <c:pt idx="118">
                  <c:v>-158.7239396563664</c:v>
                </c:pt>
                <c:pt idx="119">
                  <c:v>-159.3553968948954</c:v>
                </c:pt>
              </c:numCache>
            </c:numRef>
          </c:yVal>
          <c:smooth val="0"/>
          <c:extLst xmlns:c16r2="http://schemas.microsoft.com/office/drawing/2015/06/chart">
            <c:ext xmlns:c16="http://schemas.microsoft.com/office/drawing/2014/chart" uri="{C3380CC4-5D6E-409C-BE32-E72D297353CC}">
              <c16:uniqueId val="{00000006-DF10-4C6E-8128-6A223A0AACEC}"/>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0.0</c:v>
                </c:pt>
                <c:pt idx="1">
                  <c:v>-11.39708411952962</c:v>
                </c:pt>
                <c:pt idx="2">
                  <c:v>-21.32658625426802</c:v>
                </c:pt>
                <c:pt idx="3">
                  <c:v>-30.06559850570282</c:v>
                </c:pt>
                <c:pt idx="4">
                  <c:v>-37.84085201226709</c:v>
                </c:pt>
                <c:pt idx="5">
                  <c:v>-44.8212387497524</c:v>
                </c:pt>
                <c:pt idx="6">
                  <c:v>-50.4648204189698</c:v>
                </c:pt>
                <c:pt idx="7">
                  <c:v>-55.40897885284765</c:v>
                </c:pt>
                <c:pt idx="8">
                  <c:v>-59.7739772910172</c:v>
                </c:pt>
                <c:pt idx="9">
                  <c:v>-63.65786693299196</c:v>
                </c:pt>
                <c:pt idx="10">
                  <c:v>-67.14069499644938</c:v>
                </c:pt>
                <c:pt idx="11">
                  <c:v>-70.28791009663608</c:v>
                </c:pt>
                <c:pt idx="12">
                  <c:v>-73.15311780972308</c:v>
                </c:pt>
                <c:pt idx="13">
                  <c:v>-75.7590512658353</c:v>
                </c:pt>
                <c:pt idx="14">
                  <c:v>-78.16107521367928</c:v>
                </c:pt>
                <c:pt idx="15">
                  <c:v>-80.39031113278612</c:v>
                </c:pt>
                <c:pt idx="16">
                  <c:v>-82.47239655801108</c:v>
                </c:pt>
                <c:pt idx="17">
                  <c:v>-84.42857110284712</c:v>
                </c:pt>
                <c:pt idx="18">
                  <c:v>-86.27646531682562</c:v>
                </c:pt>
                <c:pt idx="19">
                  <c:v>-88.02958330484216</c:v>
                </c:pt>
                <c:pt idx="20">
                  <c:v>-89.69997851490022</c:v>
                </c:pt>
                <c:pt idx="21">
                  <c:v>-91.2977996513464</c:v>
                </c:pt>
                <c:pt idx="22">
                  <c:v>-92.8316309943575</c:v>
                </c:pt>
                <c:pt idx="23">
                  <c:v>-94.30877080838378</c:v>
                </c:pt>
                <c:pt idx="24">
                  <c:v>-95.73545743877955</c:v>
                </c:pt>
                <c:pt idx="25">
                  <c:v>-97.11705307425927</c:v>
                </c:pt>
                <c:pt idx="26">
                  <c:v>-98.45815591178415</c:v>
                </c:pt>
                <c:pt idx="27">
                  <c:v>-99.76279277751262</c:v>
                </c:pt>
                <c:pt idx="28">
                  <c:v>-101.0344870278855</c:v>
                </c:pt>
                <c:pt idx="29">
                  <c:v>-102.2763390270311</c:v>
                </c:pt>
                <c:pt idx="30">
                  <c:v>-103.4910921845444</c:v>
                </c:pt>
                <c:pt idx="31">
                  <c:v>-104.6811870671499</c:v>
                </c:pt>
                <c:pt idx="32">
                  <c:v>-105.848803819209</c:v>
                </c:pt>
                <c:pt idx="33">
                  <c:v>-106.9959005526571</c:v>
                </c:pt>
                <c:pt idx="34">
                  <c:v>-108.124243783006</c:v>
                </c:pt>
                <c:pt idx="35">
                  <c:v>-109.2354336645662</c:v>
                </c:pt>
                <c:pt idx="36">
                  <c:v>-110.330924999208</c:v>
                </c:pt>
                <c:pt idx="37">
                  <c:v>-111.4120447994524</c:v>
                </c:pt>
                <c:pt idx="38">
                  <c:v>-112.4800070381893</c:v>
                </c:pt>
                <c:pt idx="39">
                  <c:v>-113.5359250317974</c:v>
                </c:pt>
                <c:pt idx="40">
                  <c:v>-114.5808220615722</c:v>
                </c:pt>
                <c:pt idx="41">
                  <c:v>-115.6156403911045</c:v>
                </c:pt>
                <c:pt idx="42">
                  <c:v>-116.6412490067887</c:v>
                </c:pt>
                <c:pt idx="43">
                  <c:v>-117.6584503041568</c:v>
                </c:pt>
                <c:pt idx="44">
                  <c:v>-118.6679859005835</c:v>
                </c:pt>
                <c:pt idx="45">
                  <c:v>-119.6705417177654</c:v>
                </c:pt>
                <c:pt idx="46">
                  <c:v>-120.6667524604768</c:v>
                </c:pt>
                <c:pt idx="47">
                  <c:v>-121.6572055864822</c:v>
                </c:pt>
                <c:pt idx="48">
                  <c:v>-122.6424448473645</c:v>
                </c:pt>
                <c:pt idx="49">
                  <c:v>-123.6229734656599</c:v>
                </c:pt>
                <c:pt idx="50">
                  <c:v>-124.5992570019362</c:v>
                </c:pt>
                <c:pt idx="51">
                  <c:v>-125.5717259559187</c:v>
                </c:pt>
                <c:pt idx="52">
                  <c:v>-126.5407781379772</c:v>
                </c:pt>
                <c:pt idx="53">
                  <c:v>-127.5067808412805</c:v>
                </c:pt>
                <c:pt idx="54">
                  <c:v>-128.4700728395601</c:v>
                </c:pt>
                <c:pt idx="55">
                  <c:v>-129.4309662313453</c:v>
                </c:pt>
                <c:pt idx="56">
                  <c:v>-130.3897481481208</c:v>
                </c:pt>
                <c:pt idx="57">
                  <c:v>-131.3466823411327</c:v>
                </c:pt>
                <c:pt idx="58">
                  <c:v>-132.3020106592558</c:v>
                </c:pt>
                <c:pt idx="59">
                  <c:v>-133.2559544285305</c:v>
                </c:pt>
                <c:pt idx="60">
                  <c:v>-134.208715742424</c:v>
                </c:pt>
                <c:pt idx="61">
                  <c:v>-135.1604786706112</c:v>
                </c:pt>
                <c:pt idx="62">
                  <c:v>-136.1114103930695</c:v>
                </c:pt>
                <c:pt idx="63">
                  <c:v>-137.0616622653533</c:v>
                </c:pt>
                <c:pt idx="64">
                  <c:v>-138.011370820288</c:v>
                </c:pt>
                <c:pt idx="65">
                  <c:v>-138.96065871064</c:v>
                </c:pt>
                <c:pt idx="66">
                  <c:v>-139.9096355968659</c:v>
                </c:pt>
                <c:pt idx="67">
                  <c:v>-140.8583989836215</c:v>
                </c:pt>
                <c:pt idx="68">
                  <c:v>-141.807035008308</c:v>
                </c:pt>
                <c:pt idx="69">
                  <c:v>-142.7556191846943</c:v>
                </c:pt>
                <c:pt idx="70">
                  <c:v>-143.7042171043095</c:v>
                </c:pt>
                <c:pt idx="71">
                  <c:v>-144.6528850981504</c:v>
                </c:pt>
                <c:pt idx="72">
                  <c:v>-145.6016708609841</c:v>
                </c:pt>
                <c:pt idx="73">
                  <c:v>-146.550614040405</c:v>
                </c:pt>
                <c:pt idx="74">
                  <c:v>-147.4997467926187</c:v>
                </c:pt>
                <c:pt idx="75">
                  <c:v>-148.4490943067876</c:v>
                </c:pt>
                <c:pt idx="76">
                  <c:v>-149.3986752996698</c:v>
                </c:pt>
                <c:pt idx="77">
                  <c:v>-150.3485024821875</c:v>
                </c:pt>
                <c:pt idx="78">
                  <c:v>-151.298582999371</c:v>
                </c:pt>
                <c:pt idx="79">
                  <c:v>-152.2489188452118</c:v>
                </c:pt>
                <c:pt idx="80">
                  <c:v>-153.1995072536356</c:v>
                </c:pt>
                <c:pt idx="81">
                  <c:v>-154.1503410669684</c:v>
                </c:pt>
                <c:pt idx="82">
                  <c:v>-155.101409083025</c:v>
                </c:pt>
                <c:pt idx="83">
                  <c:v>-156.0526963819821</c:v>
                </c:pt>
                <c:pt idx="84">
                  <c:v>-157.00418463408</c:v>
                </c:pt>
                <c:pt idx="85">
                  <c:v>-157.9558523891701</c:v>
                </c:pt>
                <c:pt idx="86">
                  <c:v>-158.907675349089</c:v>
                </c:pt>
                <c:pt idx="87">
                  <c:v>-159.8596266237246</c:v>
                </c:pt>
                <c:pt idx="88">
                  <c:v>-160.8116769716744</c:v>
                </c:pt>
                <c:pt idx="89">
                  <c:v>-161.7637950262906</c:v>
                </c:pt>
                <c:pt idx="90">
                  <c:v>-162.7159475078925</c:v>
                </c:pt>
                <c:pt idx="91">
                  <c:v>-163.6680994228782</c:v>
                </c:pt>
                <c:pt idx="92">
                  <c:v>-164.6202142504435</c:v>
                </c:pt>
                <c:pt idx="93">
                  <c:v>-165.5722541175692</c:v>
                </c:pt>
                <c:pt idx="94">
                  <c:v>-166.5241799628775</c:v>
                </c:pt>
                <c:pt idx="95">
                  <c:v>-167.475951690014</c:v>
                </c:pt>
                <c:pt idx="96">
                  <c:v>-168.4275283110637</c:v>
                </c:pt>
                <c:pt idx="97">
                  <c:v>-169.3788680805665</c:v>
                </c:pt>
                <c:pt idx="98">
                  <c:v>-170.329928620653</c:v>
                </c:pt>
                <c:pt idx="99">
                  <c:v>-171.2806670377613</c:v>
                </c:pt>
                <c:pt idx="100">
                  <c:v>-172.23104003143</c:v>
                </c:pt>
                <c:pt idx="101">
                  <c:v>-173.18100399556</c:v>
                </c:pt>
                <c:pt idx="102">
                  <c:v>-174.1305151126107</c:v>
                </c:pt>
                <c:pt idx="103">
                  <c:v>-175.0795294410782</c:v>
                </c:pt>
                <c:pt idx="104">
                  <c:v>-176.028002996679</c:v>
                </c:pt>
                <c:pt idx="105">
                  <c:v>-176.9758918275538</c:v>
                </c:pt>
                <c:pt idx="106">
                  <c:v>-177.9231520838393</c:v>
                </c:pt>
                <c:pt idx="107">
                  <c:v>-178.8697400819592</c:v>
                </c:pt>
                <c:pt idx="108">
                  <c:v>-179.8156123638673</c:v>
                </c:pt>
                <c:pt idx="109">
                  <c:v>-180.7607257516402</c:v>
                </c:pt>
                <c:pt idx="110">
                  <c:v>-181.7050373975671</c:v>
                </c:pt>
                <c:pt idx="111">
                  <c:v>-182.648504830091</c:v>
                </c:pt>
                <c:pt idx="112">
                  <c:v>-183.5910859958249</c:v>
                </c:pt>
                <c:pt idx="113">
                  <c:v>-184.5327392978234</c:v>
                </c:pt>
                <c:pt idx="114">
                  <c:v>-185.473423630423</c:v>
                </c:pt>
                <c:pt idx="115">
                  <c:v>-186.4130984107733</c:v>
                </c:pt>
                <c:pt idx="116">
                  <c:v>-187.3517236073158</c:v>
                </c:pt>
                <c:pt idx="117">
                  <c:v>-188.2892597653608</c:v>
                </c:pt>
                <c:pt idx="118">
                  <c:v>-189.2256680299779</c:v>
                </c:pt>
                <c:pt idx="119">
                  <c:v>-190.160910166328</c:v>
                </c:pt>
              </c:numCache>
            </c:numRef>
          </c:yVal>
          <c:smooth val="0"/>
          <c:extLst xmlns:c16r2="http://schemas.microsoft.com/office/drawing/2015/06/chart">
            <c:ext xmlns:c16="http://schemas.microsoft.com/office/drawing/2014/chart" uri="{C3380CC4-5D6E-409C-BE32-E72D297353CC}">
              <c16:uniqueId val="{00000007-DF10-4C6E-8128-6A223A0AACEC}"/>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0.0</c:v>
                </c:pt>
                <c:pt idx="1">
                  <c:v>-12.16717488045515</c:v>
                </c:pt>
                <c:pt idx="2">
                  <c:v>-22.39175602449268</c:v>
                </c:pt>
                <c:pt idx="3">
                  <c:v>-31.02810769917642</c:v>
                </c:pt>
                <c:pt idx="4">
                  <c:v>-38.36350684802437</c:v>
                </c:pt>
                <c:pt idx="5">
                  <c:v>-44.63098967028142</c:v>
                </c:pt>
                <c:pt idx="6">
                  <c:v>-50.01973604709335</c:v>
                </c:pt>
                <c:pt idx="7">
                  <c:v>-54.68345832827026</c:v>
                </c:pt>
                <c:pt idx="8">
                  <c:v>-58.74717826902588</c:v>
                </c:pt>
                <c:pt idx="9">
                  <c:v>-62.31270212478603</c:v>
                </c:pt>
                <c:pt idx="10">
                  <c:v>-65.4630442882103</c:v>
                </c:pt>
                <c:pt idx="11">
                  <c:v>-68.26600169281664</c:v>
                </c:pt>
                <c:pt idx="12">
                  <c:v>-70.77704230892022</c:v>
                </c:pt>
                <c:pt idx="13">
                  <c:v>-73.02038020721645</c:v>
                </c:pt>
                <c:pt idx="14">
                  <c:v>-75.05296525100991</c:v>
                </c:pt>
                <c:pt idx="15">
                  <c:v>-76.90616687182091</c:v>
                </c:pt>
                <c:pt idx="16">
                  <c:v>-78.60579798189875</c:v>
                </c:pt>
                <c:pt idx="17">
                  <c:v>-80.17322932045855</c:v>
                </c:pt>
                <c:pt idx="18">
                  <c:v>-81.62621947039086</c:v>
                </c:pt>
                <c:pt idx="19">
                  <c:v>-82.97958516946298</c:v>
                </c:pt>
                <c:pt idx="20">
                  <c:v>-84.24574313797635</c:v>
                </c:pt>
                <c:pt idx="21">
                  <c:v>-85.43514829999094</c:v>
                </c:pt>
                <c:pt idx="22">
                  <c:v>-86.55664844005058</c:v>
                </c:pt>
                <c:pt idx="23">
                  <c:v>-87.61777144472605</c:v>
                </c:pt>
                <c:pt idx="24">
                  <c:v>-88.62495814334635</c:v>
                </c:pt>
                <c:pt idx="25">
                  <c:v>-89.58375123723398</c:v>
                </c:pt>
                <c:pt idx="26">
                  <c:v>-90.4989114488285</c:v>
                </c:pt>
                <c:pt idx="27">
                  <c:v>-91.37461399499443</c:v>
                </c:pt>
                <c:pt idx="28">
                  <c:v>-92.214516780246</c:v>
                </c:pt>
                <c:pt idx="29">
                  <c:v>-93.02184295779877</c:v>
                </c:pt>
                <c:pt idx="30">
                  <c:v>-93.7994486440375</c:v>
                </c:pt>
                <c:pt idx="31">
                  <c:v>-94.54987842128405</c:v>
                </c:pt>
                <c:pt idx="32">
                  <c:v>-95.27541094441038</c:v>
                </c:pt>
                <c:pt idx="33">
                  <c:v>-95.97809652331398</c:v>
                </c:pt>
                <c:pt idx="34">
                  <c:v>-96.65978819291024</c:v>
                </c:pt>
                <c:pt idx="35">
                  <c:v>-97.32216749174222</c:v>
                </c:pt>
                <c:pt idx="36">
                  <c:v>-97.9667659358165</c:v>
                </c:pt>
                <c:pt idx="37">
                  <c:v>-98.5949829852798</c:v>
                </c:pt>
                <c:pt idx="38">
                  <c:v>-99.20810114883898</c:v>
                </c:pt>
                <c:pt idx="39">
                  <c:v>-99.807298682309</c:v>
                </c:pt>
                <c:pt idx="40">
                  <c:v>-100.3936604949117</c:v>
                </c:pt>
                <c:pt idx="41">
                  <c:v>-100.968187420905</c:v>
                </c:pt>
                <c:pt idx="42">
                  <c:v>-101.5318041922928</c:v>
                </c:pt>
                <c:pt idx="43">
                  <c:v>-102.0853663384059</c:v>
                </c:pt>
                <c:pt idx="44">
                  <c:v>-102.629666195392</c:v>
                </c:pt>
                <c:pt idx="45">
                  <c:v>-103.1654381744302</c:v>
                </c:pt>
                <c:pt idx="46">
                  <c:v>-103.693363409896</c:v>
                </c:pt>
                <c:pt idx="47">
                  <c:v>-104.2140738863673</c:v>
                </c:pt>
                <c:pt idx="48">
                  <c:v>-104.7281561253058</c:v>
                </c:pt>
                <c:pt idx="49">
                  <c:v>-105.2361544976375</c:v>
                </c:pt>
                <c:pt idx="50">
                  <c:v>-105.7385742165425</c:v>
                </c:pt>
                <c:pt idx="51">
                  <c:v>-106.2358840553024</c:v>
                </c:pt>
                <c:pt idx="52">
                  <c:v>-106.7285188269752</c:v>
                </c:pt>
                <c:pt idx="53">
                  <c:v>-107.2168816568051</c:v>
                </c:pt>
                <c:pt idx="54">
                  <c:v>-107.701346072773</c:v>
                </c:pt>
                <c:pt idx="55">
                  <c:v>-108.1822579355589</c:v>
                </c:pt>
                <c:pt idx="56">
                  <c:v>-108.6599372258534</c:v>
                </c:pt>
                <c:pt idx="57">
                  <c:v>-109.1346797040865</c:v>
                </c:pt>
                <c:pt idx="58">
                  <c:v>-109.6067584554426</c:v>
                </c:pt>
                <c:pt idx="59">
                  <c:v>-110.0764253310517</c:v>
                </c:pt>
                <c:pt idx="60">
                  <c:v>-110.5439122948073</c:v>
                </c:pt>
                <c:pt idx="61">
                  <c:v>-111.0094326839499</c:v>
                </c:pt>
                <c:pt idx="62">
                  <c:v>-111.4731823904413</c:v>
                </c:pt>
                <c:pt idx="63">
                  <c:v>-111.935340969424</c:v>
                </c:pt>
                <c:pt idx="64">
                  <c:v>-112.3960726801488</c:v>
                </c:pt>
                <c:pt idx="65">
                  <c:v>-112.855527464304</c:v>
                </c:pt>
                <c:pt idx="66">
                  <c:v>-113.3138418660551</c:v>
                </c:pt>
                <c:pt idx="67">
                  <c:v>-113.7711398977144</c:v>
                </c:pt>
                <c:pt idx="68">
                  <c:v>-114.2275338545787</c:v>
                </c:pt>
                <c:pt idx="69">
                  <c:v>-114.683125082141</c:v>
                </c:pt>
                <c:pt idx="70">
                  <c:v>-115.1380046986337</c:v>
                </c:pt>
                <c:pt idx="71">
                  <c:v>-115.592254275568</c:v>
                </c:pt>
                <c:pt idx="72">
                  <c:v>-116.0459464788119</c:v>
                </c:pt>
                <c:pt idx="73">
                  <c:v>-116.4991456724465</c:v>
                </c:pt>
                <c:pt idx="74">
                  <c:v>-116.9519084875965</c:v>
                </c:pt>
                <c:pt idx="75">
                  <c:v>-117.4042843581938</c:v>
                </c:pt>
                <c:pt idx="76">
                  <c:v>-117.8563160255453</c:v>
                </c:pt>
                <c:pt idx="77">
                  <c:v>-118.3080400134609</c:v>
                </c:pt>
                <c:pt idx="78">
                  <c:v>-118.7594870755411</c:v>
                </c:pt>
                <c:pt idx="79">
                  <c:v>-119.2106826162108</c:v>
                </c:pt>
                <c:pt idx="80">
                  <c:v>-119.6616470868944</c:v>
                </c:pt>
                <c:pt idx="81">
                  <c:v>-120.112396358722</c:v>
                </c:pt>
                <c:pt idx="82">
                  <c:v>-120.5629420730506</c:v>
                </c:pt>
                <c:pt idx="83">
                  <c:v>-121.0132919709981</c:v>
                </c:pt>
                <c:pt idx="84">
                  <c:v>-121.4634502031467</c:v>
                </c:pt>
                <c:pt idx="85">
                  <c:v>-121.9134176205093</c:v>
                </c:pt>
                <c:pt idx="86">
                  <c:v>-122.3631920477405</c:v>
                </c:pt>
                <c:pt idx="87">
                  <c:v>-122.8127685396198</c:v>
                </c:pt>
                <c:pt idx="88">
                  <c:v>-123.2621396216855</c:v>
                </c:pt>
                <c:pt idx="89">
                  <c:v>-123.7112955158964</c:v>
                </c:pt>
                <c:pt idx="90">
                  <c:v>-124.1602243521511</c:v>
                </c:pt>
                <c:pt idx="91">
                  <c:v>-124.6089123664374</c:v>
                </c:pt>
                <c:pt idx="92">
                  <c:v>-125.0573440863582</c:v>
                </c:pt>
                <c:pt idx="93">
                  <c:v>-125.5055025047277</c:v>
                </c:pt>
                <c:pt idx="94">
                  <c:v>-125.9533692419031</c:v>
                </c:pt>
                <c:pt idx="95">
                  <c:v>-126.4009246974838</c:v>
                </c:pt>
                <c:pt idx="96">
                  <c:v>-126.8481481919675</c:v>
                </c:pt>
                <c:pt idx="97">
                  <c:v>-127.2950180989342</c:v>
                </c:pt>
                <c:pt idx="98">
                  <c:v>-127.7415119682983</c:v>
                </c:pt>
                <c:pt idx="99">
                  <c:v>-128.1876066411078</c:v>
                </c:pt>
                <c:pt idx="100">
                  <c:v>-128.6332783564203</c:v>
                </c:pt>
                <c:pt idx="101">
                  <c:v>-129.0785028506557</c:v>
                </c:pt>
                <c:pt idx="102">
                  <c:v>-129.5232554499066</c:v>
                </c:pt>
                <c:pt idx="103">
                  <c:v>-129.9675111555757</c:v>
                </c:pt>
                <c:pt idx="104">
                  <c:v>-130.4112447237467</c:v>
                </c:pt>
                <c:pt idx="105">
                  <c:v>-130.8544307386683</c:v>
                </c:pt>
                <c:pt idx="106">
                  <c:v>-131.2970436806595</c:v>
                </c:pt>
                <c:pt idx="107">
                  <c:v>-131.7390579887983</c:v>
                </c:pt>
                <c:pt idx="108">
                  <c:v>-132.1804481187023</c:v>
                </c:pt>
                <c:pt idx="109">
                  <c:v>-132.621188595671</c:v>
                </c:pt>
                <c:pt idx="110">
                  <c:v>-133.0612540634947</c:v>
                </c:pt>
                <c:pt idx="111">
                  <c:v>-133.5006193291883</c:v>
                </c:pt>
                <c:pt idx="112">
                  <c:v>-133.9392594038763</c:v>
                </c:pt>
                <c:pt idx="113">
                  <c:v>-134.3771495401152</c:v>
                </c:pt>
                <c:pt idx="114">
                  <c:v>-134.8142652658019</c:v>
                </c:pt>
                <c:pt idx="115">
                  <c:v>-135.2505824149712</c:v>
                </c:pt>
                <c:pt idx="116">
                  <c:v>-135.6860771555885</c:v>
                </c:pt>
                <c:pt idx="117">
                  <c:v>-136.1207260145966</c:v>
                </c:pt>
                <c:pt idx="118">
                  <c:v>-136.554505900353</c:v>
                </c:pt>
                <c:pt idx="119">
                  <c:v>-136.9873941226542</c:v>
                </c:pt>
              </c:numCache>
            </c:numRef>
          </c:yVal>
          <c:smooth val="0"/>
          <c:extLst xmlns:c16r2="http://schemas.microsoft.com/office/drawing/2015/06/chart">
            <c:ext xmlns:c16="http://schemas.microsoft.com/office/drawing/2014/chart" uri="{C3380CC4-5D6E-409C-BE32-E72D297353CC}">
              <c16:uniqueId val="{00000008-DF10-4C6E-8128-6A223A0AACEC}"/>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0.0</c:v>
                </c:pt>
                <c:pt idx="1">
                  <c:v>-12.1671748804547</c:v>
                </c:pt>
                <c:pt idx="2">
                  <c:v>-22.47207728283592</c:v>
                </c:pt>
                <c:pt idx="3">
                  <c:v>-31.25089261729681</c:v>
                </c:pt>
                <c:pt idx="4">
                  <c:v>-38.77675138881068</c:v>
                </c:pt>
                <c:pt idx="5">
                  <c:v>-45.27169615146595</c:v>
                </c:pt>
                <c:pt idx="6">
                  <c:v>-50.9163760895776</c:v>
                </c:pt>
                <c:pt idx="7">
                  <c:v>-55.85789441754511</c:v>
                </c:pt>
                <c:pt idx="8">
                  <c:v>-60.21616084707147</c:v>
                </c:pt>
                <c:pt idx="9">
                  <c:v>-64.08903422722051</c:v>
                </c:pt>
                <c:pt idx="10">
                  <c:v>-67.55648608684805</c:v>
                </c:pt>
                <c:pt idx="11">
                  <c:v>-70.68397180030358</c:v>
                </c:pt>
                <c:pt idx="12">
                  <c:v>-73.5251604805635</c:v>
                </c:pt>
                <c:pt idx="13">
                  <c:v>-76.102886447183</c:v>
                </c:pt>
                <c:pt idx="14">
                  <c:v>-78.4739299707203</c:v>
                </c:pt>
                <c:pt idx="15">
                  <c:v>-80.66881550863025</c:v>
                </c:pt>
                <c:pt idx="16">
                  <c:v>-82.71271564488506</c:v>
                </c:pt>
                <c:pt idx="17">
                  <c:v>-84.62651205187558</c:v>
                </c:pt>
                <c:pt idx="18">
                  <c:v>-86.42758737659815</c:v>
                </c:pt>
                <c:pt idx="19">
                  <c:v>-88.13046680923798</c:v>
                </c:pt>
                <c:pt idx="20">
                  <c:v>-89.74733830115075</c:v>
                </c:pt>
                <c:pt idx="21">
                  <c:v>-91.28847459169327</c:v>
                </c:pt>
                <c:pt idx="22">
                  <c:v>-92.76257577231445</c:v>
                </c:pt>
                <c:pt idx="23">
                  <c:v>-94.17704753455445</c:v>
                </c:pt>
                <c:pt idx="24">
                  <c:v>-95.53822735208735</c:v>
                </c:pt>
                <c:pt idx="25">
                  <c:v>-96.85156850475231</c:v>
                </c:pt>
                <c:pt idx="26">
                  <c:v>-98.12175224475453</c:v>
                </c:pt>
                <c:pt idx="27">
                  <c:v>-99.35288404086025</c:v>
                </c:pt>
                <c:pt idx="28">
                  <c:v>-100.548557862202</c:v>
                </c:pt>
                <c:pt idx="29">
                  <c:v>-101.7119373736987</c:v>
                </c:pt>
                <c:pt idx="30">
                  <c:v>-102.845822698072</c:v>
                </c:pt>
                <c:pt idx="31">
                  <c:v>-103.9527052447738</c:v>
                </c:pt>
                <c:pt idx="32">
                  <c:v>-105.0348128445194</c:v>
                </c:pt>
                <c:pt idx="33">
                  <c:v>-106.0941470046937</c:v>
                </c:pt>
                <c:pt idx="34">
                  <c:v>-107.1325137552731</c:v>
                </c:pt>
                <c:pt idx="35">
                  <c:v>-108.1515492754579</c:v>
                </c:pt>
                <c:pt idx="36">
                  <c:v>-109.1527412650967</c:v>
                </c:pt>
                <c:pt idx="37">
                  <c:v>-110.1374468421664</c:v>
                </c:pt>
                <c:pt idx="38">
                  <c:v>-111.106907599592</c:v>
                </c:pt>
                <c:pt idx="39">
                  <c:v>-112.0622622681321</c:v>
                </c:pt>
                <c:pt idx="40">
                  <c:v>-113.004557600416</c:v>
                </c:pt>
                <c:pt idx="41">
                  <c:v>-113.9347576197551</c:v>
                </c:pt>
                <c:pt idx="42">
                  <c:v>-114.8537515712133</c:v>
                </c:pt>
                <c:pt idx="43">
                  <c:v>-115.7623607992264</c:v>
                </c:pt>
                <c:pt idx="44">
                  <c:v>-116.6613447339332</c:v>
                </c:pt>
                <c:pt idx="45">
                  <c:v>-117.5514061344875</c:v>
                </c:pt>
                <c:pt idx="46">
                  <c:v>-118.433195710506</c:v>
                </c:pt>
                <c:pt idx="47">
                  <c:v>-119.307316220591</c:v>
                </c:pt>
                <c:pt idx="48">
                  <c:v>-120.1743261289039</c:v>
                </c:pt>
                <c:pt idx="49">
                  <c:v>-121.034742886307</c:v>
                </c:pt>
                <c:pt idx="50">
                  <c:v>-121.8890458906717</c:v>
                </c:pt>
                <c:pt idx="51">
                  <c:v>-122.7376791714541</c:v>
                </c:pt>
                <c:pt idx="52">
                  <c:v>-123.5810538356145</c:v>
                </c:pt>
                <c:pt idx="53">
                  <c:v>-124.4195503060701</c:v>
                </c:pt>
                <c:pt idx="54">
                  <c:v>-125.253520378261</c:v>
                </c:pt>
                <c:pt idx="55">
                  <c:v>-126.0832891163573</c:v>
                </c:pt>
                <c:pt idx="56">
                  <c:v>-126.9091566071884</c:v>
                </c:pt>
                <c:pt idx="57">
                  <c:v>-127.7313995871064</c:v>
                </c:pt>
                <c:pt idx="58">
                  <c:v>-128.5502729547843</c:v>
                </c:pt>
                <c:pt idx="59">
                  <c:v>-129.366011180946</c:v>
                </c:pt>
                <c:pt idx="60">
                  <c:v>-130.1788296245113</c:v>
                </c:pt>
                <c:pt idx="61">
                  <c:v>-130.9889257633795</c:v>
                </c:pt>
                <c:pt idx="62">
                  <c:v>-131.7964803469577</c:v>
                </c:pt>
                <c:pt idx="63">
                  <c:v>-132.6016584766421</c:v>
                </c:pt>
                <c:pt idx="64">
                  <c:v>-133.4046106197629</c:v>
                </c:pt>
                <c:pt idx="65">
                  <c:v>-134.2054735618775</c:v>
                </c:pt>
                <c:pt idx="66">
                  <c:v>-135.0043713017203</c:v>
                </c:pt>
                <c:pt idx="67">
                  <c:v>-135.801415892729</c:v>
                </c:pt>
                <c:pt idx="68">
                  <c:v>-136.5967082346669</c:v>
                </c:pt>
                <c:pt idx="69">
                  <c:v>-137.3903388185144</c:v>
                </c:pt>
                <c:pt idx="70">
                  <c:v>-138.1823884275973</c:v>
                </c:pt>
                <c:pt idx="71">
                  <c:v>-138.9729287975742</c:v>
                </c:pt>
                <c:pt idx="72">
                  <c:v>-139.7620232377521</c:v>
                </c:pt>
                <c:pt idx="73">
                  <c:v>-140.5497272160592</c:v>
                </c:pt>
                <c:pt idx="74">
                  <c:v>-141.336088909703</c:v>
                </c:pt>
                <c:pt idx="75">
                  <c:v>-142.121149723569</c:v>
                </c:pt>
                <c:pt idx="76">
                  <c:v>-142.904944778089</c:v>
                </c:pt>
                <c:pt idx="77">
                  <c:v>-143.68750336842</c:v>
                </c:pt>
                <c:pt idx="78">
                  <c:v>-144.468849396406</c:v>
                </c:pt>
                <c:pt idx="79">
                  <c:v>-145.2490017769223</c:v>
                </c:pt>
                <c:pt idx="80">
                  <c:v>-146.0279748200282</c:v>
                </c:pt>
                <c:pt idx="81">
                  <c:v>-146.8057785901547</c:v>
                </c:pt>
                <c:pt idx="82">
                  <c:v>-147.582419243735</c:v>
                </c:pt>
                <c:pt idx="83">
                  <c:v>-148.3578993463507</c:v>
                </c:pt>
                <c:pt idx="84">
                  <c:v>-149.1322181705627</c:v>
                </c:pt>
                <c:pt idx="85">
                  <c:v>-149.905371975502</c:v>
                </c:pt>
                <c:pt idx="86">
                  <c:v>-150.6773542691705</c:v>
                </c:pt>
                <c:pt idx="87">
                  <c:v>-151.4481560544718</c:v>
                </c:pt>
                <c:pt idx="88">
                  <c:v>-152.2177660597927</c:v>
                </c:pt>
                <c:pt idx="89">
                  <c:v>-152.9861709550541</c:v>
                </c:pt>
                <c:pt idx="90">
                  <c:v>-153.7533555539958</c:v>
                </c:pt>
                <c:pt idx="91">
                  <c:v>-154.5193030034561</c:v>
                </c:pt>
                <c:pt idx="92">
                  <c:v>-155.2839949604113</c:v>
                </c:pt>
                <c:pt idx="93">
                  <c:v>-156.0474117573922</c:v>
                </c:pt>
                <c:pt idx="94">
                  <c:v>-156.8095325569957</c:v>
                </c:pt>
                <c:pt idx="95">
                  <c:v>-157.5703354960478</c:v>
                </c:pt>
                <c:pt idx="96">
                  <c:v>-158.329797820048</c:v>
                </c:pt>
                <c:pt idx="97">
                  <c:v>-159.0878960084046</c:v>
                </c:pt>
                <c:pt idx="98">
                  <c:v>-159.8446058910158</c:v>
                </c:pt>
                <c:pt idx="99">
                  <c:v>-160.5999027566832</c:v>
                </c:pt>
                <c:pt idx="100">
                  <c:v>-161.3537614538072</c:v>
                </c:pt>
                <c:pt idx="101">
                  <c:v>-162.1061564838383</c:v>
                </c:pt>
                <c:pt idx="102">
                  <c:v>-162.8570620878891</c:v>
                </c:pt>
                <c:pt idx="103">
                  <c:v>-163.6064523269124</c:v>
                </c:pt>
                <c:pt idx="104">
                  <c:v>-164.3543011558095</c:v>
                </c:pt>
                <c:pt idx="105">
                  <c:v>-165.1005824918399</c:v>
                </c:pt>
                <c:pt idx="106">
                  <c:v>-165.8452702776794</c:v>
                </c:pt>
                <c:pt idx="107">
                  <c:v>-166.5883385394227</c:v>
                </c:pt>
                <c:pt idx="108">
                  <c:v>-167.3297614398352</c:v>
                </c:pt>
                <c:pt idx="109">
                  <c:v>-168.0695133271865</c:v>
                </c:pt>
                <c:pt idx="110">
                  <c:v>-168.8075687798673</c:v>
                </c:pt>
                <c:pt idx="111">
                  <c:v>-169.5439026470967</c:v>
                </c:pt>
                <c:pt idx="112">
                  <c:v>-170.278490085956</c:v>
                </c:pt>
                <c:pt idx="113">
                  <c:v>-171.011306594959</c:v>
                </c:pt>
                <c:pt idx="114">
                  <c:v>-171.7423280443927</c:v>
                </c:pt>
                <c:pt idx="115">
                  <c:v>-172.471530703615</c:v>
                </c:pt>
                <c:pt idx="116">
                  <c:v>-173.1988912655606</c:v>
                </c:pt>
                <c:pt idx="117">
                  <c:v>-173.9243868685326</c:v>
                </c:pt>
                <c:pt idx="118">
                  <c:v>-174.6479951155616</c:v>
                </c:pt>
                <c:pt idx="119">
                  <c:v>-175.3696940914487</c:v>
                </c:pt>
              </c:numCache>
            </c:numRef>
          </c:yVal>
          <c:smooth val="0"/>
          <c:extLst xmlns:c16r2="http://schemas.microsoft.com/office/drawing/2015/06/chart">
            <c:ext xmlns:c16="http://schemas.microsoft.com/office/drawing/2014/chart" uri="{C3380CC4-5D6E-409C-BE32-E72D297353CC}">
              <c16:uniqueId val="{00000009-DF10-4C6E-8128-6A223A0AACEC}"/>
            </c:ext>
          </c:extLst>
        </c:ser>
        <c:dLbls>
          <c:showLegendKey val="0"/>
          <c:showVal val="0"/>
          <c:showCatName val="0"/>
          <c:showSerName val="0"/>
          <c:showPercent val="0"/>
          <c:showBubbleSize val="0"/>
        </c:dLbls>
        <c:axId val="-1040427472"/>
        <c:axId val="-1043609056"/>
      </c:scatterChart>
      <c:valAx>
        <c:axId val="-104042747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43609056"/>
        <c:crosses val="autoZero"/>
        <c:crossBetween val="midCat"/>
      </c:valAx>
      <c:valAx>
        <c:axId val="-104360905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040427472"/>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4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0.0</c:v>
                </c:pt>
                <c:pt idx="2">
                  <c:v>-0.422140314753051</c:v>
                </c:pt>
                <c:pt idx="3">
                  <c:v>-0.664443954039598</c:v>
                </c:pt>
                <c:pt idx="4">
                  <c:v>-0.77159600836967</c:v>
                </c:pt>
                <c:pt idx="5">
                  <c:v>-0.786666049181804</c:v>
                </c:pt>
                <c:pt idx="6">
                  <c:v>-0.7376957087763</c:v>
                </c:pt>
                <c:pt idx="7">
                  <c:v>-0.645662900009483</c:v>
                </c:pt>
                <c:pt idx="8">
                  <c:v>-0.526173789217864</c:v>
                </c:pt>
                <c:pt idx="9">
                  <c:v>-0.39072521662456</c:v>
                </c:pt>
                <c:pt idx="10">
                  <c:v>-0.247679348245583</c:v>
                </c:pt>
                <c:pt idx="11">
                  <c:v>-0.103015565262467</c:v>
                </c:pt>
                <c:pt idx="12">
                  <c:v>0.0390901706487057</c:v>
                </c:pt>
                <c:pt idx="13">
                  <c:v>0.175819515170588</c:v>
                </c:pt>
                <c:pt idx="14">
                  <c:v>0.305391854453774</c:v>
                </c:pt>
                <c:pt idx="15">
                  <c:v>0.426061999212834</c:v>
                </c:pt>
                <c:pt idx="16">
                  <c:v>0.537452844640939</c:v>
                </c:pt>
                <c:pt idx="17">
                  <c:v>0.639577126399672</c:v>
                </c:pt>
                <c:pt idx="18">
                  <c:v>0.7326940274761</c:v>
                </c:pt>
                <c:pt idx="19">
                  <c:v>0.817237696897791</c:v>
                </c:pt>
                <c:pt idx="20">
                  <c:v>0.893755821616651</c:v>
                </c:pt>
                <c:pt idx="21">
                  <c:v>0.962863816872414</c:v>
                </c:pt>
                <c:pt idx="22">
                  <c:v>1.025211077238055</c:v>
                </c:pt>
                <c:pt idx="23">
                  <c:v>1.081456433290441</c:v>
                </c:pt>
                <c:pt idx="24">
                  <c:v>1.132250610706251</c:v>
                </c:pt>
                <c:pt idx="25">
                  <c:v>1.178223993854772</c:v>
                </c:pt>
                <c:pt idx="26">
                  <c:v>1.219978387664014</c:v>
                </c:pt>
                <c:pt idx="27">
                  <c:v>1.25808181165121</c:v>
                </c:pt>
                <c:pt idx="28">
                  <c:v>1.293064245881396</c:v>
                </c:pt>
                <c:pt idx="29">
                  <c:v>1.325417678537633</c:v>
                </c:pt>
                <c:pt idx="30">
                  <c:v>1.355595879827888</c:v>
                </c:pt>
                <c:pt idx="31">
                  <c:v>1.384014974519232</c:v>
                </c:pt>
                <c:pt idx="32">
                  <c:v>1.411054633343156</c:v>
                </c:pt>
                <c:pt idx="33">
                  <c:v>1.437059666866844</c:v>
                </c:pt>
                <c:pt idx="34">
                  <c:v>1.462341873015248</c:v>
                </c:pt>
                <c:pt idx="35">
                  <c:v>1.48718202830787</c:v>
                </c:pt>
                <c:pt idx="36">
                  <c:v>1.511831942221761</c:v>
                </c:pt>
                <c:pt idx="37">
                  <c:v>1.536516515578114</c:v>
                </c:pt>
                <c:pt idx="38">
                  <c:v>1.561435761694156</c:v>
                </c:pt>
                <c:pt idx="39">
                  <c:v>1.58676676113828</c:v>
                </c:pt>
                <c:pt idx="40">
                  <c:v>1.61266553108726</c:v>
                </c:pt>
                <c:pt idx="41">
                  <c:v>1.639268795126554</c:v>
                </c:pt>
                <c:pt idx="42">
                  <c:v>1.66669565117627</c:v>
                </c:pt>
                <c:pt idx="43">
                  <c:v>1.695049132620625</c:v>
                </c:pt>
                <c:pt idx="44">
                  <c:v>1.72441766252814</c:v>
                </c:pt>
                <c:pt idx="45">
                  <c:v>1.754876403127127</c:v>
                </c:pt>
                <c:pt idx="46">
                  <c:v>1.786488504054432</c:v>
                </c:pt>
                <c:pt idx="47">
                  <c:v>1.819306254230469</c:v>
                </c:pt>
                <c:pt idx="48">
                  <c:v>1.85337214170795</c:v>
                </c:pt>
                <c:pt idx="49">
                  <c:v>1.888719827609748</c:v>
                </c:pt>
                <c:pt idx="50">
                  <c:v>1.925375039150822</c:v>
                </c:pt>
                <c:pt idx="51">
                  <c:v>1.963356387193926</c:v>
                </c:pt>
                <c:pt idx="52">
                  <c:v>2.002676113886992</c:v>
                </c:pt>
                <c:pt idx="53">
                  <c:v>2.04334077544263</c:v>
                </c:pt>
                <c:pt idx="54">
                  <c:v>2.085351864745462</c:v>
                </c:pt>
                <c:pt idx="55">
                  <c:v>2.128706378796778</c:v>
                </c:pt>
                <c:pt idx="56">
                  <c:v>2.173397335118352</c:v>
                </c:pt>
                <c:pt idx="57">
                  <c:v>2.219414241251797</c:v>
                </c:pt>
                <c:pt idx="58">
                  <c:v>2.266743521355238</c:v>
                </c:pt>
                <c:pt idx="59">
                  <c:v>2.315368903135049</c:v>
                </c:pt>
                <c:pt idx="60">
                  <c:v>2.365271768780076</c:v>
                </c:pt>
                <c:pt idx="61">
                  <c:v>2.416431472698604</c:v>
                </c:pt>
                <c:pt idx="62">
                  <c:v>2.468825628850027</c:v>
                </c:pt>
                <c:pt idx="63">
                  <c:v>2.522430370638176</c:v>
                </c:pt>
                <c:pt idx="64">
                  <c:v>2.577220585175382</c:v>
                </c:pt>
                <c:pt idx="65">
                  <c:v>2.633170124656317</c:v>
                </c:pt>
                <c:pt idx="66">
                  <c:v>2.690251996598818</c:v>
                </c:pt>
                <c:pt idx="67">
                  <c:v>2.748438534799789</c:v>
                </c:pt>
                <c:pt idx="68">
                  <c:v>2.807701552777871</c:v>
                </c:pt>
                <c:pt idx="69">
                  <c:v>2.868012481296319</c:v>
                </c:pt>
                <c:pt idx="70">
                  <c:v>2.929342491333954</c:v>
                </c:pt>
                <c:pt idx="71">
                  <c:v>2.991662603730173</c:v>
                </c:pt>
                <c:pt idx="72">
                  <c:v>3.054943786970398</c:v>
                </c:pt>
                <c:pt idx="73">
                  <c:v>3.119157043889572</c:v>
                </c:pt>
                <c:pt idx="74">
                  <c:v>3.184273488455801</c:v>
                </c:pt>
                <c:pt idx="75">
                  <c:v>3.25026441369846</c:v>
                </c:pt>
                <c:pt idx="76">
                  <c:v>3.31710135123285</c:v>
                </c:pt>
                <c:pt idx="77">
                  <c:v>3.384756123465193</c:v>
                </c:pt>
                <c:pt idx="78">
                  <c:v>3.4532008891656</c:v>
                </c:pt>
                <c:pt idx="79">
                  <c:v>3.522408182827348</c:v>
                </c:pt>
                <c:pt idx="80">
                  <c:v>3.5923509486056</c:v>
                </c:pt>
                <c:pt idx="81">
                  <c:v>3.66300256928298</c:v>
                </c:pt>
                <c:pt idx="82">
                  <c:v>3.734336890756822</c:v>
                </c:pt>
                <c:pt idx="83">
                  <c:v>3.806328242430027</c:v>
                </c:pt>
                <c:pt idx="84">
                  <c:v>3.878951454065826</c:v>
                </c:pt>
                <c:pt idx="85">
                  <c:v>3.952181869288324</c:v>
                </c:pt>
                <c:pt idx="86">
                  <c:v>4.025995356223564</c:v>
                </c:pt>
                <c:pt idx="87">
                  <c:v>4.100368315386731</c:v>
                </c:pt>
                <c:pt idx="88">
                  <c:v>4.17527768541186</c:v>
                </c:pt>
                <c:pt idx="89">
                  <c:v>4.250700946438879</c:v>
                </c:pt>
                <c:pt idx="90">
                  <c:v>4.326616121834376</c:v>
                </c:pt>
                <c:pt idx="91">
                  <c:v>4.403001778155158</c:v>
                </c:pt>
                <c:pt idx="92">
                  <c:v>4.479837023576692</c:v>
                </c:pt>
                <c:pt idx="93">
                  <c:v>4.557101505200976</c:v>
                </c:pt>
                <c:pt idx="94">
                  <c:v>4.634775404982064</c:v>
                </c:pt>
                <c:pt idx="95">
                  <c:v>4.712839434821943</c:v>
                </c:pt>
                <c:pt idx="96">
                  <c:v>4.791274830688049</c:v>
                </c:pt>
                <c:pt idx="97">
                  <c:v>4.870063346093957</c:v>
                </c:pt>
                <c:pt idx="98">
                  <c:v>4.949187244685163</c:v>
                </c:pt>
                <c:pt idx="99">
                  <c:v>5.028629292497499</c:v>
                </c:pt>
                <c:pt idx="100">
                  <c:v>5.108372749658884</c:v>
                </c:pt>
                <c:pt idx="101">
                  <c:v>5.18840136156359</c:v>
                </c:pt>
                <c:pt idx="102">
                  <c:v>5.268699349930102</c:v>
                </c:pt>
                <c:pt idx="103">
                  <c:v>5.34925140342239</c:v>
                </c:pt>
                <c:pt idx="104">
                  <c:v>5.43004266810749</c:v>
                </c:pt>
                <c:pt idx="105">
                  <c:v>5.5110587377967</c:v>
                </c:pt>
                <c:pt idx="106">
                  <c:v>5.592285644175686</c:v>
                </c:pt>
                <c:pt idx="107">
                  <c:v>5.673709846894781</c:v>
                </c:pt>
                <c:pt idx="108">
                  <c:v>5.755318223684298</c:v>
                </c:pt>
                <c:pt idx="109">
                  <c:v>5.83709806031402</c:v>
                </c:pt>
                <c:pt idx="110">
                  <c:v>5.919037040719559</c:v>
                </c:pt>
                <c:pt idx="111">
                  <c:v>6.001123237099819</c:v>
                </c:pt>
                <c:pt idx="112">
                  <c:v>6.08334509998167</c:v>
                </c:pt>
                <c:pt idx="113">
                  <c:v>6.165691448641155</c:v>
                </c:pt>
                <c:pt idx="114">
                  <c:v>6.248151461277303</c:v>
                </c:pt>
                <c:pt idx="115">
                  <c:v>6.330714665626147</c:v>
                </c:pt>
                <c:pt idx="116">
                  <c:v>6.413370929407391</c:v>
                </c:pt>
                <c:pt idx="117">
                  <c:v>6.4961104511749</c:v>
                </c:pt>
                <c:pt idx="118">
                  <c:v>6.578923751148977</c:v>
                </c:pt>
                <c:pt idx="119">
                  <c:v>6.661801662248735</c:v>
                </c:pt>
              </c:numCache>
            </c:numRef>
          </c:yVal>
          <c:smooth val="0"/>
          <c:extLst xmlns:c16r2="http://schemas.microsoft.com/office/drawing/2015/06/chart">
            <c:ext xmlns:c16="http://schemas.microsoft.com/office/drawing/2014/chart" uri="{C3380CC4-5D6E-409C-BE32-E72D297353CC}">
              <c16:uniqueId val="{00000000-BA2F-4494-8A45-0E9A7A1726FC}"/>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0.0</c:v>
                </c:pt>
                <c:pt idx="2">
                  <c:v>-0.422143863139354</c:v>
                </c:pt>
                <c:pt idx="3">
                  <c:v>-0.664475872177718</c:v>
                </c:pt>
                <c:pt idx="4">
                  <c:v>-0.771692061916838</c:v>
                </c:pt>
                <c:pt idx="5">
                  <c:v>-0.786867256134428</c:v>
                </c:pt>
                <c:pt idx="6">
                  <c:v>-0.738046707840112</c:v>
                </c:pt>
                <c:pt idx="7">
                  <c:v>-0.646210196791799</c:v>
                </c:pt>
                <c:pt idx="8">
                  <c:v>-0.526964493339619</c:v>
                </c:pt>
                <c:pt idx="9">
                  <c:v>-0.391806148814794</c:v>
                </c:pt>
                <c:pt idx="10">
                  <c:v>-0.24909642466082</c:v>
                </c:pt>
                <c:pt idx="11">
                  <c:v>-0.104813388243201</c:v>
                </c:pt>
                <c:pt idx="12">
                  <c:v>0.0368685692665167</c:v>
                </c:pt>
                <c:pt idx="13">
                  <c:v>0.17313281911629</c:v>
                </c:pt>
                <c:pt idx="14">
                  <c:v>0.302200528363755</c:v>
                </c:pt>
                <c:pt idx="15">
                  <c:v>0.422328380085673</c:v>
                </c:pt>
                <c:pt idx="16">
                  <c:v>0.533141014784633</c:v>
                </c:pt>
                <c:pt idx="17">
                  <c:v>0.634652851946157</c:v>
                </c:pt>
                <c:pt idx="18">
                  <c:v>0.727124684381124</c:v>
                </c:pt>
                <c:pt idx="19">
                  <c:v>0.810992186703515</c:v>
                </c:pt>
                <c:pt idx="20">
                  <c:v>0.886804482943262</c:v>
                </c:pt>
                <c:pt idx="21">
                  <c:v>0.955178335585515</c:v>
                </c:pt>
                <c:pt idx="22">
                  <c:v>1.01676439793664</c:v>
                </c:pt>
                <c:pt idx="23">
                  <c:v>1.072222673574288</c:v>
                </c:pt>
                <c:pt idx="24">
                  <c:v>1.122204979285016</c:v>
                </c:pt>
                <c:pt idx="25">
                  <c:v>1.167342713113612</c:v>
                </c:pt>
                <c:pt idx="26">
                  <c:v>1.208238621013152</c:v>
                </c:pt>
                <c:pt idx="27">
                  <c:v>1.245461595863162</c:v>
                </c:pt>
                <c:pt idx="28">
                  <c:v>1.279542428354034</c:v>
                </c:pt>
                <c:pt idx="29">
                  <c:v>1.310973859330261</c:v>
                </c:pt>
                <c:pt idx="30">
                  <c:v>1.340210358164768</c:v>
                </c:pt>
                <c:pt idx="31">
                  <c:v>1.367668699687783</c:v>
                </c:pt>
                <c:pt idx="32">
                  <c:v>1.393729159754002</c:v>
                </c:pt>
                <c:pt idx="33">
                  <c:v>1.418737112777308</c:v>
                </c:pt>
                <c:pt idx="34">
                  <c:v>1.443004882901732</c:v>
                </c:pt>
                <c:pt idx="35">
                  <c:v>1.466813738570636</c:v>
                </c:pt>
                <c:pt idx="36">
                  <c:v>1.49041594976734</c:v>
                </c:pt>
                <c:pt idx="37">
                  <c:v>1.514036849290278</c:v>
                </c:pt>
                <c:pt idx="38">
                  <c:v>1.537876856396906</c:v>
                </c:pt>
                <c:pt idx="39">
                  <c:v>1.562113433872582</c:v>
                </c:pt>
                <c:pt idx="40">
                  <c:v>1.586902959614235</c:v>
                </c:pt>
                <c:pt idx="41">
                  <c:v>1.612382498176885</c:v>
                </c:pt>
                <c:pt idx="42">
                  <c:v>1.638671470660483</c:v>
                </c:pt>
                <c:pt idx="43">
                  <c:v>1.665873217385524</c:v>
                </c:pt>
                <c:pt idx="44">
                  <c:v>1.694076453568414</c:v>
                </c:pt>
                <c:pt idx="45">
                  <c:v>1.72335662009209</c:v>
                </c:pt>
                <c:pt idx="46">
                  <c:v>1.753777133111725</c:v>
                </c:pt>
                <c:pt idx="47">
                  <c:v>1.785390536828345</c:v>
                </c:pt>
                <c:pt idx="48">
                  <c:v>1.818239564559917</c:v>
                </c:pt>
                <c:pt idx="49">
                  <c:v>1.852358113479568</c:v>
                </c:pt>
                <c:pt idx="50">
                  <c:v>1.887772138426953</c:v>
                </c:pt>
                <c:pt idx="51">
                  <c:v>1.924500470311614</c:v>
                </c:pt>
                <c:pt idx="52">
                  <c:v>1.962555564419745</c:v>
                </c:pt>
                <c:pt idx="53">
                  <c:v>2.001944183706655</c:v>
                </c:pt>
                <c:pt idx="54">
                  <c:v>2.042668022171711</c:v>
                </c:pt>
                <c:pt idx="55">
                  <c:v>2.084724272644963</c:v>
                </c:pt>
                <c:pt idx="56">
                  <c:v>2.128106143689365</c:v>
                </c:pt>
                <c:pt idx="57">
                  <c:v>2.172803329627639</c:v>
                </c:pt>
                <c:pt idx="58">
                  <c:v>2.218802437339034</c:v>
                </c:pt>
                <c:pt idx="59">
                  <c:v>2.266087373711343</c:v>
                </c:pt>
                <c:pt idx="60">
                  <c:v>2.314639696825907</c:v>
                </c:pt>
                <c:pt idx="61">
                  <c:v>2.364438933869676</c:v>
                </c:pt>
                <c:pt idx="62">
                  <c:v>2.415462868961185</c:v>
                </c:pt>
                <c:pt idx="63">
                  <c:v>2.467687803000445</c:v>
                </c:pt>
                <c:pt idx="64">
                  <c:v>2.521088788398629</c:v>
                </c:pt>
                <c:pt idx="65">
                  <c:v>2.575639840459189</c:v>
                </c:pt>
                <c:pt idx="66">
                  <c:v>2.631314127866062</c:v>
                </c:pt>
                <c:pt idx="67">
                  <c:v>2.6880841437669</c:v>
                </c:pt>
                <c:pt idx="68">
                  <c:v>2.745921859383088</c:v>
                </c:pt>
                <c:pt idx="69">
                  <c:v>2.804798861645395</c:v>
                </c:pt>
                <c:pt idx="70">
                  <c:v>2.864686476241331</c:v>
                </c:pt>
                <c:pt idx="71">
                  <c:v>2.925555877416627</c:v>
                </c:pt>
                <c:pt idx="72">
                  <c:v>2.987378185796842</c:v>
                </c:pt>
                <c:pt idx="73">
                  <c:v>3.050124555211368</c:v>
                </c:pt>
                <c:pt idx="74">
                  <c:v>3.113766249563923</c:v>
                </c:pt>
                <c:pt idx="75">
                  <c:v>3.178274710695405</c:v>
                </c:pt>
                <c:pt idx="76">
                  <c:v>3.243621618134056</c:v>
                </c:pt>
                <c:pt idx="77">
                  <c:v>3.309778941271361</c:v>
                </c:pt>
                <c:pt idx="78">
                  <c:v>3.376718984956812</c:v>
                </c:pt>
                <c:pt idx="79">
                  <c:v>3.444414428937307</c:v>
                </c:pt>
                <c:pt idx="80">
                  <c:v>3.51283836179573</c:v>
                </c:pt>
                <c:pt idx="81">
                  <c:v>3.581964309971227</c:v>
                </c:pt>
                <c:pt idx="82">
                  <c:v>3.651766262224555</c:v>
                </c:pt>
                <c:pt idx="83">
                  <c:v>3.722218690134468</c:v>
                </c:pt>
                <c:pt idx="84">
                  <c:v>3.793296564894263</c:v>
                </c:pt>
                <c:pt idx="85">
                  <c:v>3.864975370877801</c:v>
                </c:pt>
                <c:pt idx="86">
                  <c:v>3.937231116200564</c:v>
                </c:pt>
                <c:pt idx="87">
                  <c:v>4.010040340795967</c:v>
                </c:pt>
                <c:pt idx="88">
                  <c:v>4.083380121905065</c:v>
                </c:pt>
                <c:pt idx="89">
                  <c:v>4.157228077761829</c:v>
                </c:pt>
                <c:pt idx="90">
                  <c:v>4.231562369030143</c:v>
                </c:pt>
                <c:pt idx="91">
                  <c:v>4.30636169895297</c:v>
                </c:pt>
                <c:pt idx="92">
                  <c:v>4.381605311762541</c:v>
                </c:pt>
                <c:pt idx="93">
                  <c:v>4.45727298991187</c:v>
                </c:pt>
                <c:pt idx="94">
                  <c:v>4.533345050040225</c:v>
                </c:pt>
                <c:pt idx="95">
                  <c:v>4.609802338138245</c:v>
                </c:pt>
                <c:pt idx="96">
                  <c:v>4.686626223570784</c:v>
                </c:pt>
                <c:pt idx="97">
                  <c:v>4.763798592521197</c:v>
                </c:pt>
                <c:pt idx="98">
                  <c:v>4.841301840704545</c:v>
                </c:pt>
                <c:pt idx="99">
                  <c:v>4.919118865571363</c:v>
                </c:pt>
                <c:pt idx="100">
                  <c:v>4.997233057903941</c:v>
                </c:pt>
                <c:pt idx="101">
                  <c:v>5.07562829313247</c:v>
                </c:pt>
                <c:pt idx="102">
                  <c:v>5.154288922312844</c:v>
                </c:pt>
                <c:pt idx="103">
                  <c:v>5.23319976274434</c:v>
                </c:pt>
                <c:pt idx="104">
                  <c:v>5.312346088448976</c:v>
                </c:pt>
                <c:pt idx="105">
                  <c:v>5.391713620461814</c:v>
                </c:pt>
                <c:pt idx="106">
                  <c:v>5.471288516993808</c:v>
                </c:pt>
                <c:pt idx="107">
                  <c:v>5.551057363540166</c:v>
                </c:pt>
                <c:pt idx="108">
                  <c:v>5.631007162908645</c:v>
                </c:pt>
                <c:pt idx="109">
                  <c:v>5.711125325258763</c:v>
                </c:pt>
                <c:pt idx="110">
                  <c:v>5.791399658184673</c:v>
                </c:pt>
                <c:pt idx="111">
                  <c:v>5.871818356747076</c:v>
                </c:pt>
                <c:pt idx="112">
                  <c:v>5.95236999369445</c:v>
                </c:pt>
                <c:pt idx="113">
                  <c:v>6.033043509709386</c:v>
                </c:pt>
                <c:pt idx="114">
                  <c:v>6.11382820367362</c:v>
                </c:pt>
                <c:pt idx="115">
                  <c:v>6.194713723198205</c:v>
                </c:pt>
                <c:pt idx="116">
                  <c:v>6.27569005521218</c:v>
                </c:pt>
                <c:pt idx="117">
                  <c:v>6.356747516623727</c:v>
                </c:pt>
                <c:pt idx="118">
                  <c:v>6.437876745287213</c:v>
                </c:pt>
                <c:pt idx="119">
                  <c:v>6.51906869096274</c:v>
                </c:pt>
              </c:numCache>
            </c:numRef>
          </c:yVal>
          <c:smooth val="0"/>
          <c:extLst xmlns:c16r2="http://schemas.microsoft.com/office/drawing/2015/06/chart">
            <c:ext xmlns:c16="http://schemas.microsoft.com/office/drawing/2014/chart" uri="{C3380CC4-5D6E-409C-BE32-E72D297353CC}">
              <c16:uniqueId val="{00000001-BA2F-4494-8A45-0E9A7A1726FC}"/>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0.0</c:v>
                </c:pt>
                <c:pt idx="2">
                  <c:v>-0.421966810870799</c:v>
                </c:pt>
                <c:pt idx="3">
                  <c:v>-0.667022248333524</c:v>
                </c:pt>
                <c:pt idx="4">
                  <c:v>-0.773835827087169</c:v>
                </c:pt>
                <c:pt idx="5">
                  <c:v>-0.788470135899843</c:v>
                </c:pt>
                <c:pt idx="6">
                  <c:v>-0.739010487592168</c:v>
                </c:pt>
                <c:pt idx="7">
                  <c:v>-0.646445599013532</c:v>
                </c:pt>
                <c:pt idx="8">
                  <c:v>-0.526389741287858</c:v>
                </c:pt>
                <c:pt idx="9">
                  <c:v>-0.390345919739047</c:v>
                </c:pt>
                <c:pt idx="10">
                  <c:v>-0.246681017160881</c:v>
                </c:pt>
                <c:pt idx="11">
                  <c:v>-0.101378056795511</c:v>
                </c:pt>
                <c:pt idx="12">
                  <c:v>0.0413841488370963</c:v>
                </c:pt>
                <c:pt idx="13">
                  <c:v>0.178784981701028</c:v>
                </c:pt>
                <c:pt idx="14">
                  <c:v>0.309041980341135</c:v>
                </c:pt>
                <c:pt idx="15">
                  <c:v>0.430408610303857</c:v>
                </c:pt>
                <c:pt idx="16">
                  <c:v>0.542501442465436</c:v>
                </c:pt>
                <c:pt idx="17">
                  <c:v>0.645337690461019</c:v>
                </c:pt>
                <c:pt idx="18">
                  <c:v>0.739175732473086</c:v>
                </c:pt>
                <c:pt idx="19">
                  <c:v>0.824448871509958</c:v>
                </c:pt>
                <c:pt idx="20">
                  <c:v>0.901703962317697</c:v>
                </c:pt>
                <c:pt idx="21">
                  <c:v>0.971555591517244</c:v>
                </c:pt>
                <c:pt idx="22">
                  <c:v>1.034652322498005</c:v>
                </c:pt>
                <c:pt idx="23">
                  <c:v>1.09165214899258</c:v>
                </c:pt>
                <c:pt idx="24">
                  <c:v>1.143204953317763</c:v>
                </c:pt>
                <c:pt idx="25">
                  <c:v>1.189940270909574</c:v>
                </c:pt>
                <c:pt idx="26">
                  <c:v>1.232459053811908</c:v>
                </c:pt>
                <c:pt idx="27">
                  <c:v>1.27132846742461</c:v>
                </c:pt>
                <c:pt idx="28">
                  <c:v>1.307077639627096</c:v>
                </c:pt>
                <c:pt idx="29">
                  <c:v>1.340197702680598</c:v>
                </c:pt>
                <c:pt idx="30">
                  <c:v>1.371141589082981</c:v>
                </c:pt>
                <c:pt idx="31">
                  <c:v>1.400324597361759</c:v>
                </c:pt>
                <c:pt idx="32">
                  <c:v>1.428125586124224</c:v>
                </c:pt>
                <c:pt idx="33">
                  <c:v>1.454888570293406</c:v>
                </c:pt>
                <c:pt idx="34">
                  <c:v>1.480924571118521</c:v>
                </c:pt>
                <c:pt idx="35">
                  <c:v>1.506513609427202</c:v>
                </c:pt>
                <c:pt idx="36">
                  <c:v>1.531906761756545</c:v>
                </c:pt>
                <c:pt idx="37">
                  <c:v>1.557328220358613</c:v>
                </c:pt>
                <c:pt idx="38">
                  <c:v>1.582977315632888</c:v>
                </c:pt>
                <c:pt idx="39">
                  <c:v>1.609030471950973</c:v>
                </c:pt>
                <c:pt idx="40">
                  <c:v>1.635643077937857</c:v>
                </c:pt>
                <c:pt idx="41">
                  <c:v>1.662951256803353</c:v>
                </c:pt>
                <c:pt idx="42">
                  <c:v>1.691073534839234</c:v>
                </c:pt>
                <c:pt idx="43">
                  <c:v>1.720112402814266</c:v>
                </c:pt>
                <c:pt idx="44">
                  <c:v>1.750155770310812</c:v>
                </c:pt>
                <c:pt idx="45">
                  <c:v>1.781278315153031</c:v>
                </c:pt>
                <c:pt idx="46">
                  <c:v>1.81354273166653</c:v>
                </c:pt>
                <c:pt idx="47">
                  <c:v>1.847000882087741</c:v>
                </c:pt>
                <c:pt idx="48">
                  <c:v>1.881694856259855</c:v>
                </c:pt>
                <c:pt idx="49">
                  <c:v>1.917657945046813</c:v>
                </c:pt>
                <c:pt idx="50">
                  <c:v>1.954915532784071</c:v>
                </c:pt>
                <c:pt idx="51">
                  <c:v>1.993485914386838</c:v>
                </c:pt>
                <c:pt idx="52">
                  <c:v>2.033381042307155</c:v>
                </c:pt>
                <c:pt idx="53">
                  <c:v>2.074607208527595</c:v>
                </c:pt>
                <c:pt idx="54">
                  <c:v>2.117165666659275</c:v>
                </c:pt>
                <c:pt idx="55">
                  <c:v>2.161053198455193</c:v>
                </c:pt>
                <c:pt idx="56">
                  <c:v>2.206262629519176</c:v>
                </c:pt>
                <c:pt idx="57">
                  <c:v>2.252783298066788</c:v>
                </c:pt>
                <c:pt idx="58">
                  <c:v>2.300601480605108</c:v>
                </c:pt>
                <c:pt idx="59">
                  <c:v>2.349700778155238</c:v>
                </c:pt>
                <c:pt idx="60">
                  <c:v>2.400062466302188</c:v>
                </c:pt>
                <c:pt idx="61">
                  <c:v>2.451665812179272</c:v>
                </c:pt>
                <c:pt idx="62">
                  <c:v>2.50448836094438</c:v>
                </c:pt>
                <c:pt idx="63">
                  <c:v>2.558506194858637</c:v>
                </c:pt>
                <c:pt idx="64">
                  <c:v>2.613694166819187</c:v>
                </c:pt>
                <c:pt idx="65">
                  <c:v>2.670026110885374</c:v>
                </c:pt>
                <c:pt idx="66">
                  <c:v>2.727475031733775</c:v>
                </c:pt>
                <c:pt idx="67">
                  <c:v>2.786013274930156</c:v>
                </c:pt>
                <c:pt idx="68">
                  <c:v>2.845612679575423</c:v>
                </c:pt>
                <c:pt idx="69">
                  <c:v>2.906244715093635</c:v>
                </c:pt>
                <c:pt idx="70">
                  <c:v>2.967880603526281</c:v>
                </c:pt>
                <c:pt idx="71">
                  <c:v>3.030491428464302</c:v>
                </c:pt>
                <c:pt idx="72">
                  <c:v>3.09404823218938</c:v>
                </c:pt>
                <c:pt idx="73">
                  <c:v>3.158522101690323</c:v>
                </c:pt>
                <c:pt idx="74">
                  <c:v>3.22388424488236</c:v>
                </c:pt>
                <c:pt idx="75">
                  <c:v>3.290106057807861</c:v>
                </c:pt>
                <c:pt idx="76">
                  <c:v>3.357159183637123</c:v>
                </c:pt>
                <c:pt idx="77">
                  <c:v>3.425015564404021</c:v>
                </c:pt>
                <c:pt idx="78">
                  <c:v>3.493647485858673</c:v>
                </c:pt>
                <c:pt idx="79">
                  <c:v>3.563027616364707</c:v>
                </c:pt>
                <c:pt idx="80">
                  <c:v>3.633129040361382</c:v>
                </c:pt>
                <c:pt idx="81">
                  <c:v>3.703925286841695</c:v>
                </c:pt>
                <c:pt idx="82">
                  <c:v>3.775390353257535</c:v>
                </c:pt>
                <c:pt idx="83">
                  <c:v>3.847498725659534</c:v>
                </c:pt>
                <c:pt idx="84">
                  <c:v>3.920225394944282</c:v>
                </c:pt>
                <c:pt idx="85">
                  <c:v>3.993545870001981</c:v>
                </c:pt>
                <c:pt idx="86">
                  <c:v>4.067436187990094</c:v>
                </c:pt>
                <c:pt idx="87">
                  <c:v>4.141872921853066</c:v>
                </c:pt>
                <c:pt idx="88">
                  <c:v>4.216833185586438</c:v>
                </c:pt>
                <c:pt idx="89">
                  <c:v>4.292294637449229</c:v>
                </c:pt>
                <c:pt idx="90">
                  <c:v>4.368235481175361</c:v>
                </c:pt>
                <c:pt idx="91">
                  <c:v>4.44463446577356</c:v>
                </c:pt>
                <c:pt idx="92">
                  <c:v>4.52147088361744</c:v>
                </c:pt>
                <c:pt idx="93">
                  <c:v>4.598724567404131</c:v>
                </c:pt>
                <c:pt idx="94">
                  <c:v>4.676375885934248</c:v>
                </c:pt>
                <c:pt idx="95">
                  <c:v>4.754405738862236</c:v>
                </c:pt>
                <c:pt idx="96">
                  <c:v>4.832795550646526</c:v>
                </c:pt>
                <c:pt idx="97">
                  <c:v>4.911527263695461</c:v>
                </c:pt>
                <c:pt idx="98">
                  <c:v>4.990583330891241</c:v>
                </c:pt>
                <c:pt idx="99">
                  <c:v>5.069946707506435</c:v>
                </c:pt>
                <c:pt idx="100">
                  <c:v>5.149600842818471</c:v>
                </c:pt>
                <c:pt idx="101">
                  <c:v>5.229529671069031</c:v>
                </c:pt>
                <c:pt idx="102">
                  <c:v>5.309717602329328</c:v>
                </c:pt>
                <c:pt idx="103">
                  <c:v>5.390149512975768</c:v>
                </c:pt>
                <c:pt idx="104">
                  <c:v>5.47081073609661</c:v>
                </c:pt>
                <c:pt idx="105">
                  <c:v>5.551687051509361</c:v>
                </c:pt>
                <c:pt idx="106">
                  <c:v>5.632764675930955</c:v>
                </c:pt>
                <c:pt idx="107">
                  <c:v>5.714030252875024</c:v>
                </c:pt>
                <c:pt idx="108">
                  <c:v>5.795470842629577</c:v>
                </c:pt>
                <c:pt idx="109">
                  <c:v>5.877073912208289</c:v>
                </c:pt>
                <c:pt idx="110">
                  <c:v>5.958827325292078</c:v>
                </c:pt>
                <c:pt idx="111">
                  <c:v>6.040719332253502</c:v>
                </c:pt>
                <c:pt idx="112">
                  <c:v>6.122738560188667</c:v>
                </c:pt>
                <c:pt idx="113">
                  <c:v>6.204874003193249</c:v>
                </c:pt>
                <c:pt idx="114">
                  <c:v>6.287115012539266</c:v>
                </c:pt>
                <c:pt idx="115">
                  <c:v>6.36945128714069</c:v>
                </c:pt>
                <c:pt idx="116">
                  <c:v>6.451872864079632</c:v>
                </c:pt>
                <c:pt idx="117">
                  <c:v>6.534370109242445</c:v>
                </c:pt>
                <c:pt idx="118">
                  <c:v>6.616933708213763</c:v>
                </c:pt>
                <c:pt idx="119">
                  <c:v>6.699554657210635</c:v>
                </c:pt>
              </c:numCache>
            </c:numRef>
          </c:yVal>
          <c:smooth val="0"/>
          <c:extLst xmlns:c16r2="http://schemas.microsoft.com/office/drawing/2015/06/chart">
            <c:ext xmlns:c16="http://schemas.microsoft.com/office/drawing/2014/chart" uri="{C3380CC4-5D6E-409C-BE32-E72D297353CC}">
              <c16:uniqueId val="{00000002-BA2F-4494-8A45-0E9A7A1726FC}"/>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0.0</c:v>
                </c:pt>
                <c:pt idx="2">
                  <c:v>-0.422140314753051</c:v>
                </c:pt>
                <c:pt idx="3">
                  <c:v>-0.664448027189792</c:v>
                </c:pt>
                <c:pt idx="4">
                  <c:v>-0.771648743037076</c:v>
                </c:pt>
                <c:pt idx="5">
                  <c:v>-0.786909532031132</c:v>
                </c:pt>
                <c:pt idx="6">
                  <c:v>-0.738317095379898</c:v>
                </c:pt>
                <c:pt idx="7">
                  <c:v>-0.646889313000429</c:v>
                </c:pt>
                <c:pt idx="8">
                  <c:v>-0.528266114251892</c:v>
                </c:pt>
                <c:pt idx="9">
                  <c:v>-0.393972776899318</c:v>
                </c:pt>
                <c:pt idx="10">
                  <c:v>-0.252395319577772</c:v>
                </c:pt>
                <c:pt idx="11">
                  <c:v>-0.109533012175234</c:v>
                </c:pt>
                <c:pt idx="12">
                  <c:v>0.0304217359334871</c:v>
                </c:pt>
                <c:pt idx="13">
                  <c:v>0.164637131274503</c:v>
                </c:pt>
                <c:pt idx="14">
                  <c:v>0.291321733988298</c:v>
                </c:pt>
                <c:pt idx="15">
                  <c:v>0.408723292650393</c:v>
                </c:pt>
                <c:pt idx="16">
                  <c:v>0.516468307796458</c:v>
                </c:pt>
                <c:pt idx="17">
                  <c:v>0.614574231523875</c:v>
                </c:pt>
                <c:pt idx="18">
                  <c:v>0.703305764618562</c:v>
                </c:pt>
                <c:pt idx="19">
                  <c:v>0.783103233941802</c:v>
                </c:pt>
                <c:pt idx="20">
                  <c:v>0.854520972687169</c:v>
                </c:pt>
                <c:pt idx="21">
                  <c:v>0.918181375604036</c:v>
                </c:pt>
                <c:pt idx="22">
                  <c:v>0.974741052505124</c:v>
                </c:pt>
                <c:pt idx="23">
                  <c:v>1.024866214193025</c:v>
                </c:pt>
                <c:pt idx="24">
                  <c:v>1.06921507986408</c:v>
                </c:pt>
                <c:pt idx="25">
                  <c:v>1.108425602440548</c:v>
                </c:pt>
                <c:pt idx="26">
                  <c:v>1.143107201707608</c:v>
                </c:pt>
                <c:pt idx="27">
                  <c:v>1.173835536177648</c:v>
                </c:pt>
                <c:pt idx="28">
                  <c:v>1.201148233762069</c:v>
                </c:pt>
                <c:pt idx="29">
                  <c:v>1.225544945376896</c:v>
                </c:pt>
                <c:pt idx="30">
                  <c:v>1.247487104672473</c:v>
                </c:pt>
                <c:pt idx="31">
                  <c:v>1.267398487794708</c:v>
                </c:pt>
                <c:pt idx="32">
                  <c:v>1.285666393247084</c:v>
                </c:pt>
                <c:pt idx="33">
                  <c:v>1.30264322493531</c:v>
                </c:pt>
                <c:pt idx="34">
                  <c:v>1.318648329761345</c:v>
                </c:pt>
                <c:pt idx="35">
                  <c:v>1.333969979597896</c:v>
                </c:pt>
                <c:pt idx="36">
                  <c:v>1.348867416767462</c:v>
                </c:pt>
                <c:pt idx="37">
                  <c:v>1.363572904432658</c:v>
                </c:pt>
                <c:pt idx="38">
                  <c:v>1.378293740173831</c:v>
                </c:pt>
                <c:pt idx="39">
                  <c:v>1.393214203792013</c:v>
                </c:pt>
                <c:pt idx="40">
                  <c:v>1.408497420317872</c:v>
                </c:pt>
                <c:pt idx="41">
                  <c:v>1.42428712382025</c:v>
                </c:pt>
                <c:pt idx="42">
                  <c:v>1.440709320278984</c:v>
                </c:pt>
                <c:pt idx="43">
                  <c:v>1.457873843915877</c:v>
                </c:pt>
                <c:pt idx="44">
                  <c:v>1.475875807114789</c:v>
                </c:pt>
                <c:pt idx="45">
                  <c:v>1.49479694627371</c:v>
                </c:pt>
                <c:pt idx="46">
                  <c:v>1.51470686677203</c:v>
                </c:pt>
                <c:pt idx="47">
                  <c:v>1.535664191942486</c:v>
                </c:pt>
                <c:pt idx="48">
                  <c:v>1.557717620729818</c:v>
                </c:pt>
                <c:pt idx="49">
                  <c:v>1.580906899445836</c:v>
                </c:pt>
                <c:pt idx="50">
                  <c:v>1.605263713292516</c:v>
                </c:pt>
                <c:pt idx="51">
                  <c:v>1.630812502677145</c:v>
                </c:pt>
                <c:pt idx="52">
                  <c:v>1.657571209962043</c:v>
                </c:pt>
                <c:pt idx="53">
                  <c:v>1.685551961607416</c:v>
                </c:pt>
                <c:pt idx="54">
                  <c:v>1.714761690487649</c:v>
                </c:pt>
                <c:pt idx="55">
                  <c:v>1.74520270339417</c:v>
                </c:pt>
                <c:pt idx="56">
                  <c:v>1.776873197530222</c:v>
                </c:pt>
                <c:pt idx="57">
                  <c:v>1.809767730632302</c:v>
                </c:pt>
                <c:pt idx="58">
                  <c:v>1.843877648057969</c:v>
                </c:pt>
                <c:pt idx="59">
                  <c:v>1.879191470714431</c:v>
                </c:pt>
                <c:pt idx="60">
                  <c:v>1.915695246956602</c:v>
                </c:pt>
                <c:pt idx="61">
                  <c:v>1.953372871539614</c:v>
                </c:pt>
                <c:pt idx="62">
                  <c:v>1.992206374343368</c:v>
                </c:pt>
                <c:pt idx="63">
                  <c:v>2.032176181633984</c:v>
                </c:pt>
                <c:pt idx="64">
                  <c:v>2.073261351975816</c:v>
                </c:pt>
                <c:pt idx="65">
                  <c:v>2.115439789315133</c:v>
                </c:pt>
                <c:pt idx="66">
                  <c:v>2.158688434978057</c:v>
                </c:pt>
                <c:pt idx="67">
                  <c:v>2.20298344044204</c:v>
                </c:pt>
                <c:pt idx="68">
                  <c:v>2.248300322822615</c:v>
                </c:pt>
                <c:pt idx="69">
                  <c:v>2.294614104281209</c:v>
                </c:pt>
                <c:pt idx="70">
                  <c:v>2.341899437054963</c:v>
                </c:pt>
                <c:pt idx="71">
                  <c:v>2.390130715324631</c:v>
                </c:pt>
                <c:pt idx="72">
                  <c:v>2.439282174873357</c:v>
                </c:pt>
                <c:pt idx="73">
                  <c:v>2.48932798214446</c:v>
                </c:pt>
                <c:pt idx="74">
                  <c:v>2.540242313189077</c:v>
                </c:pt>
                <c:pt idx="75">
                  <c:v>2.591999423606467</c:v>
                </c:pt>
                <c:pt idx="76">
                  <c:v>2.64457371042954</c:v>
                </c:pt>
                <c:pt idx="77">
                  <c:v>2.69793976649089</c:v>
                </c:pt>
                <c:pt idx="78">
                  <c:v>2.752072428182144</c:v>
                </c:pt>
                <c:pt idx="79">
                  <c:v>2.806946816974232</c:v>
                </c:pt>
                <c:pt idx="80">
                  <c:v>2.862538375637087</c:v>
                </c:pt>
                <c:pt idx="81">
                  <c:v>2.918822899282532</c:v>
                </c:pt>
                <c:pt idx="82">
                  <c:v>2.975776562008832</c:v>
                </c:pt>
                <c:pt idx="83">
                  <c:v>3.033375939594407</c:v>
                </c:pt>
                <c:pt idx="84">
                  <c:v>3.091598028240696</c:v>
                </c:pt>
                <c:pt idx="85">
                  <c:v>3.150420260364626</c:v>
                </c:pt>
                <c:pt idx="86">
                  <c:v>3.209820517171465</c:v>
                </c:pt>
                <c:pt idx="87">
                  <c:v>3.269777138713835</c:v>
                </c:pt>
                <c:pt idx="88">
                  <c:v>3.330268931495038</c:v>
                </c:pt>
                <c:pt idx="89">
                  <c:v>3.39127517400625</c:v>
                </c:pt>
                <c:pt idx="90">
                  <c:v>3.452775620244165</c:v>
                </c:pt>
                <c:pt idx="91">
                  <c:v>3.514750501683011</c:v>
                </c:pt>
                <c:pt idx="92">
                  <c:v>3.577180527663586</c:v>
                </c:pt>
                <c:pt idx="93">
                  <c:v>3.640046884338517</c:v>
                </c:pt>
                <c:pt idx="94">
                  <c:v>3.703331232653001</c:v>
                </c:pt>
                <c:pt idx="95">
                  <c:v>3.767015705067024</c:v>
                </c:pt>
                <c:pt idx="96">
                  <c:v>3.831082901517218</c:v>
                </c:pt>
                <c:pt idx="97">
                  <c:v>3.895515884516499</c:v>
                </c:pt>
                <c:pt idx="98">
                  <c:v>3.960298173500632</c:v>
                </c:pt>
                <c:pt idx="99">
                  <c:v>4.025413738680069</c:v>
                </c:pt>
                <c:pt idx="100">
                  <c:v>4.090846994324238</c:v>
                </c:pt>
                <c:pt idx="101">
                  <c:v>4.156582791612891</c:v>
                </c:pt>
                <c:pt idx="102">
                  <c:v>4.222606411018205</c:v>
                </c:pt>
                <c:pt idx="103">
                  <c:v>4.288903554646822</c:v>
                </c:pt>
                <c:pt idx="104">
                  <c:v>4.355460337985235</c:v>
                </c:pt>
                <c:pt idx="105">
                  <c:v>4.422263281740018</c:v>
                </c:pt>
                <c:pt idx="106">
                  <c:v>4.4892993032845</c:v>
                </c:pt>
                <c:pt idx="107">
                  <c:v>4.556555708237275</c:v>
                </c:pt>
                <c:pt idx="108">
                  <c:v>4.624020181683591</c:v>
                </c:pt>
                <c:pt idx="109">
                  <c:v>4.691680779647868</c:v>
                </c:pt>
                <c:pt idx="110">
                  <c:v>4.759525920268061</c:v>
                </c:pt>
                <c:pt idx="111">
                  <c:v>4.827544375180865</c:v>
                </c:pt>
                <c:pt idx="112">
                  <c:v>4.895725260845166</c:v>
                </c:pt>
                <c:pt idx="113">
                  <c:v>4.964058029938315</c:v>
                </c:pt>
                <c:pt idx="114">
                  <c:v>5.032532462792005</c:v>
                </c:pt>
                <c:pt idx="115">
                  <c:v>5.101138659014396</c:v>
                </c:pt>
                <c:pt idx="116">
                  <c:v>5.169867029046145</c:v>
                </c:pt>
                <c:pt idx="117">
                  <c:v>5.238708285985921</c:v>
                </c:pt>
                <c:pt idx="118">
                  <c:v>5.307653437386762</c:v>
                </c:pt>
                <c:pt idx="119">
                  <c:v>5.376693777336185</c:v>
                </c:pt>
              </c:numCache>
            </c:numRef>
          </c:yVal>
          <c:smooth val="0"/>
          <c:extLst xmlns:c16r2="http://schemas.microsoft.com/office/drawing/2015/06/chart">
            <c:ext xmlns:c16="http://schemas.microsoft.com/office/drawing/2014/chart" uri="{C3380CC4-5D6E-409C-BE32-E72D297353CC}">
              <c16:uniqueId val="{00000003-BA2F-4494-8A45-0E9A7A1726FC}"/>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0.0</c:v>
                </c:pt>
                <c:pt idx="2">
                  <c:v>-0.422131245592027</c:v>
                </c:pt>
                <c:pt idx="3">
                  <c:v>-0.664764669221768</c:v>
                </c:pt>
                <c:pt idx="4">
                  <c:v>-0.771840747616807</c:v>
                </c:pt>
                <c:pt idx="5">
                  <c:v>-0.786709534684633</c:v>
                </c:pt>
                <c:pt idx="6">
                  <c:v>-0.73737372645337</c:v>
                </c:pt>
                <c:pt idx="7">
                  <c:v>-0.644772450013988</c:v>
                </c:pt>
                <c:pt idx="8">
                  <c:v>-0.524478297375026</c:v>
                </c:pt>
                <c:pt idx="9">
                  <c:v>-0.387959877829417</c:v>
                </c:pt>
                <c:pt idx="10">
                  <c:v>-0.243556316494505</c:v>
                </c:pt>
                <c:pt idx="11">
                  <c:v>-0.0972288238772307</c:v>
                </c:pt>
                <c:pt idx="12">
                  <c:v>0.0468603532463021</c:v>
                </c:pt>
                <c:pt idx="13">
                  <c:v>0.185902588647878</c:v>
                </c:pt>
                <c:pt idx="14">
                  <c:v>0.31812345268554</c:v>
                </c:pt>
                <c:pt idx="15">
                  <c:v>0.441780675417249</c:v>
                </c:pt>
                <c:pt idx="16">
                  <c:v>0.556494932421629</c:v>
                </c:pt>
                <c:pt idx="17">
                  <c:v>0.662276616269082</c:v>
                </c:pt>
                <c:pt idx="18">
                  <c:v>0.759380665534991</c:v>
                </c:pt>
                <c:pt idx="19">
                  <c:v>0.8482358232759</c:v>
                </c:pt>
                <c:pt idx="20">
                  <c:v>0.92938339529428</c:v>
                </c:pt>
                <c:pt idx="21">
                  <c:v>1.003431608020037</c:v>
                </c:pt>
                <c:pt idx="22">
                  <c:v>1.071022015650669</c:v>
                </c:pt>
                <c:pt idx="23">
                  <c:v>1.132805098834069</c:v>
                </c:pt>
                <c:pt idx="24">
                  <c:v>1.189422851173731</c:v>
                </c:pt>
                <c:pt idx="25">
                  <c:v>1.241496655351511</c:v>
                </c:pt>
                <c:pt idx="26">
                  <c:v>1.289619143477466</c:v>
                </c:pt>
                <c:pt idx="27">
                  <c:v>1.334349076092621</c:v>
                </c:pt>
                <c:pt idx="28">
                  <c:v>1.376207160883496</c:v>
                </c:pt>
                <c:pt idx="29">
                  <c:v>1.415676156106201</c:v>
                </c:pt>
                <c:pt idx="30">
                  <c:v>1.45320070050002</c:v>
                </c:pt>
                <c:pt idx="31">
                  <c:v>1.489187929040781</c:v>
                </c:pt>
                <c:pt idx="32">
                  <c:v>1.524008700343984</c:v>
                </c:pt>
                <c:pt idx="33">
                  <c:v>1.557999219319754</c:v>
                </c:pt>
                <c:pt idx="34">
                  <c:v>1.591462907417736</c:v>
                </c:pt>
                <c:pt idx="35">
                  <c:v>1.62467241144259</c:v>
                </c:pt>
                <c:pt idx="36">
                  <c:v>1.657871670584427</c:v>
                </c:pt>
                <c:pt idx="37">
                  <c:v>1.691277983994951</c:v>
                </c:pt>
                <c:pt idx="38">
                  <c:v>1.725084037621855</c:v>
                </c:pt>
                <c:pt idx="39">
                  <c:v>1.759459862001677</c:v>
                </c:pt>
                <c:pt idx="40">
                  <c:v>1.794554702231835</c:v>
                </c:pt>
                <c:pt idx="41">
                  <c:v>1.830498786468524</c:v>
                </c:pt>
                <c:pt idx="42">
                  <c:v>1.867404991051444</c:v>
                </c:pt>
                <c:pt idx="43">
                  <c:v>1.90537039739138</c:v>
                </c:pt>
                <c:pt idx="44">
                  <c:v>1.944477740882576</c:v>
                </c:pt>
                <c:pt idx="45">
                  <c:v>1.984796754273702</c:v>
                </c:pt>
                <c:pt idx="46">
                  <c:v>2.026385409189968</c:v>
                </c:pt>
                <c:pt idx="47">
                  <c:v>2.069291060477553</c:v>
                </c:pt>
                <c:pt idx="48">
                  <c:v>2.113551498641755</c:v>
                </c:pt>
                <c:pt idx="49">
                  <c:v>2.159195915555756</c:v>
                </c:pt>
                <c:pt idx="50">
                  <c:v>2.206245789380773</c:v>
                </c:pt>
                <c:pt idx="51">
                  <c:v>2.254715693918115</c:v>
                </c:pt>
                <c:pt idx="52">
                  <c:v>2.30461403793015</c:v>
                </c:pt>
                <c:pt idx="53">
                  <c:v>2.35594373956701</c:v>
                </c:pt>
                <c:pt idx="54">
                  <c:v>2.408702840901242</c:v>
                </c:pt>
                <c:pt idx="55">
                  <c:v>2.462885067201569</c:v>
                </c:pt>
                <c:pt idx="56">
                  <c:v>2.518480335435015</c:v>
                </c:pt>
                <c:pt idx="57">
                  <c:v>2.575475215995539</c:v>
                </c:pt>
                <c:pt idx="58">
                  <c:v>2.63385335170824</c:v>
                </c:pt>
                <c:pt idx="59">
                  <c:v>2.693595837445173</c:v>
                </c:pt>
                <c:pt idx="60">
                  <c:v>2.754681563787016</c:v>
                </c:pt>
                <c:pt idx="61">
                  <c:v>2.817087527957483</c:v>
                </c:pt>
                <c:pt idx="62">
                  <c:v>2.880789114493381</c:v>
                </c:pt>
                <c:pt idx="63">
                  <c:v>2.945760348477051</c:v>
                </c:pt>
                <c:pt idx="64">
                  <c:v>3.011974123870459</c:v>
                </c:pt>
                <c:pt idx="65">
                  <c:v>3.079402408748138</c:v>
                </c:pt>
                <c:pt idx="66">
                  <c:v>3.148016429840936</c:v>
                </c:pt>
                <c:pt idx="67">
                  <c:v>3.217786838002212</c:v>
                </c:pt>
                <c:pt idx="68">
                  <c:v>3.288683856440911</c:v>
                </c:pt>
                <c:pt idx="69">
                  <c:v>3.360677413194935</c:v>
                </c:pt>
                <c:pt idx="70">
                  <c:v>3.433737259201734</c:v>
                </c:pt>
                <c:pt idx="71">
                  <c:v>3.507833073541406</c:v>
                </c:pt>
                <c:pt idx="72">
                  <c:v>3.582934556663531</c:v>
                </c:pt>
                <c:pt idx="73">
                  <c:v>3.65901151300568</c:v>
                </c:pt>
                <c:pt idx="74">
                  <c:v>3.73603392390214</c:v>
                </c:pt>
                <c:pt idx="75">
                  <c:v>3.813972011517762</c:v>
                </c:pt>
                <c:pt idx="76">
                  <c:v>3.892796294971049</c:v>
                </c:pt>
                <c:pt idx="77">
                  <c:v>3.972477639050338</c:v>
                </c:pt>
                <c:pt idx="78">
                  <c:v>4.05298729656346</c:v>
                </c:pt>
                <c:pt idx="79">
                  <c:v>4.13429694462684</c:v>
                </c:pt>
                <c:pt idx="80">
                  <c:v>4.216378715667818</c:v>
                </c:pt>
                <c:pt idx="81">
                  <c:v>4.299205223698663</c:v>
                </c:pt>
                <c:pt idx="82">
                  <c:v>4.382749586042336</c:v>
                </c:pt>
                <c:pt idx="83">
                  <c:v>4.466985441471476</c:v>
                </c:pt>
                <c:pt idx="84">
                  <c:v>4.551886964480206</c:v>
                </c:pt>
                <c:pt idx="85">
                  <c:v>4.637428876758295</c:v>
                </c:pt>
                <c:pt idx="86">
                  <c:v>4.723586455602344</c:v>
                </c:pt>
                <c:pt idx="87">
                  <c:v>4.810335539979826</c:v>
                </c:pt>
                <c:pt idx="88">
                  <c:v>4.897652534189547</c:v>
                </c:pt>
                <c:pt idx="89">
                  <c:v>4.985514409669122</c:v>
                </c:pt>
                <c:pt idx="90">
                  <c:v>5.073898704955356</c:v>
                </c:pt>
                <c:pt idx="91">
                  <c:v>5.162783524083347</c:v>
                </c:pt>
                <c:pt idx="92">
                  <c:v>5.252147533625235</c:v>
                </c:pt>
                <c:pt idx="93">
                  <c:v>5.341969958473783</c:v>
                </c:pt>
                <c:pt idx="94">
                  <c:v>5.432230576519935</c:v>
                </c:pt>
                <c:pt idx="95">
                  <c:v>5.522909712595705</c:v>
                </c:pt>
                <c:pt idx="96">
                  <c:v>5.61398823129996</c:v>
                </c:pt>
                <c:pt idx="97">
                  <c:v>5.705447529475347</c:v>
                </c:pt>
                <c:pt idx="98">
                  <c:v>5.797269527698518</c:v>
                </c:pt>
                <c:pt idx="99">
                  <c:v>5.889436661687776</c:v>
                </c:pt>
                <c:pt idx="100">
                  <c:v>5.981931872960557</c:v>
                </c:pt>
                <c:pt idx="101">
                  <c:v>6.074738599272677</c:v>
                </c:pt>
                <c:pt idx="102">
                  <c:v>6.167840764872381</c:v>
                </c:pt>
                <c:pt idx="103">
                  <c:v>6.261222770299355</c:v>
                </c:pt>
                <c:pt idx="104">
                  <c:v>6.354869482212961</c:v>
                </c:pt>
                <c:pt idx="105">
                  <c:v>6.44876622306038</c:v>
                </c:pt>
                <c:pt idx="106">
                  <c:v>6.542898760588287</c:v>
                </c:pt>
                <c:pt idx="107">
                  <c:v>6.63725329740191</c:v>
                </c:pt>
                <c:pt idx="108">
                  <c:v>6.731816460443952</c:v>
                </c:pt>
                <c:pt idx="109">
                  <c:v>6.826575290633627</c:v>
                </c:pt>
                <c:pt idx="110">
                  <c:v>6.921517232316535</c:v>
                </c:pt>
                <c:pt idx="111">
                  <c:v>7.01663012307472</c:v>
                </c:pt>
                <c:pt idx="112">
                  <c:v>7.111902183405618</c:v>
                </c:pt>
                <c:pt idx="113">
                  <c:v>7.207322006579489</c:v>
                </c:pt>
                <c:pt idx="114">
                  <c:v>7.302878548711305</c:v>
                </c:pt>
                <c:pt idx="115">
                  <c:v>7.398561118847279</c:v>
                </c:pt>
                <c:pt idx="116">
                  <c:v>7.494359369240556</c:v>
                </c:pt>
                <c:pt idx="117">
                  <c:v>7.59026328584514</c:v>
                </c:pt>
                <c:pt idx="118">
                  <c:v>7.68626317890812</c:v>
                </c:pt>
                <c:pt idx="119">
                  <c:v>7.782349673780117</c:v>
                </c:pt>
              </c:numCache>
            </c:numRef>
          </c:yVal>
          <c:smooth val="0"/>
          <c:extLst xmlns:c16r2="http://schemas.microsoft.com/office/drawing/2015/06/chart">
            <c:ext xmlns:c16="http://schemas.microsoft.com/office/drawing/2014/chart" uri="{C3380CC4-5D6E-409C-BE32-E72D297353CC}">
              <c16:uniqueId val="{00000004-BA2F-4494-8A45-0E9A7A1726FC}"/>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0.0</c:v>
                </c:pt>
                <c:pt idx="2">
                  <c:v>-0.422346603896585</c:v>
                </c:pt>
                <c:pt idx="3">
                  <c:v>-0.656294096730562</c:v>
                </c:pt>
                <c:pt idx="4">
                  <c:v>-0.759181441175315</c:v>
                </c:pt>
                <c:pt idx="5">
                  <c:v>-0.768566063696198</c:v>
                </c:pt>
                <c:pt idx="6">
                  <c:v>-0.712755381940951</c:v>
                </c:pt>
                <c:pt idx="7">
                  <c:v>-0.612973417744797</c:v>
                </c:pt>
                <c:pt idx="8">
                  <c:v>-0.485012609584373</c:v>
                </c:pt>
                <c:pt idx="9">
                  <c:v>-0.340510309368255</c:v>
                </c:pt>
                <c:pt idx="10">
                  <c:v>-0.187934509525803</c:v>
                </c:pt>
                <c:pt idx="11">
                  <c:v>-0.0333442867849953</c:v>
                </c:pt>
                <c:pt idx="12">
                  <c:v>0.119024242427258</c:v>
                </c:pt>
                <c:pt idx="13">
                  <c:v>0.266307059726387</c:v>
                </c:pt>
                <c:pt idx="14">
                  <c:v>0.406688599599875</c:v>
                </c:pt>
                <c:pt idx="15">
                  <c:v>0.538596256781602</c:v>
                </c:pt>
                <c:pt idx="16">
                  <c:v>0.661602060652512</c:v>
                </c:pt>
                <c:pt idx="17">
                  <c:v>0.775664237502497</c:v>
                </c:pt>
                <c:pt idx="18">
                  <c:v>0.881008809970808</c:v>
                </c:pt>
                <c:pt idx="19">
                  <c:v>0.978044311039412</c:v>
                </c:pt>
                <c:pt idx="20">
                  <c:v>1.06729782660841</c:v>
                </c:pt>
                <c:pt idx="21">
                  <c:v>1.149367469279241</c:v>
                </c:pt>
                <c:pt idx="22">
                  <c:v>1.224887411430245</c:v>
                </c:pt>
                <c:pt idx="23">
                  <c:v>1.294502491109597</c:v>
                </c:pt>
                <c:pt idx="24">
                  <c:v>1.358850090091437</c:v>
                </c:pt>
                <c:pt idx="25">
                  <c:v>1.41854751311621</c:v>
                </c:pt>
                <c:pt idx="26">
                  <c:v>1.474183507689304</c:v>
                </c:pt>
                <c:pt idx="27">
                  <c:v>1.526312908135878</c:v>
                </c:pt>
                <c:pt idx="28">
                  <c:v>1.575452892768226</c:v>
                </c:pt>
                <c:pt idx="29">
                  <c:v>1.622082341298665</c:v>
                </c:pt>
                <c:pt idx="30">
                  <c:v>1.666641625641205</c:v>
                </c:pt>
                <c:pt idx="31">
                  <c:v>1.709533265391656</c:v>
                </c:pt>
                <c:pt idx="32">
                  <c:v>1.751123188852944</c:v>
                </c:pt>
                <c:pt idx="33">
                  <c:v>1.79174239724307</c:v>
                </c:pt>
                <c:pt idx="34">
                  <c:v>1.831688881236914</c:v>
                </c:pt>
                <c:pt idx="35">
                  <c:v>1.871229677723022</c:v>
                </c:pt>
                <c:pt idx="36">
                  <c:v>1.910602984862635</c:v>
                </c:pt>
                <c:pt idx="37">
                  <c:v>1.950020276141004</c:v>
                </c:pt>
                <c:pt idx="38">
                  <c:v>1.989668371326843</c:v>
                </c:pt>
                <c:pt idx="39">
                  <c:v>2.029711435592617</c:v>
                </c:pt>
                <c:pt idx="40">
                  <c:v>2.070292887387041</c:v>
                </c:pt>
                <c:pt idx="41">
                  <c:v>2.111537202872568</c:v>
                </c:pt>
                <c:pt idx="42">
                  <c:v>2.153551611787406</c:v>
                </c:pt>
                <c:pt idx="43">
                  <c:v>2.196427682061767</c:v>
                </c:pt>
                <c:pt idx="44">
                  <c:v>2.240242792864592</c:v>
                </c:pt>
                <c:pt idx="45">
                  <c:v>2.285061499336734</c:v>
                </c:pt>
                <c:pt idx="46">
                  <c:v>2.33093679241938</c:v>
                </c:pt>
                <c:pt idx="47">
                  <c:v>2.377911258725362</c:v>
                </c:pt>
                <c:pt idx="48">
                  <c:v>2.426018145986744</c:v>
                </c:pt>
                <c:pt idx="49">
                  <c:v>2.475282339557451</c:v>
                </c:pt>
                <c:pt idx="50">
                  <c:v>2.52572125565348</c:v>
                </c:pt>
                <c:pt idx="51">
                  <c:v>2.577345657256956</c:v>
                </c:pt>
                <c:pt idx="52">
                  <c:v>2.630160398144653</c:v>
                </c:pt>
                <c:pt idx="53">
                  <c:v>2.684165100352402</c:v>
                </c:pt>
                <c:pt idx="54">
                  <c:v>2.739354770292266</c:v>
                </c:pt>
                <c:pt idx="55">
                  <c:v>2.79572035822639</c:v>
                </c:pt>
                <c:pt idx="56">
                  <c:v>2.853249265863258</c:v>
                </c:pt>
                <c:pt idx="57">
                  <c:v>2.911925806132785</c:v>
                </c:pt>
                <c:pt idx="58">
                  <c:v>2.971731619178172</c:v>
                </c:pt>
                <c:pt idx="59">
                  <c:v>3.032646048221068</c:v>
                </c:pt>
                <c:pt idx="60">
                  <c:v>3.094646478934008</c:v>
                </c:pt>
                <c:pt idx="61">
                  <c:v>3.157708645012462</c:v>
                </c:pt>
                <c:pt idx="62">
                  <c:v>3.22180690341338</c:v>
                </c:pt>
                <c:pt idx="63">
                  <c:v>3.286914481494023</c:v>
                </c:pt>
                <c:pt idx="64">
                  <c:v>3.353003698804969</c:v>
                </c:pt>
                <c:pt idx="65">
                  <c:v>3.420046165621898</c:v>
                </c:pt>
                <c:pt idx="66">
                  <c:v>3.488012960413471</c:v>
                </c:pt>
                <c:pt idx="67">
                  <c:v>3.556874788133427</c:v>
                </c:pt>
                <c:pt idx="68">
                  <c:v>3.626602120973982</c:v>
                </c:pt>
                <c:pt idx="69">
                  <c:v>3.697165323446823</c:v>
                </c:pt>
                <c:pt idx="70">
                  <c:v>3.76853476283577</c:v>
                </c:pt>
                <c:pt idx="71">
                  <c:v>3.840680906854684</c:v>
                </c:pt>
                <c:pt idx="72">
                  <c:v>3.913574409318242</c:v>
                </c:pt>
                <c:pt idx="73">
                  <c:v>3.987186185193423</c:v>
                </c:pt>
                <c:pt idx="74">
                  <c:v>4.06148747588668</c:v>
                </c:pt>
                <c:pt idx="75">
                  <c:v>4.13644990593457</c:v>
                </c:pt>
                <c:pt idx="76">
                  <c:v>4.212045531650801</c:v>
                </c:pt>
                <c:pt idx="77">
                  <c:v>4.288246882661042</c:v>
                </c:pt>
                <c:pt idx="78">
                  <c:v>4.36502699718767</c:v>
                </c:pt>
                <c:pt idx="79">
                  <c:v>4.44235945132823</c:v>
                </c:pt>
                <c:pt idx="80">
                  <c:v>4.520218383328028</c:v>
                </c:pt>
                <c:pt idx="81">
                  <c:v>4.598578513105167</c:v>
                </c:pt>
                <c:pt idx="82">
                  <c:v>4.677415157650044</c:v>
                </c:pt>
                <c:pt idx="83">
                  <c:v>4.756704242696275</c:v>
                </c:pt>
                <c:pt idx="84">
                  <c:v>4.836422311036585</c:v>
                </c:pt>
                <c:pt idx="85">
                  <c:v>4.916546527983883</c:v>
                </c:pt>
                <c:pt idx="86">
                  <c:v>4.997054684041359</c:v>
                </c:pt>
                <c:pt idx="87">
                  <c:v>5.077925195379068</c:v>
                </c:pt>
                <c:pt idx="88">
                  <c:v>5.159137102218664</c:v>
                </c:pt>
                <c:pt idx="89">
                  <c:v>5.24067006537007</c:v>
                </c:pt>
                <c:pt idx="90">
                  <c:v>5.322504361250973</c:v>
                </c:pt>
                <c:pt idx="91">
                  <c:v>5.404620875506225</c:v>
                </c:pt>
                <c:pt idx="92">
                  <c:v>5.48700109534184</c:v>
                </c:pt>
                <c:pt idx="93">
                  <c:v>5.56962710096923</c:v>
                </c:pt>
                <c:pt idx="94">
                  <c:v>5.652481556080508</c:v>
                </c:pt>
                <c:pt idx="95">
                  <c:v>5.735547697517176</c:v>
                </c:pt>
                <c:pt idx="96">
                  <c:v>5.818809324464382</c:v>
                </c:pt>
                <c:pt idx="97">
                  <c:v>5.90225078703952</c:v>
                </c:pt>
                <c:pt idx="98">
                  <c:v>5.985856974311901</c:v>
                </c:pt>
                <c:pt idx="99">
                  <c:v>6.069613302257494</c:v>
                </c:pt>
                <c:pt idx="100">
                  <c:v>6.153505701309768</c:v>
                </c:pt>
                <c:pt idx="101">
                  <c:v>6.23752060368497</c:v>
                </c:pt>
                <c:pt idx="102">
                  <c:v>6.321644930634647</c:v>
                </c:pt>
                <c:pt idx="103">
                  <c:v>6.405866079632687</c:v>
                </c:pt>
                <c:pt idx="104">
                  <c:v>6.49017191155508</c:v>
                </c:pt>
                <c:pt idx="105">
                  <c:v>6.574550737797836</c:v>
                </c:pt>
                <c:pt idx="106">
                  <c:v>6.658991307529445</c:v>
                </c:pt>
                <c:pt idx="107">
                  <c:v>6.74348279500919</c:v>
                </c:pt>
                <c:pt idx="108">
                  <c:v>6.828014787082766</c:v>
                </c:pt>
                <c:pt idx="109">
                  <c:v>6.912577270635666</c:v>
                </c:pt>
                <c:pt idx="110">
                  <c:v>6.997160620547215</c:v>
                </c:pt>
                <c:pt idx="111">
                  <c:v>7.08175558745279</c:v>
                </c:pt>
                <c:pt idx="112">
                  <c:v>7.166353286014782</c:v>
                </c:pt>
                <c:pt idx="113">
                  <c:v>7.25094518324113</c:v>
                </c:pt>
                <c:pt idx="114">
                  <c:v>7.335523087098409</c:v>
                </c:pt>
                <c:pt idx="115">
                  <c:v>7.42007913533962</c:v>
                </c:pt>
                <c:pt idx="116">
                  <c:v>7.50460578459024</c:v>
                </c:pt>
                <c:pt idx="117">
                  <c:v>7.5890957996744</c:v>
                </c:pt>
                <c:pt idx="118">
                  <c:v>7.673542243239352</c:v>
                </c:pt>
                <c:pt idx="119">
                  <c:v>7.757938465518237</c:v>
                </c:pt>
              </c:numCache>
            </c:numRef>
          </c:yVal>
          <c:smooth val="0"/>
          <c:extLst xmlns:c16r2="http://schemas.microsoft.com/office/drawing/2015/06/chart">
            <c:ext xmlns:c16="http://schemas.microsoft.com/office/drawing/2014/chart" uri="{C3380CC4-5D6E-409C-BE32-E72D297353CC}">
              <c16:uniqueId val="{00000005-BA2F-4494-8A45-0E9A7A1726FC}"/>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0.0</c:v>
                </c:pt>
                <c:pt idx="2">
                  <c:v>-0.422199359949445</c:v>
                </c:pt>
                <c:pt idx="3">
                  <c:v>-0.60640878490085</c:v>
                </c:pt>
                <c:pt idx="4">
                  <c:v>-0.626244941580808</c:v>
                </c:pt>
                <c:pt idx="5">
                  <c:v>-0.52960160006478</c:v>
                </c:pt>
                <c:pt idx="6">
                  <c:v>-0.352595396936522</c:v>
                </c:pt>
                <c:pt idx="7">
                  <c:v>-0.122320534581377</c:v>
                </c:pt>
                <c:pt idx="8">
                  <c:v>0.141052014274464</c:v>
                </c:pt>
                <c:pt idx="9">
                  <c:v>0.422651639739342</c:v>
                </c:pt>
                <c:pt idx="10">
                  <c:v>0.711654358652595</c:v>
                </c:pt>
                <c:pt idx="11">
                  <c:v>1.000315153083648</c:v>
                </c:pt>
                <c:pt idx="12">
                  <c:v>1.283221943529496</c:v>
                </c:pt>
                <c:pt idx="13">
                  <c:v>1.556721206812654</c:v>
                </c:pt>
                <c:pt idx="14">
                  <c:v>1.818498628737871</c:v>
                </c:pt>
                <c:pt idx="15">
                  <c:v>2.066550081945024</c:v>
                </c:pt>
                <c:pt idx="16">
                  <c:v>2.300359570639557</c:v>
                </c:pt>
                <c:pt idx="17">
                  <c:v>2.519908905458577</c:v>
                </c:pt>
                <c:pt idx="18">
                  <c:v>2.72552784779691</c:v>
                </c:pt>
                <c:pt idx="19">
                  <c:v>2.917785131627169</c:v>
                </c:pt>
                <c:pt idx="20">
                  <c:v>3.097406457236502</c:v>
                </c:pt>
                <c:pt idx="21">
                  <c:v>3.265213307946396</c:v>
                </c:pt>
                <c:pt idx="22">
                  <c:v>3.422077719929803</c:v>
                </c:pt>
                <c:pt idx="23">
                  <c:v>3.568889242058503</c:v>
                </c:pt>
                <c:pt idx="24">
                  <c:v>3.706531180927413</c:v>
                </c:pt>
                <c:pt idx="25">
                  <c:v>3.835863891639736</c:v>
                </c:pt>
                <c:pt idx="26">
                  <c:v>3.957713389718263</c:v>
                </c:pt>
                <c:pt idx="27">
                  <c:v>4.072863994093498</c:v>
                </c:pt>
                <c:pt idx="28">
                  <c:v>4.182052772906895</c:v>
                </c:pt>
                <c:pt idx="29">
                  <c:v>4.285968661708466</c:v>
                </c:pt>
                <c:pt idx="30">
                  <c:v>4.385251792125927</c:v>
                </c:pt>
                <c:pt idx="31">
                  <c:v>4.480493972871045</c:v>
                </c:pt>
                <c:pt idx="32">
                  <c:v>4.572239987559442</c:v>
                </c:pt>
                <c:pt idx="33">
                  <c:v>4.660989446929237</c:v>
                </c:pt>
                <c:pt idx="34">
                  <c:v>4.747198998709789</c:v>
                </c:pt>
                <c:pt idx="35">
                  <c:v>4.831284749256156</c:v>
                </c:pt>
                <c:pt idx="36">
                  <c:v>4.913624787965091</c:v>
                </c:pt>
                <c:pt idx="37">
                  <c:v>4.994561736668396</c:v>
                </c:pt>
                <c:pt idx="38">
                  <c:v>5.074405267245226</c:v>
                </c:pt>
                <c:pt idx="39">
                  <c:v>5.153434547915718</c:v>
                </c:pt>
                <c:pt idx="40">
                  <c:v>5.23190059184708</c:v>
                </c:pt>
                <c:pt idx="41">
                  <c:v>5.31002848924254</c:v>
                </c:pt>
                <c:pt idx="42">
                  <c:v>5.388019516671187</c:v>
                </c:pt>
                <c:pt idx="43">
                  <c:v>5.466053117073897</c:v>
                </c:pt>
                <c:pt idx="44">
                  <c:v>5.544288749450061</c:v>
                </c:pt>
                <c:pt idx="45">
                  <c:v>5.622867610058165</c:v>
                </c:pt>
                <c:pt idx="46">
                  <c:v>5.701914229139175</c:v>
                </c:pt>
                <c:pt idx="47">
                  <c:v>5.781537948067125</c:v>
                </c:pt>
                <c:pt idx="48">
                  <c:v>5.861834282950435</c:v>
                </c:pt>
                <c:pt idx="49">
                  <c:v>5.942886181059293</c:v>
                </c:pt>
                <c:pt idx="50">
                  <c:v>6.024765176574874</c:v>
                </c:pt>
                <c:pt idx="51">
                  <c:v>6.107532452318956</c:v>
                </c:pt>
                <c:pt idx="52">
                  <c:v>6.191239813961146</c:v>
                </c:pt>
                <c:pt idx="53">
                  <c:v>6.27593058282946</c:v>
                </c:pt>
                <c:pt idx="54">
                  <c:v>6.361640413699205</c:v>
                </c:pt>
                <c:pt idx="55">
                  <c:v>6.44839804275398</c:v>
                </c:pt>
                <c:pt idx="56">
                  <c:v>6.536225971707608</c:v>
                </c:pt>
                <c:pt idx="57">
                  <c:v>6.625141092605188</c:v>
                </c:pt>
                <c:pt idx="58">
                  <c:v>6.715155258498191</c:v>
                </c:pt>
                <c:pt idx="59">
                  <c:v>6.806275803930475</c:v>
                </c:pt>
                <c:pt idx="60">
                  <c:v>6.898506019897411</c:v>
                </c:pt>
                <c:pt idx="61">
                  <c:v>6.991845586395357</c:v>
                </c:pt>
                <c:pt idx="62">
                  <c:v>7.086290966697561</c:v>
                </c:pt>
                <c:pt idx="63">
                  <c:v>7.181835766088625</c:v>
                </c:pt>
                <c:pt idx="64">
                  <c:v>7.278471058394643</c:v>
                </c:pt>
                <c:pt idx="65">
                  <c:v>7.37618568277685</c:v>
                </c:pt>
                <c:pt idx="66">
                  <c:v>7.474966513509571</c:v>
                </c:pt>
                <c:pt idx="67">
                  <c:v>7.57479870491079</c:v>
                </c:pt>
                <c:pt idx="68">
                  <c:v>7.675665913578996</c:v>
                </c:pt>
                <c:pt idx="69">
                  <c:v>7.777550500060895</c:v>
                </c:pt>
                <c:pt idx="70">
                  <c:v>7.8804337114052</c:v>
                </c:pt>
                <c:pt idx="71">
                  <c:v>7.984295846516026</c:v>
                </c:pt>
                <c:pt idx="72">
                  <c:v>8.089116405775712</c:v>
                </c:pt>
                <c:pt idx="73">
                  <c:v>8.194874226071988</c:v>
                </c:pt>
                <c:pt idx="74">
                  <c:v>8.301547602837672</c:v>
                </c:pt>
                <c:pt idx="75">
                  <c:v>8.409114399990356</c:v>
                </c:pt>
                <c:pt idx="76">
                  <c:v>8.51755214897275</c:v>
                </c:pt>
                <c:pt idx="77">
                  <c:v>8.626838137766753</c:v>
                </c:pt>
                <c:pt idx="78">
                  <c:v>8.736949490812451</c:v>
                </c:pt>
                <c:pt idx="79">
                  <c:v>8.847863240633091</c:v>
                </c:pt>
                <c:pt idx="80">
                  <c:v>8.95955639189197</c:v>
                </c:pt>
                <c:pt idx="81">
                  <c:v>9.07200597866177</c:v>
                </c:pt>
                <c:pt idx="82">
                  <c:v>9.18518911523279</c:v>
                </c:pt>
                <c:pt idx="83">
                  <c:v>9.29908304142009</c:v>
                </c:pt>
                <c:pt idx="84">
                  <c:v>9.413665162523097</c:v>
                </c:pt>
                <c:pt idx="85">
                  <c:v>9.528913084803101</c:v>
                </c:pt>
                <c:pt idx="86">
                  <c:v>9.644804646290051</c:v>
                </c:pt>
                <c:pt idx="87">
                  <c:v>9.761317944255998</c:v>
                </c:pt>
                <c:pt idx="88">
                  <c:v>9.87843135854928</c:v>
                </c:pt>
                <c:pt idx="89">
                  <c:v>9.996123572251235</c:v>
                </c:pt>
                <c:pt idx="90">
                  <c:v>10.11437358909461</c:v>
                </c:pt>
                <c:pt idx="91">
                  <c:v>10.23316074843751</c:v>
                </c:pt>
                <c:pt idx="92">
                  <c:v>10.35246473778534</c:v>
                </c:pt>
                <c:pt idx="93">
                  <c:v>10.47226560315903</c:v>
                </c:pt>
                <c:pt idx="94">
                  <c:v>10.59254375768796</c:v>
                </c:pt>
                <c:pt idx="95">
                  <c:v>10.71327998812922</c:v>
                </c:pt>
                <c:pt idx="96">
                  <c:v>10.83445546017174</c:v>
                </c:pt>
                <c:pt idx="97">
                  <c:v>10.9560517220889</c:v>
                </c:pt>
                <c:pt idx="98">
                  <c:v>11.07805070729228</c:v>
                </c:pt>
                <c:pt idx="99">
                  <c:v>11.20043473544501</c:v>
                </c:pt>
                <c:pt idx="100">
                  <c:v>11.3231865130365</c:v>
                </c:pt>
                <c:pt idx="101">
                  <c:v>11.4462891325602</c:v>
                </c:pt>
                <c:pt idx="102">
                  <c:v>11.56972607121133</c:v>
                </c:pt>
                <c:pt idx="103">
                  <c:v>11.69348118874768</c:v>
                </c:pt>
                <c:pt idx="104">
                  <c:v>11.81753872463742</c:v>
                </c:pt>
                <c:pt idx="105">
                  <c:v>11.94188329479221</c:v>
                </c:pt>
                <c:pt idx="106">
                  <c:v>12.06649988772551</c:v>
                </c:pt>
                <c:pt idx="107">
                  <c:v>12.19137386025977</c:v>
                </c:pt>
                <c:pt idx="108">
                  <c:v>12.31649093292071</c:v>
                </c:pt>
                <c:pt idx="109">
                  <c:v>12.4418371849315</c:v>
                </c:pt>
                <c:pt idx="110">
                  <c:v>12.56739904903225</c:v>
                </c:pt>
                <c:pt idx="111">
                  <c:v>12.69316330588481</c:v>
                </c:pt>
                <c:pt idx="112">
                  <c:v>12.81911707851395</c:v>
                </c:pt>
                <c:pt idx="113">
                  <c:v>12.94524782634835</c:v>
                </c:pt>
                <c:pt idx="114">
                  <c:v>13.07154333928338</c:v>
                </c:pt>
                <c:pt idx="115">
                  <c:v>13.19799173157662</c:v>
                </c:pt>
                <c:pt idx="116">
                  <c:v>13.3245814356851</c:v>
                </c:pt>
                <c:pt idx="117">
                  <c:v>13.45130119597161</c:v>
                </c:pt>
                <c:pt idx="118">
                  <c:v>13.57814006254193</c:v>
                </c:pt>
                <c:pt idx="119">
                  <c:v>13.70508738479111</c:v>
                </c:pt>
              </c:numCache>
            </c:numRef>
          </c:yVal>
          <c:smooth val="0"/>
          <c:extLst xmlns:c16r2="http://schemas.microsoft.com/office/drawing/2015/06/chart">
            <c:ext xmlns:c16="http://schemas.microsoft.com/office/drawing/2014/chart" uri="{C3380CC4-5D6E-409C-BE32-E72D297353CC}">
              <c16:uniqueId val="{00000006-BA2F-4494-8A45-0E9A7A1726FC}"/>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0.0</c:v>
                </c:pt>
                <c:pt idx="2">
                  <c:v>-0.211167856501561</c:v>
                </c:pt>
                <c:pt idx="3">
                  <c:v>-0.330456202529604</c:v>
                </c:pt>
                <c:pt idx="4">
                  <c:v>-0.385778668070998</c:v>
                </c:pt>
                <c:pt idx="5">
                  <c:v>-0.395377778651891</c:v>
                </c:pt>
                <c:pt idx="6">
                  <c:v>-0.373015940465848</c:v>
                </c:pt>
                <c:pt idx="7">
                  <c:v>-0.329023332695215</c:v>
                </c:pt>
                <c:pt idx="8">
                  <c:v>-0.271096669235703</c:v>
                </c:pt>
                <c:pt idx="9">
                  <c:v>-0.204916616759874</c:v>
                </c:pt>
                <c:pt idx="10">
                  <c:v>-0.134624711230572</c:v>
                </c:pt>
                <c:pt idx="11">
                  <c:v>-0.0631914078039699</c:v>
                </c:pt>
                <c:pt idx="12">
                  <c:v>0.00730019850379904</c:v>
                </c:pt>
                <c:pt idx="13">
                  <c:v>0.0754359500861028</c:v>
                </c:pt>
                <c:pt idx="14">
                  <c:v>0.140313920383051</c:v>
                </c:pt>
                <c:pt idx="15">
                  <c:v>0.201047133039538</c:v>
                </c:pt>
                <c:pt idx="16">
                  <c:v>0.257432800583047</c:v>
                </c:pt>
                <c:pt idx="17">
                  <c:v>0.309451525394252</c:v>
                </c:pt>
                <c:pt idx="18">
                  <c:v>0.357212686922139</c:v>
                </c:pt>
                <c:pt idx="19">
                  <c:v>0.400914041150827</c:v>
                </c:pt>
                <c:pt idx="20">
                  <c:v>0.44081132588326</c:v>
                </c:pt>
                <c:pt idx="21">
                  <c:v>0.477195592575299</c:v>
                </c:pt>
                <c:pt idx="22">
                  <c:v>0.510376456779341</c:v>
                </c:pt>
                <c:pt idx="23">
                  <c:v>0.54066987043916</c:v>
                </c:pt>
                <c:pt idx="24">
                  <c:v>0.568389337604458</c:v>
                </c:pt>
                <c:pt idx="25">
                  <c:v>0.593839742861746</c:v>
                </c:pt>
                <c:pt idx="26">
                  <c:v>0.617313152386487</c:v>
                </c:pt>
                <c:pt idx="27">
                  <c:v>0.639086114151723</c:v>
                </c:pt>
                <c:pt idx="28">
                  <c:v>0.659417429516907</c:v>
                </c:pt>
                <c:pt idx="29">
                  <c:v>0.678548067407973</c:v>
                </c:pt>
                <c:pt idx="30">
                  <c:v>0.696700923235767</c:v>
                </c:pt>
                <c:pt idx="31">
                  <c:v>0.714081008201901</c:v>
                </c:pt>
                <c:pt idx="32">
                  <c:v>0.73087594304161</c:v>
                </c:pt>
                <c:pt idx="33">
                  <c:v>0.747256657887192</c:v>
                </c:pt>
                <c:pt idx="34">
                  <c:v>0.763378225216002</c:v>
                </c:pt>
                <c:pt idx="35">
                  <c:v>0.779380771040451</c:v>
                </c:pt>
                <c:pt idx="36">
                  <c:v>0.795390424278594</c:v>
                </c:pt>
                <c:pt idx="37">
                  <c:v>0.811520274626673</c:v>
                </c:pt>
                <c:pt idx="38">
                  <c:v>0.827871318193502</c:v>
                </c:pt>
                <c:pt idx="39">
                  <c:v>0.844533376090112</c:v>
                </c:pt>
                <c:pt idx="40">
                  <c:v>0.861585975973867</c:v>
                </c:pt>
                <c:pt idx="41">
                  <c:v>0.879099189201952</c:v>
                </c:pt>
                <c:pt idx="42">
                  <c:v>0.897134422280942</c:v>
                </c:pt>
                <c:pt idx="43">
                  <c:v>0.915745159330982</c:v>
                </c:pt>
                <c:pt idx="44">
                  <c:v>0.934977655466355</c:v>
                </c:pt>
                <c:pt idx="45">
                  <c:v>0.954871581801854</c:v>
                </c:pt>
                <c:pt idx="46">
                  <c:v>0.975460623496474</c:v>
                </c:pt>
                <c:pt idx="47">
                  <c:v>0.996773032657074</c:v>
                </c:pt>
                <c:pt idx="48">
                  <c:v>1.018832138524886</c:v>
                </c:pt>
                <c:pt idx="49">
                  <c:v>1.041656817182229</c:v>
                </c:pt>
                <c:pt idx="50">
                  <c:v>1.065261923300568</c:v>
                </c:pt>
                <c:pt idx="51">
                  <c:v>1.089658686414623</c:v>
                </c:pt>
                <c:pt idx="52">
                  <c:v>1.114855074181833</c:v>
                </c:pt>
                <c:pt idx="53">
                  <c:v>1.140856124933634</c:v>
                </c:pt>
                <c:pt idx="54">
                  <c:v>1.167664251839597</c:v>
                </c:pt>
                <c:pt idx="55">
                  <c:v>1.195279520783515</c:v>
                </c:pt>
                <c:pt idx="56">
                  <c:v>1.223699904137902</c:v>
                </c:pt>
                <c:pt idx="57">
                  <c:v>1.252921512059401</c:v>
                </c:pt>
                <c:pt idx="58">
                  <c:v>1.282938803411525</c:v>
                </c:pt>
                <c:pt idx="59">
                  <c:v>1.313744777784449</c:v>
                </c:pt>
                <c:pt idx="60">
                  <c:v>1.345331150121638</c:v>
                </c:pt>
                <c:pt idx="61">
                  <c:v>1.377688509604923</c:v>
                </c:pt>
                <c:pt idx="62">
                  <c:v>1.410806463889457</c:v>
                </c:pt>
                <c:pt idx="63">
                  <c:v>1.444673769969086</c:v>
                </c:pt>
                <c:pt idx="64">
                  <c:v>1.479278453007282</c:v>
                </c:pt>
                <c:pt idx="65">
                  <c:v>1.514607913701184</c:v>
                </c:pt>
                <c:pt idx="66">
                  <c:v>1.55064902580125</c:v>
                </c:pt>
                <c:pt idx="67">
                  <c:v>1.587388223906601</c:v>
                </c:pt>
                <c:pt idx="68">
                  <c:v>1.624811583034898</c:v>
                </c:pt>
                <c:pt idx="69">
                  <c:v>1.662904890195932</c:v>
                </c:pt>
                <c:pt idx="70">
                  <c:v>1.70165370898394</c:v>
                </c:pt>
                <c:pt idx="71">
                  <c:v>1.741043437563348</c:v>
                </c:pt>
                <c:pt idx="72">
                  <c:v>1.781059360815561</c:v>
                </c:pt>
                <c:pt idx="73">
                  <c:v>1.821686697014228</c:v>
                </c:pt>
                <c:pt idx="74">
                  <c:v>1.862910639629263</c:v>
                </c:pt>
                <c:pt idx="75">
                  <c:v>1.904716394656134</c:v>
                </c:pt>
                <c:pt idx="76">
                  <c:v>1.947089213790605</c:v>
                </c:pt>
                <c:pt idx="77">
                  <c:v>1.990014423932735</c:v>
                </c:pt>
                <c:pt idx="78">
                  <c:v>2.033477453340311</c:v>
                </c:pt>
                <c:pt idx="79">
                  <c:v>2.077463854613597</c:v>
                </c:pt>
                <c:pt idx="80">
                  <c:v>2.121959324987984</c:v>
                </c:pt>
                <c:pt idx="81">
                  <c:v>2.166949724047299</c:v>
                </c:pt>
                <c:pt idx="82">
                  <c:v>2.212421089119744</c:v>
                </c:pt>
                <c:pt idx="83">
                  <c:v>2.258359648578334</c:v>
                </c:pt>
                <c:pt idx="84">
                  <c:v>2.304751833340561</c:v>
                </c:pt>
                <c:pt idx="85">
                  <c:v>2.351584286516299</c:v>
                </c:pt>
                <c:pt idx="86">
                  <c:v>2.398843871640563</c:v>
                </c:pt>
                <c:pt idx="87">
                  <c:v>2.446517679447425</c:v>
                </c:pt>
                <c:pt idx="88">
                  <c:v>2.49459303329786</c:v>
                </c:pt>
                <c:pt idx="89">
                  <c:v>2.543057493658122</c:v>
                </c:pt>
                <c:pt idx="90">
                  <c:v>2.591898861424851</c:v>
                </c:pt>
                <c:pt idx="91">
                  <c:v>2.641105180300656</c:v>
                </c:pt>
                <c:pt idx="92">
                  <c:v>2.690664738474879</c:v>
                </c:pt>
                <c:pt idx="93">
                  <c:v>2.74056606942395</c:v>
                </c:pt>
                <c:pt idx="94">
                  <c:v>2.790797952173306</c:v>
                </c:pt>
                <c:pt idx="95">
                  <c:v>2.841349410820837</c:v>
                </c:pt>
                <c:pt idx="96">
                  <c:v>2.89220971374375</c:v>
                </c:pt>
                <c:pt idx="97">
                  <c:v>2.943368372107216</c:v>
                </c:pt>
                <c:pt idx="98">
                  <c:v>2.994815138139526</c:v>
                </c:pt>
                <c:pt idx="99">
                  <c:v>3.046540002927941</c:v>
                </c:pt>
                <c:pt idx="100">
                  <c:v>3.098533193995536</c:v>
                </c:pt>
                <c:pt idx="101">
                  <c:v>3.15078517254733</c:v>
                </c:pt>
                <c:pt idx="102">
                  <c:v>3.203286630388902</c:v>
                </c:pt>
                <c:pt idx="103">
                  <c:v>3.256028486812283</c:v>
                </c:pt>
                <c:pt idx="104">
                  <c:v>3.309001885194448</c:v>
                </c:pt>
                <c:pt idx="105">
                  <c:v>3.362198189442999</c:v>
                </c:pt>
                <c:pt idx="106">
                  <c:v>3.415608980329079</c:v>
                </c:pt>
                <c:pt idx="107">
                  <c:v>3.46922605175132</c:v>
                </c:pt>
                <c:pt idx="108">
                  <c:v>3.52304140686465</c:v>
                </c:pt>
                <c:pt idx="109">
                  <c:v>3.57704725414078</c:v>
                </c:pt>
                <c:pt idx="110">
                  <c:v>3.631236003435333</c:v>
                </c:pt>
                <c:pt idx="111">
                  <c:v>3.685600261982472</c:v>
                </c:pt>
                <c:pt idx="112">
                  <c:v>3.740132830345828</c:v>
                </c:pt>
                <c:pt idx="113">
                  <c:v>3.79482669837671</c:v>
                </c:pt>
                <c:pt idx="114">
                  <c:v>3.849675041219598</c:v>
                </c:pt>
                <c:pt idx="115">
                  <c:v>3.904671215208509</c:v>
                </c:pt>
                <c:pt idx="116">
                  <c:v>3.95980875393434</c:v>
                </c:pt>
                <c:pt idx="117">
                  <c:v>4.015081364181238</c:v>
                </c:pt>
                <c:pt idx="118">
                  <c:v>4.070482922066731</c:v>
                </c:pt>
                <c:pt idx="119">
                  <c:v>4.126007469018075</c:v>
                </c:pt>
              </c:numCache>
            </c:numRef>
          </c:yVal>
          <c:smooth val="0"/>
          <c:extLst xmlns:c16r2="http://schemas.microsoft.com/office/drawing/2015/06/chart">
            <c:ext xmlns:c16="http://schemas.microsoft.com/office/drawing/2014/chart" uri="{C3380CC4-5D6E-409C-BE32-E72D297353CC}">
              <c16:uniqueId val="{00000007-BA2F-4494-8A45-0E9A7A1726FC}"/>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0.0</c:v>
                </c:pt>
                <c:pt idx="2">
                  <c:v>-0.422336530471512</c:v>
                </c:pt>
                <c:pt idx="3">
                  <c:v>-0.658784574123274</c:v>
                </c:pt>
                <c:pt idx="4">
                  <c:v>-0.7662055433575</c:v>
                </c:pt>
                <c:pt idx="5">
                  <c:v>-0.781796218059753</c:v>
                </c:pt>
                <c:pt idx="6">
                  <c:v>-0.733579186777206</c:v>
                </c:pt>
                <c:pt idx="7">
                  <c:v>-0.642553054905875</c:v>
                </c:pt>
                <c:pt idx="8">
                  <c:v>-0.524331365628314</c:v>
                </c:pt>
                <c:pt idx="9">
                  <c:v>-0.39040892412595</c:v>
                </c:pt>
                <c:pt idx="10">
                  <c:v>-0.249139504598133</c:v>
                </c:pt>
                <c:pt idx="11">
                  <c:v>-0.106489980193146</c:v>
                </c:pt>
                <c:pt idx="12">
                  <c:v>0.0333786836563377</c:v>
                </c:pt>
                <c:pt idx="13">
                  <c:v>0.167664457596402</c:v>
                </c:pt>
                <c:pt idx="14">
                  <c:v>0.294603536527575</c:v>
                </c:pt>
                <c:pt idx="15">
                  <c:v>0.412466398116521</c:v>
                </c:pt>
                <c:pt idx="16">
                  <c:v>0.520898719310935</c:v>
                </c:pt>
                <c:pt idx="17">
                  <c:v>0.619915439619945</c:v>
                </c:pt>
                <c:pt idx="18">
                  <c:v>0.709788473075605</c:v>
                </c:pt>
                <c:pt idx="19">
                  <c:v>0.790964349132992</c:v>
                </c:pt>
                <c:pt idx="20">
                  <c:v>0.864002428854292</c:v>
                </c:pt>
                <c:pt idx="21">
                  <c:v>0.929528985547222</c:v>
                </c:pt>
                <c:pt idx="22">
                  <c:v>0.988203416400211</c:v>
                </c:pt>
                <c:pt idx="23">
                  <c:v>1.040693704595469</c:v>
                </c:pt>
                <c:pt idx="24">
                  <c:v>1.087658911259496</c:v>
                </c:pt>
                <c:pt idx="25">
                  <c:v>1.129736987830256</c:v>
                </c:pt>
                <c:pt idx="26">
                  <c:v>1.167536594428384</c:v>
                </c:pt>
                <c:pt idx="27">
                  <c:v>1.201631953234028</c:v>
                </c:pt>
                <c:pt idx="28">
                  <c:v>1.23255865126339</c:v>
                </c:pt>
                <c:pt idx="29">
                  <c:v>1.260813754939591</c:v>
                </c:pt>
                <c:pt idx="30">
                  <c:v>1.286855601891148</c:v>
                </c:pt>
                <c:pt idx="31">
                  <c:v>1.311104442444048</c:v>
                </c:pt>
                <c:pt idx="32">
                  <c:v>1.333943676047056</c:v>
                </c:pt>
                <c:pt idx="33">
                  <c:v>1.355721485058893</c:v>
                </c:pt>
                <c:pt idx="34">
                  <c:v>1.376752717871568</c:v>
                </c:pt>
                <c:pt idx="35">
                  <c:v>1.397320911964925</c:v>
                </c:pt>
                <c:pt idx="36">
                  <c:v>1.417680376402131</c:v>
                </c:pt>
                <c:pt idx="37">
                  <c:v>1.438058275445655</c:v>
                </c:pt>
                <c:pt idx="38">
                  <c:v>1.458656672111829</c:v>
                </c:pt>
                <c:pt idx="39">
                  <c:v>1.479654502967605</c:v>
                </c:pt>
                <c:pt idx="40">
                  <c:v>1.501209465419379</c:v>
                </c:pt>
                <c:pt idx="41">
                  <c:v>1.52345980352402</c:v>
                </c:pt>
                <c:pt idx="42">
                  <c:v>1.546525990390364</c:v>
                </c:pt>
                <c:pt idx="43">
                  <c:v>1.570512302321731</c:v>
                </c:pt>
                <c:pt idx="44">
                  <c:v>1.595508284641255</c:v>
                </c:pt>
                <c:pt idx="45">
                  <c:v>1.621590111830301</c:v>
                </c:pt>
                <c:pt idx="46">
                  <c:v>1.64882184545786</c:v>
                </c:pt>
                <c:pt idx="47">
                  <c:v>1.677256594557548</c:v>
                </c:pt>
                <c:pt idx="48">
                  <c:v>1.706937583709077</c:v>
                </c:pt>
                <c:pt idx="49">
                  <c:v>1.737899134077452</c:v>
                </c:pt>
                <c:pt idx="50">
                  <c:v>1.770167562935967</c:v>
                </c:pt>
                <c:pt idx="51">
                  <c:v>1.803762007464684</c:v>
                </c:pt>
                <c:pt idx="52">
                  <c:v>1.838695177812042</c:v>
                </c:pt>
                <c:pt idx="53">
                  <c:v>1.87497404493115</c:v>
                </c:pt>
                <c:pt idx="54">
                  <c:v>1.912600467909215</c:v>
                </c:pt>
                <c:pt idx="55">
                  <c:v>1.951571765595872</c:v>
                </c:pt>
                <c:pt idx="56">
                  <c:v>1.991881236976042</c:v>
                </c:pt>
                <c:pt idx="57">
                  <c:v>2.033518634263598</c:v>
                </c:pt>
                <c:pt idx="58">
                  <c:v>2.076470592808619</c:v>
                </c:pt>
                <c:pt idx="59">
                  <c:v>2.120721021085046</c:v>
                </c:pt>
                <c:pt idx="60">
                  <c:v>2.166251454404119</c:v>
                </c:pt>
                <c:pt idx="61">
                  <c:v>2.21304137523839</c:v>
                </c:pt>
                <c:pt idx="62">
                  <c:v>2.261068503001297</c:v>
                </c:pt>
                <c:pt idx="63">
                  <c:v>2.310309055948891</c:v>
                </c:pt>
                <c:pt idx="64">
                  <c:v>2.360737987648463</c:v>
                </c:pt>
                <c:pt idx="65">
                  <c:v>2.412329200094973</c:v>
                </c:pt>
                <c:pt idx="66">
                  <c:v>2.46505573563627</c:v>
                </c:pt>
                <c:pt idx="67">
                  <c:v>2.51888994951514</c:v>
                </c:pt>
                <c:pt idx="68">
                  <c:v>2.573803664825391</c:v>
                </c:pt>
                <c:pt idx="69">
                  <c:v>2.62976831119522</c:v>
                </c:pt>
                <c:pt idx="70">
                  <c:v>2.686755049093335</c:v>
                </c:pt>
                <c:pt idx="71">
                  <c:v>2.744734880539908</c:v>
                </c:pt>
                <c:pt idx="72">
                  <c:v>2.803678747884987</c:v>
                </c:pt>
                <c:pt idx="73">
                  <c:v>2.863557621512882</c:v>
                </c:pt>
                <c:pt idx="74">
                  <c:v>2.924342577411153</c:v>
                </c:pt>
                <c:pt idx="75">
                  <c:v>2.986004865855648</c:v>
                </c:pt>
                <c:pt idx="76">
                  <c:v>3.048515971728193</c:v>
                </c:pt>
                <c:pt idx="77">
                  <c:v>3.111847667343682</c:v>
                </c:pt>
                <c:pt idx="78">
                  <c:v>3.175972058586922</c:v>
                </c:pt>
                <c:pt idx="79">
                  <c:v>3.240861624821264</c:v>
                </c:pt>
                <c:pt idx="80">
                  <c:v>3.306489253311156</c:v>
                </c:pt>
                <c:pt idx="81">
                  <c:v>3.372828268689773</c:v>
                </c:pt>
                <c:pt idx="82">
                  <c:v>3.439852457715459</c:v>
                </c:pt>
                <c:pt idx="83">
                  <c:v>3.507536090190115</c:v>
                </c:pt>
                <c:pt idx="84">
                  <c:v>3.575853936021304</c:v>
                </c:pt>
                <c:pt idx="85">
                  <c:v>3.644781279068411</c:v>
                </c:pt>
                <c:pt idx="86">
                  <c:v>3.71429392805294</c:v>
                </c:pt>
                <c:pt idx="87">
                  <c:v>3.78436822461299</c:v>
                </c:pt>
                <c:pt idx="88">
                  <c:v>3.854981049353228</c:v>
                </c:pt>
                <c:pt idx="89">
                  <c:v>3.926109825344611</c:v>
                </c:pt>
                <c:pt idx="90">
                  <c:v>3.997732520027057</c:v>
                </c:pt>
                <c:pt idx="91">
                  <c:v>4.069827645329497</c:v>
                </c:pt>
                <c:pt idx="92">
                  <c:v>4.142374256236407</c:v>
                </c:pt>
                <c:pt idx="93">
                  <c:v>4.215351948132588</c:v>
                </c:pt>
                <c:pt idx="94">
                  <c:v>4.288740852953196</c:v>
                </c:pt>
                <c:pt idx="95">
                  <c:v>4.362521634269775</c:v>
                </c:pt>
                <c:pt idx="96">
                  <c:v>4.43667548148369</c:v>
                </c:pt>
                <c:pt idx="97">
                  <c:v>4.511184103357664</c:v>
                </c:pt>
                <c:pt idx="98">
                  <c:v>4.586029720721853</c:v>
                </c:pt>
                <c:pt idx="99">
                  <c:v>4.66119505870296</c:v>
                </c:pt>
                <c:pt idx="100">
                  <c:v>4.73666333840811</c:v>
                </c:pt>
                <c:pt idx="101">
                  <c:v>4.812418268262191</c:v>
                </c:pt>
                <c:pt idx="102">
                  <c:v>4.888444034968415</c:v>
                </c:pt>
                <c:pt idx="103">
                  <c:v>4.964725294121308</c:v>
                </c:pt>
                <c:pt idx="104">
                  <c:v>5.04124716075967</c:v>
                </c:pt>
                <c:pt idx="105">
                  <c:v>5.117995199627329</c:v>
                </c:pt>
                <c:pt idx="106">
                  <c:v>5.194955415285174</c:v>
                </c:pt>
                <c:pt idx="107">
                  <c:v>5.272114242296027</c:v>
                </c:pt>
                <c:pt idx="108">
                  <c:v>5.34945853514364</c:v>
                </c:pt>
                <c:pt idx="109">
                  <c:v>5.426975558359064</c:v>
                </c:pt>
                <c:pt idx="110">
                  <c:v>5.504652976465866</c:v>
                </c:pt>
                <c:pt idx="111">
                  <c:v>5.582478844135037</c:v>
                </c:pt>
                <c:pt idx="112">
                  <c:v>5.660441596250166</c:v>
                </c:pt>
                <c:pt idx="113">
                  <c:v>5.738530038157465</c:v>
                </c:pt>
                <c:pt idx="114">
                  <c:v>5.816733336007005</c:v>
                </c:pt>
                <c:pt idx="115">
                  <c:v>5.895041007104737</c:v>
                </c:pt>
                <c:pt idx="116">
                  <c:v>5.97344291054833</c:v>
                </c:pt>
                <c:pt idx="117">
                  <c:v>6.051929237852164</c:v>
                </c:pt>
                <c:pt idx="118">
                  <c:v>6.130490503848705</c:v>
                </c:pt>
                <c:pt idx="119">
                  <c:v>6.209117537673587</c:v>
                </c:pt>
              </c:numCache>
            </c:numRef>
          </c:yVal>
          <c:smooth val="0"/>
          <c:extLst xmlns:c16r2="http://schemas.microsoft.com/office/drawing/2015/06/chart">
            <c:ext xmlns:c16="http://schemas.microsoft.com/office/drawing/2014/chart" uri="{C3380CC4-5D6E-409C-BE32-E72D297353CC}">
              <c16:uniqueId val="{00000008-BA2F-4494-8A45-0E9A7A1726FC}"/>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0.0</c:v>
                </c:pt>
                <c:pt idx="2">
                  <c:v>-0.841657426382881</c:v>
                </c:pt>
                <c:pt idx="3">
                  <c:v>-1.431595762856887</c:v>
                </c:pt>
                <c:pt idx="4">
                  <c:v>-1.844288087864697</c:v>
                </c:pt>
                <c:pt idx="5">
                  <c:v>-2.127832866572134</c:v>
                </c:pt>
                <c:pt idx="6">
                  <c:v>-2.318550032548956</c:v>
                </c:pt>
                <c:pt idx="7">
                  <c:v>-2.443740782684472</c:v>
                </c:pt>
                <c:pt idx="8">
                  <c:v>-2.523787986159732</c:v>
                </c:pt>
                <c:pt idx="9">
                  <c:v>-2.573779445243417</c:v>
                </c:pt>
                <c:pt idx="10">
                  <c:v>-2.604761527938535</c:v>
                </c:pt>
                <c:pt idx="11">
                  <c:v>-2.624706428578065</c:v>
                </c:pt>
                <c:pt idx="12">
                  <c:v>-2.63925762392314</c:v>
                </c:pt>
                <c:pt idx="13">
                  <c:v>-2.652303599053994</c:v>
                </c:pt>
                <c:pt idx="14">
                  <c:v>-2.66636526115326</c:v>
                </c:pt>
                <c:pt idx="15">
                  <c:v>-2.684553449391387</c:v>
                </c:pt>
                <c:pt idx="16">
                  <c:v>-2.707478758617071</c:v>
                </c:pt>
                <c:pt idx="17">
                  <c:v>-2.735303276022023</c:v>
                </c:pt>
                <c:pt idx="18">
                  <c:v>-2.767872755168355</c:v>
                </c:pt>
                <c:pt idx="19">
                  <c:v>-2.804816596573799</c:v>
                </c:pt>
                <c:pt idx="20">
                  <c:v>-2.845622971544798</c:v>
                </c:pt>
                <c:pt idx="21">
                  <c:v>-2.889694711622724</c:v>
                </c:pt>
                <c:pt idx="22">
                  <c:v>-2.936390477996611</c:v>
                </c:pt>
                <c:pt idx="23">
                  <c:v>-2.98505469601514</c:v>
                </c:pt>
                <c:pt idx="24">
                  <c:v>-3.035038945570705</c:v>
                </c:pt>
                <c:pt idx="25">
                  <c:v>-3.085716878587846</c:v>
                </c:pt>
                <c:pt idx="26">
                  <c:v>-3.136494259953906</c:v>
                </c:pt>
                <c:pt idx="27">
                  <c:v>-3.186815264234609</c:v>
                </c:pt>
                <c:pt idx="28">
                  <c:v>-3.236168882278434</c:v>
                </c:pt>
                <c:pt idx="29">
                  <c:v>-3.28408744824992</c:v>
                </c:pt>
                <c:pt idx="30">
                  <c:v>-3.33014703279332</c:v>
                </c:pt>
                <c:pt idx="31">
                  <c:v>-3.373966774335713</c:v>
                </c:pt>
                <c:pt idx="32">
                  <c:v>-3.415207466961874</c:v>
                </c:pt>
                <c:pt idx="33">
                  <c:v>-3.45356965031533</c:v>
                </c:pt>
                <c:pt idx="34">
                  <c:v>-3.488791385061631</c:v>
                </c:pt>
                <c:pt idx="35">
                  <c:v>-3.520645850316214</c:v>
                </c:pt>
                <c:pt idx="36">
                  <c:v>-3.548938862986688</c:v>
                </c:pt>
                <c:pt idx="37">
                  <c:v>-3.573506392036506</c:v>
                </c:pt>
                <c:pt idx="38">
                  <c:v>-3.594212118725409</c:v>
                </c:pt>
                <c:pt idx="39">
                  <c:v>-3.610945079053636</c:v>
                </c:pt>
                <c:pt idx="40">
                  <c:v>-3.623617411976738</c:v>
                </c:pt>
                <c:pt idx="41">
                  <c:v>-3.632162232810515</c:v>
                </c:pt>
                <c:pt idx="42">
                  <c:v>-3.636531630043464</c:v>
                </c:pt>
                <c:pt idx="43">
                  <c:v>-3.636694794651703</c:v>
                </c:pt>
                <c:pt idx="44">
                  <c:v>-3.632636281523446</c:v>
                </c:pt>
                <c:pt idx="45">
                  <c:v>-3.624354400366428</c:v>
                </c:pt>
                <c:pt idx="46">
                  <c:v>-3.611859731659933</c:v>
                </c:pt>
                <c:pt idx="47">
                  <c:v>-3.595173761576006</c:v>
                </c:pt>
                <c:pt idx="48">
                  <c:v>-3.57432763028919</c:v>
                </c:pt>
                <c:pt idx="49">
                  <c:v>-3.549360986180545</c:v>
                </c:pt>
                <c:pt idx="50">
                  <c:v>-3.520320939940575</c:v>
                </c:pt>
                <c:pt idx="51">
                  <c:v>-3.487261110843974</c:v>
                </c:pt>
                <c:pt idx="52">
                  <c:v>-3.45024075942638</c:v>
                </c:pt>
                <c:pt idx="53">
                  <c:v>-3.409323999549088</c:v>
                </c:pt>
                <c:pt idx="54">
                  <c:v>-3.364579083965509</c:v>
                </c:pt>
                <c:pt idx="55">
                  <c:v>-3.316077757845051</c:v>
                </c:pt>
                <c:pt idx="56">
                  <c:v>-3.263894673953473</c:v>
                </c:pt>
                <c:pt idx="57">
                  <c:v>-3.208106865655282</c:v>
                </c:pt>
                <c:pt idx="58">
                  <c:v>-3.148793271633622</c:v>
                </c:pt>
                <c:pt idx="59">
                  <c:v>-3.086034308995295</c:v>
                </c:pt>
                <c:pt idx="60">
                  <c:v>-3.019911489856895</c:v>
                </c:pt>
                <c:pt idx="61">
                  <c:v>-2.950507078188821</c:v>
                </c:pt>
                <c:pt idx="62">
                  <c:v>-2.877903783053624</c:v>
                </c:pt>
                <c:pt idx="63">
                  <c:v>-2.802184485160978</c:v>
                </c:pt>
                <c:pt idx="64">
                  <c:v>-2.723431993683334</c:v>
                </c:pt>
                <c:pt idx="65">
                  <c:v>-2.641728830727516</c:v>
                </c:pt>
                <c:pt idx="66">
                  <c:v>-2.557157040952006</c:v>
                </c:pt>
                <c:pt idx="67">
                  <c:v>-2.469798023623297</c:v>
                </c:pt>
                <c:pt idx="68">
                  <c:v>-2.379732385910756</c:v>
                </c:pt>
                <c:pt idx="69">
                  <c:v>-2.287039814335003</c:v>
                </c:pt>
                <c:pt idx="70">
                  <c:v>-2.191798963642213</c:v>
                </c:pt>
                <c:pt idx="71">
                  <c:v>-2.09408736081241</c:v>
                </c:pt>
                <c:pt idx="72">
                  <c:v>-1.993981323023036</c:v>
                </c:pt>
                <c:pt idx="73">
                  <c:v>-1.891555888243602</c:v>
                </c:pt>
                <c:pt idx="74">
                  <c:v>-1.78688475695526</c:v>
                </c:pt>
                <c:pt idx="75">
                  <c:v>-1.680040244260454</c:v>
                </c:pt>
                <c:pt idx="76">
                  <c:v>-1.571093241102062</c:v>
                </c:pt>
                <c:pt idx="77">
                  <c:v>-1.460113183689828</c:v>
                </c:pt>
                <c:pt idx="78">
                  <c:v>-1.347168030319153</c:v>
                </c:pt>
                <c:pt idx="79">
                  <c:v>-1.232324244840129</c:v>
                </c:pt>
                <c:pt idx="80">
                  <c:v>-1.115646786063735</c:v>
                </c:pt>
                <c:pt idx="81">
                  <c:v>-0.997199102355808</c:v>
                </c:pt>
                <c:pt idx="82">
                  <c:v>-0.877043130974926</c:v>
                </c:pt>
                <c:pt idx="83">
                  <c:v>-0.755239301586698</c:v>
                </c:pt>
                <c:pt idx="84">
                  <c:v>-0.631846543430583</c:v>
                </c:pt>
                <c:pt idx="85">
                  <c:v>-0.506922295673576</c:v>
                </c:pt>
                <c:pt idx="86">
                  <c:v>-0.380522520710656</c:v>
                </c:pt>
                <c:pt idx="87">
                  <c:v>-0.25270171995362</c:v>
                </c:pt>
                <c:pt idx="88">
                  <c:v>-0.123512951606244</c:v>
                </c:pt>
                <c:pt idx="89">
                  <c:v>0.00699214951600879</c:v>
                </c:pt>
                <c:pt idx="90">
                  <c:v>0.138763350390946</c:v>
                </c:pt>
                <c:pt idx="91">
                  <c:v>0.27175179747428</c:v>
                </c:pt>
                <c:pt idx="92">
                  <c:v>0.405909992499801</c:v>
                </c:pt>
                <c:pt idx="93">
                  <c:v>0.541191767639248</c:v>
                </c:pt>
                <c:pt idx="94">
                  <c:v>0.677552260152879</c:v>
                </c:pt>
                <c:pt idx="95">
                  <c:v>0.814947885846777</c:v>
                </c:pt>
                <c:pt idx="96">
                  <c:v>0.953336312632018</c:v>
                </c:pt>
                <c:pt idx="97">
                  <c:v>1.092676433232555</c:v>
                </c:pt>
                <c:pt idx="98">
                  <c:v>1.232928338118654</c:v>
                </c:pt>
                <c:pt idx="99">
                  <c:v>1.374053287901916</c:v>
                </c:pt>
                <c:pt idx="100">
                  <c:v>1.516013685948565</c:v>
                </c:pt>
                <c:pt idx="101">
                  <c:v>1.658773050934542</c:v>
                </c:pt>
                <c:pt idx="102">
                  <c:v>1.802295989517006</c:v>
                </c:pt>
                <c:pt idx="103">
                  <c:v>1.946548169136804</c:v>
                </c:pt>
                <c:pt idx="104">
                  <c:v>2.0914962910756</c:v>
                </c:pt>
                <c:pt idx="105">
                  <c:v>2.237108063876803</c:v>
                </c:pt>
                <c:pt idx="106">
                  <c:v>2.383352176868357</c:v>
                </c:pt>
                <c:pt idx="107">
                  <c:v>2.530198274173017</c:v>
                </c:pt>
                <c:pt idx="108">
                  <c:v>2.677616929162468</c:v>
                </c:pt>
                <c:pt idx="109">
                  <c:v>2.825579619122436</c:v>
                </c:pt>
                <c:pt idx="110">
                  <c:v>2.974058700550813</c:v>
                </c:pt>
                <c:pt idx="111">
                  <c:v>3.12302738471044</c:v>
                </c:pt>
                <c:pt idx="112">
                  <c:v>3.272459713843999</c:v>
                </c:pt>
                <c:pt idx="113">
                  <c:v>3.42233053772361</c:v>
                </c:pt>
                <c:pt idx="114">
                  <c:v>3.572615490695136</c:v>
                </c:pt>
                <c:pt idx="115">
                  <c:v>3.723290969297522</c:v>
                </c:pt>
                <c:pt idx="116">
                  <c:v>3.874334110281779</c:v>
                </c:pt>
                <c:pt idx="117">
                  <c:v>4.025722769249114</c:v>
                </c:pt>
                <c:pt idx="118">
                  <c:v>4.177435499630517</c:v>
                </c:pt>
                <c:pt idx="119">
                  <c:v>4.329451532241364</c:v>
                </c:pt>
              </c:numCache>
            </c:numRef>
          </c:yVal>
          <c:smooth val="0"/>
          <c:extLst xmlns:c16r2="http://schemas.microsoft.com/office/drawing/2015/06/chart">
            <c:ext xmlns:c16="http://schemas.microsoft.com/office/drawing/2014/chart" uri="{C3380CC4-5D6E-409C-BE32-E72D297353CC}">
              <c16:uniqueId val="{00000009-BA2F-4494-8A45-0E9A7A1726FC}"/>
            </c:ext>
          </c:extLst>
        </c:ser>
        <c:dLbls>
          <c:showLegendKey val="0"/>
          <c:showVal val="0"/>
          <c:showCatName val="0"/>
          <c:showSerName val="0"/>
          <c:showPercent val="0"/>
          <c:showBubbleSize val="0"/>
        </c:dLbls>
        <c:axId val="-1409611888"/>
        <c:axId val="-1409610112"/>
      </c:scatterChart>
      <c:valAx>
        <c:axId val="-140961188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409610112"/>
        <c:crosses val="autoZero"/>
        <c:crossBetween val="midCat"/>
      </c:valAx>
      <c:valAx>
        <c:axId val="-1409610112"/>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409611888"/>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4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37.5804148897987</c:v>
                </c:pt>
                <c:pt idx="2">
                  <c:v>-144.661140275941</c:v>
                </c:pt>
                <c:pt idx="3">
                  <c:v>-110.2163421548212</c:v>
                </c:pt>
                <c:pt idx="4">
                  <c:v>-119.9048717309379</c:v>
                </c:pt>
                <c:pt idx="5">
                  <c:v>-129.4849459404013</c:v>
                </c:pt>
                <c:pt idx="6">
                  <c:v>-138.9516500862792</c:v>
                </c:pt>
                <c:pt idx="7">
                  <c:v>-148.2998466704503</c:v>
                </c:pt>
                <c:pt idx="8">
                  <c:v>-157.524390152259</c:v>
                </c:pt>
                <c:pt idx="9">
                  <c:v>-166.6202659694591</c:v>
                </c:pt>
                <c:pt idx="10">
                  <c:v>-175.5826893178291</c:v>
                </c:pt>
                <c:pt idx="11">
                  <c:v>-184.407173295238</c:v>
                </c:pt>
                <c:pt idx="12">
                  <c:v>-193.0895737582468</c:v>
                </c:pt>
                <c:pt idx="13">
                  <c:v>-195.3106883656637</c:v>
                </c:pt>
                <c:pt idx="14">
                  <c:v>-203.7833894808555</c:v>
                </c:pt>
                <c:pt idx="15">
                  <c:v>-212.2294837832051</c:v>
                </c:pt>
                <c:pt idx="16">
                  <c:v>-220.4281131713742</c:v>
                </c:pt>
                <c:pt idx="17">
                  <c:v>-228.461529497672</c:v>
                </c:pt>
                <c:pt idx="18">
                  <c:v>-236.3326814622742</c:v>
                </c:pt>
                <c:pt idx="19">
                  <c:v>-244.0439149661725</c:v>
                </c:pt>
                <c:pt idx="20">
                  <c:v>-251.5973342398265</c:v>
                </c:pt>
                <c:pt idx="21">
                  <c:v>-258.9948779588631</c:v>
                </c:pt>
                <c:pt idx="22">
                  <c:v>-266.2383760658136</c:v>
                </c:pt>
                <c:pt idx="23">
                  <c:v>-273.3295924381163</c:v>
                </c:pt>
                <c:pt idx="24">
                  <c:v>-280.2702566018123</c:v>
                </c:pt>
                <c:pt idx="25">
                  <c:v>-287.0620869743981</c:v>
                </c:pt>
                <c:pt idx="26">
                  <c:v>-293.6958234425836</c:v>
                </c:pt>
                <c:pt idx="27">
                  <c:v>-300.1845147676211</c:v>
                </c:pt>
                <c:pt idx="28">
                  <c:v>-306.5300729542286</c:v>
                </c:pt>
                <c:pt idx="29">
                  <c:v>-312.7340380049972</c:v>
                </c:pt>
                <c:pt idx="30">
                  <c:v>-318.7981439429914</c:v>
                </c:pt>
                <c:pt idx="31">
                  <c:v>-324.7241761662696</c:v>
                </c:pt>
                <c:pt idx="32">
                  <c:v>-330.5139678555443</c:v>
                </c:pt>
                <c:pt idx="33">
                  <c:v>-336.1693967640131</c:v>
                </c:pt>
                <c:pt idx="34">
                  <c:v>-341.6923816383096</c:v>
                </c:pt>
                <c:pt idx="35">
                  <c:v>-347.0848784066457</c:v>
                </c:pt>
                <c:pt idx="36">
                  <c:v>-352.348876246804</c:v>
                </c:pt>
                <c:pt idx="37">
                  <c:v>-357.4863936156052</c:v>
                </c:pt>
                <c:pt idx="38">
                  <c:v>-362.4994743046627</c:v>
                </c:pt>
                <c:pt idx="39">
                  <c:v>-367.3901645008464</c:v>
                </c:pt>
                <c:pt idx="40">
                  <c:v>-372.1605480398375</c:v>
                </c:pt>
                <c:pt idx="41">
                  <c:v>-376.812722934692</c:v>
                </c:pt>
                <c:pt idx="42">
                  <c:v>-381.3487971628891</c:v>
                </c:pt>
                <c:pt idx="43">
                  <c:v>-385.7708856552291</c:v>
                </c:pt>
                <c:pt idx="44">
                  <c:v>-390.0811071912339</c:v>
                </c:pt>
                <c:pt idx="45">
                  <c:v>-394.2815814537917</c:v>
                </c:pt>
                <c:pt idx="46">
                  <c:v>-398.3744262498166</c:v>
                </c:pt>
                <c:pt idx="47">
                  <c:v>-402.3617548949678</c:v>
                </c:pt>
                <c:pt idx="48">
                  <c:v>-406.2456737613593</c:v>
                </c:pt>
                <c:pt idx="49">
                  <c:v>-410.0282799847682</c:v>
                </c:pt>
                <c:pt idx="50">
                  <c:v>-413.711659327817</c:v>
                </c:pt>
                <c:pt idx="51">
                  <c:v>-417.2978841943333</c:v>
                </c:pt>
                <c:pt idx="52">
                  <c:v>-420.7890117556472</c:v>
                </c:pt>
                <c:pt idx="53">
                  <c:v>-424.187082286795</c:v>
                </c:pt>
                <c:pt idx="54">
                  <c:v>-427.4941176006336</c:v>
                </c:pt>
                <c:pt idx="55">
                  <c:v>-430.7121196115289</c:v>
                </c:pt>
                <c:pt idx="56">
                  <c:v>-433.843069020455</c:v>
                </c:pt>
                <c:pt idx="57">
                  <c:v>-436.8889241195775</c:v>
                </c:pt>
                <c:pt idx="58">
                  <c:v>-439.8516197076069</c:v>
                </c:pt>
                <c:pt idx="59">
                  <c:v>-442.7330661109427</c:v>
                </c:pt>
                <c:pt idx="60">
                  <c:v>-445.5351483061866</c:v>
                </c:pt>
                <c:pt idx="61">
                  <c:v>-448.2597251374973</c:v>
                </c:pt>
                <c:pt idx="62">
                  <c:v>-450.9086286238361</c:v>
                </c:pt>
                <c:pt idx="63">
                  <c:v>-453.4836633509076</c:v>
                </c:pt>
                <c:pt idx="64">
                  <c:v>-455.9866059445873</c:v>
                </c:pt>
                <c:pt idx="65">
                  <c:v>-458.4192046176177</c:v>
                </c:pt>
                <c:pt idx="66">
                  <c:v>-460.7831787895684</c:v>
                </c:pt>
                <c:pt idx="67">
                  <c:v>-463.0802187713836</c:v>
                </c:pt>
                <c:pt idx="68">
                  <c:v>-465.3119855142577</c:v>
                </c:pt>
                <c:pt idx="69">
                  <c:v>-467.4801104159286</c:v>
                </c:pt>
                <c:pt idx="70">
                  <c:v>-469.5861951817496</c:v>
                </c:pt>
                <c:pt idx="71">
                  <c:v>-471.6318117374884</c:v>
                </c:pt>
                <c:pt idx="72">
                  <c:v>-473.6185021899746</c:v>
                </c:pt>
                <c:pt idx="73">
                  <c:v>-475.5477788310018</c:v>
                </c:pt>
                <c:pt idx="74">
                  <c:v>-477.4211241841076</c:v>
                </c:pt>
                <c:pt idx="75">
                  <c:v>-479.2399910882816</c:v>
                </c:pt>
                <c:pt idx="76">
                  <c:v>-481.0058028184358</c:v>
                </c:pt>
                <c:pt idx="77">
                  <c:v>-482.7199532376563</c:v>
                </c:pt>
                <c:pt idx="78">
                  <c:v>-484.3838069802889</c:v>
                </c:pt>
                <c:pt idx="79">
                  <c:v>-485.9986996629322</c:v>
                </c:pt>
                <c:pt idx="80">
                  <c:v>-487.5659381209953</c:v>
                </c:pt>
                <c:pt idx="81">
                  <c:v>-489.0868006682736</c:v>
                </c:pt>
                <c:pt idx="82">
                  <c:v>-490.5625373782704</c:v>
                </c:pt>
                <c:pt idx="83">
                  <c:v>-491.9943703854115</c:v>
                </c:pt>
                <c:pt idx="84">
                  <c:v>-493.3834942025076</c:v>
                </c:pt>
                <c:pt idx="85">
                  <c:v>-494.7310760559502</c:v>
                </c:pt>
                <c:pt idx="86">
                  <c:v>-496.0382562336454</c:v>
                </c:pt>
                <c:pt idx="87">
                  <c:v>-497.3061484465416</c:v>
                </c:pt>
                <c:pt idx="88">
                  <c:v>-498.5358402009988</c:v>
                </c:pt>
                <c:pt idx="89">
                  <c:v>-499.7283931820782</c:v>
                </c:pt>
                <c:pt idx="90">
                  <c:v>-500.884843643942</c:v>
                </c:pt>
                <c:pt idx="91">
                  <c:v>-502.006202809036</c:v>
                </c:pt>
                <c:pt idx="92">
                  <c:v>-503.0934572736205</c:v>
                </c:pt>
                <c:pt idx="93">
                  <c:v>-504.1475694178043</c:v>
                </c:pt>
                <c:pt idx="94">
                  <c:v>-505.1694778207838</c:v>
                </c:pt>
                <c:pt idx="95">
                  <c:v>-506.160097678896</c:v>
                </c:pt>
                <c:pt idx="96">
                  <c:v>-507.1203212271083</c:v>
                </c:pt>
                <c:pt idx="97">
                  <c:v>-508.0510181613735</c:v>
                </c:pt>
                <c:pt idx="98">
                  <c:v>-508.9530360625709</c:v>
                </c:pt>
                <c:pt idx="99">
                  <c:v>-509.827200821348</c:v>
                </c:pt>
                <c:pt idx="100">
                  <c:v>-510.6743170609516</c:v>
                </c:pt>
                <c:pt idx="101">
                  <c:v>-511.4951685615586</c:v>
                </c:pt>
                <c:pt idx="102">
                  <c:v>-512.2905186815294</c:v>
                </c:pt>
                <c:pt idx="103">
                  <c:v>-513.061110777293</c:v>
                </c:pt>
                <c:pt idx="104">
                  <c:v>-513.8076686210524</c:v>
                </c:pt>
                <c:pt idx="105">
                  <c:v>-514.5308968153294</c:v>
                </c:pt>
                <c:pt idx="106">
                  <c:v>-515.231481204683</c:v>
                </c:pt>
                <c:pt idx="107">
                  <c:v>-515.9100892837104</c:v>
                </c:pt>
                <c:pt idx="108">
                  <c:v>-516.5673706013986</c:v>
                </c:pt>
                <c:pt idx="109">
                  <c:v>-517.2039571607638</c:v>
                </c:pt>
                <c:pt idx="110">
                  <c:v>-517.8204638148021</c:v>
                </c:pt>
                <c:pt idx="111">
                  <c:v>-518.417488656989</c:v>
                </c:pt>
                <c:pt idx="112">
                  <c:v>-518.9956134077493</c:v>
                </c:pt>
                <c:pt idx="113">
                  <c:v>-519.5554037953574</c:v>
                </c:pt>
                <c:pt idx="114">
                  <c:v>-520.097409931075</c:v>
                </c:pt>
                <c:pt idx="115">
                  <c:v>-520.6221666801321</c:v>
                </c:pt>
                <c:pt idx="116">
                  <c:v>-521.1301940258363</c:v>
                </c:pt>
                <c:pt idx="117">
                  <c:v>-521.6219974290743</c:v>
                </c:pt>
                <c:pt idx="118">
                  <c:v>-522.0980681813434</c:v>
                </c:pt>
                <c:pt idx="119">
                  <c:v>-522.5588837520626</c:v>
                </c:pt>
              </c:numCache>
            </c:numRef>
          </c:yVal>
          <c:smooth val="0"/>
          <c:extLst xmlns:c16r2="http://schemas.microsoft.com/office/drawing/2015/06/chart">
            <c:ext xmlns:c16="http://schemas.microsoft.com/office/drawing/2014/chart" uri="{C3380CC4-5D6E-409C-BE32-E72D297353CC}">
              <c16:uniqueId val="{00000000-2D08-438A-83A7-18DB7A44F5FE}"/>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37.5804148897987</c:v>
                </c:pt>
                <c:pt idx="2">
                  <c:v>-144.6611424049788</c:v>
                </c:pt>
                <c:pt idx="3">
                  <c:v>-110.2163555648531</c:v>
                </c:pt>
                <c:pt idx="4">
                  <c:v>-119.9049086128471</c:v>
                </c:pt>
                <c:pt idx="5">
                  <c:v>-129.4850195598774</c:v>
                </c:pt>
                <c:pt idx="6">
                  <c:v>-138.9517748399412</c:v>
                </c:pt>
                <c:pt idx="7">
                  <c:v>-148.3000377796943</c:v>
                </c:pt>
                <c:pt idx="8">
                  <c:v>-157.5246634289506</c:v>
                </c:pt>
                <c:pt idx="9">
                  <c:v>-166.6206376376795</c:v>
                </c:pt>
                <c:pt idx="10">
                  <c:v>-175.5831758782278</c:v>
                </c:pt>
                <c:pt idx="11">
                  <c:v>-184.4077914220743</c:v>
                </c:pt>
                <c:pt idx="12">
                  <c:v>-193.0903402217555</c:v>
                </c:pt>
                <c:pt idx="13">
                  <c:v>-195.3116199732704</c:v>
                </c:pt>
                <c:pt idx="14">
                  <c:v>-203.7844290633348</c:v>
                </c:pt>
                <c:pt idx="15">
                  <c:v>-212.2305894110614</c:v>
                </c:pt>
                <c:pt idx="16">
                  <c:v>-220.4292516422538</c:v>
                </c:pt>
                <c:pt idx="17">
                  <c:v>-228.4626747600196</c:v>
                </c:pt>
                <c:pt idx="18">
                  <c:v>-236.3338133892867</c:v>
                </c:pt>
                <c:pt idx="19">
                  <c:v>-244.0450183713074</c:v>
                </c:pt>
                <c:pt idx="20">
                  <c:v>-251.598398079761</c:v>
                </c:pt>
                <c:pt idx="21">
                  <c:v>-258.9958946870356</c:v>
                </c:pt>
                <c:pt idx="22">
                  <c:v>-266.2393411032808</c:v>
                </c:pt>
                <c:pt idx="23">
                  <c:v>-273.33050373892</c:v>
                </c:pt>
                <c:pt idx="24">
                  <c:v>-280.2711142930816</c:v>
                </c:pt>
                <c:pt idx="25">
                  <c:v>-287.0628930561634</c:v>
                </c:pt>
                <c:pt idx="26">
                  <c:v>-293.6965815329422</c:v>
                </c:pt>
                <c:pt idx="27">
                  <c:v>-300.1852297801215</c:v>
                </c:pt>
                <c:pt idx="28">
                  <c:v>-306.530750950983</c:v>
                </c:pt>
                <c:pt idx="29">
                  <c:v>-312.7346860626942</c:v>
                </c:pt>
                <c:pt idx="30">
                  <c:v>-318.7987700363245</c:v>
                </c:pt>
                <c:pt idx="31">
                  <c:v>-324.724789064947</c:v>
                </c:pt>
                <c:pt idx="32">
                  <c:v>-330.51457703286</c:v>
                </c:pt>
                <c:pt idx="33">
                  <c:v>-336.1700123158371</c:v>
                </c:pt>
                <c:pt idx="34">
                  <c:v>-341.6930142101716</c:v>
                </c:pt>
                <c:pt idx="35">
                  <c:v>-347.0855391287677</c:v>
                </c:pt>
                <c:pt idx="36">
                  <c:v>-352.349576674862</c:v>
                </c:pt>
                <c:pt idx="37">
                  <c:v>-357.4871456777237</c:v>
                </c:pt>
                <c:pt idx="38">
                  <c:v>-362.500290252854</c:v>
                </c:pt>
                <c:pt idx="39">
                  <c:v>-367.3910568670581</c:v>
                </c:pt>
                <c:pt idx="40">
                  <c:v>-372.16152959592</c:v>
                </c:pt>
                <c:pt idx="41">
                  <c:v>-376.813806655111</c:v>
                </c:pt>
                <c:pt idx="42">
                  <c:v>-381.3499961919242</c:v>
                </c:pt>
                <c:pt idx="43">
                  <c:v>-385.7722132759482</c:v>
                </c:pt>
                <c:pt idx="44">
                  <c:v>-390.0825767971382</c:v>
                </c:pt>
                <c:pt idx="45">
                  <c:v>-394.2832065237562</c:v>
                </c:pt>
                <c:pt idx="46">
                  <c:v>-398.376220324135</c:v>
                </c:pt>
                <c:pt idx="47">
                  <c:v>-402.3637315539742</c:v>
                </c:pt>
                <c:pt idx="48">
                  <c:v>-406.2478466055472</c:v>
                </c:pt>
                <c:pt idx="49">
                  <c:v>-410.0306626167167</c:v>
                </c:pt>
                <c:pt idx="50">
                  <c:v>-413.7142653357495</c:v>
                </c:pt>
                <c:pt idx="51">
                  <c:v>-417.3007271364931</c:v>
                </c:pt>
                <c:pt idx="52">
                  <c:v>-420.7921051471336</c:v>
                </c:pt>
                <c:pt idx="53">
                  <c:v>-424.1904395859037</c:v>
                </c:pt>
                <c:pt idx="54">
                  <c:v>-427.4977521982364</c:v>
                </c:pt>
                <c:pt idx="55">
                  <c:v>-430.7160448197137</c:v>
                </c:pt>
                <c:pt idx="56">
                  <c:v>-433.8472980632941</c:v>
                </c:pt>
                <c:pt idx="57">
                  <c:v>-436.8934701241942</c:v>
                </c:pt>
                <c:pt idx="58">
                  <c:v>-439.8564956962327</c:v>
                </c:pt>
                <c:pt idx="59">
                  <c:v>-442.7382849935074</c:v>
                </c:pt>
                <c:pt idx="60">
                  <c:v>-445.5407228742424</c:v>
                </c:pt>
                <c:pt idx="61">
                  <c:v>-448.265668057782</c:v>
                </c:pt>
                <c:pt idx="62">
                  <c:v>-450.9149524331821</c:v>
                </c:pt>
                <c:pt idx="63">
                  <c:v>-453.4903804514915</c:v>
                </c:pt>
                <c:pt idx="64">
                  <c:v>-455.9937285993818</c:v>
                </c:pt>
                <c:pt idx="65">
                  <c:v>-458.4267449471682</c:v>
                </c:pt>
                <c:pt idx="66">
                  <c:v>-460.7911487679144</c:v>
                </c:pt>
                <c:pt idx="67">
                  <c:v>-463.0886302236813</c:v>
                </c:pt>
                <c:pt idx="68">
                  <c:v>-465.320850114078</c:v>
                </c:pt>
                <c:pt idx="69">
                  <c:v>-467.4894396822326</c:v>
                </c:pt>
                <c:pt idx="70">
                  <c:v>-469.5960004780316</c:v>
                </c:pt>
                <c:pt idx="71">
                  <c:v>-471.642104269642</c:v>
                </c:pt>
                <c:pt idx="72">
                  <c:v>-473.629293004682</c:v>
                </c:pt>
                <c:pt idx="73">
                  <c:v>-475.5590788150257</c:v>
                </c:pt>
                <c:pt idx="74">
                  <c:v>-477.4329440628626</c:v>
                </c:pt>
                <c:pt idx="75">
                  <c:v>-479.2523414258466</c:v>
                </c:pt>
                <c:pt idx="76">
                  <c:v>-481.0186940162092</c:v>
                </c:pt>
                <c:pt idx="77">
                  <c:v>-482.7333955347348</c:v>
                </c:pt>
                <c:pt idx="78">
                  <c:v>-484.3978104529069</c:v>
                </c:pt>
                <c:pt idx="79">
                  <c:v>-486.0132742246078</c:v>
                </c:pt>
                <c:pt idx="80">
                  <c:v>-487.5810935226289</c:v>
                </c:pt>
                <c:pt idx="81">
                  <c:v>-489.1025464982503</c:v>
                </c:pt>
                <c:pt idx="82">
                  <c:v>-490.5788830631391</c:v>
                </c:pt>
                <c:pt idx="83">
                  <c:v>-492.011325189853</c:v>
                </c:pt>
                <c:pt idx="84">
                  <c:v>-493.4010672306176</c:v>
                </c:pt>
                <c:pt idx="85">
                  <c:v>-494.7492762512575</c:v>
                </c:pt>
                <c:pt idx="86">
                  <c:v>-496.0570923800387</c:v>
                </c:pt>
                <c:pt idx="87">
                  <c:v>-497.3256291691106</c:v>
                </c:pt>
                <c:pt idx="88">
                  <c:v>-498.5559739672219</c:v>
                </c:pt>
                <c:pt idx="89">
                  <c:v>-499.749188302043</c:v>
                </c:pt>
                <c:pt idx="90">
                  <c:v>-500.9063082718883</c:v>
                </c:pt>
                <c:pt idx="91">
                  <c:v>-502.0283449444862</c:v>
                </c:pt>
                <c:pt idx="92">
                  <c:v>-503.1162847619016</c:v>
                </c:pt>
                <c:pt idx="93">
                  <c:v>-504.1710899514836</c:v>
                </c:pt>
                <c:pt idx="94">
                  <c:v>-505.1936989407441</c:v>
                </c:pt>
                <c:pt idx="95">
                  <c:v>-506.1850267760183</c:v>
                </c:pt>
                <c:pt idx="96">
                  <c:v>-507.1459655424551</c:v>
                </c:pt>
                <c:pt idx="97">
                  <c:v>-508.077384788432</c:v>
                </c:pt>
                <c:pt idx="98">
                  <c:v>-508.980131947958</c:v>
                </c:pt>
                <c:pt idx="99">
                  <c:v>-509.8550327658104</c:v>
                </c:pt>
                <c:pt idx="100">
                  <c:v>-510.7028917215775</c:v>
                </c:pt>
                <c:pt idx="101">
                  <c:v>-511.5244924521685</c:v>
                </c:pt>
                <c:pt idx="102">
                  <c:v>-512.3205981743644</c:v>
                </c:pt>
                <c:pt idx="103">
                  <c:v>-513.0919521042629</c:v>
                </c:pt>
                <c:pt idx="104">
                  <c:v>-513.8392778750854</c:v>
                </c:pt>
                <c:pt idx="105">
                  <c:v>-514.5632799515333</c:v>
                </c:pt>
                <c:pt idx="106">
                  <c:v>-515.2646440419121</c:v>
                </c:pt>
                <c:pt idx="107">
                  <c:v>-515.944037505782</c:v>
                </c:pt>
                <c:pt idx="108">
                  <c:v>-516.6021097582304</c:v>
                </c:pt>
                <c:pt idx="109">
                  <c:v>-517.2394926699126</c:v>
                </c:pt>
                <c:pt idx="110">
                  <c:v>-517.8568009624394</c:v>
                </c:pt>
                <c:pt idx="111">
                  <c:v>-518.4546325999509</c:v>
                </c:pt>
                <c:pt idx="112">
                  <c:v>-519.0335691740254</c:v>
                </c:pt>
                <c:pt idx="113">
                  <c:v>-519.5941762856237</c:v>
                </c:pt>
                <c:pt idx="114">
                  <c:v>-520.1370039203575</c:v>
                </c:pt>
                <c:pt idx="115">
                  <c:v>-520.6625868184374</c:v>
                </c:pt>
                <c:pt idx="116">
                  <c:v>-521.171444840087</c:v>
                </c:pt>
                <c:pt idx="117">
                  <c:v>-521.664083323847</c:v>
                </c:pt>
                <c:pt idx="118">
                  <c:v>-522.1409934404254</c:v>
                </c:pt>
                <c:pt idx="119">
                  <c:v>-522.6026525396355</c:v>
                </c:pt>
              </c:numCache>
            </c:numRef>
          </c:yVal>
          <c:smooth val="0"/>
          <c:extLst xmlns:c16r2="http://schemas.microsoft.com/office/drawing/2015/06/chart">
            <c:ext xmlns:c16="http://schemas.microsoft.com/office/drawing/2014/chart" uri="{C3380CC4-5D6E-409C-BE32-E72D297353CC}">
              <c16:uniqueId val="{00000001-2D08-438A-83A7-18DB7A44F5F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11.1087042287345</c:v>
                </c:pt>
                <c:pt idx="2">
                  <c:v>-166.8247845193837</c:v>
                </c:pt>
                <c:pt idx="3">
                  <c:v>-110.2390913293693</c:v>
                </c:pt>
                <c:pt idx="4">
                  <c:v>-119.917191541521</c:v>
                </c:pt>
                <c:pt idx="5">
                  <c:v>-129.48374923534</c:v>
                </c:pt>
                <c:pt idx="6">
                  <c:v>-138.9339808501663</c:v>
                </c:pt>
                <c:pt idx="7">
                  <c:v>-148.2628690964902</c:v>
                </c:pt>
                <c:pt idx="8">
                  <c:v>-157.4653889849433</c:v>
                </c:pt>
                <c:pt idx="9">
                  <c:v>-166.536646517703</c:v>
                </c:pt>
                <c:pt idx="10">
                  <c:v>-175.4719771198706</c:v>
                </c:pt>
                <c:pt idx="11">
                  <c:v>-184.267013463168</c:v>
                </c:pt>
                <c:pt idx="12">
                  <c:v>-192.9177300301253</c:v>
                </c:pt>
                <c:pt idx="13">
                  <c:v>-195.1061528319733</c:v>
                </c:pt>
                <c:pt idx="14">
                  <c:v>-203.4970478685336</c:v>
                </c:pt>
                <c:pt idx="15">
                  <c:v>-211.9458852162807</c:v>
                </c:pt>
                <c:pt idx="16">
                  <c:v>-220.1060176241022</c:v>
                </c:pt>
                <c:pt idx="17">
                  <c:v>-228.0992957702274</c:v>
                </c:pt>
                <c:pt idx="18">
                  <c:v>-235.928877475626</c:v>
                </c:pt>
                <c:pt idx="19">
                  <c:v>-243.597188050655</c:v>
                </c:pt>
                <c:pt idx="20">
                  <c:v>-251.1064115563404</c:v>
                </c:pt>
                <c:pt idx="21">
                  <c:v>-258.4585666801595</c:v>
                </c:pt>
                <c:pt idx="22">
                  <c:v>-265.6555629626364</c:v>
                </c:pt>
                <c:pt idx="23">
                  <c:v>-272.6992430036171</c:v>
                </c:pt>
                <c:pt idx="24">
                  <c:v>-279.5914138149656</c:v>
                </c:pt>
                <c:pt idx="25">
                  <c:v>-286.3338697878244</c:v>
                </c:pt>
                <c:pt idx="26">
                  <c:v>-292.9174286033667</c:v>
                </c:pt>
                <c:pt idx="27">
                  <c:v>-299.3551308735696</c:v>
                </c:pt>
                <c:pt idx="28">
                  <c:v>-305.6491122058087</c:v>
                </c:pt>
                <c:pt idx="29">
                  <c:v>-311.8009100856434</c:v>
                </c:pt>
                <c:pt idx="30">
                  <c:v>-317.8123244280432</c:v>
                </c:pt>
                <c:pt idx="31">
                  <c:v>-323.685204757432</c:v>
                </c:pt>
                <c:pt idx="32">
                  <c:v>-329.4214461231386</c:v>
                </c:pt>
                <c:pt idx="33">
                  <c:v>-335.0229858840248</c:v>
                </c:pt>
                <c:pt idx="34">
                  <c:v>-340.4918001348706</c:v>
                </c:pt>
                <c:pt idx="35">
                  <c:v>-345.8298999101862</c:v>
                </c:pt>
                <c:pt idx="36">
                  <c:v>-351.0393272735399</c:v>
                </c:pt>
                <c:pt idx="37">
                  <c:v>-356.1221513753807</c:v>
                </c:pt>
                <c:pt idx="38">
                  <c:v>-361.0804645400585</c:v>
                </c:pt>
                <c:pt idx="39">
                  <c:v>-365.9163593717032</c:v>
                </c:pt>
                <c:pt idx="40">
                  <c:v>-370.6319639010342</c:v>
                </c:pt>
                <c:pt idx="41">
                  <c:v>-375.2294185646969</c:v>
                </c:pt>
                <c:pt idx="42">
                  <c:v>-379.7108716376715</c:v>
                </c:pt>
                <c:pt idx="43">
                  <c:v>-384.078476394232</c:v>
                </c:pt>
                <c:pt idx="44">
                  <c:v>-388.3343880505792</c:v>
                </c:pt>
                <c:pt idx="45">
                  <c:v>-392.4807608695355</c:v>
                </c:pt>
                <c:pt idx="46">
                  <c:v>-396.5197454280333</c:v>
                </c:pt>
                <c:pt idx="47">
                  <c:v>-400.4534860527183</c:v>
                </c:pt>
                <c:pt idx="48">
                  <c:v>-404.2841184164998</c:v>
                </c:pt>
                <c:pt idx="49">
                  <c:v>-408.0137672958517</c:v>
                </c:pt>
                <c:pt idx="50">
                  <c:v>-411.6445444843213</c:v>
                </c:pt>
                <c:pt idx="51">
                  <c:v>-415.1785468560884</c:v>
                </c:pt>
                <c:pt idx="52">
                  <c:v>-418.6178545422188</c:v>
                </c:pt>
                <c:pt idx="53">
                  <c:v>-421.9645293155372</c:v>
                </c:pt>
                <c:pt idx="54">
                  <c:v>-425.220613074649</c:v>
                </c:pt>
                <c:pt idx="55">
                  <c:v>-428.3881264543505</c:v>
                </c:pt>
                <c:pt idx="56">
                  <c:v>-431.4690675595812</c:v>
                </c:pt>
                <c:pt idx="57">
                  <c:v>-434.4654108164377</c:v>
                </c:pt>
                <c:pt idx="58">
                  <c:v>-437.3791059335072</c:v>
                </c:pt>
                <c:pt idx="59">
                  <c:v>-440.2120769691463</c:v>
                </c:pt>
                <c:pt idx="60">
                  <c:v>-442.966221497869</c:v>
                </c:pt>
                <c:pt idx="61">
                  <c:v>-445.6434098718055</c:v>
                </c:pt>
                <c:pt idx="62">
                  <c:v>-448.2454845709144</c:v>
                </c:pt>
                <c:pt idx="63">
                  <c:v>-450.7742596372573</c:v>
                </c:pt>
                <c:pt idx="64">
                  <c:v>-453.2315201882336</c:v>
                </c:pt>
                <c:pt idx="65">
                  <c:v>-455.6190220050721</c:v>
                </c:pt>
                <c:pt idx="66">
                  <c:v>-457.938491190378</c:v>
                </c:pt>
                <c:pt idx="67">
                  <c:v>-460.1916238922257</c:v>
                </c:pt>
                <c:pt idx="68">
                  <c:v>-462.380086089117</c:v>
                </c:pt>
                <c:pt idx="69">
                  <c:v>-464.505513432754</c:v>
                </c:pt>
                <c:pt idx="70">
                  <c:v>-466.569511144755</c:v>
                </c:pt>
                <c:pt idx="71">
                  <c:v>-468.5736539637528</c:v>
                </c:pt>
                <c:pt idx="72">
                  <c:v>-470.519486138117</c:v>
                </c:pt>
                <c:pt idx="73">
                  <c:v>-472.4085214635085</c:v>
                </c:pt>
                <c:pt idx="74">
                  <c:v>-474.2422433603205</c:v>
                </c:pt>
                <c:pt idx="75">
                  <c:v>-476.0221049877545</c:v>
                </c:pt>
                <c:pt idx="76">
                  <c:v>-477.7495293938354</c:v>
                </c:pt>
                <c:pt idx="77">
                  <c:v>-479.4259096956339</c:v>
                </c:pt>
                <c:pt idx="78">
                  <c:v>-481.0526092907441</c:v>
                </c:pt>
                <c:pt idx="79">
                  <c:v>-482.6309620942793</c:v>
                </c:pt>
                <c:pt idx="80">
                  <c:v>-484.1622728008587</c:v>
                </c:pt>
                <c:pt idx="81">
                  <c:v>-485.647817169709</c:v>
                </c:pt>
                <c:pt idx="82">
                  <c:v>-487.0888423296255</c:v>
                </c:pt>
                <c:pt idx="83">
                  <c:v>-488.486567103044</c:v>
                </c:pt>
                <c:pt idx="84">
                  <c:v>-489.8421823461468</c:v>
                </c:pt>
                <c:pt idx="85">
                  <c:v>-491.1568513053007</c:v>
                </c:pt>
                <c:pt idx="86">
                  <c:v>-492.431709985528</c:v>
                </c:pt>
                <c:pt idx="87">
                  <c:v>-493.6678675321891</c:v>
                </c:pt>
                <c:pt idx="88">
                  <c:v>-494.8664066224664</c:v>
                </c:pt>
                <c:pt idx="89">
                  <c:v>-496.0283838662505</c:v>
                </c:pt>
                <c:pt idx="90">
                  <c:v>-497.154830215255</c:v>
                </c:pt>
                <c:pt idx="91">
                  <c:v>-498.2467513785832</c:v>
                </c:pt>
                <c:pt idx="92">
                  <c:v>-499.3051282441135</c:v>
                </c:pt>
                <c:pt idx="93">
                  <c:v>-500.3309173047001</c:v>
                </c:pt>
                <c:pt idx="94">
                  <c:v>-501.3250510882061</c:v>
                </c:pt>
                <c:pt idx="95">
                  <c:v>-502.2884385895358</c:v>
                </c:pt>
                <c:pt idx="96">
                  <c:v>-503.2219657058648</c:v>
                </c:pt>
                <c:pt idx="97">
                  <c:v>-504.1264956722262</c:v>
                </c:pt>
                <c:pt idx="98">
                  <c:v>-505.002869498001</c:v>
                </c:pt>
                <c:pt idx="99">
                  <c:v>-505.851906402826</c:v>
                </c:pt>
                <c:pt idx="100">
                  <c:v>-506.6744042522478</c:v>
                </c:pt>
                <c:pt idx="101">
                  <c:v>-507.4711399914513</c:v>
                </c:pt>
                <c:pt idx="102">
                  <c:v>-508.2428700777381</c:v>
                </c:pt>
                <c:pt idx="103">
                  <c:v>-508.9903309100266</c:v>
                </c:pt>
                <c:pt idx="104">
                  <c:v>-509.7142392555268</c:v>
                </c:pt>
                <c:pt idx="105">
                  <c:v>-510.415292673988</c:v>
                </c:pt>
                <c:pt idx="106">
                  <c:v>-511.0941699366575</c:v>
                </c:pt>
                <c:pt idx="107">
                  <c:v>-511.7515314439966</c:v>
                </c:pt>
                <c:pt idx="108">
                  <c:v>-512.3880196355931</c:v>
                </c:pt>
                <c:pt idx="109">
                  <c:v>-513.0042593986562</c:v>
                </c:pt>
                <c:pt idx="110">
                  <c:v>-513.6008584698937</c:v>
                </c:pt>
                <c:pt idx="111">
                  <c:v>-514.178407833042</c:v>
                </c:pt>
                <c:pt idx="112">
                  <c:v>-514.7374821109004</c:v>
                </c:pt>
                <c:pt idx="113">
                  <c:v>-515.2786399519131</c:v>
                </c:pt>
                <c:pt idx="114">
                  <c:v>-515.8024244112441</c:v>
                </c:pt>
                <c:pt idx="115">
                  <c:v>-516.309363326638</c:v>
                </c:pt>
                <c:pt idx="116">
                  <c:v>-516.7999696869483</c:v>
                </c:pt>
                <c:pt idx="117">
                  <c:v>-517.27474199654</c:v>
                </c:pt>
                <c:pt idx="118">
                  <c:v>-517.734164632273</c:v>
                </c:pt>
                <c:pt idx="119">
                  <c:v>-518.1787081951332</c:v>
                </c:pt>
              </c:numCache>
            </c:numRef>
          </c:yVal>
          <c:smooth val="0"/>
          <c:extLst xmlns:c16r2="http://schemas.microsoft.com/office/drawing/2015/06/chart">
            <c:ext xmlns:c16="http://schemas.microsoft.com/office/drawing/2014/chart" uri="{C3380CC4-5D6E-409C-BE32-E72D297353CC}">
              <c16:uniqueId val="{00000002-2D08-438A-83A7-18DB7A44F5F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18.79020744489935</c:v>
                </c:pt>
                <c:pt idx="2">
                  <c:v>-74.35248539430525</c:v>
                </c:pt>
                <c:pt idx="3">
                  <c:v>-56.35001797281984</c:v>
                </c:pt>
                <c:pt idx="4">
                  <c:v>-61.92808367996986</c:v>
                </c:pt>
                <c:pt idx="5">
                  <c:v>-67.49791070795616</c:v>
                </c:pt>
                <c:pt idx="6">
                  <c:v>-73.054925291397</c:v>
                </c:pt>
                <c:pt idx="7">
                  <c:v>-78.59447085974351</c:v>
                </c:pt>
                <c:pt idx="8">
                  <c:v>-84.111912641034</c:v>
                </c:pt>
                <c:pt idx="9">
                  <c:v>-89.6027063826028</c:v>
                </c:pt>
                <c:pt idx="10">
                  <c:v>-95.06244794094164</c:v>
                </c:pt>
                <c:pt idx="11">
                  <c:v>-100.4869082325658</c:v>
                </c:pt>
                <c:pt idx="12">
                  <c:v>-105.8720569872166</c:v>
                </c:pt>
                <c:pt idx="13">
                  <c:v>-108.0563638645654</c:v>
                </c:pt>
                <c:pt idx="14">
                  <c:v>-113.5604311329025</c:v>
                </c:pt>
                <c:pt idx="15">
                  <c:v>-119.0444213535757</c:v>
                </c:pt>
                <c:pt idx="16">
                  <c:v>-124.4004118094381</c:v>
                </c:pt>
                <c:pt idx="17">
                  <c:v>-129.676841377248</c:v>
                </c:pt>
                <c:pt idx="18">
                  <c:v>-134.878277519878</c:v>
                </c:pt>
                <c:pt idx="19">
                  <c:v>-140.0078546635577</c:v>
                </c:pt>
                <c:pt idx="20">
                  <c:v>-145.0677337222733</c:v>
                </c:pt>
                <c:pt idx="21">
                  <c:v>-150.0593527306228</c:v>
                </c:pt>
                <c:pt idx="22">
                  <c:v>-154.9836191251998</c:v>
                </c:pt>
                <c:pt idx="23">
                  <c:v>-159.8410572246648</c:v>
                </c:pt>
                <c:pt idx="24">
                  <c:v>-164.6319210145812</c:v>
                </c:pt>
                <c:pt idx="25">
                  <c:v>-169.3562800790696</c:v>
                </c:pt>
                <c:pt idx="26">
                  <c:v>-174.008592698483</c:v>
                </c:pt>
                <c:pt idx="27">
                  <c:v>-178.5947050375071</c:v>
                </c:pt>
                <c:pt idx="28">
                  <c:v>-183.1144758147384</c:v>
                </c:pt>
                <c:pt idx="29">
                  <c:v>-187.5675663708425</c:v>
                </c:pt>
                <c:pt idx="30">
                  <c:v>-191.9537506715296</c:v>
                </c:pt>
                <c:pt idx="31">
                  <c:v>-196.2728492071928</c:v>
                </c:pt>
                <c:pt idx="32">
                  <c:v>-200.5247346592569</c:v>
                </c:pt>
                <c:pt idx="33">
                  <c:v>-204.7093355674351</c:v>
                </c:pt>
                <c:pt idx="34">
                  <c:v>-208.826638128452</c:v>
                </c:pt>
                <c:pt idx="35">
                  <c:v>-212.8766865987218</c:v>
                </c:pt>
                <c:pt idx="36">
                  <c:v>-216.8595826671644</c:v>
                </c:pt>
                <c:pt idx="37">
                  <c:v>-220.7754840796679</c:v>
                </c:pt>
                <c:pt idx="38">
                  <c:v>-224.6246027294183</c:v>
                </c:pt>
                <c:pt idx="39">
                  <c:v>-228.4071928464327</c:v>
                </c:pt>
                <c:pt idx="40">
                  <c:v>-232.1235685698399</c:v>
                </c:pt>
                <c:pt idx="41">
                  <c:v>-235.7740906633553</c:v>
                </c:pt>
                <c:pt idx="42">
                  <c:v>-239.3591634293407</c:v>
                </c:pt>
                <c:pt idx="43">
                  <c:v>-242.8792321358815</c:v>
                </c:pt>
                <c:pt idx="44">
                  <c:v>-246.3347803151646</c:v>
                </c:pt>
                <c:pt idx="45">
                  <c:v>-249.7263270971598</c:v>
                </c:pt>
                <c:pt idx="46">
                  <c:v>-253.054424604572</c:v>
                </c:pt>
                <c:pt idx="47">
                  <c:v>-256.319655424064</c:v>
                </c:pt>
                <c:pt idx="48">
                  <c:v>-259.5226301655093</c:v>
                </c:pt>
                <c:pt idx="49">
                  <c:v>-262.6639851163326</c:v>
                </c:pt>
                <c:pt idx="50">
                  <c:v>-265.7443799947723</c:v>
                </c:pt>
                <c:pt idx="51">
                  <c:v>-268.7644958054006</c:v>
                </c:pt>
                <c:pt idx="52">
                  <c:v>-271.7250327786466</c:v>
                </c:pt>
                <c:pt idx="53">
                  <c:v>-274.6267084476428</c:v>
                </c:pt>
                <c:pt idx="54">
                  <c:v>-277.470255804392</c:v>
                </c:pt>
                <c:pt idx="55">
                  <c:v>-280.2564215525105</c:v>
                </c:pt>
                <c:pt idx="56">
                  <c:v>-282.9859644543739</c:v>
                </c:pt>
                <c:pt idx="57">
                  <c:v>-285.6596537687874</c:v>
                </c:pt>
                <c:pt idx="58">
                  <c:v>-288.2782677765026</c:v>
                </c:pt>
                <c:pt idx="59">
                  <c:v>-290.8425923896375</c:v>
                </c:pt>
                <c:pt idx="60">
                  <c:v>-293.3534198418256</c:v>
                </c:pt>
                <c:pt idx="61">
                  <c:v>-295.811547455436</c:v>
                </c:pt>
                <c:pt idx="62">
                  <c:v>-298.2177764823766</c:v>
                </c:pt>
                <c:pt idx="63">
                  <c:v>-300.5729110152315</c:v>
                </c:pt>
                <c:pt idx="64">
                  <c:v>-302.877756965805</c:v>
                </c:pt>
                <c:pt idx="65">
                  <c:v>-305.133121106861</c:v>
                </c:pt>
                <c:pt idx="66">
                  <c:v>-307.3398101754283</c:v>
                </c:pt>
                <c:pt idx="67">
                  <c:v>-309.4986300333294</c:v>
                </c:pt>
                <c:pt idx="68">
                  <c:v>-311.6103848832936</c:v>
                </c:pt>
                <c:pt idx="69">
                  <c:v>-313.6758765367796</c:v>
                </c:pt>
                <c:pt idx="70">
                  <c:v>-315.6959037320846</c:v>
                </c:pt>
                <c:pt idx="71">
                  <c:v>-317.6712614991611</c:v>
                </c:pt>
                <c:pt idx="72">
                  <c:v>-319.6027405695713</c:v>
                </c:pt>
                <c:pt idx="73">
                  <c:v>-321.4911268285927</c:v>
                </c:pt>
                <c:pt idx="74">
                  <c:v>-323.3372008079987</c:v>
                </c:pt>
                <c:pt idx="75">
                  <c:v>-325.1417372169792</c:v>
                </c:pt>
                <c:pt idx="76">
                  <c:v>-326.9055045091463</c:v>
                </c:pt>
                <c:pt idx="77">
                  <c:v>-328.629264484156</c:v>
                </c:pt>
                <c:pt idx="78">
                  <c:v>-330.3137719215465</c:v>
                </c:pt>
                <c:pt idx="79">
                  <c:v>-331.9597742459408</c:v>
                </c:pt>
                <c:pt idx="80">
                  <c:v>-333.5680112207247</c:v>
                </c:pt>
                <c:pt idx="81">
                  <c:v>-335.1392146700474</c:v>
                </c:pt>
                <c:pt idx="82">
                  <c:v>-336.6741082263235</c:v>
                </c:pt>
                <c:pt idx="83">
                  <c:v>-338.1734071026493</c:v>
                </c:pt>
                <c:pt idx="84">
                  <c:v>-339.6378178890481</c:v>
                </c:pt>
                <c:pt idx="85">
                  <c:v>-341.0680383697454</c:v>
                </c:pt>
                <c:pt idx="86">
                  <c:v>-342.4647573621816</c:v>
                </c:pt>
                <c:pt idx="87">
                  <c:v>-343.8286545750888</c:v>
                </c:pt>
                <c:pt idx="88">
                  <c:v>-345.1604004854252</c:v>
                </c:pt>
                <c:pt idx="89">
                  <c:v>-346.4606562325279</c:v>
                </c:pt>
                <c:pt idx="90">
                  <c:v>-347.7300735288736</c:v>
                </c:pt>
                <c:pt idx="91">
                  <c:v>-348.9692945862498</c:v>
                </c:pt>
                <c:pt idx="92">
                  <c:v>-350.178952056438</c:v>
                </c:pt>
                <c:pt idx="93">
                  <c:v>-351.3596689855076</c:v>
                </c:pt>
                <c:pt idx="94">
                  <c:v>-352.5120587816036</c:v>
                </c:pt>
                <c:pt idx="95">
                  <c:v>-353.6367251935316</c:v>
                </c:pt>
                <c:pt idx="96">
                  <c:v>-354.7342623020122</c:v>
                </c:pt>
                <c:pt idx="97">
                  <c:v>-355.8052545206227</c:v>
                </c:pt>
                <c:pt idx="98">
                  <c:v>-356.8502766071306</c:v>
                </c:pt>
                <c:pt idx="99">
                  <c:v>-357.869893683801</c:v>
                </c:pt>
                <c:pt idx="100">
                  <c:v>-358.8646612665471</c:v>
                </c:pt>
                <c:pt idx="101">
                  <c:v>-359.8351253020355</c:v>
                </c:pt>
                <c:pt idx="102">
                  <c:v>-360.7818222125732</c:v>
                </c:pt>
                <c:pt idx="103">
                  <c:v>-361.7052789475636</c:v>
                </c:pt>
                <c:pt idx="104">
                  <c:v>-362.6060130417445</c:v>
                </c:pt>
                <c:pt idx="105">
                  <c:v>-363.4845326793784</c:v>
                </c:pt>
                <c:pt idx="106">
                  <c:v>-364.3413367639677</c:v>
                </c:pt>
                <c:pt idx="107">
                  <c:v>-365.1769149933207</c:v>
                </c:pt>
                <c:pt idx="108">
                  <c:v>-365.9917479389885</c:v>
                </c:pt>
                <c:pt idx="109">
                  <c:v>-366.7863071302509</c:v>
                </c:pt>
                <c:pt idx="110">
                  <c:v>-367.5610551420716</c:v>
                </c:pt>
                <c:pt idx="111">
                  <c:v>-368.3164456869998</c:v>
                </c:pt>
                <c:pt idx="112">
                  <c:v>-369.0529237095361</c:v>
                </c:pt>
                <c:pt idx="113">
                  <c:v>-369.7709254845504</c:v>
                </c:pt>
                <c:pt idx="114">
                  <c:v>-370.4708787176986</c:v>
                </c:pt>
                <c:pt idx="115">
                  <c:v>-371.1532026484837</c:v>
                </c:pt>
                <c:pt idx="116">
                  <c:v>-371.8183081556272</c:v>
                </c:pt>
                <c:pt idx="117">
                  <c:v>-372.4665978640114</c:v>
                </c:pt>
                <c:pt idx="118">
                  <c:v>-373.0984662539722</c:v>
                </c:pt>
                <c:pt idx="119">
                  <c:v>-373.7142997709961</c:v>
                </c:pt>
              </c:numCache>
            </c:numRef>
          </c:yVal>
          <c:smooth val="0"/>
          <c:extLst xmlns:c16r2="http://schemas.microsoft.com/office/drawing/2015/06/chart">
            <c:ext xmlns:c16="http://schemas.microsoft.com/office/drawing/2014/chart" uri="{C3380CC4-5D6E-409C-BE32-E72D297353CC}">
              <c16:uniqueId val="{00000003-2D08-438A-83A7-18DB7A44F5F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34.48243390806056</c:v>
                </c:pt>
                <c:pt idx="2">
                  <c:v>-147.2601645587893</c:v>
                </c:pt>
                <c:pt idx="3">
                  <c:v>-110.2236926024998</c:v>
                </c:pt>
                <c:pt idx="4">
                  <c:v>-119.9243846098198</c:v>
                </c:pt>
                <c:pt idx="5">
                  <c:v>-129.5242034260409</c:v>
                </c:pt>
                <c:pt idx="6">
                  <c:v>-139.0189152894673</c:v>
                </c:pt>
                <c:pt idx="7">
                  <c:v>-148.4039408654444</c:v>
                </c:pt>
                <c:pt idx="8">
                  <c:v>-157.674582905507</c:v>
                </c:pt>
                <c:pt idx="9">
                  <c:v>-166.8261754642826</c:v>
                </c:pt>
                <c:pt idx="10">
                  <c:v>-175.8541920548087</c:v>
                </c:pt>
                <c:pt idx="11">
                  <c:v>-184.7543224302008</c:v>
                </c:pt>
                <c:pt idx="12">
                  <c:v>-193.522525407805</c:v>
                </c:pt>
                <c:pt idx="13">
                  <c:v>-195.8396352650434</c:v>
                </c:pt>
                <c:pt idx="14">
                  <c:v>-204.4132198532006</c:v>
                </c:pt>
                <c:pt idx="15">
                  <c:v>-212.9794402473181</c:v>
                </c:pt>
                <c:pt idx="16">
                  <c:v>-221.3030707777216</c:v>
                </c:pt>
                <c:pt idx="17">
                  <c:v>-229.4709465656324</c:v>
                </c:pt>
                <c:pt idx="18">
                  <c:v>-237.4859961337952</c:v>
                </c:pt>
                <c:pt idx="19">
                  <c:v>-245.3504543495783</c:v>
                </c:pt>
                <c:pt idx="20">
                  <c:v>-253.0662566913325</c:v>
                </c:pt>
                <c:pt idx="21">
                  <c:v>-260.6351260157171</c:v>
                </c:pt>
                <c:pt idx="22">
                  <c:v>-268.0586381448084</c:v>
                </c:pt>
                <c:pt idx="23">
                  <c:v>-275.3382718474936</c:v>
                </c:pt>
                <c:pt idx="24">
                  <c:v>-282.4754466873601</c:v>
                </c:pt>
                <c:pt idx="25">
                  <c:v>-289.4715514429938</c:v>
                </c:pt>
                <c:pt idx="26">
                  <c:v>-296.3169811019452</c:v>
                </c:pt>
                <c:pt idx="27">
                  <c:v>-303.0244084777605</c:v>
                </c:pt>
                <c:pt idx="28">
                  <c:v>-309.5954005320109</c:v>
                </c:pt>
                <c:pt idx="29">
                  <c:v>-316.0311204181698</c:v>
                </c:pt>
                <c:pt idx="30">
                  <c:v>-322.3329299957222</c:v>
                </c:pt>
                <c:pt idx="31">
                  <c:v>-328.502241349086</c:v>
                </c:pt>
                <c:pt idx="32">
                  <c:v>-334.5405148767113</c:v>
                </c:pt>
                <c:pt idx="33">
                  <c:v>-340.4492576072425</c:v>
                </c:pt>
                <c:pt idx="34">
                  <c:v>-346.2300209454696</c:v>
                </c:pt>
                <c:pt idx="35">
                  <c:v>-351.8843980109214</c:v>
                </c:pt>
                <c:pt idx="36">
                  <c:v>-357.4140207017153</c:v>
                </c:pt>
                <c:pt idx="37">
                  <c:v>-362.8205565830121</c:v>
                </c:pt>
                <c:pt idx="38">
                  <c:v>-368.105705679156</c:v>
                </c:pt>
                <c:pt idx="39">
                  <c:v>-373.2711781631314</c:v>
                </c:pt>
                <c:pt idx="40">
                  <c:v>-378.3187300889604</c:v>
                </c:pt>
                <c:pt idx="41">
                  <c:v>-383.2501404579652</c:v>
                </c:pt>
                <c:pt idx="42">
                  <c:v>-388.0672073245241</c:v>
                </c:pt>
                <c:pt idx="43">
                  <c:v>-392.7717450929989</c:v>
                </c:pt>
                <c:pt idx="44">
                  <c:v>-397.365581645423</c:v>
                </c:pt>
                <c:pt idx="45">
                  <c:v>-401.8505555719746</c:v>
                </c:pt>
                <c:pt idx="46">
                  <c:v>-406.2285135158617</c:v>
                </c:pt>
                <c:pt idx="47">
                  <c:v>-410.5013076366739</c:v>
                </c:pt>
                <c:pt idx="48">
                  <c:v>-414.670793195466</c:v>
                </c:pt>
                <c:pt idx="49">
                  <c:v>-418.7388262636196</c:v>
                </c:pt>
                <c:pt idx="50">
                  <c:v>-422.7072615535653</c:v>
                </c:pt>
                <c:pt idx="51">
                  <c:v>-426.577950371271</c:v>
                </c:pt>
                <c:pt idx="52">
                  <c:v>-430.3527386561036</c:v>
                </c:pt>
                <c:pt idx="53">
                  <c:v>-434.0334652048277</c:v>
                </c:pt>
                <c:pt idx="54">
                  <c:v>-437.6219599764862</c:v>
                </c:pt>
                <c:pt idx="55">
                  <c:v>-441.120042504419</c:v>
                </c:pt>
                <c:pt idx="56">
                  <c:v>-444.5295204188333</c:v>
                </c:pt>
                <c:pt idx="57">
                  <c:v>-447.8521880718126</c:v>
                </c:pt>
                <c:pt idx="58">
                  <c:v>-451.0898252617808</c:v>
                </c:pt>
                <c:pt idx="59">
                  <c:v>-454.2441960558135</c:v>
                </c:pt>
                <c:pt idx="60">
                  <c:v>-457.3170477021811</c:v>
                </c:pt>
                <c:pt idx="61">
                  <c:v>-460.310109632379</c:v>
                </c:pt>
                <c:pt idx="62">
                  <c:v>-463.2250925469596</c:v>
                </c:pt>
                <c:pt idx="63">
                  <c:v>-466.0636875820674</c:v>
                </c:pt>
                <c:pt idx="64">
                  <c:v>-468.8275655526322</c:v>
                </c:pt>
                <c:pt idx="65">
                  <c:v>-471.5183762688466</c:v>
                </c:pt>
                <c:pt idx="66">
                  <c:v>-474.1377479217082</c:v>
                </c:pt>
                <c:pt idx="67">
                  <c:v>-476.6872865351943</c:v>
                </c:pt>
                <c:pt idx="68">
                  <c:v>-479.1685754804384</c:v>
                </c:pt>
                <c:pt idx="69">
                  <c:v>-481.5831750496788</c:v>
                </c:pt>
                <c:pt idx="70">
                  <c:v>-483.932622086426</c:v>
                </c:pt>
                <c:pt idx="71">
                  <c:v>-486.218429667626</c:v>
                </c:pt>
                <c:pt idx="72">
                  <c:v>-488.4420868378693</c:v>
                </c:pt>
                <c:pt idx="73">
                  <c:v>-490.6050583884989</c:v>
                </c:pt>
                <c:pt idx="74">
                  <c:v>-492.70878468312</c:v>
                </c:pt>
                <c:pt idx="75">
                  <c:v>-494.7546815245607</c:v>
                </c:pt>
                <c:pt idx="76">
                  <c:v>-496.7441400593634</c:v>
                </c:pt>
                <c:pt idx="77">
                  <c:v>-498.6785267222039</c:v>
                </c:pt>
                <c:pt idx="78">
                  <c:v>-500.5591832121754</c:v>
                </c:pt>
                <c:pt idx="79">
                  <c:v>-502.3874265028498</c:v>
                </c:pt>
                <c:pt idx="80">
                  <c:v>-504.1645488819485</c:v>
                </c:pt>
                <c:pt idx="81">
                  <c:v>-505.8918180194178</c:v>
                </c:pt>
                <c:pt idx="82">
                  <c:v>-507.5704770616831</c:v>
                </c:pt>
                <c:pt idx="83">
                  <c:v>-509.2017447496816</c:v>
                </c:pt>
                <c:pt idx="84">
                  <c:v>-510.7868155608066</c:v>
                </c:pt>
                <c:pt idx="85">
                  <c:v>-512.3268598699474</c:v>
                </c:pt>
                <c:pt idx="86">
                  <c:v>-513.8230241316044</c:v>
                </c:pt>
                <c:pt idx="87">
                  <c:v>-515.276431078455</c:v>
                </c:pt>
                <c:pt idx="88">
                  <c:v>-516.688179937041</c:v>
                </c:pt>
                <c:pt idx="89">
                  <c:v>-518.059346658003</c:v>
                </c:pt>
                <c:pt idx="90">
                  <c:v>-519.390984160129</c:v>
                </c:pt>
                <c:pt idx="91">
                  <c:v>-520.684122586872</c:v>
                </c:pt>
                <c:pt idx="92">
                  <c:v>-521.9397695743175</c:v>
                </c:pt>
                <c:pt idx="93">
                  <c:v>-523.1589105282855</c:v>
                </c:pt>
                <c:pt idx="94">
                  <c:v>-524.3425089127053</c:v>
                </c:pt>
                <c:pt idx="95">
                  <c:v>-525.491506543116</c:v>
                </c:pt>
                <c:pt idx="96">
                  <c:v>-526.6068238904307</c:v>
                </c:pt>
                <c:pt idx="97">
                  <c:v>-527.6893603887838</c:v>
                </c:pt>
                <c:pt idx="98">
                  <c:v>-528.739994749987</c:v>
                </c:pt>
                <c:pt idx="99">
                  <c:v>-529.7595852825107</c:v>
                </c:pt>
                <c:pt idx="100">
                  <c:v>-530.748970213845</c:v>
                </c:pt>
                <c:pt idx="101">
                  <c:v>-531.7089680174666</c:v>
                </c:pt>
                <c:pt idx="102">
                  <c:v>-532.6403777409141</c:v>
                </c:pt>
                <c:pt idx="103">
                  <c:v>-533.5439793370331</c:v>
                </c:pt>
                <c:pt idx="104">
                  <c:v>-534.4205339967775</c:v>
                </c:pt>
                <c:pt idx="105">
                  <c:v>-535.270784481185</c:v>
                </c:pt>
                <c:pt idx="106">
                  <c:v>-536.0954554567742</c:v>
                </c:pt>
                <c:pt idx="107">
                  <c:v>-536.8952538282024</c:v>
                </c:pt>
                <c:pt idx="108">
                  <c:v>-537.670869072172</c:v>
                </c:pt>
                <c:pt idx="109">
                  <c:v>-538.4229735695666</c:v>
                </c:pt>
                <c:pt idx="110">
                  <c:v>-539.1522229373259</c:v>
                </c:pt>
                <c:pt idx="111">
                  <c:v>-539.8592563575984</c:v>
                </c:pt>
                <c:pt idx="112">
                  <c:v>-540.5446969060067</c:v>
                </c:pt>
                <c:pt idx="113">
                  <c:v>-541.2091518774304</c:v>
                </c:pt>
                <c:pt idx="114">
                  <c:v>-541.8532131092018</c:v>
                </c:pt>
                <c:pt idx="115">
                  <c:v>-542.4774573019313</c:v>
                </c:pt>
                <c:pt idx="116">
                  <c:v>-543.082446337019</c:v>
                </c:pt>
                <c:pt idx="117">
                  <c:v>-543.668727591712</c:v>
                </c:pt>
                <c:pt idx="118">
                  <c:v>-544.236834249812</c:v>
                </c:pt>
                <c:pt idx="119">
                  <c:v>-544.787285610124</c:v>
                </c:pt>
              </c:numCache>
            </c:numRef>
          </c:yVal>
          <c:smooth val="0"/>
          <c:extLst xmlns:c16r2="http://schemas.microsoft.com/office/drawing/2015/06/chart">
            <c:ext xmlns:c16="http://schemas.microsoft.com/office/drawing/2014/chart" uri="{C3380CC4-5D6E-409C-BE32-E72D297353CC}">
              <c16:uniqueId val="{00000004-2D08-438A-83A7-18DB7A44F5F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90.4282477280467</c:v>
                </c:pt>
                <c:pt idx="2">
                  <c:v>-100.2694694361671</c:v>
                </c:pt>
                <c:pt idx="3">
                  <c:v>-109.9567372495076</c:v>
                </c:pt>
                <c:pt idx="4">
                  <c:v>-119.491604517214</c:v>
                </c:pt>
                <c:pt idx="5">
                  <c:v>-128.8716968852095</c:v>
                </c:pt>
                <c:pt idx="6">
                  <c:v>-138.0941516381317</c:v>
                </c:pt>
                <c:pt idx="7">
                  <c:v>-147.1558872505557</c:v>
                </c:pt>
                <c:pt idx="8">
                  <c:v>-156.0537921066716</c:v>
                </c:pt>
                <c:pt idx="9">
                  <c:v>-164.7848606458974</c:v>
                </c:pt>
                <c:pt idx="10">
                  <c:v>-173.3462893886135</c:v>
                </c:pt>
                <c:pt idx="11">
                  <c:v>-181.7355424241032</c:v>
                </c:pt>
                <c:pt idx="12">
                  <c:v>-189.9503937593072</c:v>
                </c:pt>
                <c:pt idx="13">
                  <c:v>-191.6735240330162</c:v>
                </c:pt>
                <c:pt idx="14">
                  <c:v>-199.9159771162231</c:v>
                </c:pt>
                <c:pt idx="15">
                  <c:v>-207.8987277570668</c:v>
                </c:pt>
                <c:pt idx="16">
                  <c:v>-215.6633800160998</c:v>
                </c:pt>
                <c:pt idx="17">
                  <c:v>-223.2206980710507</c:v>
                </c:pt>
                <c:pt idx="18">
                  <c:v>-230.5793504599787</c:v>
                </c:pt>
                <c:pt idx="19">
                  <c:v>-237.746494129722</c:v>
                </c:pt>
                <c:pt idx="20">
                  <c:v>-244.7281391840625</c:v>
                </c:pt>
                <c:pt idx="21">
                  <c:v>-251.5294292738217</c:v>
                </c:pt>
                <c:pt idx="22">
                  <c:v>-258.1548569359583</c:v>
                </c:pt>
                <c:pt idx="23">
                  <c:v>-264.608428535601</c:v>
                </c:pt>
                <c:pt idx="24">
                  <c:v>-270.8937901875942</c:v>
                </c:pt>
                <c:pt idx="25">
                  <c:v>-277.0143234905372</c:v>
                </c:pt>
                <c:pt idx="26">
                  <c:v>-282.9651406006996</c:v>
                </c:pt>
                <c:pt idx="27">
                  <c:v>-288.7580031098041</c:v>
                </c:pt>
                <c:pt idx="28">
                  <c:v>-294.3957253562866</c:v>
                </c:pt>
                <c:pt idx="29">
                  <c:v>-299.8810834555005</c:v>
                </c:pt>
                <c:pt idx="30">
                  <c:v>-305.2168295001138</c:v>
                </c:pt>
                <c:pt idx="31">
                  <c:v>-310.4057026267801</c:v>
                </c:pt>
                <c:pt idx="32">
                  <c:v>-315.4504366135226</c:v>
                </c:pt>
                <c:pt idx="33">
                  <c:v>-320.3537644172502</c:v>
                </c:pt>
                <c:pt idx="34">
                  <c:v>-325.1184204321071</c:v>
                </c:pt>
                <c:pt idx="35">
                  <c:v>-329.7471410732287</c:v>
                </c:pt>
                <c:pt idx="36">
                  <c:v>-334.242664148249</c:v>
                </c:pt>
                <c:pt idx="37">
                  <c:v>-338.6077273699921</c:v>
                </c:pt>
                <c:pt idx="38">
                  <c:v>-342.8450662822979</c:v>
                </c:pt>
                <c:pt idx="39">
                  <c:v>-346.9574014922836</c:v>
                </c:pt>
                <c:pt idx="40">
                  <c:v>-350.9474576126631</c:v>
                </c:pt>
                <c:pt idx="41">
                  <c:v>-354.8179489103968</c:v>
                </c:pt>
                <c:pt idx="42">
                  <c:v>-358.5715764945052</c:v>
                </c:pt>
                <c:pt idx="43">
                  <c:v>-362.2110255728039</c:v>
                </c:pt>
                <c:pt idx="44">
                  <c:v>-365.7389627859666</c:v>
                </c:pt>
                <c:pt idx="45">
                  <c:v>-369.1580336513325</c:v>
                </c:pt>
                <c:pt idx="46">
                  <c:v>-372.4708601421516</c:v>
                </c:pt>
                <c:pt idx="47">
                  <c:v>-375.6800384150628</c:v>
                </c:pt>
                <c:pt idx="48">
                  <c:v>-378.7881366961946</c:v>
                </c:pt>
                <c:pt idx="49">
                  <c:v>-381.7976933291375</c:v>
                </c:pt>
                <c:pt idx="50">
                  <c:v>-384.7112149866715</c:v>
                </c:pt>
                <c:pt idx="51">
                  <c:v>-387.5311750437667</c:v>
                </c:pt>
                <c:pt idx="52">
                  <c:v>-390.260012095423</c:v>
                </c:pt>
                <c:pt idx="53">
                  <c:v>-392.9001286564452</c:v>
                </c:pt>
                <c:pt idx="54">
                  <c:v>-395.4538899921935</c:v>
                </c:pt>
                <c:pt idx="55">
                  <c:v>-397.9236230916358</c:v>
                </c:pt>
                <c:pt idx="56">
                  <c:v>-400.3116157743024</c:v>
                </c:pt>
                <c:pt idx="57">
                  <c:v>-402.6201159245537</c:v>
                </c:pt>
                <c:pt idx="58">
                  <c:v>-404.8513308460168</c:v>
                </c:pt>
                <c:pt idx="59">
                  <c:v>-407.0074267296004</c:v>
                </c:pt>
                <c:pt idx="60">
                  <c:v>-409.0905282280636</c:v>
                </c:pt>
                <c:pt idx="61">
                  <c:v>-411.1027181289537</c:v>
                </c:pt>
                <c:pt idx="62">
                  <c:v>-413.0460371224453</c:v>
                </c:pt>
                <c:pt idx="63">
                  <c:v>-414.9224836539597</c:v>
                </c:pt>
                <c:pt idx="64">
                  <c:v>-416.7340138589186</c:v>
                </c:pt>
                <c:pt idx="65">
                  <c:v>-418.482541571022</c:v>
                </c:pt>
                <c:pt idx="66">
                  <c:v>-420.1699384007661</c:v>
                </c:pt>
                <c:pt idx="67">
                  <c:v>-421.7980338773039</c:v>
                </c:pt>
                <c:pt idx="68">
                  <c:v>-423.3686156495387</c:v>
                </c:pt>
                <c:pt idx="69">
                  <c:v>-424.8834297407557</c:v>
                </c:pt>
                <c:pt idx="70">
                  <c:v>-426.3441808534171</c:v>
                </c:pt>
                <c:pt idx="71">
                  <c:v>-427.7525327195945</c:v>
                </c:pt>
                <c:pt idx="72">
                  <c:v>-429.1101084911625</c:v>
                </c:pt>
                <c:pt idx="73">
                  <c:v>-430.418491169543</c:v>
                </c:pt>
                <c:pt idx="74">
                  <c:v>-431.679224067517</c:v>
                </c:pt>
                <c:pt idx="75">
                  <c:v>-432.893811303009</c:v>
                </c:pt>
                <c:pt idx="76">
                  <c:v>-434.0637183188919</c:v>
                </c:pt>
                <c:pt idx="77">
                  <c:v>-435.1903724281966</c:v>
                </c:pt>
                <c:pt idx="78">
                  <c:v>-436.2751633805237</c:v>
                </c:pt>
                <c:pt idx="79">
                  <c:v>-437.3194439469426</c:v>
                </c:pt>
                <c:pt idx="80">
                  <c:v>-438.3245305227028</c:v>
                </c:pt>
                <c:pt idx="81">
                  <c:v>-439.2917037423366</c:v>
                </c:pt>
                <c:pt idx="82">
                  <c:v>-440.2222091085221</c:v>
                </c:pt>
                <c:pt idx="83">
                  <c:v>-441.117257630236</c:v>
                </c:pt>
                <c:pt idx="84">
                  <c:v>-441.9780264689566</c:v>
                </c:pt>
                <c:pt idx="85">
                  <c:v>-442.805659591877</c:v>
                </c:pt>
                <c:pt idx="86">
                  <c:v>-443.6012684299949</c:v>
                </c:pt>
                <c:pt idx="87">
                  <c:v>-444.3659325391018</c:v>
                </c:pt>
                <c:pt idx="88">
                  <c:v>-445.1007002632414</c:v>
                </c:pt>
                <c:pt idx="89">
                  <c:v>-445.806589399128</c:v>
                </c:pt>
                <c:pt idx="90">
                  <c:v>-446.4845878594097</c:v>
                </c:pt>
                <c:pt idx="91">
                  <c:v>-447.1356543352194</c:v>
                </c:pt>
                <c:pt idx="92">
                  <c:v>-447.7607189557019</c:v>
                </c:pt>
                <c:pt idx="93">
                  <c:v>-448.3606839443873</c:v>
                </c:pt>
                <c:pt idx="94">
                  <c:v>-448.9364242711569</c:v>
                </c:pt>
                <c:pt idx="95">
                  <c:v>-449.4887882992786</c:v>
                </c:pt>
                <c:pt idx="96">
                  <c:v>-450.0185984268101</c:v>
                </c:pt>
                <c:pt idx="97">
                  <c:v>-450.5266517211836</c:v>
                </c:pt>
                <c:pt idx="98">
                  <c:v>-451.0137205476692</c:v>
                </c:pt>
                <c:pt idx="99">
                  <c:v>-451.4805531897618</c:v>
                </c:pt>
                <c:pt idx="100">
                  <c:v>-451.9278744612865</c:v>
                </c:pt>
                <c:pt idx="101">
                  <c:v>-452.3563863116087</c:v>
                </c:pt>
                <c:pt idx="102">
                  <c:v>-452.7667684206335</c:v>
                </c:pt>
                <c:pt idx="103">
                  <c:v>-453.1596787857052</c:v>
                </c:pt>
                <c:pt idx="104">
                  <c:v>-453.5357542986753</c:v>
                </c:pt>
                <c:pt idx="105">
                  <c:v>-453.895611313652</c:v>
                </c:pt>
                <c:pt idx="106">
                  <c:v>-454.2398462053315</c:v>
                </c:pt>
                <c:pt idx="107">
                  <c:v>-454.569035916591</c:v>
                </c:pt>
                <c:pt idx="108">
                  <c:v>-454.8837384970692</c:v>
                </c:pt>
                <c:pt idx="109">
                  <c:v>-455.1844936299524</c:v>
                </c:pt>
                <c:pt idx="110">
                  <c:v>-455.4718231504503</c:v>
                </c:pt>
                <c:pt idx="111">
                  <c:v>-455.7462315524554</c:v>
                </c:pt>
                <c:pt idx="112">
                  <c:v>-456.0082064853086</c:v>
                </c:pt>
                <c:pt idx="113">
                  <c:v>-456.2582192401865</c:v>
                </c:pt>
                <c:pt idx="114">
                  <c:v>-456.4967252256336</c:v>
                </c:pt>
                <c:pt idx="115">
                  <c:v>-456.724164433792</c:v>
                </c:pt>
                <c:pt idx="116">
                  <c:v>-456.940961894321</c:v>
                </c:pt>
                <c:pt idx="117">
                  <c:v>-457.1475281203458</c:v>
                </c:pt>
                <c:pt idx="118">
                  <c:v>-457.3442595420473</c:v>
                </c:pt>
                <c:pt idx="119">
                  <c:v>-457.5315389311851</c:v>
                </c:pt>
              </c:numCache>
            </c:numRef>
          </c:yVal>
          <c:smooth val="0"/>
          <c:extLst xmlns:c16r2="http://schemas.microsoft.com/office/drawing/2015/06/chart">
            <c:ext xmlns:c16="http://schemas.microsoft.com/office/drawing/2014/chart" uri="{C3380CC4-5D6E-409C-BE32-E72D297353CC}">
              <c16:uniqueId val="{00000005-2D08-438A-83A7-18DB7A44F5F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90.4282477280485</c:v>
                </c:pt>
                <c:pt idx="2">
                  <c:v>-100.3741436176115</c:v>
                </c:pt>
                <c:pt idx="3">
                  <c:v>-110.2666872616865</c:v>
                </c:pt>
                <c:pt idx="4">
                  <c:v>-120.1032697283663</c:v>
                </c:pt>
                <c:pt idx="5">
                  <c:v>-129.8768307574683</c:v>
                </c:pt>
                <c:pt idx="6">
                  <c:v>-139.5800535376766</c:v>
                </c:pt>
                <c:pt idx="7">
                  <c:v>-149.2055927952511</c:v>
                </c:pt>
                <c:pt idx="8">
                  <c:v>-158.7462305914614</c:v>
                </c:pt>
                <c:pt idx="9">
                  <c:v>-168.1949884733895</c:v>
                </c:pt>
                <c:pt idx="10">
                  <c:v>-177.545206258481</c:v>
                </c:pt>
                <c:pt idx="11">
                  <c:v>-186.7905953545232</c:v>
                </c:pt>
                <c:pt idx="12">
                  <c:v>-195.9252727228322</c:v>
                </c:pt>
                <c:pt idx="13">
                  <c:v>-198.6283520012148</c:v>
                </c:pt>
                <c:pt idx="14">
                  <c:v>-207.6679207858742</c:v>
                </c:pt>
                <c:pt idx="15">
                  <c:v>-216.5388731857111</c:v>
                </c:pt>
                <c:pt idx="16">
                  <c:v>-225.2698443793815</c:v>
                </c:pt>
                <c:pt idx="17">
                  <c:v>-233.861939113418</c:v>
                </c:pt>
                <c:pt idx="18">
                  <c:v>-242.3158690374803</c:v>
                </c:pt>
                <c:pt idx="19">
                  <c:v>-250.6321576943865</c:v>
                </c:pt>
                <c:pt idx="20">
                  <c:v>-258.8112153648107</c:v>
                </c:pt>
                <c:pt idx="21">
                  <c:v>-266.8533952688504</c:v>
                </c:pt>
                <c:pt idx="22">
                  <c:v>-274.7590356147848</c:v>
                </c:pt>
                <c:pt idx="23">
                  <c:v>-282.528490662844</c:v>
                </c:pt>
                <c:pt idx="24">
                  <c:v>-290.162153278121</c:v>
                </c:pt>
                <c:pt idx="25">
                  <c:v>-297.6604709001331</c:v>
                </c:pt>
                <c:pt idx="26">
                  <c:v>-305.0129822390428</c:v>
                </c:pt>
                <c:pt idx="27">
                  <c:v>-312.2316664625502</c:v>
                </c:pt>
                <c:pt idx="28">
                  <c:v>-319.3170317398654</c:v>
                </c:pt>
                <c:pt idx="29">
                  <c:v>-326.2697097082469</c:v>
                </c:pt>
                <c:pt idx="30">
                  <c:v>-333.0904291333937</c:v>
                </c:pt>
                <c:pt idx="31">
                  <c:v>-339.7800115068603</c:v>
                </c:pt>
                <c:pt idx="32">
                  <c:v>-346.3393667127092</c:v>
                </c:pt>
                <c:pt idx="33">
                  <c:v>-352.7694883260411</c:v>
                </c:pt>
                <c:pt idx="34">
                  <c:v>-359.071448685114</c:v>
                </c:pt>
                <c:pt idx="35">
                  <c:v>-365.246393844427</c:v>
                </c:pt>
                <c:pt idx="36">
                  <c:v>-371.2955384955995</c:v>
                </c:pt>
                <c:pt idx="37">
                  <c:v>-377.2201609184339</c:v>
                </c:pt>
                <c:pt idx="38">
                  <c:v>-383.0215980116589</c:v>
                </c:pt>
                <c:pt idx="39">
                  <c:v>-388.7012214248934</c:v>
                </c:pt>
                <c:pt idx="40">
                  <c:v>-394.2604719171686</c:v>
                </c:pt>
                <c:pt idx="41">
                  <c:v>-399.7008343263114</c:v>
                </c:pt>
                <c:pt idx="42">
                  <c:v>-405.0238332573089</c:v>
                </c:pt>
                <c:pt idx="43">
                  <c:v>-410.2310289380029</c:v>
                </c:pt>
                <c:pt idx="44">
                  <c:v>-415.3240132505595</c:v>
                </c:pt>
                <c:pt idx="45">
                  <c:v>-420.3044059410203</c:v>
                </c:pt>
                <c:pt idx="46">
                  <c:v>-425.1738510101859</c:v>
                </c:pt>
                <c:pt idx="47">
                  <c:v>-429.9340132829419</c:v>
                </c:pt>
                <c:pt idx="48">
                  <c:v>-434.5865751550409</c:v>
                </c:pt>
                <c:pt idx="49">
                  <c:v>-439.1332335132756</c:v>
                </c:pt>
                <c:pt idx="50">
                  <c:v>-443.5756968251262</c:v>
                </c:pt>
                <c:pt idx="51">
                  <c:v>-447.9156823924531</c:v>
                </c:pt>
                <c:pt idx="52">
                  <c:v>-452.1549137334222</c:v>
                </c:pt>
                <c:pt idx="53">
                  <c:v>-456.2951181849816</c:v>
                </c:pt>
                <c:pt idx="54">
                  <c:v>-460.3380246187591</c:v>
                </c:pt>
                <c:pt idx="55">
                  <c:v>-464.285361300539</c:v>
                </c:pt>
                <c:pt idx="56">
                  <c:v>-468.13885388583</c:v>
                </c:pt>
                <c:pt idx="57">
                  <c:v>-471.9002235487424</c:v>
                </c:pt>
                <c:pt idx="58">
                  <c:v>-475.5711852362691</c:v>
                </c:pt>
                <c:pt idx="59">
                  <c:v>-479.1534460432848</c:v>
                </c:pt>
                <c:pt idx="60">
                  <c:v>-482.6487037031184</c:v>
                </c:pt>
                <c:pt idx="61">
                  <c:v>-486.0586451876661</c:v>
                </c:pt>
                <c:pt idx="62">
                  <c:v>-489.3849454126175</c:v>
                </c:pt>
                <c:pt idx="63">
                  <c:v>-492.6292660421677</c:v>
                </c:pt>
                <c:pt idx="64">
                  <c:v>-495.7932543886416</c:v>
                </c:pt>
                <c:pt idx="65">
                  <c:v>-498.8785424023372</c:v>
                </c:pt>
                <c:pt idx="66">
                  <c:v>-501.8867457471636</c:v>
                </c:pt>
                <c:pt idx="67">
                  <c:v>-504.8194629567442</c:v>
                </c:pt>
                <c:pt idx="68">
                  <c:v>-507.6782746685892</c:v>
                </c:pt>
                <c:pt idx="69">
                  <c:v>-510.4647429303186</c:v>
                </c:pt>
                <c:pt idx="70">
                  <c:v>-513.1804105752416</c:v>
                </c:pt>
                <c:pt idx="71">
                  <c:v>-515.8268006630788</c:v>
                </c:pt>
                <c:pt idx="72">
                  <c:v>-518.4054159823972</c:v>
                </c:pt>
                <c:pt idx="73">
                  <c:v>-520.9177386108566</c:v>
                </c:pt>
                <c:pt idx="74">
                  <c:v>-523.3652295311764</c:v>
                </c:pt>
                <c:pt idx="75">
                  <c:v>-525.749328297472</c:v>
                </c:pt>
                <c:pt idx="76">
                  <c:v>-528.071452751552</c:v>
                </c:pt>
                <c:pt idx="77">
                  <c:v>-530.3329987837946</c:v>
                </c:pt>
                <c:pt idx="78">
                  <c:v>-532.5353401384054</c:v>
                </c:pt>
                <c:pt idx="79">
                  <c:v>-534.679828257202</c:v>
                </c:pt>
                <c:pt idx="80">
                  <c:v>-536.7677921632094</c:v>
                </c:pt>
                <c:pt idx="81">
                  <c:v>-538.8005383779563</c:v>
                </c:pt>
                <c:pt idx="82">
                  <c:v>-540.779350872876</c:v>
                </c:pt>
                <c:pt idx="83">
                  <c:v>-542.70549105166</c:v>
                </c:pt>
                <c:pt idx="84">
                  <c:v>-544.5801977609917</c:v>
                </c:pt>
                <c:pt idx="85">
                  <c:v>-546.4046873283915</c:v>
                </c:pt>
                <c:pt idx="86">
                  <c:v>-548.1801536255225</c:v>
                </c:pt>
                <c:pt idx="87">
                  <c:v>-549.907768153925</c:v>
                </c:pt>
                <c:pt idx="88">
                  <c:v>-551.5886801532361</c:v>
                </c:pt>
                <c:pt idx="89">
                  <c:v>-553.224016728549</c:v>
                </c:pt>
                <c:pt idx="90">
                  <c:v>-554.814882996863</c:v>
                </c:pt>
                <c:pt idx="91">
                  <c:v>-556.3623622497834</c:v>
                </c:pt>
                <c:pt idx="92">
                  <c:v>-557.8675161330143</c:v>
                </c:pt>
                <c:pt idx="93">
                  <c:v>-559.3313848388861</c:v>
                </c:pt>
                <c:pt idx="94">
                  <c:v>-560.7549873127537</c:v>
                </c:pt>
                <c:pt idx="95">
                  <c:v>-562.1393214713025</c:v>
                </c:pt>
                <c:pt idx="96">
                  <c:v>-563.4853644314571</c:v>
                </c:pt>
                <c:pt idx="97">
                  <c:v>-564.794072749548</c:v>
                </c:pt>
                <c:pt idx="98">
                  <c:v>-566.066382668687</c:v>
                </c:pt>
                <c:pt idx="99">
                  <c:v>-567.303210374681</c:v>
                </c:pt>
                <c:pt idx="100">
                  <c:v>-568.50545225888</c:v>
                </c:pt>
                <c:pt idx="101">
                  <c:v>-569.673985186837</c:v>
                </c:pt>
                <c:pt idx="102">
                  <c:v>-570.8096667734474</c:v>
                </c:pt>
                <c:pt idx="103">
                  <c:v>-571.913335661386</c:v>
                </c:pt>
                <c:pt idx="104">
                  <c:v>-572.9858118052904</c:v>
                </c:pt>
                <c:pt idx="105">
                  <c:v>-574.0278967583876</c:v>
                </c:pt>
                <c:pt idx="106">
                  <c:v>-575.040373961696</c:v>
                </c:pt>
                <c:pt idx="107">
                  <c:v>-576.0240090366786</c:v>
                </c:pt>
                <c:pt idx="108">
                  <c:v>-576.9795500787258</c:v>
                </c:pt>
                <c:pt idx="109">
                  <c:v>-577.9077279522244</c:v>
                </c:pt>
                <c:pt idx="110">
                  <c:v>-578.8092565862753</c:v>
                </c:pt>
                <c:pt idx="111">
                  <c:v>-579.684833271695</c:v>
                </c:pt>
                <c:pt idx="112">
                  <c:v>-580.5351389561986</c:v>
                </c:pt>
                <c:pt idx="113">
                  <c:v>-581.3608385415318</c:v>
                </c:pt>
                <c:pt idx="114">
                  <c:v>-582.162581177825</c:v>
                </c:pt>
                <c:pt idx="115">
                  <c:v>-582.941000558225</c:v>
                </c:pt>
                <c:pt idx="116">
                  <c:v>-583.6967152117726</c:v>
                </c:pt>
                <c:pt idx="117">
                  <c:v>-584.4303287944032</c:v>
                </c:pt>
                <c:pt idx="118">
                  <c:v>-585.1424303790226</c:v>
                </c:pt>
                <c:pt idx="119">
                  <c:v>-585.833594742071</c:v>
                </c:pt>
              </c:numCache>
            </c:numRef>
          </c:yVal>
          <c:smooth val="0"/>
          <c:extLst xmlns:c16r2="http://schemas.microsoft.com/office/drawing/2015/06/chart">
            <c:ext xmlns:c16="http://schemas.microsoft.com/office/drawing/2014/chart" uri="{C3380CC4-5D6E-409C-BE32-E72D297353CC}">
              <c16:uniqueId val="{00000006-2D08-438A-83A7-18DB7A44F5F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45.21412386400698</c:v>
                </c:pt>
                <c:pt idx="2">
                  <c:v>-50.18419475792871</c:v>
                </c:pt>
                <c:pt idx="3">
                  <c:v>-55.12531011306055</c:v>
                </c:pt>
                <c:pt idx="4">
                  <c:v>-60.03634172187958</c:v>
                </c:pt>
                <c:pt idx="5">
                  <c:v>-64.91422251882066</c:v>
                </c:pt>
                <c:pt idx="6">
                  <c:v>-69.75565514657625</c:v>
                </c:pt>
                <c:pt idx="7">
                  <c:v>-74.55724789663071</c:v>
                </c:pt>
                <c:pt idx="8">
                  <c:v>-79.31561079556013</c:v>
                </c:pt>
                <c:pt idx="9">
                  <c:v>-84.02742571898125</c:v>
                </c:pt>
                <c:pt idx="10">
                  <c:v>-88.68949660953328</c:v>
                </c:pt>
                <c:pt idx="11">
                  <c:v>-93.29878447931332</c:v>
                </c:pt>
                <c:pt idx="12">
                  <c:v>-97.85243081658665</c:v>
                </c:pt>
                <c:pt idx="13">
                  <c:v>-99.19005809090928</c:v>
                </c:pt>
                <c:pt idx="14">
                  <c:v>-103.7138195154894</c:v>
                </c:pt>
                <c:pt idx="15">
                  <c:v>-108.149217111004</c:v>
                </c:pt>
                <c:pt idx="16">
                  <c:v>-112.5113531340703</c:v>
                </c:pt>
                <c:pt idx="17">
                  <c:v>-116.8014992430362</c:v>
                </c:pt>
                <c:pt idx="18">
                  <c:v>-121.0205773097077</c:v>
                </c:pt>
                <c:pt idx="19">
                  <c:v>-125.1692956294828</c:v>
                </c:pt>
                <c:pt idx="20">
                  <c:v>-129.2482128808479</c:v>
                </c:pt>
                <c:pt idx="21">
                  <c:v>-133.2577867887358</c:v>
                </c:pt>
                <c:pt idx="22">
                  <c:v>-137.1984110785561</c:v>
                </c:pt>
                <c:pt idx="23">
                  <c:v>-141.0704433544306</c:v>
                </c:pt>
                <c:pt idx="24">
                  <c:v>-144.8742259438222</c:v>
                </c:pt>
                <c:pt idx="25">
                  <c:v>-148.6101013014577</c:v>
                </c:pt>
                <c:pt idx="26">
                  <c:v>-152.272934337927</c:v>
                </c:pt>
                <c:pt idx="27">
                  <c:v>-155.868810422675</c:v>
                </c:pt>
                <c:pt idx="28">
                  <c:v>-159.398043922558</c:v>
                </c:pt>
                <c:pt idx="29">
                  <c:v>-162.8610017949813</c:v>
                </c:pt>
                <c:pt idx="30">
                  <c:v>-166.2580920864875</c:v>
                </c:pt>
                <c:pt idx="31">
                  <c:v>-169.5897630926302</c:v>
                </c:pt>
                <c:pt idx="32">
                  <c:v>-172.8565022560742</c:v>
                </c:pt>
                <c:pt idx="33">
                  <c:v>-176.0588346518634</c:v>
                </c:pt>
                <c:pt idx="34">
                  <c:v>-179.1973211804143</c:v>
                </c:pt>
                <c:pt idx="35">
                  <c:v>-182.2725565649853</c:v>
                </c:pt>
                <c:pt idx="36">
                  <c:v>-185.2851672252255</c:v>
                </c:pt>
                <c:pt idx="37">
                  <c:v>-188.2358090846246</c:v>
                </c:pt>
                <c:pt idx="38">
                  <c:v>-191.1251653536056</c:v>
                </c:pt>
                <c:pt idx="39">
                  <c:v>-193.9539348016115</c:v>
                </c:pt>
                <c:pt idx="40">
                  <c:v>-196.7228491330825</c:v>
                </c:pt>
                <c:pt idx="41">
                  <c:v>-199.4326606071991</c:v>
                </c:pt>
                <c:pt idx="42">
                  <c:v>-202.0841400109293</c:v>
                </c:pt>
                <c:pt idx="43">
                  <c:v>-204.6780746975819</c:v>
                </c:pt>
                <c:pt idx="44">
                  <c:v>-207.2152666975617</c:v>
                </c:pt>
                <c:pt idx="45">
                  <c:v>-209.6965309068601</c:v>
                </c:pt>
                <c:pt idx="46">
                  <c:v>-212.122693356494</c:v>
                </c:pt>
                <c:pt idx="47">
                  <c:v>-214.4945895642832</c:v>
                </c:pt>
                <c:pt idx="48">
                  <c:v>-216.813062968935</c:v>
                </c:pt>
                <c:pt idx="49">
                  <c:v>-219.0789634456924</c:v>
                </c:pt>
                <c:pt idx="50">
                  <c:v>-221.2931459035062</c:v>
                </c:pt>
                <c:pt idx="51">
                  <c:v>-223.4564689597046</c:v>
                </c:pt>
                <c:pt idx="52">
                  <c:v>-225.5697936762663</c:v>
                </c:pt>
                <c:pt idx="53">
                  <c:v>-227.6339824041315</c:v>
                </c:pt>
                <c:pt idx="54">
                  <c:v>-229.6498976816274</c:v>
                </c:pt>
                <c:pt idx="55">
                  <c:v>-231.6184012025351</c:v>
                </c:pt>
                <c:pt idx="56">
                  <c:v>-233.540352850574</c:v>
                </c:pt>
                <c:pt idx="57">
                  <c:v>-235.4166097995544</c:v>
                </c:pt>
                <c:pt idx="58">
                  <c:v>-237.2480256727285</c:v>
                </c:pt>
                <c:pt idx="59">
                  <c:v>-239.0354497632325</c:v>
                </c:pt>
                <c:pt idx="60">
                  <c:v>-240.7797263097764</c:v>
                </c:pt>
                <c:pt idx="61">
                  <c:v>-242.4816938255881</c:v>
                </c:pt>
                <c:pt idx="62">
                  <c:v>-244.1421844792985</c:v>
                </c:pt>
                <c:pt idx="63">
                  <c:v>-245.7620235239483</c:v>
                </c:pt>
                <c:pt idx="64">
                  <c:v>-247.3420287723675</c:v>
                </c:pt>
                <c:pt idx="65">
                  <c:v>-248.8830101164658</c:v>
                </c:pt>
                <c:pt idx="66">
                  <c:v>-250.3857690880141</c:v>
                </c:pt>
                <c:pt idx="67">
                  <c:v>-251.8510984595487</c:v>
                </c:pt>
                <c:pt idx="68">
                  <c:v>-253.2797818820945</c:v>
                </c:pt>
                <c:pt idx="69">
                  <c:v>-254.6725935587074</c:v>
                </c:pt>
                <c:pt idx="70">
                  <c:v>-256.0302979511857</c:v>
                </c:pt>
                <c:pt idx="71">
                  <c:v>-257.3536495187054</c:v>
                </c:pt>
                <c:pt idx="72">
                  <c:v>-258.6433924866905</c:v>
                </c:pt>
                <c:pt idx="73">
                  <c:v>-259.9002606429458</c:v>
                </c:pt>
                <c:pt idx="74">
                  <c:v>-261.1249771608855</c:v>
                </c:pt>
                <c:pt idx="75">
                  <c:v>-262.3182544484997</c:v>
                </c:pt>
                <c:pt idx="76">
                  <c:v>-263.4807940189056</c:v>
                </c:pt>
                <c:pt idx="77">
                  <c:v>-264.613286385471</c:v>
                </c:pt>
                <c:pt idx="78">
                  <c:v>-265.7164109754966</c:v>
                </c:pt>
                <c:pt idx="79">
                  <c:v>-266.7908360644324</c:v>
                </c:pt>
                <c:pt idx="80">
                  <c:v>-267.8372187286066</c:v>
                </c:pt>
                <c:pt idx="81">
                  <c:v>-268.8562048137337</c:v>
                </c:pt>
                <c:pt idx="82">
                  <c:v>-269.8484289208027</c:v>
                </c:pt>
                <c:pt idx="83">
                  <c:v>-270.814514405758</c:v>
                </c:pt>
                <c:pt idx="84">
                  <c:v>-271.7550733936168</c:v>
                </c:pt>
                <c:pt idx="85">
                  <c:v>-272.6707068049764</c:v>
                </c:pt>
                <c:pt idx="86">
                  <c:v>-273.5620043952731</c:v>
                </c:pt>
                <c:pt idx="87">
                  <c:v>-274.4295448037628</c:v>
                </c:pt>
                <c:pt idx="88">
                  <c:v>-275.2738956148405</c:v>
                </c:pt>
                <c:pt idx="89">
                  <c:v>-276.0956134266542</c:v>
                </c:pt>
                <c:pt idx="90">
                  <c:v>-276.8952439298373</c:v>
                </c:pt>
                <c:pt idx="91">
                  <c:v>-277.6733219941034</c:v>
                </c:pt>
                <c:pt idx="92">
                  <c:v>-278.4303717620566</c:v>
                </c:pt>
                <c:pt idx="93">
                  <c:v>-279.1669067495532</c:v>
                </c:pt>
                <c:pt idx="94">
                  <c:v>-279.8834299524136</c:v>
                </c:pt>
                <c:pt idx="95">
                  <c:v>-280.5804339595305</c:v>
                </c:pt>
                <c:pt idx="96">
                  <c:v>-281.2584010693535</c:v>
                </c:pt>
                <c:pt idx="97">
                  <c:v>-281.9178034127326</c:v>
                </c:pt>
                <c:pt idx="98">
                  <c:v>-282.5591030787655</c:v>
                </c:pt>
                <c:pt idx="99">
                  <c:v>-283.1827522444692</c:v>
                </c:pt>
                <c:pt idx="100">
                  <c:v>-283.7891933082489</c:v>
                </c:pt>
                <c:pt idx="101">
                  <c:v>-284.3788590259064</c:v>
                </c:pt>
                <c:pt idx="102">
                  <c:v>-284.9521726483981</c:v>
                </c:pt>
                <c:pt idx="103">
                  <c:v>-285.5095480635173</c:v>
                </c:pt>
                <c:pt idx="104">
                  <c:v>-286.0513899374182</c:v>
                </c:pt>
                <c:pt idx="105">
                  <c:v>-286.5780938589189</c:v>
                </c:pt>
                <c:pt idx="106">
                  <c:v>-287.0900464847255</c:v>
                </c:pt>
                <c:pt idx="107">
                  <c:v>-287.58762568549</c:v>
                </c:pt>
                <c:pt idx="108">
                  <c:v>-288.071200692728</c:v>
                </c:pt>
                <c:pt idx="109">
                  <c:v>-288.5411322459402</c:v>
                </c:pt>
                <c:pt idx="110">
                  <c:v>-288.9977727402616</c:v>
                </c:pt>
                <c:pt idx="111">
                  <c:v>-289.4414663744064</c:v>
                </c:pt>
                <c:pt idx="112">
                  <c:v>-289.8725492979192</c:v>
                </c:pt>
                <c:pt idx="113">
                  <c:v>-290.2913497580248</c:v>
                </c:pt>
                <c:pt idx="114">
                  <c:v>-290.6981882471462</c:v>
                </c:pt>
                <c:pt idx="115">
                  <c:v>-291.0933776484432</c:v>
                </c:pt>
                <c:pt idx="116">
                  <c:v>-291.4772233811127</c:v>
                </c:pt>
                <c:pt idx="117">
                  <c:v>-291.8500235453248</c:v>
                </c:pt>
                <c:pt idx="118">
                  <c:v>-292.2120690650825</c:v>
                </c:pt>
                <c:pt idx="119">
                  <c:v>-292.5636438309556</c:v>
                </c:pt>
              </c:numCache>
            </c:numRef>
          </c:yVal>
          <c:smooth val="0"/>
          <c:extLst xmlns:c16r2="http://schemas.microsoft.com/office/drawing/2015/06/chart">
            <c:ext xmlns:c16="http://schemas.microsoft.com/office/drawing/2014/chart" uri="{C3380CC4-5D6E-409C-BE32-E72D297353CC}">
              <c16:uniqueId val="{00000007-2D08-438A-83A7-18DB7A44F5F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90.4282477280476</c:v>
                </c:pt>
                <c:pt idx="2">
                  <c:v>-100.3220410634876</c:v>
                </c:pt>
                <c:pt idx="3">
                  <c:v>-110.1127657627221</c:v>
                </c:pt>
                <c:pt idx="4">
                  <c:v>-119.7998590842944</c:v>
                </c:pt>
                <c:pt idx="5">
                  <c:v>-129.3788487567908</c:v>
                </c:pt>
                <c:pt idx="6">
                  <c:v>-138.844787773036</c:v>
                </c:pt>
                <c:pt idx="7">
                  <c:v>-148.1925275075482</c:v>
                </c:pt>
                <c:pt idx="8">
                  <c:v>-157.4169099564788</c:v>
                </c:pt>
                <c:pt idx="9">
                  <c:v>-166.5129072601449</c:v>
                </c:pt>
                <c:pt idx="10">
                  <c:v>-175.4757209167255</c:v>
                </c:pt>
                <c:pt idx="11">
                  <c:v>-184.3008502391058</c:v>
                </c:pt>
                <c:pt idx="12">
                  <c:v>-192.9841374343741</c:v>
                </c:pt>
                <c:pt idx="13">
                  <c:v>-195.2063668021183</c:v>
                </c:pt>
                <c:pt idx="14">
                  <c:v>-203.6463736105434</c:v>
                </c:pt>
                <c:pt idx="15">
                  <c:v>-211.9109435004848</c:v>
                </c:pt>
                <c:pt idx="16">
                  <c:v>-220.0245870606414</c:v>
                </c:pt>
                <c:pt idx="17">
                  <c:v>-227.9865088144488</c:v>
                </c:pt>
                <c:pt idx="18">
                  <c:v>-235.7963150202013</c:v>
                </c:pt>
                <c:pt idx="19">
                  <c:v>-243.4540193321682</c:v>
                </c:pt>
                <c:pt idx="20">
                  <c:v>-250.9599674135043</c:v>
                </c:pt>
                <c:pt idx="21">
                  <c:v>-258.3147773369674</c:v>
                </c:pt>
                <c:pt idx="22">
                  <c:v>-265.5192925025567</c:v>
                </c:pt>
                <c:pt idx="23">
                  <c:v>-272.57454423932</c:v>
                </c:pt>
                <c:pt idx="24">
                  <c:v>-279.4817219003235</c:v>
                </c:pt>
                <c:pt idx="25">
                  <c:v>-286.2421487619839</c:v>
                </c:pt>
                <c:pt idx="26">
                  <c:v>-292.8462782851002</c:v>
                </c:pt>
                <c:pt idx="27">
                  <c:v>-299.3068749603317</c:v>
                </c:pt>
                <c:pt idx="28">
                  <c:v>-305.6254480662428</c:v>
                </c:pt>
                <c:pt idx="29">
                  <c:v>-311.8036107954049</c:v>
                </c:pt>
                <c:pt idx="30">
                  <c:v>-317.8430510579838</c:v>
                </c:pt>
                <c:pt idx="31">
                  <c:v>-323.7455223131182</c:v>
                </c:pt>
                <c:pt idx="32">
                  <c:v>-329.5128359326663</c:v>
                </c:pt>
                <c:pt idx="33">
                  <c:v>-335.1468543160991</c:v>
                </c:pt>
                <c:pt idx="34">
                  <c:v>-340.649484627468</c:v>
                </c:pt>
                <c:pt idx="35">
                  <c:v>-346.0226730601171</c:v>
                </c:pt>
                <c:pt idx="36">
                  <c:v>-351.2683995515712</c:v>
                </c:pt>
                <c:pt idx="37">
                  <c:v>-356.3886728925845</c:v>
                </c:pt>
                <c:pt idx="38">
                  <c:v>-361.385526181739</c:v>
                </c:pt>
                <c:pt idx="39">
                  <c:v>-366.260993523134</c:v>
                </c:pt>
                <c:pt idx="40">
                  <c:v>-371.0171449195623</c:v>
                </c:pt>
                <c:pt idx="41">
                  <c:v>-375.6560624648683</c:v>
                </c:pt>
                <c:pt idx="42">
                  <c:v>-380.1798369172448</c:v>
                </c:pt>
                <c:pt idx="43">
                  <c:v>-384.5905644979666</c:v>
                </c:pt>
                <c:pt idx="44">
                  <c:v>-388.8903438931848</c:v>
                </c:pt>
                <c:pt idx="45">
                  <c:v>-393.0812734458036</c:v>
                </c:pt>
                <c:pt idx="46">
                  <c:v>-397.1654485298133</c:v>
                </c:pt>
                <c:pt idx="47">
                  <c:v>-401.1449590954962</c:v>
                </c:pt>
                <c:pt idx="48">
                  <c:v>-405.0218873786598</c:v>
                </c:pt>
                <c:pt idx="49">
                  <c:v>-408.7983057648698</c:v>
                </c:pt>
                <c:pt idx="50">
                  <c:v>-412.4762748026569</c:v>
                </c:pt>
                <c:pt idx="51">
                  <c:v>-416.0578413586809</c:v>
                </c:pt>
                <c:pt idx="52">
                  <c:v>-419.545036874697</c:v>
                </c:pt>
                <c:pt idx="53">
                  <c:v>-422.9398758220213</c:v>
                </c:pt>
                <c:pt idx="54">
                  <c:v>-426.244354244458</c:v>
                </c:pt>
                <c:pt idx="55">
                  <c:v>-429.4604484178905</c:v>
                </c:pt>
                <c:pt idx="56">
                  <c:v>-432.5901136233642</c:v>
                </c:pt>
                <c:pt idx="57">
                  <c:v>-435.6352830273972</c:v>
                </c:pt>
                <c:pt idx="58">
                  <c:v>-438.5978666633567</c:v>
                </c:pt>
                <c:pt idx="59">
                  <c:v>-441.4797505113892</c:v>
                </c:pt>
                <c:pt idx="60">
                  <c:v>-444.2827956697965</c:v>
                </c:pt>
                <c:pt idx="61">
                  <c:v>-447.0088376135864</c:v>
                </c:pt>
                <c:pt idx="62">
                  <c:v>-449.6596855373718</c:v>
                </c:pt>
                <c:pt idx="63">
                  <c:v>-452.2371217754861</c:v>
                </c:pt>
                <c:pt idx="64">
                  <c:v>-454.7429012976918</c:v>
                </c:pt>
                <c:pt idx="65">
                  <c:v>-457.1787512744158</c:v>
                </c:pt>
                <c:pt idx="66">
                  <c:v>-459.5463707083719</c:v>
                </c:pt>
                <c:pt idx="67">
                  <c:v>-461.8474301295173</c:v>
                </c:pt>
                <c:pt idx="68">
                  <c:v>-464.0835713476436</c:v>
                </c:pt>
                <c:pt idx="69">
                  <c:v>-466.2564072613021</c:v>
                </c:pt>
                <c:pt idx="70">
                  <c:v>-468.3675217182645</c:v>
                </c:pt>
                <c:pt idx="71">
                  <c:v>-470.4184694245378</c:v>
                </c:pt>
                <c:pt idx="72">
                  <c:v>-472.4107758989321</c:v>
                </c:pt>
                <c:pt idx="73">
                  <c:v>-474.3459374704908</c:v>
                </c:pt>
                <c:pt idx="74">
                  <c:v>-476.2254213151937</c:v>
                </c:pt>
                <c:pt idx="75">
                  <c:v>-478.0506655300087</c:v>
                </c:pt>
                <c:pt idx="76">
                  <c:v>-479.8230792406928</c:v>
                </c:pt>
                <c:pt idx="77">
                  <c:v>-481.5440427423273</c:v>
                </c:pt>
                <c:pt idx="78">
                  <c:v>-483.2149076683654</c:v>
                </c:pt>
                <c:pt idx="79">
                  <c:v>-484.836997187862</c:v>
                </c:pt>
                <c:pt idx="80">
                  <c:v>-486.4116062266866</c:v>
                </c:pt>
                <c:pt idx="81">
                  <c:v>-487.9400017129647</c:v>
                </c:pt>
                <c:pt idx="82">
                  <c:v>-489.423422842584</c:v>
                </c:pt>
                <c:pt idx="83">
                  <c:v>-490.8630813648724</c:v>
                </c:pt>
                <c:pt idx="84">
                  <c:v>-492.260161884915</c:v>
                </c:pt>
                <c:pt idx="85">
                  <c:v>-493.615822182197</c:v>
                </c:pt>
                <c:pt idx="86">
                  <c:v>-494.9311935442554</c:v>
                </c:pt>
                <c:pt idx="87">
                  <c:v>-496.2073811114096</c:v>
                </c:pt>
                <c:pt idx="88">
                  <c:v>-497.445464235132</c:v>
                </c:pt>
                <c:pt idx="89">
                  <c:v>-498.6464968446197</c:v>
                </c:pt>
                <c:pt idx="90">
                  <c:v>-499.8115078238515</c:v>
                </c:pt>
                <c:pt idx="91">
                  <c:v>-500.9415013952384</c:v>
                </c:pt>
                <c:pt idx="92">
                  <c:v>-502.0374575109272</c:v>
                </c:pt>
                <c:pt idx="93">
                  <c:v>-503.1003322488613</c:v>
                </c:pt>
                <c:pt idx="94">
                  <c:v>-504.1310582141559</c:v>
                </c:pt>
                <c:pt idx="95">
                  <c:v>-505.1305449443353</c:v>
                </c:pt>
                <c:pt idx="96">
                  <c:v>-506.0996793168433</c:v>
                </c:pt>
                <c:pt idx="97">
                  <c:v>-507.0393259595836</c:v>
                </c:pt>
                <c:pt idx="98">
                  <c:v>-507.9503276620362</c:v>
                </c:pt>
                <c:pt idx="99">
                  <c:v>-508.8335057881686</c:v>
                </c:pt>
                <c:pt idx="100">
                  <c:v>-509.6896606885514</c:v>
                </c:pt>
                <c:pt idx="101">
                  <c:v>-510.5195721120781</c:v>
                </c:pt>
                <c:pt idx="102">
                  <c:v>-511.3239996176789</c:v>
                </c:pt>
                <c:pt idx="103">
                  <c:v>-512.1036829828681</c:v>
                </c:pt>
                <c:pt idx="104">
                  <c:v>-512.8593426119751</c:v>
                </c:pt>
                <c:pt idx="105">
                  <c:v>-513.5916799406735</c:v>
                </c:pt>
                <c:pt idx="106">
                  <c:v>-514.301377838512</c:v>
                </c:pt>
                <c:pt idx="107">
                  <c:v>-514.9891010075098</c:v>
                </c:pt>
                <c:pt idx="108">
                  <c:v>-515.655496378149</c:v>
                </c:pt>
                <c:pt idx="109">
                  <c:v>-516.3011935006398</c:v>
                </c:pt>
                <c:pt idx="110">
                  <c:v>-516.9268049328531</c:v>
                </c:pt>
                <c:pt idx="111">
                  <c:v>-517.5329266230854</c:v>
                </c:pt>
                <c:pt idx="112">
                  <c:v>-518.1201382892013</c:v>
                </c:pt>
                <c:pt idx="113">
                  <c:v>-518.6890037918328</c:v>
                </c:pt>
                <c:pt idx="114">
                  <c:v>-519.2400715038695</c:v>
                </c:pt>
                <c:pt idx="115">
                  <c:v>-519.773874673994</c:v>
                </c:pt>
                <c:pt idx="116">
                  <c:v>-520.2909317849553</c:v>
                </c:pt>
                <c:pt idx="117">
                  <c:v>-520.791746906656</c:v>
                </c:pt>
                <c:pt idx="118">
                  <c:v>-521.27681004435</c:v>
                </c:pt>
                <c:pt idx="119">
                  <c:v>-521.7465974793503</c:v>
                </c:pt>
              </c:numCache>
            </c:numRef>
          </c:yVal>
          <c:smooth val="0"/>
          <c:extLst xmlns:c16r2="http://schemas.microsoft.com/office/drawing/2015/06/chart">
            <c:ext xmlns:c16="http://schemas.microsoft.com/office/drawing/2014/chart" uri="{C3380CC4-5D6E-409C-BE32-E72D297353CC}">
              <c16:uniqueId val="{00000008-2D08-438A-83A7-18DB7A44F5F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90.4282477280467</c:v>
                </c:pt>
                <c:pt idx="2">
                  <c:v>-100.5736336010377</c:v>
                </c:pt>
                <c:pt idx="3">
                  <c:v>-110.5771096928038</c:v>
                </c:pt>
                <c:pt idx="4">
                  <c:v>-120.4487216977395</c:v>
                </c:pt>
                <c:pt idx="5">
                  <c:v>-130.1906681576838</c:v>
                </c:pt>
                <c:pt idx="6">
                  <c:v>-139.8030657759408</c:v>
                </c:pt>
                <c:pt idx="7">
                  <c:v>-149.2845980174498</c:v>
                </c:pt>
                <c:pt idx="8">
                  <c:v>-158.6329922145596</c:v>
                </c:pt>
                <c:pt idx="9">
                  <c:v>-167.8453794241505</c:v>
                </c:pt>
                <c:pt idx="10">
                  <c:v>-176.9185639853713</c:v>
                </c:pt>
                <c:pt idx="11">
                  <c:v>-185.8492235809572</c:v>
                </c:pt>
                <c:pt idx="12">
                  <c:v>-194.6340559040542</c:v>
                </c:pt>
                <c:pt idx="13">
                  <c:v>-196.9544561885814</c:v>
                </c:pt>
                <c:pt idx="14">
                  <c:v>-205.582740778249</c:v>
                </c:pt>
                <c:pt idx="15">
                  <c:v>-214.0107254855538</c:v>
                </c:pt>
                <c:pt idx="16">
                  <c:v>-222.2717744212641</c:v>
                </c:pt>
                <c:pt idx="17">
                  <c:v>-230.3687000048158</c:v>
                </c:pt>
                <c:pt idx="18">
                  <c:v>-238.3037992354693</c:v>
                </c:pt>
                <c:pt idx="19">
                  <c:v>-246.0790881562498</c:v>
                </c:pt>
                <c:pt idx="20">
                  <c:v>-253.6963905117373</c:v>
                </c:pt>
                <c:pt idx="21">
                  <c:v>-261.157404541711</c:v>
                </c:pt>
                <c:pt idx="22">
                  <c:v>-268.4637531857515</c:v>
                </c:pt>
                <c:pt idx="23">
                  <c:v>-275.6170214460253</c:v>
                </c:pt>
                <c:pt idx="24">
                  <c:v>-282.6187838200276</c:v>
                </c:pt>
                <c:pt idx="25">
                  <c:v>-289.4706240684026</c:v>
                </c:pt>
                <c:pt idx="26">
                  <c:v>-296.163074145432</c:v>
                </c:pt>
                <c:pt idx="27">
                  <c:v>-302.7092677339897</c:v>
                </c:pt>
                <c:pt idx="28">
                  <c:v>-309.1107272660884</c:v>
                </c:pt>
                <c:pt idx="29">
                  <c:v>-315.369061285328</c:v>
                </c:pt>
                <c:pt idx="30">
                  <c:v>-321.4859414457889</c:v>
                </c:pt>
                <c:pt idx="31">
                  <c:v>-327.4630988529019</c:v>
                </c:pt>
                <c:pt idx="32">
                  <c:v>-333.3023204885358</c:v>
                </c:pt>
                <c:pt idx="33">
                  <c:v>-339.005445191753</c:v>
                </c:pt>
                <c:pt idx="34">
                  <c:v>-344.5743593595179</c:v>
                </c:pt>
                <c:pt idx="35">
                  <c:v>-350.0109924957542</c:v>
                </c:pt>
                <c:pt idx="36">
                  <c:v>-355.3173127096161</c:v>
                </c:pt>
                <c:pt idx="37">
                  <c:v>-360.4953222355653</c:v>
                </c:pt>
                <c:pt idx="38">
                  <c:v>-365.5470530297207</c:v>
                </c:pt>
                <c:pt idx="39">
                  <c:v>-370.4745430909752</c:v>
                </c:pt>
                <c:pt idx="40">
                  <c:v>-375.2798721559156</c:v>
                </c:pt>
                <c:pt idx="41">
                  <c:v>-379.9651368672484</c:v>
                </c:pt>
                <c:pt idx="42">
                  <c:v>-384.532447038706</c:v>
                </c:pt>
                <c:pt idx="43">
                  <c:v>-388.9839221139846</c:v>
                </c:pt>
                <c:pt idx="44">
                  <c:v>-393.3216878058301</c:v>
                </c:pt>
                <c:pt idx="45">
                  <c:v>-397.5478729203168</c:v>
                </c:pt>
                <c:pt idx="46">
                  <c:v>-401.6646063652806</c:v>
                </c:pt>
                <c:pt idx="47">
                  <c:v>-405.6740143415988</c:v>
                </c:pt>
                <c:pt idx="48">
                  <c:v>-409.5782177132533</c:v>
                </c:pt>
                <c:pt idx="49">
                  <c:v>-413.3793295522696</c:v>
                </c:pt>
                <c:pt idx="50">
                  <c:v>-417.0794528526092</c:v>
                </c:pt>
                <c:pt idx="51">
                  <c:v>-420.6806784070939</c:v>
                </c:pt>
                <c:pt idx="52">
                  <c:v>-424.1850828077404</c:v>
                </c:pt>
                <c:pt idx="53">
                  <c:v>-427.594726666961</c:v>
                </c:pt>
                <c:pt idx="54">
                  <c:v>-430.911652944851</c:v>
                </c:pt>
                <c:pt idx="55">
                  <c:v>-434.1378854156355</c:v>
                </c:pt>
                <c:pt idx="56">
                  <c:v>-437.2754272631573</c:v>
                </c:pt>
                <c:pt idx="57">
                  <c:v>-440.3262598026336</c:v>
                </c:pt>
                <c:pt idx="58">
                  <c:v>-443.2923413207791</c:v>
                </c:pt>
                <c:pt idx="59">
                  <c:v>-446.175606026969</c:v>
                </c:pt>
                <c:pt idx="60">
                  <c:v>-448.9779631116216</c:v>
                </c:pt>
                <c:pt idx="61">
                  <c:v>-451.7012959048006</c:v>
                </c:pt>
                <c:pt idx="62">
                  <c:v>-454.3474611292767</c:v>
                </c:pt>
                <c:pt idx="63">
                  <c:v>-456.9182882435852</c:v>
                </c:pt>
                <c:pt idx="64">
                  <c:v>-459.4155788685516</c:v>
                </c:pt>
                <c:pt idx="65">
                  <c:v>-461.8411062932971</c:v>
                </c:pt>
                <c:pt idx="66">
                  <c:v>-464.1966150562536</c:v>
                </c:pt>
                <c:pt idx="67">
                  <c:v>-466.4838205947817</c:v>
                </c:pt>
                <c:pt idx="68">
                  <c:v>-468.7044089615556</c:v>
                </c:pt>
                <c:pt idx="69">
                  <c:v>-470.8600366013197</c:v>
                </c:pt>
                <c:pt idx="70">
                  <c:v>-472.95233018585</c:v>
                </c:pt>
                <c:pt idx="71">
                  <c:v>-474.9828865007294</c:v>
                </c:pt>
                <c:pt idx="72">
                  <c:v>-476.9532723844894</c:v>
                </c:pt>
                <c:pt idx="73">
                  <c:v>-478.865024711602</c:v>
                </c:pt>
                <c:pt idx="74">
                  <c:v>-480.719650420604</c:v>
                </c:pt>
                <c:pt idx="75">
                  <c:v>-482.5186265812952</c:v>
                </c:pt>
                <c:pt idx="76">
                  <c:v>-484.2634004989304</c:v>
                </c:pt>
                <c:pt idx="77">
                  <c:v>-485.9553898532789</c:v>
                </c:pt>
                <c:pt idx="78">
                  <c:v>-487.5959828693376</c:v>
                </c:pt>
                <c:pt idx="79">
                  <c:v>-489.1865385162286</c:v>
                </c:pt>
                <c:pt idx="80">
                  <c:v>-490.7283867341612</c:v>
                </c:pt>
                <c:pt idx="81">
                  <c:v>-492.222828684673</c:v>
                </c:pt>
                <c:pt idx="82">
                  <c:v>-493.6711370245246</c:v>
                </c:pt>
                <c:pt idx="83">
                  <c:v>-495.074556198837</c:v>
                </c:pt>
                <c:pt idx="84">
                  <c:v>-496.4343027530376</c:v>
                </c:pt>
                <c:pt idx="85">
                  <c:v>-497.7515656621906</c:v>
                </c:pt>
                <c:pt idx="86">
                  <c:v>-499.027506674327</c:v>
                </c:pt>
                <c:pt idx="87">
                  <c:v>-500.2632606680817</c:v>
                </c:pt>
                <c:pt idx="88">
                  <c:v>-501.4599360214197</c:v>
                </c:pt>
                <c:pt idx="89">
                  <c:v>-502.6186149918649</c:v>
                </c:pt>
                <c:pt idx="90">
                  <c:v>-503.740354105521</c:v>
                </c:pt>
                <c:pt idx="91">
                  <c:v>-504.826184553669</c:v>
                </c:pt>
                <c:pt idx="92">
                  <c:v>-505.877112597027</c:v>
                </c:pt>
                <c:pt idx="93">
                  <c:v>-506.8941199753716</c:v>
                </c:pt>
                <c:pt idx="94">
                  <c:v>-507.8781643219554</c:v>
                </c:pt>
                <c:pt idx="95">
                  <c:v>-508.8301795817969</c:v>
                </c:pt>
                <c:pt idx="96">
                  <c:v>-509.7510764330218</c:v>
                </c:pt>
                <c:pt idx="97">
                  <c:v>-510.6417427099732</c:v>
                </c:pt>
                <c:pt idx="98">
                  <c:v>-511.5030438283829</c:v>
                </c:pt>
                <c:pt idx="99">
                  <c:v>-512.3358232102029</c:v>
                </c:pt>
                <c:pt idx="100">
                  <c:v>-513.140902709747</c:v>
                </c:pt>
                <c:pt idx="101">
                  <c:v>-513.9190830374426</c:v>
                </c:pt>
                <c:pt idx="102">
                  <c:v>-514.6711441847174</c:v>
                </c:pt>
                <c:pt idx="103">
                  <c:v>-515.3978458447814</c:v>
                </c:pt>
                <c:pt idx="104">
                  <c:v>-516.0999278329679</c:v>
                </c:pt>
                <c:pt idx="105">
                  <c:v>-516.7781105037065</c:v>
                </c:pt>
                <c:pt idx="106">
                  <c:v>-517.4330951645898</c:v>
                </c:pt>
                <c:pt idx="107">
                  <c:v>-518.0655644871877</c:v>
                </c:pt>
                <c:pt idx="108">
                  <c:v>-518.6761829136706</c:v>
                </c:pt>
                <c:pt idx="109">
                  <c:v>-519.2655970600352</c:v>
                </c:pt>
                <c:pt idx="110">
                  <c:v>-519.8344361145464</c:v>
                </c:pt>
                <c:pt idx="111">
                  <c:v>-520.383312231658</c:v>
                </c:pt>
                <c:pt idx="112">
                  <c:v>-520.912820921345</c:v>
                </c:pt>
                <c:pt idx="113">
                  <c:v>-521.4235414332361</c:v>
                </c:pt>
                <c:pt idx="114">
                  <c:v>-521.9160371351999</c:v>
                </c:pt>
                <c:pt idx="115">
                  <c:v>-522.3908558877993</c:v>
                </c:pt>
                <c:pt idx="116">
                  <c:v>-522.8485304112401</c:v>
                </c:pt>
                <c:pt idx="117">
                  <c:v>-523.289578649125</c:v>
                </c:pt>
                <c:pt idx="118">
                  <c:v>-523.7145041239854</c:v>
                </c:pt>
                <c:pt idx="119">
                  <c:v>-524.123796289198</c:v>
                </c:pt>
              </c:numCache>
            </c:numRef>
          </c:yVal>
          <c:smooth val="0"/>
          <c:extLst xmlns:c16r2="http://schemas.microsoft.com/office/drawing/2015/06/chart">
            <c:ext xmlns:c16="http://schemas.microsoft.com/office/drawing/2014/chart" uri="{C3380CC4-5D6E-409C-BE32-E72D297353CC}">
              <c16:uniqueId val="{00000009-2D08-438A-83A7-18DB7A44F5FE}"/>
            </c:ext>
          </c:extLst>
        </c:ser>
        <c:dLbls>
          <c:showLegendKey val="0"/>
          <c:showVal val="0"/>
          <c:showCatName val="0"/>
          <c:showSerName val="0"/>
          <c:showPercent val="0"/>
          <c:showBubbleSize val="0"/>
        </c:dLbls>
        <c:axId val="-1160910064"/>
        <c:axId val="-1160907520"/>
      </c:scatterChart>
      <c:valAx>
        <c:axId val="-116091006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60907520"/>
        <c:crosses val="autoZero"/>
        <c:crossBetween val="midCat"/>
      </c:valAx>
      <c:valAx>
        <c:axId val="-1160907520"/>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160910064"/>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4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847.291377806571</c:v>
                </c:pt>
                <c:pt idx="2">
                  <c:v>-1563.982882599812</c:v>
                </c:pt>
                <c:pt idx="3">
                  <c:v>-2314.402712590061</c:v>
                </c:pt>
                <c:pt idx="4">
                  <c:v>-3047.281215476803</c:v>
                </c:pt>
                <c:pt idx="5">
                  <c:v>-3762.68083727872</c:v>
                </c:pt>
                <c:pt idx="6">
                  <c:v>-4460.706407164223</c:v>
                </c:pt>
                <c:pt idx="7">
                  <c:v>-5141.496720088646</c:v>
                </c:pt>
                <c:pt idx="8">
                  <c:v>-5805.217885297719</c:v>
                </c:pt>
                <c:pt idx="9">
                  <c:v>-6452.05802847166</c:v>
                </c:pt>
                <c:pt idx="10">
                  <c:v>-7082.223051720764</c:v>
                </c:pt>
                <c:pt idx="11">
                  <c:v>-7695.933221744373</c:v>
                </c:pt>
                <c:pt idx="12">
                  <c:v>-8293.420407584868</c:v>
                </c:pt>
                <c:pt idx="13">
                  <c:v>-8882.293828767724</c:v>
                </c:pt>
                <c:pt idx="14">
                  <c:v>-9455.6164651867</c:v>
                </c:pt>
                <c:pt idx="15">
                  <c:v>-10013.60356693948</c:v>
                </c:pt>
                <c:pt idx="16">
                  <c:v>-10556.70857666247</c:v>
                </c:pt>
                <c:pt idx="17">
                  <c:v>-11085.28309284942</c:v>
                </c:pt>
                <c:pt idx="18">
                  <c:v>-11599.66925437283</c:v>
                </c:pt>
                <c:pt idx="19">
                  <c:v>-12100.200811469</c:v>
                </c:pt>
                <c:pt idx="20">
                  <c:v>-12587.20374164963</c:v>
                </c:pt>
                <c:pt idx="21">
                  <c:v>-13060.99674586998</c:v>
                </c:pt>
                <c:pt idx="22">
                  <c:v>-13521.89165124763</c:v>
                </c:pt>
                <c:pt idx="23">
                  <c:v>-13970.19374004006</c:v>
                </c:pt>
                <c:pt idx="24">
                  <c:v>-14406.20202039322</c:v>
                </c:pt>
                <c:pt idx="25">
                  <c:v>-14830.20945110358</c:v>
                </c:pt>
                <c:pt idx="26">
                  <c:v>-15242.51594485343</c:v>
                </c:pt>
                <c:pt idx="27">
                  <c:v>-15643.40301256767</c:v>
                </c:pt>
                <c:pt idx="28">
                  <c:v>-16033.14660405042</c:v>
                </c:pt>
                <c:pt idx="29">
                  <c:v>-16412.0176527137</c:v>
                </c:pt>
                <c:pt idx="30">
                  <c:v>-16780.28197585092</c:v>
                </c:pt>
                <c:pt idx="31">
                  <c:v>-17138.2003325061</c:v>
                </c:pt>
                <c:pt idx="32">
                  <c:v>-17486.02847823314</c:v>
                </c:pt>
                <c:pt idx="33">
                  <c:v>-17824.01721689641</c:v>
                </c:pt>
                <c:pt idx="34">
                  <c:v>-18152.41245047189</c:v>
                </c:pt>
                <c:pt idx="35">
                  <c:v>-18471.4552276223</c:v>
                </c:pt>
                <c:pt idx="36">
                  <c:v>-18781.38179165684</c:v>
                </c:pt>
                <c:pt idx="37">
                  <c:v>-19082.42362833582</c:v>
                </c:pt>
                <c:pt idx="38">
                  <c:v>-19374.80751388611</c:v>
                </c:pt>
                <c:pt idx="39">
                  <c:v>-19658.75558573427</c:v>
                </c:pt>
                <c:pt idx="40">
                  <c:v>-19934.4853692581</c:v>
                </c:pt>
                <c:pt idx="41">
                  <c:v>-20202.20982792741</c:v>
                </c:pt>
                <c:pt idx="42">
                  <c:v>-20462.1374151269</c:v>
                </c:pt>
                <c:pt idx="43">
                  <c:v>-20714.47212655796</c:v>
                </c:pt>
                <c:pt idx="44">
                  <c:v>-20959.41355355317</c:v>
                </c:pt>
                <c:pt idx="45">
                  <c:v>-21197.15693733655</c:v>
                </c:pt>
                <c:pt idx="46">
                  <c:v>-21427.89322420722</c:v>
                </c:pt>
                <c:pt idx="47">
                  <c:v>-21651.80912163993</c:v>
                </c:pt>
                <c:pt idx="48">
                  <c:v>-21869.08715526107</c:v>
                </c:pt>
                <c:pt idx="49">
                  <c:v>-22079.90572665725</c:v>
                </c:pt>
                <c:pt idx="50">
                  <c:v>-22284.43917196151</c:v>
                </c:pt>
                <c:pt idx="51">
                  <c:v>-22482.85782115674</c:v>
                </c:pt>
                <c:pt idx="52">
                  <c:v>-22675.32805806817</c:v>
                </c:pt>
                <c:pt idx="53">
                  <c:v>-22862.0123808994</c:v>
                </c:pt>
                <c:pt idx="54">
                  <c:v>-23043.06946328562</c:v>
                </c:pt>
                <c:pt idx="55">
                  <c:v>-23218.65421578148</c:v>
                </c:pt>
                <c:pt idx="56">
                  <c:v>-23388.91784772743</c:v>
                </c:pt>
                <c:pt idx="57">
                  <c:v>-23554.00792940427</c:v>
                </c:pt>
                <c:pt idx="58">
                  <c:v>-23714.06845441321</c:v>
                </c:pt>
                <c:pt idx="59">
                  <c:v>-23869.2399022202</c:v>
                </c:pt>
                <c:pt idx="60">
                  <c:v>-24019.65930076827</c:v>
                </c:pt>
                <c:pt idx="61">
                  <c:v>-24165.46028912486</c:v>
                </c:pt>
                <c:pt idx="62">
                  <c:v>-24306.77318007592</c:v>
                </c:pt>
                <c:pt idx="63">
                  <c:v>-24443.72502260841</c:v>
                </c:pt>
                <c:pt idx="64">
                  <c:v>-24576.43966423394</c:v>
                </c:pt>
                <c:pt idx="65">
                  <c:v>-24705.03781307768</c:v>
                </c:pt>
                <c:pt idx="66">
                  <c:v>-24829.63709969446</c:v>
                </c:pt>
                <c:pt idx="67">
                  <c:v>-24950.35213855142</c:v>
                </c:pt>
                <c:pt idx="68">
                  <c:v>-25067.29458913067</c:v>
                </c:pt>
                <c:pt idx="69">
                  <c:v>-25180.57321660545</c:v>
                </c:pt>
                <c:pt idx="70">
                  <c:v>-25290.2939520483</c:v>
                </c:pt>
                <c:pt idx="71">
                  <c:v>-25396.55995212542</c:v>
                </c:pt>
                <c:pt idx="72">
                  <c:v>-25499.47165824985</c:v>
                </c:pt>
                <c:pt idx="73">
                  <c:v>-25599.12685514754</c:v>
                </c:pt>
                <c:pt idx="74">
                  <c:v>-25695.62072880705</c:v>
                </c:pt>
                <c:pt idx="75">
                  <c:v>-25789.04592378576</c:v>
                </c:pt>
                <c:pt idx="76">
                  <c:v>-25879.49259984307</c:v>
                </c:pt>
                <c:pt idx="77">
                  <c:v>-25967.04848787328</c:v>
                </c:pt>
                <c:pt idx="78">
                  <c:v>-26051.79894511867</c:v>
                </c:pt>
                <c:pt idx="79">
                  <c:v>-26133.82700963877</c:v>
                </c:pt>
                <c:pt idx="80">
                  <c:v>-26213.21345402255</c:v>
                </c:pt>
                <c:pt idx="81">
                  <c:v>-26290.03683832008</c:v>
                </c:pt>
                <c:pt idx="82">
                  <c:v>-26364.37356218044</c:v>
                </c:pt>
                <c:pt idx="83">
                  <c:v>-26436.29791619303</c:v>
                </c:pt>
                <c:pt idx="84">
                  <c:v>-26505.88213240262</c:v>
                </c:pt>
                <c:pt idx="85">
                  <c:v>-26573.19643400842</c:v>
                </c:pt>
                <c:pt idx="86">
                  <c:v>-26638.30908422638</c:v>
                </c:pt>
                <c:pt idx="87">
                  <c:v>-26701.2864343119</c:v>
                </c:pt>
                <c:pt idx="88">
                  <c:v>-26762.19297074386</c:v>
                </c:pt>
                <c:pt idx="89">
                  <c:v>-26821.09136155527</c:v>
                </c:pt>
                <c:pt idx="90">
                  <c:v>-26878.04250182492</c:v>
                </c:pt>
                <c:pt idx="91">
                  <c:v>-26933.10555830645</c:v>
                </c:pt>
                <c:pt idx="92">
                  <c:v>-26986.33801321965</c:v>
                </c:pt>
                <c:pt idx="93">
                  <c:v>-27037.79570718715</c:v>
                </c:pt>
                <c:pt idx="94">
                  <c:v>-27087.53288133023</c:v>
                </c:pt>
                <c:pt idx="95">
                  <c:v>-27135.60221851803</c:v>
                </c:pt>
                <c:pt idx="96">
                  <c:v>-27182.05488377997</c:v>
                </c:pt>
                <c:pt idx="97">
                  <c:v>-27226.94056389015</c:v>
                </c:pt>
                <c:pt idx="98">
                  <c:v>-27270.30750611378</c:v>
                </c:pt>
                <c:pt idx="99">
                  <c:v>-27312.20255614305</c:v>
                </c:pt>
                <c:pt idx="100">
                  <c:v>-27352.67119521508</c:v>
                </c:pt>
                <c:pt idx="101">
                  <c:v>-27391.75757642275</c:v>
                </c:pt>
                <c:pt idx="102">
                  <c:v>-27429.50456022611</c:v>
                </c:pt>
                <c:pt idx="103">
                  <c:v>-27465.9537491817</c:v>
                </c:pt>
                <c:pt idx="104">
                  <c:v>-27501.14552188106</c:v>
                </c:pt>
                <c:pt idx="105">
                  <c:v>-27535.11906612781</c:v>
                </c:pt>
                <c:pt idx="106">
                  <c:v>-27567.91241135122</c:v>
                </c:pt>
                <c:pt idx="107">
                  <c:v>-27599.56246026326</c:v>
                </c:pt>
                <c:pt idx="108">
                  <c:v>-27630.10501978546</c:v>
                </c:pt>
                <c:pt idx="109">
                  <c:v>-27659.57483123941</c:v>
                </c:pt>
                <c:pt idx="110">
                  <c:v>-27688.00559982192</c:v>
                </c:pt>
                <c:pt idx="111">
                  <c:v>-27715.43002337264</c:v>
                </c:pt>
                <c:pt idx="112">
                  <c:v>-27741.87982044601</c:v>
                </c:pt>
                <c:pt idx="113">
                  <c:v>-27767.38575769868</c:v>
                </c:pt>
                <c:pt idx="114">
                  <c:v>-27791.97767660534</c:v>
                </c:pt>
                <c:pt idx="115">
                  <c:v>-27815.68451951258</c:v>
                </c:pt>
                <c:pt idx="116">
                  <c:v>-27838.53435504436</c:v>
                </c:pt>
                <c:pt idx="117">
                  <c:v>-27860.55440287199</c:v>
                </c:pt>
                <c:pt idx="118">
                  <c:v>-27881.77105785348</c:v>
                </c:pt>
                <c:pt idx="119">
                  <c:v>-27902.20991356624</c:v>
                </c:pt>
              </c:numCache>
            </c:numRef>
          </c:yVal>
          <c:smooth val="0"/>
          <c:extLst xmlns:c16r2="http://schemas.microsoft.com/office/drawing/2015/06/chart">
            <c:ext xmlns:c16="http://schemas.microsoft.com/office/drawing/2014/chart" uri="{C3380CC4-5D6E-409C-BE32-E72D297353CC}">
              <c16:uniqueId val="{00000000-21C3-4D1E-A9B6-0DD200FEF70A}"/>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847.291377806571</c:v>
                </c:pt>
                <c:pt idx="2">
                  <c:v>-1563.982883663848</c:v>
                </c:pt>
                <c:pt idx="3">
                  <c:v>-2314.402729915455</c:v>
                </c:pt>
                <c:pt idx="4">
                  <c:v>-3047.281285615599</c:v>
                </c:pt>
                <c:pt idx="5">
                  <c:v>-3762.681021865457</c:v>
                </c:pt>
                <c:pt idx="6">
                  <c:v>-4460.706794893835</c:v>
                </c:pt>
                <c:pt idx="7">
                  <c:v>-5141.497427265625</c:v>
                </c:pt>
                <c:pt idx="8">
                  <c:v>-5805.219055387657</c:v>
                </c:pt>
                <c:pt idx="9">
                  <c:v>-6452.05983096268</c:v>
                </c:pt>
                <c:pt idx="10">
                  <c:v>-7082.225680545903</c:v>
                </c:pt>
                <c:pt idx="11">
                  <c:v>-7695.936893420288</c:v>
                </c:pt>
                <c:pt idx="12">
                  <c:v>-8293.42535921931</c:v>
                </c:pt>
                <c:pt idx="13">
                  <c:v>-8882.300316001747</c:v>
                </c:pt>
                <c:pt idx="14">
                  <c:v>-9455.62484645238</c:v>
                </c:pt>
                <c:pt idx="15">
                  <c:v>-10013.61428317474</c:v>
                </c:pt>
                <c:pt idx="16">
                  <c:v>-10556.72213869356</c:v>
                </c:pt>
                <c:pt idx="17">
                  <c:v>-11085.30007065646</c:v>
                </c:pt>
                <c:pt idx="18">
                  <c:v>-11599.69026786368</c:v>
                </c:pt>
                <c:pt idx="19">
                  <c:v>-12100.22652250296</c:v>
                </c:pt>
                <c:pt idx="20">
                  <c:v>-12587.23484711723</c:v>
                </c:pt>
                <c:pt idx="21">
                  <c:v>-13061.03397166356</c:v>
                </c:pt>
                <c:pt idx="22">
                  <c:v>-13521.93574698037</c:v>
                </c:pt>
                <c:pt idx="23">
                  <c:v>-13970.24547441304</c:v>
                </c:pt>
                <c:pt idx="24">
                  <c:v>-14406.26217711344</c:v>
                </c:pt>
                <c:pt idx="25">
                  <c:v>-14830.27882527746</c:v>
                </c:pt>
                <c:pt idx="26">
                  <c:v>-15242.59533980396</c:v>
                </c:pt>
                <c:pt idx="27">
                  <c:v>-15643.49323713174</c:v>
                </c:pt>
                <c:pt idx="28">
                  <c:v>-16033.24847016484</c:v>
                </c:pt>
                <c:pt idx="29">
                  <c:v>-16412.13197324704</c:v>
                </c:pt>
                <c:pt idx="30">
                  <c:v>-16780.40956266224</c:v>
                </c:pt>
                <c:pt idx="31">
                  <c:v>-17138.34199470887</c:v>
                </c:pt>
                <c:pt idx="32">
                  <c:v>-17486.1850206433</c:v>
                </c:pt>
                <c:pt idx="33">
                  <c:v>-17824.18943864154</c:v>
                </c:pt>
                <c:pt idx="34">
                  <c:v>-18152.6011437485</c:v>
                </c:pt>
                <c:pt idx="35">
                  <c:v>-18471.66117659118</c:v>
                </c:pt>
                <c:pt idx="36">
                  <c:v>-18781.60577145778</c:v>
                </c:pt>
                <c:pt idx="37">
                  <c:v>-19082.66640421375</c:v>
                </c:pt>
                <c:pt idx="38">
                  <c:v>-19375.06984041538</c:v>
                </c:pt>
                <c:pt idx="39">
                  <c:v>-19659.03820613399</c:v>
                </c:pt>
                <c:pt idx="40">
                  <c:v>-19934.78901479533</c:v>
                </c:pt>
                <c:pt idx="41">
                  <c:v>-20202.53521738945</c:v>
                </c:pt>
                <c:pt idx="42">
                  <c:v>-20462.48525436595</c:v>
                </c:pt>
                <c:pt idx="43">
                  <c:v>-20714.8431080957</c:v>
                </c:pt>
                <c:pt idx="44">
                  <c:v>-20959.80835624738</c:v>
                </c:pt>
                <c:pt idx="45">
                  <c:v>-21197.57622609194</c:v>
                </c:pt>
                <c:pt idx="46">
                  <c:v>-21428.33764973842</c:v>
                </c:pt>
                <c:pt idx="47">
                  <c:v>-21652.27932027681</c:v>
                </c:pt>
                <c:pt idx="48">
                  <c:v>-21869.5837487909</c:v>
                </c:pt>
                <c:pt idx="49">
                  <c:v>-22080.42932220362</c:v>
                </c:pt>
                <c:pt idx="50">
                  <c:v>-22284.99036189588</c:v>
                </c:pt>
                <c:pt idx="51">
                  <c:v>-22483.437183036</c:v>
                </c:pt>
                <c:pt idx="52">
                  <c:v>-22675.93615460163</c:v>
                </c:pt>
                <c:pt idx="53">
                  <c:v>-22862.64975993941</c:v>
                </c:pt>
                <c:pt idx="54">
                  <c:v>-23043.73665783625</c:v>
                </c:pt>
                <c:pt idx="55">
                  <c:v>-23219.35174403433</c:v>
                </c:pt>
                <c:pt idx="56">
                  <c:v>-23389.64621310262</c:v>
                </c:pt>
                <c:pt idx="57">
                  <c:v>-23554.76762061985</c:v>
                </c:pt>
                <c:pt idx="58">
                  <c:v>-23714.8599455622</c:v>
                </c:pt>
                <c:pt idx="59">
                  <c:v>-23870.0636528586</c:v>
                </c:pt>
                <c:pt idx="60">
                  <c:v>-24020.51575601891</c:v>
                </c:pt>
                <c:pt idx="61">
                  <c:v>-24166.34987979056</c:v>
                </c:pt>
                <c:pt idx="62">
                  <c:v>-24307.6963227545</c:v>
                </c:pt>
                <c:pt idx="63">
                  <c:v>-24444.68211982772</c:v>
                </c:pt>
                <c:pt idx="64">
                  <c:v>-24577.43110458227</c:v>
                </c:pt>
                <c:pt idx="65">
                  <c:v>-24706.06397134764</c:v>
                </c:pt>
                <c:pt idx="66">
                  <c:v>-24830.6983370278</c:v>
                </c:pt>
                <c:pt idx="67">
                  <c:v>-24951.44880259131</c:v>
                </c:pt>
                <c:pt idx="68">
                  <c:v>-25068.42701417254</c:v>
                </c:pt>
                <c:pt idx="69">
                  <c:v>-25181.74172375817</c:v>
                </c:pt>
                <c:pt idx="70">
                  <c:v>-25291.49884939054</c:v>
                </c:pt>
                <c:pt idx="71">
                  <c:v>-25397.80153487295</c:v>
                </c:pt>
                <c:pt idx="72">
                  <c:v>-25500.75020891521</c:v>
                </c:pt>
                <c:pt idx="73">
                  <c:v>-25600.44264370576</c:v>
                </c:pt>
                <c:pt idx="74">
                  <c:v>-25696.97401286196</c:v>
                </c:pt>
                <c:pt idx="75">
                  <c:v>-25790.4369487348</c:v>
                </c:pt>
                <c:pt idx="76">
                  <c:v>-25880.92159904493</c:v>
                </c:pt>
                <c:pt idx="77">
                  <c:v>-25968.51568281371</c:v>
                </c:pt>
                <c:pt idx="78">
                  <c:v>-26053.30454557482</c:v>
                </c:pt>
                <c:pt idx="79">
                  <c:v>-26135.37121384684</c:v>
                </c:pt>
                <c:pt idx="80">
                  <c:v>-26214.7964488403</c:v>
                </c:pt>
                <c:pt idx="81">
                  <c:v>-26291.65879938798</c:v>
                </c:pt>
                <c:pt idx="82">
                  <c:v>-26366.03465408925</c:v>
                </c:pt>
                <c:pt idx="83">
                  <c:v>-26437.998292638</c:v>
                </c:pt>
                <c:pt idx="84">
                  <c:v>-26507.62193634688</c:v>
                </c:pt>
                <c:pt idx="85">
                  <c:v>-26574.97579783992</c:v>
                </c:pt>
                <c:pt idx="86">
                  <c:v>-26640.12812991207</c:v>
                </c:pt>
                <c:pt idx="87">
                  <c:v>-26703.14527355414</c:v>
                </c:pt>
                <c:pt idx="88">
                  <c:v>-26764.09170513181</c:v>
                </c:pt>
                <c:pt idx="89">
                  <c:v>-26823.03008271661</c:v>
                </c:pt>
                <c:pt idx="90">
                  <c:v>-26880.0212915712</c:v>
                </c:pt>
                <c:pt idx="91">
                  <c:v>-26935.12448878167</c:v>
                </c:pt>
                <c:pt idx="92">
                  <c:v>-26988.39714704547</c:v>
                </c:pt>
                <c:pt idx="93">
                  <c:v>-27039.89509760495</c:v>
                </c:pt>
                <c:pt idx="94">
                  <c:v>-27089.67257233942</c:v>
                </c:pt>
                <c:pt idx="95">
                  <c:v>-27137.78224501805</c:v>
                </c:pt>
                <c:pt idx="96">
                  <c:v>-27184.27527170442</c:v>
                </c:pt>
                <c:pt idx="97">
                  <c:v>-27229.20133033811</c:v>
                </c:pt>
                <c:pt idx="98">
                  <c:v>-27272.60865948629</c:v>
                </c:pt>
                <c:pt idx="99">
                  <c:v>-27314.54409627244</c:v>
                </c:pt>
                <c:pt idx="100">
                  <c:v>-27355.05311349034</c:v>
                </c:pt>
                <c:pt idx="101">
                  <c:v>-27394.17985591524</c:v>
                </c:pt>
                <c:pt idx="102">
                  <c:v>-27431.96717581665</c:v>
                </c:pt>
                <c:pt idx="103">
                  <c:v>-27468.45666767703</c:v>
                </c:pt>
                <c:pt idx="104">
                  <c:v>-27503.68870213907</c:v>
                </c:pt>
                <c:pt idx="105">
                  <c:v>-27537.70245917048</c:v>
                </c:pt>
                <c:pt idx="106">
                  <c:v>-27570.53596048149</c:v>
                </c:pt>
                <c:pt idx="107">
                  <c:v>-27602.22610117961</c:v>
                </c:pt>
                <c:pt idx="108">
                  <c:v>-27632.80868069362</c:v>
                </c:pt>
                <c:pt idx="109">
                  <c:v>-27662.31843295973</c:v>
                </c:pt>
                <c:pt idx="110">
                  <c:v>-27690.78905590158</c:v>
                </c:pt>
                <c:pt idx="111">
                  <c:v>-27718.25324018671</c:v>
                </c:pt>
                <c:pt idx="112">
                  <c:v>-27744.74269730644</c:v>
                </c:pt>
                <c:pt idx="113">
                  <c:v>-27770.288186952</c:v>
                </c:pt>
                <c:pt idx="114">
                  <c:v>-27794.91954373708</c:v>
                </c:pt>
                <c:pt idx="115">
                  <c:v>-27818.66570324405</c:v>
                </c:pt>
                <c:pt idx="116">
                  <c:v>-27841.55472743278</c:v>
                </c:pt>
                <c:pt idx="117">
                  <c:v>-27863.61382940179</c:v>
                </c:pt>
                <c:pt idx="118">
                  <c:v>-27884.86939753452</c:v>
                </c:pt>
                <c:pt idx="119">
                  <c:v>-27905.34701902373</c:v>
                </c:pt>
              </c:numCache>
            </c:numRef>
          </c:yVal>
          <c:smooth val="0"/>
          <c:extLst xmlns:c16r2="http://schemas.microsoft.com/office/drawing/2015/06/chart">
            <c:ext xmlns:c16="http://schemas.microsoft.com/office/drawing/2014/chart" uri="{C3380CC4-5D6E-409C-BE32-E72D297353CC}">
              <c16:uniqueId val="{00000001-21C3-4D1E-A9B6-0DD200FEF70A}"/>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878.0182814826254</c:v>
                </c:pt>
                <c:pt idx="2">
                  <c:v>-1568.548099530395</c:v>
                </c:pt>
                <c:pt idx="3">
                  <c:v>-2318.235439111013</c:v>
                </c:pt>
                <c:pt idx="4">
                  <c:v>-3050.15064255288</c:v>
                </c:pt>
                <c:pt idx="5">
                  <c:v>-3764.369520916604</c:v>
                </c:pt>
                <c:pt idx="6">
                  <c:v>-4461.00985509669</c:v>
                </c:pt>
                <c:pt idx="7">
                  <c:v>-5140.22296048282</c:v>
                </c:pt>
                <c:pt idx="8">
                  <c:v>-5802.18703605188</c:v>
                </c:pt>
                <c:pt idx="9">
                  <c:v>-6447.101869268342</c:v>
                </c:pt>
                <c:pt idx="10">
                  <c:v>-7075.18460052088</c:v>
                </c:pt>
                <c:pt idx="11">
                  <c:v>-7686.666316994931</c:v>
                </c:pt>
                <c:pt idx="12">
                  <c:v>-8281.789297188632</c:v>
                </c:pt>
                <c:pt idx="13">
                  <c:v>-8868.17147047026</c:v>
                </c:pt>
                <c:pt idx="14">
                  <c:v>-9438.93689830741</c:v>
                </c:pt>
                <c:pt idx="15">
                  <c:v>-9994.209237903822</c:v>
                </c:pt>
                <c:pt idx="16">
                  <c:v>-10534.49636035739</c:v>
                </c:pt>
                <c:pt idx="17">
                  <c:v>-11060.15811118949</c:v>
                </c:pt>
                <c:pt idx="18">
                  <c:v>-11571.54439183231</c:v>
                </c:pt>
                <c:pt idx="19">
                  <c:v>-12068.99638940673</c:v>
                </c:pt>
                <c:pt idx="20">
                  <c:v>-12552.84720027726</c:v>
                </c:pt>
                <c:pt idx="21">
                  <c:v>-13023.4223339688</c:v>
                </c:pt>
                <c:pt idx="22">
                  <c:v>-13481.04012410482</c:v>
                </c:pt>
                <c:pt idx="23">
                  <c:v>-13926.0120659289</c:v>
                </c:pt>
                <c:pt idx="24">
                  <c:v>-14358.6430957811</c:v>
                </c:pt>
                <c:pt idx="25">
                  <c:v>-14779.23182468489</c:v>
                </c:pt>
                <c:pt idx="26">
                  <c:v>-15188.08354627062</c:v>
                </c:pt>
                <c:pt idx="27">
                  <c:v>-15585.48498182651</c:v>
                </c:pt>
                <c:pt idx="28">
                  <c:v>-15971.71686315071</c:v>
                </c:pt>
                <c:pt idx="29">
                  <c:v>-16347.05474634096</c:v>
                </c:pt>
                <c:pt idx="30">
                  <c:v>-16711.7688386133</c:v>
                </c:pt>
                <c:pt idx="31">
                  <c:v>-17066.12406390579</c:v>
                </c:pt>
                <c:pt idx="32">
                  <c:v>-17410.38012575591</c:v>
                </c:pt>
                <c:pt idx="33">
                  <c:v>-17744.79156702198</c:v>
                </c:pt>
                <c:pt idx="34">
                  <c:v>-18069.6078274264</c:v>
                </c:pt>
                <c:pt idx="35">
                  <c:v>-18385.07329967478</c:v>
                </c:pt>
                <c:pt idx="36">
                  <c:v>-18691.42738475838</c:v>
                </c:pt>
                <c:pt idx="37">
                  <c:v>-18988.90454691182</c:v>
                </c:pt>
                <c:pt idx="38">
                  <c:v>-19277.73436857009</c:v>
                </c:pt>
                <c:pt idx="39">
                  <c:v>-19558.14162785091</c:v>
                </c:pt>
                <c:pt idx="40">
                  <c:v>-19830.34633201547</c:v>
                </c:pt>
                <c:pt idx="41">
                  <c:v>-20094.56377365207</c:v>
                </c:pt>
                <c:pt idx="42">
                  <c:v>-20351.00458882703</c:v>
                </c:pt>
                <c:pt idx="43">
                  <c:v>-20599.87481546868</c:v>
                </c:pt>
                <c:pt idx="44">
                  <c:v>-20841.37595249387</c:v>
                </c:pt>
                <c:pt idx="45">
                  <c:v>-21075.70501967892</c:v>
                </c:pt>
                <c:pt idx="46">
                  <c:v>-21303.05461829295</c:v>
                </c:pt>
                <c:pt idx="47">
                  <c:v>-21523.61299247009</c:v>
                </c:pt>
                <c:pt idx="48">
                  <c:v>-21737.56409127777</c:v>
                </c:pt>
                <c:pt idx="49">
                  <c:v>-21945.0876314668</c:v>
                </c:pt>
                <c:pt idx="50">
                  <c:v>-22146.35916081809</c:v>
                </c:pt>
                <c:pt idx="51">
                  <c:v>-22341.55012206221</c:v>
                </c:pt>
                <c:pt idx="52">
                  <c:v>-22530.82791732065</c:v>
                </c:pt>
                <c:pt idx="53">
                  <c:v>-22714.35597295174</c:v>
                </c:pt>
                <c:pt idx="54">
                  <c:v>-22892.29380474753</c:v>
                </c:pt>
                <c:pt idx="55">
                  <c:v>-23064.79708344118</c:v>
                </c:pt>
                <c:pt idx="56">
                  <c:v>-23232.01770043186</c:v>
                </c:pt>
                <c:pt idx="57">
                  <c:v>-23394.10383367632</c:v>
                </c:pt>
                <c:pt idx="58">
                  <c:v>-23551.20001366735</c:v>
                </c:pt>
                <c:pt idx="59">
                  <c:v>-23703.44718943723</c:v>
                </c:pt>
                <c:pt idx="60">
                  <c:v>-23850.98279451858</c:v>
                </c:pt>
                <c:pt idx="61">
                  <c:v>-23993.94081280613</c:v>
                </c:pt>
                <c:pt idx="62">
                  <c:v>-24132.45184424613</c:v>
                </c:pt>
                <c:pt idx="63">
                  <c:v>-24266.64317030551</c:v>
                </c:pt>
                <c:pt idx="64">
                  <c:v>-24396.63881915482</c:v>
                </c:pt>
                <c:pt idx="65">
                  <c:v>-24522.5596305267</c:v>
                </c:pt>
                <c:pt idx="66">
                  <c:v>-24644.52332017571</c:v>
                </c:pt>
                <c:pt idx="67">
                  <c:v>-24762.64454391273</c:v>
                </c:pt>
                <c:pt idx="68">
                  <c:v>-24877.03496115655</c:v>
                </c:pt>
                <c:pt idx="69">
                  <c:v>-24987.80329795927</c:v>
                </c:pt>
                <c:pt idx="70">
                  <c:v>-25095.05540947104</c:v>
                </c:pt>
                <c:pt idx="71">
                  <c:v>-25198.89434180781</c:v>
                </c:pt>
                <c:pt idx="72">
                  <c:v>-25299.42039327184</c:v>
                </c:pt>
                <c:pt idx="73">
                  <c:v>-25396.7311749151</c:v>
                </c:pt>
                <c:pt idx="74">
                  <c:v>-25490.92167039728</c:v>
                </c:pt>
                <c:pt idx="75">
                  <c:v>-25582.08429512103</c:v>
                </c:pt>
                <c:pt idx="76">
                  <c:v>-25670.30895461654</c:v>
                </c:pt>
                <c:pt idx="77">
                  <c:v>-25755.68310215045</c:v>
                </c:pt>
                <c:pt idx="78">
                  <c:v>-25838.29179554572</c:v>
                </c:pt>
                <c:pt idx="79">
                  <c:v>-25918.2177531831</c:v>
                </c:pt>
                <c:pt idx="80">
                  <c:v>-25995.54140917771</c:v>
                </c:pt>
                <c:pt idx="81">
                  <c:v>-26070.34096771711</c:v>
                </c:pt>
                <c:pt idx="82">
                  <c:v>-26142.69245653499</c:v>
                </c:pt>
                <c:pt idx="83">
                  <c:v>-26212.66977952791</c:v>
                </c:pt>
                <c:pt idx="84">
                  <c:v>-26280.34476849483</c:v>
                </c:pt>
                <c:pt idx="85">
                  <c:v>-26345.78723399482</c:v>
                </c:pt>
                <c:pt idx="86">
                  <c:v>-26409.06501531741</c:v>
                </c:pt>
                <c:pt idx="87">
                  <c:v>-26470.24402956432</c:v>
                </c:pt>
                <c:pt idx="88">
                  <c:v>-26529.38831983181</c:v>
                </c:pt>
                <c:pt idx="89">
                  <c:v>-26586.56010250701</c:v>
                </c:pt>
                <c:pt idx="90">
                  <c:v>-26641.81981365709</c:v>
                </c:pt>
                <c:pt idx="91">
                  <c:v>-26695.22615453368</c:v>
                </c:pt>
                <c:pt idx="92">
                  <c:v>-26746.83613617625</c:v>
                </c:pt>
                <c:pt idx="93">
                  <c:v>-26796.7051231363</c:v>
                </c:pt>
                <c:pt idx="94">
                  <c:v>-26844.88687630231</c:v>
                </c:pt>
                <c:pt idx="95">
                  <c:v>-26891.43359485501</c:v>
                </c:pt>
                <c:pt idx="96">
                  <c:v>-26936.39595734515</c:v>
                </c:pt>
                <c:pt idx="97">
                  <c:v>-26979.82316189818</c:v>
                </c:pt>
                <c:pt idx="98">
                  <c:v>-27021.7629655581</c:v>
                </c:pt>
                <c:pt idx="99">
                  <c:v>-27062.2617227859</c:v>
                </c:pt>
                <c:pt idx="100">
                  <c:v>-27101.36442310178</c:v>
                </c:pt>
                <c:pt idx="101">
                  <c:v>-27139.11472789641</c:v>
                </c:pt>
                <c:pt idx="102">
                  <c:v>-27175.55500641511</c:v>
                </c:pt>
                <c:pt idx="103">
                  <c:v>-27210.72637092276</c:v>
                </c:pt>
                <c:pt idx="104">
                  <c:v>-27244.66871106438</c:v>
                </c:pt>
                <c:pt idx="105">
                  <c:v>-27277.42072742851</c:v>
                </c:pt>
                <c:pt idx="106">
                  <c:v>-27309.01996432431</c:v>
                </c:pt>
                <c:pt idx="107">
                  <c:v>-27339.50284178602</c:v>
                </c:pt>
                <c:pt idx="108">
                  <c:v>-27368.90468681697</c:v>
                </c:pt>
                <c:pt idx="109">
                  <c:v>-27397.25976387674</c:v>
                </c:pt>
                <c:pt idx="110">
                  <c:v>-27424.60130463773</c:v>
                </c:pt>
                <c:pt idx="111">
                  <c:v>-27450.96153700817</c:v>
                </c:pt>
                <c:pt idx="112">
                  <c:v>-27476.37171344599</c:v>
                </c:pt>
                <c:pt idx="113">
                  <c:v>-27500.86213856842</c:v>
                </c:pt>
                <c:pt idx="114">
                  <c:v>-27524.46219607117</c:v>
                </c:pt>
                <c:pt idx="115">
                  <c:v>-27547.20037497487</c:v>
                </c:pt>
                <c:pt idx="116">
                  <c:v>-27569.10429519974</c:v>
                </c:pt>
                <c:pt idx="117">
                  <c:v>-27590.20073249657</c:v>
                </c:pt>
                <c:pt idx="118">
                  <c:v>-27610.51564273192</c:v>
                </c:pt>
                <c:pt idx="119">
                  <c:v>-27630.07418555161</c:v>
                </c:pt>
              </c:numCache>
            </c:numRef>
          </c:yVal>
          <c:smooth val="0"/>
          <c:extLst xmlns:c16r2="http://schemas.microsoft.com/office/drawing/2015/06/chart">
            <c:ext xmlns:c16="http://schemas.microsoft.com/office/drawing/2014/chart" uri="{C3380CC4-5D6E-409C-BE32-E72D297353CC}">
              <c16:uniqueId val="{00000002-21C3-4D1E-A9B6-0DD200FEF70A}"/>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866.0815852512605</c:v>
                </c:pt>
                <c:pt idx="2">
                  <c:v>-1652.786988771986</c:v>
                </c:pt>
                <c:pt idx="3">
                  <c:v>-2455.680104148574</c:v>
                </c:pt>
                <c:pt idx="4">
                  <c:v>-3244.319269755855</c:v>
                </c:pt>
                <c:pt idx="5">
                  <c:v>-4018.615283032413</c:v>
                </c:pt>
                <c:pt idx="6">
                  <c:v>-4778.52340656938</c:v>
                </c:pt>
                <c:pt idx="7">
                  <c:v>-5524.034773378628</c:v>
                </c:pt>
                <c:pt idx="8">
                  <c:v>-6255.16966996342</c:v>
                </c:pt>
                <c:pt idx="9">
                  <c:v>-6971.972245176323</c:v>
                </c:pt>
                <c:pt idx="10">
                  <c:v>-7674.506326707545</c:v>
                </c:pt>
                <c:pt idx="11">
                  <c:v>-8362.852098599069</c:v>
                </c:pt>
                <c:pt idx="12">
                  <c:v>-9037.10344854836</c:v>
                </c:pt>
                <c:pt idx="13">
                  <c:v>-9701.576122185681</c:v>
                </c:pt>
                <c:pt idx="14">
                  <c:v>-10352.28357186168</c:v>
                </c:pt>
                <c:pt idx="15">
                  <c:v>-10989.40691348119</c:v>
                </c:pt>
                <c:pt idx="16">
                  <c:v>-11613.25311891735</c:v>
                </c:pt>
                <c:pt idx="17">
                  <c:v>-12224.06340342574</c:v>
                </c:pt>
                <c:pt idx="18">
                  <c:v>-12822.06964106206</c:v>
                </c:pt>
                <c:pt idx="19">
                  <c:v>-13407.49626174383</c:v>
                </c:pt>
                <c:pt idx="20">
                  <c:v>-13980.56158336997</c:v>
                </c:pt>
                <c:pt idx="21">
                  <c:v>-14541.4788385476</c:v>
                </c:pt>
                <c:pt idx="22">
                  <c:v>-15090.45696413703</c:v>
                </c:pt>
                <c:pt idx="23">
                  <c:v>-15627.7012062273</c:v>
                </c:pt>
                <c:pt idx="24">
                  <c:v>-16153.41358152218</c:v>
                </c:pt>
                <c:pt idx="25">
                  <c:v>-16667.79322708165</c:v>
                </c:pt>
                <c:pt idx="26">
                  <c:v>-17171.04398608766</c:v>
                </c:pt>
                <c:pt idx="27">
                  <c:v>-17663.36000015028</c:v>
                </c:pt>
                <c:pt idx="28">
                  <c:v>-18144.93326885439</c:v>
                </c:pt>
                <c:pt idx="29">
                  <c:v>-18615.9539657212</c:v>
                </c:pt>
                <c:pt idx="30">
                  <c:v>-19076.61036922875</c:v>
                </c:pt>
                <c:pt idx="31">
                  <c:v>-19527.08887457661</c:v>
                </c:pt>
                <c:pt idx="32">
                  <c:v>-19967.57399384351</c:v>
                </c:pt>
                <c:pt idx="33">
                  <c:v>-20398.24834721442</c:v>
                </c:pt>
                <c:pt idx="34">
                  <c:v>-20819.2926478237</c:v>
                </c:pt>
                <c:pt idx="35">
                  <c:v>-21230.88568221405</c:v>
                </c:pt>
                <c:pt idx="36">
                  <c:v>-21633.20428797742</c:v>
                </c:pt>
                <c:pt idx="37">
                  <c:v>-22026.42332978081</c:v>
                </c:pt>
                <c:pt idx="38">
                  <c:v>-22410.71567472443</c:v>
                </c:pt>
                <c:pt idx="39">
                  <c:v>-22786.25218045385</c:v>
                </c:pt>
                <c:pt idx="40">
                  <c:v>-23153.20165827031</c:v>
                </c:pt>
                <c:pt idx="41">
                  <c:v>-23511.7308504805</c:v>
                </c:pt>
                <c:pt idx="42">
                  <c:v>-23862.00440945942</c:v>
                </c:pt>
                <c:pt idx="43">
                  <c:v>-24204.1848780266</c:v>
                </c:pt>
                <c:pt idx="44">
                  <c:v>-24538.4326714729</c:v>
                </c:pt>
                <c:pt idx="45">
                  <c:v>-24864.90606138995</c:v>
                </c:pt>
                <c:pt idx="46">
                  <c:v>-25183.76116137066</c:v>
                </c:pt>
                <c:pt idx="47">
                  <c:v>-25495.15191464638</c:v>
                </c:pt>
                <c:pt idx="48">
                  <c:v>-25799.2300836742</c:v>
                </c:pt>
                <c:pt idx="49">
                  <c:v>-26096.14524168009</c:v>
                </c:pt>
                <c:pt idx="50">
                  <c:v>-26386.0447661397</c:v>
                </c:pt>
                <c:pt idx="51">
                  <c:v>-26669.07383416733</c:v>
                </c:pt>
                <c:pt idx="52">
                  <c:v>-26945.37541979784</c:v>
                </c:pt>
                <c:pt idx="53">
                  <c:v>-27215.0902930554</c:v>
                </c:pt>
                <c:pt idx="54">
                  <c:v>-27478.35702079814</c:v>
                </c:pt>
                <c:pt idx="55">
                  <c:v>-27735.31196925649</c:v>
                </c:pt>
                <c:pt idx="56">
                  <c:v>-27986.08930821763</c:v>
                </c:pt>
                <c:pt idx="57">
                  <c:v>-28230.82101677915</c:v>
                </c:pt>
                <c:pt idx="58">
                  <c:v>-28469.63689061161</c:v>
                </c:pt>
                <c:pt idx="59">
                  <c:v>-28702.66455065133</c:v>
                </c:pt>
                <c:pt idx="60">
                  <c:v>-28930.02945316536</c:v>
                </c:pt>
                <c:pt idx="61">
                  <c:v>-29151.85490111168</c:v>
                </c:pt>
                <c:pt idx="62">
                  <c:v>-29368.26205672231</c:v>
                </c:pt>
                <c:pt idx="63">
                  <c:v>-29579.36995525844</c:v>
                </c:pt>
                <c:pt idx="64">
                  <c:v>-29785.29551984277</c:v>
                </c:pt>
                <c:pt idx="65">
                  <c:v>-29986.15357733609</c:v>
                </c:pt>
                <c:pt idx="66">
                  <c:v>-30182.0568751623</c:v>
                </c:pt>
                <c:pt idx="67">
                  <c:v>-30373.11609904468</c:v>
                </c:pt>
                <c:pt idx="68">
                  <c:v>-30559.43989157211</c:v>
                </c:pt>
                <c:pt idx="69">
                  <c:v>-30741.13487155829</c:v>
                </c:pt>
                <c:pt idx="70">
                  <c:v>-30918.30565410806</c:v>
                </c:pt>
                <c:pt idx="71">
                  <c:v>-31091.05487136543</c:v>
                </c:pt>
                <c:pt idx="72">
                  <c:v>-31259.48319386504</c:v>
                </c:pt>
                <c:pt idx="73">
                  <c:v>-31423.68935245043</c:v>
                </c:pt>
                <c:pt idx="74">
                  <c:v>-31583.77016070532</c:v>
                </c:pt>
                <c:pt idx="75">
                  <c:v>-31739.82053784514</c:v>
                </c:pt>
                <c:pt idx="76">
                  <c:v>-31891.93353203125</c:v>
                </c:pt>
                <c:pt idx="77">
                  <c:v>-32040.20034405496</c:v>
                </c:pt>
                <c:pt idx="78">
                  <c:v>-32184.71035136003</c:v>
                </c:pt>
                <c:pt idx="79">
                  <c:v>-32325.5511323521</c:v>
                </c:pt>
                <c:pt idx="80">
                  <c:v>-32462.80849096272</c:v>
                </c:pt>
                <c:pt idx="81">
                  <c:v>-32596.56648143055</c:v>
                </c:pt>
                <c:pt idx="82">
                  <c:v>-32726.90743325977</c:v>
                </c:pt>
                <c:pt idx="83">
                  <c:v>-32853.9119763407</c:v>
                </c:pt>
                <c:pt idx="84">
                  <c:v>-32977.65906616578</c:v>
                </c:pt>
                <c:pt idx="85">
                  <c:v>-33098.22600915097</c:v>
                </c:pt>
                <c:pt idx="86">
                  <c:v>-33215.6884880033</c:v>
                </c:pt>
                <c:pt idx="87">
                  <c:v>-33330.12058712495</c:v>
                </c:pt>
                <c:pt idx="88">
                  <c:v>-33441.59481802117</c:v>
                </c:pt>
                <c:pt idx="89">
                  <c:v>-33550.18214468745</c:v>
                </c:pt>
                <c:pt idx="90">
                  <c:v>-33655.9520089575</c:v>
                </c:pt>
                <c:pt idx="91">
                  <c:v>-33758.9723557895</c:v>
                </c:pt>
                <c:pt idx="92">
                  <c:v>-33859.30965846265</c:v>
                </c:pt>
                <c:pt idx="93">
                  <c:v>-33957.02894367788</c:v>
                </c:pt>
                <c:pt idx="94">
                  <c:v>-34052.19381653515</c:v>
                </c:pt>
                <c:pt idx="95">
                  <c:v>-34144.86648537405</c:v>
                </c:pt>
                <c:pt idx="96">
                  <c:v>-34235.10778646497</c:v>
                </c:pt>
                <c:pt idx="97">
                  <c:v>-34322.97720852541</c:v>
                </c:pt>
                <c:pt idx="98">
                  <c:v>-34408.53291706555</c:v>
                </c:pt>
                <c:pt idx="99">
                  <c:v>-34491.83177853315</c:v>
                </c:pt>
                <c:pt idx="100">
                  <c:v>-34572.92938425997</c:v>
                </c:pt>
                <c:pt idx="101">
                  <c:v>-34651.88007418066</c:v>
                </c:pt>
                <c:pt idx="102">
                  <c:v>-34728.73696034355</c:v>
                </c:pt>
                <c:pt idx="103">
                  <c:v>-34803.55195017159</c:v>
                </c:pt>
                <c:pt idx="104">
                  <c:v>-34876.37576948572</c:v>
                </c:pt>
                <c:pt idx="105">
                  <c:v>-34947.25798527943</c:v>
                </c:pt>
                <c:pt idx="106">
                  <c:v>-35016.24702823116</c:v>
                </c:pt>
                <c:pt idx="107">
                  <c:v>-35083.39021495357</c:v>
                </c:pt>
                <c:pt idx="108">
                  <c:v>-35148.73376997883</c:v>
                </c:pt>
                <c:pt idx="109">
                  <c:v>-35212.32284745713</c:v>
                </c:pt>
                <c:pt idx="110">
                  <c:v>-35274.2015525871</c:v>
                </c:pt>
                <c:pt idx="111">
                  <c:v>-35334.41296275752</c:v>
                </c:pt>
                <c:pt idx="112">
                  <c:v>-35392.99914840188</c:v>
                </c:pt>
                <c:pt idx="113">
                  <c:v>-35450.00119356516</c:v>
                </c:pt>
                <c:pt idx="114">
                  <c:v>-35505.4592161784</c:v>
                </c:pt>
                <c:pt idx="115">
                  <c:v>-35559.41238803368</c:v>
                </c:pt>
                <c:pt idx="116">
                  <c:v>-35611.89895447203</c:v>
                </c:pt>
                <c:pt idx="117">
                  <c:v>-35662.95625376747</c:v>
                </c:pt>
                <c:pt idx="118">
                  <c:v>-35712.62073621294</c:v>
                </c:pt>
                <c:pt idx="119">
                  <c:v>-35760.92798291129</c:v>
                </c:pt>
              </c:numCache>
            </c:numRef>
          </c:yVal>
          <c:smooth val="0"/>
          <c:extLst xmlns:c16r2="http://schemas.microsoft.com/office/drawing/2015/06/chart">
            <c:ext xmlns:c16="http://schemas.microsoft.com/office/drawing/2014/chart" uri="{C3380CC4-5D6E-409C-BE32-E72D297353CC}">
              <c16:uniqueId val="{00000003-21C3-4D1E-A9B6-0DD200FEF70A}"/>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850.905688952189</c:v>
                </c:pt>
                <c:pt idx="2">
                  <c:v>-1564.661011477467</c:v>
                </c:pt>
                <c:pt idx="3">
                  <c:v>-2315.524889695878</c:v>
                </c:pt>
                <c:pt idx="4">
                  <c:v>-3049.12280379748</c:v>
                </c:pt>
                <c:pt idx="5">
                  <c:v>-3765.541460516397</c:v>
                </c:pt>
                <c:pt idx="6">
                  <c:v>-4464.905569167342</c:v>
                </c:pt>
                <c:pt idx="7">
                  <c:v>-5147.369826919864</c:v>
                </c:pt>
                <c:pt idx="8">
                  <c:v>-5813.112640128005</c:v>
                </c:pt>
                <c:pt idx="9">
                  <c:v>-6462.331169900484</c:v>
                </c:pt>
                <c:pt idx="10">
                  <c:v>-7095.237408582117</c:v>
                </c:pt>
                <c:pt idx="11">
                  <c:v>-7712.055059649981</c:v>
                </c:pt>
                <c:pt idx="12">
                  <c:v>-8313.017044440843</c:v>
                </c:pt>
                <c:pt idx="13">
                  <c:v>-8905.731498267034</c:v>
                </c:pt>
                <c:pt idx="14">
                  <c:v>-9483.24990237598</c:v>
                </c:pt>
                <c:pt idx="15">
                  <c:v>-10045.7729675998</c:v>
                </c:pt>
                <c:pt idx="16">
                  <c:v>-10593.75502186036</c:v>
                </c:pt>
                <c:pt idx="17">
                  <c:v>-11127.5414375118</c:v>
                </c:pt>
                <c:pt idx="18">
                  <c:v>-11647.46671273652</c:v>
                </c:pt>
                <c:pt idx="19">
                  <c:v>-12153.85577740986</c:v>
                </c:pt>
                <c:pt idx="20">
                  <c:v>-12647.02479417622</c:v>
                </c:pt>
                <c:pt idx="21">
                  <c:v>-13127.28181794472</c:v>
                </c:pt>
                <c:pt idx="22">
                  <c:v>-13594.92734313337</c:v>
                </c:pt>
                <c:pt idx="23">
                  <c:v>-14050.25476087257</c:v>
                </c:pt>
                <c:pt idx="24">
                  <c:v>-14493.550743707</c:v>
                </c:pt>
                <c:pt idx="25">
                  <c:v>-14925.09557175916</c:v>
                </c:pt>
                <c:pt idx="26">
                  <c:v>-15345.17622623593</c:v>
                </c:pt>
                <c:pt idx="27">
                  <c:v>-15754.06111145532</c:v>
                </c:pt>
                <c:pt idx="28">
                  <c:v>-16152.01294906577</c:v>
                </c:pt>
                <c:pt idx="29">
                  <c:v>-16539.28941751271</c:v>
                </c:pt>
                <c:pt idx="30">
                  <c:v>-16916.14309909567</c:v>
                </c:pt>
                <c:pt idx="31">
                  <c:v>-17282.82158780983</c:v>
                </c:pt>
                <c:pt idx="32">
                  <c:v>-17639.56758843455</c:v>
                </c:pt>
                <c:pt idx="33">
                  <c:v>-17986.61900746309</c:v>
                </c:pt>
                <c:pt idx="34">
                  <c:v>-18324.20903729508</c:v>
                </c:pt>
                <c:pt idx="35">
                  <c:v>-18652.56623492436</c:v>
                </c:pt>
                <c:pt idx="36">
                  <c:v>-18971.91459607331</c:v>
                </c:pt>
                <c:pt idx="37">
                  <c:v>-19282.47362561896</c:v>
                </c:pt>
                <c:pt idx="38">
                  <c:v>-19584.45840497687</c:v>
                </c:pt>
                <c:pt idx="39">
                  <c:v>-19878.07967924231</c:v>
                </c:pt>
                <c:pt idx="40">
                  <c:v>-20163.54389768373</c:v>
                </c:pt>
                <c:pt idx="41">
                  <c:v>-20441.05327511113</c:v>
                </c:pt>
                <c:pt idx="42">
                  <c:v>-20710.80585275637</c:v>
                </c:pt>
                <c:pt idx="43">
                  <c:v>-20972.99555770122</c:v>
                </c:pt>
                <c:pt idx="44">
                  <c:v>-21227.81226138819</c:v>
                </c:pt>
                <c:pt idx="45">
                  <c:v>-21475.44183741603</c:v>
                </c:pt>
                <c:pt idx="46">
                  <c:v>-21716.06621875847</c:v>
                </c:pt>
                <c:pt idx="47">
                  <c:v>-21949.86345456261</c:v>
                </c:pt>
                <c:pt idx="48">
                  <c:v>-22177.00776659743</c:v>
                </c:pt>
                <c:pt idx="49">
                  <c:v>-22397.66960544977</c:v>
                </c:pt>
                <c:pt idx="50">
                  <c:v>-22612.01570652518</c:v>
                </c:pt>
                <c:pt idx="51">
                  <c:v>-22820.20914589334</c:v>
                </c:pt>
                <c:pt idx="52">
                  <c:v>-23022.40939605748</c:v>
                </c:pt>
                <c:pt idx="53">
                  <c:v>-23218.77238158371</c:v>
                </c:pt>
                <c:pt idx="54">
                  <c:v>-23409.45053464919</c:v>
                </c:pt>
                <c:pt idx="55">
                  <c:v>-23594.59285050444</c:v>
                </c:pt>
                <c:pt idx="56">
                  <c:v>-23774.34494285332</c:v>
                </c:pt>
                <c:pt idx="57">
                  <c:v>-23948.8490991476</c:v>
                </c:pt>
                <c:pt idx="58">
                  <c:v>-24118.24433576271</c:v>
                </c:pt>
                <c:pt idx="59">
                  <c:v>-24282.66645306116</c:v>
                </c:pt>
                <c:pt idx="60">
                  <c:v>-24442.24809030956</c:v>
                </c:pt>
                <c:pt idx="61">
                  <c:v>-24597.1187804318</c:v>
                </c:pt>
                <c:pt idx="62">
                  <c:v>-24747.40500457305</c:v>
                </c:pt>
                <c:pt idx="63">
                  <c:v>-24893.23024645401</c:v>
                </c:pt>
                <c:pt idx="64">
                  <c:v>-25034.71504647749</c:v>
                </c:pt>
                <c:pt idx="65">
                  <c:v>-25171.9770555799</c:v>
                </c:pt>
                <c:pt idx="66">
                  <c:v>-25305.13108878396</c:v>
                </c:pt>
                <c:pt idx="67">
                  <c:v>-25434.28917843055</c:v>
                </c:pt>
                <c:pt idx="68">
                  <c:v>-25559.56062707211</c:v>
                </c:pt>
                <c:pt idx="69">
                  <c:v>-25681.05205998849</c:v>
                </c:pt>
                <c:pt idx="70">
                  <c:v>-25798.8674773071</c:v>
                </c:pt>
                <c:pt idx="71">
                  <c:v>-25913.10830570897</c:v>
                </c:pt>
                <c:pt idx="72">
                  <c:v>-26023.87344968179</c:v>
                </c:pt>
                <c:pt idx="73">
                  <c:v>-26131.25934231188</c:v>
                </c:pt>
                <c:pt idx="74">
                  <c:v>-26235.3599955854</c:v>
                </c:pt>
                <c:pt idx="75">
                  <c:v>-26336.26705018478</c:v>
                </c:pt>
                <c:pt idx="76">
                  <c:v>-26434.06982475054</c:v>
                </c:pt>
                <c:pt idx="77">
                  <c:v>-26528.8553646044</c:v>
                </c:pt>
                <c:pt idx="78">
                  <c:v>-26620.70848990604</c:v>
                </c:pt>
                <c:pt idx="79">
                  <c:v>-26709.71184323262</c:v>
                </c:pt>
                <c:pt idx="80">
                  <c:v>-26795.94593656622</c:v>
                </c:pt>
                <c:pt idx="81">
                  <c:v>-26879.48919767328</c:v>
                </c:pt>
                <c:pt idx="82">
                  <c:v>-26960.41801586748</c:v>
                </c:pt>
                <c:pt idx="83">
                  <c:v>-27038.80678714812</c:v>
                </c:pt>
                <c:pt idx="84">
                  <c:v>-27114.72795868665</c:v>
                </c:pt>
                <c:pt idx="85">
                  <c:v>-27188.25207268167</c:v>
                </c:pt>
                <c:pt idx="86">
                  <c:v>-27259.44780955044</c:v>
                </c:pt>
                <c:pt idx="87">
                  <c:v>-27328.38203045679</c:v>
                </c:pt>
                <c:pt idx="88">
                  <c:v>-27395.11981917909</c:v>
                </c:pt>
                <c:pt idx="89">
                  <c:v>-27459.72452330124</c:v>
                </c:pt>
                <c:pt idx="90">
                  <c:v>-27522.2577947285</c:v>
                </c:pt>
                <c:pt idx="91">
                  <c:v>-27582.77962953085</c:v>
                </c:pt>
                <c:pt idx="92">
                  <c:v>-27641.3484070967</c:v>
                </c:pt>
                <c:pt idx="93">
                  <c:v>-27698.02092861617</c:v>
                </c:pt>
                <c:pt idx="94">
                  <c:v>-27752.8524548742</c:v>
                </c:pt>
                <c:pt idx="95">
                  <c:v>-27805.89674337115</c:v>
                </c:pt>
                <c:pt idx="96">
                  <c:v>-27857.20608475478</c:v>
                </c:pt>
                <c:pt idx="97">
                  <c:v>-27906.83133858489</c:v>
                </c:pt>
                <c:pt idx="98">
                  <c:v>-27954.82196841249</c:v>
                </c:pt>
                <c:pt idx="99">
                  <c:v>-28001.22607619315</c:v>
                </c:pt>
                <c:pt idx="100">
                  <c:v>-28046.09043603111</c:v>
                </c:pt>
                <c:pt idx="101">
                  <c:v>-28089.46052725846</c:v>
                </c:pt>
                <c:pt idx="102">
                  <c:v>-28131.38056685169</c:v>
                </c:pt>
                <c:pt idx="103">
                  <c:v>-28171.89354119962</c:v>
                </c:pt>
                <c:pt idx="104">
                  <c:v>-28211.04123721551</c:v>
                </c:pt>
                <c:pt idx="105">
                  <c:v>-28248.86427281192</c:v>
                </c:pt>
                <c:pt idx="106">
                  <c:v>-28285.40212673321</c:v>
                </c:pt>
                <c:pt idx="107">
                  <c:v>-28320.6931677647</c:v>
                </c:pt>
                <c:pt idx="108">
                  <c:v>-28354.77468330972</c:v>
                </c:pt>
                <c:pt idx="109">
                  <c:v>-28387.68290736061</c:v>
                </c:pt>
                <c:pt idx="110">
                  <c:v>-28419.45304784644</c:v>
                </c:pt>
                <c:pt idx="111">
                  <c:v>-28450.11931340109</c:v>
                </c:pt>
                <c:pt idx="112">
                  <c:v>-28479.71493951555</c:v>
                </c:pt>
                <c:pt idx="113">
                  <c:v>-28508.27221412025</c:v>
                </c:pt>
                <c:pt idx="114">
                  <c:v>-28535.82250258466</c:v>
                </c:pt>
                <c:pt idx="115">
                  <c:v>-28562.3962721522</c:v>
                </c:pt>
                <c:pt idx="116">
                  <c:v>-28588.02311580954</c:v>
                </c:pt>
                <c:pt idx="117">
                  <c:v>-28612.73177561071</c:v>
                </c:pt>
                <c:pt idx="118">
                  <c:v>-28636.55016545301</c:v>
                </c:pt>
                <c:pt idx="119">
                  <c:v>-28659.50539332815</c:v>
                </c:pt>
              </c:numCache>
            </c:numRef>
          </c:yVal>
          <c:smooth val="0"/>
          <c:extLst xmlns:c16r2="http://schemas.microsoft.com/office/drawing/2015/06/chart">
            <c:ext xmlns:c16="http://schemas.microsoft.com/office/drawing/2014/chart" uri="{C3380CC4-5D6E-409C-BE32-E72D297353CC}">
              <c16:uniqueId val="{00000004-21C3-4D1E-A9B6-0DD200FEF70A}"/>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785.6355728285852</c:v>
                </c:pt>
                <c:pt idx="2">
                  <c:v>-1549.442294548964</c:v>
                </c:pt>
                <c:pt idx="3">
                  <c:v>-2291.617191456724</c:v>
                </c:pt>
                <c:pt idx="4">
                  <c:v>-3012.41895015398</c:v>
                </c:pt>
                <c:pt idx="5">
                  <c:v>-3712.149849390599</c:v>
                </c:pt>
                <c:pt idx="6">
                  <c:v>-4391.145283874358</c:v>
                </c:pt>
                <c:pt idx="7">
                  <c:v>-5049.765553916106</c:v>
                </c:pt>
                <c:pt idx="8">
                  <c:v>-5688.38940653135</c:v>
                </c:pt>
                <c:pt idx="9">
                  <c:v>-6307.408942831446</c:v>
                </c:pt>
                <c:pt idx="10">
                  <c:v>-6907.225592482602</c:v>
                </c:pt>
                <c:pt idx="11">
                  <c:v>-7488.246922685068</c:v>
                </c:pt>
                <c:pt idx="12">
                  <c:v>-8050.88410087</c:v>
                </c:pt>
                <c:pt idx="13">
                  <c:v>-8602.917870060721</c:v>
                </c:pt>
                <c:pt idx="14">
                  <c:v>-9137.166873948525</c:v>
                </c:pt>
                <c:pt idx="15">
                  <c:v>-9654.232990449991</c:v>
                </c:pt>
                <c:pt idx="16">
                  <c:v>-10154.64380895323</c:v>
                </c:pt>
                <c:pt idx="17">
                  <c:v>-10638.90192502737</c:v>
                </c:pt>
                <c:pt idx="18">
                  <c:v>-11107.4885478334</c:v>
                </c:pt>
                <c:pt idx="19">
                  <c:v>-11560.86619637161</c:v>
                </c:pt>
                <c:pt idx="20">
                  <c:v>-11999.48082479299</c:v>
                </c:pt>
                <c:pt idx="21">
                  <c:v>-12423.76350428979</c:v>
                </c:pt>
                <c:pt idx="22">
                  <c:v>-12834.1317601949</c:v>
                </c:pt>
                <c:pt idx="23">
                  <c:v>-13230.99064096459</c:v>
                </c:pt>
                <c:pt idx="24">
                  <c:v>-13614.73357868101</c:v>
                </c:pt>
                <c:pt idx="25">
                  <c:v>-13985.74308746634</c:v>
                </c:pt>
                <c:pt idx="26">
                  <c:v>-14344.40075942921</c:v>
                </c:pt>
                <c:pt idx="27">
                  <c:v>-14691.06843526056</c:v>
                </c:pt>
                <c:pt idx="28">
                  <c:v>-15026.09876325331</c:v>
                </c:pt>
                <c:pt idx="29">
                  <c:v>-15349.83547154488</c:v>
                </c:pt>
                <c:pt idx="30">
                  <c:v>-15662.61362218251</c:v>
                </c:pt>
                <c:pt idx="31">
                  <c:v>-15964.75983683881</c:v>
                </c:pt>
                <c:pt idx="32">
                  <c:v>-16256.59250005498</c:v>
                </c:pt>
                <c:pt idx="33">
                  <c:v>-16538.42194522591</c:v>
                </c:pt>
                <c:pt idx="34">
                  <c:v>-16810.55062734189</c:v>
                </c:pt>
                <c:pt idx="35">
                  <c:v>-17073.27328557218</c:v>
                </c:pt>
                <c:pt idx="36">
                  <c:v>-17326.8770980707</c:v>
                </c:pt>
                <c:pt idx="37">
                  <c:v>-17571.64183081174</c:v>
                </c:pt>
                <c:pt idx="38">
                  <c:v>-17807.83998183581</c:v>
                </c:pt>
                <c:pt idx="39">
                  <c:v>-18035.73693398433</c:v>
                </c:pt>
                <c:pt idx="40">
                  <c:v>-18255.59107999154</c:v>
                </c:pt>
                <c:pt idx="41">
                  <c:v>-18467.653958668</c:v>
                </c:pt>
                <c:pt idx="42">
                  <c:v>-18672.17038925551</c:v>
                </c:pt>
                <c:pt idx="43">
                  <c:v>-18869.37860427354</c:v>
                </c:pt>
                <c:pt idx="44">
                  <c:v>-19059.51038105367</c:v>
                </c:pt>
                <c:pt idx="45">
                  <c:v>-19242.79117213842</c:v>
                </c:pt>
                <c:pt idx="46">
                  <c:v>-19419.44023461267</c:v>
                </c:pt>
                <c:pt idx="47">
                  <c:v>-19589.67075843834</c:v>
                </c:pt>
                <c:pt idx="48">
                  <c:v>-19753.68999379361</c:v>
                </c:pt>
                <c:pt idx="49">
                  <c:v>-19911.69937742014</c:v>
                </c:pt>
                <c:pt idx="50">
                  <c:v>-20063.89465795991</c:v>
                </c:pt>
                <c:pt idx="51">
                  <c:v>-20210.46602023067</c:v>
                </c:pt>
                <c:pt idx="52">
                  <c:v>-20351.5982084258</c:v>
                </c:pt>
                <c:pt idx="53">
                  <c:v>-20487.47064815252</c:v>
                </c:pt>
                <c:pt idx="54">
                  <c:v>-20618.25756726554</c:v>
                </c:pt>
                <c:pt idx="55">
                  <c:v>-20744.12811545352</c:v>
                </c:pt>
                <c:pt idx="56">
                  <c:v>-20865.24648251291</c:v>
                </c:pt>
                <c:pt idx="57">
                  <c:v>-20981.77201526402</c:v>
                </c:pt>
                <c:pt idx="58">
                  <c:v>-21093.85933305275</c:v>
                </c:pt>
                <c:pt idx="59">
                  <c:v>-21201.65844178596</c:v>
                </c:pt>
                <c:pt idx="60">
                  <c:v>-21305.3148464621</c:v>
                </c:pt>
                <c:pt idx="61">
                  <c:v>-21404.96966214781</c:v>
                </c:pt>
                <c:pt idx="62">
                  <c:v>-21500.75972335831</c:v>
                </c:pt>
                <c:pt idx="63">
                  <c:v>-21592.81769181441</c:v>
                </c:pt>
                <c:pt idx="64">
                  <c:v>-21681.27216252754</c:v>
                </c:pt>
                <c:pt idx="65">
                  <c:v>-21766.24776820536</c:v>
                </c:pt>
                <c:pt idx="66">
                  <c:v>-21847.865281926</c:v>
                </c:pt>
                <c:pt idx="67">
                  <c:v>-21926.2417180827</c:v>
                </c:pt>
                <c:pt idx="68">
                  <c:v>-22001.49043155601</c:v>
                </c:pt>
                <c:pt idx="69">
                  <c:v>-22073.72121512634</c:v>
                </c:pt>
                <c:pt idx="70">
                  <c:v>-22143.04039508244</c:v>
                </c:pt>
                <c:pt idx="71">
                  <c:v>-22209.55092504201</c:v>
                </c:pt>
                <c:pt idx="72">
                  <c:v>-22273.35247795935</c:v>
                </c:pt>
                <c:pt idx="73">
                  <c:v>-22334.54153633074</c:v>
                </c:pt>
                <c:pt idx="74">
                  <c:v>-22393.21148058539</c:v>
                </c:pt>
                <c:pt idx="75">
                  <c:v>-22449.45267566806</c:v>
                </c:pt>
                <c:pt idx="76">
                  <c:v>-22503.35255581071</c:v>
                </c:pt>
                <c:pt idx="77">
                  <c:v>-22554.99570751516</c:v>
                </c:pt>
                <c:pt idx="78">
                  <c:v>-22604.46395073086</c:v>
                </c:pt>
                <c:pt idx="79">
                  <c:v>-22651.836418255</c:v>
                </c:pt>
                <c:pt idx="80">
                  <c:v>-22697.18963336456</c:v>
                </c:pt>
                <c:pt idx="81">
                  <c:v>-22740.5975856809</c:v>
                </c:pt>
                <c:pt idx="82">
                  <c:v>-22782.13180530211</c:v>
                </c:pt>
                <c:pt idx="83">
                  <c:v>-22821.86143519776</c:v>
                </c:pt>
                <c:pt idx="84">
                  <c:v>-22859.85330190044</c:v>
                </c:pt>
                <c:pt idx="85">
                  <c:v>-22896.17198450444</c:v>
                </c:pt>
                <c:pt idx="86">
                  <c:v>-22930.87988199176</c:v>
                </c:pt>
                <c:pt idx="87">
                  <c:v>-22964.0372789118</c:v>
                </c:pt>
                <c:pt idx="88">
                  <c:v>-22995.70240942832</c:v>
                </c:pt>
                <c:pt idx="89">
                  <c:v>-23025.93151976401</c:v>
                </c:pt>
                <c:pt idx="90">
                  <c:v>-23054.7789290615</c:v>
                </c:pt>
                <c:pt idx="91">
                  <c:v>-23082.29708868638</c:v>
                </c:pt>
                <c:pt idx="92">
                  <c:v>-23108.53663999655</c:v>
                </c:pt>
                <c:pt idx="93">
                  <c:v>-23133.54647060391</c:v>
                </c:pt>
                <c:pt idx="94">
                  <c:v>-23157.37376915268</c:v>
                </c:pt>
                <c:pt idx="95">
                  <c:v>-23180.06407864159</c:v>
                </c:pt>
                <c:pt idx="96">
                  <c:v>-23201.66134831263</c:v>
                </c:pt>
                <c:pt idx="97">
                  <c:v>-23222.20798414247</c:v>
                </c:pt>
                <c:pt idx="98">
                  <c:v>-23241.74489794625</c:v>
                </c:pt>
                <c:pt idx="99">
                  <c:v>-23260.31155514182</c:v>
                </c:pt>
                <c:pt idx="100">
                  <c:v>-23277.94602118223</c:v>
                </c:pt>
                <c:pt idx="101">
                  <c:v>-23294.68500669464</c:v>
                </c:pt>
                <c:pt idx="102">
                  <c:v>-23310.56391134951</c:v>
                </c:pt>
                <c:pt idx="103">
                  <c:v>-23325.61686648495</c:v>
                </c:pt>
                <c:pt idx="104">
                  <c:v>-23339.87677651783</c:v>
                </c:pt>
                <c:pt idx="105">
                  <c:v>-23353.37535916246</c:v>
                </c:pt>
                <c:pt idx="106">
                  <c:v>-23366.14318448772</c:v>
                </c:pt>
                <c:pt idx="107">
                  <c:v>-23378.20971283665</c:v>
                </c:pt>
                <c:pt idx="108">
                  <c:v>-23389.6033316385</c:v>
                </c:pt>
                <c:pt idx="109">
                  <c:v>-23400.35139113152</c:v>
                </c:pt>
                <c:pt idx="110">
                  <c:v>-23410.48023902952</c:v>
                </c:pt>
                <c:pt idx="111">
                  <c:v>-23420.01525415713</c:v>
                </c:pt>
                <c:pt idx="112">
                  <c:v>-23428.98087907163</c:v>
                </c:pt>
                <c:pt idx="113">
                  <c:v>-23437.40065170336</c:v>
                </c:pt>
                <c:pt idx="114">
                  <c:v>-23445.29723603835</c:v>
                </c:pt>
                <c:pt idx="115">
                  <c:v>-23452.69245186658</c:v>
                </c:pt>
                <c:pt idx="116">
                  <c:v>-23459.6073036138</c:v>
                </c:pt>
                <c:pt idx="117">
                  <c:v>-23466.06200829056</c:v>
                </c:pt>
                <c:pt idx="118">
                  <c:v>-23472.07602257583</c:v>
                </c:pt>
                <c:pt idx="119">
                  <c:v>-23477.66806905437</c:v>
                </c:pt>
              </c:numCache>
            </c:numRef>
          </c:yVal>
          <c:smooth val="0"/>
          <c:extLst xmlns:c16r2="http://schemas.microsoft.com/office/drawing/2015/06/chart">
            <c:ext xmlns:c16="http://schemas.microsoft.com/office/drawing/2014/chart" uri="{C3380CC4-5D6E-409C-BE32-E72D297353CC}">
              <c16:uniqueId val="{00000005-21C3-4D1E-A9B6-0DD200FEF70A}"/>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785.6355728283525</c:v>
                </c:pt>
                <c:pt idx="2">
                  <c:v>-1558.094108480494</c:v>
                </c:pt>
                <c:pt idx="3">
                  <c:v>-2317.002890276257</c:v>
                </c:pt>
                <c:pt idx="4">
                  <c:v>-3062.091529608704</c:v>
                </c:pt>
                <c:pt idx="5">
                  <c:v>-3793.166707287543</c:v>
                </c:pt>
                <c:pt idx="6">
                  <c:v>-4510.097567430232</c:v>
                </c:pt>
                <c:pt idx="7">
                  <c:v>-5212.804223990067</c:v>
                </c:pt>
                <c:pt idx="8">
                  <c:v>-5901.24866945949</c:v>
                </c:pt>
                <c:pt idx="9">
                  <c:v>-6575.427554622293</c:v>
                </c:pt>
                <c:pt idx="10">
                  <c:v>-7235.36642709421</c:v>
                </c:pt>
                <c:pt idx="11">
                  <c:v>-7881.115108547734</c:v>
                </c:pt>
                <c:pt idx="12">
                  <c:v>-8512.743962028996</c:v>
                </c:pt>
                <c:pt idx="13">
                  <c:v>-9137.708855882752</c:v>
                </c:pt>
                <c:pt idx="14">
                  <c:v>-9748.867637199761</c:v>
                </c:pt>
                <c:pt idx="15">
                  <c:v>-10346.49650835106</c:v>
                </c:pt>
                <c:pt idx="16">
                  <c:v>-10930.82444183622</c:v>
                </c:pt>
                <c:pt idx="17">
                  <c:v>-11502.07684524171</c:v>
                </c:pt>
                <c:pt idx="18">
                  <c:v>-12060.47621129174</c:v>
                </c:pt>
                <c:pt idx="19">
                  <c:v>-12606.2424791879</c:v>
                </c:pt>
                <c:pt idx="20">
                  <c:v>-13139.5933021973</c:v>
                </c:pt>
                <c:pt idx="21">
                  <c:v>-13660.74424202973</c:v>
                </c:pt>
                <c:pt idx="22">
                  <c:v>-14169.90890567424</c:v>
                </c:pt>
                <c:pt idx="23">
                  <c:v>-14667.299037145</c:v>
                </c:pt>
                <c:pt idx="24">
                  <c:v>-15153.12457399163</c:v>
                </c:pt>
                <c:pt idx="25">
                  <c:v>-15627.59367642831</c:v>
                </c:pt>
                <c:pt idx="26">
                  <c:v>-16090.92553854175</c:v>
                </c:pt>
                <c:pt idx="27">
                  <c:v>-16543.32478739646</c:v>
                </c:pt>
                <c:pt idx="28">
                  <c:v>-16984.99460938247</c:v>
                </c:pt>
                <c:pt idx="29">
                  <c:v>-17416.13662600889</c:v>
                </c:pt>
                <c:pt idx="30">
                  <c:v>-17836.95081781875</c:v>
                </c:pt>
                <c:pt idx="31">
                  <c:v>-18247.635449728</c:v>
                </c:pt>
                <c:pt idx="32">
                  <c:v>-18648.38699776167</c:v>
                </c:pt>
                <c:pt idx="33">
                  <c:v>-19039.40007785475</c:v>
                </c:pt>
                <c:pt idx="34">
                  <c:v>-19420.8673772551</c:v>
                </c:pt>
                <c:pt idx="35">
                  <c:v>-19792.97958892724</c:v>
                </c:pt>
                <c:pt idx="36">
                  <c:v>-20155.92534928815</c:v>
                </c:pt>
                <c:pt idx="37">
                  <c:v>-20509.89117949829</c:v>
                </c:pt>
                <c:pt idx="38">
                  <c:v>-20855.06143047148</c:v>
                </c:pt>
                <c:pt idx="39">
                  <c:v>-21191.6182539016</c:v>
                </c:pt>
                <c:pt idx="40">
                  <c:v>-21519.74153247382</c:v>
                </c:pt>
                <c:pt idx="41">
                  <c:v>-21839.60883729487</c:v>
                </c:pt>
                <c:pt idx="42">
                  <c:v>-22151.39538905723</c:v>
                </c:pt>
                <c:pt idx="43">
                  <c:v>-22455.27402298059</c:v>
                </c:pt>
                <c:pt idx="44">
                  <c:v>-22751.41515748156</c:v>
                </c:pt>
                <c:pt idx="45">
                  <c:v>-23039.98676650552</c:v>
                </c:pt>
                <c:pt idx="46">
                  <c:v>-23321.15435544867</c:v>
                </c:pt>
                <c:pt idx="47">
                  <c:v>-23595.08094057674</c:v>
                </c:pt>
                <c:pt idx="48">
                  <c:v>-23861.92703183694</c:v>
                </c:pt>
                <c:pt idx="49">
                  <c:v>-24121.85061895195</c:v>
                </c:pt>
                <c:pt idx="50">
                  <c:v>-24375.0071606799</c:v>
                </c:pt>
                <c:pt idx="51">
                  <c:v>-24621.54957712069</c:v>
                </c:pt>
                <c:pt idx="52">
                  <c:v>-24861.62824497418</c:v>
                </c:pt>
                <c:pt idx="53">
                  <c:v>-25095.3909955551</c:v>
                </c:pt>
                <c:pt idx="54">
                  <c:v>-25322.9831154691</c:v>
                </c:pt>
                <c:pt idx="55">
                  <c:v>-25544.54734982736</c:v>
                </c:pt>
                <c:pt idx="56">
                  <c:v>-25760.22390786186</c:v>
                </c:pt>
                <c:pt idx="57">
                  <c:v>-25970.15047083329</c:v>
                </c:pt>
                <c:pt idx="58">
                  <c:v>-26174.4622020754</c:v>
                </c:pt>
                <c:pt idx="59">
                  <c:v>-26373.29175908584</c:v>
                </c:pt>
                <c:pt idx="60">
                  <c:v>-26566.76930751745</c:v>
                </c:pt>
                <c:pt idx="61">
                  <c:v>-26755.02253696549</c:v>
                </c:pt>
                <c:pt idx="62">
                  <c:v>-26938.17667842982</c:v>
                </c:pt>
                <c:pt idx="63">
                  <c:v>-27116.3545233421</c:v>
                </c:pt>
                <c:pt idx="64">
                  <c:v>-27289.67644404946</c:v>
                </c:pt>
                <c:pt idx="65">
                  <c:v>-27458.26041565137</c:v>
                </c:pt>
                <c:pt idx="66">
                  <c:v>-27622.2220390849</c:v>
                </c:pt>
                <c:pt idx="67">
                  <c:v>-27781.67456536414</c:v>
                </c:pt>
                <c:pt idx="68">
                  <c:v>-27936.72892087791</c:v>
                </c:pt>
                <c:pt idx="69">
                  <c:v>-28087.4937336552</c:v>
                </c:pt>
                <c:pt idx="70">
                  <c:v>-28234.07536051654</c:v>
                </c:pt>
                <c:pt idx="71">
                  <c:v>-28376.57791502308</c:v>
                </c:pt>
                <c:pt idx="72">
                  <c:v>-28515.10329614207</c:v>
                </c:pt>
                <c:pt idx="73">
                  <c:v>-28649.7512175655</c:v>
                </c:pt>
                <c:pt idx="74">
                  <c:v>-28780.61923759617</c:v>
                </c:pt>
                <c:pt idx="75">
                  <c:v>-28907.80278953817</c:v>
                </c:pt>
                <c:pt idx="76">
                  <c:v>-29031.39521252923</c:v>
                </c:pt>
                <c:pt idx="77">
                  <c:v>-29151.48778274608</c:v>
                </c:pt>
                <c:pt idx="78">
                  <c:v>-29268.1697449349</c:v>
                </c:pt>
                <c:pt idx="79">
                  <c:v>-29381.52834419673</c:v>
                </c:pt>
                <c:pt idx="80">
                  <c:v>-29491.64885798842</c:v>
                </c:pt>
                <c:pt idx="81">
                  <c:v>-29598.61462828649</c:v>
                </c:pt>
                <c:pt idx="82">
                  <c:v>-29702.50709385332</c:v>
                </c:pt>
                <c:pt idx="83">
                  <c:v>-29803.40582258953</c:v>
                </c:pt>
                <c:pt idx="84">
                  <c:v>-29901.38854389964</c:v>
                </c:pt>
                <c:pt idx="85">
                  <c:v>-29996.53118105745</c:v>
                </c:pt>
                <c:pt idx="86">
                  <c:v>-30088.90788351698</c:v>
                </c:pt>
                <c:pt idx="87">
                  <c:v>-30178.59105914551</c:v>
                </c:pt>
                <c:pt idx="88">
                  <c:v>-30265.65140634403</c:v>
                </c:pt>
                <c:pt idx="89">
                  <c:v>-30350.15794602175</c:v>
                </c:pt>
                <c:pt idx="90">
                  <c:v>-30432.17805339907</c:v>
                </c:pt>
                <c:pt idx="91">
                  <c:v>-30511.77748961886</c:v>
                </c:pt>
                <c:pt idx="92">
                  <c:v>-30589.02043312974</c:v>
                </c:pt>
                <c:pt idx="93">
                  <c:v>-30663.96951083187</c:v>
                </c:pt>
                <c:pt idx="94">
                  <c:v>-30736.68582895771</c:v>
                </c:pt>
                <c:pt idx="95">
                  <c:v>-30807.2290036725</c:v>
                </c:pt>
                <c:pt idx="96">
                  <c:v>-30875.65719136642</c:v>
                </c:pt>
                <c:pt idx="97">
                  <c:v>-30942.0271186512</c:v>
                </c:pt>
                <c:pt idx="98">
                  <c:v>-31006.3941120021</c:v>
                </c:pt>
                <c:pt idx="99">
                  <c:v>-31068.81212707981</c:v>
                </c:pt>
                <c:pt idx="100">
                  <c:v>-31129.33377768239</c:v>
                </c:pt>
                <c:pt idx="101">
                  <c:v>-31188.01036434155</c:v>
                </c:pt>
                <c:pt idx="102">
                  <c:v>-31244.89190254128</c:v>
                </c:pt>
                <c:pt idx="103">
                  <c:v>-31300.02715055458</c:v>
                </c:pt>
                <c:pt idx="104">
                  <c:v>-31353.4636368854</c:v>
                </c:pt>
                <c:pt idx="105">
                  <c:v>-31405.24768732674</c:v>
                </c:pt>
                <c:pt idx="106">
                  <c:v>-31455.42445159983</c:v>
                </c:pt>
                <c:pt idx="107">
                  <c:v>-31504.03792959917</c:v>
                </c:pt>
                <c:pt idx="108">
                  <c:v>-31551.13099722518</c:v>
                </c:pt>
                <c:pt idx="109">
                  <c:v>-31596.74543179572</c:v>
                </c:pt>
                <c:pt idx="110">
                  <c:v>-31640.92193705356</c:v>
                </c:pt>
                <c:pt idx="111">
                  <c:v>-31683.70016774163</c:v>
                </c:pt>
                <c:pt idx="112">
                  <c:v>-31725.11875377502</c:v>
                </c:pt>
                <c:pt idx="113">
                  <c:v>-31765.21532397904</c:v>
                </c:pt>
                <c:pt idx="114">
                  <c:v>-31804.02652942063</c:v>
                </c:pt>
                <c:pt idx="115">
                  <c:v>-31841.58806630876</c:v>
                </c:pt>
                <c:pt idx="116">
                  <c:v>-31877.9346984867</c:v>
                </c:pt>
                <c:pt idx="117">
                  <c:v>-31913.10027950021</c:v>
                </c:pt>
                <c:pt idx="118">
                  <c:v>-31947.11777425604</c:v>
                </c:pt>
                <c:pt idx="119">
                  <c:v>-31980.01928026648</c:v>
                </c:pt>
              </c:numCache>
            </c:numRef>
          </c:yVal>
          <c:smooth val="0"/>
          <c:extLst xmlns:c16r2="http://schemas.microsoft.com/office/drawing/2015/06/chart">
            <c:ext xmlns:c16="http://schemas.microsoft.com/office/drawing/2014/chart" uri="{C3380CC4-5D6E-409C-BE32-E72D297353CC}">
              <c16:uniqueId val="{00000006-21C3-4D1E-A9B6-0DD200FEF70A}"/>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392.8177864141763</c:v>
                </c:pt>
                <c:pt idx="2">
                  <c:v>-778.8060939842824</c:v>
                </c:pt>
                <c:pt idx="3">
                  <c:v>-1157.833405855577</c:v>
                </c:pt>
                <c:pt idx="4">
                  <c:v>-1529.806349823251</c:v>
                </c:pt>
                <c:pt idx="5">
                  <c:v>-1894.660800508689</c:v>
                </c:pt>
                <c:pt idx="6">
                  <c:v>-2252.35667922115</c:v>
                </c:pt>
                <c:pt idx="7">
                  <c:v>-2602.873829773627</c:v>
                </c:pt>
                <c:pt idx="8">
                  <c:v>-2946.208726473616</c:v>
                </c:pt>
                <c:pt idx="9">
                  <c:v>-3282.371832067147</c:v>
                </c:pt>
                <c:pt idx="10">
                  <c:v>-3611.385464119259</c:v>
                </c:pt>
                <c:pt idx="11">
                  <c:v>-3933.282059872057</c:v>
                </c:pt>
                <c:pt idx="12">
                  <c:v>-4248.102754114661</c:v>
                </c:pt>
                <c:pt idx="13">
                  <c:v>-4559.58020340279</c:v>
                </c:pt>
                <c:pt idx="14">
                  <c:v>-4864.150096978526</c:v>
                </c:pt>
                <c:pt idx="15">
                  <c:v>-5161.955369428731</c:v>
                </c:pt>
                <c:pt idx="16">
                  <c:v>-5453.11449649092</c:v>
                </c:pt>
                <c:pt idx="17">
                  <c:v>-5737.743328874</c:v>
                </c:pt>
                <c:pt idx="18">
                  <c:v>-6015.95562128583</c:v>
                </c:pt>
                <c:pt idx="19">
                  <c:v>-6287.86336822994</c:v>
                </c:pt>
                <c:pt idx="20">
                  <c:v>-6553.577054633759</c:v>
                </c:pt>
                <c:pt idx="21">
                  <c:v>-6813.20584061509</c:v>
                </c:pt>
                <c:pt idx="22">
                  <c:v>-7066.857695200008</c:v>
                </c:pt>
                <c:pt idx="23">
                  <c:v>-7314.639490565285</c:v>
                </c:pt>
                <c:pt idx="24">
                  <c:v>-7556.657065872103</c:v>
                </c:pt>
                <c:pt idx="25">
                  <c:v>-7793.01526776282</c:v>
                </c:pt>
                <c:pt idx="26">
                  <c:v>-8023.824376752134</c:v>
                </c:pt>
                <c:pt idx="27">
                  <c:v>-8249.18734216038</c:v>
                </c:pt>
                <c:pt idx="28">
                  <c:v>-8469.20633333642</c:v>
                </c:pt>
                <c:pt idx="29">
                  <c:v>-8683.982683661259</c:v>
                </c:pt>
                <c:pt idx="30">
                  <c:v>-8893.61685672542</c:v>
                </c:pt>
                <c:pt idx="31">
                  <c:v>-9098.20841189986</c:v>
                </c:pt>
                <c:pt idx="32">
                  <c:v>-9297.855969682989</c:v>
                </c:pt>
                <c:pt idx="33">
                  <c:v>-9492.6571774738</c:v>
                </c:pt>
                <c:pt idx="34">
                  <c:v>-9682.708676248323</c:v>
                </c:pt>
                <c:pt idx="35">
                  <c:v>-9868.10606851941</c:v>
                </c:pt>
                <c:pt idx="36">
                  <c:v>-10048.94388784375</c:v>
                </c:pt>
                <c:pt idx="37">
                  <c:v>-10225.31557007879</c:v>
                </c:pt>
                <c:pt idx="38">
                  <c:v>-10397.313426523</c:v>
                </c:pt>
                <c:pt idx="39">
                  <c:v>-10565.02863013372</c:v>
                </c:pt>
                <c:pt idx="40">
                  <c:v>-10728.55118147191</c:v>
                </c:pt>
                <c:pt idx="41">
                  <c:v>-10887.96988827409</c:v>
                </c:pt>
                <c:pt idx="42">
                  <c:v>-11043.37234699633</c:v>
                </c:pt>
                <c:pt idx="43">
                  <c:v>-11194.8449263191</c:v>
                </c:pt>
                <c:pt idx="44">
                  <c:v>-11342.47275261162</c:v>
                </c:pt>
                <c:pt idx="45">
                  <c:v>-11486.33969729673</c:v>
                </c:pt>
                <c:pt idx="46">
                  <c:v>-11626.52836607955</c:v>
                </c:pt>
                <c:pt idx="47">
                  <c:v>-11763.12008997938</c:v>
                </c:pt>
                <c:pt idx="48">
                  <c:v>-11896.1949180998</c:v>
                </c:pt>
                <c:pt idx="49">
                  <c:v>-12025.8316120836</c:v>
                </c:pt>
                <c:pt idx="50">
                  <c:v>-12152.10764216352</c:v>
                </c:pt>
                <c:pt idx="51">
                  <c:v>-12275.09918476129</c:v>
                </c:pt>
                <c:pt idx="52">
                  <c:v>-12394.88112156792</c:v>
                </c:pt>
                <c:pt idx="53">
                  <c:v>-12511.52704000194</c:v>
                </c:pt>
                <c:pt idx="54">
                  <c:v>-12625.10923498869</c:v>
                </c:pt>
                <c:pt idx="55">
                  <c:v>-12735.69871199783</c:v>
                </c:pt>
                <c:pt idx="56">
                  <c:v>-12843.36519126302</c:v>
                </c:pt>
                <c:pt idx="57">
                  <c:v>-12948.17711311532</c:v>
                </c:pt>
                <c:pt idx="58">
                  <c:v>-13050.20164436894</c:v>
                </c:pt>
                <c:pt idx="59">
                  <c:v>-13149.50468568876</c:v>
                </c:pt>
                <c:pt idx="60">
                  <c:v>-13246.15087987715</c:v>
                </c:pt>
                <c:pt idx="61">
                  <c:v>-13340.20362101635</c:v>
                </c:pt>
                <c:pt idx="62">
                  <c:v>-13431.72506441688</c:v>
                </c:pt>
                <c:pt idx="63">
                  <c:v>-13520.77613729751</c:v>
                </c:pt>
                <c:pt idx="64">
                  <c:v>-13607.4165501562</c:v>
                </c:pt>
                <c:pt idx="65">
                  <c:v>-13691.70480877534</c:v>
                </c:pt>
                <c:pt idx="66">
                  <c:v>-13773.69822679693</c:v>
                </c:pt>
                <c:pt idx="67">
                  <c:v>-13853.45293884818</c:v>
                </c:pt>
                <c:pt idx="68">
                  <c:v>-13931.02391412854</c:v>
                </c:pt>
                <c:pt idx="69">
                  <c:v>-14006.46497045783</c:v>
                </c:pt>
                <c:pt idx="70">
                  <c:v>-14079.82878870843</c:v>
                </c:pt>
                <c:pt idx="71">
                  <c:v>-14151.16692759655</c:v>
                </c:pt>
                <c:pt idx="72">
                  <c:v>-14220.52983879065</c:v>
                </c:pt>
                <c:pt idx="73">
                  <c:v>-14287.96688230336</c:v>
                </c:pt>
                <c:pt idx="74">
                  <c:v>-14353.52634211862</c:v>
                </c:pt>
                <c:pt idx="75">
                  <c:v>-14417.2554420447</c:v>
                </c:pt>
                <c:pt idx="76">
                  <c:v>-14479.20036173053</c:v>
                </c:pt>
                <c:pt idx="77">
                  <c:v>-14539.4062528452</c:v>
                </c:pt>
                <c:pt idx="78">
                  <c:v>-14597.91725537321</c:v>
                </c:pt>
                <c:pt idx="79">
                  <c:v>-14654.77651400352</c:v>
                </c:pt>
                <c:pt idx="80">
                  <c:v>-14710.0261945962</c:v>
                </c:pt>
                <c:pt idx="81">
                  <c:v>-14763.70750068175</c:v>
                </c:pt>
                <c:pt idx="82">
                  <c:v>-14815.86068999907</c:v>
                </c:pt>
                <c:pt idx="83">
                  <c:v>-14866.52509102784</c:v>
                </c:pt>
                <c:pt idx="84">
                  <c:v>-14915.7391195083</c:v>
                </c:pt>
                <c:pt idx="85">
                  <c:v>-14963.54029492242</c:v>
                </c:pt>
                <c:pt idx="86">
                  <c:v>-15009.9652569294</c:v>
                </c:pt>
                <c:pt idx="87">
                  <c:v>-15055.04978173086</c:v>
                </c:pt>
                <c:pt idx="88">
                  <c:v>-15098.82879834948</c:v>
                </c:pt>
                <c:pt idx="89">
                  <c:v>-15141.33640482137</c:v>
                </c:pt>
                <c:pt idx="90">
                  <c:v>-15182.60588426655</c:v>
                </c:pt>
                <c:pt idx="91">
                  <c:v>-15222.66972085554</c:v>
                </c:pt>
                <c:pt idx="92">
                  <c:v>-15261.55961562786</c:v>
                </c:pt>
                <c:pt idx="93">
                  <c:v>-15299.30650218111</c:v>
                </c:pt>
                <c:pt idx="94">
                  <c:v>-15335.9405622012</c:v>
                </c:pt>
                <c:pt idx="95">
                  <c:v>-15371.49124083947</c:v>
                </c:pt>
                <c:pt idx="96">
                  <c:v>-15405.9872619221</c:v>
                </c:pt>
                <c:pt idx="97">
                  <c:v>-15439.45664298395</c:v>
                </c:pt>
                <c:pt idx="98">
                  <c:v>-15471.92671012133</c:v>
                </c:pt>
                <c:pt idx="99">
                  <c:v>-15503.424112665</c:v>
                </c:pt>
                <c:pt idx="100">
                  <c:v>-15533.974837658</c:v>
                </c:pt>
                <c:pt idx="101">
                  <c:v>-15563.60422413936</c:v>
                </c:pt>
                <c:pt idx="102">
                  <c:v>-15592.33697722945</c:v>
                </c:pt>
                <c:pt idx="103">
                  <c:v>-15620.19718201226</c:v>
                </c:pt>
                <c:pt idx="104">
                  <c:v>-15647.2083172151</c:v>
                </c:pt>
                <c:pt idx="105">
                  <c:v>-15673.39326867694</c:v>
                </c:pt>
                <c:pt idx="106">
                  <c:v>-15698.7743426091</c:v>
                </c:pt>
                <c:pt idx="107">
                  <c:v>-15723.37327864068</c:v>
                </c:pt>
                <c:pt idx="108">
                  <c:v>-15747.21126265964</c:v>
                </c:pt>
                <c:pt idx="109">
                  <c:v>-15770.30893942993</c:v>
                </c:pt>
                <c:pt idx="110">
                  <c:v>-15792.68642500089</c:v>
                </c:pt>
                <c:pt idx="111">
                  <c:v>-15814.36331889825</c:v>
                </c:pt>
                <c:pt idx="112">
                  <c:v>-15835.35871610325</c:v>
                </c:pt>
                <c:pt idx="113">
                  <c:v>-15855.69121881528</c:v>
                </c:pt>
                <c:pt idx="114">
                  <c:v>-15875.37894799793</c:v>
                </c:pt>
                <c:pt idx="115">
                  <c:v>-15894.43955471832</c:v>
                </c:pt>
                <c:pt idx="116">
                  <c:v>-15912.89023126569</c:v>
                </c:pt>
                <c:pt idx="117">
                  <c:v>-15930.74772206647</c:v>
                </c:pt>
                <c:pt idx="118">
                  <c:v>-15948.02833438059</c:v>
                </c:pt>
                <c:pt idx="119">
                  <c:v>-15964.74794879882</c:v>
                </c:pt>
              </c:numCache>
            </c:numRef>
          </c:yVal>
          <c:smooth val="0"/>
          <c:extLst xmlns:c16r2="http://schemas.microsoft.com/office/drawing/2015/06/chart">
            <c:ext xmlns:c16="http://schemas.microsoft.com/office/drawing/2014/chart" uri="{C3380CC4-5D6E-409C-BE32-E72D297353CC}">
              <c16:uniqueId val="{00000007-21C3-4D1E-A9B6-0DD200FEF70A}"/>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785.6355728288181</c:v>
                </c:pt>
                <c:pt idx="2">
                  <c:v>-1553.784440973774</c:v>
                </c:pt>
                <c:pt idx="3">
                  <c:v>-2304.384485119488</c:v>
                </c:pt>
                <c:pt idx="4">
                  <c:v>-3037.444887279067</c:v>
                </c:pt>
                <c:pt idx="5">
                  <c:v>-3753.027910181321</c:v>
                </c:pt>
                <c:pt idx="6">
                  <c:v>-4451.238238120452</c:v>
                </c:pt>
                <c:pt idx="7">
                  <c:v>-5132.214568797033</c:v>
                </c:pt>
                <c:pt idx="8">
                  <c:v>-5796.12294546422</c:v>
                </c:pt>
                <c:pt idx="9">
                  <c:v>-6443.151447181124</c:v>
                </c:pt>
                <c:pt idx="10">
                  <c:v>-7073.505940371193</c:v>
                </c:pt>
                <c:pt idx="11">
                  <c:v>-7687.40666106809</c:v>
                </c:pt>
                <c:pt idx="12">
                  <c:v>-8285.085448675326</c:v>
                </c:pt>
                <c:pt idx="13">
                  <c:v>-8874.151491466442</c:v>
                </c:pt>
                <c:pt idx="14">
                  <c:v>-9447.654874107331</c:v>
                </c:pt>
                <c:pt idx="15">
                  <c:v>-10005.99227189831</c:v>
                </c:pt>
                <c:pt idx="16">
                  <c:v>-10549.51112936717</c:v>
                </c:pt>
                <c:pt idx="17">
                  <c:v>-11078.55191751849</c:v>
                </c:pt>
                <c:pt idx="18">
                  <c:v>-11593.44845852023</c:v>
                </c:pt>
                <c:pt idx="19">
                  <c:v>-12094.52807932673</c:v>
                </c:pt>
                <c:pt idx="20">
                  <c:v>-12582.11175830988</c:v>
                </c:pt>
                <c:pt idx="21">
                  <c:v>-13056.51426448673</c:v>
                </c:pt>
                <c:pt idx="22">
                  <c:v>-13518.044288883</c:v>
                </c:pt>
                <c:pt idx="23">
                  <c:v>-13967.00456796726</c:v>
                </c:pt>
                <c:pt idx="24">
                  <c:v>-14403.6919994005</c:v>
                </c:pt>
                <c:pt idx="25">
                  <c:v>-14828.39775051223</c:v>
                </c:pt>
                <c:pt idx="26">
                  <c:v>-15241.42017487762</c:v>
                </c:pt>
                <c:pt idx="27">
                  <c:v>-15643.0393930939</c:v>
                </c:pt>
                <c:pt idx="28">
                  <c:v>-16033.53040113812</c:v>
                </c:pt>
                <c:pt idx="29">
                  <c:v>-16413.16307415953</c:v>
                </c:pt>
                <c:pt idx="30">
                  <c:v>-16782.20221417397</c:v>
                </c:pt>
                <c:pt idx="31">
                  <c:v>-17140.90759804053</c:v>
                </c:pt>
                <c:pt idx="32">
                  <c:v>-17489.53402503813</c:v>
                </c:pt>
                <c:pt idx="33">
                  <c:v>-17828.33136424143</c:v>
                </c:pt>
                <c:pt idx="34">
                  <c:v>-18157.54460189305</c:v>
                </c:pt>
                <c:pt idx="35">
                  <c:v>-18477.4138889527</c:v>
                </c:pt>
                <c:pt idx="36">
                  <c:v>-18788.17458898155</c:v>
                </c:pt>
                <c:pt idx="37">
                  <c:v>-19090.05732649655</c:v>
                </c:pt>
                <c:pt idx="38">
                  <c:v>-19383.28803591152</c:v>
                </c:pt>
                <c:pt idx="39">
                  <c:v>-19668.08803341025</c:v>
                </c:pt>
                <c:pt idx="40">
                  <c:v>-19944.67404494109</c:v>
                </c:pt>
                <c:pt idx="41">
                  <c:v>-20213.25825809591</c:v>
                </c:pt>
                <c:pt idx="42">
                  <c:v>-20474.0483746985</c:v>
                </c:pt>
                <c:pt idx="43">
                  <c:v>-20727.24766416801</c:v>
                </c:pt>
                <c:pt idx="44">
                  <c:v>-20973.05501766782</c:v>
                </c:pt>
                <c:pt idx="45">
                  <c:v>-21211.66500304826</c:v>
                </c:pt>
                <c:pt idx="46">
                  <c:v>-21443.26792057557</c:v>
                </c:pt>
                <c:pt idx="47">
                  <c:v>-21668.04985940922</c:v>
                </c:pt>
                <c:pt idx="48">
                  <c:v>-21886.19275482232</c:v>
                </c:pt>
                <c:pt idx="49">
                  <c:v>-22097.8744461015</c:v>
                </c:pt>
                <c:pt idx="50">
                  <c:v>-22303.26873510052</c:v>
                </c:pt>
                <c:pt idx="51">
                  <c:v>-22502.54544538865</c:v>
                </c:pt>
                <c:pt idx="52">
                  <c:v>-22695.8704819861</c:v>
                </c:pt>
                <c:pt idx="53">
                  <c:v>-22883.4058915372</c:v>
                </c:pt>
                <c:pt idx="54">
                  <c:v>-23065.3099229238</c:v>
                </c:pt>
                <c:pt idx="55">
                  <c:v>-23241.73708823742</c:v>
                </c:pt>
                <c:pt idx="56">
                  <c:v>-23412.83822406223</c:v>
                </c:pt>
                <c:pt idx="57">
                  <c:v>-23578.76055299304</c:v>
                </c:pt>
                <c:pt idx="58">
                  <c:v>-23739.64774534106</c:v>
                </c:pt>
                <c:pt idx="59">
                  <c:v>-23895.63998095226</c:v>
                </c:pt>
                <c:pt idx="60">
                  <c:v>-24046.87401108397</c:v>
                </c:pt>
                <c:pt idx="61">
                  <c:v>-24193.48322027363</c:v>
                </c:pt>
                <c:pt idx="62">
                  <c:v>-24335.59768815152</c:v>
                </c:pt>
                <c:pt idx="63">
                  <c:v>-24473.34425113023</c:v>
                </c:pt>
                <c:pt idx="64">
                  <c:v>-24606.84656391805</c:v>
                </c:pt>
                <c:pt idx="65">
                  <c:v>-24736.2251608153</c:v>
                </c:pt>
                <c:pt idx="66">
                  <c:v>-24861.59751672158</c:v>
                </c:pt>
                <c:pt idx="67">
                  <c:v>-24983.07810782688</c:v>
                </c:pt>
                <c:pt idx="68">
                  <c:v>-25100.77847192436</c:v>
                </c:pt>
                <c:pt idx="69">
                  <c:v>-25214.80726831545</c:v>
                </c:pt>
                <c:pt idx="70">
                  <c:v>-25325.27033725288</c:v>
                </c:pt>
                <c:pt idx="71">
                  <c:v>-25432.27075889008</c:v>
                </c:pt>
                <c:pt idx="72">
                  <c:v>-25535.90891170502</c:v>
                </c:pt>
                <c:pt idx="73">
                  <c:v>-25636.28253034968</c:v>
                </c:pt>
                <c:pt idx="74">
                  <c:v>-25733.48676291201</c:v>
                </c:pt>
                <c:pt idx="75">
                  <c:v>-25827.61422754449</c:v>
                </c:pt>
                <c:pt idx="76">
                  <c:v>-25918.7550684507</c:v>
                </c:pt>
                <c:pt idx="77">
                  <c:v>-26006.99701118097</c:v>
                </c:pt>
                <c:pt idx="78">
                  <c:v>-26092.42541723465</c:v>
                </c:pt>
                <c:pt idx="79">
                  <c:v>-26175.12333794821</c:v>
                </c:pt>
                <c:pt idx="80">
                  <c:v>-26255.17156763049</c:v>
                </c:pt>
                <c:pt idx="81">
                  <c:v>-26332.64869595365</c:v>
                </c:pt>
                <c:pt idx="82">
                  <c:v>-26407.63115956541</c:v>
                </c:pt>
                <c:pt idx="83">
                  <c:v>-26480.19329292513</c:v>
                </c:pt>
                <c:pt idx="84">
                  <c:v>-26550.40737834014</c:v>
                </c:pt>
                <c:pt idx="85">
                  <c:v>-26618.3436951982</c:v>
                </c:pt>
                <c:pt idx="86">
                  <c:v>-26684.07056838994</c:v>
                </c:pt>
                <c:pt idx="87">
                  <c:v>-26747.65441591106</c:v>
                </c:pt>
                <c:pt idx="88">
                  <c:v>-26809.15979563817</c:v>
                </c:pt>
                <c:pt idx="89">
                  <c:v>-26868.64945128234</c:v>
                </c:pt>
                <c:pt idx="90">
                  <c:v>-26926.18435750669</c:v>
                </c:pt>
                <c:pt idx="91">
                  <c:v>-26981.8237642129</c:v>
                </c:pt>
                <c:pt idx="92">
                  <c:v>-27035.6252400009</c:v>
                </c:pt>
                <c:pt idx="93">
                  <c:v>-27087.644714789</c:v>
                </c:pt>
                <c:pt idx="94">
                  <c:v>-27137.9365216135</c:v>
                </c:pt>
                <c:pt idx="95">
                  <c:v>-27186.55343759293</c:v>
                </c:pt>
                <c:pt idx="96">
                  <c:v>-27233.54672407871</c:v>
                </c:pt>
                <c:pt idx="97">
                  <c:v>-27278.96616597753</c:v>
                </c:pt>
                <c:pt idx="98">
                  <c:v>-27322.8601102666</c:v>
                </c:pt>
                <c:pt idx="99">
                  <c:v>-27365.27550370013</c:v>
                </c:pt>
                <c:pt idx="100">
                  <c:v>-27406.25792971486</c:v>
                </c:pt>
                <c:pt idx="101">
                  <c:v>-27445.85164454021</c:v>
                </c:pt>
                <c:pt idx="102">
                  <c:v>-27484.09961252287</c:v>
                </c:pt>
                <c:pt idx="103">
                  <c:v>-27521.04354067659</c:v>
                </c:pt>
                <c:pt idx="104">
                  <c:v>-27556.72391245747</c:v>
                </c:pt>
                <c:pt idx="105">
                  <c:v>-27591.1800207831</c:v>
                </c:pt>
                <c:pt idx="106">
                  <c:v>-27624.45000029495</c:v>
                </c:pt>
                <c:pt idx="107">
                  <c:v>-27656.57085889345</c:v>
                </c:pt>
                <c:pt idx="108">
                  <c:v>-27687.57850852096</c:v>
                </c:pt>
                <c:pt idx="109">
                  <c:v>-27717.50779524492</c:v>
                </c:pt>
                <c:pt idx="110">
                  <c:v>-27746.39252861588</c:v>
                </c:pt>
                <c:pt idx="111">
                  <c:v>-27774.26551033929</c:v>
                </c:pt>
                <c:pt idx="112">
                  <c:v>-27801.15856224392</c:v>
                </c:pt>
                <c:pt idx="113">
                  <c:v>-27827.10255358601</c:v>
                </c:pt>
                <c:pt idx="114">
                  <c:v>-27852.12742768554</c:v>
                </c:pt>
                <c:pt idx="115">
                  <c:v>-27876.26222790033</c:v>
                </c:pt>
                <c:pt idx="116">
                  <c:v>-27899.5351229664</c:v>
                </c:pt>
                <c:pt idx="117">
                  <c:v>-27921.97343170084</c:v>
                </c:pt>
                <c:pt idx="118">
                  <c:v>-27943.60364709143</c:v>
                </c:pt>
                <c:pt idx="119">
                  <c:v>-27964.4514597673</c:v>
                </c:pt>
              </c:numCache>
            </c:numRef>
          </c:yVal>
          <c:smooth val="0"/>
          <c:extLst xmlns:c16r2="http://schemas.microsoft.com/office/drawing/2015/06/chart">
            <c:ext xmlns:c16="http://schemas.microsoft.com/office/drawing/2014/chart" uri="{C3380CC4-5D6E-409C-BE32-E72D297353CC}">
              <c16:uniqueId val="{00000008-21C3-4D1E-A9B6-0DD200FEF70A}"/>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785.6355728288181</c:v>
                </c:pt>
                <c:pt idx="2">
                  <c:v>-1553.910237242468</c:v>
                </c:pt>
                <c:pt idx="3">
                  <c:v>-2304.7399710482</c:v>
                </c:pt>
                <c:pt idx="4">
                  <c:v>-3038.11746619083</c:v>
                </c:pt>
                <c:pt idx="5">
                  <c:v>-3754.091768830083</c:v>
                </c:pt>
                <c:pt idx="6">
                  <c:v>-4452.75685843965</c:v>
                </c:pt>
                <c:pt idx="7">
                  <c:v>-5134.242657347117</c:v>
                </c:pt>
                <c:pt idx="8">
                  <c:v>-5798.707915837839</c:v>
                </c:pt>
                <c:pt idx="9">
                  <c:v>-6446.334559872746</c:v>
                </c:pt>
                <c:pt idx="10">
                  <c:v>-7077.323180793318</c:v>
                </c:pt>
                <c:pt idx="11">
                  <c:v>-7691.889417960308</c:v>
                </c:pt>
                <c:pt idx="12">
                  <c:v>-8290.261040809098</c:v>
                </c:pt>
                <c:pt idx="13">
                  <c:v>-8880.04357948899</c:v>
                </c:pt>
                <c:pt idx="14">
                  <c:v>-9454.227747063152</c:v>
                </c:pt>
                <c:pt idx="15">
                  <c:v>-10013.22485754965</c:v>
                </c:pt>
                <c:pt idx="16">
                  <c:v>-10557.38978241663</c:v>
                </c:pt>
                <c:pt idx="17">
                  <c:v>-11087.06774110347</c:v>
                </c:pt>
                <c:pt idx="18">
                  <c:v>-11602.59531851811</c:v>
                </c:pt>
                <c:pt idx="19">
                  <c:v>-12104.30113849137</c:v>
                </c:pt>
                <c:pt idx="20">
                  <c:v>-12592.50640796265</c:v>
                </c:pt>
                <c:pt idx="21">
                  <c:v>-13067.52535940753</c:v>
                </c:pt>
                <c:pt idx="22">
                  <c:v>-13529.665612604</c:v>
                </c:pt>
                <c:pt idx="23">
                  <c:v>-13979.22847240092</c:v>
                </c:pt>
                <c:pt idx="24">
                  <c:v>-14416.5091756261</c:v>
                </c:pt>
                <c:pt idx="25">
                  <c:v>-14841.79709758237</c:v>
                </c:pt>
                <c:pt idx="26">
                  <c:v>-15255.38884713687</c:v>
                </c:pt>
                <c:pt idx="27">
                  <c:v>-15657.56258053705</c:v>
                </c:pt>
                <c:pt idx="28">
                  <c:v>-16048.5913988338</c:v>
                </c:pt>
                <c:pt idx="29">
                  <c:v>-16428.74336688966</c:v>
                </c:pt>
                <c:pt idx="30">
                  <c:v>-16798.28157106368</c:v>
                </c:pt>
                <c:pt idx="31">
                  <c:v>-17157.46417308087</c:v>
                </c:pt>
                <c:pt idx="32">
                  <c:v>-17506.54446035111</c:v>
                </c:pt>
                <c:pt idx="33">
                  <c:v>-17845.77089378983</c:v>
                </c:pt>
                <c:pt idx="34">
                  <c:v>-18175.38715396775</c:v>
                </c:pt>
                <c:pt idx="35">
                  <c:v>-18495.63218627125</c:v>
                </c:pt>
                <c:pt idx="36">
                  <c:v>-18806.74024558766</c:v>
                </c:pt>
                <c:pt idx="37">
                  <c:v>-19108.94094094122</c:v>
                </c:pt>
                <c:pt idx="38">
                  <c:v>-19402.45928039354</c:v>
                </c:pt>
                <c:pt idx="39">
                  <c:v>-19687.51573909166</c:v>
                </c:pt>
                <c:pt idx="40">
                  <c:v>-19964.32628241088</c:v>
                </c:pt>
                <c:pt idx="41">
                  <c:v>-20233.1024136832</c:v>
                </c:pt>
                <c:pt idx="42">
                  <c:v>-20494.05122269876</c:v>
                </c:pt>
                <c:pt idx="43">
                  <c:v>-20747.37543508364</c:v>
                </c:pt>
                <c:pt idx="44">
                  <c:v>-20993.27346259821</c:v>
                </c:pt>
                <c:pt idx="45">
                  <c:v>-21231.93945438505</c:v>
                </c:pt>
                <c:pt idx="46">
                  <c:v>-21463.56334916083</c:v>
                </c:pt>
                <c:pt idx="47">
                  <c:v>-21688.33092833489</c:v>
                </c:pt>
                <c:pt idx="48">
                  <c:v>-21906.42387003684</c:v>
                </c:pt>
                <c:pt idx="49">
                  <c:v>-22118.01980399666</c:v>
                </c:pt>
                <c:pt idx="50">
                  <c:v>-22323.29236723994</c:v>
                </c:pt>
                <c:pt idx="51">
                  <c:v>-22522.41126054106</c:v>
                </c:pt>
                <c:pt idx="52">
                  <c:v>-22715.54230560642</c:v>
                </c:pt>
                <c:pt idx="53">
                  <c:v>-22902.84750284953</c:v>
                </c:pt>
                <c:pt idx="54">
                  <c:v>-23084.48508973514</c:v>
                </c:pt>
                <c:pt idx="55">
                  <c:v>-23260.60959961079</c:v>
                </c:pt>
                <c:pt idx="56">
                  <c:v>-23431.37192097209</c:v>
                </c:pt>
                <c:pt idx="57">
                  <c:v>-23596.91935708025</c:v>
                </c:pt>
                <c:pt idx="58">
                  <c:v>-23757.39568586415</c:v>
                </c:pt>
                <c:pt idx="59">
                  <c:v>-23912.9412200423</c:v>
                </c:pt>
                <c:pt idx="60">
                  <c:v>-24063.69286739314</c:v>
                </c:pt>
                <c:pt idx="61">
                  <c:v>-24209.78419110924</c:v>
                </c:pt>
                <c:pt idx="62">
                  <c:v>-24351.34547017096</c:v>
                </c:pt>
                <c:pt idx="63">
                  <c:v>-24488.50375967566</c:v>
                </c:pt>
                <c:pt idx="64">
                  <c:v>-24621.38295107009</c:v>
                </c:pt>
                <c:pt idx="65">
                  <c:v>-24750.1038322216</c:v>
                </c:pt>
                <c:pt idx="66">
                  <c:v>-24874.78414726957</c:v>
                </c:pt>
                <c:pt idx="67">
                  <c:v>-24995.53865622543</c:v>
                </c:pt>
                <c:pt idx="68">
                  <c:v>-25112.47919424018</c:v>
                </c:pt>
                <c:pt idx="69">
                  <c:v>-25225.7147305226</c:v>
                </c:pt>
                <c:pt idx="70">
                  <c:v>-25335.35142684681</c:v>
                </c:pt>
                <c:pt idx="71">
                  <c:v>-25441.49269561191</c:v>
                </c:pt>
                <c:pt idx="72">
                  <c:v>-25544.23925741623</c:v>
                </c:pt>
                <c:pt idx="73">
                  <c:v>-25643.68919810606</c:v>
                </c:pt>
                <c:pt idx="74">
                  <c:v>-25739.93802526965</c:v>
                </c:pt>
                <c:pt idx="75">
                  <c:v>-25833.07872414682</c:v>
                </c:pt>
                <c:pt idx="76">
                  <c:v>-25923.20181291411</c:v>
                </c:pt>
                <c:pt idx="77">
                  <c:v>-26010.39539733015</c:v>
                </c:pt>
                <c:pt idx="78">
                  <c:v>-26094.74522471754</c:v>
                </c:pt>
                <c:pt idx="79">
                  <c:v>-26176.33473724453</c:v>
                </c:pt>
                <c:pt idx="80">
                  <c:v>-26255.24512450676</c:v>
                </c:pt>
                <c:pt idx="81">
                  <c:v>-26331.55537537625</c:v>
                </c:pt>
                <c:pt idx="82">
                  <c:v>-26405.34232910583</c:v>
                </c:pt>
                <c:pt idx="83">
                  <c:v>-26476.68072567927</c:v>
                </c:pt>
                <c:pt idx="84">
                  <c:v>-26545.64325538417</c:v>
                </c:pt>
                <c:pt idx="85">
                  <c:v>-26612.30060761096</c:v>
                </c:pt>
                <c:pt idx="86">
                  <c:v>-26676.72151885971</c:v>
                </c:pt>
                <c:pt idx="87">
                  <c:v>-26738.97281994205</c:v>
                </c:pt>
                <c:pt idx="88">
                  <c:v>-26799.11948239011</c:v>
                </c:pt>
                <c:pt idx="89">
                  <c:v>-26857.22466405155</c:v>
                </c:pt>
                <c:pt idx="90">
                  <c:v>-26913.3497538697</c:v>
                </c:pt>
                <c:pt idx="91">
                  <c:v>-26967.55441585323</c:v>
                </c:pt>
                <c:pt idx="92">
                  <c:v>-27019.89663223457</c:v>
                </c:pt>
                <c:pt idx="93">
                  <c:v>-27070.43274580315</c:v>
                </c:pt>
                <c:pt idx="94">
                  <c:v>-27119.21750143629</c:v>
                </c:pt>
                <c:pt idx="95">
                  <c:v>-27166.3040868095</c:v>
                </c:pt>
                <c:pt idx="96">
                  <c:v>-27211.74417230254</c:v>
                </c:pt>
                <c:pt idx="97">
                  <c:v>-27255.58795009973</c:v>
                </c:pt>
                <c:pt idx="98">
                  <c:v>-27297.88417249032</c:v>
                </c:pt>
                <c:pt idx="99">
                  <c:v>-27338.68018937436</c:v>
                </c:pt>
                <c:pt idx="100">
                  <c:v>-27378.02198497811</c:v>
                </c:pt>
                <c:pt idx="101">
                  <c:v>-27415.95421378781</c:v>
                </c:pt>
                <c:pt idx="102">
                  <c:v>-27452.52023570938</c:v>
                </c:pt>
                <c:pt idx="103">
                  <c:v>-27487.76215046132</c:v>
                </c:pt>
                <c:pt idx="104">
                  <c:v>-27521.72083120653</c:v>
                </c:pt>
                <c:pt idx="105">
                  <c:v>-27554.43595743411</c:v>
                </c:pt>
                <c:pt idx="106">
                  <c:v>-27585.9460471007</c:v>
                </c:pt>
                <c:pt idx="107">
                  <c:v>-27616.28848804068</c:v>
                </c:pt>
                <c:pt idx="108">
                  <c:v>-27645.49956864949</c:v>
                </c:pt>
                <c:pt idx="109">
                  <c:v>-27673.61450786229</c:v>
                </c:pt>
                <c:pt idx="110">
                  <c:v>-27700.66748442081</c:v>
                </c:pt>
                <c:pt idx="111">
                  <c:v>-27726.69166545942</c:v>
                </c:pt>
                <c:pt idx="112">
                  <c:v>-27751.71923440041</c:v>
                </c:pt>
                <c:pt idx="113">
                  <c:v>-27775.78141818428</c:v>
                </c:pt>
                <c:pt idx="114">
                  <c:v>-27798.90851384215</c:v>
                </c:pt>
                <c:pt idx="115">
                  <c:v>-27821.12991441549</c:v>
                </c:pt>
                <c:pt idx="116">
                  <c:v>-27842.4741342431</c:v>
                </c:pt>
                <c:pt idx="117">
                  <c:v>-27862.96883361973</c:v>
                </c:pt>
                <c:pt idx="118">
                  <c:v>-27882.64084284147</c:v>
                </c:pt>
                <c:pt idx="119">
                  <c:v>-27901.51618564734</c:v>
                </c:pt>
              </c:numCache>
            </c:numRef>
          </c:yVal>
          <c:smooth val="0"/>
          <c:extLst xmlns:c16r2="http://schemas.microsoft.com/office/drawing/2015/06/chart">
            <c:ext xmlns:c16="http://schemas.microsoft.com/office/drawing/2014/chart" uri="{C3380CC4-5D6E-409C-BE32-E72D297353CC}">
              <c16:uniqueId val="{00000009-21C3-4D1E-A9B6-0DD200FEF70A}"/>
            </c:ext>
          </c:extLst>
        </c:ser>
        <c:dLbls>
          <c:showLegendKey val="0"/>
          <c:showVal val="0"/>
          <c:showCatName val="0"/>
          <c:showSerName val="0"/>
          <c:showPercent val="0"/>
          <c:showBubbleSize val="0"/>
        </c:dLbls>
        <c:axId val="-1350670928"/>
        <c:axId val="-1350764032"/>
      </c:scatterChart>
      <c:valAx>
        <c:axId val="-135067092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50764032"/>
        <c:crosses val="autoZero"/>
        <c:crossBetween val="midCat"/>
      </c:valAx>
      <c:valAx>
        <c:axId val="-1350764032"/>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350670928"/>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4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317.7265362422822</c:v>
                </c:pt>
                <c:pt idx="2">
                  <c:v>-741.689968568506</c:v>
                </c:pt>
                <c:pt idx="3">
                  <c:v>-1129.839818350505</c:v>
                </c:pt>
                <c:pt idx="4">
                  <c:v>-1526.513308207272</c:v>
                </c:pt>
                <c:pt idx="5">
                  <c:v>-1931.58184568002</c:v>
                </c:pt>
                <c:pt idx="6">
                  <c:v>-2344.913556404178</c:v>
                </c:pt>
                <c:pt idx="7">
                  <c:v>-2766.372617508052</c:v>
                </c:pt>
                <c:pt idx="8">
                  <c:v>-3195.81891195872</c:v>
                </c:pt>
                <c:pt idx="9">
                  <c:v>-3633.107905281475</c:v>
                </c:pt>
                <c:pt idx="10">
                  <c:v>-4078.090686440701</c:v>
                </c:pt>
                <c:pt idx="11">
                  <c:v>-4530.61412800872</c:v>
                </c:pt>
                <c:pt idx="12">
                  <c:v>-4990.5211310552</c:v>
                </c:pt>
                <c:pt idx="13">
                  <c:v>-5451.335500026587</c:v>
                </c:pt>
                <c:pt idx="14">
                  <c:v>-5919.251749191433</c:v>
                </c:pt>
                <c:pt idx="15">
                  <c:v>-6394.19344354188</c:v>
                </c:pt>
                <c:pt idx="16">
                  <c:v>-6875.8695298417</c:v>
                </c:pt>
                <c:pt idx="17">
                  <c:v>-7364.07438505115</c:v>
                </c:pt>
                <c:pt idx="18">
                  <c:v>-7858.607610497158</c:v>
                </c:pt>
                <c:pt idx="19">
                  <c:v>-8359.27305572806</c:v>
                </c:pt>
                <c:pt idx="20">
                  <c:v>-8865.878291183064</c:v>
                </c:pt>
                <c:pt idx="21">
                  <c:v>-9378.234223433304</c:v>
                </c:pt>
                <c:pt idx="22">
                  <c:v>-9896.15481836046</c:v>
                </c:pt>
                <c:pt idx="23">
                  <c:v>-10419.45690626255</c:v>
                </c:pt>
                <c:pt idx="24">
                  <c:v>-10947.96004877123</c:v>
                </c:pt>
                <c:pt idx="25">
                  <c:v>-11481.48645203165</c:v>
                </c:pt>
                <c:pt idx="26">
                  <c:v>-12019.84993002564</c:v>
                </c:pt>
                <c:pt idx="27">
                  <c:v>-12562.87809484988</c:v>
                </c:pt>
                <c:pt idx="28">
                  <c:v>-13110.40120101674</c:v>
                </c:pt>
                <c:pt idx="29">
                  <c:v>-13662.25175970793</c:v>
                </c:pt>
                <c:pt idx="30">
                  <c:v>-14218.26471885736</c:v>
                </c:pt>
                <c:pt idx="31">
                  <c:v>-14778.277502927</c:v>
                </c:pt>
                <c:pt idx="32">
                  <c:v>-15342.13005130552</c:v>
                </c:pt>
                <c:pt idx="33">
                  <c:v>-15909.66485502548</c:v>
                </c:pt>
                <c:pt idx="34">
                  <c:v>-16480.72699092794</c:v>
                </c:pt>
                <c:pt idx="35">
                  <c:v>-17055.16415264877</c:v>
                </c:pt>
                <c:pt idx="36">
                  <c:v>-17632.82667802322</c:v>
                </c:pt>
                <c:pt idx="37">
                  <c:v>-18213.56757265795</c:v>
                </c:pt>
                <c:pt idx="38">
                  <c:v>-18797.24252954683</c:v>
                </c:pt>
                <c:pt idx="39">
                  <c:v>-19383.70992562477</c:v>
                </c:pt>
                <c:pt idx="40">
                  <c:v>-19972.83085325337</c:v>
                </c:pt>
                <c:pt idx="41">
                  <c:v>-20564.46912802337</c:v>
                </c:pt>
                <c:pt idx="42">
                  <c:v>-21158.49129210343</c:v>
                </c:pt>
                <c:pt idx="43">
                  <c:v>-21754.7666143044</c:v>
                </c:pt>
                <c:pt idx="44">
                  <c:v>-22353.16708676633</c:v>
                </c:pt>
                <c:pt idx="45">
                  <c:v>-22953.56741842697</c:v>
                </c:pt>
                <c:pt idx="46">
                  <c:v>-23555.8450254444</c:v>
                </c:pt>
                <c:pt idx="47">
                  <c:v>-24159.88001875393</c:v>
                </c:pt>
                <c:pt idx="48">
                  <c:v>-24765.55518893828</c:v>
                </c:pt>
                <c:pt idx="49">
                  <c:v>-25372.75598859158</c:v>
                </c:pt>
                <c:pt idx="50">
                  <c:v>-25981.37051234021</c:v>
                </c:pt>
                <c:pt idx="51">
                  <c:v>-26591.28947471292</c:v>
                </c:pt>
                <c:pt idx="52">
                  <c:v>-27202.40618597134</c:v>
                </c:pt>
                <c:pt idx="53">
                  <c:v>-27814.61652614329</c:v>
                </c:pt>
                <c:pt idx="54">
                  <c:v>-28427.81891737024</c:v>
                </c:pt>
                <c:pt idx="55">
                  <c:v>-29041.91429472505</c:v>
                </c:pt>
                <c:pt idx="56">
                  <c:v>-29656.80607562465</c:v>
                </c:pt>
                <c:pt idx="57">
                  <c:v>-30272.40012799739</c:v>
                </c:pt>
                <c:pt idx="58">
                  <c:v>-30888.60473730669</c:v>
                </c:pt>
                <c:pt idx="59">
                  <c:v>-31505.33057257489</c:v>
                </c:pt>
                <c:pt idx="60">
                  <c:v>-32122.49065150926</c:v>
                </c:pt>
                <c:pt idx="61">
                  <c:v>-32740.0003048426</c:v>
                </c:pt>
                <c:pt idx="62">
                  <c:v>-33357.77713999571</c:v>
                </c:pt>
                <c:pt idx="63">
                  <c:v>-33975.74100415385</c:v>
                </c:pt>
                <c:pt idx="64">
                  <c:v>-34593.81394684943</c:v>
                </c:pt>
                <c:pt idx="65">
                  <c:v>-35211.920182141</c:v>
                </c:pt>
                <c:pt idx="66">
                  <c:v>-35829.98605046305</c:v>
                </c:pt>
                <c:pt idx="67">
                  <c:v>-36447.9399802275</c:v>
                </c:pt>
                <c:pt idx="68">
                  <c:v>-37065.71244924632</c:v>
                </c:pt>
                <c:pt idx="69">
                  <c:v>-37683.235946038</c:v>
                </c:pt>
                <c:pt idx="70">
                  <c:v>-38300.44493108755</c:v>
                </c:pt>
                <c:pt idx="71">
                  <c:v>-38917.27579810772</c:v>
                </c:pt>
                <c:pt idx="72">
                  <c:v>-39533.66683536395</c:v>
                </c:pt>
                <c:pt idx="73">
                  <c:v>-40149.55818710732</c:v>
                </c:pt>
                <c:pt idx="74">
                  <c:v>-40764.89181516296</c:v>
                </c:pt>
                <c:pt idx="75">
                  <c:v>-41379.61146071488</c:v>
                </c:pt>
                <c:pt idx="76">
                  <c:v>-41993.6626063357</c:v>
                </c:pt>
                <c:pt idx="77">
                  <c:v>-42606.99243827862</c:v>
                </c:pt>
                <c:pt idx="78">
                  <c:v>-43219.54980908683</c:v>
                </c:pt>
                <c:pt idx="79">
                  <c:v>-43831.28520053742</c:v>
                </c:pt>
                <c:pt idx="80">
                  <c:v>-44442.15068694391</c:v>
                </c:pt>
                <c:pt idx="81">
                  <c:v>-45052.09989886158</c:v>
                </c:pt>
                <c:pt idx="82">
                  <c:v>-45661.08798719523</c:v>
                </c:pt>
                <c:pt idx="83">
                  <c:v>-46269.07158774763</c:v>
                </c:pt>
                <c:pt idx="84">
                  <c:v>-46876.00878621871</c:v>
                </c:pt>
                <c:pt idx="85">
                  <c:v>-47481.85908367368</c:v>
                </c:pt>
                <c:pt idx="86">
                  <c:v>-48086.58336249715</c:v>
                </c:pt>
                <c:pt idx="87">
                  <c:v>-48690.14385284297</c:v>
                </c:pt>
                <c:pt idx="88">
                  <c:v>-49292.50409959466</c:v>
                </c:pt>
                <c:pt idx="89">
                  <c:v>-49893.628929839</c:v>
                </c:pt>
                <c:pt idx="90">
                  <c:v>-50493.48442087415</c:v>
                </c:pt>
                <c:pt idx="91">
                  <c:v>-51092.03786874492</c:v>
                </c:pt>
                <c:pt idx="92">
                  <c:v>-51689.25775732168</c:v>
                </c:pt>
                <c:pt idx="93">
                  <c:v>-52285.11372792065</c:v>
                </c:pt>
                <c:pt idx="94">
                  <c:v>-52879.576549473</c:v>
                </c:pt>
                <c:pt idx="95">
                  <c:v>-53472.61808924353</c:v>
                </c:pt>
                <c:pt idx="96">
                  <c:v>-54064.21128410118</c:v>
                </c:pt>
                <c:pt idx="97">
                  <c:v>-54654.33011233923</c:v>
                </c:pt>
                <c:pt idx="98">
                  <c:v>-55242.94956605113</c:v>
                </c:pt>
                <c:pt idx="99">
                  <c:v>-55830.04562405263</c:v>
                </c:pt>
                <c:pt idx="100">
                  <c:v>-56415.59522535442</c:v>
                </c:pt>
                <c:pt idx="101">
                  <c:v>-56999.57624318195</c:v>
                </c:pt>
                <c:pt idx="102">
                  <c:v>-57581.96745953686</c:v>
                </c:pt>
                <c:pt idx="103">
                  <c:v>-58162.74854029971</c:v>
                </c:pt>
                <c:pt idx="104">
                  <c:v>-58741.90001086657</c:v>
                </c:pt>
                <c:pt idx="105">
                  <c:v>-59319.40323231928</c:v>
                </c:pt>
                <c:pt idx="106">
                  <c:v>-59895.24037811719</c:v>
                </c:pt>
                <c:pt idx="107">
                  <c:v>-60469.3944113152</c:v>
                </c:pt>
                <c:pt idx="108">
                  <c:v>-61041.84906229167</c:v>
                </c:pt>
                <c:pt idx="109">
                  <c:v>-61612.58880698983</c:v>
                </c:pt>
                <c:pt idx="110">
                  <c:v>-62181.59884565696</c:v>
                </c:pt>
                <c:pt idx="111">
                  <c:v>-62748.86508208318</c:v>
                </c:pt>
                <c:pt idx="112">
                  <c:v>-63314.37410332844</c:v>
                </c:pt>
                <c:pt idx="113">
                  <c:v>-63878.11315993058</c:v>
                </c:pt>
                <c:pt idx="114">
                  <c:v>-64440.07014658742</c:v>
                </c:pt>
                <c:pt idx="115">
                  <c:v>-65000.23358331082</c:v>
                </c:pt>
                <c:pt idx="116">
                  <c:v>-65558.59259703597</c:v>
                </c:pt>
                <c:pt idx="117">
                  <c:v>-66115.13690368664</c:v>
                </c:pt>
                <c:pt idx="118">
                  <c:v>-66669.85679068042</c:v>
                </c:pt>
                <c:pt idx="119">
                  <c:v>-67222.74309987527</c:v>
                </c:pt>
              </c:numCache>
            </c:numRef>
          </c:yVal>
          <c:smooth val="0"/>
          <c:extLst xmlns:c16r2="http://schemas.microsoft.com/office/drawing/2015/06/chart">
            <c:ext xmlns:c16="http://schemas.microsoft.com/office/drawing/2014/chart" uri="{C3380CC4-5D6E-409C-BE32-E72D297353CC}">
              <c16:uniqueId val="{00000000-C7AE-424A-A582-3B02A4B58C2A}"/>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317.6055525841657</c:v>
                </c:pt>
                <c:pt idx="2">
                  <c:v>-741.1938436920756</c:v>
                </c:pt>
                <c:pt idx="3">
                  <c:v>-1128.674927605782</c:v>
                </c:pt>
                <c:pt idx="4">
                  <c:v>-1524.407840319443</c:v>
                </c:pt>
                <c:pt idx="5">
                  <c:v>-1928.265523444861</c:v>
                </c:pt>
                <c:pt idx="6">
                  <c:v>-2340.117126946803</c:v>
                </c:pt>
                <c:pt idx="7">
                  <c:v>-2759.827444864903</c:v>
                </c:pt>
                <c:pt idx="8">
                  <c:v>-3187.25665392424</c:v>
                </c:pt>
                <c:pt idx="9">
                  <c:v>-3622.260259654839</c:v>
                </c:pt>
                <c:pt idx="10">
                  <c:v>-4064.689194436418</c:v>
                </c:pt>
                <c:pt idx="11">
                  <c:v>-4514.390024736057</c:v>
                </c:pt>
                <c:pt idx="12">
                  <c:v>-4971.20523477323</c:v>
                </c:pt>
                <c:pt idx="13">
                  <c:v>-5428.65813331725</c:v>
                </c:pt>
                <c:pt idx="14">
                  <c:v>-5892.945358048368</c:v>
                </c:pt>
                <c:pt idx="15">
                  <c:v>-6363.989798647771</c:v>
                </c:pt>
                <c:pt idx="16">
                  <c:v>-6841.499703920907</c:v>
                </c:pt>
                <c:pt idx="17">
                  <c:v>-7325.268832121743</c:v>
                </c:pt>
                <c:pt idx="18">
                  <c:v>-7815.09621428023</c:v>
                </c:pt>
                <c:pt idx="19">
                  <c:v>-8310.785181482981</c:v>
                </c:pt>
                <c:pt idx="20">
                  <c:v>-8812.14284041291</c:v>
                </c:pt>
                <c:pt idx="21">
                  <c:v>-9318.979690861128</c:v>
                </c:pt>
                <c:pt idx="22">
                  <c:v>-9831.109350648001</c:v>
                </c:pt>
                <c:pt idx="23">
                  <c:v>-10348.34836200904</c:v>
                </c:pt>
                <c:pt idx="24">
                  <c:v>-10870.51605938887</c:v>
                </c:pt>
                <c:pt idx="25">
                  <c:v>-11397.43448315444</c:v>
                </c:pt>
                <c:pt idx="26">
                  <c:v>-11928.91734314896</c:v>
                </c:pt>
                <c:pt idx="27">
                  <c:v>-12464.79221360828</c:v>
                </c:pt>
                <c:pt idx="28">
                  <c:v>-13004.88937233924</c:v>
                </c:pt>
                <c:pt idx="29">
                  <c:v>-13549.04141456936</c:v>
                </c:pt>
                <c:pt idx="30">
                  <c:v>-14097.08343262132</c:v>
                </c:pt>
                <c:pt idx="31">
                  <c:v>-14648.85305506736</c:v>
                </c:pt>
                <c:pt idx="32">
                  <c:v>-15204.1904843736</c:v>
                </c:pt>
                <c:pt idx="33">
                  <c:v>-15762.93853276013</c:v>
                </c:pt>
                <c:pt idx="34">
                  <c:v>-16324.94265542086</c:v>
                </c:pt>
                <c:pt idx="35">
                  <c:v>-16890.05098048528</c:v>
                </c:pt>
                <c:pt idx="36">
                  <c:v>-17458.11433534487</c:v>
                </c:pt>
                <c:pt idx="37">
                  <c:v>-18028.98626909802</c:v>
                </c:pt>
                <c:pt idx="38">
                  <c:v>-18602.52307099244</c:v>
                </c:pt>
                <c:pt idx="39">
                  <c:v>-19178.58376578614</c:v>
                </c:pt>
                <c:pt idx="40">
                  <c:v>-19757.03014401463</c:v>
                </c:pt>
                <c:pt idx="41">
                  <c:v>-20337.72676855442</c:v>
                </c:pt>
                <c:pt idx="42">
                  <c:v>-20920.54097671621</c:v>
                </c:pt>
                <c:pt idx="43">
                  <c:v>-21505.34287905158</c:v>
                </c:pt>
                <c:pt idx="44">
                  <c:v>-22092.00535477325</c:v>
                </c:pt>
                <c:pt idx="45">
                  <c:v>-22680.4040439569</c:v>
                </c:pt>
                <c:pt idx="46">
                  <c:v>-23270.41733670492</c:v>
                </c:pt>
                <c:pt idx="47">
                  <c:v>-23861.92635944183</c:v>
                </c:pt>
                <c:pt idx="48">
                  <c:v>-24454.81495853249</c:v>
                </c:pt>
                <c:pt idx="49">
                  <c:v>-25048.96968140337</c:v>
                </c:pt>
                <c:pt idx="50">
                  <c:v>-25644.27975533505</c:v>
                </c:pt>
                <c:pt idx="51">
                  <c:v>-26240.63706410746</c:v>
                </c:pt>
                <c:pt idx="52">
                  <c:v>-26837.93612262467</c:v>
                </c:pt>
                <c:pt idx="53">
                  <c:v>-27436.07404975453</c:v>
                </c:pt>
                <c:pt idx="54">
                  <c:v>-28034.95053950069</c:v>
                </c:pt>
                <c:pt idx="55">
                  <c:v>-28634.4678306561</c:v>
                </c:pt>
                <c:pt idx="56">
                  <c:v>-29234.53067507222</c:v>
                </c:pt>
                <c:pt idx="57">
                  <c:v>-29835.04630469695</c:v>
                </c:pt>
                <c:pt idx="58">
                  <c:v>-30435.9243974907</c:v>
                </c:pt>
                <c:pt idx="59">
                  <c:v>-31037.0770423566</c:v>
                </c:pt>
                <c:pt idx="60">
                  <c:v>-31638.41870319354</c:v>
                </c:pt>
                <c:pt idx="61">
                  <c:v>-32239.86618218548</c:v>
                </c:pt>
                <c:pt idx="62">
                  <c:v>-32841.33858242678</c:v>
                </c:pt>
                <c:pt idx="63">
                  <c:v>-33442.75726998573</c:v>
                </c:pt>
                <c:pt idx="64">
                  <c:v>-34044.04583549127</c:v>
                </c:pt>
                <c:pt idx="65">
                  <c:v>-34645.13005533395</c:v>
                </c:pt>
                <c:pt idx="66">
                  <c:v>-35245.9378525645</c:v>
                </c:pt>
                <c:pt idx="67">
                  <c:v>-35846.39925755607</c:v>
                </c:pt>
                <c:pt idx="68">
                  <c:v>-36446.4463685122</c:v>
                </c:pt>
                <c:pt idx="69">
                  <c:v>-37046.01331187761</c:v>
                </c:pt>
                <c:pt idx="70">
                  <c:v>-37645.03620271944</c:v>
                </c:pt>
                <c:pt idx="71">
                  <c:v>-38243.45310513536</c:v>
                </c:pt>
                <c:pt idx="72">
                  <c:v>-38841.20399274095</c:v>
                </c:pt>
                <c:pt idx="73">
                  <c:v>-39438.2307092815</c:v>
                </c:pt>
                <c:pt idx="74">
                  <c:v>-40034.47692942572</c:v>
                </c:pt>
                <c:pt idx="75">
                  <c:v>-40629.8881197744</c:v>
                </c:pt>
                <c:pt idx="76">
                  <c:v>-41224.41150012147</c:v>
                </c:pt>
                <c:pt idx="77">
                  <c:v>-41817.99600501498</c:v>
                </c:pt>
                <c:pt idx="78">
                  <c:v>-42410.59224563927</c:v>
                </c:pt>
                <c:pt idx="79">
                  <c:v>-43002.15247205133</c:v>
                </c:pt>
                <c:pt idx="80">
                  <c:v>-43592.63053580607</c:v>
                </c:pt>
                <c:pt idx="81">
                  <c:v>-44181.98185298475</c:v>
                </c:pt>
                <c:pt idx="82">
                  <c:v>-44770.16336765952</c:v>
                </c:pt>
                <c:pt idx="83">
                  <c:v>-45357.13351580501</c:v>
                </c:pt>
                <c:pt idx="84">
                  <c:v>-45942.85218968475</c:v>
                </c:pt>
                <c:pt idx="85">
                  <c:v>-46527.28070271757</c:v>
                </c:pt>
                <c:pt idx="86">
                  <c:v>-47110.38175485353</c:v>
                </c:pt>
                <c:pt idx="87">
                  <c:v>-47692.11939845117</c:v>
                </c:pt>
                <c:pt idx="88">
                  <c:v>-48272.45900469645</c:v>
                </c:pt>
                <c:pt idx="89">
                  <c:v>-48851.36723053781</c:v>
                </c:pt>
                <c:pt idx="90">
                  <c:v>-49428.81198617769</c:v>
                </c:pt>
                <c:pt idx="91">
                  <c:v>-50004.76240310258</c:v>
                </c:pt>
                <c:pt idx="92">
                  <c:v>-50579.18880267627</c:v>
                </c:pt>
                <c:pt idx="93">
                  <c:v>-51152.06266528554</c:v>
                </c:pt>
                <c:pt idx="94">
                  <c:v>-51723.35660004871</c:v>
                </c:pt>
                <c:pt idx="95">
                  <c:v>-52293.04431509226</c:v>
                </c:pt>
                <c:pt idx="96">
                  <c:v>-52861.10058838617</c:v>
                </c:pt>
                <c:pt idx="97">
                  <c:v>-53427.50123915052</c:v>
                </c:pt>
                <c:pt idx="98">
                  <c:v>-53992.22309982155</c:v>
                </c:pt>
                <c:pt idx="99">
                  <c:v>-54555.24398858917</c:v>
                </c:pt>
                <c:pt idx="100">
                  <c:v>-55116.54268248333</c:v>
                </c:pt>
                <c:pt idx="101">
                  <c:v>-55676.0988910296</c:v>
                </c:pt>
                <c:pt idx="102">
                  <c:v>-56233.89323045848</c:v>
                </c:pt>
                <c:pt idx="103">
                  <c:v>-56789.90719846194</c:v>
                </c:pt>
                <c:pt idx="104">
                  <c:v>-57344.12314949976</c:v>
                </c:pt>
                <c:pt idx="105">
                  <c:v>-57896.52427065</c:v>
                </c:pt>
                <c:pt idx="106">
                  <c:v>-58447.09455799288</c:v>
                </c:pt>
                <c:pt idx="107">
                  <c:v>-58995.81879352825</c:v>
                </c:pt>
                <c:pt idx="108">
                  <c:v>-59542.68252261559</c:v>
                </c:pt>
                <c:pt idx="109">
                  <c:v>-60087.67203194182</c:v>
                </c:pt>
                <c:pt idx="110">
                  <c:v>-60630.77432798687</c:v>
                </c:pt>
                <c:pt idx="111">
                  <c:v>-61171.97711600875</c:v>
                </c:pt>
                <c:pt idx="112">
                  <c:v>-61711.26877951995</c:v>
                </c:pt>
                <c:pt idx="113">
                  <c:v>-62248.63836025725</c:v>
                </c:pt>
                <c:pt idx="114">
                  <c:v>-62784.07553863618</c:v>
                </c:pt>
                <c:pt idx="115">
                  <c:v>-63317.57061467669</c:v>
                </c:pt>
                <c:pt idx="116">
                  <c:v>-63849.11448940588</c:v>
                </c:pt>
                <c:pt idx="117">
                  <c:v>-64378.6986467149</c:v>
                </c:pt>
                <c:pt idx="118">
                  <c:v>-64906.31513567036</c:v>
                </c:pt>
                <c:pt idx="119">
                  <c:v>-65431.9565532725</c:v>
                </c:pt>
              </c:numCache>
            </c:numRef>
          </c:yVal>
          <c:smooth val="0"/>
          <c:extLst xmlns:c16r2="http://schemas.microsoft.com/office/drawing/2015/06/chart">
            <c:ext xmlns:c16="http://schemas.microsoft.com/office/drawing/2014/chart" uri="{C3380CC4-5D6E-409C-BE32-E72D297353CC}">
              <c16:uniqueId val="{00000001-C7AE-424A-A582-3B02A4B58C2A}"/>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291.2548255813308</c:v>
                </c:pt>
                <c:pt idx="2">
                  <c:v>-737.5111798876894</c:v>
                </c:pt>
                <c:pt idx="3">
                  <c:v>-1125.691723367665</c:v>
                </c:pt>
                <c:pt idx="4">
                  <c:v>-1522.376654568361</c:v>
                </c:pt>
                <c:pt idx="5">
                  <c:v>-1927.433633795474</c:v>
                </c:pt>
                <c:pt idx="6">
                  <c:v>-2340.727200473426</c:v>
                </c:pt>
                <c:pt idx="7">
                  <c:v>-2762.118096352322</c:v>
                </c:pt>
                <c:pt idx="8">
                  <c:v>-3191.462920704158</c:v>
                </c:pt>
                <c:pt idx="9">
                  <c:v>-3628.614007327706</c:v>
                </c:pt>
                <c:pt idx="10">
                  <c:v>-4073.419465173502</c:v>
                </c:pt>
                <c:pt idx="11">
                  <c:v>-4525.723337760191</c:v>
                </c:pt>
                <c:pt idx="12">
                  <c:v>-4985.365846891188</c:v>
                </c:pt>
                <c:pt idx="13">
                  <c:v>-5445.869376919</c:v>
                </c:pt>
                <c:pt idx="14">
                  <c:v>-5913.379499752307</c:v>
                </c:pt>
                <c:pt idx="15">
                  <c:v>-6387.904247996118</c:v>
                </c:pt>
                <c:pt idx="16">
                  <c:v>-6869.110825810814</c:v>
                </c:pt>
                <c:pt idx="17">
                  <c:v>-7356.791692148428</c:v>
                </c:pt>
                <c:pt idx="18">
                  <c:v>-7850.744763240446</c:v>
                </c:pt>
                <c:pt idx="19">
                  <c:v>-8350.772305986611</c:v>
                </c:pt>
                <c:pt idx="20">
                  <c:v>-8856.68041080889</c:v>
                </c:pt>
                <c:pt idx="21">
                  <c:v>-9368.27860671049</c:v>
                </c:pt>
                <c:pt idx="22">
                  <c:v>-9885.379583582187</c:v>
                </c:pt>
                <c:pt idx="23">
                  <c:v>-10407.79899590765</c:v>
                </c:pt>
                <c:pt idx="24">
                  <c:v>-10935.3553278679</c:v>
                </c:pt>
                <c:pt idx="25">
                  <c:v>-11467.86980440072</c:v>
                </c:pt>
                <c:pt idx="26">
                  <c:v>-12005.15535571263</c:v>
                </c:pt>
                <c:pt idx="27">
                  <c:v>-12547.03872193792</c:v>
                </c:pt>
                <c:pt idx="28">
                  <c:v>-13093.34952802001</c:v>
                </c:pt>
                <c:pt idx="29">
                  <c:v>-13643.91967038834</c:v>
                </c:pt>
                <c:pt idx="30">
                  <c:v>-14198.58356515132</c:v>
                </c:pt>
                <c:pt idx="31">
                  <c:v>-14757.17818545015</c:v>
                </c:pt>
                <c:pt idx="32">
                  <c:v>-15319.54309694492</c:v>
                </c:pt>
                <c:pt idx="33">
                  <c:v>-15885.52049162867</c:v>
                </c:pt>
                <c:pt idx="34">
                  <c:v>-16454.9552191</c:v>
                </c:pt>
                <c:pt idx="35">
                  <c:v>-17027.69481468572</c:v>
                </c:pt>
                <c:pt idx="36">
                  <c:v>-17603.5895240137</c:v>
                </c:pt>
                <c:pt idx="37">
                  <c:v>-18182.49232379836</c:v>
                </c:pt>
                <c:pt idx="38">
                  <c:v>-18764.25893870811</c:v>
                </c:pt>
                <c:pt idx="39">
                  <c:v>-19348.7478352352</c:v>
                </c:pt>
                <c:pt idx="40">
                  <c:v>-19935.82025040383</c:v>
                </c:pt>
                <c:pt idx="41">
                  <c:v>-20525.34019726003</c:v>
                </c:pt>
                <c:pt idx="42">
                  <c:v>-21117.17446556338</c:v>
                </c:pt>
                <c:pt idx="43">
                  <c:v>-21711.1926193838</c:v>
                </c:pt>
                <c:pt idx="44">
                  <c:v>-22307.26699138596</c:v>
                </c:pt>
                <c:pt idx="45">
                  <c:v>-22905.27267394913</c:v>
                </c:pt>
                <c:pt idx="46">
                  <c:v>-23505.08750731358</c:v>
                </c:pt>
                <c:pt idx="47">
                  <c:v>-24106.59206492058</c:v>
                </c:pt>
                <c:pt idx="48">
                  <c:v>-24709.66963612847</c:v>
                </c:pt>
                <c:pt idx="49">
                  <c:v>-25314.20620648649</c:v>
                </c:pt>
                <c:pt idx="50">
                  <c:v>-25920.09043573588</c:v>
                </c:pt>
                <c:pt idx="51">
                  <c:v>-26527.21363371005</c:v>
                </c:pt>
                <c:pt idx="52">
                  <c:v>-27135.469734272</c:v>
                </c:pt>
                <c:pt idx="53">
                  <c:v>-27744.75526750831</c:v>
                </c:pt>
                <c:pt idx="54">
                  <c:v>-28354.96933030547</c:v>
                </c:pt>
                <c:pt idx="55">
                  <c:v>-28966.01355544685</c:v>
                </c:pt>
                <c:pt idx="56">
                  <c:v>-29577.79207938001</c:v>
                </c:pt>
                <c:pt idx="57">
                  <c:v>-30190.21150878235</c:v>
                </c:pt>
                <c:pt idx="58">
                  <c:v>-30803.18088605395</c:v>
                </c:pt>
                <c:pt idx="59">
                  <c:v>-31416.61165385829</c:v>
                </c:pt>
                <c:pt idx="60">
                  <c:v>-32030.41761882999</c:v>
                </c:pt>
                <c:pt idx="61">
                  <c:v>-32644.51491454244</c:v>
                </c:pt>
                <c:pt idx="62">
                  <c:v>-33258.82196386017</c:v>
                </c:pt>
                <c:pt idx="63">
                  <c:v>-33873.2594407529</c:v>
                </c:pt>
                <c:pt idx="64">
                  <c:v>-34487.75023166812</c:v>
                </c:pt>
                <c:pt idx="65">
                  <c:v>-35102.21939655225</c:v>
                </c:pt>
                <c:pt idx="66">
                  <c:v>-35716.59412958755</c:v>
                </c:pt>
                <c:pt idx="67">
                  <c:v>-36330.80371973431</c:v>
                </c:pt>
                <c:pt idx="68">
                  <c:v>-36944.77951113528</c:v>
                </c:pt>
                <c:pt idx="69">
                  <c:v>-37558.45486345235</c:v>
                </c:pt>
                <c:pt idx="70">
                  <c:v>-38171.76511219889</c:v>
                </c:pt>
                <c:pt idx="71">
                  <c:v>-38784.64752912055</c:v>
                </c:pt>
                <c:pt idx="72">
                  <c:v>-39397.04128267593</c:v>
                </c:pt>
                <c:pt idx="73">
                  <c:v>-40008.88739866484</c:v>
                </c:pt>
                <c:pt idx="74">
                  <c:v>-40620.12872105977</c:v>
                </c:pt>
                <c:pt idx="75">
                  <c:v>-41230.7098730646</c:v>
                </c:pt>
                <c:pt idx="76">
                  <c:v>-41840.57721845246</c:v>
                </c:pt>
                <c:pt idx="77">
                  <c:v>-42449.678823211</c:v>
                </c:pt>
                <c:pt idx="78">
                  <c:v>-43057.96441753046</c:v>
                </c:pt>
                <c:pt idx="79">
                  <c:v>-43665.3853581606</c:v>
                </c:pt>
                <c:pt idx="80">
                  <c:v>-44271.89459116873</c:v>
                </c:pt>
                <c:pt idx="81">
                  <c:v>-44877.44661511387</c:v>
                </c:pt>
                <c:pt idx="82">
                  <c:v>-45481.99744466897</c:v>
                </c:pt>
                <c:pt idx="83">
                  <c:v>-46085.50457470747</c:v>
                </c:pt>
                <c:pt idx="84">
                  <c:v>-46687.92694486</c:v>
                </c:pt>
                <c:pt idx="85">
                  <c:v>-47289.22490458316</c:v>
                </c:pt>
                <c:pt idx="86">
                  <c:v>-47889.36017872695</c:v>
                </c:pt>
                <c:pt idx="87">
                  <c:v>-48488.29583362699</c:v>
                </c:pt>
                <c:pt idx="88">
                  <c:v>-49085.99624373089</c:v>
                </c:pt>
                <c:pt idx="89">
                  <c:v>-49682.42705876425</c:v>
                </c:pt>
                <c:pt idx="90">
                  <c:v>-50277.5551714462</c:v>
                </c:pt>
                <c:pt idx="91">
                  <c:v>-50871.34868576075</c:v>
                </c:pt>
                <c:pt idx="92">
                  <c:v>-51463.77688578398</c:v>
                </c:pt>
                <c:pt idx="93">
                  <c:v>-52054.81020508101</c:v>
                </c:pt>
                <c:pt idx="94">
                  <c:v>-52644.42019666452</c:v>
                </c:pt>
                <c:pt idx="95">
                  <c:v>-53232.57950352038</c:v>
                </c:pt>
                <c:pt idx="96">
                  <c:v>-53819.26182970635</c:v>
                </c:pt>
                <c:pt idx="97">
                  <c:v>-54404.4419120133</c:v>
                </c:pt>
                <c:pt idx="98">
                  <c:v>-54988.09549219999</c:v>
                </c:pt>
                <c:pt idx="99">
                  <c:v>-55570.19928978499</c:v>
                </c:pt>
                <c:pt idx="100">
                  <c:v>-56150.73097540997</c:v>
                </c:pt>
                <c:pt idx="101">
                  <c:v>-56729.66914475698</c:v>
                </c:pt>
                <c:pt idx="102">
                  <c:v>-57306.99329302763</c:v>
                </c:pt>
                <c:pt idx="103">
                  <c:v>-57882.68378996658</c:v>
                </c:pt>
                <c:pt idx="104">
                  <c:v>-58456.72185543855</c:v>
                </c:pt>
                <c:pt idx="105">
                  <c:v>-59029.08953554648</c:v>
                </c:pt>
                <c:pt idx="106">
                  <c:v>-59599.76967928605</c:v>
                </c:pt>
                <c:pt idx="107">
                  <c:v>-60168.745915727</c:v>
                </c:pt>
                <c:pt idx="108">
                  <c:v>-60736.00263172644</c:v>
                </c:pt>
                <c:pt idx="109">
                  <c:v>-61301.52495015389</c:v>
                </c:pt>
                <c:pt idx="110">
                  <c:v>-61865.29870862977</c:v>
                </c:pt>
                <c:pt idx="111">
                  <c:v>-62427.31043876893</c:v>
                </c:pt>
                <c:pt idx="112">
                  <c:v>-62987.5473459186</c:v>
                </c:pt>
                <c:pt idx="113">
                  <c:v>-63545.99728938751</c:v>
                </c:pt>
                <c:pt idx="114">
                  <c:v>-64102.64876315626</c:v>
                </c:pt>
                <c:pt idx="115">
                  <c:v>-64657.49087706045</c:v>
                </c:pt>
                <c:pt idx="116">
                  <c:v>-65210.51333844244</c:v>
                </c:pt>
                <c:pt idx="117">
                  <c:v>-65761.70643425931</c:v>
                </c:pt>
                <c:pt idx="118">
                  <c:v>-66311.0610136441</c:v>
                </c:pt>
                <c:pt idx="119">
                  <c:v>-66858.56847089855</c:v>
                </c:pt>
              </c:numCache>
            </c:numRef>
          </c:yVal>
          <c:smooth val="0"/>
          <c:extLst xmlns:c16r2="http://schemas.microsoft.com/office/drawing/2015/06/chart">
            <c:ext xmlns:c16="http://schemas.microsoft.com/office/drawing/2014/chart" uri="{C3380CC4-5D6E-409C-BE32-E72D297353CC}">
              <c16:uniqueId val="{00000002-C7AE-424A-A582-3B02A4B58C2A}"/>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298.9363287973682</c:v>
                </c:pt>
                <c:pt idx="2">
                  <c:v>-652.6832084627825</c:v>
                </c:pt>
                <c:pt idx="3">
                  <c:v>-987.382374393288</c:v>
                </c:pt>
                <c:pt idx="4">
                  <c:v>-1326.703297792468</c:v>
                </c:pt>
                <c:pt idx="5">
                  <c:v>-1670.609941197326</c:v>
                </c:pt>
                <c:pt idx="6">
                  <c:v>-2019.064795949962</c:v>
                </c:pt>
                <c:pt idx="7">
                  <c:v>-2372.028175976593</c:v>
                </c:pt>
                <c:pt idx="8">
                  <c:v>-2729.457741209306</c:v>
                </c:pt>
                <c:pt idx="9">
                  <c:v>-3091.308190412354</c:v>
                </c:pt>
                <c:pt idx="10">
                  <c:v>-3457.531084703747</c:v>
                </c:pt>
                <c:pt idx="11">
                  <c:v>-3828.074771323241</c:v>
                </c:pt>
                <c:pt idx="12">
                  <c:v>-4202.88438369403</c:v>
                </c:pt>
                <c:pt idx="13">
                  <c:v>-4578.744184849551</c:v>
                </c:pt>
                <c:pt idx="14">
                  <c:v>-4958.938464850187</c:v>
                </c:pt>
                <c:pt idx="15">
                  <c:v>-5343.416831694778</c:v>
                </c:pt>
                <c:pt idx="16">
                  <c:v>-5732.025105052161</c:v>
                </c:pt>
                <c:pt idx="17">
                  <c:v>-6124.65976966569</c:v>
                </c:pt>
                <c:pt idx="18">
                  <c:v>-6521.22343101958</c:v>
                </c:pt>
                <c:pt idx="19">
                  <c:v>-6921.623042917577</c:v>
                </c:pt>
                <c:pt idx="20">
                  <c:v>-7325.768679652363</c:v>
                </c:pt>
                <c:pt idx="21">
                  <c:v>-7733.57262317743</c:v>
                </c:pt>
                <c:pt idx="22">
                  <c:v>-8144.948691540862</c:v>
                </c:pt>
                <c:pt idx="23">
                  <c:v>-8559.81175201456</c:v>
                </c:pt>
                <c:pt idx="24">
                  <c:v>-8978.077375176595</c:v>
                </c:pt>
                <c:pt idx="25">
                  <c:v>-9399.66159617203</c:v>
                </c:pt>
                <c:pt idx="26">
                  <c:v>-9824.47526503168</c:v>
                </c:pt>
                <c:pt idx="27">
                  <c:v>-10252.43537119171</c:v>
                </c:pt>
                <c:pt idx="28">
                  <c:v>-10683.45904824953</c:v>
                </c:pt>
                <c:pt idx="29">
                  <c:v>-11117.46337321703</c:v>
                </c:pt>
                <c:pt idx="30">
                  <c:v>-11554.36547691864</c:v>
                </c:pt>
                <c:pt idx="31">
                  <c:v>-11994.08259038278</c:v>
                </c:pt>
                <c:pt idx="32">
                  <c:v>-12436.53209859692</c:v>
                </c:pt>
                <c:pt idx="33">
                  <c:v>-12881.63159901998</c:v>
                </c:pt>
                <c:pt idx="34">
                  <c:v>-13329.29896254418</c:v>
                </c:pt>
                <c:pt idx="35">
                  <c:v>-13779.45239517419</c:v>
                </c:pt>
                <c:pt idx="36">
                  <c:v>-14232.01049915678</c:v>
                </c:pt>
                <c:pt idx="37">
                  <c:v>-14686.89233264118</c:v>
                </c:pt>
                <c:pt idx="38">
                  <c:v>-15144.01746720774</c:v>
                </c:pt>
                <c:pt idx="39">
                  <c:v>-15603.30603329116</c:v>
                </c:pt>
                <c:pt idx="40">
                  <c:v>-16064.67878275644</c:v>
                </c:pt>
                <c:pt idx="41">
                  <c:v>-16528.0571378211</c:v>
                </c:pt>
                <c:pt idx="42">
                  <c:v>-16993.36323650926</c:v>
                </c:pt>
                <c:pt idx="43">
                  <c:v>-17460.51997512811</c:v>
                </c:pt>
                <c:pt idx="44">
                  <c:v>-17929.45104764495</c:v>
                </c:pt>
                <c:pt idx="45">
                  <c:v>-18400.08098201267</c:v>
                </c:pt>
                <c:pt idx="46">
                  <c:v>-18872.33517350443</c:v>
                </c:pt>
                <c:pt idx="47">
                  <c:v>-19346.13991515478</c:v>
                </c:pt>
                <c:pt idx="48">
                  <c:v>-19821.42242542142</c:v>
                </c:pt>
                <c:pt idx="49">
                  <c:v>-20298.11087316647</c:v>
                </c:pt>
                <c:pt idx="50">
                  <c:v>-20776.13440008345</c:v>
                </c:pt>
                <c:pt idx="51">
                  <c:v>-21255.42314068833</c:v>
                </c:pt>
                <c:pt idx="52">
                  <c:v>-21735.9082399807</c:v>
                </c:pt>
                <c:pt idx="53">
                  <c:v>-22217.52186892531</c:v>
                </c:pt>
                <c:pt idx="54">
                  <c:v>-22700.19723785505</c:v>
                </c:pt>
                <c:pt idx="55">
                  <c:v>-23183.86860790802</c:v>
                </c:pt>
                <c:pt idx="56">
                  <c:v>-23668.47130060988</c:v>
                </c:pt>
                <c:pt idx="57">
                  <c:v>-24153.94170570583</c:v>
                </c:pt>
                <c:pt idx="58">
                  <c:v>-24640.21728735114</c:v>
                </c:pt>
                <c:pt idx="59">
                  <c:v>-25127.2365887484</c:v>
                </c:pt>
                <c:pt idx="60">
                  <c:v>-25614.93923533241</c:v>
                </c:pt>
                <c:pt idx="61">
                  <c:v>-26103.26593659585</c:v>
                </c:pt>
                <c:pt idx="62">
                  <c:v>-26592.15848663123</c:v>
                </c:pt>
                <c:pt idx="63">
                  <c:v>-27081.55976347969</c:v>
                </c:pt>
                <c:pt idx="64">
                  <c:v>-27571.41372736124</c:v>
                </c:pt>
                <c:pt idx="65">
                  <c:v>-28061.6654178584</c:v>
                </c:pt>
                <c:pt idx="66">
                  <c:v>-28552.26095013251</c:v>
                </c:pt>
                <c:pt idx="67">
                  <c:v>-29043.14751022402</c:v>
                </c:pt>
                <c:pt idx="68">
                  <c:v>-29534.2733495154</c:v>
                </c:pt>
                <c:pt idx="69">
                  <c:v>-30025.58777841134</c:v>
                </c:pt>
                <c:pt idx="70">
                  <c:v>-30517.0411592885</c:v>
                </c:pt>
                <c:pt idx="71">
                  <c:v>-31008.58489877824</c:v>
                </c:pt>
                <c:pt idx="72">
                  <c:v>-31500.17143942602</c:v>
                </c:pt>
                <c:pt idx="73">
                  <c:v>-31991.75425078301</c:v>
                </c:pt>
                <c:pt idx="74">
                  <c:v>-32483.28781996854</c:v>
                </c:pt>
                <c:pt idx="75">
                  <c:v>-32974.7276417516</c:v>
                </c:pt>
                <c:pt idx="76">
                  <c:v>-33466.03020819814</c:v>
                </c:pt>
                <c:pt idx="77">
                  <c:v>-33957.15299790795</c:v>
                </c:pt>
                <c:pt idx="78">
                  <c:v>-34448.05446489574</c:v>
                </c:pt>
                <c:pt idx="79">
                  <c:v>-34938.69402713933</c:v>
                </c:pt>
                <c:pt idx="80">
                  <c:v>-35429.03205483333</c:v>
                </c:pt>
                <c:pt idx="81">
                  <c:v>-35919.02985837894</c:v>
                </c:pt>
                <c:pt idx="82">
                  <c:v>-36408.64967613807</c:v>
                </c:pt>
                <c:pt idx="83">
                  <c:v>-36897.85466197971</c:v>
                </c:pt>
                <c:pt idx="84">
                  <c:v>-37386.60887264716</c:v>
                </c:pt>
                <c:pt idx="85">
                  <c:v>-37874.87725496921</c:v>
                </c:pt>
                <c:pt idx="86">
                  <c:v>-38362.62563293798</c:v>
                </c:pt>
                <c:pt idx="87">
                  <c:v>-38849.8206946752</c:v>
                </c:pt>
                <c:pt idx="88">
                  <c:v>-39336.429979312</c:v>
                </c:pt>
                <c:pt idx="89">
                  <c:v>-39822.42186379083</c:v>
                </c:pt>
                <c:pt idx="90">
                  <c:v>-40307.76554962518</c:v>
                </c:pt>
                <c:pt idx="91">
                  <c:v>-40792.43104961653</c:v>
                </c:pt>
                <c:pt idx="92">
                  <c:v>-41276.3891745531</c:v>
                </c:pt>
                <c:pt idx="93">
                  <c:v>-41759.6115199083</c:v>
                </c:pt>
                <c:pt idx="94">
                  <c:v>-42242.07045254693</c:v>
                </c:pt>
                <c:pt idx="95">
                  <c:v>-42723.73909745109</c:v>
                </c:pt>
                <c:pt idx="96">
                  <c:v>-43204.59132448908</c:v>
                </c:pt>
                <c:pt idx="97">
                  <c:v>-43684.60173522495</c:v>
                </c:pt>
                <c:pt idx="98">
                  <c:v>-44163.74564978918</c:v>
                </c:pt>
                <c:pt idx="99">
                  <c:v>-44641.99909381452</c:v>
                </c:pt>
                <c:pt idx="100">
                  <c:v>-45119.33878545253</c:v>
                </c:pt>
                <c:pt idx="101">
                  <c:v>-45595.74212247133</c:v>
                </c:pt>
                <c:pt idx="102">
                  <c:v>-46071.18716944893</c:v>
                </c:pt>
                <c:pt idx="103">
                  <c:v>-46545.65264506824</c:v>
                </c:pt>
                <c:pt idx="104">
                  <c:v>-47019.11790951854</c:v>
                </c:pt>
                <c:pt idx="105">
                  <c:v>-47491.56295200926</c:v>
                </c:pt>
                <c:pt idx="106">
                  <c:v>-47962.96837840625</c:v>
                </c:pt>
                <c:pt idx="107">
                  <c:v>-48433.31539899134</c:v>
                </c:pt>
                <c:pt idx="108">
                  <c:v>-48902.58581634936</c:v>
                </c:pt>
                <c:pt idx="109">
                  <c:v>-49370.76201339462</c:v>
                </c:pt>
                <c:pt idx="110">
                  <c:v>-49837.82694152743</c:v>
                </c:pt>
                <c:pt idx="111">
                  <c:v>-50303.76410893758</c:v>
                </c:pt>
                <c:pt idx="112">
                  <c:v>-50768.5575690507</c:v>
                </c:pt>
                <c:pt idx="113">
                  <c:v>-51232.19190912107</c:v>
                </c:pt>
                <c:pt idx="114">
                  <c:v>-51694.65223897365</c:v>
                </c:pt>
                <c:pt idx="115">
                  <c:v>-52155.9241799002</c:v>
                </c:pt>
                <c:pt idx="116">
                  <c:v>-52615.993853705</c:v>
                </c:pt>
                <c:pt idx="117">
                  <c:v>-53074.84787191194</c:v>
                </c:pt>
                <c:pt idx="118">
                  <c:v>-53532.47332512238</c:v>
                </c:pt>
                <c:pt idx="119">
                  <c:v>-53988.85777253188</c:v>
                </c:pt>
              </c:numCache>
            </c:numRef>
          </c:yVal>
          <c:smooth val="0"/>
          <c:extLst xmlns:c16r2="http://schemas.microsoft.com/office/drawing/2015/06/chart">
            <c:ext xmlns:c16="http://schemas.microsoft.com/office/drawing/2014/chart" uri="{C3380CC4-5D6E-409C-BE32-E72D297353CC}">
              <c16:uniqueId val="{00000003-C7AE-424A-A582-3B02A4B58C2A}"/>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314.6285552605966</c:v>
                </c:pt>
                <c:pt idx="2">
                  <c:v>-741.1977484901436</c:v>
                </c:pt>
                <c:pt idx="3">
                  <c:v>-1129.385977350408</c:v>
                </c:pt>
                <c:pt idx="4">
                  <c:v>-1526.193528176751</c:v>
                </c:pt>
                <c:pt idx="5">
                  <c:v>-1931.53544667759</c:v>
                </c:pt>
                <c:pt idx="6">
                  <c:v>-2345.318896122044</c:v>
                </c:pt>
                <c:pt idx="7">
                  <c:v>-2767.443275102647</c:v>
                </c:pt>
                <c:pt idx="8">
                  <c:v>-3197.800504094223</c:v>
                </c:pt>
                <c:pt idx="9">
                  <c:v>-3636.275409699418</c:v>
                </c:pt>
                <c:pt idx="10">
                  <c:v>-4082.746172187151</c:v>
                </c:pt>
                <c:pt idx="11">
                  <c:v>-4537.084810889792</c:v>
                </c:pt>
                <c:pt idx="12">
                  <c:v>-4999.15768870572</c:v>
                </c:pt>
                <c:pt idx="13">
                  <c:v>-5462.510593839688</c:v>
                </c:pt>
                <c:pt idx="14">
                  <c:v>-5933.353429226437</c:v>
                </c:pt>
                <c:pt idx="15">
                  <c:v>-6411.638389743632</c:v>
                </c:pt>
                <c:pt idx="16">
                  <c:v>-6897.087673768168</c:v>
                </c:pt>
                <c:pt idx="17">
                  <c:v>-7389.51270440081</c:v>
                </c:pt>
                <c:pt idx="18">
                  <c:v>-7888.729385840707</c:v>
                </c:pt>
                <c:pt idx="19">
                  <c:v>-8394.557115274134</c:v>
                </c:pt>
                <c:pt idx="20">
                  <c:v>-8906.818263783245</c:v>
                </c:pt>
                <c:pt idx="21">
                  <c:v>-9425.337799821747</c:v>
                </c:pt>
                <c:pt idx="22">
                  <c:v>-9949.94302070281</c:v>
                </c:pt>
                <c:pt idx="23">
                  <c:v>-10480.46336622769</c:v>
                </c:pt>
                <c:pt idx="24">
                  <c:v>-11016.73029446555</c:v>
                </c:pt>
                <c:pt idx="25">
                  <c:v>-11558.57720423117</c:v>
                </c:pt>
                <c:pt idx="26">
                  <c:v>-12105.82840823825</c:v>
                </c:pt>
                <c:pt idx="27">
                  <c:v>-12658.32131423615</c:v>
                </c:pt>
                <c:pt idx="28">
                  <c:v>-13215.89531943691</c:v>
                </c:pt>
                <c:pt idx="29">
                  <c:v>-13778.39140996034</c:v>
                </c:pt>
                <c:pt idx="30">
                  <c:v>-14345.65236100066</c:v>
                </c:pt>
                <c:pt idx="31">
                  <c:v>-14917.52278932743</c:v>
                </c:pt>
                <c:pt idx="32">
                  <c:v>-15493.84920485667</c:v>
                </c:pt>
                <c:pt idx="33">
                  <c:v>-16074.48006104142</c:v>
                </c:pt>
                <c:pt idx="34">
                  <c:v>-16659.26580317925</c:v>
                </c:pt>
                <c:pt idx="35">
                  <c:v>-17248.05891395803</c:v>
                </c:pt>
                <c:pt idx="36">
                  <c:v>-17840.71395579912</c:v>
                </c:pt>
                <c:pt idx="37">
                  <c:v>-18437.0876097004</c:v>
                </c:pt>
                <c:pt idx="38">
                  <c:v>-19037.0387103972</c:v>
                </c:pt>
                <c:pt idx="39">
                  <c:v>-19640.42825869122</c:v>
                </c:pt>
                <c:pt idx="40">
                  <c:v>-20247.11946883634</c:v>
                </c:pt>
                <c:pt idx="41">
                  <c:v>-20856.9777924607</c:v>
                </c:pt>
                <c:pt idx="42">
                  <c:v>-21469.87093806848</c:v>
                </c:pt>
                <c:pt idx="43">
                  <c:v>-22085.66888731322</c:v>
                </c:pt>
                <c:pt idx="44">
                  <c:v>-22704.24390787955</c:v>
                </c:pt>
                <c:pt idx="45">
                  <c:v>-23325.47056310088</c:v>
                </c:pt>
                <c:pt idx="46">
                  <c:v>-23949.2257184505</c:v>
                </c:pt>
                <c:pt idx="47">
                  <c:v>-24575.38854504842</c:v>
                </c:pt>
                <c:pt idx="48">
                  <c:v>-25203.84052033021</c:v>
                </c:pt>
                <c:pt idx="49">
                  <c:v>-25834.46542602824</c:v>
                </c:pt>
                <c:pt idx="50">
                  <c:v>-26467.14934361819</c:v>
                </c:pt>
                <c:pt idx="51">
                  <c:v>-27101.78064736794</c:v>
                </c:pt>
                <c:pt idx="52">
                  <c:v>-27738.24999511451</c:v>
                </c:pt>
                <c:pt idx="53">
                  <c:v>-28376.45031696698</c:v>
                </c:pt>
                <c:pt idx="54">
                  <c:v>-29016.276802046</c:v>
                </c:pt>
                <c:pt idx="55">
                  <c:v>-29657.62688338594</c:v>
                </c:pt>
                <c:pt idx="56">
                  <c:v>-30300.40022113407</c:v>
                </c:pt>
                <c:pt idx="57">
                  <c:v>-30944.49868417205</c:v>
                </c:pt>
                <c:pt idx="58">
                  <c:v>-31589.82633027341</c:v>
                </c:pt>
                <c:pt idx="59">
                  <c:v>-32236.2893849176</c:v>
                </c:pt>
                <c:pt idx="60">
                  <c:v>-32883.7962188676</c:v>
                </c:pt>
                <c:pt idx="61">
                  <c:v>-33532.25732462177</c:v>
                </c:pt>
                <c:pt idx="62">
                  <c:v>-34181.58529182431</c:v>
                </c:pt>
                <c:pt idx="63">
                  <c:v>-34831.69478175417</c:v>
                </c:pt>
                <c:pt idx="64">
                  <c:v>-35482.50250096293</c:v>
                </c:pt>
                <c:pt idx="65">
                  <c:v>-36133.92717415372</c:v>
                </c:pt>
                <c:pt idx="66">
                  <c:v>-36785.8895163918</c:v>
                </c:pt>
                <c:pt idx="67">
                  <c:v>-37438.31220470927</c:v>
                </c:pt>
                <c:pt idx="68">
                  <c:v>-38091.11984919477</c:v>
                </c:pt>
                <c:pt idx="69">
                  <c:v>-38744.23896362018</c:v>
                </c:pt>
                <c:pt idx="70">
                  <c:v>-39397.59793568587</c:v>
                </c:pt>
                <c:pt idx="71">
                  <c:v>-40051.12699693743</c:v>
                </c:pt>
                <c:pt idx="72">
                  <c:v>-40704.7581924149</c:v>
                </c:pt>
                <c:pt idx="73">
                  <c:v>-41358.42535008886</c:v>
                </c:pt>
                <c:pt idx="74">
                  <c:v>-42012.06405013707</c:v>
                </c:pt>
                <c:pt idx="75">
                  <c:v>-42665.61159411119</c:v>
                </c:pt>
                <c:pt idx="76">
                  <c:v>-43319.00697403494</c:v>
                </c:pt>
                <c:pt idx="77">
                  <c:v>-43972.19084147876</c:v>
                </c:pt>
                <c:pt idx="78">
                  <c:v>-44625.10547665218</c:v>
                </c:pt>
                <c:pt idx="79">
                  <c:v>-45277.69475755117</c:v>
                </c:pt>
                <c:pt idx="80">
                  <c:v>-45929.90412919595</c:v>
                </c:pt>
                <c:pt idx="81">
                  <c:v>-46581.68057298427</c:v>
                </c:pt>
                <c:pt idx="82">
                  <c:v>-47232.97257620398</c:v>
                </c:pt>
                <c:pt idx="83">
                  <c:v>-47883.73010171727</c:v>
                </c:pt>
                <c:pt idx="84">
                  <c:v>-48533.90455785905</c:v>
                </c:pt>
                <c:pt idx="85">
                  <c:v>-49183.44876855612</c:v>
                </c:pt>
                <c:pt idx="86">
                  <c:v>-49832.31694370159</c:v>
                </c:pt>
                <c:pt idx="87">
                  <c:v>-50480.46464980347</c:v>
                </c:pt>
                <c:pt idx="88">
                  <c:v>-51127.84878091677</c:v>
                </c:pt>
                <c:pt idx="89">
                  <c:v>-51774.4275298866</c:v>
                </c:pt>
                <c:pt idx="90">
                  <c:v>-52420.16035991278</c:v>
                </c:pt>
                <c:pt idx="91">
                  <c:v>-53065.00797644932</c:v>
                </c:pt>
                <c:pt idx="92">
                  <c:v>-53708.93229945284</c:v>
                </c:pt>
                <c:pt idx="93">
                  <c:v>-54351.8964359928</c:v>
                </c:pt>
                <c:pt idx="94">
                  <c:v>-54993.86465322575</c:v>
                </c:pt>
                <c:pt idx="95">
                  <c:v>-55634.80235175718</c:v>
                </c:pt>
                <c:pt idx="96">
                  <c:v>-56274.6760393789</c:v>
                </c:pt>
                <c:pt idx="97">
                  <c:v>-56913.45330520835</c:v>
                </c:pt>
                <c:pt idx="98">
                  <c:v>-57551.10279422441</c:v>
                </c:pt>
                <c:pt idx="99">
                  <c:v>-58187.59418220283</c:v>
                </c:pt>
                <c:pt idx="100">
                  <c:v>-58822.89815106562</c:v>
                </c:pt>
                <c:pt idx="101">
                  <c:v>-59456.9863646382</c:v>
                </c:pt>
                <c:pt idx="102">
                  <c:v>-60089.83144481717</c:v>
                </c:pt>
                <c:pt idx="103">
                  <c:v>-60721.40694816294</c:v>
                </c:pt>
                <c:pt idx="104">
                  <c:v>-61351.68734289706</c:v>
                </c:pt>
                <c:pt idx="105">
                  <c:v>-61980.64798632357</c:v>
                </c:pt>
                <c:pt idx="106">
                  <c:v>-62608.26510266276</c:v>
                </c:pt>
                <c:pt idx="107">
                  <c:v>-63234.51576131355</c:v>
                </c:pt>
                <c:pt idx="108">
                  <c:v>-63859.3778555072</c:v>
                </c:pt>
                <c:pt idx="109">
                  <c:v>-64482.83008140023</c:v>
                </c:pt>
                <c:pt idx="110">
                  <c:v>-65104.85191756277</c:v>
                </c:pt>
                <c:pt idx="111">
                  <c:v>-65725.42360488115</c:v>
                </c:pt>
                <c:pt idx="112">
                  <c:v>-66344.52612686949</c:v>
                </c:pt>
                <c:pt idx="113">
                  <c:v>-66962.14119037916</c:v>
                </c:pt>
                <c:pt idx="114">
                  <c:v>-67578.2512067142</c:v>
                </c:pt>
                <c:pt idx="115">
                  <c:v>-68192.83927313867</c:v>
                </c:pt>
                <c:pt idx="116">
                  <c:v>-68805.8891547802</c:v>
                </c:pt>
                <c:pt idx="117">
                  <c:v>-69417.38526691962</c:v>
                </c:pt>
                <c:pt idx="118">
                  <c:v>-70027.31265766591</c:v>
                </c:pt>
                <c:pt idx="119">
                  <c:v>-70635.6569910084</c:v>
                </c:pt>
              </c:numCache>
            </c:numRef>
          </c:yVal>
          <c:smooth val="0"/>
          <c:extLst xmlns:c16r2="http://schemas.microsoft.com/office/drawing/2015/06/chart">
            <c:ext xmlns:c16="http://schemas.microsoft.com/office/drawing/2014/chart" uri="{C3380CC4-5D6E-409C-BE32-E72D297353CC}">
              <c16:uniqueId val="{00000004-C7AE-424A-A582-3B02A4B58C2A}"/>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370.5743690805974</c:v>
                </c:pt>
                <c:pt idx="2">
                  <c:v>-751.193607949186</c:v>
                </c:pt>
                <c:pt idx="3">
                  <c:v>-1141.603044954827</c:v>
                </c:pt>
                <c:pt idx="4">
                  <c:v>-1541.562367564067</c:v>
                </c:pt>
                <c:pt idx="5">
                  <c:v>-1950.838922756957</c:v>
                </c:pt>
                <c:pt idx="6">
                  <c:v>-2369.205274366308</c:v>
                </c:pt>
                <c:pt idx="7">
                  <c:v>-2796.437420904403</c:v>
                </c:pt>
                <c:pt idx="8">
                  <c:v>-3232.31351602357</c:v>
                </c:pt>
                <c:pt idx="9">
                  <c:v>-3676.612977944547</c:v>
                </c:pt>
                <c:pt idx="10">
                  <c:v>-4129.115898388904</c:v>
                </c:pt>
                <c:pt idx="11">
                  <c:v>-4589.60268066358</c:v>
                </c:pt>
                <c:pt idx="12">
                  <c:v>-5057.853851576336</c:v>
                </c:pt>
                <c:pt idx="13">
                  <c:v>-5527.334575594636</c:v>
                </c:pt>
                <c:pt idx="14">
                  <c:v>-6004.499245528365</c:v>
                </c:pt>
                <c:pt idx="15">
                  <c:v>-6489.01463558618</c:v>
                </c:pt>
                <c:pt idx="16">
                  <c:v>-6980.598328637657</c:v>
                </c:pt>
                <c:pt idx="17">
                  <c:v>-7478.982973210048</c:v>
                </c:pt>
                <c:pt idx="18">
                  <c:v>-7983.91338672624</c:v>
                </c:pt>
                <c:pt idx="19">
                  <c:v>-8495.14444102673</c:v>
                </c:pt>
                <c:pt idx="20">
                  <c:v>-9012.439453604165</c:v>
                </c:pt>
                <c:pt idx="21">
                  <c:v>-9535.568967668702</c:v>
                </c:pt>
                <c:pt idx="22">
                  <c:v>-10064.30983090587</c:v>
                </c:pt>
                <c:pt idx="23">
                  <c:v>-10598.4445031255</c:v>
                </c:pt>
                <c:pt idx="24">
                  <c:v>-11137.76053880178</c:v>
                </c:pt>
                <c:pt idx="25">
                  <c:v>-11682.0502027343</c:v>
                </c:pt>
                <c:pt idx="26">
                  <c:v>-12231.1021092583</c:v>
                </c:pt>
                <c:pt idx="27">
                  <c:v>-12784.71777169849</c:v>
                </c:pt>
                <c:pt idx="28">
                  <c:v>-13342.70259004203</c:v>
                </c:pt>
                <c:pt idx="29">
                  <c:v>-13904.86578326253</c:v>
                </c:pt>
                <c:pt idx="30">
                  <c:v>-14471.02033854555</c:v>
                </c:pt>
                <c:pt idx="31">
                  <c:v>-15040.98297720612</c:v>
                </c:pt>
                <c:pt idx="32">
                  <c:v>-15614.57413227763</c:v>
                </c:pt>
                <c:pt idx="33">
                  <c:v>-16191.61793350801</c:v>
                </c:pt>
                <c:pt idx="34">
                  <c:v>-16771.94219656871</c:v>
                </c:pt>
                <c:pt idx="35">
                  <c:v>-17355.37841411564</c:v>
                </c:pt>
                <c:pt idx="36">
                  <c:v>-17941.7617469877</c:v>
                </c:pt>
                <c:pt idx="37">
                  <c:v>-18530.93101430195</c:v>
                </c:pt>
                <c:pt idx="38">
                  <c:v>-19122.72868158901</c:v>
                </c:pt>
                <c:pt idx="39">
                  <c:v>-19717.00083608715</c:v>
                </c:pt>
                <c:pt idx="40">
                  <c:v>-20313.5971807267</c:v>
                </c:pt>
                <c:pt idx="41">
                  <c:v>-20912.3710134523</c:v>
                </c:pt>
                <c:pt idx="42">
                  <c:v>-21513.17920339921</c:v>
                </c:pt>
                <c:pt idx="43">
                  <c:v>-22115.8821639598</c:v>
                </c:pt>
                <c:pt idx="44">
                  <c:v>-22720.34382279753</c:v>
                </c:pt>
                <c:pt idx="45">
                  <c:v>-23326.4315889331</c:v>
                </c:pt>
                <c:pt idx="46">
                  <c:v>-23934.01631704485</c:v>
                </c:pt>
                <c:pt idx="47">
                  <c:v>-24542.97226915531</c:v>
                </c:pt>
                <c:pt idx="48">
                  <c:v>-25153.17707388629</c:v>
                </c:pt>
                <c:pt idx="49">
                  <c:v>-25764.51168348268</c:v>
                </c:pt>
                <c:pt idx="50">
                  <c:v>-26376.8603287847</c:v>
                </c:pt>
                <c:pt idx="51">
                  <c:v>-26990.11047235291</c:v>
                </c:pt>
                <c:pt idx="52">
                  <c:v>-27604.15275992244</c:v>
                </c:pt>
                <c:pt idx="53">
                  <c:v>-28218.88097038841</c:v>
                </c:pt>
                <c:pt idx="54">
                  <c:v>-28834.19196450245</c:v>
                </c:pt>
                <c:pt idx="55">
                  <c:v>-29449.98563243356</c:v>
                </c:pt>
                <c:pt idx="56">
                  <c:v>-30066.16484036623</c:v>
                </c:pt>
                <c:pt idx="57">
                  <c:v>-30682.63537628901</c:v>
                </c:pt>
                <c:pt idx="58">
                  <c:v>-31299.30589511222</c:v>
                </c:pt>
                <c:pt idx="59">
                  <c:v>-31916.08786325995</c:v>
                </c:pt>
                <c:pt idx="60">
                  <c:v>-32532.89550285856</c:v>
                </c:pt>
                <c:pt idx="61">
                  <c:v>-33149.6457356466</c:v>
                </c:pt>
                <c:pt idx="62">
                  <c:v>-33766.25812671155</c:v>
                </c:pt>
                <c:pt idx="63">
                  <c:v>-34382.65482816613</c:v>
                </c:pt>
                <c:pt idx="64">
                  <c:v>-34998.76052285195</c:v>
                </c:pt>
                <c:pt idx="65">
                  <c:v>-35614.5023681703</c:v>
                </c:pt>
                <c:pt idx="66">
                  <c:v>-36229.8099401111</c:v>
                </c:pt>
                <c:pt idx="67">
                  <c:v>-36844.61517756515</c:v>
                </c:pt>
                <c:pt idx="68">
                  <c:v>-37458.85232698894</c:v>
                </c:pt>
                <c:pt idx="69">
                  <c:v>-38072.4578874798</c:v>
                </c:pt>
                <c:pt idx="70">
                  <c:v>-38685.3705563292</c:v>
                </c:pt>
                <c:pt idx="71">
                  <c:v>-39297.5311751007</c:v>
                </c:pt>
                <c:pt idx="72">
                  <c:v>-39908.8826762822</c:v>
                </c:pt>
                <c:pt idx="73">
                  <c:v>-40519.37003056239</c:v>
                </c:pt>
                <c:pt idx="74">
                  <c:v>-41128.94019475905</c:v>
                </c:pt>
                <c:pt idx="75">
                  <c:v>-41737.54206044948</c:v>
                </c:pt>
                <c:pt idx="76">
                  <c:v>-42345.12640332058</c:v>
                </c:pt>
                <c:pt idx="77">
                  <c:v>-42951.6458332769</c:v>
                </c:pt>
                <c:pt idx="78">
                  <c:v>-43557.05474532186</c:v>
                </c:pt>
                <c:pt idx="79">
                  <c:v>-44161.30927124572</c:v>
                </c:pt>
                <c:pt idx="80">
                  <c:v>-44764.36723212339</c:v>
                </c:pt>
                <c:pt idx="81">
                  <c:v>-45366.18809165247</c:v>
                </c:pt>
                <c:pt idx="82">
                  <c:v>-45966.73291033274</c:v>
                </c:pt>
                <c:pt idx="83">
                  <c:v>-46565.96430050302</c:v>
                </c:pt>
                <c:pt idx="84">
                  <c:v>-47163.84638224681</c:v>
                </c:pt>
                <c:pt idx="85">
                  <c:v>-47760.34474016633</c:v>
                </c:pt>
                <c:pt idx="86">
                  <c:v>-48355.42638103059</c:v>
                </c:pt>
                <c:pt idx="87">
                  <c:v>-48949.05969230481</c:v>
                </c:pt>
                <c:pt idx="88">
                  <c:v>-49541.21440155758</c:v>
                </c:pt>
                <c:pt idx="89">
                  <c:v>-50131.86153674591</c:v>
                </c:pt>
                <c:pt idx="90">
                  <c:v>-50720.97338737431</c:v>
                </c:pt>
                <c:pt idx="91">
                  <c:v>-51308.52346653163</c:v>
                </c:pt>
                <c:pt idx="92">
                  <c:v>-51894.48647379386</c:v>
                </c:pt>
                <c:pt idx="93">
                  <c:v>-52478.8382589803</c:v>
                </c:pt>
                <c:pt idx="94">
                  <c:v>-53061.55578678403</c:v>
                </c:pt>
                <c:pt idx="95">
                  <c:v>-53642.61710223206</c:v>
                </c:pt>
                <c:pt idx="96">
                  <c:v>-54222.00129699544</c:v>
                </c:pt>
                <c:pt idx="97">
                  <c:v>-54799.6884765285</c:v>
                </c:pt>
                <c:pt idx="98">
                  <c:v>-55375.65972802276</c:v>
                </c:pt>
                <c:pt idx="99">
                  <c:v>-55949.89708917914</c:v>
                </c:pt>
                <c:pt idx="100">
                  <c:v>-56522.38351777454</c:v>
                </c:pt>
                <c:pt idx="101">
                  <c:v>-57093.10286201743</c:v>
                </c:pt>
                <c:pt idx="102">
                  <c:v>-57662.03983167885</c:v>
                </c:pt>
                <c:pt idx="103">
                  <c:v>-58229.17996998481</c:v>
                </c:pt>
                <c:pt idx="104">
                  <c:v>-58794.50962626608</c:v>
                </c:pt>
                <c:pt idx="105">
                  <c:v>-59358.01592933596</c:v>
                </c:pt>
                <c:pt idx="106">
                  <c:v>-59919.68676160622</c:v>
                </c:pt>
                <c:pt idx="107">
                  <c:v>-60479.51073390292</c:v>
                </c:pt>
                <c:pt idx="108">
                  <c:v>-61037.47716098418</c:v>
                </c:pt>
                <c:pt idx="109">
                  <c:v>-61593.57603774778</c:v>
                </c:pt>
                <c:pt idx="110">
                  <c:v>-62147.79801610345</c:v>
                </c:pt>
                <c:pt idx="111">
                  <c:v>-62700.13438250552</c:v>
                </c:pt>
                <c:pt idx="112">
                  <c:v>-63250.57703613023</c:v>
                </c:pt>
                <c:pt idx="113">
                  <c:v>-63799.11846767923</c:v>
                </c:pt>
                <c:pt idx="114">
                  <c:v>-64345.75173880527</c:v>
                </c:pt>
                <c:pt idx="115">
                  <c:v>-64890.47046213828</c:v>
                </c:pt>
                <c:pt idx="116">
                  <c:v>-65433.26878189555</c:v>
                </c:pt>
                <c:pt idx="117">
                  <c:v>-65974.14135507634</c:v>
                </c:pt>
                <c:pt idx="118">
                  <c:v>-66513.08333321194</c:v>
                </c:pt>
                <c:pt idx="119">
                  <c:v>-67050.09034467023</c:v>
                </c:pt>
              </c:numCache>
            </c:numRef>
          </c:yVal>
          <c:smooth val="0"/>
          <c:extLst xmlns:c16r2="http://schemas.microsoft.com/office/drawing/2015/06/chart">
            <c:ext xmlns:c16="http://schemas.microsoft.com/office/drawing/2014/chart" uri="{C3380CC4-5D6E-409C-BE32-E72D297353CC}">
              <c16:uniqueId val="{00000005-C7AE-424A-A582-3B02A4B58C2A}"/>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370.5743690805974</c:v>
                </c:pt>
                <c:pt idx="2">
                  <c:v>-750.1031649438665</c:v>
                </c:pt>
                <c:pt idx="3">
                  <c:v>-1138.528661449207</c:v>
                </c:pt>
                <c:pt idx="4">
                  <c:v>-1535.793114233296</c:v>
                </c:pt>
                <c:pt idx="5">
                  <c:v>-1941.833175599109</c:v>
                </c:pt>
                <c:pt idx="6">
                  <c:v>-2356.579084132332</c:v>
                </c:pt>
                <c:pt idx="7">
                  <c:v>-2779.954212983371</c:v>
                </c:pt>
                <c:pt idx="8">
                  <c:v>-3211.874875830021</c:v>
                </c:pt>
                <c:pt idx="9">
                  <c:v>-3652.25032537966</c:v>
                </c:pt>
                <c:pt idx="10">
                  <c:v>-4100.982894012239</c:v>
                </c:pt>
                <c:pt idx="11">
                  <c:v>-4557.968237550463</c:v>
                </c:pt>
                <c:pt idx="12">
                  <c:v>-5023.095652049873</c:v>
                </c:pt>
                <c:pt idx="13">
                  <c:v>-5489.933012229567</c:v>
                </c:pt>
                <c:pt idx="14">
                  <c:v>-5964.77137938561</c:v>
                </c:pt>
                <c:pt idx="15">
                  <c:v>-6447.404100465355</c:v>
                </c:pt>
                <c:pt idx="16">
                  <c:v>-6937.659673627</c:v>
                </c:pt>
                <c:pt idx="17">
                  <c:v>-7435.369895274751</c:v>
                </c:pt>
                <c:pt idx="18">
                  <c:v>-7940.36897855974</c:v>
                </c:pt>
                <c:pt idx="19">
                  <c:v>-8452.493003934147</c:v>
                </c:pt>
                <c:pt idx="20">
                  <c:v>-8971.579531239573</c:v>
                </c:pt>
                <c:pt idx="21">
                  <c:v>-9497.467334707328</c:v>
                </c:pt>
                <c:pt idx="22">
                  <c:v>-10029.99623134686</c:v>
                </c:pt>
                <c:pt idx="23">
                  <c:v>-10569.00697981333</c:v>
                </c:pt>
                <c:pt idx="24">
                  <c:v>-11114.34123205231</c:v>
                </c:pt>
                <c:pt idx="25">
                  <c:v>-11665.8415240203</c:v>
                </c:pt>
                <c:pt idx="26">
                  <c:v>-12223.34032071964</c:v>
                </c:pt>
                <c:pt idx="27">
                  <c:v>-12786.68234639708</c:v>
                </c:pt>
                <c:pt idx="28">
                  <c:v>-13355.71310802107</c:v>
                </c:pt>
                <c:pt idx="29">
                  <c:v>-13930.27901856136</c:v>
                </c:pt>
                <c:pt idx="30">
                  <c:v>-14510.22749143047</c:v>
                </c:pt>
                <c:pt idx="31">
                  <c:v>-15095.40703352285</c:v>
                </c:pt>
                <c:pt idx="32">
                  <c:v>-15685.66733606346</c:v>
                </c:pt>
                <c:pt idx="33">
                  <c:v>-16280.85936219734</c:v>
                </c:pt>
                <c:pt idx="34">
                  <c:v>-16880.83543056715</c:v>
                </c:pt>
                <c:pt idx="35">
                  <c:v>-17485.44929436827</c:v>
                </c:pt>
                <c:pt idx="36">
                  <c:v>-18094.55621553957</c:v>
                </c:pt>
                <c:pt idx="37">
                  <c:v>-18708.01303391485</c:v>
                </c:pt>
                <c:pt idx="38">
                  <c:v>-19325.67823123606</c:v>
                </c:pt>
                <c:pt idx="39">
                  <c:v>-19947.41197103262</c:v>
                </c:pt>
                <c:pt idx="40">
                  <c:v>-20573.07617235999</c:v>
                </c:pt>
                <c:pt idx="41">
                  <c:v>-21202.53455813369</c:v>
                </c:pt>
                <c:pt idx="42">
                  <c:v>-21835.65269873897</c:v>
                </c:pt>
                <c:pt idx="43">
                  <c:v>-22472.2980510404</c:v>
                </c:pt>
                <c:pt idx="44">
                  <c:v>-23112.33999297161</c:v>
                </c:pt>
                <c:pt idx="45">
                  <c:v>-23755.64985386236</c:v>
                </c:pt>
                <c:pt idx="46">
                  <c:v>-24402.10094071017</c:v>
                </c:pt>
                <c:pt idx="47">
                  <c:v>-25051.56856057164</c:v>
                </c:pt>
                <c:pt idx="48">
                  <c:v>-25703.93003927032</c:v>
                </c:pt>
                <c:pt idx="49">
                  <c:v>-26359.06473661074</c:v>
                </c:pt>
                <c:pt idx="50">
                  <c:v>-27016.85405828501</c:v>
                </c:pt>
                <c:pt idx="51">
                  <c:v>-27677.18146465998</c:v>
                </c:pt>
                <c:pt idx="52">
                  <c:v>-28339.93247658294</c:v>
                </c:pt>
                <c:pt idx="53">
                  <c:v>-29004.9946784603</c:v>
                </c:pt>
                <c:pt idx="54">
                  <c:v>-29672.2577187249</c:v>
                </c:pt>
                <c:pt idx="55">
                  <c:v>-30341.6133078714</c:v>
                </c:pt>
                <c:pt idx="56">
                  <c:v>-31012.95521421148</c:v>
                </c:pt>
                <c:pt idx="57">
                  <c:v>-31686.17925748649</c:v>
                </c:pt>
                <c:pt idx="58">
                  <c:v>-32361.18330050516</c:v>
                </c:pt>
                <c:pt idx="59">
                  <c:v>-33037.86723892157</c:v>
                </c:pt>
                <c:pt idx="60">
                  <c:v>-33716.13298930319</c:v>
                </c:pt>
                <c:pt idx="61">
                  <c:v>-34395.88447560137</c:v>
                </c:pt>
                <c:pt idx="62">
                  <c:v>-35077.02761415252</c:v>
                </c:pt>
                <c:pt idx="63">
                  <c:v>-35759.47029732308</c:v>
                </c:pt>
                <c:pt idx="64">
                  <c:v>-36443.12237590458</c:v>
                </c:pt>
                <c:pt idx="65">
                  <c:v>-37127.89564036299</c:v>
                </c:pt>
                <c:pt idx="66">
                  <c:v>-37813.703801041</c:v>
                </c:pt>
                <c:pt idx="67">
                  <c:v>-38500.4624674092</c:v>
                </c:pt>
                <c:pt idx="68">
                  <c:v>-39188.08912644535</c:v>
                </c:pt>
                <c:pt idx="69">
                  <c:v>-39876.50312024006</c:v>
                </c:pt>
                <c:pt idx="70">
                  <c:v>-40565.62562289058</c:v>
                </c:pt>
                <c:pt idx="71">
                  <c:v>-41255.37961677438</c:v>
                </c:pt>
                <c:pt idx="72">
                  <c:v>-41945.68986825807</c:v>
                </c:pt>
                <c:pt idx="73">
                  <c:v>-42636.48290291917</c:v>
                </c:pt>
                <c:pt idx="74">
                  <c:v>-43327.6869803411</c:v>
                </c:pt>
                <c:pt idx="75">
                  <c:v>-44019.23206853458</c:v>
                </c:pt>
                <c:pt idx="76">
                  <c:v>-44711.0498180492</c:v>
                </c:pt>
                <c:pt idx="77">
                  <c:v>-45403.0735358235</c:v>
                </c:pt>
                <c:pt idx="78">
                  <c:v>-46095.23815882229</c:v>
                </c:pt>
                <c:pt idx="79">
                  <c:v>-46787.48022750951</c:v>
                </c:pt>
                <c:pt idx="80">
                  <c:v>-47479.73785920092</c:v>
                </c:pt>
                <c:pt idx="81">
                  <c:v>-48171.95072132954</c:v>
                </c:pt>
                <c:pt idx="82">
                  <c:v>-48864.06000467297</c:v>
                </c:pt>
                <c:pt idx="83">
                  <c:v>-49556.00839656801</c:v>
                </c:pt>
                <c:pt idx="84">
                  <c:v>-50247.74005415477</c:v>
                </c:pt>
                <c:pt idx="85">
                  <c:v>-50939.20057767001</c:v>
                </c:pt>
                <c:pt idx="86">
                  <c:v>-51630.33698382997</c:v>
                </c:pt>
                <c:pt idx="87">
                  <c:v>-52321.09767932163</c:v>
                </c:pt>
                <c:pt idx="88">
                  <c:v>-53011.43243442708</c:v>
                </c:pt>
                <c:pt idx="89">
                  <c:v>-53701.2923568082</c:v>
                </c:pt>
                <c:pt idx="90">
                  <c:v>-54390.62986547267</c:v>
                </c:pt>
                <c:pt idx="91">
                  <c:v>-55079.39866492921</c:v>
                </c:pt>
                <c:pt idx="92">
                  <c:v>-55767.55371957272</c:v>
                </c:pt>
                <c:pt idx="93">
                  <c:v>-56455.05122828763</c:v>
                </c:pt>
                <c:pt idx="94">
                  <c:v>-57141.8485993091</c:v>
                </c:pt>
                <c:pt idx="95">
                  <c:v>-57827.90442534024</c:v>
                </c:pt>
                <c:pt idx="96">
                  <c:v>-58513.1784589421</c:v>
                </c:pt>
                <c:pt idx="97">
                  <c:v>-59197.6315882108</c:v>
                </c:pt>
                <c:pt idx="98">
                  <c:v>-59881.2258127504</c:v>
                </c:pt>
                <c:pt idx="99">
                  <c:v>-60563.92421994172</c:v>
                </c:pt>
                <c:pt idx="100">
                  <c:v>-61245.69096153031</c:v>
                </c:pt>
                <c:pt idx="101">
                  <c:v>-61926.49123053486</c:v>
                </c:pt>
                <c:pt idx="102">
                  <c:v>-62606.29123846628</c:v>
                </c:pt>
                <c:pt idx="103">
                  <c:v>-63285.05819289293</c:v>
                </c:pt>
                <c:pt idx="104">
                  <c:v>-63962.76027533272</c:v>
                </c:pt>
                <c:pt idx="105">
                  <c:v>-64639.3666194845</c:v>
                </c:pt>
                <c:pt idx="106">
                  <c:v>-65314.84728980204</c:v>
                </c:pt>
                <c:pt idx="107">
                  <c:v>-65989.17326040938</c:v>
                </c:pt>
                <c:pt idx="108">
                  <c:v>-66662.31639436637</c:v>
                </c:pt>
                <c:pt idx="109">
                  <c:v>-67334.24942328175</c:v>
                </c:pt>
                <c:pt idx="110">
                  <c:v>-68004.94592726437</c:v>
                </c:pt>
                <c:pt idx="111">
                  <c:v>-68674.3803152428</c:v>
                </c:pt>
                <c:pt idx="112">
                  <c:v>-69342.52780561231</c:v>
                </c:pt>
                <c:pt idx="113">
                  <c:v>-70009.3644072446</c:v>
                </c:pt>
                <c:pt idx="114">
                  <c:v>-70674.86690083518</c:v>
                </c:pt>
                <c:pt idx="115">
                  <c:v>-71339.01282060599</c:v>
                </c:pt>
                <c:pt idx="116">
                  <c:v>-72001.78043634351</c:v>
                </c:pt>
                <c:pt idx="117">
                  <c:v>-72663.14873578166</c:v>
                </c:pt>
                <c:pt idx="118">
                  <c:v>-73323.09740732837</c:v>
                </c:pt>
                <c:pt idx="119">
                  <c:v>-73981.60682312584</c:v>
                </c:pt>
              </c:numCache>
            </c:numRef>
          </c:yVal>
          <c:smooth val="0"/>
          <c:extLst xmlns:c16r2="http://schemas.microsoft.com/office/drawing/2015/06/chart">
            <c:ext xmlns:c16="http://schemas.microsoft.com/office/drawing/2014/chart" uri="{C3380CC4-5D6E-409C-BE32-E72D297353CC}">
              <c16:uniqueId val="{00000006-C7AE-424A-A582-3B02A4B58C2A}"/>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185.2871845401824</c:v>
                </c:pt>
                <c:pt idx="2">
                  <c:v>-375.4716234235092</c:v>
                </c:pt>
                <c:pt idx="3">
                  <c:v>-570.503561340971</c:v>
                </c:pt>
                <c:pt idx="4">
                  <c:v>-770.3363416965584</c:v>
                </c:pt>
                <c:pt idx="5">
                  <c:v>-974.9234165365345</c:v>
                </c:pt>
                <c:pt idx="6">
                  <c:v>-1184.217404815136</c:v>
                </c:pt>
                <c:pt idx="7">
                  <c:v>-1398.169430485927</c:v>
                </c:pt>
                <c:pt idx="8">
                  <c:v>-1616.728672062745</c:v>
                </c:pt>
                <c:pt idx="9">
                  <c:v>-1839.842075199587</c:v>
                </c:pt>
                <c:pt idx="10">
                  <c:v>-2067.454190287273</c:v>
                </c:pt>
                <c:pt idx="11">
                  <c:v>-2299.507105220808</c:v>
                </c:pt>
                <c:pt idx="12">
                  <c:v>-2535.940449954476</c:v>
                </c:pt>
                <c:pt idx="13">
                  <c:v>-2773.533740422456</c:v>
                </c:pt>
                <c:pt idx="14">
                  <c:v>-3015.439421735937</c:v>
                </c:pt>
                <c:pt idx="15">
                  <c:v>-3261.547659004107</c:v>
                </c:pt>
                <c:pt idx="16">
                  <c:v>-3511.76711995923</c:v>
                </c:pt>
                <c:pt idx="17">
                  <c:v>-3766.008990775561</c:v>
                </c:pt>
                <c:pt idx="18">
                  <c:v>-4024.186361490703</c:v>
                </c:pt>
                <c:pt idx="19">
                  <c:v>-4286.213814146817</c:v>
                </c:pt>
                <c:pt idx="20">
                  <c:v>-4552.00712090102</c:v>
                </c:pt>
                <c:pt idx="21">
                  <c:v>-4821.483026433503</c:v>
                </c:pt>
                <c:pt idx="22">
                  <c:v>-5094.559094905387</c:v>
                </c:pt>
                <c:pt idx="23">
                  <c:v>-5371.153606142848</c:v>
                </c:pt>
                <c:pt idx="24">
                  <c:v>-5651.185489154653</c:v>
                </c:pt>
                <c:pt idx="25">
                  <c:v>-5934.574283773778</c:v>
                </c:pt>
                <c:pt idx="26">
                  <c:v>-6221.23463440896</c:v>
                </c:pt>
                <c:pt idx="27">
                  <c:v>-6511.087438020621</c:v>
                </c:pt>
                <c:pt idx="28">
                  <c:v>-6804.054080687697</c:v>
                </c:pt>
                <c:pt idx="29">
                  <c:v>-7100.05648617912</c:v>
                </c:pt>
                <c:pt idx="30">
                  <c:v>-7399.017152349697</c:v>
                </c:pt>
                <c:pt idx="31">
                  <c:v>-7700.85918865097</c:v>
                </c:pt>
                <c:pt idx="32">
                  <c:v>-8005.506354003447</c:v>
                </c:pt>
                <c:pt idx="33">
                  <c:v>-8312.883094190145</c:v>
                </c:pt>
                <c:pt idx="34">
                  <c:v>-8622.91457817098</c:v>
                </c:pt>
                <c:pt idx="35">
                  <c:v>-8935.526732882717</c:v>
                </c:pt>
                <c:pt idx="36">
                  <c:v>-9250.646276205778</c:v>
                </c:pt>
                <c:pt idx="37">
                  <c:v>-9568.20074790204</c:v>
                </c:pt>
                <c:pt idx="38">
                  <c:v>-9888.118538391077</c:v>
                </c:pt>
                <c:pt idx="39">
                  <c:v>-10210.32890577079</c:v>
                </c:pt>
                <c:pt idx="40">
                  <c:v>-10534.76201004512</c:v>
                </c:pt>
                <c:pt idx="41">
                  <c:v>-10861.34893489233</c:v>
                </c:pt>
                <c:pt idx="42">
                  <c:v>-11190.0217072682</c:v>
                </c:pt>
                <c:pt idx="43">
                  <c:v>-11520.71331488737</c:v>
                </c:pt>
                <c:pt idx="44">
                  <c:v>-11853.35772163467</c:v>
                </c:pt>
                <c:pt idx="45">
                  <c:v>-12187.88988098456</c:v>
                </c:pt>
                <c:pt idx="46">
                  <c:v>-12524.24574750522</c:v>
                </c:pt>
                <c:pt idx="47">
                  <c:v>-12862.36228652671</c:v>
                </c:pt>
                <c:pt idx="48">
                  <c:v>-13202.17748206342</c:v>
                </c:pt>
                <c:pt idx="49">
                  <c:v>-13543.63034307701</c:v>
                </c:pt>
                <c:pt idx="50">
                  <c:v>-13886.66090816562</c:v>
                </c:pt>
                <c:pt idx="51">
                  <c:v>-14231.210248766</c:v>
                </c:pt>
                <c:pt idx="52">
                  <c:v>-14577.2204709372</c:v>
                </c:pt>
                <c:pt idx="53">
                  <c:v>-14924.63471584232</c:v>
                </c:pt>
                <c:pt idx="54">
                  <c:v>-15273.39715899481</c:v>
                </c:pt>
                <c:pt idx="55">
                  <c:v>-15623.45300833834</c:v>
                </c:pt>
                <c:pt idx="56">
                  <c:v>-15974.7485012468</c:v>
                </c:pt>
                <c:pt idx="57">
                  <c:v>-16327.23090050719</c:v>
                </c:pt>
                <c:pt idx="58">
                  <c:v>-16680.84848936507</c:v>
                </c:pt>
                <c:pt idx="59">
                  <c:v>-17035.55056568747</c:v>
                </c:pt>
                <c:pt idx="60">
                  <c:v>-17391.28743531741</c:v>
                </c:pt>
                <c:pt idx="61">
                  <c:v>-17748.01040467899</c:v>
                </c:pt>
                <c:pt idx="62">
                  <c:v>-18105.6717726842</c:v>
                </c:pt>
                <c:pt idx="63">
                  <c:v>-18464.22482200852</c:v>
                </c:pt>
                <c:pt idx="64">
                  <c:v>-18823.62380977441</c:v>
                </c:pt>
                <c:pt idx="65">
                  <c:v>-19183.82395770471</c:v>
                </c:pt>
                <c:pt idx="66">
                  <c:v>-19544.78144178982</c:v>
                </c:pt>
                <c:pt idx="67">
                  <c:v>-19906.4533815072</c:v>
                </c:pt>
                <c:pt idx="68">
                  <c:v>-20268.79782864498</c:v>
                </c:pt>
                <c:pt idx="69">
                  <c:v>-20631.77375576761</c:v>
                </c:pt>
                <c:pt idx="70">
                  <c:v>-20995.3410443545</c:v>
                </c:pt>
                <c:pt idx="71">
                  <c:v>-21359.46047265944</c:v>
                </c:pt>
                <c:pt idx="72">
                  <c:v>-21724.093703317</c:v>
                </c:pt>
                <c:pt idx="73">
                  <c:v>-22089.20327072754</c:v>
                </c:pt>
                <c:pt idx="74">
                  <c:v>-22454.75256825611</c:v>
                </c:pt>
                <c:pt idx="75">
                  <c:v>-22820.7058352714</c:v>
                </c:pt>
                <c:pt idx="76">
                  <c:v>-23187.0281440483</c:v>
                </c:pt>
                <c:pt idx="77">
                  <c:v>-23553.68538656156</c:v>
                </c:pt>
                <c:pt idx="78">
                  <c:v>-23920.64426119975</c:v>
                </c:pt>
                <c:pt idx="79">
                  <c:v>-24287.8722594094</c:v>
                </c:pt>
                <c:pt idx="80">
                  <c:v>-24655.33765230002</c:v>
                </c:pt>
                <c:pt idx="81">
                  <c:v>-25023.0094772256</c:v>
                </c:pt>
                <c:pt idx="82">
                  <c:v>-25390.857524361</c:v>
                </c:pt>
                <c:pt idx="83">
                  <c:v>-25758.85232328996</c:v>
                </c:pt>
                <c:pt idx="84">
                  <c:v>-26126.96512962086</c:v>
                </c:pt>
                <c:pt idx="85">
                  <c:v>-26495.167911642</c:v>
                </c:pt>
                <c:pt idx="86">
                  <c:v>-26863.43333703418</c:v>
                </c:pt>
                <c:pt idx="87">
                  <c:v>-27231.73475965275</c:v>
                </c:pt>
                <c:pt idx="88">
                  <c:v>-27600.0462063835</c:v>
                </c:pt>
                <c:pt idx="89">
                  <c:v>-27968.34236409492</c:v>
                </c:pt>
                <c:pt idx="90">
                  <c:v>-28336.59856668669</c:v>
                </c:pt>
                <c:pt idx="91">
                  <c:v>-28704.79078224535</c:v>
                </c:pt>
                <c:pt idx="92">
                  <c:v>-29072.8956003217</c:v>
                </c:pt>
                <c:pt idx="93">
                  <c:v>-29440.89021933209</c:v>
                </c:pt>
                <c:pt idx="94">
                  <c:v>-29808.7524340828</c:v>
                </c:pt>
                <c:pt idx="95">
                  <c:v>-30176.46062344639</c:v>
                </c:pt>
                <c:pt idx="96">
                  <c:v>-30543.99373816978</c:v>
                </c:pt>
                <c:pt idx="97">
                  <c:v>-30911.33128883621</c:v>
                </c:pt>
                <c:pt idx="98">
                  <c:v>-31278.45333397854</c:v>
                </c:pt>
                <c:pt idx="99">
                  <c:v>-31645.34046834705</c:v>
                </c:pt>
                <c:pt idx="100">
                  <c:v>-32011.97381134656</c:v>
                </c:pt>
                <c:pt idx="101">
                  <c:v>-32378.33499562507</c:v>
                </c:pt>
                <c:pt idx="102">
                  <c:v>-32744.40615583723</c:v>
                </c:pt>
                <c:pt idx="103">
                  <c:v>-33110.16991757358</c:v>
                </c:pt>
                <c:pt idx="104">
                  <c:v>-33475.60938646118</c:v>
                </c:pt>
                <c:pt idx="105">
                  <c:v>-33840.70813743163</c:v>
                </c:pt>
                <c:pt idx="106">
                  <c:v>-34205.45020417263</c:v>
                </c:pt>
                <c:pt idx="107">
                  <c:v>-34569.82006874075</c:v>
                </c:pt>
                <c:pt idx="108">
                  <c:v>-34933.80265136063</c:v>
                </c:pt>
                <c:pt idx="109">
                  <c:v>-35297.38330039288</c:v>
                </c:pt>
                <c:pt idx="110">
                  <c:v>-35660.547782477</c:v>
                </c:pt>
                <c:pt idx="111">
                  <c:v>-36023.28227285575</c:v>
                </c:pt>
                <c:pt idx="112">
                  <c:v>-36385.57334586652</c:v>
                </c:pt>
                <c:pt idx="113">
                  <c:v>-36747.40796561445</c:v>
                </c:pt>
                <c:pt idx="114">
                  <c:v>-37108.77347681415</c:v>
                </c:pt>
                <c:pt idx="115">
                  <c:v>-37469.65759580722</c:v>
                </c:pt>
                <c:pt idx="116">
                  <c:v>-37830.04840174923</c:v>
                </c:pt>
                <c:pt idx="117">
                  <c:v>-38189.93432797258</c:v>
                </c:pt>
                <c:pt idx="118">
                  <c:v>-38549.30415351316</c:v>
                </c:pt>
                <c:pt idx="119">
                  <c:v>-38908.14699480822</c:v>
                </c:pt>
              </c:numCache>
            </c:numRef>
          </c:yVal>
          <c:smooth val="0"/>
          <c:extLst xmlns:c16r2="http://schemas.microsoft.com/office/drawing/2015/06/chart">
            <c:ext xmlns:c16="http://schemas.microsoft.com/office/drawing/2014/chart" uri="{C3380CC4-5D6E-409C-BE32-E72D297353CC}">
              <c16:uniqueId val="{00000007-C7AE-424A-A582-3B02A4B58C2A}"/>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370.5743690803647</c:v>
                </c:pt>
                <c:pt idx="2">
                  <c:v>-749.11436156719</c:v>
                </c:pt>
                <c:pt idx="3">
                  <c:v>-1135.549624874722</c:v>
                </c:pt>
                <c:pt idx="4">
                  <c:v>-1529.805008300347</c:v>
                </c:pt>
                <c:pt idx="5">
                  <c:v>-1931.79682805529</c:v>
                </c:pt>
                <c:pt idx="6">
                  <c:v>-2341.432847070741</c:v>
                </c:pt>
                <c:pt idx="7">
                  <c:v>-2758.612479804084</c:v>
                </c:pt>
                <c:pt idx="8">
                  <c:v>-3183.227144584758</c:v>
                </c:pt>
                <c:pt idx="9">
                  <c:v>-3615.160715404432</c:v>
                </c:pt>
                <c:pt idx="10">
                  <c:v>-4054.290037215687</c:v>
                </c:pt>
                <c:pt idx="11">
                  <c:v>-4500.485478017014</c:v>
                </c:pt>
                <c:pt idx="12">
                  <c:v>-4953.611498018726</c:v>
                </c:pt>
                <c:pt idx="13">
                  <c:v>-5407.211793322301</c:v>
                </c:pt>
                <c:pt idx="14">
                  <c:v>-5867.46530150948</c:v>
                </c:pt>
                <c:pt idx="15">
                  <c:v>-6334.16230199789</c:v>
                </c:pt>
                <c:pt idx="16">
                  <c:v>-6807.12310180883</c:v>
                </c:pt>
                <c:pt idx="17">
                  <c:v>-7286.168742871145</c:v>
                </c:pt>
                <c:pt idx="18">
                  <c:v>-7771.12112489599</c:v>
                </c:pt>
                <c:pt idx="19">
                  <c:v>-8261.80321250856</c:v>
                </c:pt>
                <c:pt idx="20">
                  <c:v>-8758.03921631631</c:v>
                </c:pt>
                <c:pt idx="21">
                  <c:v>-9259.65475213248</c:v>
                </c:pt>
                <c:pt idx="22">
                  <c:v>-9766.476981987527</c:v>
                </c:pt>
                <c:pt idx="23">
                  <c:v>-10278.33473974257</c:v>
                </c:pt>
                <c:pt idx="24">
                  <c:v>-10795.05864350684</c:v>
                </c:pt>
                <c:pt idx="25">
                  <c:v>-11316.48119657394</c:v>
                </c:pt>
                <c:pt idx="26">
                  <c:v>-11842.42589410511</c:v>
                </c:pt>
                <c:pt idx="27">
                  <c:v>-12372.7294439124</c:v>
                </c:pt>
                <c:pt idx="28">
                  <c:v>-12907.230513111</c:v>
                </c:pt>
                <c:pt idx="29">
                  <c:v>-13445.76983858668</c:v>
                </c:pt>
                <c:pt idx="30">
                  <c:v>-13988.19030325278</c:v>
                </c:pt>
                <c:pt idx="31">
                  <c:v>-14534.33700407855</c:v>
                </c:pt>
                <c:pt idx="32">
                  <c:v>-15084.05731299147</c:v>
                </c:pt>
                <c:pt idx="33">
                  <c:v>-15637.2009310592</c:v>
                </c:pt>
                <c:pt idx="34">
                  <c:v>-16193.61993632885</c:v>
                </c:pt>
                <c:pt idx="35">
                  <c:v>-16753.16882565687</c:v>
                </c:pt>
                <c:pt idx="36">
                  <c:v>-17315.70455085788</c:v>
                </c:pt>
                <c:pt idx="37">
                  <c:v>-17881.08654948277</c:v>
                </c:pt>
                <c:pt idx="38">
                  <c:v>-18449.17677050945</c:v>
                </c:pt>
                <c:pt idx="39">
                  <c:v>-19019.83967616666</c:v>
                </c:pt>
                <c:pt idx="40">
                  <c:v>-19592.94227793625</c:v>
                </c:pt>
                <c:pt idx="41">
                  <c:v>-20168.3541481921</c:v>
                </c:pt>
                <c:pt idx="42">
                  <c:v>-20745.94742787373</c:v>
                </c:pt>
                <c:pt idx="43">
                  <c:v>-21325.59683041462</c:v>
                </c:pt>
                <c:pt idx="44">
                  <c:v>-21907.17964214689</c:v>
                </c:pt>
                <c:pt idx="45">
                  <c:v>-22490.57571940357</c:v>
                </c:pt>
                <c:pt idx="46">
                  <c:v>-23075.6674825179</c:v>
                </c:pt>
                <c:pt idx="47">
                  <c:v>-23662.33990692534</c:v>
                </c:pt>
                <c:pt idx="48">
                  <c:v>-24250.48051155778</c:v>
                </c:pt>
                <c:pt idx="49">
                  <c:v>-24839.97934471024</c:v>
                </c:pt>
                <c:pt idx="50">
                  <c:v>-25430.72896756185</c:v>
                </c:pt>
                <c:pt idx="51">
                  <c:v>-26022.62443552003</c:v>
                </c:pt>
                <c:pt idx="52">
                  <c:v>-26615.56327751511</c:v>
                </c:pt>
                <c:pt idx="53">
                  <c:v>-27209.44547347003</c:v>
                </c:pt>
                <c:pt idx="54">
                  <c:v>-27804.17343006004</c:v>
                </c:pt>
                <c:pt idx="55">
                  <c:v>-28399.6519549028</c:v>
                </c:pt>
                <c:pt idx="56">
                  <c:v>-28995.78822931228</c:v>
                </c:pt>
                <c:pt idx="57">
                  <c:v>-29592.49177975184</c:v>
                </c:pt>
                <c:pt idx="58">
                  <c:v>-30189.674448109</c:v>
                </c:pt>
                <c:pt idx="59">
                  <c:v>-30787.25036089821</c:v>
                </c:pt>
                <c:pt idx="60">
                  <c:v>-31385.13589752233</c:v>
                </c:pt>
                <c:pt idx="61">
                  <c:v>-31983.24965767929</c:v>
                </c:pt>
                <c:pt idx="62">
                  <c:v>-32581.51242802455</c:v>
                </c:pt>
                <c:pt idx="63">
                  <c:v>-33179.84714818303</c:v>
                </c:pt>
                <c:pt idx="64">
                  <c:v>-33778.1788761979</c:v>
                </c:pt>
                <c:pt idx="65">
                  <c:v>-34376.4347534983</c:v>
                </c:pt>
                <c:pt idx="66">
                  <c:v>-34974.54396947054</c:v>
                </c:pt>
                <c:pt idx="67">
                  <c:v>-35572.4377257044</c:v>
                </c:pt>
                <c:pt idx="68">
                  <c:v>-36170.04919998813</c:v>
                </c:pt>
                <c:pt idx="69">
                  <c:v>-36767.31351011013</c:v>
                </c:pt>
                <c:pt idx="70">
                  <c:v>-37364.16767754056</c:v>
                </c:pt>
                <c:pt idx="71">
                  <c:v>-37960.55059104436</c:v>
                </c:pt>
                <c:pt idx="72">
                  <c:v>-38556.40297027444</c:v>
                </c:pt>
                <c:pt idx="73">
                  <c:v>-39151.66732941118</c:v>
                </c:pt>
                <c:pt idx="74">
                  <c:v>-39746.28794087493</c:v>
                </c:pt>
                <c:pt idx="75">
                  <c:v>-40340.21079917647</c:v>
                </c:pt>
                <c:pt idx="76">
                  <c:v>-40933.38358492707</c:v>
                </c:pt>
                <c:pt idx="77">
                  <c:v>-41525.75562905869</c:v>
                </c:pt>
                <c:pt idx="78">
                  <c:v>-42117.27787728235</c:v>
                </c:pt>
                <c:pt idx="79">
                  <c:v>-42707.90285482001</c:v>
                </c:pt>
                <c:pt idx="80">
                  <c:v>-43297.58463143603</c:v>
                </c:pt>
                <c:pt idx="81">
                  <c:v>-43886.27878679775</c:v>
                </c:pt>
                <c:pt idx="82">
                  <c:v>-44473.942376188</c:v>
                </c:pt>
                <c:pt idx="83">
                  <c:v>-45060.53389659804</c:v>
                </c:pt>
                <c:pt idx="84">
                  <c:v>-45646.01325320545</c:v>
                </c:pt>
                <c:pt idx="85">
                  <c:v>-46230.34172627888</c:v>
                </c:pt>
                <c:pt idx="86">
                  <c:v>-46813.4819385</c:v>
                </c:pt>
                <c:pt idx="87">
                  <c:v>-47395.39782274095</c:v>
                </c:pt>
                <c:pt idx="88">
                  <c:v>-47976.0545902944</c:v>
                </c:pt>
                <c:pt idx="89">
                  <c:v>-48555.41869957326</c:v>
                </c:pt>
                <c:pt idx="90">
                  <c:v>-49133.457825291</c:v>
                </c:pt>
                <c:pt idx="91">
                  <c:v>-49710.14082813007</c:v>
                </c:pt>
                <c:pt idx="92">
                  <c:v>-50285.43772490358</c:v>
                </c:pt>
                <c:pt idx="93">
                  <c:v>-50859.3196592222</c:v>
                </c:pt>
                <c:pt idx="94">
                  <c:v>-51431.75887266221</c:v>
                </c:pt>
                <c:pt idx="95">
                  <c:v>-52002.72867644834</c:v>
                </c:pt>
                <c:pt idx="96">
                  <c:v>-52572.20342364835</c:v>
                </c:pt>
                <c:pt idx="97">
                  <c:v>-53140.15848188078</c:v>
                </c:pt>
                <c:pt idx="98">
                  <c:v>-53706.57020654017</c:v>
                </c:pt>
                <c:pt idx="99">
                  <c:v>-54271.41591454134</c:v>
                </c:pt>
                <c:pt idx="100">
                  <c:v>-54834.67385857412</c:v>
                </c:pt>
                <c:pt idx="101">
                  <c:v>-55396.32320187846</c:v>
                </c:pt>
                <c:pt idx="102">
                  <c:v>-55956.34399352758</c:v>
                </c:pt>
                <c:pt idx="103">
                  <c:v>-56514.71714422712</c:v>
                </c:pt>
                <c:pt idx="104">
                  <c:v>-57071.42440261418</c:v>
                </c:pt>
                <c:pt idx="105">
                  <c:v>-57626.448332072</c:v>
                </c:pt>
                <c:pt idx="106">
                  <c:v>-58179.77228803233</c:v>
                </c:pt>
                <c:pt idx="107">
                  <c:v>-58731.38039578265</c:v>
                </c:pt>
                <c:pt idx="108">
                  <c:v>-59281.2575287607</c:v>
                </c:pt>
                <c:pt idx="109">
                  <c:v>-59829.38928733533</c:v>
                </c:pt>
                <c:pt idx="110">
                  <c:v>-60375.76197806907</c:v>
                </c:pt>
                <c:pt idx="111">
                  <c:v>-60920.36259345756</c:v>
                </c:pt>
                <c:pt idx="112">
                  <c:v>-61463.17879213137</c:v>
                </c:pt>
                <c:pt idx="113">
                  <c:v>-62004.19887952763</c:v>
                </c:pt>
                <c:pt idx="114">
                  <c:v>-62543.4117890151</c:v>
                </c:pt>
                <c:pt idx="115">
                  <c:v>-63080.80706347222</c:v>
                </c:pt>
                <c:pt idx="116">
                  <c:v>-63616.37483730004</c:v>
                </c:pt>
                <c:pt idx="117">
                  <c:v>-64150.10581888119</c:v>
                </c:pt>
                <c:pt idx="118">
                  <c:v>-64681.99127346231</c:v>
                </c:pt>
                <c:pt idx="119">
                  <c:v>-65212.02300646118</c:v>
                </c:pt>
              </c:numCache>
            </c:numRef>
          </c:yVal>
          <c:smooth val="0"/>
          <c:extLst xmlns:c16r2="http://schemas.microsoft.com/office/drawing/2015/06/chart">
            <c:ext xmlns:c16="http://schemas.microsoft.com/office/drawing/2014/chart" uri="{C3380CC4-5D6E-409C-BE32-E72D297353CC}">
              <c16:uniqueId val="{00000008-C7AE-424A-A582-3B02A4B58C2A}"/>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370.5743690808304</c:v>
                </c:pt>
                <c:pt idx="2">
                  <c:v>-751.8116447145574</c:v>
                </c:pt>
                <c:pt idx="3">
                  <c:v>-1143.485532151535</c:v>
                </c:pt>
                <c:pt idx="4">
                  <c:v>-1545.39400584111</c:v>
                </c:pt>
                <c:pt idx="5">
                  <c:v>-1957.348063613521</c:v>
                </c:pt>
                <c:pt idx="6">
                  <c:v>-2379.167310890742</c:v>
                </c:pt>
                <c:pt idx="7">
                  <c:v>-2810.676672754344</c:v>
                </c:pt>
                <c:pt idx="8">
                  <c:v>-3251.703965353314</c:v>
                </c:pt>
                <c:pt idx="9">
                  <c:v>-3702.078133170958</c:v>
                </c:pt>
                <c:pt idx="10">
                  <c:v>-4161.62800076115</c:v>
                </c:pt>
                <c:pt idx="11">
                  <c:v>-4630.18142048363</c:v>
                </c:pt>
                <c:pt idx="12">
                  <c:v>-5107.56472356175</c:v>
                </c:pt>
                <c:pt idx="13">
                  <c:v>-5587.286973822862</c:v>
                </c:pt>
                <c:pt idx="14">
                  <c:v>-6075.588319652481</c:v>
                </c:pt>
                <c:pt idx="15">
                  <c:v>-6572.208681262564</c:v>
                </c:pt>
                <c:pt idx="16">
                  <c:v>-7076.928756938258</c:v>
                </c:pt>
                <c:pt idx="17">
                  <c:v>-7589.535173671785</c:v>
                </c:pt>
                <c:pt idx="18">
                  <c:v>-8109.819357734128</c:v>
                </c:pt>
                <c:pt idx="19">
                  <c:v>-8637.57679070253</c:v>
                </c:pt>
                <c:pt idx="20">
                  <c:v>-9172.606460690964</c:v>
                </c:pt>
                <c:pt idx="21">
                  <c:v>-9714.71046309173</c:v>
                </c:pt>
                <c:pt idx="22">
                  <c:v>-10263.69371571066</c:v>
                </c:pt>
                <c:pt idx="23">
                  <c:v>-10819.36376101011</c:v>
                </c:pt>
                <c:pt idx="24">
                  <c:v>-11381.53063427424</c:v>
                </c:pt>
                <c:pt idx="25">
                  <c:v>-11950.00678126677</c:v>
                </c:pt>
                <c:pt idx="26">
                  <c:v>-12524.59593770746</c:v>
                </c:pt>
                <c:pt idx="27">
                  <c:v>-13105.11560533894</c:v>
                </c:pt>
                <c:pt idx="28">
                  <c:v>-13691.38541893731</c:v>
                </c:pt>
                <c:pt idx="29">
                  <c:v>-14283.22721961862</c:v>
                </c:pt>
                <c:pt idx="30">
                  <c:v>-14880.465104945</c:v>
                </c:pt>
                <c:pt idx="31">
                  <c:v>-15482.92547996272</c:v>
                </c:pt>
                <c:pt idx="32">
                  <c:v>-16090.43710804125</c:v>
                </c:pt>
                <c:pt idx="33">
                  <c:v>-16702.83116007921</c:v>
                </c:pt>
                <c:pt idx="34">
                  <c:v>-17319.94126104936</c:v>
                </c:pt>
                <c:pt idx="35">
                  <c:v>-17941.60353314481</c:v>
                </c:pt>
                <c:pt idx="36">
                  <c:v>-18567.65663504228</c:v>
                </c:pt>
                <c:pt idx="37">
                  <c:v>-19197.94179697218</c:v>
                </c:pt>
                <c:pt idx="38">
                  <c:v>-19832.30285141873</c:v>
                </c:pt>
                <c:pt idx="39">
                  <c:v>-20470.58623999776</c:v>
                </c:pt>
                <c:pt idx="40">
                  <c:v>-21112.64105562237</c:v>
                </c:pt>
                <c:pt idx="41">
                  <c:v>-21758.31905950369</c:v>
                </c:pt>
                <c:pt idx="42">
                  <c:v>-22407.4746940157</c:v>
                </c:pt>
                <c:pt idx="43">
                  <c:v>-23059.96509156445</c:v>
                </c:pt>
                <c:pt idx="44">
                  <c:v>-23715.65007962611</c:v>
                </c:pt>
                <c:pt idx="45">
                  <c:v>-24374.39218211826</c:v>
                </c:pt>
                <c:pt idx="46">
                  <c:v>-25036.05661729979</c:v>
                </c:pt>
                <c:pt idx="47">
                  <c:v>-25700.51129238771</c:v>
                </c:pt>
                <c:pt idx="48">
                  <c:v>-26367.62679508421</c:v>
                </c:pt>
                <c:pt idx="49">
                  <c:v>-27037.27638221392</c:v>
                </c:pt>
                <c:pt idx="50">
                  <c:v>-27709.33596564992</c:v>
                </c:pt>
                <c:pt idx="51">
                  <c:v>-28383.68409573263</c:v>
                </c:pt>
                <c:pt idx="52">
                  <c:v>-29060.20194231671</c:v>
                </c:pt>
                <c:pt idx="53">
                  <c:v>-29738.77327369642</c:v>
                </c:pt>
                <c:pt idx="54">
                  <c:v>-30419.28443354601</c:v>
                </c:pt>
                <c:pt idx="55">
                  <c:v>-31101.62431603065</c:v>
                </c:pt>
                <c:pt idx="56">
                  <c:v>-31785.68433924951</c:v>
                </c:pt>
                <c:pt idx="57">
                  <c:v>-32471.35841716081</c:v>
                </c:pt>
                <c:pt idx="58">
                  <c:v>-33158.54293012665</c:v>
                </c:pt>
                <c:pt idx="59">
                  <c:v>-33847.13669421291</c:v>
                </c:pt>
                <c:pt idx="60">
                  <c:v>-34537.04092937522</c:v>
                </c:pt>
                <c:pt idx="61">
                  <c:v>-35228.15922665223</c:v>
                </c:pt>
                <c:pt idx="62">
                  <c:v>-35920.39751447086</c:v>
                </c:pt>
                <c:pt idx="63">
                  <c:v>-36613.66402418679</c:v>
                </c:pt>
                <c:pt idx="64">
                  <c:v>-37307.86925494996</c:v>
                </c:pt>
                <c:pt idx="65">
                  <c:v>-38002.92593799578</c:v>
                </c:pt>
                <c:pt idx="66">
                  <c:v>-38698.7490004478</c:v>
                </c:pt>
                <c:pt idx="67">
                  <c:v>-39395.25552872568</c:v>
                </c:pt>
                <c:pt idx="68">
                  <c:v>-40092.36473162007</c:v>
                </c:pt>
                <c:pt idx="69">
                  <c:v>-40789.99790313462</c:v>
                </c:pt>
                <c:pt idx="70">
                  <c:v>-41488.07838513516</c:v>
                </c:pt>
                <c:pt idx="71">
                  <c:v>-42186.53152989128</c:v>
                </c:pt>
                <c:pt idx="72">
                  <c:v>-42885.28466256418</c:v>
                </c:pt>
                <c:pt idx="73">
                  <c:v>-43584.26704368914</c:v>
                </c:pt>
                <c:pt idx="74">
                  <c:v>-44283.40983172739</c:v>
                </c:pt>
                <c:pt idx="75">
                  <c:v>-44982.646045696</c:v>
                </c:pt>
                <c:pt idx="76">
                  <c:v>-45681.91052796924</c:v>
                </c:pt>
                <c:pt idx="77">
                  <c:v>-46381.13990725343</c:v>
                </c:pt>
                <c:pt idx="78">
                  <c:v>-47080.27256179089</c:v>
                </c:pt>
                <c:pt idx="79">
                  <c:v>-47779.2485828213</c:v>
                </c:pt>
                <c:pt idx="80">
                  <c:v>-48478.00973834795</c:v>
                </c:pt>
                <c:pt idx="81">
                  <c:v>-49176.49943721015</c:v>
                </c:pt>
                <c:pt idx="82">
                  <c:v>-49874.66269351867</c:v>
                </c:pt>
                <c:pt idx="83">
                  <c:v>-50572.44609145354</c:v>
                </c:pt>
                <c:pt idx="84">
                  <c:v>-51269.79775046952</c:v>
                </c:pt>
                <c:pt idx="85">
                  <c:v>-51966.66729090409</c:v>
                </c:pt>
                <c:pt idx="86">
                  <c:v>-52663.0058000274</c:v>
                </c:pt>
                <c:pt idx="87">
                  <c:v>-53358.76579854098</c:v>
                </c:pt>
                <c:pt idx="88">
                  <c:v>-54053.90120753646</c:v>
                </c:pt>
                <c:pt idx="89">
                  <c:v>-54748.36731593031</c:v>
                </c:pt>
                <c:pt idx="90">
                  <c:v>-55442.12074839183</c:v>
                </c:pt>
                <c:pt idx="91">
                  <c:v>-56135.11943375645</c:v>
                </c:pt>
                <c:pt idx="92">
                  <c:v>-56827.3225739561</c:v>
                </c:pt>
                <c:pt idx="93">
                  <c:v>-57518.69061344722</c:v>
                </c:pt>
                <c:pt idx="94">
                  <c:v>-58209.18520916719</c:v>
                </c:pt>
                <c:pt idx="95">
                  <c:v>-58898.76920100058</c:v>
                </c:pt>
                <c:pt idx="96">
                  <c:v>-59587.40658278297</c:v>
                </c:pt>
                <c:pt idx="97">
                  <c:v>-60275.06247381352</c:v>
                </c:pt>
                <c:pt idx="98">
                  <c:v>-60961.70309090894</c:v>
                </c:pt>
                <c:pt idx="99">
                  <c:v>-61647.29572098354</c:v>
                </c:pt>
                <c:pt idx="100">
                  <c:v>-62331.80869415496</c:v>
                </c:pt>
                <c:pt idx="101">
                  <c:v>-63015.21135736862</c:v>
                </c:pt>
                <c:pt idx="102">
                  <c:v>-63697.47404856513</c:v>
                </c:pt>
                <c:pt idx="103">
                  <c:v>-64378.56807135883</c:v>
                </c:pt>
                <c:pt idx="104">
                  <c:v>-65058.46567023452</c:v>
                </c:pt>
                <c:pt idx="105">
                  <c:v>-65737.1400062712</c:v>
                </c:pt>
                <c:pt idx="106">
                  <c:v>-66414.56513336487</c:v>
                </c:pt>
                <c:pt idx="107">
                  <c:v>-67090.71597497117</c:v>
                </c:pt>
                <c:pt idx="108">
                  <c:v>-67765.56830134937</c:v>
                </c:pt>
                <c:pt idx="109">
                  <c:v>-68439.09870729502</c:v>
                </c:pt>
                <c:pt idx="110">
                  <c:v>-69111.28459038306</c:v>
                </c:pt>
                <c:pt idx="111">
                  <c:v>-69782.1041296795</c:v>
                </c:pt>
                <c:pt idx="112">
                  <c:v>-70451.53626494761</c:v>
                </c:pt>
                <c:pt idx="113">
                  <c:v>-71119.56067632331</c:v>
                </c:pt>
                <c:pt idx="114">
                  <c:v>-71786.1577644646</c:v>
                </c:pt>
                <c:pt idx="115">
                  <c:v>-72451.30863114637</c:v>
                </c:pt>
                <c:pt idx="116">
                  <c:v>-73114.9950603363</c:v>
                </c:pt>
                <c:pt idx="117">
                  <c:v>-73777.19949969275</c:v>
                </c:pt>
                <c:pt idx="118">
                  <c:v>-74437.90504252237</c:v>
                </c:pt>
                <c:pt idx="119">
                  <c:v>-75097.09541015979</c:v>
                </c:pt>
              </c:numCache>
            </c:numRef>
          </c:yVal>
          <c:smooth val="0"/>
          <c:extLst xmlns:c16r2="http://schemas.microsoft.com/office/drawing/2015/06/chart">
            <c:ext xmlns:c16="http://schemas.microsoft.com/office/drawing/2014/chart" uri="{C3380CC4-5D6E-409C-BE32-E72D297353CC}">
              <c16:uniqueId val="{00000009-C7AE-424A-A582-3B02A4B58C2A}"/>
            </c:ext>
          </c:extLst>
        </c:ser>
        <c:dLbls>
          <c:showLegendKey val="0"/>
          <c:showVal val="0"/>
          <c:showCatName val="0"/>
          <c:showSerName val="0"/>
          <c:showPercent val="0"/>
          <c:showBubbleSize val="0"/>
        </c:dLbls>
        <c:axId val="-1410000736"/>
        <c:axId val="-1409998192"/>
      </c:scatterChart>
      <c:valAx>
        <c:axId val="-141000073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409998192"/>
        <c:crosses val="autoZero"/>
        <c:crossBetween val="midCat"/>
      </c:valAx>
      <c:valAx>
        <c:axId val="-1409998192"/>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41000073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4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0.588756464215066</c:v>
                </c:pt>
                <c:pt idx="2">
                  <c:v>-1.0643875197934</c:v>
                </c:pt>
                <c:pt idx="3">
                  <c:v>-1.569552327182464</c:v>
                </c:pt>
                <c:pt idx="4">
                  <c:v>-2.059733932868085</c:v>
                </c:pt>
                <c:pt idx="5">
                  <c:v>-2.535229924392297</c:v>
                </c:pt>
                <c:pt idx="6">
                  <c:v>-2.996351363848134</c:v>
                </c:pt>
                <c:pt idx="7">
                  <c:v>-3.443417865421452</c:v>
                </c:pt>
                <c:pt idx="8">
                  <c:v>-3.876753837007072</c:v>
                </c:pt>
                <c:pt idx="9">
                  <c:v>-4.296685608899224</c:v>
                </c:pt>
                <c:pt idx="10">
                  <c:v>-4.703539248728926</c:v>
                </c:pt>
                <c:pt idx="11">
                  <c:v>-5.097638906964675</c:v>
                </c:pt>
                <c:pt idx="12">
                  <c:v>-5.479305572400562</c:v>
                </c:pt>
                <c:pt idx="13">
                  <c:v>-5.855142745291686</c:v>
                </c:pt>
                <c:pt idx="14">
                  <c:v>-6.21916228862142</c:v>
                </c:pt>
                <c:pt idx="15">
                  <c:v>-6.57163447486937</c:v>
                </c:pt>
                <c:pt idx="16">
                  <c:v>-6.913026652463259</c:v>
                </c:pt>
                <c:pt idx="17">
                  <c:v>-7.24370748101274</c:v>
                </c:pt>
                <c:pt idx="18">
                  <c:v>-7.564028549927515</c:v>
                </c:pt>
                <c:pt idx="19">
                  <c:v>-7.874326119511127</c:v>
                </c:pt>
                <c:pt idx="20">
                  <c:v>-8.174922372191298</c:v>
                </c:pt>
                <c:pt idx="21">
                  <c:v>-8.466126481955598</c:v>
                </c:pt>
                <c:pt idx="22">
                  <c:v>-8.748235537026403</c:v>
                </c:pt>
                <c:pt idx="23">
                  <c:v>-9.021535342715651</c:v>
                </c:pt>
                <c:pt idx="24">
                  <c:v>-9.286301125842998</c:v>
                </c:pt>
                <c:pt idx="25">
                  <c:v>-9.542798157729066</c:v>
                </c:pt>
                <c:pt idx="26">
                  <c:v>-9.791293243398435</c:v>
                </c:pt>
                <c:pt idx="27">
                  <c:v>-10.0320331550463</c:v>
                </c:pt>
                <c:pt idx="28">
                  <c:v>-10.26525621627434</c:v>
                </c:pt>
                <c:pt idx="29">
                  <c:v>-10.49119307991123</c:v>
                </c:pt>
                <c:pt idx="30">
                  <c:v>-10.71006692136802</c:v>
                </c:pt>
                <c:pt idx="31">
                  <c:v>-10.92209374979825</c:v>
                </c:pt>
                <c:pt idx="32">
                  <c:v>-11.12748269834628</c:v>
                </c:pt>
                <c:pt idx="33">
                  <c:v>-11.32643629504082</c:v>
                </c:pt>
                <c:pt idx="34">
                  <c:v>-11.51915071646977</c:v>
                </c:pt>
                <c:pt idx="35">
                  <c:v>-11.70581602604307</c:v>
                </c:pt>
                <c:pt idx="36">
                  <c:v>-11.88661639838802</c:v>
                </c:pt>
                <c:pt idx="37">
                  <c:v>-12.06173033122741</c:v>
                </c:pt>
                <c:pt idx="38">
                  <c:v>-12.23133084584788</c:v>
                </c:pt>
                <c:pt idx="39">
                  <c:v>-12.39558569618977</c:v>
                </c:pt>
                <c:pt idx="40">
                  <c:v>-12.55465752979808</c:v>
                </c:pt>
                <c:pt idx="41">
                  <c:v>-12.70870405981987</c:v>
                </c:pt>
                <c:pt idx="42">
                  <c:v>-12.85787822960856</c:v>
                </c:pt>
                <c:pt idx="43">
                  <c:v>-13.00232836952432</c:v>
                </c:pt>
                <c:pt idx="44">
                  <c:v>-13.14219834676078</c:v>
                </c:pt>
                <c:pt idx="45">
                  <c:v>-13.2776277086698</c:v>
                </c:pt>
                <c:pt idx="46">
                  <c:v>-13.40875182006334</c:v>
                </c:pt>
                <c:pt idx="47">
                  <c:v>-13.53570199486876</c:v>
                </c:pt>
                <c:pt idx="48">
                  <c:v>-13.6586056225267</c:v>
                </c:pt>
                <c:pt idx="49">
                  <c:v>-13.77758628943957</c:v>
                </c:pt>
                <c:pt idx="50">
                  <c:v>-13.89276389578481</c:v>
                </c:pt>
                <c:pt idx="51">
                  <c:v>-14.00425476797318</c:v>
                </c:pt>
                <c:pt idx="52">
                  <c:v>-14.11217176700984</c:v>
                </c:pt>
                <c:pt idx="53">
                  <c:v>-14.2166243929487</c:v>
                </c:pt>
                <c:pt idx="54">
                  <c:v>-14.31771888566254</c:v>
                </c:pt>
                <c:pt idx="55">
                  <c:v>-14.41555832214385</c:v>
                </c:pt>
                <c:pt idx="56">
                  <c:v>-14.51024271048618</c:v>
                </c:pt>
                <c:pt idx="57">
                  <c:v>-14.60186908074297</c:v>
                </c:pt>
                <c:pt idx="58">
                  <c:v>-14.69053157278495</c:v>
                </c:pt>
                <c:pt idx="59">
                  <c:v>-14.776321521304</c:v>
                </c:pt>
                <c:pt idx="60">
                  <c:v>-14.85932753812153</c:v>
                </c:pt>
                <c:pt idx="61">
                  <c:v>-14.93963559186523</c:v>
                </c:pt>
                <c:pt idx="62">
                  <c:v>-15.0173290851842</c:v>
                </c:pt>
                <c:pt idx="63">
                  <c:v>-15.09248892956566</c:v>
                </c:pt>
                <c:pt idx="64">
                  <c:v>-15.16519361787346</c:v>
                </c:pt>
                <c:pt idx="65">
                  <c:v>-15.2355192946925</c:v>
                </c:pt>
                <c:pt idx="66">
                  <c:v>-15.30353982455836</c:v>
                </c:pt>
                <c:pt idx="67">
                  <c:v>-15.369326858161</c:v>
                </c:pt>
                <c:pt idx="68">
                  <c:v>-15.4329498965899</c:v>
                </c:pt>
                <c:pt idx="69">
                  <c:v>-15.49447635370507</c:v>
                </c:pt>
                <c:pt idx="70">
                  <c:v>-15.5539716166777</c:v>
                </c:pt>
                <c:pt idx="71">
                  <c:v>-15.61149910478935</c:v>
                </c:pt>
                <c:pt idx="72">
                  <c:v>-15.66712032652185</c:v>
                </c:pt>
                <c:pt idx="73">
                  <c:v>-15.72089493502381</c:v>
                </c:pt>
                <c:pt idx="74">
                  <c:v>-15.7728807819774</c:v>
                </c:pt>
                <c:pt idx="75">
                  <c:v>-15.82313396994596</c:v>
                </c:pt>
                <c:pt idx="76">
                  <c:v>-15.87170890321818</c:v>
                </c:pt>
                <c:pt idx="77">
                  <c:v>-15.91865833722818</c:v>
                </c:pt>
                <c:pt idx="78">
                  <c:v>-15.96403342657231</c:v>
                </c:pt>
                <c:pt idx="79">
                  <c:v>-16.00788377166782</c:v>
                </c:pt>
                <c:pt idx="80">
                  <c:v>-16.05025746410842</c:v>
                </c:pt>
                <c:pt idx="81">
                  <c:v>-16.09120113073186</c:v>
                </c:pt>
                <c:pt idx="82">
                  <c:v>-16.13075997646729</c:v>
                </c:pt>
                <c:pt idx="83">
                  <c:v>-16.16897782595765</c:v>
                </c:pt>
                <c:pt idx="84">
                  <c:v>-16.20589716403492</c:v>
                </c:pt>
                <c:pt idx="85">
                  <c:v>-16.24155917504368</c:v>
                </c:pt>
                <c:pt idx="86">
                  <c:v>-16.27600378107536</c:v>
                </c:pt>
                <c:pt idx="87">
                  <c:v>-16.30926967911796</c:v>
                </c:pt>
                <c:pt idx="88">
                  <c:v>-16.34139437717249</c:v>
                </c:pt>
                <c:pt idx="89">
                  <c:v>-16.37241422934653</c:v>
                </c:pt>
                <c:pt idx="90">
                  <c:v>-16.40236446996732</c:v>
                </c:pt>
                <c:pt idx="91">
                  <c:v>-16.43127924673352</c:v>
                </c:pt>
                <c:pt idx="92">
                  <c:v>-16.45919165293684</c:v>
                </c:pt>
                <c:pt idx="93">
                  <c:v>-16.48613375876288</c:v>
                </c:pt>
                <c:pt idx="94">
                  <c:v>-16.51213664172498</c:v>
                </c:pt>
                <c:pt idx="95">
                  <c:v>-16.53723041622698</c:v>
                </c:pt>
                <c:pt idx="96">
                  <c:v>-16.56144426229571</c:v>
                </c:pt>
                <c:pt idx="97">
                  <c:v>-16.58480645349027</c:v>
                </c:pt>
                <c:pt idx="98">
                  <c:v>-16.60734438402847</c:v>
                </c:pt>
                <c:pt idx="99">
                  <c:v>-16.62908459513824</c:v>
                </c:pt>
                <c:pt idx="100">
                  <c:v>-16.65005280065475</c:v>
                </c:pt>
                <c:pt idx="101">
                  <c:v>-16.67027391189254</c:v>
                </c:pt>
                <c:pt idx="102">
                  <c:v>-16.68977206180716</c:v>
                </c:pt>
                <c:pt idx="103">
                  <c:v>-16.70857062845698</c:v>
                </c:pt>
                <c:pt idx="104">
                  <c:v>-16.72669225780188</c:v>
                </c:pt>
                <c:pt idx="105">
                  <c:v>-16.7441588858394</c:v>
                </c:pt>
                <c:pt idx="106">
                  <c:v>-16.76099176010757</c:v>
                </c:pt>
                <c:pt idx="107">
                  <c:v>-16.77721146056842</c:v>
                </c:pt>
                <c:pt idx="108">
                  <c:v>-16.79283791987996</c:v>
                </c:pt>
                <c:pt idx="109">
                  <c:v>-16.80789044309108</c:v>
                </c:pt>
                <c:pt idx="110">
                  <c:v>-16.82238772675805</c:v>
                </c:pt>
                <c:pt idx="111">
                  <c:v>-16.83634787751203</c:v>
                </c:pt>
                <c:pt idx="112">
                  <c:v>-16.84978843007502</c:v>
                </c:pt>
                <c:pt idx="113">
                  <c:v>-16.86272636476132</c:v>
                </c:pt>
                <c:pt idx="114">
                  <c:v>-16.87517812446436</c:v>
                </c:pt>
                <c:pt idx="115">
                  <c:v>-16.88715963113417</c:v>
                </c:pt>
                <c:pt idx="116">
                  <c:v>-16.89868630179122</c:v>
                </c:pt>
                <c:pt idx="117">
                  <c:v>-16.90977306405534</c:v>
                </c:pt>
                <c:pt idx="118">
                  <c:v>-16.92043437121947</c:v>
                </c:pt>
                <c:pt idx="119">
                  <c:v>-16.93068421688236</c:v>
                </c:pt>
              </c:numCache>
            </c:numRef>
          </c:yVal>
          <c:smooth val="0"/>
          <c:extLst xmlns:c16r2="http://schemas.microsoft.com/office/drawing/2015/06/chart">
            <c:ext xmlns:c16="http://schemas.microsoft.com/office/drawing/2014/chart" uri="{C3380CC4-5D6E-409C-BE32-E72D297353CC}">
              <c16:uniqueId val="{00000000-693C-45A7-B7D5-C4D590B929AC}"/>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0.588756464215066</c:v>
                </c:pt>
                <c:pt idx="2">
                  <c:v>-1.064387520167656</c:v>
                </c:pt>
                <c:pt idx="3">
                  <c:v>-1.569552336648258</c:v>
                </c:pt>
                <c:pt idx="4">
                  <c:v>-2.059733973088667</c:v>
                </c:pt>
                <c:pt idx="5">
                  <c:v>-2.535230032478239</c:v>
                </c:pt>
                <c:pt idx="6">
                  <c:v>-2.996351593605822</c:v>
                </c:pt>
                <c:pt idx="7">
                  <c:v>-3.443418287667782</c:v>
                </c:pt>
                <c:pt idx="8">
                  <c:v>-3.876754539216777</c:v>
                </c:pt>
                <c:pt idx="9">
                  <c:v>-4.29668669440889</c:v>
                </c:pt>
                <c:pt idx="10">
                  <c:v>-4.70354083565394</c:v>
                </c:pt>
                <c:pt idx="11">
                  <c:v>-5.097641126950065</c:v>
                </c:pt>
                <c:pt idx="12">
                  <c:v>-5.479308569277464</c:v>
                </c:pt>
                <c:pt idx="13">
                  <c:v>-5.855146673716685</c:v>
                </c:pt>
                <c:pt idx="14">
                  <c:v>-6.219167386362414</c:v>
                </c:pt>
                <c:pt idx="15">
                  <c:v>-6.57164104447225</c:v>
                </c:pt>
                <c:pt idx="16">
                  <c:v>-6.913035049931068</c:v>
                </c:pt>
                <c:pt idx="17">
                  <c:v>-7.243718106347387</c:v>
                </c:pt>
                <c:pt idx="18">
                  <c:v>-7.564041839168564</c:v>
                </c:pt>
                <c:pt idx="19">
                  <c:v>-7.874342538000516</c:v>
                </c:pt>
                <c:pt idx="20">
                  <c:v>-8.174942408845481</c:v>
                </c:pt>
                <c:pt idx="21">
                  <c:v>-8.46615064437674</c:v>
                </c:pt>
                <c:pt idx="22">
                  <c:v>-8.748264347311201</c:v>
                </c:pt>
                <c:pt idx="23">
                  <c:v>-9.021569333855723</c:v>
                </c:pt>
                <c:pt idx="24">
                  <c:v>-9.286340838610385</c:v>
                </c:pt>
                <c:pt idx="25">
                  <c:v>-9.542844137999054</c:v>
                </c:pt>
                <c:pt idx="26">
                  <c:v>-9.791346039817423</c:v>
                </c:pt>
                <c:pt idx="27">
                  <c:v>-10.03209331712605</c:v>
                </c:pt>
                <c:pt idx="28">
                  <c:v>-10.26532429271242</c:v>
                </c:pt>
                <c:pt idx="29">
                  <c:v>-10.49126961711772</c:v>
                </c:pt>
                <c:pt idx="30">
                  <c:v>-10.71015246217598</c:v>
                </c:pt>
                <c:pt idx="31">
                  <c:v>-10.92218883233022</c:v>
                </c:pt>
                <c:pt idx="32">
                  <c:v>-11.12758785502751</c:v>
                </c:pt>
                <c:pt idx="33">
                  <c:v>-11.32655205173387</c:v>
                </c:pt>
                <c:pt idx="34">
                  <c:v>-11.51927759172327</c:v>
                </c:pt>
                <c:pt idx="35">
                  <c:v>-11.70595453044007</c:v>
                </c:pt>
                <c:pt idx="36">
                  <c:v>-11.8867670339896</c:v>
                </c:pt>
                <c:pt idx="37">
                  <c:v>-12.06189359108134</c:v>
                </c:pt>
                <c:pt idx="38">
                  <c:v>-12.2315072135823</c:v>
                </c:pt>
                <c:pt idx="39">
                  <c:v>-12.39577564566775</c:v>
                </c:pt>
                <c:pt idx="40">
                  <c:v>-12.55486152482354</c:v>
                </c:pt>
                <c:pt idx="41">
                  <c:v>-12.70892255390117</c:v>
                </c:pt>
                <c:pt idx="42">
                  <c:v>-12.85811166576354</c:v>
                </c:pt>
                <c:pt idx="43">
                  <c:v>-13.0025771801329</c:v>
                </c:pt>
                <c:pt idx="44">
                  <c:v>-13.14246295344446</c:v>
                </c:pt>
                <c:pt idx="45">
                  <c:v>-13.27790852221574</c:v>
                </c:pt>
                <c:pt idx="46">
                  <c:v>-13.40904924036795</c:v>
                </c:pt>
                <c:pt idx="47">
                  <c:v>-13.53601641090972</c:v>
                </c:pt>
                <c:pt idx="48">
                  <c:v>-13.65893741236505</c:v>
                </c:pt>
                <c:pt idx="49">
                  <c:v>-13.77793582023128</c:v>
                </c:pt>
                <c:pt idx="50">
                  <c:v>-13.89313152382192</c:v>
                </c:pt>
                <c:pt idx="51">
                  <c:v>-14.00464083873226</c:v>
                </c:pt>
                <c:pt idx="52">
                  <c:v>-14.11257661521813</c:v>
                </c:pt>
                <c:pt idx="53">
                  <c:v>-14.21704834266552</c:v>
                </c:pt>
                <c:pt idx="54">
                  <c:v>-14.318162250368</c:v>
                </c:pt>
                <c:pt idx="55">
                  <c:v>-14.41602140483747</c:v>
                </c:pt>
                <c:pt idx="56">
                  <c:v>-14.51072580379764</c:v>
                </c:pt>
                <c:pt idx="57">
                  <c:v>-14.60237246704332</c:v>
                </c:pt>
                <c:pt idx="58">
                  <c:v>-14.6910555243078</c:v>
                </c:pt>
                <c:pt idx="59">
                  <c:v>-14.77686630027961</c:v>
                </c:pt>
                <c:pt idx="60">
                  <c:v>-14.8598933968956</c:v>
                </c:pt>
                <c:pt idx="61">
                  <c:v>-14.94022277303952</c:v>
                </c:pt>
                <c:pt idx="62">
                  <c:v>-15.01793782175582</c:v>
                </c:pt>
                <c:pt idx="63">
                  <c:v>-15.0931194450593</c:v>
                </c:pt>
                <c:pt idx="64">
                  <c:v>-15.1658461264883</c:v>
                </c:pt>
                <c:pt idx="65">
                  <c:v>-15.23619400144298</c:v>
                </c:pt>
                <c:pt idx="66">
                  <c:v>-15.30423692541285</c:v>
                </c:pt>
                <c:pt idx="67">
                  <c:v>-15.37004654018847</c:v>
                </c:pt>
                <c:pt idx="68">
                  <c:v>-15.43369233810586</c:v>
                </c:pt>
                <c:pt idx="69">
                  <c:v>-15.49524172440692</c:v>
                </c:pt>
                <c:pt idx="70">
                  <c:v>-15.55476007779475</c:v>
                </c:pt>
                <c:pt idx="71">
                  <c:v>-15.61231080921584</c:v>
                </c:pt>
                <c:pt idx="72">
                  <c:v>-15.667955418965</c:v>
                </c:pt>
                <c:pt idx="73">
                  <c:v>-15.7217535521354</c:v>
                </c:pt>
                <c:pt idx="74">
                  <c:v>-15.77376305249823</c:v>
                </c:pt>
                <c:pt idx="75">
                  <c:v>-15.82404001483542</c:v>
                </c:pt>
                <c:pt idx="76">
                  <c:v>-15.8726388357934</c:v>
                </c:pt>
                <c:pt idx="77">
                  <c:v>-15.91961226329386</c:v>
                </c:pt>
                <c:pt idx="78">
                  <c:v>-15.96501144454965</c:v>
                </c:pt>
                <c:pt idx="79">
                  <c:v>-16.00888597272569</c:v>
                </c:pt>
                <c:pt idx="80">
                  <c:v>-16.05128393228847</c:v>
                </c:pt>
                <c:pt idx="81">
                  <c:v>-16.09225194307533</c:v>
                </c:pt>
                <c:pt idx="82">
                  <c:v>-16.13183520313123</c:v>
                </c:pt>
                <c:pt idx="83">
                  <c:v>-16.17007753034136</c:v>
                </c:pt>
                <c:pt idx="84">
                  <c:v>-16.20702140289336</c:v>
                </c:pt>
                <c:pt idx="85">
                  <c:v>-16.24270799860642</c:v>
                </c:pt>
                <c:pt idx="86">
                  <c:v>-16.27717723315754</c:v>
                </c:pt>
                <c:pt idx="87">
                  <c:v>-16.31046779723397</c:v>
                </c:pt>
                <c:pt idx="88">
                  <c:v>-16.34261719264236</c:v>
                </c:pt>
                <c:pt idx="89">
                  <c:v>-16.37366176740465</c:v>
                </c:pt>
                <c:pt idx="90">
                  <c:v>-16.40363674986838</c:v>
                </c:pt>
                <c:pt idx="91">
                  <c:v>-16.43257628185392</c:v>
                </c:pt>
                <c:pt idx="92">
                  <c:v>-16.46051345087152</c:v>
                </c:pt>
                <c:pt idx="93">
                  <c:v>-16.48748032143203</c:v>
                </c:pt>
                <c:pt idx="94">
                  <c:v>-16.51350796546353</c:v>
                </c:pt>
                <c:pt idx="95">
                  <c:v>-16.53862649188409</c:v>
                </c:pt>
                <c:pt idx="96">
                  <c:v>-16.5628650753215</c:v>
                </c:pt>
                <c:pt idx="97">
                  <c:v>-16.58625198403183</c:v>
                </c:pt>
                <c:pt idx="98">
                  <c:v>-16.60881460701648</c:v>
                </c:pt>
                <c:pt idx="99">
                  <c:v>-16.63057948037225</c:v>
                </c:pt>
                <c:pt idx="100">
                  <c:v>-16.6515723128905</c:v>
                </c:pt>
                <c:pt idx="101">
                  <c:v>-16.6718180109242</c:v>
                </c:pt>
                <c:pt idx="102">
                  <c:v>-16.69134070254745</c:v>
                </c:pt>
                <c:pt idx="103">
                  <c:v>-16.7101637610192</c:v>
                </c:pt>
                <c:pt idx="104">
                  <c:v>-16.72830982757478</c:v>
                </c:pt>
                <c:pt idx="105">
                  <c:v>-16.74580083356618</c:v>
                </c:pt>
                <c:pt idx="106">
                  <c:v>-16.76265802196098</c:v>
                </c:pt>
                <c:pt idx="107">
                  <c:v>-16.77890196822091</c:v>
                </c:pt>
                <c:pt idx="108">
                  <c:v>-16.79455260057671</c:v>
                </c:pt>
                <c:pt idx="109">
                  <c:v>-16.80962921972088</c:v>
                </c:pt>
                <c:pt idx="110">
                  <c:v>-16.82415051792418</c:v>
                </c:pt>
                <c:pt idx="111">
                  <c:v>-16.83813459759222</c:v>
                </c:pt>
                <c:pt idx="112">
                  <c:v>-16.85159898929464</c:v>
                </c:pt>
                <c:pt idx="113">
                  <c:v>-16.86456066925552</c:v>
                </c:pt>
                <c:pt idx="114">
                  <c:v>-16.87703607633875</c:v>
                </c:pt>
                <c:pt idx="115">
                  <c:v>-16.88904112853105</c:v>
                </c:pt>
                <c:pt idx="116">
                  <c:v>-16.90059123894788</c:v>
                </c:pt>
                <c:pt idx="117">
                  <c:v>-16.91170133136347</c:v>
                </c:pt>
                <c:pt idx="118">
                  <c:v>-16.9223858552848</c:v>
                </c:pt>
                <c:pt idx="119">
                  <c:v>-16.93265880058061</c:v>
                </c:pt>
              </c:numCache>
            </c:numRef>
          </c:yVal>
          <c:smooth val="0"/>
          <c:extLst xmlns:c16r2="http://schemas.microsoft.com/office/drawing/2015/06/chart">
            <c:ext xmlns:c16="http://schemas.microsoft.com/office/drawing/2014/chart" uri="{C3380CC4-5D6E-409C-BE32-E72D297353CC}">
              <c16:uniqueId val="{00000001-693C-45A7-B7D5-C4D590B929AC}"/>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0.768746494202787</c:v>
                </c:pt>
                <c:pt idx="2">
                  <c:v>-1.334777779534534</c:v>
                </c:pt>
                <c:pt idx="3">
                  <c:v>-1.965552546415211</c:v>
                </c:pt>
                <c:pt idx="4">
                  <c:v>-2.577406164988814</c:v>
                </c:pt>
                <c:pt idx="5">
                  <c:v>-3.170723521536956</c:v>
                </c:pt>
                <c:pt idx="6">
                  <c:v>-3.7459057959029</c:v>
                </c:pt>
                <c:pt idx="7">
                  <c:v>-4.303364310910183</c:v>
                </c:pt>
                <c:pt idx="8">
                  <c:v>-4.843515849394365</c:v>
                </c:pt>
                <c:pt idx="9">
                  <c:v>-5.366779081046615</c:v>
                </c:pt>
                <c:pt idx="10">
                  <c:v>-5.873571847540425</c:v>
                </c:pt>
                <c:pt idx="11">
                  <c:v>-6.364309111187595</c:v>
                </c:pt>
                <c:pt idx="12">
                  <c:v>-6.839401416094915</c:v>
                </c:pt>
                <c:pt idx="13">
                  <c:v>-7.307110614000935</c:v>
                </c:pt>
                <c:pt idx="14">
                  <c:v>-7.760015439438121</c:v>
                </c:pt>
                <c:pt idx="15">
                  <c:v>-8.198353101350959</c:v>
                </c:pt>
                <c:pt idx="16">
                  <c:v>-8.622765268941296</c:v>
                </c:pt>
                <c:pt idx="17">
                  <c:v>-9.033719839936566</c:v>
                </c:pt>
                <c:pt idx="18">
                  <c:v>-9.431662867075818</c:v>
                </c:pt>
                <c:pt idx="19">
                  <c:v>-9.817020911897316</c:v>
                </c:pt>
                <c:pt idx="20">
                  <c:v>-10.1902026206867</c:v>
                </c:pt>
                <c:pt idx="21">
                  <c:v>-10.5516000728178</c:v>
                </c:pt>
                <c:pt idx="22">
                  <c:v>-10.90158994579133</c:v>
                </c:pt>
                <c:pt idx="23">
                  <c:v>-11.24053453045758</c:v>
                </c:pt>
                <c:pt idx="24">
                  <c:v>-11.56878262306168</c:v>
                </c:pt>
                <c:pt idx="25">
                  <c:v>-11.88667031530372</c:v>
                </c:pt>
                <c:pt idx="26">
                  <c:v>-12.19453536247465</c:v>
                </c:pt>
                <c:pt idx="27">
                  <c:v>-12.49269033512587</c:v>
                </c:pt>
                <c:pt idx="28">
                  <c:v>-12.78143682261202</c:v>
                </c:pt>
                <c:pt idx="29">
                  <c:v>-13.06106669744941</c:v>
                </c:pt>
                <c:pt idx="30">
                  <c:v>-13.3318622772972</c:v>
                </c:pt>
                <c:pt idx="31">
                  <c:v>-13.59409672267657</c:v>
                </c:pt>
                <c:pt idx="32">
                  <c:v>-13.84803440880296</c:v>
                </c:pt>
                <c:pt idx="33">
                  <c:v>-14.09393127287626</c:v>
                </c:pt>
                <c:pt idx="34">
                  <c:v>-14.3320351395073</c:v>
                </c:pt>
                <c:pt idx="35">
                  <c:v>-14.56258602655771</c:v>
                </c:pt>
                <c:pt idx="36">
                  <c:v>-14.7858164333154</c:v>
                </c:pt>
                <c:pt idx="37">
                  <c:v>-15.00195161269789</c:v>
                </c:pt>
                <c:pt idx="38">
                  <c:v>-15.21120982892671</c:v>
                </c:pt>
                <c:pt idx="39">
                  <c:v>-15.41380262564326</c:v>
                </c:pt>
                <c:pt idx="40">
                  <c:v>-15.60993503375857</c:v>
                </c:pt>
                <c:pt idx="41">
                  <c:v>-15.79980579234098</c:v>
                </c:pt>
                <c:pt idx="42">
                  <c:v>-15.98360756049533</c:v>
                </c:pt>
                <c:pt idx="43">
                  <c:v>-16.16152711909422</c:v>
                </c:pt>
                <c:pt idx="44">
                  <c:v>-16.33374556352464</c:v>
                </c:pt>
                <c:pt idx="45">
                  <c:v>-16.50043848810765</c:v>
                </c:pt>
                <c:pt idx="46">
                  <c:v>-16.66177616274172</c:v>
                </c:pt>
                <c:pt idx="47">
                  <c:v>-16.81792370229118</c:v>
                </c:pt>
                <c:pt idx="48">
                  <c:v>-16.96904122919614</c:v>
                </c:pt>
                <c:pt idx="49">
                  <c:v>-17.1152840296877</c:v>
                </c:pt>
                <c:pt idx="50">
                  <c:v>-17.25680270404837</c:v>
                </c:pt>
                <c:pt idx="51">
                  <c:v>-17.39374331120803</c:v>
                </c:pt>
                <c:pt idx="52">
                  <c:v>-17.52624750808695</c:v>
                </c:pt>
                <c:pt idx="53">
                  <c:v>-17.65445268385452</c:v>
                </c:pt>
                <c:pt idx="54">
                  <c:v>-17.77849208945145</c:v>
                </c:pt>
                <c:pt idx="55">
                  <c:v>-17.89849496259126</c:v>
                </c:pt>
                <c:pt idx="56">
                  <c:v>-18.01458664849611</c:v>
                </c:pt>
                <c:pt idx="57">
                  <c:v>-18.12688871656201</c:v>
                </c:pt>
                <c:pt idx="58">
                  <c:v>-18.23551907314888</c:v>
                </c:pt>
                <c:pt idx="59">
                  <c:v>-18.34059207068481</c:v>
                </c:pt>
                <c:pt idx="60">
                  <c:v>-18.44221861323762</c:v>
                </c:pt>
                <c:pt idx="61">
                  <c:v>-18.54050625872148</c:v>
                </c:pt>
                <c:pt idx="62">
                  <c:v>-18.63555931788142</c:v>
                </c:pt>
                <c:pt idx="63">
                  <c:v>-18.72747895017847</c:v>
                </c:pt>
                <c:pt idx="64">
                  <c:v>-18.81636325672616</c:v>
                </c:pt>
                <c:pt idx="65">
                  <c:v>-18.90230737036381</c:v>
                </c:pt>
                <c:pt idx="66">
                  <c:v>-18.98540354301052</c:v>
                </c:pt>
                <c:pt idx="67">
                  <c:v>-19.0657412303758</c:v>
                </c:pt>
                <c:pt idx="68">
                  <c:v>-19.14340717414552</c:v>
                </c:pt>
                <c:pt idx="69">
                  <c:v>-19.21848548172079</c:v>
                </c:pt>
                <c:pt idx="70">
                  <c:v>-19.29105770360388</c:v>
                </c:pt>
                <c:pt idx="71">
                  <c:v>-19.36120290851022</c:v>
                </c:pt>
                <c:pt idx="72">
                  <c:v>-19.42899775628825</c:v>
                </c:pt>
                <c:pt idx="73">
                  <c:v>-19.49451656871087</c:v>
                </c:pt>
                <c:pt idx="74">
                  <c:v>-19.5578313982196</c:v>
                </c:pt>
                <c:pt idx="75">
                  <c:v>-19.61901209468556</c:v>
                </c:pt>
                <c:pt idx="76">
                  <c:v>-19.67812637023758</c:v>
                </c:pt>
                <c:pt idx="77">
                  <c:v>-19.73523986224518</c:v>
                </c:pt>
                <c:pt idx="78">
                  <c:v>-19.79041619447253</c:v>
                </c:pt>
                <c:pt idx="79">
                  <c:v>-19.84371703651072</c:v>
                </c:pt>
                <c:pt idx="80">
                  <c:v>-19.89520216149344</c:v>
                </c:pt>
                <c:pt idx="81">
                  <c:v>-19.94492950216758</c:v>
                </c:pt>
                <c:pt idx="82">
                  <c:v>-19.99295520537953</c:v>
                </c:pt>
                <c:pt idx="83">
                  <c:v>-20.03933368499474</c:v>
                </c:pt>
                <c:pt idx="84">
                  <c:v>-20.08411767331927</c:v>
                </c:pt>
                <c:pt idx="85">
                  <c:v>-20.12735827105712</c:v>
                </c:pt>
                <c:pt idx="86">
                  <c:v>-20.1691049958456</c:v>
                </c:pt>
                <c:pt idx="87">
                  <c:v>-20.20940582940761</c:v>
                </c:pt>
                <c:pt idx="88">
                  <c:v>-20.24830726336218</c:v>
                </c:pt>
                <c:pt idx="89">
                  <c:v>-20.28585434373804</c:v>
                </c:pt>
                <c:pt idx="90">
                  <c:v>-20.32209071420039</c:v>
                </c:pt>
                <c:pt idx="91">
                  <c:v>-20.35705865806426</c:v>
                </c:pt>
                <c:pt idx="92">
                  <c:v>-20.39079913909699</c:v>
                </c:pt>
                <c:pt idx="93">
                  <c:v>-20.42335184115518</c:v>
                </c:pt>
                <c:pt idx="94">
                  <c:v>-20.45475520669083</c:v>
                </c:pt>
                <c:pt idx="95">
                  <c:v>-20.48504647415279</c:v>
                </c:pt>
                <c:pt idx="96">
                  <c:v>-20.51426171431444</c:v>
                </c:pt>
                <c:pt idx="97">
                  <c:v>-20.54243586555798</c:v>
                </c:pt>
                <c:pt idx="98">
                  <c:v>-20.56960276814425</c:v>
                </c:pt>
                <c:pt idx="99">
                  <c:v>-20.59579519749354</c:v>
                </c:pt>
                <c:pt idx="100">
                  <c:v>-20.62104489650596</c:v>
                </c:pt>
                <c:pt idx="101">
                  <c:v>-20.64538260695188</c:v>
                </c:pt>
                <c:pt idx="102">
                  <c:v>-20.66883809994329</c:v>
                </c:pt>
                <c:pt idx="103">
                  <c:v>-20.69144020553222</c:v>
                </c:pt>
                <c:pt idx="104">
                  <c:v>-20.71321684144186</c:v>
                </c:pt>
                <c:pt idx="105">
                  <c:v>-20.73419504096523</c:v>
                </c:pt>
                <c:pt idx="106">
                  <c:v>-20.75440098004378</c:v>
                </c:pt>
                <c:pt idx="107">
                  <c:v>-20.77386000356933</c:v>
                </c:pt>
                <c:pt idx="108">
                  <c:v>-20.79259665089285</c:v>
                </c:pt>
                <c:pt idx="109">
                  <c:v>-20.81063468061006</c:v>
                </c:pt>
                <c:pt idx="110">
                  <c:v>-20.82799709459982</c:v>
                </c:pt>
                <c:pt idx="111">
                  <c:v>-20.84470616136991</c:v>
                </c:pt>
                <c:pt idx="112">
                  <c:v>-20.8607834386985</c:v>
                </c:pt>
                <c:pt idx="113">
                  <c:v>-20.87624979561679</c:v>
                </c:pt>
                <c:pt idx="114">
                  <c:v>-20.8911254337504</c:v>
                </c:pt>
                <c:pt idx="115">
                  <c:v>-20.90542990799898</c:v>
                </c:pt>
                <c:pt idx="116">
                  <c:v>-20.91918214663428</c:v>
                </c:pt>
                <c:pt idx="117">
                  <c:v>-20.93240047077368</c:v>
                </c:pt>
                <c:pt idx="118">
                  <c:v>-20.94510261329492</c:v>
                </c:pt>
                <c:pt idx="119">
                  <c:v>-20.95730573716605</c:v>
                </c:pt>
              </c:numCache>
            </c:numRef>
          </c:yVal>
          <c:smooth val="0"/>
          <c:extLst xmlns:c16r2="http://schemas.microsoft.com/office/drawing/2015/06/chart">
            <c:ext xmlns:c16="http://schemas.microsoft.com/office/drawing/2014/chart" uri="{C3380CC4-5D6E-409C-BE32-E72D297353CC}">
              <c16:uniqueId val="{00000002-693C-45A7-B7D5-C4D590B929AC}"/>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0.595358030804391</c:v>
                </c:pt>
                <c:pt idx="2">
                  <c:v>-1.09558708063105</c:v>
                </c:pt>
                <c:pt idx="3">
                  <c:v>-1.619187335774995</c:v>
                </c:pt>
                <c:pt idx="4">
                  <c:v>-2.128959350403875</c:v>
                </c:pt>
                <c:pt idx="5">
                  <c:v>-2.625147461802726</c:v>
                </c:pt>
                <c:pt idx="6">
                  <c:v>-3.108010222370467</c:v>
                </c:pt>
                <c:pt idx="7">
                  <c:v>-3.577815413141022</c:v>
                </c:pt>
                <c:pt idx="8">
                  <c:v>-4.034836260755735</c:v>
                </c:pt>
                <c:pt idx="9">
                  <c:v>-4.47934856715165</c:v>
                </c:pt>
                <c:pt idx="10">
                  <c:v>-4.91162854317622</c:v>
                </c:pt>
                <c:pt idx="11">
                  <c:v>-5.331951184527042</c:v>
                </c:pt>
                <c:pt idx="12">
                  <c:v>-5.740589064891764</c:v>
                </c:pt>
                <c:pt idx="13">
                  <c:v>-6.142988650452224</c:v>
                </c:pt>
                <c:pt idx="14">
                  <c:v>-6.534198456926775</c:v>
                </c:pt>
                <c:pt idx="15">
                  <c:v>-6.914476908682436</c:v>
                </c:pt>
                <c:pt idx="16">
                  <c:v>-7.284240248309739</c:v>
                </c:pt>
                <c:pt idx="17">
                  <c:v>-7.643818579498156</c:v>
                </c:pt>
                <c:pt idx="18">
                  <c:v>-7.993524974737276</c:v>
                </c:pt>
                <c:pt idx="19">
                  <c:v>-8.333657500592835</c:v>
                </c:pt>
                <c:pt idx="20">
                  <c:v>-8.66450072041971</c:v>
                </c:pt>
                <c:pt idx="21">
                  <c:v>-8.986326950131342</c:v>
                </c:pt>
                <c:pt idx="22">
                  <c:v>-9.299397316739487</c:v>
                </c:pt>
                <c:pt idx="23">
                  <c:v>-9.60396265816894</c:v>
                </c:pt>
                <c:pt idx="24">
                  <c:v>-9.900264294657064</c:v>
                </c:pt>
                <c:pt idx="25">
                  <c:v>-10.18853469569126</c:v>
                </c:pt>
                <c:pt idx="26">
                  <c:v>-10.46900706594238</c:v>
                </c:pt>
                <c:pt idx="27">
                  <c:v>-10.74189759776868</c:v>
                </c:pt>
                <c:pt idx="28">
                  <c:v>-11.00741522590442</c:v>
                </c:pt>
                <c:pt idx="29">
                  <c:v>-11.2657623258997</c:v>
                </c:pt>
                <c:pt idx="30">
                  <c:v>-11.51713491843884</c:v>
                </c:pt>
                <c:pt idx="31">
                  <c:v>-11.7617229648381</c:v>
                </c:pt>
                <c:pt idx="32">
                  <c:v>-11.9997106385497</c:v>
                </c:pt>
                <c:pt idx="33">
                  <c:v>-12.2312765751542</c:v>
                </c:pt>
                <c:pt idx="34">
                  <c:v>-12.45659410354733</c:v>
                </c:pt>
                <c:pt idx="35">
                  <c:v>-12.67583146058155</c:v>
                </c:pt>
                <c:pt idx="36">
                  <c:v>-12.88915199105054</c:v>
                </c:pt>
                <c:pt idx="37">
                  <c:v>-13.09671433460267</c:v>
                </c:pt>
                <c:pt idx="38">
                  <c:v>-13.29867260096103</c:v>
                </c:pt>
                <c:pt idx="39">
                  <c:v>-13.49517655022987</c:v>
                </c:pt>
                <c:pt idx="40">
                  <c:v>-13.6863717316412</c:v>
                </c:pt>
                <c:pt idx="41">
                  <c:v>-13.8723996302142</c:v>
                </c:pt>
                <c:pt idx="42">
                  <c:v>-14.05339780603822</c:v>
                </c:pt>
                <c:pt idx="43">
                  <c:v>-14.22950002600624</c:v>
                </c:pt>
                <c:pt idx="44">
                  <c:v>-14.4008363888238</c:v>
                </c:pt>
                <c:pt idx="45">
                  <c:v>-14.56753344382832</c:v>
                </c:pt>
                <c:pt idx="46">
                  <c:v>-14.7297143041028</c:v>
                </c:pt>
                <c:pt idx="47">
                  <c:v>-14.88749875431108</c:v>
                </c:pt>
                <c:pt idx="48">
                  <c:v>-15.04100335363501</c:v>
                </c:pt>
                <c:pt idx="49">
                  <c:v>-15.19034153417101</c:v>
                </c:pt>
                <c:pt idx="50">
                  <c:v>-15.33562369508127</c:v>
                </c:pt>
                <c:pt idx="51">
                  <c:v>-15.47695729280417</c:v>
                </c:pt>
                <c:pt idx="52">
                  <c:v>-15.61444692759892</c:v>
                </c:pt>
                <c:pt idx="53">
                  <c:v>-15.74819442659737</c:v>
                </c:pt>
                <c:pt idx="54">
                  <c:v>-15.87829892362424</c:v>
                </c:pt>
                <c:pt idx="55">
                  <c:v>-16.00485693597329</c:v>
                </c:pt>
                <c:pt idx="56">
                  <c:v>-16.12796243831235</c:v>
                </c:pt>
                <c:pt idx="57">
                  <c:v>-16.24770693390568</c:v>
                </c:pt>
                <c:pt idx="58">
                  <c:v>-16.36417952327724</c:v>
                </c:pt>
                <c:pt idx="59">
                  <c:v>-16.47746697047546</c:v>
                </c:pt>
                <c:pt idx="60">
                  <c:v>-16.58765376706492</c:v>
                </c:pt>
                <c:pt idx="61">
                  <c:v>-16.69482219396014</c:v>
                </c:pt>
                <c:pt idx="62">
                  <c:v>-16.79905238120682</c:v>
                </c:pt>
                <c:pt idx="63">
                  <c:v>-16.90042236583145</c:v>
                </c:pt>
                <c:pt idx="64">
                  <c:v>-16.99900814783837</c:v>
                </c:pt>
                <c:pt idx="65">
                  <c:v>-17.09488374443936</c:v>
                </c:pt>
                <c:pt idx="66">
                  <c:v>-17.18812124261717</c:v>
                </c:pt>
                <c:pt idx="67">
                  <c:v>-17.27879085007567</c:v>
                </c:pt>
                <c:pt idx="68">
                  <c:v>-17.36696094466583</c:v>
                </c:pt>
                <c:pt idx="69">
                  <c:v>-17.45269812234028</c:v>
                </c:pt>
                <c:pt idx="70">
                  <c:v>-17.53606724371093</c:v>
                </c:pt>
                <c:pt idx="71">
                  <c:v>-17.61713147925252</c:v>
                </c:pt>
                <c:pt idx="72">
                  <c:v>-17.69595235322208</c:v>
                </c:pt>
                <c:pt idx="73">
                  <c:v>-17.7725897863304</c:v>
                </c:pt>
                <c:pt idx="74">
                  <c:v>-17.84710213722497</c:v>
                </c:pt>
                <c:pt idx="75">
                  <c:v>-17.91954624282008</c:v>
                </c:pt>
                <c:pt idx="76">
                  <c:v>-17.98997745752126</c:v>
                </c:pt>
                <c:pt idx="77">
                  <c:v>-18.05844969138498</c:v>
                </c:pt>
                <c:pt idx="78">
                  <c:v>-18.12501544723773</c:v>
                </c:pt>
                <c:pt idx="79">
                  <c:v>-18.18972585681786</c:v>
                </c:pt>
                <c:pt idx="80">
                  <c:v>-18.25263071593962</c:v>
                </c:pt>
                <c:pt idx="81">
                  <c:v>-18.31377851873525</c:v>
                </c:pt>
                <c:pt idx="82">
                  <c:v>-18.3732164909984</c:v>
                </c:pt>
                <c:pt idx="83">
                  <c:v>-18.43099062264901</c:v>
                </c:pt>
                <c:pt idx="84">
                  <c:v>-18.48714569936282</c:v>
                </c:pt>
                <c:pt idx="85">
                  <c:v>-18.54172533337918</c:v>
                </c:pt>
                <c:pt idx="86">
                  <c:v>-18.59477199351113</c:v>
                </c:pt>
                <c:pt idx="87">
                  <c:v>-18.64632703439042</c:v>
                </c:pt>
                <c:pt idx="88">
                  <c:v>-18.69643072496433</c:v>
                </c:pt>
                <c:pt idx="89">
                  <c:v>-18.74512227626269</c:v>
                </c:pt>
                <c:pt idx="90">
                  <c:v>-18.79243986846418</c:v>
                </c:pt>
                <c:pt idx="91">
                  <c:v>-18.83842067726937</c:v>
                </c:pt>
                <c:pt idx="92">
                  <c:v>-18.88310089961533</c:v>
                </c:pt>
                <c:pt idx="93">
                  <c:v>-18.92651577873902</c:v>
                </c:pt>
                <c:pt idx="94">
                  <c:v>-18.96869962860228</c:v>
                </c:pt>
                <c:pt idx="95">
                  <c:v>-19.00968585771329</c:v>
                </c:pt>
                <c:pt idx="96">
                  <c:v>-19.04950699234018</c:v>
                </c:pt>
                <c:pt idx="97">
                  <c:v>-19.08819469915488</c:v>
                </c:pt>
                <c:pt idx="98">
                  <c:v>-19.12577980729088</c:v>
                </c:pt>
                <c:pt idx="99">
                  <c:v>-19.16229232987121</c:v>
                </c:pt>
                <c:pt idx="100">
                  <c:v>-19.1977614849759</c:v>
                </c:pt>
                <c:pt idx="101">
                  <c:v>-19.23221571610406</c:v>
                </c:pt>
                <c:pt idx="102">
                  <c:v>-19.26568271211045</c:v>
                </c:pt>
                <c:pt idx="103">
                  <c:v>-19.29818942665042</c:v>
                </c:pt>
                <c:pt idx="104">
                  <c:v>-19.32976209713888</c:v>
                </c:pt>
                <c:pt idx="105">
                  <c:v>-19.36042626323388</c:v>
                </c:pt>
                <c:pt idx="106">
                  <c:v>-19.39020678485963</c:v>
                </c:pt>
                <c:pt idx="107">
                  <c:v>-19.41912785977638</c:v>
                </c:pt>
                <c:pt idx="108">
                  <c:v>-19.44721304071118</c:v>
                </c:pt>
                <c:pt idx="109">
                  <c:v>-19.47448525206527</c:v>
                </c:pt>
                <c:pt idx="110">
                  <c:v>-19.50096680619504</c:v>
                </c:pt>
                <c:pt idx="111">
                  <c:v>-19.52667941929644</c:v>
                </c:pt>
                <c:pt idx="112">
                  <c:v>-19.55164422687608</c:v>
                </c:pt>
                <c:pt idx="113">
                  <c:v>-19.57588179884874</c:v>
                </c:pt>
                <c:pt idx="114">
                  <c:v>-19.59941215424806</c:v>
                </c:pt>
                <c:pt idx="115">
                  <c:v>-19.62225477557013</c:v>
                </c:pt>
                <c:pt idx="116">
                  <c:v>-19.6444286227561</c:v>
                </c:pt>
                <c:pt idx="117">
                  <c:v>-19.66595214682275</c:v>
                </c:pt>
                <c:pt idx="118">
                  <c:v>-19.68684330315205</c:v>
                </c:pt>
                <c:pt idx="119">
                  <c:v>-19.70711956444347</c:v>
                </c:pt>
              </c:numCache>
            </c:numRef>
          </c:yVal>
          <c:smooth val="0"/>
          <c:extLst xmlns:c16r2="http://schemas.microsoft.com/office/drawing/2015/06/chart">
            <c:ext xmlns:c16="http://schemas.microsoft.com/office/drawing/2014/chart" uri="{C3380CC4-5D6E-409C-BE32-E72D297353CC}">
              <c16:uniqueId val="{00000003-693C-45A7-B7D5-C4D590B929AC}"/>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0.597897663830736</c:v>
                </c:pt>
                <c:pt idx="2">
                  <c:v>-1.099425207278728</c:v>
                </c:pt>
                <c:pt idx="3">
                  <c:v>-1.62702746034961</c:v>
                </c:pt>
                <c:pt idx="4">
                  <c:v>-2.142497605546396</c:v>
                </c:pt>
                <c:pt idx="5">
                  <c:v>-2.645896568250236</c:v>
                </c:pt>
                <c:pt idx="6">
                  <c:v>-3.137311976747696</c:v>
                </c:pt>
                <c:pt idx="7">
                  <c:v>-3.616852530602272</c:v>
                </c:pt>
                <c:pt idx="8">
                  <c:v>-4.08464358888068</c:v>
                </c:pt>
                <c:pt idx="9">
                  <c:v>-4.540823688869295</c:v>
                </c:pt>
                <c:pt idx="10">
                  <c:v>-4.985541789177432</c:v>
                </c:pt>
                <c:pt idx="11">
                  <c:v>-5.418955077360764</c:v>
                </c:pt>
                <c:pt idx="12">
                  <c:v>-5.841227218003268</c:v>
                </c:pt>
                <c:pt idx="13">
                  <c:v>-6.257704145897151</c:v>
                </c:pt>
                <c:pt idx="14">
                  <c:v>-6.66350341262978</c:v>
                </c:pt>
                <c:pt idx="15">
                  <c:v>-7.05876604974128</c:v>
                </c:pt>
                <c:pt idx="16">
                  <c:v>-7.44381129543467</c:v>
                </c:pt>
                <c:pt idx="17">
                  <c:v>-7.818881829157075</c:v>
                </c:pt>
                <c:pt idx="18">
                  <c:v>-8.184212689509868</c:v>
                </c:pt>
                <c:pt idx="19">
                  <c:v>-8.540032191821865</c:v>
                </c:pt>
                <c:pt idx="20">
                  <c:v>-8.886562491039512</c:v>
                </c:pt>
                <c:pt idx="21">
                  <c:v>-9.224020045122641</c:v>
                </c:pt>
                <c:pt idx="22">
                  <c:v>-9.55261599957771</c:v>
                </c:pt>
                <c:pt idx="23">
                  <c:v>-9.87255650870725</c:v>
                </c:pt>
                <c:pt idx="24">
                  <c:v>-10.1840430059342</c:v>
                </c:pt>
                <c:pt idx="25">
                  <c:v>-10.48727243297958</c:v>
                </c:pt>
                <c:pt idx="26">
                  <c:v>-10.78244644015081</c:v>
                </c:pt>
                <c:pt idx="27">
                  <c:v>-11.06975362451</c:v>
                </c:pt>
                <c:pt idx="28">
                  <c:v>-11.34937859013644</c:v>
                </c:pt>
                <c:pt idx="29">
                  <c:v>-11.62150239744892</c:v>
                </c:pt>
                <c:pt idx="30">
                  <c:v>-11.88630252600683</c:v>
                </c:pt>
                <c:pt idx="31">
                  <c:v>-12.1439529502843</c:v>
                </c:pt>
                <c:pt idx="32">
                  <c:v>-12.39462420930226</c:v>
                </c:pt>
                <c:pt idx="33">
                  <c:v>-12.63848347051135</c:v>
                </c:pt>
                <c:pt idx="34">
                  <c:v>-12.87569458895837</c:v>
                </c:pt>
                <c:pt idx="35">
                  <c:v>-13.10641816257362</c:v>
                </c:pt>
                <c:pt idx="36">
                  <c:v>-13.33081158426353</c:v>
                </c:pt>
                <c:pt idx="37">
                  <c:v>-13.54902909139628</c:v>
                </c:pt>
                <c:pt idx="38">
                  <c:v>-13.7612218131444</c:v>
                </c:pt>
                <c:pt idx="39">
                  <c:v>-13.96753783172812</c:v>
                </c:pt>
                <c:pt idx="40">
                  <c:v>-14.16812221085411</c:v>
                </c:pt>
                <c:pt idx="41">
                  <c:v>-14.36311703884644</c:v>
                </c:pt>
                <c:pt idx="42">
                  <c:v>-14.55266147142061</c:v>
                </c:pt>
                <c:pt idx="43">
                  <c:v>-14.73689177344158</c:v>
                </c:pt>
                <c:pt idx="44">
                  <c:v>-14.9159413600396</c:v>
                </c:pt>
                <c:pt idx="45">
                  <c:v>-15.08994083721382</c:v>
                </c:pt>
                <c:pt idx="46">
                  <c:v>-15.25901804204727</c:v>
                </c:pt>
                <c:pt idx="47">
                  <c:v>-15.42329808261206</c:v>
                </c:pt>
                <c:pt idx="48">
                  <c:v>-15.58290337762946</c:v>
                </c:pt>
                <c:pt idx="49">
                  <c:v>-15.73795369596633</c:v>
                </c:pt>
                <c:pt idx="50">
                  <c:v>-15.8885661959746</c:v>
                </c:pt>
                <c:pt idx="51">
                  <c:v>-16.03485546473825</c:v>
                </c:pt>
                <c:pt idx="52">
                  <c:v>-16.17693355725555</c:v>
                </c:pt>
                <c:pt idx="53">
                  <c:v>-16.3149100355356</c:v>
                </c:pt>
                <c:pt idx="54">
                  <c:v>-16.44889200761713</c:v>
                </c:pt>
                <c:pt idx="55">
                  <c:v>-16.57898416655166</c:v>
                </c:pt>
                <c:pt idx="56">
                  <c:v>-16.70528882931308</c:v>
                </c:pt>
                <c:pt idx="57">
                  <c:v>-16.82790597564554</c:v>
                </c:pt>
                <c:pt idx="58">
                  <c:v>-16.9469332868407</c:v>
                </c:pt>
                <c:pt idx="59">
                  <c:v>-17.06246618442378</c:v>
                </c:pt>
                <c:pt idx="60">
                  <c:v>-17.17459786874565</c:v>
                </c:pt>
                <c:pt idx="61">
                  <c:v>-17.28341935745084</c:v>
                </c:pt>
                <c:pt idx="62">
                  <c:v>-17.38901952382366</c:v>
                </c:pt>
                <c:pt idx="63">
                  <c:v>-17.4914851349713</c:v>
                </c:pt>
                <c:pt idx="64">
                  <c:v>-17.59090088985431</c:v>
                </c:pt>
                <c:pt idx="65">
                  <c:v>-17.68734945711799</c:v>
                </c:pt>
                <c:pt idx="66">
                  <c:v>-17.78091151272018</c:v>
                </c:pt>
                <c:pt idx="67">
                  <c:v>-17.87166577734388</c:v>
                </c:pt>
                <c:pt idx="68">
                  <c:v>-17.9596890535547</c:v>
                </c:pt>
                <c:pt idx="69">
                  <c:v>-18.04505626270429</c:v>
                </c:pt>
                <c:pt idx="70">
                  <c:v>-18.1278404815587</c:v>
                </c:pt>
                <c:pt idx="71">
                  <c:v>-18.20811297861906</c:v>
                </c:pt>
                <c:pt idx="72">
                  <c:v>-18.28594325014658</c:v>
                </c:pt>
                <c:pt idx="73">
                  <c:v>-18.361399055844</c:v>
                </c:pt>
                <c:pt idx="74">
                  <c:v>-18.4345464542032</c:v>
                </c:pt>
                <c:pt idx="75">
                  <c:v>-18.50544983749478</c:v>
                </c:pt>
                <c:pt idx="76">
                  <c:v>-18.57417196638448</c:v>
                </c:pt>
                <c:pt idx="77">
                  <c:v>-18.64077400416522</c:v>
                </c:pt>
                <c:pt idx="78">
                  <c:v>-18.70531555059778</c:v>
                </c:pt>
                <c:pt idx="79">
                  <c:v>-18.76785467534251</c:v>
                </c:pt>
                <c:pt idx="80">
                  <c:v>-18.82844795097276</c:v>
                </c:pt>
                <c:pt idx="81">
                  <c:v>-18.8871504855706</c:v>
                </c:pt>
                <c:pt idx="82">
                  <c:v>-18.94401595487534</c:v>
                </c:pt>
                <c:pt idx="83">
                  <c:v>-18.99909663399922</c:v>
                </c:pt>
                <c:pt idx="84">
                  <c:v>-19.0524434287006</c:v>
                </c:pt>
                <c:pt idx="85">
                  <c:v>-19.10410590618017</c:v>
                </c:pt>
                <c:pt idx="86">
                  <c:v>-19.15413232544256</c:v>
                </c:pt>
                <c:pt idx="87">
                  <c:v>-19.20256966717557</c:v>
                </c:pt>
                <c:pt idx="88">
                  <c:v>-19.24946366316635</c:v>
                </c:pt>
                <c:pt idx="89">
                  <c:v>-19.29485882524841</c:v>
                </c:pt>
                <c:pt idx="90">
                  <c:v>-19.33879847377148</c:v>
                </c:pt>
                <c:pt idx="91">
                  <c:v>-19.38132476559053</c:v>
                </c:pt>
                <c:pt idx="92">
                  <c:v>-19.42247872158691</c:v>
                </c:pt>
                <c:pt idx="93">
                  <c:v>-19.46230025370252</c:v>
                </c:pt>
                <c:pt idx="94">
                  <c:v>-19.50082819149793</c:v>
                </c:pt>
                <c:pt idx="95">
                  <c:v>-19.53810030823593</c:v>
                </c:pt>
                <c:pt idx="96">
                  <c:v>-19.57415334648135</c:v>
                </c:pt>
                <c:pt idx="97">
                  <c:v>-19.60902304322462</c:v>
                </c:pt>
                <c:pt idx="98">
                  <c:v>-19.64274415454429</c:v>
                </c:pt>
                <c:pt idx="99">
                  <c:v>-19.67535047977435</c:v>
                </c:pt>
                <c:pt idx="100">
                  <c:v>-19.70687488522367</c:v>
                </c:pt>
                <c:pt idx="101">
                  <c:v>-19.73734932741058</c:v>
                </c:pt>
                <c:pt idx="102">
                  <c:v>-19.76680487585213</c:v>
                </c:pt>
                <c:pt idx="103">
                  <c:v>-19.79527173537849</c:v>
                </c:pt>
                <c:pt idx="104">
                  <c:v>-19.82277926799475</c:v>
                </c:pt>
                <c:pt idx="105">
                  <c:v>-19.84935601429654</c:v>
                </c:pt>
                <c:pt idx="106">
                  <c:v>-19.87502971443087</c:v>
                </c:pt>
                <c:pt idx="107">
                  <c:v>-19.89982732862178</c:v>
                </c:pt>
                <c:pt idx="108">
                  <c:v>-19.92377505724676</c:v>
                </c:pt>
                <c:pt idx="109">
                  <c:v>-19.94689836049383</c:v>
                </c:pt>
                <c:pt idx="110">
                  <c:v>-19.96922197757968</c:v>
                </c:pt>
                <c:pt idx="111">
                  <c:v>-19.99076994555298</c:v>
                </c:pt>
                <c:pt idx="112">
                  <c:v>-20.01156561767357</c:v>
                </c:pt>
                <c:pt idx="113">
                  <c:v>-20.03163168139031</c:v>
                </c:pt>
                <c:pt idx="114">
                  <c:v>-20.05099017590351</c:v>
                </c:pt>
                <c:pt idx="115">
                  <c:v>-20.06966250933601</c:v>
                </c:pt>
                <c:pt idx="116">
                  <c:v>-20.08766947550498</c:v>
                </c:pt>
                <c:pt idx="117">
                  <c:v>-20.10503127031211</c:v>
                </c:pt>
                <c:pt idx="118">
                  <c:v>-20.12176750774438</c:v>
                </c:pt>
                <c:pt idx="119">
                  <c:v>-20.1378972355119</c:v>
                </c:pt>
              </c:numCache>
            </c:numRef>
          </c:yVal>
          <c:smooth val="0"/>
          <c:extLst xmlns:c16r2="http://schemas.microsoft.com/office/drawing/2015/06/chart">
            <c:ext xmlns:c16="http://schemas.microsoft.com/office/drawing/2014/chart" uri="{C3380CC4-5D6E-409C-BE32-E72D297353CC}">
              <c16:uniqueId val="{00000004-693C-45A7-B7D5-C4D590B929AC}"/>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0.536149857763121</c:v>
                </c:pt>
                <c:pt idx="2">
                  <c:v>-1.053745402268532</c:v>
                </c:pt>
                <c:pt idx="3">
                  <c:v>-1.553238038299696</c:v>
                </c:pt>
                <c:pt idx="4">
                  <c:v>-2.035100654903545</c:v>
                </c:pt>
                <c:pt idx="5">
                  <c:v>-2.499816880165778</c:v>
                </c:pt>
                <c:pt idx="6">
                  <c:v>-2.947874994597669</c:v>
                </c:pt>
                <c:pt idx="7">
                  <c:v>-3.379763338030443</c:v>
                </c:pt>
                <c:pt idx="8">
                  <c:v>-3.795966862043315</c:v>
                </c:pt>
                <c:pt idx="9">
                  <c:v>-4.196964566516866</c:v>
                </c:pt>
                <c:pt idx="10">
                  <c:v>-4.58322761776708</c:v>
                </c:pt>
                <c:pt idx="11">
                  <c:v>-4.955217991297331</c:v>
                </c:pt>
                <c:pt idx="12">
                  <c:v>-5.313387517638136</c:v>
                </c:pt>
                <c:pt idx="13">
                  <c:v>-5.664463838285139</c:v>
                </c:pt>
                <c:pt idx="14">
                  <c:v>-6.002237572393142</c:v>
                </c:pt>
                <c:pt idx="15">
                  <c:v>-6.327293772121948</c:v>
                </c:pt>
                <c:pt idx="16">
                  <c:v>-6.640143885294946</c:v>
                </c:pt>
                <c:pt idx="17">
                  <c:v>-6.94126793512374</c:v>
                </c:pt>
                <c:pt idx="18">
                  <c:v>-7.231118634240146</c:v>
                </c:pt>
                <c:pt idx="19">
                  <c:v>-7.510124591216925</c:v>
                </c:pt>
                <c:pt idx="20">
                  <c:v>-7.77869291925913</c:v>
                </c:pt>
                <c:pt idx="21">
                  <c:v>-8.037211374717463</c:v>
                </c:pt>
                <c:pt idx="22">
                  <c:v>-8.286050124504518</c:v>
                </c:pt>
                <c:pt idx="23">
                  <c:v>-8.52556321980752</c:v>
                </c:pt>
                <c:pt idx="24">
                  <c:v>-8.75608983658958</c:v>
                </c:pt>
                <c:pt idx="25">
                  <c:v>-8.977955330177337</c:v>
                </c:pt>
                <c:pt idx="26">
                  <c:v>-9.191480181484165</c:v>
                </c:pt>
                <c:pt idx="27">
                  <c:v>-9.396964108001157</c:v>
                </c:pt>
                <c:pt idx="28">
                  <c:v>-9.59469563584844</c:v>
                </c:pt>
                <c:pt idx="29">
                  <c:v>-9.78495265167794</c:v>
                </c:pt>
                <c:pt idx="30">
                  <c:v>-9.968002912217116</c:v>
                </c:pt>
                <c:pt idx="31">
                  <c:v>-10.14410450735477</c:v>
                </c:pt>
                <c:pt idx="32">
                  <c:v>-10.31350628380164</c:v>
                </c:pt>
                <c:pt idx="33">
                  <c:v>-10.47644823547125</c:v>
                </c:pt>
                <c:pt idx="34">
                  <c:v>-10.63316186551219</c:v>
                </c:pt>
                <c:pt idx="35">
                  <c:v>-10.78387052397284</c:v>
                </c:pt>
                <c:pt idx="36">
                  <c:v>-10.92878972427184</c:v>
                </c:pt>
                <c:pt idx="37">
                  <c:v>-11.06812744111039</c:v>
                </c:pt>
                <c:pt idx="38">
                  <c:v>-11.20208439194221</c:v>
                </c:pt>
                <c:pt idx="39">
                  <c:v>-11.3308543140197</c:v>
                </c:pt>
                <c:pt idx="40">
                  <c:v>-11.4546242067413</c:v>
                </c:pt>
                <c:pt idx="41">
                  <c:v>-11.57357457359285</c:v>
                </c:pt>
                <c:pt idx="42">
                  <c:v>-11.68787965306547</c:v>
                </c:pt>
                <c:pt idx="43">
                  <c:v>-11.7977076394302</c:v>
                </c:pt>
                <c:pt idx="44">
                  <c:v>-11.90322089412007</c:v>
                </c:pt>
                <c:pt idx="45">
                  <c:v>-12.0045761484064</c:v>
                </c:pt>
                <c:pt idx="46">
                  <c:v>-12.10192469793128</c:v>
                </c:pt>
                <c:pt idx="47">
                  <c:v>-12.19541258960294</c:v>
                </c:pt>
                <c:pt idx="48">
                  <c:v>-12.28518080132835</c:v>
                </c:pt>
                <c:pt idx="49">
                  <c:v>-12.37136541496147</c:v>
                </c:pt>
                <c:pt idx="50">
                  <c:v>-12.45409778285352</c:v>
                </c:pt>
                <c:pt idx="51">
                  <c:v>-12.53350468831786</c:v>
                </c:pt>
                <c:pt idx="52">
                  <c:v>-12.60970850032891</c:v>
                </c:pt>
                <c:pt idx="53">
                  <c:v>-12.68282732270745</c:v>
                </c:pt>
                <c:pt idx="54">
                  <c:v>-12.75297513805162</c:v>
                </c:pt>
                <c:pt idx="55">
                  <c:v>-12.82026194664991</c:v>
                </c:pt>
                <c:pt idx="56">
                  <c:v>-12.88479390059888</c:v>
                </c:pt>
                <c:pt idx="57">
                  <c:v>-12.94667343331798</c:v>
                </c:pt>
                <c:pt idx="58">
                  <c:v>-13.00599938465325</c:v>
                </c:pt>
                <c:pt idx="59">
                  <c:v>-13.06286712175483</c:v>
                </c:pt>
                <c:pt idx="60">
                  <c:v>-13.11736865588091</c:v>
                </c:pt>
                <c:pt idx="61">
                  <c:v>-13.1695927552919</c:v>
                </c:pt>
                <c:pt idx="62">
                  <c:v>-13.2196250543841</c:v>
                </c:pt>
                <c:pt idx="63">
                  <c:v>-13.26754815919958</c:v>
                </c:pt>
                <c:pt idx="64">
                  <c:v>-13.31344174944047</c:v>
                </c:pt>
                <c:pt idx="65">
                  <c:v>-13.35738267712554</c:v>
                </c:pt>
                <c:pt idx="66">
                  <c:v>-13.399445061998</c:v>
                </c:pt>
                <c:pt idx="67">
                  <c:v>-13.43970038379734</c:v>
                </c:pt>
                <c:pt idx="68">
                  <c:v>-13.4782175715161</c:v>
                </c:pt>
                <c:pt idx="69">
                  <c:v>-13.51506308972876</c:v>
                </c:pt>
                <c:pt idx="70">
                  <c:v>-13.55030102210981</c:v>
                </c:pt>
                <c:pt idx="71">
                  <c:v>-13.58399315221777</c:v>
                </c:pt>
                <c:pt idx="72">
                  <c:v>-13.61619904165173</c:v>
                </c:pt>
                <c:pt idx="73">
                  <c:v>-13.64697610565577</c:v>
                </c:pt>
                <c:pt idx="74">
                  <c:v>-13.67637968626559</c:v>
                </c:pt>
                <c:pt idx="75">
                  <c:v>-13.70446312306581</c:v>
                </c:pt>
                <c:pt idx="76">
                  <c:v>-13.73127782165261</c:v>
                </c:pt>
                <c:pt idx="77">
                  <c:v>-13.75687331985159</c:v>
                </c:pt>
                <c:pt idx="78">
                  <c:v>-13.78129735178891</c:v>
                </c:pt>
                <c:pt idx="79">
                  <c:v>-13.80459590987016</c:v>
                </c:pt>
                <c:pt idx="80">
                  <c:v>-13.82681330473065</c:v>
                </c:pt>
                <c:pt idx="81">
                  <c:v>-13.84799222323318</c:v>
                </c:pt>
                <c:pt idx="82">
                  <c:v>-13.86817378456908</c:v>
                </c:pt>
                <c:pt idx="83">
                  <c:v>-13.8873975945187</c:v>
                </c:pt>
                <c:pt idx="84">
                  <c:v>-13.90570179793895</c:v>
                </c:pt>
                <c:pt idx="85">
                  <c:v>-13.92312312952458</c:v>
                </c:pt>
                <c:pt idx="86">
                  <c:v>-13.9396969629047</c:v>
                </c:pt>
                <c:pt idx="87">
                  <c:v>-13.9554573581222</c:v>
                </c:pt>
                <c:pt idx="88">
                  <c:v>-13.9704371075468</c:v>
                </c:pt>
                <c:pt idx="89">
                  <c:v>-13.98466778027705</c:v>
                </c:pt>
                <c:pt idx="90">
                  <c:v>-13.99817976506961</c:v>
                </c:pt>
                <c:pt idx="91">
                  <c:v>-14.01100231185183</c:v>
                </c:pt>
                <c:pt idx="92">
                  <c:v>-14.02316357185418</c:v>
                </c:pt>
                <c:pt idx="93">
                  <c:v>-14.03469063640432</c:v>
                </c:pt>
                <c:pt idx="94">
                  <c:v>-14.0456095744421</c:v>
                </c:pt>
                <c:pt idx="95">
                  <c:v>-14.0559454687691</c:v>
                </c:pt>
                <c:pt idx="96">
                  <c:v>-14.06572245109624</c:v>
                </c:pt>
                <c:pt idx="97">
                  <c:v>-14.07496373591016</c:v>
                </c:pt>
                <c:pt idx="98">
                  <c:v>-14.08369165321528</c:v>
                </c:pt>
                <c:pt idx="99">
                  <c:v>-14.09192768015669</c:v>
                </c:pt>
                <c:pt idx="100">
                  <c:v>-14.09969247159552</c:v>
                </c:pt>
                <c:pt idx="101">
                  <c:v>-14.1070058896412</c:v>
                </c:pt>
                <c:pt idx="102">
                  <c:v>-14.1138870321886</c:v>
                </c:pt>
                <c:pt idx="103">
                  <c:v>-14.12035426048601</c:v>
                </c:pt>
                <c:pt idx="104">
                  <c:v>-14.12642522576857</c:v>
                </c:pt>
                <c:pt idx="105">
                  <c:v>-14.13211689498166</c:v>
                </c:pt>
                <c:pt idx="106">
                  <c:v>-14.13744557562973</c:v>
                </c:pt>
                <c:pt idx="107">
                  <c:v>-14.14242693977735</c:v>
                </c:pt>
                <c:pt idx="108">
                  <c:v>-14.1470760472173</c:v>
                </c:pt>
                <c:pt idx="109">
                  <c:v>-14.15140736785906</c:v>
                </c:pt>
                <c:pt idx="110">
                  <c:v>-14.15543480333235</c:v>
                </c:pt>
                <c:pt idx="111">
                  <c:v>-14.15917170785406</c:v>
                </c:pt>
                <c:pt idx="112">
                  <c:v>-14.16263090837015</c:v>
                </c:pt>
                <c:pt idx="113">
                  <c:v>-14.16582472400228</c:v>
                </c:pt>
                <c:pt idx="114">
                  <c:v>-14.16876498481633</c:v>
                </c:pt>
                <c:pt idx="115">
                  <c:v>-14.1714630499398</c:v>
                </c:pt>
                <c:pt idx="116">
                  <c:v>-14.17392982504907</c:v>
                </c:pt>
                <c:pt idx="117">
                  <c:v>-14.17617577923943</c:v>
                </c:pt>
                <c:pt idx="118">
                  <c:v>-14.17821096131343</c:v>
                </c:pt>
                <c:pt idx="119">
                  <c:v>-14.18004501548808</c:v>
                </c:pt>
              </c:numCache>
            </c:numRef>
          </c:yVal>
          <c:smooth val="0"/>
          <c:extLst xmlns:c16r2="http://schemas.microsoft.com/office/drawing/2015/06/chart">
            <c:ext xmlns:c16="http://schemas.microsoft.com/office/drawing/2014/chart" uri="{C3380CC4-5D6E-409C-BE32-E72D297353CC}">
              <c16:uniqueId val="{00000005-693C-45A7-B7D5-C4D590B929AC}"/>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0.536149857763576</c:v>
                </c:pt>
                <c:pt idx="2">
                  <c:v>-1.059806301016806</c:v>
                </c:pt>
                <c:pt idx="3">
                  <c:v>-1.570975878559011</c:v>
                </c:pt>
                <c:pt idx="4">
                  <c:v>-2.069720756564493</c:v>
                </c:pt>
                <c:pt idx="5">
                  <c:v>-2.556142509235086</c:v>
                </c:pt>
                <c:pt idx="6">
                  <c:v>-3.030372636745369</c:v>
                </c:pt>
                <c:pt idx="7">
                  <c:v>-3.492565225421458</c:v>
                </c:pt>
                <c:pt idx="8">
                  <c:v>-3.942891256523808</c:v>
                </c:pt>
                <c:pt idx="9">
                  <c:v>-4.381534192942808</c:v>
                </c:pt>
                <c:pt idx="10">
                  <c:v>-4.808686556381367</c:v>
                </c:pt>
                <c:pt idx="11">
                  <c:v>-5.224547272134235</c:v>
                </c:pt>
                <c:pt idx="12">
                  <c:v>-5.629319608682635</c:v>
                </c:pt>
                <c:pt idx="13">
                  <c:v>-6.029496179315629</c:v>
                </c:pt>
                <c:pt idx="14">
                  <c:v>-6.418932582974548</c:v>
                </c:pt>
                <c:pt idx="15">
                  <c:v>-6.797971371267716</c:v>
                </c:pt>
                <c:pt idx="16">
                  <c:v>-7.166904812686589</c:v>
                </c:pt>
                <c:pt idx="17">
                  <c:v>-7.526012147367735</c:v>
                </c:pt>
                <c:pt idx="18">
                  <c:v>-7.875561021307021</c:v>
                </c:pt>
                <c:pt idx="19">
                  <c:v>-8.215808569116461</c:v>
                </c:pt>
                <c:pt idx="20">
                  <c:v>-8.547002326825117</c:v>
                </c:pt>
                <c:pt idx="21">
                  <c:v>-8.86938100747875</c:v>
                </c:pt>
                <c:pt idx="22">
                  <c:v>-9.183175165058065</c:v>
                </c:pt>
                <c:pt idx="23">
                  <c:v>-9.488607766993698</c:v>
                </c:pt>
                <c:pt idx="24">
                  <c:v>-9.7858946914896</c:v>
                </c:pt>
                <c:pt idx="25">
                  <c:v>-10.07524516259627</c:v>
                </c:pt>
                <c:pt idx="26">
                  <c:v>-10.35687305757983</c:v>
                </c:pt>
                <c:pt idx="27">
                  <c:v>-10.63097511428668</c:v>
                </c:pt>
                <c:pt idx="28">
                  <c:v>-10.89774274905858</c:v>
                </c:pt>
                <c:pt idx="29">
                  <c:v>-11.15736224687566</c:v>
                </c:pt>
                <c:pt idx="30">
                  <c:v>-11.41001497011484</c:v>
                </c:pt>
                <c:pt idx="31">
                  <c:v>-11.65587755039587</c:v>
                </c:pt>
                <c:pt idx="32">
                  <c:v>-11.8951220649965</c:v>
                </c:pt>
                <c:pt idx="33">
                  <c:v>-12.12791619976383</c:v>
                </c:pt>
                <c:pt idx="34">
                  <c:v>-12.35442340011377</c:v>
                </c:pt>
                <c:pt idx="35">
                  <c:v>-12.57480301152418</c:v>
                </c:pt>
                <c:pt idx="36">
                  <c:v>-12.78921041067292</c:v>
                </c:pt>
                <c:pt idx="37">
                  <c:v>-12.9977971282658</c:v>
                </c:pt>
                <c:pt idx="38">
                  <c:v>-13.20071096442734</c:v>
                </c:pt>
                <c:pt idx="39">
                  <c:v>-13.39809611634882</c:v>
                </c:pt>
                <c:pt idx="40">
                  <c:v>-13.59009326127261</c:v>
                </c:pt>
                <c:pt idx="41">
                  <c:v>-13.77683965448364</c:v>
                </c:pt>
                <c:pt idx="42">
                  <c:v>-13.95846922225633</c:v>
                </c:pt>
                <c:pt idx="43">
                  <c:v>-14.13511265026887</c:v>
                </c:pt>
                <c:pt idx="44">
                  <c:v>-14.3068974679029</c:v>
                </c:pt>
                <c:pt idx="45">
                  <c:v>-14.4739481288084</c:v>
                </c:pt>
                <c:pt idx="46">
                  <c:v>-14.6363860880499</c:v>
                </c:pt>
                <c:pt idx="47">
                  <c:v>-14.79432987613131</c:v>
                </c:pt>
                <c:pt idx="48">
                  <c:v>-14.94789517015874</c:v>
                </c:pt>
                <c:pt idx="49">
                  <c:v>-15.09719486237918</c:v>
                </c:pt>
                <c:pt idx="50">
                  <c:v>-15.24233912628142</c:v>
                </c:pt>
                <c:pt idx="51">
                  <c:v>-15.3834354804776</c:v>
                </c:pt>
                <c:pt idx="52">
                  <c:v>-15.5205888505293</c:v>
                </c:pt>
                <c:pt idx="53">
                  <c:v>-15.65390162882136</c:v>
                </c:pt>
                <c:pt idx="54">
                  <c:v>-15.78347373264091</c:v>
                </c:pt>
                <c:pt idx="55">
                  <c:v>-15.90940266059215</c:v>
                </c:pt>
                <c:pt idx="56">
                  <c:v>-16.03178354743295</c:v>
                </c:pt>
                <c:pt idx="57">
                  <c:v>-16.15070921745131</c:v>
                </c:pt>
                <c:pt idx="58">
                  <c:v>-16.26627023645437</c:v>
                </c:pt>
                <c:pt idx="59">
                  <c:v>-16.37855496244788</c:v>
                </c:pt>
                <c:pt idx="60">
                  <c:v>-16.4876495950848</c:v>
                </c:pt>
                <c:pt idx="61">
                  <c:v>-16.59363822393038</c:v>
                </c:pt>
                <c:pt idx="62">
                  <c:v>-16.69660287561487</c:v>
                </c:pt>
                <c:pt idx="63">
                  <c:v>-16.79662355991491</c:v>
                </c:pt>
                <c:pt idx="64">
                  <c:v>-16.89377831481647</c:v>
                </c:pt>
                <c:pt idx="65">
                  <c:v>-16.98814325059242</c:v>
                </c:pt>
                <c:pt idx="66">
                  <c:v>-17.07979259294072</c:v>
                </c:pt>
                <c:pt idx="67">
                  <c:v>-17.16879872521145</c:v>
                </c:pt>
                <c:pt idx="68">
                  <c:v>-17.25523222975744</c:v>
                </c:pt>
                <c:pt idx="69">
                  <c:v>-17.33916192843481</c:v>
                </c:pt>
                <c:pt idx="70">
                  <c:v>-17.42065492227675</c:v>
                </c:pt>
                <c:pt idx="71">
                  <c:v>-17.49977663036793</c:v>
                </c:pt>
                <c:pt idx="72">
                  <c:v>-17.57659082794135</c:v>
                </c:pt>
                <c:pt idx="73">
                  <c:v>-17.65115968371128</c:v>
                </c:pt>
                <c:pt idx="74">
                  <c:v>-17.72354379647231</c:v>
                </c:pt>
                <c:pt idx="75">
                  <c:v>-17.79380223096268</c:v>
                </c:pt>
                <c:pt idx="76">
                  <c:v>-17.86199255303131</c:v>
                </c:pt>
                <c:pt idx="77">
                  <c:v>-17.92817086410059</c:v>
                </c:pt>
                <c:pt idx="78">
                  <c:v>-17.99239183495865</c:v>
                </c:pt>
                <c:pt idx="79">
                  <c:v>-18.05470873887339</c:v>
                </c:pt>
                <c:pt idx="80">
                  <c:v>-18.11517348406028</c:v>
                </c:pt>
                <c:pt idx="81">
                  <c:v>-18.17383664550562</c:v>
                </c:pt>
                <c:pt idx="82">
                  <c:v>-18.23074749615489</c:v>
                </c:pt>
                <c:pt idx="83">
                  <c:v>-18.28595403747795</c:v>
                </c:pt>
                <c:pt idx="84">
                  <c:v>-18.33950302942685</c:v>
                </c:pt>
                <c:pt idx="85">
                  <c:v>-18.39144001979912</c:v>
                </c:pt>
                <c:pt idx="86">
                  <c:v>-18.44180937298232</c:v>
                </c:pt>
                <c:pt idx="87">
                  <c:v>-18.49065429815391</c:v>
                </c:pt>
                <c:pt idx="88">
                  <c:v>-18.53801687687632</c:v>
                </c:pt>
                <c:pt idx="89">
                  <c:v>-18.58393809014228</c:v>
                </c:pt>
                <c:pt idx="90">
                  <c:v>-18.6284578448608</c:v>
                </c:pt>
                <c:pt idx="91">
                  <c:v>-18.67161499979352</c:v>
                </c:pt>
                <c:pt idx="92">
                  <c:v>-18.71344739096022</c:v>
                </c:pt>
                <c:pt idx="93">
                  <c:v>-18.75399185649553</c:v>
                </c:pt>
                <c:pt idx="94">
                  <c:v>-18.79328426100756</c:v>
                </c:pt>
                <c:pt idx="95">
                  <c:v>-18.83135951939835</c:v>
                </c:pt>
                <c:pt idx="96">
                  <c:v>-18.8682516201925</c:v>
                </c:pt>
                <c:pt idx="97">
                  <c:v>-18.90399364836182</c:v>
                </c:pt>
                <c:pt idx="98">
                  <c:v>-18.93861780766508</c:v>
                </c:pt>
                <c:pt idx="99">
                  <c:v>-18.97215544249025</c:v>
                </c:pt>
                <c:pt idx="100">
                  <c:v>-19.00463705923971</c:v>
                </c:pt>
                <c:pt idx="101">
                  <c:v>-19.0360923472365</c:v>
                </c:pt>
                <c:pt idx="102">
                  <c:v>-19.06655019917207</c:v>
                </c:pt>
                <c:pt idx="103">
                  <c:v>-19.09603873110791</c:v>
                </c:pt>
                <c:pt idx="104">
                  <c:v>-19.12458530202753</c:v>
                </c:pt>
                <c:pt idx="105">
                  <c:v>-19.15221653294928</c:v>
                </c:pt>
                <c:pt idx="106">
                  <c:v>-19.1789583256184</c:v>
                </c:pt>
                <c:pt idx="107">
                  <c:v>-19.20483588076718</c:v>
                </c:pt>
                <c:pt idx="108">
                  <c:v>-19.22987371596946</c:v>
                </c:pt>
                <c:pt idx="109">
                  <c:v>-19.25409568307646</c:v>
                </c:pt>
                <c:pt idx="110">
                  <c:v>-19.27752498527138</c:v>
                </c:pt>
                <c:pt idx="111">
                  <c:v>-19.3001841937089</c:v>
                </c:pt>
                <c:pt idx="112">
                  <c:v>-19.32209526378369</c:v>
                </c:pt>
                <c:pt idx="113">
                  <c:v>-19.3432795510214</c:v>
                </c:pt>
                <c:pt idx="114">
                  <c:v>-19.36375782659002</c:v>
                </c:pt>
                <c:pt idx="115">
                  <c:v>-19.38355029244644</c:v>
                </c:pt>
                <c:pt idx="116">
                  <c:v>-19.40267659614256</c:v>
                </c:pt>
                <c:pt idx="117">
                  <c:v>-19.42115584525664</c:v>
                </c:pt>
                <c:pt idx="118">
                  <c:v>-19.43900662150099</c:v>
                </c:pt>
                <c:pt idx="119">
                  <c:v>-19.45624699448217</c:v>
                </c:pt>
              </c:numCache>
            </c:numRef>
          </c:yVal>
          <c:smooth val="0"/>
          <c:extLst xmlns:c16r2="http://schemas.microsoft.com/office/drawing/2015/06/chart">
            <c:ext xmlns:c16="http://schemas.microsoft.com/office/drawing/2014/chart" uri="{C3380CC4-5D6E-409C-BE32-E72D297353CC}">
              <c16:uniqueId val="{00000006-693C-45A7-B7D5-C4D590B929AC}"/>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0.268074928881788</c:v>
                </c:pt>
                <c:pt idx="2">
                  <c:v>-0.529734342695065</c:v>
                </c:pt>
                <c:pt idx="3">
                  <c:v>-0.785021199379116</c:v>
                </c:pt>
                <c:pt idx="4">
                  <c:v>-1.033996831595232</c:v>
                </c:pt>
                <c:pt idx="5">
                  <c:v>-1.276735475025362</c:v>
                </c:pt>
                <c:pt idx="6">
                  <c:v>-1.513321071409791</c:v>
                </c:pt>
                <c:pt idx="7">
                  <c:v>-1.743844790064713</c:v>
                </c:pt>
                <c:pt idx="8">
                  <c:v>-1.968403102591765</c:v>
                </c:pt>
                <c:pt idx="9">
                  <c:v>-2.187096286702853</c:v>
                </c:pt>
                <c:pt idx="10">
                  <c:v>-2.400027262973253</c:v>
                </c:pt>
                <c:pt idx="11">
                  <c:v>-2.607300689884823</c:v>
                </c:pt>
                <c:pt idx="12">
                  <c:v>-2.80902225932232</c:v>
                </c:pt>
                <c:pt idx="13">
                  <c:v>-3.00844144822122</c:v>
                </c:pt>
                <c:pt idx="14">
                  <c:v>-3.202487475470207</c:v>
                </c:pt>
                <c:pt idx="15">
                  <c:v>-3.391335750934331</c:v>
                </c:pt>
                <c:pt idx="16">
                  <c:v>-3.575135741289841</c:v>
                </c:pt>
                <c:pt idx="17">
                  <c:v>-3.754029627227737</c:v>
                </c:pt>
                <c:pt idx="18">
                  <c:v>-3.92815320700288</c:v>
                </c:pt>
                <c:pt idx="19">
                  <c:v>-4.097636580096378</c:v>
                </c:pt>
                <c:pt idx="20">
                  <c:v>-4.262604711347421</c:v>
                </c:pt>
                <c:pt idx="21">
                  <c:v>-4.423177900005157</c:v>
                </c:pt>
                <c:pt idx="22">
                  <c:v>-4.57947217274409</c:v>
                </c:pt>
                <c:pt idx="23">
                  <c:v>-4.73159961555848</c:v>
                </c:pt>
                <c:pt idx="24">
                  <c:v>-4.87966865636804</c:v>
                </c:pt>
                <c:pt idx="25">
                  <c:v>-5.023784307639451</c:v>
                </c:pt>
                <c:pt idx="26">
                  <c:v>-5.164053840235661</c:v>
                </c:pt>
                <c:pt idx="27">
                  <c:v>-5.300575912928465</c:v>
                </c:pt>
                <c:pt idx="28">
                  <c:v>-5.43344647996014</c:v>
                </c:pt>
                <c:pt idx="29">
                  <c:v>-5.562758892364854</c:v>
                </c:pt>
                <c:pt idx="30">
                  <c:v>-5.688604006821606</c:v>
                </c:pt>
                <c:pt idx="31">
                  <c:v>-5.811070284746393</c:v>
                </c:pt>
                <c:pt idx="32">
                  <c:v>-5.93024388275421</c:v>
                </c:pt>
                <c:pt idx="33">
                  <c:v>-6.04620873570139</c:v>
                </c:pt>
                <c:pt idx="34">
                  <c:v>-6.159046633361185</c:v>
                </c:pt>
                <c:pt idx="35">
                  <c:v>-6.268837291527435</c:v>
                </c:pt>
                <c:pt idx="36">
                  <c:v>-6.375658418281318</c:v>
                </c:pt>
                <c:pt idx="37">
                  <c:v>-6.479585775998884</c:v>
                </c:pt>
                <c:pt idx="38">
                  <c:v>-6.580693239593984</c:v>
                </c:pt>
                <c:pt idx="39">
                  <c:v>-6.679052860896466</c:v>
                </c:pt>
                <c:pt idx="40">
                  <c:v>-6.774734910748066</c:v>
                </c:pt>
                <c:pt idx="41">
                  <c:v>-6.867807928602128</c:v>
                </c:pt>
                <c:pt idx="42">
                  <c:v>-6.958338769621832</c:v>
                </c:pt>
                <c:pt idx="43">
                  <c:v>-7.046392649573363</c:v>
                </c:pt>
                <c:pt idx="44">
                  <c:v>-7.132033187700472</c:v>
                </c:pt>
                <c:pt idx="45">
                  <c:v>-7.215322447761082</c:v>
                </c:pt>
                <c:pt idx="46">
                  <c:v>-7.296320977402956</c:v>
                </c:pt>
                <c:pt idx="47">
                  <c:v>-7.375087846003185</c:v>
                </c:pt>
                <c:pt idx="48">
                  <c:v>-7.451680681106381</c:v>
                </c:pt>
                <c:pt idx="49">
                  <c:v>-7.52615570355215</c:v>
                </c:pt>
                <c:pt idx="50">
                  <c:v>-7.598567761427148</c:v>
                </c:pt>
                <c:pt idx="51">
                  <c:v>-7.668970362876879</c:v>
                </c:pt>
                <c:pt idx="52">
                  <c:v>-7.737415707925685</c:v>
                </c:pt>
                <c:pt idx="53">
                  <c:v>-7.803954719294547</c:v>
                </c:pt>
                <c:pt idx="54">
                  <c:v>-7.868637072324873</c:v>
                </c:pt>
                <c:pt idx="55">
                  <c:v>-7.931511224050154</c:v>
                </c:pt>
                <c:pt idx="56">
                  <c:v>-7.992624441471662</c:v>
                </c:pt>
                <c:pt idx="57">
                  <c:v>-8.05202282908795</c:v>
                </c:pt>
                <c:pt idx="58">
                  <c:v>-8.109751355693561</c:v>
                </c:pt>
                <c:pt idx="59">
                  <c:v>-8.165853880521355</c:v>
                </c:pt>
                <c:pt idx="60">
                  <c:v>-8.220373178728998</c:v>
                </c:pt>
                <c:pt idx="61">
                  <c:v>-8.273350966275748</c:v>
                </c:pt>
                <c:pt idx="62">
                  <c:v>-8.324827924209548</c:v>
                </c:pt>
                <c:pt idx="63">
                  <c:v>-8.374843722400101</c:v>
                </c:pt>
                <c:pt idx="64">
                  <c:v>-8.42343704271866</c:v>
                </c:pt>
                <c:pt idx="65">
                  <c:v>-8.470645601712021</c:v>
                </c:pt>
                <c:pt idx="66">
                  <c:v>-8.516506172764596</c:v>
                </c:pt>
                <c:pt idx="67">
                  <c:v>-8.56105460778326</c:v>
                </c:pt>
                <c:pt idx="68">
                  <c:v>-8.604325858411098</c:v>
                </c:pt>
                <c:pt idx="69">
                  <c:v>-8.646353996786953</c:v>
                </c:pt>
                <c:pt idx="70">
                  <c:v>-8.687172235864183</c:v>
                </c:pt>
                <c:pt idx="71">
                  <c:v>-8.726812949297697</c:v>
                </c:pt>
                <c:pt idx="72">
                  <c:v>-8.765307690920962</c:v>
                </c:pt>
                <c:pt idx="73">
                  <c:v>-8.80268721380867</c:v>
                </c:pt>
                <c:pt idx="74">
                  <c:v>-8.838981488945798</c:v>
                </c:pt>
                <c:pt idx="75">
                  <c:v>-8.874219723504664</c:v>
                </c:pt>
                <c:pt idx="76">
                  <c:v>-8.9084303787522</c:v>
                </c:pt>
                <c:pt idx="77">
                  <c:v>-8.941641187575355</c:v>
                </c:pt>
                <c:pt idx="78">
                  <c:v>-8.973879171644284</c:v>
                </c:pt>
                <c:pt idx="79">
                  <c:v>-9.0051706582326</c:v>
                </c:pt>
                <c:pt idx="80">
                  <c:v>-9.03554129666873</c:v>
                </c:pt>
                <c:pt idx="81">
                  <c:v>-9.06501607445989</c:v>
                </c:pt>
                <c:pt idx="82">
                  <c:v>-9.09361933307332</c:v>
                </c:pt>
                <c:pt idx="83">
                  <c:v>-9.121374783389353</c:v>
                </c:pt>
                <c:pt idx="84">
                  <c:v>-9.148305520831471</c:v>
                </c:pt>
                <c:pt idx="85">
                  <c:v>-9.17443404017422</c:v>
                </c:pt>
                <c:pt idx="86">
                  <c:v>-9.19978225004889</c:v>
                </c:pt>
                <c:pt idx="87">
                  <c:v>-9.224371487123845</c:v>
                </c:pt>
                <c:pt idx="88">
                  <c:v>-9.248222530004741</c:v>
                </c:pt>
                <c:pt idx="89">
                  <c:v>-9.271355612821253</c:v>
                </c:pt>
                <c:pt idx="90">
                  <c:v>-9.29379043853396</c:v>
                </c:pt>
                <c:pt idx="91">
                  <c:v>-9.3155461919423</c:v>
                </c:pt>
                <c:pt idx="92">
                  <c:v>-9.33664155242787</c:v>
                </c:pt>
                <c:pt idx="93">
                  <c:v>-9.357094706402676</c:v>
                </c:pt>
                <c:pt idx="94">
                  <c:v>-9.37692335950237</c:v>
                </c:pt>
                <c:pt idx="95">
                  <c:v>-9.39614474849691</c:v>
                </c:pt>
                <c:pt idx="96">
                  <c:v>-9.414775652953038</c:v>
                </c:pt>
                <c:pt idx="97">
                  <c:v>-9.43283240662572</c:v>
                </c:pt>
                <c:pt idx="98">
                  <c:v>-9.45033090860534</c:v>
                </c:pt>
                <c:pt idx="99">
                  <c:v>-9.46728663421163</c:v>
                </c:pt>
                <c:pt idx="100">
                  <c:v>-9.48371464564616</c:v>
                </c:pt>
                <c:pt idx="101">
                  <c:v>-9.4996296023985</c:v>
                </c:pt>
                <c:pt idx="102">
                  <c:v>-9.515045771426457</c:v>
                </c:pt>
                <c:pt idx="103">
                  <c:v>-9.529977037090246</c:v>
                </c:pt>
                <c:pt idx="104">
                  <c:v>-9.5444369108759</c:v>
                </c:pt>
                <c:pt idx="105">
                  <c:v>-9.55843854088494</c:v>
                </c:pt>
                <c:pt idx="106">
                  <c:v>-9.57199472110301</c:v>
                </c:pt>
                <c:pt idx="107">
                  <c:v>-9.585117900466002</c:v>
                </c:pt>
                <c:pt idx="108">
                  <c:v>-9.597820191697748</c:v>
                </c:pt>
                <c:pt idx="109">
                  <c:v>-9.610113379964548</c:v>
                </c:pt>
                <c:pt idx="110">
                  <c:v>-9.622008931298751</c:v>
                </c:pt>
                <c:pt idx="111">
                  <c:v>-9.633518000844548</c:v>
                </c:pt>
                <c:pt idx="112">
                  <c:v>-9.644651440901839</c:v>
                </c:pt>
                <c:pt idx="113">
                  <c:v>-9.65541980877833</c:v>
                </c:pt>
                <c:pt idx="114">
                  <c:v>-9.66583337445332</c:v>
                </c:pt>
                <c:pt idx="115">
                  <c:v>-9.675902128063626</c:v>
                </c:pt>
                <c:pt idx="116">
                  <c:v>-9.685635787202727</c:v>
                </c:pt>
                <c:pt idx="117">
                  <c:v>-9.69504380404692</c:v>
                </c:pt>
                <c:pt idx="118">
                  <c:v>-9.704135372306837</c:v>
                </c:pt>
                <c:pt idx="119">
                  <c:v>-9.712919434017294</c:v>
                </c:pt>
              </c:numCache>
            </c:numRef>
          </c:yVal>
          <c:smooth val="0"/>
          <c:extLst xmlns:c16r2="http://schemas.microsoft.com/office/drawing/2015/06/chart">
            <c:ext xmlns:c16="http://schemas.microsoft.com/office/drawing/2014/chart" uri="{C3380CC4-5D6E-409C-BE32-E72D297353CC}">
              <c16:uniqueId val="{00000007-693C-45A7-B7D5-C4D590B929AC}"/>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0.536149857762894</c:v>
                </c:pt>
                <c:pt idx="2">
                  <c:v>-1.056787221266177</c:v>
                </c:pt>
                <c:pt idx="3">
                  <c:v>-1.56215899124186</c:v>
                </c:pt>
                <c:pt idx="4">
                  <c:v>-2.052543038648992</c:v>
                </c:pt>
                <c:pt idx="5">
                  <c:v>-2.528237136512189</c:v>
                </c:pt>
                <c:pt idx="6">
                  <c:v>-2.98955254465136</c:v>
                </c:pt>
                <c:pt idx="7">
                  <c:v>-3.436809090833322</c:v>
                </c:pt>
                <c:pt idx="8">
                  <c:v>-3.870331402147485</c:v>
                </c:pt>
                <c:pt idx="9">
                  <c:v>-4.290446026493782</c:v>
                </c:pt>
                <c:pt idx="10">
                  <c:v>-4.697479242595762</c:v>
                </c:pt>
                <c:pt idx="11">
                  <c:v>-5.091755402295575</c:v>
                </c:pt>
                <c:pt idx="12">
                  <c:v>-5.47359568406364</c:v>
                </c:pt>
                <c:pt idx="13">
                  <c:v>-5.84960376506888</c:v>
                </c:pt>
                <c:pt idx="14">
                  <c:v>-6.213733219056849</c:v>
                </c:pt>
                <c:pt idx="15">
                  <c:v>-6.56642108304095</c:v>
                </c:pt>
                <c:pt idx="16">
                  <c:v>-6.908049860121536</c:v>
                </c:pt>
                <c:pt idx="17">
                  <c:v>-7.238984469397565</c:v>
                </c:pt>
                <c:pt idx="18">
                  <c:v>-7.559573864095228</c:v>
                </c:pt>
                <c:pt idx="19">
                  <c:v>-7.870152296546387</c:v>
                </c:pt>
                <c:pt idx="20">
                  <c:v>-8.171040408617045</c:v>
                </c:pt>
                <c:pt idx="21">
                  <c:v>-8.46254617973386</c:v>
                </c:pt>
                <c:pt idx="22">
                  <c:v>-8.744965757660278</c:v>
                </c:pt>
                <c:pt idx="23">
                  <c:v>-9.018584192098614</c:v>
                </c:pt>
                <c:pt idx="24">
                  <c:v>-9.28367608721328</c:v>
                </c:pt>
                <c:pt idx="25">
                  <c:v>-9.540506186013543</c:v>
                </c:pt>
                <c:pt idx="26">
                  <c:v>-9.789340831075833</c:v>
                </c:pt>
                <c:pt idx="27">
                  <c:v>-10.0304262950724</c:v>
                </c:pt>
                <c:pt idx="28">
                  <c:v>-10.26400072225624</c:v>
                </c:pt>
                <c:pt idx="29">
                  <c:v>-10.49029445132896</c:v>
                </c:pt>
                <c:pt idx="30">
                  <c:v>-10.70953034771901</c:v>
                </c:pt>
                <c:pt idx="31">
                  <c:v>-10.92192411322776</c:v>
                </c:pt>
                <c:pt idx="32">
                  <c:v>-11.12768457489551</c:v>
                </c:pt>
                <c:pt idx="33">
                  <c:v>-11.3270139553083</c:v>
                </c:pt>
                <c:pt idx="34">
                  <c:v>-11.52010812624349</c:v>
                </c:pt>
                <c:pt idx="35">
                  <c:v>-11.70715684728316</c:v>
                </c:pt>
                <c:pt idx="36">
                  <c:v>-11.88834399079724</c:v>
                </c:pt>
                <c:pt idx="37">
                  <c:v>-12.06384775455172</c:v>
                </c:pt>
                <c:pt idx="38">
                  <c:v>-12.23384086299666</c:v>
                </c:pt>
                <c:pt idx="39">
                  <c:v>-12.398490777171</c:v>
                </c:pt>
                <c:pt idx="40">
                  <c:v>-12.5579598563586</c:v>
                </c:pt>
                <c:pt idx="41">
                  <c:v>-12.71240553135726</c:v>
                </c:pt>
                <c:pt idx="42">
                  <c:v>-12.86198046949926</c:v>
                </c:pt>
                <c:pt idx="43">
                  <c:v>-13.00683273208051</c:v>
                </c:pt>
                <c:pt idx="44">
                  <c:v>-13.14710592472557</c:v>
                </c:pt>
                <c:pt idx="45">
                  <c:v>-13.28293934119438</c:v>
                </c:pt>
                <c:pt idx="46">
                  <c:v>-13.41446810108664</c:v>
                </c:pt>
                <c:pt idx="47">
                  <c:v>-13.5418232818256</c:v>
                </c:pt>
                <c:pt idx="48">
                  <c:v>-13.66513204531566</c:v>
                </c:pt>
                <c:pt idx="49">
                  <c:v>-13.78451775958501</c:v>
                </c:pt>
                <c:pt idx="50">
                  <c:v>-13.90010011573827</c:v>
                </c:pt>
                <c:pt idx="51">
                  <c:v>-14.01199524048548</c:v>
                </c:pt>
                <c:pt idx="52">
                  <c:v>-14.12031580453208</c:v>
                </c:pt>
                <c:pt idx="53">
                  <c:v>-14.22517112702417</c:v>
                </c:pt>
                <c:pt idx="54">
                  <c:v>-14.32666727624883</c:v>
                </c:pt>
                <c:pt idx="55">
                  <c:v>-14.42490716685074</c:v>
                </c:pt>
                <c:pt idx="56">
                  <c:v>-14.5199906536841</c:v>
                </c:pt>
                <c:pt idx="57">
                  <c:v>-14.61201462251324</c:v>
                </c:pt>
                <c:pt idx="58">
                  <c:v>-14.7010730776999</c:v>
                </c:pt>
                <c:pt idx="59">
                  <c:v>-14.78725722701506</c:v>
                </c:pt>
                <c:pt idx="60">
                  <c:v>-14.87065556371522</c:v>
                </c:pt>
                <c:pt idx="61">
                  <c:v>-14.95135394601266</c:v>
                </c:pt>
                <c:pt idx="62">
                  <c:v>-15.02943567403577</c:v>
                </c:pt>
                <c:pt idx="63">
                  <c:v>-15.1049815644094</c:v>
                </c:pt>
                <c:pt idx="64">
                  <c:v>-15.17807002253471</c:v>
                </c:pt>
                <c:pt idx="65">
                  <c:v>-15.24877711266981</c:v>
                </c:pt>
                <c:pt idx="66">
                  <c:v>-15.31717662590495</c:v>
                </c:pt>
                <c:pt idx="67">
                  <c:v>-15.383340146097</c:v>
                </c:pt>
                <c:pt idx="68">
                  <c:v>-15.4473371138588</c:v>
                </c:pt>
                <c:pt idx="69">
                  <c:v>-15.50923488865601</c:v>
                </c:pt>
                <c:pt idx="70">
                  <c:v>-15.56909880909802</c:v>
                </c:pt>
                <c:pt idx="71">
                  <c:v>-15.6269922514698</c:v>
                </c:pt>
                <c:pt idx="72">
                  <c:v>-15.68297668657738</c:v>
                </c:pt>
                <c:pt idx="73">
                  <c:v>-15.73711173495553</c:v>
                </c:pt>
                <c:pt idx="74">
                  <c:v>-15.78945522049912</c:v>
                </c:pt>
                <c:pt idx="75">
                  <c:v>-15.8400632225621</c:v>
                </c:pt>
                <c:pt idx="76">
                  <c:v>-15.88899012657566</c:v>
                </c:pt>
                <c:pt idx="77">
                  <c:v>-15.93628867323832</c:v>
                </c:pt>
                <c:pt idx="78">
                  <c:v>-15.98201000631047</c:v>
                </c:pt>
                <c:pt idx="79">
                  <c:v>-16.02620371905823</c:v>
                </c:pt>
                <c:pt idx="80">
                  <c:v>-16.06891789940664</c:v>
                </c:pt>
                <c:pt idx="81">
                  <c:v>-16.11019917380258</c:v>
                </c:pt>
                <c:pt idx="82">
                  <c:v>-16.15009274986278</c:v>
                </c:pt>
                <c:pt idx="83">
                  <c:v>-16.18864245782012</c:v>
                </c:pt>
                <c:pt idx="84">
                  <c:v>-16.22589079080808</c:v>
                </c:pt>
                <c:pt idx="85">
                  <c:v>-16.26187894402165</c:v>
                </c:pt>
                <c:pt idx="86">
                  <c:v>-16.29664685277048</c:v>
                </c:pt>
                <c:pt idx="87">
                  <c:v>-16.33023322948497</c:v>
                </c:pt>
                <c:pt idx="88">
                  <c:v>-16.36267559966382</c:v>
                </c:pt>
                <c:pt idx="89">
                  <c:v>-16.39401033683225</c:v>
                </c:pt>
                <c:pt idx="90">
                  <c:v>-16.42427269650898</c:v>
                </c:pt>
                <c:pt idx="91">
                  <c:v>-16.45349684922168</c:v>
                </c:pt>
                <c:pt idx="92">
                  <c:v>-16.48171591260484</c:v>
                </c:pt>
                <c:pt idx="93">
                  <c:v>-16.50896198257623</c:v>
                </c:pt>
                <c:pt idx="94">
                  <c:v>-16.53526616365184</c:v>
                </c:pt>
                <c:pt idx="95">
                  <c:v>-16.56065859840237</c:v>
                </c:pt>
                <c:pt idx="96">
                  <c:v>-16.58516849607145</c:v>
                </c:pt>
                <c:pt idx="97">
                  <c:v>-16.60882416039271</c:v>
                </c:pt>
                <c:pt idx="98">
                  <c:v>-16.63165301661661</c:v>
                </c:pt>
                <c:pt idx="99">
                  <c:v>-16.65368163776975</c:v>
                </c:pt>
                <c:pt idx="100">
                  <c:v>-16.6749357701699</c:v>
                </c:pt>
                <c:pt idx="101">
                  <c:v>-16.69544035821559</c:v>
                </c:pt>
                <c:pt idx="102">
                  <c:v>-16.71521956846572</c:v>
                </c:pt>
                <c:pt idx="103">
                  <c:v>-16.73429681303514</c:v>
                </c:pt>
                <c:pt idx="104">
                  <c:v>-16.75269477232098</c:v>
                </c:pt>
                <c:pt idx="105">
                  <c:v>-16.77043541707735</c:v>
                </c:pt>
                <c:pt idx="106">
                  <c:v>-16.78754002985056</c:v>
                </c:pt>
                <c:pt idx="107">
                  <c:v>-16.80402922580743</c:v>
                </c:pt>
                <c:pt idx="108">
                  <c:v>-16.81992297296142</c:v>
                </c:pt>
                <c:pt idx="109">
                  <c:v>-16.83524061180242</c:v>
                </c:pt>
                <c:pt idx="110">
                  <c:v>-16.85000087437992</c:v>
                </c:pt>
                <c:pt idx="111">
                  <c:v>-16.8642219028111</c:v>
                </c:pt>
                <c:pt idx="112">
                  <c:v>-16.87792126726664</c:v>
                </c:pt>
                <c:pt idx="113">
                  <c:v>-16.89111598343152</c:v>
                </c:pt>
                <c:pt idx="114">
                  <c:v>-16.90382252944323</c:v>
                </c:pt>
                <c:pt idx="115">
                  <c:v>-16.91605686235607</c:v>
                </c:pt>
                <c:pt idx="116">
                  <c:v>-16.92783443410735</c:v>
                </c:pt>
                <c:pt idx="117">
                  <c:v>-16.93917020702202</c:v>
                </c:pt>
                <c:pt idx="118">
                  <c:v>-16.95007866885591</c:v>
                </c:pt>
                <c:pt idx="119">
                  <c:v>-16.96057384741198</c:v>
                </c:pt>
              </c:numCache>
            </c:numRef>
          </c:yVal>
          <c:smooth val="0"/>
          <c:extLst xmlns:c16r2="http://schemas.microsoft.com/office/drawing/2015/06/chart">
            <c:ext xmlns:c16="http://schemas.microsoft.com/office/drawing/2014/chart" uri="{C3380CC4-5D6E-409C-BE32-E72D297353CC}">
              <c16:uniqueId val="{00000008-693C-45A7-B7D5-C4D590B929AC}"/>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0.536149857762894</c:v>
                </c:pt>
                <c:pt idx="2">
                  <c:v>-1.056831417289686</c:v>
                </c:pt>
                <c:pt idx="3">
                  <c:v>-1.562285559474503</c:v>
                </c:pt>
                <c:pt idx="4">
                  <c:v>-2.052785519701728</c:v>
                </c:pt>
                <c:pt idx="5">
                  <c:v>-2.528625152380528</c:v>
                </c:pt>
                <c:pt idx="6">
                  <c:v>-2.990112357990711</c:v>
                </c:pt>
                <c:pt idx="7">
                  <c:v>-3.437564043919337</c:v>
                </c:pt>
                <c:pt idx="8">
                  <c:v>-3.871302263063157</c:v>
                </c:pt>
                <c:pt idx="9">
                  <c:v>-4.291651263934</c:v>
                </c:pt>
                <c:pt idx="10">
                  <c:v>-4.698935245858306</c:v>
                </c:pt>
                <c:pt idx="11">
                  <c:v>-5.093476659269275</c:v>
                </c:pt>
                <c:pt idx="12">
                  <c:v>-5.475594927119118</c:v>
                </c:pt>
                <c:pt idx="13">
                  <c:v>-5.85189209248165</c:v>
                </c:pt>
                <c:pt idx="14">
                  <c:v>-6.216319868325169</c:v>
                </c:pt>
                <c:pt idx="15">
                  <c:v>-6.56931845266149</c:v>
                </c:pt>
                <c:pt idx="16">
                  <c:v>-6.91126982790161</c:v>
                </c:pt>
                <c:pt idx="17">
                  <c:v>-7.24253788240935</c:v>
                </c:pt>
                <c:pt idx="18">
                  <c:v>-7.563470196131448</c:v>
                </c:pt>
                <c:pt idx="19">
                  <c:v>-7.874399423359591</c:v>
                </c:pt>
                <c:pt idx="20">
                  <c:v>-8.17564447184896</c:v>
                </c:pt>
                <c:pt idx="21">
                  <c:v>-8.467511517189</c:v>
                </c:pt>
                <c:pt idx="22">
                  <c:v>-8.750294882773232</c:v>
                </c:pt>
                <c:pt idx="23">
                  <c:v>-9.024277809422301</c:v>
                </c:pt>
                <c:pt idx="24">
                  <c:v>-9.28973313386973</c:v>
                </c:pt>
                <c:pt idx="25">
                  <c:v>-9.546923891424048</c:v>
                </c:pt>
                <c:pt idx="26">
                  <c:v>-9.796114879538434</c:v>
                </c:pt>
                <c:pt idx="27">
                  <c:v>-10.03755080337351</c:v>
                </c:pt>
                <c:pt idx="28">
                  <c:v>-10.27146833671236</c:v>
                </c:pt>
                <c:pt idx="29">
                  <c:v>-10.49809644225752</c:v>
                </c:pt>
                <c:pt idx="30">
                  <c:v>-10.71765670090508</c:v>
                </c:pt>
                <c:pt idx="31">
                  <c:v>-10.93036361810073</c:v>
                </c:pt>
                <c:pt idx="32">
                  <c:v>-11.13642490915208</c:v>
                </c:pt>
                <c:pt idx="33">
                  <c:v>-11.33604176584822</c:v>
                </c:pt>
                <c:pt idx="34">
                  <c:v>-11.52940910635243</c:v>
                </c:pt>
                <c:pt idx="35">
                  <c:v>-11.7167158100765</c:v>
                </c:pt>
                <c:pt idx="36">
                  <c:v>-11.8981449389903</c:v>
                </c:pt>
                <c:pt idx="37">
                  <c:v>-12.07387394663806</c:v>
                </c:pt>
                <c:pt idx="38">
                  <c:v>-12.24407487595113</c:v>
                </c:pt>
                <c:pt idx="39">
                  <c:v>-12.40891456613485</c:v>
                </c:pt>
                <c:pt idx="40">
                  <c:v>-12.56855481074626</c:v>
                </c:pt>
                <c:pt idx="41">
                  <c:v>-12.72315252792123</c:v>
                </c:pt>
                <c:pt idx="42">
                  <c:v>-12.87285992251191</c:v>
                </c:pt>
                <c:pt idx="43">
                  <c:v>-13.01782464073835</c:v>
                </c:pt>
                <c:pt idx="44">
                  <c:v>-13.15818991793071</c:v>
                </c:pt>
                <c:pt idx="45">
                  <c:v>-13.29409471982103</c:v>
                </c:pt>
                <c:pt idx="46">
                  <c:v>-13.42567387786698</c:v>
                </c:pt>
                <c:pt idx="47">
                  <c:v>-13.553058218979</c:v>
                </c:pt>
                <c:pt idx="48">
                  <c:v>-13.67637469003216</c:v>
                </c:pt>
                <c:pt idx="49">
                  <c:v>-13.79574647746904</c:v>
                </c:pt>
                <c:pt idx="50">
                  <c:v>-13.91129312233875</c:v>
                </c:pt>
                <c:pt idx="51">
                  <c:v>-14.02313063098131</c:v>
                </c:pt>
                <c:pt idx="52">
                  <c:v>-14.13137158170662</c:v>
                </c:pt>
                <c:pt idx="53">
                  <c:v>-14.2361252275748</c:v>
                </c:pt>
                <c:pt idx="54">
                  <c:v>-14.33749759555894</c:v>
                </c:pt>
                <c:pt idx="55">
                  <c:v>-14.4355915822689</c:v>
                </c:pt>
                <c:pt idx="56">
                  <c:v>-14.53050704641942</c:v>
                </c:pt>
                <c:pt idx="57">
                  <c:v>-14.6223408981864</c:v>
                </c:pt>
                <c:pt idx="58">
                  <c:v>-14.71118718564321</c:v>
                </c:pt>
                <c:pt idx="59">
                  <c:v>-14.7971371783683</c:v>
                </c:pt>
                <c:pt idx="60">
                  <c:v>-14.880279448392</c:v>
                </c:pt>
                <c:pt idx="61">
                  <c:v>-14.96069994857908</c:v>
                </c:pt>
                <c:pt idx="62">
                  <c:v>-15.03848208857357</c:v>
                </c:pt>
                <c:pt idx="63">
                  <c:v>-15.11370680839514</c:v>
                </c:pt>
                <c:pt idx="64">
                  <c:v>-15.18645264979818</c:v>
                </c:pt>
                <c:pt idx="65">
                  <c:v>-15.25679582547446</c:v>
                </c:pt>
                <c:pt idx="66">
                  <c:v>-15.32481028618736</c:v>
                </c:pt>
                <c:pt idx="67">
                  <c:v>-15.39056778591748</c:v>
                </c:pt>
                <c:pt idx="68">
                  <c:v>-15.45413794508931</c:v>
                </c:pt>
                <c:pt idx="69">
                  <c:v>-15.51558831195803</c:v>
                </c:pt>
                <c:pt idx="70">
                  <c:v>-15.57498442221004</c:v>
                </c:pt>
                <c:pt idx="71">
                  <c:v>-15.63238985685416</c:v>
                </c:pt>
                <c:pt idx="72">
                  <c:v>-15.68786629844021</c:v>
                </c:pt>
                <c:pt idx="73">
                  <c:v>-15.74147358569257</c:v>
                </c:pt>
                <c:pt idx="74">
                  <c:v>-15.79326976657649</c:v>
                </c:pt>
                <c:pt idx="75">
                  <c:v>-15.84331114986912</c:v>
                </c:pt>
                <c:pt idx="76">
                  <c:v>-15.89165235527867</c:v>
                </c:pt>
                <c:pt idx="77">
                  <c:v>-15.93834636215479</c:v>
                </c:pt>
                <c:pt idx="78">
                  <c:v>-15.98344455682536</c:v>
                </c:pt>
                <c:pt idx="79">
                  <c:v>-16.02699677862665</c:v>
                </c:pt>
                <c:pt idx="80">
                  <c:v>-16.06905136462433</c:v>
                </c:pt>
                <c:pt idx="81">
                  <c:v>-16.10965519311117</c:v>
                </c:pt>
                <c:pt idx="82">
                  <c:v>-16.14885372587696</c:v>
                </c:pt>
                <c:pt idx="83">
                  <c:v>-16.18669104930973</c:v>
                </c:pt>
                <c:pt idx="84">
                  <c:v>-16.22320991435231</c:v>
                </c:pt>
                <c:pt idx="85">
                  <c:v>-16.2584517753487</c:v>
                </c:pt>
                <c:pt idx="86">
                  <c:v>-16.2924568278072</c:v>
                </c:pt>
                <c:pt idx="87">
                  <c:v>-16.32526404512305</c:v>
                </c:pt>
                <c:pt idx="88">
                  <c:v>-16.35691121426339</c:v>
                </c:pt>
                <c:pt idx="89">
                  <c:v>-16.38743497048017</c:v>
                </c:pt>
                <c:pt idx="90">
                  <c:v>-16.41687083103603</c:v>
                </c:pt>
                <c:pt idx="91">
                  <c:v>-16.44525322800927</c:v>
                </c:pt>
                <c:pt idx="92">
                  <c:v>-16.4726155401654</c:v>
                </c:pt>
                <c:pt idx="93">
                  <c:v>-16.49899012395895</c:v>
                </c:pt>
                <c:pt idx="94">
                  <c:v>-16.52440834364688</c:v>
                </c:pt>
                <c:pt idx="95">
                  <c:v>-16.54890060057778</c:v>
                </c:pt>
                <c:pt idx="96">
                  <c:v>-16.57249636165079</c:v>
                </c:pt>
                <c:pt idx="97">
                  <c:v>-16.59522418697361</c:v>
                </c:pt>
                <c:pt idx="98">
                  <c:v>-16.61711175675396</c:v>
                </c:pt>
                <c:pt idx="99">
                  <c:v>-16.63818589741868</c:v>
                </c:pt>
                <c:pt idx="100">
                  <c:v>-16.65847260700798</c:v>
                </c:pt>
                <c:pt idx="101">
                  <c:v>-16.67799707985091</c:v>
                </c:pt>
                <c:pt idx="102">
                  <c:v>-16.69678373053057</c:v>
                </c:pt>
                <c:pt idx="103">
                  <c:v>-16.71485621719125</c:v>
                </c:pt>
                <c:pt idx="104">
                  <c:v>-16.73223746415829</c:v>
                </c:pt>
                <c:pt idx="105">
                  <c:v>-16.74894968393608</c:v>
                </c:pt>
                <c:pt idx="106">
                  <c:v>-16.76501439856202</c:v>
                </c:pt>
                <c:pt idx="107">
                  <c:v>-16.78045246036572</c:v>
                </c:pt>
                <c:pt idx="108">
                  <c:v>-16.79528407212088</c:v>
                </c:pt>
                <c:pt idx="109">
                  <c:v>-16.80952880662471</c:v>
                </c:pt>
                <c:pt idx="110">
                  <c:v>-16.82320562571431</c:v>
                </c:pt>
                <c:pt idx="111">
                  <c:v>-16.83633289873772</c:v>
                </c:pt>
                <c:pt idx="112">
                  <c:v>-16.84892842048612</c:v>
                </c:pt>
                <c:pt idx="113">
                  <c:v>-16.8610094286155</c:v>
                </c:pt>
                <c:pt idx="114">
                  <c:v>-16.87259262055568</c:v>
                </c:pt>
                <c:pt idx="115">
                  <c:v>-16.88369416993692</c:v>
                </c:pt>
                <c:pt idx="116">
                  <c:v>-16.89432974252827</c:v>
                </c:pt>
                <c:pt idx="117">
                  <c:v>-16.90451451172428</c:v>
                </c:pt>
                <c:pt idx="118">
                  <c:v>-16.91426317356968</c:v>
                </c:pt>
                <c:pt idx="119">
                  <c:v>-16.92358996134885</c:v>
                </c:pt>
              </c:numCache>
            </c:numRef>
          </c:yVal>
          <c:smooth val="0"/>
          <c:extLst xmlns:c16r2="http://schemas.microsoft.com/office/drawing/2015/06/chart">
            <c:ext xmlns:c16="http://schemas.microsoft.com/office/drawing/2014/chart" uri="{C3380CC4-5D6E-409C-BE32-E72D297353CC}">
              <c16:uniqueId val="{00000009-693C-45A7-B7D5-C4D590B929AC}"/>
            </c:ext>
          </c:extLst>
        </c:ser>
        <c:dLbls>
          <c:showLegendKey val="0"/>
          <c:showVal val="0"/>
          <c:showCatName val="0"/>
          <c:showSerName val="0"/>
          <c:showPercent val="0"/>
          <c:showBubbleSize val="0"/>
        </c:dLbls>
        <c:axId val="-1142817360"/>
        <c:axId val="-1142814816"/>
      </c:scatterChart>
      <c:valAx>
        <c:axId val="-114281736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42814816"/>
        <c:crosses val="autoZero"/>
        <c:crossBetween val="midCat"/>
      </c:valAx>
      <c:valAx>
        <c:axId val="-114281481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142817360"/>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4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0.0</c:v>
                </c:pt>
                <c:pt idx="1">
                  <c:v>-0.547530981257751</c:v>
                </c:pt>
                <c:pt idx="2">
                  <c:v>-1.268032676402072</c:v>
                </c:pt>
                <c:pt idx="3">
                  <c:v>-1.9151855060054</c:v>
                </c:pt>
                <c:pt idx="4">
                  <c:v>-2.568665203833461</c:v>
                </c:pt>
                <c:pt idx="5">
                  <c:v>-3.229511227036255</c:v>
                </c:pt>
                <c:pt idx="6">
                  <c:v>-3.898530399825177</c:v>
                </c:pt>
                <c:pt idx="7">
                  <c:v>-4.576337458785929</c:v>
                </c:pt>
                <c:pt idx="8">
                  <c:v>-5.263388532752288</c:v>
                </c:pt>
                <c:pt idx="9">
                  <c:v>-5.96000877313736</c:v>
                </c:pt>
                <c:pt idx="10">
                  <c:v>-6.666415169371675</c:v>
                </c:pt>
                <c:pt idx="11">
                  <c:v>-7.382735400976344</c:v>
                </c:pt>
                <c:pt idx="12">
                  <c:v>-8.10902342680492</c:v>
                </c:pt>
                <c:pt idx="13">
                  <c:v>-8.8343891525069</c:v>
                </c:pt>
                <c:pt idx="14">
                  <c:v>-9.569934093411575</c:v>
                </c:pt>
                <c:pt idx="15">
                  <c:v>-10.3156779937167</c:v>
                </c:pt>
                <c:pt idx="16">
                  <c:v>-11.0712454288273</c:v>
                </c:pt>
                <c:pt idx="17">
                  <c:v>-11.83639433756025</c:v>
                </c:pt>
                <c:pt idx="18">
                  <c:v>-12.61087762720354</c:v>
                </c:pt>
                <c:pt idx="19">
                  <c:v>-13.3944438967842</c:v>
                </c:pt>
                <c:pt idx="20">
                  <c:v>-14.1868385240573</c:v>
                </c:pt>
                <c:pt idx="21">
                  <c:v>-14.98780464927131</c:v>
                </c:pt>
                <c:pt idx="22">
                  <c:v>-15.79708405543897</c:v>
                </c:pt>
                <c:pt idx="23">
                  <c:v>-16.61441794987286</c:v>
                </c:pt>
                <c:pt idx="24">
                  <c:v>-17.43954765371245</c:v>
                </c:pt>
                <c:pt idx="25">
                  <c:v>-18.27221520702915</c:v>
                </c:pt>
                <c:pt idx="26">
                  <c:v>-19.11214496877164</c:v>
                </c:pt>
                <c:pt idx="27">
                  <c:v>-19.95908271350982</c:v>
                </c:pt>
                <c:pt idx="28">
                  <c:v>-20.81277640110784</c:v>
                </c:pt>
                <c:pt idx="29">
                  <c:v>-21.67297586188533</c:v>
                </c:pt>
                <c:pt idx="30">
                  <c:v>-22.53943340501883</c:v>
                </c:pt>
                <c:pt idx="31">
                  <c:v>-23.41190412481501</c:v>
                </c:pt>
                <c:pt idx="32">
                  <c:v>-24.29014615977892</c:v>
                </c:pt>
                <c:pt idx="33">
                  <c:v>-25.17392091222291</c:v>
                </c:pt>
                <c:pt idx="34">
                  <c:v>-26.06299323366308</c:v>
                </c:pt>
                <c:pt idx="35">
                  <c:v>-26.95713158047101</c:v>
                </c:pt>
                <c:pt idx="36">
                  <c:v>-27.85610814362099</c:v>
                </c:pt>
                <c:pt idx="37">
                  <c:v>-28.75969895585968</c:v>
                </c:pt>
                <c:pt idx="38">
                  <c:v>-29.667683979093</c:v>
                </c:pt>
                <c:pt idx="39">
                  <c:v>-30.57984714160921</c:v>
                </c:pt>
                <c:pt idx="40">
                  <c:v>-31.49597642768003</c:v>
                </c:pt>
                <c:pt idx="41">
                  <c:v>-32.41586391888767</c:v>
                </c:pt>
                <c:pt idx="42">
                  <c:v>-33.33930582241646</c:v>
                </c:pt>
                <c:pt idx="43">
                  <c:v>-34.26610248943962</c:v>
                </c:pt>
                <c:pt idx="44">
                  <c:v>-35.19605842435658</c:v>
                </c:pt>
                <c:pt idx="45">
                  <c:v>-36.12898228582844</c:v>
                </c:pt>
                <c:pt idx="46">
                  <c:v>-37.06468688053792</c:v>
                </c:pt>
                <c:pt idx="47">
                  <c:v>-38.00298915042227</c:v>
                </c:pt>
                <c:pt idx="48">
                  <c:v>-38.94371015408978</c:v>
                </c:pt>
                <c:pt idx="49">
                  <c:v>-39.886675043022</c:v>
                </c:pt>
                <c:pt idx="50">
                  <c:v>-40.8317130330956</c:v>
                </c:pt>
                <c:pt idx="51">
                  <c:v>-41.77865737193406</c:v>
                </c:pt>
                <c:pt idx="52">
                  <c:v>-42.72734530245406</c:v>
                </c:pt>
                <c:pt idx="53">
                  <c:v>-43.6776180231227</c:v>
                </c:pt>
                <c:pt idx="54">
                  <c:v>-44.62932064522374</c:v>
                </c:pt>
                <c:pt idx="55">
                  <c:v>-45.58230214745663</c:v>
                </c:pt>
                <c:pt idx="56">
                  <c:v>-46.5364153281639</c:v>
                </c:pt>
                <c:pt idx="57">
                  <c:v>-47.49151675546045</c:v>
                </c:pt>
                <c:pt idx="58">
                  <c:v>-48.4474667155021</c:v>
                </c:pt>
                <c:pt idx="59">
                  <c:v>-49.40412915915385</c:v>
                </c:pt>
                <c:pt idx="60">
                  <c:v>-50.36137164720775</c:v>
                </c:pt>
                <c:pt idx="61">
                  <c:v>-51.31906529441854</c:v>
                </c:pt>
                <c:pt idx="62">
                  <c:v>-52.27708471247115</c:v>
                </c:pt>
                <c:pt idx="63">
                  <c:v>-53.23530795208353</c:v>
                </c:pt>
                <c:pt idx="64">
                  <c:v>-54.19361644437731</c:v>
                </c:pt>
                <c:pt idx="65">
                  <c:v>-55.151894941676</c:v>
                </c:pt>
                <c:pt idx="66">
                  <c:v>-56.11003145784106</c:v>
                </c:pt>
                <c:pt idx="67">
                  <c:v>-57.06791720827732</c:v>
                </c:pt>
                <c:pt idx="68">
                  <c:v>-58.02544654971871</c:v>
                </c:pt>
                <c:pt idx="69">
                  <c:v>-58.9825169199048</c:v>
                </c:pt>
                <c:pt idx="70">
                  <c:v>-59.93902877722576</c:v>
                </c:pt>
                <c:pt idx="71">
                  <c:v>-60.89488554043874</c:v>
                </c:pt>
                <c:pt idx="72">
                  <c:v>-61.8499935285372</c:v>
                </c:pt>
                <c:pt idx="73">
                  <c:v>-62.80426190084419</c:v>
                </c:pt>
                <c:pt idx="74">
                  <c:v>-63.75760259739671</c:v>
                </c:pt>
                <c:pt idx="75">
                  <c:v>-64.70993027968397</c:v>
                </c:pt>
                <c:pt idx="76">
                  <c:v>-65.6611622718133</c:v>
                </c:pt>
                <c:pt idx="77">
                  <c:v>-66.61121850213747</c:v>
                </c:pt>
                <c:pt idx="78">
                  <c:v>-67.5600214454039</c:v>
                </c:pt>
                <c:pt idx="79">
                  <c:v>-68.50749606546787</c:v>
                </c:pt>
                <c:pt idx="80">
                  <c:v>-69.4535697586025</c:v>
                </c:pt>
                <c:pt idx="81">
                  <c:v>-70.39817229746012</c:v>
                </c:pt>
                <c:pt idx="82">
                  <c:v>-71.34123577570562</c:v>
                </c:pt>
                <c:pt idx="83">
                  <c:v>-72.28269455333793</c:v>
                </c:pt>
                <c:pt idx="84">
                  <c:v>-73.2224852027684</c:v>
                </c:pt>
                <c:pt idx="85">
                  <c:v>-74.16054645562595</c:v>
                </c:pt>
                <c:pt idx="86">
                  <c:v>-75.09681915035207</c:v>
                </c:pt>
                <c:pt idx="87">
                  <c:v>-76.03124618058378</c:v>
                </c:pt>
                <c:pt idx="88">
                  <c:v>-76.96377244434552</c:v>
                </c:pt>
                <c:pt idx="89">
                  <c:v>-77.89434479405827</c:v>
                </c:pt>
                <c:pt idx="90">
                  <c:v>-78.82291198738267</c:v>
                </c:pt>
                <c:pt idx="91">
                  <c:v>-79.7494246389056</c:v>
                </c:pt>
                <c:pt idx="92">
                  <c:v>-80.67383517267515</c:v>
                </c:pt>
                <c:pt idx="93">
                  <c:v>-81.59609777559135</c:v>
                </c:pt>
                <c:pt idx="94">
                  <c:v>-82.51616835163895</c:v>
                </c:pt>
                <c:pt idx="95">
                  <c:v>-83.4340044770111</c:v>
                </c:pt>
                <c:pt idx="96">
                  <c:v>-84.34956535606665</c:v>
                </c:pt>
                <c:pt idx="97">
                  <c:v>-85.26281177816008</c:v>
                </c:pt>
                <c:pt idx="98">
                  <c:v>-86.17370607533535</c:v>
                </c:pt>
                <c:pt idx="99">
                  <c:v>-87.08221208086343</c:v>
                </c:pt>
                <c:pt idx="100">
                  <c:v>-87.9882950886463</c:v>
                </c:pt>
                <c:pt idx="101">
                  <c:v>-88.89192181345996</c:v>
                </c:pt>
                <c:pt idx="102">
                  <c:v>-89.79306035204627</c:v>
                </c:pt>
                <c:pt idx="103">
                  <c:v>-90.69168014503428</c:v>
                </c:pt>
                <c:pt idx="104">
                  <c:v>-91.58775193970631</c:v>
                </c:pt>
                <c:pt idx="105">
                  <c:v>-92.48124775356245</c:v>
                </c:pt>
                <c:pt idx="106">
                  <c:v>-93.37214083871847</c:v>
                </c:pt>
                <c:pt idx="107">
                  <c:v>-94.2604056470982</c:v>
                </c:pt>
                <c:pt idx="108">
                  <c:v>-95.14601779641771</c:v>
                </c:pt>
                <c:pt idx="109">
                  <c:v>-96.02895403697595</c:v>
                </c:pt>
                <c:pt idx="110">
                  <c:v>-96.90919221918375</c:v>
                </c:pt>
                <c:pt idx="111">
                  <c:v>-97.78671126189327</c:v>
                </c:pt>
                <c:pt idx="112">
                  <c:v>-98.66149112145725</c:v>
                </c:pt>
                <c:pt idx="113">
                  <c:v>-99.53351276153853</c:v>
                </c:pt>
                <c:pt idx="114">
                  <c:v>-100.4027581236514</c:v>
                </c:pt>
                <c:pt idx="115">
                  <c:v>-101.269210098415</c:v>
                </c:pt>
                <c:pt idx="116">
                  <c:v>-102.1328524975293</c:v>
                </c:pt>
                <c:pt idx="117">
                  <c:v>-102.9936700264216</c:v>
                </c:pt>
                <c:pt idx="118">
                  <c:v>-103.8516482575969</c:v>
                </c:pt>
                <c:pt idx="119">
                  <c:v>-104.7067736046483</c:v>
                </c:pt>
              </c:numCache>
            </c:numRef>
          </c:yVal>
          <c:smooth val="0"/>
          <c:extLst xmlns:c16r2="http://schemas.microsoft.com/office/drawing/2015/06/chart">
            <c:ext xmlns:c16="http://schemas.microsoft.com/office/drawing/2014/chart" uri="{C3380CC4-5D6E-409C-BE32-E72D297353CC}">
              <c16:uniqueId val="{00000000-F338-4431-9571-9E3F6C05FC13}"/>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0.0</c:v>
                </c:pt>
                <c:pt idx="1">
                  <c:v>-0.684153116056223</c:v>
                </c:pt>
                <c:pt idx="2">
                  <c:v>-1.583982406971245</c:v>
                </c:pt>
                <c:pt idx="3">
                  <c:v>-2.391515548935786</c:v>
                </c:pt>
                <c:pt idx="4">
                  <c:v>-3.206403583056725</c:v>
                </c:pt>
                <c:pt idx="5">
                  <c:v>-4.029956006369916</c:v>
                </c:pt>
                <c:pt idx="6">
                  <c:v>-4.863188838185487</c:v>
                </c:pt>
                <c:pt idx="7">
                  <c:v>-5.706875881411178</c:v>
                </c:pt>
                <c:pt idx="8">
                  <c:v>-6.561591034443154</c:v>
                </c:pt>
                <c:pt idx="9">
                  <c:v>-7.42774319713363</c:v>
                </c:pt>
                <c:pt idx="10">
                  <c:v>-8.30560508308281</c:v>
                </c:pt>
                <c:pt idx="11">
                  <c:v>-9.19533701778801</c:v>
                </c:pt>
                <c:pt idx="12">
                  <c:v>-10.09700661044735</c:v>
                </c:pt>
                <c:pt idx="13">
                  <c:v>-10.9970009854028</c:v>
                </c:pt>
                <c:pt idx="14">
                  <c:v>-11.90920212400124</c:v>
                </c:pt>
                <c:pt idx="15">
                  <c:v>-12.8336336030875</c:v>
                </c:pt>
                <c:pt idx="16">
                  <c:v>-13.76982491897934</c:v>
                </c:pt>
                <c:pt idx="17">
                  <c:v>-14.7174723877406</c:v>
                </c:pt>
                <c:pt idx="18">
                  <c:v>-15.67626609642457</c:v>
                </c:pt>
                <c:pt idx="19">
                  <c:v>-16.64589082370139</c:v>
                </c:pt>
                <c:pt idx="20">
                  <c:v>-17.62602741160663</c:v>
                </c:pt>
                <c:pt idx="21">
                  <c:v>-18.61635400517525</c:v>
                </c:pt>
                <c:pt idx="22">
                  <c:v>-19.61654716018029</c:v>
                </c:pt>
                <c:pt idx="23">
                  <c:v>-20.62628282546211</c:v>
                </c:pt>
                <c:pt idx="24">
                  <c:v>-21.64523720857368</c:v>
                </c:pt>
                <c:pt idx="25">
                  <c:v>-22.67308753461066</c:v>
                </c:pt>
                <c:pt idx="26">
                  <c:v>-23.70948904749821</c:v>
                </c:pt>
                <c:pt idx="27">
                  <c:v>-24.75412389130952</c:v>
                </c:pt>
                <c:pt idx="28">
                  <c:v>-25.80667706163968</c:v>
                </c:pt>
                <c:pt idx="29">
                  <c:v>-26.86683601147752</c:v>
                </c:pt>
                <c:pt idx="30">
                  <c:v>-27.93429141099023</c:v>
                </c:pt>
                <c:pt idx="31">
                  <c:v>-29.00873752911638</c:v>
                </c:pt>
                <c:pt idx="32">
                  <c:v>-30.08987255582997</c:v>
                </c:pt>
                <c:pt idx="33">
                  <c:v>-31.17739887483867</c:v>
                </c:pt>
                <c:pt idx="34">
                  <c:v>-32.27102329331817</c:v>
                </c:pt>
                <c:pt idx="35">
                  <c:v>-33.37045723430217</c:v>
                </c:pt>
                <c:pt idx="36">
                  <c:v>-34.4754168966033</c:v>
                </c:pt>
                <c:pt idx="37">
                  <c:v>-35.58562338639285</c:v>
                </c:pt>
                <c:pt idx="38">
                  <c:v>-36.70080282400931</c:v>
                </c:pt>
                <c:pt idx="39">
                  <c:v>-37.82068638800455</c:v>
                </c:pt>
                <c:pt idx="40">
                  <c:v>-38.94501042466482</c:v>
                </c:pt>
                <c:pt idx="41">
                  <c:v>-40.07351649712564</c:v>
                </c:pt>
                <c:pt idx="42">
                  <c:v>-41.20595141819422</c:v>
                </c:pt>
                <c:pt idx="43">
                  <c:v>-42.34206727081294</c:v>
                </c:pt>
                <c:pt idx="44">
                  <c:v>-43.48162141704783</c:v>
                </c:pt>
                <c:pt idx="45">
                  <c:v>-44.62437649687308</c:v>
                </c:pt>
                <c:pt idx="46">
                  <c:v>-45.77010041785524</c:v>
                </c:pt>
                <c:pt idx="47">
                  <c:v>-46.91856633671205</c:v>
                </c:pt>
                <c:pt idx="48">
                  <c:v>-48.06955263361215</c:v>
                </c:pt>
                <c:pt idx="49">
                  <c:v>-49.22284287998176</c:v>
                </c:pt>
                <c:pt idx="50">
                  <c:v>-50.37822580049942</c:v>
                </c:pt>
                <c:pt idx="51">
                  <c:v>-51.53549522989578</c:v>
                </c:pt>
                <c:pt idx="52">
                  <c:v>-52.69445006503202</c:v>
                </c:pt>
                <c:pt idx="53">
                  <c:v>-53.85489421289594</c:v>
                </c:pt>
                <c:pt idx="54">
                  <c:v>-55.01663653489685</c:v>
                </c:pt>
                <c:pt idx="55">
                  <c:v>-56.17949078786295</c:v>
                </c:pt>
                <c:pt idx="56">
                  <c:v>-57.34327556210062</c:v>
                </c:pt>
                <c:pt idx="57">
                  <c:v>-58.50781421687043</c:v>
                </c:pt>
                <c:pt idx="58">
                  <c:v>-59.67293481358547</c:v>
                </c:pt>
                <c:pt idx="59">
                  <c:v>-60.83847004702102</c:v>
                </c:pt>
                <c:pt idx="60">
                  <c:v>-62.00425717478174</c:v>
                </c:pt>
                <c:pt idx="61">
                  <c:v>-63.17013794529703</c:v>
                </c:pt>
                <c:pt idx="62">
                  <c:v>-64.33595852454525</c:v>
                </c:pt>
                <c:pt idx="63">
                  <c:v>-65.5015694217232</c:v>
                </c:pt>
                <c:pt idx="64">
                  <c:v>-66.66682541403951</c:v>
                </c:pt>
                <c:pt idx="65">
                  <c:v>-67.83158547082985</c:v>
                </c:pt>
                <c:pt idx="66">
                  <c:v>-68.99571267714145</c:v>
                </c:pt>
                <c:pt idx="67">
                  <c:v>-70.15907415693495</c:v>
                </c:pt>
                <c:pt idx="68">
                  <c:v>-71.32154099606578</c:v>
                </c:pt>
                <c:pt idx="69">
                  <c:v>-72.48298816513095</c:v>
                </c:pt>
                <c:pt idx="70">
                  <c:v>-73.6432944423591</c:v>
                </c:pt>
                <c:pt idx="71">
                  <c:v>-74.80234233660288</c:v>
                </c:pt>
                <c:pt idx="72">
                  <c:v>-75.96001801057625</c:v>
                </c:pt>
                <c:pt idx="73">
                  <c:v>-77.11621120437392</c:v>
                </c:pt>
                <c:pt idx="74">
                  <c:v>-78.27081515943816</c:v>
                </c:pt>
                <c:pt idx="75">
                  <c:v>-79.42372654298632</c:v>
                </c:pt>
                <c:pt idx="76">
                  <c:v>-80.57484537299364</c:v>
                </c:pt>
                <c:pt idx="77">
                  <c:v>-81.72407494381694</c:v>
                </c:pt>
                <c:pt idx="78">
                  <c:v>-82.87132175248273</c:v>
                </c:pt>
                <c:pt idx="79">
                  <c:v>-84.01649542573296</c:v>
                </c:pt>
                <c:pt idx="80">
                  <c:v>-85.15950864783895</c:v>
                </c:pt>
                <c:pt idx="81">
                  <c:v>-86.3002770892781</c:v>
                </c:pt>
                <c:pt idx="82">
                  <c:v>-87.43871933626585</c:v>
                </c:pt>
                <c:pt idx="83">
                  <c:v>-88.57475682120865</c:v>
                </c:pt>
                <c:pt idx="84">
                  <c:v>-89.70831375409851</c:v>
                </c:pt>
                <c:pt idx="85">
                  <c:v>-90.83931705489046</c:v>
                </c:pt>
                <c:pt idx="86">
                  <c:v>-91.9676962868648</c:v>
                </c:pt>
                <c:pt idx="87">
                  <c:v>-93.09338359102138</c:v>
                </c:pt>
                <c:pt idx="88">
                  <c:v>-94.2163136215204</c:v>
                </c:pt>
                <c:pt idx="89">
                  <c:v>-95.3364234821629</c:v>
                </c:pt>
                <c:pt idx="90">
                  <c:v>-96.4536526639554</c:v>
                </c:pt>
                <c:pt idx="91">
                  <c:v>-97.5679429837474</c:v>
                </c:pt>
                <c:pt idx="92">
                  <c:v>-98.67923852396302</c:v>
                </c:pt>
                <c:pt idx="93">
                  <c:v>-99.78748557343401</c:v>
                </c:pt>
                <c:pt idx="94">
                  <c:v>-100.8926325693092</c:v>
                </c:pt>
                <c:pt idx="95">
                  <c:v>-101.9946300401025</c:v>
                </c:pt>
                <c:pt idx="96">
                  <c:v>-103.0934305498095</c:v>
                </c:pt>
                <c:pt idx="97">
                  <c:v>-104.1889886431545</c:v>
                </c:pt>
                <c:pt idx="98">
                  <c:v>-105.2812607919132</c:v>
                </c:pt>
                <c:pt idx="99">
                  <c:v>-106.3702053423549</c:v>
                </c:pt>
                <c:pt idx="100">
                  <c:v>-107.45578246375</c:v>
                </c:pt>
                <c:pt idx="101">
                  <c:v>-108.5379540979843</c:v>
                </c:pt>
                <c:pt idx="102">
                  <c:v>-109.6166839102348</c:v>
                </c:pt>
                <c:pt idx="103">
                  <c:v>-110.6919372407237</c:v>
                </c:pt>
                <c:pt idx="104">
                  <c:v>-111.7636810575232</c:v>
                </c:pt>
                <c:pt idx="105">
                  <c:v>-112.8318839104213</c:v>
                </c:pt>
                <c:pt idx="106">
                  <c:v>-113.896515885806</c:v>
                </c:pt>
                <c:pt idx="107">
                  <c:v>-114.9575485625905</c:v>
                </c:pt>
                <c:pt idx="108">
                  <c:v>-116.014954969157</c:v>
                </c:pt>
                <c:pt idx="109">
                  <c:v>-117.0687095412773</c:v>
                </c:pt>
                <c:pt idx="110">
                  <c:v>-118.1187880810503</c:v>
                </c:pt>
                <c:pt idx="111">
                  <c:v>-119.1651677167911</c:v>
                </c:pt>
                <c:pt idx="112">
                  <c:v>-120.207826863893</c:v>
                </c:pt>
                <c:pt idx="113">
                  <c:v>-121.2467451866287</c:v>
                </c:pt>
                <c:pt idx="114">
                  <c:v>-122.2819035608804</c:v>
                </c:pt>
                <c:pt idx="115">
                  <c:v>-123.3132840377962</c:v>
                </c:pt>
                <c:pt idx="116">
                  <c:v>-124.3408698083249</c:v>
                </c:pt>
                <c:pt idx="117">
                  <c:v>-125.3646451686623</c:v>
                </c:pt>
                <c:pt idx="118">
                  <c:v>-126.3845954865496</c:v>
                </c:pt>
                <c:pt idx="119">
                  <c:v>-127.4007071684218</c:v>
                </c:pt>
              </c:numCache>
            </c:numRef>
          </c:yVal>
          <c:smooth val="0"/>
          <c:extLst xmlns:c16r2="http://schemas.microsoft.com/office/drawing/2015/06/chart">
            <c:ext xmlns:c16="http://schemas.microsoft.com/office/drawing/2014/chart" uri="{C3380CC4-5D6E-409C-BE32-E72D297353CC}">
              <c16:uniqueId val="{00000001-F338-4431-9571-9E3F6C05FC13}"/>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0.0</c:v>
                </c:pt>
                <c:pt idx="1">
                  <c:v>-0.501912878705298</c:v>
                </c:pt>
                <c:pt idx="2">
                  <c:v>-1.261673367037019</c:v>
                </c:pt>
                <c:pt idx="3">
                  <c:v>-1.90885772788397</c:v>
                </c:pt>
                <c:pt idx="4">
                  <c:v>-2.562338717939383</c:v>
                </c:pt>
                <c:pt idx="5">
                  <c:v>-3.223149410766837</c:v>
                </c:pt>
                <c:pt idx="6">
                  <c:v>-3.892090630107305</c:v>
                </c:pt>
                <c:pt idx="7">
                  <c:v>-4.569771453153407</c:v>
                </c:pt>
                <c:pt idx="8">
                  <c:v>-5.256642672228281</c:v>
                </c:pt>
                <c:pt idx="9">
                  <c:v>-5.953024409512181</c:v>
                </c:pt>
                <c:pt idx="10">
                  <c:v>-6.659128918888655</c:v>
                </c:pt>
                <c:pt idx="11">
                  <c:v>-7.37507942599223</c:v>
                </c:pt>
                <c:pt idx="12">
                  <c:v>-8.100925706681661</c:v>
                </c:pt>
                <c:pt idx="13">
                  <c:v>-8.82577565918291</c:v>
                </c:pt>
                <c:pt idx="14">
                  <c:v>-9.56064686192758</c:v>
                </c:pt>
                <c:pt idx="15">
                  <c:v>-10.30570650708342</c:v>
                </c:pt>
                <c:pt idx="16">
                  <c:v>-11.06050609067142</c:v>
                </c:pt>
                <c:pt idx="17">
                  <c:v>-11.8248006383883</c:v>
                </c:pt>
                <c:pt idx="18">
                  <c:v>-12.59834053492023</c:v>
                </c:pt>
                <c:pt idx="19">
                  <c:v>-13.3808720169659</c:v>
                </c:pt>
                <c:pt idx="20">
                  <c:v>-14.17213826026546</c:v>
                </c:pt>
                <c:pt idx="21">
                  <c:v>-14.97188036282341</c:v>
                </c:pt>
                <c:pt idx="22">
                  <c:v>-15.77983822348551</c:v>
                </c:pt>
                <c:pt idx="23">
                  <c:v>-16.59575132094869</c:v>
                </c:pt>
                <c:pt idx="24">
                  <c:v>-17.41935940010035</c:v>
                </c:pt>
                <c:pt idx="25">
                  <c:v>-18.25040307348718</c:v>
                </c:pt>
                <c:pt idx="26">
                  <c:v>-19.08860542337879</c:v>
                </c:pt>
                <c:pt idx="27">
                  <c:v>-19.93371095100656</c:v>
                </c:pt>
                <c:pt idx="28">
                  <c:v>-20.78546674631616</c:v>
                </c:pt>
                <c:pt idx="29">
                  <c:v>-21.64362177587554</c:v>
                </c:pt>
                <c:pt idx="30">
                  <c:v>-22.50792761171851</c:v>
                </c:pt>
                <c:pt idx="31">
                  <c:v>-23.37813873378991</c:v>
                </c:pt>
                <c:pt idx="32">
                  <c:v>-24.25401278436675</c:v>
                </c:pt>
                <c:pt idx="33">
                  <c:v>-25.13531078304186</c:v>
                </c:pt>
                <c:pt idx="34">
                  <c:v>-26.0217973075537</c:v>
                </c:pt>
                <c:pt idx="35">
                  <c:v>-26.91324064492098</c:v>
                </c:pt>
                <c:pt idx="36">
                  <c:v>-27.80941291676027</c:v>
                </c:pt>
                <c:pt idx="37">
                  <c:v>-28.71009018209179</c:v>
                </c:pt>
                <c:pt idx="38">
                  <c:v>-29.61505252045345</c:v>
                </c:pt>
                <c:pt idx="39">
                  <c:v>-30.52408406494897</c:v>
                </c:pt>
                <c:pt idx="40">
                  <c:v>-31.43697308753144</c:v>
                </c:pt>
                <c:pt idx="41">
                  <c:v>-32.35351203680875</c:v>
                </c:pt>
                <c:pt idx="42">
                  <c:v>-33.27349756219925</c:v>
                </c:pt>
                <c:pt idx="43">
                  <c:v>-34.1967305285375</c:v>
                </c:pt>
                <c:pt idx="44">
                  <c:v>-35.1230160216046</c:v>
                </c:pt>
                <c:pt idx="45">
                  <c:v>-36.05216334556917</c:v>
                </c:pt>
                <c:pt idx="46">
                  <c:v>-36.98398601325997</c:v>
                </c:pt>
                <c:pt idx="47">
                  <c:v>-37.918301730007</c:v>
                </c:pt>
                <c:pt idx="48">
                  <c:v>-38.85493237176522</c:v>
                </c:pt>
                <c:pt idx="49">
                  <c:v>-39.79370395813248</c:v>
                </c:pt>
                <c:pt idx="50">
                  <c:v>-40.73444662078873</c:v>
                </c:pt>
                <c:pt idx="51">
                  <c:v>-41.6769945678511</c:v>
                </c:pt>
                <c:pt idx="52">
                  <c:v>-42.62118604453917</c:v>
                </c:pt>
                <c:pt idx="53">
                  <c:v>-43.56686329063905</c:v>
                </c:pt>
                <c:pt idx="54">
                  <c:v>-44.5138724950757</c:v>
                </c:pt>
                <c:pt idx="55">
                  <c:v>-45.46206374790927</c:v>
                </c:pt>
                <c:pt idx="56">
                  <c:v>-46.4112909900641</c:v>
                </c:pt>
                <c:pt idx="57">
                  <c:v>-47.36141196103024</c:v>
                </c:pt>
                <c:pt idx="58">
                  <c:v>-48.31228814482802</c:v>
                </c:pt>
                <c:pt idx="59">
                  <c:v>-49.26378471441058</c:v>
                </c:pt>
                <c:pt idx="60">
                  <c:v>-50.21577047476421</c:v>
                </c:pt>
                <c:pt idx="61">
                  <c:v>-51.1681178048539</c:v>
                </c:pt>
                <c:pt idx="62">
                  <c:v>-52.12070259862412</c:v>
                </c:pt>
                <c:pt idx="63">
                  <c:v>-53.0734042051895</c:v>
                </c:pt>
                <c:pt idx="64">
                  <c:v>-54.02610536839576</c:v>
                </c:pt>
                <c:pt idx="65">
                  <c:v>-54.97869216586196</c:v>
                </c:pt>
                <c:pt idx="66">
                  <c:v>-55.93105394764915</c:v>
                </c:pt>
                <c:pt idx="67">
                  <c:v>-56.88308327467075</c:v>
                </c:pt>
                <c:pt idx="68">
                  <c:v>-57.83467585695962</c:v>
                </c:pt>
                <c:pt idx="69">
                  <c:v>-58.7857304918698</c:v>
                </c:pt>
                <c:pt idx="70">
                  <c:v>-59.73614900234907</c:v>
                </c:pt>
                <c:pt idx="71">
                  <c:v>-60.68583617532386</c:v>
                </c:pt>
                <c:pt idx="72">
                  <c:v>-61.63469970031309</c:v>
                </c:pt>
                <c:pt idx="73">
                  <c:v>-62.5826501083152</c:v>
                </c:pt>
                <c:pt idx="74">
                  <c:v>-63.52960071105463</c:v>
                </c:pt>
                <c:pt idx="75">
                  <c:v>-64.47546754064135</c:v>
                </c:pt>
                <c:pt idx="76">
                  <c:v>-65.420169289715</c:v>
                </c:pt>
                <c:pt idx="77">
                  <c:v>-66.36362725208595</c:v>
                </c:pt>
                <c:pt idx="78">
                  <c:v>-67.30576526397635</c:v>
                </c:pt>
                <c:pt idx="79">
                  <c:v>-68.2465096458582</c:v>
                </c:pt>
                <c:pt idx="80">
                  <c:v>-69.18578914494394</c:v>
                </c:pt>
                <c:pt idx="81">
                  <c:v>-70.12353487837885</c:v>
                </c:pt>
                <c:pt idx="82">
                  <c:v>-71.05968027713015</c:v>
                </c:pt>
                <c:pt idx="83">
                  <c:v>-71.99416103064822</c:v>
                </c:pt>
                <c:pt idx="84">
                  <c:v>-72.92691503227431</c:v>
                </c:pt>
                <c:pt idx="85">
                  <c:v>-73.85788232546257</c:v>
                </c:pt>
                <c:pt idx="86">
                  <c:v>-74.78700505080951</c:v>
                </c:pt>
                <c:pt idx="87">
                  <c:v>-75.71422739390072</c:v>
                </c:pt>
                <c:pt idx="88">
                  <c:v>-76.63949553401935</c:v>
                </c:pt>
                <c:pt idx="89">
                  <c:v>-77.5627575937019</c:v>
                </c:pt>
                <c:pt idx="90">
                  <c:v>-78.4839635891558</c:v>
                </c:pt>
                <c:pt idx="91">
                  <c:v>-79.40306538155664</c:v>
                </c:pt>
                <c:pt idx="92">
                  <c:v>-80.3200166292213</c:v>
                </c:pt>
                <c:pt idx="93">
                  <c:v>-81.23477274066295</c:v>
                </c:pt>
                <c:pt idx="94">
                  <c:v>-82.14729082854637</c:v>
                </c:pt>
                <c:pt idx="95">
                  <c:v>-83.0575296644993</c:v>
                </c:pt>
                <c:pt idx="96">
                  <c:v>-83.96544963484393</c:v>
                </c:pt>
                <c:pt idx="97">
                  <c:v>-84.87101269720004</c:v>
                </c:pt>
                <c:pt idx="98">
                  <c:v>-85.77418233796266</c:v>
                </c:pt>
                <c:pt idx="99">
                  <c:v>-86.67492353067928</c:v>
                </c:pt>
                <c:pt idx="100">
                  <c:v>-87.57320269527556</c:v>
                </c:pt>
                <c:pt idx="101">
                  <c:v>-88.46898765817512</c:v>
                </c:pt>
                <c:pt idx="102">
                  <c:v>-89.36224761326655</c:v>
                </c:pt>
                <c:pt idx="103">
                  <c:v>-90.2529530837337</c:v>
                </c:pt>
                <c:pt idx="104">
                  <c:v>-91.14107588471506</c:v>
                </c:pt>
                <c:pt idx="105">
                  <c:v>-92.02658908682861</c:v>
                </c:pt>
                <c:pt idx="106">
                  <c:v>-92.9094669805109</c:v>
                </c:pt>
                <c:pt idx="107">
                  <c:v>-93.78968504116892</c:v>
                </c:pt>
                <c:pt idx="108">
                  <c:v>-94.66721989515556</c:v>
                </c:pt>
                <c:pt idx="109">
                  <c:v>-95.54204928653188</c:v>
                </c:pt>
                <c:pt idx="110">
                  <c:v>-96.41415204462646</c:v>
                </c:pt>
                <c:pt idx="111">
                  <c:v>-97.28350805236815</c:v>
                </c:pt>
                <c:pt idx="112">
                  <c:v>-98.15009821537411</c:v>
                </c:pt>
                <c:pt idx="113">
                  <c:v>-99.0139044318085</c:v>
                </c:pt>
                <c:pt idx="114">
                  <c:v>-99.87490956296095</c:v>
                </c:pt>
                <c:pt idx="115">
                  <c:v>-100.7330974045722</c:v>
                </c:pt>
                <c:pt idx="116">
                  <c:v>-101.5884526588648</c:v>
                </c:pt>
                <c:pt idx="117">
                  <c:v>-102.4409609072795</c:v>
                </c:pt>
                <c:pt idx="118">
                  <c:v>-103.2906085839063</c:v>
                </c:pt>
                <c:pt idx="119">
                  <c:v>-104.1373829495842</c:v>
                </c:pt>
              </c:numCache>
            </c:numRef>
          </c:yVal>
          <c:smooth val="0"/>
          <c:extLst xmlns:c16r2="http://schemas.microsoft.com/office/drawing/2015/06/chart">
            <c:ext xmlns:c16="http://schemas.microsoft.com/office/drawing/2014/chart" uri="{C3380CC4-5D6E-409C-BE32-E72D297353CC}">
              <c16:uniqueId val="{00000002-F338-4431-9571-9E3F6C05FC13}"/>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0.0</c:v>
                </c:pt>
                <c:pt idx="1">
                  <c:v>-0.515150240126786</c:v>
                </c:pt>
                <c:pt idx="2">
                  <c:v>-1.115246933547496</c:v>
                </c:pt>
                <c:pt idx="3">
                  <c:v>-1.673010663819696</c:v>
                </c:pt>
                <c:pt idx="4">
                  <c:v>-2.23157855098907</c:v>
                </c:pt>
                <c:pt idx="5">
                  <c:v>-2.792053524893617</c:v>
                </c:pt>
                <c:pt idx="6">
                  <c:v>-3.355323654147469</c:v>
                </c:pt>
                <c:pt idx="7">
                  <c:v>-3.922099880989208</c:v>
                </c:pt>
                <c:pt idx="8">
                  <c:v>-4.492947037055726</c:v>
                </c:pt>
                <c:pt idx="9">
                  <c:v>-5.068309332668832</c:v>
                </c:pt>
                <c:pt idx="10">
                  <c:v>-5.648531313640427</c:v>
                </c:pt>
                <c:pt idx="11">
                  <c:v>-6.233875100743716</c:v>
                </c:pt>
                <c:pt idx="12">
                  <c:v>-6.824534580190561</c:v>
                </c:pt>
                <c:pt idx="13">
                  <c:v>-7.415205475416314</c:v>
                </c:pt>
                <c:pt idx="14">
                  <c:v>-8.011843646167108</c:v>
                </c:pt>
                <c:pt idx="15">
                  <c:v>-8.61449965829934</c:v>
                </c:pt>
                <c:pt idx="16">
                  <c:v>-9.223021647096505</c:v>
                </c:pt>
                <c:pt idx="17">
                  <c:v>-9.837329103835049</c:v>
                </c:pt>
                <c:pt idx="18">
                  <c:v>-10.45733742547918</c:v>
                </c:pt>
                <c:pt idx="19">
                  <c:v>-11.0829573485462</c:v>
                </c:pt>
                <c:pt idx="20">
                  <c:v>-11.71409492190196</c:v>
                </c:pt>
                <c:pt idx="21">
                  <c:v>-12.3506516787138</c:v>
                </c:pt>
                <c:pt idx="22">
                  <c:v>-12.9925249334633</c:v>
                </c:pt>
                <c:pt idx="23">
                  <c:v>-13.63960815211885</c:v>
                </c:pt>
                <c:pt idx="24">
                  <c:v>-14.29179135913091</c:v>
                </c:pt>
                <c:pt idx="25">
                  <c:v>-14.94896155632523</c:v>
                </c:pt>
                <c:pt idx="26">
                  <c:v>-15.61099367269571</c:v>
                </c:pt>
                <c:pt idx="27">
                  <c:v>-16.27777081948352</c:v>
                </c:pt>
                <c:pt idx="28">
                  <c:v>-16.94917420277898</c:v>
                </c:pt>
                <c:pt idx="29">
                  <c:v>-17.62508316760022</c:v>
                </c:pt>
                <c:pt idx="30">
                  <c:v>-18.30537571308014</c:v>
                </c:pt>
                <c:pt idx="31">
                  <c:v>-18.98992883430401</c:v>
                </c:pt>
                <c:pt idx="32">
                  <c:v>-19.67861882737316</c:v>
                </c:pt>
                <c:pt idx="33">
                  <c:v>-20.37132156203052</c:v>
                </c:pt>
                <c:pt idx="34">
                  <c:v>-21.06791272517149</c:v>
                </c:pt>
                <c:pt idx="35">
                  <c:v>-21.76826803827998</c:v>
                </c:pt>
                <c:pt idx="36">
                  <c:v>-22.4722634515947</c:v>
                </c:pt>
                <c:pt idx="37">
                  <c:v>-23.17977531751648</c:v>
                </c:pt>
                <c:pt idx="38">
                  <c:v>-23.89068054551626</c:v>
                </c:pt>
                <c:pt idx="39">
                  <c:v>-24.60485672413324</c:v>
                </c:pt>
                <c:pt idx="40">
                  <c:v>-25.32218226306302</c:v>
                </c:pt>
                <c:pt idx="41">
                  <c:v>-26.04253650347709</c:v>
                </c:pt>
                <c:pt idx="42">
                  <c:v>-26.76579981601432</c:v>
                </c:pt>
                <c:pt idx="43">
                  <c:v>-27.4918536886089</c:v>
                </c:pt>
                <c:pt idx="44">
                  <c:v>-28.22058080494788</c:v>
                </c:pt>
                <c:pt idx="45">
                  <c:v>-28.95186511446354</c:v>
                </c:pt>
                <c:pt idx="46">
                  <c:v>-29.68559189466941</c:v>
                </c:pt>
                <c:pt idx="47">
                  <c:v>-30.42164780655708</c:v>
                </c:pt>
                <c:pt idx="48">
                  <c:v>-31.1599209436895</c:v>
                </c:pt>
                <c:pt idx="49">
                  <c:v>-31.90030087553169</c:v>
                </c:pt>
                <c:pt idx="50">
                  <c:v>-32.64267868554998</c:v>
                </c:pt>
                <c:pt idx="51">
                  <c:v>-33.38694700447923</c:v>
                </c:pt>
                <c:pt idx="52">
                  <c:v>-34.13300003917357</c:v>
                </c:pt>
                <c:pt idx="53">
                  <c:v>-34.8807335974188</c:v>
                </c:pt>
                <c:pt idx="54">
                  <c:v>-35.63004510902056</c:v>
                </c:pt>
                <c:pt idx="55">
                  <c:v>-36.38083364343309</c:v>
                </c:pt>
                <c:pt idx="56">
                  <c:v>-37.13299992422935</c:v>
                </c:pt>
                <c:pt idx="57">
                  <c:v>-37.88644634061075</c:v>
                </c:pt>
                <c:pt idx="58">
                  <c:v>-38.64107695619896</c:v>
                </c:pt>
                <c:pt idx="59">
                  <c:v>-39.39679751531185</c:v>
                </c:pt>
                <c:pt idx="60">
                  <c:v>-40.1535154468943</c:v>
                </c:pt>
                <c:pt idx="61">
                  <c:v>-40.91113986629306</c:v>
                </c:pt>
                <c:pt idx="62">
                  <c:v>-41.66958157501175</c:v>
                </c:pt>
                <c:pt idx="63">
                  <c:v>-42.42875305861071</c:v>
                </c:pt>
                <c:pt idx="64">
                  <c:v>-43.18856848287396</c:v>
                </c:pt>
                <c:pt idx="65">
                  <c:v>-43.9489436883832</c:v>
                </c:pt>
                <c:pt idx="66">
                  <c:v>-44.70979618360249</c:v>
                </c:pt>
                <c:pt idx="67">
                  <c:v>-45.47104513659724</c:v>
                </c:pt>
                <c:pt idx="68">
                  <c:v>-46.23261136547398</c:v>
                </c:pt>
                <c:pt idx="69">
                  <c:v>-46.99441732766216</c:v>
                </c:pt>
                <c:pt idx="70">
                  <c:v>-47.75638710810836</c:v>
                </c:pt>
                <c:pt idx="71">
                  <c:v>-48.51844640647005</c:v>
                </c:pt>
                <c:pt idx="72">
                  <c:v>-49.28052252340331</c:v>
                </c:pt>
                <c:pt idx="73">
                  <c:v>-50.04254434600852</c:v>
                </c:pt>
                <c:pt idx="74">
                  <c:v>-50.80444233250091</c:v>
                </c:pt>
                <c:pt idx="75">
                  <c:v>-51.5661484961961</c:v>
                </c:pt>
                <c:pt idx="76">
                  <c:v>-52.327596388835</c:v>
                </c:pt>
                <c:pt idx="77">
                  <c:v>-53.08872108335072</c:v>
                </c:pt>
                <c:pt idx="78">
                  <c:v>-53.84945915610295</c:v>
                </c:pt>
                <c:pt idx="79">
                  <c:v>-54.6097486686408</c:v>
                </c:pt>
                <c:pt idx="80">
                  <c:v>-55.36952914905214</c:v>
                </c:pt>
                <c:pt idx="81">
                  <c:v>-56.128741572933</c:v>
                </c:pt>
                <c:pt idx="82">
                  <c:v>-56.88732834404163</c:v>
                </c:pt>
                <c:pt idx="83">
                  <c:v>-57.6452332746385</c:v>
                </c:pt>
                <c:pt idx="84">
                  <c:v>-58.40240156560704</c:v>
                </c:pt>
                <c:pt idx="85">
                  <c:v>-59.15877978635353</c:v>
                </c:pt>
                <c:pt idx="86">
                  <c:v>-59.91431585451392</c:v>
                </c:pt>
                <c:pt idx="87">
                  <c:v>-60.66895901554335</c:v>
                </c:pt>
                <c:pt idx="88">
                  <c:v>-61.42265982217213</c:v>
                </c:pt>
                <c:pt idx="89">
                  <c:v>-62.17537011378454</c:v>
                </c:pt>
                <c:pt idx="90">
                  <c:v>-62.92704299574098</c:v>
                </c:pt>
                <c:pt idx="91">
                  <c:v>-63.67763281866473</c:v>
                </c:pt>
                <c:pt idx="92">
                  <c:v>-64.42709515771867</c:v>
                </c:pt>
                <c:pt idx="93">
                  <c:v>-65.17538679189764</c:v>
                </c:pt>
                <c:pt idx="94">
                  <c:v>-65.9224656833631</c:v>
                </c:pt>
                <c:pt idx="95">
                  <c:v>-66.66829095680377</c:v>
                </c:pt>
                <c:pt idx="96">
                  <c:v>-67.41282287890408</c:v>
                </c:pt>
                <c:pt idx="97">
                  <c:v>-68.15602283787366</c:v>
                </c:pt>
                <c:pt idx="98">
                  <c:v>-68.89785332309202</c:v>
                </c:pt>
                <c:pt idx="99">
                  <c:v>-69.63827790486805</c:v>
                </c:pt>
                <c:pt idx="100">
                  <c:v>-70.37726121433478</c:v>
                </c:pt>
                <c:pt idx="101">
                  <c:v>-71.11476892348588</c:v>
                </c:pt>
                <c:pt idx="102">
                  <c:v>-71.8507677253674</c:v>
                </c:pt>
                <c:pt idx="103">
                  <c:v>-72.58522531443411</c:v>
                </c:pt>
                <c:pt idx="104">
                  <c:v>-73.31811036709445</c:v>
                </c:pt>
                <c:pt idx="105">
                  <c:v>-74.04939252241765</c:v>
                </c:pt>
                <c:pt idx="106">
                  <c:v>-74.7790423630595</c:v>
                </c:pt>
                <c:pt idx="107">
                  <c:v>-75.50703139637388</c:v>
                </c:pt>
                <c:pt idx="108">
                  <c:v>-76.23333203572592</c:v>
                </c:pt>
                <c:pt idx="109">
                  <c:v>-76.95791758204677</c:v>
                </c:pt>
                <c:pt idx="110">
                  <c:v>-77.68076220557101</c:v>
                </c:pt>
                <c:pt idx="111">
                  <c:v>-78.4018409278333</c:v>
                </c:pt>
                <c:pt idx="112">
                  <c:v>-79.12112960385866</c:v>
                </c:pt>
                <c:pt idx="113">
                  <c:v>-79.8386049046253</c:v>
                </c:pt>
                <c:pt idx="114">
                  <c:v>-80.55424429972256</c:v>
                </c:pt>
                <c:pt idx="115">
                  <c:v>-81.26802604028488</c:v>
                </c:pt>
                <c:pt idx="116">
                  <c:v>-81.97992914213408</c:v>
                </c:pt>
                <c:pt idx="117">
                  <c:v>-82.68993336919448</c:v>
                </c:pt>
                <c:pt idx="118">
                  <c:v>-83.39801921713448</c:v>
                </c:pt>
                <c:pt idx="119">
                  <c:v>-84.10416789725635</c:v>
                </c:pt>
              </c:numCache>
            </c:numRef>
          </c:yVal>
          <c:smooth val="0"/>
          <c:extLst xmlns:c16r2="http://schemas.microsoft.com/office/drawing/2015/06/chart">
            <c:ext xmlns:c16="http://schemas.microsoft.com/office/drawing/2014/chart" uri="{C3380CC4-5D6E-409C-BE32-E72D297353CC}">
              <c16:uniqueId val="{00000003-F338-4431-9571-9E3F6C05FC13}"/>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0.0</c:v>
                </c:pt>
                <c:pt idx="1">
                  <c:v>-0.542192300431452</c:v>
                </c:pt>
                <c:pt idx="2">
                  <c:v>-1.277289380157072</c:v>
                </c:pt>
                <c:pt idx="3">
                  <c:v>-1.946245408741106</c:v>
                </c:pt>
                <c:pt idx="4">
                  <c:v>-2.630054920668499</c:v>
                </c:pt>
                <c:pt idx="5">
                  <c:v>-3.328571516122337</c:v>
                </c:pt>
                <c:pt idx="6">
                  <c:v>-4.041635211657194</c:v>
                </c:pt>
                <c:pt idx="7">
                  <c:v>-4.769072643133313</c:v>
                </c:pt>
                <c:pt idx="8">
                  <c:v>-5.510697559540858</c:v>
                </c:pt>
                <c:pt idx="9">
                  <c:v>-6.26631148515753</c:v>
                </c:pt>
                <c:pt idx="10">
                  <c:v>-7.035704490785974</c:v>
                </c:pt>
                <c:pt idx="11">
                  <c:v>-7.818656030226066</c:v>
                </c:pt>
                <c:pt idx="12">
                  <c:v>-8.61493580967226</c:v>
                </c:pt>
                <c:pt idx="13">
                  <c:v>-9.413421431353981</c:v>
                </c:pt>
                <c:pt idx="14">
                  <c:v>-10.22481428108722</c:v>
                </c:pt>
                <c:pt idx="15">
                  <c:v>-11.04903197737985</c:v>
                </c:pt>
                <c:pt idx="16">
                  <c:v>-11.88559579095408</c:v>
                </c:pt>
                <c:pt idx="17">
                  <c:v>-12.73418075148811</c:v>
                </c:pt>
                <c:pt idx="18">
                  <c:v>-13.59446961083631</c:v>
                </c:pt>
                <c:pt idx="19">
                  <c:v>-14.46615114024053</c:v>
                </c:pt>
                <c:pt idx="20">
                  <c:v>-15.34891923578652</c:v>
                </c:pt>
                <c:pt idx="21">
                  <c:v>-16.2424722695564</c:v>
                </c:pt>
                <c:pt idx="22">
                  <c:v>-17.14651262689858</c:v>
                </c:pt>
                <c:pt idx="23">
                  <c:v>-18.06074638526707</c:v>
                </c:pt>
                <c:pt idx="24">
                  <c:v>-18.98488310015</c:v>
                </c:pt>
                <c:pt idx="25">
                  <c:v>-19.91863567147718</c:v>
                </c:pt>
                <c:pt idx="26">
                  <c:v>-20.8617013413068</c:v>
                </c:pt>
                <c:pt idx="27">
                  <c:v>-21.81379991807853</c:v>
                </c:pt>
                <c:pt idx="28">
                  <c:v>-22.77465463862427</c:v>
                </c:pt>
                <c:pt idx="29">
                  <c:v>-23.743991477907</c:v>
                </c:pt>
                <c:pt idx="30">
                  <c:v>-24.72153949396368</c:v>
                </c:pt>
                <c:pt idx="31">
                  <c:v>-25.70703091837231</c:v>
                </c:pt>
                <c:pt idx="32">
                  <c:v>-26.70020124512918</c:v>
                </c:pt>
                <c:pt idx="33">
                  <c:v>-27.70078931748592</c:v>
                </c:pt>
                <c:pt idx="34">
                  <c:v>-28.70853741119208</c:v>
                </c:pt>
                <c:pt idx="35">
                  <c:v>-29.72319131298718</c:v>
                </c:pt>
                <c:pt idx="36">
                  <c:v>-30.74450039357043</c:v>
                </c:pt>
                <c:pt idx="37">
                  <c:v>-31.77221767453218</c:v>
                </c:pt>
                <c:pt idx="38">
                  <c:v>-32.80609988895503</c:v>
                </c:pt>
                <c:pt idx="39">
                  <c:v>-33.84590750265014</c:v>
                </c:pt>
                <c:pt idx="40">
                  <c:v>-34.89140479582417</c:v>
                </c:pt>
                <c:pt idx="41">
                  <c:v>-35.94235990429888</c:v>
                </c:pt>
                <c:pt idx="42">
                  <c:v>-36.99854485312198</c:v>
                </c:pt>
                <c:pt idx="43">
                  <c:v>-38.05973558460342</c:v>
                </c:pt>
                <c:pt idx="44">
                  <c:v>-39.12571198052366</c:v>
                </c:pt>
                <c:pt idx="45">
                  <c:v>-40.19625787870201</c:v>
                </c:pt>
                <c:pt idx="46">
                  <c:v>-41.27116108418204</c:v>
                </c:pt>
                <c:pt idx="47">
                  <c:v>-42.35021337527812</c:v>
                </c:pt>
                <c:pt idx="48">
                  <c:v>-43.43321050472332</c:v>
                </c:pt>
                <c:pt idx="49">
                  <c:v>-44.51995219619766</c:v>
                </c:pt>
                <c:pt idx="50">
                  <c:v>-45.61024213647306</c:v>
                </c:pt>
                <c:pt idx="51">
                  <c:v>-46.70388796344194</c:v>
                </c:pt>
                <c:pt idx="52">
                  <c:v>-47.80070125021748</c:v>
                </c:pt>
                <c:pt idx="53">
                  <c:v>-48.90049748566908</c:v>
                </c:pt>
                <c:pt idx="54">
                  <c:v>-50.00309605157145</c:v>
                </c:pt>
                <c:pt idx="55">
                  <c:v>-51.1083201965821</c:v>
                </c:pt>
                <c:pt idx="56">
                  <c:v>-52.21599700729301</c:v>
                </c:pt>
                <c:pt idx="57">
                  <c:v>-53.32595737656083</c:v>
                </c:pt>
                <c:pt idx="58">
                  <c:v>-54.43803596930592</c:v>
                </c:pt>
                <c:pt idx="59">
                  <c:v>-55.55207118601349</c:v>
                </c:pt>
                <c:pt idx="60">
                  <c:v>-56.667905124079</c:v>
                </c:pt>
                <c:pt idx="61">
                  <c:v>-57.78538353724385</c:v>
                </c:pt>
                <c:pt idx="62">
                  <c:v>-58.90435579321272</c:v>
                </c:pt>
                <c:pt idx="63">
                  <c:v>-60.02467482969</c:v>
                </c:pt>
                <c:pt idx="64">
                  <c:v>-61.14619710895067</c:v>
                </c:pt>
                <c:pt idx="65">
                  <c:v>-62.26878257110911</c:v>
                </c:pt>
                <c:pt idx="66">
                  <c:v>-63.39229458622047</c:v>
                </c:pt>
                <c:pt idx="67">
                  <c:v>-64.5165999053607</c:v>
                </c:pt>
                <c:pt idx="68">
                  <c:v>-65.64156861079161</c:v>
                </c:pt>
                <c:pt idx="69">
                  <c:v>-66.7670740653516</c:v>
                </c:pt>
                <c:pt idx="70">
                  <c:v>-67.89299286117965</c:v>
                </c:pt>
                <c:pt idx="71">
                  <c:v>-69.0192047678675</c:v>
                </c:pt>
                <c:pt idx="72">
                  <c:v>-70.1455926801691</c:v>
                </c:pt>
                <c:pt idx="73">
                  <c:v>-71.27204256531058</c:v>
                </c:pt>
                <c:pt idx="74">
                  <c:v>-72.39844341006754</c:v>
                </c:pt>
                <c:pt idx="75">
                  <c:v>-73.52468716761628</c:v>
                </c:pt>
                <c:pt idx="76">
                  <c:v>-74.65066870428518</c:v>
                </c:pt>
                <c:pt idx="77">
                  <c:v>-75.77628574626351</c:v>
                </c:pt>
                <c:pt idx="78">
                  <c:v>-76.90143882633424</c:v>
                </c:pt>
                <c:pt idx="79">
                  <c:v>-78.02603123071731</c:v>
                </c:pt>
                <c:pt idx="80">
                  <c:v>-79.14996894604064</c:v>
                </c:pt>
                <c:pt idx="81">
                  <c:v>-80.27316060654357</c:v>
                </c:pt>
                <c:pt idx="82">
                  <c:v>-81.39551744152955</c:v>
                </c:pt>
                <c:pt idx="83">
                  <c:v>-82.5169532231271</c:v>
                </c:pt>
                <c:pt idx="84">
                  <c:v>-83.63738421441057</c:v>
                </c:pt>
                <c:pt idx="85">
                  <c:v>-84.75672911792205</c:v>
                </c:pt>
                <c:pt idx="86">
                  <c:v>-85.87490902459831</c:v>
                </c:pt>
                <c:pt idx="87">
                  <c:v>-86.99184736320512</c:v>
                </c:pt>
                <c:pt idx="88">
                  <c:v>-88.10746985023843</c:v>
                </c:pt>
                <c:pt idx="89">
                  <c:v>-89.2217044403679</c:v>
                </c:pt>
                <c:pt idx="90">
                  <c:v>-90.33448127744258</c:v>
                </c:pt>
                <c:pt idx="91">
                  <c:v>-91.44573264605391</c:v>
                </c:pt>
                <c:pt idx="92">
                  <c:v>-92.55539292372207</c:v>
                </c:pt>
                <c:pt idx="93">
                  <c:v>-93.66339853369323</c:v>
                </c:pt>
                <c:pt idx="94">
                  <c:v>-94.76968789836155</c:v>
                </c:pt>
                <c:pt idx="95">
                  <c:v>-95.87420139336925</c:v>
                </c:pt>
                <c:pt idx="96">
                  <c:v>-96.97688130234863</c:v>
                </c:pt>
                <c:pt idx="97">
                  <c:v>-98.07767177235858</c:v>
                </c:pt>
                <c:pt idx="98">
                  <c:v>-99.17651876999425</c:v>
                </c:pt>
                <c:pt idx="99">
                  <c:v>-100.2733700382055</c:v>
                </c:pt>
                <c:pt idx="100">
                  <c:v>-101.3681750538085</c:v>
                </c:pt>
                <c:pt idx="101">
                  <c:v>-102.4608849857113</c:v>
                </c:pt>
                <c:pt idx="102">
                  <c:v>-103.5514526538454</c:v>
                </c:pt>
                <c:pt idx="103">
                  <c:v>-104.6398324888282</c:v>
                </c:pt>
                <c:pt idx="104">
                  <c:v>-105.7259804923206</c:v>
                </c:pt>
                <c:pt idx="105">
                  <c:v>-106.8098541981176</c:v>
                </c:pt>
                <c:pt idx="106">
                  <c:v>-107.89141263396</c:v>
                </c:pt>
                <c:pt idx="107">
                  <c:v>-108.9706162840512</c:v>
                </c:pt>
                <c:pt idx="108">
                  <c:v>-110.047427052301</c:v>
                </c:pt>
                <c:pt idx="109">
                  <c:v>-111.121808226274</c:v>
                </c:pt>
                <c:pt idx="110">
                  <c:v>-112.1937244418514</c:v>
                </c:pt>
                <c:pt idx="111">
                  <c:v>-113.2631416485992</c:v>
                </c:pt>
                <c:pt idx="112">
                  <c:v>-114.3300270758364</c:v>
                </c:pt>
                <c:pt idx="113">
                  <c:v>-115.3943491993896</c:v>
                </c:pt>
                <c:pt idx="114">
                  <c:v>-116.4560777090574</c:v>
                </c:pt>
                <c:pt idx="115">
                  <c:v>-117.5151834767339</c:v>
                </c:pt>
                <c:pt idx="116">
                  <c:v>-118.5716385252317</c:v>
                </c:pt>
                <c:pt idx="117">
                  <c:v>-119.6254159977548</c:v>
                </c:pt>
                <c:pt idx="118">
                  <c:v>-120.676490128044</c:v>
                </c:pt>
                <c:pt idx="119">
                  <c:v>-121.7248362111777</c:v>
                </c:pt>
              </c:numCache>
            </c:numRef>
          </c:yVal>
          <c:smooth val="0"/>
          <c:extLst xmlns:c16r2="http://schemas.microsoft.com/office/drawing/2015/06/chart">
            <c:ext xmlns:c16="http://schemas.microsoft.com/office/drawing/2014/chart" uri="{C3380CC4-5D6E-409C-BE32-E72D297353CC}">
              <c16:uniqueId val="{00000004-F338-4431-9571-9E3F6C05FC13}"/>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0.0</c:v>
                </c:pt>
                <c:pt idx="1">
                  <c:v>-0.638602460881429</c:v>
                </c:pt>
                <c:pt idx="2">
                  <c:v>-1.282729318073052</c:v>
                </c:pt>
                <c:pt idx="3">
                  <c:v>-1.933781762199942</c:v>
                </c:pt>
                <c:pt idx="4">
                  <c:v>-2.592856668850799</c:v>
                </c:pt>
                <c:pt idx="5">
                  <c:v>-3.26079489114136</c:v>
                </c:pt>
                <c:pt idx="6">
                  <c:v>-3.938226137009678</c:v>
                </c:pt>
                <c:pt idx="7">
                  <c:v>-4.625606068102566</c:v>
                </c:pt>
                <c:pt idx="8">
                  <c:v>-5.323246961058428</c:v>
                </c:pt>
                <c:pt idx="9">
                  <c:v>-6.031343057596131</c:v>
                </c:pt>
                <c:pt idx="10">
                  <c:v>-6.749991532889449</c:v>
                </c:pt>
                <c:pt idx="11">
                  <c:v>-7.479209848896516</c:v>
                </c:pt>
                <c:pt idx="12">
                  <c:v>-8.218950124788448</c:v>
                </c:pt>
                <c:pt idx="13">
                  <c:v>-8.958227810495373</c:v>
                </c:pt>
                <c:pt idx="14">
                  <c:v>-9.70859951756938</c:v>
                </c:pt>
                <c:pt idx="15">
                  <c:v>-10.469640127616</c:v>
                </c:pt>
                <c:pt idx="16">
                  <c:v>-11.24099535348705</c:v>
                </c:pt>
                <c:pt idx="17">
                  <c:v>-12.02232159302912</c:v>
                </c:pt>
                <c:pt idx="18">
                  <c:v>-12.81328325732738</c:v>
                </c:pt>
                <c:pt idx="19">
                  <c:v>-13.61355111401508</c:v>
                </c:pt>
                <c:pt idx="20">
                  <c:v>-14.42280120523264</c:v>
                </c:pt>
                <c:pt idx="21">
                  <c:v>-15.24071417706773</c:v>
                </c:pt>
                <c:pt idx="22">
                  <c:v>-16.0669749002077</c:v>
                </c:pt>
                <c:pt idx="23">
                  <c:v>-16.90127229293918</c:v>
                </c:pt>
                <c:pt idx="24">
                  <c:v>-17.74329928136648</c:v>
                </c:pt>
                <c:pt idx="25">
                  <c:v>-18.5927528493994</c:v>
                </c:pt>
                <c:pt idx="26">
                  <c:v>-19.44932022478718</c:v>
                </c:pt>
                <c:pt idx="27">
                  <c:v>-20.3127081495054</c:v>
                </c:pt>
                <c:pt idx="28">
                  <c:v>-21.18262743611967</c:v>
                </c:pt>
                <c:pt idx="29">
                  <c:v>-22.05879320894472</c:v>
                </c:pt>
                <c:pt idx="30">
                  <c:v>-22.94092511091822</c:v>
                </c:pt>
                <c:pt idx="31">
                  <c:v>-23.82874748692018</c:v>
                </c:pt>
                <c:pt idx="32">
                  <c:v>-24.72198954393252</c:v>
                </c:pt>
                <c:pt idx="33">
                  <c:v>-25.62038548825603</c:v>
                </c:pt>
                <c:pt idx="34">
                  <c:v>-26.52367464058261</c:v>
                </c:pt>
                <c:pt idx="35">
                  <c:v>-27.43160153011192</c:v>
                </c:pt>
                <c:pt idx="36">
                  <c:v>-28.3439159691211</c:v>
                </c:pt>
                <c:pt idx="37">
                  <c:v>-29.26037310946504</c:v>
                </c:pt>
                <c:pt idx="38">
                  <c:v>-30.18073348254388</c:v>
                </c:pt>
                <c:pt idx="39">
                  <c:v>-31.10476300644132</c:v>
                </c:pt>
                <c:pt idx="40">
                  <c:v>-32.03223301694788</c:v>
                </c:pt>
                <c:pt idx="41">
                  <c:v>-32.96292026593073</c:v>
                </c:pt>
                <c:pt idx="42">
                  <c:v>-33.89660690870733</c:v>
                </c:pt>
                <c:pt idx="43">
                  <c:v>-34.83308048159909</c:v>
                </c:pt>
                <c:pt idx="44">
                  <c:v>-35.77213387070833</c:v>
                </c:pt>
                <c:pt idx="45">
                  <c:v>-36.71356527283387</c:v>
                </c:pt>
                <c:pt idx="46">
                  <c:v>-37.6571781494231</c:v>
                </c:pt>
                <c:pt idx="47">
                  <c:v>-38.60278117430335</c:v>
                </c:pt>
                <c:pt idx="48">
                  <c:v>-39.55018817593209</c:v>
                </c:pt>
                <c:pt idx="49">
                  <c:v>-40.49921807480314</c:v>
                </c:pt>
                <c:pt idx="50">
                  <c:v>-41.4496948165956</c:v>
                </c:pt>
                <c:pt idx="51">
                  <c:v>-42.40144730159597</c:v>
                </c:pt>
                <c:pt idx="52">
                  <c:v>-43.3543093108601</c:v>
                </c:pt>
                <c:pt idx="53">
                  <c:v>-44.30811942959463</c:v>
                </c:pt>
                <c:pt idx="54">
                  <c:v>-45.26272096815</c:v>
                </c:pt>
                <c:pt idx="55">
                  <c:v>-46.21796188097323</c:v>
                </c:pt>
                <c:pt idx="56">
                  <c:v>-47.17369468384206</c:v>
                </c:pt>
                <c:pt idx="57">
                  <c:v>-48.12977636973392</c:v>
                </c:pt>
                <c:pt idx="58">
                  <c:v>-49.08606832353553</c:v>
                </c:pt>
                <c:pt idx="59">
                  <c:v>-50.04243623590491</c:v>
                </c:pt>
                <c:pt idx="60">
                  <c:v>-50.99875001648252</c:v>
                </c:pt>
                <c:pt idx="61">
                  <c:v>-51.95488370667199</c:v>
                </c:pt>
                <c:pt idx="62">
                  <c:v>-52.91071539219593</c:v>
                </c:pt>
                <c:pt idx="63">
                  <c:v>-53.86612711556644</c:v>
                </c:pt>
                <c:pt idx="64">
                  <c:v>-54.82100478866514</c:v>
                </c:pt>
                <c:pt idx="65">
                  <c:v>-55.7752381055789</c:v>
                </c:pt>
                <c:pt idx="66">
                  <c:v>-56.7287204557806</c:v>
                </c:pt>
                <c:pt idx="67">
                  <c:v>-57.68134883782477</c:v>
                </c:pt>
                <c:pt idx="68">
                  <c:v>-58.63302377365697</c:v>
                </c:pt>
                <c:pt idx="69">
                  <c:v>-59.58364922360605</c:v>
                </c:pt>
                <c:pt idx="70">
                  <c:v>-60.53313250218435</c:v>
                </c:pt>
                <c:pt idx="71">
                  <c:v>-61.48138419476658</c:v>
                </c:pt>
                <c:pt idx="72">
                  <c:v>-62.42831807520633</c:v>
                </c:pt>
                <c:pt idx="73">
                  <c:v>-63.37385102447659</c:v>
                </c:pt>
                <c:pt idx="74">
                  <c:v>-64.317902950374</c:v>
                </c:pt>
                <c:pt idx="75">
                  <c:v>-65.26039670835185</c:v>
                </c:pt>
                <c:pt idx="76">
                  <c:v>-66.20125802352321</c:v>
                </c:pt>
                <c:pt idx="77">
                  <c:v>-67.14041541386945</c:v>
                </c:pt>
                <c:pt idx="78">
                  <c:v>-68.07780011469217</c:v>
                </c:pt>
                <c:pt idx="79">
                  <c:v>-69.01334600434573</c:v>
                </c:pt>
                <c:pt idx="80">
                  <c:v>-69.94698953125498</c:v>
                </c:pt>
                <c:pt idx="81">
                  <c:v>-70.87866964227032</c:v>
                </c:pt>
                <c:pt idx="82">
                  <c:v>-71.80832771234346</c:v>
                </c:pt>
                <c:pt idx="83">
                  <c:v>-72.735907475565</c:v>
                </c:pt>
                <c:pt idx="84">
                  <c:v>-73.66135495755297</c:v>
                </c:pt>
                <c:pt idx="85">
                  <c:v>-74.584618409222</c:v>
                </c:pt>
                <c:pt idx="86">
                  <c:v>-75.50564824190678</c:v>
                </c:pt>
                <c:pt idx="87">
                  <c:v>-76.42439696387464</c:v>
                </c:pt>
                <c:pt idx="88">
                  <c:v>-77.34081911820611</c:v>
                </c:pt>
                <c:pt idx="89">
                  <c:v>-78.25487122203288</c:v>
                </c:pt>
                <c:pt idx="90">
                  <c:v>-79.1665117071625</c:v>
                </c:pt>
                <c:pt idx="91">
                  <c:v>-80.07570086203648</c:v>
                </c:pt>
                <c:pt idx="92">
                  <c:v>-80.98240077506165</c:v>
                </c:pt>
                <c:pt idx="93">
                  <c:v>-81.88657527924533</c:v>
                </c:pt>
                <c:pt idx="94">
                  <c:v>-82.78818989819425</c:v>
                </c:pt>
                <c:pt idx="95">
                  <c:v>-83.68721179340125</c:v>
                </c:pt>
                <c:pt idx="96">
                  <c:v>-84.58360971284037</c:v>
                </c:pt>
                <c:pt idx="97">
                  <c:v>-85.477353940837</c:v>
                </c:pt>
                <c:pt idx="98">
                  <c:v>-86.36841624922044</c:v>
                </c:pt>
                <c:pt idx="99">
                  <c:v>-87.2567698497055</c:v>
                </c:pt>
                <c:pt idx="100">
                  <c:v>-88.14238934752792</c:v>
                </c:pt>
                <c:pt idx="101">
                  <c:v>-89.02525069627971</c:v>
                </c:pt>
                <c:pt idx="102">
                  <c:v>-89.90533115393256</c:v>
                </c:pt>
                <c:pt idx="103">
                  <c:v>-90.7826092400601</c:v>
                </c:pt>
                <c:pt idx="104">
                  <c:v>-91.65706469418046</c:v>
                </c:pt>
                <c:pt idx="105">
                  <c:v>-92.52867843526906</c:v>
                </c:pt>
                <c:pt idx="106">
                  <c:v>-93.39743252236102</c:v>
                </c:pt>
                <c:pt idx="107">
                  <c:v>-94.26331011624605</c:v>
                </c:pt>
                <c:pt idx="108">
                  <c:v>-95.12629544225274</c:v>
                </c:pt>
                <c:pt idx="109">
                  <c:v>-95.98637375405768</c:v>
                </c:pt>
                <c:pt idx="110">
                  <c:v>-96.84353129854344</c:v>
                </c:pt>
                <c:pt idx="111">
                  <c:v>-97.6977552816602</c:v>
                </c:pt>
                <c:pt idx="112">
                  <c:v>-98.54903383525743</c:v>
                </c:pt>
                <c:pt idx="113">
                  <c:v>-99.39735598490186</c:v>
                </c:pt>
                <c:pt idx="114">
                  <c:v>-100.2427116186227</c:v>
                </c:pt>
                <c:pt idx="115">
                  <c:v>-101.0850914565854</c:v>
                </c:pt>
                <c:pt idx="116">
                  <c:v>-101.9244870216635</c:v>
                </c:pt>
                <c:pt idx="117">
                  <c:v>-102.7608906108899</c:v>
                </c:pt>
                <c:pt idx="118">
                  <c:v>-103.5942952677674</c:v>
                </c:pt>
                <c:pt idx="119">
                  <c:v>-104.4246947554202</c:v>
                </c:pt>
              </c:numCache>
            </c:numRef>
          </c:yVal>
          <c:smooth val="0"/>
          <c:extLst xmlns:c16r2="http://schemas.microsoft.com/office/drawing/2015/06/chart">
            <c:ext xmlns:c16="http://schemas.microsoft.com/office/drawing/2014/chart" uri="{C3380CC4-5D6E-409C-BE32-E72D297353CC}">
              <c16:uniqueId val="{00000005-F338-4431-9571-9E3F6C05FC13}"/>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0.0</c:v>
                </c:pt>
                <c:pt idx="1">
                  <c:v>-0.63860246088052</c:v>
                </c:pt>
                <c:pt idx="2">
                  <c:v>-1.280850182210088</c:v>
                </c:pt>
                <c:pt idx="3">
                  <c:v>-1.928518426687788</c:v>
                </c:pt>
                <c:pt idx="4">
                  <c:v>-2.583040747630548</c:v>
                </c:pt>
                <c:pt idx="5">
                  <c:v>-3.245561971442384</c:v>
                </c:pt>
                <c:pt idx="6">
                  <c:v>-3.916988114214245</c:v>
                </c:pt>
                <c:pt idx="7">
                  <c:v>-4.598027539943814</c:v>
                </c:pt>
                <c:pt idx="8">
                  <c:v>-5.28922489299066</c:v>
                </c:pt>
                <c:pt idx="9">
                  <c:v>-5.99098908971473</c:v>
                </c:pt>
                <c:pt idx="10">
                  <c:v>-6.703616425641484</c:v>
                </c:pt>
                <c:pt idx="11">
                  <c:v>-7.42730966629142</c:v>
                </c:pt>
                <c:pt idx="12">
                  <c:v>-8.16219383500766</c:v>
                </c:pt>
                <c:pt idx="13">
                  <c:v>-8.897446048640176</c:v>
                </c:pt>
                <c:pt idx="14">
                  <c:v>-9.644325664497339</c:v>
                </c:pt>
                <c:pt idx="15">
                  <c:v>-10.40261798300253</c:v>
                </c:pt>
                <c:pt idx="16">
                  <c:v>-11.17214953928124</c:v>
                </c:pt>
                <c:pt idx="17">
                  <c:v>-11.95273563755472</c:v>
                </c:pt>
                <c:pt idx="18">
                  <c:v>-12.74418182649788</c:v>
                </c:pt>
                <c:pt idx="19">
                  <c:v>-13.54628542618184</c:v>
                </c:pt>
                <c:pt idx="20">
                  <c:v>-14.3588368975743</c:v>
                </c:pt>
                <c:pt idx="21">
                  <c:v>-15.18162106277123</c:v>
                </c:pt>
                <c:pt idx="22">
                  <c:v>-16.01441818731655</c:v>
                </c:pt>
                <c:pt idx="23">
                  <c:v>-16.85700493694367</c:v>
                </c:pt>
                <c:pt idx="24">
                  <c:v>-17.70915522122914</c:v>
                </c:pt>
                <c:pt idx="25">
                  <c:v>-18.57064093627968</c:v>
                </c:pt>
                <c:pt idx="26">
                  <c:v>-19.44121370624316</c:v>
                </c:pt>
                <c:pt idx="27">
                  <c:v>-20.32064421920177</c:v>
                </c:pt>
                <c:pt idx="28">
                  <c:v>-21.20870243790295</c:v>
                </c:pt>
                <c:pt idx="29">
                  <c:v>-22.10515816737006</c:v>
                </c:pt>
                <c:pt idx="30">
                  <c:v>-23.00978150380843</c:v>
                </c:pt>
                <c:pt idx="31">
                  <c:v>-23.92234322568082</c:v>
                </c:pt>
                <c:pt idx="32">
                  <c:v>-24.84261513574074</c:v>
                </c:pt>
                <c:pt idx="33">
                  <c:v>-25.77037036059528</c:v>
                </c:pt>
                <c:pt idx="34">
                  <c:v>-26.70538361333092</c:v>
                </c:pt>
                <c:pt idx="35">
                  <c:v>-27.64743142395037</c:v>
                </c:pt>
                <c:pt idx="36">
                  <c:v>-28.59629234166322</c:v>
                </c:pt>
                <c:pt idx="37">
                  <c:v>-29.55174711247992</c:v>
                </c:pt>
                <c:pt idx="38">
                  <c:v>-30.51357883505671</c:v>
                </c:pt>
                <c:pt idx="39">
                  <c:v>-31.48157306456822</c:v>
                </c:pt>
                <c:pt idx="40">
                  <c:v>-32.4555179672188</c:v>
                </c:pt>
                <c:pt idx="41">
                  <c:v>-33.43520442360114</c:v>
                </c:pt>
                <c:pt idx="42">
                  <c:v>-34.42042611870784</c:v>
                </c:pt>
                <c:pt idx="43">
                  <c:v>-35.41097961989419</c:v>
                </c:pt>
                <c:pt idx="44">
                  <c:v>-36.40666444402449</c:v>
                </c:pt>
                <c:pt idx="45">
                  <c:v>-37.40728311478595</c:v>
                </c:pt>
                <c:pt idx="46">
                  <c:v>-38.41264121112953</c:v>
                </c:pt>
                <c:pt idx="47">
                  <c:v>-39.42254740760004</c:v>
                </c:pt>
                <c:pt idx="48">
                  <c:v>-40.43681350729619</c:v>
                </c:pt>
                <c:pt idx="49">
                  <c:v>-41.45525446807596</c:v>
                </c:pt>
                <c:pt idx="50">
                  <c:v>-42.4776884225839</c:v>
                </c:pt>
                <c:pt idx="51">
                  <c:v>-43.50393669260755</c:v>
                </c:pt>
                <c:pt idx="52">
                  <c:v>-44.53382379817822</c:v>
                </c:pt>
                <c:pt idx="53">
                  <c:v>-45.56717746192624</c:v>
                </c:pt>
                <c:pt idx="54">
                  <c:v>-46.60382860903883</c:v>
                </c:pt>
                <c:pt idx="55">
                  <c:v>-47.64361136315165</c:v>
                </c:pt>
                <c:pt idx="56">
                  <c:v>-48.68636303850871</c:v>
                </c:pt>
                <c:pt idx="57">
                  <c:v>-49.73192412866634</c:v>
                </c:pt>
                <c:pt idx="58">
                  <c:v>-50.78013829204201</c:v>
                </c:pt>
                <c:pt idx="59">
                  <c:v>-51.8308523345413</c:v>
                </c:pt>
                <c:pt idx="60">
                  <c:v>-52.88391618951073</c:v>
                </c:pt>
                <c:pt idx="61">
                  <c:v>-53.93918289522117</c:v>
                </c:pt>
                <c:pt idx="62">
                  <c:v>-54.99650857011648</c:v>
                </c:pt>
                <c:pt idx="63">
                  <c:v>-56.05575238598567</c:v>
                </c:pt>
                <c:pt idx="64">
                  <c:v>-57.11677653925972</c:v>
                </c:pt>
                <c:pt idx="65">
                  <c:v>-58.1794462206035</c:v>
                </c:pt>
                <c:pt idx="66">
                  <c:v>-59.24362958292477</c:v>
                </c:pt>
                <c:pt idx="67">
                  <c:v>-60.3091977080116</c:v>
                </c:pt>
                <c:pt idx="68">
                  <c:v>-61.37602457187914</c:v>
                </c:pt>
                <c:pt idx="69">
                  <c:v>-62.44398700898454</c:v>
                </c:pt>
                <c:pt idx="70">
                  <c:v>-63.51296467542619</c:v>
                </c:pt>
                <c:pt idx="71">
                  <c:v>-64.58284001125077</c:v>
                </c:pt>
                <c:pt idx="72">
                  <c:v>-65.65349820195235</c:v>
                </c:pt>
                <c:pt idx="73">
                  <c:v>-66.72482713929435</c:v>
                </c:pt>
                <c:pt idx="74">
                  <c:v>-67.79671738154002</c:v>
                </c:pt>
                <c:pt idx="75">
                  <c:v>-68.86906211316207</c:v>
                </c:pt>
                <c:pt idx="76">
                  <c:v>-69.94175710414766</c:v>
                </c:pt>
                <c:pt idx="77">
                  <c:v>-71.0147006689476</c:v>
                </c:pt>
                <c:pt idx="78">
                  <c:v>-72.08779362515997</c:v>
                </c:pt>
                <c:pt idx="79">
                  <c:v>-73.16093925202247</c:v>
                </c:pt>
                <c:pt idx="80">
                  <c:v>-74.23404324875266</c:v>
                </c:pt>
                <c:pt idx="81">
                  <c:v>-75.30701369282542</c:v>
                </c:pt>
                <c:pt idx="82">
                  <c:v>-76.37976099822345</c:v>
                </c:pt>
                <c:pt idx="83">
                  <c:v>-77.45219787371366</c:v>
                </c:pt>
                <c:pt idx="84">
                  <c:v>-78.5242392812325</c:v>
                </c:pt>
                <c:pt idx="85">
                  <c:v>-79.59580239434965</c:v>
                </c:pt>
                <c:pt idx="86">
                  <c:v>-80.66680655695201</c:v>
                </c:pt>
                <c:pt idx="87">
                  <c:v>-81.73717324209428</c:v>
                </c:pt>
                <c:pt idx="88">
                  <c:v>-82.8068260111113</c:v>
                </c:pt>
                <c:pt idx="89">
                  <c:v>-83.87569047300585</c:v>
                </c:pt>
                <c:pt idx="90">
                  <c:v>-84.9436942441303</c:v>
                </c:pt>
                <c:pt idx="91">
                  <c:v>-86.0107669082222</c:v>
                </c:pt>
                <c:pt idx="92">
                  <c:v>-87.07683997677937</c:v>
                </c:pt>
                <c:pt idx="93">
                  <c:v>-88.14184684983684</c:v>
                </c:pt>
                <c:pt idx="94">
                  <c:v>-89.20572277713518</c:v>
                </c:pt>
                <c:pt idx="95">
                  <c:v>-90.26840481971931</c:v>
                </c:pt>
                <c:pt idx="96">
                  <c:v>-91.32983181197781</c:v>
                </c:pt>
                <c:pt idx="97">
                  <c:v>-92.38994432415028</c:v>
                </c:pt>
                <c:pt idx="98">
                  <c:v>-93.4486846252803</c:v>
                </c:pt>
                <c:pt idx="99">
                  <c:v>-94.50599664668515</c:v>
                </c:pt>
                <c:pt idx="100">
                  <c:v>-95.5618259459011</c:v>
                </c:pt>
                <c:pt idx="101">
                  <c:v>-96.6161196711378</c:v>
                </c:pt>
                <c:pt idx="102">
                  <c:v>-97.66882652625301</c:v>
                </c:pt>
                <c:pt idx="103">
                  <c:v>-98.71989673624148</c:v>
                </c:pt>
                <c:pt idx="104">
                  <c:v>-99.76928201324608</c:v>
                </c:pt>
                <c:pt idx="105">
                  <c:v>-100.8169355231303</c:v>
                </c:pt>
                <c:pt idx="106">
                  <c:v>-101.8628118525435</c:v>
                </c:pt>
                <c:pt idx="107">
                  <c:v>-102.9068669765561</c:v>
                </c:pt>
                <c:pt idx="108">
                  <c:v>-103.9490582268331</c:v>
                </c:pt>
                <c:pt idx="109">
                  <c:v>-104.9893442603425</c:v>
                </c:pt>
                <c:pt idx="110">
                  <c:v>-106.0276850286045</c:v>
                </c:pt>
                <c:pt idx="111">
                  <c:v>-107.0640417474997</c:v>
                </c:pt>
                <c:pt idx="112">
                  <c:v>-108.0983768676097</c:v>
                </c:pt>
                <c:pt idx="113">
                  <c:v>-109.1306540450923</c:v>
                </c:pt>
                <c:pt idx="114">
                  <c:v>-110.1608381131095</c:v>
                </c:pt>
                <c:pt idx="115">
                  <c:v>-111.1888950537905</c:v>
                </c:pt>
                <c:pt idx="116">
                  <c:v>-112.2147919707181</c:v>
                </c:pt>
                <c:pt idx="117">
                  <c:v>-113.238497061956</c:v>
                </c:pt>
                <c:pt idx="118">
                  <c:v>-114.2599795935957</c:v>
                </c:pt>
                <c:pt idx="119">
                  <c:v>-115.2792098738346</c:v>
                </c:pt>
              </c:numCache>
            </c:numRef>
          </c:yVal>
          <c:smooth val="0"/>
          <c:extLst xmlns:c16r2="http://schemas.microsoft.com/office/drawing/2015/06/chart">
            <c:ext xmlns:c16="http://schemas.microsoft.com/office/drawing/2014/chart" uri="{C3380CC4-5D6E-409C-BE32-E72D297353CC}">
              <c16:uniqueId val="{00000006-F338-4431-9571-9E3F6C05FC13}"/>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0.0</c:v>
                </c:pt>
                <c:pt idx="1">
                  <c:v>-0.319301230440487</c:v>
                </c:pt>
                <c:pt idx="2">
                  <c:v>-0.641148938213064</c:v>
                </c:pt>
                <c:pt idx="3">
                  <c:v>-0.96638139261313</c:v>
                </c:pt>
                <c:pt idx="4">
                  <c:v>-1.29567447613681</c:v>
                </c:pt>
                <c:pt idx="5">
                  <c:v>-1.629567166232391</c:v>
                </c:pt>
                <c:pt idx="6">
                  <c:v>-1.96848502876992</c:v>
                </c:pt>
                <c:pt idx="7">
                  <c:v>-2.31275962154541</c:v>
                </c:pt>
                <c:pt idx="8">
                  <c:v>-2.662644518879006</c:v>
                </c:pt>
                <c:pt idx="9">
                  <c:v>-3.01832855302746</c:v>
                </c:pt>
                <c:pt idx="10">
                  <c:v>-3.379946763138832</c:v>
                </c:pt>
                <c:pt idx="11">
                  <c:v>-3.74758945590247</c:v>
                </c:pt>
                <c:pt idx="12">
                  <c:v>-4.121309710605146</c:v>
                </c:pt>
                <c:pt idx="13">
                  <c:v>-4.495687984887354</c:v>
                </c:pt>
                <c:pt idx="14">
                  <c:v>-4.87636562032913</c:v>
                </c:pt>
                <c:pt idx="15">
                  <c:v>-5.26322362519386</c:v>
                </c:pt>
                <c:pt idx="16">
                  <c:v>-5.656165507695211</c:v>
                </c:pt>
                <c:pt idx="17">
                  <c:v>-6.055090862042562</c:v>
                </c:pt>
                <c:pt idx="18">
                  <c:v>-6.459895741652871</c:v>
                </c:pt>
                <c:pt idx="19">
                  <c:v>-6.870473138806574</c:v>
                </c:pt>
                <c:pt idx="20">
                  <c:v>-7.28671344897748</c:v>
                </c:pt>
                <c:pt idx="21">
                  <c:v>-7.708504909619021</c:v>
                </c:pt>
                <c:pt idx="22">
                  <c:v>-8.1357340080076</c:v>
                </c:pt>
                <c:pt idx="23">
                  <c:v>-8.5682858557243</c:v>
                </c:pt>
                <c:pt idx="24">
                  <c:v>-9.00604452937796</c:v>
                </c:pt>
                <c:pt idx="25">
                  <c:v>-9.448893378485531</c:v>
                </c:pt>
                <c:pt idx="26">
                  <c:v>-9.896705843350446</c:v>
                </c:pt>
                <c:pt idx="27">
                  <c:v>-10.34936509172257</c:v>
                </c:pt>
                <c:pt idx="28">
                  <c:v>-10.80675407987201</c:v>
                </c:pt>
                <c:pt idx="29">
                  <c:v>-11.26875581393051</c:v>
                </c:pt>
                <c:pt idx="30">
                  <c:v>-11.73525355615402</c:v>
                </c:pt>
                <c:pt idx="31">
                  <c:v>-12.20613100565379</c:v>
                </c:pt>
                <c:pt idx="32">
                  <c:v>-12.68127245727828</c:v>
                </c:pt>
                <c:pt idx="33">
                  <c:v>-13.16056294131522</c:v>
                </c:pt>
                <c:pt idx="34">
                  <c:v>-13.6438883463552</c:v>
                </c:pt>
                <c:pt idx="35">
                  <c:v>-14.13113552734603</c:v>
                </c:pt>
                <c:pt idx="36">
                  <c:v>-14.62219240056311</c:v>
                </c:pt>
                <c:pt idx="37">
                  <c:v>-15.11694802705279</c:v>
                </c:pt>
                <c:pt idx="38">
                  <c:v>-15.61529268583672</c:v>
                </c:pt>
                <c:pt idx="39">
                  <c:v>-16.11711792162532</c:v>
                </c:pt>
                <c:pt idx="40">
                  <c:v>-16.62231661826398</c:v>
                </c:pt>
                <c:pt idx="41">
                  <c:v>-17.13078304698001</c:v>
                </c:pt>
                <c:pt idx="42">
                  <c:v>-17.64241290823065</c:v>
                </c:pt>
                <c:pt idx="43">
                  <c:v>-18.15710336779921</c:v>
                </c:pt>
                <c:pt idx="44">
                  <c:v>-18.67475308766916</c:v>
                </c:pt>
                <c:pt idx="45">
                  <c:v>-19.19526225218988</c:v>
                </c:pt>
                <c:pt idx="46">
                  <c:v>-19.71853258995088</c:v>
                </c:pt>
                <c:pt idx="47">
                  <c:v>-20.24446739176165</c:v>
                </c:pt>
                <c:pt idx="48">
                  <c:v>-20.77297152506026</c:v>
                </c:pt>
                <c:pt idx="49">
                  <c:v>-21.30395144508293</c:v>
                </c:pt>
                <c:pt idx="50">
                  <c:v>-21.83731520304627</c:v>
                </c:pt>
                <c:pt idx="51">
                  <c:v>-22.37297245160516</c:v>
                </c:pt>
                <c:pt idx="52">
                  <c:v>-22.91083444776813</c:v>
                </c:pt>
                <c:pt idx="53">
                  <c:v>-23.45081405355359</c:v>
                </c:pt>
                <c:pt idx="54">
                  <c:v>-23.99282573451501</c:v>
                </c:pt>
                <c:pt idx="55">
                  <c:v>-24.53678555633132</c:v>
                </c:pt>
                <c:pt idx="56">
                  <c:v>-25.08261117960092</c:v>
                </c:pt>
                <c:pt idx="57">
                  <c:v>-25.6302218530027</c:v>
                </c:pt>
                <c:pt idx="58">
                  <c:v>-26.17953840492737</c:v>
                </c:pt>
                <c:pt idx="59">
                  <c:v>-26.73048323373678</c:v>
                </c:pt>
                <c:pt idx="60">
                  <c:v>-27.28298029675943</c:v>
                </c:pt>
                <c:pt idx="61">
                  <c:v>-27.8369550981006</c:v>
                </c:pt>
                <c:pt idx="62">
                  <c:v>-28.39233467540862</c:v>
                </c:pt>
                <c:pt idx="63">
                  <c:v>-28.94904758565872</c:v>
                </c:pt>
                <c:pt idx="64">
                  <c:v>-29.50702389006392</c:v>
                </c:pt>
                <c:pt idx="65">
                  <c:v>-30.06619513817759</c:v>
                </c:pt>
                <c:pt idx="66">
                  <c:v>-30.62649435127651</c:v>
                </c:pt>
                <c:pt idx="67">
                  <c:v>-31.18785600509318</c:v>
                </c:pt>
                <c:pt idx="68">
                  <c:v>-31.75021601195431</c:v>
                </c:pt>
                <c:pt idx="69">
                  <c:v>-32.31351170241395</c:v>
                </c:pt>
                <c:pt idx="70">
                  <c:v>-32.87768180640699</c:v>
                </c:pt>
                <c:pt idx="71">
                  <c:v>-33.44266643400749</c:v>
                </c:pt>
                <c:pt idx="72">
                  <c:v>-34.00840705582844</c:v>
                </c:pt>
                <c:pt idx="73">
                  <c:v>-34.57484648311431</c:v>
                </c:pt>
                <c:pt idx="74">
                  <c:v>-35.14192884758268</c:v>
                </c:pt>
                <c:pt idx="75">
                  <c:v>-35.7095995810332</c:v>
                </c:pt>
                <c:pt idx="76">
                  <c:v>-36.2778053947959</c:v>
                </c:pt>
                <c:pt idx="77">
                  <c:v>-36.84649425903488</c:v>
                </c:pt>
                <c:pt idx="78">
                  <c:v>-37.41561538193855</c:v>
                </c:pt>
                <c:pt idx="79">
                  <c:v>-37.98511918885471</c:v>
                </c:pt>
                <c:pt idx="80">
                  <c:v>-38.55495730137773</c:v>
                </c:pt>
                <c:pt idx="81">
                  <c:v>-39.1250825164202</c:v>
                </c:pt>
                <c:pt idx="82">
                  <c:v>-39.69544878530633</c:v>
                </c:pt>
                <c:pt idx="83">
                  <c:v>-40.2660111928999</c:v>
                </c:pt>
                <c:pt idx="84">
                  <c:v>-40.8367259368033</c:v>
                </c:pt>
                <c:pt idx="85">
                  <c:v>-41.4075503066215</c:v>
                </c:pt>
                <c:pt idx="86">
                  <c:v>-41.978442663356</c:v>
                </c:pt>
                <c:pt idx="87">
                  <c:v>-42.54936241889752</c:v>
                </c:pt>
                <c:pt idx="88">
                  <c:v>-43.12027001566912</c:v>
                </c:pt>
                <c:pt idx="89">
                  <c:v>-43.69112690642214</c:v>
                </c:pt>
                <c:pt idx="90">
                  <c:v>-44.2618955342</c:v>
                </c:pt>
                <c:pt idx="91">
                  <c:v>-44.83253931248237</c:v>
                </c:pt>
                <c:pt idx="92">
                  <c:v>-45.40302260551744</c:v>
                </c:pt>
                <c:pt idx="93">
                  <c:v>-45.97331070887685</c:v>
                </c:pt>
                <c:pt idx="94">
                  <c:v>-46.54336983019948</c:v>
                </c:pt>
                <c:pt idx="95">
                  <c:v>-47.11316707017068</c:v>
                </c:pt>
                <c:pt idx="96">
                  <c:v>-47.68267040374482</c:v>
                </c:pt>
                <c:pt idx="97">
                  <c:v>-48.25184866158195</c:v>
                </c:pt>
                <c:pt idx="98">
                  <c:v>-48.82067151173668</c:v>
                </c:pt>
                <c:pt idx="99">
                  <c:v>-49.38910944161078</c:v>
                </c:pt>
                <c:pt idx="100">
                  <c:v>-49.95713374014213</c:v>
                </c:pt>
                <c:pt idx="101">
                  <c:v>-50.52471648026085</c:v>
                </c:pt>
                <c:pt idx="102">
                  <c:v>-51.09183050161243</c:v>
                </c:pt>
                <c:pt idx="103">
                  <c:v>-51.65844939353474</c:v>
                </c:pt>
                <c:pt idx="104">
                  <c:v>-52.2245474783158</c:v>
                </c:pt>
                <c:pt idx="105">
                  <c:v>-52.79009979470811</c:v>
                </c:pt>
                <c:pt idx="106">
                  <c:v>-53.35508208173199</c:v>
                </c:pt>
                <c:pt idx="107">
                  <c:v>-53.91947076273797</c:v>
                </c:pt>
                <c:pt idx="108">
                  <c:v>-54.48324292973847</c:v>
                </c:pt>
                <c:pt idx="109">
                  <c:v>-55.04637632803314</c:v>
                </c:pt>
                <c:pt idx="110">
                  <c:v>-55.6088493410898</c:v>
                </c:pt>
                <c:pt idx="111">
                  <c:v>-56.17064097570162</c:v>
                </c:pt>
                <c:pt idx="112">
                  <c:v>-56.7317308474249</c:v>
                </c:pt>
                <c:pt idx="113">
                  <c:v>-57.29209916627496</c:v>
                </c:pt>
                <c:pt idx="114">
                  <c:v>-57.851726722706</c:v>
                </c:pt>
                <c:pt idx="115">
                  <c:v>-58.41059487385017</c:v>
                </c:pt>
                <c:pt idx="116">
                  <c:v>-58.96868553002241</c:v>
                </c:pt>
                <c:pt idx="117">
                  <c:v>-59.52598114149441</c:v>
                </c:pt>
                <c:pt idx="118">
                  <c:v>-60.08246468553396</c:v>
                </c:pt>
                <c:pt idx="119">
                  <c:v>-60.63811965369769</c:v>
                </c:pt>
              </c:numCache>
            </c:numRef>
          </c:yVal>
          <c:smooth val="0"/>
          <c:extLst xmlns:c16r2="http://schemas.microsoft.com/office/drawing/2015/06/chart">
            <c:ext xmlns:c16="http://schemas.microsoft.com/office/drawing/2014/chart" uri="{C3380CC4-5D6E-409C-BE32-E72D297353CC}">
              <c16:uniqueId val="{00000007-F338-4431-9571-9E3F6C05FC13}"/>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0.0</c:v>
                </c:pt>
                <c:pt idx="1">
                  <c:v>-0.638602460880975</c:v>
                </c:pt>
                <c:pt idx="2">
                  <c:v>-1.27914619962894</c:v>
                </c:pt>
                <c:pt idx="3">
                  <c:v>-1.923416167859614</c:v>
                </c:pt>
                <c:pt idx="4">
                  <c:v>-2.572842010022657</c:v>
                </c:pt>
                <c:pt idx="5">
                  <c:v>-3.228555368461002</c:v>
                </c:pt>
                <c:pt idx="6">
                  <c:v>-3.891442029323979</c:v>
                </c:pt>
                <c:pt idx="7">
                  <c:v>-4.562184895642075</c:v>
                </c:pt>
                <c:pt idx="8">
                  <c:v>-5.24129939874411</c:v>
                </c:pt>
                <c:pt idx="9">
                  <c:v>-5.92916269255511</c:v>
                </c:pt>
                <c:pt idx="10">
                  <c:v>-6.626037736278675</c:v>
                </c:pt>
                <c:pt idx="11">
                  <c:v>-7.332093174059082</c:v>
                </c:pt>
                <c:pt idx="12">
                  <c:v>-8.047419758247542</c:v>
                </c:pt>
                <c:pt idx="13">
                  <c:v>-8.761160694546561</c:v>
                </c:pt>
                <c:pt idx="14">
                  <c:v>-9.484389223254764</c:v>
                </c:pt>
                <c:pt idx="15">
                  <c:v>-10.21689472627213</c:v>
                </c:pt>
                <c:pt idx="16">
                  <c:v>-10.9584973718961</c:v>
                </c:pt>
                <c:pt idx="17">
                  <c:v>-11.70900052085926</c:v>
                </c:pt>
                <c:pt idx="18">
                  <c:v>-12.46819422644967</c:v>
                </c:pt>
                <c:pt idx="19">
                  <c:v>-13.23585827338866</c:v>
                </c:pt>
                <c:pt idx="20">
                  <c:v>-14.01176467379037</c:v>
                </c:pt>
                <c:pt idx="21">
                  <c:v>-14.7956797195493</c:v>
                </c:pt>
                <c:pt idx="22">
                  <c:v>-15.58736567249252</c:v>
                </c:pt>
                <c:pt idx="23">
                  <c:v>-16.38658215834448</c:v>
                </c:pt>
                <c:pt idx="24">
                  <c:v>-17.1930873182023</c:v>
                </c:pt>
                <c:pt idx="25">
                  <c:v>-18.00663876115823</c:v>
                </c:pt>
                <c:pt idx="26">
                  <c:v>-18.82697542488722</c:v>
                </c:pt>
                <c:pt idx="27">
                  <c:v>-19.65385673150968</c:v>
                </c:pt>
                <c:pt idx="28">
                  <c:v>-20.48704319336048</c:v>
                </c:pt>
                <c:pt idx="29">
                  <c:v>-21.32629695994319</c:v>
                </c:pt>
                <c:pt idx="30">
                  <c:v>-22.17138223709162</c:v>
                </c:pt>
                <c:pt idx="31">
                  <c:v>-23.02206563678828</c:v>
                </c:pt>
                <c:pt idx="32">
                  <c:v>-23.87811646993032</c:v>
                </c:pt>
                <c:pt idx="33">
                  <c:v>-24.73930699116118</c:v>
                </c:pt>
                <c:pt idx="34">
                  <c:v>-25.60541260329501</c:v>
                </c:pt>
                <c:pt idx="35">
                  <c:v>-26.47621202751043</c:v>
                </c:pt>
                <c:pt idx="36">
                  <c:v>-27.35148744445496</c:v>
                </c:pt>
                <c:pt idx="37">
                  <c:v>-28.23102461049575</c:v>
                </c:pt>
                <c:pt idx="38">
                  <c:v>-29.11461295264507</c:v>
                </c:pt>
                <c:pt idx="39">
                  <c:v>-30.00204561226019</c:v>
                </c:pt>
                <c:pt idx="40">
                  <c:v>-30.89311954014465</c:v>
                </c:pt>
                <c:pt idx="41">
                  <c:v>-31.78763554247688</c:v>
                </c:pt>
                <c:pt idx="42">
                  <c:v>-32.6853983147812</c:v>
                </c:pt>
                <c:pt idx="43">
                  <c:v>-33.58621646540539</c:v>
                </c:pt>
                <c:pt idx="44">
                  <c:v>-34.48990252973609</c:v>
                </c:pt>
                <c:pt idx="45">
                  <c:v>-35.39627297623792</c:v>
                </c:pt>
                <c:pt idx="46">
                  <c:v>-36.3051482052151</c:v>
                </c:pt>
                <c:pt idx="47">
                  <c:v>-37.21635254109787</c:v>
                </c:pt>
                <c:pt idx="48">
                  <c:v>-38.1297142189542</c:v>
                </c:pt>
                <c:pt idx="49">
                  <c:v>-39.0450653658254</c:v>
                </c:pt>
                <c:pt idx="50">
                  <c:v>-39.96224197741454</c:v>
                </c:pt>
                <c:pt idx="51">
                  <c:v>-40.88108389062597</c:v>
                </c:pt>
                <c:pt idx="52">
                  <c:v>-41.80143475230599</c:v>
                </c:pt>
                <c:pt idx="53">
                  <c:v>-42.7231419846853</c:v>
                </c:pt>
                <c:pt idx="54">
                  <c:v>-43.64605674780114</c:v>
                </c:pt>
                <c:pt idx="55">
                  <c:v>-44.57003389923102</c:v>
                </c:pt>
                <c:pt idx="56">
                  <c:v>-45.49493195139527</c:v>
                </c:pt>
                <c:pt idx="57">
                  <c:v>-46.42061302669845</c:v>
                </c:pt>
                <c:pt idx="58">
                  <c:v>-47.34694281076145</c:v>
                </c:pt>
                <c:pt idx="59">
                  <c:v>-48.27379050393392</c:v>
                </c:pt>
                <c:pt idx="60">
                  <c:v>-49.20102877131689</c:v>
                </c:pt>
                <c:pt idx="61">
                  <c:v>-50.1285336914707</c:v>
                </c:pt>
                <c:pt idx="62">
                  <c:v>-51.05618470396799</c:v>
                </c:pt>
                <c:pt idx="63">
                  <c:v>-51.98386455598181</c:v>
                </c:pt>
                <c:pt idx="64">
                  <c:v>-52.9114592480373</c:v>
                </c:pt>
                <c:pt idx="65">
                  <c:v>-53.83885797904939</c:v>
                </c:pt>
                <c:pt idx="66">
                  <c:v>-54.76595309082358</c:v>
                </c:pt>
                <c:pt idx="67">
                  <c:v>-55.69264001208694</c:v>
                </c:pt>
                <c:pt idx="68">
                  <c:v>-56.618817202198</c:v>
                </c:pt>
                <c:pt idx="69">
                  <c:v>-57.54438609460885</c:v>
                </c:pt>
                <c:pt idx="70">
                  <c:v>-58.4692510402083</c:v>
                </c:pt>
                <c:pt idx="71">
                  <c:v>-59.39331925060605</c:v>
                </c:pt>
                <c:pt idx="72">
                  <c:v>-60.3165007414491</c:v>
                </c:pt>
                <c:pt idx="73">
                  <c:v>-61.23870827586643</c:v>
                </c:pt>
                <c:pt idx="74">
                  <c:v>-62.15985730807142</c:v>
                </c:pt>
                <c:pt idx="75">
                  <c:v>-63.07986592724134</c:v>
                </c:pt>
                <c:pt idx="76">
                  <c:v>-63.99865480167864</c:v>
                </c:pt>
                <c:pt idx="77">
                  <c:v>-64.91614712335648</c:v>
                </c:pt>
                <c:pt idx="78">
                  <c:v>-65.83226855287005</c:v>
                </c:pt>
                <c:pt idx="79">
                  <c:v>-66.74694716485645</c:v>
                </c:pt>
                <c:pt idx="80">
                  <c:v>-67.66011339391296</c:v>
                </c:pt>
                <c:pt idx="81">
                  <c:v>-68.571699981067</c:v>
                </c:pt>
                <c:pt idx="82">
                  <c:v>-69.48164192082776</c:v>
                </c:pt>
                <c:pt idx="83">
                  <c:v>-70.38987640884534</c:v>
                </c:pt>
                <c:pt idx="84">
                  <c:v>-71.29634279021184</c:v>
                </c:pt>
                <c:pt idx="85">
                  <c:v>-72.20098250844285</c:v>
                </c:pt>
                <c:pt idx="86">
                  <c:v>-73.10373905513231</c:v>
                </c:pt>
                <c:pt idx="87">
                  <c:v>-74.0045579203352</c:v>
                </c:pt>
                <c:pt idx="88">
                  <c:v>-74.90338654367268</c:v>
                </c:pt>
                <c:pt idx="89">
                  <c:v>-75.80017426618724</c:v>
                </c:pt>
                <c:pt idx="90">
                  <c:v>-76.69487228295861</c:v>
                </c:pt>
                <c:pt idx="91">
                  <c:v>-77.58743359648453</c:v>
                </c:pt>
                <c:pt idx="92">
                  <c:v>-78.47781297085608</c:v>
                </c:pt>
                <c:pt idx="93">
                  <c:v>-79.36596688670895</c:v>
                </c:pt>
                <c:pt idx="94">
                  <c:v>-80.25185349698175</c:v>
                </c:pt>
                <c:pt idx="95">
                  <c:v>-81.13543258346347</c:v>
                </c:pt>
                <c:pt idx="96">
                  <c:v>-82.01666551416336</c:v>
                </c:pt>
                <c:pt idx="97">
                  <c:v>-82.89551520145595</c:v>
                </c:pt>
                <c:pt idx="98">
                  <c:v>-83.77194606106377</c:v>
                </c:pt>
                <c:pt idx="99">
                  <c:v>-84.64592397182606</c:v>
                </c:pt>
                <c:pt idx="100">
                  <c:v>-85.51741623627958</c:v>
                </c:pt>
                <c:pt idx="101">
                  <c:v>-86.38639154203224</c:v>
                </c:pt>
                <c:pt idx="102">
                  <c:v>-87.25281992394593</c:v>
                </c:pt>
                <c:pt idx="103">
                  <c:v>-88.11667272709848</c:v>
                </c:pt>
                <c:pt idx="104">
                  <c:v>-88.97792257054334</c:v>
                </c:pt>
                <c:pt idx="105">
                  <c:v>-89.83654331184334</c:v>
                </c:pt>
                <c:pt idx="106">
                  <c:v>-90.69251001239087</c:v>
                </c:pt>
                <c:pt idx="107">
                  <c:v>-91.54579890347591</c:v>
                </c:pt>
                <c:pt idx="108">
                  <c:v>-92.39638735313353</c:v>
                </c:pt>
                <c:pt idx="109">
                  <c:v>-93.24425383372546</c:v>
                </c:pt>
                <c:pt idx="110">
                  <c:v>-94.0893778902697</c:v>
                </c:pt>
                <c:pt idx="111">
                  <c:v>-94.93174010951678</c:v>
                </c:pt>
                <c:pt idx="112">
                  <c:v>-95.77132208972485</c:v>
                </c:pt>
                <c:pt idx="113">
                  <c:v>-96.60810641115795</c:v>
                </c:pt>
                <c:pt idx="114">
                  <c:v>-97.44207660729944</c:v>
                </c:pt>
                <c:pt idx="115">
                  <c:v>-98.27321713673798</c:v>
                </c:pt>
                <c:pt idx="116">
                  <c:v>-99.10151335575118</c:v>
                </c:pt>
                <c:pt idx="117">
                  <c:v>-99.9269514915427</c:v>
                </c:pt>
                <c:pt idx="118">
                  <c:v>-100.7495186161595</c:v>
                </c:pt>
                <c:pt idx="119">
                  <c:v>-101.569202621041</c:v>
                </c:pt>
              </c:numCache>
            </c:numRef>
          </c:yVal>
          <c:smooth val="0"/>
          <c:extLst xmlns:c16r2="http://schemas.microsoft.com/office/drawing/2015/06/chart">
            <c:ext xmlns:c16="http://schemas.microsoft.com/office/drawing/2014/chart" uri="{C3380CC4-5D6E-409C-BE32-E72D297353CC}">
              <c16:uniqueId val="{00000008-F338-4431-9571-9E3F6C05FC13}"/>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0.0</c:v>
                </c:pt>
                <c:pt idx="1">
                  <c:v>-0.638602460880975</c:v>
                </c:pt>
                <c:pt idx="2">
                  <c:v>-1.283794366904658</c:v>
                </c:pt>
                <c:pt idx="3">
                  <c:v>-1.937006154005758</c:v>
                </c:pt>
                <c:pt idx="4">
                  <c:v>-2.59938372002398</c:v>
                </c:pt>
                <c:pt idx="5">
                  <c:v>-3.271828073131019</c:v>
                </c:pt>
                <c:pt idx="6">
                  <c:v>-3.955036292093155</c:v>
                </c:pt>
                <c:pt idx="7">
                  <c:v>-4.649535670976482</c:v>
                </c:pt>
                <c:pt idx="8">
                  <c:v>-5.355712154679167</c:v>
                </c:pt>
                <c:pt idx="9">
                  <c:v>-6.073834021990478</c:v>
                </c:pt>
                <c:pt idx="10">
                  <c:v>-6.804071615160864</c:v>
                </c:pt>
                <c:pt idx="11">
                  <c:v>-7.546513782345755</c:v>
                </c:pt>
                <c:pt idx="12">
                  <c:v>-8.30118158794403</c:v>
                </c:pt>
                <c:pt idx="13">
                  <c:v>-9.057156517637856</c:v>
                </c:pt>
                <c:pt idx="14">
                  <c:v>-9.82561673097826</c:v>
                </c:pt>
                <c:pt idx="15">
                  <c:v>-10.606262419622</c:v>
                </c:pt>
                <c:pt idx="16">
                  <c:v>-11.3988451303926</c:v>
                </c:pt>
                <c:pt idx="17">
                  <c:v>-12.2031098794314</c:v>
                </c:pt>
                <c:pt idx="18">
                  <c:v>-13.0187960860003</c:v>
                </c:pt>
                <c:pt idx="19">
                  <c:v>-13.84563867874112</c:v>
                </c:pt>
                <c:pt idx="20">
                  <c:v>-14.68336912434597</c:v>
                </c:pt>
                <c:pt idx="21">
                  <c:v>-15.53171636957995</c:v>
                </c:pt>
                <c:pt idx="22">
                  <c:v>-16.39040769444091</c:v>
                </c:pt>
                <c:pt idx="23">
                  <c:v>-17.25916947822316</c:v>
                </c:pt>
                <c:pt idx="24">
                  <c:v>-18.13772788265442</c:v>
                </c:pt>
                <c:pt idx="25">
                  <c:v>-19.02580945771888</c:v>
                </c:pt>
                <c:pt idx="26">
                  <c:v>-19.92312259124098</c:v>
                </c:pt>
                <c:pt idx="27">
                  <c:v>-20.82939709600942</c:v>
                </c:pt>
                <c:pt idx="28">
                  <c:v>-21.74436414610773</c:v>
                </c:pt>
                <c:pt idx="29">
                  <c:v>-22.66775675950612</c:v>
                </c:pt>
                <c:pt idx="30">
                  <c:v>-23.5993101730437</c:v>
                </c:pt>
                <c:pt idx="31">
                  <c:v>-24.53876216455501</c:v>
                </c:pt>
                <c:pt idx="32">
                  <c:v>-25.48585333010351</c:v>
                </c:pt>
                <c:pt idx="33">
                  <c:v>-26.44032732205415</c:v>
                </c:pt>
                <c:pt idx="34">
                  <c:v>-27.40193105289973</c:v>
                </c:pt>
                <c:pt idx="35">
                  <c:v>-28.37041486910539</c:v>
                </c:pt>
                <c:pt idx="36">
                  <c:v>-29.34553269865772</c:v>
                </c:pt>
                <c:pt idx="37">
                  <c:v>-30.32704217549599</c:v>
                </c:pt>
                <c:pt idx="38">
                  <c:v>-31.31470474357957</c:v>
                </c:pt>
                <c:pt idx="39">
                  <c:v>-32.30828570954827</c:v>
                </c:pt>
                <c:pt idx="40">
                  <c:v>-33.30755434849334</c:v>
                </c:pt>
                <c:pt idx="41">
                  <c:v>-34.31228395896412</c:v>
                </c:pt>
                <c:pt idx="42">
                  <c:v>-35.32225190558892</c:v>
                </c:pt>
                <c:pt idx="43">
                  <c:v>-36.33723965064473</c:v>
                </c:pt>
                <c:pt idx="44">
                  <c:v>-37.35703277579006</c:v>
                </c:pt>
                <c:pt idx="45">
                  <c:v>-38.38142099488505</c:v>
                </c:pt>
                <c:pt idx="46">
                  <c:v>-39.41019815890422</c:v>
                </c:pt>
                <c:pt idx="47">
                  <c:v>-40.44316225367902</c:v>
                </c:pt>
                <c:pt idx="48">
                  <c:v>-41.4801153912026</c:v>
                </c:pt>
                <c:pt idx="49">
                  <c:v>-42.52086379514137</c:v>
                </c:pt>
                <c:pt idx="50">
                  <c:v>-43.56521778110937</c:v>
                </c:pt>
                <c:pt idx="51">
                  <c:v>-44.6129917322346</c:v>
                </c:pt>
                <c:pt idx="52">
                  <c:v>-45.66400407039873</c:v>
                </c:pt>
                <c:pt idx="53">
                  <c:v>-46.71807722372796</c:v>
                </c:pt>
                <c:pt idx="54">
                  <c:v>-47.77503759061938</c:v>
                </c:pt>
                <c:pt idx="55">
                  <c:v>-48.83471550066209</c:v>
                </c:pt>
                <c:pt idx="56">
                  <c:v>-49.89694517278713</c:v>
                </c:pt>
                <c:pt idx="57">
                  <c:v>-50.96156467090621</c:v>
                </c:pt>
                <c:pt idx="58">
                  <c:v>-52.0284158573586</c:v>
                </c:pt>
                <c:pt idx="59">
                  <c:v>-53.09734434435085</c:v>
                </c:pt>
                <c:pt idx="60">
                  <c:v>-54.1681994436758</c:v>
                </c:pt>
                <c:pt idx="61">
                  <c:v>-55.24083411488391</c:v>
                </c:pt>
                <c:pt idx="62">
                  <c:v>-56.31510491212976</c:v>
                </c:pt>
                <c:pt idx="63">
                  <c:v>-57.39087192984789</c:v>
                </c:pt>
                <c:pt idx="64">
                  <c:v>-58.46799874744011</c:v>
                </c:pt>
                <c:pt idx="65">
                  <c:v>-59.54635237314233</c:v>
                </c:pt>
                <c:pt idx="66">
                  <c:v>-60.62580318718937</c:v>
                </c:pt>
                <c:pt idx="67">
                  <c:v>-61.70622488442314</c:v>
                </c:pt>
                <c:pt idx="68">
                  <c:v>-62.78749441648034</c:v>
                </c:pt>
                <c:pt idx="69">
                  <c:v>-63.86949193365125</c:v>
                </c:pt>
                <c:pt idx="70">
                  <c:v>-64.95210072653605</c:v>
                </c:pt>
                <c:pt idx="71">
                  <c:v>-66.03520716759452</c:v>
                </c:pt>
                <c:pt idx="72">
                  <c:v>-67.11870065266353</c:v>
                </c:pt>
                <c:pt idx="73">
                  <c:v>-68.20247354254575</c:v>
                </c:pt>
                <c:pt idx="74">
                  <c:v>-69.28642110475035</c:v>
                </c:pt>
                <c:pt idx="75">
                  <c:v>-70.37044145543882</c:v>
                </c:pt>
                <c:pt idx="76">
                  <c:v>-71.45443550165055</c:v>
                </c:pt>
                <c:pt idx="77">
                  <c:v>-72.5383068838869</c:v>
                </c:pt>
                <c:pt idx="78">
                  <c:v>-73.62196191907924</c:v>
                </c:pt>
                <c:pt idx="79">
                  <c:v>-74.70530954400374</c:v>
                </c:pt>
                <c:pt idx="80">
                  <c:v>-75.78826125922478</c:v>
                </c:pt>
                <c:pt idx="81">
                  <c:v>-76.87073107352538</c:v>
                </c:pt>
                <c:pt idx="82">
                  <c:v>-77.95263544897943</c:v>
                </c:pt>
                <c:pt idx="83">
                  <c:v>-79.03389324657698</c:v>
                </c:pt>
                <c:pt idx="84">
                  <c:v>-80.1144256725356</c:v>
                </c:pt>
                <c:pt idx="85">
                  <c:v>-81.1941562252764</c:v>
                </c:pt>
                <c:pt idx="86">
                  <c:v>-82.27301064308858</c:v>
                </c:pt>
                <c:pt idx="87">
                  <c:v>-83.35091685251862</c:v>
                </c:pt>
                <c:pt idx="88">
                  <c:v>-84.42780491752545</c:v>
                </c:pt>
                <c:pt idx="89">
                  <c:v>-85.5036069893449</c:v>
                </c:pt>
                <c:pt idx="90">
                  <c:v>-86.57825725717905</c:v>
                </c:pt>
                <c:pt idx="91">
                  <c:v>-87.65169189963761</c:v>
                </c:pt>
                <c:pt idx="92">
                  <c:v>-88.72384903699302</c:v>
                </c:pt>
                <c:pt idx="93">
                  <c:v>-89.7946686842311</c:v>
                </c:pt>
                <c:pt idx="94">
                  <c:v>-90.86409270492095</c:v>
                </c:pt>
                <c:pt idx="95">
                  <c:v>-91.9320647659011</c:v>
                </c:pt>
                <c:pt idx="96">
                  <c:v>-92.99853029278785</c:v>
                </c:pt>
                <c:pt idx="97">
                  <c:v>-94.06343642629665</c:v>
                </c:pt>
                <c:pt idx="98">
                  <c:v>-95.12673197940765</c:v>
                </c:pt>
                <c:pt idx="99">
                  <c:v>-96.18836739534065</c:v>
                </c:pt>
                <c:pt idx="100">
                  <c:v>-97.24829470635586</c:v>
                </c:pt>
                <c:pt idx="101">
                  <c:v>-98.30646749337438</c:v>
                </c:pt>
                <c:pt idx="102">
                  <c:v>-99.36284084641846</c:v>
                </c:pt>
                <c:pt idx="103">
                  <c:v>-100.4173713258647</c:v>
                </c:pt>
                <c:pt idx="104">
                  <c:v>-101.4700169244943</c:v>
                </c:pt>
                <c:pt idx="105">
                  <c:v>-102.5207370303538</c:v>
                </c:pt>
                <c:pt idx="106">
                  <c:v>-103.5694923904125</c:v>
                </c:pt>
                <c:pt idx="107">
                  <c:v>-104.6162450749848</c:v>
                </c:pt>
                <c:pt idx="108">
                  <c:v>-105.6609584429716</c:v>
                </c:pt>
                <c:pt idx="109">
                  <c:v>-106.7035971078203</c:v>
                </c:pt>
                <c:pt idx="110">
                  <c:v>-107.744126904292</c:v>
                </c:pt>
                <c:pt idx="111">
                  <c:v>-108.7825148559505</c:v>
                </c:pt>
                <c:pt idx="112">
                  <c:v>-109.8187291434069</c:v>
                </c:pt>
                <c:pt idx="113">
                  <c:v>-110.852739073297</c:v>
                </c:pt>
                <c:pt idx="114">
                  <c:v>-111.8845150479683</c:v>
                </c:pt>
                <c:pt idx="115">
                  <c:v>-112.914028535884</c:v>
                </c:pt>
                <c:pt idx="116">
                  <c:v>-113.9412520427441</c:v>
                </c:pt>
                <c:pt idx="117">
                  <c:v>-114.9661590832561</c:v>
                </c:pt>
                <c:pt idx="118">
                  <c:v>-115.9887241536194</c:v>
                </c:pt>
                <c:pt idx="119">
                  <c:v>-117.0089227046583</c:v>
                </c:pt>
              </c:numCache>
            </c:numRef>
          </c:yVal>
          <c:smooth val="0"/>
          <c:extLst xmlns:c16r2="http://schemas.microsoft.com/office/drawing/2015/06/chart">
            <c:ext xmlns:c16="http://schemas.microsoft.com/office/drawing/2014/chart" uri="{C3380CC4-5D6E-409C-BE32-E72D297353CC}">
              <c16:uniqueId val="{00000009-F338-4431-9571-9E3F6C05FC13}"/>
            </c:ext>
          </c:extLst>
        </c:ser>
        <c:dLbls>
          <c:showLegendKey val="0"/>
          <c:showVal val="0"/>
          <c:showCatName val="0"/>
          <c:showSerName val="0"/>
          <c:showPercent val="0"/>
          <c:showBubbleSize val="0"/>
        </c:dLbls>
        <c:axId val="-1266031136"/>
        <c:axId val="-1266028944"/>
      </c:scatterChart>
      <c:valAx>
        <c:axId val="-126603113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6028944"/>
        <c:crosses val="autoZero"/>
        <c:crossBetween val="midCat"/>
      </c:valAx>
      <c:valAx>
        <c:axId val="-1266028944"/>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26603113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4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0.0</c:v>
                </c:pt>
                <c:pt idx="1">
                  <c:v>-1.13628744547259</c:v>
                </c:pt>
                <c:pt idx="2">
                  <c:v>-2.33242019619547</c:v>
                </c:pt>
                <c:pt idx="3">
                  <c:v>-3.484737833187864</c:v>
                </c:pt>
                <c:pt idx="4">
                  <c:v>-4.628399136701772</c:v>
                </c:pt>
                <c:pt idx="5">
                  <c:v>-5.764741151428097</c:v>
                </c:pt>
                <c:pt idx="6">
                  <c:v>-6.894881763673307</c:v>
                </c:pt>
                <c:pt idx="7">
                  <c:v>-8.019755324206926</c:v>
                </c:pt>
                <c:pt idx="8">
                  <c:v>-9.14014236975936</c:v>
                </c:pt>
                <c:pt idx="9">
                  <c:v>-10.25669438203658</c:v>
                </c:pt>
                <c:pt idx="10">
                  <c:v>-11.36995441810041</c:v>
                </c:pt>
                <c:pt idx="11">
                  <c:v>-12.48037430794102</c:v>
                </c:pt>
                <c:pt idx="12">
                  <c:v>-13.58832899920526</c:v>
                </c:pt>
                <c:pt idx="13">
                  <c:v>-14.6895318977986</c:v>
                </c:pt>
                <c:pt idx="14">
                  <c:v>-15.78909638203322</c:v>
                </c:pt>
                <c:pt idx="15">
                  <c:v>-16.88731246858606</c:v>
                </c:pt>
                <c:pt idx="16">
                  <c:v>-17.98427208129078</c:v>
                </c:pt>
                <c:pt idx="17">
                  <c:v>-19.08010181857298</c:v>
                </c:pt>
                <c:pt idx="18">
                  <c:v>-20.17490617713065</c:v>
                </c:pt>
                <c:pt idx="19">
                  <c:v>-21.26877001629555</c:v>
                </c:pt>
                <c:pt idx="20">
                  <c:v>-22.3617608962486</c:v>
                </c:pt>
                <c:pt idx="21">
                  <c:v>-23.45393113122645</c:v>
                </c:pt>
                <c:pt idx="22">
                  <c:v>-24.54531959246478</c:v>
                </c:pt>
                <c:pt idx="23">
                  <c:v>-25.63595329258897</c:v>
                </c:pt>
                <c:pt idx="24">
                  <c:v>-26.72584877955569</c:v>
                </c:pt>
                <c:pt idx="25">
                  <c:v>-27.81501336475822</c:v>
                </c:pt>
                <c:pt idx="26">
                  <c:v>-28.90343821217028</c:v>
                </c:pt>
                <c:pt idx="27">
                  <c:v>-29.99111586855588</c:v>
                </c:pt>
                <c:pt idx="28">
                  <c:v>-31.07803261738218</c:v>
                </c:pt>
                <c:pt idx="29">
                  <c:v>-32.16416894179655</c:v>
                </c:pt>
                <c:pt idx="30">
                  <c:v>-33.24950032638662</c:v>
                </c:pt>
                <c:pt idx="31">
                  <c:v>-34.33399787461248</c:v>
                </c:pt>
                <c:pt idx="32">
                  <c:v>-35.41762885812523</c:v>
                </c:pt>
                <c:pt idx="33">
                  <c:v>-36.50035720726373</c:v>
                </c:pt>
                <c:pt idx="34">
                  <c:v>-37.58214395013283</c:v>
                </c:pt>
                <c:pt idx="35">
                  <c:v>-38.66294760651454</c:v>
                </c:pt>
                <c:pt idx="36">
                  <c:v>-39.742724542009</c:v>
                </c:pt>
                <c:pt idx="37">
                  <c:v>-40.82142928708704</c:v>
                </c:pt>
                <c:pt idx="38">
                  <c:v>-41.89901482494133</c:v>
                </c:pt>
                <c:pt idx="39">
                  <c:v>-42.97543283779896</c:v>
                </c:pt>
                <c:pt idx="40">
                  <c:v>-44.05063395747811</c:v>
                </c:pt>
                <c:pt idx="41">
                  <c:v>-45.1245679787071</c:v>
                </c:pt>
                <c:pt idx="42">
                  <c:v>-46.19718405202502</c:v>
                </c:pt>
                <c:pt idx="43">
                  <c:v>-47.26843085896416</c:v>
                </c:pt>
                <c:pt idx="44">
                  <c:v>-48.33825677111732</c:v>
                </c:pt>
                <c:pt idx="45">
                  <c:v>-49.40660999449845</c:v>
                </c:pt>
                <c:pt idx="46">
                  <c:v>-50.47343870060104</c:v>
                </c:pt>
                <c:pt idx="47">
                  <c:v>-51.53869114529152</c:v>
                </c:pt>
                <c:pt idx="48">
                  <c:v>-52.6023157766167</c:v>
                </c:pt>
                <c:pt idx="49">
                  <c:v>-53.6642613324616</c:v>
                </c:pt>
                <c:pt idx="50">
                  <c:v>-54.72447692888044</c:v>
                </c:pt>
                <c:pt idx="51">
                  <c:v>-55.78291213990723</c:v>
                </c:pt>
                <c:pt idx="52">
                  <c:v>-56.83951706946385</c:v>
                </c:pt>
                <c:pt idx="53">
                  <c:v>-57.8942424160714</c:v>
                </c:pt>
                <c:pt idx="54">
                  <c:v>-58.94703953088629</c:v>
                </c:pt>
                <c:pt idx="55">
                  <c:v>-59.99786046959995</c:v>
                </c:pt>
                <c:pt idx="56">
                  <c:v>-61.0466580386501</c:v>
                </c:pt>
                <c:pt idx="57">
                  <c:v>-62.0933858362032</c:v>
                </c:pt>
                <c:pt idx="58">
                  <c:v>-63.1379982882877</c:v>
                </c:pt>
                <c:pt idx="59">
                  <c:v>-64.18045068045828</c:v>
                </c:pt>
                <c:pt idx="60">
                  <c:v>-65.22069918532952</c:v>
                </c:pt>
                <c:pt idx="61">
                  <c:v>-66.2587008862828</c:v>
                </c:pt>
                <c:pt idx="62">
                  <c:v>-67.29441379765556</c:v>
                </c:pt>
                <c:pt idx="63">
                  <c:v>-68.32779688164918</c:v>
                </c:pt>
                <c:pt idx="64">
                  <c:v>-69.35881006225031</c:v>
                </c:pt>
                <c:pt idx="65">
                  <c:v>-70.38741423636928</c:v>
                </c:pt>
                <c:pt idx="66">
                  <c:v>-71.41357128239997</c:v>
                </c:pt>
                <c:pt idx="67">
                  <c:v>-72.43724406643832</c:v>
                </c:pt>
                <c:pt idx="68">
                  <c:v>-73.45839644630905</c:v>
                </c:pt>
                <c:pt idx="69">
                  <c:v>-74.47699327360988</c:v>
                </c:pt>
                <c:pt idx="70">
                  <c:v>-75.49300039390344</c:v>
                </c:pt>
                <c:pt idx="71">
                  <c:v>-76.50638464522853</c:v>
                </c:pt>
                <c:pt idx="72">
                  <c:v>-77.5171138550595</c:v>
                </c:pt>
                <c:pt idx="73">
                  <c:v>-78.52515683586805</c:v>
                </c:pt>
                <c:pt idx="74">
                  <c:v>-79.53048337937434</c:v>
                </c:pt>
                <c:pt idx="75">
                  <c:v>-80.53306424963102</c:v>
                </c:pt>
                <c:pt idx="76">
                  <c:v>-81.53287117503054</c:v>
                </c:pt>
                <c:pt idx="77">
                  <c:v>-82.52987683936384</c:v>
                </c:pt>
                <c:pt idx="78">
                  <c:v>-83.52405487197664</c:v>
                </c:pt>
                <c:pt idx="79">
                  <c:v>-84.51537983713504</c:v>
                </c:pt>
                <c:pt idx="80">
                  <c:v>-85.50382722271068</c:v>
                </c:pt>
                <c:pt idx="81">
                  <c:v>-86.48937342819317</c:v>
                </c:pt>
                <c:pt idx="82">
                  <c:v>-87.47199575217291</c:v>
                </c:pt>
                <c:pt idx="83">
                  <c:v>-88.45167237929581</c:v>
                </c:pt>
                <c:pt idx="84">
                  <c:v>-89.42838236680272</c:v>
                </c:pt>
                <c:pt idx="85">
                  <c:v>-90.40210563067012</c:v>
                </c:pt>
                <c:pt idx="86">
                  <c:v>-91.37282293142624</c:v>
                </c:pt>
                <c:pt idx="87">
                  <c:v>-92.34051585970155</c:v>
                </c:pt>
                <c:pt idx="88">
                  <c:v>-93.30516682151847</c:v>
                </c:pt>
                <c:pt idx="89">
                  <c:v>-94.26675902340503</c:v>
                </c:pt>
                <c:pt idx="90">
                  <c:v>-95.22527645735015</c:v>
                </c:pt>
                <c:pt idx="91">
                  <c:v>-96.18070388563925</c:v>
                </c:pt>
                <c:pt idx="92">
                  <c:v>-97.13302682561334</c:v>
                </c:pt>
                <c:pt idx="93">
                  <c:v>-98.08223153435378</c:v>
                </c:pt>
                <c:pt idx="94">
                  <c:v>-99.02830499336385</c:v>
                </c:pt>
                <c:pt idx="95">
                  <c:v>-99.97123489323803</c:v>
                </c:pt>
                <c:pt idx="96">
                  <c:v>-100.9110096183622</c:v>
                </c:pt>
                <c:pt idx="97">
                  <c:v>-101.8476182316508</c:v>
                </c:pt>
                <c:pt idx="98">
                  <c:v>-102.7810504593635</c:v>
                </c:pt>
                <c:pt idx="99">
                  <c:v>-103.7112966760014</c:v>
                </c:pt>
                <c:pt idx="100">
                  <c:v>-104.6383478893013</c:v>
                </c:pt>
                <c:pt idx="101">
                  <c:v>-105.5621957253534</c:v>
                </c:pt>
                <c:pt idx="102">
                  <c:v>-106.4828324138534</c:v>
                </c:pt>
                <c:pt idx="103">
                  <c:v>-107.4002507734913</c:v>
                </c:pt>
                <c:pt idx="104">
                  <c:v>-108.3144441975082</c:v>
                </c:pt>
                <c:pt idx="105">
                  <c:v>-109.2254066394025</c:v>
                </c:pt>
                <c:pt idx="106">
                  <c:v>-110.1331325988276</c:v>
                </c:pt>
                <c:pt idx="107">
                  <c:v>-111.0376171076659</c:v>
                </c:pt>
                <c:pt idx="108">
                  <c:v>-111.9388557162974</c:v>
                </c:pt>
                <c:pt idx="109">
                  <c:v>-112.8368444800672</c:v>
                </c:pt>
                <c:pt idx="110">
                  <c:v>-113.731579945942</c:v>
                </c:pt>
                <c:pt idx="111">
                  <c:v>-114.623059139406</c:v>
                </c:pt>
                <c:pt idx="112">
                  <c:v>-115.5112795515324</c:v>
                </c:pt>
                <c:pt idx="113">
                  <c:v>-116.3962391263003</c:v>
                </c:pt>
                <c:pt idx="114">
                  <c:v>-117.277936248116</c:v>
                </c:pt>
                <c:pt idx="115">
                  <c:v>-118.1563697295487</c:v>
                </c:pt>
                <c:pt idx="116">
                  <c:v>-119.0315387993205</c:v>
                </c:pt>
                <c:pt idx="117">
                  <c:v>-119.9034430904767</c:v>
                </c:pt>
                <c:pt idx="118">
                  <c:v>-120.772082628816</c:v>
                </c:pt>
                <c:pt idx="119">
                  <c:v>-121.6374578215309</c:v>
                </c:pt>
              </c:numCache>
            </c:numRef>
          </c:yVal>
          <c:smooth val="0"/>
          <c:extLst xmlns:c16r2="http://schemas.microsoft.com/office/drawing/2015/06/chart">
            <c:ext xmlns:c16="http://schemas.microsoft.com/office/drawing/2014/chart" uri="{C3380CC4-5D6E-409C-BE32-E72D297353CC}">
              <c16:uniqueId val="{00000000-8EEC-4002-A613-3B37364CCBC9}"/>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0.0</c:v>
                </c:pt>
                <c:pt idx="1">
                  <c:v>-1.272909580271062</c:v>
                </c:pt>
                <c:pt idx="2">
                  <c:v>-2.648369927138447</c:v>
                </c:pt>
                <c:pt idx="3">
                  <c:v>-3.961067885583361</c:v>
                </c:pt>
                <c:pt idx="4">
                  <c:v>-5.266137556145545</c:v>
                </c:pt>
                <c:pt idx="5">
                  <c:v>-6.565186038847884</c:v>
                </c:pt>
                <c:pt idx="6">
                  <c:v>-7.859540431791176</c:v>
                </c:pt>
                <c:pt idx="7">
                  <c:v>-9.150294169078733</c:v>
                </c:pt>
                <c:pt idx="8">
                  <c:v>-10.43834557365972</c:v>
                </c:pt>
                <c:pt idx="9">
                  <c:v>-11.72442989154206</c:v>
                </c:pt>
                <c:pt idx="10">
                  <c:v>-13.00914591873607</c:v>
                </c:pt>
                <c:pt idx="11">
                  <c:v>-14.2929781447383</c:v>
                </c:pt>
                <c:pt idx="12">
                  <c:v>-15.5763151797246</c:v>
                </c:pt>
                <c:pt idx="13">
                  <c:v>-16.85214765911951</c:v>
                </c:pt>
                <c:pt idx="14">
                  <c:v>-18.12836951036297</c:v>
                </c:pt>
                <c:pt idx="15">
                  <c:v>-19.40527464755996</c:v>
                </c:pt>
                <c:pt idx="16">
                  <c:v>-20.68285996891063</c:v>
                </c:pt>
                <c:pt idx="17">
                  <c:v>-21.96119049408844</c:v>
                </c:pt>
                <c:pt idx="18">
                  <c:v>-23.24030793559267</c:v>
                </c:pt>
                <c:pt idx="19">
                  <c:v>-24.52023336170259</c:v>
                </c:pt>
                <c:pt idx="20">
                  <c:v>-25.80096982045234</c:v>
                </c:pt>
                <c:pt idx="21">
                  <c:v>-27.08250464955188</c:v>
                </c:pt>
                <c:pt idx="22">
                  <c:v>-28.36481150749205</c:v>
                </c:pt>
                <c:pt idx="23">
                  <c:v>-29.64785215931806</c:v>
                </c:pt>
                <c:pt idx="24">
                  <c:v>-30.9315780471843</c:v>
                </c:pt>
                <c:pt idx="25">
                  <c:v>-32.21593167260926</c:v>
                </c:pt>
                <c:pt idx="26">
                  <c:v>-33.50083508731586</c:v>
                </c:pt>
                <c:pt idx="27">
                  <c:v>-34.78621720843512</c:v>
                </c:pt>
                <c:pt idx="28">
                  <c:v>-36.0720013543523</c:v>
                </c:pt>
                <c:pt idx="29">
                  <c:v>-37.35810562859478</c:v>
                </c:pt>
                <c:pt idx="30">
                  <c:v>-38.64444387316598</c:v>
                </c:pt>
                <c:pt idx="31">
                  <c:v>-39.93092636144684</c:v>
                </c:pt>
                <c:pt idx="32">
                  <c:v>-41.21746041085729</c:v>
                </c:pt>
                <c:pt idx="33">
                  <c:v>-42.50395092657254</c:v>
                </c:pt>
                <c:pt idx="34">
                  <c:v>-43.7903008850417</c:v>
                </c:pt>
                <c:pt idx="35">
                  <c:v>-45.07641176474309</c:v>
                </c:pt>
                <c:pt idx="36">
                  <c:v>-46.36218393059334</c:v>
                </c:pt>
                <c:pt idx="37">
                  <c:v>-47.64751697747397</c:v>
                </c:pt>
                <c:pt idx="38">
                  <c:v>-48.93231003759137</c:v>
                </c:pt>
                <c:pt idx="39">
                  <c:v>-50.21646203367249</c:v>
                </c:pt>
                <c:pt idx="40">
                  <c:v>-51.4998719494879</c:v>
                </c:pt>
                <c:pt idx="41">
                  <c:v>-52.78243905102681</c:v>
                </c:pt>
                <c:pt idx="42">
                  <c:v>-54.06406308395799</c:v>
                </c:pt>
                <c:pt idx="43">
                  <c:v>-55.34464445094545</c:v>
                </c:pt>
                <c:pt idx="44">
                  <c:v>-56.6240843704927</c:v>
                </c:pt>
                <c:pt idx="45">
                  <c:v>-57.9022850190895</c:v>
                </c:pt>
                <c:pt idx="46">
                  <c:v>-59.17914965822364</c:v>
                </c:pt>
                <c:pt idx="47">
                  <c:v>-60.454582747622</c:v>
                </c:pt>
                <c:pt idx="48">
                  <c:v>-61.7284900459772</c:v>
                </c:pt>
                <c:pt idx="49">
                  <c:v>-63.0007787002132</c:v>
                </c:pt>
                <c:pt idx="50">
                  <c:v>-64.27135732432114</c:v>
                </c:pt>
                <c:pt idx="51">
                  <c:v>-65.54013606862736</c:v>
                </c:pt>
                <c:pt idx="52">
                  <c:v>-66.8070266802506</c:v>
                </c:pt>
                <c:pt idx="53">
                  <c:v>-68.07194255556008</c:v>
                </c:pt>
                <c:pt idx="54">
                  <c:v>-69.33479878526485</c:v>
                </c:pt>
                <c:pt idx="55">
                  <c:v>-70.59551219270016</c:v>
                </c:pt>
                <c:pt idx="56">
                  <c:v>-71.85400136589851</c:v>
                </c:pt>
                <c:pt idx="57">
                  <c:v>-73.11018668391352</c:v>
                </c:pt>
                <c:pt idx="58">
                  <c:v>-74.36399033789228</c:v>
                </c:pt>
                <c:pt idx="59">
                  <c:v>-75.61533634729953</c:v>
                </c:pt>
                <c:pt idx="60">
                  <c:v>-76.8641505716778</c:v>
                </c:pt>
                <c:pt idx="61">
                  <c:v>-78.11036071833678</c:v>
                </c:pt>
                <c:pt idx="62">
                  <c:v>-79.35389634630089</c:v>
                </c:pt>
                <c:pt idx="63">
                  <c:v>-80.59468886678275</c:v>
                </c:pt>
                <c:pt idx="64">
                  <c:v>-81.83267154052758</c:v>
                </c:pt>
                <c:pt idx="65">
                  <c:v>-83.06777947227328</c:v>
                </c:pt>
                <c:pt idx="66">
                  <c:v>-84.29994960255408</c:v>
                </c:pt>
                <c:pt idx="67">
                  <c:v>-85.5291206971242</c:v>
                </c:pt>
                <c:pt idx="68">
                  <c:v>-86.75523333417185</c:v>
                </c:pt>
                <c:pt idx="69">
                  <c:v>-87.978229889538</c:v>
                </c:pt>
                <c:pt idx="70">
                  <c:v>-89.19805452015378</c:v>
                </c:pt>
                <c:pt idx="71">
                  <c:v>-90.41465314582</c:v>
                </c:pt>
                <c:pt idx="72">
                  <c:v>-91.62797342954127</c:v>
                </c:pt>
                <c:pt idx="73">
                  <c:v>-92.83796475650888</c:v>
                </c:pt>
                <c:pt idx="74">
                  <c:v>-94.04457821193681</c:v>
                </c:pt>
                <c:pt idx="75">
                  <c:v>-95.24776655782261</c:v>
                </c:pt>
                <c:pt idx="76">
                  <c:v>-96.4474842087884</c:v>
                </c:pt>
                <c:pt idx="77">
                  <c:v>-97.64368720711081</c:v>
                </c:pt>
                <c:pt idx="78">
                  <c:v>-98.83633319703328</c:v>
                </c:pt>
                <c:pt idx="79">
                  <c:v>-100.0253813984582</c:v>
                </c:pt>
                <c:pt idx="80">
                  <c:v>-101.2107925801274</c:v>
                </c:pt>
                <c:pt idx="81">
                  <c:v>-102.3925290323532</c:v>
                </c:pt>
                <c:pt idx="82">
                  <c:v>-103.5705545393976</c:v>
                </c:pt>
                <c:pt idx="83">
                  <c:v>-104.7448343515498</c:v>
                </c:pt>
                <c:pt idx="84">
                  <c:v>-105.9153351569921</c:v>
                </c:pt>
                <c:pt idx="85">
                  <c:v>-107.0820250534971</c:v>
                </c:pt>
                <c:pt idx="86">
                  <c:v>-108.2448735200223</c:v>
                </c:pt>
                <c:pt idx="87">
                  <c:v>-109.4038513882551</c:v>
                </c:pt>
                <c:pt idx="88">
                  <c:v>-110.5589308141625</c:v>
                </c:pt>
                <c:pt idx="89">
                  <c:v>-111.7100852495678</c:v>
                </c:pt>
                <c:pt idx="90">
                  <c:v>-112.8572894138242</c:v>
                </c:pt>
                <c:pt idx="91">
                  <c:v>-114.0005192656017</c:v>
                </c:pt>
                <c:pt idx="92">
                  <c:v>-115.1397519748352</c:v>
                </c:pt>
                <c:pt idx="93">
                  <c:v>-116.2749658948669</c:v>
                </c:pt>
                <c:pt idx="94">
                  <c:v>-117.406140534773</c:v>
                </c:pt>
                <c:pt idx="95">
                  <c:v>-118.5332565319868</c:v>
                </c:pt>
                <c:pt idx="96">
                  <c:v>-119.656295625131</c:v>
                </c:pt>
                <c:pt idx="97">
                  <c:v>-120.7752406271866</c:v>
                </c:pt>
                <c:pt idx="98">
                  <c:v>-121.8900753989292</c:v>
                </c:pt>
                <c:pt idx="99">
                  <c:v>-123.0007848227269</c:v>
                </c:pt>
                <c:pt idx="100">
                  <c:v>-124.10735477664</c:v>
                </c:pt>
                <c:pt idx="101">
                  <c:v>-125.2097721089085</c:v>
                </c:pt>
                <c:pt idx="102">
                  <c:v>-126.308024612782</c:v>
                </c:pt>
                <c:pt idx="103">
                  <c:v>-127.4021010017432</c:v>
                </c:pt>
                <c:pt idx="104">
                  <c:v>-128.491990885098</c:v>
                </c:pt>
                <c:pt idx="105">
                  <c:v>-129.5776847439884</c:v>
                </c:pt>
                <c:pt idx="106">
                  <c:v>-130.6591739077667</c:v>
                </c:pt>
                <c:pt idx="107">
                  <c:v>-131.7364505308105</c:v>
                </c:pt>
                <c:pt idx="108">
                  <c:v>-132.8095075697329</c:v>
                </c:pt>
                <c:pt idx="109">
                  <c:v>-133.8783387609983</c:v>
                </c:pt>
                <c:pt idx="110">
                  <c:v>-134.9429385989743</c:v>
                </c:pt>
                <c:pt idx="111">
                  <c:v>-136.0033023143833</c:v>
                </c:pt>
                <c:pt idx="112">
                  <c:v>-137.0594258531873</c:v>
                </c:pt>
                <c:pt idx="113">
                  <c:v>-138.111305855884</c:v>
                </c:pt>
                <c:pt idx="114">
                  <c:v>-139.1589396372192</c:v>
                </c:pt>
                <c:pt idx="115">
                  <c:v>-140.2023251663268</c:v>
                </c:pt>
                <c:pt idx="116">
                  <c:v>-141.2414610472724</c:v>
                </c:pt>
                <c:pt idx="117">
                  <c:v>-142.2763465000253</c:v>
                </c:pt>
                <c:pt idx="118">
                  <c:v>-143.3069813418342</c:v>
                </c:pt>
                <c:pt idx="119">
                  <c:v>-144.3333659690024</c:v>
                </c:pt>
              </c:numCache>
            </c:numRef>
          </c:yVal>
          <c:smooth val="0"/>
          <c:extLst xmlns:c16r2="http://schemas.microsoft.com/office/drawing/2015/06/chart">
            <c:ext xmlns:c16="http://schemas.microsoft.com/office/drawing/2014/chart" uri="{C3380CC4-5D6E-409C-BE32-E72D297353CC}">
              <c16:uniqueId val="{00000001-8EEC-4002-A613-3B37364CCBC9}"/>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0.0</c:v>
                </c:pt>
                <c:pt idx="1">
                  <c:v>-1.270659372908085</c:v>
                </c:pt>
                <c:pt idx="2">
                  <c:v>-2.596451146571326</c:v>
                </c:pt>
                <c:pt idx="3">
                  <c:v>-3.874410274299407</c:v>
                </c:pt>
                <c:pt idx="4">
                  <c:v>-5.139744882928425</c:v>
                </c:pt>
                <c:pt idx="5">
                  <c:v>-6.39387293230402</c:v>
                </c:pt>
                <c:pt idx="6">
                  <c:v>-7.637996426009922</c:v>
                </c:pt>
                <c:pt idx="7">
                  <c:v>-8.87313576406359</c:v>
                </c:pt>
                <c:pt idx="8">
                  <c:v>-10.1001585216227</c:v>
                </c:pt>
                <c:pt idx="9">
                  <c:v>-11.31980349055857</c:v>
                </c:pt>
                <c:pt idx="10">
                  <c:v>-12.53270076642912</c:v>
                </c:pt>
                <c:pt idx="11">
                  <c:v>-13.73938853717982</c:v>
                </c:pt>
                <c:pt idx="12">
                  <c:v>-14.94032712277658</c:v>
                </c:pt>
                <c:pt idx="13">
                  <c:v>-16.13288627318389</c:v>
                </c:pt>
                <c:pt idx="14">
                  <c:v>-17.32066230136568</c:v>
                </c:pt>
                <c:pt idx="15">
                  <c:v>-18.50405960843455</c:v>
                </c:pt>
                <c:pt idx="16">
                  <c:v>-19.68327135961272</c:v>
                </c:pt>
                <c:pt idx="17">
                  <c:v>-20.85852047832486</c:v>
                </c:pt>
                <c:pt idx="18">
                  <c:v>-22.03000340199605</c:v>
                </c:pt>
                <c:pt idx="19">
                  <c:v>-23.19789292886344</c:v>
                </c:pt>
                <c:pt idx="20">
                  <c:v>-24.36234088095262</c:v>
                </c:pt>
                <c:pt idx="21">
                  <c:v>-25.52348043564143</c:v>
                </c:pt>
                <c:pt idx="22">
                  <c:v>-26.68142816927684</c:v>
                </c:pt>
                <c:pt idx="23">
                  <c:v>-27.83628585140605</c:v>
                </c:pt>
                <c:pt idx="24">
                  <c:v>-28.98814202316179</c:v>
                </c:pt>
                <c:pt idx="25">
                  <c:v>-30.13707338879068</c:v>
                </c:pt>
                <c:pt idx="26">
                  <c:v>-31.2831407858539</c:v>
                </c:pt>
                <c:pt idx="27">
                  <c:v>-32.4264012861322</c:v>
                </c:pt>
                <c:pt idx="28">
                  <c:v>-33.56690356892886</c:v>
                </c:pt>
                <c:pt idx="29">
                  <c:v>-34.70468847332494</c:v>
                </c:pt>
                <c:pt idx="30">
                  <c:v>-35.83978988901524</c:v>
                </c:pt>
                <c:pt idx="31">
                  <c:v>-36.97223545646644</c:v>
                </c:pt>
                <c:pt idx="32">
                  <c:v>-38.10204719316971</c:v>
                </c:pt>
                <c:pt idx="33">
                  <c:v>-39.2292420559179</c:v>
                </c:pt>
                <c:pt idx="34">
                  <c:v>-40.35383244706095</c:v>
                </c:pt>
                <c:pt idx="35">
                  <c:v>-41.4758266714789</c:v>
                </c:pt>
                <c:pt idx="36">
                  <c:v>-42.5952293500759</c:v>
                </c:pt>
                <c:pt idx="37">
                  <c:v>-43.712041794789</c:v>
                </c:pt>
                <c:pt idx="38">
                  <c:v>-44.82626234938107</c:v>
                </c:pt>
                <c:pt idx="39">
                  <c:v>-45.93788669059175</c:v>
                </c:pt>
                <c:pt idx="40">
                  <c:v>-47.04690812128955</c:v>
                </c:pt>
                <c:pt idx="41">
                  <c:v>-48.15331782915018</c:v>
                </c:pt>
                <c:pt idx="42">
                  <c:v>-49.25710512269416</c:v>
                </c:pt>
                <c:pt idx="43">
                  <c:v>-50.35825764763104</c:v>
                </c:pt>
                <c:pt idx="44">
                  <c:v>-51.45676158512924</c:v>
                </c:pt>
                <c:pt idx="45">
                  <c:v>-52.5526018336768</c:v>
                </c:pt>
                <c:pt idx="46">
                  <c:v>-53.64576217600188</c:v>
                </c:pt>
                <c:pt idx="47">
                  <c:v>-54.73622543229794</c:v>
                </c:pt>
                <c:pt idx="48">
                  <c:v>-55.82397360096183</c:v>
                </c:pt>
                <c:pt idx="49">
                  <c:v>-56.90898798782018</c:v>
                </c:pt>
                <c:pt idx="50">
                  <c:v>-57.99124932483662</c:v>
                </c:pt>
                <c:pt idx="51">
                  <c:v>-59.07073787905938</c:v>
                </c:pt>
                <c:pt idx="52">
                  <c:v>-60.14743355262542</c:v>
                </c:pt>
                <c:pt idx="53">
                  <c:v>-61.22131597449333</c:v>
                </c:pt>
                <c:pt idx="54">
                  <c:v>-62.2923645845276</c:v>
                </c:pt>
                <c:pt idx="55">
                  <c:v>-63.3605587105012</c:v>
                </c:pt>
                <c:pt idx="56">
                  <c:v>-64.42587763855931</c:v>
                </c:pt>
                <c:pt idx="57">
                  <c:v>-65.48830067759255</c:v>
                </c:pt>
                <c:pt idx="58">
                  <c:v>-66.54780721797668</c:v>
                </c:pt>
                <c:pt idx="59">
                  <c:v>-67.60437678509515</c:v>
                </c:pt>
                <c:pt idx="60">
                  <c:v>-68.65798908800206</c:v>
                </c:pt>
                <c:pt idx="61">
                  <c:v>-69.7086240635754</c:v>
                </c:pt>
                <c:pt idx="62">
                  <c:v>-70.75626191650551</c:v>
                </c:pt>
                <c:pt idx="63">
                  <c:v>-71.80088315536795</c:v>
                </c:pt>
                <c:pt idx="64">
                  <c:v>-72.84246862512191</c:v>
                </c:pt>
                <c:pt idx="65">
                  <c:v>-73.88099953622557</c:v>
                </c:pt>
                <c:pt idx="66">
                  <c:v>-74.91645749065901</c:v>
                </c:pt>
                <c:pt idx="67">
                  <c:v>-75.948824505047</c:v>
                </c:pt>
                <c:pt idx="68">
                  <c:v>-76.97808303110445</c:v>
                </c:pt>
                <c:pt idx="69">
                  <c:v>-78.00421597359036</c:v>
                </c:pt>
                <c:pt idx="70">
                  <c:v>-79.02720670595317</c:v>
                </c:pt>
                <c:pt idx="71">
                  <c:v>-80.04703908383362</c:v>
                </c:pt>
                <c:pt idx="72">
                  <c:v>-81.06369745660115</c:v>
                </c:pt>
                <c:pt idx="73">
                  <c:v>-82.07716667702607</c:v>
                </c:pt>
                <c:pt idx="74">
                  <c:v>-83.08743210927395</c:v>
                </c:pt>
                <c:pt idx="75">
                  <c:v>-84.0944796353279</c:v>
                </c:pt>
                <c:pt idx="76">
                  <c:v>-85.0982956599528</c:v>
                </c:pt>
                <c:pt idx="77">
                  <c:v>-86.09886711433072</c:v>
                </c:pt>
                <c:pt idx="78">
                  <c:v>-87.09618145844888</c:v>
                </c:pt>
                <c:pt idx="79">
                  <c:v>-88.0902266823687</c:v>
                </c:pt>
                <c:pt idx="80">
                  <c:v>-89.08099130643699</c:v>
                </c:pt>
                <c:pt idx="81">
                  <c:v>-90.0684643805471</c:v>
                </c:pt>
                <c:pt idx="82">
                  <c:v>-91.05263548251058</c:v>
                </c:pt>
                <c:pt idx="83">
                  <c:v>-92.0334947156425</c:v>
                </c:pt>
                <c:pt idx="84">
                  <c:v>-93.01103270559358</c:v>
                </c:pt>
                <c:pt idx="85">
                  <c:v>-93.98524059651965</c:v>
                </c:pt>
                <c:pt idx="86">
                  <c:v>-94.95611004665534</c:v>
                </c:pt>
                <c:pt idx="87">
                  <c:v>-95.9236332233077</c:v>
                </c:pt>
                <c:pt idx="88">
                  <c:v>-96.88780279738081</c:v>
                </c:pt>
                <c:pt idx="89">
                  <c:v>-97.84861193744018</c:v>
                </c:pt>
                <c:pt idx="90">
                  <c:v>-98.80605430335615</c:v>
                </c:pt>
                <c:pt idx="91">
                  <c:v>-99.76012403962066</c:v>
                </c:pt>
                <c:pt idx="92">
                  <c:v>-100.7108157683188</c:v>
                </c:pt>
                <c:pt idx="93">
                  <c:v>-101.658124581818</c:v>
                </c:pt>
                <c:pt idx="94">
                  <c:v>-102.6020460352374</c:v>
                </c:pt>
                <c:pt idx="95">
                  <c:v>-103.5425761386532</c:v>
                </c:pt>
                <c:pt idx="96">
                  <c:v>-104.4797113491586</c:v>
                </c:pt>
                <c:pt idx="97">
                  <c:v>-105.4134485627583</c:v>
                </c:pt>
                <c:pt idx="98">
                  <c:v>-106.343785106108</c:v>
                </c:pt>
                <c:pt idx="99">
                  <c:v>-107.2707187281731</c:v>
                </c:pt>
                <c:pt idx="100">
                  <c:v>-108.1942475917813</c:v>
                </c:pt>
                <c:pt idx="101">
                  <c:v>-109.114370265127</c:v>
                </c:pt>
                <c:pt idx="102">
                  <c:v>-110.0310857132099</c:v>
                </c:pt>
                <c:pt idx="103">
                  <c:v>-110.9443932892664</c:v>
                </c:pt>
                <c:pt idx="104">
                  <c:v>-111.8542927261569</c:v>
                </c:pt>
                <c:pt idx="105">
                  <c:v>-112.7607841277941</c:v>
                </c:pt>
                <c:pt idx="106">
                  <c:v>-113.6638679605549</c:v>
                </c:pt>
                <c:pt idx="107">
                  <c:v>-114.563545044738</c:v>
                </c:pt>
                <c:pt idx="108">
                  <c:v>-115.4598165460484</c:v>
                </c:pt>
                <c:pt idx="109">
                  <c:v>-116.3526839671413</c:v>
                </c:pt>
                <c:pt idx="110">
                  <c:v>-117.2421491392261</c:v>
                </c:pt>
                <c:pt idx="111">
                  <c:v>-118.1282142137388</c:v>
                </c:pt>
                <c:pt idx="112">
                  <c:v>-119.0108816540733</c:v>
                </c:pt>
                <c:pt idx="113">
                  <c:v>-119.8901542274252</c:v>
                </c:pt>
                <c:pt idx="114">
                  <c:v>-120.7660349967109</c:v>
                </c:pt>
                <c:pt idx="115">
                  <c:v>-121.6385273125707</c:v>
                </c:pt>
                <c:pt idx="116">
                  <c:v>-122.507634805499</c:v>
                </c:pt>
                <c:pt idx="117">
                  <c:v>-123.3733613780541</c:v>
                </c:pt>
                <c:pt idx="118">
                  <c:v>-124.2357111972005</c:v>
                </c:pt>
                <c:pt idx="119">
                  <c:v>-125.0946886867505</c:v>
                </c:pt>
              </c:numCache>
            </c:numRef>
          </c:yVal>
          <c:smooth val="0"/>
          <c:extLst xmlns:c16r2="http://schemas.microsoft.com/office/drawing/2015/06/chart">
            <c:ext xmlns:c16="http://schemas.microsoft.com/office/drawing/2014/chart" uri="{C3380CC4-5D6E-409C-BE32-E72D297353CC}">
              <c16:uniqueId val="{00000002-8EEC-4002-A613-3B37364CCBC9}"/>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0.0</c:v>
                </c:pt>
                <c:pt idx="1">
                  <c:v>-1.11050827093095</c:v>
                </c:pt>
                <c:pt idx="2">
                  <c:v>-2.210834014178545</c:v>
                </c:pt>
                <c:pt idx="3">
                  <c:v>-3.29219799959492</c:v>
                </c:pt>
                <c:pt idx="4">
                  <c:v>-4.360537901392456</c:v>
                </c:pt>
                <c:pt idx="5">
                  <c:v>-5.417200986696116</c:v>
                </c:pt>
                <c:pt idx="6">
                  <c:v>-6.463333876517895</c:v>
                </c:pt>
                <c:pt idx="7">
                  <c:v>-7.499915294130005</c:v>
                </c:pt>
                <c:pt idx="8">
                  <c:v>-8.52778329781131</c:v>
                </c:pt>
                <c:pt idx="9">
                  <c:v>-9.547657899820478</c:v>
                </c:pt>
                <c:pt idx="10">
                  <c:v>-10.56015985681643</c:v>
                </c:pt>
                <c:pt idx="11">
                  <c:v>-11.56582628527121</c:v>
                </c:pt>
                <c:pt idx="12">
                  <c:v>-12.56512364508217</c:v>
                </c:pt>
                <c:pt idx="13">
                  <c:v>-13.5581941258688</c:v>
                </c:pt>
                <c:pt idx="14">
                  <c:v>-14.5460421030939</c:v>
                </c:pt>
                <c:pt idx="15">
                  <c:v>-15.52897656698224</c:v>
                </c:pt>
                <c:pt idx="16">
                  <c:v>-16.50726189540637</c:v>
                </c:pt>
                <c:pt idx="17">
                  <c:v>-17.48114768333289</c:v>
                </c:pt>
                <c:pt idx="18">
                  <c:v>-18.45086240021647</c:v>
                </c:pt>
                <c:pt idx="19">
                  <c:v>-19.41661484913902</c:v>
                </c:pt>
                <c:pt idx="20">
                  <c:v>-20.37859564232167</c:v>
                </c:pt>
                <c:pt idx="21">
                  <c:v>-21.33697862884537</c:v>
                </c:pt>
                <c:pt idx="22">
                  <c:v>-22.29192225020279</c:v>
                </c:pt>
                <c:pt idx="23">
                  <c:v>-23.24357081028757</c:v>
                </c:pt>
                <c:pt idx="24">
                  <c:v>-24.19205565378797</c:v>
                </c:pt>
                <c:pt idx="25">
                  <c:v>-25.13749625201626</c:v>
                </c:pt>
                <c:pt idx="26">
                  <c:v>-26.08000073863786</c:v>
                </c:pt>
                <c:pt idx="27">
                  <c:v>-27.01966841725244</c:v>
                </c:pt>
                <c:pt idx="28">
                  <c:v>-27.9565894286834</c:v>
                </c:pt>
                <c:pt idx="29">
                  <c:v>-28.89084549349991</c:v>
                </c:pt>
                <c:pt idx="30">
                  <c:v>-29.82251063151944</c:v>
                </c:pt>
                <c:pt idx="31">
                  <c:v>-30.75165179914211</c:v>
                </c:pt>
                <c:pt idx="32">
                  <c:v>-31.67832946592262</c:v>
                </c:pt>
                <c:pt idx="33">
                  <c:v>-32.60259813718448</c:v>
                </c:pt>
                <c:pt idx="34">
                  <c:v>-33.5245068287186</c:v>
                </c:pt>
                <c:pt idx="35">
                  <c:v>-34.44409949886175</c:v>
                </c:pt>
                <c:pt idx="36">
                  <c:v>-35.361415442645</c:v>
                </c:pt>
                <c:pt idx="37">
                  <c:v>-36.27648965211893</c:v>
                </c:pt>
                <c:pt idx="38">
                  <c:v>-37.18935314647706</c:v>
                </c:pt>
                <c:pt idx="39">
                  <c:v>-38.1000332743629</c:v>
                </c:pt>
                <c:pt idx="40">
                  <c:v>-39.00855399470447</c:v>
                </c:pt>
                <c:pt idx="41">
                  <c:v>-39.91493613369119</c:v>
                </c:pt>
                <c:pt idx="42">
                  <c:v>-40.8191976220528</c:v>
                </c:pt>
                <c:pt idx="43">
                  <c:v>-41.7213537146149</c:v>
                </c:pt>
                <c:pt idx="44">
                  <c:v>-42.62141719377177</c:v>
                </c:pt>
                <c:pt idx="45">
                  <c:v>-43.51939855829185</c:v>
                </c:pt>
                <c:pt idx="46">
                  <c:v>-44.41530619877221</c:v>
                </c:pt>
                <c:pt idx="47">
                  <c:v>-45.30914656086814</c:v>
                </c:pt>
                <c:pt idx="48">
                  <c:v>-46.2009242973245</c:v>
                </c:pt>
                <c:pt idx="49">
                  <c:v>-47.09064240970334</c:v>
                </c:pt>
                <c:pt idx="50">
                  <c:v>-47.97830238063124</c:v>
                </c:pt>
                <c:pt idx="51">
                  <c:v>-48.86390429728304</c:v>
                </c:pt>
                <c:pt idx="52">
                  <c:v>-49.74744696677222</c:v>
                </c:pt>
                <c:pt idx="53">
                  <c:v>-50.6289280240162</c:v>
                </c:pt>
                <c:pt idx="54">
                  <c:v>-51.5083440326448</c:v>
                </c:pt>
                <c:pt idx="55">
                  <c:v>-52.38569057940597</c:v>
                </c:pt>
                <c:pt idx="56">
                  <c:v>-53.2609623625417</c:v>
                </c:pt>
                <c:pt idx="57">
                  <c:v>-54.1341532745164</c:v>
                </c:pt>
                <c:pt idx="58">
                  <c:v>-55.00525647947597</c:v>
                </c:pt>
                <c:pt idx="59">
                  <c:v>-55.8742644857866</c:v>
                </c:pt>
                <c:pt idx="60">
                  <c:v>-56.74116921395898</c:v>
                </c:pt>
                <c:pt idx="61">
                  <c:v>-57.60596206025365</c:v>
                </c:pt>
                <c:pt idx="62">
                  <c:v>-58.46863395621858</c:v>
                </c:pt>
                <c:pt idx="63">
                  <c:v>-59.32917542444192</c:v>
                </c:pt>
                <c:pt idx="64">
                  <c:v>-60.18757663071207</c:v>
                </c:pt>
                <c:pt idx="65">
                  <c:v>-61.04382743282211</c:v>
                </c:pt>
                <c:pt idx="66">
                  <c:v>-61.89791742621944</c:v>
                </c:pt>
                <c:pt idx="67">
                  <c:v>-62.74983598667313</c:v>
                </c:pt>
                <c:pt idx="68">
                  <c:v>-63.59957231014006</c:v>
                </c:pt>
                <c:pt idx="69">
                  <c:v>-64.4471154500025</c:v>
                </c:pt>
                <c:pt idx="70">
                  <c:v>-65.29245435181927</c:v>
                </c:pt>
                <c:pt idx="71">
                  <c:v>-66.13557788572211</c:v>
                </c:pt>
                <c:pt idx="72">
                  <c:v>-66.97647487662371</c:v>
                </c:pt>
                <c:pt idx="73">
                  <c:v>-67.81513413233804</c:v>
                </c:pt>
                <c:pt idx="74">
                  <c:v>-68.65154446972563</c:v>
                </c:pt>
                <c:pt idx="75">
                  <c:v>-69.48569473901626</c:v>
                </c:pt>
                <c:pt idx="76">
                  <c:v>-70.31757384635601</c:v>
                </c:pt>
                <c:pt idx="77">
                  <c:v>-71.14717077473597</c:v>
                </c:pt>
                <c:pt idx="78">
                  <c:v>-71.9744746033407</c:v>
                </c:pt>
                <c:pt idx="79">
                  <c:v>-72.79947452545865</c:v>
                </c:pt>
                <c:pt idx="80">
                  <c:v>-73.62215986499135</c:v>
                </c:pt>
                <c:pt idx="81">
                  <c:v>-74.4425200916685</c:v>
                </c:pt>
                <c:pt idx="82">
                  <c:v>-75.26054483504003</c:v>
                </c:pt>
                <c:pt idx="83">
                  <c:v>-76.0762238972875</c:v>
                </c:pt>
                <c:pt idx="84">
                  <c:v>-76.88954726497057</c:v>
                </c:pt>
                <c:pt idx="85">
                  <c:v>-77.70050511973295</c:v>
                </c:pt>
                <c:pt idx="86">
                  <c:v>-78.50908784802402</c:v>
                </c:pt>
                <c:pt idx="87">
                  <c:v>-79.315286049934</c:v>
                </c:pt>
                <c:pt idx="88">
                  <c:v>-80.11909054713668</c:v>
                </c:pt>
                <c:pt idx="89">
                  <c:v>-80.92049239004745</c:v>
                </c:pt>
                <c:pt idx="90">
                  <c:v>-81.719482864205</c:v>
                </c:pt>
                <c:pt idx="91">
                  <c:v>-82.5160534959341</c:v>
                </c:pt>
                <c:pt idx="92">
                  <c:v>-83.31019605733398</c:v>
                </c:pt>
                <c:pt idx="93">
                  <c:v>-84.10190257063728</c:v>
                </c:pt>
                <c:pt idx="94">
                  <c:v>-84.89116531196532</c:v>
                </c:pt>
                <c:pt idx="95">
                  <c:v>-85.6779768145163</c:v>
                </c:pt>
                <c:pt idx="96">
                  <c:v>-86.46232987124402</c:v>
                </c:pt>
                <c:pt idx="97">
                  <c:v>-87.24421753702971</c:v>
                </c:pt>
                <c:pt idx="98">
                  <c:v>-88.02363313038285</c:v>
                </c:pt>
                <c:pt idx="99">
                  <c:v>-88.80057023473844</c:v>
                </c:pt>
                <c:pt idx="100">
                  <c:v>-89.57502269931092</c:v>
                </c:pt>
                <c:pt idx="101">
                  <c:v>-90.3469846395901</c:v>
                </c:pt>
                <c:pt idx="102">
                  <c:v>-91.11645043747738</c:v>
                </c:pt>
                <c:pt idx="103">
                  <c:v>-91.88341474108527</c:v>
                </c:pt>
                <c:pt idx="104">
                  <c:v>-92.64787246423384</c:v>
                </c:pt>
                <c:pt idx="105">
                  <c:v>-93.40981878565161</c:v>
                </c:pt>
                <c:pt idx="106">
                  <c:v>-94.1692491479198</c:v>
                </c:pt>
                <c:pt idx="107">
                  <c:v>-94.92615925615064</c:v>
                </c:pt>
                <c:pt idx="108">
                  <c:v>-95.68054507643767</c:v>
                </c:pt>
                <c:pt idx="109">
                  <c:v>-96.43240283411095</c:v>
                </c:pt>
                <c:pt idx="110">
                  <c:v>-97.18172901176685</c:v>
                </c:pt>
                <c:pt idx="111">
                  <c:v>-97.92852034712905</c:v>
                </c:pt>
                <c:pt idx="112">
                  <c:v>-98.67277383073275</c:v>
                </c:pt>
                <c:pt idx="113">
                  <c:v>-99.41448670347471</c:v>
                </c:pt>
                <c:pt idx="114">
                  <c:v>-100.1536564539711</c:v>
                </c:pt>
                <c:pt idx="115">
                  <c:v>-100.8902808158555</c:v>
                </c:pt>
                <c:pt idx="116">
                  <c:v>-101.6243577648911</c:v>
                </c:pt>
                <c:pt idx="117">
                  <c:v>-102.3558855160172</c:v>
                </c:pt>
                <c:pt idx="118">
                  <c:v>-103.0848625202871</c:v>
                </c:pt>
                <c:pt idx="119">
                  <c:v>-103.8112874617</c:v>
                </c:pt>
              </c:numCache>
            </c:numRef>
          </c:yVal>
          <c:smooth val="0"/>
          <c:extLst xmlns:c16r2="http://schemas.microsoft.com/office/drawing/2015/06/chart">
            <c:ext xmlns:c16="http://schemas.microsoft.com/office/drawing/2014/chart" uri="{C3380CC4-5D6E-409C-BE32-E72D297353CC}">
              <c16:uniqueId val="{00000003-8EEC-4002-A613-3B37364CCBC9}"/>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0.0</c:v>
                </c:pt>
                <c:pt idx="1">
                  <c:v>-1.140089964262188</c:v>
                </c:pt>
                <c:pt idx="2">
                  <c:v>-2.376714587435799</c:v>
                </c:pt>
                <c:pt idx="3">
                  <c:v>-3.573272869090488</c:v>
                </c:pt>
                <c:pt idx="4">
                  <c:v>-4.772552526214895</c:v>
                </c:pt>
                <c:pt idx="5">
                  <c:v>-5.9744680843728</c:v>
                </c:pt>
                <c:pt idx="6">
                  <c:v>-7.17894718840489</c:v>
                </c:pt>
                <c:pt idx="7">
                  <c:v>-8.385925173735358</c:v>
                </c:pt>
                <c:pt idx="8">
                  <c:v>-9.595341148421518</c:v>
                </c:pt>
                <c:pt idx="9">
                  <c:v>-10.80713517402683</c:v>
                </c:pt>
                <c:pt idx="10">
                  <c:v>-12.02124627996318</c:v>
                </c:pt>
                <c:pt idx="11">
                  <c:v>-13.23761110758733</c:v>
                </c:pt>
                <c:pt idx="12">
                  <c:v>-14.45616302767576</c:v>
                </c:pt>
                <c:pt idx="13">
                  <c:v>-15.67112557725113</c:v>
                </c:pt>
                <c:pt idx="14">
                  <c:v>-16.888317693717</c:v>
                </c:pt>
                <c:pt idx="15">
                  <c:v>-18.10779802712113</c:v>
                </c:pt>
                <c:pt idx="16">
                  <c:v>-19.32940708638853</c:v>
                </c:pt>
                <c:pt idx="17">
                  <c:v>-20.55306258064592</c:v>
                </c:pt>
                <c:pt idx="18">
                  <c:v>-21.77868230034618</c:v>
                </c:pt>
                <c:pt idx="19">
                  <c:v>-23.00618333206238</c:v>
                </c:pt>
                <c:pt idx="20">
                  <c:v>-24.23548172682604</c:v>
                </c:pt>
                <c:pt idx="21">
                  <c:v>-25.46649231467918</c:v>
                </c:pt>
                <c:pt idx="22">
                  <c:v>-26.69912862647652</c:v>
                </c:pt>
                <c:pt idx="23">
                  <c:v>-27.93330289397542</c:v>
                </c:pt>
                <c:pt idx="24">
                  <c:v>-29.16892610608465</c:v>
                </c:pt>
                <c:pt idx="25">
                  <c:v>-30.40590810445701</c:v>
                </c:pt>
                <c:pt idx="26">
                  <c:v>-31.64414778145783</c:v>
                </c:pt>
                <c:pt idx="27">
                  <c:v>-32.88355354258874</c:v>
                </c:pt>
                <c:pt idx="28">
                  <c:v>-34.1240332287607</c:v>
                </c:pt>
                <c:pt idx="29">
                  <c:v>-35.36549387535612</c:v>
                </c:pt>
                <c:pt idx="30">
                  <c:v>-36.60784201997103</c:v>
                </c:pt>
                <c:pt idx="31">
                  <c:v>-37.85098386865618</c:v>
                </c:pt>
                <c:pt idx="32">
                  <c:v>-39.09482545443095</c:v>
                </c:pt>
                <c:pt idx="33">
                  <c:v>-40.33927278799634</c:v>
                </c:pt>
                <c:pt idx="34">
                  <c:v>-41.58423200015113</c:v>
                </c:pt>
                <c:pt idx="35">
                  <c:v>-42.82960947556009</c:v>
                </c:pt>
                <c:pt idx="36">
                  <c:v>-44.07531197783373</c:v>
                </c:pt>
                <c:pt idx="37">
                  <c:v>-45.32124676592854</c:v>
                </c:pt>
                <c:pt idx="38">
                  <c:v>-46.56732170209943</c:v>
                </c:pt>
                <c:pt idx="39">
                  <c:v>-47.81344533437823</c:v>
                </c:pt>
                <c:pt idx="40">
                  <c:v>-49.05952700667785</c:v>
                </c:pt>
                <c:pt idx="41">
                  <c:v>-50.30547694314464</c:v>
                </c:pt>
                <c:pt idx="42">
                  <c:v>-51.55120632454229</c:v>
                </c:pt>
                <c:pt idx="43">
                  <c:v>-52.79662735804413</c:v>
                </c:pt>
                <c:pt idx="44">
                  <c:v>-54.04165334056325</c:v>
                </c:pt>
                <c:pt idx="45">
                  <c:v>-55.28619871591581</c:v>
                </c:pt>
                <c:pt idx="46">
                  <c:v>-56.53017912622908</c:v>
                </c:pt>
                <c:pt idx="47">
                  <c:v>-57.77351145788998</c:v>
                </c:pt>
                <c:pt idx="48">
                  <c:v>-59.01611388235233</c:v>
                </c:pt>
                <c:pt idx="49">
                  <c:v>-60.25790589216376</c:v>
                </c:pt>
                <c:pt idx="50">
                  <c:v>-61.49880833244787</c:v>
                </c:pt>
                <c:pt idx="51">
                  <c:v>-62.73874342818</c:v>
                </c:pt>
                <c:pt idx="52">
                  <c:v>-63.9776348074729</c:v>
                </c:pt>
                <c:pt idx="53">
                  <c:v>-65.21540752120563</c:v>
                </c:pt>
                <c:pt idx="54">
                  <c:v>-66.45198805918788</c:v>
                </c:pt>
                <c:pt idx="55">
                  <c:v>-67.68730436313385</c:v>
                </c:pt>
                <c:pt idx="56">
                  <c:v>-68.92128583660724</c:v>
                </c:pt>
                <c:pt idx="57">
                  <c:v>-70.15386335220565</c:v>
                </c:pt>
                <c:pt idx="58">
                  <c:v>-71.3849692561471</c:v>
                </c:pt>
                <c:pt idx="59">
                  <c:v>-72.61453737043735</c:v>
                </c:pt>
                <c:pt idx="60">
                  <c:v>-73.84250299282387</c:v>
                </c:pt>
                <c:pt idx="61">
                  <c:v>-75.06880289469309</c:v>
                </c:pt>
                <c:pt idx="62">
                  <c:v>-76.29337531703555</c:v>
                </c:pt>
                <c:pt idx="63">
                  <c:v>-77.5161599646617</c:v>
                </c:pt>
                <c:pt idx="64">
                  <c:v>-78.73709799880542</c:v>
                </c:pt>
                <c:pt idx="65">
                  <c:v>-79.95613202822733</c:v>
                </c:pt>
                <c:pt idx="66">
                  <c:v>-81.17320609894068</c:v>
                </c:pt>
                <c:pt idx="67">
                  <c:v>-82.38826568270451</c:v>
                </c:pt>
                <c:pt idx="68">
                  <c:v>-83.601257664347</c:v>
                </c:pt>
                <c:pt idx="69">
                  <c:v>-84.81213032805545</c:v>
                </c:pt>
                <c:pt idx="70">
                  <c:v>-86.02083334273831</c:v>
                </c:pt>
                <c:pt idx="71">
                  <c:v>-87.22731774648572</c:v>
                </c:pt>
                <c:pt idx="72">
                  <c:v>-88.4315359303164</c:v>
                </c:pt>
                <c:pt idx="73">
                  <c:v>-89.63344162115445</c:v>
                </c:pt>
                <c:pt idx="74">
                  <c:v>-90.83298986427053</c:v>
                </c:pt>
                <c:pt idx="75">
                  <c:v>-92.0301370051111</c:v>
                </c:pt>
                <c:pt idx="76">
                  <c:v>-93.22484067066941</c:v>
                </c:pt>
                <c:pt idx="77">
                  <c:v>-94.41705975042896</c:v>
                </c:pt>
                <c:pt idx="78">
                  <c:v>-95.60675437693251</c:v>
                </c:pt>
                <c:pt idx="79">
                  <c:v>-96.79388590605905</c:v>
                </c:pt>
                <c:pt idx="80">
                  <c:v>-97.97841689701328</c:v>
                </c:pt>
                <c:pt idx="81">
                  <c:v>-99.16031109211355</c:v>
                </c:pt>
                <c:pt idx="82">
                  <c:v>-100.3395333964054</c:v>
                </c:pt>
                <c:pt idx="83">
                  <c:v>-101.5160498571258</c:v>
                </c:pt>
                <c:pt idx="84">
                  <c:v>-102.689827643112</c:v>
                </c:pt>
                <c:pt idx="85">
                  <c:v>-103.860835024102</c:v>
                </c:pt>
                <c:pt idx="86">
                  <c:v>-105.0290413500416</c:v>
                </c:pt>
                <c:pt idx="87">
                  <c:v>-106.1944170303805</c:v>
                </c:pt>
                <c:pt idx="88">
                  <c:v>-107.3569335134052</c:v>
                </c:pt>
                <c:pt idx="89">
                  <c:v>-108.5165632656172</c:v>
                </c:pt>
                <c:pt idx="90">
                  <c:v>-109.6732797512141</c:v>
                </c:pt>
                <c:pt idx="91">
                  <c:v>-110.827057411645</c:v>
                </c:pt>
                <c:pt idx="92">
                  <c:v>-111.9778716453102</c:v>
                </c:pt>
                <c:pt idx="93">
                  <c:v>-113.1256987873967</c:v>
                </c:pt>
                <c:pt idx="94">
                  <c:v>-114.2705160898595</c:v>
                </c:pt>
                <c:pt idx="95">
                  <c:v>-115.4123017016054</c:v>
                </c:pt>
                <c:pt idx="96">
                  <c:v>-116.551034648831</c:v>
                </c:pt>
                <c:pt idx="97">
                  <c:v>-117.6866948155839</c:v>
                </c:pt>
                <c:pt idx="98">
                  <c:v>-118.8192629245395</c:v>
                </c:pt>
                <c:pt idx="99">
                  <c:v>-119.9487205179803</c:v>
                </c:pt>
                <c:pt idx="100">
                  <c:v>-121.0750499390324</c:v>
                </c:pt>
                <c:pt idx="101">
                  <c:v>-122.1982343131212</c:v>
                </c:pt>
                <c:pt idx="102">
                  <c:v>-123.3182575296978</c:v>
                </c:pt>
                <c:pt idx="103">
                  <c:v>-124.435104224207</c:v>
                </c:pt>
                <c:pt idx="104">
                  <c:v>-125.5487597603151</c:v>
                </c:pt>
                <c:pt idx="105">
                  <c:v>-126.6592102124141</c:v>
                </c:pt>
                <c:pt idx="106">
                  <c:v>-127.7664423483911</c:v>
                </c:pt>
                <c:pt idx="107">
                  <c:v>-128.8704436126727</c:v>
                </c:pt>
                <c:pt idx="108">
                  <c:v>-129.9712021095474</c:v>
                </c:pt>
                <c:pt idx="109">
                  <c:v>-131.0687065867678</c:v>
                </c:pt>
                <c:pt idx="110">
                  <c:v>-132.1629464194311</c:v>
                </c:pt>
                <c:pt idx="111">
                  <c:v>-133.2539115941507</c:v>
                </c:pt>
                <c:pt idx="112">
                  <c:v>-134.3415926935104</c:v>
                </c:pt>
                <c:pt idx="113">
                  <c:v>-135.4259808807801</c:v>
                </c:pt>
                <c:pt idx="114">
                  <c:v>-136.5070678849606</c:v>
                </c:pt>
                <c:pt idx="115">
                  <c:v>-137.58484598607</c:v>
                </c:pt>
                <c:pt idx="116">
                  <c:v>-138.659308000737</c:v>
                </c:pt>
                <c:pt idx="117">
                  <c:v>-139.7304472680671</c:v>
                </c:pt>
                <c:pt idx="118">
                  <c:v>-140.7982576357881</c:v>
                </c:pt>
                <c:pt idx="119">
                  <c:v>-141.8627334466901</c:v>
                </c:pt>
              </c:numCache>
            </c:numRef>
          </c:yVal>
          <c:smooth val="0"/>
          <c:extLst xmlns:c16r2="http://schemas.microsoft.com/office/drawing/2015/06/chart">
            <c:ext xmlns:c16="http://schemas.microsoft.com/office/drawing/2014/chart" uri="{C3380CC4-5D6E-409C-BE32-E72D297353CC}">
              <c16:uniqueId val="{00000004-8EEC-4002-A613-3B37364CCBC9}"/>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0.0</c:v>
                </c:pt>
                <c:pt idx="1">
                  <c:v>-1.174752318645005</c:v>
                </c:pt>
                <c:pt idx="2">
                  <c:v>-2.336474720341357</c:v>
                </c:pt>
                <c:pt idx="3">
                  <c:v>-3.487019800499638</c:v>
                </c:pt>
                <c:pt idx="4">
                  <c:v>-4.627957323754336</c:v>
                </c:pt>
                <c:pt idx="5">
                  <c:v>-5.760611771307595</c:v>
                </c:pt>
                <c:pt idx="6">
                  <c:v>-6.886101131607574</c:v>
                </c:pt>
                <c:pt idx="7">
                  <c:v>-8.005369406133013</c:v>
                </c:pt>
                <c:pt idx="8">
                  <c:v>-9.119213823101745</c:v>
                </c:pt>
                <c:pt idx="9">
                  <c:v>-10.22830762411331</c:v>
                </c:pt>
                <c:pt idx="10">
                  <c:v>-11.33321915065608</c:v>
                </c:pt>
                <c:pt idx="11">
                  <c:v>-12.43442784019362</c:v>
                </c:pt>
                <c:pt idx="12">
                  <c:v>-13.53233764242668</c:v>
                </c:pt>
                <c:pt idx="13">
                  <c:v>-14.62269164878035</c:v>
                </c:pt>
                <c:pt idx="14">
                  <c:v>-15.7108370899623</c:v>
                </c:pt>
                <c:pt idx="15">
                  <c:v>-16.79693389973772</c:v>
                </c:pt>
                <c:pt idx="16">
                  <c:v>-17.88113923878158</c:v>
                </c:pt>
                <c:pt idx="17">
                  <c:v>-18.96358952815308</c:v>
                </c:pt>
                <c:pt idx="18">
                  <c:v>-20.04440189156776</c:v>
                </c:pt>
                <c:pt idx="19">
                  <c:v>-21.12367570523202</c:v>
                </c:pt>
                <c:pt idx="20">
                  <c:v>-22.201494124492</c:v>
                </c:pt>
                <c:pt idx="21">
                  <c:v>-23.2779255517853</c:v>
                </c:pt>
                <c:pt idx="22">
                  <c:v>-24.35302502471222</c:v>
                </c:pt>
                <c:pt idx="23">
                  <c:v>-25.42683551274695</c:v>
                </c:pt>
                <c:pt idx="24">
                  <c:v>-26.49938911795653</c:v>
                </c:pt>
                <c:pt idx="25">
                  <c:v>-27.5707081795772</c:v>
                </c:pt>
                <c:pt idx="26">
                  <c:v>-28.64080040627141</c:v>
                </c:pt>
                <c:pt idx="27">
                  <c:v>-29.70967225750701</c:v>
                </c:pt>
                <c:pt idx="28">
                  <c:v>-30.77732307196811</c:v>
                </c:pt>
                <c:pt idx="29">
                  <c:v>-31.84374586062268</c:v>
                </c:pt>
                <c:pt idx="30">
                  <c:v>-32.90892802313556</c:v>
                </c:pt>
                <c:pt idx="31">
                  <c:v>-33.97285199427506</c:v>
                </c:pt>
                <c:pt idx="32">
                  <c:v>-35.0354958277344</c:v>
                </c:pt>
                <c:pt idx="33">
                  <c:v>-36.0968337237273</c:v>
                </c:pt>
                <c:pt idx="34">
                  <c:v>-37.15683650609481</c:v>
                </c:pt>
                <c:pt idx="35">
                  <c:v>-38.21547205408478</c:v>
                </c:pt>
                <c:pt idx="36">
                  <c:v>-39.27270569339316</c:v>
                </c:pt>
                <c:pt idx="37">
                  <c:v>-40.32850055057542</c:v>
                </c:pt>
                <c:pt idx="38">
                  <c:v>-41.38281787448614</c:v>
                </c:pt>
                <c:pt idx="39">
                  <c:v>-42.43561732046055</c:v>
                </c:pt>
                <c:pt idx="40">
                  <c:v>-43.48685722368919</c:v>
                </c:pt>
                <c:pt idx="41">
                  <c:v>-44.53649483952358</c:v>
                </c:pt>
                <c:pt idx="42">
                  <c:v>-45.58448656177194</c:v>
                </c:pt>
                <c:pt idx="43">
                  <c:v>-46.63078812103004</c:v>
                </c:pt>
                <c:pt idx="44">
                  <c:v>-47.67535476482817</c:v>
                </c:pt>
                <c:pt idx="45">
                  <c:v>-48.71814142124003</c:v>
                </c:pt>
                <c:pt idx="46">
                  <c:v>-49.75910284735437</c:v>
                </c:pt>
                <c:pt idx="47">
                  <c:v>-50.79819376390605</c:v>
                </c:pt>
                <c:pt idx="48">
                  <c:v>-51.83536897726071</c:v>
                </c:pt>
                <c:pt idx="49">
                  <c:v>-52.87058348976394</c:v>
                </c:pt>
                <c:pt idx="50">
                  <c:v>-53.90379259944893</c:v>
                </c:pt>
                <c:pt idx="51">
                  <c:v>-54.93495198991423</c:v>
                </c:pt>
                <c:pt idx="52">
                  <c:v>-55.96401781118902</c:v>
                </c:pt>
                <c:pt idx="53">
                  <c:v>-56.99094675230207</c:v>
                </c:pt>
                <c:pt idx="54">
                  <c:v>-58.01569610620209</c:v>
                </c:pt>
                <c:pt idx="55">
                  <c:v>-59.03822382762291</c:v>
                </c:pt>
                <c:pt idx="56">
                  <c:v>-60.05848858444185</c:v>
                </c:pt>
                <c:pt idx="57">
                  <c:v>-61.07644980305209</c:v>
                </c:pt>
                <c:pt idx="58">
                  <c:v>-62.09206770818855</c:v>
                </c:pt>
                <c:pt idx="59">
                  <c:v>-63.10530335765907</c:v>
                </c:pt>
                <c:pt idx="60">
                  <c:v>-64.11611867236297</c:v>
                </c:pt>
                <c:pt idx="61">
                  <c:v>-65.12447646196504</c:v>
                </c:pt>
                <c:pt idx="62">
                  <c:v>-66.13034044657901</c:v>
                </c:pt>
                <c:pt idx="63">
                  <c:v>-67.13367527476565</c:v>
                </c:pt>
                <c:pt idx="64">
                  <c:v>-68.13444653810595</c:v>
                </c:pt>
                <c:pt idx="65">
                  <c:v>-69.13262078270507</c:v>
                </c:pt>
                <c:pt idx="66">
                  <c:v>-70.12816551777765</c:v>
                </c:pt>
                <c:pt idx="67">
                  <c:v>-71.12104922162234</c:v>
                </c:pt>
                <c:pt idx="68">
                  <c:v>-72.1112413451729</c:v>
                </c:pt>
                <c:pt idx="69">
                  <c:v>-73.09871231333459</c:v>
                </c:pt>
                <c:pt idx="70">
                  <c:v>-74.08343352429438</c:v>
                </c:pt>
                <c:pt idx="71">
                  <c:v>-75.0653773469833</c:v>
                </c:pt>
                <c:pt idx="72">
                  <c:v>-76.04451711685805</c:v>
                </c:pt>
                <c:pt idx="73">
                  <c:v>-77.02082713013228</c:v>
                </c:pt>
                <c:pt idx="74">
                  <c:v>-77.99428263663958</c:v>
                </c:pt>
                <c:pt idx="75">
                  <c:v>-78.96485983141792</c:v>
                </c:pt>
                <c:pt idx="76">
                  <c:v>-79.93253584517516</c:v>
                </c:pt>
                <c:pt idx="77">
                  <c:v>-80.89728873372066</c:v>
                </c:pt>
                <c:pt idx="78">
                  <c:v>-81.85909746648095</c:v>
                </c:pt>
                <c:pt idx="79">
                  <c:v>-82.81794191421613</c:v>
                </c:pt>
                <c:pt idx="80">
                  <c:v>-83.77380283598417</c:v>
                </c:pt>
                <c:pt idx="81">
                  <c:v>-84.72666186550395</c:v>
                </c:pt>
                <c:pt idx="82">
                  <c:v>-85.67650149691305</c:v>
                </c:pt>
                <c:pt idx="83">
                  <c:v>-86.62330507008276</c:v>
                </c:pt>
                <c:pt idx="84">
                  <c:v>-87.56705675549254</c:v>
                </c:pt>
                <c:pt idx="85">
                  <c:v>-88.50774153874625</c:v>
                </c:pt>
                <c:pt idx="86">
                  <c:v>-89.445345204811</c:v>
                </c:pt>
                <c:pt idx="87">
                  <c:v>-90.3798543219973</c:v>
                </c:pt>
                <c:pt idx="88">
                  <c:v>-91.3112562257529</c:v>
                </c:pt>
                <c:pt idx="89">
                  <c:v>-92.23953900231026</c:v>
                </c:pt>
                <c:pt idx="90">
                  <c:v>-93.16469147223233</c:v>
                </c:pt>
                <c:pt idx="91">
                  <c:v>-94.08670317388872</c:v>
                </c:pt>
                <c:pt idx="92">
                  <c:v>-95.00556434691587</c:v>
                </c:pt>
                <c:pt idx="93">
                  <c:v>-95.9212659156492</c:v>
                </c:pt>
                <c:pt idx="94">
                  <c:v>-96.83379947263575</c:v>
                </c:pt>
                <c:pt idx="95">
                  <c:v>-97.74315726217082</c:v>
                </c:pt>
                <c:pt idx="96">
                  <c:v>-98.64933216393551</c:v>
                </c:pt>
                <c:pt idx="97">
                  <c:v>-99.55231767674584</c:v>
                </c:pt>
                <c:pt idx="98">
                  <c:v>-100.4521079024353</c:v>
                </c:pt>
                <c:pt idx="99">
                  <c:v>-101.348697529862</c:v>
                </c:pt>
                <c:pt idx="100">
                  <c:v>-102.242081819124</c:v>
                </c:pt>
                <c:pt idx="101">
                  <c:v>-103.1322565859209</c:v>
                </c:pt>
                <c:pt idx="102">
                  <c:v>-104.0192181861221</c:v>
                </c:pt>
                <c:pt idx="103">
                  <c:v>-104.9029635005463</c:v>
                </c:pt>
                <c:pt idx="104">
                  <c:v>-105.7834899199488</c:v>
                </c:pt>
                <c:pt idx="105">
                  <c:v>-106.6607953302519</c:v>
                </c:pt>
                <c:pt idx="106">
                  <c:v>-107.5348780979921</c:v>
                </c:pt>
                <c:pt idx="107">
                  <c:v>-108.4057370560231</c:v>
                </c:pt>
                <c:pt idx="108">
                  <c:v>-109.2733714894703</c:v>
                </c:pt>
                <c:pt idx="109">
                  <c:v>-110.1377811219163</c:v>
                </c:pt>
                <c:pt idx="110">
                  <c:v>-110.9989661018762</c:v>
                </c:pt>
                <c:pt idx="111">
                  <c:v>-111.8569269895142</c:v>
                </c:pt>
                <c:pt idx="112">
                  <c:v>-112.7116647436278</c:v>
                </c:pt>
                <c:pt idx="113">
                  <c:v>-113.563180708904</c:v>
                </c:pt>
                <c:pt idx="114">
                  <c:v>-114.41147660344</c:v>
                </c:pt>
                <c:pt idx="115">
                  <c:v>-115.2565545065254</c:v>
                </c:pt>
                <c:pt idx="116">
                  <c:v>-116.0984168467121</c:v>
                </c:pt>
                <c:pt idx="117">
                  <c:v>-116.9370663901291</c:v>
                </c:pt>
                <c:pt idx="118">
                  <c:v>-117.772506229081</c:v>
                </c:pt>
                <c:pt idx="119">
                  <c:v>-118.6047397709081</c:v>
                </c:pt>
              </c:numCache>
            </c:numRef>
          </c:yVal>
          <c:smooth val="0"/>
          <c:extLst xmlns:c16r2="http://schemas.microsoft.com/office/drawing/2015/06/chart">
            <c:ext xmlns:c16="http://schemas.microsoft.com/office/drawing/2014/chart" uri="{C3380CC4-5D6E-409C-BE32-E72D297353CC}">
              <c16:uniqueId val="{00000005-8EEC-4002-A613-3B37364CCBC9}"/>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0.0</c:v>
                </c:pt>
                <c:pt idx="1">
                  <c:v>-1.174752318644096</c:v>
                </c:pt>
                <c:pt idx="2">
                  <c:v>-2.340656483227117</c:v>
                </c:pt>
                <c:pt idx="3">
                  <c:v>-3.499494305247026</c:v>
                </c:pt>
                <c:pt idx="4">
                  <c:v>-4.652761504195038</c:v>
                </c:pt>
                <c:pt idx="5">
                  <c:v>-5.801704480677472</c:v>
                </c:pt>
                <c:pt idx="6">
                  <c:v>-6.947360750959433</c:v>
                </c:pt>
                <c:pt idx="7">
                  <c:v>-8.090592765365272</c:v>
                </c:pt>
                <c:pt idx="8">
                  <c:v>-9.232116149514695</c:v>
                </c:pt>
                <c:pt idx="9">
                  <c:v>-10.37252328265731</c:v>
                </c:pt>
                <c:pt idx="10">
                  <c:v>-11.5123029820229</c:v>
                </c:pt>
                <c:pt idx="11">
                  <c:v>-12.65185693842568</c:v>
                </c:pt>
                <c:pt idx="12">
                  <c:v>-13.79151344369029</c:v>
                </c:pt>
                <c:pt idx="13">
                  <c:v>-14.92694222795581</c:v>
                </c:pt>
                <c:pt idx="14">
                  <c:v>-16.06325824747228</c:v>
                </c:pt>
                <c:pt idx="15">
                  <c:v>-17.20058935427005</c:v>
                </c:pt>
                <c:pt idx="16">
                  <c:v>-18.33905435196766</c:v>
                </c:pt>
                <c:pt idx="17">
                  <c:v>-19.47874778492177</c:v>
                </c:pt>
                <c:pt idx="18">
                  <c:v>-20.6197428478049</c:v>
                </c:pt>
                <c:pt idx="19">
                  <c:v>-21.76209399529853</c:v>
                </c:pt>
                <c:pt idx="20">
                  <c:v>-22.90583922439918</c:v>
                </c:pt>
                <c:pt idx="21">
                  <c:v>-24.05100207025043</c:v>
                </c:pt>
                <c:pt idx="22">
                  <c:v>-25.19759335237494</c:v>
                </c:pt>
                <c:pt idx="23">
                  <c:v>-26.34561270393758</c:v>
                </c:pt>
                <c:pt idx="24">
                  <c:v>-27.49504991271851</c:v>
                </c:pt>
                <c:pt idx="25">
                  <c:v>-28.64588609887596</c:v>
                </c:pt>
                <c:pt idx="26">
                  <c:v>-29.79808676382299</c:v>
                </c:pt>
                <c:pt idx="27">
                  <c:v>-30.95161933348844</c:v>
                </c:pt>
                <c:pt idx="28">
                  <c:v>-32.10644518696201</c:v>
                </c:pt>
                <c:pt idx="29">
                  <c:v>-33.2625204142455</c:v>
                </c:pt>
                <c:pt idx="30">
                  <c:v>-34.41979647392314</c:v>
                </c:pt>
                <c:pt idx="31">
                  <c:v>-35.5782207760767</c:v>
                </c:pt>
                <c:pt idx="32">
                  <c:v>-36.73773720073677</c:v>
                </c:pt>
                <c:pt idx="33">
                  <c:v>-37.8982865603593</c:v>
                </c:pt>
                <c:pt idx="34">
                  <c:v>-39.05980701344396</c:v>
                </c:pt>
                <c:pt idx="35">
                  <c:v>-40.22223443547454</c:v>
                </c:pt>
                <c:pt idx="36">
                  <c:v>-41.38550275233592</c:v>
                </c:pt>
                <c:pt idx="37">
                  <c:v>-42.54954424074594</c:v>
                </c:pt>
                <c:pt idx="38">
                  <c:v>-43.71428979948409</c:v>
                </c:pt>
                <c:pt idx="39">
                  <c:v>-44.87966918091707</c:v>
                </c:pt>
                <c:pt idx="40">
                  <c:v>-46.045611228491</c:v>
                </c:pt>
                <c:pt idx="41">
                  <c:v>-47.21204407808546</c:v>
                </c:pt>
                <c:pt idx="42">
                  <c:v>-48.37889534096393</c:v>
                </c:pt>
                <c:pt idx="43">
                  <c:v>-49.54609227016317</c:v>
                </c:pt>
                <c:pt idx="44">
                  <c:v>-50.71356191192717</c:v>
                </c:pt>
                <c:pt idx="45">
                  <c:v>-51.8812312435948</c:v>
                </c:pt>
                <c:pt idx="46">
                  <c:v>-53.04902729917922</c:v>
                </c:pt>
                <c:pt idx="47">
                  <c:v>-54.21687728373124</c:v>
                </c:pt>
                <c:pt idx="48">
                  <c:v>-55.3847086774549</c:v>
                </c:pt>
                <c:pt idx="49">
                  <c:v>-56.5524493304556</c:v>
                </c:pt>
                <c:pt idx="50">
                  <c:v>-57.7200275488658</c:v>
                </c:pt>
                <c:pt idx="51">
                  <c:v>-58.88737217308515</c:v>
                </c:pt>
                <c:pt idx="52">
                  <c:v>-60.0544126487075</c:v>
                </c:pt>
                <c:pt idx="53">
                  <c:v>-61.22107909074747</c:v>
                </c:pt>
                <c:pt idx="54">
                  <c:v>-62.38730234167997</c:v>
                </c:pt>
                <c:pt idx="55">
                  <c:v>-63.55301402374284</c:v>
                </c:pt>
                <c:pt idx="56">
                  <c:v>-64.7181465859412</c:v>
                </c:pt>
                <c:pt idx="57">
                  <c:v>-65.88263334611747</c:v>
                </c:pt>
                <c:pt idx="58">
                  <c:v>-67.04640852849597</c:v>
                </c:pt>
                <c:pt idx="59">
                  <c:v>-68.20940729698874</c:v>
                </c:pt>
                <c:pt idx="60">
                  <c:v>-69.37156578459688</c:v>
                </c:pt>
                <c:pt idx="61">
                  <c:v>-70.53282111915019</c:v>
                </c:pt>
                <c:pt idx="62">
                  <c:v>-71.69311144573202</c:v>
                </c:pt>
                <c:pt idx="63">
                  <c:v>-72.85237594590035</c:v>
                </c:pt>
                <c:pt idx="64">
                  <c:v>-74.01055485407596</c:v>
                </c:pt>
                <c:pt idx="65">
                  <c:v>-75.16758947119616</c:v>
                </c:pt>
                <c:pt idx="66">
                  <c:v>-76.32342217586393</c:v>
                </c:pt>
                <c:pt idx="67">
                  <c:v>-77.47799643322378</c:v>
                </c:pt>
                <c:pt idx="68">
                  <c:v>-78.63125680163648</c:v>
                </c:pt>
                <c:pt idx="69">
                  <c:v>-79.78314893741815</c:v>
                </c:pt>
                <c:pt idx="70">
                  <c:v>-80.933619597703</c:v>
                </c:pt>
                <c:pt idx="71">
                  <c:v>-82.08261664162</c:v>
                </c:pt>
                <c:pt idx="72">
                  <c:v>-83.23008902989386</c:v>
                </c:pt>
                <c:pt idx="73">
                  <c:v>-84.37598682300407</c:v>
                </c:pt>
                <c:pt idx="74">
                  <c:v>-85.52026117801324</c:v>
                </c:pt>
                <c:pt idx="75">
                  <c:v>-86.66286434412541</c:v>
                </c:pt>
                <c:pt idx="76">
                  <c:v>-87.80374965717874</c:v>
                </c:pt>
                <c:pt idx="77">
                  <c:v>-88.94287153304775</c:v>
                </c:pt>
                <c:pt idx="78">
                  <c:v>-90.08018546011862</c:v>
                </c:pt>
                <c:pt idx="79">
                  <c:v>-91.21564799089628</c:v>
                </c:pt>
                <c:pt idx="80">
                  <c:v>-92.34921673281313</c:v>
                </c:pt>
                <c:pt idx="81">
                  <c:v>-93.48085033833104</c:v>
                </c:pt>
                <c:pt idx="82">
                  <c:v>-94.61050849437924</c:v>
                </c:pt>
                <c:pt idx="83">
                  <c:v>-95.73815191119227</c:v>
                </c:pt>
                <c:pt idx="84">
                  <c:v>-96.86374231065781</c:v>
                </c:pt>
                <c:pt idx="85">
                  <c:v>-97.98724241414946</c:v>
                </c:pt>
                <c:pt idx="86">
                  <c:v>-99.10861592993478</c:v>
                </c:pt>
                <c:pt idx="87">
                  <c:v>-100.2278275402477</c:v>
                </c:pt>
                <c:pt idx="88">
                  <c:v>-101.3448428879874</c:v>
                </c:pt>
                <c:pt idx="89">
                  <c:v>-102.4596285631487</c:v>
                </c:pt>
                <c:pt idx="90">
                  <c:v>-103.5721520889911</c:v>
                </c:pt>
                <c:pt idx="91">
                  <c:v>-104.6823819080155</c:v>
                </c:pt>
                <c:pt idx="92">
                  <c:v>-105.7902873677403</c:v>
                </c:pt>
                <c:pt idx="93">
                  <c:v>-106.8958387063321</c:v>
                </c:pt>
                <c:pt idx="94">
                  <c:v>-107.9990070381427</c:v>
                </c:pt>
                <c:pt idx="95">
                  <c:v>-109.0997643391174</c:v>
                </c:pt>
                <c:pt idx="96">
                  <c:v>-110.1980834321712</c:v>
                </c:pt>
                <c:pt idx="97">
                  <c:v>-111.2939379725121</c:v>
                </c:pt>
                <c:pt idx="98">
                  <c:v>-112.387302432945</c:v>
                </c:pt>
                <c:pt idx="99">
                  <c:v>-113.4781520891756</c:v>
                </c:pt>
                <c:pt idx="100">
                  <c:v>-114.5664630051415</c:v>
                </c:pt>
                <c:pt idx="101">
                  <c:v>-115.6522120183736</c:v>
                </c:pt>
                <c:pt idx="102">
                  <c:v>-116.7353767254253</c:v>
                </c:pt>
                <c:pt idx="103">
                  <c:v>-117.8159354673498</c:v>
                </c:pt>
                <c:pt idx="104">
                  <c:v>-118.8938673152734</c:v>
                </c:pt>
                <c:pt idx="105">
                  <c:v>-119.9691520560791</c:v>
                </c:pt>
                <c:pt idx="106">
                  <c:v>-121.0417701781616</c:v>
                </c:pt>
                <c:pt idx="107">
                  <c:v>-122.1117028573235</c:v>
                </c:pt>
                <c:pt idx="108">
                  <c:v>-123.1789319428026</c:v>
                </c:pt>
                <c:pt idx="109">
                  <c:v>-124.2434399434196</c:v>
                </c:pt>
                <c:pt idx="110">
                  <c:v>-125.3052100138766</c:v>
                </c:pt>
                <c:pt idx="111">
                  <c:v>-126.364225941209</c:v>
                </c:pt>
                <c:pt idx="112">
                  <c:v>-127.4204721313927</c:v>
                </c:pt>
                <c:pt idx="113">
                  <c:v>-128.473933596114</c:v>
                </c:pt>
                <c:pt idx="114">
                  <c:v>-129.5245959396989</c:v>
                </c:pt>
                <c:pt idx="115">
                  <c:v>-130.5724453462371</c:v>
                </c:pt>
                <c:pt idx="116">
                  <c:v>-131.6174685668602</c:v>
                </c:pt>
                <c:pt idx="117">
                  <c:v>-132.6596529072121</c:v>
                </c:pt>
                <c:pt idx="118">
                  <c:v>-133.6989862150967</c:v>
                </c:pt>
                <c:pt idx="119">
                  <c:v>-134.7354568683168</c:v>
                </c:pt>
              </c:numCache>
            </c:numRef>
          </c:yVal>
          <c:smooth val="0"/>
          <c:extLst xmlns:c16r2="http://schemas.microsoft.com/office/drawing/2015/06/chart">
            <c:ext xmlns:c16="http://schemas.microsoft.com/office/drawing/2014/chart" uri="{C3380CC4-5D6E-409C-BE32-E72D297353CC}">
              <c16:uniqueId val="{00000006-8EEC-4002-A613-3B37364CCBC9}"/>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0.0</c:v>
                </c:pt>
                <c:pt idx="1">
                  <c:v>-0.587376159322048</c:v>
                </c:pt>
                <c:pt idx="2">
                  <c:v>-1.17088328090813</c:v>
                </c:pt>
                <c:pt idx="3">
                  <c:v>-1.751402591991791</c:v>
                </c:pt>
                <c:pt idx="4">
                  <c:v>-2.329671307732042</c:v>
                </c:pt>
                <c:pt idx="5">
                  <c:v>-2.906302641257753</c:v>
                </c:pt>
                <c:pt idx="6">
                  <c:v>-3.48180610017971</c:v>
                </c:pt>
                <c:pt idx="7">
                  <c:v>-4.056604411609896</c:v>
                </c:pt>
                <c:pt idx="8">
                  <c:v>-4.63104762147077</c:v>
                </c:pt>
                <c:pt idx="9">
                  <c:v>-5.205424839730767</c:v>
                </c:pt>
                <c:pt idx="10">
                  <c:v>-5.779974026111631</c:v>
                </c:pt>
                <c:pt idx="11">
                  <c:v>-6.354890145787522</c:v>
                </c:pt>
                <c:pt idx="12">
                  <c:v>-6.930331969927465</c:v>
                </c:pt>
                <c:pt idx="13">
                  <c:v>-7.504129433108574</c:v>
                </c:pt>
                <c:pt idx="14">
                  <c:v>-8.078853095799781</c:v>
                </c:pt>
                <c:pt idx="15">
                  <c:v>-8.65455937612796</c:v>
                </c:pt>
                <c:pt idx="16">
                  <c:v>-9.231301248985341</c:v>
                </c:pt>
                <c:pt idx="17">
                  <c:v>-9.809120489269844</c:v>
                </c:pt>
                <c:pt idx="18">
                  <c:v>-10.38804894865598</c:v>
                </c:pt>
                <c:pt idx="19">
                  <c:v>-10.96810971890318</c:v>
                </c:pt>
                <c:pt idx="20">
                  <c:v>-11.54931816032467</c:v>
                </c:pt>
                <c:pt idx="21">
                  <c:v>-12.13168280962418</c:v>
                </c:pt>
                <c:pt idx="22">
                  <c:v>-12.71520618075147</c:v>
                </c:pt>
                <c:pt idx="23">
                  <c:v>-13.29988547128232</c:v>
                </c:pt>
                <c:pt idx="24">
                  <c:v>-13.88571318574623</c:v>
                </c:pt>
                <c:pt idx="25">
                  <c:v>-14.47267768612483</c:v>
                </c:pt>
                <c:pt idx="26">
                  <c:v>-15.06075968358618</c:v>
                </c:pt>
                <c:pt idx="27">
                  <c:v>-15.64994100465083</c:v>
                </c:pt>
                <c:pt idx="28">
                  <c:v>-16.24020055983237</c:v>
                </c:pt>
                <c:pt idx="29">
                  <c:v>-16.83151470629537</c:v>
                </c:pt>
                <c:pt idx="30">
                  <c:v>-17.42385756297563</c:v>
                </c:pt>
                <c:pt idx="31">
                  <c:v>-18.01720129040041</c:v>
                </c:pt>
                <c:pt idx="32">
                  <c:v>-18.61151634003227</c:v>
                </c:pt>
                <c:pt idx="33">
                  <c:v>-19.20677167701706</c:v>
                </c:pt>
                <c:pt idx="34">
                  <c:v>-19.80293497971661</c:v>
                </c:pt>
                <c:pt idx="35">
                  <c:v>-20.39997281887327</c:v>
                </c:pt>
                <c:pt idx="36">
                  <c:v>-20.9978508188442</c:v>
                </c:pt>
                <c:pt idx="37">
                  <c:v>-21.59653380305188</c:v>
                </c:pt>
                <c:pt idx="38">
                  <c:v>-22.1959859254307</c:v>
                </c:pt>
                <c:pt idx="39">
                  <c:v>-22.79617078252159</c:v>
                </c:pt>
                <c:pt idx="40">
                  <c:v>-23.39705152901206</c:v>
                </c:pt>
                <c:pt idx="41">
                  <c:v>-23.99859097558218</c:v>
                </c:pt>
                <c:pt idx="42">
                  <c:v>-24.60075167785271</c:v>
                </c:pt>
                <c:pt idx="43">
                  <c:v>-25.20349601737232</c:v>
                </c:pt>
                <c:pt idx="44">
                  <c:v>-25.80678627536872</c:v>
                </c:pt>
                <c:pt idx="45">
                  <c:v>-26.41058469995096</c:v>
                </c:pt>
                <c:pt idx="46">
                  <c:v>-27.01485356735338</c:v>
                </c:pt>
                <c:pt idx="47">
                  <c:v>-27.61955523776487</c:v>
                </c:pt>
                <c:pt idx="48">
                  <c:v>-28.22465220616568</c:v>
                </c:pt>
                <c:pt idx="49">
                  <c:v>-28.83010714863576</c:v>
                </c:pt>
                <c:pt idx="50">
                  <c:v>-29.43588296447342</c:v>
                </c:pt>
                <c:pt idx="51">
                  <c:v>-30.04194281448235</c:v>
                </c:pt>
                <c:pt idx="52">
                  <c:v>-30.64825015569386</c:v>
                </c:pt>
                <c:pt idx="53">
                  <c:v>-31.25476877284837</c:v>
                </c:pt>
                <c:pt idx="54">
                  <c:v>-31.86146280684079</c:v>
                </c:pt>
                <c:pt idx="55">
                  <c:v>-32.46829678038102</c:v>
                </c:pt>
                <c:pt idx="56">
                  <c:v>-33.07523562107235</c:v>
                </c:pt>
                <c:pt idx="57">
                  <c:v>-33.68224468209034</c:v>
                </c:pt>
                <c:pt idx="58">
                  <c:v>-34.28928976062159</c:v>
                </c:pt>
                <c:pt idx="59">
                  <c:v>-34.89633711425813</c:v>
                </c:pt>
                <c:pt idx="60">
                  <c:v>-35.5033534754884</c:v>
                </c:pt>
                <c:pt idx="61">
                  <c:v>-36.11030606437635</c:v>
                </c:pt>
                <c:pt idx="62">
                  <c:v>-36.71716259961794</c:v>
                </c:pt>
                <c:pt idx="63">
                  <c:v>-37.3238913080595</c:v>
                </c:pt>
                <c:pt idx="64">
                  <c:v>-37.93046093278281</c:v>
                </c:pt>
                <c:pt idx="65">
                  <c:v>-38.53684073989005</c:v>
                </c:pt>
                <c:pt idx="66">
                  <c:v>-39.14300052404087</c:v>
                </c:pt>
                <c:pt idx="67">
                  <c:v>-39.748910612876</c:v>
                </c:pt>
                <c:pt idx="68">
                  <c:v>-40.35454187036473</c:v>
                </c:pt>
                <c:pt idx="69">
                  <c:v>-40.95986569919997</c:v>
                </c:pt>
                <c:pt idx="70">
                  <c:v>-41.5648540422717</c:v>
                </c:pt>
                <c:pt idx="71">
                  <c:v>-42.16947938330577</c:v>
                </c:pt>
                <c:pt idx="72">
                  <c:v>-42.77371474675055</c:v>
                </c:pt>
                <c:pt idx="73">
                  <c:v>-43.37753369692382</c:v>
                </c:pt>
                <c:pt idx="74">
                  <c:v>-43.9809103365278</c:v>
                </c:pt>
                <c:pt idx="75">
                  <c:v>-44.58381930453743</c:v>
                </c:pt>
                <c:pt idx="76">
                  <c:v>-45.18623577354811</c:v>
                </c:pt>
                <c:pt idx="77">
                  <c:v>-45.7881354466108</c:v>
                </c:pt>
                <c:pt idx="78">
                  <c:v>-46.38949455358221</c:v>
                </c:pt>
                <c:pt idx="79">
                  <c:v>-46.9902898470873</c:v>
                </c:pt>
                <c:pt idx="80">
                  <c:v>-47.590498598046</c:v>
                </c:pt>
                <c:pt idx="81">
                  <c:v>-48.19009859088055</c:v>
                </c:pt>
                <c:pt idx="82">
                  <c:v>-48.78906811837988</c:v>
                </c:pt>
                <c:pt idx="83">
                  <c:v>-49.38738597628981</c:v>
                </c:pt>
                <c:pt idx="84">
                  <c:v>-49.98503145763468</c:v>
                </c:pt>
                <c:pt idx="85">
                  <c:v>-50.581984346796</c:v>
                </c:pt>
                <c:pt idx="86">
                  <c:v>-51.17822491340575</c:v>
                </c:pt>
                <c:pt idx="87">
                  <c:v>-51.77373390602136</c:v>
                </c:pt>
                <c:pt idx="88">
                  <c:v>-52.36849254567365</c:v>
                </c:pt>
                <c:pt idx="89">
                  <c:v>-52.96248251924271</c:v>
                </c:pt>
                <c:pt idx="90">
                  <c:v>-53.55568597273395</c:v>
                </c:pt>
                <c:pt idx="91">
                  <c:v>-54.14808550442467</c:v>
                </c:pt>
                <c:pt idx="92">
                  <c:v>-54.73966415794519</c:v>
                </c:pt>
                <c:pt idx="93">
                  <c:v>-55.33040541527949</c:v>
                </c:pt>
                <c:pt idx="94">
                  <c:v>-55.9202931897016</c:v>
                </c:pt>
                <c:pt idx="95">
                  <c:v>-56.5093118186669</c:v>
                </c:pt>
                <c:pt idx="96">
                  <c:v>-57.09744605669804</c:v>
                </c:pt>
                <c:pt idx="97">
                  <c:v>-57.68468106820745</c:v>
                </c:pt>
                <c:pt idx="98">
                  <c:v>-58.27100242034219</c:v>
                </c:pt>
                <c:pt idx="99">
                  <c:v>-58.85639607582198</c:v>
                </c:pt>
                <c:pt idx="100">
                  <c:v>-59.4408483857878</c:v>
                </c:pt>
                <c:pt idx="101">
                  <c:v>-60.02434608265865</c:v>
                </c:pt>
                <c:pt idx="102">
                  <c:v>-60.60687627303923</c:v>
                </c:pt>
                <c:pt idx="103">
                  <c:v>-61.18842643062544</c:v>
                </c:pt>
                <c:pt idx="104">
                  <c:v>-61.76898438919216</c:v>
                </c:pt>
                <c:pt idx="105">
                  <c:v>-62.34853833559282</c:v>
                </c:pt>
                <c:pt idx="106">
                  <c:v>-62.92707680283547</c:v>
                </c:pt>
                <c:pt idx="107">
                  <c:v>-63.50458866320376</c:v>
                </c:pt>
                <c:pt idx="108">
                  <c:v>-64.08106312143536</c:v>
                </c:pt>
                <c:pt idx="109">
                  <c:v>-64.65648970799788</c:v>
                </c:pt>
                <c:pt idx="110">
                  <c:v>-65.23085827238845</c:v>
                </c:pt>
                <c:pt idx="111">
                  <c:v>-65.80415897654528</c:v>
                </c:pt>
                <c:pt idx="112">
                  <c:v>-66.37638228832589</c:v>
                </c:pt>
                <c:pt idx="113">
                  <c:v>-66.9475189750529</c:v>
                </c:pt>
                <c:pt idx="114">
                  <c:v>-67.51756009715973</c:v>
                </c:pt>
                <c:pt idx="115">
                  <c:v>-68.08649700191381</c:v>
                </c:pt>
                <c:pt idx="116">
                  <c:v>-68.65432131722439</c:v>
                </c:pt>
                <c:pt idx="117">
                  <c:v>-69.2210249455411</c:v>
                </c:pt>
                <c:pt idx="118">
                  <c:v>-69.78660005784148</c:v>
                </c:pt>
                <c:pt idx="119">
                  <c:v>-70.35103908771543</c:v>
                </c:pt>
              </c:numCache>
            </c:numRef>
          </c:yVal>
          <c:smooth val="0"/>
          <c:extLst xmlns:c16r2="http://schemas.microsoft.com/office/drawing/2015/06/chart">
            <c:ext xmlns:c16="http://schemas.microsoft.com/office/drawing/2014/chart" uri="{C3380CC4-5D6E-409C-BE32-E72D297353CC}">
              <c16:uniqueId val="{00000007-8EEC-4002-A613-3B37364CCBC9}"/>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0.0</c:v>
                </c:pt>
                <c:pt idx="1">
                  <c:v>-1.174752318644096</c:v>
                </c:pt>
                <c:pt idx="2">
                  <c:v>-2.335933420894876</c:v>
                </c:pt>
                <c:pt idx="3">
                  <c:v>-3.4855751591017</c:v>
                </c:pt>
                <c:pt idx="4">
                  <c:v>-4.625385048671362</c:v>
                </c:pt>
                <c:pt idx="5">
                  <c:v>-5.756792504973418</c:v>
                </c:pt>
                <c:pt idx="6">
                  <c:v>-6.880994573975329</c:v>
                </c:pt>
                <c:pt idx="7">
                  <c:v>-7.998993986475398</c:v>
                </c:pt>
                <c:pt idx="8">
                  <c:v>-9.111630800891815</c:v>
                </c:pt>
                <c:pt idx="9">
                  <c:v>-10.21960871904867</c:v>
                </c:pt>
                <c:pt idx="10">
                  <c:v>-11.32351697887452</c:v>
                </c:pt>
                <c:pt idx="11">
                  <c:v>-12.42384857635443</c:v>
                </c:pt>
                <c:pt idx="12">
                  <c:v>-13.52101544231118</c:v>
                </c:pt>
                <c:pt idx="13">
                  <c:v>-14.61076445961498</c:v>
                </c:pt>
                <c:pt idx="14">
                  <c:v>-15.69812244231161</c:v>
                </c:pt>
                <c:pt idx="15">
                  <c:v>-16.78331580931354</c:v>
                </c:pt>
                <c:pt idx="16">
                  <c:v>-17.86654723201809</c:v>
                </c:pt>
                <c:pt idx="17">
                  <c:v>-18.94798499025683</c:v>
                </c:pt>
                <c:pt idx="18">
                  <c:v>-20.02776809054512</c:v>
                </c:pt>
                <c:pt idx="19">
                  <c:v>-21.10601056993482</c:v>
                </c:pt>
                <c:pt idx="20">
                  <c:v>-22.18280508240696</c:v>
                </c:pt>
                <c:pt idx="21">
                  <c:v>-23.25822589928338</c:v>
                </c:pt>
                <c:pt idx="22">
                  <c:v>-24.33233143015286</c:v>
                </c:pt>
                <c:pt idx="23">
                  <c:v>-25.40516635044287</c:v>
                </c:pt>
                <c:pt idx="24">
                  <c:v>-26.47676340541511</c:v>
                </c:pt>
                <c:pt idx="25">
                  <c:v>-27.54714494717155</c:v>
                </c:pt>
                <c:pt idx="26">
                  <c:v>-28.61631625596328</c:v>
                </c:pt>
                <c:pt idx="27">
                  <c:v>-29.68428302658231</c:v>
                </c:pt>
                <c:pt idx="28">
                  <c:v>-30.75104391561672</c:v>
                </c:pt>
                <c:pt idx="29">
                  <c:v>-31.81659141127238</c:v>
                </c:pt>
                <c:pt idx="30">
                  <c:v>-32.88091258481018</c:v>
                </c:pt>
                <c:pt idx="31">
                  <c:v>-33.94398975001597</c:v>
                </c:pt>
                <c:pt idx="32">
                  <c:v>-35.0058010448256</c:v>
                </c:pt>
                <c:pt idx="33">
                  <c:v>-36.0663209464692</c:v>
                </c:pt>
                <c:pt idx="34">
                  <c:v>-37.12552072953896</c:v>
                </c:pt>
                <c:pt idx="35">
                  <c:v>-38.18336887479335</c:v>
                </c:pt>
                <c:pt idx="36">
                  <c:v>-39.23983143525219</c:v>
                </c:pt>
                <c:pt idx="37">
                  <c:v>-40.29487236504792</c:v>
                </c:pt>
                <c:pt idx="38">
                  <c:v>-41.34845381564173</c:v>
                </c:pt>
                <c:pt idx="39">
                  <c:v>-42.40053638943118</c:v>
                </c:pt>
                <c:pt idx="40">
                  <c:v>-43.4510793965037</c:v>
                </c:pt>
                <c:pt idx="41">
                  <c:v>-44.50004107383391</c:v>
                </c:pt>
                <c:pt idx="42">
                  <c:v>-45.54737878428065</c:v>
                </c:pt>
                <c:pt idx="43">
                  <c:v>-46.59304919748592</c:v>
                </c:pt>
                <c:pt idx="44">
                  <c:v>-47.63700845446192</c:v>
                </c:pt>
                <c:pt idx="45">
                  <c:v>-48.67921231743186</c:v>
                </c:pt>
                <c:pt idx="46">
                  <c:v>-49.71961630630175</c:v>
                </c:pt>
                <c:pt idx="47">
                  <c:v>-50.7581758229235</c:v>
                </c:pt>
                <c:pt idx="48">
                  <c:v>-51.79484626426984</c:v>
                </c:pt>
                <c:pt idx="49">
                  <c:v>-52.82958312541086</c:v>
                </c:pt>
                <c:pt idx="50">
                  <c:v>-53.86234209315262</c:v>
                </c:pt>
                <c:pt idx="51">
                  <c:v>-54.89307913111134</c:v>
                </c:pt>
                <c:pt idx="52">
                  <c:v>-55.92175055683855</c:v>
                </c:pt>
                <c:pt idx="53">
                  <c:v>-56.94831311170947</c:v>
                </c:pt>
                <c:pt idx="54">
                  <c:v>-57.97272402404997</c:v>
                </c:pt>
                <c:pt idx="55">
                  <c:v>-58.99494106608152</c:v>
                </c:pt>
                <c:pt idx="56">
                  <c:v>-60.01492260507984</c:v>
                </c:pt>
                <c:pt idx="57">
                  <c:v>-61.0326276492119</c:v>
                </c:pt>
                <c:pt idx="58">
                  <c:v>-62.04801588846157</c:v>
                </c:pt>
                <c:pt idx="59">
                  <c:v>-63.06104773094921</c:v>
                </c:pt>
                <c:pt idx="60">
                  <c:v>-64.07168433503175</c:v>
                </c:pt>
                <c:pt idx="61">
                  <c:v>-65.0798876374824</c:v>
                </c:pt>
                <c:pt idx="62">
                  <c:v>-66.08562037800357</c:v>
                </c:pt>
                <c:pt idx="63">
                  <c:v>-67.08884612039215</c:v>
                </c:pt>
                <c:pt idx="64">
                  <c:v>-68.0895292705718</c:v>
                </c:pt>
                <c:pt idx="65">
                  <c:v>-69.08763509171876</c:v>
                </c:pt>
                <c:pt idx="66">
                  <c:v>-70.08312971672831</c:v>
                </c:pt>
                <c:pt idx="67">
                  <c:v>-71.07598015818223</c:v>
                </c:pt>
                <c:pt idx="68">
                  <c:v>-72.06615431605609</c:v>
                </c:pt>
                <c:pt idx="69">
                  <c:v>-73.0536209832653</c:v>
                </c:pt>
                <c:pt idx="70">
                  <c:v>-74.03834984930608</c:v>
                </c:pt>
                <c:pt idx="71">
                  <c:v>-75.02031150207522</c:v>
                </c:pt>
                <c:pt idx="72">
                  <c:v>-75.99947742802624</c:v>
                </c:pt>
                <c:pt idx="73">
                  <c:v>-76.97582001082085</c:v>
                </c:pt>
                <c:pt idx="74">
                  <c:v>-77.94931252857077</c:v>
                </c:pt>
                <c:pt idx="75">
                  <c:v>-78.9199291498035</c:v>
                </c:pt>
                <c:pt idx="76">
                  <c:v>-79.8876449282543</c:v>
                </c:pt>
                <c:pt idx="77">
                  <c:v>-80.85243579659327</c:v>
                </c:pt>
                <c:pt idx="78">
                  <c:v>-81.81427855918078</c:v>
                </c:pt>
                <c:pt idx="79">
                  <c:v>-82.77315088391516</c:v>
                </c:pt>
                <c:pt idx="80">
                  <c:v>-83.72903129332005</c:v>
                </c:pt>
                <c:pt idx="81">
                  <c:v>-84.68189915486872</c:v>
                </c:pt>
                <c:pt idx="82">
                  <c:v>-85.63173467069075</c:v>
                </c:pt>
                <c:pt idx="83">
                  <c:v>-86.57851886666475</c:v>
                </c:pt>
                <c:pt idx="84">
                  <c:v>-87.5222335810199</c:v>
                </c:pt>
                <c:pt idx="85">
                  <c:v>-88.46286145246371</c:v>
                </c:pt>
                <c:pt idx="86">
                  <c:v>-89.400385907903</c:v>
                </c:pt>
                <c:pt idx="87">
                  <c:v>-90.33479114981988</c:v>
                </c:pt>
                <c:pt idx="88">
                  <c:v>-91.26606214333695</c:v>
                </c:pt>
                <c:pt idx="89">
                  <c:v>-92.1941846030195</c:v>
                </c:pt>
                <c:pt idx="90">
                  <c:v>-93.11914497946827</c:v>
                </c:pt>
                <c:pt idx="91">
                  <c:v>-94.0409304457076</c:v>
                </c:pt>
                <c:pt idx="92">
                  <c:v>-94.95952888346068</c:v>
                </c:pt>
                <c:pt idx="93">
                  <c:v>-95.87492886928567</c:v>
                </c:pt>
                <c:pt idx="94">
                  <c:v>-96.7871196606339</c:v>
                </c:pt>
                <c:pt idx="95">
                  <c:v>-97.69609118186781</c:v>
                </c:pt>
                <c:pt idx="96">
                  <c:v>-98.60183401023394</c:v>
                </c:pt>
                <c:pt idx="97">
                  <c:v>-99.50433936184846</c:v>
                </c:pt>
                <c:pt idx="98">
                  <c:v>-100.4035990776806</c:v>
                </c:pt>
                <c:pt idx="99">
                  <c:v>-101.2996056095963</c:v>
                </c:pt>
                <c:pt idx="100">
                  <c:v>-102.1923520064497</c:v>
                </c:pt>
                <c:pt idx="101">
                  <c:v>-103.0818319002487</c:v>
                </c:pt>
                <c:pt idx="102">
                  <c:v>-103.9680394924117</c:v>
                </c:pt>
                <c:pt idx="103">
                  <c:v>-104.850969540134</c:v>
                </c:pt>
                <c:pt idx="104">
                  <c:v>-105.7306173428651</c:v>
                </c:pt>
                <c:pt idx="105">
                  <c:v>-106.6069787289211</c:v>
                </c:pt>
                <c:pt idx="106">
                  <c:v>-107.4800500422425</c:v>
                </c:pt>
                <c:pt idx="107">
                  <c:v>-108.3498281292846</c:v>
                </c:pt>
                <c:pt idx="108">
                  <c:v>-109.2163103260964</c:v>
                </c:pt>
                <c:pt idx="109">
                  <c:v>-110.0794944455283</c:v>
                </c:pt>
                <c:pt idx="110">
                  <c:v>-110.93937876465</c:v>
                </c:pt>
                <c:pt idx="111">
                  <c:v>-111.7959620123283</c:v>
                </c:pt>
                <c:pt idx="112">
                  <c:v>-112.6492433569911</c:v>
                </c:pt>
                <c:pt idx="113">
                  <c:v>-113.4992223945901</c:v>
                </c:pt>
                <c:pt idx="114">
                  <c:v>-114.3458991367429</c:v>
                </c:pt>
                <c:pt idx="115">
                  <c:v>-115.1892739990953</c:v>
                </c:pt>
                <c:pt idx="116">
                  <c:v>-116.0293477898581</c:v>
                </c:pt>
                <c:pt idx="117">
                  <c:v>-116.8661216985652</c:v>
                </c:pt>
                <c:pt idx="118">
                  <c:v>-117.699597285016</c:v>
                </c:pt>
                <c:pt idx="119">
                  <c:v>-118.5297764684528</c:v>
                </c:pt>
              </c:numCache>
            </c:numRef>
          </c:yVal>
          <c:smooth val="0"/>
          <c:extLst xmlns:c16r2="http://schemas.microsoft.com/office/drawing/2015/06/chart">
            <c:ext xmlns:c16="http://schemas.microsoft.com/office/drawing/2014/chart" uri="{C3380CC4-5D6E-409C-BE32-E72D297353CC}">
              <c16:uniqueId val="{00000008-8EEC-4002-A613-3B37364CCBC9}"/>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0.0</c:v>
                </c:pt>
                <c:pt idx="1">
                  <c:v>-1.174752318643641</c:v>
                </c:pt>
                <c:pt idx="2">
                  <c:v>-2.340625784194344</c:v>
                </c:pt>
                <c:pt idx="3">
                  <c:v>-3.499291713480488</c:v>
                </c:pt>
                <c:pt idx="4">
                  <c:v>-4.652169239725874</c:v>
                </c:pt>
                <c:pt idx="5">
                  <c:v>-5.800453225511774</c:v>
                </c:pt>
                <c:pt idx="6">
                  <c:v>-6.94514865008387</c:v>
                </c:pt>
                <c:pt idx="7">
                  <c:v>-8.087099714895885</c:v>
                </c:pt>
                <c:pt idx="8">
                  <c:v>-9.227014417742337</c:v>
                </c:pt>
                <c:pt idx="9">
                  <c:v>-10.36548528592448</c:v>
                </c:pt>
                <c:pt idx="10">
                  <c:v>-11.503006861019</c:v>
                </c:pt>
                <c:pt idx="11">
                  <c:v>-12.63999044161528</c:v>
                </c:pt>
                <c:pt idx="12">
                  <c:v>-13.77677651506292</c:v>
                </c:pt>
                <c:pt idx="13">
                  <c:v>-14.9090486101195</c:v>
                </c:pt>
                <c:pt idx="14">
                  <c:v>-16.04193659930343</c:v>
                </c:pt>
                <c:pt idx="15">
                  <c:v>-17.17558087228372</c:v>
                </c:pt>
                <c:pt idx="16">
                  <c:v>-18.31011495829443</c:v>
                </c:pt>
                <c:pt idx="17">
                  <c:v>-19.44564776184097</c:v>
                </c:pt>
                <c:pt idx="18">
                  <c:v>-20.58226628213151</c:v>
                </c:pt>
                <c:pt idx="19">
                  <c:v>-21.72003810210072</c:v>
                </c:pt>
                <c:pt idx="20">
                  <c:v>-22.85901359619493</c:v>
                </c:pt>
                <c:pt idx="21">
                  <c:v>-23.99922788676878</c:v>
                </c:pt>
                <c:pt idx="22">
                  <c:v>-25.14070257721414</c:v>
                </c:pt>
                <c:pt idx="23">
                  <c:v>-26.28344728764568</c:v>
                </c:pt>
                <c:pt idx="24">
                  <c:v>-27.42746101652392</c:v>
                </c:pt>
                <c:pt idx="25">
                  <c:v>-28.57273334914271</c:v>
                </c:pt>
                <c:pt idx="26">
                  <c:v>-29.71923747077926</c:v>
                </c:pt>
                <c:pt idx="27">
                  <c:v>-30.86694789938247</c:v>
                </c:pt>
                <c:pt idx="28">
                  <c:v>-32.01583248281986</c:v>
                </c:pt>
                <c:pt idx="29">
                  <c:v>-33.16585320176318</c:v>
                </c:pt>
                <c:pt idx="30">
                  <c:v>-34.31696687394894</c:v>
                </c:pt>
                <c:pt idx="31">
                  <c:v>-35.4691257826562</c:v>
                </c:pt>
                <c:pt idx="32">
                  <c:v>-36.62227823925513</c:v>
                </c:pt>
                <c:pt idx="33">
                  <c:v>-37.77636908790191</c:v>
                </c:pt>
                <c:pt idx="34">
                  <c:v>-38.93134015925124</c:v>
                </c:pt>
                <c:pt idx="35">
                  <c:v>-40.08713067918143</c:v>
                </c:pt>
                <c:pt idx="36">
                  <c:v>-41.24367763764664</c:v>
                </c:pt>
                <c:pt idx="37">
                  <c:v>-42.40091612213382</c:v>
                </c:pt>
                <c:pt idx="38">
                  <c:v>-43.55877961953138</c:v>
                </c:pt>
                <c:pt idx="39">
                  <c:v>-44.71720027568288</c:v>
                </c:pt>
                <c:pt idx="40">
                  <c:v>-45.87610915923914</c:v>
                </c:pt>
                <c:pt idx="41">
                  <c:v>-47.03543648688537</c:v>
                </c:pt>
                <c:pt idx="42">
                  <c:v>-48.1951118281013</c:v>
                </c:pt>
                <c:pt idx="43">
                  <c:v>-49.35506429138274</c:v>
                </c:pt>
                <c:pt idx="44">
                  <c:v>-50.51522269372072</c:v>
                </c:pt>
                <c:pt idx="45">
                  <c:v>-51.6755157147063</c:v>
                </c:pt>
                <c:pt idx="46">
                  <c:v>-52.83587203677143</c:v>
                </c:pt>
                <c:pt idx="47">
                  <c:v>-53.996220472658</c:v>
                </c:pt>
                <c:pt idx="48">
                  <c:v>-55.15649008123404</c:v>
                </c:pt>
                <c:pt idx="49">
                  <c:v>-56.31661027260998</c:v>
                </c:pt>
                <c:pt idx="50">
                  <c:v>-57.4765109034479</c:v>
                </c:pt>
                <c:pt idx="51">
                  <c:v>-58.6361223632157</c:v>
                </c:pt>
                <c:pt idx="52">
                  <c:v>-59.7953756521056</c:v>
                </c:pt>
                <c:pt idx="53">
                  <c:v>-60.95420245130213</c:v>
                </c:pt>
                <c:pt idx="54">
                  <c:v>-62.11253518617836</c:v>
                </c:pt>
                <c:pt idx="55">
                  <c:v>-63.27030708293114</c:v>
                </c:pt>
                <c:pt idx="56">
                  <c:v>-64.42745221920631</c:v>
                </c:pt>
                <c:pt idx="57">
                  <c:v>-65.58390556909398</c:v>
                </c:pt>
                <c:pt idx="58">
                  <c:v>-66.7396030430018</c:v>
                </c:pt>
                <c:pt idx="59">
                  <c:v>-67.89448152271925</c:v>
                </c:pt>
                <c:pt idx="60">
                  <c:v>-69.04847889206648</c:v>
                </c:pt>
                <c:pt idx="61">
                  <c:v>-70.20153406346344</c:v>
                </c:pt>
                <c:pt idx="62">
                  <c:v>-71.35358700070235</c:v>
                </c:pt>
                <c:pt idx="63">
                  <c:v>-72.50457873824325</c:v>
                </c:pt>
                <c:pt idx="64">
                  <c:v>-73.65445139723761</c:v>
                </c:pt>
                <c:pt idx="65">
                  <c:v>-74.80314819861567</c:v>
                </c:pt>
                <c:pt idx="66">
                  <c:v>-75.9506134733765</c:v>
                </c:pt>
                <c:pt idx="67">
                  <c:v>-77.0967926703406</c:v>
                </c:pt>
                <c:pt idx="68">
                  <c:v>-78.24163236156981</c:v>
                </c:pt>
                <c:pt idx="69">
                  <c:v>-79.38508024560875</c:v>
                </c:pt>
                <c:pt idx="70">
                  <c:v>-80.52708514874665</c:v>
                </c:pt>
                <c:pt idx="71">
                  <c:v>-81.66759702444955</c:v>
                </c:pt>
                <c:pt idx="72">
                  <c:v>-82.8065669511052</c:v>
                </c:pt>
                <c:pt idx="73">
                  <c:v>-83.94394712823941</c:v>
                </c:pt>
                <c:pt idx="74">
                  <c:v>-85.07969087132733</c:v>
                </c:pt>
                <c:pt idx="75">
                  <c:v>-86.2137526053084</c:v>
                </c:pt>
                <c:pt idx="76">
                  <c:v>-87.34608785692826</c:v>
                </c:pt>
                <c:pt idx="77">
                  <c:v>-88.47665324604166</c:v>
                </c:pt>
                <c:pt idx="78">
                  <c:v>-89.60540647590415</c:v>
                </c:pt>
                <c:pt idx="79">
                  <c:v>-90.73230632262911</c:v>
                </c:pt>
                <c:pt idx="80">
                  <c:v>-91.85731262384888</c:v>
                </c:pt>
                <c:pt idx="81">
                  <c:v>-92.98038626663845</c:v>
                </c:pt>
                <c:pt idx="82">
                  <c:v>-94.10148917485574</c:v>
                </c:pt>
                <c:pt idx="83">
                  <c:v>-95.22058429588651</c:v>
                </c:pt>
                <c:pt idx="84">
                  <c:v>-96.3376355868877</c:v>
                </c:pt>
                <c:pt idx="85">
                  <c:v>-97.45260800062366</c:v>
                </c:pt>
                <c:pt idx="86">
                  <c:v>-98.56546747089578</c:v>
                </c:pt>
                <c:pt idx="87">
                  <c:v>-99.67618089764171</c:v>
                </c:pt>
                <c:pt idx="88">
                  <c:v>-100.7847161317886</c:v>
                </c:pt>
                <c:pt idx="89">
                  <c:v>-101.8910419598251</c:v>
                </c:pt>
                <c:pt idx="90">
                  <c:v>-102.995128088216</c:v>
                </c:pt>
                <c:pt idx="91">
                  <c:v>-104.0969451276469</c:v>
                </c:pt>
                <c:pt idx="92">
                  <c:v>-105.1964645771595</c:v>
                </c:pt>
                <c:pt idx="93">
                  <c:v>-106.2936588081893</c:v>
                </c:pt>
                <c:pt idx="94">
                  <c:v>-107.3885010485674</c:v>
                </c:pt>
                <c:pt idx="95">
                  <c:v>-108.4809653664788</c:v>
                </c:pt>
                <c:pt idx="96">
                  <c:v>-109.5710266544393</c:v>
                </c:pt>
                <c:pt idx="97">
                  <c:v>-110.6586606132705</c:v>
                </c:pt>
                <c:pt idx="98">
                  <c:v>-111.7438437361634</c:v>
                </c:pt>
                <c:pt idx="99">
                  <c:v>-112.8265532927589</c:v>
                </c:pt>
                <c:pt idx="100">
                  <c:v>-113.9067673133641</c:v>
                </c:pt>
                <c:pt idx="101">
                  <c:v>-114.9844645732255</c:v>
                </c:pt>
                <c:pt idx="102">
                  <c:v>-116.0596245769502</c:v>
                </c:pt>
                <c:pt idx="103">
                  <c:v>-117.1322275430557</c:v>
                </c:pt>
                <c:pt idx="104">
                  <c:v>-118.2022543886524</c:v>
                </c:pt>
                <c:pt idx="105">
                  <c:v>-119.2696867142904</c:v>
                </c:pt>
                <c:pt idx="106">
                  <c:v>-120.3345067889741</c:v>
                </c:pt>
                <c:pt idx="107">
                  <c:v>-121.3966975353505</c:v>
                </c:pt>
                <c:pt idx="108">
                  <c:v>-122.4562425150925</c:v>
                </c:pt>
                <c:pt idx="109">
                  <c:v>-123.5131259144455</c:v>
                </c:pt>
                <c:pt idx="110">
                  <c:v>-124.5673325300068</c:v>
                </c:pt>
                <c:pt idx="111">
                  <c:v>-125.6188477546884</c:v>
                </c:pt>
                <c:pt idx="112">
                  <c:v>-126.667657563893</c:v>
                </c:pt>
                <c:pt idx="113">
                  <c:v>-127.7137485019121</c:v>
                </c:pt>
                <c:pt idx="114">
                  <c:v>-128.7571076685244</c:v>
                </c:pt>
                <c:pt idx="115">
                  <c:v>-129.79772270582</c:v>
                </c:pt>
                <c:pt idx="116">
                  <c:v>-130.8355817852726</c:v>
                </c:pt>
                <c:pt idx="117">
                  <c:v>-131.8706735949809</c:v>
                </c:pt>
                <c:pt idx="118">
                  <c:v>-132.9029873271893</c:v>
                </c:pt>
                <c:pt idx="119">
                  <c:v>-133.9325126660069</c:v>
                </c:pt>
              </c:numCache>
            </c:numRef>
          </c:yVal>
          <c:smooth val="0"/>
          <c:extLst xmlns:c16r2="http://schemas.microsoft.com/office/drawing/2015/06/chart">
            <c:ext xmlns:c16="http://schemas.microsoft.com/office/drawing/2014/chart" uri="{C3380CC4-5D6E-409C-BE32-E72D297353CC}">
              <c16:uniqueId val="{00000009-8EEC-4002-A613-3B37364CCBC9}"/>
            </c:ext>
          </c:extLst>
        </c:ser>
        <c:dLbls>
          <c:showLegendKey val="0"/>
          <c:showVal val="0"/>
          <c:showCatName val="0"/>
          <c:showSerName val="0"/>
          <c:showPercent val="0"/>
          <c:showBubbleSize val="0"/>
        </c:dLbls>
        <c:axId val="-1260148176"/>
        <c:axId val="-1260145632"/>
      </c:scatterChart>
      <c:valAx>
        <c:axId val="-126014817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0145632"/>
        <c:crosses val="autoZero"/>
        <c:crossBetween val="midCat"/>
      </c:valAx>
      <c:valAx>
        <c:axId val="-1260145632"/>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260148176"/>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14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charset="0"/>
                <a:ea typeface="Arial" charset="0"/>
                <a:cs typeface="Arial" charset="0"/>
              </a:defRPr>
            </a:pPr>
            <a:r>
              <a:rPr lang="en-US"/>
              <a:t>Drug Rescheduling Policy: Sensitivity to Degree of Reduction in Chance of Opioid Prescriotion Renewal</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charset="0"/>
              <a:ea typeface="Arial" charset="0"/>
              <a:cs typeface="Arial" charset="0"/>
            </a:defRPr>
          </a:pPr>
          <a:endParaRPr lang="en-US"/>
        </a:p>
      </c:txPr>
    </c:title>
    <c:autoTitleDeleted val="0"/>
    <c:plotArea>
      <c:layout/>
      <c:scatterChart>
        <c:scatterStyle val="smoothMarker"/>
        <c:varyColors val="0"/>
        <c:ser>
          <c:idx val="0"/>
          <c:order val="0"/>
          <c:tx>
            <c:strRef>
              <c:f>'DrugReschPolMag vs Deaths'!$C$2</c:f>
              <c:strCache>
                <c:ptCount val="1"/>
                <c:pt idx="0">
                  <c:v>5-Year Time Horizon</c:v>
                </c:pt>
              </c:strCache>
            </c:strRef>
          </c:tx>
          <c:spPr>
            <a:ln w="19050"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xVal>
            <c:numRef>
              <c:f>'DrugReschPolMag vs Deaths'!$B$3:$B$11</c:f>
              <c:numCache>
                <c:formatCode>0%</c:formatCode>
                <c:ptCount val="9"/>
                <c:pt idx="0">
                  <c:v>1.0</c:v>
                </c:pt>
                <c:pt idx="1">
                  <c:v>0.9</c:v>
                </c:pt>
                <c:pt idx="2">
                  <c:v>0.5</c:v>
                </c:pt>
                <c:pt idx="3">
                  <c:v>0.25</c:v>
                </c:pt>
                <c:pt idx="4">
                  <c:v>0.2</c:v>
                </c:pt>
                <c:pt idx="5">
                  <c:v>0.1</c:v>
                </c:pt>
                <c:pt idx="6">
                  <c:v>0.05</c:v>
                </c:pt>
                <c:pt idx="7">
                  <c:v>0.01</c:v>
                </c:pt>
                <c:pt idx="8">
                  <c:v>0.0</c:v>
                </c:pt>
              </c:numCache>
            </c:numRef>
          </c:xVal>
          <c:yVal>
            <c:numRef>
              <c:f>'DrugReschPolMag vs Deaths'!$C$3:$C$11</c:f>
              <c:numCache>
                <c:formatCode>_(* #,##0_);_(* \(#,##0\);_(* "-"??_);_(@_)</c:formatCode>
                <c:ptCount val="9"/>
                <c:pt idx="0">
                  <c:v>17548.40511214484</c:v>
                </c:pt>
                <c:pt idx="1">
                  <c:v>18151.58900978887</c:v>
                </c:pt>
                <c:pt idx="2">
                  <c:v>21735.54493188626</c:v>
                </c:pt>
                <c:pt idx="3" formatCode="#,##0">
                  <c:v>25169.0</c:v>
                </c:pt>
                <c:pt idx="4" formatCode="#,##0">
                  <c:v>25694.0</c:v>
                </c:pt>
                <c:pt idx="5">
                  <c:v>24511.37296637739</c:v>
                </c:pt>
                <c:pt idx="6" formatCode="#,##0">
                  <c:v>19395.0</c:v>
                </c:pt>
                <c:pt idx="7" formatCode="#,##0">
                  <c:v>6296.0</c:v>
                </c:pt>
                <c:pt idx="8">
                  <c:v>0.0</c:v>
                </c:pt>
              </c:numCache>
            </c:numRef>
          </c:yVal>
          <c:smooth val="1"/>
          <c:extLst xmlns:c16r2="http://schemas.microsoft.com/office/drawing/2015/06/chart">
            <c:ext xmlns:c16="http://schemas.microsoft.com/office/drawing/2014/chart" uri="{C3380CC4-5D6E-409C-BE32-E72D297353CC}">
              <c16:uniqueId val="{00000000-1A4B-4848-BE13-BC4A80756C99}"/>
            </c:ext>
          </c:extLst>
        </c:ser>
        <c:ser>
          <c:idx val="1"/>
          <c:order val="1"/>
          <c:tx>
            <c:strRef>
              <c:f>'DrugReschPolMag vs Deaths'!$D$2</c:f>
              <c:strCache>
                <c:ptCount val="1"/>
                <c:pt idx="0">
                  <c:v>10-Year Time Horizon</c:v>
                </c:pt>
              </c:strCache>
            </c:strRef>
          </c:tx>
          <c:spPr>
            <a:ln w="19050"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xVal>
            <c:numRef>
              <c:f>'DrugReschPolMag vs Deaths'!$B$3:$B$11</c:f>
              <c:numCache>
                <c:formatCode>0%</c:formatCode>
                <c:ptCount val="9"/>
                <c:pt idx="0">
                  <c:v>1.0</c:v>
                </c:pt>
                <c:pt idx="1">
                  <c:v>0.9</c:v>
                </c:pt>
                <c:pt idx="2">
                  <c:v>0.5</c:v>
                </c:pt>
                <c:pt idx="3">
                  <c:v>0.25</c:v>
                </c:pt>
                <c:pt idx="4">
                  <c:v>0.2</c:v>
                </c:pt>
                <c:pt idx="5">
                  <c:v>0.1</c:v>
                </c:pt>
                <c:pt idx="6">
                  <c:v>0.05</c:v>
                </c:pt>
                <c:pt idx="7">
                  <c:v>0.01</c:v>
                </c:pt>
                <c:pt idx="8">
                  <c:v>0.0</c:v>
                </c:pt>
              </c:numCache>
            </c:numRef>
          </c:xVal>
          <c:yVal>
            <c:numRef>
              <c:f>'DrugReschPolMag vs Deaths'!$D$3:$D$11</c:f>
              <c:numCache>
                <c:formatCode>_(* #,##0_);_(* \(#,##0\);_(* "-"??_);_(@_)</c:formatCode>
                <c:ptCount val="9"/>
                <c:pt idx="0">
                  <c:v>-17475.21965072767</c:v>
                </c:pt>
                <c:pt idx="1">
                  <c:v>-14696.09782993379</c:v>
                </c:pt>
                <c:pt idx="2">
                  <c:v>2989.984807703062</c:v>
                </c:pt>
                <c:pt idx="3" formatCode="#,##0">
                  <c:v>25032.0</c:v>
                </c:pt>
                <c:pt idx="4" formatCode="#,##0">
                  <c:v>31124.0</c:v>
                </c:pt>
                <c:pt idx="5">
                  <c:v>42796.00967397528</c:v>
                </c:pt>
                <c:pt idx="6" formatCode="#,##0">
                  <c:v>41564.0</c:v>
                </c:pt>
                <c:pt idx="7" formatCode="#,##0">
                  <c:v>17092.0</c:v>
                </c:pt>
                <c:pt idx="8">
                  <c:v>0.0</c:v>
                </c:pt>
              </c:numCache>
            </c:numRef>
          </c:yVal>
          <c:smooth val="1"/>
          <c:extLst xmlns:c16r2="http://schemas.microsoft.com/office/drawing/2015/06/chart">
            <c:ext xmlns:c16="http://schemas.microsoft.com/office/drawing/2014/chart" uri="{C3380CC4-5D6E-409C-BE32-E72D297353CC}">
              <c16:uniqueId val="{00000001-1A4B-4848-BE13-BC4A80756C99}"/>
            </c:ext>
          </c:extLst>
        </c:ser>
        <c:dLbls>
          <c:showLegendKey val="0"/>
          <c:showVal val="0"/>
          <c:showCatName val="0"/>
          <c:showSerName val="0"/>
          <c:showPercent val="0"/>
          <c:showBubbleSize val="0"/>
        </c:dLbls>
        <c:axId val="-1645372912"/>
        <c:axId val="-986155072"/>
      </c:scatterChart>
      <c:valAx>
        <c:axId val="-1645372912"/>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charset="0"/>
                    <a:ea typeface="Arial" charset="0"/>
                    <a:cs typeface="Arial" charset="0"/>
                  </a:defRPr>
                </a:pPr>
                <a:r>
                  <a:rPr lang="en-US"/>
                  <a:t>% Reduction in Likelihood of Renew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charset="0"/>
                  <a:ea typeface="Arial" charset="0"/>
                  <a:cs typeface="Arial"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charset="0"/>
                <a:ea typeface="Arial" charset="0"/>
                <a:cs typeface="Arial" charset="0"/>
              </a:defRPr>
            </a:pPr>
            <a:endParaRPr lang="en-US"/>
          </a:p>
        </c:txPr>
        <c:crossAx val="-986155072"/>
        <c:crosses val="autoZero"/>
        <c:crossBetween val="midCat"/>
      </c:valAx>
      <c:valAx>
        <c:axId val="-986155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charset="0"/>
                    <a:ea typeface="Arial" charset="0"/>
                    <a:cs typeface="Arial" charset="0"/>
                  </a:defRPr>
                </a:pPr>
                <a:r>
                  <a:rPr lang="en-US"/>
                  <a:t>Opioid Addiction-Related Deaths</a:t>
                </a:r>
              </a:p>
              <a:p>
                <a:pPr>
                  <a:defRPr/>
                </a:pPr>
                <a:r>
                  <a:rPr lang="en-US"/>
                  <a:t>(Relative to without interven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charset="0"/>
                  <a:ea typeface="Arial" charset="0"/>
                  <a:cs typeface="Arial"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charset="0"/>
                <a:ea typeface="Arial" charset="0"/>
                <a:cs typeface="Arial" charset="0"/>
              </a:defRPr>
            </a:pPr>
            <a:endParaRPr lang="en-US"/>
          </a:p>
        </c:txPr>
        <c:crossAx val="-16453729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charset="0"/>
              <a:ea typeface="Arial" charset="0"/>
              <a:cs typeface="Arial"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charset="0"/>
          <a:ea typeface="Arial" charset="0"/>
          <a:cs typeface="Arial" charset="0"/>
        </a:defRPr>
      </a:pPr>
      <a:endParaRPr lang="en-US"/>
    </a:p>
  </c:txPr>
  <c:externalData r:id="rId4">
    <c:autoUpdate val="0"/>
  </c:externalData>
</c:chartSpace>
</file>

<file path=word/charts/chart14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246111597161"/>
          <c:y val="0.0324324324324324"/>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AcutePain-G'!$E$123</c:f>
              <c:strCache>
                <c:ptCount val="1"/>
                <c:pt idx="0">
                  <c:v>SOUD Deaths for 1x parameter level</c:v>
                </c:pt>
              </c:strCache>
            </c:strRef>
          </c:tx>
          <c:spPr>
            <a:ln w="76200">
              <a:solidFill>
                <a:schemeClr val="accent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E$3:$E$122</c:f>
              <c:numCache>
                <c:formatCode>General</c:formatCode>
                <c:ptCount val="120"/>
                <c:pt idx="0">
                  <c:v>0.0</c:v>
                </c:pt>
                <c:pt idx="1">
                  <c:v>0.0</c:v>
                </c:pt>
                <c:pt idx="2">
                  <c:v>-0.539176807099602</c:v>
                </c:pt>
                <c:pt idx="3">
                  <c:v>-0.991093897638348</c:v>
                </c:pt>
                <c:pt idx="4">
                  <c:v>-1.439876937289386</c:v>
                </c:pt>
                <c:pt idx="5">
                  <c:v>-1.960949234079044</c:v>
                </c:pt>
                <c:pt idx="6">
                  <c:v>-2.491304546400488</c:v>
                </c:pt>
                <c:pt idx="7">
                  <c:v>-3.024851697004988</c:v>
                </c:pt>
                <c:pt idx="8">
                  <c:v>-3.556997549502808</c:v>
                </c:pt>
                <c:pt idx="9">
                  <c:v>-4.084306227996827</c:v>
                </c:pt>
                <c:pt idx="10">
                  <c:v>-4.604234962425009</c:v>
                </c:pt>
                <c:pt idx="11">
                  <c:v>-5.114929360157165</c:v>
                </c:pt>
                <c:pt idx="12">
                  <c:v>-5.615064773384461</c:v>
                </c:pt>
                <c:pt idx="13">
                  <c:v>-12.62040985607168</c:v>
                </c:pt>
                <c:pt idx="14">
                  <c:v>-14.5077157144438</c:v>
                </c:pt>
                <c:pt idx="15">
                  <c:v>-16.31814626177609</c:v>
                </c:pt>
                <c:pt idx="16">
                  <c:v>-18.0590634528788</c:v>
                </c:pt>
                <c:pt idx="17">
                  <c:v>-19.73662711006425</c:v>
                </c:pt>
                <c:pt idx="18">
                  <c:v>-21.35599930194441</c:v>
                </c:pt>
                <c:pt idx="19">
                  <c:v>-22.92134473536548</c:v>
                </c:pt>
                <c:pt idx="20">
                  <c:v>-24.43612493510382</c:v>
                </c:pt>
                <c:pt idx="21">
                  <c:v>-25.90325039899269</c:v>
                </c:pt>
                <c:pt idx="22">
                  <c:v>-27.32519863499056</c:v>
                </c:pt>
                <c:pt idx="23">
                  <c:v>-28.70410590223764</c:v>
                </c:pt>
                <c:pt idx="24">
                  <c:v>-30.04183853965854</c:v>
                </c:pt>
                <c:pt idx="25">
                  <c:v>-31.34004844756159</c:v>
                </c:pt>
                <c:pt idx="26">
                  <c:v>-32.61128857596189</c:v>
                </c:pt>
                <c:pt idx="27">
                  <c:v>-33.84790060997982</c:v>
                </c:pt>
                <c:pt idx="28">
                  <c:v>-35.05091645278915</c:v>
                </c:pt>
                <c:pt idx="29">
                  <c:v>-36.2213184407368</c:v>
                </c:pt>
                <c:pt idx="30">
                  <c:v>-37.36002952252854</c:v>
                </c:pt>
                <c:pt idx="31">
                  <c:v>-38.46792332237528</c:v>
                </c:pt>
                <c:pt idx="32">
                  <c:v>-39.54583169698533</c:v>
                </c:pt>
                <c:pt idx="33">
                  <c:v>-40.59455079945128</c:v>
                </c:pt>
                <c:pt idx="34">
                  <c:v>-41.61484584547111</c:v>
                </c:pt>
                <c:pt idx="35">
                  <c:v>-42.6074548698798</c:v>
                </c:pt>
                <c:pt idx="36">
                  <c:v>-43.57309169788898</c:v>
                </c:pt>
                <c:pt idx="37">
                  <c:v>-44.51244830538176</c:v>
                </c:pt>
                <c:pt idx="38">
                  <c:v>-45.42619670374278</c:v>
                </c:pt>
                <c:pt idx="39">
                  <c:v>-46.31500939654872</c:v>
                </c:pt>
                <c:pt idx="40">
                  <c:v>-47.17952570108577</c:v>
                </c:pt>
                <c:pt idx="41">
                  <c:v>-48.02036823397811</c:v>
                </c:pt>
                <c:pt idx="42">
                  <c:v>-48.83814386248944</c:v>
                </c:pt>
                <c:pt idx="43">
                  <c:v>-49.63344443252565</c:v>
                </c:pt>
                <c:pt idx="44">
                  <c:v>-50.40684738423514</c:v>
                </c:pt>
                <c:pt idx="45">
                  <c:v>-51.15891627924675</c:v>
                </c:pt>
                <c:pt idx="46">
                  <c:v>-51.8902012588716</c:v>
                </c:pt>
                <c:pt idx="47">
                  <c:v>-52.60123944806215</c:v>
                </c:pt>
                <c:pt idx="48">
                  <c:v>-53.2925553166566</c:v>
                </c:pt>
                <c:pt idx="49">
                  <c:v>-53.96466100686597</c:v>
                </c:pt>
                <c:pt idx="50">
                  <c:v>-54.61805663402147</c:v>
                </c:pt>
                <c:pt idx="51">
                  <c:v>-55.25323056599422</c:v>
                </c:pt>
                <c:pt idx="52">
                  <c:v>-55.87065971813904</c:v>
                </c:pt>
                <c:pt idx="53">
                  <c:v>-56.47080977346618</c:v>
                </c:pt>
                <c:pt idx="54">
                  <c:v>-57.0541354190341</c:v>
                </c:pt>
                <c:pt idx="55">
                  <c:v>-57.62108057347454</c:v>
                </c:pt>
                <c:pt idx="56">
                  <c:v>-58.17207860700212</c:v>
                </c:pt>
                <c:pt idx="57">
                  <c:v>-58.70755255509069</c:v>
                </c:pt>
                <c:pt idx="58">
                  <c:v>-59.22791532676286</c:v>
                </c:pt>
                <c:pt idx="59">
                  <c:v>-59.73356990820853</c:v>
                </c:pt>
                <c:pt idx="60">
                  <c:v>-60.22490956229723</c:v>
                </c:pt>
                <c:pt idx="61">
                  <c:v>-60.70231802441264</c:v>
                </c:pt>
                <c:pt idx="62">
                  <c:v>-61.16616969493885</c:v>
                </c:pt>
                <c:pt idx="63">
                  <c:v>-61.61682982865671</c:v>
                </c:pt>
                <c:pt idx="64">
                  <c:v>-62.05465472123911</c:v>
                </c:pt>
                <c:pt idx="65">
                  <c:v>-62.47999189304888</c:v>
                </c:pt>
                <c:pt idx="66">
                  <c:v>-62.89318027022896</c:v>
                </c:pt>
                <c:pt idx="67">
                  <c:v>-63.29455036323802</c:v>
                </c:pt>
                <c:pt idx="68">
                  <c:v>-63.68442444285981</c:v>
                </c:pt>
                <c:pt idx="69">
                  <c:v>-64.06311671374804</c:v>
                </c:pt>
                <c:pt idx="70">
                  <c:v>-64.4309334855263</c:v>
                </c:pt>
                <c:pt idx="71">
                  <c:v>-64.78817334145855</c:v>
                </c:pt>
                <c:pt idx="72">
                  <c:v>-65.13512730471288</c:v>
                </c:pt>
                <c:pt idx="73">
                  <c:v>-65.47207900220218</c:v>
                </c:pt>
                <c:pt idx="74">
                  <c:v>-65.79930482603268</c:v>
                </c:pt>
                <c:pt idx="75">
                  <c:v>-66.11707409253255</c:v>
                </c:pt>
                <c:pt idx="76">
                  <c:v>-66.42564919887861</c:v>
                </c:pt>
                <c:pt idx="77">
                  <c:v>-66.725285777305</c:v>
                </c:pt>
                <c:pt idx="78">
                  <c:v>-67.01623284690068</c:v>
                </c:pt>
                <c:pt idx="79">
                  <c:v>-67.29873296299036</c:v>
                </c:pt>
                <c:pt idx="80">
                  <c:v>-67.57302236409618</c:v>
                </c:pt>
                <c:pt idx="81">
                  <c:v>-67.8393311164763</c:v>
                </c:pt>
                <c:pt idx="82">
                  <c:v>-68.09788325625931</c:v>
                </c:pt>
                <c:pt idx="83">
                  <c:v>-68.34889692913853</c:v>
                </c:pt>
                <c:pt idx="84">
                  <c:v>-68.59258452768348</c:v>
                </c:pt>
                <c:pt idx="85">
                  <c:v>-68.82915282622314</c:v>
                </c:pt>
                <c:pt idx="86">
                  <c:v>-69.05880311333765</c:v>
                </c:pt>
                <c:pt idx="87">
                  <c:v>-69.28173132195265</c:v>
                </c:pt>
                <c:pt idx="88">
                  <c:v>-69.49812815705785</c:v>
                </c:pt>
                <c:pt idx="89">
                  <c:v>-69.7081792210521</c:v>
                </c:pt>
                <c:pt idx="90">
                  <c:v>-69.91206513672788</c:v>
                </c:pt>
                <c:pt idx="91">
                  <c:v>-70.10996166791566</c:v>
                </c:pt>
                <c:pt idx="92">
                  <c:v>-70.30203983779543</c:v>
                </c:pt>
                <c:pt idx="93">
                  <c:v>-70.48846604490914</c:v>
                </c:pt>
                <c:pt idx="94">
                  <c:v>-70.66940217685352</c:v>
                </c:pt>
                <c:pt idx="95">
                  <c:v>-70.8450057217426</c:v>
                </c:pt>
                <c:pt idx="96">
                  <c:v>-71.01542987736677</c:v>
                </c:pt>
                <c:pt idx="97">
                  <c:v>-71.18082365816553</c:v>
                </c:pt>
                <c:pt idx="98">
                  <c:v>-71.34133199996691</c:v>
                </c:pt>
                <c:pt idx="99">
                  <c:v>-71.4970958625485</c:v>
                </c:pt>
                <c:pt idx="100">
                  <c:v>-71.64825233004045</c:v>
                </c:pt>
                <c:pt idx="101">
                  <c:v>-71.7949347091945</c:v>
                </c:pt>
                <c:pt idx="102">
                  <c:v>-71.9372726255423</c:v>
                </c:pt>
                <c:pt idx="103">
                  <c:v>-72.07539211747202</c:v>
                </c:pt>
                <c:pt idx="104">
                  <c:v>-72.2094157282626</c:v>
                </c:pt>
                <c:pt idx="105">
                  <c:v>-72.33946259606265</c:v>
                </c:pt>
                <c:pt idx="106">
                  <c:v>-72.4656485419127</c:v>
                </c:pt>
                <c:pt idx="107">
                  <c:v>-72.5880861557641</c:v>
                </c:pt>
                <c:pt idx="108">
                  <c:v>-72.70688488058228</c:v>
                </c:pt>
                <c:pt idx="109">
                  <c:v>-72.82215109451877</c:v>
                </c:pt>
                <c:pt idx="110">
                  <c:v>-72.93398819122928</c:v>
                </c:pt>
                <c:pt idx="111">
                  <c:v>-73.04249665831906</c:v>
                </c:pt>
                <c:pt idx="112">
                  <c:v>-73.14777415398052</c:v>
                </c:pt>
                <c:pt idx="113">
                  <c:v>-73.2499155818485</c:v>
                </c:pt>
                <c:pt idx="114">
                  <c:v>-73.3490131640748</c:v>
                </c:pt>
                <c:pt idx="115">
                  <c:v>-73.44515651270365</c:v>
                </c:pt>
                <c:pt idx="116">
                  <c:v>-73.53843269933017</c:v>
                </c:pt>
                <c:pt idx="117">
                  <c:v>-73.62892632309818</c:v>
                </c:pt>
                <c:pt idx="118">
                  <c:v>-73.71671957706958</c:v>
                </c:pt>
                <c:pt idx="119">
                  <c:v>-73.80189231297231</c:v>
                </c:pt>
              </c:numCache>
            </c:numRef>
          </c:yVal>
          <c:smooth val="1"/>
          <c:extLst xmlns:c16r2="http://schemas.microsoft.com/office/drawing/2015/06/chart">
            <c:ext xmlns:c16="http://schemas.microsoft.com/office/drawing/2014/chart" uri="{C3380CC4-5D6E-409C-BE32-E72D297353CC}">
              <c16:uniqueId val="{00000000-D534-4642-B22B-DA67F0586C94}"/>
            </c:ext>
          </c:extLst>
        </c:ser>
        <c:ser>
          <c:idx val="3"/>
          <c:order val="1"/>
          <c:tx>
            <c:strRef>
              <c:f>'SA-AcutePain-G'!$N$123</c:f>
              <c:strCache>
                <c:ptCount val="1"/>
                <c:pt idx="0">
                  <c:v>SOUD Deaths for 0.75x parameter level</c:v>
                </c:pt>
              </c:strCache>
            </c:strRef>
          </c:tx>
          <c:spPr>
            <a:ln w="28575">
              <a:solidFill>
                <a:schemeClr val="accent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N$3:$N$122</c:f>
              <c:numCache>
                <c:formatCode>General</c:formatCode>
                <c:ptCount val="120"/>
                <c:pt idx="0">
                  <c:v>0.0</c:v>
                </c:pt>
                <c:pt idx="1">
                  <c:v>0.0</c:v>
                </c:pt>
                <c:pt idx="2">
                  <c:v>-0.539176831993313</c:v>
                </c:pt>
                <c:pt idx="3">
                  <c:v>-0.99109470514893</c:v>
                </c:pt>
                <c:pt idx="4">
                  <c:v>-1.439886720242089</c:v>
                </c:pt>
                <c:pt idx="5">
                  <c:v>-1.960982672149907</c:v>
                </c:pt>
                <c:pt idx="6">
                  <c:v>-2.491381765980327</c:v>
                </c:pt>
                <c:pt idx="7">
                  <c:v>-3.024995754580913</c:v>
                </c:pt>
                <c:pt idx="8">
                  <c:v>-3.55723338558205</c:v>
                </c:pt>
                <c:pt idx="9">
                  <c:v>-4.084659837248637</c:v>
                </c:pt>
                <c:pt idx="10">
                  <c:v>-4.604732757502226</c:v>
                </c:pt>
                <c:pt idx="11">
                  <c:v>-5.115597690715663</c:v>
                </c:pt>
                <c:pt idx="12">
                  <c:v>-5.615929568698904</c:v>
                </c:pt>
                <c:pt idx="13">
                  <c:v>-12.62149636548368</c:v>
                </c:pt>
                <c:pt idx="14">
                  <c:v>-14.50905004729898</c:v>
                </c:pt>
                <c:pt idx="15">
                  <c:v>-16.31971095471483</c:v>
                </c:pt>
                <c:pt idx="16">
                  <c:v>-18.06085427972544</c:v>
                </c:pt>
                <c:pt idx="17">
                  <c:v>-19.73864070612088</c:v>
                </c:pt>
                <c:pt idx="18">
                  <c:v>-21.35822330939072</c:v>
                </c:pt>
                <c:pt idx="19">
                  <c:v>-22.92376768679849</c:v>
                </c:pt>
                <c:pt idx="20">
                  <c:v>-24.43873679326508</c:v>
                </c:pt>
                <c:pt idx="21">
                  <c:v>-25.90604315111675</c:v>
                </c:pt>
                <c:pt idx="22">
                  <c:v>-27.32816667341433</c:v>
                </c:pt>
                <c:pt idx="23">
                  <c:v>-28.70724624140792</c:v>
                </c:pt>
                <c:pt idx="24">
                  <c:v>-30.04515091002552</c:v>
                </c:pt>
                <c:pt idx="25">
                  <c:v>-31.34353529814366</c:v>
                </c:pt>
                <c:pt idx="26">
                  <c:v>-32.61402093803883</c:v>
                </c:pt>
                <c:pt idx="27">
                  <c:v>-33.84979168288162</c:v>
                </c:pt>
                <c:pt idx="28">
                  <c:v>-35.05186709253779</c:v>
                </c:pt>
                <c:pt idx="29">
                  <c:v>-36.22124773017414</c:v>
                </c:pt>
                <c:pt idx="30">
                  <c:v>-37.3588726535539</c:v>
                </c:pt>
                <c:pt idx="31">
                  <c:v>-38.46562962743924</c:v>
                </c:pt>
                <c:pt idx="32">
                  <c:v>-39.54236297323362</c:v>
                </c:pt>
                <c:pt idx="33">
                  <c:v>-40.58987985062927</c:v>
                </c:pt>
                <c:pt idx="34">
                  <c:v>-41.60895520670367</c:v>
                </c:pt>
                <c:pt idx="35">
                  <c:v>-42.6003356864195</c:v>
                </c:pt>
                <c:pt idx="36">
                  <c:v>-43.56474273440701</c:v>
                </c:pt>
                <c:pt idx="37">
                  <c:v>-44.50287506674054</c:v>
                </c:pt>
                <c:pt idx="38">
                  <c:v>-45.41541065163374</c:v>
                </c:pt>
                <c:pt idx="39">
                  <c:v>-46.30302422055365</c:v>
                </c:pt>
                <c:pt idx="40">
                  <c:v>-47.16635948814862</c:v>
                </c:pt>
                <c:pt idx="41">
                  <c:v>-48.00604287659503</c:v>
                </c:pt>
                <c:pt idx="42">
                  <c:v>-48.82268461040749</c:v>
                </c:pt>
                <c:pt idx="43">
                  <c:v>-49.61687948631386</c:v>
                </c:pt>
                <c:pt idx="44">
                  <c:v>-50.38920752559078</c:v>
                </c:pt>
                <c:pt idx="45">
                  <c:v>-51.14023453452467</c:v>
                </c:pt>
                <c:pt idx="46">
                  <c:v>-51.8705125926905</c:v>
                </c:pt>
                <c:pt idx="47">
                  <c:v>-52.58058048422203</c:v>
                </c:pt>
                <c:pt idx="48">
                  <c:v>-53.27096408390234</c:v>
                </c:pt>
                <c:pt idx="49">
                  <c:v>-53.942176707312</c:v>
                </c:pt>
                <c:pt idx="50">
                  <c:v>-54.59471943227081</c:v>
                </c:pt>
                <c:pt idx="51">
                  <c:v>-55.22908139719745</c:v>
                </c:pt>
                <c:pt idx="52">
                  <c:v>-55.84574010596116</c:v>
                </c:pt>
                <c:pt idx="53">
                  <c:v>-56.44516167101258</c:v>
                </c:pt>
                <c:pt idx="54">
                  <c:v>-57.02780106434813</c:v>
                </c:pt>
                <c:pt idx="55">
                  <c:v>-57.59410235860444</c:v>
                </c:pt>
                <c:pt idx="56">
                  <c:v>-58.14449895952073</c:v>
                </c:pt>
                <c:pt idx="57">
                  <c:v>-58.6794138310628</c:v>
                </c:pt>
                <c:pt idx="58">
                  <c:v>-59.19925971422405</c:v>
                </c:pt>
                <c:pt idx="59">
                  <c:v>-59.70443934031175</c:v>
                </c:pt>
                <c:pt idx="60">
                  <c:v>-60.19534563934475</c:v>
                </c:pt>
                <c:pt idx="61">
                  <c:v>-60.6723619440551</c:v>
                </c:pt>
                <c:pt idx="62">
                  <c:v>-61.13586218989278</c:v>
                </c:pt>
                <c:pt idx="63">
                  <c:v>-61.58621111132481</c:v>
                </c:pt>
                <c:pt idx="64">
                  <c:v>-62.02376443468327</c:v>
                </c:pt>
                <c:pt idx="65">
                  <c:v>-62.44886906777995</c:v>
                </c:pt>
                <c:pt idx="66">
                  <c:v>-62.86186328636784</c:v>
                </c:pt>
                <c:pt idx="67">
                  <c:v>-63.2630769175908</c:v>
                </c:pt>
                <c:pt idx="68">
                  <c:v>-63.65283152052611</c:v>
                </c:pt>
                <c:pt idx="69">
                  <c:v>-64.03144056387577</c:v>
                </c:pt>
                <c:pt idx="70">
                  <c:v>-64.3992096008721</c:v>
                </c:pt>
                <c:pt idx="71">
                  <c:v>-64.75643644144347</c:v>
                </c:pt>
                <c:pt idx="72">
                  <c:v>-65.10341132166545</c:v>
                </c:pt>
                <c:pt idx="73">
                  <c:v>-65.44041707053752</c:v>
                </c:pt>
                <c:pt idx="74">
                  <c:v>-65.7677292740927</c:v>
                </c:pt>
                <c:pt idx="75">
                  <c:v>-66.08561643687561</c:v>
                </c:pt>
                <c:pt idx="76">
                  <c:v>-66.39434014079295</c:v>
                </c:pt>
                <c:pt idx="77">
                  <c:v>-66.69415520135066</c:v>
                </c:pt>
                <c:pt idx="78">
                  <c:v>-66.98530982129527</c:v>
                </c:pt>
                <c:pt idx="79">
                  <c:v>-67.26804574166935</c:v>
                </c:pt>
                <c:pt idx="80">
                  <c:v>-67.54259839028845</c:v>
                </c:pt>
                <c:pt idx="81">
                  <c:v>-67.80919702765745</c:v>
                </c:pt>
                <c:pt idx="82">
                  <c:v>-68.06806489033077</c:v>
                </c:pt>
                <c:pt idx="83">
                  <c:v>-68.31941933173607</c:v>
                </c:pt>
                <c:pt idx="84">
                  <c:v>-68.56347196046885</c:v>
                </c:pt>
                <c:pt idx="85">
                  <c:v>-68.80042877607598</c:v>
                </c:pt>
                <c:pt idx="86">
                  <c:v>-69.03049030233645</c:v>
                </c:pt>
                <c:pt idx="87">
                  <c:v>-69.25385171806585</c:v>
                </c:pt>
                <c:pt idx="88">
                  <c:v>-69.47070298544955</c:v>
                </c:pt>
                <c:pt idx="89">
                  <c:v>-69.6812289759285</c:v>
                </c:pt>
                <c:pt idx="90">
                  <c:v>-69.88560959366075</c:v>
                </c:pt>
                <c:pt idx="91">
                  <c:v>-70.08401989656825</c:v>
                </c:pt>
                <c:pt idx="92">
                  <c:v>-70.27663021499355</c:v>
                </c:pt>
                <c:pt idx="93">
                  <c:v>-70.4636062679981</c:v>
                </c:pt>
                <c:pt idx="94">
                  <c:v>-70.64510927730603</c:v>
                </c:pt>
                <c:pt idx="95">
                  <c:v>-70.82129607893698</c:v>
                </c:pt>
                <c:pt idx="96">
                  <c:v>-70.99231923253585</c:v>
                </c:pt>
                <c:pt idx="97">
                  <c:v>-71.15832712843525</c:v>
                </c:pt>
                <c:pt idx="98">
                  <c:v>-71.31946409247985</c:v>
                </c:pt>
                <c:pt idx="99">
                  <c:v>-71.47587048861297</c:v>
                </c:pt>
                <c:pt idx="100">
                  <c:v>-71.62768281929785</c:v>
                </c:pt>
                <c:pt idx="101">
                  <c:v>-71.77503382376356</c:v>
                </c:pt>
                <c:pt idx="102">
                  <c:v>-71.91805257411847</c:v>
                </c:pt>
                <c:pt idx="103">
                  <c:v>-72.0568645693558</c:v>
                </c:pt>
                <c:pt idx="104">
                  <c:v>-72.19159182729591</c:v>
                </c:pt>
                <c:pt idx="105">
                  <c:v>-72.32235297447237</c:v>
                </c:pt>
                <c:pt idx="106">
                  <c:v>-72.4492633340134</c:v>
                </c:pt>
                <c:pt idx="107">
                  <c:v>-72.57243501152132</c:v>
                </c:pt>
                <c:pt idx="108">
                  <c:v>-72.69197697903098</c:v>
                </c:pt>
                <c:pt idx="109">
                  <c:v>-72.80799515700595</c:v>
                </c:pt>
                <c:pt idx="110">
                  <c:v>-72.92059249448081</c:v>
                </c:pt>
                <c:pt idx="111">
                  <c:v>-73.02986904732447</c:v>
                </c:pt>
                <c:pt idx="112">
                  <c:v>-73.13592205467359</c:v>
                </c:pt>
                <c:pt idx="113">
                  <c:v>-73.23884601358736</c:v>
                </c:pt>
                <c:pt idx="114">
                  <c:v>-73.3387327519192</c:v>
                </c:pt>
                <c:pt idx="115">
                  <c:v>-73.43567149946365</c:v>
                </c:pt>
                <c:pt idx="116">
                  <c:v>-73.52974895740007</c:v>
                </c:pt>
                <c:pt idx="117">
                  <c:v>-73.62104936607727</c:v>
                </c:pt>
                <c:pt idx="118">
                  <c:v>-73.70965457113166</c:v>
                </c:pt>
                <c:pt idx="119">
                  <c:v>-73.7956440880314</c:v>
                </c:pt>
              </c:numCache>
            </c:numRef>
          </c:yVal>
          <c:smooth val="1"/>
          <c:extLst xmlns:c16r2="http://schemas.microsoft.com/office/drawing/2015/06/chart">
            <c:ext xmlns:c16="http://schemas.microsoft.com/office/drawing/2014/chart" uri="{C3380CC4-5D6E-409C-BE32-E72D297353CC}">
              <c16:uniqueId val="{00000001-D534-4642-B22B-DA67F0586C94}"/>
            </c:ext>
          </c:extLst>
        </c:ser>
        <c:ser>
          <c:idx val="0"/>
          <c:order val="2"/>
          <c:tx>
            <c:strRef>
              <c:f>'SA-AcutePain-G'!$W$123</c:f>
              <c:strCache>
                <c:ptCount val="1"/>
                <c:pt idx="0">
                  <c:v>SOUD Deaths for 0.5x parameter level</c:v>
                </c:pt>
              </c:strCache>
            </c:strRef>
          </c:tx>
          <c:spPr>
            <a:ln w="6350">
              <a:solidFill>
                <a:schemeClr val="accent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W$3:$W$122</c:f>
              <c:numCache>
                <c:formatCode>General</c:formatCode>
                <c:ptCount val="120"/>
                <c:pt idx="0">
                  <c:v>0.0</c:v>
                </c:pt>
                <c:pt idx="1">
                  <c:v>0.0</c:v>
                </c:pt>
                <c:pt idx="2">
                  <c:v>-0.539176856886843</c:v>
                </c:pt>
                <c:pt idx="3">
                  <c:v>-0.991095512665038</c:v>
                </c:pt>
                <c:pt idx="4">
                  <c:v>-1.439896503244654</c:v>
                </c:pt>
                <c:pt idx="5">
                  <c:v>-1.961016110472269</c:v>
                </c:pt>
                <c:pt idx="6">
                  <c:v>-2.491458986451776</c:v>
                </c:pt>
                <c:pt idx="7">
                  <c:v>-3.025139814617228</c:v>
                </c:pt>
                <c:pt idx="8">
                  <c:v>-3.557469227319348</c:v>
                </c:pt>
                <c:pt idx="9">
                  <c:v>-4.085013457871127</c:v>
                </c:pt>
                <c:pt idx="10">
                  <c:v>-4.605230573223046</c:v>
                </c:pt>
                <c:pt idx="11">
                  <c:v>-5.11626605592335</c:v>
                </c:pt>
                <c:pt idx="12">
                  <c:v>-5.61679441866786</c:v>
                </c:pt>
                <c:pt idx="13">
                  <c:v>-12.62258295689142</c:v>
                </c:pt>
                <c:pt idx="14">
                  <c:v>-14.51038449730536</c:v>
                </c:pt>
                <c:pt idx="15">
                  <c:v>-16.32127581241932</c:v>
                </c:pt>
                <c:pt idx="16">
                  <c:v>-18.06264533255628</c:v>
                </c:pt>
                <c:pt idx="17">
                  <c:v>-19.74065460162778</c:v>
                </c:pt>
                <c:pt idx="18">
                  <c:v>-21.36044769894604</c:v>
                </c:pt>
                <c:pt idx="19">
                  <c:v>-22.92619110777198</c:v>
                </c:pt>
                <c:pt idx="20">
                  <c:v>-24.44134920811272</c:v>
                </c:pt>
                <c:pt idx="21">
                  <c:v>-25.90883654144632</c:v>
                </c:pt>
                <c:pt idx="22">
                  <c:v>-27.33113542059095</c:v>
                </c:pt>
                <c:pt idx="23">
                  <c:v>-28.71038734376284</c:v>
                </c:pt>
                <c:pt idx="24">
                  <c:v>-30.04846407710843</c:v>
                </c:pt>
                <c:pt idx="25">
                  <c:v>-31.34702295374227</c:v>
                </c:pt>
                <c:pt idx="26">
                  <c:v>-32.61675411288752</c:v>
                </c:pt>
                <c:pt idx="27">
                  <c:v>-33.85168354434345</c:v>
                </c:pt>
                <c:pt idx="28">
                  <c:v>-35.0528184621003</c:v>
                </c:pt>
                <c:pt idx="29">
                  <c:v>-36.22117765195524</c:v>
                </c:pt>
                <c:pt idx="30">
                  <c:v>-37.35771627680506</c:v>
                </c:pt>
                <c:pt idx="31">
                  <c:v>-38.46333624107226</c:v>
                </c:pt>
                <c:pt idx="32">
                  <c:v>-39.53889432988262</c:v>
                </c:pt>
                <c:pt idx="33">
                  <c:v>-40.58520870845602</c:v>
                </c:pt>
                <c:pt idx="34">
                  <c:v>-41.60306405394483</c:v>
                </c:pt>
                <c:pt idx="35">
                  <c:v>-42.59321561982244</c:v>
                </c:pt>
                <c:pt idx="36">
                  <c:v>-43.55639246817978</c:v>
                </c:pt>
                <c:pt idx="37">
                  <c:v>-44.49330005298646</c:v>
                </c:pt>
                <c:pt idx="38">
                  <c:v>-45.40462229667961</c:v>
                </c:pt>
                <c:pt idx="39">
                  <c:v>-46.29103642932223</c:v>
                </c:pt>
                <c:pt idx="40">
                  <c:v>-47.15319055562318</c:v>
                </c:pt>
                <c:pt idx="41">
                  <c:v>-47.99171491077797</c:v>
                </c:pt>
                <c:pt idx="42">
                  <c:v>-48.80722307818429</c:v>
                </c:pt>
                <c:pt idx="43">
                  <c:v>-49.60031280259657</c:v>
                </c:pt>
                <c:pt idx="44">
                  <c:v>-50.37156668008895</c:v>
                </c:pt>
                <c:pt idx="45">
                  <c:v>-51.12155275247936</c:v>
                </c:pt>
                <c:pt idx="46">
                  <c:v>-51.85082502630932</c:v>
                </c:pt>
                <c:pt idx="47">
                  <c:v>-52.55992393194276</c:v>
                </c:pt>
                <c:pt idx="48">
                  <c:v>-53.24937673494707</c:v>
                </c:pt>
                <c:pt idx="49">
                  <c:v>-53.91969790927609</c:v>
                </c:pt>
                <c:pt idx="50">
                  <c:v>-54.57138947971754</c:v>
                </c:pt>
                <c:pt idx="51">
                  <c:v>-55.20494133944597</c:v>
                </c:pt>
                <c:pt idx="52">
                  <c:v>-55.82083156627525</c:v>
                </c:pt>
                <c:pt idx="53">
                  <c:v>-56.41952668761298</c:v>
                </c:pt>
                <c:pt idx="54">
                  <c:v>-57.00148194620844</c:v>
                </c:pt>
                <c:pt idx="55">
                  <c:v>-57.56714155490234</c:v>
                </c:pt>
                <c:pt idx="56">
                  <c:v>-58.11693894162976</c:v>
                </c:pt>
                <c:pt idx="57">
                  <c:v>-58.65129698604319</c:v>
                </c:pt>
                <c:pt idx="58">
                  <c:v>-59.17062824887857</c:v>
                </c:pt>
                <c:pt idx="59">
                  <c:v>-59.67533519494001</c:v>
                </c:pt>
                <c:pt idx="60">
                  <c:v>-60.16581041040954</c:v>
                </c:pt>
                <c:pt idx="61">
                  <c:v>-60.64243681503792</c:v>
                </c:pt>
                <c:pt idx="62">
                  <c:v>-61.1055878696688</c:v>
                </c:pt>
                <c:pt idx="63">
                  <c:v>-61.55562777944898</c:v>
                </c:pt>
                <c:pt idx="64">
                  <c:v>-61.99291169302624</c:v>
                </c:pt>
                <c:pt idx="65">
                  <c:v>-62.41778589797691</c:v>
                </c:pt>
                <c:pt idx="66">
                  <c:v>-62.83058801262298</c:v>
                </c:pt>
                <c:pt idx="67">
                  <c:v>-63.23164717439384</c:v>
                </c:pt>
                <c:pt idx="68">
                  <c:v>-63.62128422487283</c:v>
                </c:pt>
                <c:pt idx="69">
                  <c:v>-63.99981189161915</c:v>
                </c:pt>
                <c:pt idx="70">
                  <c:v>-64.36753496686617</c:v>
                </c:pt>
                <c:pt idx="71">
                  <c:v>-64.7247504831473</c:v>
                </c:pt>
                <c:pt idx="72">
                  <c:v>-65.07174788592619</c:v>
                </c:pt>
                <c:pt idx="73">
                  <c:v>-65.40880920326997</c:v>
                </c:pt>
                <c:pt idx="74">
                  <c:v>-65.73620921260985</c:v>
                </c:pt>
                <c:pt idx="75">
                  <c:v>-66.0542156046376</c:v>
                </c:pt>
                <c:pt idx="76">
                  <c:v>-66.36308914435425</c:v>
                </c:pt>
                <c:pt idx="77">
                  <c:v>-66.66308382931477</c:v>
                </c:pt>
                <c:pt idx="78">
                  <c:v>-66.95444704508838</c:v>
                </c:pt>
                <c:pt idx="79">
                  <c:v>-67.2374197179632</c:v>
                </c:pt>
                <c:pt idx="80">
                  <c:v>-67.51223646491986</c:v>
                </c:pt>
                <c:pt idx="81">
                  <c:v>-67.77912574089453</c:v>
                </c:pt>
                <c:pt idx="82">
                  <c:v>-68.03830998335523</c:v>
                </c:pt>
                <c:pt idx="83">
                  <c:v>-68.29000575421926</c:v>
                </c:pt>
                <c:pt idx="84">
                  <c:v>-68.53442387912316</c:v>
                </c:pt>
                <c:pt idx="85">
                  <c:v>-68.7717695840779</c:v>
                </c:pt>
                <c:pt idx="86">
                  <c:v>-69.0022426295275</c:v>
                </c:pt>
                <c:pt idx="87">
                  <c:v>-69.2260374418353</c:v>
                </c:pt>
                <c:pt idx="88">
                  <c:v>-69.4433432422212</c:v>
                </c:pt>
                <c:pt idx="89">
                  <c:v>-69.65434417317356</c:v>
                </c:pt>
                <c:pt idx="90">
                  <c:v>-69.85921942236616</c:v>
                </c:pt>
                <c:pt idx="91">
                  <c:v>-70.05814334408915</c:v>
                </c:pt>
                <c:pt idx="92">
                  <c:v>-70.25128557824956</c:v>
                </c:pt>
                <c:pt idx="93">
                  <c:v>-70.43881116693048</c:v>
                </c:pt>
                <c:pt idx="94">
                  <c:v>-70.62088066857215</c:v>
                </c:pt>
                <c:pt idx="95">
                  <c:v>-70.7976502697757</c:v>
                </c:pt>
                <c:pt idx="96">
                  <c:v>-70.9692718947734</c:v>
                </c:pt>
                <c:pt idx="97">
                  <c:v>-71.13589331258635</c:v>
                </c:pt>
                <c:pt idx="98">
                  <c:v>-71.2976582419108</c:v>
                </c:pt>
                <c:pt idx="99">
                  <c:v>-71.45470645373335</c:v>
                </c:pt>
                <c:pt idx="100">
                  <c:v>-71.60717387175285</c:v>
                </c:pt>
                <c:pt idx="101">
                  <c:v>-71.75519267059374</c:v>
                </c:pt>
                <c:pt idx="102">
                  <c:v>-71.89889137187075</c:v>
                </c:pt>
                <c:pt idx="103">
                  <c:v>-72.03839493811865</c:v>
                </c:pt>
                <c:pt idx="104">
                  <c:v>-72.17382486463399</c:v>
                </c:pt>
                <c:pt idx="105">
                  <c:v>-72.3052992692547</c:v>
                </c:pt>
                <c:pt idx="106">
                  <c:v>-72.43293298009823</c:v>
                </c:pt>
                <c:pt idx="107">
                  <c:v>-72.5568376213121</c:v>
                </c:pt>
                <c:pt idx="108">
                  <c:v>-72.67712169685224</c:v>
                </c:pt>
                <c:pt idx="109">
                  <c:v>-72.79389067232968</c:v>
                </c:pt>
                <c:pt idx="110">
                  <c:v>-72.9072470549556</c:v>
                </c:pt>
                <c:pt idx="111">
                  <c:v>-73.0172904716152</c:v>
                </c:pt>
                <c:pt idx="112">
                  <c:v>-73.12411774511137</c:v>
                </c:pt>
                <c:pt idx="113">
                  <c:v>-73.22782296859961</c:v>
                </c:pt>
                <c:pt idx="114">
                  <c:v>-73.32849757825363</c:v>
                </c:pt>
                <c:pt idx="115">
                  <c:v>-73.42623042420116</c:v>
                </c:pt>
                <c:pt idx="116">
                  <c:v>-73.52110783973065</c:v>
                </c:pt>
                <c:pt idx="117">
                  <c:v>-73.6132137088577</c:v>
                </c:pt>
                <c:pt idx="118">
                  <c:v>-73.70262953221806</c:v>
                </c:pt>
                <c:pt idx="119">
                  <c:v>-73.7894344913723</c:v>
                </c:pt>
              </c:numCache>
            </c:numRef>
          </c:yVal>
          <c:smooth val="1"/>
          <c:extLst xmlns:c16r2="http://schemas.microsoft.com/office/drawing/2015/06/chart">
            <c:ext xmlns:c16="http://schemas.microsoft.com/office/drawing/2014/chart" uri="{C3380CC4-5D6E-409C-BE32-E72D297353CC}">
              <c16:uniqueId val="{00000002-D534-4642-B22B-DA67F0586C94}"/>
            </c:ext>
          </c:extLst>
        </c:ser>
        <c:ser>
          <c:idx val="7"/>
          <c:order val="3"/>
          <c:tx>
            <c:strRef>
              <c:f>'SA-AcutePain-G'!$F$123</c:f>
              <c:strCache>
                <c:ptCount val="1"/>
                <c:pt idx="0">
                  <c:v>SHUD Deaths for 1x parameter level</c:v>
                </c:pt>
              </c:strCache>
            </c:strRef>
          </c:tx>
          <c:spPr>
            <a:ln w="76200">
              <a:solidFill>
                <a:schemeClr val="accent2"/>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F$3:$F$122</c:f>
              <c:numCache>
                <c:formatCode>General</c:formatCode>
                <c:ptCount val="120"/>
                <c:pt idx="0">
                  <c:v>0.0</c:v>
                </c:pt>
                <c:pt idx="1">
                  <c:v>0.0</c:v>
                </c:pt>
                <c:pt idx="2">
                  <c:v>-0.784267248398601</c:v>
                </c:pt>
                <c:pt idx="3">
                  <c:v>-1.828261647680347</c:v>
                </c:pt>
                <c:pt idx="4">
                  <c:v>-2.949062615707817</c:v>
                </c:pt>
                <c:pt idx="5">
                  <c:v>-4.011323929188302</c:v>
                </c:pt>
                <c:pt idx="6">
                  <c:v>-5.100381356064967</c:v>
                </c:pt>
                <c:pt idx="7">
                  <c:v>-6.213599539910589</c:v>
                </c:pt>
                <c:pt idx="8">
                  <c:v>-7.34889855408187</c:v>
                </c:pt>
                <c:pt idx="9">
                  <c:v>-8.504612224110314</c:v>
                </c:pt>
                <c:pt idx="10">
                  <c:v>-9.679381824052768</c:v>
                </c:pt>
                <c:pt idx="11">
                  <c:v>-10.87207653633213</c:v>
                </c:pt>
                <c:pt idx="12">
                  <c:v>-12.08173414026801</c:v>
                </c:pt>
                <c:pt idx="13">
                  <c:v>-2.193593689026511</c:v>
                </c:pt>
                <c:pt idx="14">
                  <c:v>-1.113330026870062</c:v>
                </c:pt>
                <c:pt idx="15">
                  <c:v>-0.147141457702128</c:v>
                </c:pt>
                <c:pt idx="16">
                  <c:v>0.719571162418879</c:v>
                </c:pt>
                <c:pt idx="17">
                  <c:v>1.498561899775859</c:v>
                </c:pt>
                <c:pt idx="18">
                  <c:v>2.199252045705089</c:v>
                </c:pt>
                <c:pt idx="19">
                  <c:v>2.828932512326628</c:v>
                </c:pt>
                <c:pt idx="20">
                  <c:v>3.393380916973728</c:v>
                </c:pt>
                <c:pt idx="21">
                  <c:v>3.897214610914989</c:v>
                </c:pt>
                <c:pt idx="22">
                  <c:v>4.344162034119154</c:v>
                </c:pt>
                <c:pt idx="23">
                  <c:v>4.737271345756337</c:v>
                </c:pt>
                <c:pt idx="24">
                  <c:v>5.079070673289606</c:v>
                </c:pt>
                <c:pt idx="25">
                  <c:v>5.371691060007378</c:v>
                </c:pt>
                <c:pt idx="26">
                  <c:v>5.635836498620074</c:v>
                </c:pt>
                <c:pt idx="27">
                  <c:v>5.857617621705225</c:v>
                </c:pt>
                <c:pt idx="28">
                  <c:v>6.038137838870671</c:v>
                </c:pt>
                <c:pt idx="29">
                  <c:v>6.17843893925451</c:v>
                </c:pt>
                <c:pt idx="30">
                  <c:v>6.279487560321331</c:v>
                </c:pt>
                <c:pt idx="31">
                  <c:v>6.342194458198751</c:v>
                </c:pt>
                <c:pt idx="32">
                  <c:v>6.367428472738696</c:v>
                </c:pt>
                <c:pt idx="33">
                  <c:v>6.356027138789841</c:v>
                </c:pt>
                <c:pt idx="34">
                  <c:v>6.308804523562321</c:v>
                </c:pt>
                <c:pt idx="35">
                  <c:v>6.226556953170935</c:v>
                </c:pt>
                <c:pt idx="36">
                  <c:v>6.110067138581462</c:v>
                </c:pt>
                <c:pt idx="37">
                  <c:v>5.960107092307135</c:v>
                </c:pt>
                <c:pt idx="38">
                  <c:v>5.77744013569309</c:v>
                </c:pt>
                <c:pt idx="39">
                  <c:v>5.562854508350831</c:v>
                </c:pt>
                <c:pt idx="40">
                  <c:v>5.317104465296035</c:v>
                </c:pt>
                <c:pt idx="41">
                  <c:v>5.040937400797747</c:v>
                </c:pt>
                <c:pt idx="42">
                  <c:v>4.735094244886611</c:v>
                </c:pt>
                <c:pt idx="43">
                  <c:v>4.400309516432161</c:v>
                </c:pt>
                <c:pt idx="44">
                  <c:v>4.037311231153351</c:v>
                </c:pt>
                <c:pt idx="45">
                  <c:v>3.646820710233032</c:v>
                </c:pt>
                <c:pt idx="46">
                  <c:v>3.229552324667293</c:v>
                </c:pt>
                <c:pt idx="47">
                  <c:v>2.786213201181044</c:v>
                </c:pt>
                <c:pt idx="48">
                  <c:v>2.317502908793267</c:v>
                </c:pt>
                <c:pt idx="49">
                  <c:v>1.824113140009877</c:v>
                </c:pt>
                <c:pt idx="50">
                  <c:v>1.306727396725273</c:v>
                </c:pt>
                <c:pt idx="51">
                  <c:v>0.766020687984292</c:v>
                </c:pt>
                <c:pt idx="52">
                  <c:v>0.202659300028336</c:v>
                </c:pt>
                <c:pt idx="53">
                  <c:v>-0.382699517967376</c:v>
                </c:pt>
                <c:pt idx="54">
                  <c:v>-0.989407798930415</c:v>
                </c:pt>
                <c:pt idx="55">
                  <c:v>-1.616827079255836</c:v>
                </c:pt>
                <c:pt idx="56">
                  <c:v>-2.26432859648553</c:v>
                </c:pt>
                <c:pt idx="57">
                  <c:v>-2.931293463427892</c:v>
                </c:pt>
                <c:pt idx="58">
                  <c:v>-3.617112819178144</c:v>
                </c:pt>
                <c:pt idx="59">
                  <c:v>-4.321187957752885</c:v>
                </c:pt>
                <c:pt idx="60">
                  <c:v>-5.042930435218429</c:v>
                </c:pt>
                <c:pt idx="61">
                  <c:v>-5.781762156302192</c:v>
                </c:pt>
                <c:pt idx="62">
                  <c:v>-6.537115441530021</c:v>
                </c:pt>
                <c:pt idx="63">
                  <c:v>-7.30843307597961</c:v>
                </c:pt>
                <c:pt idx="64">
                  <c:v>-8.095168340731648</c:v>
                </c:pt>
                <c:pt idx="65">
                  <c:v>-8.89678502800325</c:v>
                </c:pt>
                <c:pt idx="66">
                  <c:v>-9.712757441207797</c:v>
                </c:pt>
                <c:pt idx="67">
                  <c:v>-10.54257038087985</c:v>
                </c:pt>
                <c:pt idx="68">
                  <c:v>-11.38571911745253</c:v>
                </c:pt>
                <c:pt idx="69">
                  <c:v>-12.24170935184393</c:v>
                </c:pt>
                <c:pt idx="70">
                  <c:v>-13.11005716475252</c:v>
                </c:pt>
                <c:pt idx="71">
                  <c:v>-13.99028895553597</c:v>
                </c:pt>
                <c:pt idx="72">
                  <c:v>-14.8819413714874</c:v>
                </c:pt>
                <c:pt idx="73">
                  <c:v>-15.78456122829821</c:v>
                </c:pt>
                <c:pt idx="74">
                  <c:v>-16.69770542243491</c:v>
                </c:pt>
                <c:pt idx="75">
                  <c:v>-17.6209408361417</c:v>
                </c:pt>
                <c:pt idx="76">
                  <c:v>-18.55384423571659</c:v>
                </c:pt>
                <c:pt idx="77">
                  <c:v>-19.49600216369213</c:v>
                </c:pt>
                <c:pt idx="78">
                  <c:v>-20.44701082549555</c:v>
                </c:pt>
                <c:pt idx="79">
                  <c:v>-21.40647597115312</c:v>
                </c:pt>
                <c:pt idx="80">
                  <c:v>-22.37401277254753</c:v>
                </c:pt>
                <c:pt idx="81">
                  <c:v>-23.34924569671971</c:v>
                </c:pt>
                <c:pt idx="82">
                  <c:v>-24.3318083756697</c:v>
                </c:pt>
                <c:pt idx="83">
                  <c:v>-25.32134347309329</c:v>
                </c:pt>
                <c:pt idx="84">
                  <c:v>-26.31750254844751</c:v>
                </c:pt>
                <c:pt idx="85">
                  <c:v>-27.31994591872931</c:v>
                </c:pt>
                <c:pt idx="86">
                  <c:v>-28.32834251831287</c:v>
                </c:pt>
                <c:pt idx="87">
                  <c:v>-29.34236975718754</c:v>
                </c:pt>
                <c:pt idx="88">
                  <c:v>-30.36171337789096</c:v>
                </c:pt>
                <c:pt idx="89">
                  <c:v>-31.38606731143268</c:v>
                </c:pt>
                <c:pt idx="90">
                  <c:v>-32.41513353247647</c:v>
                </c:pt>
                <c:pt idx="91">
                  <c:v>-33.44862191402863</c:v>
                </c:pt>
                <c:pt idx="92">
                  <c:v>-34.48625008186495</c:v>
                </c:pt>
                <c:pt idx="93">
                  <c:v>-35.52774326891436</c:v>
                </c:pt>
                <c:pt idx="94">
                  <c:v>-36.57283416979597</c:v>
                </c:pt>
                <c:pt idx="95">
                  <c:v>-37.6212627957004</c:v>
                </c:pt>
                <c:pt idx="96">
                  <c:v>-38.67277632977811</c:v>
                </c:pt>
                <c:pt idx="97">
                  <c:v>-39.72712898320505</c:v>
                </c:pt>
                <c:pt idx="98">
                  <c:v>-40.78408185205895</c:v>
                </c:pt>
                <c:pt idx="99">
                  <c:v>-41.84340277515376</c:v>
                </c:pt>
                <c:pt idx="100">
                  <c:v>-42.90486619294116</c:v>
                </c:pt>
                <c:pt idx="101">
                  <c:v>-43.9682530076095</c:v>
                </c:pt>
                <c:pt idx="102">
                  <c:v>-45.03335044445925</c:v>
                </c:pt>
                <c:pt idx="103">
                  <c:v>-46.09995191467896</c:v>
                </c:pt>
                <c:pt idx="104">
                  <c:v>-47.16785687957863</c:v>
                </c:pt>
                <c:pt idx="105">
                  <c:v>-48.23687071637777</c:v>
                </c:pt>
                <c:pt idx="106">
                  <c:v>-49.30680458560389</c:v>
                </c:pt>
                <c:pt idx="107">
                  <c:v>-50.37747530017341</c:v>
                </c:pt>
                <c:pt idx="108">
                  <c:v>-51.4487051962015</c:v>
                </c:pt>
                <c:pt idx="109">
                  <c:v>-52.52032200559952</c:v>
                </c:pt>
                <c:pt idx="110">
                  <c:v>-53.592158730494</c:v>
                </c:pt>
                <c:pt idx="111">
                  <c:v>-54.66405351951094</c:v>
                </c:pt>
                <c:pt idx="112">
                  <c:v>-55.73584954595253</c:v>
                </c:pt>
                <c:pt idx="113">
                  <c:v>-56.80739488789794</c:v>
                </c:pt>
                <c:pt idx="114">
                  <c:v>-57.87854241024817</c:v>
                </c:pt>
                <c:pt idx="115">
                  <c:v>-58.94914964873335</c:v>
                </c:pt>
                <c:pt idx="116">
                  <c:v>-60.01907869590118</c:v>
                </c:pt>
                <c:pt idx="117">
                  <c:v>-61.08819608908615</c:v>
                </c:pt>
                <c:pt idx="118">
                  <c:v>-62.15637270038251</c:v>
                </c:pt>
                <c:pt idx="119">
                  <c:v>-63.22348362861165</c:v>
                </c:pt>
              </c:numCache>
            </c:numRef>
          </c:yVal>
          <c:smooth val="1"/>
          <c:extLst xmlns:c16r2="http://schemas.microsoft.com/office/drawing/2015/06/chart">
            <c:ext xmlns:c16="http://schemas.microsoft.com/office/drawing/2014/chart" uri="{C3380CC4-5D6E-409C-BE32-E72D297353CC}">
              <c16:uniqueId val="{00000003-D534-4642-B22B-DA67F0586C94}"/>
            </c:ext>
          </c:extLst>
        </c:ser>
        <c:ser>
          <c:idx val="4"/>
          <c:order val="4"/>
          <c:tx>
            <c:strRef>
              <c:f>'SA-AcutePain-G'!$O$123</c:f>
              <c:strCache>
                <c:ptCount val="1"/>
                <c:pt idx="0">
                  <c:v>SHUD Deaths for 0.75x parameter level</c:v>
                </c:pt>
              </c:strCache>
            </c:strRef>
          </c:tx>
          <c:spPr>
            <a:ln w="38100">
              <a:solidFill>
                <a:schemeClr val="accent2"/>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O$3:$O$122</c:f>
              <c:numCache>
                <c:formatCode>General</c:formatCode>
                <c:ptCount val="120"/>
                <c:pt idx="0">
                  <c:v>0.0</c:v>
                </c:pt>
                <c:pt idx="1">
                  <c:v>0.0</c:v>
                </c:pt>
                <c:pt idx="2">
                  <c:v>-0.588200988833751</c:v>
                </c:pt>
                <c:pt idx="3">
                  <c:v>-1.374377807742167</c:v>
                </c:pt>
                <c:pt idx="4">
                  <c:v>-2.216823721923447</c:v>
                </c:pt>
                <c:pt idx="5">
                  <c:v>-3.013447655993148</c:v>
                </c:pt>
                <c:pt idx="6">
                  <c:v>-3.830199715957951</c:v>
                </c:pt>
                <c:pt idx="7">
                  <c:v>-4.665103555030027</c:v>
                </c:pt>
                <c:pt idx="8">
                  <c:v>-5.51659941021203</c:v>
                </c:pt>
                <c:pt idx="9">
                  <c:v>-6.383437821330927</c:v>
                </c:pt>
                <c:pt idx="10">
                  <c:v>-7.26459991274564</c:v>
                </c:pt>
                <c:pt idx="11">
                  <c:v>-8.15923774484072</c:v>
                </c:pt>
                <c:pt idx="12">
                  <c:v>-9.06662983462484</c:v>
                </c:pt>
                <c:pt idx="13">
                  <c:v>-1.650705665748956</c:v>
                </c:pt>
                <c:pt idx="14">
                  <c:v>-1.02091332121936</c:v>
                </c:pt>
                <c:pt idx="15">
                  <c:v>-0.486045945604428</c:v>
                </c:pt>
                <c:pt idx="16">
                  <c:v>-0.0323866794353307</c:v>
                </c:pt>
                <c:pt idx="17">
                  <c:v>0.350954272529998</c:v>
                </c:pt>
                <c:pt idx="18">
                  <c:v>0.672581069089301</c:v>
                </c:pt>
                <c:pt idx="19">
                  <c:v>0.939111583766635</c:v>
                </c:pt>
                <c:pt idx="20">
                  <c:v>1.155729431358213</c:v>
                </c:pt>
                <c:pt idx="21">
                  <c:v>1.326523064272123</c:v>
                </c:pt>
                <c:pt idx="22">
                  <c:v>1.454745391864753</c:v>
                </c:pt>
                <c:pt idx="23">
                  <c:v>1.54301277656955</c:v>
                </c:pt>
                <c:pt idx="24">
                  <c:v>1.593457389778496</c:v>
                </c:pt>
                <c:pt idx="25">
                  <c:v>1.607843706030007</c:v>
                </c:pt>
                <c:pt idx="26">
                  <c:v>1.600599609823757</c:v>
                </c:pt>
                <c:pt idx="27">
                  <c:v>1.562204764490343</c:v>
                </c:pt>
                <c:pt idx="28">
                  <c:v>1.493506660379808</c:v>
                </c:pt>
                <c:pt idx="29">
                  <c:v>1.395333416940912</c:v>
                </c:pt>
                <c:pt idx="30">
                  <c:v>1.26844342886343</c:v>
                </c:pt>
                <c:pt idx="31">
                  <c:v>1.113543350224245</c:v>
                </c:pt>
                <c:pt idx="32">
                  <c:v>0.931301370806796</c:v>
                </c:pt>
                <c:pt idx="33">
                  <c:v>0.722357208121139</c:v>
                </c:pt>
                <c:pt idx="34">
                  <c:v>0.487329469766019</c:v>
                </c:pt>
                <c:pt idx="35">
                  <c:v>0.2268210228513</c:v>
                </c:pt>
                <c:pt idx="36">
                  <c:v>-0.0585771407950688</c:v>
                </c:pt>
                <c:pt idx="37">
                  <c:v>-0.368283170378618</c:v>
                </c:pt>
                <c:pt idx="38">
                  <c:v>-0.701722468223943</c:v>
                </c:pt>
                <c:pt idx="39">
                  <c:v>-1.058306156959588</c:v>
                </c:pt>
                <c:pt idx="40">
                  <c:v>-1.437467919670871</c:v>
                </c:pt>
                <c:pt idx="41">
                  <c:v>-1.83864681055161</c:v>
                </c:pt>
                <c:pt idx="42">
                  <c:v>-2.261286758293863</c:v>
                </c:pt>
                <c:pt idx="43">
                  <c:v>-2.704836490180241</c:v>
                </c:pt>
                <c:pt idx="44">
                  <c:v>-3.168749586732884</c:v>
                </c:pt>
                <c:pt idx="45">
                  <c:v>-3.652484624196404</c:v>
                </c:pt>
                <c:pt idx="46">
                  <c:v>-4.155505373546116</c:v>
                </c:pt>
                <c:pt idx="47">
                  <c:v>-4.677281033131476</c:v>
                </c:pt>
                <c:pt idx="48">
                  <c:v>-5.217286478194318</c:v>
                </c:pt>
                <c:pt idx="49">
                  <c:v>-5.775002515124151</c:v>
                </c:pt>
                <c:pt idx="50">
                  <c:v>-6.349916131820906</c:v>
                </c:pt>
                <c:pt idx="51">
                  <c:v>-6.941520738123426</c:v>
                </c:pt>
                <c:pt idx="52">
                  <c:v>-7.549316360260081</c:v>
                </c:pt>
                <c:pt idx="53">
                  <c:v>-8.17280987873692</c:v>
                </c:pt>
                <c:pt idx="54">
                  <c:v>-8.81151522121795</c:v>
                </c:pt>
                <c:pt idx="55">
                  <c:v>-9.4649535357667</c:v>
                </c:pt>
                <c:pt idx="56">
                  <c:v>-10.13265334481916</c:v>
                </c:pt>
                <c:pt idx="57">
                  <c:v>-10.81415068010419</c:v>
                </c:pt>
                <c:pt idx="58">
                  <c:v>-11.50898919899419</c:v>
                </c:pt>
                <c:pt idx="59">
                  <c:v>-12.21672028296643</c:v>
                </c:pt>
                <c:pt idx="60">
                  <c:v>-12.93690311896712</c:v>
                </c:pt>
                <c:pt idx="61">
                  <c:v>-13.6691047645541</c:v>
                </c:pt>
                <c:pt idx="62">
                  <c:v>-14.41290019772341</c:v>
                </c:pt>
                <c:pt idx="63">
                  <c:v>-15.16787235234265</c:v>
                </c:pt>
                <c:pt idx="64">
                  <c:v>-15.93361214010997</c:v>
                </c:pt>
                <c:pt idx="65">
                  <c:v>-16.70971845988252</c:v>
                </c:pt>
                <c:pt idx="66">
                  <c:v>-17.49579819533972</c:v>
                </c:pt>
                <c:pt idx="67">
                  <c:v>-18.29146620177917</c:v>
                </c:pt>
                <c:pt idx="68">
                  <c:v>-19.09634528284291</c:v>
                </c:pt>
                <c:pt idx="69">
                  <c:v>-19.91006615793794</c:v>
                </c:pt>
                <c:pt idx="70">
                  <c:v>-20.73226742107486</c:v>
                </c:pt>
                <c:pt idx="71">
                  <c:v>-21.56259549181295</c:v>
                </c:pt>
                <c:pt idx="72">
                  <c:v>-22.40070455895275</c:v>
                </c:pt>
                <c:pt idx="73">
                  <c:v>-23.24625651760175</c:v>
                </c:pt>
                <c:pt idx="74">
                  <c:v>-24.09892090017322</c:v>
                </c:pt>
                <c:pt idx="75">
                  <c:v>-24.95837480186988</c:v>
                </c:pt>
                <c:pt idx="76">
                  <c:v>-25.82430280116298</c:v>
                </c:pt>
                <c:pt idx="77">
                  <c:v>-26.69639687573918</c:v>
                </c:pt>
                <c:pt idx="78">
                  <c:v>-27.57435631436879</c:v>
                </c:pt>
                <c:pt idx="79">
                  <c:v>-28.45788762511993</c:v>
                </c:pt>
                <c:pt idx="80">
                  <c:v>-29.34670444030558</c:v>
                </c:pt>
                <c:pt idx="81">
                  <c:v>-30.2405274185458</c:v>
                </c:pt>
                <c:pt idx="82">
                  <c:v>-31.1390841442791</c:v>
                </c:pt>
                <c:pt idx="83">
                  <c:v>-32.04210902506097</c:v>
                </c:pt>
                <c:pt idx="84">
                  <c:v>-32.94934318693972</c:v>
                </c:pt>
                <c:pt idx="85">
                  <c:v>-33.86053436820693</c:v>
                </c:pt>
                <c:pt idx="86">
                  <c:v>-34.77543681177768</c:v>
                </c:pt>
                <c:pt idx="87">
                  <c:v>-35.69381115645151</c:v>
                </c:pt>
                <c:pt idx="88">
                  <c:v>-36.61542432728597</c:v>
                </c:pt>
                <c:pt idx="89">
                  <c:v>-37.54004942529461</c:v>
                </c:pt>
                <c:pt idx="90">
                  <c:v>-38.46746561667688</c:v>
                </c:pt>
                <c:pt idx="91">
                  <c:v>-39.3974580217498</c:v>
                </c:pt>
                <c:pt idx="92">
                  <c:v>-40.3298176037754</c:v>
                </c:pt>
                <c:pt idx="93">
                  <c:v>-41.26434105782602</c:v>
                </c:pt>
                <c:pt idx="94">
                  <c:v>-42.20083069984639</c:v>
                </c:pt>
                <c:pt idx="95">
                  <c:v>-43.13909435604592</c:v>
                </c:pt>
                <c:pt idx="96">
                  <c:v>-44.07894525274551</c:v>
                </c:pt>
                <c:pt idx="97">
                  <c:v>-45.02020190680123</c:v>
                </c:pt>
                <c:pt idx="98">
                  <c:v>-45.96268801670865</c:v>
                </c:pt>
                <c:pt idx="99">
                  <c:v>-46.90623235448788</c:v>
                </c:pt>
                <c:pt idx="100">
                  <c:v>-47.85066865843508</c:v>
                </c:pt>
                <c:pt idx="101">
                  <c:v>-48.79583552683558</c:v>
                </c:pt>
                <c:pt idx="102">
                  <c:v>-49.74157631269194</c:v>
                </c:pt>
                <c:pt idx="103">
                  <c:v>-50.68773901956217</c:v>
                </c:pt>
                <c:pt idx="104">
                  <c:v>-51.63417619854685</c:v>
                </c:pt>
                <c:pt idx="105">
                  <c:v>-52.58074484649582</c:v>
                </c:pt>
                <c:pt idx="106">
                  <c:v>-53.52730630547371</c:v>
                </c:pt>
                <c:pt idx="107">
                  <c:v>-54.47372616353905</c:v>
                </c:pt>
                <c:pt idx="108">
                  <c:v>-55.41987415686877</c:v>
                </c:pt>
                <c:pt idx="109">
                  <c:v>-56.36562407326574</c:v>
                </c:pt>
                <c:pt idx="110">
                  <c:v>-57.31085365708206</c:v>
                </c:pt>
                <c:pt idx="111">
                  <c:v>-58.25544451558108</c:v>
                </c:pt>
                <c:pt idx="112">
                  <c:v>-59.19928202675564</c:v>
                </c:pt>
                <c:pt idx="113">
                  <c:v>-60.14225524863881</c:v>
                </c:pt>
                <c:pt idx="114">
                  <c:v>-61.08425683010146</c:v>
                </c:pt>
                <c:pt idx="115">
                  <c:v>-62.02518292316285</c:v>
                </c:pt>
                <c:pt idx="116">
                  <c:v>-62.9649330968164</c:v>
                </c:pt>
                <c:pt idx="117">
                  <c:v>-63.90341025238094</c:v>
                </c:pt>
                <c:pt idx="118">
                  <c:v>-64.8405205403817</c:v>
                </c:pt>
                <c:pt idx="119">
                  <c:v>-65.77617327895881</c:v>
                </c:pt>
              </c:numCache>
            </c:numRef>
          </c:yVal>
          <c:smooth val="1"/>
          <c:extLst xmlns:c16r2="http://schemas.microsoft.com/office/drawing/2015/06/chart">
            <c:ext xmlns:c16="http://schemas.microsoft.com/office/drawing/2014/chart" uri="{C3380CC4-5D6E-409C-BE32-E72D297353CC}">
              <c16:uniqueId val="{00000004-D534-4642-B22B-DA67F0586C94}"/>
            </c:ext>
          </c:extLst>
        </c:ser>
        <c:ser>
          <c:idx val="1"/>
          <c:order val="5"/>
          <c:tx>
            <c:strRef>
              <c:f>'SA-AcutePain-G'!$X$123</c:f>
              <c:strCache>
                <c:ptCount val="1"/>
                <c:pt idx="0">
                  <c:v>SHUD Deaths for 0.5x parameter level</c:v>
                </c:pt>
              </c:strCache>
            </c:strRef>
          </c:tx>
          <c:spPr>
            <a:ln w="6350">
              <a:solidFill>
                <a:schemeClr val="accent2"/>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X$3:$X$122</c:f>
              <c:numCache>
                <c:formatCode>General</c:formatCode>
                <c:ptCount val="120"/>
                <c:pt idx="0">
                  <c:v>0.0</c:v>
                </c:pt>
                <c:pt idx="1">
                  <c:v>0.0</c:v>
                </c:pt>
                <c:pt idx="2">
                  <c:v>-0.392134360912769</c:v>
                </c:pt>
                <c:pt idx="3">
                  <c:v>-0.92049055357852</c:v>
                </c:pt>
                <c:pt idx="4">
                  <c:v>-1.484572595201462</c:v>
                </c:pt>
                <c:pt idx="5">
                  <c:v>-2.015541135893272</c:v>
                </c:pt>
                <c:pt idx="6">
                  <c:v>-2.559958322792636</c:v>
                </c:pt>
                <c:pt idx="7">
                  <c:v>-3.116505037597244</c:v>
                </c:pt>
                <c:pt idx="8">
                  <c:v>-3.684140197420629</c:v>
                </c:pt>
                <c:pt idx="9">
                  <c:v>-4.262029829807576</c:v>
                </c:pt>
                <c:pt idx="10">
                  <c:v>-4.849493887890048</c:v>
                </c:pt>
                <c:pt idx="11">
                  <c:v>-5.445966451846606</c:v>
                </c:pt>
                <c:pt idx="12">
                  <c:v>-6.050966048311648</c:v>
                </c:pt>
                <c:pt idx="13">
                  <c:v>-1.107111967039145</c:v>
                </c:pt>
                <c:pt idx="14">
                  <c:v>-0.927649718870862</c:v>
                </c:pt>
                <c:pt idx="15">
                  <c:v>-0.824043454855928</c:v>
                </c:pt>
                <c:pt idx="16">
                  <c:v>-0.783467585967628</c:v>
                </c:pt>
                <c:pt idx="17">
                  <c:v>-0.795897091859297</c:v>
                </c:pt>
                <c:pt idx="18">
                  <c:v>-0.853536046692579</c:v>
                </c:pt>
                <c:pt idx="19">
                  <c:v>-0.950436956591602</c:v>
                </c:pt>
                <c:pt idx="20">
                  <c:v>-1.082007098450185</c:v>
                </c:pt>
                <c:pt idx="21">
                  <c:v>-1.244683716594955</c:v>
                </c:pt>
                <c:pt idx="22">
                  <c:v>-1.435686215019631</c:v>
                </c:pt>
                <c:pt idx="23">
                  <c:v>-1.652826847909591</c:v>
                </c:pt>
                <c:pt idx="24">
                  <c:v>-1.894366292332178</c:v>
                </c:pt>
                <c:pt idx="25">
                  <c:v>-2.158903630353916</c:v>
                </c:pt>
                <c:pt idx="26">
                  <c:v>-2.437474354922005</c:v>
                </c:pt>
                <c:pt idx="27">
                  <c:v>-2.735909534595612</c:v>
                </c:pt>
                <c:pt idx="28">
                  <c:v>-3.053604170020208</c:v>
                </c:pt>
                <c:pt idx="29">
                  <c:v>-3.389955952126229</c:v>
                </c:pt>
                <c:pt idx="30">
                  <c:v>-3.744425793302298</c:v>
                </c:pt>
                <c:pt idx="31">
                  <c:v>-4.11652110646437</c:v>
                </c:pt>
                <c:pt idx="32">
                  <c:v>-4.505783345047393</c:v>
                </c:pt>
                <c:pt idx="33">
                  <c:v>-4.91177872094486</c:v>
                </c:pt>
                <c:pt idx="34">
                  <c:v>-5.334091399056615</c:v>
                </c:pt>
                <c:pt idx="35">
                  <c:v>-5.772318558314373</c:v>
                </c:pt>
                <c:pt idx="36">
                  <c:v>-6.226066853015618</c:v>
                </c:pt>
                <c:pt idx="37">
                  <c:v>-6.694949920215865</c:v>
                </c:pt>
                <c:pt idx="38">
                  <c:v>-7.178586664513658</c:v>
                </c:pt>
                <c:pt idx="39">
                  <c:v>-7.67658898598438</c:v>
                </c:pt>
                <c:pt idx="40">
                  <c:v>-8.18858200182222</c:v>
                </c:pt>
                <c:pt idx="41">
                  <c:v>-8.714194264728622</c:v>
                </c:pt>
                <c:pt idx="42">
                  <c:v>-9.25305729405859</c:v>
                </c:pt>
                <c:pt idx="43">
                  <c:v>-9.804805503272973</c:v>
                </c:pt>
                <c:pt idx="44">
                  <c:v>-10.36907624081464</c:v>
                </c:pt>
                <c:pt idx="45">
                  <c:v>-10.94550990537</c:v>
                </c:pt>
                <c:pt idx="46">
                  <c:v>-11.53375010817467</c:v>
                </c:pt>
                <c:pt idx="47">
                  <c:v>-12.13344386254334</c:v>
                </c:pt>
                <c:pt idx="48">
                  <c:v>-12.74424178634367</c:v>
                </c:pt>
                <c:pt idx="49">
                  <c:v>-13.36579830725468</c:v>
                </c:pt>
                <c:pt idx="50">
                  <c:v>-13.99777186372494</c:v>
                </c:pt>
                <c:pt idx="51">
                  <c:v>-14.63982509682373</c:v>
                </c:pt>
                <c:pt idx="52">
                  <c:v>-15.29162501386277</c:v>
                </c:pt>
                <c:pt idx="53">
                  <c:v>-15.95284316816806</c:v>
                </c:pt>
                <c:pt idx="54">
                  <c:v>-16.62315581019129</c:v>
                </c:pt>
                <c:pt idx="55">
                  <c:v>-17.30224402246554</c:v>
                </c:pt>
                <c:pt idx="56">
                  <c:v>-17.98979383896419</c:v>
                </c:pt>
                <c:pt idx="57">
                  <c:v>-18.68549634923828</c:v>
                </c:pt>
                <c:pt idx="58">
                  <c:v>-19.38904778787669</c:v>
                </c:pt>
                <c:pt idx="59">
                  <c:v>-20.10014961000147</c:v>
                </c:pt>
                <c:pt idx="60">
                  <c:v>-20.81850855353346</c:v>
                </c:pt>
                <c:pt idx="61">
                  <c:v>-21.54383668904397</c:v>
                </c:pt>
                <c:pt idx="62">
                  <c:v>-22.2758514579829</c:v>
                </c:pt>
                <c:pt idx="63">
                  <c:v>-23.01427570009932</c:v>
                </c:pt>
                <c:pt idx="64">
                  <c:v>-23.75883767080604</c:v>
                </c:pt>
                <c:pt idx="65">
                  <c:v>-24.50927104923067</c:v>
                </c:pt>
                <c:pt idx="66">
                  <c:v>-25.26531493768898</c:v>
                </c:pt>
                <c:pt idx="67">
                  <c:v>-26.02671385325025</c:v>
                </c:pt>
                <c:pt idx="68">
                  <c:v>-26.79321771201562</c:v>
                </c:pt>
                <c:pt idx="69">
                  <c:v>-27.56458180671298</c:v>
                </c:pt>
                <c:pt idx="70">
                  <c:v>-28.34056677816632</c:v>
                </c:pt>
                <c:pt idx="71">
                  <c:v>-29.12093858116168</c:v>
                </c:pt>
                <c:pt idx="72">
                  <c:v>-29.90546844520454</c:v>
                </c:pt>
                <c:pt idx="73">
                  <c:v>-30.69393283062008</c:v>
                </c:pt>
                <c:pt idx="74">
                  <c:v>-31.48611338042688</c:v>
                </c:pt>
                <c:pt idx="75">
                  <c:v>-32.2817968683884</c:v>
                </c:pt>
                <c:pt idx="76">
                  <c:v>-33.0807751436009</c:v>
                </c:pt>
                <c:pt idx="77">
                  <c:v>-33.88284507197805</c:v>
                </c:pt>
                <c:pt idx="78">
                  <c:v>-34.6878084749501</c:v>
                </c:pt>
                <c:pt idx="79">
                  <c:v>-35.49547206567563</c:v>
                </c:pt>
                <c:pt idx="80">
                  <c:v>-36.30564738305609</c:v>
                </c:pt>
                <c:pt idx="81">
                  <c:v>-37.11815072380691</c:v>
                </c:pt>
                <c:pt idx="82">
                  <c:v>-37.9328030728299</c:v>
                </c:pt>
                <c:pt idx="83">
                  <c:v>-38.74943003212506</c:v>
                </c:pt>
                <c:pt idx="84">
                  <c:v>-39.56786174843474</c:v>
                </c:pt>
                <c:pt idx="85">
                  <c:v>-40.3879328398342</c:v>
                </c:pt>
                <c:pt idx="86">
                  <c:v>-41.20948232144355</c:v>
                </c:pt>
                <c:pt idx="87">
                  <c:v>-42.03235353043273</c:v>
                </c:pt>
                <c:pt idx="88">
                  <c:v>-42.85639405047682</c:v>
                </c:pt>
                <c:pt idx="89">
                  <c:v>-43.68145563581047</c:v>
                </c:pt>
                <c:pt idx="90">
                  <c:v>-44.50739413501869</c:v>
                </c:pt>
                <c:pt idx="91">
                  <c:v>-45.33406941468623</c:v>
                </c:pt>
                <c:pt idx="92">
                  <c:v>-46.16134528302941</c:v>
                </c:pt>
                <c:pt idx="93">
                  <c:v>-46.98908941360195</c:v>
                </c:pt>
                <c:pt idx="94">
                  <c:v>-47.81717326920689</c:v>
                </c:pt>
                <c:pt idx="95">
                  <c:v>-48.64547202606327</c:v>
                </c:pt>
                <c:pt idx="96">
                  <c:v>-49.47386449835489</c:v>
                </c:pt>
                <c:pt idx="97">
                  <c:v>-50.3022330632089</c:v>
                </c:pt>
                <c:pt idx="98">
                  <c:v>-51.13046358618804</c:v>
                </c:pt>
                <c:pt idx="99">
                  <c:v>-51.95844534736293</c:v>
                </c:pt>
                <c:pt idx="100">
                  <c:v>-52.78607096801834</c:v>
                </c:pt>
                <c:pt idx="101">
                  <c:v>-53.61323633805241</c:v>
                </c:pt>
                <c:pt idx="102">
                  <c:v>-54.4398405441198</c:v>
                </c:pt>
                <c:pt idx="103">
                  <c:v>-55.265785798552</c:v>
                </c:pt>
                <c:pt idx="104">
                  <c:v>-56.09097736911017</c:v>
                </c:pt>
                <c:pt idx="105">
                  <c:v>-56.9153235096019</c:v>
                </c:pt>
                <c:pt idx="106">
                  <c:v>-57.738735391382</c:v>
                </c:pt>
                <c:pt idx="107">
                  <c:v>-58.56112703578678</c:v>
                </c:pt>
                <c:pt idx="108">
                  <c:v>-59.3824152475092</c:v>
                </c:pt>
                <c:pt idx="109">
                  <c:v>-60.20251954894852</c:v>
                </c:pt>
                <c:pt idx="110">
                  <c:v>-61.0213621155444</c:v>
                </c:pt>
                <c:pt idx="111">
                  <c:v>-61.83886771211915</c:v>
                </c:pt>
                <c:pt idx="112">
                  <c:v>-62.65496363024199</c:v>
                </c:pt>
                <c:pt idx="113">
                  <c:v>-63.4695796266186</c:v>
                </c:pt>
                <c:pt idx="114">
                  <c:v>-64.28264786251555</c:v>
                </c:pt>
                <c:pt idx="115">
                  <c:v>-65.09410284424912</c:v>
                </c:pt>
                <c:pt idx="116">
                  <c:v>-65.90388136470145</c:v>
                </c:pt>
                <c:pt idx="117">
                  <c:v>-66.7119224459121</c:v>
                </c:pt>
                <c:pt idx="118">
                  <c:v>-67.51816728271106</c:v>
                </c:pt>
                <c:pt idx="119">
                  <c:v>-68.32255918741411</c:v>
                </c:pt>
              </c:numCache>
            </c:numRef>
          </c:yVal>
          <c:smooth val="1"/>
          <c:extLst xmlns:c16r2="http://schemas.microsoft.com/office/drawing/2015/06/chart">
            <c:ext xmlns:c16="http://schemas.microsoft.com/office/drawing/2014/chart" uri="{C3380CC4-5D6E-409C-BE32-E72D297353CC}">
              <c16:uniqueId val="{00000005-D534-4642-B22B-DA67F0586C94}"/>
            </c:ext>
          </c:extLst>
        </c:ser>
        <c:ser>
          <c:idx val="5"/>
          <c:order val="6"/>
          <c:tx>
            <c:strRef>
              <c:f>'SA-AcutePain-G'!$G$123</c:f>
              <c:strCache>
                <c:ptCount val="1"/>
                <c:pt idx="0">
                  <c:v>Total Deaths for 1x parameter level</c:v>
                </c:pt>
              </c:strCache>
            </c:strRef>
          </c:tx>
          <c:spPr>
            <a:ln w="76200">
              <a:solidFill>
                <a:schemeClr val="tx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G$3:$G$122</c:f>
              <c:numCache>
                <c:formatCode>General</c:formatCode>
                <c:ptCount val="120"/>
                <c:pt idx="0">
                  <c:v>0.0</c:v>
                </c:pt>
                <c:pt idx="1">
                  <c:v>0.0</c:v>
                </c:pt>
                <c:pt idx="2">
                  <c:v>-1.323444055498203</c:v>
                </c:pt>
                <c:pt idx="3">
                  <c:v>-2.819355545318694</c:v>
                </c:pt>
                <c:pt idx="4">
                  <c:v>-4.388939552997177</c:v>
                </c:pt>
                <c:pt idx="5">
                  <c:v>-5.97227316326735</c:v>
                </c:pt>
                <c:pt idx="6">
                  <c:v>-7.591685902465445</c:v>
                </c:pt>
                <c:pt idx="7">
                  <c:v>-9.238451236915468</c:v>
                </c:pt>
                <c:pt idx="8">
                  <c:v>-10.9058961035847</c:v>
                </c:pt>
                <c:pt idx="9">
                  <c:v>-12.58891845210733</c:v>
                </c:pt>
                <c:pt idx="10">
                  <c:v>-14.28361678647775</c:v>
                </c:pt>
                <c:pt idx="11">
                  <c:v>-15.98700589648938</c:v>
                </c:pt>
                <c:pt idx="12">
                  <c:v>-17.69679891365235</c:v>
                </c:pt>
                <c:pt idx="13">
                  <c:v>-14.81400354509815</c:v>
                </c:pt>
                <c:pt idx="14">
                  <c:v>-15.62104574131372</c:v>
                </c:pt>
                <c:pt idx="15">
                  <c:v>-16.46528771947824</c:v>
                </c:pt>
                <c:pt idx="16">
                  <c:v>-17.33949229045988</c:v>
                </c:pt>
                <c:pt idx="17">
                  <c:v>-18.2380652102885</c:v>
                </c:pt>
                <c:pt idx="18">
                  <c:v>-19.15674725623926</c:v>
                </c:pt>
                <c:pt idx="19">
                  <c:v>-20.09241222303895</c:v>
                </c:pt>
                <c:pt idx="20">
                  <c:v>-21.04274401813008</c:v>
                </c:pt>
                <c:pt idx="21">
                  <c:v>-22.00603578807763</c:v>
                </c:pt>
                <c:pt idx="22">
                  <c:v>-22.98103660087142</c:v>
                </c:pt>
                <c:pt idx="23">
                  <c:v>-23.96683455648144</c:v>
                </c:pt>
                <c:pt idx="24">
                  <c:v>-24.96276786636878</c:v>
                </c:pt>
                <c:pt idx="25">
                  <c:v>-25.96835738755412</c:v>
                </c:pt>
                <c:pt idx="26">
                  <c:v>-26.97545207734168</c:v>
                </c:pt>
                <c:pt idx="27">
                  <c:v>-27.99028298827448</c:v>
                </c:pt>
                <c:pt idx="28">
                  <c:v>-29.0127786139186</c:v>
                </c:pt>
                <c:pt idx="29">
                  <c:v>-30.04287950148237</c:v>
                </c:pt>
                <c:pt idx="30">
                  <c:v>-31.08054196220722</c:v>
                </c:pt>
                <c:pt idx="31">
                  <c:v>-32.12572886417643</c:v>
                </c:pt>
                <c:pt idx="32">
                  <c:v>-33.17840322424652</c:v>
                </c:pt>
                <c:pt idx="33">
                  <c:v>-34.2385236606613</c:v>
                </c:pt>
                <c:pt idx="34">
                  <c:v>-35.30604132190884</c:v>
                </c:pt>
                <c:pt idx="35">
                  <c:v>-36.3808979167089</c:v>
                </c:pt>
                <c:pt idx="36">
                  <c:v>-37.46302455930676</c:v>
                </c:pt>
                <c:pt idx="37">
                  <c:v>-38.55234121307458</c:v>
                </c:pt>
                <c:pt idx="38">
                  <c:v>-39.64875656804997</c:v>
                </c:pt>
                <c:pt idx="39">
                  <c:v>-40.75215488819772</c:v>
                </c:pt>
                <c:pt idx="40">
                  <c:v>-41.86242123578954</c:v>
                </c:pt>
                <c:pt idx="41">
                  <c:v>-42.97943083318042</c:v>
                </c:pt>
                <c:pt idx="42">
                  <c:v>-44.10304961760284</c:v>
                </c:pt>
                <c:pt idx="43">
                  <c:v>-45.23313491609347</c:v>
                </c:pt>
                <c:pt idx="44">
                  <c:v>-46.3695361530818</c:v>
                </c:pt>
                <c:pt idx="45">
                  <c:v>-47.51209556901382</c:v>
                </c:pt>
                <c:pt idx="46">
                  <c:v>-48.66064893420421</c:v>
                </c:pt>
                <c:pt idx="47">
                  <c:v>-49.8150262468812</c:v>
                </c:pt>
                <c:pt idx="48">
                  <c:v>-50.97505240786337</c:v>
                </c:pt>
                <c:pt idx="49">
                  <c:v>-52.14054786685664</c:v>
                </c:pt>
                <c:pt idx="50">
                  <c:v>-53.31132923729599</c:v>
                </c:pt>
                <c:pt idx="51">
                  <c:v>-54.48720987800975</c:v>
                </c:pt>
                <c:pt idx="52">
                  <c:v>-55.66800041811066</c:v>
                </c:pt>
                <c:pt idx="53">
                  <c:v>-56.85350929143419</c:v>
                </c:pt>
                <c:pt idx="54">
                  <c:v>-58.0435432179646</c:v>
                </c:pt>
                <c:pt idx="55">
                  <c:v>-59.23790765273039</c:v>
                </c:pt>
                <c:pt idx="56">
                  <c:v>-60.43640720348785</c:v>
                </c:pt>
                <c:pt idx="57">
                  <c:v>-61.63884601851846</c:v>
                </c:pt>
                <c:pt idx="58">
                  <c:v>-62.84502814594093</c:v>
                </c:pt>
                <c:pt idx="59">
                  <c:v>-64.05475786596155</c:v>
                </c:pt>
                <c:pt idx="60">
                  <c:v>-65.26783999751606</c:v>
                </c:pt>
                <c:pt idx="61">
                  <c:v>-66.48408018071487</c:v>
                </c:pt>
                <c:pt idx="62">
                  <c:v>-67.70328513646787</c:v>
                </c:pt>
                <c:pt idx="63">
                  <c:v>-68.92526290463624</c:v>
                </c:pt>
                <c:pt idx="64">
                  <c:v>-70.1498230619715</c:v>
                </c:pt>
                <c:pt idx="65">
                  <c:v>-71.37677692105125</c:v>
                </c:pt>
                <c:pt idx="66">
                  <c:v>-72.6059377114352</c:v>
                </c:pt>
                <c:pt idx="67">
                  <c:v>-73.8371207441181</c:v>
                </c:pt>
                <c:pt idx="68">
                  <c:v>-75.0701435603125</c:v>
                </c:pt>
                <c:pt idx="69">
                  <c:v>-76.30482606559194</c:v>
                </c:pt>
                <c:pt idx="70">
                  <c:v>-77.5409906502787</c:v>
                </c:pt>
                <c:pt idx="71">
                  <c:v>-78.77846229699387</c:v>
                </c:pt>
                <c:pt idx="72">
                  <c:v>-80.0170686762003</c:v>
                </c:pt>
                <c:pt idx="73">
                  <c:v>-81.25664023050048</c:v>
                </c:pt>
                <c:pt idx="74">
                  <c:v>-82.4970102484676</c:v>
                </c:pt>
                <c:pt idx="75">
                  <c:v>-83.73801492867464</c:v>
                </c:pt>
                <c:pt idx="76">
                  <c:v>-84.97949343459504</c:v>
                </c:pt>
                <c:pt idx="77">
                  <c:v>-86.22128794099702</c:v>
                </c:pt>
                <c:pt idx="78">
                  <c:v>-87.4632436723965</c:v>
                </c:pt>
                <c:pt idx="79">
                  <c:v>-88.70520893414431</c:v>
                </c:pt>
                <c:pt idx="80">
                  <c:v>-89.94703513664385</c:v>
                </c:pt>
                <c:pt idx="81">
                  <c:v>-91.18857681319632</c:v>
                </c:pt>
                <c:pt idx="82">
                  <c:v>-92.4296916319292</c:v>
                </c:pt>
                <c:pt idx="83">
                  <c:v>-93.67024040223122</c:v>
                </c:pt>
                <c:pt idx="84">
                  <c:v>-94.91008707613125</c:v>
                </c:pt>
                <c:pt idx="85">
                  <c:v>-96.14909874495345</c:v>
                </c:pt>
                <c:pt idx="86">
                  <c:v>-97.38714563165098</c:v>
                </c:pt>
                <c:pt idx="87">
                  <c:v>-98.6241010791401</c:v>
                </c:pt>
                <c:pt idx="88">
                  <c:v>-99.85984153494825</c:v>
                </c:pt>
                <c:pt idx="89">
                  <c:v>-101.0942465324848</c:v>
                </c:pt>
                <c:pt idx="90">
                  <c:v>-102.327198669205</c:v>
                </c:pt>
                <c:pt idx="91">
                  <c:v>-103.5585835819441</c:v>
                </c:pt>
                <c:pt idx="92">
                  <c:v>-104.7882899196616</c:v>
                </c:pt>
                <c:pt idx="93">
                  <c:v>-106.0162093138235</c:v>
                </c:pt>
                <c:pt idx="94">
                  <c:v>-107.2422363466517</c:v>
                </c:pt>
                <c:pt idx="95">
                  <c:v>-108.4662685174431</c:v>
                </c:pt>
                <c:pt idx="96">
                  <c:v>-109.6882062071449</c:v>
                </c:pt>
                <c:pt idx="97">
                  <c:v>-110.9079526413707</c:v>
                </c:pt>
                <c:pt idx="98">
                  <c:v>-112.125413852026</c:v>
                </c:pt>
                <c:pt idx="99">
                  <c:v>-113.3404986377022</c:v>
                </c:pt>
                <c:pt idx="100">
                  <c:v>-114.5531185229821</c:v>
                </c:pt>
                <c:pt idx="101">
                  <c:v>-115.7631877168039</c:v>
                </c:pt>
                <c:pt idx="102">
                  <c:v>-116.9706230700014</c:v>
                </c:pt>
                <c:pt idx="103">
                  <c:v>-118.1753440321529</c:v>
                </c:pt>
                <c:pt idx="104">
                  <c:v>-119.3772726078412</c:v>
                </c:pt>
                <c:pt idx="105">
                  <c:v>-120.5763333124412</c:v>
                </c:pt>
                <c:pt idx="106">
                  <c:v>-121.7724531275176</c:v>
                </c:pt>
                <c:pt idx="107">
                  <c:v>-122.9655614559386</c:v>
                </c:pt>
                <c:pt idx="108">
                  <c:v>-124.1555900767838</c:v>
                </c:pt>
                <c:pt idx="109">
                  <c:v>-125.3424731001189</c:v>
                </c:pt>
                <c:pt idx="110">
                  <c:v>-126.5261469217237</c:v>
                </c:pt>
                <c:pt idx="111">
                  <c:v>-127.70655017783</c:v>
                </c:pt>
                <c:pt idx="112">
                  <c:v>-128.8836236999344</c:v>
                </c:pt>
                <c:pt idx="113">
                  <c:v>-130.0573104697465</c:v>
                </c:pt>
                <c:pt idx="114">
                  <c:v>-131.2275555743232</c:v>
                </c:pt>
                <c:pt idx="115">
                  <c:v>-132.3943061614372</c:v>
                </c:pt>
                <c:pt idx="116">
                  <c:v>-133.5575113952314</c:v>
                </c:pt>
                <c:pt idx="117">
                  <c:v>-134.717122412185</c:v>
                </c:pt>
                <c:pt idx="118">
                  <c:v>-135.8730922774524</c:v>
                </c:pt>
                <c:pt idx="119">
                  <c:v>-137.0253759415847</c:v>
                </c:pt>
              </c:numCache>
            </c:numRef>
          </c:yVal>
          <c:smooth val="1"/>
          <c:extLst xmlns:c16r2="http://schemas.microsoft.com/office/drawing/2015/06/chart">
            <c:ext xmlns:c16="http://schemas.microsoft.com/office/drawing/2014/chart" uri="{C3380CC4-5D6E-409C-BE32-E72D297353CC}">
              <c16:uniqueId val="{00000006-D534-4642-B22B-DA67F0586C94}"/>
            </c:ext>
          </c:extLst>
        </c:ser>
        <c:ser>
          <c:idx val="2"/>
          <c:order val="7"/>
          <c:tx>
            <c:strRef>
              <c:f>'SA-AcutePain-G'!$P$123</c:f>
              <c:strCache>
                <c:ptCount val="1"/>
                <c:pt idx="0">
                  <c:v>Total Deaths for 0.75x parameter level</c:v>
                </c:pt>
              </c:strCache>
            </c:strRef>
          </c:tx>
          <c:spPr>
            <a:ln w="28575">
              <a:solidFill>
                <a:schemeClr val="tx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P$3:$P$122</c:f>
              <c:numCache>
                <c:formatCode>General</c:formatCode>
                <c:ptCount val="120"/>
                <c:pt idx="0">
                  <c:v>0.0</c:v>
                </c:pt>
                <c:pt idx="1">
                  <c:v>0.0</c:v>
                </c:pt>
                <c:pt idx="2">
                  <c:v>-1.127377820827042</c:v>
                </c:pt>
                <c:pt idx="3">
                  <c:v>-2.365472512891165</c:v>
                </c:pt>
                <c:pt idx="4">
                  <c:v>-3.656710442165468</c:v>
                </c:pt>
                <c:pt idx="5">
                  <c:v>-4.974430328143081</c:v>
                </c:pt>
                <c:pt idx="6">
                  <c:v>-6.321581481938209</c:v>
                </c:pt>
                <c:pt idx="7">
                  <c:v>-7.690099309610969</c:v>
                </c:pt>
                <c:pt idx="8">
                  <c:v>-9.073832795794032</c:v>
                </c:pt>
                <c:pt idx="9">
                  <c:v>-10.46809765857961</c:v>
                </c:pt>
                <c:pt idx="10">
                  <c:v>-11.86933267024783</c:v>
                </c:pt>
                <c:pt idx="11">
                  <c:v>-13.27483543555636</c:v>
                </c:pt>
                <c:pt idx="12">
                  <c:v>-14.6825594033237</c:v>
                </c:pt>
                <c:pt idx="13">
                  <c:v>-14.27220203123266</c:v>
                </c:pt>
                <c:pt idx="14">
                  <c:v>-15.52996336851843</c:v>
                </c:pt>
                <c:pt idx="15">
                  <c:v>-16.80575690031922</c:v>
                </c:pt>
                <c:pt idx="16">
                  <c:v>-18.09324095916081</c:v>
                </c:pt>
                <c:pt idx="17">
                  <c:v>-19.38768643359085</c:v>
                </c:pt>
                <c:pt idx="18">
                  <c:v>-20.68564224030103</c:v>
                </c:pt>
                <c:pt idx="19">
                  <c:v>-21.98465610303179</c:v>
                </c:pt>
                <c:pt idx="20">
                  <c:v>-23.28300736190677</c:v>
                </c:pt>
                <c:pt idx="21">
                  <c:v>-24.57952008684456</c:v>
                </c:pt>
                <c:pt idx="22">
                  <c:v>-25.87342128154965</c:v>
                </c:pt>
                <c:pt idx="23">
                  <c:v>-27.1642334648383</c:v>
                </c:pt>
                <c:pt idx="24">
                  <c:v>-28.451693520247</c:v>
                </c:pt>
                <c:pt idx="25">
                  <c:v>-29.7356915921137</c:v>
                </c:pt>
                <c:pt idx="26">
                  <c:v>-31.01342132821492</c:v>
                </c:pt>
                <c:pt idx="27">
                  <c:v>-32.28758691839143</c:v>
                </c:pt>
                <c:pt idx="28">
                  <c:v>-33.55836043215854</c:v>
                </c:pt>
                <c:pt idx="29">
                  <c:v>-34.82591431323331</c:v>
                </c:pt>
                <c:pt idx="30">
                  <c:v>-36.09042922469055</c:v>
                </c:pt>
                <c:pt idx="31">
                  <c:v>-37.35208627721414</c:v>
                </c:pt>
                <c:pt idx="32">
                  <c:v>-38.61106160242694</c:v>
                </c:pt>
                <c:pt idx="33">
                  <c:v>-39.86752264250812</c:v>
                </c:pt>
                <c:pt idx="34">
                  <c:v>-41.12162573693773</c:v>
                </c:pt>
                <c:pt idx="35">
                  <c:v>-42.37351466356817</c:v>
                </c:pt>
                <c:pt idx="36">
                  <c:v>-43.62331987520215</c:v>
                </c:pt>
                <c:pt idx="37">
                  <c:v>-44.87115823711915</c:v>
                </c:pt>
                <c:pt idx="38">
                  <c:v>-46.1171331198581</c:v>
                </c:pt>
                <c:pt idx="39">
                  <c:v>-47.3613303775132</c:v>
                </c:pt>
                <c:pt idx="40">
                  <c:v>-48.60382740781904</c:v>
                </c:pt>
                <c:pt idx="41">
                  <c:v>-49.84468968714576</c:v>
                </c:pt>
                <c:pt idx="42">
                  <c:v>-51.08397136870144</c:v>
                </c:pt>
                <c:pt idx="43">
                  <c:v>-52.32171597649467</c:v>
                </c:pt>
                <c:pt idx="44">
                  <c:v>-53.5579571123242</c:v>
                </c:pt>
                <c:pt idx="45">
                  <c:v>-54.79271915872106</c:v>
                </c:pt>
                <c:pt idx="46">
                  <c:v>-56.02601796623662</c:v>
                </c:pt>
                <c:pt idx="47">
                  <c:v>-57.25786151735329</c:v>
                </c:pt>
                <c:pt idx="48">
                  <c:v>-58.48825056209613</c:v>
                </c:pt>
                <c:pt idx="49">
                  <c:v>-59.71717922243602</c:v>
                </c:pt>
                <c:pt idx="50">
                  <c:v>-60.94463556409139</c:v>
                </c:pt>
                <c:pt idx="51">
                  <c:v>-62.1706021353209</c:v>
                </c:pt>
                <c:pt idx="52">
                  <c:v>-63.39505646622106</c:v>
                </c:pt>
                <c:pt idx="53">
                  <c:v>-64.61797154975015</c:v>
                </c:pt>
                <c:pt idx="54">
                  <c:v>-65.83931628556647</c:v>
                </c:pt>
                <c:pt idx="55">
                  <c:v>-67.05905589437111</c:v>
                </c:pt>
                <c:pt idx="56">
                  <c:v>-68.27715230433988</c:v>
                </c:pt>
                <c:pt idx="57">
                  <c:v>-69.49356451116686</c:v>
                </c:pt>
                <c:pt idx="58">
                  <c:v>-70.70824891321827</c:v>
                </c:pt>
                <c:pt idx="59">
                  <c:v>-71.9211596232782</c:v>
                </c:pt>
                <c:pt idx="60">
                  <c:v>-73.13224875831155</c:v>
                </c:pt>
                <c:pt idx="61">
                  <c:v>-74.34146670860914</c:v>
                </c:pt>
                <c:pt idx="62">
                  <c:v>-75.54876238761615</c:v>
                </c:pt>
                <c:pt idx="63">
                  <c:v>-76.75408346366752</c:v>
                </c:pt>
                <c:pt idx="64">
                  <c:v>-77.95737657479278</c:v>
                </c:pt>
                <c:pt idx="65">
                  <c:v>-79.15858752766142</c:v>
                </c:pt>
                <c:pt idx="66">
                  <c:v>-80.3576614817077</c:v>
                </c:pt>
                <c:pt idx="67">
                  <c:v>-81.55454311936995</c:v>
                </c:pt>
                <c:pt idx="68">
                  <c:v>-82.74917680336915</c:v>
                </c:pt>
                <c:pt idx="69">
                  <c:v>-83.9415067218138</c:v>
                </c:pt>
                <c:pt idx="70">
                  <c:v>-85.13147702194695</c:v>
                </c:pt>
                <c:pt idx="71">
                  <c:v>-86.31903193325574</c:v>
                </c:pt>
                <c:pt idx="72">
                  <c:v>-87.5041158806184</c:v>
                </c:pt>
                <c:pt idx="73">
                  <c:v>-88.68667358813923</c:v>
                </c:pt>
                <c:pt idx="74">
                  <c:v>-89.86665017426601</c:v>
                </c:pt>
                <c:pt idx="75">
                  <c:v>-91.04399123874563</c:v>
                </c:pt>
                <c:pt idx="76">
                  <c:v>-92.21864294195593</c:v>
                </c:pt>
                <c:pt idx="77">
                  <c:v>-93.39055207708896</c:v>
                </c:pt>
                <c:pt idx="78">
                  <c:v>-94.55966613566355</c:v>
                </c:pt>
                <c:pt idx="79">
                  <c:v>-95.72593336678835</c:v>
                </c:pt>
                <c:pt idx="80">
                  <c:v>-96.88930283059261</c:v>
                </c:pt>
                <c:pt idx="81">
                  <c:v>-98.0497244462035</c:v>
                </c:pt>
                <c:pt idx="82">
                  <c:v>-99.20714903461006</c:v>
                </c:pt>
                <c:pt idx="83">
                  <c:v>-100.3615283567971</c:v>
                </c:pt>
                <c:pt idx="84">
                  <c:v>-101.5128151474092</c:v>
                </c:pt>
                <c:pt idx="85">
                  <c:v>-102.6609631442833</c:v>
                </c:pt>
                <c:pt idx="86">
                  <c:v>-103.8059271141145</c:v>
                </c:pt>
                <c:pt idx="87">
                  <c:v>-104.947662874518</c:v>
                </c:pt>
                <c:pt idx="88">
                  <c:v>-106.0861273127356</c:v>
                </c:pt>
                <c:pt idx="89">
                  <c:v>-107.2212784012238</c:v>
                </c:pt>
                <c:pt idx="90">
                  <c:v>-108.3530752103383</c:v>
                </c:pt>
                <c:pt idx="91">
                  <c:v>-109.4814779183182</c:v>
                </c:pt>
                <c:pt idx="92">
                  <c:v>-110.6064478187694</c:v>
                </c:pt>
                <c:pt idx="93">
                  <c:v>-111.7279473258243</c:v>
                </c:pt>
                <c:pt idx="94">
                  <c:v>-112.8459399771527</c:v>
                </c:pt>
                <c:pt idx="95">
                  <c:v>-113.9603904349829</c:v>
                </c:pt>
                <c:pt idx="96">
                  <c:v>-115.0712644852814</c:v>
                </c:pt>
                <c:pt idx="97">
                  <c:v>-116.1785290352378</c:v>
                </c:pt>
                <c:pt idx="98">
                  <c:v>-117.2821521091887</c:v>
                </c:pt>
                <c:pt idx="99">
                  <c:v>-118.3821028431009</c:v>
                </c:pt>
                <c:pt idx="100">
                  <c:v>-119.4783514777338</c:v>
                </c:pt>
                <c:pt idx="101">
                  <c:v>-120.5708693506006</c:v>
                </c:pt>
                <c:pt idx="102">
                  <c:v>-121.6596288868104</c:v>
                </c:pt>
                <c:pt idx="103">
                  <c:v>-122.744603588918</c:v>
                </c:pt>
                <c:pt idx="104">
                  <c:v>-123.8257680258428</c:v>
                </c:pt>
                <c:pt idx="105">
                  <c:v>-124.9030978209693</c:v>
                </c:pt>
                <c:pt idx="106">
                  <c:v>-125.9765696394871</c:v>
                </c:pt>
                <c:pt idx="107">
                  <c:v>-127.0461611750618</c:v>
                </c:pt>
                <c:pt idx="108">
                  <c:v>-128.1118511358996</c:v>
                </c:pt>
                <c:pt idx="109">
                  <c:v>-129.173619230272</c:v>
                </c:pt>
                <c:pt idx="110">
                  <c:v>-130.2314461515642</c:v>
                </c:pt>
                <c:pt idx="111">
                  <c:v>-131.2853135629056</c:v>
                </c:pt>
                <c:pt idx="112">
                  <c:v>-132.33520408143</c:v>
                </c:pt>
                <c:pt idx="113">
                  <c:v>-133.3811012622274</c:v>
                </c:pt>
                <c:pt idx="114">
                  <c:v>-134.4229895820217</c:v>
                </c:pt>
                <c:pt idx="115">
                  <c:v>-135.4608544226266</c:v>
                </c:pt>
                <c:pt idx="116">
                  <c:v>-136.4946820542179</c:v>
                </c:pt>
                <c:pt idx="117">
                  <c:v>-137.5244596184584</c:v>
                </c:pt>
                <c:pt idx="118">
                  <c:v>-138.5501751115134</c:v>
                </c:pt>
                <c:pt idx="119">
                  <c:v>-139.5718173669903</c:v>
                </c:pt>
              </c:numCache>
            </c:numRef>
          </c:yVal>
          <c:smooth val="1"/>
          <c:extLst xmlns:c16r2="http://schemas.microsoft.com/office/drawing/2015/06/chart">
            <c:ext xmlns:c16="http://schemas.microsoft.com/office/drawing/2014/chart" uri="{C3380CC4-5D6E-409C-BE32-E72D297353CC}">
              <c16:uniqueId val="{00000007-D534-4642-B22B-DA67F0586C94}"/>
            </c:ext>
          </c:extLst>
        </c:ser>
        <c:ser>
          <c:idx val="9"/>
          <c:order val="8"/>
          <c:tx>
            <c:strRef>
              <c:f>'SA-AcutePain-G'!$Y$123</c:f>
              <c:strCache>
                <c:ptCount val="1"/>
                <c:pt idx="0">
                  <c:v>Total Deaths for 0.5x parameter level</c:v>
                </c:pt>
              </c:strCache>
            </c:strRef>
          </c:tx>
          <c:spPr>
            <a:ln w="6350">
              <a:solidFill>
                <a:schemeClr val="tx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Y$3:$Y$122</c:f>
              <c:numCache>
                <c:formatCode>General</c:formatCode>
                <c:ptCount val="120"/>
                <c:pt idx="0">
                  <c:v>0.0</c:v>
                </c:pt>
                <c:pt idx="1">
                  <c:v>0.0</c:v>
                </c:pt>
                <c:pt idx="2">
                  <c:v>-0.931311217799657</c:v>
                </c:pt>
                <c:pt idx="3">
                  <c:v>-1.911586066243626</c:v>
                </c:pt>
                <c:pt idx="4">
                  <c:v>-2.92446909844607</c:v>
                </c:pt>
                <c:pt idx="5">
                  <c:v>-3.97655724636561</c:v>
                </c:pt>
                <c:pt idx="6">
                  <c:v>-5.051417309244334</c:v>
                </c:pt>
                <c:pt idx="7">
                  <c:v>-6.141644852214495</c:v>
                </c:pt>
                <c:pt idx="8">
                  <c:v>-7.24160942473991</c:v>
                </c:pt>
                <c:pt idx="9">
                  <c:v>-8.347043287678662</c:v>
                </c:pt>
                <c:pt idx="10">
                  <c:v>-9.454724461113148</c:v>
                </c:pt>
                <c:pt idx="11">
                  <c:v>-10.56223250776994</c:v>
                </c:pt>
                <c:pt idx="12">
                  <c:v>-11.66776046697946</c:v>
                </c:pt>
                <c:pt idx="13">
                  <c:v>-13.72969492393049</c:v>
                </c:pt>
                <c:pt idx="14">
                  <c:v>-15.43803421617608</c:v>
                </c:pt>
                <c:pt idx="15">
                  <c:v>-17.14531926727518</c:v>
                </c:pt>
                <c:pt idx="16">
                  <c:v>-18.84611291852402</c:v>
                </c:pt>
                <c:pt idx="17">
                  <c:v>-20.53655169348685</c:v>
                </c:pt>
                <c:pt idx="18">
                  <c:v>-22.21398374563855</c:v>
                </c:pt>
                <c:pt idx="19">
                  <c:v>-23.87662806436355</c:v>
                </c:pt>
                <c:pt idx="20">
                  <c:v>-25.52335630656285</c:v>
                </c:pt>
                <c:pt idx="21">
                  <c:v>-27.15352025804131</c:v>
                </c:pt>
                <c:pt idx="22">
                  <c:v>-28.76682163561054</c:v>
                </c:pt>
                <c:pt idx="23">
                  <c:v>-30.36321419167243</c:v>
                </c:pt>
                <c:pt idx="24">
                  <c:v>-31.94283036944062</c:v>
                </c:pt>
                <c:pt idx="25">
                  <c:v>-33.50592658409612</c:v>
                </c:pt>
                <c:pt idx="26">
                  <c:v>-35.05422846780889</c:v>
                </c:pt>
                <c:pt idx="27">
                  <c:v>-36.58759307893988</c:v>
                </c:pt>
                <c:pt idx="28">
                  <c:v>-38.10642263212057</c:v>
                </c:pt>
                <c:pt idx="29">
                  <c:v>-39.6111336040815</c:v>
                </c:pt>
                <c:pt idx="30">
                  <c:v>-41.10214207010712</c:v>
                </c:pt>
                <c:pt idx="31">
                  <c:v>-42.57985734753674</c:v>
                </c:pt>
                <c:pt idx="32">
                  <c:v>-44.04467767493004</c:v>
                </c:pt>
                <c:pt idx="33">
                  <c:v>-45.4969874294008</c:v>
                </c:pt>
                <c:pt idx="34">
                  <c:v>-46.93715545300197</c:v>
                </c:pt>
                <c:pt idx="35">
                  <c:v>-48.3655341781368</c:v>
                </c:pt>
                <c:pt idx="36">
                  <c:v>-49.7824593211954</c:v>
                </c:pt>
                <c:pt idx="37">
                  <c:v>-51.188249973202</c:v>
                </c:pt>
                <c:pt idx="38">
                  <c:v>-52.58320896119334</c:v>
                </c:pt>
                <c:pt idx="39">
                  <c:v>-53.96762541530599</c:v>
                </c:pt>
                <c:pt idx="40">
                  <c:v>-55.34177255744579</c:v>
                </c:pt>
                <c:pt idx="41">
                  <c:v>-56.7059091755066</c:v>
                </c:pt>
                <c:pt idx="42">
                  <c:v>-58.06028037224299</c:v>
                </c:pt>
                <c:pt idx="43">
                  <c:v>-59.40511830586947</c:v>
                </c:pt>
                <c:pt idx="44">
                  <c:v>-60.7406429209037</c:v>
                </c:pt>
                <c:pt idx="45">
                  <c:v>-62.06706265784914</c:v>
                </c:pt>
                <c:pt idx="46">
                  <c:v>-63.38457513448416</c:v>
                </c:pt>
                <c:pt idx="47">
                  <c:v>-64.69336779448538</c:v>
                </c:pt>
                <c:pt idx="48">
                  <c:v>-65.99361852129086</c:v>
                </c:pt>
                <c:pt idx="49">
                  <c:v>-67.28549621653003</c:v>
                </c:pt>
                <c:pt idx="50">
                  <c:v>-68.56916134344314</c:v>
                </c:pt>
                <c:pt idx="51">
                  <c:v>-69.84476643626958</c:v>
                </c:pt>
                <c:pt idx="52">
                  <c:v>-71.11245658013804</c:v>
                </c:pt>
                <c:pt idx="53">
                  <c:v>-72.37236985578063</c:v>
                </c:pt>
                <c:pt idx="54">
                  <c:v>-73.62463775639874</c:v>
                </c:pt>
                <c:pt idx="55">
                  <c:v>-74.86938557736808</c:v>
                </c:pt>
                <c:pt idx="56">
                  <c:v>-76.10673278059306</c:v>
                </c:pt>
                <c:pt idx="57">
                  <c:v>-77.33679333528093</c:v>
                </c:pt>
                <c:pt idx="58">
                  <c:v>-78.55967603675396</c:v>
                </c:pt>
                <c:pt idx="59">
                  <c:v>-79.77548480494075</c:v>
                </c:pt>
                <c:pt idx="60">
                  <c:v>-80.98431896394312</c:v>
                </c:pt>
                <c:pt idx="61">
                  <c:v>-82.18627350408201</c:v>
                </c:pt>
                <c:pt idx="62">
                  <c:v>-83.38143932765082</c:v>
                </c:pt>
                <c:pt idx="63">
                  <c:v>-84.5699034795488</c:v>
                </c:pt>
                <c:pt idx="64">
                  <c:v>-85.75174936383223</c:v>
                </c:pt>
                <c:pt idx="65">
                  <c:v>-86.9270569472076</c:v>
                </c:pt>
                <c:pt idx="66">
                  <c:v>-88.09590295031202</c:v>
                </c:pt>
                <c:pt idx="67">
                  <c:v>-89.25836102764382</c:v>
                </c:pt>
                <c:pt idx="68">
                  <c:v>-90.41450193688838</c:v>
                </c:pt>
                <c:pt idx="69">
                  <c:v>-91.56439369833192</c:v>
                </c:pt>
                <c:pt idx="70">
                  <c:v>-92.70810174503246</c:v>
                </c:pt>
                <c:pt idx="71">
                  <c:v>-93.8456890643091</c:v>
                </c:pt>
                <c:pt idx="72">
                  <c:v>-94.97721633113133</c:v>
                </c:pt>
                <c:pt idx="73">
                  <c:v>-96.10274203388812</c:v>
                </c:pt>
                <c:pt idx="74">
                  <c:v>-97.22232259303594</c:v>
                </c:pt>
                <c:pt idx="75">
                  <c:v>-98.33601247302565</c:v>
                </c:pt>
                <c:pt idx="76">
                  <c:v>-99.44386428795496</c:v>
                </c:pt>
                <c:pt idx="77">
                  <c:v>-100.5459289012927</c:v>
                </c:pt>
                <c:pt idx="78">
                  <c:v>-101.6422555200385</c:v>
                </c:pt>
                <c:pt idx="79">
                  <c:v>-102.7328917836391</c:v>
                </c:pt>
                <c:pt idx="80">
                  <c:v>-103.8178838479762</c:v>
                </c:pt>
                <c:pt idx="81">
                  <c:v>-104.8972764647014</c:v>
                </c:pt>
                <c:pt idx="82">
                  <c:v>-105.971113056185</c:v>
                </c:pt>
                <c:pt idx="83">
                  <c:v>-107.0394357863442</c:v>
                </c:pt>
                <c:pt idx="84">
                  <c:v>-108.1022856275579</c:v>
                </c:pt>
                <c:pt idx="85">
                  <c:v>-109.159702423912</c:v>
                </c:pt>
                <c:pt idx="86">
                  <c:v>-110.211724950971</c:v>
                </c:pt>
                <c:pt idx="87">
                  <c:v>-111.258390972268</c:v>
                </c:pt>
                <c:pt idx="88">
                  <c:v>-112.2997372926981</c:v>
                </c:pt>
                <c:pt idx="89">
                  <c:v>-113.3357998089847</c:v>
                </c:pt>
                <c:pt idx="90">
                  <c:v>-114.3666135573848</c:v>
                </c:pt>
                <c:pt idx="91">
                  <c:v>-115.3922127587766</c:v>
                </c:pt>
                <c:pt idx="92">
                  <c:v>-116.412630861279</c:v>
                </c:pt>
                <c:pt idx="93">
                  <c:v>-117.4279005805332</c:v>
                </c:pt>
                <c:pt idx="94">
                  <c:v>-118.4380539377795</c:v>
                </c:pt>
                <c:pt idx="95">
                  <c:v>-119.4431222958392</c:v>
                </c:pt>
                <c:pt idx="96">
                  <c:v>-120.4431363931287</c:v>
                </c:pt>
                <c:pt idx="97">
                  <c:v>-121.4381263757966</c:v>
                </c:pt>
                <c:pt idx="98">
                  <c:v>-122.4281218280987</c:v>
                </c:pt>
                <c:pt idx="99">
                  <c:v>-123.4131518010964</c:v>
                </c:pt>
                <c:pt idx="100">
                  <c:v>-124.3932448397712</c:v>
                </c:pt>
                <c:pt idx="101">
                  <c:v>-125.3684290086469</c:v>
                </c:pt>
                <c:pt idx="102">
                  <c:v>-126.3387319159911</c:v>
                </c:pt>
                <c:pt idx="103">
                  <c:v>-127.3041807366704</c:v>
                </c:pt>
                <c:pt idx="104">
                  <c:v>-128.2648022337438</c:v>
                </c:pt>
                <c:pt idx="105">
                  <c:v>-129.2206227788566</c:v>
                </c:pt>
                <c:pt idx="106">
                  <c:v>-130.1716683714803</c:v>
                </c:pt>
                <c:pt idx="107">
                  <c:v>-131.117964657099</c:v>
                </c:pt>
                <c:pt idx="108">
                  <c:v>-132.0595369443614</c:v>
                </c:pt>
                <c:pt idx="109">
                  <c:v>-132.9964102212783</c:v>
                </c:pt>
                <c:pt idx="110">
                  <c:v>-133.9286091705002</c:v>
                </c:pt>
                <c:pt idx="111">
                  <c:v>-134.8561581837345</c:v>
                </c:pt>
                <c:pt idx="112">
                  <c:v>-135.7790813753541</c:v>
                </c:pt>
                <c:pt idx="113">
                  <c:v>-136.6974025952184</c:v>
                </c:pt>
                <c:pt idx="114">
                  <c:v>-137.6111454407711</c:v>
                </c:pt>
                <c:pt idx="115">
                  <c:v>-138.5203332684503</c:v>
                </c:pt>
                <c:pt idx="116">
                  <c:v>-139.4249892044327</c:v>
                </c:pt>
                <c:pt idx="117">
                  <c:v>-140.32513615477</c:v>
                </c:pt>
                <c:pt idx="118">
                  <c:v>-141.220796814929</c:v>
                </c:pt>
                <c:pt idx="119">
                  <c:v>-142.1119936787873</c:v>
                </c:pt>
              </c:numCache>
            </c:numRef>
          </c:yVal>
          <c:smooth val="1"/>
          <c:extLst xmlns:c16r2="http://schemas.microsoft.com/office/drawing/2015/06/chart">
            <c:ext xmlns:c16="http://schemas.microsoft.com/office/drawing/2014/chart" uri="{C3380CC4-5D6E-409C-BE32-E72D297353CC}">
              <c16:uniqueId val="{00000008-D534-4642-B22B-DA67F0586C94}"/>
            </c:ext>
          </c:extLst>
        </c:ser>
        <c:dLbls>
          <c:showLegendKey val="0"/>
          <c:showVal val="0"/>
          <c:showCatName val="0"/>
          <c:showSerName val="0"/>
          <c:showPercent val="0"/>
          <c:showBubbleSize val="0"/>
        </c:dLbls>
        <c:axId val="-1376682640"/>
        <c:axId val="-1376680448"/>
      </c:scatterChart>
      <c:valAx>
        <c:axId val="-137668264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376680448"/>
        <c:crosses val="autoZero"/>
        <c:crossBetween val="midCat"/>
      </c:valAx>
      <c:valAx>
        <c:axId val="-137668044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376682640"/>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F026-424B-92CD-3CF6B9725363}"/>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2492858656959E6</c:v>
                </c:pt>
                <c:pt idx="18" formatCode="_(* #,##0_);_(* \(#,##0\);_(* &quot;-&quot;??_);_(@_)">
                  <c:v>1.47467480204043E6</c:v>
                </c:pt>
                <c:pt idx="19" formatCode="_(* #,##0_);_(* \(#,##0\);_(* &quot;-&quot;??_);_(@_)">
                  <c:v>1.526126546205E6</c:v>
                </c:pt>
                <c:pt idx="20" formatCode="_(* #,##0_);_(* \(#,##0\);_(* &quot;-&quot;??_);_(@_)">
                  <c:v>1.57788288209735E6</c:v>
                </c:pt>
                <c:pt idx="21" formatCode="_(* #,##0_);_(* \(#,##0\);_(* &quot;-&quot;??_);_(@_)">
                  <c:v>1.62872057825746E6</c:v>
                </c:pt>
                <c:pt idx="22" formatCode="_(* #,##0_);_(* \(#,##0\);_(* &quot;-&quot;??_);_(@_)">
                  <c:v>1.67786810120692E6</c:v>
                </c:pt>
                <c:pt idx="23" formatCode="_(* #,##0_);_(* \(#,##0\);_(* &quot;-&quot;??_);_(@_)">
                  <c:v>1.72491501310356E6</c:v>
                </c:pt>
                <c:pt idx="24" formatCode="_(* #,##0_);_(* \(#,##0\);_(* &quot;-&quot;??_);_(@_)">
                  <c:v>1.7696737782756E6</c:v>
                </c:pt>
                <c:pt idx="25" formatCode="_(* #,##0_);_(* \(#,##0\);_(* &quot;-&quot;??_);_(@_)">
                  <c:v>1.81209140958843E6</c:v>
                </c:pt>
                <c:pt idx="26" formatCode="_(* #,##0_);_(* \(#,##0\);_(* &quot;-&quot;??_);_(@_)">
                  <c:v>1.85219459453426E6</c:v>
                </c:pt>
              </c:numCache>
            </c:numRef>
          </c:yVal>
          <c:smooth val="1"/>
          <c:extLst xmlns:c16r2="http://schemas.microsoft.com/office/drawing/2015/06/chart">
            <c:ext xmlns:c16="http://schemas.microsoft.com/office/drawing/2014/chart" uri="{C3380CC4-5D6E-409C-BE32-E72D297353CC}">
              <c16:uniqueId val="{00000001-F026-424B-92CD-3CF6B9725363}"/>
            </c:ext>
          </c:extLst>
        </c:ser>
        <c:dLbls>
          <c:showLegendKey val="0"/>
          <c:showVal val="0"/>
          <c:showCatName val="0"/>
          <c:showSerName val="0"/>
          <c:showPercent val="0"/>
          <c:showBubbleSize val="0"/>
        </c:dLbls>
        <c:axId val="-1117290688"/>
        <c:axId val="-951054496"/>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F026-424B-92CD-3CF6B9725363}"/>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637.3277502897</c:v>
                </c:pt>
                <c:pt idx="18" formatCode="_(* #,##0_);_(* \(#,##0\);_(* &quot;-&quot;??_);_(@_)">
                  <c:v>22401.8529544615</c:v>
                </c:pt>
                <c:pt idx="19" formatCode="_(* #,##0_);_(* \(#,##0\);_(* &quot;-&quot;??_);_(@_)">
                  <c:v>23183.86998102591</c:v>
                </c:pt>
                <c:pt idx="20" formatCode="_(* #,##0_);_(* \(#,##0\);_(* &quot;-&quot;??_);_(@_)">
                  <c:v>23968.96484552243</c:v>
                </c:pt>
                <c:pt idx="21" formatCode="_(* #,##0_);_(* \(#,##0\);_(* &quot;-&quot;??_);_(@_)">
                  <c:v>24739.17609554768</c:v>
                </c:pt>
                <c:pt idx="22" formatCode="_(* #,##0_);_(* \(#,##0\);_(* &quot;-&quot;??_);_(@_)">
                  <c:v>25483.18482579542</c:v>
                </c:pt>
                <c:pt idx="23" formatCode="_(* #,##0_);_(* \(#,##0\);_(* &quot;-&quot;??_);_(@_)">
                  <c:v>26195.03350235428</c:v>
                </c:pt>
                <c:pt idx="24" formatCode="_(* #,##0_);_(* \(#,##0\);_(* &quot;-&quot;??_);_(@_)">
                  <c:v>26872.04458678851</c:v>
                </c:pt>
                <c:pt idx="25" formatCode="_(* #,##0_);_(* \(#,##0\);_(* &quot;-&quot;??_);_(@_)">
                  <c:v>27513.51523984475</c:v>
                </c:pt>
                <c:pt idx="26" formatCode="_(* #,##0_);_(* \(#,##0\);_(* &quot;-&quot;??_);_(@_)">
                  <c:v>28119.9097671307</c:v>
                </c:pt>
              </c:numCache>
            </c:numRef>
          </c:yVal>
          <c:smooth val="1"/>
          <c:extLst xmlns:c16r2="http://schemas.microsoft.com/office/drawing/2015/06/chart">
            <c:ext xmlns:c16="http://schemas.microsoft.com/office/drawing/2014/chart" uri="{C3380CC4-5D6E-409C-BE32-E72D297353CC}">
              <c16:uniqueId val="{00000003-F026-424B-92CD-3CF6B9725363}"/>
            </c:ext>
          </c:extLst>
        </c:ser>
        <c:dLbls>
          <c:showLegendKey val="0"/>
          <c:showVal val="0"/>
          <c:showCatName val="0"/>
          <c:showSerName val="0"/>
          <c:showPercent val="0"/>
          <c:showBubbleSize val="0"/>
        </c:dLbls>
        <c:axId val="-1145746816"/>
        <c:axId val="-1579687728"/>
      </c:scatterChart>
      <c:valAx>
        <c:axId val="-1117290688"/>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951054496"/>
        <c:crosses val="autoZero"/>
        <c:crossBetween val="midCat"/>
      </c:valAx>
      <c:valAx>
        <c:axId val="-951054496"/>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1117290688"/>
        <c:crosses val="autoZero"/>
        <c:crossBetween val="midCat"/>
      </c:valAx>
      <c:valAx>
        <c:axId val="-1579687728"/>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1145746816"/>
        <c:crosses val="max"/>
        <c:crossBetween val="midCat"/>
      </c:valAx>
      <c:valAx>
        <c:axId val="-1145746816"/>
        <c:scaling>
          <c:orientation val="minMax"/>
        </c:scaling>
        <c:delete val="1"/>
        <c:axPos val="b"/>
        <c:numFmt formatCode="General" sourceLinked="1"/>
        <c:majorTickMark val="out"/>
        <c:minorTickMark val="none"/>
        <c:tickLblPos val="nextTo"/>
        <c:crossAx val="-1579687728"/>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15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594594594594595"/>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ersistingPain-G'!$E$123</c:f>
              <c:strCache>
                <c:ptCount val="1"/>
                <c:pt idx="0">
                  <c:v>SOUD Deaths for 1x parameter level</c:v>
                </c:pt>
              </c:strCache>
            </c:strRef>
          </c:tx>
          <c:spPr>
            <a:ln w="76200">
              <a:solidFill>
                <a:schemeClr val="accent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E$3:$E$122</c:f>
              <c:numCache>
                <c:formatCode>General</c:formatCode>
                <c:ptCount val="120"/>
                <c:pt idx="0">
                  <c:v>0.0</c:v>
                </c:pt>
                <c:pt idx="1">
                  <c:v>-0.258492340543125</c:v>
                </c:pt>
                <c:pt idx="2">
                  <c:v>-0.56565497117781</c:v>
                </c:pt>
                <c:pt idx="3">
                  <c:v>-0.907840674664294</c:v>
                </c:pt>
                <c:pt idx="4">
                  <c:v>-1.27442978946458</c:v>
                </c:pt>
                <c:pt idx="5">
                  <c:v>-1.657245284251076</c:v>
                </c:pt>
                <c:pt idx="6">
                  <c:v>-2.050004887820205</c:v>
                </c:pt>
                <c:pt idx="7">
                  <c:v>-2.447895586307572</c:v>
                </c:pt>
                <c:pt idx="8">
                  <c:v>-2.847243445574782</c:v>
                </c:pt>
                <c:pt idx="9">
                  <c:v>-3.245257403825712</c:v>
                </c:pt>
                <c:pt idx="10">
                  <c:v>-3.639830462702593</c:v>
                </c:pt>
                <c:pt idx="11">
                  <c:v>-4.029385418043439</c:v>
                </c:pt>
                <c:pt idx="12">
                  <c:v>-4.412755152471981</c:v>
                </c:pt>
                <c:pt idx="13">
                  <c:v>-5.271740886590942</c:v>
                </c:pt>
                <c:pt idx="14">
                  <c:v>-6.084162557443435</c:v>
                </c:pt>
                <c:pt idx="15">
                  <c:v>-6.856949401225779</c:v>
                </c:pt>
                <c:pt idx="16">
                  <c:v>-7.595296199870404</c:v>
                </c:pt>
                <c:pt idx="17">
                  <c:v>-8.303313710312718</c:v>
                </c:pt>
                <c:pt idx="18">
                  <c:v>-8.984271485986298</c:v>
                </c:pt>
                <c:pt idx="19">
                  <c:v>-9.64078523472972</c:v>
                </c:pt>
                <c:pt idx="20">
                  <c:v>-10.27496218053107</c:v>
                </c:pt>
                <c:pt idx="21">
                  <c:v>-10.88851384406046</c:v>
                </c:pt>
                <c:pt idx="22">
                  <c:v>-11.48284354335367</c:v>
                </c:pt>
                <c:pt idx="23">
                  <c:v>-12.05911428008965</c:v>
                </c:pt>
                <c:pt idx="24">
                  <c:v>-12.61830140755737</c:v>
                </c:pt>
                <c:pt idx="25">
                  <c:v>-13.16123349141758</c:v>
                </c:pt>
                <c:pt idx="26">
                  <c:v>-13.68944404591673</c:v>
                </c:pt>
                <c:pt idx="27">
                  <c:v>-14.20346641154215</c:v>
                </c:pt>
                <c:pt idx="28">
                  <c:v>-14.70377460879572</c:v>
                </c:pt>
                <c:pt idx="29">
                  <c:v>-15.19079780402931</c:v>
                </c:pt>
                <c:pt idx="30">
                  <c:v>-15.66492939691514</c:v>
                </c:pt>
                <c:pt idx="31">
                  <c:v>-16.12653406159932</c:v>
                </c:pt>
                <c:pt idx="32">
                  <c:v>-16.57595320599003</c:v>
                </c:pt>
                <c:pt idx="33">
                  <c:v>-17.01350920473782</c:v>
                </c:pt>
                <c:pt idx="34">
                  <c:v>-17.43950868178382</c:v>
                </c:pt>
                <c:pt idx="35">
                  <c:v>-17.85424505651067</c:v>
                </c:pt>
                <c:pt idx="36">
                  <c:v>-18.2580005195302</c:v>
                </c:pt>
                <c:pt idx="37">
                  <c:v>-18.65104756691374</c:v>
                </c:pt>
                <c:pt idx="38">
                  <c:v>-19.03365019276269</c:v>
                </c:pt>
                <c:pt idx="39">
                  <c:v>-19.40606622069999</c:v>
                </c:pt>
                <c:pt idx="40">
                  <c:v>-19.76854643093575</c:v>
                </c:pt>
                <c:pt idx="41">
                  <c:v>-20.12133514833303</c:v>
                </c:pt>
                <c:pt idx="42">
                  <c:v>-20.46467071333932</c:v>
                </c:pt>
                <c:pt idx="43">
                  <c:v>-20.79878585448538</c:v>
                </c:pt>
                <c:pt idx="44">
                  <c:v>-21.12390798510041</c:v>
                </c:pt>
                <c:pt idx="45">
                  <c:v>-21.4402594418362</c:v>
                </c:pt>
                <c:pt idx="46">
                  <c:v>-21.74805767860469</c:v>
                </c:pt>
                <c:pt idx="47">
                  <c:v>-22.04751542642816</c:v>
                </c:pt>
                <c:pt idx="48">
                  <c:v>-22.33884082733086</c:v>
                </c:pt>
                <c:pt idx="49">
                  <c:v>-22.62223754851568</c:v>
                </c:pt>
                <c:pt idx="50">
                  <c:v>-22.89790488165199</c:v>
                </c:pt>
                <c:pt idx="51">
                  <c:v>-23.16603783097358</c:v>
                </c:pt>
                <c:pt idx="52">
                  <c:v>-23.42682719543607</c:v>
                </c:pt>
                <c:pt idx="53">
                  <c:v>-23.68045964186732</c:v>
                </c:pt>
                <c:pt idx="54">
                  <c:v>-23.92711777362747</c:v>
                </c:pt>
                <c:pt idx="55">
                  <c:v>-24.16698019603596</c:v>
                </c:pt>
                <c:pt idx="56">
                  <c:v>-24.40022157950002</c:v>
                </c:pt>
                <c:pt idx="57">
                  <c:v>-24.62701272104023</c:v>
                </c:pt>
                <c:pt idx="58">
                  <c:v>-24.84752060472112</c:v>
                </c:pt>
                <c:pt idx="59">
                  <c:v>-25.06190846136381</c:v>
                </c:pt>
                <c:pt idx="60">
                  <c:v>-25.2703358278053</c:v>
                </c:pt>
                <c:pt idx="61">
                  <c:v>-25.4729586058852</c:v>
                </c:pt>
                <c:pt idx="62">
                  <c:v>-25.66992912128892</c:v>
                </c:pt>
                <c:pt idx="63">
                  <c:v>-25.86139618231025</c:v>
                </c:pt>
                <c:pt idx="64">
                  <c:v>-26.04750513858666</c:v>
                </c:pt>
                <c:pt idx="65">
                  <c:v>-26.22839793981395</c:v>
                </c:pt>
                <c:pt idx="66">
                  <c:v>-26.40421319443167</c:v>
                </c:pt>
                <c:pt idx="67">
                  <c:v>-26.57508622826476</c:v>
                </c:pt>
                <c:pt idx="68">
                  <c:v>-26.74114914308166</c:v>
                </c:pt>
                <c:pt idx="69">
                  <c:v>-26.90253087504257</c:v>
                </c:pt>
                <c:pt idx="70">
                  <c:v>-27.05935725299146</c:v>
                </c:pt>
                <c:pt idx="71">
                  <c:v>-27.21175105654781</c:v>
                </c:pt>
                <c:pt idx="72">
                  <c:v>-27.35983207396037</c:v>
                </c:pt>
                <c:pt idx="73">
                  <c:v>-27.50371715967133</c:v>
                </c:pt>
                <c:pt idx="74">
                  <c:v>-27.64352029155217</c:v>
                </c:pt>
                <c:pt idx="75">
                  <c:v>-27.77935262776922</c:v>
                </c:pt>
                <c:pt idx="76">
                  <c:v>-27.9113225632359</c:v>
                </c:pt>
                <c:pt idx="77">
                  <c:v>-28.03953578561891</c:v>
                </c:pt>
                <c:pt idx="78">
                  <c:v>-28.16409533085302</c:v>
                </c:pt>
                <c:pt idx="79">
                  <c:v>-28.28510163814308</c:v>
                </c:pt>
                <c:pt idx="80">
                  <c:v>-28.40265260441032</c:v>
                </c:pt>
                <c:pt idx="81">
                  <c:v>-28.51684363816178</c:v>
                </c:pt>
                <c:pt idx="82">
                  <c:v>-28.62776771275371</c:v>
                </c:pt>
                <c:pt idx="83">
                  <c:v>-28.7355154190222</c:v>
                </c:pt>
                <c:pt idx="84">
                  <c:v>-28.8401750172636</c:v>
                </c:pt>
                <c:pt idx="85">
                  <c:v>-28.94183248854004</c:v>
                </c:pt>
                <c:pt idx="86">
                  <c:v>-29.04057158529758</c:v>
                </c:pt>
                <c:pt idx="87">
                  <c:v>-29.13647388127401</c:v>
                </c:pt>
                <c:pt idx="88">
                  <c:v>-29.22961882068835</c:v>
                </c:pt>
                <c:pt idx="89">
                  <c:v>-29.32008376669814</c:v>
                </c:pt>
                <c:pt idx="90">
                  <c:v>-29.40794404911282</c:v>
                </c:pt>
                <c:pt idx="91">
                  <c:v>-29.49327301135431</c:v>
                </c:pt>
                <c:pt idx="92">
                  <c:v>-29.57614205665995</c:v>
                </c:pt>
                <c:pt idx="93">
                  <c:v>-29.65662069351824</c:v>
                </c:pt>
                <c:pt idx="94">
                  <c:v>-29.73477658033718</c:v>
                </c:pt>
                <c:pt idx="95">
                  <c:v>-29.81067556933751</c:v>
                </c:pt>
                <c:pt idx="96">
                  <c:v>-29.88438174967076</c:v>
                </c:pt>
                <c:pt idx="97">
                  <c:v>-29.9559574897637</c:v>
                </c:pt>
                <c:pt idx="98">
                  <c:v>-30.02546347888515</c:v>
                </c:pt>
                <c:pt idx="99">
                  <c:v>-30.09295876793722</c:v>
                </c:pt>
                <c:pt idx="100">
                  <c:v>-30.15850080947506</c:v>
                </c:pt>
                <c:pt idx="101">
                  <c:v>-30.22214549695709</c:v>
                </c:pt>
                <c:pt idx="102">
                  <c:v>-30.28394720322918</c:v>
                </c:pt>
                <c:pt idx="103">
                  <c:v>-30.34395881824328</c:v>
                </c:pt>
                <c:pt idx="104">
                  <c:v>-30.40223178602518</c:v>
                </c:pt>
                <c:pt idx="105">
                  <c:v>-30.45881614088614</c:v>
                </c:pt>
                <c:pt idx="106">
                  <c:v>-30.51376054289192</c:v>
                </c:pt>
                <c:pt idx="107">
                  <c:v>-30.56711231259517</c:v>
                </c:pt>
                <c:pt idx="108">
                  <c:v>-30.61891746503134</c:v>
                </c:pt>
                <c:pt idx="109">
                  <c:v>-30.66922074299885</c:v>
                </c:pt>
                <c:pt idx="110">
                  <c:v>-30.71806564961755</c:v>
                </c:pt>
                <c:pt idx="111">
                  <c:v>-30.76549448018659</c:v>
                </c:pt>
                <c:pt idx="112">
                  <c:v>-30.81154835333682</c:v>
                </c:pt>
                <c:pt idx="113">
                  <c:v>-30.85626724150297</c:v>
                </c:pt>
                <c:pt idx="114">
                  <c:v>-30.89969000070928</c:v>
                </c:pt>
                <c:pt idx="115">
                  <c:v>-30.94185439968846</c:v>
                </c:pt>
                <c:pt idx="116">
                  <c:v>-30.98279714833889</c:v>
                </c:pt>
                <c:pt idx="117">
                  <c:v>-31.02255392553532</c:v>
                </c:pt>
                <c:pt idx="118">
                  <c:v>-31.06115940628979</c:v>
                </c:pt>
                <c:pt idx="119">
                  <c:v>-31.09864728829472</c:v>
                </c:pt>
              </c:numCache>
            </c:numRef>
          </c:yVal>
          <c:smooth val="1"/>
          <c:extLst xmlns:c16r2="http://schemas.microsoft.com/office/drawing/2015/06/chart">
            <c:ext xmlns:c16="http://schemas.microsoft.com/office/drawing/2014/chart" uri="{C3380CC4-5D6E-409C-BE32-E72D297353CC}">
              <c16:uniqueId val="{00000000-7EA2-41D4-8FEA-7031AF181BCE}"/>
            </c:ext>
          </c:extLst>
        </c:ser>
        <c:ser>
          <c:idx val="3"/>
          <c:order val="1"/>
          <c:tx>
            <c:strRef>
              <c:f>'SA-PersistingPain-G'!$N$123</c:f>
              <c:strCache>
                <c:ptCount val="1"/>
                <c:pt idx="0">
                  <c:v>SOUD Deaths for 0.75x parameter level</c:v>
                </c:pt>
              </c:strCache>
            </c:strRef>
          </c:tx>
          <c:spPr>
            <a:ln w="28575">
              <a:solidFill>
                <a:schemeClr val="accent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N$3:$N$122</c:f>
              <c:numCache>
                <c:formatCode>General</c:formatCode>
                <c:ptCount val="120"/>
                <c:pt idx="0">
                  <c:v>0.0</c:v>
                </c:pt>
                <c:pt idx="1">
                  <c:v>-0.258492340543125</c:v>
                </c:pt>
                <c:pt idx="2">
                  <c:v>-0.565654773384676</c:v>
                </c:pt>
                <c:pt idx="3">
                  <c:v>-0.907836431545229</c:v>
                </c:pt>
                <c:pt idx="4">
                  <c:v>-1.274415618503713</c:v>
                </c:pt>
                <c:pt idx="5">
                  <c:v>-1.657214351545167</c:v>
                </c:pt>
                <c:pt idx="6">
                  <c:v>-2.049950151339067</c:v>
                </c:pt>
                <c:pt idx="7">
                  <c:v>-2.447810293501425</c:v>
                </c:pt>
                <c:pt idx="8">
                  <c:v>-2.847121454684225</c:v>
                </c:pt>
                <c:pt idx="9">
                  <c:v>-3.245093379660761</c:v>
                </c:pt>
                <c:pt idx="10">
                  <c:v>-3.639619983921557</c:v>
                </c:pt>
                <c:pt idx="11">
                  <c:v>-4.029125022835524</c:v>
                </c:pt>
                <c:pt idx="12">
                  <c:v>-4.412442342107127</c:v>
                </c:pt>
                <c:pt idx="13">
                  <c:v>-5.271374100829893</c:v>
                </c:pt>
                <c:pt idx="14">
                  <c:v>-6.083705111541076</c:v>
                </c:pt>
                <c:pt idx="15">
                  <c:v>-6.85636942524657</c:v>
                </c:pt>
                <c:pt idx="16">
                  <c:v>-7.594563989627227</c:v>
                </c:pt>
                <c:pt idx="17">
                  <c:v>-8.30240206262386</c:v>
                </c:pt>
                <c:pt idx="18">
                  <c:v>-8.983155920528044</c:v>
                </c:pt>
                <c:pt idx="19">
                  <c:v>-9.639444117235146</c:v>
                </c:pt>
                <c:pt idx="20">
                  <c:v>-10.27337676767925</c:v>
                </c:pt>
                <c:pt idx="21">
                  <c:v>-10.8866682672421</c:v>
                </c:pt>
                <c:pt idx="22">
                  <c:v>-11.48072474566793</c:v>
                </c:pt>
                <c:pt idx="23">
                  <c:v>-12.05671191845065</c:v>
                </c:pt>
                <c:pt idx="24">
                  <c:v>-12.61560772960731</c:v>
                </c:pt>
                <c:pt idx="25">
                  <c:v>-13.15824319511803</c:v>
                </c:pt>
                <c:pt idx="26">
                  <c:v>-13.68608490213978</c:v>
                </c:pt>
                <c:pt idx="27">
                  <c:v>-14.1996827442603</c:v>
                </c:pt>
                <c:pt idx="28">
                  <c:v>-14.69952068585119</c:v>
                </c:pt>
                <c:pt idx="29">
                  <c:v>-15.1860363991237</c:v>
                </c:pt>
                <c:pt idx="30">
                  <c:v>-15.6596306066237</c:v>
                </c:pt>
                <c:pt idx="31">
                  <c:v>-16.12067431684464</c:v>
                </c:pt>
                <c:pt idx="32">
                  <c:v>-16.56951444012718</c:v>
                </c:pt>
                <c:pt idx="33">
                  <c:v>-17.00647814844167</c:v>
                </c:pt>
                <c:pt idx="34">
                  <c:v>-17.43187626116219</c:v>
                </c:pt>
                <c:pt idx="35">
                  <c:v>-17.84600587577638</c:v>
                </c:pt>
                <c:pt idx="36">
                  <c:v>-18.24915241338069</c:v>
                </c:pt>
                <c:pt idx="37">
                  <c:v>-18.64159121077828</c:v>
                </c:pt>
                <c:pt idx="38">
                  <c:v>-19.02358876143194</c:v>
                </c:pt>
                <c:pt idx="39">
                  <c:v>-19.39540486358016</c:v>
                </c:pt>
                <c:pt idx="40">
                  <c:v>-19.75729205805101</c:v>
                </c:pt>
                <c:pt idx="41">
                  <c:v>-20.10949622518042</c:v>
                </c:pt>
                <c:pt idx="42">
                  <c:v>-20.45225707604391</c:v>
                </c:pt>
                <c:pt idx="43">
                  <c:v>-20.78580854291804</c:v>
                </c:pt>
                <c:pt idx="44">
                  <c:v>-21.11037909189338</c:v>
                </c:pt>
                <c:pt idx="45">
                  <c:v>-21.42619197554372</c:v>
                </c:pt>
                <c:pt idx="46">
                  <c:v>-21.73346543950261</c:v>
                </c:pt>
                <c:pt idx="47">
                  <c:v>-22.03241289367686</c:v>
                </c:pt>
                <c:pt idx="48">
                  <c:v>-22.32324305637582</c:v>
                </c:pt>
                <c:pt idx="49">
                  <c:v>-22.60616007776066</c:v>
                </c:pt>
                <c:pt idx="50">
                  <c:v>-22.88136364754975</c:v>
                </c:pt>
                <c:pt idx="51">
                  <c:v>-23.14904909077318</c:v>
                </c:pt>
                <c:pt idx="52">
                  <c:v>-23.4094074563744</c:v>
                </c:pt>
                <c:pt idx="53">
                  <c:v>-23.6626255968923</c:v>
                </c:pt>
                <c:pt idx="54">
                  <c:v>-23.9088862430626</c:v>
                </c:pt>
                <c:pt idx="55">
                  <c:v>-24.14836807468546</c:v>
                </c:pt>
                <c:pt idx="56">
                  <c:v>-24.38124578874426</c:v>
                </c:pt>
                <c:pt idx="57">
                  <c:v>-24.60769016550864</c:v>
                </c:pt>
                <c:pt idx="58">
                  <c:v>-24.82786813317328</c:v>
                </c:pt>
                <c:pt idx="59">
                  <c:v>-25.04194283143702</c:v>
                </c:pt>
                <c:pt idx="60">
                  <c:v>-25.25007367432028</c:v>
                </c:pt>
                <c:pt idx="61">
                  <c:v>-25.45241641242218</c:v>
                </c:pt>
                <c:pt idx="62">
                  <c:v>-25.64912319477669</c:v>
                </c:pt>
                <c:pt idx="63">
                  <c:v>-25.8403426303875</c:v>
                </c:pt>
                <c:pt idx="64">
                  <c:v>-26.02621984951382</c:v>
                </c:pt>
                <c:pt idx="65">
                  <c:v>-26.20689656472996</c:v>
                </c:pt>
                <c:pt idx="66">
                  <c:v>-26.38251113177278</c:v>
                </c:pt>
                <c:pt idx="67">
                  <c:v>-26.55319861016615</c:v>
                </c:pt>
                <c:pt idx="68">
                  <c:v>-26.71909082360892</c:v>
                </c:pt>
                <c:pt idx="69">
                  <c:v>-26.88031642009901</c:v>
                </c:pt>
                <c:pt idx="70">
                  <c:v>-27.03700093176603</c:v>
                </c:pt>
                <c:pt idx="71">
                  <c:v>-27.18926683438108</c:v>
                </c:pt>
                <c:pt idx="72">
                  <c:v>-27.3372336065052</c:v>
                </c:pt>
                <c:pt idx="73">
                  <c:v>-27.48101778824523</c:v>
                </c:pt>
                <c:pt idx="74">
                  <c:v>-27.62073303957568</c:v>
                </c:pt>
                <c:pt idx="75">
                  <c:v>-27.75649019820278</c:v>
                </c:pt>
                <c:pt idx="76">
                  <c:v>-27.88839733692418</c:v>
                </c:pt>
                <c:pt idx="77">
                  <c:v>-28.01655982046294</c:v>
                </c:pt>
                <c:pt idx="78">
                  <c:v>-28.14108036174148</c:v>
                </c:pt>
                <c:pt idx="79">
                  <c:v>-28.26205907756662</c:v>
                </c:pt>
                <c:pt idx="80">
                  <c:v>-28.37959354370108</c:v>
                </c:pt>
                <c:pt idx="81">
                  <c:v>-28.49377884929563</c:v>
                </c:pt>
                <c:pt idx="82">
                  <c:v>-28.60470765066252</c:v>
                </c:pt>
                <c:pt idx="83">
                  <c:v>-28.71247022436601</c:v>
                </c:pt>
                <c:pt idx="84">
                  <c:v>-28.81715451961358</c:v>
                </c:pt>
                <c:pt idx="85">
                  <c:v>-28.9188462099321</c:v>
                </c:pt>
                <c:pt idx="86">
                  <c:v>-29.01762874411327</c:v>
                </c:pt>
                <c:pt idx="87">
                  <c:v>-29.1135833964144</c:v>
                </c:pt>
                <c:pt idx="88">
                  <c:v>-29.20678931600657</c:v>
                </c:pt>
                <c:pt idx="89">
                  <c:v>-29.2973235756561</c:v>
                </c:pt>
                <c:pt idx="90">
                  <c:v>-29.38526121963623</c:v>
                </c:pt>
                <c:pt idx="91">
                  <c:v>-29.47067531085681</c:v>
                </c:pt>
                <c:pt idx="92">
                  <c:v>-29.55363697721368</c:v>
                </c:pt>
                <c:pt idx="93">
                  <c:v>-29.63421545714545</c:v>
                </c:pt>
                <c:pt idx="94">
                  <c:v>-29.71247814440305</c:v>
                </c:pt>
                <c:pt idx="95">
                  <c:v>-29.78849063202478</c:v>
                </c:pt>
                <c:pt idx="96">
                  <c:v>-29.86231675552012</c:v>
                </c:pt>
                <c:pt idx="97">
                  <c:v>-29.93401863525792</c:v>
                </c:pt>
                <c:pt idx="98">
                  <c:v>-30.00365671806867</c:v>
                </c:pt>
                <c:pt idx="99">
                  <c:v>-30.0712898180532</c:v>
                </c:pt>
                <c:pt idx="100">
                  <c:v>-30.1369751566096</c:v>
                </c:pt>
                <c:pt idx="101">
                  <c:v>-30.2007684016769</c:v>
                </c:pt>
                <c:pt idx="102">
                  <c:v>-30.26272370620292</c:v>
                </c:pt>
                <c:pt idx="103">
                  <c:v>-30.32289374584011</c:v>
                </c:pt>
                <c:pt idx="104">
                  <c:v>-30.3813297558753</c:v>
                </c:pt>
                <c:pt idx="105">
                  <c:v>-30.43808156740397</c:v>
                </c:pt>
                <c:pt idx="106">
                  <c:v>-30.49319764274692</c:v>
                </c:pt>
                <c:pt idx="107">
                  <c:v>-30.54672511012705</c:v>
                </c:pt>
                <c:pt idx="108">
                  <c:v>-30.59870979760738</c:v>
                </c:pt>
                <c:pt idx="109">
                  <c:v>-30.64919626630165</c:v>
                </c:pt>
                <c:pt idx="110">
                  <c:v>-30.69822784286437</c:v>
                </c:pt>
                <c:pt idx="111">
                  <c:v>-30.74584665127106</c:v>
                </c:pt>
                <c:pt idx="112">
                  <c:v>-30.7920936438963</c:v>
                </c:pt>
                <c:pt idx="113">
                  <c:v>-30.8370086319005</c:v>
                </c:pt>
                <c:pt idx="114">
                  <c:v>-30.88063031493368</c:v>
                </c:pt>
                <c:pt idx="115">
                  <c:v>-30.92299631016622</c:v>
                </c:pt>
                <c:pt idx="116">
                  <c:v>-30.96414318066108</c:v>
                </c:pt>
                <c:pt idx="117">
                  <c:v>-31.00410646308835</c:v>
                </c:pt>
                <c:pt idx="118">
                  <c:v>-31.04292069480197</c:v>
                </c:pt>
                <c:pt idx="119">
                  <c:v>-31.0806194402845</c:v>
                </c:pt>
              </c:numCache>
            </c:numRef>
          </c:yVal>
          <c:smooth val="1"/>
          <c:extLst xmlns:c16r2="http://schemas.microsoft.com/office/drawing/2015/06/chart">
            <c:ext xmlns:c16="http://schemas.microsoft.com/office/drawing/2014/chart" uri="{C3380CC4-5D6E-409C-BE32-E72D297353CC}">
              <c16:uniqueId val="{00000001-7EA2-41D4-8FEA-7031AF181BCE}"/>
            </c:ext>
          </c:extLst>
        </c:ser>
        <c:ser>
          <c:idx val="0"/>
          <c:order val="2"/>
          <c:tx>
            <c:strRef>
              <c:f>'SA-PersistingPain-G'!$W$123</c:f>
              <c:strCache>
                <c:ptCount val="1"/>
                <c:pt idx="0">
                  <c:v>SOUD Deaths for 0.5x parameter level</c:v>
                </c:pt>
              </c:strCache>
            </c:strRef>
          </c:tx>
          <c:spPr>
            <a:ln w="6350">
              <a:solidFill>
                <a:schemeClr val="accent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W$3:$W$122</c:f>
              <c:numCache>
                <c:formatCode>General</c:formatCode>
                <c:ptCount val="120"/>
                <c:pt idx="0">
                  <c:v>0.0</c:v>
                </c:pt>
                <c:pt idx="1">
                  <c:v>-0.258492340543125</c:v>
                </c:pt>
                <c:pt idx="2">
                  <c:v>-0.565654575591452</c:v>
                </c:pt>
                <c:pt idx="3">
                  <c:v>-0.907832188421185</c:v>
                </c:pt>
                <c:pt idx="4">
                  <c:v>-1.274401447494733</c:v>
                </c:pt>
                <c:pt idx="5">
                  <c:v>-1.657183418606632</c:v>
                </c:pt>
                <c:pt idx="6">
                  <c:v>-2.049895414136404</c:v>
                </c:pt>
                <c:pt idx="7">
                  <c:v>-2.44772499896169</c:v>
                </c:pt>
                <c:pt idx="8">
                  <c:v>-2.846999460271763</c:v>
                </c:pt>
                <c:pt idx="9">
                  <c:v>-3.244929349137328</c:v>
                </c:pt>
                <c:pt idx="10">
                  <c:v>-3.639409494621327</c:v>
                </c:pt>
                <c:pt idx="11">
                  <c:v>-4.028864611359698</c:v>
                </c:pt>
                <c:pt idx="12">
                  <c:v>-4.412129507893201</c:v>
                </c:pt>
                <c:pt idx="13">
                  <c:v>-5.27100728159474</c:v>
                </c:pt>
                <c:pt idx="14">
                  <c:v>-6.083247620232556</c:v>
                </c:pt>
                <c:pt idx="15">
                  <c:v>-6.855789389512597</c:v>
                </c:pt>
                <c:pt idx="16">
                  <c:v>-7.593831703302612</c:v>
                </c:pt>
                <c:pt idx="17">
                  <c:v>-8.301490321192137</c:v>
                </c:pt>
                <c:pt idx="18">
                  <c:v>-8.98204024293664</c:v>
                </c:pt>
                <c:pt idx="19">
                  <c:v>-9.638102868919215</c:v>
                </c:pt>
                <c:pt idx="20">
                  <c:v>-10.27179120520489</c:v>
                </c:pt>
                <c:pt idx="21">
                  <c:v>-10.88482252179426</c:v>
                </c:pt>
                <c:pt idx="22">
                  <c:v>-11.47860575977818</c:v>
                </c:pt>
                <c:pt idx="23">
                  <c:v>-12.05430934784301</c:v>
                </c:pt>
                <c:pt idx="24">
                  <c:v>-12.61291381989181</c:v>
                </c:pt>
                <c:pt idx="25">
                  <c:v>-13.1552526411873</c:v>
                </c:pt>
                <c:pt idx="26">
                  <c:v>-13.68272547307661</c:v>
                </c:pt>
                <c:pt idx="27">
                  <c:v>-14.19589877085107</c:v>
                </c:pt>
                <c:pt idx="28">
                  <c:v>-14.69526644762236</c:v>
                </c:pt>
                <c:pt idx="29">
                  <c:v>-15.18127468506414</c:v>
                </c:pt>
                <c:pt idx="30">
                  <c:v>-15.65433153099777</c:v>
                </c:pt>
                <c:pt idx="31">
                  <c:v>-16.11481432959801</c:v>
                </c:pt>
                <c:pt idx="32">
                  <c:v>-16.56307549403644</c:v>
                </c:pt>
                <c:pt idx="33">
                  <c:v>-16.99944699316858</c:v>
                </c:pt>
                <c:pt idx="34">
                  <c:v>-17.42424384065518</c:v>
                </c:pt>
                <c:pt idx="35">
                  <c:v>-17.83776681032159</c:v>
                </c:pt>
                <c:pt idx="36">
                  <c:v>-18.24030455146372</c:v>
                </c:pt>
                <c:pt idx="37">
                  <c:v>-18.63213523890049</c:v>
                </c:pt>
                <c:pt idx="38">
                  <c:v>-19.01352786238897</c:v>
                </c:pt>
                <c:pt idx="39">
                  <c:v>-19.38474421166118</c:v>
                </c:pt>
                <c:pt idx="40">
                  <c:v>-19.74603859802178</c:v>
                </c:pt>
                <c:pt idx="41">
                  <c:v>-20.09765846398984</c:v>
                </c:pt>
                <c:pt idx="42">
                  <c:v>-20.43984489535489</c:v>
                </c:pt>
                <c:pt idx="43">
                  <c:v>-20.77283303011236</c:v>
                </c:pt>
                <c:pt idx="44">
                  <c:v>-21.09685238739342</c:v>
                </c:pt>
                <c:pt idx="45">
                  <c:v>-21.4121271346178</c:v>
                </c:pt>
                <c:pt idx="46">
                  <c:v>-21.71887630700446</c:v>
                </c:pt>
                <c:pt idx="47">
                  <c:v>-22.01731399037822</c:v>
                </c:pt>
                <c:pt idx="48">
                  <c:v>-22.30764947573908</c:v>
                </c:pt>
                <c:pt idx="49">
                  <c:v>-22.59008739214721</c:v>
                </c:pt>
                <c:pt idx="50">
                  <c:v>-22.86482782297901</c:v>
                </c:pt>
                <c:pt idx="51">
                  <c:v>-23.13206640945824</c:v>
                </c:pt>
                <c:pt idx="52">
                  <c:v>-23.39199444588611</c:v>
                </c:pt>
                <c:pt idx="53">
                  <c:v>-23.64479896589864</c:v>
                </c:pt>
                <c:pt idx="54">
                  <c:v>-23.89066282305899</c:v>
                </c:pt>
                <c:pt idx="55">
                  <c:v>-24.12976476720537</c:v>
                </c:pt>
                <c:pt idx="56">
                  <c:v>-24.36227951759106</c:v>
                </c:pt>
                <c:pt idx="57">
                  <c:v>-24.58837783359222</c:v>
                </c:pt>
                <c:pt idx="58">
                  <c:v>-24.80822658357262</c:v>
                </c:pt>
                <c:pt idx="59">
                  <c:v>-25.02198881234751</c:v>
                </c:pt>
                <c:pt idx="60">
                  <c:v>-25.22982380756518</c:v>
                </c:pt>
                <c:pt idx="61">
                  <c:v>-25.43188716525036</c:v>
                </c:pt>
                <c:pt idx="62">
                  <c:v>-25.62833085467122</c:v>
                </c:pt>
                <c:pt idx="63">
                  <c:v>-25.81930328265223</c:v>
                </c:pt>
                <c:pt idx="64">
                  <c:v>-26.00494935740905</c:v>
                </c:pt>
                <c:pt idx="65">
                  <c:v>-26.18541055195578</c:v>
                </c:pt>
                <c:pt idx="66">
                  <c:v>-26.36082496710583</c:v>
                </c:pt>
                <c:pt idx="67">
                  <c:v>-26.53132739408052</c:v>
                </c:pt>
                <c:pt idx="68">
                  <c:v>-26.697049376717</c:v>
                </c:pt>
                <c:pt idx="69">
                  <c:v>-26.85811927326352</c:v>
                </c:pt>
                <c:pt idx="70">
                  <c:v>-27.01466231774953</c:v>
                </c:pt>
                <c:pt idx="71">
                  <c:v>-27.1668006808998</c:v>
                </c:pt>
                <c:pt idx="72">
                  <c:v>-27.31465353057595</c:v>
                </c:pt>
                <c:pt idx="73">
                  <c:v>-27.45833709170918</c:v>
                </c:pt>
                <c:pt idx="74">
                  <c:v>-27.5979647057076</c:v>
                </c:pt>
                <c:pt idx="75">
                  <c:v>-27.73364688930218</c:v>
                </c:pt>
                <c:pt idx="76">
                  <c:v>-27.86549139281231</c:v>
                </c:pt>
                <c:pt idx="77">
                  <c:v>-27.99360325779626</c:v>
                </c:pt>
                <c:pt idx="78">
                  <c:v>-28.1180848740745</c:v>
                </c:pt>
                <c:pt idx="79">
                  <c:v>-28.23903603609135</c:v>
                </c:pt>
                <c:pt idx="80">
                  <c:v>-28.35655399860298</c:v>
                </c:pt>
                <c:pt idx="81">
                  <c:v>-28.47073353166448</c:v>
                </c:pt>
                <c:pt idx="82">
                  <c:v>-28.58166697490638</c:v>
                </c:pt>
                <c:pt idx="83">
                  <c:v>-28.68944429107442</c:v>
                </c:pt>
                <c:pt idx="84">
                  <c:v>-28.7941531188279</c:v>
                </c:pt>
                <c:pt idx="85">
                  <c:v>-28.89587882477779</c:v>
                </c:pt>
                <c:pt idx="86">
                  <c:v>-28.99470455475264</c:v>
                </c:pt>
                <c:pt idx="87">
                  <c:v>-29.090711284287</c:v>
                </c:pt>
                <c:pt idx="88">
                  <c:v>-29.18397786831942</c:v>
                </c:pt>
                <c:pt idx="89">
                  <c:v>-29.2745810900957</c:v>
                </c:pt>
                <c:pt idx="90">
                  <c:v>-29.36259570926973</c:v>
                </c:pt>
                <c:pt idx="91">
                  <c:v>-29.44809450920028</c:v>
                </c:pt>
                <c:pt idx="92">
                  <c:v>-29.5311483434388</c:v>
                </c:pt>
                <c:pt idx="93">
                  <c:v>-29.61182618140322</c:v>
                </c:pt>
                <c:pt idx="94">
                  <c:v>-29.69019515324583</c:v>
                </c:pt>
                <c:pt idx="95">
                  <c:v>-29.76632059390467</c:v>
                </c:pt>
                <c:pt idx="96">
                  <c:v>-29.84026608634549</c:v>
                </c:pt>
                <c:pt idx="97">
                  <c:v>-29.91209350399759</c:v>
                </c:pt>
                <c:pt idx="98">
                  <c:v>-29.98186305238119</c:v>
                </c:pt>
                <c:pt idx="99">
                  <c:v>-30.04963330993358</c:v>
                </c:pt>
                <c:pt idx="100">
                  <c:v>-30.11546126803798</c:v>
                </c:pt>
                <c:pt idx="101">
                  <c:v>-30.1794023702596</c:v>
                </c:pt>
                <c:pt idx="102">
                  <c:v>-30.24151055079432</c:v>
                </c:pt>
                <c:pt idx="103">
                  <c:v>-30.30183827213695</c:v>
                </c:pt>
                <c:pt idx="104">
                  <c:v>-30.36043656197488</c:v>
                </c:pt>
                <c:pt idx="105">
                  <c:v>-30.41735504931746</c:v>
                </c:pt>
                <c:pt idx="106">
                  <c:v>-30.47264199986244</c:v>
                </c:pt>
                <c:pt idx="107">
                  <c:v>-30.52634435061441</c:v>
                </c:pt>
                <c:pt idx="108">
                  <c:v>-30.57850774376178</c:v>
                </c:pt>
                <c:pt idx="109">
                  <c:v>-30.62917655981812</c:v>
                </c:pt>
                <c:pt idx="110">
                  <c:v>-30.67839395004101</c:v>
                </c:pt>
                <c:pt idx="111">
                  <c:v>-30.72620186813574</c:v>
                </c:pt>
                <c:pt idx="112">
                  <c:v>-30.77264110125344</c:v>
                </c:pt>
                <c:pt idx="113">
                  <c:v>-30.8177513002964</c:v>
                </c:pt>
                <c:pt idx="114">
                  <c:v>-30.86157100953508</c:v>
                </c:pt>
                <c:pt idx="115">
                  <c:v>-30.90413769555535</c:v>
                </c:pt>
                <c:pt idx="116">
                  <c:v>-30.94548777553478</c:v>
                </c:pt>
                <c:pt idx="117">
                  <c:v>-30.98565664487428</c:v>
                </c:pt>
                <c:pt idx="118">
                  <c:v>-31.02467870417845</c:v>
                </c:pt>
                <c:pt idx="119">
                  <c:v>-31.06258738560759</c:v>
                </c:pt>
              </c:numCache>
            </c:numRef>
          </c:yVal>
          <c:smooth val="1"/>
          <c:extLst xmlns:c16r2="http://schemas.microsoft.com/office/drawing/2015/06/chart">
            <c:ext xmlns:c16="http://schemas.microsoft.com/office/drawing/2014/chart" uri="{C3380CC4-5D6E-409C-BE32-E72D297353CC}">
              <c16:uniqueId val="{00000002-7EA2-41D4-8FEA-7031AF181BCE}"/>
            </c:ext>
          </c:extLst>
        </c:ser>
        <c:ser>
          <c:idx val="7"/>
          <c:order val="3"/>
          <c:tx>
            <c:strRef>
              <c:f>'SA-PersistingPain-G'!$F$123</c:f>
              <c:strCache>
                <c:ptCount val="1"/>
                <c:pt idx="0">
                  <c:v>SHUD Deaths for 1x parameter level</c:v>
                </c:pt>
              </c:strCache>
            </c:strRef>
          </c:tx>
          <c:spPr>
            <a:ln w="76200">
              <a:solidFill>
                <a:schemeClr val="accent2"/>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F$3:$F$122</c:f>
              <c:numCache>
                <c:formatCode>General</c:formatCode>
                <c:ptCount val="120"/>
                <c:pt idx="0">
                  <c:v>0.0</c:v>
                </c:pt>
                <c:pt idx="1">
                  <c:v>0.441167131539987</c:v>
                </c:pt>
                <c:pt idx="2">
                  <c:v>0.832165640972198</c:v>
                </c:pt>
                <c:pt idx="3">
                  <c:v>1.181844120646474</c:v>
                </c:pt>
                <c:pt idx="4">
                  <c:v>1.496794572253339</c:v>
                </c:pt>
                <c:pt idx="5">
                  <c:v>1.782115957523365</c:v>
                </c:pt>
                <c:pt idx="6">
                  <c:v>2.041758353208934</c:v>
                </c:pt>
                <c:pt idx="7">
                  <c:v>2.278787827223368</c:v>
                </c:pt>
                <c:pt idx="8">
                  <c:v>2.495590962852248</c:v>
                </c:pt>
                <c:pt idx="9">
                  <c:v>2.694032705898962</c:v>
                </c:pt>
                <c:pt idx="10">
                  <c:v>2.875578115570796</c:v>
                </c:pt>
                <c:pt idx="11">
                  <c:v>3.041386208091354</c:v>
                </c:pt>
                <c:pt idx="12">
                  <c:v>3.192382230182466</c:v>
                </c:pt>
                <c:pt idx="13">
                  <c:v>4.152458187862931</c:v>
                </c:pt>
                <c:pt idx="14">
                  <c:v>5.026438386151222</c:v>
                </c:pt>
                <c:pt idx="15">
                  <c:v>5.829996298960935</c:v>
                </c:pt>
                <c:pt idx="16">
                  <c:v>6.574811221836716</c:v>
                </c:pt>
                <c:pt idx="17">
                  <c:v>7.269931184599181</c:v>
                </c:pt>
                <c:pt idx="18">
                  <c:v>7.922376312485767</c:v>
                </c:pt>
                <c:pt idx="19">
                  <c:v>8.537603455451918</c:v>
                </c:pt>
                <c:pt idx="20">
                  <c:v>9.119865233578185</c:v>
                </c:pt>
                <c:pt idx="21">
                  <c:v>9.67248738691578</c:v>
                </c:pt>
                <c:pt idx="22">
                  <c:v>10.19808292039911</c:v>
                </c:pt>
                <c:pt idx="23">
                  <c:v>10.69871736008918</c:v>
                </c:pt>
                <c:pt idx="24">
                  <c:v>11.176036203582</c:v>
                </c:pt>
                <c:pt idx="25">
                  <c:v>11.63136314303128</c:v>
                </c:pt>
                <c:pt idx="26">
                  <c:v>12.0671736868077</c:v>
                </c:pt>
                <c:pt idx="27">
                  <c:v>12.48419406814564</c:v>
                </c:pt>
                <c:pt idx="28">
                  <c:v>12.88303260426833</c:v>
                </c:pt>
                <c:pt idx="29">
                  <c:v>13.26421213258877</c:v>
                </c:pt>
                <c:pt idx="30">
                  <c:v>13.62819117783502</c:v>
                </c:pt>
                <c:pt idx="31">
                  <c:v>13.97538008233837</c:v>
                </c:pt>
                <c:pt idx="32">
                  <c:v>14.30615326683942</c:v>
                </c:pt>
                <c:pt idx="33">
                  <c:v>14.62085851522906</c:v>
                </c:pt>
                <c:pt idx="34">
                  <c:v>14.91982397305601</c:v>
                </c:pt>
                <c:pt idx="35">
                  <c:v>15.20336339221358</c:v>
                </c:pt>
                <c:pt idx="36">
                  <c:v>15.47178003251102</c:v>
                </c:pt>
                <c:pt idx="37">
                  <c:v>15.72536953677559</c:v>
                </c:pt>
                <c:pt idx="38">
                  <c:v>15.96442202343574</c:v>
                </c:pt>
                <c:pt idx="39">
                  <c:v>16.18922597568862</c:v>
                </c:pt>
                <c:pt idx="40">
                  <c:v>16.4000665494445</c:v>
                </c:pt>
                <c:pt idx="41">
                  <c:v>16.59722632670855</c:v>
                </c:pt>
                <c:pt idx="42">
                  <c:v>16.78098581995314</c:v>
                </c:pt>
                <c:pt idx="43">
                  <c:v>16.95162377734045</c:v>
                </c:pt>
                <c:pt idx="44">
                  <c:v>17.10941734095895</c:v>
                </c:pt>
                <c:pt idx="45">
                  <c:v>17.25464209797438</c:v>
                </c:pt>
                <c:pt idx="46">
                  <c:v>17.3875720550619</c:v>
                </c:pt>
                <c:pt idx="47">
                  <c:v>17.50847955919322</c:v>
                </c:pt>
                <c:pt idx="48">
                  <c:v>17.6176351822075</c:v>
                </c:pt>
                <c:pt idx="49">
                  <c:v>17.7153075822926</c:v>
                </c:pt>
                <c:pt idx="50">
                  <c:v>17.8017633521813</c:v>
                </c:pt>
                <c:pt idx="51">
                  <c:v>17.87726686133978</c:v>
                </c:pt>
                <c:pt idx="52">
                  <c:v>17.94208010159345</c:v>
                </c:pt>
                <c:pt idx="53">
                  <c:v>17.99646253110852</c:v>
                </c:pt>
                <c:pt idx="54">
                  <c:v>18.04067092437831</c:v>
                </c:pt>
                <c:pt idx="55">
                  <c:v>18.07495923011957</c:v>
                </c:pt>
                <c:pt idx="56">
                  <c:v>18.09957843830225</c:v>
                </c:pt>
                <c:pt idx="57">
                  <c:v>18.11477645704858</c:v>
                </c:pt>
                <c:pt idx="58">
                  <c:v>18.12079799978947</c:v>
                </c:pt>
                <c:pt idx="59">
                  <c:v>18.11788448279748</c:v>
                </c:pt>
                <c:pt idx="60">
                  <c:v>18.1062739330232</c:v>
                </c:pt>
                <c:pt idx="61">
                  <c:v>18.08620090602608</c:v>
                </c:pt>
                <c:pt idx="62">
                  <c:v>18.05789641368706</c:v>
                </c:pt>
                <c:pt idx="63">
                  <c:v>18.021587861329</c:v>
                </c:pt>
                <c:pt idx="64">
                  <c:v>17.97749899383115</c:v>
                </c:pt>
                <c:pt idx="65">
                  <c:v>17.92584985028428</c:v>
                </c:pt>
                <c:pt idx="66">
                  <c:v>17.86685672673984</c:v>
                </c:pt>
                <c:pt idx="67">
                  <c:v>17.80073214657558</c:v>
                </c:pt>
                <c:pt idx="68">
                  <c:v>17.72768483802506</c:v>
                </c:pt>
                <c:pt idx="69">
                  <c:v>17.6479197184321</c:v>
                </c:pt>
                <c:pt idx="70">
                  <c:v>17.56163788477608</c:v>
                </c:pt>
                <c:pt idx="71">
                  <c:v>17.46903661006218</c:v>
                </c:pt>
                <c:pt idx="72">
                  <c:v>17.37030934516508</c:v>
                </c:pt>
                <c:pt idx="73">
                  <c:v>17.26564572573966</c:v>
                </c:pt>
                <c:pt idx="74">
                  <c:v>17.15523158382653</c:v>
                </c:pt>
                <c:pt idx="75">
                  <c:v>17.03924896380472</c:v>
                </c:pt>
                <c:pt idx="76">
                  <c:v>16.91787614235563</c:v>
                </c:pt>
                <c:pt idx="77">
                  <c:v>16.79128765211994</c:v>
                </c:pt>
                <c:pt idx="78">
                  <c:v>16.65965430874999</c:v>
                </c:pt>
                <c:pt idx="79">
                  <c:v>16.52314324107342</c:v>
                </c:pt>
                <c:pt idx="80">
                  <c:v>16.38191792410153</c:v>
                </c:pt>
                <c:pt idx="81">
                  <c:v>16.23613821462845</c:v>
                </c:pt>
                <c:pt idx="82">
                  <c:v>16.08596038918649</c:v>
                </c:pt>
                <c:pt idx="83">
                  <c:v>15.93153718413137</c:v>
                </c:pt>
                <c:pt idx="84">
                  <c:v>15.77301783764701</c:v>
                </c:pt>
                <c:pt idx="85">
                  <c:v>15.6105481334757</c:v>
                </c:pt>
                <c:pt idx="86">
                  <c:v>15.44427044618478</c:v>
                </c:pt>
                <c:pt idx="87">
                  <c:v>15.27432378779622</c:v>
                </c:pt>
                <c:pt idx="88">
                  <c:v>15.1008438556135</c:v>
                </c:pt>
                <c:pt idx="89">
                  <c:v>14.92396308110028</c:v>
                </c:pt>
                <c:pt idx="90">
                  <c:v>14.7438106796596</c:v>
                </c:pt>
                <c:pt idx="91">
                  <c:v>14.56051270118146</c:v>
                </c:pt>
                <c:pt idx="92">
                  <c:v>14.3741920812378</c:v>
                </c:pt>
                <c:pt idx="93">
                  <c:v>14.18496869280066</c:v>
                </c:pt>
                <c:pt idx="94">
                  <c:v>13.99295939838303</c:v>
                </c:pt>
                <c:pt idx="95">
                  <c:v>13.79827810249103</c:v>
                </c:pt>
                <c:pt idx="96">
                  <c:v>13.60103580430327</c:v>
                </c:pt>
                <c:pt idx="97">
                  <c:v>13.40134065047678</c:v>
                </c:pt>
                <c:pt idx="98">
                  <c:v>13.19929798801363</c:v>
                </c:pt>
                <c:pt idx="99">
                  <c:v>12.99501041709395</c:v>
                </c:pt>
                <c:pt idx="100">
                  <c:v>12.78857784382226</c:v>
                </c:pt>
                <c:pt idx="101">
                  <c:v>12.58009753280935</c:v>
                </c:pt>
                <c:pt idx="102">
                  <c:v>12.36966415953952</c:v>
                </c:pt>
                <c:pt idx="103">
                  <c:v>12.15736986245738</c:v>
                </c:pt>
                <c:pt idx="104">
                  <c:v>11.94330429473462</c:v>
                </c:pt>
                <c:pt idx="105">
                  <c:v>11.72755467565998</c:v>
                </c:pt>
                <c:pt idx="106">
                  <c:v>11.51020584161697</c:v>
                </c:pt>
                <c:pt idx="107">
                  <c:v>11.29134029660863</c:v>
                </c:pt>
                <c:pt idx="108">
                  <c:v>11.0710382622864</c:v>
                </c:pt>
                <c:pt idx="109">
                  <c:v>10.84937772746512</c:v>
                </c:pt>
                <c:pt idx="110">
                  <c:v>10.62643449707998</c:v>
                </c:pt>
                <c:pt idx="111">
                  <c:v>10.40228224056823</c:v>
                </c:pt>
                <c:pt idx="112">
                  <c:v>10.17699253965207</c:v>
                </c:pt>
                <c:pt idx="113">
                  <c:v>9.95063493549442</c:v>
                </c:pt>
                <c:pt idx="114">
                  <c:v>9.723276975217913</c:v>
                </c:pt>
                <c:pt idx="115">
                  <c:v>9.49498425776196</c:v>
                </c:pt>
                <c:pt idx="116">
                  <c:v>9.265820479072227</c:v>
                </c:pt>
                <c:pt idx="117">
                  <c:v>9.03584747660425</c:v>
                </c:pt>
                <c:pt idx="118">
                  <c:v>8.80512527313095</c:v>
                </c:pt>
                <c:pt idx="119">
                  <c:v>8.573712119849506</c:v>
                </c:pt>
              </c:numCache>
            </c:numRef>
          </c:yVal>
          <c:smooth val="1"/>
          <c:extLst xmlns:c16r2="http://schemas.microsoft.com/office/drawing/2015/06/chart">
            <c:ext xmlns:c16="http://schemas.microsoft.com/office/drawing/2014/chart" uri="{C3380CC4-5D6E-409C-BE32-E72D297353CC}">
              <c16:uniqueId val="{00000003-7EA2-41D4-8FEA-7031AF181BCE}"/>
            </c:ext>
          </c:extLst>
        </c:ser>
        <c:ser>
          <c:idx val="4"/>
          <c:order val="4"/>
          <c:tx>
            <c:strRef>
              <c:f>'SA-PersistingPain-G'!$O$123</c:f>
              <c:strCache>
                <c:ptCount val="1"/>
                <c:pt idx="0">
                  <c:v>SHUD Deaths for 0.75x parameter level</c:v>
                </c:pt>
              </c:strCache>
            </c:strRef>
          </c:tx>
          <c:spPr>
            <a:ln w="38100">
              <a:solidFill>
                <a:schemeClr val="accent2"/>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O$3:$O$122</c:f>
              <c:numCache>
                <c:formatCode>General</c:formatCode>
                <c:ptCount val="120"/>
                <c:pt idx="0">
                  <c:v>0.0</c:v>
                </c:pt>
                <c:pt idx="1">
                  <c:v>0.330875348654854</c:v>
                </c:pt>
                <c:pt idx="2">
                  <c:v>0.62412549564965</c:v>
                </c:pt>
                <c:pt idx="3">
                  <c:v>0.886389364006254</c:v>
                </c:pt>
                <c:pt idx="4">
                  <c:v>1.122612044785228</c:v>
                </c:pt>
                <c:pt idx="5">
                  <c:v>1.336618377364812</c:v>
                </c:pt>
                <c:pt idx="6">
                  <c:v>1.531371208664904</c:v>
                </c:pt>
                <c:pt idx="7">
                  <c:v>1.709170150969248</c:v>
                </c:pt>
                <c:pt idx="8">
                  <c:v>1.871805046800682</c:v>
                </c:pt>
                <c:pt idx="9">
                  <c:v>2.020674405044519</c:v>
                </c:pt>
                <c:pt idx="10">
                  <c:v>2.15687674980959</c:v>
                </c:pt>
                <c:pt idx="11">
                  <c:v>2.28128102804517</c:v>
                </c:pt>
                <c:pt idx="12">
                  <c:v>2.394580831876328</c:v>
                </c:pt>
                <c:pt idx="13">
                  <c:v>3.114694806993839</c:v>
                </c:pt>
                <c:pt idx="14">
                  <c:v>3.756848100417617</c:v>
                </c:pt>
                <c:pt idx="15">
                  <c:v>4.336079846436696</c:v>
                </c:pt>
                <c:pt idx="16">
                  <c:v>4.86364393074214</c:v>
                </c:pt>
                <c:pt idx="17">
                  <c:v>5.348228496481397</c:v>
                </c:pt>
                <c:pt idx="18">
                  <c:v>5.796547347975426</c:v>
                </c:pt>
                <c:pt idx="19">
                  <c:v>6.21379501768638</c:v>
                </c:pt>
                <c:pt idx="20">
                  <c:v>6.603997843907726</c:v>
                </c:pt>
                <c:pt idx="21">
                  <c:v>6.97028470064288</c:v>
                </c:pt>
                <c:pt idx="22">
                  <c:v>7.315095659111067</c:v>
                </c:pt>
                <c:pt idx="23">
                  <c:v>7.64034271594387</c:v>
                </c:pt>
                <c:pt idx="24">
                  <c:v>7.947533516186676</c:v>
                </c:pt>
                <c:pt idx="25">
                  <c:v>8.237866518026885</c:v>
                </c:pt>
                <c:pt idx="26">
                  <c:v>8.51326259286993</c:v>
                </c:pt>
                <c:pt idx="27">
                  <c:v>8.774380368218818</c:v>
                </c:pt>
                <c:pt idx="28">
                  <c:v>9.021757447095778</c:v>
                </c:pt>
                <c:pt idx="29">
                  <c:v>9.255847701930861</c:v>
                </c:pt>
                <c:pt idx="30">
                  <c:v>9.477041971811967</c:v>
                </c:pt>
                <c:pt idx="31">
                  <c:v>9.68568380485167</c:v>
                </c:pt>
                <c:pt idx="32">
                  <c:v>9.88208141364294</c:v>
                </c:pt>
                <c:pt idx="33">
                  <c:v>10.06651672483704</c:v>
                </c:pt>
                <c:pt idx="34">
                  <c:v>10.23925220159158</c:v>
                </c:pt>
                <c:pt idx="35">
                  <c:v>10.40053596150997</c:v>
                </c:pt>
                <c:pt idx="36">
                  <c:v>10.55060559223261</c:v>
                </c:pt>
                <c:pt idx="37">
                  <c:v>10.68969097394643</c:v>
                </c:pt>
                <c:pt idx="38">
                  <c:v>10.8180163464198</c:v>
                </c:pt>
                <c:pt idx="39">
                  <c:v>10.93580330509503</c:v>
                </c:pt>
                <c:pt idx="40">
                  <c:v>11.04327013553057</c:v>
                </c:pt>
                <c:pt idx="41">
                  <c:v>11.1406325633057</c:v>
                </c:pt>
                <c:pt idx="42">
                  <c:v>11.22810428265052</c:v>
                </c:pt>
                <c:pt idx="43">
                  <c:v>11.3058972955585</c:v>
                </c:pt>
                <c:pt idx="44">
                  <c:v>11.37422211075209</c:v>
                </c:pt>
                <c:pt idx="45">
                  <c:v>11.43328784026098</c:v>
                </c:pt>
                <c:pt idx="46">
                  <c:v>11.48330222226964</c:v>
                </c:pt>
                <c:pt idx="47">
                  <c:v>11.52447159191201</c:v>
                </c:pt>
                <c:pt idx="48">
                  <c:v>11.55700081634627</c:v>
                </c:pt>
                <c:pt idx="49">
                  <c:v>11.58109320636363</c:v>
                </c:pt>
                <c:pt idx="50">
                  <c:v>11.59695041365731</c:v>
                </c:pt>
                <c:pt idx="51">
                  <c:v>11.60477232051039</c:v>
                </c:pt>
                <c:pt idx="52">
                  <c:v>11.60475692921836</c:v>
                </c:pt>
                <c:pt idx="53">
                  <c:v>11.59710024967653</c:v>
                </c:pt>
                <c:pt idx="54">
                  <c:v>11.58199619045618</c:v>
                </c:pt>
                <c:pt idx="55">
                  <c:v>11.55963645518164</c:v>
                </c:pt>
                <c:pt idx="56">
                  <c:v>11.53021044536936</c:v>
                </c:pt>
                <c:pt idx="57">
                  <c:v>11.49390517043807</c:v>
                </c:pt>
                <c:pt idx="58">
                  <c:v>11.45090516529513</c:v>
                </c:pt>
                <c:pt idx="59">
                  <c:v>11.4013924156508</c:v>
                </c:pt>
                <c:pt idx="60">
                  <c:v>11.3455462910516</c:v>
                </c:pt>
                <c:pt idx="61">
                  <c:v>11.2835434854931</c:v>
                </c:pt>
                <c:pt idx="62">
                  <c:v>11.21555796539542</c:v>
                </c:pt>
                <c:pt idx="63">
                  <c:v>11.14176092465405</c:v>
                </c:pt>
                <c:pt idx="64">
                  <c:v>11.06232074645013</c:v>
                </c:pt>
                <c:pt idx="65">
                  <c:v>10.97740297148553</c:v>
                </c:pt>
                <c:pt idx="66">
                  <c:v>10.88717027228126</c:v>
                </c:pt>
                <c:pt idx="67">
                  <c:v>10.79178243318861</c:v>
                </c:pt>
                <c:pt idx="68">
                  <c:v>10.69139633575542</c:v>
                </c:pt>
                <c:pt idx="69">
                  <c:v>10.5861659491075</c:v>
                </c:pt>
                <c:pt idx="70">
                  <c:v>10.47624232501357</c:v>
                </c:pt>
                <c:pt idx="71">
                  <c:v>10.36177359729795</c:v>
                </c:pt>
                <c:pt idx="72">
                  <c:v>10.24290498531</c:v>
                </c:pt>
                <c:pt idx="73">
                  <c:v>10.11977880113791</c:v>
                </c:pt>
                <c:pt idx="74">
                  <c:v>9.992534460297386</c:v>
                </c:pt>
                <c:pt idx="75">
                  <c:v>9.861308495627964</c:v>
                </c:pt>
                <c:pt idx="76">
                  <c:v>9.726234574132195</c:v>
                </c:pt>
                <c:pt idx="77">
                  <c:v>9.58744351653554</c:v>
                </c:pt>
                <c:pt idx="78">
                  <c:v>9.44506331932885</c:v>
                </c:pt>
                <c:pt idx="79">
                  <c:v>9.29921917908614</c:v>
                </c:pt>
                <c:pt idx="80">
                  <c:v>9.15003351885803</c:v>
                </c:pt>
                <c:pt idx="81">
                  <c:v>8.99762601644657</c:v>
                </c:pt>
                <c:pt idx="82">
                  <c:v>8.842113634389807</c:v>
                </c:pt>
                <c:pt idx="83">
                  <c:v>8.683610651487107</c:v>
                </c:pt>
                <c:pt idx="84">
                  <c:v>8.522228695707188</c:v>
                </c:pt>
                <c:pt idx="85">
                  <c:v>8.358076778332996</c:v>
                </c:pt>
                <c:pt idx="86">
                  <c:v>8.191261329209368</c:v>
                </c:pt>
                <c:pt idx="87">
                  <c:v>8.021886232953146</c:v>
                </c:pt>
                <c:pt idx="88">
                  <c:v>7.850052866021175</c:v>
                </c:pt>
                <c:pt idx="89">
                  <c:v>7.675860134506867</c:v>
                </c:pt>
                <c:pt idx="90">
                  <c:v>7.499404512568844</c:v>
                </c:pt>
                <c:pt idx="91">
                  <c:v>7.320780081391694</c:v>
                </c:pt>
                <c:pt idx="92">
                  <c:v>7.140078568583927</c:v>
                </c:pt>
                <c:pt idx="93">
                  <c:v>6.957389387926014</c:v>
                </c:pt>
                <c:pt idx="94">
                  <c:v>6.772799679396348</c:v>
                </c:pt>
                <c:pt idx="95">
                  <c:v>6.586394349388274</c:v>
                </c:pt>
                <c:pt idx="96">
                  <c:v>6.398256111056708</c:v>
                </c:pt>
                <c:pt idx="97">
                  <c:v>6.208465524729445</c:v>
                </c:pt>
                <c:pt idx="98">
                  <c:v>6.017101038322267</c:v>
                </c:pt>
                <c:pt idx="99">
                  <c:v>5.824239027697327</c:v>
                </c:pt>
                <c:pt idx="100">
                  <c:v>5.629953836921166</c:v>
                </c:pt>
                <c:pt idx="101">
                  <c:v>5.434317818373847</c:v>
                </c:pt>
                <c:pt idx="102">
                  <c:v>5.237401372657677</c:v>
                </c:pt>
                <c:pt idx="103">
                  <c:v>5.039272988277252</c:v>
                </c:pt>
                <c:pt idx="104">
                  <c:v>4.839999281040718</c:v>
                </c:pt>
                <c:pt idx="105">
                  <c:v>4.639645033162286</c:v>
                </c:pt>
                <c:pt idx="106">
                  <c:v>4.438273232023083</c:v>
                </c:pt>
                <c:pt idx="107">
                  <c:v>4.23594510856833</c:v>
                </c:pt>
                <c:pt idx="108">
                  <c:v>4.032720175314352</c:v>
                </c:pt>
                <c:pt idx="109">
                  <c:v>3.828656263941048</c:v>
                </c:pt>
                <c:pt idx="110">
                  <c:v>3.623809562449878</c:v>
                </c:pt>
                <c:pt idx="111">
                  <c:v>3.418234651867578</c:v>
                </c:pt>
                <c:pt idx="112">
                  <c:v>3.211984542479876</c:v>
                </c:pt>
                <c:pt idx="113">
                  <c:v>3.005110709579958</c:v>
                </c:pt>
                <c:pt idx="114">
                  <c:v>2.797663128716431</c:v>
                </c:pt>
                <c:pt idx="115">
                  <c:v>2.589690310434389</c:v>
                </c:pt>
                <c:pt idx="116">
                  <c:v>2.381239334491329</c:v>
                </c:pt>
                <c:pt idx="117">
                  <c:v>2.172355883550836</c:v>
                </c:pt>
                <c:pt idx="118">
                  <c:v>1.963084276333893</c:v>
                </c:pt>
                <c:pt idx="119">
                  <c:v>1.75346750023091</c:v>
                </c:pt>
              </c:numCache>
            </c:numRef>
          </c:yVal>
          <c:smooth val="1"/>
          <c:extLst xmlns:c16r2="http://schemas.microsoft.com/office/drawing/2015/06/chart">
            <c:ext xmlns:c16="http://schemas.microsoft.com/office/drawing/2014/chart" uri="{C3380CC4-5D6E-409C-BE32-E72D297353CC}">
              <c16:uniqueId val="{00000004-7EA2-41D4-8FEA-7031AF181BCE}"/>
            </c:ext>
          </c:extLst>
        </c:ser>
        <c:ser>
          <c:idx val="1"/>
          <c:order val="5"/>
          <c:tx>
            <c:strRef>
              <c:f>'SA-PersistingPain-G'!$X$123</c:f>
              <c:strCache>
                <c:ptCount val="1"/>
                <c:pt idx="0">
                  <c:v>SHUD Deaths for 0.5x parameter level</c:v>
                </c:pt>
              </c:strCache>
            </c:strRef>
          </c:tx>
          <c:spPr>
            <a:ln w="6350">
              <a:solidFill>
                <a:schemeClr val="accent2"/>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X$3:$X$122</c:f>
              <c:numCache>
                <c:formatCode>General</c:formatCode>
                <c:ptCount val="120"/>
                <c:pt idx="0">
                  <c:v>0.0</c:v>
                </c:pt>
                <c:pt idx="1">
                  <c:v>0.220583565769857</c:v>
                </c:pt>
                <c:pt idx="2">
                  <c:v>0.416084507046344</c:v>
                </c:pt>
                <c:pt idx="3">
                  <c:v>0.59093042504096</c:v>
                </c:pt>
                <c:pt idx="4">
                  <c:v>0.748418773720596</c:v>
                </c:pt>
                <c:pt idx="5">
                  <c:v>0.891099858169719</c:v>
                </c:pt>
                <c:pt idx="6">
                  <c:v>1.020949102722625</c:v>
                </c:pt>
                <c:pt idx="7">
                  <c:v>1.139499623314896</c:v>
                </c:pt>
                <c:pt idx="8">
                  <c:v>1.247944585201594</c:v>
                </c:pt>
                <c:pt idx="9">
                  <c:v>1.347216194209523</c:v>
                </c:pt>
                <c:pt idx="10">
                  <c:v>1.438046619767965</c:v>
                </c:pt>
                <c:pt idx="11">
                  <c:v>1.521014949917844</c:v>
                </c:pt>
                <c:pt idx="12">
                  <c:v>1.596583351014851</c:v>
                </c:pt>
                <c:pt idx="13">
                  <c:v>2.076697347841991</c:v>
                </c:pt>
                <c:pt idx="14">
                  <c:v>2.487012548773964</c:v>
                </c:pt>
                <c:pt idx="15">
                  <c:v>2.841922719765171</c:v>
                </c:pt>
                <c:pt idx="16">
                  <c:v>3.152250156324499</c:v>
                </c:pt>
                <c:pt idx="17">
                  <c:v>3.426318185700846</c:v>
                </c:pt>
                <c:pt idx="18">
                  <c:v>3.67053033698553</c:v>
                </c:pt>
                <c:pt idx="19">
                  <c:v>3.889815638940762</c:v>
                </c:pt>
                <c:pt idx="20">
                  <c:v>4.087971569769409</c:v>
                </c:pt>
                <c:pt idx="21">
                  <c:v>4.267928042803897</c:v>
                </c:pt>
                <c:pt idx="22">
                  <c:v>4.43195048812404</c:v>
                </c:pt>
                <c:pt idx="23">
                  <c:v>4.581795977624279</c:v>
                </c:pt>
                <c:pt idx="24">
                  <c:v>4.71883316202302</c:v>
                </c:pt>
                <c:pt idx="25">
                  <c:v>4.844134331425324</c:v>
                </c:pt>
                <c:pt idx="26">
                  <c:v>4.959124976050925</c:v>
                </c:pt>
                <c:pt idx="27">
                  <c:v>5.064386376844824</c:v>
                </c:pt>
                <c:pt idx="28">
                  <c:v>5.160380199565576</c:v>
                </c:pt>
                <c:pt idx="29">
                  <c:v>5.247486649078732</c:v>
                </c:pt>
                <c:pt idx="30">
                  <c:v>5.326024634415937</c:v>
                </c:pt>
                <c:pt idx="31">
                  <c:v>5.396267077397625</c:v>
                </c:pt>
                <c:pt idx="32">
                  <c:v>5.458452522342122</c:v>
                </c:pt>
                <c:pt idx="33">
                  <c:v>5.512793914753911</c:v>
                </c:pt>
                <c:pt idx="34">
                  <c:v>5.559485215992296</c:v>
                </c:pt>
                <c:pt idx="35">
                  <c:v>5.598706366228066</c:v>
                </c:pt>
                <c:pt idx="36">
                  <c:v>5.630626988850463</c:v>
                </c:pt>
                <c:pt idx="37">
                  <c:v>5.655409137805765</c:v>
                </c:pt>
                <c:pt idx="38">
                  <c:v>5.673209318818499</c:v>
                </c:pt>
                <c:pt idx="39">
                  <c:v>5.684180786086219</c:v>
                </c:pt>
                <c:pt idx="40">
                  <c:v>5.688473633458716</c:v>
                </c:pt>
                <c:pt idx="41">
                  <c:v>5.686235543748896</c:v>
                </c:pt>
                <c:pt idx="42">
                  <c:v>5.677612330843885</c:v>
                </c:pt>
                <c:pt idx="43">
                  <c:v>5.662748302779708</c:v>
                </c:pt>
                <c:pt idx="44">
                  <c:v>5.641786492318805</c:v>
                </c:pt>
                <c:pt idx="45">
                  <c:v>5.614868790576247</c:v>
                </c:pt>
                <c:pt idx="46">
                  <c:v>5.582136010568226</c:v>
                </c:pt>
                <c:pt idx="47">
                  <c:v>5.543727900915064</c:v>
                </c:pt>
                <c:pt idx="48">
                  <c:v>5.49978312486774</c:v>
                </c:pt>
                <c:pt idx="49">
                  <c:v>5.450439216002541</c:v>
                </c:pt>
                <c:pt idx="50">
                  <c:v>5.395832518980145</c:v>
                </c:pt>
                <c:pt idx="51">
                  <c:v>5.336098121579243</c:v>
                </c:pt>
                <c:pt idx="52">
                  <c:v>5.2713697836974</c:v>
                </c:pt>
                <c:pt idx="53">
                  <c:v>5.20177986400481</c:v>
                </c:pt>
                <c:pt idx="54">
                  <c:v>5.127459247936761</c:v>
                </c:pt>
                <c:pt idx="55">
                  <c:v>5.048537278699881</c:v>
                </c:pt>
                <c:pt idx="56">
                  <c:v>4.965141692347015</c:v>
                </c:pt>
                <c:pt idx="57">
                  <c:v>4.877398557591436</c:v>
                </c:pt>
                <c:pt idx="58">
                  <c:v>4.785432220757684</c:v>
                </c:pt>
                <c:pt idx="59">
                  <c:v>4.689365256032849</c:v>
                </c:pt>
                <c:pt idx="60">
                  <c:v>4.589318421062353</c:v>
                </c:pt>
                <c:pt idx="61">
                  <c:v>4.485410617800608</c:v>
                </c:pt>
                <c:pt idx="62">
                  <c:v>4.377758858479305</c:v>
                </c:pt>
                <c:pt idx="63">
                  <c:v>4.266478236479474</c:v>
                </c:pt>
                <c:pt idx="64">
                  <c:v>4.151681901898246</c:v>
                </c:pt>
                <c:pt idx="65">
                  <c:v>4.033481041538107</c:v>
                </c:pt>
                <c:pt idx="66">
                  <c:v>3.911984863086809</c:v>
                </c:pt>
                <c:pt idx="67">
                  <c:v>3.787300583209344</c:v>
                </c:pt>
                <c:pt idx="68">
                  <c:v>3.659533419308126</c:v>
                </c:pt>
                <c:pt idx="69">
                  <c:v>3.528786584698127</c:v>
                </c:pt>
                <c:pt idx="70">
                  <c:v>3.395161286960092</c:v>
                </c:pt>
                <c:pt idx="71">
                  <c:v>3.25875672923562</c:v>
                </c:pt>
                <c:pt idx="72">
                  <c:v>3.119670114250948</c:v>
                </c:pt>
                <c:pt idx="73">
                  <c:v>2.977996650857767</c:v>
                </c:pt>
                <c:pt idx="74">
                  <c:v>2.833829562890742</c:v>
                </c:pt>
                <c:pt idx="75">
                  <c:v>2.687260100162393</c:v>
                </c:pt>
                <c:pt idx="76">
                  <c:v>2.538377551410122</c:v>
                </c:pt>
                <c:pt idx="77">
                  <c:v>2.387269259036839</c:v>
                </c:pt>
                <c:pt idx="78">
                  <c:v>2.23402063548765</c:v>
                </c:pt>
                <c:pt idx="79">
                  <c:v>2.078715181117013</c:v>
                </c:pt>
                <c:pt idx="80">
                  <c:v>1.921434503404088</c:v>
                </c:pt>
                <c:pt idx="81">
                  <c:v>1.762258337396724</c:v>
                </c:pt>
                <c:pt idx="82">
                  <c:v>1.601264567257522</c:v>
                </c:pt>
                <c:pt idx="83">
                  <c:v>1.438529248796431</c:v>
                </c:pt>
                <c:pt idx="84">
                  <c:v>1.274126632895332</c:v>
                </c:pt>
                <c:pt idx="85">
                  <c:v>1.108129189710735</c:v>
                </c:pt>
                <c:pt idx="86">
                  <c:v>0.940607633576474</c:v>
                </c:pt>
                <c:pt idx="87">
                  <c:v>0.77163094850689</c:v>
                </c:pt>
                <c:pt idx="88">
                  <c:v>0.601266414235624</c:v>
                </c:pt>
                <c:pt idx="89">
                  <c:v>0.42957963269364</c:v>
                </c:pt>
                <c:pt idx="90">
                  <c:v>0.256634554878701</c:v>
                </c:pt>
                <c:pt idx="91">
                  <c:v>0.082493508032303</c:v>
                </c:pt>
                <c:pt idx="92">
                  <c:v>-0.0927827769251051</c:v>
                </c:pt>
                <c:pt idx="93">
                  <c:v>-0.269135137763078</c:v>
                </c:pt>
                <c:pt idx="94">
                  <c:v>-0.446505953165024</c:v>
                </c:pt>
                <c:pt idx="95">
                  <c:v>-0.624839114857059</c:v>
                </c:pt>
                <c:pt idx="96">
                  <c:v>-0.804079999688702</c:v>
                </c:pt>
                <c:pt idx="97">
                  <c:v>-0.984175441701291</c:v>
                </c:pt>
                <c:pt idx="98">
                  <c:v>-1.165073704234055</c:v>
                </c:pt>
                <c:pt idx="99">
                  <c:v>-1.346724452092212</c:v>
                </c:pt>
                <c:pt idx="100">
                  <c:v>-1.52907872381884</c:v>
                </c:pt>
                <c:pt idx="101">
                  <c:v>-1.712088904099028</c:v>
                </c:pt>
                <c:pt idx="102">
                  <c:v>-1.895708696323209</c:v>
                </c:pt>
                <c:pt idx="103">
                  <c:v>-2.079893095333909</c:v>
                </c:pt>
                <c:pt idx="104">
                  <c:v>-2.264598360384662</c:v>
                </c:pt>
                <c:pt idx="105">
                  <c:v>-2.449781988333279</c:v>
                </c:pt>
                <c:pt idx="106">
                  <c:v>-2.63540268707793</c:v>
                </c:pt>
                <c:pt idx="107">
                  <c:v>-2.821420349271329</c:v>
                </c:pt>
                <c:pt idx="108">
                  <c:v>-3.007796026314463</c:v>
                </c:pt>
                <c:pt idx="109">
                  <c:v>-3.194491902653181</c:v>
                </c:pt>
                <c:pt idx="110">
                  <c:v>-3.381471270386328</c:v>
                </c:pt>
                <c:pt idx="111">
                  <c:v>-3.568698504201529</c:v>
                </c:pt>
                <c:pt idx="112">
                  <c:v>-3.7561390366428</c:v>
                </c:pt>
                <c:pt idx="113">
                  <c:v>-3.943759333727121</c:v>
                </c:pt>
                <c:pt idx="114">
                  <c:v>-4.131526870909735</c:v>
                </c:pt>
                <c:pt idx="115">
                  <c:v>-4.319410109413456</c:v>
                </c:pt>
                <c:pt idx="116">
                  <c:v>-4.507378472920573</c:v>
                </c:pt>
                <c:pt idx="117">
                  <c:v>-4.695402324636507</c:v>
                </c:pt>
                <c:pt idx="118">
                  <c:v>-4.883452944729788</c:v>
                </c:pt>
                <c:pt idx="119">
                  <c:v>-5.07150250814907</c:v>
                </c:pt>
              </c:numCache>
            </c:numRef>
          </c:yVal>
          <c:smooth val="1"/>
          <c:extLst xmlns:c16r2="http://schemas.microsoft.com/office/drawing/2015/06/chart">
            <c:ext xmlns:c16="http://schemas.microsoft.com/office/drawing/2014/chart" uri="{C3380CC4-5D6E-409C-BE32-E72D297353CC}">
              <c16:uniqueId val="{00000005-7EA2-41D4-8FEA-7031AF181BCE}"/>
            </c:ext>
          </c:extLst>
        </c:ser>
        <c:ser>
          <c:idx val="5"/>
          <c:order val="6"/>
          <c:tx>
            <c:strRef>
              <c:f>'SA-PersistingPain-G'!$G$123</c:f>
              <c:strCache>
                <c:ptCount val="1"/>
                <c:pt idx="0">
                  <c:v>Total Deaths for 1x parameter level</c:v>
                </c:pt>
              </c:strCache>
            </c:strRef>
          </c:tx>
          <c:spPr>
            <a:ln w="76200">
              <a:solidFill>
                <a:schemeClr val="tx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G$3:$G$122</c:f>
              <c:numCache>
                <c:formatCode>General</c:formatCode>
                <c:ptCount val="120"/>
                <c:pt idx="0">
                  <c:v>0.0</c:v>
                </c:pt>
                <c:pt idx="1">
                  <c:v>0.182674790996907</c:v>
                </c:pt>
                <c:pt idx="2">
                  <c:v>0.266510669794479</c:v>
                </c:pt>
                <c:pt idx="3">
                  <c:v>0.274003445982225</c:v>
                </c:pt>
                <c:pt idx="4">
                  <c:v>0.222364782788691</c:v>
                </c:pt>
                <c:pt idx="5">
                  <c:v>0.124870673272335</c:v>
                </c:pt>
                <c:pt idx="6">
                  <c:v>-0.00824653461131675</c:v>
                </c:pt>
                <c:pt idx="7">
                  <c:v>-0.169107759084045</c:v>
                </c:pt>
                <c:pt idx="8">
                  <c:v>-0.351652482722557</c:v>
                </c:pt>
                <c:pt idx="9">
                  <c:v>-0.551224697926864</c:v>
                </c:pt>
                <c:pt idx="10">
                  <c:v>-0.76425234713156</c:v>
                </c:pt>
                <c:pt idx="11">
                  <c:v>-0.98799920995225</c:v>
                </c:pt>
                <c:pt idx="12">
                  <c:v>-1.22037292228938</c:v>
                </c:pt>
                <c:pt idx="13">
                  <c:v>-1.119282698727921</c:v>
                </c:pt>
                <c:pt idx="14">
                  <c:v>-1.057724171292239</c:v>
                </c:pt>
                <c:pt idx="15">
                  <c:v>-1.02695310226477</c:v>
                </c:pt>
                <c:pt idx="16">
                  <c:v>-1.02048497803362</c:v>
                </c:pt>
                <c:pt idx="17">
                  <c:v>-1.033382525713614</c:v>
                </c:pt>
                <c:pt idx="18">
                  <c:v>-1.06189517350058</c:v>
                </c:pt>
                <c:pt idx="19">
                  <c:v>-1.10318177927793</c:v>
                </c:pt>
                <c:pt idx="20">
                  <c:v>-1.155096946952926</c:v>
                </c:pt>
                <c:pt idx="21">
                  <c:v>-1.216026457144699</c:v>
                </c:pt>
                <c:pt idx="22">
                  <c:v>-1.284760622954582</c:v>
                </c:pt>
                <c:pt idx="23">
                  <c:v>-1.360396920000494</c:v>
                </c:pt>
                <c:pt idx="24">
                  <c:v>-1.44226520397533</c:v>
                </c:pt>
                <c:pt idx="25">
                  <c:v>-1.529870348386248</c:v>
                </c:pt>
                <c:pt idx="26">
                  <c:v>-1.622270359109143</c:v>
                </c:pt>
                <c:pt idx="27">
                  <c:v>-1.71927234339646</c:v>
                </c:pt>
                <c:pt idx="28">
                  <c:v>-1.820742004527392</c:v>
                </c:pt>
                <c:pt idx="29">
                  <c:v>-1.926585671440443</c:v>
                </c:pt>
                <c:pt idx="30">
                  <c:v>-2.036738219080098</c:v>
                </c:pt>
                <c:pt idx="31">
                  <c:v>-2.151153979260878</c:v>
                </c:pt>
                <c:pt idx="32">
                  <c:v>-2.269799939150516</c:v>
                </c:pt>
                <c:pt idx="33">
                  <c:v>-2.392650689508624</c:v>
                </c:pt>
                <c:pt idx="34">
                  <c:v>-2.519684708727754</c:v>
                </c:pt>
                <c:pt idx="35">
                  <c:v>-2.650881664297276</c:v>
                </c:pt>
                <c:pt idx="36">
                  <c:v>-2.786220487019181</c:v>
                </c:pt>
                <c:pt idx="37">
                  <c:v>-2.925678030137941</c:v>
                </c:pt>
                <c:pt idx="38">
                  <c:v>-3.069228169327016</c:v>
                </c:pt>
                <c:pt idx="39">
                  <c:v>-3.216840245011235</c:v>
                </c:pt>
                <c:pt idx="40">
                  <c:v>-3.368479881491567</c:v>
                </c:pt>
                <c:pt idx="41">
                  <c:v>-3.52410882162444</c:v>
                </c:pt>
                <c:pt idx="42">
                  <c:v>-3.683684893386135</c:v>
                </c:pt>
                <c:pt idx="43">
                  <c:v>-3.847162077144912</c:v>
                </c:pt>
                <c:pt idx="44">
                  <c:v>-4.014490644141461</c:v>
                </c:pt>
                <c:pt idx="45">
                  <c:v>-4.185617343861987</c:v>
                </c:pt>
                <c:pt idx="46">
                  <c:v>-4.360485623542686</c:v>
                </c:pt>
                <c:pt idx="47">
                  <c:v>-4.539035867234861</c:v>
                </c:pt>
                <c:pt idx="48">
                  <c:v>-4.721205645123338</c:v>
                </c:pt>
                <c:pt idx="49">
                  <c:v>-4.906929966223243</c:v>
                </c:pt>
                <c:pt idx="50">
                  <c:v>-5.096141529470833</c:v>
                </c:pt>
                <c:pt idx="51">
                  <c:v>-5.288770969633924</c:v>
                </c:pt>
                <c:pt idx="52">
                  <c:v>-5.484747093842497</c:v>
                </c:pt>
                <c:pt idx="53">
                  <c:v>-5.683997110758717</c:v>
                </c:pt>
                <c:pt idx="54">
                  <c:v>-5.886446849249276</c:v>
                </c:pt>
                <c:pt idx="55">
                  <c:v>-6.092020965916245</c:v>
                </c:pt>
                <c:pt idx="56">
                  <c:v>-6.300643141197633</c:v>
                </c:pt>
                <c:pt idx="57">
                  <c:v>-6.512236263991736</c:v>
                </c:pt>
                <c:pt idx="58">
                  <c:v>-6.726722604931592</c:v>
                </c:pt>
                <c:pt idx="59">
                  <c:v>-6.944023978566338</c:v>
                </c:pt>
                <c:pt idx="60">
                  <c:v>-7.164061894782117</c:v>
                </c:pt>
                <c:pt idx="61">
                  <c:v>-7.386757699859026</c:v>
                </c:pt>
                <c:pt idx="62">
                  <c:v>-7.612032707601656</c:v>
                </c:pt>
                <c:pt idx="63">
                  <c:v>-7.839808320981228</c:v>
                </c:pt>
                <c:pt idx="64">
                  <c:v>-8.070006144755503</c:v>
                </c:pt>
                <c:pt idx="65">
                  <c:v>-8.30254808952973</c:v>
                </c:pt>
                <c:pt idx="66">
                  <c:v>-8.537356467691444</c:v>
                </c:pt>
                <c:pt idx="67">
                  <c:v>-8.774354081689214</c:v>
                </c:pt>
                <c:pt idx="68">
                  <c:v>-9.013464305056686</c:v>
                </c:pt>
                <c:pt idx="69">
                  <c:v>-9.254611156610281</c:v>
                </c:pt>
                <c:pt idx="70">
                  <c:v>-9.49771936821521</c:v>
                </c:pt>
                <c:pt idx="71">
                  <c:v>-9.742714446485518</c:v>
                </c:pt>
                <c:pt idx="72">
                  <c:v>-9.989522728795282</c:v>
                </c:pt>
                <c:pt idx="73">
                  <c:v>-10.23807143393169</c:v>
                </c:pt>
                <c:pt idx="74">
                  <c:v>-10.48828870772554</c:v>
                </c:pt>
                <c:pt idx="75">
                  <c:v>-10.74010366396456</c:v>
                </c:pt>
                <c:pt idx="76">
                  <c:v>-10.99344642088022</c:v>
                </c:pt>
                <c:pt idx="77">
                  <c:v>-11.24824813349896</c:v>
                </c:pt>
                <c:pt idx="78">
                  <c:v>-11.50444102210313</c:v>
                </c:pt>
                <c:pt idx="79">
                  <c:v>-11.76195839706961</c:v>
                </c:pt>
                <c:pt idx="80">
                  <c:v>-12.02073468030881</c:v>
                </c:pt>
                <c:pt idx="81">
                  <c:v>-12.28070542353353</c:v>
                </c:pt>
                <c:pt idx="82">
                  <c:v>-12.54180732356735</c:v>
                </c:pt>
                <c:pt idx="83">
                  <c:v>-12.80397823489066</c:v>
                </c:pt>
                <c:pt idx="84">
                  <c:v>-13.06715717961661</c:v>
                </c:pt>
                <c:pt idx="85">
                  <c:v>-13.33128435506442</c:v>
                </c:pt>
                <c:pt idx="86">
                  <c:v>-13.59630113911303</c:v>
                </c:pt>
                <c:pt idx="87">
                  <c:v>-13.86215009347775</c:v>
                </c:pt>
                <c:pt idx="88">
                  <c:v>-14.1287749650749</c:v>
                </c:pt>
                <c:pt idx="89">
                  <c:v>-14.39612068559782</c:v>
                </c:pt>
                <c:pt idx="90">
                  <c:v>-14.66413336945334</c:v>
                </c:pt>
                <c:pt idx="91">
                  <c:v>-14.9327603101729</c:v>
                </c:pt>
                <c:pt idx="92">
                  <c:v>-15.20194997542226</c:v>
                </c:pt>
                <c:pt idx="93">
                  <c:v>-15.4716520007176</c:v>
                </c:pt>
                <c:pt idx="94">
                  <c:v>-15.74181718195423</c:v>
                </c:pt>
                <c:pt idx="95">
                  <c:v>-16.0123974668465</c:v>
                </c:pt>
                <c:pt idx="96">
                  <c:v>-16.28334594536748</c:v>
                </c:pt>
                <c:pt idx="97">
                  <c:v>-16.55461683928688</c:v>
                </c:pt>
                <c:pt idx="98">
                  <c:v>-16.82616549087161</c:v>
                </c:pt>
                <c:pt idx="99">
                  <c:v>-17.09794835084303</c:v>
                </c:pt>
                <c:pt idx="100">
                  <c:v>-17.36992296565295</c:v>
                </c:pt>
                <c:pt idx="101">
                  <c:v>-17.64204796414765</c:v>
                </c:pt>
                <c:pt idx="102">
                  <c:v>-17.91428304368965</c:v>
                </c:pt>
                <c:pt idx="103">
                  <c:v>-18.18658895578619</c:v>
                </c:pt>
                <c:pt idx="104">
                  <c:v>-18.45892749129052</c:v>
                </c:pt>
                <c:pt idx="105">
                  <c:v>-18.73126146522628</c:v>
                </c:pt>
                <c:pt idx="106">
                  <c:v>-19.00355470127506</c:v>
                </c:pt>
                <c:pt idx="107">
                  <c:v>-19.27577201598651</c:v>
                </c:pt>
                <c:pt idx="108">
                  <c:v>-19.54787920274503</c:v>
                </c:pt>
                <c:pt idx="109">
                  <c:v>-19.81984301553375</c:v>
                </c:pt>
                <c:pt idx="110">
                  <c:v>-20.09163115253778</c:v>
                </c:pt>
                <c:pt idx="111">
                  <c:v>-20.36321223961831</c:v>
                </c:pt>
                <c:pt idx="112">
                  <c:v>-20.6345558136848</c:v>
                </c:pt>
                <c:pt idx="113">
                  <c:v>-20.90563230600856</c:v>
                </c:pt>
                <c:pt idx="114">
                  <c:v>-21.17641302549173</c:v>
                </c:pt>
                <c:pt idx="115">
                  <c:v>-21.44687014192631</c:v>
                </c:pt>
                <c:pt idx="116">
                  <c:v>-21.7169766692672</c:v>
                </c:pt>
                <c:pt idx="117">
                  <c:v>-21.98670644893078</c:v>
                </c:pt>
                <c:pt idx="118">
                  <c:v>-22.25603413315866</c:v>
                </c:pt>
                <c:pt idx="119">
                  <c:v>-22.52493516844534</c:v>
                </c:pt>
              </c:numCache>
            </c:numRef>
          </c:yVal>
          <c:smooth val="1"/>
          <c:extLst xmlns:c16r2="http://schemas.microsoft.com/office/drawing/2015/06/chart">
            <c:ext xmlns:c16="http://schemas.microsoft.com/office/drawing/2014/chart" uri="{C3380CC4-5D6E-409C-BE32-E72D297353CC}">
              <c16:uniqueId val="{00000006-7EA2-41D4-8FEA-7031AF181BCE}"/>
            </c:ext>
          </c:extLst>
        </c:ser>
        <c:ser>
          <c:idx val="2"/>
          <c:order val="7"/>
          <c:tx>
            <c:strRef>
              <c:f>'SA-PersistingPain-G'!$P$123</c:f>
              <c:strCache>
                <c:ptCount val="1"/>
                <c:pt idx="0">
                  <c:v>Total Deaths for 0.75x parameter level</c:v>
                </c:pt>
              </c:strCache>
            </c:strRef>
          </c:tx>
          <c:spPr>
            <a:ln w="28575">
              <a:solidFill>
                <a:schemeClr val="tx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P$3:$P$122</c:f>
              <c:numCache>
                <c:formatCode>General</c:formatCode>
                <c:ptCount val="120"/>
                <c:pt idx="0">
                  <c:v>0.0</c:v>
                </c:pt>
                <c:pt idx="1">
                  <c:v>0.0723830081117285</c:v>
                </c:pt>
                <c:pt idx="2">
                  <c:v>0.058470722264974</c:v>
                </c:pt>
                <c:pt idx="3">
                  <c:v>-0.0214470675390658</c:v>
                </c:pt>
                <c:pt idx="4">
                  <c:v>-0.151803573718553</c:v>
                </c:pt>
                <c:pt idx="5">
                  <c:v>-0.320595974180378</c:v>
                </c:pt>
                <c:pt idx="6">
                  <c:v>-0.518578942674185</c:v>
                </c:pt>
                <c:pt idx="7">
                  <c:v>-0.73864014253204</c:v>
                </c:pt>
                <c:pt idx="8">
                  <c:v>-0.97531640788352</c:v>
                </c:pt>
                <c:pt idx="9">
                  <c:v>-1.22441897461622</c:v>
                </c:pt>
                <c:pt idx="10">
                  <c:v>-1.482743234111922</c:v>
                </c:pt>
                <c:pt idx="11">
                  <c:v>-1.747843994790355</c:v>
                </c:pt>
                <c:pt idx="12">
                  <c:v>-2.01786151023075</c:v>
                </c:pt>
                <c:pt idx="13">
                  <c:v>-2.156679293836032</c:v>
                </c:pt>
                <c:pt idx="14">
                  <c:v>-2.326857011123457</c:v>
                </c:pt>
                <c:pt idx="15">
                  <c:v>-2.520289578809888</c:v>
                </c:pt>
                <c:pt idx="16">
                  <c:v>-2.730920058885112</c:v>
                </c:pt>
                <c:pt idx="17">
                  <c:v>-2.954173566142435</c:v>
                </c:pt>
                <c:pt idx="18">
                  <c:v>-3.186608572552768</c:v>
                </c:pt>
                <c:pt idx="19">
                  <c:v>-3.425649099548625</c:v>
                </c:pt>
                <c:pt idx="20">
                  <c:v>-3.66937892377141</c:v>
                </c:pt>
                <c:pt idx="21">
                  <c:v>-3.916383566599324</c:v>
                </c:pt>
                <c:pt idx="22">
                  <c:v>-4.165629086556874</c:v>
                </c:pt>
                <c:pt idx="23">
                  <c:v>-4.416369202506712</c:v>
                </c:pt>
                <c:pt idx="24">
                  <c:v>-4.668074213420565</c:v>
                </c:pt>
                <c:pt idx="25">
                  <c:v>-4.920376677091144</c:v>
                </c:pt>
                <c:pt idx="26">
                  <c:v>-5.172822309269756</c:v>
                </c:pt>
                <c:pt idx="27">
                  <c:v>-5.425302376041555</c:v>
                </c:pt>
                <c:pt idx="28">
                  <c:v>-5.67776323875537</c:v>
                </c:pt>
                <c:pt idx="29">
                  <c:v>-5.930188697192806</c:v>
                </c:pt>
                <c:pt idx="30">
                  <c:v>-6.182588634811827</c:v>
                </c:pt>
                <c:pt idx="31">
                  <c:v>-6.434990511992916</c:v>
                </c:pt>
                <c:pt idx="32">
                  <c:v>-6.687433026484538</c:v>
                </c:pt>
                <c:pt idx="33">
                  <c:v>-6.9399614236047</c:v>
                </c:pt>
                <c:pt idx="34">
                  <c:v>-7.192624059570726</c:v>
                </c:pt>
                <c:pt idx="35">
                  <c:v>-7.44546991426655</c:v>
                </c:pt>
                <c:pt idx="36">
                  <c:v>-7.698546821148135</c:v>
                </c:pt>
                <c:pt idx="37">
                  <c:v>-7.951900236831807</c:v>
                </c:pt>
                <c:pt idx="38">
                  <c:v>-8.205572415012055</c:v>
                </c:pt>
                <c:pt idx="39">
                  <c:v>-8.45960155848511</c:v>
                </c:pt>
                <c:pt idx="40">
                  <c:v>-8.714021922520345</c:v>
                </c:pt>
                <c:pt idx="41">
                  <c:v>-8.968863661874698</c:v>
                </c:pt>
                <c:pt idx="42">
                  <c:v>-9.224152793393367</c:v>
                </c:pt>
                <c:pt idx="43">
                  <c:v>-9.479911247359723</c:v>
                </c:pt>
                <c:pt idx="44">
                  <c:v>-9.736156981141448</c:v>
                </c:pt>
                <c:pt idx="45">
                  <c:v>-9.992904135282706</c:v>
                </c:pt>
                <c:pt idx="46">
                  <c:v>-10.25016321723283</c:v>
                </c:pt>
                <c:pt idx="47">
                  <c:v>-10.50794130176491</c:v>
                </c:pt>
                <c:pt idx="48">
                  <c:v>-10.7662422400295</c:v>
                </c:pt>
                <c:pt idx="49">
                  <c:v>-11.02506687139703</c:v>
                </c:pt>
                <c:pt idx="50">
                  <c:v>-11.28441323389234</c:v>
                </c:pt>
                <c:pt idx="51">
                  <c:v>-11.54427677026292</c:v>
                </c:pt>
                <c:pt idx="52">
                  <c:v>-11.80465052715595</c:v>
                </c:pt>
                <c:pt idx="53">
                  <c:v>-12.06552534721582</c:v>
                </c:pt>
                <c:pt idx="54">
                  <c:v>-12.32689005260631</c:v>
                </c:pt>
                <c:pt idx="55">
                  <c:v>-12.58873161950396</c:v>
                </c:pt>
                <c:pt idx="56">
                  <c:v>-12.85103534337495</c:v>
                </c:pt>
                <c:pt idx="57">
                  <c:v>-13.11378499507046</c:v>
                </c:pt>
                <c:pt idx="58">
                  <c:v>-13.37696296787803</c:v>
                </c:pt>
                <c:pt idx="59">
                  <c:v>-13.64055041578617</c:v>
                </c:pt>
                <c:pt idx="60">
                  <c:v>-13.9045273832688</c:v>
                </c:pt>
                <c:pt idx="61">
                  <c:v>-14.16887292692904</c:v>
                </c:pt>
                <c:pt idx="62">
                  <c:v>-14.43356522938134</c:v>
                </c:pt>
                <c:pt idx="63">
                  <c:v>-14.69858170573407</c:v>
                </c:pt>
                <c:pt idx="64">
                  <c:v>-14.96389910306366</c:v>
                </c:pt>
                <c:pt idx="65">
                  <c:v>-15.22949359324434</c:v>
                </c:pt>
                <c:pt idx="66">
                  <c:v>-15.49534085949153</c:v>
                </c:pt>
                <c:pt idx="67">
                  <c:v>-15.76141617697735</c:v>
                </c:pt>
                <c:pt idx="68">
                  <c:v>-16.02769448785348</c:v>
                </c:pt>
                <c:pt idx="69">
                  <c:v>-16.29415047099151</c:v>
                </c:pt>
                <c:pt idx="70">
                  <c:v>-16.56075860675251</c:v>
                </c:pt>
                <c:pt idx="71">
                  <c:v>-16.82749323708304</c:v>
                </c:pt>
                <c:pt idx="72">
                  <c:v>-17.09432862119511</c:v>
                </c:pt>
                <c:pt idx="73">
                  <c:v>-17.36123898710748</c:v>
                </c:pt>
                <c:pt idx="74">
                  <c:v>-17.62819857927861</c:v>
                </c:pt>
                <c:pt idx="75">
                  <c:v>-17.89518170257497</c:v>
                </c:pt>
                <c:pt idx="76">
                  <c:v>-18.16216276279183</c:v>
                </c:pt>
                <c:pt idx="77">
                  <c:v>-18.42911630392688</c:v>
                </c:pt>
                <c:pt idx="78">
                  <c:v>-18.69601704241254</c:v>
                </c:pt>
                <c:pt idx="79">
                  <c:v>-18.96283989848062</c:v>
                </c:pt>
                <c:pt idx="80">
                  <c:v>-19.22956002484297</c:v>
                </c:pt>
                <c:pt idx="81">
                  <c:v>-19.49615283284907</c:v>
                </c:pt>
                <c:pt idx="82">
                  <c:v>-19.76259401627276</c:v>
                </c:pt>
                <c:pt idx="83">
                  <c:v>-20.02885957287881</c:v>
                </c:pt>
                <c:pt idx="84">
                  <c:v>-20.2949258239064</c:v>
                </c:pt>
                <c:pt idx="85">
                  <c:v>-20.56076943159912</c:v>
                </c:pt>
                <c:pt idx="86">
                  <c:v>-20.82636741490378</c:v>
                </c:pt>
                <c:pt idx="87">
                  <c:v>-21.0916971634611</c:v>
                </c:pt>
                <c:pt idx="88">
                  <c:v>-21.3567364499856</c:v>
                </c:pt>
                <c:pt idx="89">
                  <c:v>-21.62146344114931</c:v>
                </c:pt>
                <c:pt idx="90">
                  <c:v>-21.88585670706739</c:v>
                </c:pt>
                <c:pt idx="91">
                  <c:v>-22.14989522946525</c:v>
                </c:pt>
                <c:pt idx="92">
                  <c:v>-22.41355840862967</c:v>
                </c:pt>
                <c:pt idx="93">
                  <c:v>-22.67682606921944</c:v>
                </c:pt>
                <c:pt idx="94">
                  <c:v>-22.93967846500682</c:v>
                </c:pt>
                <c:pt idx="95">
                  <c:v>-23.20209628263665</c:v>
                </c:pt>
                <c:pt idx="96">
                  <c:v>-23.46406064446346</c:v>
                </c:pt>
                <c:pt idx="97">
                  <c:v>-23.72555311052843</c:v>
                </c:pt>
                <c:pt idx="98">
                  <c:v>-23.98655567974642</c:v>
                </c:pt>
                <c:pt idx="99">
                  <c:v>-24.24705079035584</c:v>
                </c:pt>
                <c:pt idx="100">
                  <c:v>-24.50702131968837</c:v>
                </c:pt>
                <c:pt idx="101">
                  <c:v>-24.76645058330318</c:v>
                </c:pt>
                <c:pt idx="102">
                  <c:v>-25.02532233354468</c:v>
                </c:pt>
                <c:pt idx="103">
                  <c:v>-25.28362075756288</c:v>
                </c:pt>
                <c:pt idx="104">
                  <c:v>-25.54133047483456</c:v>
                </c:pt>
                <c:pt idx="105">
                  <c:v>-25.79843653424129</c:v>
                </c:pt>
                <c:pt idx="106">
                  <c:v>-26.05492441072379</c:v>
                </c:pt>
                <c:pt idx="107">
                  <c:v>-26.31078000155867</c:v>
                </c:pt>
                <c:pt idx="108">
                  <c:v>-26.56598962229282</c:v>
                </c:pt>
                <c:pt idx="109">
                  <c:v>-26.82054000236052</c:v>
                </c:pt>
                <c:pt idx="110">
                  <c:v>-27.07441828041451</c:v>
                </c:pt>
                <c:pt idx="111">
                  <c:v>-27.32761199940351</c:v>
                </c:pt>
                <c:pt idx="112">
                  <c:v>-27.58010910141653</c:v>
                </c:pt>
                <c:pt idx="113">
                  <c:v>-27.83189792232042</c:v>
                </c:pt>
                <c:pt idx="114">
                  <c:v>-28.08296718621718</c:v>
                </c:pt>
                <c:pt idx="115">
                  <c:v>-28.33330599973173</c:v>
                </c:pt>
                <c:pt idx="116">
                  <c:v>-28.58290384616958</c:v>
                </c:pt>
                <c:pt idx="117">
                  <c:v>-28.83175057953758</c:v>
                </c:pt>
                <c:pt idx="118">
                  <c:v>-29.07983641846804</c:v>
                </c:pt>
                <c:pt idx="119">
                  <c:v>-29.32715194005382</c:v>
                </c:pt>
              </c:numCache>
            </c:numRef>
          </c:yVal>
          <c:smooth val="1"/>
          <c:extLst xmlns:c16r2="http://schemas.microsoft.com/office/drawing/2015/06/chart">
            <c:ext xmlns:c16="http://schemas.microsoft.com/office/drawing/2014/chart" uri="{C3380CC4-5D6E-409C-BE32-E72D297353CC}">
              <c16:uniqueId val="{00000007-7EA2-41D4-8FEA-7031AF181BCE}"/>
            </c:ext>
          </c:extLst>
        </c:ser>
        <c:ser>
          <c:idx val="9"/>
          <c:order val="8"/>
          <c:tx>
            <c:strRef>
              <c:f>'SA-PersistingPain-G'!$Y$123</c:f>
              <c:strCache>
                <c:ptCount val="1"/>
                <c:pt idx="0">
                  <c:v>Total Deaths for 0.5x parameter level</c:v>
                </c:pt>
              </c:strCache>
            </c:strRef>
          </c:tx>
          <c:spPr>
            <a:ln w="6350">
              <a:solidFill>
                <a:schemeClr val="tx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Y$3:$Y$122</c:f>
              <c:numCache>
                <c:formatCode>General</c:formatCode>
                <c:ptCount val="120"/>
                <c:pt idx="0">
                  <c:v>0.0</c:v>
                </c:pt>
                <c:pt idx="1">
                  <c:v>-0.0379087747732683</c:v>
                </c:pt>
                <c:pt idx="2">
                  <c:v>-0.149570068544972</c:v>
                </c:pt>
                <c:pt idx="3">
                  <c:v>-0.316901763380338</c:v>
                </c:pt>
                <c:pt idx="4">
                  <c:v>-0.525982673774251</c:v>
                </c:pt>
                <c:pt idx="5">
                  <c:v>-0.766083560436937</c:v>
                </c:pt>
                <c:pt idx="6">
                  <c:v>-1.028946311413665</c:v>
                </c:pt>
                <c:pt idx="7">
                  <c:v>-1.308225375646771</c:v>
                </c:pt>
                <c:pt idx="8">
                  <c:v>-1.599054875070215</c:v>
                </c:pt>
                <c:pt idx="9">
                  <c:v>-1.897713154927806</c:v>
                </c:pt>
                <c:pt idx="10">
                  <c:v>-2.201362874853385</c:v>
                </c:pt>
                <c:pt idx="11">
                  <c:v>-2.507849661441924</c:v>
                </c:pt>
                <c:pt idx="12">
                  <c:v>-2.815546156878327</c:v>
                </c:pt>
                <c:pt idx="13">
                  <c:v>-3.194309933752811</c:v>
                </c:pt>
                <c:pt idx="14">
                  <c:v>-3.596235071458523</c:v>
                </c:pt>
                <c:pt idx="15">
                  <c:v>-4.013866669747435</c:v>
                </c:pt>
                <c:pt idx="16">
                  <c:v>-4.441581546978107</c:v>
                </c:pt>
                <c:pt idx="17">
                  <c:v>-4.87517213549122</c:v>
                </c:pt>
                <c:pt idx="18">
                  <c:v>-5.311509905951107</c:v>
                </c:pt>
                <c:pt idx="19">
                  <c:v>-5.748287229978445</c:v>
                </c:pt>
                <c:pt idx="20">
                  <c:v>-6.183819635435384</c:v>
                </c:pt>
                <c:pt idx="21">
                  <c:v>-6.616894478990225</c:v>
                </c:pt>
                <c:pt idx="22">
                  <c:v>-7.046655271654117</c:v>
                </c:pt>
                <c:pt idx="23">
                  <c:v>-7.472513370218802</c:v>
                </c:pt>
                <c:pt idx="24">
                  <c:v>-7.894080657868626</c:v>
                </c:pt>
                <c:pt idx="25">
                  <c:v>-8.311118309761923</c:v>
                </c:pt>
                <c:pt idx="26">
                  <c:v>-8.723600497025563</c:v>
                </c:pt>
                <c:pt idx="27">
                  <c:v>-9.131512394006222</c:v>
                </c:pt>
                <c:pt idx="28">
                  <c:v>-9.534886248056682</c:v>
                </c:pt>
                <c:pt idx="29">
                  <c:v>-9.93378803598539</c:v>
                </c:pt>
                <c:pt idx="30">
                  <c:v>-10.32830689658163</c:v>
                </c:pt>
                <c:pt idx="31">
                  <c:v>-10.71854725220037</c:v>
                </c:pt>
                <c:pt idx="32">
                  <c:v>-11.10462297169438</c:v>
                </c:pt>
                <c:pt idx="33">
                  <c:v>-11.48665307841475</c:v>
                </c:pt>
                <c:pt idx="34">
                  <c:v>-11.86475862466277</c:v>
                </c:pt>
                <c:pt idx="35">
                  <c:v>-12.2390604440935</c:v>
                </c:pt>
                <c:pt idx="36">
                  <c:v>-12.60967756261325</c:v>
                </c:pt>
                <c:pt idx="37">
                  <c:v>-12.97672610109466</c:v>
                </c:pt>
                <c:pt idx="38">
                  <c:v>-13.34031854357058</c:v>
                </c:pt>
                <c:pt idx="39">
                  <c:v>-13.70056342557509</c:v>
                </c:pt>
                <c:pt idx="40">
                  <c:v>-14.05756496456302</c:v>
                </c:pt>
                <c:pt idx="41">
                  <c:v>-14.41142292024092</c:v>
                </c:pt>
                <c:pt idx="42">
                  <c:v>-14.76223256451108</c:v>
                </c:pt>
                <c:pt idx="43">
                  <c:v>-15.11008472733265</c:v>
                </c:pt>
                <c:pt idx="44">
                  <c:v>-15.4550658950745</c:v>
                </c:pt>
                <c:pt idx="45">
                  <c:v>-15.79725834404167</c:v>
                </c:pt>
                <c:pt idx="46">
                  <c:v>-16.13674029643648</c:v>
                </c:pt>
                <c:pt idx="47">
                  <c:v>-16.47358608946318</c:v>
                </c:pt>
                <c:pt idx="48">
                  <c:v>-16.80786635087144</c:v>
                </c:pt>
                <c:pt idx="49">
                  <c:v>-17.13964817614469</c:v>
                </c:pt>
                <c:pt idx="50">
                  <c:v>-17.46899530399874</c:v>
                </c:pt>
                <c:pt idx="51">
                  <c:v>-17.79596828787894</c:v>
                </c:pt>
                <c:pt idx="52">
                  <c:v>-18.12062466218867</c:v>
                </c:pt>
                <c:pt idx="53">
                  <c:v>-18.44301910189388</c:v>
                </c:pt>
                <c:pt idx="54">
                  <c:v>-18.76320357512146</c:v>
                </c:pt>
                <c:pt idx="55">
                  <c:v>-19.08122748850555</c:v>
                </c:pt>
                <c:pt idx="56">
                  <c:v>-19.39713782524399</c:v>
                </c:pt>
                <c:pt idx="57">
                  <c:v>-19.7109792760009</c:v>
                </c:pt>
                <c:pt idx="58">
                  <c:v>-20.02279436281497</c:v>
                </c:pt>
                <c:pt idx="59">
                  <c:v>-20.33262355631464</c:v>
                </c:pt>
                <c:pt idx="60">
                  <c:v>-20.64050538650276</c:v>
                </c:pt>
                <c:pt idx="61">
                  <c:v>-20.94647654744972</c:v>
                </c:pt>
                <c:pt idx="62">
                  <c:v>-21.25057199619196</c:v>
                </c:pt>
                <c:pt idx="63">
                  <c:v>-21.55282504617258</c:v>
                </c:pt>
                <c:pt idx="64">
                  <c:v>-21.85326745551088</c:v>
                </c:pt>
                <c:pt idx="65">
                  <c:v>-22.15192951041781</c:v>
                </c:pt>
                <c:pt idx="66">
                  <c:v>-22.44884010401915</c:v>
                </c:pt>
                <c:pt idx="67">
                  <c:v>-22.74402681087117</c:v>
                </c:pt>
                <c:pt idx="68">
                  <c:v>-23.03751595740887</c:v>
                </c:pt>
                <c:pt idx="69">
                  <c:v>-23.32933268856488</c:v>
                </c:pt>
                <c:pt idx="70">
                  <c:v>-23.61950103078934</c:v>
                </c:pt>
                <c:pt idx="71">
                  <c:v>-23.90804395166418</c:v>
                </c:pt>
                <c:pt idx="72">
                  <c:v>-24.19498341632493</c:v>
                </c:pt>
                <c:pt idx="73">
                  <c:v>-24.48034044085152</c:v>
                </c:pt>
                <c:pt idx="74">
                  <c:v>-24.7641351428168</c:v>
                </c:pt>
                <c:pt idx="75">
                  <c:v>-25.04638678913988</c:v>
                </c:pt>
                <c:pt idx="76">
                  <c:v>-25.32711384140212</c:v>
                </c:pt>
                <c:pt idx="77">
                  <c:v>-25.60633399875928</c:v>
                </c:pt>
                <c:pt idx="78">
                  <c:v>-25.88406423858678</c:v>
                </c:pt>
                <c:pt idx="79">
                  <c:v>-26.16032085497445</c:v>
                </c:pt>
                <c:pt idx="80">
                  <c:v>-26.4351194951988</c:v>
                </c:pt>
                <c:pt idx="81">
                  <c:v>-26.70847519426788</c:v>
                </c:pt>
                <c:pt idx="82">
                  <c:v>-26.98040240764881</c:v>
                </c:pt>
                <c:pt idx="83">
                  <c:v>-27.25091504227776</c:v>
                </c:pt>
                <c:pt idx="84">
                  <c:v>-27.52002648593261</c:v>
                </c:pt>
                <c:pt idx="85">
                  <c:v>-27.78774963506658</c:v>
                </c:pt>
                <c:pt idx="86">
                  <c:v>-28.054096921176</c:v>
                </c:pt>
                <c:pt idx="87">
                  <c:v>-28.31908033578033</c:v>
                </c:pt>
                <c:pt idx="88">
                  <c:v>-28.58271145408388</c:v>
                </c:pt>
                <c:pt idx="89">
                  <c:v>-28.8450014574019</c:v>
                </c:pt>
                <c:pt idx="90">
                  <c:v>-29.10596115439112</c:v>
                </c:pt>
                <c:pt idx="91">
                  <c:v>-29.36560100116768</c:v>
                </c:pt>
                <c:pt idx="92">
                  <c:v>-29.62393112036384</c:v>
                </c:pt>
                <c:pt idx="93">
                  <c:v>-29.88096131916618</c:v>
                </c:pt>
                <c:pt idx="94">
                  <c:v>-30.13670110641074</c:v>
                </c:pt>
                <c:pt idx="95">
                  <c:v>-30.39115970876178</c:v>
                </c:pt>
                <c:pt idx="96">
                  <c:v>-30.64434608603419</c:v>
                </c:pt>
                <c:pt idx="97">
                  <c:v>-30.89626894569878</c:v>
                </c:pt>
                <c:pt idx="98">
                  <c:v>-31.14693675661515</c:v>
                </c:pt>
                <c:pt idx="99">
                  <c:v>-31.3963577620259</c:v>
                </c:pt>
                <c:pt idx="100">
                  <c:v>-31.64453999185663</c:v>
                </c:pt>
                <c:pt idx="101">
                  <c:v>-31.89149127435853</c:v>
                </c:pt>
                <c:pt idx="102">
                  <c:v>-32.13721924711744</c:v>
                </c:pt>
                <c:pt idx="103">
                  <c:v>-32.38173136747059</c:v>
                </c:pt>
                <c:pt idx="104">
                  <c:v>-32.62503492236</c:v>
                </c:pt>
                <c:pt idx="105">
                  <c:v>-32.86713703765076</c:v>
                </c:pt>
                <c:pt idx="106">
                  <c:v>-33.1080446869403</c:v>
                </c:pt>
                <c:pt idx="107">
                  <c:v>-33.34776469988594</c:v>
                </c:pt>
                <c:pt idx="108">
                  <c:v>-33.5863037700764</c:v>
                </c:pt>
                <c:pt idx="109">
                  <c:v>-33.82366846247119</c:v>
                </c:pt>
                <c:pt idx="110">
                  <c:v>-34.05986522042758</c:v>
                </c:pt>
                <c:pt idx="111">
                  <c:v>-34.29490037233727</c:v>
                </c:pt>
                <c:pt idx="112">
                  <c:v>-34.5287801378961</c:v>
                </c:pt>
                <c:pt idx="113">
                  <c:v>-34.76151063402348</c:v>
                </c:pt>
                <c:pt idx="114">
                  <c:v>-34.99309788044493</c:v>
                </c:pt>
                <c:pt idx="115">
                  <c:v>-35.2235478049689</c:v>
                </c:pt>
                <c:pt idx="116">
                  <c:v>-35.45286624845521</c:v>
                </c:pt>
                <c:pt idx="117">
                  <c:v>-35.68105896951092</c:v>
                </c:pt>
                <c:pt idx="118">
                  <c:v>-35.90813164890806</c:v>
                </c:pt>
                <c:pt idx="119">
                  <c:v>-36.13408989375687</c:v>
                </c:pt>
              </c:numCache>
            </c:numRef>
          </c:yVal>
          <c:smooth val="1"/>
          <c:extLst xmlns:c16r2="http://schemas.microsoft.com/office/drawing/2015/06/chart">
            <c:ext xmlns:c16="http://schemas.microsoft.com/office/drawing/2014/chart" uri="{C3380CC4-5D6E-409C-BE32-E72D297353CC}">
              <c16:uniqueId val="{00000008-7EA2-41D4-8FEA-7031AF181BCE}"/>
            </c:ext>
          </c:extLst>
        </c:ser>
        <c:dLbls>
          <c:showLegendKey val="0"/>
          <c:showVal val="0"/>
          <c:showCatName val="0"/>
          <c:showSerName val="0"/>
          <c:showPercent val="0"/>
          <c:showBubbleSize val="0"/>
        </c:dLbls>
        <c:axId val="-1376223984"/>
        <c:axId val="-1376221856"/>
      </c:scatterChart>
      <c:valAx>
        <c:axId val="-1376223984"/>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376221856"/>
        <c:crosses val="autoZero"/>
        <c:crossBetween val="midCat"/>
      </c:valAx>
      <c:valAx>
        <c:axId val="-1376221856"/>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376223984"/>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5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ChronicPain-G'!$E$123</c:f>
              <c:strCache>
                <c:ptCount val="1"/>
                <c:pt idx="0">
                  <c:v>SOUD Deaths for 1x parameter level</c:v>
                </c:pt>
              </c:strCache>
            </c:strRef>
          </c:tx>
          <c:spPr>
            <a:ln w="76200">
              <a:solidFill>
                <a:schemeClr val="accent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E$3:$E$122</c:f>
              <c:numCache>
                <c:formatCode>General</c:formatCode>
                <c:ptCount val="120"/>
                <c:pt idx="0">
                  <c:v>0.0</c:v>
                </c:pt>
                <c:pt idx="1">
                  <c:v>-5.081350909426828</c:v>
                </c:pt>
                <c:pt idx="2">
                  <c:v>-10.27407395081673</c:v>
                </c:pt>
                <c:pt idx="3">
                  <c:v>-15.527295431164</c:v>
                </c:pt>
                <c:pt idx="4">
                  <c:v>-20.80007673252828</c:v>
                </c:pt>
                <c:pt idx="5">
                  <c:v>-26.05962318398749</c:v>
                </c:pt>
                <c:pt idx="6">
                  <c:v>-31.27979693072468</c:v>
                </c:pt>
                <c:pt idx="7">
                  <c:v>-36.43989675148821</c:v>
                </c:pt>
                <c:pt idx="8">
                  <c:v>-41.52365766970684</c:v>
                </c:pt>
                <c:pt idx="9">
                  <c:v>-46.51843130379086</c:v>
                </c:pt>
                <c:pt idx="10">
                  <c:v>-51.4145147080054</c:v>
                </c:pt>
                <c:pt idx="11">
                  <c:v>-56.20460110844029</c:v>
                </c:pt>
                <c:pt idx="12">
                  <c:v>-60.88333062588087</c:v>
                </c:pt>
                <c:pt idx="13">
                  <c:v>-67.69162255853207</c:v>
                </c:pt>
                <c:pt idx="14">
                  <c:v>-74.2374036112793</c:v>
                </c:pt>
                <c:pt idx="15">
                  <c:v>-80.54443827266024</c:v>
                </c:pt>
                <c:pt idx="16">
                  <c:v>-86.63231744838825</c:v>
                </c:pt>
                <c:pt idx="17">
                  <c:v>-92.5175155763712</c:v>
                </c:pt>
                <c:pt idx="18">
                  <c:v>-98.213954548476</c:v>
                </c:pt>
                <c:pt idx="19">
                  <c:v>-103.7334652984021</c:v>
                </c:pt>
                <c:pt idx="20">
                  <c:v>-109.0861662039785</c:v>
                </c:pt>
                <c:pt idx="21">
                  <c:v>-114.2807729778995</c:v>
                </c:pt>
                <c:pt idx="22">
                  <c:v>-119.3248521977788</c:v>
                </c:pt>
                <c:pt idx="23">
                  <c:v>-124.2250285251019</c:v>
                </c:pt>
                <c:pt idx="24">
                  <c:v>-128.9871539126445</c:v>
                </c:pt>
                <c:pt idx="25">
                  <c:v>-133.6164456453306</c:v>
                </c:pt>
                <c:pt idx="26">
                  <c:v>-138.12057836789</c:v>
                </c:pt>
                <c:pt idx="27">
                  <c:v>-142.5036120990249</c:v>
                </c:pt>
                <c:pt idx="28">
                  <c:v>-146.7692644354542</c:v>
                </c:pt>
                <c:pt idx="29">
                  <c:v>-150.9209854772384</c:v>
                </c:pt>
                <c:pt idx="30">
                  <c:v>-154.9620019470675</c:v>
                </c:pt>
                <c:pt idx="31">
                  <c:v>-158.8953529013376</c:v>
                </c:pt>
                <c:pt idx="32">
                  <c:v>-162.7239186654994</c:v>
                </c:pt>
                <c:pt idx="33">
                  <c:v>-166.4504442634077</c:v>
                </c:pt>
                <c:pt idx="34">
                  <c:v>-170.0775583766598</c:v>
                </c:pt>
                <c:pt idx="35">
                  <c:v>-173.6077886787457</c:v>
                </c:pt>
                <c:pt idx="36">
                  <c:v>-177.0435742324341</c:v>
                </c:pt>
                <c:pt idx="37">
                  <c:v>-180.3872755109325</c:v>
                </c:pt>
                <c:pt idx="38">
                  <c:v>-183.6411824988834</c:v>
                </c:pt>
                <c:pt idx="39">
                  <c:v>-186.8075252761717</c:v>
                </c:pt>
                <c:pt idx="40">
                  <c:v>-189.8884750142556</c:v>
                </c:pt>
                <c:pt idx="41">
                  <c:v>-192.8861482608275</c:v>
                </c:pt>
                <c:pt idx="42">
                  <c:v>-195.802610469083</c:v>
                </c:pt>
                <c:pt idx="43">
                  <c:v>-198.6398788754946</c:v>
                </c:pt>
                <c:pt idx="44">
                  <c:v>-201.3999248567187</c:v>
                </c:pt>
                <c:pt idx="45">
                  <c:v>-204.0846758714982</c:v>
                </c:pt>
                <c:pt idx="46">
                  <c:v>-206.6960170730104</c:v>
                </c:pt>
                <c:pt idx="47">
                  <c:v>-209.2357926604851</c:v>
                </c:pt>
                <c:pt idx="48">
                  <c:v>-211.705807025458</c:v>
                </c:pt>
                <c:pt idx="49">
                  <c:v>-214.1078257370807</c:v>
                </c:pt>
                <c:pt idx="50">
                  <c:v>-216.4435764020623</c:v>
                </c:pt>
                <c:pt idx="51">
                  <c:v>-218.7147494276343</c:v>
                </c:pt>
                <c:pt idx="52">
                  <c:v>-220.922998715707</c:v>
                </c:pt>
                <c:pt idx="53">
                  <c:v>-223.0699422946466</c:v>
                </c:pt>
                <c:pt idx="54">
                  <c:v>-225.1571629086488</c:v>
                </c:pt>
                <c:pt idx="55">
                  <c:v>-227.1862085759181</c:v>
                </c:pt>
                <c:pt idx="56">
                  <c:v>-229.1585931242885</c:v>
                </c:pt>
                <c:pt idx="57">
                  <c:v>-231.075796710966</c:v>
                </c:pt>
                <c:pt idx="58">
                  <c:v>-232.9392663314923</c:v>
                </c:pt>
                <c:pt idx="59">
                  <c:v>-234.7504163217877</c:v>
                </c:pt>
                <c:pt idx="60">
                  <c:v>-236.5106288561205</c:v>
                </c:pt>
                <c:pt idx="61">
                  <c:v>-238.2212544430667</c:v>
                </c:pt>
                <c:pt idx="62">
                  <c:v>-239.8836124209024</c:v>
                </c:pt>
                <c:pt idx="63">
                  <c:v>-241.4989914533701</c:v>
                </c:pt>
                <c:pt idx="64">
                  <c:v>-243.0686500263936</c:v>
                </c:pt>
                <c:pt idx="65">
                  <c:v>-244.5938169460165</c:v>
                </c:pt>
                <c:pt idx="66">
                  <c:v>-246.075691837605</c:v>
                </c:pt>
                <c:pt idx="67">
                  <c:v>-247.515445646196</c:v>
                </c:pt>
                <c:pt idx="68">
                  <c:v>-248.914221137737</c:v>
                </c:pt>
                <c:pt idx="69">
                  <c:v>-250.2731334008868</c:v>
                </c:pt>
                <c:pt idx="70">
                  <c:v>-251.593270348978</c:v>
                </c:pt>
                <c:pt idx="71">
                  <c:v>-252.8756932216945</c:v>
                </c:pt>
                <c:pt idx="72">
                  <c:v>-254.1214370860137</c:v>
                </c:pt>
                <c:pt idx="73">
                  <c:v>-255.3315113359322</c:v>
                </c:pt>
                <c:pt idx="74">
                  <c:v>-256.5069001905071</c:v>
                </c:pt>
                <c:pt idx="75">
                  <c:v>-257.6485631897527</c:v>
                </c:pt>
                <c:pt idx="76">
                  <c:v>-258.7574356879401</c:v>
                </c:pt>
                <c:pt idx="77">
                  <c:v>-259.834429343872</c:v>
                </c:pt>
                <c:pt idx="78">
                  <c:v>-260.880432607721</c:v>
                </c:pt>
                <c:pt idx="79">
                  <c:v>-261.8963112040506</c:v>
                </c:pt>
                <c:pt idx="80">
                  <c:v>-262.8829086106534</c:v>
                </c:pt>
                <c:pt idx="81">
                  <c:v>-263.8410465328716</c:v>
                </c:pt>
                <c:pt idx="82">
                  <c:v>-264.7715253730938</c:v>
                </c:pt>
                <c:pt idx="83">
                  <c:v>-265.6751246951374</c:v>
                </c:pt>
                <c:pt idx="84">
                  <c:v>-266.5526036832584</c:v>
                </c:pt>
                <c:pt idx="85">
                  <c:v>-267.404701595553</c:v>
                </c:pt>
                <c:pt idx="86">
                  <c:v>-268.2321382115366</c:v>
                </c:pt>
                <c:pt idx="87">
                  <c:v>-269.0356142737236</c:v>
                </c:pt>
                <c:pt idx="88">
                  <c:v>-269.8158119229846</c:v>
                </c:pt>
                <c:pt idx="89">
                  <c:v>-270.573395127631</c:v>
                </c:pt>
                <c:pt idx="90">
                  <c:v>-271.3090101059936</c:v>
                </c:pt>
                <c:pt idx="91">
                  <c:v>-272.0232857424451</c:v>
                </c:pt>
                <c:pt idx="92">
                  <c:v>-272.7168339967571</c:v>
                </c:pt>
                <c:pt idx="93">
                  <c:v>-273.390250306706</c:v>
                </c:pt>
                <c:pt idx="94">
                  <c:v>-274.0441139838745</c:v>
                </c:pt>
                <c:pt idx="95">
                  <c:v>-274.678988602593</c:v>
                </c:pt>
                <c:pt idx="96">
                  <c:v>-275.2954223819875</c:v>
                </c:pt>
                <c:pt idx="97">
                  <c:v>-275.8939485611131</c:v>
                </c:pt>
                <c:pt idx="98">
                  <c:v>-276.475085767153</c:v>
                </c:pt>
                <c:pt idx="99">
                  <c:v>-277.039338376688</c:v>
                </c:pt>
                <c:pt idx="100">
                  <c:v>-277.587196870067</c:v>
                </c:pt>
                <c:pt idx="101">
                  <c:v>-278.119138178807</c:v>
                </c:pt>
                <c:pt idx="102">
                  <c:v>-278.635626026207</c:v>
                </c:pt>
                <c:pt idx="103">
                  <c:v>-279.1371112610439</c:v>
                </c:pt>
                <c:pt idx="104">
                  <c:v>-279.6240321845008</c:v>
                </c:pt>
                <c:pt idx="105">
                  <c:v>-280.0968148703244</c:v>
                </c:pt>
                <c:pt idx="106">
                  <c:v>-280.5558734782886</c:v>
                </c:pt>
                <c:pt idx="107">
                  <c:v>-281.0016105610179</c:v>
                </c:pt>
                <c:pt idx="108">
                  <c:v>-281.4344173642122</c:v>
                </c:pt>
                <c:pt idx="109">
                  <c:v>-281.8546741203887</c:v>
                </c:pt>
                <c:pt idx="110">
                  <c:v>-282.2627503361647</c:v>
                </c:pt>
                <c:pt idx="111">
                  <c:v>-282.6590050731895</c:v>
                </c:pt>
                <c:pt idx="112">
                  <c:v>-283.0437872227886</c:v>
                </c:pt>
                <c:pt idx="113">
                  <c:v>-283.4174357744136</c:v>
                </c:pt>
                <c:pt idx="114">
                  <c:v>-283.7802800779746</c:v>
                </c:pt>
                <c:pt idx="115">
                  <c:v>-284.1326401001458</c:v>
                </c:pt>
                <c:pt idx="116">
                  <c:v>-284.4748266747351</c:v>
                </c:pt>
                <c:pt idx="117">
                  <c:v>-284.8071417472069</c:v>
                </c:pt>
                <c:pt idx="118">
                  <c:v>-285.1298786134503</c:v>
                </c:pt>
                <c:pt idx="119">
                  <c:v>-285.4433221528867</c:v>
                </c:pt>
              </c:numCache>
            </c:numRef>
          </c:yVal>
          <c:smooth val="1"/>
          <c:extLst xmlns:c16r2="http://schemas.microsoft.com/office/drawing/2015/06/chart">
            <c:ext xmlns:c16="http://schemas.microsoft.com/office/drawing/2014/chart" uri="{C3380CC4-5D6E-409C-BE32-E72D297353CC}">
              <c16:uniqueId val="{00000000-23AB-4013-A668-30B68DA4AD97}"/>
            </c:ext>
          </c:extLst>
        </c:ser>
        <c:ser>
          <c:idx val="3"/>
          <c:order val="1"/>
          <c:tx>
            <c:strRef>
              <c:f>'SA-ChronicPain-G'!$N$123</c:f>
              <c:strCache>
                <c:ptCount val="1"/>
                <c:pt idx="0">
                  <c:v>SOUD Deaths for 0.75x parameter level</c:v>
                </c:pt>
              </c:strCache>
            </c:strRef>
          </c:tx>
          <c:spPr>
            <a:ln w="28575">
              <a:solidFill>
                <a:schemeClr val="accent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N$3:$N$122</c:f>
              <c:numCache>
                <c:formatCode>General</c:formatCode>
                <c:ptCount val="120"/>
                <c:pt idx="0">
                  <c:v>0.0</c:v>
                </c:pt>
                <c:pt idx="1">
                  <c:v>-5.081350909426828</c:v>
                </c:pt>
                <c:pt idx="2">
                  <c:v>-10.27407018257563</c:v>
                </c:pt>
                <c:pt idx="3">
                  <c:v>-15.52722946867341</c:v>
                </c:pt>
                <c:pt idx="4">
                  <c:v>-20.799855816493</c:v>
                </c:pt>
                <c:pt idx="5">
                  <c:v>-26.0591329550984</c:v>
                </c:pt>
                <c:pt idx="6">
                  <c:v>-31.27891112640036</c:v>
                </c:pt>
                <c:pt idx="7">
                  <c:v>-36.43848451506231</c:v>
                </c:pt>
                <c:pt idx="8">
                  <c:v>-41.52158897931904</c:v>
                </c:pt>
                <c:pt idx="9">
                  <c:v>-46.5155809259622</c:v>
                </c:pt>
                <c:pt idx="10">
                  <c:v>-51.41076499873687</c:v>
                </c:pt>
                <c:pt idx="11">
                  <c:v>-56.19984391870055</c:v>
                </c:pt>
                <c:pt idx="12">
                  <c:v>-60.87746851548199</c:v>
                </c:pt>
                <c:pt idx="13">
                  <c:v>-67.6845694800445</c:v>
                </c:pt>
                <c:pt idx="14">
                  <c:v>-74.22857675258652</c:v>
                </c:pt>
                <c:pt idx="15">
                  <c:v>-80.53337967558251</c:v>
                </c:pt>
                <c:pt idx="16">
                  <c:v>-86.61863543976751</c:v>
                </c:pt>
                <c:pt idx="17">
                  <c:v>-92.50087824046985</c:v>
                </c:pt>
                <c:pt idx="18">
                  <c:v>-98.19408407272248</c:v>
                </c:pt>
                <c:pt idx="19">
                  <c:v>-103.7101328926886</c:v>
                </c:pt>
                <c:pt idx="20">
                  <c:v>-109.0591875124127</c:v>
                </c:pt>
                <c:pt idx="21">
                  <c:v>-114.2500039175239</c:v>
                </c:pt>
                <c:pt idx="22">
                  <c:v>-119.2901851706771</c:v>
                </c:pt>
                <c:pt idx="23">
                  <c:v>-124.1863889598492</c:v>
                </c:pt>
                <c:pt idx="24">
                  <c:v>-128.9444970986008</c:v>
                </c:pt>
                <c:pt idx="25">
                  <c:v>-133.5697538293063</c:v>
                </c:pt>
                <c:pt idx="26">
                  <c:v>-138.0695975159955</c:v>
                </c:pt>
                <c:pt idx="27">
                  <c:v>-142.4481582843082</c:v>
                </c:pt>
                <c:pt idx="28">
                  <c:v>-146.7091963099151</c:v>
                </c:pt>
                <c:pt idx="29">
                  <c:v>-150.8561988923022</c:v>
                </c:pt>
                <c:pt idx="30">
                  <c:v>-154.8924253422975</c:v>
                </c:pt>
                <c:pt idx="31">
                  <c:v>-158.8209432819984</c:v>
                </c:pt>
                <c:pt idx="32">
                  <c:v>-162.6446580837514</c:v>
                </c:pt>
                <c:pt idx="33">
                  <c:v>-166.3663367314436</c:v>
                </c:pt>
                <c:pt idx="34">
                  <c:v>-169.9886271512161</c:v>
                </c:pt>
                <c:pt idx="35">
                  <c:v>-173.5140738658014</c:v>
                </c:pt>
                <c:pt idx="36">
                  <c:v>-176.9451306687575</c:v>
                </c:pt>
                <c:pt idx="37">
                  <c:v>-180.284170885734</c:v>
                </c:pt>
                <c:pt idx="38">
                  <c:v>-183.5334956843978</c:v>
                </c:pt>
                <c:pt idx="39">
                  <c:v>-186.6953441765311</c:v>
                </c:pt>
                <c:pt idx="40">
                  <c:v>-189.771895357776</c:v>
                </c:pt>
                <c:pt idx="41">
                  <c:v>-192.7652724767601</c:v>
                </c:pt>
                <c:pt idx="42">
                  <c:v>-195.6775466794134</c:v>
                </c:pt>
                <c:pt idx="43">
                  <c:v>-198.5107399895238</c:v>
                </c:pt>
                <c:pt idx="44">
                  <c:v>-201.2668277571657</c:v>
                </c:pt>
                <c:pt idx="45">
                  <c:v>-203.9477406823556</c:v>
                </c:pt>
                <c:pt idx="46">
                  <c:v>-206.555366500628</c:v>
                </c:pt>
                <c:pt idx="47">
                  <c:v>-209.091551400434</c:v>
                </c:pt>
                <c:pt idx="48">
                  <c:v>-211.5581012286292</c:v>
                </c:pt>
                <c:pt idx="49">
                  <c:v>-213.9567825292527</c:v>
                </c:pt>
                <c:pt idx="50">
                  <c:v>-216.2893234518314</c:v>
                </c:pt>
                <c:pt idx="51">
                  <c:v>-218.5574145581778</c:v>
                </c:pt>
                <c:pt idx="52">
                  <c:v>-220.7627095550378</c:v>
                </c:pt>
                <c:pt idx="53">
                  <c:v>-222.9068259622741</c:v>
                </c:pt>
                <c:pt idx="54">
                  <c:v>-224.9913457353103</c:v>
                </c:pt>
                <c:pt idx="55">
                  <c:v>-227.0178158534511</c:v>
                </c:pt>
                <c:pt idx="56">
                  <c:v>-228.9877488830043</c:v>
                </c:pt>
                <c:pt idx="57">
                  <c:v>-230.9026235221268</c:v>
                </c:pt>
                <c:pt idx="58">
                  <c:v>-232.7638851327299</c:v>
                </c:pt>
                <c:pt idx="59">
                  <c:v>-234.5729462634884</c:v>
                </c:pt>
                <c:pt idx="60">
                  <c:v>-236.3311871669793</c:v>
                </c:pt>
                <c:pt idx="61">
                  <c:v>-238.039956313175</c:v>
                </c:pt>
                <c:pt idx="62">
                  <c:v>-239.7005709008668</c:v>
                </c:pt>
                <c:pt idx="63">
                  <c:v>-241.3143173680933</c:v>
                </c:pt>
                <c:pt idx="64">
                  <c:v>-242.8824519022495</c:v>
                </c:pt>
                <c:pt idx="65">
                  <c:v>-244.4062009502763</c:v>
                </c:pt>
                <c:pt idx="66">
                  <c:v>-245.8867617290389</c:v>
                </c:pt>
                <c:pt idx="67">
                  <c:v>-247.325302735879</c:v>
                </c:pt>
                <c:pt idx="68">
                  <c:v>-248.7229642591615</c:v>
                </c:pt>
                <c:pt idx="69">
                  <c:v>-250.0808588885473</c:v>
                </c:pt>
                <c:pt idx="70">
                  <c:v>-251.4000720246667</c:v>
                </c:pt>
                <c:pt idx="71">
                  <c:v>-252.6816623878064</c:v>
                </c:pt>
                <c:pt idx="72">
                  <c:v>-253.9266625252035</c:v>
                </c:pt>
                <c:pt idx="73">
                  <c:v>-255.1360793165303</c:v>
                </c:pt>
                <c:pt idx="74">
                  <c:v>-256.310894477137</c:v>
                </c:pt>
                <c:pt idx="75">
                  <c:v>-257.4520650586387</c:v>
                </c:pt>
                <c:pt idx="76">
                  <c:v>-258.5605239464354</c:v>
                </c:pt>
                <c:pt idx="77">
                  <c:v>-259.6371803537683</c:v>
                </c:pt>
                <c:pt idx="78">
                  <c:v>-260.6829203119421</c:v>
                </c:pt>
                <c:pt idx="79">
                  <c:v>-261.6986071563558</c:v>
                </c:pt>
                <c:pt idx="80">
                  <c:v>-262.6850820080081</c:v>
                </c:pt>
                <c:pt idx="81">
                  <c:v>-263.6431642501739</c:v>
                </c:pt>
                <c:pt idx="82">
                  <c:v>-264.5736519999612</c:v>
                </c:pt>
                <c:pt idx="83">
                  <c:v>-265.4773225744888</c:v>
                </c:pt>
                <c:pt idx="84">
                  <c:v>-266.3549329514456</c:v>
                </c:pt>
                <c:pt idx="85">
                  <c:v>-267.207220223811</c:v>
                </c:pt>
                <c:pt idx="86">
                  <c:v>-268.0349020485511</c:v>
                </c:pt>
                <c:pt idx="87">
                  <c:v>-268.8386770891055</c:v>
                </c:pt>
                <c:pt idx="88">
                  <c:v>-269.619225451519</c:v>
                </c:pt>
                <c:pt idx="89">
                  <c:v>-270.3772091140791</c:v>
                </c:pt>
                <c:pt idx="90">
                  <c:v>-271.1132723503483</c:v>
                </c:pt>
                <c:pt idx="91">
                  <c:v>-271.8280421454856</c:v>
                </c:pt>
                <c:pt idx="92">
                  <c:v>-272.5221286057799</c:v>
                </c:pt>
                <c:pt idx="93">
                  <c:v>-273.1961253613234</c:v>
                </c:pt>
                <c:pt idx="94">
                  <c:v>-273.8506099617761</c:v>
                </c:pt>
                <c:pt idx="95">
                  <c:v>-274.486144265173</c:v>
                </c:pt>
                <c:pt idx="96">
                  <c:v>-275.1032748197873</c:v>
                </c:pt>
                <c:pt idx="97">
                  <c:v>-275.7025332389146</c:v>
                </c:pt>
                <c:pt idx="98">
                  <c:v>-276.2844365687739</c:v>
                </c:pt>
                <c:pt idx="99">
                  <c:v>-276.8494876493307</c:v>
                </c:pt>
                <c:pt idx="100">
                  <c:v>-277.398175468167</c:v>
                </c:pt>
                <c:pt idx="101">
                  <c:v>-277.9309755074381</c:v>
                </c:pt>
                <c:pt idx="102">
                  <c:v>-278.4483500838004</c:v>
                </c:pt>
                <c:pt idx="103">
                  <c:v>-278.9507486815926</c:v>
                </c:pt>
                <c:pt idx="104">
                  <c:v>-279.4386082790786</c:v>
                </c:pt>
                <c:pt idx="105">
                  <c:v>-279.9123536679454</c:v>
                </c:pt>
                <c:pt idx="106">
                  <c:v>-280.3723977660636</c:v>
                </c:pt>
                <c:pt idx="107">
                  <c:v>-280.8191419235861</c:v>
                </c:pt>
                <c:pt idx="108">
                  <c:v>-281.2529762224464</c:v>
                </c:pt>
                <c:pt idx="109">
                  <c:v>-281.6742797693315</c:v>
                </c:pt>
                <c:pt idx="110">
                  <c:v>-282.0834209822036</c:v>
                </c:pt>
                <c:pt idx="111">
                  <c:v>-282.4807578704558</c:v>
                </c:pt>
                <c:pt idx="112">
                  <c:v>-282.866638308762</c:v>
                </c:pt>
                <c:pt idx="113">
                  <c:v>-283.2414003047444</c:v>
                </c:pt>
                <c:pt idx="114">
                  <c:v>-283.6053722605079</c:v>
                </c:pt>
                <c:pt idx="115">
                  <c:v>-283.9588732281491</c:v>
                </c:pt>
                <c:pt idx="116">
                  <c:v>-284.3022131593315</c:v>
                </c:pt>
                <c:pt idx="117">
                  <c:v>-284.6356931490127</c:v>
                </c:pt>
                <c:pt idx="118">
                  <c:v>-284.9596056734225</c:v>
                </c:pt>
                <c:pt idx="119">
                  <c:v>-285.2742348223848</c:v>
                </c:pt>
              </c:numCache>
            </c:numRef>
          </c:yVal>
          <c:smooth val="1"/>
          <c:extLst xmlns:c16r2="http://schemas.microsoft.com/office/drawing/2015/06/chart">
            <c:ext xmlns:c16="http://schemas.microsoft.com/office/drawing/2014/chart" uri="{C3380CC4-5D6E-409C-BE32-E72D297353CC}">
              <c16:uniqueId val="{00000001-23AB-4013-A668-30B68DA4AD97}"/>
            </c:ext>
          </c:extLst>
        </c:ser>
        <c:ser>
          <c:idx val="0"/>
          <c:order val="2"/>
          <c:tx>
            <c:strRef>
              <c:f>'SA-ChronicPain-G'!$W$123</c:f>
              <c:strCache>
                <c:ptCount val="1"/>
                <c:pt idx="0">
                  <c:v>SOUD Deaths for 0.5x parameter level</c:v>
                </c:pt>
              </c:strCache>
            </c:strRef>
          </c:tx>
          <c:spPr>
            <a:ln w="6350">
              <a:solidFill>
                <a:schemeClr val="accent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W$3:$W$122</c:f>
              <c:numCache>
                <c:formatCode>General</c:formatCode>
                <c:ptCount val="120"/>
                <c:pt idx="0">
                  <c:v>0.0</c:v>
                </c:pt>
                <c:pt idx="1">
                  <c:v>-5.081350909426828</c:v>
                </c:pt>
                <c:pt idx="2">
                  <c:v>-10.27406641433456</c:v>
                </c:pt>
                <c:pt idx="3">
                  <c:v>-15.52716350605051</c:v>
                </c:pt>
                <c:pt idx="4">
                  <c:v>-20.79963489949541</c:v>
                </c:pt>
                <c:pt idx="5">
                  <c:v>-26.0586427225094</c:v>
                </c:pt>
                <c:pt idx="6">
                  <c:v>-31.27802531188031</c:v>
                </c:pt>
                <c:pt idx="7">
                  <c:v>-36.43707225576216</c:v>
                </c:pt>
                <c:pt idx="8">
                  <c:v>-41.51952024428947</c:v>
                </c:pt>
                <c:pt idx="9">
                  <c:v>-46.51273046936844</c:v>
                </c:pt>
                <c:pt idx="10">
                  <c:v>-51.40701516071049</c:v>
                </c:pt>
                <c:pt idx="11">
                  <c:v>-56.19508653069786</c:v>
                </c:pt>
                <c:pt idx="12">
                  <c:v>-60.87160611413032</c:v>
                </c:pt>
                <c:pt idx="13">
                  <c:v>-67.67751599112161</c:v>
                </c:pt>
                <c:pt idx="14">
                  <c:v>-74.21974933304311</c:v>
                </c:pt>
                <c:pt idx="15">
                  <c:v>-80.52232033243291</c:v>
                </c:pt>
                <c:pt idx="16">
                  <c:v>-86.60495246902971</c:v>
                </c:pt>
                <c:pt idx="17">
                  <c:v>-92.48423970323952</c:v>
                </c:pt>
                <c:pt idx="18">
                  <c:v>-98.17421214241855</c:v>
                </c:pt>
                <c:pt idx="19">
                  <c:v>-103.6867987743269</c:v>
                </c:pt>
                <c:pt idx="20">
                  <c:v>-109.0322068532878</c:v>
                </c:pt>
                <c:pt idx="21">
                  <c:v>-114.2192326441978</c:v>
                </c:pt>
                <c:pt idx="22">
                  <c:v>-119.2555156989821</c:v>
                </c:pt>
                <c:pt idx="23">
                  <c:v>-124.1477467340561</c:v>
                </c:pt>
                <c:pt idx="24">
                  <c:v>-128.9018374234253</c:v>
                </c:pt>
                <c:pt idx="25">
                  <c:v>-133.5230589643784</c:v>
                </c:pt>
                <c:pt idx="26">
                  <c:v>-138.0186134522245</c:v>
                </c:pt>
                <c:pt idx="27">
                  <c:v>-142.3927012123623</c:v>
                </c:pt>
                <c:pt idx="28">
                  <c:v>-146.6491250466425</c:v>
                </c:pt>
                <c:pt idx="29">
                  <c:v>-150.79140948441</c:v>
                </c:pt>
                <c:pt idx="30">
                  <c:v>-154.8228464401477</c:v>
                </c:pt>
                <c:pt idx="31">
                  <c:v>-158.7465321047261</c:v>
                </c:pt>
                <c:pt idx="32">
                  <c:v>-162.565396890184</c:v>
                </c:pt>
                <c:pt idx="33">
                  <c:v>-166.2822297248462</c:v>
                </c:pt>
                <c:pt idx="34">
                  <c:v>-169.8996977570742</c:v>
                </c:pt>
                <c:pt idx="35">
                  <c:v>-173.4203623312123</c:v>
                </c:pt>
                <c:pt idx="36">
                  <c:v>-176.8466919399129</c:v>
                </c:pt>
                <c:pt idx="37">
                  <c:v>-180.1810727265944</c:v>
                </c:pt>
                <c:pt idx="38">
                  <c:v>-183.4258170052018</c:v>
                </c:pt>
                <c:pt idx="39">
                  <c:v>-186.5831729433406</c:v>
                </c:pt>
                <c:pt idx="40">
                  <c:v>-189.655327365349</c:v>
                </c:pt>
                <c:pt idx="41">
                  <c:v>-192.6444102185692</c:v>
                </c:pt>
                <c:pt idx="42">
                  <c:v>-195.5524983338472</c:v>
                </c:pt>
                <c:pt idx="43">
                  <c:v>-198.3816185101183</c:v>
                </c:pt>
                <c:pt idx="44">
                  <c:v>-201.1337500554164</c:v>
                </c:pt>
                <c:pt idx="45">
                  <c:v>-203.8108268931653</c:v>
                </c:pt>
                <c:pt idx="46">
                  <c:v>-206.4147393217262</c:v>
                </c:pt>
                <c:pt idx="47">
                  <c:v>-208.9473354981915</c:v>
                </c:pt>
                <c:pt idx="48">
                  <c:v>-211.410422703619</c:v>
                </c:pt>
                <c:pt idx="49">
                  <c:v>-213.8057684356978</c:v>
                </c:pt>
                <c:pt idx="50">
                  <c:v>-216.1351013657602</c:v>
                </c:pt>
                <c:pt idx="51">
                  <c:v>-218.4001121896858</c:v>
                </c:pt>
                <c:pt idx="52">
                  <c:v>-220.6024543994968</c:v>
                </c:pt>
                <c:pt idx="53">
                  <c:v>-222.7437449880468</c:v>
                </c:pt>
                <c:pt idx="54">
                  <c:v>-224.8255651046472</c:v>
                </c:pt>
                <c:pt idx="55">
                  <c:v>-226.8494606736064</c:v>
                </c:pt>
                <c:pt idx="56">
                  <c:v>-228.8169429848967</c:v>
                </c:pt>
                <c:pt idx="57">
                  <c:v>-230.7294892641403</c:v>
                </c:pt>
                <c:pt idx="58">
                  <c:v>-232.5885432274614</c:v>
                </c:pt>
                <c:pt idx="59">
                  <c:v>-234.3955156254569</c:v>
                </c:pt>
                <c:pt idx="60">
                  <c:v>-236.1517847794907</c:v>
                </c:pt>
                <c:pt idx="61">
                  <c:v>-237.8586971126905</c:v>
                </c:pt>
                <c:pt idx="62">
                  <c:v>-239.5175676773686</c:v>
                </c:pt>
                <c:pt idx="63">
                  <c:v>-241.1296806800661</c:v>
                </c:pt>
                <c:pt idx="64">
                  <c:v>-242.6962900050233</c:v>
                </c:pt>
                <c:pt idx="65">
                  <c:v>-244.2186197365525</c:v>
                </c:pt>
                <c:pt idx="66">
                  <c:v>-245.6978646805517</c:v>
                </c:pt>
                <c:pt idx="67">
                  <c:v>-247.1351908852016</c:v>
                </c:pt>
                <c:pt idx="68">
                  <c:v>-248.5317361607617</c:v>
                </c:pt>
                <c:pt idx="69">
                  <c:v>-249.8886105982614</c:v>
                </c:pt>
                <c:pt idx="70">
                  <c:v>-251.2068970868287</c:v>
                </c:pt>
                <c:pt idx="71">
                  <c:v>-252.487651829325</c:v>
                </c:pt>
                <c:pt idx="72">
                  <c:v>-253.7319048559423</c:v>
                </c:pt>
                <c:pt idx="73">
                  <c:v>-254.9406605353871</c:v>
                </c:pt>
                <c:pt idx="74">
                  <c:v>-256.1148980832745</c:v>
                </c:pt>
                <c:pt idx="75">
                  <c:v>-257.2555720673537</c:v>
                </c:pt>
                <c:pt idx="76">
                  <c:v>-258.3636129091971</c:v>
                </c:pt>
                <c:pt idx="77">
                  <c:v>-259.4399273819932</c:v>
                </c:pt>
                <c:pt idx="78">
                  <c:v>-260.4853991041039</c:v>
                </c:pt>
                <c:pt idx="79">
                  <c:v>-261.5008890280604</c:v>
                </c:pt>
                <c:pt idx="80">
                  <c:v>-262.4872359246982</c:v>
                </c:pt>
                <c:pt idx="81">
                  <c:v>-263.4452568621458</c:v>
                </c:pt>
                <c:pt idx="82">
                  <c:v>-264.3757476794032</c:v>
                </c:pt>
                <c:pt idx="83">
                  <c:v>-265.2794834542829</c:v>
                </c:pt>
                <c:pt idx="84">
                  <c:v>-266.1572189654788</c:v>
                </c:pt>
                <c:pt idx="85">
                  <c:v>-267.0096891485813</c:v>
                </c:pt>
                <c:pt idx="86">
                  <c:v>-267.8376095458507</c:v>
                </c:pt>
                <c:pt idx="87">
                  <c:v>-268.6416767496001</c:v>
                </c:pt>
                <c:pt idx="88">
                  <c:v>-269.4225688390456</c:v>
                </c:pt>
                <c:pt idx="89">
                  <c:v>-270.1809458105043</c:v>
                </c:pt>
                <c:pt idx="90">
                  <c:v>-270.9174500008381</c:v>
                </c:pt>
                <c:pt idx="91">
                  <c:v>-271.6327065040582</c:v>
                </c:pt>
                <c:pt idx="92">
                  <c:v>-272.3273235810161</c:v>
                </c:pt>
                <c:pt idx="93">
                  <c:v>-273.0018930621249</c:v>
                </c:pt>
                <c:pt idx="94">
                  <c:v>-273.6569907430718</c:v>
                </c:pt>
                <c:pt idx="95">
                  <c:v>-274.2931767734812</c:v>
                </c:pt>
                <c:pt idx="96">
                  <c:v>-274.9109960385431</c:v>
                </c:pt>
                <c:pt idx="97">
                  <c:v>-275.5109785335105</c:v>
                </c:pt>
                <c:pt idx="98">
                  <c:v>-276.0936397312136</c:v>
                </c:pt>
                <c:pt idx="99">
                  <c:v>-276.6594809424672</c:v>
                </c:pt>
                <c:pt idx="100">
                  <c:v>-277.2089896694454</c:v>
                </c:pt>
                <c:pt idx="101">
                  <c:v>-277.7426399520861</c:v>
                </c:pt>
                <c:pt idx="102">
                  <c:v>-278.2608927075015</c:v>
                </c:pt>
                <c:pt idx="103">
                  <c:v>-278.7641960624786</c:v>
                </c:pt>
                <c:pt idx="104">
                  <c:v>-279.2529856791132</c:v>
                </c:pt>
                <c:pt idx="105">
                  <c:v>-279.7276850736095</c:v>
                </c:pt>
                <c:pt idx="106">
                  <c:v>-280.1887059283536</c:v>
                </c:pt>
                <c:pt idx="107">
                  <c:v>-280.6364483972789</c:v>
                </c:pt>
                <c:pt idx="108">
                  <c:v>-281.0713014046239</c:v>
                </c:pt>
                <c:pt idx="109">
                  <c:v>-281.4936429371525</c:v>
                </c:pt>
                <c:pt idx="110">
                  <c:v>-281.9038403298976</c:v>
                </c:pt>
                <c:pt idx="111">
                  <c:v>-282.3022505455411</c:v>
                </c:pt>
                <c:pt idx="112">
                  <c:v>-282.6892204474842</c:v>
                </c:pt>
                <c:pt idx="113">
                  <c:v>-283.065087066715</c:v>
                </c:pt>
                <c:pt idx="114">
                  <c:v>-283.430177862545</c:v>
                </c:pt>
                <c:pt idx="115">
                  <c:v>-283.7848109773517</c:v>
                </c:pt>
                <c:pt idx="116">
                  <c:v>-284.1292954853044</c:v>
                </c:pt>
                <c:pt idx="117">
                  <c:v>-284.4639316353527</c:v>
                </c:pt>
                <c:pt idx="118">
                  <c:v>-284.7890110883872</c:v>
                </c:pt>
                <c:pt idx="119">
                  <c:v>-285.1048171487835</c:v>
                </c:pt>
              </c:numCache>
            </c:numRef>
          </c:yVal>
          <c:smooth val="1"/>
          <c:extLst xmlns:c16r2="http://schemas.microsoft.com/office/drawing/2015/06/chart">
            <c:ext xmlns:c16="http://schemas.microsoft.com/office/drawing/2014/chart" uri="{C3380CC4-5D6E-409C-BE32-E72D297353CC}">
              <c16:uniqueId val="{00000002-23AB-4013-A668-30B68DA4AD97}"/>
            </c:ext>
          </c:extLst>
        </c:ser>
        <c:ser>
          <c:idx val="7"/>
          <c:order val="3"/>
          <c:tx>
            <c:strRef>
              <c:f>'SA-ChronicPain-G'!$F$123</c:f>
              <c:strCache>
                <c:ptCount val="1"/>
                <c:pt idx="0">
                  <c:v>SHUD Deaths for 1x parameter level</c:v>
                </c:pt>
              </c:strCache>
            </c:strRef>
          </c:tx>
          <c:spPr>
            <a:ln w="76200">
              <a:solidFill>
                <a:schemeClr val="accent2"/>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F$3:$F$122</c:f>
              <c:numCache>
                <c:formatCode>General</c:formatCode>
                <c:ptCount val="120"/>
                <c:pt idx="0">
                  <c:v>0.0</c:v>
                </c:pt>
                <c:pt idx="1">
                  <c:v>8.662671162358128</c:v>
                </c:pt>
                <c:pt idx="2">
                  <c:v>16.88654504411484</c:v>
                </c:pt>
                <c:pt idx="3">
                  <c:v>24.72146879722764</c:v>
                </c:pt>
                <c:pt idx="4">
                  <c:v>32.20771402619717</c:v>
                </c:pt>
                <c:pt idx="5">
                  <c:v>39.37783960659272</c:v>
                </c:pt>
                <c:pt idx="6">
                  <c:v>46.25820893498207</c:v>
                </c:pt>
                <c:pt idx="7">
                  <c:v>52.8702175185194</c:v>
                </c:pt>
                <c:pt idx="8">
                  <c:v>59.23128517642531</c:v>
                </c:pt>
                <c:pt idx="9">
                  <c:v>65.35565710953561</c:v>
                </c:pt>
                <c:pt idx="10">
                  <c:v>71.25504988061098</c:v>
                </c:pt>
                <c:pt idx="11">
                  <c:v>76.93917164008944</c:v>
                </c:pt>
                <c:pt idx="12">
                  <c:v>82.41614045768111</c:v>
                </c:pt>
                <c:pt idx="13">
                  <c:v>91.52100937461951</c:v>
                </c:pt>
                <c:pt idx="14">
                  <c:v>100.1553107380016</c:v>
                </c:pt>
                <c:pt idx="15">
                  <c:v>108.378558494162</c:v>
                </c:pt>
                <c:pt idx="16">
                  <c:v>116.2382685359853</c:v>
                </c:pt>
                <c:pt idx="17">
                  <c:v>123.7728308481196</c:v>
                </c:pt>
                <c:pt idx="18">
                  <c:v>131.0133135188916</c:v>
                </c:pt>
                <c:pt idx="19">
                  <c:v>137.9849166313228</c:v>
                </c:pt>
                <c:pt idx="20">
                  <c:v>144.7081444025791</c:v>
                </c:pt>
                <c:pt idx="21">
                  <c:v>151.1997491491265</c:v>
                </c:pt>
                <c:pt idx="22">
                  <c:v>157.4734906234555</c:v>
                </c:pt>
                <c:pt idx="23">
                  <c:v>163.540746089175</c:v>
                </c:pt>
                <c:pt idx="24">
                  <c:v>169.4109998332147</c:v>
                </c:pt>
                <c:pt idx="25">
                  <c:v>175.0922353830587</c:v>
                </c:pt>
                <c:pt idx="26">
                  <c:v>180.5963286574892</c:v>
                </c:pt>
                <c:pt idx="27">
                  <c:v>185.9287529866194</c:v>
                </c:pt>
                <c:pt idx="28">
                  <c:v>191.0942833149251</c:v>
                </c:pt>
                <c:pt idx="29">
                  <c:v>196.0971759565128</c:v>
                </c:pt>
                <c:pt idx="30">
                  <c:v>200.9412828773312</c:v>
                </c:pt>
                <c:pt idx="31">
                  <c:v>205.6301418337501</c:v>
                </c:pt>
                <c:pt idx="32">
                  <c:v>210.167047302241</c:v>
                </c:pt>
                <c:pt idx="33">
                  <c:v>214.555106063138</c:v>
                </c:pt>
                <c:pt idx="34">
                  <c:v>218.7972805441274</c:v>
                </c:pt>
                <c:pt idx="35">
                  <c:v>222.8964224184758</c:v>
                </c:pt>
                <c:pt idx="36">
                  <c:v>226.8552984606557</c:v>
                </c:pt>
                <c:pt idx="37">
                  <c:v>230.6766102652813</c:v>
                </c:pt>
                <c:pt idx="38">
                  <c:v>234.3630091158203</c:v>
                </c:pt>
                <c:pt idx="39">
                  <c:v>237.9171139044871</c:v>
                </c:pt>
                <c:pt idx="40">
                  <c:v>241.341511790953</c:v>
                </c:pt>
                <c:pt idx="41">
                  <c:v>244.6387639057047</c:v>
                </c:pt>
                <c:pt idx="42">
                  <c:v>247.8114093166032</c:v>
                </c:pt>
                <c:pt idx="43">
                  <c:v>250.861967578452</c:v>
                </c:pt>
                <c:pt idx="44">
                  <c:v>253.7929401983287</c:v>
                </c:pt>
                <c:pt idx="45">
                  <c:v>256.6068112808468</c:v>
                </c:pt>
                <c:pt idx="46">
                  <c:v>259.3060475620576</c:v>
                </c:pt>
                <c:pt idx="47">
                  <c:v>261.8930979964031</c:v>
                </c:pt>
                <c:pt idx="48">
                  <c:v>264.370393025714</c:v>
                </c:pt>
                <c:pt idx="49">
                  <c:v>266.7403436310177</c:v>
                </c:pt>
                <c:pt idx="50">
                  <c:v>269.0053402454438</c:v>
                </c:pt>
                <c:pt idx="51">
                  <c:v>271.1677515886195</c:v>
                </c:pt>
                <c:pt idx="52">
                  <c:v>273.229923478251</c:v>
                </c:pt>
                <c:pt idx="53">
                  <c:v>275.1941776342188</c:v>
                </c:pt>
                <c:pt idx="54">
                  <c:v>277.0628105113231</c:v>
                </c:pt>
                <c:pt idx="55">
                  <c:v>278.8380921799485</c:v>
                </c:pt>
                <c:pt idx="56">
                  <c:v>280.5222652682439</c:v>
                </c:pt>
                <c:pt idx="57">
                  <c:v>282.117543975085</c:v>
                </c:pt>
                <c:pt idx="58">
                  <c:v>283.6261131597739</c:v>
                </c:pt>
                <c:pt idx="59">
                  <c:v>285.0501275118497</c:v>
                </c:pt>
                <c:pt idx="60">
                  <c:v>286.3917108023646</c:v>
                </c:pt>
                <c:pt idx="61">
                  <c:v>287.6529552165458</c:v>
                </c:pt>
                <c:pt idx="62">
                  <c:v>288.8359207665574</c:v>
                </c:pt>
                <c:pt idx="63">
                  <c:v>289.9426347823006</c:v>
                </c:pt>
                <c:pt idx="64">
                  <c:v>290.9750914775589</c:v>
                </c:pt>
                <c:pt idx="65">
                  <c:v>291.9352515884086</c:v>
                </c:pt>
                <c:pt idx="66">
                  <c:v>292.825042080491</c:v>
                </c:pt>
                <c:pt idx="67">
                  <c:v>293.6463559216122</c:v>
                </c:pt>
                <c:pt idx="68">
                  <c:v>294.4010519160431</c:v>
                </c:pt>
                <c:pt idx="69">
                  <c:v>295.090954596869</c:v>
                </c:pt>
                <c:pt idx="70">
                  <c:v>295.717854172782</c:v>
                </c:pt>
                <c:pt idx="71">
                  <c:v>296.2835065257801</c:v>
                </c:pt>
                <c:pt idx="72">
                  <c:v>296.7896332563079</c:v>
                </c:pt>
                <c:pt idx="73">
                  <c:v>297.2379217725185</c:v>
                </c:pt>
                <c:pt idx="74">
                  <c:v>297.6300254204393</c:v>
                </c:pt>
                <c:pt idx="75">
                  <c:v>297.9675636519654</c:v>
                </c:pt>
                <c:pt idx="76">
                  <c:v>298.2521222277561</c:v>
                </c:pt>
                <c:pt idx="77">
                  <c:v>298.4852534522201</c:v>
                </c:pt>
                <c:pt idx="78">
                  <c:v>298.6684764379887</c:v>
                </c:pt>
                <c:pt idx="79">
                  <c:v>298.8032773972326</c:v>
                </c:pt>
                <c:pt idx="80">
                  <c:v>298.8911099576461</c:v>
                </c:pt>
                <c:pt idx="81">
                  <c:v>298.9333955006888</c:v>
                </c:pt>
                <c:pt idx="82">
                  <c:v>298.9315235199965</c:v>
                </c:pt>
                <c:pt idx="83">
                  <c:v>298.886851998028</c:v>
                </c:pt>
                <c:pt idx="84">
                  <c:v>298.8007077990535</c:v>
                </c:pt>
                <c:pt idx="85">
                  <c:v>298.6743870766687</c:v>
                </c:pt>
                <c:pt idx="86">
                  <c:v>298.5091556942433</c:v>
                </c:pt>
                <c:pt idx="87">
                  <c:v>298.3062496567323</c:v>
                </c:pt>
                <c:pt idx="88">
                  <c:v>298.0668755523914</c:v>
                </c:pt>
                <c:pt idx="89">
                  <c:v>297.7922110030547</c:v>
                </c:pt>
                <c:pt idx="90">
                  <c:v>297.4834051216931</c:v>
                </c:pt>
                <c:pt idx="91">
                  <c:v>297.1415789760719</c:v>
                </c:pt>
                <c:pt idx="92">
                  <c:v>296.767826057406</c:v>
                </c:pt>
                <c:pt idx="93">
                  <c:v>296.3632127529688</c:v>
                </c:pt>
                <c:pt idx="94">
                  <c:v>295.9287788217196</c:v>
                </c:pt>
                <c:pt idx="95">
                  <c:v>295.4655378720286</c:v>
                </c:pt>
                <c:pt idx="96">
                  <c:v>294.9744778406982</c:v>
                </c:pt>
                <c:pt idx="97">
                  <c:v>294.4565614724816</c:v>
                </c:pt>
                <c:pt idx="98">
                  <c:v>293.9127267994371</c:v>
                </c:pt>
                <c:pt idx="99">
                  <c:v>293.3438876193775</c:v>
                </c:pt>
                <c:pt idx="100">
                  <c:v>292.7509339729089</c:v>
                </c:pt>
                <c:pt idx="101">
                  <c:v>292.1347326184151</c:v>
                </c:pt>
                <c:pt idx="102">
                  <c:v>291.4961275044996</c:v>
                </c:pt>
                <c:pt idx="103">
                  <c:v>290.835940239455</c:v>
                </c:pt>
                <c:pt idx="104">
                  <c:v>290.1549705572033</c:v>
                </c:pt>
                <c:pt idx="105">
                  <c:v>289.4539967794905</c:v>
                </c:pt>
                <c:pt idx="106">
                  <c:v>288.7337762738042</c:v>
                </c:pt>
                <c:pt idx="107">
                  <c:v>287.9950459067836</c:v>
                </c:pt>
                <c:pt idx="108">
                  <c:v>287.2385224927866</c:v>
                </c:pt>
                <c:pt idx="109">
                  <c:v>286.464903237379</c:v>
                </c:pt>
                <c:pt idx="110">
                  <c:v>285.674866175421</c:v>
                </c:pt>
                <c:pt idx="111">
                  <c:v>284.8690706036701</c:v>
                </c:pt>
                <c:pt idx="112">
                  <c:v>284.0481575075702</c:v>
                </c:pt>
                <c:pt idx="113">
                  <c:v>283.212749982165</c:v>
                </c:pt>
                <c:pt idx="114">
                  <c:v>282.3634536468708</c:v>
                </c:pt>
                <c:pt idx="115">
                  <c:v>281.5008570541358</c:v>
                </c:pt>
                <c:pt idx="116">
                  <c:v>280.6255320917214</c:v>
                </c:pt>
                <c:pt idx="117">
                  <c:v>279.7380343786</c:v>
                </c:pt>
                <c:pt idx="118">
                  <c:v>278.8389036543915</c:v>
                </c:pt>
                <c:pt idx="119">
                  <c:v>277.9286641621782</c:v>
                </c:pt>
              </c:numCache>
            </c:numRef>
          </c:yVal>
          <c:smooth val="1"/>
          <c:extLst xmlns:c16r2="http://schemas.microsoft.com/office/drawing/2015/06/chart">
            <c:ext xmlns:c16="http://schemas.microsoft.com/office/drawing/2014/chart" uri="{C3380CC4-5D6E-409C-BE32-E72D297353CC}">
              <c16:uniqueId val="{00000003-23AB-4013-A668-30B68DA4AD97}"/>
            </c:ext>
          </c:extLst>
        </c:ser>
        <c:ser>
          <c:idx val="4"/>
          <c:order val="4"/>
          <c:tx>
            <c:strRef>
              <c:f>'SA-ChronicPain-G'!$O$123</c:f>
              <c:strCache>
                <c:ptCount val="1"/>
                <c:pt idx="0">
                  <c:v>SHUD Deaths for 0.75x parameter level</c:v>
                </c:pt>
              </c:strCache>
            </c:strRef>
          </c:tx>
          <c:spPr>
            <a:ln w="38100">
              <a:solidFill>
                <a:schemeClr val="accent2"/>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O$3:$O$122</c:f>
              <c:numCache>
                <c:formatCode>General</c:formatCode>
                <c:ptCount val="120"/>
                <c:pt idx="0">
                  <c:v>0.0</c:v>
                </c:pt>
                <c:pt idx="1">
                  <c:v>6.497003371768824</c:v>
                </c:pt>
                <c:pt idx="2">
                  <c:v>12.66493255415635</c:v>
                </c:pt>
                <c:pt idx="3">
                  <c:v>18.54120485817011</c:v>
                </c:pt>
                <c:pt idx="4">
                  <c:v>24.15604284159132</c:v>
                </c:pt>
                <c:pt idx="5">
                  <c:v>29.53387925684292</c:v>
                </c:pt>
                <c:pt idx="6">
                  <c:v>34.69449613302745</c:v>
                </c:pt>
                <c:pt idx="7">
                  <c:v>39.65394635504678</c:v>
                </c:pt>
                <c:pt idx="8">
                  <c:v>44.42529851646027</c:v>
                </c:pt>
                <c:pt idx="9">
                  <c:v>49.01923827621535</c:v>
                </c:pt>
                <c:pt idx="10">
                  <c:v>53.44455328163829</c:v>
                </c:pt>
                <c:pt idx="11">
                  <c:v>57.70852368292558</c:v>
                </c:pt>
                <c:pt idx="12">
                  <c:v>61.81723615373006</c:v>
                </c:pt>
                <c:pt idx="13">
                  <c:v>68.64697789434145</c:v>
                </c:pt>
                <c:pt idx="14">
                  <c:v>75.06116731380348</c:v>
                </c:pt>
                <c:pt idx="15">
                  <c:v>81.11712899408894</c:v>
                </c:pt>
                <c:pt idx="16">
                  <c:v>86.8606309653533</c:v>
                </c:pt>
                <c:pt idx="17">
                  <c:v>92.32859366829397</c:v>
                </c:pt>
                <c:pt idx="18">
                  <c:v>97.55083546380801</c:v>
                </c:pt>
                <c:pt idx="19">
                  <c:v>102.5514794715919</c:v>
                </c:pt>
                <c:pt idx="20">
                  <c:v>107.3500877161377</c:v>
                </c:pt>
                <c:pt idx="21">
                  <c:v>111.9625744964989</c:v>
                </c:pt>
                <c:pt idx="22">
                  <c:v>116.4019411663726</c:v>
                </c:pt>
                <c:pt idx="23">
                  <c:v>120.6788665777592</c:v>
                </c:pt>
                <c:pt idx="24">
                  <c:v>124.8021809746562</c:v>
                </c:pt>
                <c:pt idx="25">
                  <c:v>128.7792458574377</c:v>
                </c:pt>
                <c:pt idx="26">
                  <c:v>132.619728729563</c:v>
                </c:pt>
                <c:pt idx="27">
                  <c:v>136.3286046167958</c:v>
                </c:pt>
                <c:pt idx="28">
                  <c:v>139.91013031014</c:v>
                </c:pt>
                <c:pt idx="29">
                  <c:v>143.3680418054651</c:v>
                </c:pt>
                <c:pt idx="30">
                  <c:v>146.7056666964718</c:v>
                </c:pt>
                <c:pt idx="31">
                  <c:v>149.9260130075326</c:v>
                </c:pt>
                <c:pt idx="32">
                  <c:v>153.0318393381972</c:v>
                </c:pt>
                <c:pt idx="33">
                  <c:v>156.0257100708458</c:v>
                </c:pt>
                <c:pt idx="34">
                  <c:v>158.910038656418</c:v>
                </c:pt>
                <c:pt idx="35">
                  <c:v>161.6871213996723</c:v>
                </c:pt>
                <c:pt idx="36">
                  <c:v>164.3591636871184</c:v>
                </c:pt>
                <c:pt idx="37">
                  <c:v>166.9283002155263</c:v>
                </c:pt>
                <c:pt idx="38">
                  <c:v>169.396610468808</c:v>
                </c:pt>
                <c:pt idx="39">
                  <c:v>171.7661347324125</c:v>
                </c:pt>
                <c:pt idx="40">
                  <c:v>174.0388782499734</c:v>
                </c:pt>
                <c:pt idx="41">
                  <c:v>176.216817611701</c:v>
                </c:pt>
                <c:pt idx="42">
                  <c:v>178.3019054553702</c:v>
                </c:pt>
                <c:pt idx="43">
                  <c:v>180.296073749689</c:v>
                </c:pt>
                <c:pt idx="44">
                  <c:v>182.2012359820985</c:v>
                </c:pt>
                <c:pt idx="45">
                  <c:v>184.0192885076162</c:v>
                </c:pt>
                <c:pt idx="46">
                  <c:v>185.7521112618011</c:v>
                </c:pt>
                <c:pt idx="47">
                  <c:v>187.4015679981222</c:v>
                </c:pt>
                <c:pt idx="48">
                  <c:v>188.9695061758311</c:v>
                </c:pt>
                <c:pt idx="49">
                  <c:v>190.457756597211</c:v>
                </c:pt>
                <c:pt idx="50">
                  <c:v>191.8681328713474</c:v>
                </c:pt>
                <c:pt idx="51">
                  <c:v>193.2024307643404</c:v>
                </c:pt>
                <c:pt idx="52">
                  <c:v>194.462427487579</c:v>
                </c:pt>
                <c:pt idx="53">
                  <c:v>195.6498809482502</c:v>
                </c:pt>
                <c:pt idx="54">
                  <c:v>196.7665289944217</c:v>
                </c:pt>
                <c:pt idx="55">
                  <c:v>197.8140886749129</c:v>
                </c:pt>
                <c:pt idx="56">
                  <c:v>198.7942555286184</c:v>
                </c:pt>
                <c:pt idx="57">
                  <c:v>199.7087029137489</c:v>
                </c:pt>
                <c:pt idx="58">
                  <c:v>200.5590813842034</c:v>
                </c:pt>
                <c:pt idx="59">
                  <c:v>201.3470181177687</c:v>
                </c:pt>
                <c:pt idx="60">
                  <c:v>202.0741163988588</c:v>
                </c:pt>
                <c:pt idx="61">
                  <c:v>202.7419551570437</c:v>
                </c:pt>
                <c:pt idx="62">
                  <c:v>203.3520885614584</c:v>
                </c:pt>
                <c:pt idx="63">
                  <c:v>203.9060456703347</c:v>
                </c:pt>
                <c:pt idx="64">
                  <c:v>204.4053301342817</c:v>
                </c:pt>
                <c:pt idx="65">
                  <c:v>204.8514199514796</c:v>
                </c:pt>
                <c:pt idx="66">
                  <c:v>205.2457672726335</c:v>
                </c:pt>
                <c:pt idx="67">
                  <c:v>205.5897982533282</c:v>
                </c:pt>
                <c:pt idx="68">
                  <c:v>205.8849129512928</c:v>
                </c:pt>
                <c:pt idx="69">
                  <c:v>206.1324852660261</c:v>
                </c:pt>
                <c:pt idx="70">
                  <c:v>206.3338629182252</c:v>
                </c:pt>
                <c:pt idx="71">
                  <c:v>206.4903674664587</c:v>
                </c:pt>
                <c:pt idx="72">
                  <c:v>206.6032943585977</c:v>
                </c:pt>
                <c:pt idx="73">
                  <c:v>206.6739130155685</c:v>
                </c:pt>
                <c:pt idx="74">
                  <c:v>206.7034669450795</c:v>
                </c:pt>
                <c:pt idx="75">
                  <c:v>206.6931738830673</c:v>
                </c:pt>
                <c:pt idx="76">
                  <c:v>206.6442259606868</c:v>
                </c:pt>
                <c:pt idx="77">
                  <c:v>206.5577898948003</c:v>
                </c:pt>
                <c:pt idx="78">
                  <c:v>206.4350071999885</c:v>
                </c:pt>
                <c:pt idx="79">
                  <c:v>206.2769944202302</c:v>
                </c:pt>
                <c:pt idx="80">
                  <c:v>206.0848433784907</c:v>
                </c:pt>
                <c:pt idx="81">
                  <c:v>205.8596214425482</c:v>
                </c:pt>
                <c:pt idx="82">
                  <c:v>205.6023718054973</c:v>
                </c:pt>
                <c:pt idx="83">
                  <c:v>205.3141137794447</c:v>
                </c:pt>
                <c:pt idx="84">
                  <c:v>204.995843101015</c:v>
                </c:pt>
                <c:pt idx="85">
                  <c:v>204.648532247351</c:v>
                </c:pt>
                <c:pt idx="86">
                  <c:v>204.2731307613954</c:v>
                </c:pt>
                <c:pt idx="87">
                  <c:v>203.870565585299</c:v>
                </c:pt>
                <c:pt idx="88">
                  <c:v>203.4417414008794</c:v>
                </c:pt>
                <c:pt idx="89">
                  <c:v>202.9875409761343</c:v>
                </c:pt>
                <c:pt idx="90">
                  <c:v>202.5088255168594</c:v>
                </c:pt>
                <c:pt idx="91">
                  <c:v>202.0064350225026</c:v>
                </c:pt>
                <c:pt idx="92">
                  <c:v>201.4811886454354</c:v>
                </c:pt>
                <c:pt idx="93">
                  <c:v>200.9338850528792</c:v>
                </c:pt>
                <c:pt idx="94">
                  <c:v>200.3653027907831</c:v>
                </c:pt>
                <c:pt idx="95">
                  <c:v>199.7762006489872</c:v>
                </c:pt>
                <c:pt idx="96">
                  <c:v>199.1673180270713</c:v>
                </c:pt>
                <c:pt idx="97">
                  <c:v>198.5393753003179</c:v>
                </c:pt>
                <c:pt idx="98">
                  <c:v>197.8930741852673</c:v>
                </c:pt>
                <c:pt idx="99">
                  <c:v>197.2290981043776</c:v>
                </c:pt>
                <c:pt idx="100">
                  <c:v>196.5481125493514</c:v>
                </c:pt>
                <c:pt idx="101">
                  <c:v>195.8507654427116</c:v>
                </c:pt>
                <c:pt idx="102">
                  <c:v>195.1376874972492</c:v>
                </c:pt>
                <c:pt idx="103">
                  <c:v>194.4094925730018</c:v>
                </c:pt>
                <c:pt idx="104">
                  <c:v>193.6667780314373</c:v>
                </c:pt>
                <c:pt idx="105">
                  <c:v>192.9101250865609</c:v>
                </c:pt>
                <c:pt idx="106">
                  <c:v>192.14009915268</c:v>
                </c:pt>
                <c:pt idx="107">
                  <c:v>191.3572501885843</c:v>
                </c:pt>
                <c:pt idx="108">
                  <c:v>190.5621130379297</c:v>
                </c:pt>
                <c:pt idx="109">
                  <c:v>189.7552077656276</c:v>
                </c:pt>
                <c:pt idx="110">
                  <c:v>188.9370399900682</c:v>
                </c:pt>
                <c:pt idx="111">
                  <c:v>188.1081012110206</c:v>
                </c:pt>
                <c:pt idx="112">
                  <c:v>187.2688691330713</c:v>
                </c:pt>
                <c:pt idx="113">
                  <c:v>186.4198079844815</c:v>
                </c:pt>
                <c:pt idx="114">
                  <c:v>185.5613688313534</c:v>
                </c:pt>
                <c:pt idx="115">
                  <c:v>184.69398988702</c:v>
                </c:pt>
                <c:pt idx="116">
                  <c:v>183.8180968165764</c:v>
                </c:pt>
                <c:pt idx="117">
                  <c:v>182.9341030364858</c:v>
                </c:pt>
                <c:pt idx="118">
                  <c:v>182.0424100092154</c:v>
                </c:pt>
                <c:pt idx="119">
                  <c:v>181.1434075328445</c:v>
                </c:pt>
              </c:numCache>
            </c:numRef>
          </c:yVal>
          <c:smooth val="1"/>
          <c:extLst xmlns:c16r2="http://schemas.microsoft.com/office/drawing/2015/06/chart">
            <c:ext xmlns:c16="http://schemas.microsoft.com/office/drawing/2014/chart" uri="{C3380CC4-5D6E-409C-BE32-E72D297353CC}">
              <c16:uniqueId val="{00000004-23AB-4013-A668-30B68DA4AD97}"/>
            </c:ext>
          </c:extLst>
        </c:ser>
        <c:ser>
          <c:idx val="1"/>
          <c:order val="5"/>
          <c:tx>
            <c:strRef>
              <c:f>'SA-ChronicPain-G'!$X$123</c:f>
              <c:strCache>
                <c:ptCount val="1"/>
                <c:pt idx="0">
                  <c:v>SHUD Deaths for 0.5x parameter level</c:v>
                </c:pt>
              </c:strCache>
            </c:strRef>
          </c:tx>
          <c:spPr>
            <a:ln w="6350">
              <a:solidFill>
                <a:schemeClr val="accent2"/>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X$3:$X$122</c:f>
              <c:numCache>
                <c:formatCode>General</c:formatCode>
                <c:ptCount val="120"/>
                <c:pt idx="0">
                  <c:v>0.0</c:v>
                </c:pt>
                <c:pt idx="1">
                  <c:v>4.331335581179201</c:v>
                </c:pt>
                <c:pt idx="2">
                  <c:v>8.443304216817523</c:v>
                </c:pt>
                <c:pt idx="3">
                  <c:v>12.36087207954606</c:v>
                </c:pt>
                <c:pt idx="4">
                  <c:v>16.10420011221504</c:v>
                </c:pt>
                <c:pt idx="5">
                  <c:v>19.68958588234677</c:v>
                </c:pt>
                <c:pt idx="6">
                  <c:v>23.13022373309132</c:v>
                </c:pt>
                <c:pt idx="7">
                  <c:v>26.43681976048515</c:v>
                </c:pt>
                <c:pt idx="8">
                  <c:v>29.61808884974748</c:v>
                </c:pt>
                <c:pt idx="9">
                  <c:v>32.68115594939704</c:v>
                </c:pt>
                <c:pt idx="10">
                  <c:v>35.63187964499597</c:v>
                </c:pt>
                <c:pt idx="11">
                  <c:v>38.4751127321882</c:v>
                </c:pt>
                <c:pt idx="12">
                  <c:v>41.21491174495928</c:v>
                </c:pt>
                <c:pt idx="13">
                  <c:v>45.76879976701748</c:v>
                </c:pt>
                <c:pt idx="14">
                  <c:v>49.9625162341819</c:v>
                </c:pt>
                <c:pt idx="15">
                  <c:v>53.85108930686997</c:v>
                </c:pt>
                <c:pt idx="16">
                  <c:v>57.47848464879839</c:v>
                </c:pt>
                <c:pt idx="17">
                  <c:v>60.88010552502014</c:v>
                </c:pt>
                <c:pt idx="18">
                  <c:v>64.08447875127734</c:v>
                </c:pt>
                <c:pt idx="19">
                  <c:v>67.11461372735196</c:v>
                </c:pt>
                <c:pt idx="20">
                  <c:v>69.9890979478736</c:v>
                </c:pt>
                <c:pt idx="21">
                  <c:v>72.72297922850521</c:v>
                </c:pt>
                <c:pt idx="22">
                  <c:v>75.32847546023717</c:v>
                </c:pt>
                <c:pt idx="23">
                  <c:v>77.81554501916244</c:v>
                </c:pt>
                <c:pt idx="24">
                  <c:v>80.19234469547145</c:v>
                </c:pt>
                <c:pt idx="25">
                  <c:v>82.46559690622021</c:v>
                </c:pt>
                <c:pt idx="26">
                  <c:v>84.64297170033585</c:v>
                </c:pt>
                <c:pt idx="27">
                  <c:v>86.72890361304847</c:v>
                </c:pt>
                <c:pt idx="28">
                  <c:v>88.72710881989015</c:v>
                </c:pt>
                <c:pt idx="29">
                  <c:v>90.64078274288512</c:v>
                </c:pt>
                <c:pt idx="30">
                  <c:v>92.47271029627645</c:v>
                </c:pt>
                <c:pt idx="31">
                  <c:v>94.22535324079845</c:v>
                </c:pt>
                <c:pt idx="32">
                  <c:v>95.9009193883285</c:v>
                </c:pt>
                <c:pt idx="33">
                  <c:v>97.50141729435586</c:v>
                </c:pt>
                <c:pt idx="34">
                  <c:v>99.02869936045575</c:v>
                </c:pt>
                <c:pt idx="35">
                  <c:v>100.4844956930327</c:v>
                </c:pt>
                <c:pt idx="36">
                  <c:v>101.8704406005158</c:v>
                </c:pt>
                <c:pt idx="37">
                  <c:v>103.1880932376785</c:v>
                </c:pt>
                <c:pt idx="38">
                  <c:v>104.4389536051977</c:v>
                </c:pt>
                <c:pt idx="39">
                  <c:v>105.6244772101187</c:v>
                </c:pt>
                <c:pt idx="40">
                  <c:v>106.7460819276473</c:v>
                </c:pt>
                <c:pt idx="41">
                  <c:v>107.8051550600676</c:v>
                </c:pt>
                <c:pt idx="42">
                  <c:v>108.8030587149445</c:v>
                </c:pt>
                <c:pt idx="43">
                  <c:v>109.7411337692945</c:v>
                </c:pt>
                <c:pt idx="44">
                  <c:v>110.6207027309372</c:v>
                </c:pt>
                <c:pt idx="45">
                  <c:v>111.4430717457451</c:v>
                </c:pt>
                <c:pt idx="46">
                  <c:v>112.2095319479096</c:v>
                </c:pt>
                <c:pt idx="47">
                  <c:v>112.9213603090977</c:v>
                </c:pt>
                <c:pt idx="48">
                  <c:v>113.5798201094612</c:v>
                </c:pt>
                <c:pt idx="49">
                  <c:v>114.1861611272226</c:v>
                </c:pt>
                <c:pt idx="50">
                  <c:v>114.7416196226682</c:v>
                </c:pt>
                <c:pt idx="51">
                  <c:v>115.2474181757797</c:v>
                </c:pt>
                <c:pt idx="52">
                  <c:v>115.7047654262072</c:v>
                </c:pt>
                <c:pt idx="53">
                  <c:v>116.1148557456191</c:v>
                </c:pt>
                <c:pt idx="54">
                  <c:v>116.4788688724165</c:v>
                </c:pt>
                <c:pt idx="55">
                  <c:v>116.7979695297747</c:v>
                </c:pt>
                <c:pt idx="56">
                  <c:v>117.0733070426146</c:v>
                </c:pt>
                <c:pt idx="57">
                  <c:v>117.3060149650503</c:v>
                </c:pt>
                <c:pt idx="58">
                  <c:v>117.4972107266987</c:v>
                </c:pt>
                <c:pt idx="59">
                  <c:v>117.6479953037585</c:v>
                </c:pt>
                <c:pt idx="60">
                  <c:v>117.7594529188516</c:v>
                </c:pt>
                <c:pt idx="61">
                  <c:v>117.8326507721296</c:v>
                </c:pt>
                <c:pt idx="62">
                  <c:v>117.8686388050288</c:v>
                </c:pt>
                <c:pt idx="63">
                  <c:v>117.8684494971614</c:v>
                </c:pt>
                <c:pt idx="64">
                  <c:v>117.8330976962162</c:v>
                </c:pt>
                <c:pt idx="65">
                  <c:v>117.7635804802304</c:v>
                </c:pt>
                <c:pt idx="66">
                  <c:v>117.6608770512646</c:v>
                </c:pt>
                <c:pt idx="67">
                  <c:v>117.5259486592432</c:v>
                </c:pt>
                <c:pt idx="68">
                  <c:v>117.3597385545727</c:v>
                </c:pt>
                <c:pt idx="69">
                  <c:v>117.163171968038</c:v>
                </c:pt>
                <c:pt idx="70">
                  <c:v>116.9371561164083</c:v>
                </c:pt>
                <c:pt idx="71">
                  <c:v>116.6825802321763</c:v>
                </c:pt>
                <c:pt idx="72">
                  <c:v>116.4003156158421</c:v>
                </c:pt>
                <c:pt idx="73">
                  <c:v>116.0912157091878</c:v>
                </c:pt>
                <c:pt idx="74">
                  <c:v>115.7561161880193</c:v>
                </c:pt>
                <c:pt idx="75">
                  <c:v>115.3958350729044</c:v>
                </c:pt>
                <c:pt idx="76">
                  <c:v>115.0111728564899</c:v>
                </c:pt>
                <c:pt idx="77">
                  <c:v>114.6029126460401</c:v>
                </c:pt>
                <c:pt idx="78">
                  <c:v>114.1718203199042</c:v>
                </c:pt>
                <c:pt idx="79">
                  <c:v>113.718644696685</c:v>
                </c:pt>
                <c:pt idx="80">
                  <c:v>113.2441177159347</c:v>
                </c:pt>
                <c:pt idx="81">
                  <c:v>112.7489546292935</c:v>
                </c:pt>
                <c:pt idx="82">
                  <c:v>112.2338542010073</c:v>
                </c:pt>
                <c:pt idx="83">
                  <c:v>111.6994989168678</c:v>
                </c:pt>
                <c:pt idx="84">
                  <c:v>111.1465552006428</c:v>
                </c:pt>
                <c:pt idx="85">
                  <c:v>110.5756736371337</c:v>
                </c:pt>
                <c:pt idx="86">
                  <c:v>109.9874892010521</c:v>
                </c:pt>
                <c:pt idx="87">
                  <c:v>109.3826214909516</c:v>
                </c:pt>
                <c:pt idx="88">
                  <c:v>108.7616749675203</c:v>
                </c:pt>
                <c:pt idx="89">
                  <c:v>108.1252391955407</c:v>
                </c:pt>
                <c:pt idx="90">
                  <c:v>107.4738890889368</c:v>
                </c:pt>
                <c:pt idx="91">
                  <c:v>106.8081851582932</c:v>
                </c:pt>
                <c:pt idx="92">
                  <c:v>106.1286737603396</c:v>
                </c:pt>
                <c:pt idx="93">
                  <c:v>105.435887348883</c:v>
                </c:pt>
                <c:pt idx="94">
                  <c:v>104.730344726727</c:v>
                </c:pt>
                <c:pt idx="95">
                  <c:v>104.0125512981531</c:v>
                </c:pt>
                <c:pt idx="96">
                  <c:v>103.2829993215581</c:v>
                </c:pt>
                <c:pt idx="97">
                  <c:v>102.5421681618814</c:v>
                </c:pt>
                <c:pt idx="98">
                  <c:v>101.7905245424813</c:v>
                </c:pt>
                <c:pt idx="99">
                  <c:v>101.0285227961443</c:v>
                </c:pt>
                <c:pt idx="100">
                  <c:v>100.2566051149396</c:v>
                </c:pt>
                <c:pt idx="101">
                  <c:v>99.47520179864757</c:v>
                </c:pt>
                <c:pt idx="102">
                  <c:v>98.68473150152242</c:v>
                </c:pt>
                <c:pt idx="103">
                  <c:v>97.8856014771729</c:v>
                </c:pt>
                <c:pt idx="104">
                  <c:v>97.07820782132885</c:v>
                </c:pt>
                <c:pt idx="105">
                  <c:v>96.26293571234994</c:v>
                </c:pt>
                <c:pt idx="106">
                  <c:v>95.4401596492693</c:v>
                </c:pt>
                <c:pt idx="107">
                  <c:v>94.6102436872393</c:v>
                </c:pt>
                <c:pt idx="108">
                  <c:v>93.77354167024677</c:v>
                </c:pt>
                <c:pt idx="109">
                  <c:v>92.93039746095327</c:v>
                </c:pt>
                <c:pt idx="110">
                  <c:v>92.08114516757268</c:v>
                </c:pt>
                <c:pt idx="111">
                  <c:v>91.2261093676755</c:v>
                </c:pt>
                <c:pt idx="112">
                  <c:v>90.36560532883777</c:v>
                </c:pt>
                <c:pt idx="113">
                  <c:v>89.4999392260604</c:v>
                </c:pt>
                <c:pt idx="114">
                  <c:v>88.62940835589409</c:v>
                </c:pt>
                <c:pt idx="115">
                  <c:v>87.75430134721658</c:v>
                </c:pt>
                <c:pt idx="116">
                  <c:v>86.87489836859832</c:v>
                </c:pt>
                <c:pt idx="117">
                  <c:v>85.99147133226077</c:v>
                </c:pt>
                <c:pt idx="118">
                  <c:v>85.10428409453898</c:v>
                </c:pt>
                <c:pt idx="119">
                  <c:v>84.2135926528753</c:v>
                </c:pt>
              </c:numCache>
            </c:numRef>
          </c:yVal>
          <c:smooth val="1"/>
          <c:extLst xmlns:c16r2="http://schemas.microsoft.com/office/drawing/2015/06/chart">
            <c:ext xmlns:c16="http://schemas.microsoft.com/office/drawing/2014/chart" uri="{C3380CC4-5D6E-409C-BE32-E72D297353CC}">
              <c16:uniqueId val="{00000005-23AB-4013-A668-30B68DA4AD97}"/>
            </c:ext>
          </c:extLst>
        </c:ser>
        <c:ser>
          <c:idx val="5"/>
          <c:order val="6"/>
          <c:tx>
            <c:strRef>
              <c:f>'SA-ChronicPain-G'!$G$123</c:f>
              <c:strCache>
                <c:ptCount val="1"/>
                <c:pt idx="0">
                  <c:v>Total Deaths for 1x parameter level</c:v>
                </c:pt>
              </c:strCache>
            </c:strRef>
          </c:tx>
          <c:spPr>
            <a:ln w="76200">
              <a:solidFill>
                <a:schemeClr val="tx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G$3:$G$122</c:f>
              <c:numCache>
                <c:formatCode>General</c:formatCode>
                <c:ptCount val="120"/>
                <c:pt idx="0">
                  <c:v>0.0</c:v>
                </c:pt>
                <c:pt idx="1">
                  <c:v>3.58132025293139</c:v>
                </c:pt>
                <c:pt idx="2">
                  <c:v>6.612471093298109</c:v>
                </c:pt>
                <c:pt idx="3">
                  <c:v>9.194173366063456</c:v>
                </c:pt>
                <c:pt idx="4">
                  <c:v>11.407637293669</c:v>
                </c:pt>
                <c:pt idx="5">
                  <c:v>13.31821642260534</c:v>
                </c:pt>
                <c:pt idx="6">
                  <c:v>14.97841200425723</c:v>
                </c:pt>
                <c:pt idx="7">
                  <c:v>16.4303207670308</c:v>
                </c:pt>
                <c:pt idx="8">
                  <c:v>17.70762750671843</c:v>
                </c:pt>
                <c:pt idx="9">
                  <c:v>18.83722580574545</c:v>
                </c:pt>
                <c:pt idx="10">
                  <c:v>19.84053517260563</c:v>
                </c:pt>
                <c:pt idx="11">
                  <c:v>20.7345705316492</c:v>
                </c:pt>
                <c:pt idx="12">
                  <c:v>21.5328098318003</c:v>
                </c:pt>
                <c:pt idx="13">
                  <c:v>23.82938681608753</c:v>
                </c:pt>
                <c:pt idx="14">
                  <c:v>25.91790712672232</c:v>
                </c:pt>
                <c:pt idx="15">
                  <c:v>27.83412022150114</c:v>
                </c:pt>
                <c:pt idx="16">
                  <c:v>29.60595108759708</c:v>
                </c:pt>
                <c:pt idx="17">
                  <c:v>31.25531527174831</c:v>
                </c:pt>
                <c:pt idx="18">
                  <c:v>32.79935897041556</c:v>
                </c:pt>
                <c:pt idx="19">
                  <c:v>34.25145133292067</c:v>
                </c:pt>
                <c:pt idx="20">
                  <c:v>35.62197819860048</c:v>
                </c:pt>
                <c:pt idx="21">
                  <c:v>36.91897617122692</c:v>
                </c:pt>
                <c:pt idx="22">
                  <c:v>38.1486384256767</c:v>
                </c:pt>
                <c:pt idx="23">
                  <c:v>39.3157175640731</c:v>
                </c:pt>
                <c:pt idx="24">
                  <c:v>40.42384592057023</c:v>
                </c:pt>
                <c:pt idx="25">
                  <c:v>41.47578973772825</c:v>
                </c:pt>
                <c:pt idx="26">
                  <c:v>42.47575028959941</c:v>
                </c:pt>
                <c:pt idx="27">
                  <c:v>43.42514088759435</c:v>
                </c:pt>
                <c:pt idx="28">
                  <c:v>44.32501887947088</c:v>
                </c:pt>
                <c:pt idx="29">
                  <c:v>45.17619047927435</c:v>
                </c:pt>
                <c:pt idx="30">
                  <c:v>45.9792809302638</c:v>
                </c:pt>
                <c:pt idx="31">
                  <c:v>46.7347889324125</c:v>
                </c:pt>
                <c:pt idx="32">
                  <c:v>47.44312863674163</c:v>
                </c:pt>
                <c:pt idx="33">
                  <c:v>48.10466179972995</c:v>
                </c:pt>
                <c:pt idx="34">
                  <c:v>48.71972216746757</c:v>
                </c:pt>
                <c:pt idx="35">
                  <c:v>49.28863373973017</c:v>
                </c:pt>
                <c:pt idx="36">
                  <c:v>49.81172422822149</c:v>
                </c:pt>
                <c:pt idx="37">
                  <c:v>50.28933475434874</c:v>
                </c:pt>
                <c:pt idx="38">
                  <c:v>50.7218266169366</c:v>
                </c:pt>
                <c:pt idx="39">
                  <c:v>51.10958862831554</c:v>
                </c:pt>
                <c:pt idx="40">
                  <c:v>51.45303677669703</c:v>
                </c:pt>
                <c:pt idx="41">
                  <c:v>51.75261564487718</c:v>
                </c:pt>
                <c:pt idx="42">
                  <c:v>52.0087988475202</c:v>
                </c:pt>
                <c:pt idx="43">
                  <c:v>52.22208870295735</c:v>
                </c:pt>
                <c:pt idx="44">
                  <c:v>52.3930153416101</c:v>
                </c:pt>
                <c:pt idx="45">
                  <c:v>52.52213540934845</c:v>
                </c:pt>
                <c:pt idx="46">
                  <c:v>52.61003048904684</c:v>
                </c:pt>
                <c:pt idx="47">
                  <c:v>52.65730533591814</c:v>
                </c:pt>
                <c:pt idx="48">
                  <c:v>52.66458600025607</c:v>
                </c:pt>
                <c:pt idx="49">
                  <c:v>52.6325178939369</c:v>
                </c:pt>
                <c:pt idx="50">
                  <c:v>52.56176384338151</c:v>
                </c:pt>
                <c:pt idx="51">
                  <c:v>52.45300216098553</c:v>
                </c:pt>
                <c:pt idx="52">
                  <c:v>52.30692476254409</c:v>
                </c:pt>
                <c:pt idx="53">
                  <c:v>52.12423533957208</c:v>
                </c:pt>
                <c:pt idx="54">
                  <c:v>51.90564760267424</c:v>
                </c:pt>
                <c:pt idx="55">
                  <c:v>51.65188360403</c:v>
                </c:pt>
                <c:pt idx="56">
                  <c:v>51.36367214395545</c:v>
                </c:pt>
                <c:pt idx="57">
                  <c:v>51.04174726411895</c:v>
                </c:pt>
                <c:pt idx="58">
                  <c:v>50.68684682828219</c:v>
                </c:pt>
                <c:pt idx="59">
                  <c:v>50.29971119006196</c:v>
                </c:pt>
                <c:pt idx="60">
                  <c:v>49.88108194624358</c:v>
                </c:pt>
                <c:pt idx="61">
                  <c:v>49.43170077347904</c:v>
                </c:pt>
                <c:pt idx="62">
                  <c:v>48.95230834565518</c:v>
                </c:pt>
                <c:pt idx="63">
                  <c:v>48.44364332893061</c:v>
                </c:pt>
                <c:pt idx="64">
                  <c:v>47.90644145116487</c:v>
                </c:pt>
                <c:pt idx="65">
                  <c:v>47.34143464239195</c:v>
                </c:pt>
                <c:pt idx="66">
                  <c:v>46.74935024288615</c:v>
                </c:pt>
                <c:pt idx="67">
                  <c:v>46.13091027541618</c:v>
                </c:pt>
                <c:pt idx="68">
                  <c:v>45.48683077830614</c:v>
                </c:pt>
                <c:pt idx="69">
                  <c:v>44.81782119598189</c:v>
                </c:pt>
                <c:pt idx="70">
                  <c:v>44.12458382380414</c:v>
                </c:pt>
                <c:pt idx="71">
                  <c:v>43.40781330408545</c:v>
                </c:pt>
                <c:pt idx="72">
                  <c:v>42.6681961702942</c:v>
                </c:pt>
                <c:pt idx="73">
                  <c:v>41.90641043658643</c:v>
                </c:pt>
                <c:pt idx="74">
                  <c:v>41.12312522993234</c:v>
                </c:pt>
                <c:pt idx="75">
                  <c:v>40.31900046221174</c:v>
                </c:pt>
                <c:pt idx="76">
                  <c:v>39.49468653981597</c:v>
                </c:pt>
                <c:pt idx="77">
                  <c:v>38.65082410835407</c:v>
                </c:pt>
                <c:pt idx="78">
                  <c:v>37.78804383026772</c:v>
                </c:pt>
                <c:pt idx="79">
                  <c:v>36.90696619318192</c:v>
                </c:pt>
                <c:pt idx="80">
                  <c:v>36.0082013469987</c:v>
                </c:pt>
                <c:pt idx="81">
                  <c:v>35.0923489678226</c:v>
                </c:pt>
                <c:pt idx="82">
                  <c:v>34.15999814690267</c:v>
                </c:pt>
                <c:pt idx="83">
                  <c:v>33.21172730289072</c:v>
                </c:pt>
                <c:pt idx="84">
                  <c:v>32.24810411579515</c:v>
                </c:pt>
                <c:pt idx="85">
                  <c:v>31.26968548111572</c:v>
                </c:pt>
                <c:pt idx="86">
                  <c:v>30.27701748270379</c:v>
                </c:pt>
                <c:pt idx="87">
                  <c:v>29.2706353830089</c:v>
                </c:pt>
                <c:pt idx="88">
                  <c:v>28.25106362940688</c:v>
                </c:pt>
                <c:pt idx="89">
                  <c:v>27.21881587542375</c:v>
                </c:pt>
                <c:pt idx="90">
                  <c:v>26.17439501569961</c:v>
                </c:pt>
                <c:pt idx="91">
                  <c:v>25.11829323362731</c:v>
                </c:pt>
                <c:pt idx="92">
                  <c:v>24.05099206064883</c:v>
                </c:pt>
                <c:pt idx="93">
                  <c:v>22.97296244626268</c:v>
                </c:pt>
                <c:pt idx="94">
                  <c:v>21.88466483784541</c:v>
                </c:pt>
                <c:pt idx="95">
                  <c:v>20.78654926943646</c:v>
                </c:pt>
                <c:pt idx="96">
                  <c:v>19.67905545871035</c:v>
                </c:pt>
                <c:pt idx="97">
                  <c:v>18.56261291137048</c:v>
                </c:pt>
                <c:pt idx="98">
                  <c:v>17.43764103228396</c:v>
                </c:pt>
                <c:pt idx="99">
                  <c:v>16.3045492426847</c:v>
                </c:pt>
                <c:pt idx="100">
                  <c:v>15.16373710284233</c:v>
                </c:pt>
                <c:pt idx="101">
                  <c:v>14.01559443960818</c:v>
                </c:pt>
                <c:pt idx="102">
                  <c:v>12.86050147829746</c:v>
                </c:pt>
                <c:pt idx="103">
                  <c:v>11.69882897841007</c:v>
                </c:pt>
                <c:pt idx="104">
                  <c:v>10.53093837270235</c:v>
                </c:pt>
                <c:pt idx="105">
                  <c:v>9.35718190916614</c:v>
                </c:pt>
                <c:pt idx="106">
                  <c:v>8.177902795514818</c:v>
                </c:pt>
                <c:pt idx="107">
                  <c:v>6.993435345766279</c:v>
                </c:pt>
                <c:pt idx="108">
                  <c:v>5.804105128578734</c:v>
                </c:pt>
                <c:pt idx="109">
                  <c:v>4.610229116990194</c:v>
                </c:pt>
                <c:pt idx="110">
                  <c:v>3.412115839256236</c:v>
                </c:pt>
                <c:pt idx="111">
                  <c:v>2.21006553048064</c:v>
                </c:pt>
                <c:pt idx="112">
                  <c:v>1.004370284786182</c:v>
                </c:pt>
                <c:pt idx="113">
                  <c:v>-0.204685792248529</c:v>
                </c:pt>
                <c:pt idx="114">
                  <c:v>-1.416826431103982</c:v>
                </c:pt>
                <c:pt idx="115">
                  <c:v>-2.63178304600997</c:v>
                </c:pt>
                <c:pt idx="116">
                  <c:v>-3.84929458301385</c:v>
                </c:pt>
                <c:pt idx="117">
                  <c:v>-5.069107368601816</c:v>
                </c:pt>
                <c:pt idx="118">
                  <c:v>-6.290974959058564</c:v>
                </c:pt>
                <c:pt idx="119">
                  <c:v>-7.514657990708474</c:v>
                </c:pt>
              </c:numCache>
            </c:numRef>
          </c:yVal>
          <c:smooth val="1"/>
          <c:extLst xmlns:c16r2="http://schemas.microsoft.com/office/drawing/2015/06/chart">
            <c:ext xmlns:c16="http://schemas.microsoft.com/office/drawing/2014/chart" uri="{C3380CC4-5D6E-409C-BE32-E72D297353CC}">
              <c16:uniqueId val="{00000006-23AB-4013-A668-30B68DA4AD97}"/>
            </c:ext>
          </c:extLst>
        </c:ser>
        <c:ser>
          <c:idx val="2"/>
          <c:order val="7"/>
          <c:tx>
            <c:strRef>
              <c:f>'SA-ChronicPain-G'!$P$123</c:f>
              <c:strCache>
                <c:ptCount val="1"/>
                <c:pt idx="0">
                  <c:v>Total Deaths for 0.75x parameter level</c:v>
                </c:pt>
              </c:strCache>
            </c:strRef>
          </c:tx>
          <c:spPr>
            <a:ln w="28575">
              <a:solidFill>
                <a:schemeClr val="tx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P$3:$P$122</c:f>
              <c:numCache>
                <c:formatCode>General</c:formatCode>
                <c:ptCount val="120"/>
                <c:pt idx="0">
                  <c:v>0.0</c:v>
                </c:pt>
                <c:pt idx="1">
                  <c:v>1.415652462341904</c:v>
                </c:pt>
                <c:pt idx="2">
                  <c:v>2.390862371580622</c:v>
                </c:pt>
                <c:pt idx="3">
                  <c:v>3.013975389496681</c:v>
                </c:pt>
                <c:pt idx="4">
                  <c:v>3.356187025098325</c:v>
                </c:pt>
                <c:pt idx="5">
                  <c:v>3.474746301744517</c:v>
                </c:pt>
                <c:pt idx="6">
                  <c:v>3.415585006627043</c:v>
                </c:pt>
                <c:pt idx="7">
                  <c:v>3.215461839984346</c:v>
                </c:pt>
                <c:pt idx="8">
                  <c:v>2.903709537141276</c:v>
                </c:pt>
                <c:pt idx="9">
                  <c:v>2.503657350253252</c:v>
                </c:pt>
                <c:pt idx="10">
                  <c:v>2.033788282901423</c:v>
                </c:pt>
                <c:pt idx="11">
                  <c:v>1.508679764225053</c:v>
                </c:pt>
                <c:pt idx="12">
                  <c:v>0.939767638248668</c:v>
                </c:pt>
                <c:pt idx="13">
                  <c:v>0.962408414297215</c:v>
                </c:pt>
                <c:pt idx="14">
                  <c:v>0.832590561215511</c:v>
                </c:pt>
                <c:pt idx="15">
                  <c:v>0.583749318506489</c:v>
                </c:pt>
                <c:pt idx="16">
                  <c:v>0.241995525585753</c:v>
                </c:pt>
                <c:pt idx="17">
                  <c:v>-0.172284572176613</c:v>
                </c:pt>
                <c:pt idx="18">
                  <c:v>-0.643248608915019</c:v>
                </c:pt>
                <c:pt idx="19">
                  <c:v>-1.158653421096596</c:v>
                </c:pt>
                <c:pt idx="20">
                  <c:v>-1.709099796274813</c:v>
                </c:pt>
                <c:pt idx="21">
                  <c:v>-2.28742942102499</c:v>
                </c:pt>
                <c:pt idx="22">
                  <c:v>-2.888244004304488</c:v>
                </c:pt>
                <c:pt idx="23">
                  <c:v>-3.50752238209002</c:v>
                </c:pt>
                <c:pt idx="24">
                  <c:v>-4.142316123944601</c:v>
                </c:pt>
                <c:pt idx="25">
                  <c:v>-4.790507971869147</c:v>
                </c:pt>
                <c:pt idx="26">
                  <c:v>-5.44986878643154</c:v>
                </c:pt>
                <c:pt idx="27">
                  <c:v>-6.119553667512426</c:v>
                </c:pt>
                <c:pt idx="28">
                  <c:v>-6.79906599977512</c:v>
                </c:pt>
                <c:pt idx="29">
                  <c:v>-7.488157086837054</c:v>
                </c:pt>
                <c:pt idx="30">
                  <c:v>-8.18675864582574</c:v>
                </c:pt>
                <c:pt idx="31">
                  <c:v>-8.89493027446556</c:v>
                </c:pt>
                <c:pt idx="32">
                  <c:v>-9.612818745554298</c:v>
                </c:pt>
                <c:pt idx="33">
                  <c:v>-10.34062666059776</c:v>
                </c:pt>
                <c:pt idx="34">
                  <c:v>-11.07858849479831</c:v>
                </c:pt>
                <c:pt idx="35">
                  <c:v>-11.82695246613034</c:v>
                </c:pt>
                <c:pt idx="36">
                  <c:v>-12.58596698163928</c:v>
                </c:pt>
                <c:pt idx="37">
                  <c:v>-13.3558706702076</c:v>
                </c:pt>
                <c:pt idx="38">
                  <c:v>-14.13688521558961</c:v>
                </c:pt>
                <c:pt idx="39">
                  <c:v>-14.92920944411858</c:v>
                </c:pt>
                <c:pt idx="40">
                  <c:v>-15.73301710780261</c:v>
                </c:pt>
                <c:pt idx="41">
                  <c:v>-16.5484548650591</c:v>
                </c:pt>
                <c:pt idx="42">
                  <c:v>-17.37564122404319</c:v>
                </c:pt>
                <c:pt idx="43">
                  <c:v>-18.21466623983465</c:v>
                </c:pt>
                <c:pt idx="44">
                  <c:v>-19.06559177506728</c:v>
                </c:pt>
                <c:pt idx="45">
                  <c:v>-19.92845217473952</c:v>
                </c:pt>
                <c:pt idx="46">
                  <c:v>-20.80325523882689</c:v>
                </c:pt>
                <c:pt idx="47">
                  <c:v>-21.68998340231169</c:v>
                </c:pt>
                <c:pt idx="48">
                  <c:v>-22.58859505279806</c:v>
                </c:pt>
                <c:pt idx="49">
                  <c:v>-23.49902593204156</c:v>
                </c:pt>
                <c:pt idx="50">
                  <c:v>-24.42119058048392</c:v>
                </c:pt>
                <c:pt idx="51">
                  <c:v>-25.35498379383744</c:v>
                </c:pt>
                <c:pt idx="52">
                  <c:v>-26.30028206745856</c:v>
                </c:pt>
                <c:pt idx="53">
                  <c:v>-27.25694501402399</c:v>
                </c:pt>
                <c:pt idx="54">
                  <c:v>-28.22481674088854</c:v>
                </c:pt>
                <c:pt idx="55">
                  <c:v>-29.20372717853828</c:v>
                </c:pt>
                <c:pt idx="56">
                  <c:v>-30.19349335438578</c:v>
                </c:pt>
                <c:pt idx="57">
                  <c:v>-31.19392060837799</c:v>
                </c:pt>
                <c:pt idx="58">
                  <c:v>-32.20480374852646</c:v>
                </c:pt>
                <c:pt idx="59">
                  <c:v>-33.22592814571957</c:v>
                </c:pt>
                <c:pt idx="60">
                  <c:v>-34.25707076812055</c:v>
                </c:pt>
                <c:pt idx="61">
                  <c:v>-35.29800115613115</c:v>
                </c:pt>
                <c:pt idx="62">
                  <c:v>-36.34848233940907</c:v>
                </c:pt>
                <c:pt idx="63">
                  <c:v>-37.4082716977588</c:v>
                </c:pt>
                <c:pt idx="64">
                  <c:v>-38.47712176796787</c:v>
                </c:pt>
                <c:pt idx="65">
                  <c:v>-39.55478099879677</c:v>
                </c:pt>
                <c:pt idx="66">
                  <c:v>-40.64099445640559</c:v>
                </c:pt>
                <c:pt idx="67">
                  <c:v>-41.73550448255086</c:v>
                </c:pt>
                <c:pt idx="68">
                  <c:v>-42.83805130786858</c:v>
                </c:pt>
                <c:pt idx="69">
                  <c:v>-43.9483736225211</c:v>
                </c:pt>
                <c:pt idx="70">
                  <c:v>-45.06620910644142</c:v>
                </c:pt>
                <c:pt idx="71">
                  <c:v>-46.19129492134739</c:v>
                </c:pt>
                <c:pt idx="72">
                  <c:v>-47.32336816660586</c:v>
                </c:pt>
                <c:pt idx="73">
                  <c:v>-48.4621663009618</c:v>
                </c:pt>
                <c:pt idx="74">
                  <c:v>-49.60742753205754</c:v>
                </c:pt>
                <c:pt idx="75">
                  <c:v>-50.7588911755714</c:v>
                </c:pt>
                <c:pt idx="76">
                  <c:v>-51.91629798574794</c:v>
                </c:pt>
                <c:pt idx="77">
                  <c:v>-53.07939045896767</c:v>
                </c:pt>
                <c:pt idx="78">
                  <c:v>-54.24791311195363</c:v>
                </c:pt>
                <c:pt idx="79">
                  <c:v>-55.4216127361259</c:v>
                </c:pt>
                <c:pt idx="80">
                  <c:v>-56.6002386295173</c:v>
                </c:pt>
                <c:pt idx="81">
                  <c:v>-57.78354280762592</c:v>
                </c:pt>
                <c:pt idx="82">
                  <c:v>-58.97128019446414</c:v>
                </c:pt>
                <c:pt idx="83">
                  <c:v>-60.16320879504438</c:v>
                </c:pt>
                <c:pt idx="84">
                  <c:v>-61.35908985043004</c:v>
                </c:pt>
                <c:pt idx="85">
                  <c:v>-62.55868797646</c:v>
                </c:pt>
                <c:pt idx="86">
                  <c:v>-63.76177128715521</c:v>
                </c:pt>
                <c:pt idx="87">
                  <c:v>-64.96811150380648</c:v>
                </c:pt>
                <c:pt idx="88">
                  <c:v>-66.17748405063855</c:v>
                </c:pt>
                <c:pt idx="89">
                  <c:v>-67.38966813794391</c:v>
                </c:pt>
                <c:pt idx="90">
                  <c:v>-68.60444683348756</c:v>
                </c:pt>
                <c:pt idx="91">
                  <c:v>-69.82160712298241</c:v>
                </c:pt>
                <c:pt idx="92">
                  <c:v>-71.0409399603446</c:v>
                </c:pt>
                <c:pt idx="93">
                  <c:v>-72.26224030844415</c:v>
                </c:pt>
                <c:pt idx="94">
                  <c:v>-73.48530717099231</c:v>
                </c:pt>
                <c:pt idx="95">
                  <c:v>-74.70994361619158</c:v>
                </c:pt>
                <c:pt idx="96">
                  <c:v>-75.93595679271598</c:v>
                </c:pt>
                <c:pt idx="97">
                  <c:v>-77.16315793859589</c:v>
                </c:pt>
                <c:pt idx="98">
                  <c:v>-78.39136238350648</c:v>
                </c:pt>
                <c:pt idx="99">
                  <c:v>-79.62038954495247</c:v>
                </c:pt>
                <c:pt idx="100">
                  <c:v>-80.85006291882152</c:v>
                </c:pt>
                <c:pt idx="101">
                  <c:v>-82.08021006472673</c:v>
                </c:pt>
                <c:pt idx="102">
                  <c:v>-83.31066258655085</c:v>
                </c:pt>
                <c:pt idx="103">
                  <c:v>-84.54125610859094</c:v>
                </c:pt>
                <c:pt idx="104">
                  <c:v>-85.77183024764138</c:v>
                </c:pt>
                <c:pt idx="105">
                  <c:v>-87.0022285813845</c:v>
                </c:pt>
                <c:pt idx="106">
                  <c:v>-88.23229861338365</c:v>
                </c:pt>
                <c:pt idx="107">
                  <c:v>-89.46189173500161</c:v>
                </c:pt>
                <c:pt idx="108">
                  <c:v>-90.69086318451664</c:v>
                </c:pt>
                <c:pt idx="109">
                  <c:v>-91.91907200370368</c:v>
                </c:pt>
                <c:pt idx="110">
                  <c:v>-93.14638099213595</c:v>
                </c:pt>
                <c:pt idx="111">
                  <c:v>-94.37265665943538</c:v>
                </c:pt>
                <c:pt idx="112">
                  <c:v>-95.59776917569054</c:v>
                </c:pt>
                <c:pt idx="113">
                  <c:v>-96.82159232026288</c:v>
                </c:pt>
                <c:pt idx="114">
                  <c:v>-98.0440034291547</c:v>
                </c:pt>
                <c:pt idx="115">
                  <c:v>-99.264883341129</c:v>
                </c:pt>
                <c:pt idx="116">
                  <c:v>-100.4841163427553</c:v>
                </c:pt>
                <c:pt idx="117">
                  <c:v>-101.7015901125269</c:v>
                </c:pt>
                <c:pt idx="118">
                  <c:v>-102.9171956642072</c:v>
                </c:pt>
                <c:pt idx="119">
                  <c:v>-104.1308272895403</c:v>
                </c:pt>
              </c:numCache>
            </c:numRef>
          </c:yVal>
          <c:smooth val="1"/>
          <c:extLst xmlns:c16r2="http://schemas.microsoft.com/office/drawing/2015/06/chart">
            <c:ext xmlns:c16="http://schemas.microsoft.com/office/drawing/2014/chart" uri="{C3380CC4-5D6E-409C-BE32-E72D297353CC}">
              <c16:uniqueId val="{00000007-23AB-4013-A668-30B68DA4AD97}"/>
            </c:ext>
          </c:extLst>
        </c:ser>
        <c:ser>
          <c:idx val="9"/>
          <c:order val="8"/>
          <c:tx>
            <c:strRef>
              <c:f>'SA-ChronicPain-G'!$Y$123</c:f>
              <c:strCache>
                <c:ptCount val="1"/>
                <c:pt idx="0">
                  <c:v>Total Deaths for 0.5x parameter level</c:v>
                </c:pt>
              </c:strCache>
            </c:strRef>
          </c:tx>
          <c:spPr>
            <a:ln w="6350">
              <a:solidFill>
                <a:schemeClr val="tx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Y$3:$Y$122</c:f>
              <c:numCache>
                <c:formatCode>General</c:formatCode>
                <c:ptCount val="120"/>
                <c:pt idx="0">
                  <c:v>0.0</c:v>
                </c:pt>
                <c:pt idx="1">
                  <c:v>-0.750015328247718</c:v>
                </c:pt>
                <c:pt idx="2">
                  <c:v>-1.830762197516969</c:v>
                </c:pt>
                <c:pt idx="3">
                  <c:v>-3.166291426504586</c:v>
                </c:pt>
                <c:pt idx="4">
                  <c:v>-4.695434787280377</c:v>
                </c:pt>
                <c:pt idx="5">
                  <c:v>-6.369056840162647</c:v>
                </c:pt>
                <c:pt idx="6">
                  <c:v>-8.147801578788904</c:v>
                </c:pt>
                <c:pt idx="7">
                  <c:v>-10.00025249527753</c:v>
                </c:pt>
                <c:pt idx="8">
                  <c:v>-11.901431394542</c:v>
                </c:pt>
                <c:pt idx="9">
                  <c:v>-13.83157451997154</c:v>
                </c:pt>
                <c:pt idx="10">
                  <c:v>-15.77513551571446</c:v>
                </c:pt>
                <c:pt idx="11">
                  <c:v>-17.71997379850973</c:v>
                </c:pt>
                <c:pt idx="12">
                  <c:v>-19.65669436917106</c:v>
                </c:pt>
                <c:pt idx="13">
                  <c:v>-21.90871622410418</c:v>
                </c:pt>
                <c:pt idx="14">
                  <c:v>-24.25723309886111</c:v>
                </c:pt>
                <c:pt idx="15">
                  <c:v>-26.67123102556466</c:v>
                </c:pt>
                <c:pt idx="16">
                  <c:v>-29.12646782023135</c:v>
                </c:pt>
                <c:pt idx="17">
                  <c:v>-31.60413417821928</c:v>
                </c:pt>
                <c:pt idx="18">
                  <c:v>-34.08973339114195</c:v>
                </c:pt>
                <c:pt idx="19">
                  <c:v>-36.5721850469751</c:v>
                </c:pt>
                <c:pt idx="20">
                  <c:v>-39.0431089054141</c:v>
                </c:pt>
                <c:pt idx="21">
                  <c:v>-41.49625341569199</c:v>
                </c:pt>
                <c:pt idx="22">
                  <c:v>-43.927040238745</c:v>
                </c:pt>
                <c:pt idx="23">
                  <c:v>-46.33220171489383</c:v>
                </c:pt>
                <c:pt idx="24">
                  <c:v>-48.70949272795351</c:v>
                </c:pt>
                <c:pt idx="25">
                  <c:v>-51.05746205815876</c:v>
                </c:pt>
                <c:pt idx="26">
                  <c:v>-53.37564175188803</c:v>
                </c:pt>
                <c:pt idx="27">
                  <c:v>-55.6637975993137</c:v>
                </c:pt>
                <c:pt idx="28">
                  <c:v>-57.92201622675234</c:v>
                </c:pt>
                <c:pt idx="29">
                  <c:v>-60.1506267415236</c:v>
                </c:pt>
                <c:pt idx="30">
                  <c:v>-62.35013614387058</c:v>
                </c:pt>
                <c:pt idx="31">
                  <c:v>-64.52117886392728</c:v>
                </c:pt>
                <c:pt idx="32">
                  <c:v>-66.6644775018549</c:v>
                </c:pt>
                <c:pt idx="33">
                  <c:v>-68.78081243048946</c:v>
                </c:pt>
                <c:pt idx="34">
                  <c:v>-70.87099839661713</c:v>
                </c:pt>
                <c:pt idx="35">
                  <c:v>-72.93586663817977</c:v>
                </c:pt>
                <c:pt idx="36">
                  <c:v>-74.97625133939695</c:v>
                </c:pt>
                <c:pt idx="37">
                  <c:v>-76.992979488916</c:v>
                </c:pt>
                <c:pt idx="38">
                  <c:v>-78.9868634000042</c:v>
                </c:pt>
                <c:pt idx="39">
                  <c:v>-80.95869573322201</c:v>
                </c:pt>
                <c:pt idx="40">
                  <c:v>-82.90924543770151</c:v>
                </c:pt>
                <c:pt idx="41">
                  <c:v>-84.83925515850115</c:v>
                </c:pt>
                <c:pt idx="42">
                  <c:v>-86.7494396189028</c:v>
                </c:pt>
                <c:pt idx="43">
                  <c:v>-88.64048474082381</c:v>
                </c:pt>
                <c:pt idx="44">
                  <c:v>-90.51304732447895</c:v>
                </c:pt>
                <c:pt idx="45">
                  <c:v>-92.36775514741961</c:v>
                </c:pt>
                <c:pt idx="46">
                  <c:v>-94.20520737381665</c:v>
                </c:pt>
                <c:pt idx="47">
                  <c:v>-96.02597518909324</c:v>
                </c:pt>
                <c:pt idx="48">
                  <c:v>-97.83060259415791</c:v>
                </c:pt>
                <c:pt idx="49">
                  <c:v>-99.61960730847514</c:v>
                </c:pt>
                <c:pt idx="50">
                  <c:v>-101.3934817430921</c:v>
                </c:pt>
                <c:pt idx="51">
                  <c:v>-103.1526940139059</c:v>
                </c:pt>
                <c:pt idx="52">
                  <c:v>-104.8976889732897</c:v>
                </c:pt>
                <c:pt idx="53">
                  <c:v>-106.6288892424278</c:v>
                </c:pt>
                <c:pt idx="54">
                  <c:v>-108.3466962322306</c:v>
                </c:pt>
                <c:pt idx="55">
                  <c:v>-110.0514911438319</c:v>
                </c:pt>
                <c:pt idx="56">
                  <c:v>-111.743635942282</c:v>
                </c:pt>
                <c:pt idx="57">
                  <c:v>-113.4234742990899</c:v>
                </c:pt>
                <c:pt idx="58">
                  <c:v>-115.0913325007627</c:v>
                </c:pt>
                <c:pt idx="59">
                  <c:v>-116.7475203216984</c:v>
                </c:pt>
                <c:pt idx="60">
                  <c:v>-118.392331860639</c:v>
                </c:pt>
                <c:pt idx="61">
                  <c:v>-120.0260463405609</c:v>
                </c:pt>
                <c:pt idx="62">
                  <c:v>-121.6489288723399</c:v>
                </c:pt>
                <c:pt idx="63">
                  <c:v>-123.2612311829046</c:v>
                </c:pt>
                <c:pt idx="64">
                  <c:v>-124.8631923088071</c:v>
                </c:pt>
                <c:pt idx="65">
                  <c:v>-126.4550392563223</c:v>
                </c:pt>
                <c:pt idx="66">
                  <c:v>-128.0369876292872</c:v>
                </c:pt>
                <c:pt idx="67">
                  <c:v>-129.6092422259586</c:v>
                </c:pt>
                <c:pt idx="68">
                  <c:v>-131.1719976061892</c:v>
                </c:pt>
                <c:pt idx="69">
                  <c:v>-132.7254386302234</c:v>
                </c:pt>
                <c:pt idx="70">
                  <c:v>-134.2697409704204</c:v>
                </c:pt>
                <c:pt idx="71">
                  <c:v>-135.8050715971487</c:v>
                </c:pt>
                <c:pt idx="72">
                  <c:v>-137.3315892401002</c:v>
                </c:pt>
                <c:pt idx="73">
                  <c:v>-138.8494448261994</c:v>
                </c:pt>
                <c:pt idx="74">
                  <c:v>-140.3587818952552</c:v>
                </c:pt>
                <c:pt idx="75">
                  <c:v>-141.8597369944493</c:v>
                </c:pt>
                <c:pt idx="76">
                  <c:v>-143.3524400527071</c:v>
                </c:pt>
                <c:pt idx="77">
                  <c:v>-144.8370147359531</c:v>
                </c:pt>
                <c:pt idx="78">
                  <c:v>-146.3135787841998</c:v>
                </c:pt>
                <c:pt idx="79">
                  <c:v>-147.7822443313755</c:v>
                </c:pt>
                <c:pt idx="80">
                  <c:v>-149.2431182087637</c:v>
                </c:pt>
                <c:pt idx="81">
                  <c:v>-150.6963022328524</c:v>
                </c:pt>
                <c:pt idx="82">
                  <c:v>-152.141893478396</c:v>
                </c:pt>
                <c:pt idx="83">
                  <c:v>-153.579984537415</c:v>
                </c:pt>
                <c:pt idx="84">
                  <c:v>-155.0106637648339</c:v>
                </c:pt>
                <c:pt idx="85">
                  <c:v>-156.4340155114475</c:v>
                </c:pt>
                <c:pt idx="86">
                  <c:v>-157.8501203447983</c:v>
                </c:pt>
                <c:pt idx="87">
                  <c:v>-159.2590552586474</c:v>
                </c:pt>
                <c:pt idx="88">
                  <c:v>-160.6608938715254</c:v>
                </c:pt>
                <c:pt idx="89">
                  <c:v>-162.0557066149632</c:v>
                </c:pt>
                <c:pt idx="90">
                  <c:v>-163.4435609119013</c:v>
                </c:pt>
                <c:pt idx="91">
                  <c:v>-164.824521345765</c:v>
                </c:pt>
                <c:pt idx="92">
                  <c:v>-166.1986498206766</c:v>
                </c:pt>
                <c:pt idx="93">
                  <c:v>-167.566005713242</c:v>
                </c:pt>
                <c:pt idx="94">
                  <c:v>-168.9266460163447</c:v>
                </c:pt>
                <c:pt idx="95">
                  <c:v>-170.2806254753324</c:v>
                </c:pt>
                <c:pt idx="96">
                  <c:v>-171.6279967169852</c:v>
                </c:pt>
                <c:pt idx="97">
                  <c:v>-172.9688103716291</c:v>
                </c:pt>
                <c:pt idx="98">
                  <c:v>-174.3031151887338</c:v>
                </c:pt>
                <c:pt idx="99">
                  <c:v>-175.630958146323</c:v>
                </c:pt>
                <c:pt idx="100">
                  <c:v>-176.9523845545058</c:v>
                </c:pt>
                <c:pt idx="101">
                  <c:v>-178.2674381534383</c:v>
                </c:pt>
                <c:pt idx="102">
                  <c:v>-179.5761612059778</c:v>
                </c:pt>
                <c:pt idx="103">
                  <c:v>-180.878594585307</c:v>
                </c:pt>
                <c:pt idx="104">
                  <c:v>-182.1747778577837</c:v>
                </c:pt>
                <c:pt idx="105">
                  <c:v>-183.4647493612588</c:v>
                </c:pt>
                <c:pt idx="106">
                  <c:v>-184.7485462790843</c:v>
                </c:pt>
                <c:pt idx="107">
                  <c:v>-186.0262047100397</c:v>
                </c:pt>
                <c:pt idx="108">
                  <c:v>-187.2977597343775</c:v>
                </c:pt>
                <c:pt idx="109">
                  <c:v>-188.5632454761993</c:v>
                </c:pt>
                <c:pt idx="110">
                  <c:v>-189.8226951623251</c:v>
                </c:pt>
                <c:pt idx="111">
                  <c:v>-191.0761411778656</c:v>
                </c:pt>
                <c:pt idx="112">
                  <c:v>-192.3236151186465</c:v>
                </c:pt>
                <c:pt idx="113">
                  <c:v>-193.5651478406547</c:v>
                </c:pt>
                <c:pt idx="114">
                  <c:v>-194.8007695066545</c:v>
                </c:pt>
                <c:pt idx="115">
                  <c:v>-196.0305096301351</c:v>
                </c:pt>
                <c:pt idx="116">
                  <c:v>-197.2543971167048</c:v>
                </c:pt>
                <c:pt idx="117">
                  <c:v>-198.4724603030914</c:v>
                </c:pt>
                <c:pt idx="118">
                  <c:v>-199.6847269938482</c:v>
                </c:pt>
                <c:pt idx="119">
                  <c:v>-200.8912244959084</c:v>
                </c:pt>
              </c:numCache>
            </c:numRef>
          </c:yVal>
          <c:smooth val="1"/>
          <c:extLst xmlns:c16r2="http://schemas.microsoft.com/office/drawing/2015/06/chart">
            <c:ext xmlns:c16="http://schemas.microsoft.com/office/drawing/2014/chart" uri="{C3380CC4-5D6E-409C-BE32-E72D297353CC}">
              <c16:uniqueId val="{00000008-23AB-4013-A668-30B68DA4AD97}"/>
            </c:ext>
          </c:extLst>
        </c:ser>
        <c:dLbls>
          <c:showLegendKey val="0"/>
          <c:showVal val="0"/>
          <c:showCatName val="0"/>
          <c:showSerName val="0"/>
          <c:showPercent val="0"/>
          <c:showBubbleSize val="0"/>
        </c:dLbls>
        <c:axId val="-1234686064"/>
        <c:axId val="-1090684048"/>
      </c:scatterChart>
      <c:valAx>
        <c:axId val="-1234686064"/>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0684048"/>
        <c:crosses val="autoZero"/>
        <c:crossBetween val="midCat"/>
      </c:valAx>
      <c:valAx>
        <c:axId val="-109068404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234686064"/>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5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246111597161"/>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25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86.30737482704221</c:v>
                </c:pt>
                <c:pt idx="2">
                  <c:v>-163.4640810842434</c:v>
                </c:pt>
                <c:pt idx="3">
                  <c:v>-232.2796243673109</c:v>
                </c:pt>
                <c:pt idx="4">
                  <c:v>-293.5669588640605</c:v>
                </c:pt>
                <c:pt idx="5">
                  <c:v>-348.1078167699131</c:v>
                </c:pt>
                <c:pt idx="6">
                  <c:v>-396.6334279676352</c:v>
                </c:pt>
                <c:pt idx="7">
                  <c:v>-439.8151417815457</c:v>
                </c:pt>
                <c:pt idx="8">
                  <c:v>-478.2613243655006</c:v>
                </c:pt>
                <c:pt idx="9">
                  <c:v>-512.5181154098284</c:v>
                </c:pt>
                <c:pt idx="10">
                  <c:v>-543.0724474859566</c:v>
                </c:pt>
                <c:pt idx="11">
                  <c:v>-570.3562849516026</c:v>
                </c:pt>
                <c:pt idx="12">
                  <c:v>-594.7514117780094</c:v>
                </c:pt>
                <c:pt idx="13">
                  <c:v>-628.174302346727</c:v>
                </c:pt>
                <c:pt idx="14">
                  <c:v>-657.5373426921312</c:v>
                </c:pt>
                <c:pt idx="15">
                  <c:v>-683.4958250923094</c:v>
                </c:pt>
                <c:pt idx="16">
                  <c:v>-706.5689370218906</c:v>
                </c:pt>
                <c:pt idx="17">
                  <c:v>-727.1741693107092</c:v>
                </c:pt>
                <c:pt idx="18">
                  <c:v>-745.651932024192</c:v>
                </c:pt>
                <c:pt idx="19">
                  <c:v>-762.283324857175</c:v>
                </c:pt>
                <c:pt idx="20">
                  <c:v>-777.3031070809378</c:v>
                </c:pt>
                <c:pt idx="21">
                  <c:v>-790.9092814181137</c:v>
                </c:pt>
                <c:pt idx="22">
                  <c:v>-803.270272569059</c:v>
                </c:pt>
                <c:pt idx="23">
                  <c:v>-814.530382645558</c:v>
                </c:pt>
                <c:pt idx="24">
                  <c:v>-824.8140000647334</c:v>
                </c:pt>
                <c:pt idx="25">
                  <c:v>-834.2288964432691</c:v>
                </c:pt>
                <c:pt idx="26">
                  <c:v>-842.888354217707</c:v>
                </c:pt>
                <c:pt idx="27">
                  <c:v>-850.8688262634129</c:v>
                </c:pt>
                <c:pt idx="28">
                  <c:v>-858.2379368039974</c:v>
                </c:pt>
                <c:pt idx="29">
                  <c:v>-865.055618153905</c:v>
                </c:pt>
                <c:pt idx="30">
                  <c:v>-871.3750446883138</c:v>
                </c:pt>
                <c:pt idx="31">
                  <c:v>-877.2434473934824</c:v>
                </c:pt>
                <c:pt idx="32">
                  <c:v>-882.7028257592121</c:v>
                </c:pt>
                <c:pt idx="33">
                  <c:v>-887.7905708459378</c:v>
                </c:pt>
                <c:pt idx="34">
                  <c:v>-892.5400112349354</c:v>
                </c:pt>
                <c:pt idx="35">
                  <c:v>-896.9808918479688</c:v>
                </c:pt>
                <c:pt idx="36">
                  <c:v>-901.139794206896</c:v>
                </c:pt>
                <c:pt idx="37">
                  <c:v>-905.0405055254364</c:v>
                </c:pt>
                <c:pt idx="38">
                  <c:v>-908.7043430345931</c:v>
                </c:pt>
                <c:pt idx="39">
                  <c:v>-912.150472330832</c:v>
                </c:pt>
                <c:pt idx="40">
                  <c:v>-915.3961115404544</c:v>
                </c:pt>
                <c:pt idx="41">
                  <c:v>-918.456755836032</c:v>
                </c:pt>
                <c:pt idx="42">
                  <c:v>-921.3463746326625</c:v>
                </c:pt>
                <c:pt idx="43">
                  <c:v>-924.0775847440044</c:v>
                </c:pt>
                <c:pt idx="44">
                  <c:v>-926.6618025504943</c:v>
                </c:pt>
                <c:pt idx="45">
                  <c:v>-929.1093778224182</c:v>
                </c:pt>
                <c:pt idx="46">
                  <c:v>-931.4297114912479</c:v>
                </c:pt>
                <c:pt idx="47">
                  <c:v>-933.6313593641333</c:v>
                </c:pt>
                <c:pt idx="48">
                  <c:v>-935.7221235198531</c:v>
                </c:pt>
                <c:pt idx="49">
                  <c:v>-937.7091329032798</c:v>
                </c:pt>
                <c:pt idx="50">
                  <c:v>-939.5989144436234</c:v>
                </c:pt>
                <c:pt idx="51">
                  <c:v>-941.3974558554063</c:v>
                </c:pt>
                <c:pt idx="52">
                  <c:v>-943.1102611933724</c:v>
                </c:pt>
                <c:pt idx="53">
                  <c:v>-944.7423999051268</c:v>
                </c:pt>
                <c:pt idx="54">
                  <c:v>-946.298550256844</c:v>
                </c:pt>
                <c:pt idx="55">
                  <c:v>-947.7830378110095</c:v>
                </c:pt>
                <c:pt idx="56">
                  <c:v>-949.1998695512536</c:v>
                </c:pt>
                <c:pt idx="57">
                  <c:v>-950.5527641764644</c:v>
                </c:pt>
                <c:pt idx="58">
                  <c:v>-951.8451790224224</c:v>
                </c:pt>
                <c:pt idx="59">
                  <c:v>-953.0803340131585</c:v>
                </c:pt>
                <c:pt idx="60">
                  <c:v>-954.2612329951077</c:v>
                </c:pt>
                <c:pt idx="61">
                  <c:v>-955.3906827640051</c:v>
                </c:pt>
                <c:pt idx="62">
                  <c:v>-956.4713100567101</c:v>
                </c:pt>
                <c:pt idx="63">
                  <c:v>-957.5055767469588</c:v>
                </c:pt>
                <c:pt idx="64">
                  <c:v>-958.4957934549996</c:v>
                </c:pt>
                <c:pt idx="65">
                  <c:v>-959.4441317556566</c:v>
                </c:pt>
                <c:pt idx="66">
                  <c:v>-960.3526351467414</c:v>
                </c:pt>
                <c:pt idx="67">
                  <c:v>-961.2232289203033</c:v>
                </c:pt>
                <c:pt idx="68">
                  <c:v>-962.0577290619929</c:v>
                </c:pt>
                <c:pt idx="69">
                  <c:v>-962.8578502887324</c:v>
                </c:pt>
                <c:pt idx="70">
                  <c:v>-963.6252133215794</c:v>
                </c:pt>
                <c:pt idx="71">
                  <c:v>-964.3613514791339</c:v>
                </c:pt>
                <c:pt idx="72">
                  <c:v>-965.067716666584</c:v>
                </c:pt>
                <c:pt idx="73">
                  <c:v>-965.7456848265268</c:v>
                </c:pt>
                <c:pt idx="74">
                  <c:v>-966.3965609098989</c:v>
                </c:pt>
                <c:pt idx="75">
                  <c:v>-967.0215834184164</c:v>
                </c:pt>
                <c:pt idx="76">
                  <c:v>-967.6219285638904</c:v>
                </c:pt>
                <c:pt idx="77">
                  <c:v>-968.1987140844578</c:v>
                </c:pt>
                <c:pt idx="78">
                  <c:v>-968.7530027531181</c:v>
                </c:pt>
                <c:pt idx="79">
                  <c:v>-969.285805609846</c:v>
                </c:pt>
                <c:pt idx="80">
                  <c:v>-969.7980849449631</c:v>
                </c:pt>
                <c:pt idx="81">
                  <c:v>-970.290757058277</c:v>
                </c:pt>
                <c:pt idx="82">
                  <c:v>-970.7646948157118</c:v>
                </c:pt>
                <c:pt idx="83">
                  <c:v>-971.220730022737</c:v>
                </c:pt>
                <c:pt idx="84">
                  <c:v>-971.659655631631</c:v>
                </c:pt>
                <c:pt idx="85">
                  <c:v>-972.0822277979464</c:v>
                </c:pt>
                <c:pt idx="86">
                  <c:v>-972.4891677996214</c:v>
                </c:pt>
                <c:pt idx="87">
                  <c:v>-972.8811638308229</c:v>
                </c:pt>
                <c:pt idx="88">
                  <c:v>-973.2588726814325</c:v>
                </c:pt>
                <c:pt idx="89">
                  <c:v>-973.622921311646</c:v>
                </c:pt>
                <c:pt idx="90">
                  <c:v>-973.9739083304796</c:v>
                </c:pt>
                <c:pt idx="91">
                  <c:v>-974.3124053858132</c:v>
                </c:pt>
                <c:pt idx="92">
                  <c:v>-974.6389584730139</c:v>
                </c:pt>
                <c:pt idx="93">
                  <c:v>-974.9540891682916</c:v>
                </c:pt>
                <c:pt idx="94">
                  <c:v>-975.2582957925704</c:v>
                </c:pt>
                <c:pt idx="95">
                  <c:v>-975.552054510836</c:v>
                </c:pt>
                <c:pt idx="96">
                  <c:v>-975.8358203716438</c:v>
                </c:pt>
                <c:pt idx="97">
                  <c:v>-976.1100282909429</c:v>
                </c:pt>
                <c:pt idx="98">
                  <c:v>-976.3750939840179</c:v>
                </c:pt>
                <c:pt idx="99">
                  <c:v>-976.6314148489894</c:v>
                </c:pt>
                <c:pt idx="100">
                  <c:v>-976.879370805041</c:v>
                </c:pt>
                <c:pt idx="101">
                  <c:v>-977.1193250882391</c:v>
                </c:pt>
                <c:pt idx="102">
                  <c:v>-977.3516250075824</c:v>
                </c:pt>
                <c:pt idx="103">
                  <c:v>-977.5766026637233</c:v>
                </c:pt>
                <c:pt idx="104">
                  <c:v>-977.794575632521</c:v>
                </c:pt>
                <c:pt idx="105">
                  <c:v>-978.0058476155815</c:v>
                </c:pt>
                <c:pt idx="106">
                  <c:v>-978.210709059576</c:v>
                </c:pt>
                <c:pt idx="107">
                  <c:v>-978.409437746141</c:v>
                </c:pt>
                <c:pt idx="108">
                  <c:v>-978.6022993539864</c:v>
                </c:pt>
                <c:pt idx="109">
                  <c:v>-978.789547994688</c:v>
                </c:pt>
                <c:pt idx="110">
                  <c:v>-978.9714267235934</c:v>
                </c:pt>
                <c:pt idx="111">
                  <c:v>-979.148168027153</c:v>
                </c:pt>
                <c:pt idx="112">
                  <c:v>-979.3199942878577</c:v>
                </c:pt>
                <c:pt idx="113">
                  <c:v>-979.4871182279801</c:v>
                </c:pt>
                <c:pt idx="114">
                  <c:v>-979.649743333141</c:v>
                </c:pt>
                <c:pt idx="115">
                  <c:v>-979.808064256735</c:v>
                </c:pt>
                <c:pt idx="116">
                  <c:v>-979.9622672061404</c:v>
                </c:pt>
                <c:pt idx="117">
                  <c:v>-980.112530311608</c:v>
                </c:pt>
                <c:pt idx="118">
                  <c:v>-980.2590239786635</c:v>
                </c:pt>
                <c:pt idx="119">
                  <c:v>-980.4019112248009</c:v>
                </c:pt>
              </c:numCache>
            </c:numRef>
          </c:yVal>
          <c:smooth val="1"/>
          <c:extLst xmlns:c16r2="http://schemas.microsoft.com/office/drawing/2015/06/chart">
            <c:ext xmlns:c16="http://schemas.microsoft.com/office/drawing/2014/chart" uri="{C3380CC4-5D6E-409C-BE32-E72D297353CC}">
              <c16:uniqueId val="{00000000-FF16-43A9-88C3-AC0E5938DE99}"/>
            </c:ext>
          </c:extLst>
        </c:ser>
        <c:ser>
          <c:idx val="3"/>
          <c:order val="1"/>
          <c:tx>
            <c:strRef>
              <c:f>'SA-Policy-G'!$N$123</c:f>
              <c:strCache>
                <c:ptCount val="1"/>
                <c:pt idx="0">
                  <c:v>SOUD Deaths for 0.75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86.30737482704221</c:v>
                </c:pt>
                <c:pt idx="2">
                  <c:v>-163.464080698179</c:v>
                </c:pt>
                <c:pt idx="3">
                  <c:v>-232.2796229321362</c:v>
                </c:pt>
                <c:pt idx="4">
                  <c:v>-293.566955612456</c:v>
                </c:pt>
                <c:pt idx="5">
                  <c:v>-348.1078109451126</c:v>
                </c:pt>
                <c:pt idx="6">
                  <c:v>-396.6334188982169</c:v>
                </c:pt>
                <c:pt idx="7">
                  <c:v>-439.8151289293094</c:v>
                </c:pt>
                <c:pt idx="8">
                  <c:v>-478.2613073556436</c:v>
                </c:pt>
                <c:pt idx="9">
                  <c:v>-512.5180940496535</c:v>
                </c:pt>
                <c:pt idx="10">
                  <c:v>-543.072421776195</c:v>
                </c:pt>
                <c:pt idx="11">
                  <c:v>-570.3562550929404</c:v>
                </c:pt>
                <c:pt idx="12">
                  <c:v>-594.7513781744984</c:v>
                </c:pt>
                <c:pt idx="13">
                  <c:v>-628.1742656069132</c:v>
                </c:pt>
                <c:pt idx="14">
                  <c:v>-657.5373033633975</c:v>
                </c:pt>
                <c:pt idx="15">
                  <c:v>-683.49578373811</c:v>
                </c:pt>
                <c:pt idx="16">
                  <c:v>-706.568894287868</c:v>
                </c:pt>
                <c:pt idx="17">
                  <c:v>-727.1741259811204</c:v>
                </c:pt>
                <c:pt idx="18">
                  <c:v>-745.6518890713448</c:v>
                </c:pt>
                <c:pt idx="19">
                  <c:v>-762.2832834852618</c:v>
                </c:pt>
                <c:pt idx="20">
                  <c:v>-777.3030687648412</c:v>
                </c:pt>
                <c:pt idx="21">
                  <c:v>-790.909247937295</c:v>
                </c:pt>
                <c:pt idx="22">
                  <c:v>-803.270246036532</c:v>
                </c:pt>
                <c:pt idx="23">
                  <c:v>-814.5303655317891</c:v>
                </c:pt>
                <c:pt idx="24">
                  <c:v>-824.8139952164375</c:v>
                </c:pt>
                <c:pt idx="25">
                  <c:v>-834.228907097118</c:v>
                </c:pt>
                <c:pt idx="26">
                  <c:v>-842.888384002274</c:v>
                </c:pt>
                <c:pt idx="27">
                  <c:v>-850.8688791973276</c:v>
                </c:pt>
                <c:pt idx="28">
                  <c:v>-858.2380172879475</c:v>
                </c:pt>
                <c:pt idx="29">
                  <c:v>-865.055730962197</c:v>
                </c:pt>
                <c:pt idx="30">
                  <c:v>-871.375194959652</c:v>
                </c:pt>
                <c:pt idx="31">
                  <c:v>-877.243640620501</c:v>
                </c:pt>
                <c:pt idx="32">
                  <c:v>-882.703067776374</c:v>
                </c:pt>
                <c:pt idx="33">
                  <c:v>-887.7908678157913</c:v>
                </c:pt>
                <c:pt idx="34">
                  <c:v>-892.5403696327567</c:v>
                </c:pt>
                <c:pt idx="35">
                  <c:v>-896.9813184449673</c:v>
                </c:pt>
                <c:pt idx="36">
                  <c:v>-901.1402960522129</c:v>
                </c:pt>
                <c:pt idx="37">
                  <c:v>-905.0410899272277</c:v>
                </c:pt>
                <c:pt idx="38">
                  <c:v>-908.705017540474</c:v>
                </c:pt>
                <c:pt idx="39">
                  <c:v>-912.1512447079514</c:v>
                </c:pt>
                <c:pt idx="40">
                  <c:v>-915.3969897555451</c:v>
                </c:pt>
                <c:pt idx="41">
                  <c:v>-918.4577480356502</c:v>
                </c:pt>
                <c:pt idx="42">
                  <c:v>-921.3474891238678</c:v>
                </c:pt>
                <c:pt idx="43">
                  <c:v>-924.078829975689</c:v>
                </c:pt>
                <c:pt idx="44">
                  <c:v>-926.6631870954824</c:v>
                </c:pt>
                <c:pt idx="45">
                  <c:v>-929.1109103605407</c:v>
                </c:pt>
                <c:pt idx="46">
                  <c:v>-931.4314007933929</c:v>
                </c:pt>
                <c:pt idx="47">
                  <c:v>-933.633214277397</c:v>
                </c:pt>
                <c:pt idx="48">
                  <c:v>-935.7241529538041</c:v>
                </c:pt>
                <c:pt idx="49">
                  <c:v>-937.7113458173347</c:v>
                </c:pt>
                <c:pt idx="50">
                  <c:v>-939.6013198355364</c:v>
                </c:pt>
                <c:pt idx="51">
                  <c:v>-941.4000627508507</c:v>
                </c:pt>
                <c:pt idx="52">
                  <c:v>-943.113078636552</c:v>
                </c:pt>
                <c:pt idx="53">
                  <c:v>-944.7454369504187</c:v>
                </c:pt>
                <c:pt idx="54">
                  <c:v>-946.301815961374</c:v>
                </c:pt>
                <c:pt idx="55">
                  <c:v>-947.786541228116</c:v>
                </c:pt>
                <c:pt idx="56">
                  <c:v>-949.2036197247893</c:v>
                </c:pt>
                <c:pt idx="57">
                  <c:v>-950.5567701358668</c:v>
                </c:pt>
                <c:pt idx="58">
                  <c:v>-951.8494497784911</c:v>
                </c:pt>
                <c:pt idx="59">
                  <c:v>-953.084878554482</c:v>
                </c:pt>
                <c:pt idx="60">
                  <c:v>-954.2660602850746</c:v>
                </c:pt>
                <c:pt idx="61">
                  <c:v>-955.3958017383586</c:v>
                </c:pt>
                <c:pt idx="62">
                  <c:v>-956.4767296215634</c:v>
                </c:pt>
                <c:pt idx="63">
                  <c:v>-957.5113057772555</c:v>
                </c:pt>
                <c:pt idx="64">
                  <c:v>-958.5018407933464</c:v>
                </c:pt>
                <c:pt idx="65">
                  <c:v>-959.4505062114971</c:v>
                </c:pt>
                <c:pt idx="66">
                  <c:v>-960.3593454958176</c:v>
                </c:pt>
                <c:pt idx="67">
                  <c:v>-961.2302839043956</c:v>
                </c:pt>
                <c:pt idx="68">
                  <c:v>-962.0651373888522</c:v>
                </c:pt>
                <c:pt idx="69">
                  <c:v>-962.8656206322244</c:v>
                </c:pt>
                <c:pt idx="70">
                  <c:v>-963.633354322007</c:v>
                </c:pt>
                <c:pt idx="71">
                  <c:v>-964.3698717436646</c:v>
                </c:pt>
                <c:pt idx="72">
                  <c:v>-965.0766247698154</c:v>
                </c:pt>
                <c:pt idx="73">
                  <c:v>-965.7549893111416</c:v>
                </c:pt>
                <c:pt idx="74">
                  <c:v>-966.4062702873927</c:v>
                </c:pt>
                <c:pt idx="75">
                  <c:v>-967.0317061698882</c:v>
                </c:pt>
                <c:pt idx="76">
                  <c:v>-967.6324731408765</c:v>
                </c:pt>
                <c:pt idx="77">
                  <c:v>-968.2096889097987</c:v>
                </c:pt>
                <c:pt idx="78">
                  <c:v>-968.764416221846</c:v>
                </c:pt>
                <c:pt idx="79">
                  <c:v>-969.2976660900829</c:v>
                </c:pt>
                <c:pt idx="80">
                  <c:v>-969.8104007788276</c:v>
                </c:pt>
                <c:pt idx="81">
                  <c:v>-970.3035365627736</c:v>
                </c:pt>
                <c:pt idx="82">
                  <c:v>-970.7779462836303</c:v>
                </c:pt>
                <c:pt idx="83">
                  <c:v>-971.2344617235034</c:v>
                </c:pt>
                <c:pt idx="84">
                  <c:v>-971.673875812187</c:v>
                </c:pt>
                <c:pt idx="85">
                  <c:v>-972.0969446835601</c:v>
                </c:pt>
                <c:pt idx="86">
                  <c:v>-972.5043895946848</c:v>
                </c:pt>
                <c:pt idx="87">
                  <c:v>-972.8968987196456</c:v>
                </c:pt>
                <c:pt idx="88">
                  <c:v>-973.2751288289634</c:v>
                </c:pt>
                <c:pt idx="89">
                  <c:v>-973.6397068642011</c:v>
                </c:pt>
                <c:pt idx="90">
                  <c:v>-973.9912314164104</c:v>
                </c:pt>
                <c:pt idx="91">
                  <c:v>-974.33027411616</c:v>
                </c:pt>
                <c:pt idx="92">
                  <c:v>-974.6573809421018</c:v>
                </c:pt>
                <c:pt idx="93">
                  <c:v>-974.9730734543331</c:v>
                </c:pt>
                <c:pt idx="94">
                  <c:v>-975.277849958194</c:v>
                </c:pt>
                <c:pt idx="95">
                  <c:v>-975.5721866036056</c:v>
                </c:pt>
                <c:pt idx="96">
                  <c:v>-975.8565384245351</c:v>
                </c:pt>
                <c:pt idx="97">
                  <c:v>-976.1313403228048</c:v>
                </c:pt>
                <c:pt idx="98">
                  <c:v>-976.3970079999729</c:v>
                </c:pt>
                <c:pt idx="99">
                  <c:v>-976.6539388408375</c:v>
                </c:pt>
                <c:pt idx="100">
                  <c:v>-976.9025127516134</c:v>
                </c:pt>
                <c:pt idx="101">
                  <c:v>-977.1430929557353</c:v>
                </c:pt>
                <c:pt idx="102">
                  <c:v>-977.3760267498753</c:v>
                </c:pt>
                <c:pt idx="103">
                  <c:v>-977.601646222631</c:v>
                </c:pt>
                <c:pt idx="104">
                  <c:v>-977.8202689380794</c:v>
                </c:pt>
                <c:pt idx="105">
                  <c:v>-978.032198586266</c:v>
                </c:pt>
                <c:pt idx="106">
                  <c:v>-978.2377256025134</c:v>
                </c:pt>
                <c:pt idx="107">
                  <c:v>-978.4371277573024</c:v>
                </c:pt>
                <c:pt idx="108">
                  <c:v>-978.630670718356</c:v>
                </c:pt>
                <c:pt idx="109">
                  <c:v>-978.8186085864074</c:v>
                </c:pt>
                <c:pt idx="110">
                  <c:v>-979.0011844061026</c:v>
                </c:pt>
                <c:pt idx="111">
                  <c:v>-979.178630653298</c:v>
                </c:pt>
                <c:pt idx="112">
                  <c:v>-979.3511696999893</c:v>
                </c:pt>
                <c:pt idx="113">
                  <c:v>-979.5190142580566</c:v>
                </c:pt>
                <c:pt idx="114">
                  <c:v>-979.6823678027674</c:v>
                </c:pt>
                <c:pt idx="115">
                  <c:v>-979.8414249772394</c:v>
                </c:pt>
                <c:pt idx="116">
                  <c:v>-979.996371978612</c:v>
                </c:pt>
                <c:pt idx="117">
                  <c:v>-980.1473869269304</c:v>
                </c:pt>
                <c:pt idx="118">
                  <c:v>-980.294640217532</c:v>
                </c:pt>
                <c:pt idx="119">
                  <c:v>-980.4382948577384</c:v>
                </c:pt>
              </c:numCache>
            </c:numRef>
          </c:yVal>
          <c:smooth val="1"/>
          <c:extLst xmlns:c16r2="http://schemas.microsoft.com/office/drawing/2015/06/chart">
            <c:ext xmlns:c16="http://schemas.microsoft.com/office/drawing/2014/chart" uri="{C3380CC4-5D6E-409C-BE32-E72D297353CC}">
              <c16:uniqueId val="{00000001-FF16-43A9-88C3-AC0E5938DE99}"/>
            </c:ext>
          </c:extLst>
        </c:ser>
        <c:ser>
          <c:idx val="0"/>
          <c:order val="2"/>
          <c:tx>
            <c:strRef>
              <c:f>'SA-Policy-G'!$W$123</c:f>
              <c:strCache>
                <c:ptCount val="1"/>
                <c:pt idx="0">
                  <c:v>SOUD Deaths for 0.7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86.30737482704221</c:v>
                </c:pt>
                <c:pt idx="2">
                  <c:v>-163.464080698179</c:v>
                </c:pt>
                <c:pt idx="3">
                  <c:v>-232.2796229321362</c:v>
                </c:pt>
                <c:pt idx="4">
                  <c:v>-293.566955612456</c:v>
                </c:pt>
                <c:pt idx="5">
                  <c:v>-348.1078109451126</c:v>
                </c:pt>
                <c:pt idx="6">
                  <c:v>-396.6334188982169</c:v>
                </c:pt>
                <c:pt idx="7">
                  <c:v>-439.8151289293094</c:v>
                </c:pt>
                <c:pt idx="8">
                  <c:v>-478.2613073556436</c:v>
                </c:pt>
                <c:pt idx="9">
                  <c:v>-512.5180940496535</c:v>
                </c:pt>
                <c:pt idx="10">
                  <c:v>-543.072421776195</c:v>
                </c:pt>
                <c:pt idx="11">
                  <c:v>-570.3562550929404</c:v>
                </c:pt>
                <c:pt idx="12">
                  <c:v>-594.7513781744984</c:v>
                </c:pt>
                <c:pt idx="13">
                  <c:v>-628.1742656069132</c:v>
                </c:pt>
                <c:pt idx="14">
                  <c:v>-657.5373033633975</c:v>
                </c:pt>
                <c:pt idx="15">
                  <c:v>-683.49578373811</c:v>
                </c:pt>
                <c:pt idx="16">
                  <c:v>-706.568894287868</c:v>
                </c:pt>
                <c:pt idx="17">
                  <c:v>-727.1741259811204</c:v>
                </c:pt>
                <c:pt idx="18">
                  <c:v>-745.6518890713448</c:v>
                </c:pt>
                <c:pt idx="19">
                  <c:v>-762.2832834852618</c:v>
                </c:pt>
                <c:pt idx="20">
                  <c:v>-777.3030687648412</c:v>
                </c:pt>
                <c:pt idx="21">
                  <c:v>-790.909247937295</c:v>
                </c:pt>
                <c:pt idx="22">
                  <c:v>-803.270246036532</c:v>
                </c:pt>
                <c:pt idx="23">
                  <c:v>-814.5303655317891</c:v>
                </c:pt>
                <c:pt idx="24">
                  <c:v>-824.8139952164375</c:v>
                </c:pt>
                <c:pt idx="25">
                  <c:v>-834.228907097118</c:v>
                </c:pt>
                <c:pt idx="26">
                  <c:v>-842.888384002274</c:v>
                </c:pt>
                <c:pt idx="27">
                  <c:v>-850.8688791973276</c:v>
                </c:pt>
                <c:pt idx="28">
                  <c:v>-858.2380172879475</c:v>
                </c:pt>
                <c:pt idx="29">
                  <c:v>-865.055730962197</c:v>
                </c:pt>
                <c:pt idx="30">
                  <c:v>-871.375194959652</c:v>
                </c:pt>
                <c:pt idx="31">
                  <c:v>-877.243640620501</c:v>
                </c:pt>
                <c:pt idx="32">
                  <c:v>-882.703067776374</c:v>
                </c:pt>
                <c:pt idx="33">
                  <c:v>-887.7908678157913</c:v>
                </c:pt>
                <c:pt idx="34">
                  <c:v>-892.5403696327567</c:v>
                </c:pt>
                <c:pt idx="35">
                  <c:v>-896.9813184449673</c:v>
                </c:pt>
                <c:pt idx="36">
                  <c:v>-901.1402960522129</c:v>
                </c:pt>
                <c:pt idx="37">
                  <c:v>-905.0410899272277</c:v>
                </c:pt>
                <c:pt idx="38">
                  <c:v>-908.705017540474</c:v>
                </c:pt>
                <c:pt idx="39">
                  <c:v>-912.1512447079514</c:v>
                </c:pt>
                <c:pt idx="40">
                  <c:v>-915.3969897555451</c:v>
                </c:pt>
                <c:pt idx="41">
                  <c:v>-918.4577480356502</c:v>
                </c:pt>
                <c:pt idx="42">
                  <c:v>-921.3474891238678</c:v>
                </c:pt>
                <c:pt idx="43">
                  <c:v>-924.078829975689</c:v>
                </c:pt>
                <c:pt idx="44">
                  <c:v>-926.6631870954824</c:v>
                </c:pt>
                <c:pt idx="45">
                  <c:v>-929.1109103605407</c:v>
                </c:pt>
                <c:pt idx="46">
                  <c:v>-931.4314007933929</c:v>
                </c:pt>
                <c:pt idx="47">
                  <c:v>-933.633214277397</c:v>
                </c:pt>
                <c:pt idx="48">
                  <c:v>-935.7241529538041</c:v>
                </c:pt>
                <c:pt idx="49">
                  <c:v>-937.7113458173347</c:v>
                </c:pt>
                <c:pt idx="50">
                  <c:v>-939.6013198355364</c:v>
                </c:pt>
                <c:pt idx="51">
                  <c:v>-941.4000627508507</c:v>
                </c:pt>
                <c:pt idx="52">
                  <c:v>-943.113078636552</c:v>
                </c:pt>
                <c:pt idx="53">
                  <c:v>-944.7454369504187</c:v>
                </c:pt>
                <c:pt idx="54">
                  <c:v>-946.301815961374</c:v>
                </c:pt>
                <c:pt idx="55">
                  <c:v>-947.786541228116</c:v>
                </c:pt>
                <c:pt idx="56">
                  <c:v>-949.2036197247893</c:v>
                </c:pt>
                <c:pt idx="57">
                  <c:v>-950.5567701358668</c:v>
                </c:pt>
                <c:pt idx="58">
                  <c:v>-951.8494497784911</c:v>
                </c:pt>
                <c:pt idx="59">
                  <c:v>-953.084878554482</c:v>
                </c:pt>
                <c:pt idx="60">
                  <c:v>-954.2660602850746</c:v>
                </c:pt>
                <c:pt idx="61">
                  <c:v>-955.3958017383586</c:v>
                </c:pt>
                <c:pt idx="62">
                  <c:v>-956.4767296215634</c:v>
                </c:pt>
                <c:pt idx="63">
                  <c:v>-957.5113057772555</c:v>
                </c:pt>
                <c:pt idx="64">
                  <c:v>-958.5018407933464</c:v>
                </c:pt>
                <c:pt idx="65">
                  <c:v>-959.4505062114971</c:v>
                </c:pt>
                <c:pt idx="66">
                  <c:v>-960.3593454958176</c:v>
                </c:pt>
                <c:pt idx="67">
                  <c:v>-961.2302839043956</c:v>
                </c:pt>
                <c:pt idx="68">
                  <c:v>-962.0651373888522</c:v>
                </c:pt>
                <c:pt idx="69">
                  <c:v>-962.8656206322244</c:v>
                </c:pt>
                <c:pt idx="70">
                  <c:v>-963.633354322007</c:v>
                </c:pt>
                <c:pt idx="71">
                  <c:v>-964.3698717436646</c:v>
                </c:pt>
                <c:pt idx="72">
                  <c:v>-965.0766247698154</c:v>
                </c:pt>
                <c:pt idx="73">
                  <c:v>-965.7549893111416</c:v>
                </c:pt>
                <c:pt idx="74">
                  <c:v>-966.4062702873927</c:v>
                </c:pt>
                <c:pt idx="75">
                  <c:v>-967.0317061698882</c:v>
                </c:pt>
                <c:pt idx="76">
                  <c:v>-967.6324731408765</c:v>
                </c:pt>
                <c:pt idx="77">
                  <c:v>-968.2096889097987</c:v>
                </c:pt>
                <c:pt idx="78">
                  <c:v>-968.764416221846</c:v>
                </c:pt>
                <c:pt idx="79">
                  <c:v>-969.2976660900829</c:v>
                </c:pt>
                <c:pt idx="80">
                  <c:v>-969.8104007788276</c:v>
                </c:pt>
                <c:pt idx="81">
                  <c:v>-970.3035365627736</c:v>
                </c:pt>
                <c:pt idx="82">
                  <c:v>-970.7779462836303</c:v>
                </c:pt>
                <c:pt idx="83">
                  <c:v>-971.2344617235034</c:v>
                </c:pt>
                <c:pt idx="84">
                  <c:v>-971.673875812187</c:v>
                </c:pt>
                <c:pt idx="85">
                  <c:v>-972.0969446835601</c:v>
                </c:pt>
                <c:pt idx="86">
                  <c:v>-972.5043895946848</c:v>
                </c:pt>
                <c:pt idx="87">
                  <c:v>-972.8968987196456</c:v>
                </c:pt>
                <c:pt idx="88">
                  <c:v>-973.2751288289634</c:v>
                </c:pt>
                <c:pt idx="89">
                  <c:v>-973.6397068642011</c:v>
                </c:pt>
                <c:pt idx="90">
                  <c:v>-973.9912314164104</c:v>
                </c:pt>
                <c:pt idx="91">
                  <c:v>-974.33027411616</c:v>
                </c:pt>
                <c:pt idx="92">
                  <c:v>-974.6573809421018</c:v>
                </c:pt>
                <c:pt idx="93">
                  <c:v>-974.9730734543331</c:v>
                </c:pt>
                <c:pt idx="94">
                  <c:v>-975.277849958194</c:v>
                </c:pt>
                <c:pt idx="95">
                  <c:v>-975.5721866036056</c:v>
                </c:pt>
                <c:pt idx="96">
                  <c:v>-975.8565384245351</c:v>
                </c:pt>
                <c:pt idx="97">
                  <c:v>-976.1313403228048</c:v>
                </c:pt>
                <c:pt idx="98">
                  <c:v>-976.3970079999729</c:v>
                </c:pt>
                <c:pt idx="99">
                  <c:v>-976.6539388408375</c:v>
                </c:pt>
                <c:pt idx="100">
                  <c:v>-976.9025127516134</c:v>
                </c:pt>
                <c:pt idx="101">
                  <c:v>-977.1430929557353</c:v>
                </c:pt>
                <c:pt idx="102">
                  <c:v>-977.3760267498753</c:v>
                </c:pt>
                <c:pt idx="103">
                  <c:v>-977.601646222631</c:v>
                </c:pt>
                <c:pt idx="104">
                  <c:v>-977.8202689380794</c:v>
                </c:pt>
                <c:pt idx="105">
                  <c:v>-978.032198586266</c:v>
                </c:pt>
                <c:pt idx="106">
                  <c:v>-978.2377256025134</c:v>
                </c:pt>
                <c:pt idx="107">
                  <c:v>-978.4371277573024</c:v>
                </c:pt>
                <c:pt idx="108">
                  <c:v>-978.630670718356</c:v>
                </c:pt>
                <c:pt idx="109">
                  <c:v>-978.8186085864074</c:v>
                </c:pt>
                <c:pt idx="110">
                  <c:v>-979.0011844061026</c:v>
                </c:pt>
                <c:pt idx="111">
                  <c:v>-979.178630653298</c:v>
                </c:pt>
                <c:pt idx="112">
                  <c:v>-979.3511696999893</c:v>
                </c:pt>
                <c:pt idx="113">
                  <c:v>-979.5190142580566</c:v>
                </c:pt>
                <c:pt idx="114">
                  <c:v>-979.6823678027674</c:v>
                </c:pt>
                <c:pt idx="115">
                  <c:v>-979.8414249772394</c:v>
                </c:pt>
                <c:pt idx="116">
                  <c:v>-979.996371978612</c:v>
                </c:pt>
                <c:pt idx="117">
                  <c:v>-980.1473869269304</c:v>
                </c:pt>
                <c:pt idx="118">
                  <c:v>-980.294640217532</c:v>
                </c:pt>
                <c:pt idx="119">
                  <c:v>-980.4382948577384</c:v>
                </c:pt>
              </c:numCache>
            </c:numRef>
          </c:yVal>
          <c:smooth val="1"/>
          <c:extLst xmlns:c16r2="http://schemas.microsoft.com/office/drawing/2015/06/chart">
            <c:ext xmlns:c16="http://schemas.microsoft.com/office/drawing/2014/chart" uri="{C3380CC4-5D6E-409C-BE32-E72D297353CC}">
              <c16:uniqueId val="{00000002-FF16-43A9-88C3-AC0E5938DE99}"/>
            </c:ext>
          </c:extLst>
        </c:ser>
        <c:ser>
          <c:idx val="7"/>
          <c:order val="3"/>
          <c:tx>
            <c:strRef>
              <c:f>'SA-Policy-G'!$F$123</c:f>
              <c:strCache>
                <c:ptCount val="1"/>
                <c:pt idx="0">
                  <c:v>SHUD Deaths for 1.25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177.2036766291396</c:v>
                </c:pt>
                <c:pt idx="2">
                  <c:v>331.4663615023111</c:v>
                </c:pt>
                <c:pt idx="3">
                  <c:v>466.0513989453468</c:v>
                </c:pt>
                <c:pt idx="4">
                  <c:v>583.7278272164178</c:v>
                </c:pt>
                <c:pt idx="5">
                  <c:v>686.846863792107</c:v>
                </c:pt>
                <c:pt idx="6">
                  <c:v>777.4066910995829</c:v>
                </c:pt>
                <c:pt idx="7">
                  <c:v>857.1071828117374</c:v>
                </c:pt>
                <c:pt idx="8">
                  <c:v>927.3960833603847</c:v>
                </c:pt>
                <c:pt idx="9">
                  <c:v>989.5079488596366</c:v>
                </c:pt>
                <c:pt idx="10">
                  <c:v>1044.496971840354</c:v>
                </c:pt>
                <c:pt idx="11">
                  <c:v>1093.264647129771</c:v>
                </c:pt>
                <c:pt idx="12">
                  <c:v>1136.583091754993</c:v>
                </c:pt>
                <c:pt idx="13">
                  <c:v>1198.890127685978</c:v>
                </c:pt>
                <c:pt idx="14">
                  <c:v>1253.087086100473</c:v>
                </c:pt>
                <c:pt idx="15">
                  <c:v>1300.567110023344</c:v>
                </c:pt>
                <c:pt idx="16">
                  <c:v>1342.41170893605</c:v>
                </c:pt>
                <c:pt idx="17">
                  <c:v>1379.472592317937</c:v>
                </c:pt>
                <c:pt idx="18">
                  <c:v>1412.430010175584</c:v>
                </c:pt>
                <c:pt idx="19">
                  <c:v>1441.834662548551</c:v>
                </c:pt>
                <c:pt idx="20">
                  <c:v>1468.138069994873</c:v>
                </c:pt>
                <c:pt idx="21">
                  <c:v>1491.714799031527</c:v>
                </c:pt>
                <c:pt idx="22">
                  <c:v>1512.87890363756</c:v>
                </c:pt>
                <c:pt idx="23">
                  <c:v>1531.896230782152</c:v>
                </c:pt>
                <c:pt idx="24">
                  <c:v>1548.993744705469</c:v>
                </c:pt>
                <c:pt idx="25">
                  <c:v>1564.366682837338</c:v>
                </c:pt>
                <c:pt idx="26">
                  <c:v>1578.224152212944</c:v>
                </c:pt>
                <c:pt idx="27">
                  <c:v>1590.701961727233</c:v>
                </c:pt>
                <c:pt idx="28">
                  <c:v>1601.920541338645</c:v>
                </c:pt>
                <c:pt idx="29">
                  <c:v>1611.987086792082</c:v>
                </c:pt>
                <c:pt idx="30">
                  <c:v>1620.99727329564</c:v>
                </c:pt>
                <c:pt idx="31">
                  <c:v>1629.036720185934</c:v>
                </c:pt>
                <c:pt idx="32">
                  <c:v>1636.182247498472</c:v>
                </c:pt>
                <c:pt idx="33">
                  <c:v>1642.502957290395</c:v>
                </c:pt>
                <c:pt idx="34">
                  <c:v>1648.061166676773</c:v>
                </c:pt>
                <c:pt idx="35">
                  <c:v>1652.913214877911</c:v>
                </c:pt>
                <c:pt idx="36">
                  <c:v>1657.110162839637</c:v>
                </c:pt>
                <c:pt idx="37">
                  <c:v>1660.698400967913</c:v>
                </c:pt>
                <c:pt idx="38">
                  <c:v>1663.720178055351</c:v>
                </c:pt>
                <c:pt idx="39">
                  <c:v>1666.214130625767</c:v>
                </c:pt>
                <c:pt idx="40">
                  <c:v>1668.21558960295</c:v>
                </c:pt>
                <c:pt idx="41">
                  <c:v>1669.756941080608</c:v>
                </c:pt>
                <c:pt idx="42">
                  <c:v>1670.867941533191</c:v>
                </c:pt>
                <c:pt idx="43">
                  <c:v>1671.575993454912</c:v>
                </c:pt>
                <c:pt idx="44">
                  <c:v>1671.906386927316</c:v>
                </c:pt>
                <c:pt idx="45">
                  <c:v>1671.8825117753</c:v>
                </c:pt>
                <c:pt idx="46">
                  <c:v>1671.526044274018</c:v>
                </c:pt>
                <c:pt idx="47">
                  <c:v>1670.857111788335</c:v>
                </c:pt>
                <c:pt idx="48">
                  <c:v>1669.894438239914</c:v>
                </c:pt>
                <c:pt idx="49">
                  <c:v>1668.655472887542</c:v>
                </c:pt>
                <c:pt idx="50">
                  <c:v>1667.156504559005</c:v>
                </c:pt>
                <c:pt idx="51">
                  <c:v>1665.412763179756</c:v>
                </c:pt>
                <c:pt idx="52">
                  <c:v>1663.438510308147</c:v>
                </c:pt>
                <c:pt idx="53">
                  <c:v>1661.24711976036</c:v>
                </c:pt>
                <c:pt idx="54">
                  <c:v>1658.851149721757</c:v>
                </c:pt>
                <c:pt idx="55">
                  <c:v>1656.262407376529</c:v>
                </c:pt>
                <c:pt idx="56">
                  <c:v>1653.49200695213</c:v>
                </c:pt>
                <c:pt idx="57">
                  <c:v>1650.550421959525</c:v>
                </c:pt>
                <c:pt idx="58">
                  <c:v>1647.447532310335</c:v>
                </c:pt>
                <c:pt idx="59">
                  <c:v>1644.192666905274</c:v>
                </c:pt>
                <c:pt idx="60">
                  <c:v>1640.794642213395</c:v>
                </c:pt>
                <c:pt idx="61">
                  <c:v>1637.26179729636</c:v>
                </c:pt>
                <c:pt idx="62">
                  <c:v>1633.602025675482</c:v>
                </c:pt>
                <c:pt idx="63">
                  <c:v>1629.822804390087</c:v>
                </c:pt>
                <c:pt idx="64">
                  <c:v>1625.931220552961</c:v>
                </c:pt>
                <c:pt idx="65">
                  <c:v>1621.933995671618</c:v>
                </c:pt>
                <c:pt idx="66">
                  <c:v>1617.83750797114</c:v>
                </c:pt>
                <c:pt idx="67">
                  <c:v>1613.647812926431</c:v>
                </c:pt>
                <c:pt idx="68">
                  <c:v>1609.370662187017</c:v>
                </c:pt>
                <c:pt idx="69">
                  <c:v>1605.011521055977</c:v>
                </c:pt>
                <c:pt idx="70">
                  <c:v>1600.575584665655</c:v>
                </c:pt>
                <c:pt idx="71">
                  <c:v>1596.067792976444</c:v>
                </c:pt>
                <c:pt idx="72">
                  <c:v>1591.492844710345</c:v>
                </c:pt>
                <c:pt idx="73">
                  <c:v>1586.855210318504</c:v>
                </c:pt>
                <c:pt idx="74">
                  <c:v>1582.159144070723</c:v>
                </c:pt>
                <c:pt idx="75">
                  <c:v>1577.408695345315</c:v>
                </c:pt>
                <c:pt idx="76">
                  <c:v>1572.607719189047</c:v>
                </c:pt>
                <c:pt idx="77">
                  <c:v>1567.759886209475</c:v>
                </c:pt>
                <c:pt idx="78">
                  <c:v>1562.868691855307</c:v>
                </c:pt>
                <c:pt idx="79">
                  <c:v>1557.937465134642</c:v>
                </c:pt>
                <c:pt idx="80">
                  <c:v>1552.969376815827</c:v>
                </c:pt>
                <c:pt idx="81">
                  <c:v>1547.967447151063</c:v>
                </c:pt>
                <c:pt idx="82">
                  <c:v>1542.934553158988</c:v>
                </c:pt>
                <c:pt idx="83">
                  <c:v>1537.873435498853</c:v>
                </c:pt>
                <c:pt idx="84">
                  <c:v>1532.786704965815</c:v>
                </c:pt>
                <c:pt idx="85">
                  <c:v>1527.676848634059</c:v>
                </c:pt>
                <c:pt idx="86">
                  <c:v>1522.546235672023</c:v>
                </c:pt>
                <c:pt idx="87">
                  <c:v>1517.397122851783</c:v>
                </c:pt>
                <c:pt idx="88">
                  <c:v>1512.231659772707</c:v>
                </c:pt>
                <c:pt idx="89">
                  <c:v>1507.05189381776</c:v>
                </c:pt>
                <c:pt idx="90">
                  <c:v>1501.859774859241</c:v>
                </c:pt>
                <c:pt idx="91">
                  <c:v>1496.657159729414</c:v>
                </c:pt>
                <c:pt idx="92">
                  <c:v>1491.445816470153</c:v>
                </c:pt>
                <c:pt idx="93">
                  <c:v>1486.227428374694</c:v>
                </c:pt>
                <c:pt idx="94">
                  <c:v>1481.003597833512</c:v>
                </c:pt>
                <c:pt idx="95">
                  <c:v>1475.77584999546</c:v>
                </c:pt>
                <c:pt idx="96">
                  <c:v>1470.545636254492</c:v>
                </c:pt>
                <c:pt idx="97">
                  <c:v>1465.314337571535</c:v>
                </c:pt>
                <c:pt idx="98">
                  <c:v>1460.083267640414</c:v>
                </c:pt>
                <c:pt idx="99">
                  <c:v>1454.853675906127</c:v>
                </c:pt>
                <c:pt idx="100">
                  <c:v>1449.626750443193</c:v>
                </c:pt>
                <c:pt idx="101">
                  <c:v>1444.403620701312</c:v>
                </c:pt>
                <c:pt idx="102">
                  <c:v>1439.1853601251</c:v>
                </c:pt>
                <c:pt idx="103">
                  <c:v>1433.972988654251</c:v>
                </c:pt>
                <c:pt idx="104">
                  <c:v>1428.767475110057</c:v>
                </c:pt>
                <c:pt idx="105">
                  <c:v>1423.56973947392</c:v>
                </c:pt>
                <c:pt idx="106">
                  <c:v>1418.380655063075</c:v>
                </c:pt>
                <c:pt idx="107">
                  <c:v>1413.201050608553</c:v>
                </c:pt>
                <c:pt idx="108">
                  <c:v>1408.031712239992</c:v>
                </c:pt>
                <c:pt idx="109">
                  <c:v>1402.87338538178</c:v>
                </c:pt>
                <c:pt idx="110">
                  <c:v>1397.726776564677</c:v>
                </c:pt>
                <c:pt idx="111">
                  <c:v>1392.592555156894</c:v>
                </c:pt>
                <c:pt idx="112">
                  <c:v>1387.471355018339</c:v>
                </c:pt>
                <c:pt idx="113">
                  <c:v>1382.363776081626</c:v>
                </c:pt>
                <c:pt idx="114">
                  <c:v>1377.270385863184</c:v>
                </c:pt>
                <c:pt idx="115">
                  <c:v>1372.191720907672</c:v>
                </c:pt>
                <c:pt idx="116">
                  <c:v>1367.12828816873</c:v>
                </c:pt>
                <c:pt idx="117">
                  <c:v>1362.080566328963</c:v>
                </c:pt>
                <c:pt idx="118">
                  <c:v>1357.049007061894</c:v>
                </c:pt>
                <c:pt idx="119">
                  <c:v>1352.034036238489</c:v>
                </c:pt>
              </c:numCache>
            </c:numRef>
          </c:yVal>
          <c:smooth val="1"/>
          <c:extLst xmlns:c16r2="http://schemas.microsoft.com/office/drawing/2015/06/chart">
            <c:ext xmlns:c16="http://schemas.microsoft.com/office/drawing/2014/chart" uri="{C3380CC4-5D6E-409C-BE32-E72D297353CC}">
              <c16:uniqueId val="{00000003-FF16-43A9-88C3-AC0E5938DE99}"/>
            </c:ext>
          </c:extLst>
        </c:ser>
        <c:ser>
          <c:idx val="4"/>
          <c:order val="4"/>
          <c:tx>
            <c:strRef>
              <c:f>'SA-Policy-G'!$O$123</c:f>
              <c:strCache>
                <c:ptCount val="1"/>
                <c:pt idx="0">
                  <c:v>SHUD Deaths for 0.75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117.1855843400078</c:v>
                </c:pt>
                <c:pt idx="2">
                  <c:v>219.2835530005827</c:v>
                </c:pt>
                <c:pt idx="3">
                  <c:v>308.439058099507</c:v>
                </c:pt>
                <c:pt idx="4">
                  <c:v>386.4725913792168</c:v>
                </c:pt>
                <c:pt idx="5">
                  <c:v>454.9301469932186</c:v>
                </c:pt>
                <c:pt idx="6">
                  <c:v>515.1257281740856</c:v>
                </c:pt>
                <c:pt idx="7">
                  <c:v>568.1772666317972</c:v>
                </c:pt>
                <c:pt idx="8">
                  <c:v>615.0369422636605</c:v>
                </c:pt>
                <c:pt idx="9">
                  <c:v>656.5167580298087</c:v>
                </c:pt>
                <c:pt idx="10">
                  <c:v>693.3101039925579</c:v>
                </c:pt>
                <c:pt idx="11">
                  <c:v>726.009936979658</c:v>
                </c:pt>
                <c:pt idx="12">
                  <c:v>755.124108108607</c:v>
                </c:pt>
                <c:pt idx="13">
                  <c:v>796.811081057462</c:v>
                </c:pt>
                <c:pt idx="14">
                  <c:v>833.1595057056423</c:v>
                </c:pt>
                <c:pt idx="15">
                  <c:v>865.0867584689054</c:v>
                </c:pt>
                <c:pt idx="16">
                  <c:v>893.3048793391185</c:v>
                </c:pt>
                <c:pt idx="17">
                  <c:v>918.3745075110866</c:v>
                </c:pt>
                <c:pt idx="18">
                  <c:v>940.743330441762</c:v>
                </c:pt>
                <c:pt idx="19">
                  <c:v>960.77370214165</c:v>
                </c:pt>
                <c:pt idx="20">
                  <c:v>978.7626557596544</c:v>
                </c:pt>
                <c:pt idx="21">
                  <c:v>994.9565478489274</c:v>
                </c:pt>
                <c:pt idx="22">
                  <c:v>1009.56189073732</c:v>
                </c:pt>
                <c:pt idx="23">
                  <c:v>1022.75345927016</c:v>
                </c:pt>
                <c:pt idx="24">
                  <c:v>1034.680433031092</c:v>
                </c:pt>
                <c:pt idx="25">
                  <c:v>1045.47110979885</c:v>
                </c:pt>
                <c:pt idx="26">
                  <c:v>1055.263043748393</c:v>
                </c:pt>
                <c:pt idx="27">
                  <c:v>1064.145407914275</c:v>
                </c:pt>
                <c:pt idx="28">
                  <c:v>1072.197261960196</c:v>
                </c:pt>
                <c:pt idx="29">
                  <c:v>1079.488964111998</c:v>
                </c:pt>
                <c:pt idx="30">
                  <c:v>1086.08329899436</c:v>
                </c:pt>
                <c:pt idx="31">
                  <c:v>1092.036441534434</c:v>
                </c:pt>
                <c:pt idx="32">
                  <c:v>1097.398783868577</c:v>
                </c:pt>
                <c:pt idx="33">
                  <c:v>1102.215646875762</c:v>
                </c:pt>
                <c:pt idx="34">
                  <c:v>1106.527894087235</c:v>
                </c:pt>
                <c:pt idx="35">
                  <c:v>1110.372462652259</c:v>
                </c:pt>
                <c:pt idx="36">
                  <c:v>1113.782823581031</c:v>
                </c:pt>
                <c:pt idx="37">
                  <c:v>1116.789381497503</c:v>
                </c:pt>
                <c:pt idx="38">
                  <c:v>1119.419822512926</c:v>
                </c:pt>
                <c:pt idx="39">
                  <c:v>1121.699462581238</c:v>
                </c:pt>
                <c:pt idx="40">
                  <c:v>1123.65144880908</c:v>
                </c:pt>
                <c:pt idx="41">
                  <c:v>1125.296996653358</c:v>
                </c:pt>
                <c:pt idx="42">
                  <c:v>1126.65559713196</c:v>
                </c:pt>
                <c:pt idx="43">
                  <c:v>1127.74519798941</c:v>
                </c:pt>
                <c:pt idx="44">
                  <c:v>1128.582362439703</c:v>
                </c:pt>
                <c:pt idx="45">
                  <c:v>1129.182408554959</c:v>
                </c:pt>
                <c:pt idx="46">
                  <c:v>1129.55953190911</c:v>
                </c:pt>
                <c:pt idx="47">
                  <c:v>1129.726913703284</c:v>
                </c:pt>
                <c:pt idx="48">
                  <c:v>1129.696816279183</c:v>
                </c:pt>
                <c:pt idx="49">
                  <c:v>1129.480667656708</c:v>
                </c:pt>
                <c:pt idx="50">
                  <c:v>1129.08913650398</c:v>
                </c:pt>
                <c:pt idx="51">
                  <c:v>1128.532198753893</c:v>
                </c:pt>
                <c:pt idx="52">
                  <c:v>1127.819196993534</c:v>
                </c:pt>
                <c:pt idx="53">
                  <c:v>1126.95889333819</c:v>
                </c:pt>
                <c:pt idx="54">
                  <c:v>1125.959516709835</c:v>
                </c:pt>
                <c:pt idx="55">
                  <c:v>1124.828805199074</c:v>
                </c:pt>
                <c:pt idx="56">
                  <c:v>1123.574044100483</c:v>
                </c:pt>
                <c:pt idx="57">
                  <c:v>1122.202100135148</c:v>
                </c:pt>
                <c:pt idx="58">
                  <c:v>1120.719452308472</c:v>
                </c:pt>
                <c:pt idx="59">
                  <c:v>1119.132219794232</c:v>
                </c:pt>
                <c:pt idx="60">
                  <c:v>1117.446187186561</c:v>
                </c:pt>
                <c:pt idx="61">
                  <c:v>1115.66682741854</c:v>
                </c:pt>
                <c:pt idx="62">
                  <c:v>1113.799322608962</c:v>
                </c:pt>
                <c:pt idx="63">
                  <c:v>1111.848583066381</c:v>
                </c:pt>
                <c:pt idx="64">
                  <c:v>1109.81926465145</c:v>
                </c:pt>
                <c:pt idx="65">
                  <c:v>1107.715784674187</c:v>
                </c:pt>
                <c:pt idx="66">
                  <c:v>1105.542336481065</c:v>
                </c:pt>
                <c:pt idx="67">
                  <c:v>1103.302902868511</c:v>
                </c:pt>
                <c:pt idx="68">
                  <c:v>1101.001268443103</c:v>
                </c:pt>
                <c:pt idx="69">
                  <c:v>1098.641031034591</c:v>
                </c:pt>
                <c:pt idx="70">
                  <c:v>1096.22561225545</c:v>
                </c:pt>
                <c:pt idx="71">
                  <c:v>1093.758267289842</c:v>
                </c:pt>
                <c:pt idx="72">
                  <c:v>1091.242093985352</c:v>
                </c:pt>
                <c:pt idx="73">
                  <c:v>1088.68004131258</c:v>
                </c:pt>
                <c:pt idx="74">
                  <c:v>1086.074917250355</c:v>
                </c:pt>
                <c:pt idx="75">
                  <c:v>1083.42939614795</c:v>
                </c:pt>
                <c:pt idx="76">
                  <c:v>1080.74602561009</c:v>
                </c:pt>
                <c:pt idx="77">
                  <c:v>1078.027232945558</c:v>
                </c:pt>
                <c:pt idx="78">
                  <c:v>1075.275331215916</c:v>
                </c:pt>
                <c:pt idx="79">
                  <c:v>1072.492524916992</c:v>
                </c:pt>
                <c:pt idx="80">
                  <c:v>1069.680915322444</c:v>
                </c:pt>
                <c:pt idx="81">
                  <c:v>1066.842505515713</c:v>
                </c:pt>
                <c:pt idx="82">
                  <c:v>1063.979205134085</c:v>
                </c:pt>
                <c:pt idx="83">
                  <c:v>1061.092834846203</c:v>
                </c:pt>
                <c:pt idx="84">
                  <c:v>1058.185130582371</c:v>
                </c:pt>
                <c:pt idx="85">
                  <c:v>1055.25774753513</c:v>
                </c:pt>
                <c:pt idx="86">
                  <c:v>1052.31226394598</c:v>
                </c:pt>
                <c:pt idx="87">
                  <c:v>1049.350184692682</c:v>
                </c:pt>
                <c:pt idx="88">
                  <c:v>1046.372944690283</c:v>
                </c:pt>
                <c:pt idx="89">
                  <c:v>1043.381912117884</c:v>
                </c:pt>
                <c:pt idx="90">
                  <c:v>1040.378391482122</c:v>
                </c:pt>
                <c:pt idx="91">
                  <c:v>1037.36362652745</c:v>
                </c:pt>
                <c:pt idx="92">
                  <c:v>1034.338803002472</c:v>
                </c:pt>
                <c:pt idx="93">
                  <c:v>1031.305051290847</c:v>
                </c:pt>
                <c:pt idx="94">
                  <c:v>1028.263448914631</c:v>
                </c:pt>
                <c:pt idx="95">
                  <c:v>1025.215022917317</c:v>
                </c:pt>
                <c:pt idx="96">
                  <c:v>1022.160752133312</c:v>
                </c:pt>
                <c:pt idx="97">
                  <c:v>1019.101569350091</c:v>
                </c:pt>
                <c:pt idx="98">
                  <c:v>1016.03836336883</c:v>
                </c:pt>
                <c:pt idx="99">
                  <c:v>1012.971980968934</c:v>
                </c:pt>
                <c:pt idx="100">
                  <c:v>1009.903228781503</c:v>
                </c:pt>
                <c:pt idx="101">
                  <c:v>1006.832875076432</c:v>
                </c:pt>
                <c:pt idx="102">
                  <c:v>1003.761651467577</c:v>
                </c:pt>
                <c:pt idx="103">
                  <c:v>1000.69025454011</c:v>
                </c:pt>
                <c:pt idx="104">
                  <c:v>997.6193474039312</c:v>
                </c:pt>
                <c:pt idx="105">
                  <c:v>994.549561176819</c:v>
                </c:pt>
                <c:pt idx="106">
                  <c:v>991.4814964006978</c:v>
                </c:pt>
                <c:pt idx="107">
                  <c:v>988.4157243943029</c:v>
                </c:pt>
                <c:pt idx="108">
                  <c:v>985.3527885452743</c:v>
                </c:pt>
                <c:pt idx="109">
                  <c:v>982.293205544531</c:v>
                </c:pt>
                <c:pt idx="110">
                  <c:v>979.2374665657094</c:v>
                </c:pt>
                <c:pt idx="111">
                  <c:v>976.1860383921808</c:v>
                </c:pt>
                <c:pt idx="112">
                  <c:v>973.1393644941094</c:v>
                </c:pt>
                <c:pt idx="113">
                  <c:v>970.097866057876</c:v>
                </c:pt>
                <c:pt idx="114">
                  <c:v>967.0619429700254</c:v>
                </c:pt>
                <c:pt idx="115">
                  <c:v>964.0319747578505</c:v>
                </c:pt>
                <c:pt idx="116">
                  <c:v>961.008321488565</c:v>
                </c:pt>
                <c:pt idx="117">
                  <c:v>957.9913246289534</c:v>
                </c:pt>
                <c:pt idx="118">
                  <c:v>954.9813078672801</c:v>
                </c:pt>
                <c:pt idx="119">
                  <c:v>951.9785778991517</c:v>
                </c:pt>
              </c:numCache>
            </c:numRef>
          </c:yVal>
          <c:smooth val="1"/>
          <c:extLst xmlns:c16r2="http://schemas.microsoft.com/office/drawing/2015/06/chart">
            <c:ext xmlns:c16="http://schemas.microsoft.com/office/drawing/2014/chart" uri="{C3380CC4-5D6E-409C-BE32-E72D297353CC}">
              <c16:uniqueId val="{00000004-FF16-43A9-88C3-AC0E5938DE99}"/>
            </c:ext>
          </c:extLst>
        </c:ser>
        <c:ser>
          <c:idx val="1"/>
          <c:order val="5"/>
          <c:tx>
            <c:strRef>
              <c:f>'SA-Policy-G'!$X$123</c:f>
              <c:strCache>
                <c:ptCount val="1"/>
                <c:pt idx="0">
                  <c:v>SHUD Deaths for 0.7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117.1855843400078</c:v>
                </c:pt>
                <c:pt idx="2">
                  <c:v>219.2835530005827</c:v>
                </c:pt>
                <c:pt idx="3">
                  <c:v>308.439058099507</c:v>
                </c:pt>
                <c:pt idx="4">
                  <c:v>386.4725913792168</c:v>
                </c:pt>
                <c:pt idx="5">
                  <c:v>454.9301469932186</c:v>
                </c:pt>
                <c:pt idx="6">
                  <c:v>515.1257281740856</c:v>
                </c:pt>
                <c:pt idx="7">
                  <c:v>568.1772666317972</c:v>
                </c:pt>
                <c:pt idx="8">
                  <c:v>615.0369422636605</c:v>
                </c:pt>
                <c:pt idx="9">
                  <c:v>656.5167580298087</c:v>
                </c:pt>
                <c:pt idx="10">
                  <c:v>693.3101039925579</c:v>
                </c:pt>
                <c:pt idx="11">
                  <c:v>726.009936979658</c:v>
                </c:pt>
                <c:pt idx="12">
                  <c:v>755.124108108607</c:v>
                </c:pt>
                <c:pt idx="13">
                  <c:v>796.811081057462</c:v>
                </c:pt>
                <c:pt idx="14">
                  <c:v>833.1595057056423</c:v>
                </c:pt>
                <c:pt idx="15">
                  <c:v>865.0867584689054</c:v>
                </c:pt>
                <c:pt idx="16">
                  <c:v>893.3048793391185</c:v>
                </c:pt>
                <c:pt idx="17">
                  <c:v>918.3745075110866</c:v>
                </c:pt>
                <c:pt idx="18">
                  <c:v>940.743330441762</c:v>
                </c:pt>
                <c:pt idx="19">
                  <c:v>960.77370214165</c:v>
                </c:pt>
                <c:pt idx="20">
                  <c:v>978.7626557596544</c:v>
                </c:pt>
                <c:pt idx="21">
                  <c:v>994.9565478489274</c:v>
                </c:pt>
                <c:pt idx="22">
                  <c:v>1009.56189073732</c:v>
                </c:pt>
                <c:pt idx="23">
                  <c:v>1022.75345927016</c:v>
                </c:pt>
                <c:pt idx="24">
                  <c:v>1034.680433031092</c:v>
                </c:pt>
                <c:pt idx="25">
                  <c:v>1045.47110979885</c:v>
                </c:pt>
                <c:pt idx="26">
                  <c:v>1055.263043748393</c:v>
                </c:pt>
                <c:pt idx="27">
                  <c:v>1064.145407914275</c:v>
                </c:pt>
                <c:pt idx="28">
                  <c:v>1072.197261960196</c:v>
                </c:pt>
                <c:pt idx="29">
                  <c:v>1079.488964111998</c:v>
                </c:pt>
                <c:pt idx="30">
                  <c:v>1086.08329899436</c:v>
                </c:pt>
                <c:pt idx="31">
                  <c:v>1092.036441534434</c:v>
                </c:pt>
                <c:pt idx="32">
                  <c:v>1097.398783868577</c:v>
                </c:pt>
                <c:pt idx="33">
                  <c:v>1102.215646875762</c:v>
                </c:pt>
                <c:pt idx="34">
                  <c:v>1106.527894087235</c:v>
                </c:pt>
                <c:pt idx="35">
                  <c:v>1110.372462652259</c:v>
                </c:pt>
                <c:pt idx="36">
                  <c:v>1113.782823581031</c:v>
                </c:pt>
                <c:pt idx="37">
                  <c:v>1116.789381497503</c:v>
                </c:pt>
                <c:pt idx="38">
                  <c:v>1119.419822512926</c:v>
                </c:pt>
                <c:pt idx="39">
                  <c:v>1121.699462581238</c:v>
                </c:pt>
                <c:pt idx="40">
                  <c:v>1123.65144880908</c:v>
                </c:pt>
                <c:pt idx="41">
                  <c:v>1125.296996653358</c:v>
                </c:pt>
                <c:pt idx="42">
                  <c:v>1126.65559713196</c:v>
                </c:pt>
                <c:pt idx="43">
                  <c:v>1127.74519798941</c:v>
                </c:pt>
                <c:pt idx="44">
                  <c:v>1128.582362439703</c:v>
                </c:pt>
                <c:pt idx="45">
                  <c:v>1129.182408554959</c:v>
                </c:pt>
                <c:pt idx="46">
                  <c:v>1129.55953190911</c:v>
                </c:pt>
                <c:pt idx="47">
                  <c:v>1129.726913703284</c:v>
                </c:pt>
                <c:pt idx="48">
                  <c:v>1129.696816279183</c:v>
                </c:pt>
                <c:pt idx="49">
                  <c:v>1129.480667656708</c:v>
                </c:pt>
                <c:pt idx="50">
                  <c:v>1129.08913650398</c:v>
                </c:pt>
                <c:pt idx="51">
                  <c:v>1128.532198753893</c:v>
                </c:pt>
                <c:pt idx="52">
                  <c:v>1127.819196993534</c:v>
                </c:pt>
                <c:pt idx="53">
                  <c:v>1126.95889333819</c:v>
                </c:pt>
                <c:pt idx="54">
                  <c:v>1125.959516709835</c:v>
                </c:pt>
                <c:pt idx="55">
                  <c:v>1124.828805199074</c:v>
                </c:pt>
                <c:pt idx="56">
                  <c:v>1123.574044100483</c:v>
                </c:pt>
                <c:pt idx="57">
                  <c:v>1122.202100135148</c:v>
                </c:pt>
                <c:pt idx="58">
                  <c:v>1120.719452308472</c:v>
                </c:pt>
                <c:pt idx="59">
                  <c:v>1119.132219794232</c:v>
                </c:pt>
                <c:pt idx="60">
                  <c:v>1117.446187186561</c:v>
                </c:pt>
                <c:pt idx="61">
                  <c:v>1115.66682741854</c:v>
                </c:pt>
                <c:pt idx="62">
                  <c:v>1113.799322608962</c:v>
                </c:pt>
                <c:pt idx="63">
                  <c:v>1111.848583066381</c:v>
                </c:pt>
                <c:pt idx="64">
                  <c:v>1109.81926465145</c:v>
                </c:pt>
                <c:pt idx="65">
                  <c:v>1107.715784674187</c:v>
                </c:pt>
                <c:pt idx="66">
                  <c:v>1105.542336481065</c:v>
                </c:pt>
                <c:pt idx="67">
                  <c:v>1103.302902868511</c:v>
                </c:pt>
                <c:pt idx="68">
                  <c:v>1101.001268443103</c:v>
                </c:pt>
                <c:pt idx="69">
                  <c:v>1098.641031034591</c:v>
                </c:pt>
                <c:pt idx="70">
                  <c:v>1096.22561225545</c:v>
                </c:pt>
                <c:pt idx="71">
                  <c:v>1093.758267289842</c:v>
                </c:pt>
                <c:pt idx="72">
                  <c:v>1091.242093985352</c:v>
                </c:pt>
                <c:pt idx="73">
                  <c:v>1088.68004131258</c:v>
                </c:pt>
                <c:pt idx="74">
                  <c:v>1086.074917250355</c:v>
                </c:pt>
                <c:pt idx="75">
                  <c:v>1083.42939614795</c:v>
                </c:pt>
                <c:pt idx="76">
                  <c:v>1080.74602561009</c:v>
                </c:pt>
                <c:pt idx="77">
                  <c:v>1078.027232945558</c:v>
                </c:pt>
                <c:pt idx="78">
                  <c:v>1075.275331215916</c:v>
                </c:pt>
                <c:pt idx="79">
                  <c:v>1072.492524916992</c:v>
                </c:pt>
                <c:pt idx="80">
                  <c:v>1069.680915322444</c:v>
                </c:pt>
                <c:pt idx="81">
                  <c:v>1066.842505515713</c:v>
                </c:pt>
                <c:pt idx="82">
                  <c:v>1063.979205134085</c:v>
                </c:pt>
                <c:pt idx="83">
                  <c:v>1061.092834846203</c:v>
                </c:pt>
                <c:pt idx="84">
                  <c:v>1058.185130582371</c:v>
                </c:pt>
                <c:pt idx="85">
                  <c:v>1055.25774753513</c:v>
                </c:pt>
                <c:pt idx="86">
                  <c:v>1052.31226394598</c:v>
                </c:pt>
                <c:pt idx="87">
                  <c:v>1049.350184692682</c:v>
                </c:pt>
                <c:pt idx="88">
                  <c:v>1046.372944690283</c:v>
                </c:pt>
                <c:pt idx="89">
                  <c:v>1043.381912117884</c:v>
                </c:pt>
                <c:pt idx="90">
                  <c:v>1040.378391482122</c:v>
                </c:pt>
                <c:pt idx="91">
                  <c:v>1037.36362652745</c:v>
                </c:pt>
                <c:pt idx="92">
                  <c:v>1034.338803002472</c:v>
                </c:pt>
                <c:pt idx="93">
                  <c:v>1031.305051290847</c:v>
                </c:pt>
                <c:pt idx="94">
                  <c:v>1028.263448914631</c:v>
                </c:pt>
                <c:pt idx="95">
                  <c:v>1025.215022917317</c:v>
                </c:pt>
                <c:pt idx="96">
                  <c:v>1022.160752133312</c:v>
                </c:pt>
                <c:pt idx="97">
                  <c:v>1019.101569350091</c:v>
                </c:pt>
                <c:pt idx="98">
                  <c:v>1016.03836336883</c:v>
                </c:pt>
                <c:pt idx="99">
                  <c:v>1012.971980968934</c:v>
                </c:pt>
                <c:pt idx="100">
                  <c:v>1009.903228781503</c:v>
                </c:pt>
                <c:pt idx="101">
                  <c:v>1006.832875076432</c:v>
                </c:pt>
                <c:pt idx="102">
                  <c:v>1003.761651467577</c:v>
                </c:pt>
                <c:pt idx="103">
                  <c:v>1000.69025454011</c:v>
                </c:pt>
                <c:pt idx="104">
                  <c:v>997.6193474039312</c:v>
                </c:pt>
                <c:pt idx="105">
                  <c:v>994.549561176819</c:v>
                </c:pt>
                <c:pt idx="106">
                  <c:v>991.4814964006978</c:v>
                </c:pt>
                <c:pt idx="107">
                  <c:v>988.4157243943029</c:v>
                </c:pt>
                <c:pt idx="108">
                  <c:v>985.3527885452743</c:v>
                </c:pt>
                <c:pt idx="109">
                  <c:v>982.293205544531</c:v>
                </c:pt>
                <c:pt idx="110">
                  <c:v>979.2374665657094</c:v>
                </c:pt>
                <c:pt idx="111">
                  <c:v>976.1860383921808</c:v>
                </c:pt>
                <c:pt idx="112">
                  <c:v>973.1393644941094</c:v>
                </c:pt>
                <c:pt idx="113">
                  <c:v>970.097866057876</c:v>
                </c:pt>
                <c:pt idx="114">
                  <c:v>967.0619429700254</c:v>
                </c:pt>
                <c:pt idx="115">
                  <c:v>964.0319747578505</c:v>
                </c:pt>
                <c:pt idx="116">
                  <c:v>961.008321488565</c:v>
                </c:pt>
                <c:pt idx="117">
                  <c:v>957.9913246289534</c:v>
                </c:pt>
                <c:pt idx="118">
                  <c:v>954.9813078672801</c:v>
                </c:pt>
                <c:pt idx="119">
                  <c:v>951.9785778991517</c:v>
                </c:pt>
              </c:numCache>
            </c:numRef>
          </c:yVal>
          <c:smooth val="1"/>
          <c:extLst xmlns:c16r2="http://schemas.microsoft.com/office/drawing/2015/06/chart">
            <c:ext xmlns:c16="http://schemas.microsoft.com/office/drawing/2014/chart" uri="{C3380CC4-5D6E-409C-BE32-E72D297353CC}">
              <c16:uniqueId val="{00000005-FF16-43A9-88C3-AC0E5938DE99}"/>
            </c:ext>
          </c:extLst>
        </c:ser>
        <c:ser>
          <c:idx val="5"/>
          <c:order val="6"/>
          <c:tx>
            <c:strRef>
              <c:f>'SA-Policy-G'!$G$123</c:f>
              <c:strCache>
                <c:ptCount val="1"/>
                <c:pt idx="0">
                  <c:v>Total Deaths for 1.25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90.89630180209726</c:v>
                </c:pt>
                <c:pt idx="2">
                  <c:v>168.0022804180677</c:v>
                </c:pt>
                <c:pt idx="3">
                  <c:v>233.7717745780361</c:v>
                </c:pt>
                <c:pt idx="4">
                  <c:v>290.1608683523573</c:v>
                </c:pt>
                <c:pt idx="5">
                  <c:v>338.7390470221972</c:v>
                </c:pt>
                <c:pt idx="6">
                  <c:v>380.7732631319476</c:v>
                </c:pt>
                <c:pt idx="7">
                  <c:v>417.292041030192</c:v>
                </c:pt>
                <c:pt idx="8">
                  <c:v>449.134758994884</c:v>
                </c:pt>
                <c:pt idx="9">
                  <c:v>476.9898334498079</c:v>
                </c:pt>
                <c:pt idx="10">
                  <c:v>501.4245243543949</c:v>
                </c:pt>
                <c:pt idx="11">
                  <c:v>522.9083621781685</c:v>
                </c:pt>
                <c:pt idx="12">
                  <c:v>541.8316799769834</c:v>
                </c:pt>
                <c:pt idx="13">
                  <c:v>570.715825339251</c:v>
                </c:pt>
                <c:pt idx="14">
                  <c:v>595.5497434083418</c:v>
                </c:pt>
                <c:pt idx="15">
                  <c:v>617.071284931034</c:v>
                </c:pt>
                <c:pt idx="16">
                  <c:v>635.842771914159</c:v>
                </c:pt>
                <c:pt idx="17">
                  <c:v>652.298423007228</c:v>
                </c:pt>
                <c:pt idx="18">
                  <c:v>666.778078151392</c:v>
                </c:pt>
                <c:pt idx="19">
                  <c:v>679.5513376913761</c:v>
                </c:pt>
                <c:pt idx="20">
                  <c:v>690.8349629139291</c:v>
                </c:pt>
                <c:pt idx="21">
                  <c:v>700.8055176134106</c:v>
                </c:pt>
                <c:pt idx="22">
                  <c:v>709.6086310685035</c:v>
                </c:pt>
                <c:pt idx="23">
                  <c:v>717.365848136594</c:v>
                </c:pt>
                <c:pt idx="24">
                  <c:v>724.179744640736</c:v>
                </c:pt>
                <c:pt idx="25">
                  <c:v>730.1377863940694</c:v>
                </c:pt>
                <c:pt idx="26">
                  <c:v>735.3357979952374</c:v>
                </c:pt>
                <c:pt idx="27">
                  <c:v>739.8331354638201</c:v>
                </c:pt>
                <c:pt idx="28">
                  <c:v>743.6826045346465</c:v>
                </c:pt>
                <c:pt idx="29">
                  <c:v>746.9314686381713</c:v>
                </c:pt>
                <c:pt idx="30">
                  <c:v>749.6222286073254</c:v>
                </c:pt>
                <c:pt idx="31">
                  <c:v>751.7932727924514</c:v>
                </c:pt>
                <c:pt idx="32">
                  <c:v>753.4794217392596</c:v>
                </c:pt>
                <c:pt idx="33">
                  <c:v>754.712386444457</c:v>
                </c:pt>
                <c:pt idx="34">
                  <c:v>755.5211554418377</c:v>
                </c:pt>
                <c:pt idx="35">
                  <c:v>755.9323230299414</c:v>
                </c:pt>
                <c:pt idx="36">
                  <c:v>755.97036863274</c:v>
                </c:pt>
                <c:pt idx="37">
                  <c:v>755.6578954424762</c:v>
                </c:pt>
                <c:pt idx="38">
                  <c:v>755.0158350207581</c:v>
                </c:pt>
                <c:pt idx="39">
                  <c:v>754.0636582949311</c:v>
                </c:pt>
                <c:pt idx="40">
                  <c:v>752.8194780624957</c:v>
                </c:pt>
                <c:pt idx="41">
                  <c:v>751.3001852445764</c:v>
                </c:pt>
                <c:pt idx="42">
                  <c:v>749.5215669005279</c:v>
                </c:pt>
                <c:pt idx="43">
                  <c:v>747.4984087109073</c:v>
                </c:pt>
                <c:pt idx="44">
                  <c:v>745.244584376822</c:v>
                </c:pt>
                <c:pt idx="45">
                  <c:v>742.773133952881</c:v>
                </c:pt>
                <c:pt idx="46">
                  <c:v>740.0963327827681</c:v>
                </c:pt>
                <c:pt idx="47">
                  <c:v>737.2257524242023</c:v>
                </c:pt>
                <c:pt idx="48">
                  <c:v>734.172314720085</c:v>
                </c:pt>
                <c:pt idx="49">
                  <c:v>730.9463399842629</c:v>
                </c:pt>
                <c:pt idx="50">
                  <c:v>727.5575901153778</c:v>
                </c:pt>
                <c:pt idx="51">
                  <c:v>724.0153073243453</c:v>
                </c:pt>
                <c:pt idx="52">
                  <c:v>720.3282491147692</c:v>
                </c:pt>
                <c:pt idx="53">
                  <c:v>716.5047198552326</c:v>
                </c:pt>
                <c:pt idx="54">
                  <c:v>712.5525994649092</c:v>
                </c:pt>
                <c:pt idx="55">
                  <c:v>708.4793695655196</c:v>
                </c:pt>
                <c:pt idx="56">
                  <c:v>704.2921374008744</c:v>
                </c:pt>
                <c:pt idx="57">
                  <c:v>699.997657783057</c:v>
                </c:pt>
                <c:pt idx="58">
                  <c:v>695.6023532879121</c:v>
                </c:pt>
                <c:pt idx="59">
                  <c:v>691.1123328921154</c:v>
                </c:pt>
                <c:pt idx="60">
                  <c:v>686.5334092182881</c:v>
                </c:pt>
                <c:pt idx="61">
                  <c:v>681.871114532355</c:v>
                </c:pt>
                <c:pt idx="62">
                  <c:v>677.1307156187715</c:v>
                </c:pt>
                <c:pt idx="63">
                  <c:v>672.3172276431266</c:v>
                </c:pt>
                <c:pt idx="64">
                  <c:v>667.4354270979582</c:v>
                </c:pt>
                <c:pt idx="65">
                  <c:v>662.4898639159612</c:v>
                </c:pt>
                <c:pt idx="66">
                  <c:v>657.484872824398</c:v>
                </c:pt>
                <c:pt idx="67">
                  <c:v>652.4245840061267</c:v>
                </c:pt>
                <c:pt idx="68">
                  <c:v>647.3129331250224</c:v>
                </c:pt>
                <c:pt idx="69">
                  <c:v>642.1536707672431</c:v>
                </c:pt>
                <c:pt idx="70">
                  <c:v>636.9503713440757</c:v>
                </c:pt>
                <c:pt idx="71">
                  <c:v>631.7064414973094</c:v>
                </c:pt>
                <c:pt idx="72">
                  <c:v>626.4251280437578</c:v>
                </c:pt>
                <c:pt idx="73">
                  <c:v>621.1095254919774</c:v>
                </c:pt>
                <c:pt idx="74">
                  <c:v>615.7625831608241</c:v>
                </c:pt>
                <c:pt idx="75">
                  <c:v>610.3871119268981</c:v>
                </c:pt>
                <c:pt idx="76">
                  <c:v>604.985790625157</c:v>
                </c:pt>
                <c:pt idx="77">
                  <c:v>599.5611721250174</c:v>
                </c:pt>
                <c:pt idx="78">
                  <c:v>594.1156891021884</c:v>
                </c:pt>
                <c:pt idx="79">
                  <c:v>588.6516595247964</c:v>
                </c:pt>
                <c:pt idx="80">
                  <c:v>583.1712918708642</c:v>
                </c:pt>
                <c:pt idx="81">
                  <c:v>577.6766900927869</c:v>
                </c:pt>
                <c:pt idx="82">
                  <c:v>572.1698583432731</c:v>
                </c:pt>
                <c:pt idx="83">
                  <c:v>566.6527054761166</c:v>
                </c:pt>
                <c:pt idx="84">
                  <c:v>561.1270493341842</c:v>
                </c:pt>
                <c:pt idx="85">
                  <c:v>555.5946208361088</c:v>
                </c:pt>
                <c:pt idx="86">
                  <c:v>550.0570678723979</c:v>
                </c:pt>
                <c:pt idx="87">
                  <c:v>544.5159590209579</c:v>
                </c:pt>
                <c:pt idx="88">
                  <c:v>538.9727870912749</c:v>
                </c:pt>
                <c:pt idx="89">
                  <c:v>533.428972506114</c:v>
                </c:pt>
                <c:pt idx="90">
                  <c:v>527.8858665287618</c:v>
                </c:pt>
                <c:pt idx="91">
                  <c:v>522.3447543435968</c:v>
                </c:pt>
                <c:pt idx="92">
                  <c:v>516.806857997139</c:v>
                </c:pt>
                <c:pt idx="93">
                  <c:v>511.2733392064001</c:v>
                </c:pt>
                <c:pt idx="94">
                  <c:v>505.7453020409415</c:v>
                </c:pt>
                <c:pt idx="95">
                  <c:v>500.2237954846236</c:v>
                </c:pt>
                <c:pt idx="96">
                  <c:v>494.7098158828486</c:v>
                </c:pt>
                <c:pt idx="97">
                  <c:v>489.204309280591</c:v>
                </c:pt>
                <c:pt idx="98">
                  <c:v>483.7081736563952</c:v>
                </c:pt>
                <c:pt idx="99">
                  <c:v>478.2222610571379</c:v>
                </c:pt>
                <c:pt idx="100">
                  <c:v>472.7473796381522</c:v>
                </c:pt>
                <c:pt idx="101">
                  <c:v>467.2842956130732</c:v>
                </c:pt>
                <c:pt idx="102">
                  <c:v>461.8337351175151</c:v>
                </c:pt>
                <c:pt idx="103">
                  <c:v>456.3963859905276</c:v>
                </c:pt>
                <c:pt idx="104">
                  <c:v>450.9728994775367</c:v>
                </c:pt>
                <c:pt idx="105">
                  <c:v>445.5638918583371</c:v>
                </c:pt>
                <c:pt idx="106">
                  <c:v>440.1699460035</c:v>
                </c:pt>
                <c:pt idx="107">
                  <c:v>434.7916128624119</c:v>
                </c:pt>
                <c:pt idx="108">
                  <c:v>429.4294128860046</c:v>
                </c:pt>
                <c:pt idx="109">
                  <c:v>424.0838373870916</c:v>
                </c:pt>
                <c:pt idx="110">
                  <c:v>418.7553498410832</c:v>
                </c:pt>
                <c:pt idx="111">
                  <c:v>413.444387129741</c:v>
                </c:pt>
                <c:pt idx="112">
                  <c:v>408.1513607304807</c:v>
                </c:pt>
                <c:pt idx="113">
                  <c:v>402.8766578536457</c:v>
                </c:pt>
                <c:pt idx="114">
                  <c:v>397.6206425300433</c:v>
                </c:pt>
                <c:pt idx="115">
                  <c:v>392.3836566509372</c:v>
                </c:pt>
                <c:pt idx="116">
                  <c:v>387.1660209625886</c:v>
                </c:pt>
                <c:pt idx="117">
                  <c:v>381.9680360173552</c:v>
                </c:pt>
                <c:pt idx="118">
                  <c:v>376.789983083232</c:v>
                </c:pt>
                <c:pt idx="119">
                  <c:v>371.6321250136879</c:v>
                </c:pt>
              </c:numCache>
            </c:numRef>
          </c:yVal>
          <c:smooth val="1"/>
          <c:extLst xmlns:c16r2="http://schemas.microsoft.com/office/drawing/2015/06/chart">
            <c:ext xmlns:c16="http://schemas.microsoft.com/office/drawing/2014/chart" uri="{C3380CC4-5D6E-409C-BE32-E72D297353CC}">
              <c16:uniqueId val="{00000006-FF16-43A9-88C3-AC0E5938DE99}"/>
            </c:ext>
          </c:extLst>
        </c:ser>
        <c:ser>
          <c:idx val="2"/>
          <c:order val="7"/>
          <c:tx>
            <c:strRef>
              <c:f>'SA-Policy-G'!$P$123</c:f>
              <c:strCache>
                <c:ptCount val="1"/>
                <c:pt idx="0">
                  <c:v>Total Deaths for 0.75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30.87820951296552</c:v>
                </c:pt>
                <c:pt idx="2">
                  <c:v>55.8194723024038</c:v>
                </c:pt>
                <c:pt idx="3">
                  <c:v>76.15943516737065</c:v>
                </c:pt>
                <c:pt idx="4">
                  <c:v>92.90563576676071</c:v>
                </c:pt>
                <c:pt idx="5">
                  <c:v>106.8223360481067</c:v>
                </c:pt>
                <c:pt idx="6">
                  <c:v>118.4923092758681</c:v>
                </c:pt>
                <c:pt idx="7">
                  <c:v>128.3621377024878</c:v>
                </c:pt>
                <c:pt idx="8">
                  <c:v>136.7756349080166</c:v>
                </c:pt>
                <c:pt idx="9">
                  <c:v>143.9986639801552</c:v>
                </c:pt>
                <c:pt idx="10">
                  <c:v>150.2376822163632</c:v>
                </c:pt>
                <c:pt idx="11">
                  <c:v>155.6536818867107</c:v>
                </c:pt>
                <c:pt idx="12">
                  <c:v>160.3727299341082</c:v>
                </c:pt>
                <c:pt idx="13">
                  <c:v>168.6368154505488</c:v>
                </c:pt>
                <c:pt idx="14">
                  <c:v>175.622202342245</c:v>
                </c:pt>
                <c:pt idx="15">
                  <c:v>181.590974730796</c:v>
                </c:pt>
                <c:pt idx="16">
                  <c:v>186.7359850512498</c:v>
                </c:pt>
                <c:pt idx="17">
                  <c:v>191.200381529966</c:v>
                </c:pt>
                <c:pt idx="18">
                  <c:v>195.0914413704167</c:v>
                </c:pt>
                <c:pt idx="19">
                  <c:v>198.4904186563874</c:v>
                </c:pt>
                <c:pt idx="20">
                  <c:v>201.4595869948133</c:v>
                </c:pt>
                <c:pt idx="21">
                  <c:v>204.0472999116323</c:v>
                </c:pt>
                <c:pt idx="22">
                  <c:v>206.2916447007871</c:v>
                </c:pt>
                <c:pt idx="23">
                  <c:v>208.2230937383706</c:v>
                </c:pt>
                <c:pt idx="24">
                  <c:v>209.8664378146542</c:v>
                </c:pt>
                <c:pt idx="25">
                  <c:v>211.2422027017321</c:v>
                </c:pt>
                <c:pt idx="26">
                  <c:v>212.3746597461187</c:v>
                </c:pt>
                <c:pt idx="27">
                  <c:v>213.2765287169476</c:v>
                </c:pt>
                <c:pt idx="28">
                  <c:v>213.9592446722484</c:v>
                </c:pt>
                <c:pt idx="29">
                  <c:v>214.433233149802</c:v>
                </c:pt>
                <c:pt idx="30">
                  <c:v>214.7081040347084</c:v>
                </c:pt>
                <c:pt idx="31">
                  <c:v>214.7928009139335</c:v>
                </c:pt>
                <c:pt idx="32">
                  <c:v>214.6957160922032</c:v>
                </c:pt>
                <c:pt idx="33">
                  <c:v>214.4247790599704</c:v>
                </c:pt>
                <c:pt idx="34">
                  <c:v>213.9875244544782</c:v>
                </c:pt>
                <c:pt idx="35">
                  <c:v>213.3911442072912</c:v>
                </c:pt>
                <c:pt idx="36">
                  <c:v>212.642527528817</c:v>
                </c:pt>
                <c:pt idx="37">
                  <c:v>211.748291570275</c:v>
                </c:pt>
                <c:pt idx="38">
                  <c:v>210.7148049724525</c:v>
                </c:pt>
                <c:pt idx="39">
                  <c:v>209.548217873286</c:v>
                </c:pt>
                <c:pt idx="40">
                  <c:v>208.2544590535344</c:v>
                </c:pt>
                <c:pt idx="41">
                  <c:v>206.839248617708</c:v>
                </c:pt>
                <c:pt idx="42">
                  <c:v>205.3081080080893</c:v>
                </c:pt>
                <c:pt idx="43">
                  <c:v>203.6663680137197</c:v>
                </c:pt>
                <c:pt idx="44">
                  <c:v>201.9191753442172</c:v>
                </c:pt>
                <c:pt idx="45">
                  <c:v>200.0714981944197</c:v>
                </c:pt>
                <c:pt idx="46">
                  <c:v>198.1281311157154</c:v>
                </c:pt>
                <c:pt idx="47">
                  <c:v>196.0936994258875</c:v>
                </c:pt>
                <c:pt idx="48">
                  <c:v>193.9726633253792</c:v>
                </c:pt>
                <c:pt idx="49">
                  <c:v>191.7693218393736</c:v>
                </c:pt>
                <c:pt idx="50">
                  <c:v>189.4878166684434</c:v>
                </c:pt>
                <c:pt idx="51">
                  <c:v>187.1321360030427</c:v>
                </c:pt>
                <c:pt idx="52">
                  <c:v>184.7061183569816</c:v>
                </c:pt>
                <c:pt idx="53">
                  <c:v>182.2134563877716</c:v>
                </c:pt>
                <c:pt idx="54">
                  <c:v>179.657700748461</c:v>
                </c:pt>
                <c:pt idx="55">
                  <c:v>177.0422639709586</c:v>
                </c:pt>
                <c:pt idx="56">
                  <c:v>174.3704243756935</c:v>
                </c:pt>
                <c:pt idx="57">
                  <c:v>171.6453299992815</c:v>
                </c:pt>
                <c:pt idx="58">
                  <c:v>168.8700025299804</c:v>
                </c:pt>
                <c:pt idx="59">
                  <c:v>166.04734123975</c:v>
                </c:pt>
                <c:pt idx="60">
                  <c:v>163.1801269014846</c:v>
                </c:pt>
                <c:pt idx="61">
                  <c:v>160.2710256801805</c:v>
                </c:pt>
                <c:pt idx="62">
                  <c:v>157.3225929873984</c:v>
                </c:pt>
                <c:pt idx="63">
                  <c:v>154.3372772891256</c:v>
                </c:pt>
                <c:pt idx="64">
                  <c:v>151.3174238581036</c:v>
                </c:pt>
                <c:pt idx="65">
                  <c:v>148.2652784626897</c:v>
                </c:pt>
                <c:pt idx="66">
                  <c:v>145.1829909852441</c:v>
                </c:pt>
                <c:pt idx="67">
                  <c:v>142.0726189641149</c:v>
                </c:pt>
                <c:pt idx="68">
                  <c:v>138.9361310542505</c:v>
                </c:pt>
                <c:pt idx="69">
                  <c:v>135.7754104023628</c:v>
                </c:pt>
                <c:pt idx="70">
                  <c:v>132.5922579334431</c:v>
                </c:pt>
                <c:pt idx="71">
                  <c:v>129.388395546177</c:v>
                </c:pt>
                <c:pt idx="72">
                  <c:v>126.1654692155364</c:v>
                </c:pt>
                <c:pt idx="73">
                  <c:v>122.9250520014388</c:v>
                </c:pt>
                <c:pt idx="74">
                  <c:v>119.6686469629618</c:v>
                </c:pt>
                <c:pt idx="75">
                  <c:v>116.3976899780614</c:v>
                </c:pt>
                <c:pt idx="76">
                  <c:v>113.113552469213</c:v>
                </c:pt>
                <c:pt idx="77">
                  <c:v>109.8175440357593</c:v>
                </c:pt>
                <c:pt idx="78">
                  <c:v>106.5109149940698</c:v>
                </c:pt>
                <c:pt idx="79">
                  <c:v>103.1948588269077</c:v>
                </c:pt>
                <c:pt idx="80">
                  <c:v>99.87051454361581</c:v>
                </c:pt>
                <c:pt idx="81">
                  <c:v>96.53896895293865</c:v>
                </c:pt>
                <c:pt idx="82">
                  <c:v>93.20125885045432</c:v>
                </c:pt>
                <c:pt idx="83">
                  <c:v>89.85837312269868</c:v>
                </c:pt>
                <c:pt idx="84">
                  <c:v>86.5112547701852</c:v>
                </c:pt>
                <c:pt idx="85">
                  <c:v>83.16080285156904</c:v>
                </c:pt>
                <c:pt idx="86">
                  <c:v>79.80787435129434</c:v>
                </c:pt>
                <c:pt idx="87">
                  <c:v>76.45328597303583</c:v>
                </c:pt>
                <c:pt idx="88">
                  <c:v>73.0978158613195</c:v>
                </c:pt>
                <c:pt idx="89">
                  <c:v>69.74220525368351</c:v>
                </c:pt>
                <c:pt idx="90">
                  <c:v>66.3871600657118</c:v>
                </c:pt>
                <c:pt idx="91">
                  <c:v>63.0333524112898</c:v>
                </c:pt>
                <c:pt idx="92">
                  <c:v>59.68142206036944</c:v>
                </c:pt>
                <c:pt idx="93">
                  <c:v>56.33197783651408</c:v>
                </c:pt>
                <c:pt idx="94">
                  <c:v>52.98559895643634</c:v>
                </c:pt>
                <c:pt idx="95">
                  <c:v>49.64283631371141</c:v>
                </c:pt>
                <c:pt idx="96">
                  <c:v>46.3042137087746</c:v>
                </c:pt>
                <c:pt idx="97">
                  <c:v>42.97022902728585</c:v>
                </c:pt>
                <c:pt idx="98">
                  <c:v>39.6413553688557</c:v>
                </c:pt>
                <c:pt idx="99">
                  <c:v>36.31804212809647</c:v>
                </c:pt>
                <c:pt idx="100">
                  <c:v>33.000716029889</c:v>
                </c:pt>
                <c:pt idx="101">
                  <c:v>29.68978212069678</c:v>
                </c:pt>
                <c:pt idx="102">
                  <c:v>26.38562471770197</c:v>
                </c:pt>
                <c:pt idx="103">
                  <c:v>23.08860831747779</c:v>
                </c:pt>
                <c:pt idx="104">
                  <c:v>19.79907846585174</c:v>
                </c:pt>
                <c:pt idx="105">
                  <c:v>16.51736259055306</c:v>
                </c:pt>
                <c:pt idx="106">
                  <c:v>13.24377079818414</c:v>
                </c:pt>
                <c:pt idx="107">
                  <c:v>9.97859663700042</c:v>
                </c:pt>
                <c:pt idx="108">
                  <c:v>6.722117826918341</c:v>
                </c:pt>
                <c:pt idx="109">
                  <c:v>3.474596958123766</c:v>
                </c:pt>
                <c:pt idx="110">
                  <c:v>0.236282159606662</c:v>
                </c:pt>
                <c:pt idx="111">
                  <c:v>-2.992592261116351</c:v>
                </c:pt>
                <c:pt idx="112">
                  <c:v>-6.211805205884457</c:v>
                </c:pt>
                <c:pt idx="113">
                  <c:v>-9.421148200180368</c:v>
                </c:pt>
                <c:pt idx="114">
                  <c:v>-12.62042483274186</c:v>
                </c:pt>
                <c:pt idx="115">
                  <c:v>-15.80945021938865</c:v>
                </c:pt>
                <c:pt idx="116">
                  <c:v>-18.98805049004718</c:v>
                </c:pt>
                <c:pt idx="117">
                  <c:v>-22.15606229797672</c:v>
                </c:pt>
                <c:pt idx="118">
                  <c:v>-25.31333235025158</c:v>
                </c:pt>
                <c:pt idx="119">
                  <c:v>-28.45971695858712</c:v>
                </c:pt>
              </c:numCache>
            </c:numRef>
          </c:yVal>
          <c:smooth val="1"/>
          <c:extLst xmlns:c16r2="http://schemas.microsoft.com/office/drawing/2015/06/chart">
            <c:ext xmlns:c16="http://schemas.microsoft.com/office/drawing/2014/chart" uri="{C3380CC4-5D6E-409C-BE32-E72D297353CC}">
              <c16:uniqueId val="{00000007-FF16-43A9-88C3-AC0E5938DE99}"/>
            </c:ext>
          </c:extLst>
        </c:ser>
        <c:ser>
          <c:idx val="9"/>
          <c:order val="8"/>
          <c:tx>
            <c:strRef>
              <c:f>'SA-Policy-G'!$Y$123</c:f>
              <c:strCache>
                <c:ptCount val="1"/>
                <c:pt idx="0">
                  <c:v>Total Deaths for 0.7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30.87820951296552</c:v>
                </c:pt>
                <c:pt idx="2">
                  <c:v>55.8194723024038</c:v>
                </c:pt>
                <c:pt idx="3">
                  <c:v>76.15943516737065</c:v>
                </c:pt>
                <c:pt idx="4">
                  <c:v>92.90563576676071</c:v>
                </c:pt>
                <c:pt idx="5">
                  <c:v>106.8223360481067</c:v>
                </c:pt>
                <c:pt idx="6">
                  <c:v>118.4923092758681</c:v>
                </c:pt>
                <c:pt idx="7">
                  <c:v>128.3621377024878</c:v>
                </c:pt>
                <c:pt idx="8">
                  <c:v>136.7756349080166</c:v>
                </c:pt>
                <c:pt idx="9">
                  <c:v>143.9986639801552</c:v>
                </c:pt>
                <c:pt idx="10">
                  <c:v>150.2376822163632</c:v>
                </c:pt>
                <c:pt idx="11">
                  <c:v>155.6536818867107</c:v>
                </c:pt>
                <c:pt idx="12">
                  <c:v>160.3727299341082</c:v>
                </c:pt>
                <c:pt idx="13">
                  <c:v>168.6368154505488</c:v>
                </c:pt>
                <c:pt idx="14">
                  <c:v>175.622202342245</c:v>
                </c:pt>
                <c:pt idx="15">
                  <c:v>181.590974730796</c:v>
                </c:pt>
                <c:pt idx="16">
                  <c:v>186.7359850512498</c:v>
                </c:pt>
                <c:pt idx="17">
                  <c:v>191.200381529966</c:v>
                </c:pt>
                <c:pt idx="18">
                  <c:v>195.0914413704167</c:v>
                </c:pt>
                <c:pt idx="19">
                  <c:v>198.4904186563874</c:v>
                </c:pt>
                <c:pt idx="20">
                  <c:v>201.4595869948133</c:v>
                </c:pt>
                <c:pt idx="21">
                  <c:v>204.0472999116323</c:v>
                </c:pt>
                <c:pt idx="22">
                  <c:v>206.2916447007871</c:v>
                </c:pt>
                <c:pt idx="23">
                  <c:v>208.2230937383706</c:v>
                </c:pt>
                <c:pt idx="24">
                  <c:v>209.8664378146542</c:v>
                </c:pt>
                <c:pt idx="25">
                  <c:v>211.2422027017321</c:v>
                </c:pt>
                <c:pt idx="26">
                  <c:v>212.3746597461187</c:v>
                </c:pt>
                <c:pt idx="27">
                  <c:v>213.2765287169476</c:v>
                </c:pt>
                <c:pt idx="28">
                  <c:v>213.9592446722484</c:v>
                </c:pt>
                <c:pt idx="29">
                  <c:v>214.433233149802</c:v>
                </c:pt>
                <c:pt idx="30">
                  <c:v>214.7081040347084</c:v>
                </c:pt>
                <c:pt idx="31">
                  <c:v>214.7928009139335</c:v>
                </c:pt>
                <c:pt idx="32">
                  <c:v>214.6957160922032</c:v>
                </c:pt>
                <c:pt idx="33">
                  <c:v>214.4247790599704</c:v>
                </c:pt>
                <c:pt idx="34">
                  <c:v>213.9875244544782</c:v>
                </c:pt>
                <c:pt idx="35">
                  <c:v>213.3911442072912</c:v>
                </c:pt>
                <c:pt idx="36">
                  <c:v>212.642527528817</c:v>
                </c:pt>
                <c:pt idx="37">
                  <c:v>211.748291570275</c:v>
                </c:pt>
                <c:pt idx="38">
                  <c:v>210.7148049724525</c:v>
                </c:pt>
                <c:pt idx="39">
                  <c:v>209.548217873286</c:v>
                </c:pt>
                <c:pt idx="40">
                  <c:v>208.2544590535344</c:v>
                </c:pt>
                <c:pt idx="41">
                  <c:v>206.839248617708</c:v>
                </c:pt>
                <c:pt idx="42">
                  <c:v>205.3081080080893</c:v>
                </c:pt>
                <c:pt idx="43">
                  <c:v>203.6663680137197</c:v>
                </c:pt>
                <c:pt idx="44">
                  <c:v>201.9191753442172</c:v>
                </c:pt>
                <c:pt idx="45">
                  <c:v>200.0714981944197</c:v>
                </c:pt>
                <c:pt idx="46">
                  <c:v>198.1281311157154</c:v>
                </c:pt>
                <c:pt idx="47">
                  <c:v>196.0936994258875</c:v>
                </c:pt>
                <c:pt idx="48">
                  <c:v>193.9726633253792</c:v>
                </c:pt>
                <c:pt idx="49">
                  <c:v>191.7693218393736</c:v>
                </c:pt>
                <c:pt idx="50">
                  <c:v>189.4878166684434</c:v>
                </c:pt>
                <c:pt idx="51">
                  <c:v>187.1321360030427</c:v>
                </c:pt>
                <c:pt idx="52">
                  <c:v>184.7061183569816</c:v>
                </c:pt>
                <c:pt idx="53">
                  <c:v>182.2134563877716</c:v>
                </c:pt>
                <c:pt idx="54">
                  <c:v>179.657700748461</c:v>
                </c:pt>
                <c:pt idx="55">
                  <c:v>177.0422639709586</c:v>
                </c:pt>
                <c:pt idx="56">
                  <c:v>174.3704243756935</c:v>
                </c:pt>
                <c:pt idx="57">
                  <c:v>171.6453299992815</c:v>
                </c:pt>
                <c:pt idx="58">
                  <c:v>168.8700025299804</c:v>
                </c:pt>
                <c:pt idx="59">
                  <c:v>166.04734123975</c:v>
                </c:pt>
                <c:pt idx="60">
                  <c:v>163.1801269014846</c:v>
                </c:pt>
                <c:pt idx="61">
                  <c:v>160.2710256801805</c:v>
                </c:pt>
                <c:pt idx="62">
                  <c:v>157.3225929873984</c:v>
                </c:pt>
                <c:pt idx="63">
                  <c:v>154.3372772891256</c:v>
                </c:pt>
                <c:pt idx="64">
                  <c:v>151.3174238581036</c:v>
                </c:pt>
                <c:pt idx="65">
                  <c:v>148.2652784626897</c:v>
                </c:pt>
                <c:pt idx="66">
                  <c:v>145.1829909852441</c:v>
                </c:pt>
                <c:pt idx="67">
                  <c:v>142.0726189641149</c:v>
                </c:pt>
                <c:pt idx="68">
                  <c:v>138.9361310542505</c:v>
                </c:pt>
                <c:pt idx="69">
                  <c:v>135.7754104023628</c:v>
                </c:pt>
                <c:pt idx="70">
                  <c:v>132.5922579334431</c:v>
                </c:pt>
                <c:pt idx="71">
                  <c:v>129.388395546177</c:v>
                </c:pt>
                <c:pt idx="72">
                  <c:v>126.1654692155364</c:v>
                </c:pt>
                <c:pt idx="73">
                  <c:v>122.9250520014388</c:v>
                </c:pt>
                <c:pt idx="74">
                  <c:v>119.6686469629618</c:v>
                </c:pt>
                <c:pt idx="75">
                  <c:v>116.3976899780614</c:v>
                </c:pt>
                <c:pt idx="76">
                  <c:v>113.113552469213</c:v>
                </c:pt>
                <c:pt idx="77">
                  <c:v>109.8175440357593</c:v>
                </c:pt>
                <c:pt idx="78">
                  <c:v>106.5109149940698</c:v>
                </c:pt>
                <c:pt idx="79">
                  <c:v>103.1948588269077</c:v>
                </c:pt>
                <c:pt idx="80">
                  <c:v>99.87051454361581</c:v>
                </c:pt>
                <c:pt idx="81">
                  <c:v>96.53896895293865</c:v>
                </c:pt>
                <c:pt idx="82">
                  <c:v>93.20125885045432</c:v>
                </c:pt>
                <c:pt idx="83">
                  <c:v>89.85837312269868</c:v>
                </c:pt>
                <c:pt idx="84">
                  <c:v>86.5112547701852</c:v>
                </c:pt>
                <c:pt idx="85">
                  <c:v>83.16080285156904</c:v>
                </c:pt>
                <c:pt idx="86">
                  <c:v>79.80787435129434</c:v>
                </c:pt>
                <c:pt idx="87">
                  <c:v>76.45328597303583</c:v>
                </c:pt>
                <c:pt idx="88">
                  <c:v>73.0978158613195</c:v>
                </c:pt>
                <c:pt idx="89">
                  <c:v>69.74220525368351</c:v>
                </c:pt>
                <c:pt idx="90">
                  <c:v>66.3871600657118</c:v>
                </c:pt>
                <c:pt idx="91">
                  <c:v>63.0333524112898</c:v>
                </c:pt>
                <c:pt idx="92">
                  <c:v>59.68142206036944</c:v>
                </c:pt>
                <c:pt idx="93">
                  <c:v>56.33197783651408</c:v>
                </c:pt>
                <c:pt idx="94">
                  <c:v>52.98559895643634</c:v>
                </c:pt>
                <c:pt idx="95">
                  <c:v>49.64283631371141</c:v>
                </c:pt>
                <c:pt idx="96">
                  <c:v>46.3042137087746</c:v>
                </c:pt>
                <c:pt idx="97">
                  <c:v>42.97022902728585</c:v>
                </c:pt>
                <c:pt idx="98">
                  <c:v>39.6413553688557</c:v>
                </c:pt>
                <c:pt idx="99">
                  <c:v>36.31804212809647</c:v>
                </c:pt>
                <c:pt idx="100">
                  <c:v>33.000716029889</c:v>
                </c:pt>
                <c:pt idx="101">
                  <c:v>29.68978212069678</c:v>
                </c:pt>
                <c:pt idx="102">
                  <c:v>26.38562471770197</c:v>
                </c:pt>
                <c:pt idx="103">
                  <c:v>23.08860831747779</c:v>
                </c:pt>
                <c:pt idx="104">
                  <c:v>19.79907846585174</c:v>
                </c:pt>
                <c:pt idx="105">
                  <c:v>16.51736259055306</c:v>
                </c:pt>
                <c:pt idx="106">
                  <c:v>13.24377079818414</c:v>
                </c:pt>
                <c:pt idx="107">
                  <c:v>9.97859663700042</c:v>
                </c:pt>
                <c:pt idx="108">
                  <c:v>6.722117826918341</c:v>
                </c:pt>
                <c:pt idx="109">
                  <c:v>3.474596958123766</c:v>
                </c:pt>
                <c:pt idx="110">
                  <c:v>0.236282159606662</c:v>
                </c:pt>
                <c:pt idx="111">
                  <c:v>-2.992592261116351</c:v>
                </c:pt>
                <c:pt idx="112">
                  <c:v>-6.211805205884457</c:v>
                </c:pt>
                <c:pt idx="113">
                  <c:v>-9.421148200180368</c:v>
                </c:pt>
                <c:pt idx="114">
                  <c:v>-12.62042483274186</c:v>
                </c:pt>
                <c:pt idx="115">
                  <c:v>-15.80945021938865</c:v>
                </c:pt>
                <c:pt idx="116">
                  <c:v>-18.98805049004718</c:v>
                </c:pt>
                <c:pt idx="117">
                  <c:v>-22.15606229797672</c:v>
                </c:pt>
                <c:pt idx="118">
                  <c:v>-25.31333235025158</c:v>
                </c:pt>
                <c:pt idx="119">
                  <c:v>-28.45971695858712</c:v>
                </c:pt>
              </c:numCache>
            </c:numRef>
          </c:yVal>
          <c:smooth val="1"/>
          <c:extLst xmlns:c16r2="http://schemas.microsoft.com/office/drawing/2015/06/chart">
            <c:ext xmlns:c16="http://schemas.microsoft.com/office/drawing/2014/chart" uri="{C3380CC4-5D6E-409C-BE32-E72D297353CC}">
              <c16:uniqueId val="{00000008-FF16-43A9-88C3-AC0E5938DE99}"/>
            </c:ext>
          </c:extLst>
        </c:ser>
        <c:dLbls>
          <c:showLegendKey val="0"/>
          <c:showVal val="0"/>
          <c:showCatName val="0"/>
          <c:showSerName val="0"/>
          <c:showPercent val="0"/>
          <c:showBubbleSize val="0"/>
        </c:dLbls>
        <c:axId val="-1376584208"/>
        <c:axId val="-1376581664"/>
      </c:scatterChart>
      <c:valAx>
        <c:axId val="-137658420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376581664"/>
        <c:crosses val="autoZero"/>
        <c:crossBetween val="midCat"/>
      </c:valAx>
      <c:valAx>
        <c:axId val="-137658166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376584208"/>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5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21.99165893277247</c:v>
                </c:pt>
                <c:pt idx="2">
                  <c:v>-42.96914486942931</c:v>
                </c:pt>
                <c:pt idx="3">
                  <c:v>-62.96141263628192</c:v>
                </c:pt>
                <c:pt idx="4">
                  <c:v>-82.01145916049914</c:v>
                </c:pt>
                <c:pt idx="5">
                  <c:v>-100.1609752598799</c:v>
                </c:pt>
                <c:pt idx="6">
                  <c:v>-117.4502324566181</c:v>
                </c:pt>
                <c:pt idx="7">
                  <c:v>-133.9180151798858</c:v>
                </c:pt>
                <c:pt idx="8">
                  <c:v>-149.6015874845331</c:v>
                </c:pt>
                <c:pt idx="9">
                  <c:v>-164.5366856327989</c:v>
                </c:pt>
                <c:pt idx="10">
                  <c:v>-178.7575298482134</c:v>
                </c:pt>
                <c:pt idx="11">
                  <c:v>-192.2968500790943</c:v>
                </c:pt>
                <c:pt idx="12">
                  <c:v>-205.1859217978484</c:v>
                </c:pt>
                <c:pt idx="13">
                  <c:v>-218.1339637880646</c:v>
                </c:pt>
                <c:pt idx="14">
                  <c:v>-230.2999627643837</c:v>
                </c:pt>
                <c:pt idx="15">
                  <c:v>-241.9120512835268</c:v>
                </c:pt>
                <c:pt idx="16">
                  <c:v>-252.9957702184689</c:v>
                </c:pt>
                <c:pt idx="17">
                  <c:v>-263.5755236167726</c:v>
                </c:pt>
                <c:pt idx="18">
                  <c:v>-273.674607956556</c:v>
                </c:pt>
                <c:pt idx="19">
                  <c:v>-283.3152497214729</c:v>
                </c:pt>
                <c:pt idx="20">
                  <c:v>-292.5186453629078</c:v>
                </c:pt>
                <c:pt idx="21">
                  <c:v>-301.3050024878033</c:v>
                </c:pt>
                <c:pt idx="22">
                  <c:v>-309.6935814269312</c:v>
                </c:pt>
                <c:pt idx="23">
                  <c:v>-317.7027365662265</c:v>
                </c:pt>
                <c:pt idx="24">
                  <c:v>-325.3499569969848</c:v>
                </c:pt>
                <c:pt idx="25">
                  <c:v>-332.651906171938</c:v>
                </c:pt>
                <c:pt idx="26">
                  <c:v>-339.6255978104616</c:v>
                </c:pt>
                <c:pt idx="27">
                  <c:v>-346.2858007081134</c:v>
                </c:pt>
                <c:pt idx="28">
                  <c:v>-352.6469227090508</c:v>
                </c:pt>
                <c:pt idx="29">
                  <c:v>-358.7226961205258</c:v>
                </c:pt>
                <c:pt idx="30">
                  <c:v>-364.5262087573767</c:v>
                </c:pt>
                <c:pt idx="31">
                  <c:v>-370.0699346422674</c:v>
                </c:pt>
                <c:pt idx="32">
                  <c:v>-375.3657633326806</c:v>
                </c:pt>
                <c:pt idx="33">
                  <c:v>-380.4250278989064</c:v>
                </c:pt>
                <c:pt idx="34">
                  <c:v>-385.2585315904176</c:v>
                </c:pt>
                <c:pt idx="35">
                  <c:v>-389.876573234157</c:v>
                </c:pt>
                <c:pt idx="36">
                  <c:v>-394.2889714120925</c:v>
                </c:pt>
                <c:pt idx="37">
                  <c:v>-398.5050874675387</c:v>
                </c:pt>
                <c:pt idx="38">
                  <c:v>-402.5338473906284</c:v>
                </c:pt>
                <c:pt idx="39">
                  <c:v>-406.3837645527739</c:v>
                </c:pt>
                <c:pt idx="40">
                  <c:v>-410.0629569124839</c:v>
                </c:pt>
                <c:pt idx="41">
                  <c:v>-413.5791664653701</c:v>
                </c:pt>
                <c:pt idx="42">
                  <c:v>-416.9397771590864</c:v>
                </c:pt>
                <c:pt idx="43">
                  <c:v>-420.1518319220618</c:v>
                </c:pt>
                <c:pt idx="44">
                  <c:v>-423.2220488538681</c:v>
                </c:pt>
                <c:pt idx="45">
                  <c:v>-426.1568366194578</c:v>
                </c:pt>
                <c:pt idx="46">
                  <c:v>-428.9623090875301</c:v>
                </c:pt>
                <c:pt idx="47">
                  <c:v>-431.6442992513558</c:v>
                </c:pt>
                <c:pt idx="48">
                  <c:v>-434.2083724685089</c:v>
                </c:pt>
                <c:pt idx="49">
                  <c:v>-436.659839054124</c:v>
                </c:pt>
                <c:pt idx="50">
                  <c:v>-439.0037662605104</c:v>
                </c:pt>
                <c:pt idx="51">
                  <c:v>-441.2449896743223</c:v>
                </c:pt>
                <c:pt idx="52">
                  <c:v>-443.3881240640314</c:v>
                </c:pt>
                <c:pt idx="53">
                  <c:v>-445.4375736979694</c:v>
                </c:pt>
                <c:pt idx="54">
                  <c:v>-447.3975421650715</c:v>
                </c:pt>
                <c:pt idx="55">
                  <c:v>-449.2720417223892</c:v>
                </c:pt>
                <c:pt idx="56">
                  <c:v>-451.064902193152</c:v>
                </c:pt>
                <c:pt idx="57">
                  <c:v>-452.7797794379234</c:v>
                </c:pt>
                <c:pt idx="58">
                  <c:v>-454.4201634202169</c:v>
                </c:pt>
                <c:pt idx="59">
                  <c:v>-455.9893858868043</c:v>
                </c:pt>
                <c:pt idx="60">
                  <c:v>-457.4906276818978</c:v>
                </c:pt>
                <c:pt idx="61">
                  <c:v>-458.9269257133789</c:v>
                </c:pt>
                <c:pt idx="62">
                  <c:v>-460.3011795883019</c:v>
                </c:pt>
                <c:pt idx="63">
                  <c:v>-461.6161579339935</c:v>
                </c:pt>
                <c:pt idx="64">
                  <c:v>-462.8745044202457</c:v>
                </c:pt>
                <c:pt idx="65">
                  <c:v>-464.0787434972696</c:v>
                </c:pt>
                <c:pt idx="66">
                  <c:v>-465.2312858633401</c:v>
                </c:pt>
                <c:pt idx="67">
                  <c:v>-466.3344336753314</c:v>
                </c:pt>
                <c:pt idx="68">
                  <c:v>-467.3903855146752</c:v>
                </c:pt>
                <c:pt idx="69">
                  <c:v>-468.4012411206316</c:v>
                </c:pt>
                <c:pt idx="70">
                  <c:v>-469.3690059021566</c:v>
                </c:pt>
                <c:pt idx="71">
                  <c:v>-470.2955952390702</c:v>
                </c:pt>
                <c:pt idx="72">
                  <c:v>-471.1828385827042</c:v>
                </c:pt>
                <c:pt idx="73">
                  <c:v>-472.03248336567</c:v>
                </c:pt>
                <c:pt idx="74">
                  <c:v>-472.8461987299266</c:v>
                </c:pt>
                <c:pt idx="75">
                  <c:v>-473.625579081852</c:v>
                </c:pt>
                <c:pt idx="76">
                  <c:v>-474.3721474825886</c:v>
                </c:pt>
                <c:pt idx="77">
                  <c:v>-475.0873588815369</c:v>
                </c:pt>
                <c:pt idx="78">
                  <c:v>-475.7726032004342</c:v>
                </c:pt>
                <c:pt idx="79">
                  <c:v>-476.4292082751669</c:v>
                </c:pt>
                <c:pt idx="80">
                  <c:v>-477.0584426620175</c:v>
                </c:pt>
                <c:pt idx="81">
                  <c:v>-477.661518314789</c:v>
                </c:pt>
                <c:pt idx="82">
                  <c:v>-478.2395931388995</c:v>
                </c:pt>
                <c:pt idx="83">
                  <c:v>-478.7937734282455</c:v>
                </c:pt>
                <c:pt idx="84">
                  <c:v>-479.3251161903593</c:v>
                </c:pt>
                <c:pt idx="85">
                  <c:v>-479.8346313650902</c:v>
                </c:pt>
                <c:pt idx="86">
                  <c:v>-480.3232839418324</c:v>
                </c:pt>
                <c:pt idx="87">
                  <c:v>-480.7919959800191</c:v>
                </c:pt>
                <c:pt idx="88">
                  <c:v>-481.2416485374268</c:v>
                </c:pt>
                <c:pt idx="89">
                  <c:v>-481.673083510569</c:v>
                </c:pt>
                <c:pt idx="90">
                  <c:v>-482.087105391304</c:v>
                </c:pt>
                <c:pt idx="91">
                  <c:v>-482.484482943527</c:v>
                </c:pt>
                <c:pt idx="92">
                  <c:v>-482.8659508036718</c:v>
                </c:pt>
                <c:pt idx="93">
                  <c:v>-483.2322110085531</c:v>
                </c:pt>
                <c:pt idx="94">
                  <c:v>-483.5839344539119</c:v>
                </c:pt>
                <c:pt idx="95">
                  <c:v>-483.9217622868752</c:v>
                </c:pt>
                <c:pt idx="96">
                  <c:v>-484.2463072353663</c:v>
                </c:pt>
                <c:pt idx="97">
                  <c:v>-484.5581548773922</c:v>
                </c:pt>
                <c:pt idx="98">
                  <c:v>-484.8578648529677</c:v>
                </c:pt>
                <c:pt idx="99">
                  <c:v>-485.14597202131</c:v>
                </c:pt>
                <c:pt idx="100">
                  <c:v>-485.4229875658258</c:v>
                </c:pt>
                <c:pt idx="101">
                  <c:v>-485.6894000492863</c:v>
                </c:pt>
                <c:pt idx="102">
                  <c:v>-485.9456764214654</c:v>
                </c:pt>
                <c:pt idx="103">
                  <c:v>-486.1922629814231</c:v>
                </c:pt>
                <c:pt idx="104">
                  <c:v>-486.4295862965079</c:v>
                </c:pt>
                <c:pt idx="105">
                  <c:v>-486.6580540800522</c:v>
                </c:pt>
                <c:pt idx="106">
                  <c:v>-486.8780560296451</c:v>
                </c:pt>
                <c:pt idx="107">
                  <c:v>-487.0899646277832</c:v>
                </c:pt>
                <c:pt idx="108">
                  <c:v>-487.2941359066027</c:v>
                </c:pt>
                <c:pt idx="109">
                  <c:v>-487.4909101783466</c:v>
                </c:pt>
                <c:pt idx="110">
                  <c:v>-487.6806127330877</c:v>
                </c:pt>
                <c:pt idx="111">
                  <c:v>-487.8635545052419</c:v>
                </c:pt>
                <c:pt idx="112">
                  <c:v>-488.0400327102411</c:v>
                </c:pt>
                <c:pt idx="113">
                  <c:v>-488.2103314527486</c:v>
                </c:pt>
                <c:pt idx="114">
                  <c:v>-488.374722307694</c:v>
                </c:pt>
                <c:pt idx="115">
                  <c:v>-488.5334648753471</c:v>
                </c:pt>
                <c:pt idx="116">
                  <c:v>-488.686807311631</c:v>
                </c:pt>
                <c:pt idx="117">
                  <c:v>-488.834986834763</c:v>
                </c:pt>
                <c:pt idx="118">
                  <c:v>-488.9782302093078</c:v>
                </c:pt>
                <c:pt idx="119">
                  <c:v>-489.1167542086588</c:v>
                </c:pt>
              </c:numCache>
            </c:numRef>
          </c:yVal>
          <c:smooth val="1"/>
          <c:extLst xmlns:c16r2="http://schemas.microsoft.com/office/drawing/2015/06/chart">
            <c:ext xmlns:c16="http://schemas.microsoft.com/office/drawing/2014/chart" uri="{C3380CC4-5D6E-409C-BE32-E72D297353CC}">
              <c16:uniqueId val="{00000000-D228-49BF-9CFA-A5977832FA4F}"/>
            </c:ext>
          </c:extLst>
        </c:ser>
        <c:ser>
          <c:idx val="3"/>
          <c:order val="1"/>
          <c:tx>
            <c:strRef>
              <c:f>'SA-Policy-G'!$N$123</c:f>
              <c:strCache>
                <c:ptCount val="1"/>
                <c:pt idx="0">
                  <c:v>SOUD Deaths for 0.75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21.99165893277247</c:v>
                </c:pt>
                <c:pt idx="2">
                  <c:v>-42.96913056847863</c:v>
                </c:pt>
                <c:pt idx="3">
                  <c:v>-62.96098632795768</c:v>
                </c:pt>
                <c:pt idx="4">
                  <c:v>-82.00999194083586</c:v>
                </c:pt>
                <c:pt idx="5">
                  <c:v>-100.1577082860343</c:v>
                </c:pt>
                <c:pt idx="6">
                  <c:v>-117.4443503451984</c:v>
                </c:pt>
                <c:pt idx="7">
                  <c:v>-133.9086982558584</c:v>
                </c:pt>
                <c:pt idx="8">
                  <c:v>-149.588048031922</c:v>
                </c:pt>
                <c:pt idx="9">
                  <c:v>-164.5181921150527</c:v>
                </c:pt>
                <c:pt idx="10">
                  <c:v>-178.7334221488779</c:v>
                </c:pt>
                <c:pt idx="11">
                  <c:v>-192.2665481028124</c:v>
                </c:pt>
                <c:pt idx="12">
                  <c:v>-205.1489292216416</c:v>
                </c:pt>
                <c:pt idx="13">
                  <c:v>-218.089868327435</c:v>
                </c:pt>
                <c:pt idx="14">
                  <c:v>-230.2449514615325</c:v>
                </c:pt>
                <c:pt idx="15">
                  <c:v>-241.8431672199669</c:v>
                </c:pt>
                <c:pt idx="16">
                  <c:v>-252.910632929675</c:v>
                </c:pt>
                <c:pt idx="17">
                  <c:v>-263.4722467953981</c:v>
                </c:pt>
                <c:pt idx="18">
                  <c:v>-273.5517298718331</c:v>
                </c:pt>
                <c:pt idx="19">
                  <c:v>-283.171673692937</c:v>
                </c:pt>
                <c:pt idx="20">
                  <c:v>-292.3535886022769</c:v>
                </c:pt>
                <c:pt idx="21">
                  <c:v>-301.1179519498621</c:v>
                </c:pt>
                <c:pt idx="22">
                  <c:v>-309.4842555669233</c:v>
                </c:pt>
                <c:pt idx="23">
                  <c:v>-317.4710521046632</c:v>
                </c:pt>
                <c:pt idx="24">
                  <c:v>-325.0959999544276</c:v>
                </c:pt>
                <c:pt idx="25">
                  <c:v>-332.3759065653143</c:v>
                </c:pt>
                <c:pt idx="26">
                  <c:v>-339.327805729146</c:v>
                </c:pt>
                <c:pt idx="27">
                  <c:v>-345.966607055781</c:v>
                </c:pt>
                <c:pt idx="28">
                  <c:v>-352.3068027757004</c:v>
                </c:pt>
                <c:pt idx="29">
                  <c:v>-358.3621966780833</c:v>
                </c:pt>
                <c:pt idx="30">
                  <c:v>-364.1459352837064</c:v>
                </c:pt>
                <c:pt idx="31">
                  <c:v>-369.6705400196621</c:v>
                </c:pt>
                <c:pt idx="32">
                  <c:v>-374.9479378709784</c:v>
                </c:pt>
                <c:pt idx="33">
                  <c:v>-379.9894905443755</c:v>
                </c:pt>
                <c:pt idx="34">
                  <c:v>-384.8060221964274</c:v>
                </c:pt>
                <c:pt idx="35">
                  <c:v>-389.4078457827662</c:v>
                </c:pt>
                <c:pt idx="36">
                  <c:v>-393.8047880872425</c:v>
                </c:pt>
                <c:pt idx="37">
                  <c:v>-398.0062134907918</c:v>
                </c:pt>
                <c:pt idx="38">
                  <c:v>-402.021046539499</c:v>
                </c:pt>
                <c:pt idx="39">
                  <c:v>-405.8577949671786</c:v>
                </c:pt>
                <c:pt idx="40">
                  <c:v>-409.5245679090545</c:v>
                </c:pt>
                <c:pt idx="41">
                  <c:v>-413.0290957078672</c:v>
                </c:pt>
                <c:pt idx="42">
                  <c:v>-416.3787482675446</c:v>
                </c:pt>
                <c:pt idx="43">
                  <c:v>-419.5805524690039</c:v>
                </c:pt>
                <c:pt idx="44">
                  <c:v>-422.641208705033</c:v>
                </c:pt>
                <c:pt idx="45">
                  <c:v>-425.5671065807506</c:v>
                </c:pt>
                <c:pt idx="46">
                  <c:v>-428.3643398237238</c:v>
                </c:pt>
                <c:pt idx="47">
                  <c:v>-431.0387204454722</c:v>
                </c:pt>
                <c:pt idx="48">
                  <c:v>-433.595792193916</c:v>
                </c:pt>
                <c:pt idx="49">
                  <c:v>-436.0408433341287</c:v>
                </c:pt>
                <c:pt idx="50">
                  <c:v>-438.3789187928066</c:v>
                </c:pt>
                <c:pt idx="51">
                  <c:v>-440.614831699832</c:v>
                </c:pt>
                <c:pt idx="52">
                  <c:v>-442.7531743610411</c:v>
                </c:pt>
                <c:pt idx="53">
                  <c:v>-444.7983286861784</c:v>
                </c:pt>
                <c:pt idx="54">
                  <c:v>-446.7544761044195</c:v>
                </c:pt>
                <c:pt idx="55">
                  <c:v>-448.6256069933446</c:v>
                </c:pt>
                <c:pt idx="56">
                  <c:v>-450.4155296465666</c:v>
                </c:pt>
                <c:pt idx="57">
                  <c:v>-452.127878803761</c:v>
                </c:pt>
                <c:pt idx="58">
                  <c:v>-453.7661237656238</c:v>
                </c:pt>
                <c:pt idx="59">
                  <c:v>-455.3335761150076</c:v>
                </c:pt>
                <c:pt idx="60">
                  <c:v>-456.8333970643358</c:v>
                </c:pt>
                <c:pt idx="61">
                  <c:v>-458.2686044483276</c:v>
                </c:pt>
                <c:pt idx="62">
                  <c:v>-459.6420793800014</c:v>
                </c:pt>
                <c:pt idx="63">
                  <c:v>-460.9565725869736</c:v>
                </c:pt>
                <c:pt idx="64">
                  <c:v>-462.2147104441733</c:v>
                </c:pt>
                <c:pt idx="65">
                  <c:v>-463.4190007181862</c:v>
                </c:pt>
                <c:pt idx="66">
                  <c:v>-464.5718380376747</c:v>
                </c:pt>
                <c:pt idx="67">
                  <c:v>-465.6755091035381</c:v>
                </c:pt>
                <c:pt idx="68">
                  <c:v>-466.7321976517242</c:v>
                </c:pt>
                <c:pt idx="69">
                  <c:v>-467.7439891809883</c:v>
                </c:pt>
                <c:pt idx="70">
                  <c:v>-468.712875457185</c:v>
                </c:pt>
                <c:pt idx="71">
                  <c:v>-469.6407588051181</c:v>
                </c:pt>
                <c:pt idx="72">
                  <c:v>-470.5294561983628</c:v>
                </c:pt>
                <c:pt idx="73">
                  <c:v>-471.3807031569862</c:v>
                </c:pt>
                <c:pt idx="74">
                  <c:v>-472.1961574625087</c:v>
                </c:pt>
                <c:pt idx="75">
                  <c:v>-472.977402699043</c:v>
                </c:pt>
                <c:pt idx="76">
                  <c:v>-473.725951629012</c:v>
                </c:pt>
                <c:pt idx="77">
                  <c:v>-474.4432494115046</c:v>
                </c:pt>
                <c:pt idx="78">
                  <c:v>-475.1306766708314</c:v>
                </c:pt>
                <c:pt idx="79">
                  <c:v>-475.7895524225169</c:v>
                </c:pt>
                <c:pt idx="80">
                  <c:v>-476.4211368635832</c:v>
                </c:pt>
                <c:pt idx="81">
                  <c:v>-477.0266340336178</c:v>
                </c:pt>
                <c:pt idx="82">
                  <c:v>-477.6071943528173</c:v>
                </c:pt>
                <c:pt idx="83">
                  <c:v>-478.1639170428816</c:v>
                </c:pt>
                <c:pt idx="84">
                  <c:v>-478.6978524363234</c:v>
                </c:pt>
                <c:pt idx="85">
                  <c:v>-479.2100041794966</c:v>
                </c:pt>
                <c:pt idx="86">
                  <c:v>-479.7013313343945</c:v>
                </c:pt>
                <c:pt idx="87">
                  <c:v>-480.1727503839896</c:v>
                </c:pt>
                <c:pt idx="88">
                  <c:v>-480.6251371456755</c:v>
                </c:pt>
                <c:pt idx="89">
                  <c:v>-481.0593285971452</c:v>
                </c:pt>
                <c:pt idx="90">
                  <c:v>-481.4761246188032</c:v>
                </c:pt>
                <c:pt idx="91">
                  <c:v>-481.8762896566556</c:v>
                </c:pt>
                <c:pt idx="92">
                  <c:v>-482.2605543093798</c:v>
                </c:pt>
                <c:pt idx="93">
                  <c:v>-482.6296168431252</c:v>
                </c:pt>
                <c:pt idx="94">
                  <c:v>-482.9841446374216</c:v>
                </c:pt>
                <c:pt idx="95">
                  <c:v>-483.3247755653977</c:v>
                </c:pt>
                <c:pt idx="96">
                  <c:v>-483.652119311368</c:v>
                </c:pt>
                <c:pt idx="97">
                  <c:v>-483.9667586286945</c:v>
                </c:pt>
                <c:pt idx="98">
                  <c:v>-484.269250540696</c:v>
                </c:pt>
                <c:pt idx="99">
                  <c:v>-484.5601274872199</c:v>
                </c:pt>
                <c:pt idx="100">
                  <c:v>-484.8398984194292</c:v>
                </c:pt>
                <c:pt idx="101">
                  <c:v>-485.1090498451373</c:v>
                </c:pt>
                <c:pt idx="102">
                  <c:v>-485.3680468270246</c:v>
                </c:pt>
                <c:pt idx="103">
                  <c:v>-485.6173339358591</c:v>
                </c:pt>
                <c:pt idx="104">
                  <c:v>-485.8573361608167</c:v>
                </c:pt>
                <c:pt idx="105">
                  <c:v>-486.0884597788539</c:v>
                </c:pt>
                <c:pt idx="106">
                  <c:v>-486.3110931850174</c:v>
                </c:pt>
                <c:pt idx="107">
                  <c:v>-486.5256076854681</c:v>
                </c:pt>
                <c:pt idx="108">
                  <c:v>-486.7323582549336</c:v>
                </c:pt>
                <c:pt idx="109">
                  <c:v>-486.9316842602086</c:v>
                </c:pt>
                <c:pt idx="110">
                  <c:v>-487.1239101512405</c:v>
                </c:pt>
                <c:pt idx="111">
                  <c:v>-487.3093461212948</c:v>
                </c:pt>
                <c:pt idx="112">
                  <c:v>-487.4882887375915</c:v>
                </c:pt>
                <c:pt idx="113">
                  <c:v>-487.6610215437622</c:v>
                </c:pt>
                <c:pt idx="114">
                  <c:v>-487.8278156353945</c:v>
                </c:pt>
                <c:pt idx="115">
                  <c:v>-487.9889302099018</c:v>
                </c:pt>
                <c:pt idx="116">
                  <c:v>-488.1446130918653</c:v>
                </c:pt>
                <c:pt idx="117">
                  <c:v>-488.2951012349625</c:v>
                </c:pt>
                <c:pt idx="118">
                  <c:v>-488.4406212015446</c:v>
                </c:pt>
                <c:pt idx="119">
                  <c:v>-488.5813896208635</c:v>
                </c:pt>
              </c:numCache>
            </c:numRef>
          </c:yVal>
          <c:smooth val="1"/>
          <c:extLst xmlns:c16r2="http://schemas.microsoft.com/office/drawing/2015/06/chart">
            <c:ext xmlns:c16="http://schemas.microsoft.com/office/drawing/2014/chart" uri="{C3380CC4-5D6E-409C-BE32-E72D297353CC}">
              <c16:uniqueId val="{00000001-D228-49BF-9CFA-A5977832FA4F}"/>
            </c:ext>
          </c:extLst>
        </c:ser>
        <c:ser>
          <c:idx val="0"/>
          <c:order val="2"/>
          <c:tx>
            <c:strRef>
              <c:f>'SA-Policy-G'!$W$123</c:f>
              <c:strCache>
                <c:ptCount val="1"/>
                <c:pt idx="0">
                  <c:v>SOUD Deaths for 0.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21.99165893277247</c:v>
                </c:pt>
                <c:pt idx="2">
                  <c:v>-42.96911626752785</c:v>
                </c:pt>
                <c:pt idx="3">
                  <c:v>-62.9605600178914</c:v>
                </c:pt>
                <c:pt idx="4">
                  <c:v>-82.0085247108025</c:v>
                </c:pt>
                <c:pt idx="5">
                  <c:v>-100.1544412755959</c:v>
                </c:pt>
                <c:pt idx="6">
                  <c:v>-117.4384681366685</c:v>
                </c:pt>
                <c:pt idx="7">
                  <c:v>-133.8993811173737</c:v>
                </c:pt>
                <c:pt idx="8">
                  <c:v>-149.5745081628627</c:v>
                </c:pt>
                <c:pt idx="9">
                  <c:v>-164.4996978619409</c:v>
                </c:pt>
                <c:pt idx="10">
                  <c:v>-178.7093132425163</c:v>
                </c:pt>
                <c:pt idx="11">
                  <c:v>-192.236244256738</c:v>
                </c:pt>
                <c:pt idx="12">
                  <c:v>-205.1119338818416</c:v>
                </c:pt>
                <c:pt idx="13">
                  <c:v>-218.045768937814</c:v>
                </c:pt>
                <c:pt idx="14">
                  <c:v>-230.1899347519</c:v>
                </c:pt>
                <c:pt idx="15">
                  <c:v>-241.7742759124612</c:v>
                </c:pt>
                <c:pt idx="16">
                  <c:v>-252.8254862436968</c:v>
                </c:pt>
                <c:pt idx="17">
                  <c:v>-263.3689581946946</c:v>
                </c:pt>
                <c:pt idx="18">
                  <c:v>-273.4288374982562</c:v>
                </c:pt>
                <c:pt idx="19">
                  <c:v>-283.0280808351304</c:v>
                </c:pt>
                <c:pt idx="20">
                  <c:v>-292.1885125204207</c:v>
                </c:pt>
                <c:pt idx="21">
                  <c:v>-300.9308797026804</c:v>
                </c:pt>
                <c:pt idx="22">
                  <c:v>-309.2749057422932</c:v>
                </c:pt>
                <c:pt idx="23">
                  <c:v>-317.2393415573756</c:v>
                </c:pt>
                <c:pt idx="24">
                  <c:v>-324.8420148154694</c:v>
                </c:pt>
                <c:pt idx="25">
                  <c:v>-332.0998769153541</c:v>
                </c:pt>
                <c:pt idx="26">
                  <c:v>-339.0299816668336</c:v>
                </c:pt>
                <c:pt idx="27">
                  <c:v>-345.6473805064472</c:v>
                </c:pt>
                <c:pt idx="28">
                  <c:v>-351.9666506728714</c:v>
                </c:pt>
                <c:pt idx="29">
                  <c:v>-358.001667843415</c:v>
                </c:pt>
                <c:pt idx="30">
                  <c:v>-363.7656374730892</c:v>
                </c:pt>
                <c:pt idx="31">
                  <c:v>-369.2711284785885</c:v>
                </c:pt>
                <c:pt idx="32">
                  <c:v>-374.5301052441552</c:v>
                </c:pt>
                <c:pt idx="33">
                  <c:v>-379.5539579961871</c:v>
                </c:pt>
                <c:pt idx="34">
                  <c:v>-384.3535316143848</c:v>
                </c:pt>
                <c:pt idx="35">
                  <c:v>-388.9391529496281</c:v>
                </c:pt>
                <c:pt idx="36">
                  <c:v>-393.320656719601</c:v>
                </c:pt>
                <c:pt idx="37">
                  <c:v>-397.5074100524951</c:v>
                </c:pt>
                <c:pt idx="38">
                  <c:v>-401.5083357477925</c:v>
                </c:pt>
                <c:pt idx="39">
                  <c:v>-405.3319356260831</c:v>
                </c:pt>
                <c:pt idx="40">
                  <c:v>-408.98630971173</c:v>
                </c:pt>
                <c:pt idx="41">
                  <c:v>-412.4791764154483</c:v>
                </c:pt>
                <c:pt idx="42">
                  <c:v>-415.8178913293397</c:v>
                </c:pt>
                <c:pt idx="43">
                  <c:v>-419.0094650327483</c:v>
                </c:pt>
                <c:pt idx="44">
                  <c:v>-422.0605799738427</c:v>
                </c:pt>
                <c:pt idx="45">
                  <c:v>-424.9776064778674</c:v>
                </c:pt>
                <c:pt idx="46">
                  <c:v>-427.7666179300205</c:v>
                </c:pt>
                <c:pt idx="47">
                  <c:v>-430.4334051782182</c:v>
                </c:pt>
                <c:pt idx="48">
                  <c:v>-432.9834901984394</c:v>
                </c:pt>
                <c:pt idx="49">
                  <c:v>-435.4221390628879</c:v>
                </c:pt>
                <c:pt idx="50">
                  <c:v>-437.7543742489239</c:v>
                </c:pt>
                <c:pt idx="51">
                  <c:v>-439.984986324481</c:v>
                </c:pt>
                <c:pt idx="52">
                  <c:v>-442.1185450455364</c:v>
                </c:pt>
                <c:pt idx="53">
                  <c:v>-444.159409893077</c:v>
                </c:pt>
                <c:pt idx="54">
                  <c:v>-446.1117400824514</c:v>
                </c:pt>
                <c:pt idx="55">
                  <c:v>-447.9795040728424</c:v>
                </c:pt>
                <c:pt idx="56">
                  <c:v>-449.766488603402</c:v>
                </c:pt>
                <c:pt idx="57">
                  <c:v>-451.4763072811209</c:v>
                </c:pt>
                <c:pt idx="58">
                  <c:v>-453.1124087440795</c:v>
                </c:pt>
                <c:pt idx="59">
                  <c:v>-454.678084422357</c:v>
                </c:pt>
                <c:pt idx="60">
                  <c:v>-456.1764759176767</c:v>
                </c:pt>
                <c:pt idx="61">
                  <c:v>-457.6105820216291</c:v>
                </c:pt>
                <c:pt idx="62">
                  <c:v>-458.9832653912122</c:v>
                </c:pt>
                <c:pt idx="63">
                  <c:v>-460.2972588994297</c:v>
                </c:pt>
                <c:pt idx="64">
                  <c:v>-461.5551716776433</c:v>
                </c:pt>
                <c:pt idx="65">
                  <c:v>-462.7594948654931</c:v>
                </c:pt>
                <c:pt idx="66">
                  <c:v>-463.9126070833206</c:v>
                </c:pt>
                <c:pt idx="67">
                  <c:v>-465.0167796412104</c:v>
                </c:pt>
                <c:pt idx="68">
                  <c:v>-466.0741814980032</c:v>
                </c:pt>
                <c:pt idx="69">
                  <c:v>-467.0868839828892</c:v>
                </c:pt>
                <c:pt idx="70">
                  <c:v>-468.056865291562</c:v>
                </c:pt>
                <c:pt idx="71">
                  <c:v>-468.9860147681968</c:v>
                </c:pt>
                <c:pt idx="72">
                  <c:v>-469.8761369839912</c:v>
                </c:pt>
                <c:pt idx="73">
                  <c:v>-470.7289556223486</c:v>
                </c:pt>
                <c:pt idx="74">
                  <c:v>-471.5461171803653</c:v>
                </c:pt>
                <c:pt idx="75">
                  <c:v>-472.3291944956453</c:v>
                </c:pt>
                <c:pt idx="76">
                  <c:v>-473.0796901070881</c:v>
                </c:pt>
                <c:pt idx="77">
                  <c:v>-473.7990394577985</c:v>
                </c:pt>
                <c:pt idx="78">
                  <c:v>-474.4886139478616</c:v>
                </c:pt>
                <c:pt idx="79">
                  <c:v>-475.1497238442947</c:v>
                </c:pt>
                <c:pt idx="80">
                  <c:v>-475.783621055157</c:v>
                </c:pt>
                <c:pt idx="81">
                  <c:v>-476.3915017744019</c:v>
                </c:pt>
                <c:pt idx="82">
                  <c:v>-476.9745090037244</c:v>
                </c:pt>
                <c:pt idx="83">
                  <c:v>-477.5337349573516</c:v>
                </c:pt>
                <c:pt idx="84">
                  <c:v>-478.0702233554108</c:v>
                </c:pt>
                <c:pt idx="85">
                  <c:v>-478.584971611223</c:v>
                </c:pt>
                <c:pt idx="86">
                  <c:v>-479.0789329176045</c:v>
                </c:pt>
                <c:pt idx="87">
                  <c:v>-479.5530182370118</c:v>
                </c:pt>
                <c:pt idx="88">
                  <c:v>-480.0080982000831</c:v>
                </c:pt>
                <c:pt idx="89">
                  <c:v>-480.4450049169752</c:v>
                </c:pt>
                <c:pt idx="90">
                  <c:v>-480.8645337055924</c:v>
                </c:pt>
                <c:pt idx="91">
                  <c:v>-481.2674447406646</c:v>
                </c:pt>
                <c:pt idx="92">
                  <c:v>-481.6544646274003</c:v>
                </c:pt>
                <c:pt idx="93">
                  <c:v>-482.0262879032716</c:v>
                </c:pt>
                <c:pt idx="94">
                  <c:v>-482.3835784713139</c:v>
                </c:pt>
                <c:pt idx="95">
                  <c:v>-482.7269709681432</c:v>
                </c:pt>
                <c:pt idx="96">
                  <c:v>-483.057072069762</c:v>
                </c:pt>
                <c:pt idx="97">
                  <c:v>-483.3744617380357</c:v>
                </c:pt>
                <c:pt idx="98">
                  <c:v>-483.6796944106436</c:v>
                </c:pt>
                <c:pt idx="99">
                  <c:v>-483.9733001370984</c:v>
                </c:pt>
                <c:pt idx="100">
                  <c:v>-484.2557856633617</c:v>
                </c:pt>
                <c:pt idx="101">
                  <c:v>-484.5276354674322</c:v>
                </c:pt>
                <c:pt idx="102">
                  <c:v>-484.7893127481781</c:v>
                </c:pt>
                <c:pt idx="103">
                  <c:v>-485.041260369579</c:v>
                </c:pt>
                <c:pt idx="104">
                  <c:v>-485.2839017624089</c:v>
                </c:pt>
                <c:pt idx="105">
                  <c:v>-485.5176417853771</c:v>
                </c:pt>
                <c:pt idx="106">
                  <c:v>-485.7428675475174</c:v>
                </c:pt>
                <c:pt idx="107">
                  <c:v>-485.9599491936705</c:v>
                </c:pt>
                <c:pt idx="108">
                  <c:v>-486.169240654712</c:v>
                </c:pt>
                <c:pt idx="109">
                  <c:v>-486.3710803641532</c:v>
                </c:pt>
                <c:pt idx="110">
                  <c:v>-486.5657919426582</c:v>
                </c:pt>
                <c:pt idx="111">
                  <c:v>-486.7536848519253</c:v>
                </c:pt>
                <c:pt idx="112">
                  <c:v>-486.9350550193448</c:v>
                </c:pt>
                <c:pt idx="113">
                  <c:v>-487.1101854347584</c:v>
                </c:pt>
                <c:pt idx="114">
                  <c:v>-487.2793467205862</c:v>
                </c:pt>
                <c:pt idx="115">
                  <c:v>-487.4427976765334</c:v>
                </c:pt>
                <c:pt idx="116">
                  <c:v>-487.600785800029</c:v>
                </c:pt>
                <c:pt idx="117">
                  <c:v>-487.753547783498</c:v>
                </c:pt>
                <c:pt idx="118">
                  <c:v>-487.9013099895091</c:v>
                </c:pt>
                <c:pt idx="119">
                  <c:v>-488.0442889048114</c:v>
                </c:pt>
              </c:numCache>
            </c:numRef>
          </c:yVal>
          <c:smooth val="1"/>
          <c:extLst xmlns:c16r2="http://schemas.microsoft.com/office/drawing/2015/06/chart">
            <c:ext xmlns:c16="http://schemas.microsoft.com/office/drawing/2014/chart" uri="{C3380CC4-5D6E-409C-BE32-E72D297353CC}">
              <c16:uniqueId val="{00000002-D228-49BF-9CFA-A5977832FA4F}"/>
            </c:ext>
          </c:extLst>
        </c:ser>
        <c:ser>
          <c:idx val="7"/>
          <c:order val="3"/>
          <c:tx>
            <c:strRef>
              <c:f>'SA-Policy-G'!$F$123</c:f>
              <c:strCache>
                <c:ptCount val="1"/>
                <c:pt idx="0">
                  <c:v>SHUD Deaths for 1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37.5058529309289</c:v>
                </c:pt>
                <c:pt idx="2">
                  <c:v>73.04348591405514</c:v>
                </c:pt>
                <c:pt idx="3">
                  <c:v>106.8208744028138</c:v>
                </c:pt>
                <c:pt idx="4">
                  <c:v>138.98426392522</c:v>
                </c:pt>
                <c:pt idx="5">
                  <c:v>169.6588776048637</c:v>
                </c:pt>
                <c:pt idx="6">
                  <c:v>198.952597606393</c:v>
                </c:pt>
                <c:pt idx="7">
                  <c:v>226.9589782670408</c:v>
                </c:pt>
                <c:pt idx="8">
                  <c:v>253.759712085634</c:v>
                </c:pt>
                <c:pt idx="9">
                  <c:v>279.4266483279976</c:v>
                </c:pt>
                <c:pt idx="10">
                  <c:v>304.0234458517371</c:v>
                </c:pt>
                <c:pt idx="11">
                  <c:v>327.6069268927957</c:v>
                </c:pt>
                <c:pt idx="12">
                  <c:v>350.2281863961836</c:v>
                </c:pt>
                <c:pt idx="13">
                  <c:v>373.0921123173186</c:v>
                </c:pt>
                <c:pt idx="14">
                  <c:v>394.7491954980217</c:v>
                </c:pt>
                <c:pt idx="15">
                  <c:v>415.5863578328416</c:v>
                </c:pt>
                <c:pt idx="16">
                  <c:v>435.640133937807</c:v>
                </c:pt>
                <c:pt idx="17">
                  <c:v>454.9443663794505</c:v>
                </c:pt>
                <c:pt idx="18">
                  <c:v>473.5305598697178</c:v>
                </c:pt>
                <c:pt idx="19">
                  <c:v>491.4281821449295</c:v>
                </c:pt>
                <c:pt idx="20">
                  <c:v>508.6649143299342</c:v>
                </c:pt>
                <c:pt idx="21">
                  <c:v>525.2668596015362</c:v>
                </c:pt>
                <c:pt idx="22">
                  <c:v>541.258717466892</c:v>
                </c:pt>
                <c:pt idx="23">
                  <c:v>556.6639297011912</c:v>
                </c:pt>
                <c:pt idx="24">
                  <c:v>571.5048029335715</c:v>
                </c:pt>
                <c:pt idx="25">
                  <c:v>585.8026119953257</c:v>
                </c:pt>
                <c:pt idx="26">
                  <c:v>599.5796265314734</c:v>
                </c:pt>
                <c:pt idx="27">
                  <c:v>612.8546834767094</c:v>
                </c:pt>
                <c:pt idx="28">
                  <c:v>625.6464257310054</c:v>
                </c:pt>
                <c:pt idx="29">
                  <c:v>637.9727552530132</c:v>
                </c:pt>
                <c:pt idx="30">
                  <c:v>649.8508771044433</c:v>
                </c:pt>
                <c:pt idx="31">
                  <c:v>661.297339519021</c:v>
                </c:pt>
                <c:pt idx="32">
                  <c:v>672.3280691910072</c:v>
                </c:pt>
                <c:pt idx="33">
                  <c:v>682.9584025952572</c:v>
                </c:pt>
                <c:pt idx="34">
                  <c:v>693.2031140104066</c:v>
                </c:pt>
                <c:pt idx="35">
                  <c:v>703.0764407959032</c:v>
                </c:pt>
                <c:pt idx="36">
                  <c:v>712.5921063739404</c:v>
                </c:pt>
                <c:pt idx="37">
                  <c:v>721.763341285693</c:v>
                </c:pt>
                <c:pt idx="38">
                  <c:v>730.6029026242952</c:v>
                </c:pt>
                <c:pt idx="39">
                  <c:v>739.1230953631595</c:v>
                </c:pt>
                <c:pt idx="40">
                  <c:v>747.3357848042046</c:v>
                </c:pt>
                <c:pt idx="41">
                  <c:v>755.2524135406708</c:v>
                </c:pt>
                <c:pt idx="42">
                  <c:v>762.8840164955399</c:v>
                </c:pt>
                <c:pt idx="43">
                  <c:v>770.2412351861933</c:v>
                </c:pt>
                <c:pt idx="44">
                  <c:v>777.3343313136475</c:v>
                </c:pt>
                <c:pt idx="45">
                  <c:v>784.1731997519416</c:v>
                </c:pt>
                <c:pt idx="46">
                  <c:v>790.7673809995782</c:v>
                </c:pt>
                <c:pt idx="47">
                  <c:v>797.1260731440672</c:v>
                </c:pt>
                <c:pt idx="48">
                  <c:v>803.2581433816665</c:v>
                </c:pt>
                <c:pt idx="49">
                  <c:v>809.1721391271936</c:v>
                </c:pt>
                <c:pt idx="50">
                  <c:v>814.876298742938</c:v>
                </c:pt>
                <c:pt idx="51">
                  <c:v>820.3785619109552</c:v>
                </c:pt>
                <c:pt idx="52">
                  <c:v>825.68657967472</c:v>
                </c:pt>
                <c:pt idx="53">
                  <c:v>830.8077241542755</c:v>
                </c:pt>
                <c:pt idx="54">
                  <c:v>835.749097959361</c:v>
                </c:pt>
                <c:pt idx="55">
                  <c:v>840.5175433115244</c:v>
                </c:pt>
                <c:pt idx="56">
                  <c:v>845.1196508864804</c:v>
                </c:pt>
                <c:pt idx="57">
                  <c:v>849.5617683865919</c:v>
                </c:pt>
                <c:pt idx="58">
                  <c:v>853.850008852418</c:v>
                </c:pt>
                <c:pt idx="59">
                  <c:v>857.9902587214197</c:v>
                </c:pt>
                <c:pt idx="60">
                  <c:v>861.988185641187</c:v>
                </c:pt>
                <c:pt idx="61">
                  <c:v>865.8492460441414</c:v>
                </c:pt>
                <c:pt idx="62">
                  <c:v>869.578692490136</c:v>
                </c:pt>
                <c:pt idx="63">
                  <c:v>873.181580783076</c:v>
                </c:pt>
                <c:pt idx="64">
                  <c:v>876.6627768674282</c:v>
                </c:pt>
                <c:pt idx="65">
                  <c:v>880.0269635102283</c:v>
                </c:pt>
                <c:pt idx="66">
                  <c:v>883.2786467740355</c:v>
                </c:pt>
                <c:pt idx="67">
                  <c:v>886.4221622861063</c:v>
                </c:pt>
                <c:pt idx="68">
                  <c:v>889.4616813089664</c:v>
                </c:pt>
                <c:pt idx="69">
                  <c:v>892.4012166174198</c:v>
                </c:pt>
                <c:pt idx="70">
                  <c:v>895.2446281869574</c:v>
                </c:pt>
                <c:pt idx="71">
                  <c:v>897.9956286984294</c:v>
                </c:pt>
                <c:pt idx="72">
                  <c:v>900.6577888637719</c:v>
                </c:pt>
                <c:pt idx="73">
                  <c:v>903.234542577497</c:v>
                </c:pt>
                <c:pt idx="74">
                  <c:v>905.7291918985984</c:v>
                </c:pt>
                <c:pt idx="75">
                  <c:v>908.1449118674224</c:v>
                </c:pt>
                <c:pt idx="76">
                  <c:v>910.4847551620238</c:v>
                </c:pt>
                <c:pt idx="77">
                  <c:v>912.7516565984214</c:v>
                </c:pt>
                <c:pt idx="78">
                  <c:v>914.9484374791245</c:v>
                </c:pt>
                <c:pt idx="79">
                  <c:v>917.0778097942039</c:v>
                </c:pt>
                <c:pt idx="80">
                  <c:v>919.142380279142</c:v>
                </c:pt>
                <c:pt idx="81">
                  <c:v>921.1446543335674</c:v>
                </c:pt>
                <c:pt idx="82">
                  <c:v>923.0870398049896</c:v>
                </c:pt>
                <c:pt idx="83">
                  <c:v>924.9718506414781</c:v>
                </c:pt>
                <c:pt idx="84">
                  <c:v>926.8013104172184</c:v>
                </c:pt>
                <c:pt idx="85">
                  <c:v>928.5775557347829</c:v>
                </c:pt>
                <c:pt idx="86">
                  <c:v>930.3026395078681</c:v>
                </c:pt>
                <c:pt idx="87">
                  <c:v>931.978534128156</c:v>
                </c:pt>
                <c:pt idx="88">
                  <c:v>933.6071345199261</c:v>
                </c:pt>
                <c:pt idx="89">
                  <c:v>935.1902610859148</c:v>
                </c:pt>
                <c:pt idx="90">
                  <c:v>936.729662547856</c:v>
                </c:pt>
                <c:pt idx="91">
                  <c:v>938.2270186850424</c:v>
                </c:pt>
                <c:pt idx="92">
                  <c:v>939.6839429742335</c:v>
                </c:pt>
                <c:pt idx="93">
                  <c:v>941.1019851340128</c:v>
                </c:pt>
                <c:pt idx="94">
                  <c:v>942.4826335768085</c:v>
                </c:pt>
                <c:pt idx="95">
                  <c:v>943.8273177715085</c:v>
                </c:pt>
                <c:pt idx="96">
                  <c:v>945.1374105197112</c:v>
                </c:pt>
                <c:pt idx="97">
                  <c:v>946.4142301484064</c:v>
                </c:pt>
                <c:pt idx="98">
                  <c:v>947.6590426219584</c:v>
                </c:pt>
                <c:pt idx="99">
                  <c:v>948.873063576045</c:v>
                </c:pt>
                <c:pt idx="100">
                  <c:v>950.057460276236</c:v>
                </c:pt>
                <c:pt idx="101">
                  <c:v>951.2133535037756</c:v>
                </c:pt>
                <c:pt idx="102">
                  <c:v>952.3418193710404</c:v>
                </c:pt>
                <c:pt idx="103">
                  <c:v>953.443891069127</c:v>
                </c:pt>
                <c:pt idx="104">
                  <c:v>954.5205605499024</c:v>
                </c:pt>
                <c:pt idx="105">
                  <c:v>955.5727801448068</c:v>
                </c:pt>
                <c:pt idx="106">
                  <c:v>956.6014641226114</c:v>
                </c:pt>
                <c:pt idx="107">
                  <c:v>957.607490188298</c:v>
                </c:pt>
                <c:pt idx="108">
                  <c:v>958.5917009251195</c:v>
                </c:pt>
                <c:pt idx="109">
                  <c:v>959.5549051818654</c:v>
                </c:pt>
                <c:pt idx="110">
                  <c:v>960.497879407295</c:v>
                </c:pt>
                <c:pt idx="111">
                  <c:v>961.4213689336091</c:v>
                </c:pt>
                <c:pt idx="112">
                  <c:v>962.3260892108123</c:v>
                </c:pt>
                <c:pt idx="113">
                  <c:v>963.2127269937213</c:v>
                </c:pt>
                <c:pt idx="114">
                  <c:v>964.0819414833484</c:v>
                </c:pt>
                <c:pt idx="115">
                  <c:v>964.9343654243014</c:v>
                </c:pt>
                <c:pt idx="116">
                  <c:v>965.7706061598305</c:v>
                </c:pt>
                <c:pt idx="117">
                  <c:v>966.5912466460434</c:v>
                </c:pt>
                <c:pt idx="118">
                  <c:v>967.396846426815</c:v>
                </c:pt>
                <c:pt idx="119">
                  <c:v>968.187942570823</c:v>
                </c:pt>
              </c:numCache>
            </c:numRef>
          </c:yVal>
          <c:smooth val="1"/>
          <c:extLst xmlns:c16r2="http://schemas.microsoft.com/office/drawing/2015/06/chart">
            <c:ext xmlns:c16="http://schemas.microsoft.com/office/drawing/2014/chart" uri="{C3380CC4-5D6E-409C-BE32-E72D297353CC}">
              <c16:uniqueId val="{00000003-D228-49BF-9CFA-A5977832FA4F}"/>
            </c:ext>
          </c:extLst>
        </c:ser>
        <c:ser>
          <c:idx val="4"/>
          <c:order val="4"/>
          <c:tx>
            <c:strRef>
              <c:f>'SA-Policy-G'!$O$123</c:f>
              <c:strCache>
                <c:ptCount val="1"/>
                <c:pt idx="0">
                  <c:v>SHUD Deaths for 0.75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28.12938969819665</c:v>
                </c:pt>
                <c:pt idx="2">
                  <c:v>54.78270474577093</c:v>
                </c:pt>
                <c:pt idx="3">
                  <c:v>80.11615018953901</c:v>
                </c:pt>
                <c:pt idx="4">
                  <c:v>104.2395613051274</c:v>
                </c:pt>
                <c:pt idx="5">
                  <c:v>127.2469679897358</c:v>
                </c:pt>
                <c:pt idx="6">
                  <c:v>149.2193641733109</c:v>
                </c:pt>
                <c:pt idx="7">
                  <c:v>170.2269741276984</c:v>
                </c:pt>
                <c:pt idx="8">
                  <c:v>190.3311070134725</c:v>
                </c:pt>
                <c:pt idx="9">
                  <c:v>209.5856747978351</c:v>
                </c:pt>
                <c:pt idx="10">
                  <c:v>228.0384349888053</c:v>
                </c:pt>
                <c:pt idx="11">
                  <c:v>245.7320084306022</c:v>
                </c:pt>
                <c:pt idx="12">
                  <c:v>262.7047132426686</c:v>
                </c:pt>
                <c:pt idx="13">
                  <c:v>279.8602065850414</c:v>
                </c:pt>
                <c:pt idx="14">
                  <c:v>296.0880296661392</c:v>
                </c:pt>
                <c:pt idx="15">
                  <c:v>311.6878259122929</c:v>
                </c:pt>
                <c:pt idx="16">
                  <c:v>326.6890392787104</c:v>
                </c:pt>
                <c:pt idx="17">
                  <c:v>341.1187289264864</c:v>
                </c:pt>
                <c:pt idx="18">
                  <c:v>355.0019092928806</c:v>
                </c:pt>
                <c:pt idx="19">
                  <c:v>368.3618339598688</c:v>
                </c:pt>
                <c:pt idx="20">
                  <c:v>381.2202291902137</c:v>
                </c:pt>
                <c:pt idx="21">
                  <c:v>393.5974864716012</c:v>
                </c:pt>
                <c:pt idx="22">
                  <c:v>405.5128216816218</c:v>
                </c:pt>
                <c:pt idx="23">
                  <c:v>416.9844070632996</c:v>
                </c:pt>
                <c:pt idx="24">
                  <c:v>428.0294810436844</c:v>
                </c:pt>
                <c:pt idx="25">
                  <c:v>438.6644399871695</c:v>
                </c:pt>
                <c:pt idx="26">
                  <c:v>448.906237190546</c:v>
                </c:pt>
                <c:pt idx="27">
                  <c:v>458.7693582849135</c:v>
                </c:pt>
                <c:pt idx="28">
                  <c:v>468.2680647394704</c:v>
                </c:pt>
                <c:pt idx="29">
                  <c:v>477.416033073347</c:v>
                </c:pt>
                <c:pt idx="30">
                  <c:v>486.2263899571192</c:v>
                </c:pt>
                <c:pt idx="31">
                  <c:v>494.7117457270606</c:v>
                </c:pt>
                <c:pt idx="32">
                  <c:v>502.8842237669593</c:v>
                </c:pt>
                <c:pt idx="33">
                  <c:v>510.755486463638</c:v>
                </c:pt>
                <c:pt idx="34">
                  <c:v>518.3367583234841</c:v>
                </c:pt>
                <c:pt idx="35">
                  <c:v>525.6388467294881</c:v>
                </c:pt>
                <c:pt idx="36">
                  <c:v>532.6721607301258</c:v>
                </c:pt>
                <c:pt idx="37">
                  <c:v>539.4467281796051</c:v>
                </c:pt>
                <c:pt idx="38">
                  <c:v>545.9722114902393</c:v>
                </c:pt>
                <c:pt idx="39">
                  <c:v>552.2579242440654</c:v>
                </c:pt>
                <c:pt idx="40">
                  <c:v>558.3128420019026</c:v>
                </c:pt>
                <c:pt idx="41">
                  <c:v>564.1456156851174</c:v>
                </c:pt>
                <c:pt idx="42">
                  <c:v>569.7645835857504</c:v>
                </c:pt>
                <c:pt idx="43">
                  <c:v>575.1777827133284</c:v>
                </c:pt>
                <c:pt idx="44">
                  <c:v>580.3929595684581</c:v>
                </c:pt>
                <c:pt idx="45">
                  <c:v>585.4175804084422</c:v>
                </c:pt>
                <c:pt idx="46">
                  <c:v>590.2588410585335</c:v>
                </c:pt>
                <c:pt idx="47">
                  <c:v>594.9236763130782</c:v>
                </c:pt>
                <c:pt idx="48">
                  <c:v>599.4187689631881</c:v>
                </c:pt>
                <c:pt idx="49">
                  <c:v>603.7505584814309</c:v>
                </c:pt>
                <c:pt idx="50">
                  <c:v>607.9252493890164</c:v>
                </c:pt>
                <c:pt idx="51">
                  <c:v>611.9488193268815</c:v>
                </c:pt>
                <c:pt idx="52">
                  <c:v>615.8270268519965</c:v>
                </c:pt>
                <c:pt idx="53">
                  <c:v>619.565418966828</c:v>
                </c:pt>
                <c:pt idx="54">
                  <c:v>623.1693384006605</c:v>
                </c:pt>
                <c:pt idx="55">
                  <c:v>626.6439306534432</c:v>
                </c:pt>
                <c:pt idx="56">
                  <c:v>629.9941508121931</c:v>
                </c:pt>
                <c:pt idx="57">
                  <c:v>633.2247701489885</c:v>
                </c:pt>
                <c:pt idx="58">
                  <c:v>636.340382508618</c:v>
                </c:pt>
                <c:pt idx="59">
                  <c:v>639.3454104931714</c:v>
                </c:pt>
                <c:pt idx="60">
                  <c:v>642.2441114502978</c:v>
                </c:pt>
                <c:pt idx="61">
                  <c:v>645.0405832712917</c:v>
                </c:pt>
                <c:pt idx="62">
                  <c:v>647.7387700048386</c:v>
                </c:pt>
                <c:pt idx="63">
                  <c:v>650.3424672918152</c:v>
                </c:pt>
                <c:pt idx="64">
                  <c:v>652.8553276263647</c:v>
                </c:pt>
                <c:pt idx="65">
                  <c:v>655.280865448132</c:v>
                </c:pt>
                <c:pt idx="66">
                  <c:v>657.622462070448</c:v>
                </c:pt>
                <c:pt idx="67">
                  <c:v>659.8833704489888</c:v>
                </c:pt>
                <c:pt idx="68">
                  <c:v>662.0667197953491</c:v>
                </c:pt>
                <c:pt idx="69">
                  <c:v>664.175520039847</c:v>
                </c:pt>
                <c:pt idx="70">
                  <c:v>666.2126661476981</c:v>
                </c:pt>
                <c:pt idx="71">
                  <c:v>668.1809422927002</c:v>
                </c:pt>
                <c:pt idx="72">
                  <c:v>670.0830258923661</c:v>
                </c:pt>
                <c:pt idx="73">
                  <c:v>671.9214915084234</c:v>
                </c:pt>
                <c:pt idx="74">
                  <c:v>673.698814616501</c:v>
                </c:pt>
                <c:pt idx="75">
                  <c:v>675.4173752487315</c:v>
                </c:pt>
                <c:pt idx="76">
                  <c:v>677.0794615129268</c:v>
                </c:pt>
                <c:pt idx="77">
                  <c:v>678.6872729919153</c:v>
                </c:pt>
                <c:pt idx="78">
                  <c:v>680.242924026548</c:v>
                </c:pt>
                <c:pt idx="79">
                  <c:v>681.7484468858079</c:v>
                </c:pt>
                <c:pt idx="80">
                  <c:v>683.2057948273985</c:v>
                </c:pt>
                <c:pt idx="81">
                  <c:v>684.6168450520732</c:v>
                </c:pt>
                <c:pt idx="82">
                  <c:v>685.9834015549835</c:v>
                </c:pt>
                <c:pt idx="83">
                  <c:v>687.3071978771244</c:v>
                </c:pt>
                <c:pt idx="84">
                  <c:v>688.5898997600231</c:v>
                </c:pt>
                <c:pt idx="85">
                  <c:v>689.833107706632</c:v>
                </c:pt>
                <c:pt idx="86">
                  <c:v>691.0383594513941</c:v>
                </c:pt>
                <c:pt idx="87">
                  <c:v>692.2071323423375</c:v>
                </c:pt>
                <c:pt idx="88">
                  <c:v>693.3408456379951</c:v>
                </c:pt>
                <c:pt idx="89">
                  <c:v>694.4408627218957</c:v>
                </c:pt>
                <c:pt idx="90">
                  <c:v>695.5084932372687</c:v>
                </c:pt>
                <c:pt idx="91">
                  <c:v>696.5449951445694</c:v>
                </c:pt>
                <c:pt idx="92">
                  <c:v>697.5515767043522</c:v>
                </c:pt>
                <c:pt idx="93">
                  <c:v>698.5293983879394</c:v>
                </c:pt>
                <c:pt idx="94">
                  <c:v>699.479574718298</c:v>
                </c:pt>
                <c:pt idx="95">
                  <c:v>700.4031760434357</c:v>
                </c:pt>
                <c:pt idx="96">
                  <c:v>701.3012302445907</c:v>
                </c:pt>
                <c:pt idx="97">
                  <c:v>702.1747243814201</c:v>
                </c:pt>
                <c:pt idx="98">
                  <c:v>703.0246062763146</c:v>
                </c:pt>
                <c:pt idx="99">
                  <c:v>703.8517860399259</c:v>
                </c:pt>
                <c:pt idx="100">
                  <c:v>704.6571375399259</c:v>
                </c:pt>
                <c:pt idx="101">
                  <c:v>705.4414998149454</c:v>
                </c:pt>
                <c:pt idx="102">
                  <c:v>706.2056784356137</c:v>
                </c:pt>
                <c:pt idx="103">
                  <c:v>706.950446814501</c:v>
                </c:pt>
                <c:pt idx="104">
                  <c:v>707.6765474668186</c:v>
                </c:pt>
                <c:pt idx="105">
                  <c:v>708.3846932235281</c:v>
                </c:pt>
                <c:pt idx="106">
                  <c:v>709.0755683986114</c:v>
                </c:pt>
                <c:pt idx="107">
                  <c:v>709.7498299120801</c:v>
                </c:pt>
                <c:pt idx="108">
                  <c:v>710.4081083703246</c:v>
                </c:pt>
                <c:pt idx="109">
                  <c:v>711.0510091053139</c:v>
                </c:pt>
                <c:pt idx="110">
                  <c:v>711.6791131741456</c:v>
                </c:pt>
                <c:pt idx="111">
                  <c:v>712.2929783203347</c:v>
                </c:pt>
                <c:pt idx="112">
                  <c:v>712.8931398982794</c:v>
                </c:pt>
                <c:pt idx="113">
                  <c:v>713.4801117621937</c:v>
                </c:pt>
                <c:pt idx="114">
                  <c:v>714.054387120821</c:v>
                </c:pt>
                <c:pt idx="115">
                  <c:v>714.616439359185</c:v>
                </c:pt>
                <c:pt idx="116">
                  <c:v>715.1667228285721</c:v>
                </c:pt>
                <c:pt idx="117">
                  <c:v>715.7056736059334</c:v>
                </c:pt>
                <c:pt idx="118">
                  <c:v>716.233710223811</c:v>
                </c:pt>
                <c:pt idx="119">
                  <c:v>716.7512343718988</c:v>
                </c:pt>
              </c:numCache>
            </c:numRef>
          </c:yVal>
          <c:smooth val="1"/>
          <c:extLst xmlns:c16r2="http://schemas.microsoft.com/office/drawing/2015/06/chart">
            <c:ext xmlns:c16="http://schemas.microsoft.com/office/drawing/2014/chart" uri="{C3380CC4-5D6E-409C-BE32-E72D297353CC}">
              <c16:uniqueId val="{00000004-D228-49BF-9CFA-A5977832FA4F}"/>
            </c:ext>
          </c:extLst>
        </c:ser>
        <c:ser>
          <c:idx val="1"/>
          <c:order val="5"/>
          <c:tx>
            <c:strRef>
              <c:f>'SA-Policy-G'!$X$123</c:f>
              <c:strCache>
                <c:ptCount val="1"/>
                <c:pt idx="0">
                  <c:v>SHUD Deaths for 0.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18.75292646546436</c:v>
                </c:pt>
                <c:pt idx="2">
                  <c:v>36.52186337066684</c:v>
                </c:pt>
                <c:pt idx="3">
                  <c:v>53.41109639235405</c:v>
                </c:pt>
                <c:pt idx="4">
                  <c:v>69.49394981809554</c:v>
                </c:pt>
                <c:pt idx="5">
                  <c:v>84.83318530757835</c:v>
                </c:pt>
                <c:pt idx="6">
                  <c:v>99.48285371615449</c:v>
                </c:pt>
                <c:pt idx="7">
                  <c:v>113.4898102730725</c:v>
                </c:pt>
                <c:pt idx="8">
                  <c:v>126.8949543148544</c:v>
                </c:pt>
                <c:pt idx="9">
                  <c:v>139.7342438721657</c:v>
                </c:pt>
                <c:pt idx="10">
                  <c:v>152.0395262355993</c:v>
                </c:pt>
                <c:pt idx="11">
                  <c:v>163.8392181223293</c:v>
                </c:pt>
                <c:pt idx="12">
                  <c:v>175.1588629290082</c:v>
                </c:pt>
                <c:pt idx="13">
                  <c:v>186.600892934575</c:v>
                </c:pt>
                <c:pt idx="14">
                  <c:v>197.3969253399682</c:v>
                </c:pt>
                <c:pt idx="15">
                  <c:v>207.7588174071395</c:v>
                </c:pt>
                <c:pt idx="16">
                  <c:v>217.7086003125803</c:v>
                </c:pt>
                <c:pt idx="17">
                  <c:v>227.2662586912751</c:v>
                </c:pt>
                <c:pt idx="18">
                  <c:v>236.4500547249498</c:v>
                </c:pt>
                <c:pt idx="19">
                  <c:v>245.2767931626303</c:v>
                </c:pt>
                <c:pt idx="20">
                  <c:v>253.7620360894271</c:v>
                </c:pt>
                <c:pt idx="21">
                  <c:v>261.9202773902788</c:v>
                </c:pt>
                <c:pt idx="22">
                  <c:v>269.7650848738221</c:v>
                </c:pt>
                <c:pt idx="23">
                  <c:v>277.3092164281865</c:v>
                </c:pt>
                <c:pt idx="24">
                  <c:v>284.5647153079992</c:v>
                </c:pt>
                <c:pt idx="25">
                  <c:v>291.5429886351623</c:v>
                </c:pt>
                <c:pt idx="26">
                  <c:v>298.2556654784859</c:v>
                </c:pt>
                <c:pt idx="27">
                  <c:v>304.7127698890616</c:v>
                </c:pt>
                <c:pt idx="28">
                  <c:v>310.9241147126887</c:v>
                </c:pt>
                <c:pt idx="29">
                  <c:v>316.899092276679</c:v>
                </c:pt>
                <c:pt idx="30">
                  <c:v>322.6467009055266</c:v>
                </c:pt>
                <c:pt idx="31">
                  <c:v>328.1755710578427</c:v>
                </c:pt>
                <c:pt idx="32">
                  <c:v>333.4939880263722</c:v>
                </c:pt>
                <c:pt idx="33">
                  <c:v>338.609911807594</c:v>
                </c:pt>
                <c:pt idx="34">
                  <c:v>343.5309946437301</c:v>
                </c:pt>
                <c:pt idx="35">
                  <c:v>348.2645966441841</c:v>
                </c:pt>
                <c:pt idx="36">
                  <c:v>352.8177998160203</c:v>
                </c:pt>
                <c:pt idx="37">
                  <c:v>357.1974207705074</c:v>
                </c:pt>
                <c:pt idx="38">
                  <c:v>361.4100223222346</c:v>
                </c:pt>
                <c:pt idx="39">
                  <c:v>365.4619252599118</c:v>
                </c:pt>
                <c:pt idx="40">
                  <c:v>369.3592166986402</c:v>
                </c:pt>
                <c:pt idx="41">
                  <c:v>373.107759644904</c:v>
                </c:pt>
                <c:pt idx="42">
                  <c:v>376.7132016514446</c:v>
                </c:pt>
                <c:pt idx="43">
                  <c:v>380.1809829551095</c:v>
                </c:pt>
                <c:pt idx="44">
                  <c:v>383.5163441722389</c:v>
                </c:pt>
                <c:pt idx="45">
                  <c:v>386.7243336040766</c:v>
                </c:pt>
                <c:pt idx="46">
                  <c:v>389.8098141951926</c:v>
                </c:pt>
                <c:pt idx="47">
                  <c:v>392.777470180309</c:v>
                </c:pt>
                <c:pt idx="48">
                  <c:v>395.6318134487784</c:v>
                </c:pt>
                <c:pt idx="49">
                  <c:v>398.3771896510436</c:v>
                </c:pt>
                <c:pt idx="50">
                  <c:v>401.0177840673575</c:v>
                </c:pt>
                <c:pt idx="51">
                  <c:v>403.557627255873</c:v>
                </c:pt>
                <c:pt idx="52">
                  <c:v>406.0006004960834</c:v>
                </c:pt>
                <c:pt idx="53">
                  <c:v>408.3504410362454</c:v>
                </c:pt>
                <c:pt idx="54">
                  <c:v>410.6107471580788</c:v>
                </c:pt>
                <c:pt idx="55">
                  <c:v>412.7849830675218</c:v>
                </c:pt>
                <c:pt idx="56">
                  <c:v>414.876483619617</c:v>
                </c:pt>
                <c:pt idx="57">
                  <c:v>416.8884588846967</c:v>
                </c:pt>
                <c:pt idx="58">
                  <c:v>418.8239985623032</c:v>
                </c:pt>
                <c:pt idx="59">
                  <c:v>420.6860762486468</c:v>
                </c:pt>
                <c:pt idx="60">
                  <c:v>422.4775535629389</c:v>
                </c:pt>
                <c:pt idx="61">
                  <c:v>424.2011841374674</c:v>
                </c:pt>
                <c:pt idx="62">
                  <c:v>425.8596174760129</c:v>
                </c:pt>
                <c:pt idx="63">
                  <c:v>427.4554026848417</c:v>
                </c:pt>
                <c:pt idx="64">
                  <c:v>428.9909920803346</c:v>
                </c:pt>
                <c:pt idx="65">
                  <c:v>430.4687446770677</c:v>
                </c:pt>
                <c:pt idx="66">
                  <c:v>431.8909295600087</c:v>
                </c:pt>
                <c:pt idx="67">
                  <c:v>433.2597291443292</c:v>
                </c:pt>
                <c:pt idx="68">
                  <c:v>434.577242326212</c:v>
                </c:pt>
                <c:pt idx="69">
                  <c:v>435.845487527908</c:v>
                </c:pt>
                <c:pt idx="70">
                  <c:v>437.0664056402032</c:v>
                </c:pt>
                <c:pt idx="71">
                  <c:v>438.2418628653484</c:v>
                </c:pt>
                <c:pt idx="72">
                  <c:v>439.3736534634305</c:v>
                </c:pt>
                <c:pt idx="73">
                  <c:v>440.4635024050716</c:v>
                </c:pt>
                <c:pt idx="74">
                  <c:v>441.513067933278</c:v>
                </c:pt>
                <c:pt idx="75">
                  <c:v>442.5239440371739</c:v>
                </c:pt>
                <c:pt idx="76">
                  <c:v>443.4976628403051</c:v>
                </c:pt>
                <c:pt idx="77">
                  <c:v>444.4356969061066</c:v>
                </c:pt>
                <c:pt idx="78">
                  <c:v>445.3394614630946</c:v>
                </c:pt>
                <c:pt idx="79">
                  <c:v>446.2103165522455</c:v>
                </c:pt>
                <c:pt idx="80">
                  <c:v>447.0495690990017</c:v>
                </c:pt>
                <c:pt idx="81">
                  <c:v>447.8584749122376</c:v>
                </c:pt>
                <c:pt idx="82">
                  <c:v>448.6382406125147</c:v>
                </c:pt>
                <c:pt idx="83">
                  <c:v>449.390025491852</c:v>
                </c:pt>
                <c:pt idx="84">
                  <c:v>450.1149433071965</c:v>
                </c:pt>
                <c:pt idx="85">
                  <c:v>450.8140640097333</c:v>
                </c:pt>
                <c:pt idx="86">
                  <c:v>451.4884154121019</c:v>
                </c:pt>
                <c:pt idx="87">
                  <c:v>452.1389847955435</c:v>
                </c:pt>
                <c:pt idx="88">
                  <c:v>452.7667204589362</c:v>
                </c:pt>
                <c:pt idx="89">
                  <c:v>453.372533211651</c:v>
                </c:pt>
                <c:pt idx="90">
                  <c:v>453.957297812066</c:v>
                </c:pt>
                <c:pt idx="91">
                  <c:v>454.5218543535636</c:v>
                </c:pt>
                <c:pt idx="92">
                  <c:v>455.0670095997678</c:v>
                </c:pt>
                <c:pt idx="93">
                  <c:v>455.5935382707289</c:v>
                </c:pt>
                <c:pt idx="94">
                  <c:v>456.1021842817173</c:v>
                </c:pt>
                <c:pt idx="95">
                  <c:v>456.5936619362407</c:v>
                </c:pt>
                <c:pt idx="96">
                  <c:v>457.0686570748503</c:v>
                </c:pt>
                <c:pt idx="97">
                  <c:v>457.527828181256</c:v>
                </c:pt>
                <c:pt idx="98">
                  <c:v>457.9718074472236</c:v>
                </c:pt>
                <c:pt idx="99">
                  <c:v>458.4012017976943</c:v>
                </c:pt>
                <c:pt idx="100">
                  <c:v>458.8165938774906</c:v>
                </c:pt>
                <c:pt idx="101">
                  <c:v>459.2185430009815</c:v>
                </c:pt>
                <c:pt idx="102">
                  <c:v>459.6075860659945</c:v>
                </c:pt>
                <c:pt idx="103">
                  <c:v>459.9842384332392</c:v>
                </c:pt>
                <c:pt idx="104">
                  <c:v>460.3489947724638</c:v>
                </c:pt>
                <c:pt idx="105">
                  <c:v>460.7023298765341</c:v>
                </c:pt>
                <c:pt idx="106">
                  <c:v>461.0446994445789</c:v>
                </c:pt>
                <c:pt idx="107">
                  <c:v>461.3765408353121</c:v>
                </c:pt>
                <c:pt idx="108">
                  <c:v>461.6982737916035</c:v>
                </c:pt>
                <c:pt idx="109">
                  <c:v>462.0103011373421</c:v>
                </c:pt>
                <c:pt idx="110">
                  <c:v>462.3130094475886</c:v>
                </c:pt>
                <c:pt idx="111">
                  <c:v>462.6067696930041</c:v>
                </c:pt>
                <c:pt idx="112">
                  <c:v>462.8919378594653</c:v>
                </c:pt>
                <c:pt idx="113">
                  <c:v>463.1688555438186</c:v>
                </c:pt>
                <c:pt idx="114">
                  <c:v>463.4378505266063</c:v>
                </c:pt>
                <c:pt idx="115">
                  <c:v>463.6992373226403</c:v>
                </c:pt>
                <c:pt idx="116">
                  <c:v>463.9533177102317</c:v>
                </c:pt>
                <c:pt idx="117">
                  <c:v>464.2003812398754</c:v>
                </c:pt>
                <c:pt idx="118">
                  <c:v>464.440705723137</c:v>
                </c:pt>
                <c:pt idx="119">
                  <c:v>464.6745577025055</c:v>
                </c:pt>
              </c:numCache>
            </c:numRef>
          </c:yVal>
          <c:smooth val="1"/>
          <c:extLst xmlns:c16r2="http://schemas.microsoft.com/office/drawing/2015/06/chart">
            <c:ext xmlns:c16="http://schemas.microsoft.com/office/drawing/2014/chart" uri="{C3380CC4-5D6E-409C-BE32-E72D297353CC}">
              <c16:uniqueId val="{00000005-D228-49BF-9CFA-A5977832FA4F}"/>
            </c:ext>
          </c:extLst>
        </c:ser>
        <c:ser>
          <c:idx val="5"/>
          <c:order val="6"/>
          <c:tx>
            <c:strRef>
              <c:f>'SA-Policy-G'!$G$123</c:f>
              <c:strCache>
                <c:ptCount val="1"/>
                <c:pt idx="0">
                  <c:v>Total Deaths for 1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15.51419399815641</c:v>
                </c:pt>
                <c:pt idx="2">
                  <c:v>30.07434104462582</c:v>
                </c:pt>
                <c:pt idx="3">
                  <c:v>43.85946176653187</c:v>
                </c:pt>
                <c:pt idx="4">
                  <c:v>56.97280476472078</c:v>
                </c:pt>
                <c:pt idx="5">
                  <c:v>69.49790234498387</c:v>
                </c:pt>
                <c:pt idx="6">
                  <c:v>81.50236514977475</c:v>
                </c:pt>
                <c:pt idx="7">
                  <c:v>93.040963087155</c:v>
                </c:pt>
                <c:pt idx="8">
                  <c:v>104.158124601101</c:v>
                </c:pt>
                <c:pt idx="9">
                  <c:v>114.8899626951988</c:v>
                </c:pt>
                <c:pt idx="10">
                  <c:v>125.2659160035238</c:v>
                </c:pt>
                <c:pt idx="11">
                  <c:v>135.3100768137013</c:v>
                </c:pt>
                <c:pt idx="12">
                  <c:v>145.0422645983356</c:v>
                </c:pt>
                <c:pt idx="13">
                  <c:v>154.9581485292541</c:v>
                </c:pt>
                <c:pt idx="14">
                  <c:v>164.4492327336374</c:v>
                </c:pt>
                <c:pt idx="15">
                  <c:v>173.6743065493148</c:v>
                </c:pt>
                <c:pt idx="16">
                  <c:v>182.6443637193379</c:v>
                </c:pt>
                <c:pt idx="17">
                  <c:v>191.368842762678</c:v>
                </c:pt>
                <c:pt idx="18">
                  <c:v>199.8559519131621</c:v>
                </c:pt>
                <c:pt idx="19">
                  <c:v>208.1129324234562</c:v>
                </c:pt>
                <c:pt idx="20">
                  <c:v>216.1462689670265</c:v>
                </c:pt>
                <c:pt idx="21">
                  <c:v>223.961857113733</c:v>
                </c:pt>
                <c:pt idx="22">
                  <c:v>231.5651360399602</c:v>
                </c:pt>
                <c:pt idx="23">
                  <c:v>238.9611931349644</c:v>
                </c:pt>
                <c:pt idx="24">
                  <c:v>246.1548459365865</c:v>
                </c:pt>
                <c:pt idx="25">
                  <c:v>253.1507058233893</c:v>
                </c:pt>
                <c:pt idx="26">
                  <c:v>259.9540287210117</c:v>
                </c:pt>
                <c:pt idx="27">
                  <c:v>266.5688827685963</c:v>
                </c:pt>
                <c:pt idx="28">
                  <c:v>272.9995030219549</c:v>
                </c:pt>
                <c:pt idx="29">
                  <c:v>279.2500591324874</c:v>
                </c:pt>
                <c:pt idx="30">
                  <c:v>285.3246683470672</c:v>
                </c:pt>
                <c:pt idx="31">
                  <c:v>291.2274048767528</c:v>
                </c:pt>
                <c:pt idx="32">
                  <c:v>296.9623058583284</c:v>
                </c:pt>
                <c:pt idx="33">
                  <c:v>302.5333746963507</c:v>
                </c:pt>
                <c:pt idx="34">
                  <c:v>307.944582419989</c:v>
                </c:pt>
                <c:pt idx="35">
                  <c:v>313.1998675617477</c:v>
                </c:pt>
                <c:pt idx="36">
                  <c:v>318.3031349618469</c:v>
                </c:pt>
                <c:pt idx="37">
                  <c:v>323.2582538181541</c:v>
                </c:pt>
                <c:pt idx="38">
                  <c:v>328.0690552336666</c:v>
                </c:pt>
                <c:pt idx="39">
                  <c:v>332.7393308103851</c:v>
                </c:pt>
                <c:pt idx="40">
                  <c:v>337.272827891721</c:v>
                </c:pt>
                <c:pt idx="41">
                  <c:v>341.6732470753006</c:v>
                </c:pt>
                <c:pt idx="42">
                  <c:v>345.9442393364546</c:v>
                </c:pt>
                <c:pt idx="43">
                  <c:v>350.0894032641316</c:v>
                </c:pt>
                <c:pt idx="44">
                  <c:v>354.1122824597794</c:v>
                </c:pt>
                <c:pt idx="45">
                  <c:v>358.0163631324837</c:v>
                </c:pt>
                <c:pt idx="46">
                  <c:v>361.8050719120482</c:v>
                </c:pt>
                <c:pt idx="47">
                  <c:v>365.4817738927117</c:v>
                </c:pt>
                <c:pt idx="48">
                  <c:v>369.0497709131564</c:v>
                </c:pt>
                <c:pt idx="49">
                  <c:v>372.5123000730696</c:v>
                </c:pt>
                <c:pt idx="50">
                  <c:v>375.8725324824288</c:v>
                </c:pt>
                <c:pt idx="51">
                  <c:v>379.1335722366329</c:v>
                </c:pt>
                <c:pt idx="52">
                  <c:v>382.2984556106886</c:v>
                </c:pt>
                <c:pt idx="53">
                  <c:v>385.3701504563072</c:v>
                </c:pt>
                <c:pt idx="54">
                  <c:v>388.3515557942889</c:v>
                </c:pt>
                <c:pt idx="55">
                  <c:v>391.2455015891356</c:v>
                </c:pt>
                <c:pt idx="56">
                  <c:v>394.054748693329</c:v>
                </c:pt>
                <c:pt idx="57">
                  <c:v>396.7819889486679</c:v>
                </c:pt>
                <c:pt idx="58">
                  <c:v>399.4298454322033</c:v>
                </c:pt>
                <c:pt idx="59">
                  <c:v>402.0008728346165</c:v>
                </c:pt>
                <c:pt idx="60">
                  <c:v>404.4975579592871</c:v>
                </c:pt>
                <c:pt idx="61">
                  <c:v>406.9223203307618</c:v>
                </c:pt>
                <c:pt idx="62">
                  <c:v>409.2775129018335</c:v>
                </c:pt>
                <c:pt idx="63">
                  <c:v>411.5654228490823</c:v>
                </c:pt>
                <c:pt idx="64">
                  <c:v>413.7882724471812</c:v>
                </c:pt>
                <c:pt idx="65">
                  <c:v>415.9482200129585</c:v>
                </c:pt>
                <c:pt idx="66">
                  <c:v>418.0473609106957</c:v>
                </c:pt>
                <c:pt idx="67">
                  <c:v>420.0877286107747</c:v>
                </c:pt>
                <c:pt idx="68">
                  <c:v>422.0712957942914</c:v>
                </c:pt>
                <c:pt idx="69">
                  <c:v>423.9999754967889</c:v>
                </c:pt>
                <c:pt idx="70">
                  <c:v>425.875622284802</c:v>
                </c:pt>
                <c:pt idx="71">
                  <c:v>427.7000334593602</c:v>
                </c:pt>
                <c:pt idx="72">
                  <c:v>429.4749502810675</c:v>
                </c:pt>
                <c:pt idx="73">
                  <c:v>431.2020592118268</c:v>
                </c:pt>
                <c:pt idx="74">
                  <c:v>432.8829931686722</c:v>
                </c:pt>
                <c:pt idx="75">
                  <c:v>434.5193327855702</c:v>
                </c:pt>
                <c:pt idx="76">
                  <c:v>436.1126076794345</c:v>
                </c:pt>
                <c:pt idx="77">
                  <c:v>437.6642977168846</c:v>
                </c:pt>
                <c:pt idx="78">
                  <c:v>439.1758342786889</c:v>
                </c:pt>
                <c:pt idx="79">
                  <c:v>440.6486015190383</c:v>
                </c:pt>
                <c:pt idx="80">
                  <c:v>442.0839376171239</c:v>
                </c:pt>
                <c:pt idx="81">
                  <c:v>443.4831360187769</c:v>
                </c:pt>
                <c:pt idx="82">
                  <c:v>444.8474466660903</c:v>
                </c:pt>
                <c:pt idx="83">
                  <c:v>446.1780772132317</c:v>
                </c:pt>
                <c:pt idx="84">
                  <c:v>447.4761942268589</c:v>
                </c:pt>
                <c:pt idx="85">
                  <c:v>448.7429243696938</c:v>
                </c:pt>
                <c:pt idx="86">
                  <c:v>449.9793555660356</c:v>
                </c:pt>
                <c:pt idx="87">
                  <c:v>451.1865381481345</c:v>
                </c:pt>
                <c:pt idx="88">
                  <c:v>452.3654859824993</c:v>
                </c:pt>
                <c:pt idx="89">
                  <c:v>453.5171775753473</c:v>
                </c:pt>
                <c:pt idx="90">
                  <c:v>454.642557156552</c:v>
                </c:pt>
                <c:pt idx="91">
                  <c:v>455.7425357415165</c:v>
                </c:pt>
                <c:pt idx="92">
                  <c:v>456.817992170561</c:v>
                </c:pt>
                <c:pt idx="93">
                  <c:v>457.8697741254597</c:v>
                </c:pt>
                <c:pt idx="94">
                  <c:v>458.8986991228955</c:v>
                </c:pt>
                <c:pt idx="95">
                  <c:v>459.9055554846339</c:v>
                </c:pt>
                <c:pt idx="96">
                  <c:v>460.8911032843449</c:v>
                </c:pt>
                <c:pt idx="97">
                  <c:v>461.8560752710142</c:v>
                </c:pt>
                <c:pt idx="98">
                  <c:v>462.8011777689895</c:v>
                </c:pt>
                <c:pt idx="99">
                  <c:v>463.7270915547346</c:v>
                </c:pt>
                <c:pt idx="100">
                  <c:v>464.6344727104101</c:v>
                </c:pt>
                <c:pt idx="101">
                  <c:v>465.5239534544884</c:v>
                </c:pt>
                <c:pt idx="102">
                  <c:v>466.3961429495739</c:v>
                </c:pt>
                <c:pt idx="103">
                  <c:v>467.2516280877032</c:v>
                </c:pt>
                <c:pt idx="104">
                  <c:v>468.0909742533942</c:v>
                </c:pt>
                <c:pt idx="105">
                  <c:v>468.9147260647542</c:v>
                </c:pt>
                <c:pt idx="106">
                  <c:v>469.7234080929663</c:v>
                </c:pt>
                <c:pt idx="107">
                  <c:v>470.5175255605153</c:v>
                </c:pt>
                <c:pt idx="108">
                  <c:v>471.2975650185159</c:v>
                </c:pt>
                <c:pt idx="109">
                  <c:v>472.0639950035193</c:v>
                </c:pt>
                <c:pt idx="110">
                  <c:v>472.8172666742075</c:v>
                </c:pt>
                <c:pt idx="111">
                  <c:v>473.5578144283674</c:v>
                </c:pt>
                <c:pt idx="112">
                  <c:v>474.2860565005702</c:v>
                </c:pt>
                <c:pt idx="113">
                  <c:v>475.0023955409719</c:v>
                </c:pt>
                <c:pt idx="114">
                  <c:v>475.7072191756542</c:v>
                </c:pt>
                <c:pt idx="115">
                  <c:v>476.4009005489546</c:v>
                </c:pt>
                <c:pt idx="116">
                  <c:v>477.0837988481985</c:v>
                </c:pt>
                <c:pt idx="117">
                  <c:v>477.7562598112795</c:v>
                </c:pt>
                <c:pt idx="118">
                  <c:v>478.4186162175066</c:v>
                </c:pt>
                <c:pt idx="119">
                  <c:v>479.0711883621631</c:v>
                </c:pt>
              </c:numCache>
            </c:numRef>
          </c:yVal>
          <c:smooth val="1"/>
          <c:extLst xmlns:c16r2="http://schemas.microsoft.com/office/drawing/2015/06/chart">
            <c:ext xmlns:c16="http://schemas.microsoft.com/office/drawing/2014/chart" uri="{C3380CC4-5D6E-409C-BE32-E72D297353CC}">
              <c16:uniqueId val="{00000006-D228-49BF-9CFA-A5977832FA4F}"/>
            </c:ext>
          </c:extLst>
        </c:ser>
        <c:ser>
          <c:idx val="2"/>
          <c:order val="7"/>
          <c:tx>
            <c:strRef>
              <c:f>'SA-Policy-G'!$P$123</c:f>
              <c:strCache>
                <c:ptCount val="1"/>
                <c:pt idx="0">
                  <c:v>Total Deaths for 0.75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6.137730765424203</c:v>
                </c:pt>
                <c:pt idx="2">
                  <c:v>11.81357417729228</c:v>
                </c:pt>
                <c:pt idx="3">
                  <c:v>17.15516386158124</c:v>
                </c:pt>
                <c:pt idx="4">
                  <c:v>22.2295693642915</c:v>
                </c:pt>
                <c:pt idx="5">
                  <c:v>27.08925970370155</c:v>
                </c:pt>
                <c:pt idx="6">
                  <c:v>31.77501382811288</c:v>
                </c:pt>
                <c:pt idx="7">
                  <c:v>36.31827587184009</c:v>
                </c:pt>
                <c:pt idx="8">
                  <c:v>40.74305898155044</c:v>
                </c:pt>
                <c:pt idx="9">
                  <c:v>45.06748268278224</c:v>
                </c:pt>
                <c:pt idx="10">
                  <c:v>49.3050128399274</c:v>
                </c:pt>
                <c:pt idx="11">
                  <c:v>53.46546032778965</c:v>
                </c:pt>
                <c:pt idx="12">
                  <c:v>57.55578402102712</c:v>
                </c:pt>
                <c:pt idx="13">
                  <c:v>61.77033825760635</c:v>
                </c:pt>
                <c:pt idx="14">
                  <c:v>65.84307820460675</c:v>
                </c:pt>
                <c:pt idx="15">
                  <c:v>69.8446586923259</c:v>
                </c:pt>
                <c:pt idx="16">
                  <c:v>73.77840634903538</c:v>
                </c:pt>
                <c:pt idx="17">
                  <c:v>77.64648213108813</c:v>
                </c:pt>
                <c:pt idx="18">
                  <c:v>81.4501794210474</c:v>
                </c:pt>
                <c:pt idx="19">
                  <c:v>85.19016026693184</c:v>
                </c:pt>
                <c:pt idx="20">
                  <c:v>88.86664058793674</c:v>
                </c:pt>
                <c:pt idx="21">
                  <c:v>92.47953452173911</c:v>
                </c:pt>
                <c:pt idx="22">
                  <c:v>96.02856611469842</c:v>
                </c:pt>
                <c:pt idx="23">
                  <c:v>99.51335495863645</c:v>
                </c:pt>
                <c:pt idx="24">
                  <c:v>102.9334810892563</c:v>
                </c:pt>
                <c:pt idx="25">
                  <c:v>106.288533421855</c:v>
                </c:pt>
                <c:pt idx="26">
                  <c:v>109.5784314614002</c:v>
                </c:pt>
                <c:pt idx="27">
                  <c:v>112.8027512291324</c:v>
                </c:pt>
                <c:pt idx="28">
                  <c:v>115.9612619637701</c:v>
                </c:pt>
                <c:pt idx="29">
                  <c:v>119.0538363952636</c:v>
                </c:pt>
                <c:pt idx="30">
                  <c:v>122.0804546734139</c:v>
                </c:pt>
                <c:pt idx="31">
                  <c:v>125.0412057073987</c:v>
                </c:pt>
                <c:pt idx="32">
                  <c:v>127.936285895981</c:v>
                </c:pt>
                <c:pt idx="33">
                  <c:v>130.7659959192623</c:v>
                </c:pt>
                <c:pt idx="34">
                  <c:v>133.5307361270578</c:v>
                </c:pt>
                <c:pt idx="35">
                  <c:v>136.2310009467216</c:v>
                </c:pt>
                <c:pt idx="36">
                  <c:v>138.8673726428832</c:v>
                </c:pt>
                <c:pt idx="37">
                  <c:v>141.440514688813</c:v>
                </c:pt>
                <c:pt idx="38">
                  <c:v>143.9511649507423</c:v>
                </c:pt>
                <c:pt idx="39">
                  <c:v>146.4001292768864</c:v>
                </c:pt>
                <c:pt idx="40">
                  <c:v>148.7882740928497</c:v>
                </c:pt>
                <c:pt idx="41">
                  <c:v>151.116519977251</c:v>
                </c:pt>
                <c:pt idx="42">
                  <c:v>153.3858353182057</c:v>
                </c:pt>
                <c:pt idx="43">
                  <c:v>155.597230244324</c:v>
                </c:pt>
                <c:pt idx="44">
                  <c:v>157.751750863425</c:v>
                </c:pt>
                <c:pt idx="45">
                  <c:v>159.8504738276914</c:v>
                </c:pt>
                <c:pt idx="46">
                  <c:v>161.8945012348094</c:v>
                </c:pt>
                <c:pt idx="47">
                  <c:v>163.8849558676051</c:v>
                </c:pt>
                <c:pt idx="48">
                  <c:v>165.8229767692723</c:v>
                </c:pt>
                <c:pt idx="49">
                  <c:v>167.7097151473035</c:v>
                </c:pt>
                <c:pt idx="50">
                  <c:v>169.5463305962105</c:v>
                </c:pt>
                <c:pt idx="51">
                  <c:v>171.3339876270491</c:v>
                </c:pt>
                <c:pt idx="52">
                  <c:v>173.0738524909573</c:v>
                </c:pt>
                <c:pt idx="53">
                  <c:v>174.7670902806482</c:v>
                </c:pt>
                <c:pt idx="54">
                  <c:v>176.41486229624</c:v>
                </c:pt>
                <c:pt idx="55">
                  <c:v>178.0183236600984</c:v>
                </c:pt>
                <c:pt idx="56">
                  <c:v>179.5786211656263</c:v>
                </c:pt>
                <c:pt idx="57">
                  <c:v>181.0968913452274</c:v>
                </c:pt>
                <c:pt idx="58">
                  <c:v>182.5742587429932</c:v>
                </c:pt>
                <c:pt idx="59">
                  <c:v>184.0118343781643</c:v>
                </c:pt>
                <c:pt idx="60">
                  <c:v>185.4107143859618</c:v>
                </c:pt>
                <c:pt idx="61">
                  <c:v>186.771978822964</c:v>
                </c:pt>
                <c:pt idx="62">
                  <c:v>188.0966906248372</c:v>
                </c:pt>
                <c:pt idx="63">
                  <c:v>189.3858947048415</c:v>
                </c:pt>
                <c:pt idx="64">
                  <c:v>190.6406171821902</c:v>
                </c:pt>
                <c:pt idx="65">
                  <c:v>191.8618647299454</c:v>
                </c:pt>
                <c:pt idx="66">
                  <c:v>193.0506240327724</c:v>
                </c:pt>
                <c:pt idx="67">
                  <c:v>194.207861345451</c:v>
                </c:pt>
                <c:pt idx="68">
                  <c:v>195.3345221436262</c:v>
                </c:pt>
                <c:pt idx="69">
                  <c:v>196.4315308588587</c:v>
                </c:pt>
                <c:pt idx="70">
                  <c:v>197.4997906905122</c:v>
                </c:pt>
                <c:pt idx="71">
                  <c:v>198.5401834875825</c:v>
                </c:pt>
                <c:pt idx="72">
                  <c:v>199.5535696940033</c:v>
                </c:pt>
                <c:pt idx="73">
                  <c:v>200.5407883514372</c:v>
                </c:pt>
                <c:pt idx="74">
                  <c:v>201.5026571539906</c:v>
                </c:pt>
                <c:pt idx="75">
                  <c:v>202.4399725496883</c:v>
                </c:pt>
                <c:pt idx="76">
                  <c:v>203.3535098839151</c:v>
                </c:pt>
                <c:pt idx="77">
                  <c:v>204.2440235804109</c:v>
                </c:pt>
                <c:pt idx="78">
                  <c:v>205.1122473557167</c:v>
                </c:pt>
                <c:pt idx="79">
                  <c:v>205.9588944632912</c:v>
                </c:pt>
                <c:pt idx="80">
                  <c:v>206.7846579638137</c:v>
                </c:pt>
                <c:pt idx="81">
                  <c:v>207.5902110184555</c:v>
                </c:pt>
                <c:pt idx="82">
                  <c:v>208.3762072021663</c:v>
                </c:pt>
                <c:pt idx="83">
                  <c:v>209.1432808342421</c:v>
                </c:pt>
                <c:pt idx="84">
                  <c:v>209.8920473236998</c:v>
                </c:pt>
                <c:pt idx="85">
                  <c:v>210.6231035271355</c:v>
                </c:pt>
                <c:pt idx="86">
                  <c:v>211.3370281169997</c:v>
                </c:pt>
                <c:pt idx="87">
                  <c:v>212.0343819583478</c:v>
                </c:pt>
                <c:pt idx="88">
                  <c:v>212.7157084923186</c:v>
                </c:pt>
                <c:pt idx="89">
                  <c:v>213.3815341247503</c:v>
                </c:pt>
                <c:pt idx="90">
                  <c:v>214.0323686184656</c:v>
                </c:pt>
                <c:pt idx="91">
                  <c:v>214.6687054879141</c:v>
                </c:pt>
                <c:pt idx="92">
                  <c:v>215.2910223949725</c:v>
                </c:pt>
                <c:pt idx="93">
                  <c:v>215.8997815448144</c:v>
                </c:pt>
                <c:pt idx="94">
                  <c:v>216.4954300808765</c:v>
                </c:pt>
                <c:pt idx="95">
                  <c:v>217.078400478038</c:v>
                </c:pt>
                <c:pt idx="96">
                  <c:v>217.6491109332229</c:v>
                </c:pt>
                <c:pt idx="97">
                  <c:v>218.2079657527246</c:v>
                </c:pt>
                <c:pt idx="98">
                  <c:v>218.7553557356187</c:v>
                </c:pt>
                <c:pt idx="99">
                  <c:v>219.291658552705</c:v>
                </c:pt>
                <c:pt idx="100">
                  <c:v>219.8172391204967</c:v>
                </c:pt>
                <c:pt idx="101">
                  <c:v>220.3324499698096</c:v>
                </c:pt>
                <c:pt idx="102">
                  <c:v>220.8376316085892</c:v>
                </c:pt>
                <c:pt idx="103">
                  <c:v>221.333112878643</c:v>
                </c:pt>
                <c:pt idx="104">
                  <c:v>221.8192113060018</c:v>
                </c:pt>
                <c:pt idx="105">
                  <c:v>222.296233444674</c:v>
                </c:pt>
                <c:pt idx="106">
                  <c:v>222.7644752135941</c:v>
                </c:pt>
                <c:pt idx="107">
                  <c:v>223.2242222266124</c:v>
                </c:pt>
                <c:pt idx="108">
                  <c:v>223.67575011539</c:v>
                </c:pt>
                <c:pt idx="109">
                  <c:v>224.1193248451059</c:v>
                </c:pt>
                <c:pt idx="110">
                  <c:v>224.555203022905</c:v>
                </c:pt>
                <c:pt idx="111">
                  <c:v>224.9836321990402</c:v>
                </c:pt>
                <c:pt idx="112">
                  <c:v>225.4048511606878</c:v>
                </c:pt>
                <c:pt idx="113">
                  <c:v>225.8190902184318</c:v>
                </c:pt>
                <c:pt idx="114">
                  <c:v>226.2265714854266</c:v>
                </c:pt>
                <c:pt idx="115">
                  <c:v>226.6275091492826</c:v>
                </c:pt>
                <c:pt idx="116">
                  <c:v>227.022109736707</c:v>
                </c:pt>
                <c:pt idx="117">
                  <c:v>227.4105723709709</c:v>
                </c:pt>
                <c:pt idx="118">
                  <c:v>227.7930890222665</c:v>
                </c:pt>
                <c:pt idx="119">
                  <c:v>228.1698447510352</c:v>
                </c:pt>
              </c:numCache>
            </c:numRef>
          </c:yVal>
          <c:smooth val="1"/>
          <c:extLst xmlns:c16r2="http://schemas.microsoft.com/office/drawing/2015/06/chart">
            <c:ext xmlns:c16="http://schemas.microsoft.com/office/drawing/2014/chart" uri="{C3380CC4-5D6E-409C-BE32-E72D297353CC}">
              <c16:uniqueId val="{00000007-D228-49BF-9CFA-A5977832FA4F}"/>
            </c:ext>
          </c:extLst>
        </c:ser>
        <c:ser>
          <c:idx val="9"/>
          <c:order val="8"/>
          <c:tx>
            <c:strRef>
              <c:f>'SA-Policy-G'!$Y$123</c:f>
              <c:strCache>
                <c:ptCount val="1"/>
                <c:pt idx="0">
                  <c:v>Total Deaths for 0.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3.238732467308091</c:v>
                </c:pt>
                <c:pt idx="2">
                  <c:v>-6.447252896860936</c:v>
                </c:pt>
                <c:pt idx="3">
                  <c:v>-9.549463625537368</c:v>
                </c:pt>
                <c:pt idx="4">
                  <c:v>-12.51457489270711</c:v>
                </c:pt>
                <c:pt idx="5">
                  <c:v>-15.32125596801748</c:v>
                </c:pt>
                <c:pt idx="6">
                  <c:v>-17.95561442051376</c:v>
                </c:pt>
                <c:pt idx="7">
                  <c:v>-20.40957084430108</c:v>
                </c:pt>
                <c:pt idx="8">
                  <c:v>-22.67955384800835</c:v>
                </c:pt>
                <c:pt idx="9">
                  <c:v>-24.76545398977518</c:v>
                </c:pt>
                <c:pt idx="10">
                  <c:v>-26.66978700691702</c:v>
                </c:pt>
                <c:pt idx="11">
                  <c:v>-28.3970261344086</c:v>
                </c:pt>
                <c:pt idx="12">
                  <c:v>-29.95307095283333</c:v>
                </c:pt>
                <c:pt idx="13">
                  <c:v>-31.44487600323887</c:v>
                </c:pt>
                <c:pt idx="14">
                  <c:v>-32.79300941193173</c:v>
                </c:pt>
                <c:pt idx="15">
                  <c:v>-34.01545850532174</c:v>
                </c:pt>
                <c:pt idx="16">
                  <c:v>-35.11688593111649</c:v>
                </c:pt>
                <c:pt idx="17">
                  <c:v>-36.10269950341959</c:v>
                </c:pt>
                <c:pt idx="18">
                  <c:v>-36.97878277330732</c:v>
                </c:pt>
                <c:pt idx="19">
                  <c:v>-37.75128767250011</c:v>
                </c:pt>
                <c:pt idx="20">
                  <c:v>-38.4264764309935</c:v>
                </c:pt>
                <c:pt idx="21">
                  <c:v>-39.01060231240158</c:v>
                </c:pt>
                <c:pt idx="22">
                  <c:v>-39.5098208684722</c:v>
                </c:pt>
                <c:pt idx="23">
                  <c:v>-39.93012512918922</c:v>
                </c:pt>
                <c:pt idx="24">
                  <c:v>-40.27729950747005</c:v>
                </c:pt>
                <c:pt idx="25">
                  <c:v>-40.5568882801918</c:v>
                </c:pt>
                <c:pt idx="26">
                  <c:v>-40.77431618834753</c:v>
                </c:pt>
                <c:pt idx="27">
                  <c:v>-40.93461061738552</c:v>
                </c:pt>
                <c:pt idx="28">
                  <c:v>-41.0425359601812</c:v>
                </c:pt>
                <c:pt idx="29">
                  <c:v>-41.10257556673504</c:v>
                </c:pt>
                <c:pt idx="30">
                  <c:v>-41.11893656756239</c:v>
                </c:pt>
                <c:pt idx="31">
                  <c:v>-41.09555742074749</c:v>
                </c:pt>
                <c:pt idx="32">
                  <c:v>-41.03611721778348</c:v>
                </c:pt>
                <c:pt idx="33">
                  <c:v>-40.94404618859387</c:v>
                </c:pt>
                <c:pt idx="34">
                  <c:v>-40.8225369706548</c:v>
                </c:pt>
                <c:pt idx="35">
                  <c:v>-40.6745563054451</c:v>
                </c:pt>
                <c:pt idx="36">
                  <c:v>-40.5028569035807</c:v>
                </c:pt>
                <c:pt idx="37">
                  <c:v>-40.30998928198805</c:v>
                </c:pt>
                <c:pt idx="38">
                  <c:v>-40.09831342555857</c:v>
                </c:pt>
                <c:pt idx="39">
                  <c:v>-39.8700103661712</c:v>
                </c:pt>
                <c:pt idx="40">
                  <c:v>-39.62709301309087</c:v>
                </c:pt>
                <c:pt idx="41">
                  <c:v>-39.37141677054412</c:v>
                </c:pt>
                <c:pt idx="42">
                  <c:v>-39.10468967789501</c:v>
                </c:pt>
                <c:pt idx="43">
                  <c:v>-38.82848207763849</c:v>
                </c:pt>
                <c:pt idx="44">
                  <c:v>-38.54423580160334</c:v>
                </c:pt>
                <c:pt idx="45">
                  <c:v>-38.25327287379091</c:v>
                </c:pt>
                <c:pt idx="46">
                  <c:v>-37.95680373482814</c:v>
                </c:pt>
                <c:pt idx="47">
                  <c:v>-37.65593499790966</c:v>
                </c:pt>
                <c:pt idx="48">
                  <c:v>-37.35167674965987</c:v>
                </c:pt>
                <c:pt idx="49">
                  <c:v>-37.04494941184519</c:v>
                </c:pt>
                <c:pt idx="50">
                  <c:v>-36.73659018156741</c:v>
                </c:pt>
                <c:pt idx="51">
                  <c:v>-36.42735906860798</c:v>
                </c:pt>
                <c:pt idx="52">
                  <c:v>-36.11794454945294</c:v>
                </c:pt>
                <c:pt idx="53">
                  <c:v>-35.8089688568317</c:v>
                </c:pt>
                <c:pt idx="54">
                  <c:v>-35.50099292437253</c:v>
                </c:pt>
                <c:pt idx="55">
                  <c:v>-35.19452100532112</c:v>
                </c:pt>
                <c:pt idx="56">
                  <c:v>-34.89000498378491</c:v>
                </c:pt>
                <c:pt idx="57">
                  <c:v>-34.58784839642508</c:v>
                </c:pt>
                <c:pt idx="58">
                  <c:v>-34.2884101817766</c:v>
                </c:pt>
                <c:pt idx="59">
                  <c:v>-33.99200817370907</c:v>
                </c:pt>
                <c:pt idx="60">
                  <c:v>-33.69892235473857</c:v>
                </c:pt>
                <c:pt idx="61">
                  <c:v>-33.40939788416203</c:v>
                </c:pt>
                <c:pt idx="62">
                  <c:v>-33.1236479151995</c:v>
                </c:pt>
                <c:pt idx="63">
                  <c:v>-32.84185621458805</c:v>
                </c:pt>
                <c:pt idx="64">
                  <c:v>-32.5641795973087</c:v>
                </c:pt>
                <c:pt idx="65">
                  <c:v>-32.2907501884253</c:v>
                </c:pt>
                <c:pt idx="66">
                  <c:v>-32.02167752331177</c:v>
                </c:pt>
                <c:pt idx="67">
                  <c:v>-31.75705049688226</c:v>
                </c:pt>
                <c:pt idx="68">
                  <c:v>-31.49693917179112</c:v>
                </c:pt>
                <c:pt idx="69">
                  <c:v>-31.24139645498131</c:v>
                </c:pt>
                <c:pt idx="70">
                  <c:v>-30.99045965135874</c:v>
                </c:pt>
                <c:pt idx="71">
                  <c:v>-30.74415190285013</c:v>
                </c:pt>
                <c:pt idx="72">
                  <c:v>-30.50248352056092</c:v>
                </c:pt>
                <c:pt idx="73">
                  <c:v>-30.26545321727681</c:v>
                </c:pt>
                <c:pt idx="74">
                  <c:v>-30.03304924708727</c:v>
                </c:pt>
                <c:pt idx="75">
                  <c:v>-29.80525045847121</c:v>
                </c:pt>
                <c:pt idx="76">
                  <c:v>-29.58202726678264</c:v>
                </c:pt>
                <c:pt idx="77">
                  <c:v>-29.36334255169277</c:v>
                </c:pt>
                <c:pt idx="78">
                  <c:v>-29.14915248476805</c:v>
                </c:pt>
                <c:pt idx="79">
                  <c:v>-28.93940729204837</c:v>
                </c:pt>
                <c:pt idx="80">
                  <c:v>-28.73405195615501</c:v>
                </c:pt>
                <c:pt idx="81">
                  <c:v>-28.53302686216432</c:v>
                </c:pt>
                <c:pt idx="82">
                  <c:v>-28.33626839120966</c:v>
                </c:pt>
                <c:pt idx="83">
                  <c:v>-28.14370946549975</c:v>
                </c:pt>
                <c:pt idx="84">
                  <c:v>-27.95528004821426</c:v>
                </c:pt>
                <c:pt idx="85">
                  <c:v>-27.77090760148953</c:v>
                </c:pt>
                <c:pt idx="86">
                  <c:v>-27.59051750550228</c:v>
                </c:pt>
                <c:pt idx="87">
                  <c:v>-27.41403344146824</c:v>
                </c:pt>
                <c:pt idx="88">
                  <c:v>-27.24137774114674</c:v>
                </c:pt>
                <c:pt idx="89">
                  <c:v>-27.07247170532382</c:v>
                </c:pt>
                <c:pt idx="90">
                  <c:v>-26.90723589352656</c:v>
                </c:pt>
                <c:pt idx="91">
                  <c:v>-26.74559038710098</c:v>
                </c:pt>
                <c:pt idx="92">
                  <c:v>-26.58745502763231</c:v>
                </c:pt>
                <c:pt idx="93">
                  <c:v>-26.43274963254215</c:v>
                </c:pt>
                <c:pt idx="94">
                  <c:v>-26.28139418959672</c:v>
                </c:pt>
                <c:pt idx="95">
                  <c:v>-26.13330903190363</c:v>
                </c:pt>
                <c:pt idx="96">
                  <c:v>-25.98841499491158</c:v>
                </c:pt>
                <c:pt idx="97">
                  <c:v>-25.84663355677958</c:v>
                </c:pt>
                <c:pt idx="98">
                  <c:v>-25.70788696341874</c:v>
                </c:pt>
                <c:pt idx="99">
                  <c:v>-25.57209833940346</c:v>
                </c:pt>
                <c:pt idx="100">
                  <c:v>-25.43919178587072</c:v>
                </c:pt>
                <c:pt idx="101">
                  <c:v>-25.30909246645056</c:v>
                </c:pt>
                <c:pt idx="102">
                  <c:v>-25.18172668218518</c:v>
                </c:pt>
                <c:pt idx="103">
                  <c:v>-25.05702193633964</c:v>
                </c:pt>
                <c:pt idx="104">
                  <c:v>-24.93490698994588</c:v>
                </c:pt>
                <c:pt idx="105">
                  <c:v>-24.81531190884298</c:v>
                </c:pt>
                <c:pt idx="106">
                  <c:v>-24.6981681029386</c:v>
                </c:pt>
                <c:pt idx="107">
                  <c:v>-24.5834083583587</c:v>
                </c:pt>
                <c:pt idx="108">
                  <c:v>-24.47096686310779</c:v>
                </c:pt>
                <c:pt idx="109">
                  <c:v>-24.36077922681093</c:v>
                </c:pt>
                <c:pt idx="110">
                  <c:v>-24.25278249506832</c:v>
                </c:pt>
                <c:pt idx="111">
                  <c:v>-24.14691515892127</c:v>
                </c:pt>
                <c:pt idx="112">
                  <c:v>-24.04311715987928</c:v>
                </c:pt>
                <c:pt idx="113">
                  <c:v>-23.94132989093977</c:v>
                </c:pt>
                <c:pt idx="114">
                  <c:v>-23.84149619397954</c:v>
                </c:pt>
                <c:pt idx="115">
                  <c:v>-23.74356035389292</c:v>
                </c:pt>
                <c:pt idx="116">
                  <c:v>-23.6474680897963</c:v>
                </c:pt>
                <c:pt idx="117">
                  <c:v>-23.55316654362268</c:v>
                </c:pt>
                <c:pt idx="118">
                  <c:v>-23.46060426637304</c:v>
                </c:pt>
                <c:pt idx="119">
                  <c:v>-23.36973120230581</c:v>
                </c:pt>
              </c:numCache>
            </c:numRef>
          </c:yVal>
          <c:smooth val="1"/>
          <c:extLst xmlns:c16r2="http://schemas.microsoft.com/office/drawing/2015/06/chart">
            <c:ext xmlns:c16="http://schemas.microsoft.com/office/drawing/2014/chart" uri="{C3380CC4-5D6E-409C-BE32-E72D297353CC}">
              <c16:uniqueId val="{00000008-D228-49BF-9CFA-A5977832FA4F}"/>
            </c:ext>
          </c:extLst>
        </c:ser>
        <c:dLbls>
          <c:showLegendKey val="0"/>
          <c:showVal val="0"/>
          <c:showCatName val="0"/>
          <c:showSerName val="0"/>
          <c:showPercent val="0"/>
          <c:showBubbleSize val="0"/>
        </c:dLbls>
        <c:axId val="-725026256"/>
        <c:axId val="-1376451728"/>
      </c:scatterChart>
      <c:valAx>
        <c:axId val="-72502625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376451728"/>
        <c:crosses val="autoZero"/>
        <c:crossBetween val="midCat"/>
      </c:valAx>
      <c:valAx>
        <c:axId val="-137645172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725026256"/>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5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Reformulate-G'!$E$123</c:f>
              <c:strCache>
                <c:ptCount val="1"/>
                <c:pt idx="0">
                  <c:v>SOUD Deaths for 1x parameter level</c:v>
                </c:pt>
              </c:strCache>
            </c:strRef>
          </c:tx>
          <c:spPr>
            <a:ln w="76200">
              <a:solidFill>
                <a:schemeClr val="accent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E$3:$E$122</c:f>
              <c:numCache>
                <c:formatCode>General</c:formatCode>
                <c:ptCount val="120"/>
                <c:pt idx="0">
                  <c:v>0.0</c:v>
                </c:pt>
                <c:pt idx="1">
                  <c:v>-11.8996771662295</c:v>
                </c:pt>
                <c:pt idx="2">
                  <c:v>-23.96089684657482</c:v>
                </c:pt>
                <c:pt idx="3">
                  <c:v>-36.17531276584164</c:v>
                </c:pt>
                <c:pt idx="4">
                  <c:v>-48.53447507803184</c:v>
                </c:pt>
                <c:pt idx="5">
                  <c:v>-61.03000555161488</c:v>
                </c:pt>
                <c:pt idx="6">
                  <c:v>-73.65364697361095</c:v>
                </c:pt>
                <c:pt idx="7">
                  <c:v>-86.39729897566067</c:v>
                </c:pt>
                <c:pt idx="8">
                  <c:v>-99.25304373641944</c:v>
                </c:pt>
                <c:pt idx="9">
                  <c:v>-112.2131639017274</c:v>
                </c:pt>
                <c:pt idx="10">
                  <c:v>-125.2701545352237</c:v>
                </c:pt>
                <c:pt idx="11">
                  <c:v>-138.416730503328</c:v>
                </c:pt>
                <c:pt idx="12">
                  <c:v>-151.6458303813906</c:v>
                </c:pt>
                <c:pt idx="13">
                  <c:v>-161.2843756642791</c:v>
                </c:pt>
                <c:pt idx="14">
                  <c:v>-170.6815682040843</c:v>
                </c:pt>
                <c:pt idx="15">
                  <c:v>-179.8398462410636</c:v>
                </c:pt>
                <c:pt idx="16">
                  <c:v>-188.7647694149885</c:v>
                </c:pt>
                <c:pt idx="17">
                  <c:v>-197.4617041367179</c:v>
                </c:pt>
                <c:pt idx="18">
                  <c:v>-205.9358483633594</c:v>
                </c:pt>
                <c:pt idx="19">
                  <c:v>-214.1922600834061</c:v>
                </c:pt>
                <c:pt idx="20">
                  <c:v>-222.2358784463585</c:v>
                </c:pt>
                <c:pt idx="21">
                  <c:v>-230.0715392521905</c:v>
                </c:pt>
                <c:pt idx="22">
                  <c:v>-237.7039861647595</c:v>
                </c:pt>
                <c:pt idx="23">
                  <c:v>-245.1378787001753</c:v>
                </c:pt>
                <c:pt idx="24">
                  <c:v>-252.377797798565</c:v>
                </c:pt>
                <c:pt idx="25">
                  <c:v>-259.4282495999076</c:v>
                </c:pt>
                <c:pt idx="26">
                  <c:v>-266.2909714654581</c:v>
                </c:pt>
                <c:pt idx="27">
                  <c:v>-272.9702646901424</c:v>
                </c:pt>
                <c:pt idx="28">
                  <c:v>-279.470362395195</c:v>
                </c:pt>
                <c:pt idx="29">
                  <c:v>-285.7954324132239</c:v>
                </c:pt>
                <c:pt idx="30">
                  <c:v>-291.949577910221</c:v>
                </c:pt>
                <c:pt idx="31">
                  <c:v>-297.9368375723689</c:v>
                </c:pt>
                <c:pt idx="32">
                  <c:v>-303.7611855386542</c:v>
                </c:pt>
                <c:pt idx="33">
                  <c:v>-309.426531178779</c:v>
                </c:pt>
                <c:pt idx="34">
                  <c:v>-314.9367187900122</c:v>
                </c:pt>
                <c:pt idx="35">
                  <c:v>-320.2955272666142</c:v>
                </c:pt>
                <c:pt idx="36">
                  <c:v>-325.5066697807735</c:v>
                </c:pt>
                <c:pt idx="37">
                  <c:v>-330.5737935022862</c:v>
                </c:pt>
                <c:pt idx="38">
                  <c:v>-335.5004793757738</c:v>
                </c:pt>
                <c:pt idx="39">
                  <c:v>-340.2902402269717</c:v>
                </c:pt>
                <c:pt idx="40">
                  <c:v>-344.9465226218364</c:v>
                </c:pt>
                <c:pt idx="41">
                  <c:v>-349.472706831955</c:v>
                </c:pt>
                <c:pt idx="42">
                  <c:v>-353.8721068997923</c:v>
                </c:pt>
                <c:pt idx="43">
                  <c:v>-358.1479707880125</c:v>
                </c:pt>
                <c:pt idx="44">
                  <c:v>-362.3034806094794</c:v>
                </c:pt>
                <c:pt idx="45">
                  <c:v>-366.3417529339548</c:v>
                </c:pt>
                <c:pt idx="46">
                  <c:v>-370.2658391670166</c:v>
                </c:pt>
                <c:pt idx="47">
                  <c:v>-374.0787259964175</c:v>
                </c:pt>
                <c:pt idx="48">
                  <c:v>-377.7833359009725</c:v>
                </c:pt>
                <c:pt idx="49">
                  <c:v>-381.3825277170739</c:v>
                </c:pt>
                <c:pt idx="50">
                  <c:v>-384.8790972578742</c:v>
                </c:pt>
                <c:pt idx="51">
                  <c:v>-388.2757779805816</c:v>
                </c:pt>
                <c:pt idx="52">
                  <c:v>-391.5752416964911</c:v>
                </c:pt>
                <c:pt idx="53">
                  <c:v>-394.7800993212425</c:v>
                </c:pt>
                <c:pt idx="54">
                  <c:v>-397.8929016599303</c:v>
                </c:pt>
                <c:pt idx="55">
                  <c:v>-400.9161402231096</c:v>
                </c:pt>
                <c:pt idx="56">
                  <c:v>-403.8522480700743</c:v>
                </c:pt>
                <c:pt idx="57">
                  <c:v>-406.7036006759157</c:v>
                </c:pt>
                <c:pt idx="58">
                  <c:v>-409.4725168191339</c:v>
                </c:pt>
                <c:pt idx="59">
                  <c:v>-412.1612594867597</c:v>
                </c:pt>
                <c:pt idx="60">
                  <c:v>-414.7720367941764</c:v>
                </c:pt>
                <c:pt idx="61">
                  <c:v>-417.307002917007</c:v>
                </c:pt>
                <c:pt idx="62">
                  <c:v>-419.7682590326389</c:v>
                </c:pt>
                <c:pt idx="63">
                  <c:v>-422.1578542691236</c:v>
                </c:pt>
                <c:pt idx="64">
                  <c:v>-424.4777866593684</c:v>
                </c:pt>
                <c:pt idx="65">
                  <c:v>-426.7300040986916</c:v>
                </c:pt>
                <c:pt idx="66">
                  <c:v>-428.9164053039676</c:v>
                </c:pt>
                <c:pt idx="67">
                  <c:v>-431.038840772719</c:v>
                </c:pt>
                <c:pt idx="68">
                  <c:v>-433.0991137406666</c:v>
                </c:pt>
                <c:pt idx="69">
                  <c:v>-435.0989811363737</c:v>
                </c:pt>
                <c:pt idx="70">
                  <c:v>-437.0401545316412</c:v>
                </c:pt>
                <c:pt idx="71">
                  <c:v>-438.9243010866587</c:v>
                </c:pt>
                <c:pt idx="72">
                  <c:v>-440.7530444887054</c:v>
                </c:pt>
                <c:pt idx="73">
                  <c:v>-442.527965883543</c:v>
                </c:pt>
                <c:pt idx="74">
                  <c:v>-444.2506047986053</c:v>
                </c:pt>
                <c:pt idx="75">
                  <c:v>-445.9224600572092</c:v>
                </c:pt>
                <c:pt idx="76">
                  <c:v>-447.5449906830872</c:v>
                </c:pt>
                <c:pt idx="77">
                  <c:v>-449.1196167946066</c:v>
                </c:pt>
                <c:pt idx="78">
                  <c:v>-450.647720488115</c:v>
                </c:pt>
                <c:pt idx="79">
                  <c:v>-452.1306467099134</c:v>
                </c:pt>
                <c:pt idx="80">
                  <c:v>-453.5697041164121</c:v>
                </c:pt>
                <c:pt idx="81">
                  <c:v>-454.9661659220766</c:v>
                </c:pt>
                <c:pt idx="82">
                  <c:v>-456.321270734866</c:v>
                </c:pt>
                <c:pt idx="83">
                  <c:v>-457.636223378762</c:v>
                </c:pt>
                <c:pt idx="84">
                  <c:v>-458.912195703317</c:v>
                </c:pt>
                <c:pt idx="85">
                  <c:v>-460.1503273798471</c:v>
                </c:pt>
                <c:pt idx="86">
                  <c:v>-461.3517266841915</c:v>
                </c:pt>
                <c:pt idx="87">
                  <c:v>-462.5174712658811</c:v>
                </c:pt>
                <c:pt idx="88">
                  <c:v>-463.6486089036078</c:v>
                </c:pt>
                <c:pt idx="89">
                  <c:v>-464.746158246923</c:v>
                </c:pt>
                <c:pt idx="90">
                  <c:v>-465.8111095441452</c:v>
                </c:pt>
                <c:pt idx="91">
                  <c:v>-466.8444253563595</c:v>
                </c:pt>
                <c:pt idx="92">
                  <c:v>-467.847041257675</c:v>
                </c:pt>
                <c:pt idx="93">
                  <c:v>-468.8198665215932</c:v>
                </c:pt>
                <c:pt idx="94">
                  <c:v>-469.7637847936327</c:v>
                </c:pt>
                <c:pt idx="95">
                  <c:v>-470.6796547502365</c:v>
                </c:pt>
                <c:pt idx="96">
                  <c:v>-471.5683107440352</c:v>
                </c:pt>
                <c:pt idx="97">
                  <c:v>-472.430563435568</c:v>
                </c:pt>
                <c:pt idx="98">
                  <c:v>-473.2672004115548</c:v>
                </c:pt>
                <c:pt idx="99">
                  <c:v>-474.0789867898412</c:v>
                </c:pt>
                <c:pt idx="100">
                  <c:v>-474.8666658111434</c:v>
                </c:pt>
                <c:pt idx="101">
                  <c:v>-475.6309594177291</c:v>
                </c:pt>
                <c:pt idx="102">
                  <c:v>-476.3725688191816</c:v>
                </c:pt>
                <c:pt idx="103">
                  <c:v>-477.0921750453986</c:v>
                </c:pt>
                <c:pt idx="104">
                  <c:v>-477.7904394869942</c:v>
                </c:pt>
                <c:pt idx="105">
                  <c:v>-478.4680044232766</c:v>
                </c:pt>
                <c:pt idx="106">
                  <c:v>-479.1254935379231</c:v>
                </c:pt>
                <c:pt idx="107">
                  <c:v>-479.7635124226416</c:v>
                </c:pt>
                <c:pt idx="108">
                  <c:v>-480.3826490688933</c:v>
                </c:pt>
                <c:pt idx="109">
                  <c:v>-480.9834743478866</c:v>
                </c:pt>
                <c:pt idx="110">
                  <c:v>-481.5665424790996</c:v>
                </c:pt>
                <c:pt idx="111">
                  <c:v>-482.1323914874322</c:v>
                </c:pt>
                <c:pt idx="112">
                  <c:v>-482.6815436492373</c:v>
                </c:pt>
                <c:pt idx="113">
                  <c:v>-483.2145059274105</c:v>
                </c:pt>
                <c:pt idx="114">
                  <c:v>-483.7317703957364</c:v>
                </c:pt>
                <c:pt idx="115">
                  <c:v>-484.2338146526823</c:v>
                </c:pt>
                <c:pt idx="116">
                  <c:v>-484.7211022248765</c:v>
                </c:pt>
                <c:pt idx="117">
                  <c:v>-485.1940829603625</c:v>
                </c:pt>
                <c:pt idx="118">
                  <c:v>-485.653193411998</c:v>
                </c:pt>
                <c:pt idx="119">
                  <c:v>-486.0988572110296</c:v>
                </c:pt>
              </c:numCache>
            </c:numRef>
          </c:yVal>
          <c:smooth val="1"/>
          <c:extLst xmlns:c16r2="http://schemas.microsoft.com/office/drawing/2015/06/chart">
            <c:ext xmlns:c16="http://schemas.microsoft.com/office/drawing/2014/chart" uri="{C3380CC4-5D6E-409C-BE32-E72D297353CC}">
              <c16:uniqueId val="{00000000-2E0C-4297-A72A-0F9D4BD73FED}"/>
            </c:ext>
          </c:extLst>
        </c:ser>
        <c:ser>
          <c:idx val="3"/>
          <c:order val="1"/>
          <c:tx>
            <c:strRef>
              <c:f>'SA-Reformulate-G'!$N$123</c:f>
              <c:strCache>
                <c:ptCount val="1"/>
                <c:pt idx="0">
                  <c:v>SOUD Deaths for 0.75x parameter level</c:v>
                </c:pt>
              </c:strCache>
            </c:strRef>
          </c:tx>
          <c:spPr>
            <a:ln w="28575">
              <a:solidFill>
                <a:schemeClr val="accent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N$3:$N$122</c:f>
              <c:numCache>
                <c:formatCode>General</c:formatCode>
                <c:ptCount val="120"/>
                <c:pt idx="0">
                  <c:v>0.0</c:v>
                </c:pt>
                <c:pt idx="1">
                  <c:v>-11.8996771662295</c:v>
                </c:pt>
                <c:pt idx="2">
                  <c:v>-23.96089360851563</c:v>
                </c:pt>
                <c:pt idx="3">
                  <c:v>-36.17518766841835</c:v>
                </c:pt>
                <c:pt idx="4">
                  <c:v>-48.53402573383237</c:v>
                </c:pt>
                <c:pt idx="5">
                  <c:v>-61.028967325266</c:v>
                </c:pt>
                <c:pt idx="6">
                  <c:v>-73.65170974889207</c:v>
                </c:pt>
                <c:pt idx="7">
                  <c:v>-86.39412022589452</c:v>
                </c:pt>
                <c:pt idx="8">
                  <c:v>-99.24825870702791</c:v>
                </c:pt>
                <c:pt idx="9">
                  <c:v>-112.2063935353447</c:v>
                </c:pt>
                <c:pt idx="10">
                  <c:v>-125.2610116309353</c:v>
                </c:pt>
                <c:pt idx="11">
                  <c:v>-138.4048244934942</c:v>
                </c:pt>
                <c:pt idx="12">
                  <c:v>-151.6307710253963</c:v>
                </c:pt>
                <c:pt idx="13">
                  <c:v>-161.2657758929965</c:v>
                </c:pt>
                <c:pt idx="14">
                  <c:v>-170.6582741228366</c:v>
                </c:pt>
                <c:pt idx="15">
                  <c:v>-179.8109027082812</c:v>
                </c:pt>
                <c:pt idx="16">
                  <c:v>-188.7293515969639</c:v>
                </c:pt>
                <c:pt idx="17">
                  <c:v>-197.4190972412434</c:v>
                </c:pt>
                <c:pt idx="18">
                  <c:v>-205.8854312788662</c:v>
                </c:pt>
                <c:pt idx="19">
                  <c:v>-214.1334919821115</c:v>
                </c:pt>
                <c:pt idx="20">
                  <c:v>-222.1682877470465</c:v>
                </c:pt>
                <c:pt idx="21">
                  <c:v>-229.9947144681717</c:v>
                </c:pt>
                <c:pt idx="22">
                  <c:v>-237.6175682636024</c:v>
                </c:pt>
                <c:pt idx="23">
                  <c:v>-245.0415546808509</c:v>
                </c:pt>
                <c:pt idx="24">
                  <c:v>-252.2712952535211</c:v>
                </c:pt>
                <c:pt idx="25">
                  <c:v>-259.3113320780569</c:v>
                </c:pt>
                <c:pt idx="26">
                  <c:v>-266.1638155149617</c:v>
                </c:pt>
                <c:pt idx="27">
                  <c:v>-272.8330409118465</c:v>
                </c:pt>
                <c:pt idx="28">
                  <c:v>-279.323254693948</c:v>
                </c:pt>
                <c:pt idx="29">
                  <c:v>-285.6386367591506</c:v>
                </c:pt>
                <c:pt idx="30">
                  <c:v>-291.7833010804288</c:v>
                </c:pt>
                <c:pt idx="31">
                  <c:v>-297.7612959138525</c:v>
                </c:pt>
                <c:pt idx="32">
                  <c:v>-303.5766037665122</c:v>
                </c:pt>
                <c:pt idx="33">
                  <c:v>-309.2331412203115</c:v>
                </c:pt>
                <c:pt idx="34">
                  <c:v>-314.7347586820418</c:v>
                </c:pt>
                <c:pt idx="35">
                  <c:v>-320.0852401110793</c:v>
                </c:pt>
                <c:pt idx="36">
                  <c:v>-325.2883027615062</c:v>
                </c:pt>
                <c:pt idx="37">
                  <c:v>-330.3475969644708</c:v>
                </c:pt>
                <c:pt idx="38">
                  <c:v>-335.2667059681486</c:v>
                </c:pt>
                <c:pt idx="39">
                  <c:v>-340.0491446051271</c:v>
                </c:pt>
                <c:pt idx="40">
                  <c:v>-344.6983606306197</c:v>
                </c:pt>
                <c:pt idx="41">
                  <c:v>-349.2177347813462</c:v>
                </c:pt>
                <c:pt idx="42">
                  <c:v>-353.6105809035258</c:v>
                </c:pt>
                <c:pt idx="43">
                  <c:v>-357.8801461612969</c:v>
                </c:pt>
                <c:pt idx="44">
                  <c:v>-362.0296113222656</c:v>
                </c:pt>
                <c:pt idx="45">
                  <c:v>-366.062091116279</c:v>
                </c:pt>
                <c:pt idx="46">
                  <c:v>-369.9806346630582</c:v>
                </c:pt>
                <c:pt idx="47">
                  <c:v>-373.7882259640263</c:v>
                </c:pt>
                <c:pt idx="48">
                  <c:v>-377.4877844535537</c:v>
                </c:pt>
                <c:pt idx="49">
                  <c:v>-381.0821656048471</c:v>
                </c:pt>
                <c:pt idx="50">
                  <c:v>-384.574161585761</c:v>
                </c:pt>
                <c:pt idx="51">
                  <c:v>-387.9665019599526</c:v>
                </c:pt>
                <c:pt idx="52">
                  <c:v>-391.2618544287089</c:v>
                </c:pt>
                <c:pt idx="53">
                  <c:v>-394.4628256100956</c:v>
                </c:pt>
                <c:pt idx="54">
                  <c:v>-397.5719618507293</c:v>
                </c:pt>
                <c:pt idx="55">
                  <c:v>-400.5917500664215</c:v>
                </c:pt>
                <c:pt idx="56">
                  <c:v>-403.5246186081328</c:v>
                </c:pt>
                <c:pt idx="57">
                  <c:v>-406.3729381498973</c:v>
                </c:pt>
                <c:pt idx="58">
                  <c:v>-409.139022595592</c:v>
                </c:pt>
                <c:pt idx="59">
                  <c:v>-411.8251300016365</c:v>
                </c:pt>
                <c:pt idx="60">
                  <c:v>-414.4334635129063</c:v>
                </c:pt>
                <c:pt idx="61">
                  <c:v>-416.9661723093307</c:v>
                </c:pt>
                <c:pt idx="62">
                  <c:v>-419.4253525608435</c:v>
                </c:pt>
                <c:pt idx="63">
                  <c:v>-421.8130483885087</c:v>
                </c:pt>
                <c:pt idx="64">
                  <c:v>-424.131252829826</c:v>
                </c:pt>
                <c:pt idx="65">
                  <c:v>-426.3819088063641</c:v>
                </c:pt>
                <c:pt idx="66">
                  <c:v>-428.5669100920212</c:v>
                </c:pt>
                <c:pt idx="67">
                  <c:v>-430.6881022803435</c:v>
                </c:pt>
                <c:pt idx="68">
                  <c:v>-432.7472837494712</c:v>
                </c:pt>
                <c:pt idx="69">
                  <c:v>-434.746206623391</c:v>
                </c:pt>
                <c:pt idx="70">
                  <c:v>-436.6865777282848</c:v>
                </c:pt>
                <c:pt idx="71">
                  <c:v>-438.5700595429211</c:v>
                </c:pt>
                <c:pt idx="72">
                  <c:v>-440.3982711419756</c:v>
                </c:pt>
                <c:pt idx="73">
                  <c:v>-442.1727891315548</c:v>
                </c:pt>
                <c:pt idx="74">
                  <c:v>-443.8951485759242</c:v>
                </c:pt>
                <c:pt idx="75">
                  <c:v>-445.5668439148095</c:v>
                </c:pt>
                <c:pt idx="76">
                  <c:v>-447.1893298705698</c:v>
                </c:pt>
                <c:pt idx="77">
                  <c:v>-448.7640223446463</c:v>
                </c:pt>
                <c:pt idx="78">
                  <c:v>-450.2922993027673</c:v>
                </c:pt>
                <c:pt idx="79">
                  <c:v>-451.775501648428</c:v>
                </c:pt>
                <c:pt idx="80">
                  <c:v>-453.214934084239</c:v>
                </c:pt>
                <c:pt idx="81">
                  <c:v>-454.6118659607784</c:v>
                </c:pt>
                <c:pt idx="82">
                  <c:v>-455.9675321126363</c:v>
                </c:pt>
                <c:pt idx="83">
                  <c:v>-457.2831336813816</c:v>
                </c:pt>
                <c:pt idx="84">
                  <c:v>-458.5598389252273</c:v>
                </c:pt>
                <c:pt idx="85">
                  <c:v>-459.7987840152035</c:v>
                </c:pt>
                <c:pt idx="86">
                  <c:v>-461.0010738176886</c:v>
                </c:pt>
                <c:pt idx="87">
                  <c:v>-462.167782663188</c:v>
                </c:pt>
                <c:pt idx="88">
                  <c:v>-463.2999551012467</c:v>
                </c:pt>
                <c:pt idx="89">
                  <c:v>-464.3986066414735</c:v>
                </c:pt>
                <c:pt idx="90">
                  <c:v>-465.4647244806138</c:v>
                </c:pt>
                <c:pt idx="91">
                  <c:v>-466.4992682156696</c:v>
                </c:pt>
                <c:pt idx="92">
                  <c:v>-467.5031705430902</c:v>
                </c:pt>
                <c:pt idx="93">
                  <c:v>-468.4773379440466</c:v>
                </c:pt>
                <c:pt idx="94">
                  <c:v>-469.4226513558788</c:v>
                </c:pt>
                <c:pt idx="95">
                  <c:v>-470.3399668296998</c:v>
                </c:pt>
                <c:pt idx="96">
                  <c:v>-471.2301161743765</c:v>
                </c:pt>
                <c:pt idx="97">
                  <c:v>-472.0939075868528</c:v>
                </c:pt>
                <c:pt idx="98">
                  <c:v>-472.9321262690016</c:v>
                </c:pt>
                <c:pt idx="99">
                  <c:v>-473.7455350311075</c:v>
                </c:pt>
                <c:pt idx="100">
                  <c:v>-474.5348748821166</c:v>
                </c:pt>
                <c:pt idx="101">
                  <c:v>-475.3008656067925</c:v>
                </c:pt>
                <c:pt idx="102">
                  <c:v>-476.0442063299383</c:v>
                </c:pt>
                <c:pt idx="103">
                  <c:v>-476.765576067833</c:v>
                </c:pt>
                <c:pt idx="104">
                  <c:v>-477.4656342670596</c:v>
                </c:pt>
                <c:pt idx="105">
                  <c:v>-478.1450213308891</c:v>
                </c:pt>
                <c:pt idx="106">
                  <c:v>-478.8043591334022</c:v>
                </c:pt>
                <c:pt idx="107">
                  <c:v>-479.4442515215287</c:v>
                </c:pt>
                <c:pt idx="108">
                  <c:v>-480.0652848051911</c:v>
                </c:pt>
                <c:pt idx="109">
                  <c:v>-480.6680282357421</c:v>
                </c:pt>
                <c:pt idx="110">
                  <c:v>-481.2530344728866</c:v>
                </c:pt>
                <c:pt idx="111">
                  <c:v>-481.8208400402987</c:v>
                </c:pt>
                <c:pt idx="112">
                  <c:v>-482.3719657700718</c:v>
                </c:pt>
                <c:pt idx="113">
                  <c:v>-482.9069172363039</c:v>
                </c:pt>
                <c:pt idx="114">
                  <c:v>-483.4261851779119</c:v>
                </c:pt>
                <c:pt idx="115">
                  <c:v>-483.9302459109313</c:v>
                </c:pt>
                <c:pt idx="116">
                  <c:v>-484.4195617304871</c:v>
                </c:pt>
                <c:pt idx="117">
                  <c:v>-484.894581302638</c:v>
                </c:pt>
                <c:pt idx="118">
                  <c:v>-485.3557400462882</c:v>
                </c:pt>
                <c:pt idx="119">
                  <c:v>-485.8034605053676</c:v>
                </c:pt>
              </c:numCache>
            </c:numRef>
          </c:yVal>
          <c:smooth val="1"/>
          <c:extLst xmlns:c16r2="http://schemas.microsoft.com/office/drawing/2015/06/chart">
            <c:ext xmlns:c16="http://schemas.microsoft.com/office/drawing/2014/chart" uri="{C3380CC4-5D6E-409C-BE32-E72D297353CC}">
              <c16:uniqueId val="{00000001-2E0C-4297-A72A-0F9D4BD73FED}"/>
            </c:ext>
          </c:extLst>
        </c:ser>
        <c:ser>
          <c:idx val="0"/>
          <c:order val="2"/>
          <c:tx>
            <c:strRef>
              <c:f>'SA-Reformulate-G'!$W$123</c:f>
              <c:strCache>
                <c:ptCount val="1"/>
                <c:pt idx="0">
                  <c:v>SOUD Deaths for 0.5x parameter level</c:v>
                </c:pt>
              </c:strCache>
            </c:strRef>
          </c:tx>
          <c:spPr>
            <a:ln w="6350">
              <a:solidFill>
                <a:schemeClr val="accent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W$3:$W$122</c:f>
              <c:numCache>
                <c:formatCode>General</c:formatCode>
                <c:ptCount val="120"/>
                <c:pt idx="0">
                  <c:v>0.0</c:v>
                </c:pt>
                <c:pt idx="1">
                  <c:v>-11.8996771662295</c:v>
                </c:pt>
                <c:pt idx="2">
                  <c:v>-23.96089037045683</c:v>
                </c:pt>
                <c:pt idx="3">
                  <c:v>-36.17506257080477</c:v>
                </c:pt>
                <c:pt idx="4">
                  <c:v>-48.53357638832203</c:v>
                </c:pt>
                <c:pt idx="5">
                  <c:v>-61.02792909374688</c:v>
                </c:pt>
                <c:pt idx="6">
                  <c:v>-73.64977250945448</c:v>
                </c:pt>
                <c:pt idx="7">
                  <c:v>-86.39094144214314</c:v>
                </c:pt>
                <c:pt idx="8">
                  <c:v>-99.24347360968882</c:v>
                </c:pt>
                <c:pt idx="9">
                  <c:v>-112.1996230466142</c:v>
                </c:pt>
                <c:pt idx="10">
                  <c:v>-125.2518685230967</c:v>
                </c:pt>
                <c:pt idx="11">
                  <c:v>-138.3929181652758</c:v>
                </c:pt>
                <c:pt idx="12">
                  <c:v>-151.6157111953747</c:v>
                </c:pt>
                <c:pt idx="13">
                  <c:v>-161.2471754438115</c:v>
                </c:pt>
                <c:pt idx="14">
                  <c:v>-170.6349791057401</c:v>
                </c:pt>
                <c:pt idx="15">
                  <c:v>-179.7819579134994</c:v>
                </c:pt>
                <c:pt idx="16">
                  <c:v>-188.6939321281598</c:v>
                </c:pt>
                <c:pt idx="17">
                  <c:v>-197.3764882615906</c:v>
                </c:pt>
                <c:pt idx="18">
                  <c:v>-205.8350116578227</c:v>
                </c:pt>
                <c:pt idx="19">
                  <c:v>-214.0747209027004</c:v>
                </c:pt>
                <c:pt idx="20">
                  <c:v>-222.1006936702422</c:v>
                </c:pt>
                <c:pt idx="21">
                  <c:v>-229.9178859806724</c:v>
                </c:pt>
                <c:pt idx="22">
                  <c:v>-237.531146436149</c:v>
                </c:pt>
                <c:pt idx="23">
                  <c:v>-244.945226643146</c:v>
                </c:pt>
                <c:pt idx="24">
                  <c:v>-252.1647887535789</c:v>
                </c:pt>
                <c:pt idx="25">
                  <c:v>-259.1944108422218</c:v>
                </c:pt>
                <c:pt idx="26">
                  <c:v>-266.0366562395016</c:v>
                </c:pt>
                <c:pt idx="27">
                  <c:v>-272.6958145031826</c:v>
                </c:pt>
                <c:pt idx="28">
                  <c:v>-279.1761454555256</c:v>
                </c:pt>
                <c:pt idx="29">
                  <c:v>-285.4818411155564</c:v>
                </c:pt>
                <c:pt idx="30">
                  <c:v>-291.6170262906316</c:v>
                </c:pt>
                <c:pt idx="31">
                  <c:v>-297.5857588126476</c:v>
                </c:pt>
                <c:pt idx="32">
                  <c:v>-303.3920295467661</c:v>
                </c:pt>
                <c:pt idx="33">
                  <c:v>-309.0397622653064</c:v>
                </c:pt>
                <c:pt idx="34">
                  <c:v>-314.5328134544271</c:v>
                </c:pt>
                <c:pt idx="35">
                  <c:v>-319.8749721026521</c:v>
                </c:pt>
                <c:pt idx="36">
                  <c:v>-325.0699595062325</c:v>
                </c:pt>
                <c:pt idx="37">
                  <c:v>-330.1214291156987</c:v>
                </c:pt>
                <c:pt idx="38">
                  <c:v>-335.0329664399372</c:v>
                </c:pt>
                <c:pt idx="39">
                  <c:v>-339.8080881952295</c:v>
                </c:pt>
                <c:pt idx="40">
                  <c:v>-344.4502432255364</c:v>
                </c:pt>
                <c:pt idx="41">
                  <c:v>-348.9628126431584</c:v>
                </c:pt>
                <c:pt idx="42">
                  <c:v>-353.3491100184906</c:v>
                </c:pt>
                <c:pt idx="43">
                  <c:v>-357.6123816464631</c:v>
                </c:pt>
                <c:pt idx="44">
                  <c:v>-361.7558068867354</c:v>
                </c:pt>
                <c:pt idx="45">
                  <c:v>-365.7824985737852</c:v>
                </c:pt>
                <c:pt idx="46">
                  <c:v>-369.6955034925919</c:v>
                </c:pt>
                <c:pt idx="47">
                  <c:v>-373.4978029153599</c:v>
                </c:pt>
                <c:pt idx="48">
                  <c:v>-377.1923131946137</c:v>
                </c:pt>
                <c:pt idx="49">
                  <c:v>-380.7818864080388</c:v>
                </c:pt>
                <c:pt idx="50">
                  <c:v>-384.2693110504649</c:v>
                </c:pt>
                <c:pt idx="51">
                  <c:v>-387.6573127685675</c:v>
                </c:pt>
                <c:pt idx="52">
                  <c:v>-390.9485551340141</c:v>
                </c:pt>
                <c:pt idx="53">
                  <c:v>-394.1456404512202</c:v>
                </c:pt>
                <c:pt idx="54">
                  <c:v>-397.2511105955637</c:v>
                </c:pt>
                <c:pt idx="55">
                  <c:v>-400.2674478784121</c:v>
                </c:pt>
                <c:pt idx="56">
                  <c:v>-403.1970759355293</c:v>
                </c:pt>
                <c:pt idx="57">
                  <c:v>-406.0423606356498</c:v>
                </c:pt>
                <c:pt idx="58">
                  <c:v>-408.8056110062075</c:v>
                </c:pt>
                <c:pt idx="59">
                  <c:v>-411.4890801734186</c:v>
                </c:pt>
                <c:pt idx="60">
                  <c:v>-414.0949663141044</c:v>
                </c:pt>
                <c:pt idx="61">
                  <c:v>-416.6254136168302</c:v>
                </c:pt>
                <c:pt idx="62">
                  <c:v>-419.0825132501132</c:v>
                </c:pt>
                <c:pt idx="63">
                  <c:v>-421.468304335635</c:v>
                </c:pt>
                <c:pt idx="64">
                  <c:v>-423.78477492449</c:v>
                </c:pt>
                <c:pt idx="65">
                  <c:v>-426.0338629747832</c:v>
                </c:pt>
                <c:pt idx="66">
                  <c:v>-428.2174573288626</c:v>
                </c:pt>
                <c:pt idx="67">
                  <c:v>-430.3373986887465</c:v>
                </c:pt>
                <c:pt idx="68">
                  <c:v>-432.3954805883451</c:v>
                </c:pt>
                <c:pt idx="69">
                  <c:v>-434.393450361233</c:v>
                </c:pt>
                <c:pt idx="70">
                  <c:v>-436.3330101028225</c:v>
                </c:pt>
                <c:pt idx="71">
                  <c:v>-438.2158176258861</c:v>
                </c:pt>
                <c:pt idx="72">
                  <c:v>-440.0434874084913</c:v>
                </c:pt>
                <c:pt idx="73">
                  <c:v>-441.8175915334733</c:v>
                </c:pt>
                <c:pt idx="74">
                  <c:v>-443.5396606186777</c:v>
                </c:pt>
                <c:pt idx="75">
                  <c:v>-445.2111847372681</c:v>
                </c:pt>
                <c:pt idx="76">
                  <c:v>-446.8336143274706</c:v>
                </c:pt>
                <c:pt idx="77">
                  <c:v>-448.4083610911952</c:v>
                </c:pt>
                <c:pt idx="78">
                  <c:v>-449.9367988810369</c:v>
                </c:pt>
                <c:pt idx="79">
                  <c:v>-451.4202645752159</c:v>
                </c:pt>
                <c:pt idx="80">
                  <c:v>-452.8600589400625</c:v>
                </c:pt>
                <c:pt idx="81">
                  <c:v>-454.2574474797314</c:v>
                </c:pt>
                <c:pt idx="82">
                  <c:v>-455.6136612728331</c:v>
                </c:pt>
                <c:pt idx="83">
                  <c:v>-456.9298977957531</c:v>
                </c:pt>
                <c:pt idx="84">
                  <c:v>-458.2073217324452</c:v>
                </c:pt>
                <c:pt idx="85">
                  <c:v>-459.4470657705349</c:v>
                </c:pt>
                <c:pt idx="86">
                  <c:v>-460.6502313835995</c:v>
                </c:pt>
                <c:pt idx="87">
                  <c:v>-461.8178895995178</c:v>
                </c:pt>
                <c:pt idx="88">
                  <c:v>-462.9510817548251</c:v>
                </c:pt>
                <c:pt idx="89">
                  <c:v>-464.0508202350227</c:v>
                </c:pt>
                <c:pt idx="90">
                  <c:v>-465.118089200823</c:v>
                </c:pt>
                <c:pt idx="91">
                  <c:v>-466.1538453003357</c:v>
                </c:pt>
                <c:pt idx="92">
                  <c:v>-467.1590183672165</c:v>
                </c:pt>
                <c:pt idx="93">
                  <c:v>-468.1345121048226</c:v>
                </c:pt>
                <c:pt idx="94">
                  <c:v>-469.0812047564389</c:v>
                </c:pt>
                <c:pt idx="95">
                  <c:v>-469.9999497616502</c:v>
                </c:pt>
                <c:pt idx="96">
                  <c:v>-470.8915763989518</c:v>
                </c:pt>
                <c:pt idx="97">
                  <c:v>-471.7568904147085</c:v>
                </c:pt>
                <c:pt idx="98">
                  <c:v>-472.5966746385772</c:v>
                </c:pt>
                <c:pt idx="99">
                  <c:v>-473.4116895855232</c:v>
                </c:pt>
                <c:pt idx="100">
                  <c:v>-474.2026740445704</c:v>
                </c:pt>
                <c:pt idx="101">
                  <c:v>-474.970345654439</c:v>
                </c:pt>
                <c:pt idx="102">
                  <c:v>-475.7154014662156</c:v>
                </c:pt>
                <c:pt idx="103">
                  <c:v>-476.4385184932329</c:v>
                </c:pt>
                <c:pt idx="104">
                  <c:v>-477.1403542483416</c:v>
                </c:pt>
                <c:pt idx="105">
                  <c:v>-477.8215472686686</c:v>
                </c:pt>
                <c:pt idx="106">
                  <c:v>-478.4827176282262</c:v>
                </c:pt>
                <c:pt idx="107">
                  <c:v>-479.1244674382925</c:v>
                </c:pt>
                <c:pt idx="108">
                  <c:v>-479.7473813360323</c:v>
                </c:pt>
                <c:pt idx="109">
                  <c:v>-480.3520269613342</c:v>
                </c:pt>
                <c:pt idx="110">
                  <c:v>-480.9389554221674</c:v>
                </c:pt>
                <c:pt idx="111">
                  <c:v>-481.5087017486566</c:v>
                </c:pt>
                <c:pt idx="112">
                  <c:v>-482.0617853359678</c:v>
                </c:pt>
                <c:pt idx="113">
                  <c:v>-482.5987103763815</c:v>
                </c:pt>
                <c:pt idx="114">
                  <c:v>-483.119966280592</c:v>
                </c:pt>
                <c:pt idx="115">
                  <c:v>-483.6260280885105</c:v>
                </c:pt>
                <c:pt idx="116">
                  <c:v>-484.1173568697663</c:v>
                </c:pt>
                <c:pt idx="117">
                  <c:v>-484.5944001140952</c:v>
                </c:pt>
                <c:pt idx="118">
                  <c:v>-485.057592111818</c:v>
                </c:pt>
                <c:pt idx="119">
                  <c:v>-485.507354324614</c:v>
                </c:pt>
              </c:numCache>
            </c:numRef>
          </c:yVal>
          <c:smooth val="1"/>
          <c:extLst xmlns:c16r2="http://schemas.microsoft.com/office/drawing/2015/06/chart">
            <c:ext xmlns:c16="http://schemas.microsoft.com/office/drawing/2014/chart" uri="{C3380CC4-5D6E-409C-BE32-E72D297353CC}">
              <c16:uniqueId val="{00000002-2E0C-4297-A72A-0F9D4BD73FED}"/>
            </c:ext>
          </c:extLst>
        </c:ser>
        <c:ser>
          <c:idx val="7"/>
          <c:order val="3"/>
          <c:tx>
            <c:strRef>
              <c:f>'SA-Reformulate-G'!$F$123</c:f>
              <c:strCache>
                <c:ptCount val="1"/>
                <c:pt idx="0">
                  <c:v>SHUD Deaths for 1x parameter level</c:v>
                </c:pt>
              </c:strCache>
            </c:strRef>
          </c:tx>
          <c:spPr>
            <a:ln w="76200">
              <a:solidFill>
                <a:schemeClr val="accent2"/>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F$3:$F$122</c:f>
              <c:numCache>
                <c:formatCode>General</c:formatCode>
                <c:ptCount val="120"/>
                <c:pt idx="0">
                  <c:v>0.0</c:v>
                </c:pt>
                <c:pt idx="1">
                  <c:v>13.40020762281165</c:v>
                </c:pt>
                <c:pt idx="2">
                  <c:v>27.08819807653752</c:v>
                </c:pt>
                <c:pt idx="3">
                  <c:v>41.0693746570079</c:v>
                </c:pt>
                <c:pt idx="4">
                  <c:v>55.34545524922328</c:v>
                </c:pt>
                <c:pt idx="5">
                  <c:v>69.91490162345716</c:v>
                </c:pt>
                <c:pt idx="6">
                  <c:v>84.77359347912583</c:v>
                </c:pt>
                <c:pt idx="7">
                  <c:v>99.91538235686576</c:v>
                </c:pt>
                <c:pt idx="8">
                  <c:v>115.3325450917555</c:v>
                </c:pt>
                <c:pt idx="9">
                  <c:v>131.016154400575</c:v>
                </c:pt>
                <c:pt idx="10">
                  <c:v>146.9563811740382</c:v>
                </c:pt>
                <c:pt idx="11">
                  <c:v>163.1427405273003</c:v>
                </c:pt>
                <c:pt idx="12">
                  <c:v>179.5642915714965</c:v>
                </c:pt>
                <c:pt idx="13">
                  <c:v>189.9571452020492</c:v>
                </c:pt>
                <c:pt idx="14">
                  <c:v>200.0805746296626</c:v>
                </c:pt>
                <c:pt idx="15">
                  <c:v>209.9268627954186</c:v>
                </c:pt>
                <c:pt idx="16">
                  <c:v>219.4950240905974</c:v>
                </c:pt>
                <c:pt idx="17">
                  <c:v>228.7848853904519</c:v>
                </c:pt>
                <c:pt idx="18">
                  <c:v>237.7969640060671</c:v>
                </c:pt>
                <c:pt idx="19">
                  <c:v>246.5323799175628</c:v>
                </c:pt>
                <c:pt idx="20">
                  <c:v>254.9927782131164</c:v>
                </c:pt>
                <c:pt idx="21">
                  <c:v>263.180260609268</c:v>
                </c:pt>
                <c:pt idx="22">
                  <c:v>271.0973250623666</c:v>
                </c:pt>
                <c:pt idx="23">
                  <c:v>278.7468125467448</c:v>
                </c:pt>
                <c:pt idx="24">
                  <c:v>286.1318601524514</c:v>
                </c:pt>
                <c:pt idx="25">
                  <c:v>293.2558597370634</c:v>
                </c:pt>
                <c:pt idx="26">
                  <c:v>300.1178247124364</c:v>
                </c:pt>
                <c:pt idx="27">
                  <c:v>306.7214802526369</c:v>
                </c:pt>
                <c:pt idx="28">
                  <c:v>313.070701969631</c:v>
                </c:pt>
                <c:pt idx="29">
                  <c:v>319.1694970241433</c:v>
                </c:pt>
                <c:pt idx="30">
                  <c:v>325.0219843946318</c:v>
                </c:pt>
                <c:pt idx="31">
                  <c:v>330.6323769252268</c:v>
                </c:pt>
                <c:pt idx="32">
                  <c:v>336.0049650658831</c:v>
                </c:pt>
                <c:pt idx="33">
                  <c:v>341.1441021469164</c:v>
                </c:pt>
                <c:pt idx="34">
                  <c:v>346.0541910421196</c:v>
                </c:pt>
                <c:pt idx="35">
                  <c:v>350.7396720875262</c:v>
                </c:pt>
                <c:pt idx="36">
                  <c:v>355.2050121355386</c:v>
                </c:pt>
                <c:pt idx="37">
                  <c:v>359.4546946361031</c:v>
                </c:pt>
                <c:pt idx="38">
                  <c:v>363.4932106477505</c:v>
                </c:pt>
                <c:pt idx="39">
                  <c:v>367.3250477256265</c:v>
                </c:pt>
                <c:pt idx="40">
                  <c:v>370.9546858600436</c:v>
                </c:pt>
                <c:pt idx="41">
                  <c:v>374.3865907158988</c:v>
                </c:pt>
                <c:pt idx="42">
                  <c:v>377.625207539808</c:v>
                </c:pt>
                <c:pt idx="43">
                  <c:v>380.674955653511</c:v>
                </c:pt>
                <c:pt idx="44">
                  <c:v>383.5402234815955</c:v>
                </c:pt>
                <c:pt idx="45">
                  <c:v>386.2253640674595</c:v>
                </c:pt>
                <c:pt idx="46">
                  <c:v>388.7346910362162</c:v>
                </c:pt>
                <c:pt idx="47">
                  <c:v>391.0724749674587</c:v>
                </c:pt>
                <c:pt idx="48">
                  <c:v>393.2429401444428</c:v>
                </c:pt>
                <c:pt idx="49">
                  <c:v>395.2502616494897</c:v>
                </c:pt>
                <c:pt idx="50">
                  <c:v>397.098562778208</c:v>
                </c:pt>
                <c:pt idx="51">
                  <c:v>398.791912747661</c:v>
                </c:pt>
                <c:pt idx="52">
                  <c:v>400.3343246746255</c:v>
                </c:pt>
                <c:pt idx="53">
                  <c:v>401.7297538062786</c:v>
                </c:pt>
                <c:pt idx="54">
                  <c:v>402.9820959821182</c:v>
                </c:pt>
                <c:pt idx="55">
                  <c:v>404.0951863096315</c:v>
                </c:pt>
                <c:pt idx="56">
                  <c:v>405.072798037707</c:v>
                </c:pt>
                <c:pt idx="57">
                  <c:v>405.9186416128885</c:v>
                </c:pt>
                <c:pt idx="58">
                  <c:v>406.6363639047294</c:v>
                </c:pt>
                <c:pt idx="59">
                  <c:v>407.2295475874996</c:v>
                </c:pt>
                <c:pt idx="60">
                  <c:v>407.7017106664242</c:v>
                </c:pt>
                <c:pt idx="61">
                  <c:v>408.0563061374465</c:v>
                </c:pt>
                <c:pt idx="62">
                  <c:v>408.296721770288</c:v>
                </c:pt>
                <c:pt idx="63">
                  <c:v>408.4262800052911</c:v>
                </c:pt>
                <c:pt idx="64">
                  <c:v>408.4482379550656</c:v>
                </c:pt>
                <c:pt idx="65">
                  <c:v>408.365787502789</c:v>
                </c:pt>
                <c:pt idx="66">
                  <c:v>408.1820554892555</c:v>
                </c:pt>
                <c:pt idx="67">
                  <c:v>407.9001039815269</c:v>
                </c:pt>
                <c:pt idx="68">
                  <c:v>407.5229306163729</c:v>
                </c:pt>
                <c:pt idx="69">
                  <c:v>407.0534690121775</c:v>
                </c:pt>
                <c:pt idx="70">
                  <c:v>406.4945892433904</c:v>
                </c:pt>
                <c:pt idx="71">
                  <c:v>405.8490983719713</c:v>
                </c:pt>
                <c:pt idx="72">
                  <c:v>405.1197410306555</c:v>
                </c:pt>
                <c:pt idx="73">
                  <c:v>404.3092000531816</c:v>
                </c:pt>
                <c:pt idx="74">
                  <c:v>403.4200971469513</c:v>
                </c:pt>
                <c:pt idx="75">
                  <c:v>402.4549936038728</c:v>
                </c:pt>
                <c:pt idx="76">
                  <c:v>401.4163910454286</c:v>
                </c:pt>
                <c:pt idx="77">
                  <c:v>400.3067321982538</c:v>
                </c:pt>
                <c:pt idx="78">
                  <c:v>399.128401696765</c:v>
                </c:pt>
                <c:pt idx="79">
                  <c:v>397.8837269096076</c:v>
                </c:pt>
                <c:pt idx="80">
                  <c:v>396.5749787868922</c:v>
                </c:pt>
                <c:pt idx="81">
                  <c:v>395.2043727254176</c:v>
                </c:pt>
                <c:pt idx="82">
                  <c:v>393.7740694492437</c:v>
                </c:pt>
                <c:pt idx="83">
                  <c:v>392.2861759031686</c:v>
                </c:pt>
                <c:pt idx="84">
                  <c:v>390.7427461568462</c:v>
                </c:pt>
                <c:pt idx="85">
                  <c:v>389.145782317393</c:v>
                </c:pt>
                <c:pt idx="86">
                  <c:v>387.4972354485591</c:v>
                </c:pt>
                <c:pt idx="87">
                  <c:v>385.7990064946238</c:v>
                </c:pt>
                <c:pt idx="88">
                  <c:v>384.0529472072457</c:v>
                </c:pt>
                <c:pt idx="89">
                  <c:v>382.2608610738577</c:v>
                </c:pt>
                <c:pt idx="90">
                  <c:v>380.4245042459866</c:v>
                </c:pt>
                <c:pt idx="91">
                  <c:v>378.5455864662599</c:v>
                </c:pt>
                <c:pt idx="92">
                  <c:v>376.6257719928133</c:v>
                </c:pt>
                <c:pt idx="93">
                  <c:v>374.666680519994</c:v>
                </c:pt>
                <c:pt idx="94">
                  <c:v>372.6698880942752</c:v>
                </c:pt>
                <c:pt idx="95">
                  <c:v>370.6369280244488</c:v>
                </c:pt>
                <c:pt idx="96">
                  <c:v>368.5692917852004</c:v>
                </c:pt>
                <c:pt idx="97">
                  <c:v>366.4684299132678</c:v>
                </c:pt>
                <c:pt idx="98">
                  <c:v>364.3357528954517</c:v>
                </c:pt>
                <c:pt idx="99">
                  <c:v>362.1726320478077</c:v>
                </c:pt>
                <c:pt idx="100">
                  <c:v>359.9804003854265</c:v>
                </c:pt>
                <c:pt idx="101">
                  <c:v>357.7603534822466</c:v>
                </c:pt>
                <c:pt idx="102">
                  <c:v>355.5137503204411</c:v>
                </c:pt>
                <c:pt idx="103">
                  <c:v>353.2418141288762</c:v>
                </c:pt>
                <c:pt idx="104">
                  <c:v>350.945733210358</c:v>
                </c:pt>
                <c:pt idx="105">
                  <c:v>348.6266617572242</c:v>
                </c:pt>
                <c:pt idx="106">
                  <c:v>346.2857206550458</c:v>
                </c:pt>
                <c:pt idx="107">
                  <c:v>343.923998274153</c:v>
                </c:pt>
                <c:pt idx="108">
                  <c:v>341.5425512487712</c:v>
                </c:pt>
                <c:pt idx="109">
                  <c:v>339.14240524358</c:v>
                </c:pt>
                <c:pt idx="110">
                  <c:v>336.7245557075339</c:v>
                </c:pt>
                <c:pt idx="111">
                  <c:v>334.289968614828</c:v>
                </c:pt>
                <c:pt idx="112">
                  <c:v>331.8395811929025</c:v>
                </c:pt>
                <c:pt idx="113">
                  <c:v>329.3743026374224</c:v>
                </c:pt>
                <c:pt idx="114">
                  <c:v>326.8950148141826</c:v>
                </c:pt>
                <c:pt idx="115">
                  <c:v>324.4025729479062</c:v>
                </c:pt>
                <c:pt idx="116">
                  <c:v>321.897806297955</c:v>
                </c:pt>
                <c:pt idx="117">
                  <c:v>319.381518820918</c:v>
                </c:pt>
                <c:pt idx="118">
                  <c:v>316.8544898201861</c:v>
                </c:pt>
                <c:pt idx="119">
                  <c:v>314.3174745824849</c:v>
                </c:pt>
              </c:numCache>
            </c:numRef>
          </c:yVal>
          <c:smooth val="1"/>
          <c:extLst xmlns:c16r2="http://schemas.microsoft.com/office/drawing/2015/06/chart">
            <c:ext xmlns:c16="http://schemas.microsoft.com/office/drawing/2014/chart" uri="{C3380CC4-5D6E-409C-BE32-E72D297353CC}">
              <c16:uniqueId val="{00000003-2E0C-4297-A72A-0F9D4BD73FED}"/>
            </c:ext>
          </c:extLst>
        </c:ser>
        <c:ser>
          <c:idx val="4"/>
          <c:order val="4"/>
          <c:tx>
            <c:strRef>
              <c:f>'SA-Reformulate-G'!$O$123</c:f>
              <c:strCache>
                <c:ptCount val="1"/>
                <c:pt idx="0">
                  <c:v>SHUD Deaths for 0.75x parameter level</c:v>
                </c:pt>
              </c:strCache>
            </c:strRef>
          </c:tx>
          <c:spPr>
            <a:ln w="38100">
              <a:solidFill>
                <a:schemeClr val="accent2"/>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O$3:$O$122</c:f>
              <c:numCache>
                <c:formatCode>General</c:formatCode>
                <c:ptCount val="120"/>
                <c:pt idx="0">
                  <c:v>0.0</c:v>
                </c:pt>
                <c:pt idx="1">
                  <c:v>10.05015571710851</c:v>
                </c:pt>
                <c:pt idx="2">
                  <c:v>20.20554414955302</c:v>
                </c:pt>
                <c:pt idx="3">
                  <c:v>30.47349761484152</c:v>
                </c:pt>
                <c:pt idx="4">
                  <c:v>40.85820764489699</c:v>
                </c:pt>
                <c:pt idx="5">
                  <c:v>51.36111888839041</c:v>
                </c:pt>
                <c:pt idx="6">
                  <c:v>61.98148864272535</c:v>
                </c:pt>
                <c:pt idx="7">
                  <c:v>72.71684634360818</c:v>
                </c:pt>
                <c:pt idx="8">
                  <c:v>83.5633696184403</c:v>
                </c:pt>
                <c:pt idx="9">
                  <c:v>94.516191589103</c:v>
                </c:pt>
                <c:pt idx="10">
                  <c:v>105.5696515680358</c:v>
                </c:pt>
                <c:pt idx="11">
                  <c:v>116.717499179115</c:v>
                </c:pt>
                <c:pt idx="12">
                  <c:v>127.9530601840839</c:v>
                </c:pt>
                <c:pt idx="13">
                  <c:v>134.579880396019</c:v>
                </c:pt>
                <c:pt idx="14">
                  <c:v>141.0191999692569</c:v>
                </c:pt>
                <c:pt idx="15">
                  <c:v>147.262899388747</c:v>
                </c:pt>
                <c:pt idx="16">
                  <c:v>153.3084441984434</c:v>
                </c:pt>
                <c:pt idx="17">
                  <c:v>159.1542768891921</c:v>
                </c:pt>
                <c:pt idx="18">
                  <c:v>164.799649604044</c:v>
                </c:pt>
                <c:pt idx="19">
                  <c:v>170.244498416885</c:v>
                </c:pt>
                <c:pt idx="20">
                  <c:v>175.4893376071188</c:v>
                </c:pt>
                <c:pt idx="21">
                  <c:v>180.5351705258953</c:v>
                </c:pt>
                <c:pt idx="22">
                  <c:v>185.3834142866391</c:v>
                </c:pt>
                <c:pt idx="23">
                  <c:v>190.0358359844293</c:v>
                </c:pt>
                <c:pt idx="24">
                  <c:v>194.4944985402864</c:v>
                </c:pt>
                <c:pt idx="25">
                  <c:v>198.7617145912672</c:v>
                </c:pt>
                <c:pt idx="26">
                  <c:v>202.8370550555522</c:v>
                </c:pt>
                <c:pt idx="27">
                  <c:v>206.723182057976</c:v>
                </c:pt>
                <c:pt idx="28">
                  <c:v>210.4229252875618</c:v>
                </c:pt>
                <c:pt idx="29">
                  <c:v>213.9392344553293</c:v>
                </c:pt>
                <c:pt idx="30">
                  <c:v>217.2751597204909</c:v>
                </c:pt>
                <c:pt idx="31">
                  <c:v>220.4338344433006</c:v>
                </c:pt>
                <c:pt idx="32">
                  <c:v>223.4184599796777</c:v>
                </c:pt>
                <c:pt idx="33">
                  <c:v>226.2322922454425</c:v>
                </c:pt>
                <c:pt idx="34">
                  <c:v>228.8786298173874</c:v>
                </c:pt>
                <c:pt idx="35">
                  <c:v>231.360803372582</c:v>
                </c:pt>
                <c:pt idx="36">
                  <c:v>233.6821662963954</c:v>
                </c:pt>
                <c:pt idx="37">
                  <c:v>235.8460863144546</c:v>
                </c:pt>
                <c:pt idx="38">
                  <c:v>237.8559380246627</c:v>
                </c:pt>
                <c:pt idx="39">
                  <c:v>239.7150946470627</c:v>
                </c:pt>
                <c:pt idx="40">
                  <c:v>241.4269238167862</c:v>
                </c:pt>
                <c:pt idx="41">
                  <c:v>242.99478222142</c:v>
                </c:pt>
                <c:pt idx="42">
                  <c:v>244.4220107846092</c:v>
                </c:pt>
                <c:pt idx="43">
                  <c:v>245.7119303536383</c:v>
                </c:pt>
                <c:pt idx="44">
                  <c:v>246.8678378386676</c:v>
                </c:pt>
                <c:pt idx="45">
                  <c:v>247.893002758275</c:v>
                </c:pt>
                <c:pt idx="46">
                  <c:v>248.7906641517089</c:v>
                </c:pt>
                <c:pt idx="47">
                  <c:v>249.5640278231532</c:v>
                </c:pt>
                <c:pt idx="48">
                  <c:v>250.21626388742</c:v>
                </c:pt>
                <c:pt idx="49">
                  <c:v>250.7505045900352</c:v>
                </c:pt>
                <c:pt idx="50">
                  <c:v>251.1698423776787</c:v>
                </c:pt>
                <c:pt idx="51">
                  <c:v>251.4773281975278</c:v>
                </c:pt>
                <c:pt idx="52">
                  <c:v>251.6759700059554</c:v>
                </c:pt>
                <c:pt idx="53">
                  <c:v>251.7687314703473</c:v>
                </c:pt>
                <c:pt idx="54">
                  <c:v>251.7585308475226</c:v>
                </c:pt>
                <c:pt idx="55">
                  <c:v>251.6482400245788</c:v>
                </c:pt>
                <c:pt idx="56">
                  <c:v>251.4406837092577</c:v>
                </c:pt>
                <c:pt idx="57">
                  <c:v>251.1386387580133</c:v>
                </c:pt>
                <c:pt idx="58">
                  <c:v>250.7448336309731</c:v>
                </c:pt>
                <c:pt idx="59">
                  <c:v>250.2619479638373</c:v>
                </c:pt>
                <c:pt idx="60">
                  <c:v>249.6926122475572</c:v>
                </c:pt>
                <c:pt idx="61">
                  <c:v>249.0394076073243</c:v>
                </c:pt>
                <c:pt idx="62">
                  <c:v>248.3048656730452</c:v>
                </c:pt>
                <c:pt idx="63">
                  <c:v>247.4914685340282</c:v>
                </c:pt>
                <c:pt idx="64">
                  <c:v>246.6016487711558</c:v>
                </c:pt>
                <c:pt idx="65">
                  <c:v>245.6377895602595</c:v>
                </c:pt>
                <c:pt idx="66">
                  <c:v>244.6022248408795</c:v>
                </c:pt>
                <c:pt idx="67">
                  <c:v>243.4972395449572</c:v>
                </c:pt>
                <c:pt idx="68">
                  <c:v>242.325069880403</c:v>
                </c:pt>
                <c:pt idx="69">
                  <c:v>241.087903664807</c:v>
                </c:pt>
                <c:pt idx="70">
                  <c:v>239.7878807048778</c:v>
                </c:pt>
                <c:pt idx="71">
                  <c:v>238.427093217488</c:v>
                </c:pt>
                <c:pt idx="72">
                  <c:v>237.00758628847</c:v>
                </c:pt>
                <c:pt idx="73">
                  <c:v>235.531358365583</c:v>
                </c:pt>
                <c:pt idx="74">
                  <c:v>234.0003617822624</c:v>
                </c:pt>
                <c:pt idx="75">
                  <c:v>232.4165033090418</c:v>
                </c:pt>
                <c:pt idx="76">
                  <c:v>230.7816447296902</c:v>
                </c:pt>
                <c:pt idx="77">
                  <c:v>229.0976034393437</c:v>
                </c:pt>
                <c:pt idx="78">
                  <c:v>227.366153062067</c:v>
                </c:pt>
                <c:pt idx="79">
                  <c:v>225.5890240854577</c:v>
                </c:pt>
                <c:pt idx="80">
                  <c:v>223.7679045100762</c:v>
                </c:pt>
                <c:pt idx="81">
                  <c:v>221.9044405116154</c:v>
                </c:pt>
                <c:pt idx="82">
                  <c:v>220.000237113888</c:v>
                </c:pt>
                <c:pt idx="83">
                  <c:v>218.056858870822</c:v>
                </c:pt>
                <c:pt idx="84">
                  <c:v>216.0758305557992</c:v>
                </c:pt>
                <c:pt idx="85">
                  <c:v>214.0586378567708</c:v>
                </c:pt>
                <c:pt idx="86">
                  <c:v>212.006728075711</c:v>
                </c:pt>
                <c:pt idx="87">
                  <c:v>209.9215108310635</c:v>
                </c:pt>
                <c:pt idx="88">
                  <c:v>207.8043587619406</c:v>
                </c:pt>
                <c:pt idx="89">
                  <c:v>205.6566082329197</c:v>
                </c:pt>
                <c:pt idx="90">
                  <c:v>203.4795600383748</c:v>
                </c:pt>
                <c:pt idx="91">
                  <c:v>201.2744801053637</c:v>
                </c:pt>
                <c:pt idx="92">
                  <c:v>199.042600194159</c:v>
                </c:pt>
                <c:pt idx="93">
                  <c:v>196.7851185955986</c:v>
                </c:pt>
                <c:pt idx="94">
                  <c:v>194.5032008244731</c:v>
                </c:pt>
                <c:pt idx="95">
                  <c:v>192.1979803082737</c:v>
                </c:pt>
                <c:pt idx="96">
                  <c:v>189.870559070634</c:v>
                </c:pt>
                <c:pt idx="97">
                  <c:v>187.5220084088971</c:v>
                </c:pt>
                <c:pt idx="98">
                  <c:v>185.1533695652655</c:v>
                </c:pt>
                <c:pt idx="99">
                  <c:v>182.7656543910551</c:v>
                </c:pt>
                <c:pt idx="100">
                  <c:v>180.359846003625</c:v>
                </c:pt>
                <c:pt idx="101">
                  <c:v>177.9368994355553</c:v>
                </c:pt>
                <c:pt idx="102">
                  <c:v>175.4977422757823</c:v>
                </c:pt>
                <c:pt idx="103">
                  <c:v>173.0432753023153</c:v>
                </c:pt>
                <c:pt idx="104">
                  <c:v>170.5743731062917</c:v>
                </c:pt>
                <c:pt idx="105">
                  <c:v>168.0918847071174</c:v>
                </c:pt>
                <c:pt idx="106">
                  <c:v>165.596634158478</c:v>
                </c:pt>
                <c:pt idx="107">
                  <c:v>163.0894211450398</c:v>
                </c:pt>
                <c:pt idx="108">
                  <c:v>160.5710215696778</c:v>
                </c:pt>
                <c:pt idx="109">
                  <c:v>158.0421881311064</c:v>
                </c:pt>
                <c:pt idx="110">
                  <c:v>155.5036508917999</c:v>
                </c:pt>
                <c:pt idx="111">
                  <c:v>152.9561178361274</c:v>
                </c:pt>
                <c:pt idx="112">
                  <c:v>150.4002754186071</c:v>
                </c:pt>
                <c:pt idx="113">
                  <c:v>147.8367891022868</c:v>
                </c:pt>
                <c:pt idx="114">
                  <c:v>145.2663038871657</c:v>
                </c:pt>
                <c:pt idx="115">
                  <c:v>142.6894448286846</c:v>
                </c:pt>
                <c:pt idx="116">
                  <c:v>140.106817546268</c:v>
                </c:pt>
                <c:pt idx="117">
                  <c:v>137.5190087219461</c:v>
                </c:pt>
                <c:pt idx="118">
                  <c:v>134.926586589084</c:v>
                </c:pt>
                <c:pt idx="119">
                  <c:v>132.3301014112442</c:v>
                </c:pt>
              </c:numCache>
            </c:numRef>
          </c:yVal>
          <c:smooth val="1"/>
          <c:extLst xmlns:c16r2="http://schemas.microsoft.com/office/drawing/2015/06/chart">
            <c:ext xmlns:c16="http://schemas.microsoft.com/office/drawing/2014/chart" uri="{C3380CC4-5D6E-409C-BE32-E72D297353CC}">
              <c16:uniqueId val="{00000004-2E0C-4297-A72A-0F9D4BD73FED}"/>
            </c:ext>
          </c:extLst>
        </c:ser>
        <c:ser>
          <c:idx val="1"/>
          <c:order val="5"/>
          <c:tx>
            <c:strRef>
              <c:f>'SA-Reformulate-G'!$X$123</c:f>
              <c:strCache>
                <c:ptCount val="1"/>
                <c:pt idx="0">
                  <c:v>SHUD Deaths for 0.5x parameter level</c:v>
                </c:pt>
              </c:strCache>
            </c:strRef>
          </c:tx>
          <c:spPr>
            <a:ln w="6350">
              <a:solidFill>
                <a:schemeClr val="accent2"/>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X$3:$X$122</c:f>
              <c:numCache>
                <c:formatCode>General</c:formatCode>
                <c:ptCount val="120"/>
                <c:pt idx="0">
                  <c:v>0.0</c:v>
                </c:pt>
                <c:pt idx="1">
                  <c:v>6.700103811405778</c:v>
                </c:pt>
                <c:pt idx="2">
                  <c:v>13.322877089953</c:v>
                </c:pt>
                <c:pt idx="3">
                  <c:v>19.87754707972108</c:v>
                </c:pt>
                <c:pt idx="4">
                  <c:v>26.3707537707809</c:v>
                </c:pt>
                <c:pt idx="5">
                  <c:v>32.80690342906578</c:v>
                </c:pt>
                <c:pt idx="6">
                  <c:v>39.18861274164578</c:v>
                </c:pt>
                <c:pt idx="7">
                  <c:v>45.51707322355055</c:v>
                </c:pt>
                <c:pt idx="8">
                  <c:v>51.7923493644429</c:v>
                </c:pt>
                <c:pt idx="9">
                  <c:v>58.01362225801208</c:v>
                </c:pt>
                <c:pt idx="10">
                  <c:v>64.17938840374823</c:v>
                </c:pt>
                <c:pt idx="11">
                  <c:v>70.2876216697567</c:v>
                </c:pt>
                <c:pt idx="12">
                  <c:v>76.33590499918641</c:v>
                </c:pt>
                <c:pt idx="13">
                  <c:v>79.19521031501706</c:v>
                </c:pt>
                <c:pt idx="14">
                  <c:v>81.9494146928205</c:v>
                </c:pt>
                <c:pt idx="15">
                  <c:v>84.58992501028098</c:v>
                </c:pt>
                <c:pt idx="16">
                  <c:v>87.11262553328935</c:v>
                </c:pt>
                <c:pt idx="17">
                  <c:v>89.514547309376</c:v>
                </c:pt>
                <c:pt idx="18">
                  <c:v>91.79365443203822</c:v>
                </c:pt>
                <c:pt idx="19">
                  <c:v>93.94867953680135</c:v>
                </c:pt>
                <c:pt idx="20">
                  <c:v>95.97898926395578</c:v>
                </c:pt>
                <c:pt idx="21">
                  <c:v>97.88447396260717</c:v>
                </c:pt>
                <c:pt idx="22">
                  <c:v>99.66545706049291</c:v>
                </c:pt>
                <c:pt idx="23">
                  <c:v>101.3226204089764</c:v>
                </c:pt>
                <c:pt idx="24">
                  <c:v>102.8569426238393</c:v>
                </c:pt>
                <c:pt idx="25">
                  <c:v>104.2696480147101</c:v>
                </c:pt>
                <c:pt idx="26">
                  <c:v>105.5605264006076</c:v>
                </c:pt>
                <c:pt idx="27">
                  <c:v>106.7311808474775</c:v>
                </c:pt>
                <c:pt idx="28">
                  <c:v>107.783383880422</c:v>
                </c:pt>
                <c:pt idx="29">
                  <c:v>108.7190178198533</c:v>
                </c:pt>
                <c:pt idx="30">
                  <c:v>109.5400552846152</c:v>
                </c:pt>
                <c:pt idx="31">
                  <c:v>110.2485425608132</c:v>
                </c:pt>
                <c:pt idx="32">
                  <c:v>110.8465853694567</c:v>
                </c:pt>
                <c:pt idx="33">
                  <c:v>111.3363366449727</c:v>
                </c:pt>
                <c:pt idx="34">
                  <c:v>111.7199860039024</c:v>
                </c:pt>
                <c:pt idx="35">
                  <c:v>111.999750638824</c:v>
                </c:pt>
                <c:pt idx="36">
                  <c:v>112.1778674182977</c:v>
                </c:pt>
                <c:pt idx="37">
                  <c:v>112.25658601119</c:v>
                </c:pt>
                <c:pt idx="38">
                  <c:v>112.238162884606</c:v>
                </c:pt>
                <c:pt idx="39">
                  <c:v>112.1248553612794</c:v>
                </c:pt>
                <c:pt idx="40">
                  <c:v>111.9189177914092</c:v>
                </c:pt>
                <c:pt idx="41">
                  <c:v>111.6225975053971</c:v>
                </c:pt>
                <c:pt idx="42">
                  <c:v>111.2381312264719</c:v>
                </c:pt>
                <c:pt idx="43">
                  <c:v>110.7677419080893</c:v>
                </c:pt>
                <c:pt idx="44">
                  <c:v>110.2136359433408</c:v>
                </c:pt>
                <c:pt idx="45">
                  <c:v>109.5780007015329</c:v>
                </c:pt>
                <c:pt idx="46">
                  <c:v>108.8630023538697</c:v>
                </c:pt>
                <c:pt idx="47">
                  <c:v>108.0707839557415</c:v>
                </c:pt>
                <c:pt idx="48">
                  <c:v>107.2034637577462</c:v>
                </c:pt>
                <c:pt idx="49">
                  <c:v>106.2631337214274</c:v>
                </c:pt>
                <c:pt idx="50">
                  <c:v>105.2518582189138</c:v>
                </c:pt>
                <c:pt idx="51">
                  <c:v>104.1716728983356</c:v>
                </c:pt>
                <c:pt idx="52">
                  <c:v>103.0245836991403</c:v>
                </c:pt>
                <c:pt idx="53">
                  <c:v>101.8125660035334</c:v>
                </c:pt>
                <c:pt idx="54">
                  <c:v>100.5375639114191</c:v>
                </c:pt>
                <c:pt idx="55">
                  <c:v>99.20148962784926</c:v>
                </c:pt>
                <c:pt idx="56">
                  <c:v>97.80622295315375</c:v>
                </c:pt>
                <c:pt idx="57">
                  <c:v>96.35361086691381</c:v>
                </c:pt>
                <c:pt idx="58">
                  <c:v>94.84546719781625</c:v>
                </c:pt>
                <c:pt idx="59">
                  <c:v>93.28357237215857</c:v>
                </c:pt>
                <c:pt idx="60">
                  <c:v>91.66967323444318</c:v>
                </c:pt>
                <c:pt idx="61">
                  <c:v>90.00548293404096</c:v>
                </c:pt>
                <c:pt idx="62">
                  <c:v>88.29268087247539</c:v>
                </c:pt>
                <c:pt idx="63">
                  <c:v>86.53291270622307</c:v>
                </c:pt>
                <c:pt idx="64">
                  <c:v>84.72779040044101</c:v>
                </c:pt>
                <c:pt idx="65">
                  <c:v>82.87889232928396</c:v>
                </c:pt>
                <c:pt idx="66">
                  <c:v>80.9877634188985</c:v>
                </c:pt>
                <c:pt idx="67">
                  <c:v>79.05591532935587</c:v>
                </c:pt>
                <c:pt idx="68">
                  <c:v>77.08482667218381</c:v>
                </c:pt>
                <c:pt idx="69">
                  <c:v>75.07594326027916</c:v>
                </c:pt>
                <c:pt idx="70">
                  <c:v>73.03067838728275</c:v>
                </c:pt>
                <c:pt idx="71">
                  <c:v>70.95041313367524</c:v>
                </c:pt>
                <c:pt idx="72">
                  <c:v>68.83649669703118</c:v>
                </c:pt>
                <c:pt idx="73">
                  <c:v>66.69024674407377</c:v>
                </c:pt>
                <c:pt idx="74">
                  <c:v>64.51294978229562</c:v>
                </c:pt>
                <c:pt idx="75">
                  <c:v>62.30586154909199</c:v>
                </c:pt>
                <c:pt idx="76">
                  <c:v>60.07020741648464</c:v>
                </c:pt>
                <c:pt idx="77">
                  <c:v>57.80718280962324</c:v>
                </c:pt>
                <c:pt idx="78">
                  <c:v>55.51795363741832</c:v>
                </c:pt>
                <c:pt idx="79">
                  <c:v>53.20365673372316</c:v>
                </c:pt>
                <c:pt idx="80">
                  <c:v>50.8654003076259</c:v>
                </c:pt>
                <c:pt idx="81">
                  <c:v>48.50426440149713</c:v>
                </c:pt>
                <c:pt idx="82">
                  <c:v>46.12130135553448</c:v>
                </c:pt>
                <c:pt idx="83">
                  <c:v>43.71753627762239</c:v>
                </c:pt>
                <c:pt idx="84">
                  <c:v>41.29396751744957</c:v>
                </c:pt>
                <c:pt idx="85">
                  <c:v>38.85156714383577</c:v>
                </c:pt>
                <c:pt idx="86">
                  <c:v>36.39128142436194</c:v>
                </c:pt>
                <c:pt idx="87">
                  <c:v>33.9140313064158</c:v>
                </c:pt>
                <c:pt idx="88">
                  <c:v>31.42071289885962</c:v>
                </c:pt>
                <c:pt idx="89">
                  <c:v>28.91219795357172</c:v>
                </c:pt>
                <c:pt idx="90">
                  <c:v>26.38933434617578</c:v>
                </c:pt>
                <c:pt idx="91">
                  <c:v>23.85294655532372</c:v>
                </c:pt>
                <c:pt idx="92">
                  <c:v>21.30383613995432</c:v>
                </c:pt>
                <c:pt idx="93">
                  <c:v>18.7427822139828</c:v>
                </c:pt>
                <c:pt idx="94">
                  <c:v>16.17054191794341</c:v>
                </c:pt>
                <c:pt idx="95">
                  <c:v>13.58785088711684</c:v>
                </c:pt>
                <c:pt idx="96">
                  <c:v>10.99542371575244</c:v>
                </c:pt>
                <c:pt idx="97">
                  <c:v>8.393954416998074</c:v>
                </c:pt>
                <c:pt idx="98">
                  <c:v>5.784116878201039</c:v>
                </c:pt>
                <c:pt idx="99">
                  <c:v>3.166565311275554</c:v>
                </c:pt>
                <c:pt idx="100">
                  <c:v>0.541934697861279</c:v>
                </c:pt>
                <c:pt idx="101">
                  <c:v>-2.089158770981657</c:v>
                </c:pt>
                <c:pt idx="102">
                  <c:v>-4.726117260756391</c:v>
                </c:pt>
                <c:pt idx="103">
                  <c:v>-7.368360865388397</c:v>
                </c:pt>
                <c:pt idx="104">
                  <c:v>-10.01532718513704</c:v>
                </c:pt>
                <c:pt idx="105">
                  <c:v>-12.66647091071395</c:v>
                </c:pt>
                <c:pt idx="106">
                  <c:v>-15.32126341372368</c:v>
                </c:pt>
                <c:pt idx="107">
                  <c:v>-17.97919234356358</c:v>
                </c:pt>
                <c:pt idx="108">
                  <c:v>-20.63976123085254</c:v>
                </c:pt>
                <c:pt idx="109">
                  <c:v>-23.30248909748398</c:v>
                </c:pt>
                <c:pt idx="110">
                  <c:v>-25.96691007335762</c:v>
                </c:pt>
                <c:pt idx="111">
                  <c:v>-28.63257301984108</c:v>
                </c:pt>
                <c:pt idx="112">
                  <c:v>-31.29904115999543</c:v>
                </c:pt>
                <c:pt idx="113">
                  <c:v>-33.96589171558575</c:v>
                </c:pt>
                <c:pt idx="114">
                  <c:v>-36.63271555089218</c:v>
                </c:pt>
                <c:pt idx="115">
                  <c:v>-39.29911682331608</c:v>
                </c:pt>
                <c:pt idx="116">
                  <c:v>-41.96471264077867</c:v>
                </c:pt>
                <c:pt idx="117">
                  <c:v>-44.6291327258912</c:v>
                </c:pt>
                <c:pt idx="118">
                  <c:v>-47.29201908686432</c:v>
                </c:pt>
                <c:pt idx="119">
                  <c:v>-49.95302569513454</c:v>
                </c:pt>
              </c:numCache>
            </c:numRef>
          </c:yVal>
          <c:smooth val="1"/>
          <c:extLst xmlns:c16r2="http://schemas.microsoft.com/office/drawing/2015/06/chart">
            <c:ext xmlns:c16="http://schemas.microsoft.com/office/drawing/2014/chart" uri="{C3380CC4-5D6E-409C-BE32-E72D297353CC}">
              <c16:uniqueId val="{00000005-2E0C-4297-A72A-0F9D4BD73FED}"/>
            </c:ext>
          </c:extLst>
        </c:ser>
        <c:ser>
          <c:idx val="5"/>
          <c:order val="6"/>
          <c:tx>
            <c:strRef>
              <c:f>'SA-Reformulate-G'!$G$123</c:f>
              <c:strCache>
                <c:ptCount val="1"/>
                <c:pt idx="0">
                  <c:v>Total Deaths for 1x parameter level</c:v>
                </c:pt>
              </c:strCache>
            </c:strRef>
          </c:tx>
          <c:spPr>
            <a:ln w="76200">
              <a:solidFill>
                <a:schemeClr val="tx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G$3:$G$122</c:f>
              <c:numCache>
                <c:formatCode>General</c:formatCode>
                <c:ptCount val="120"/>
                <c:pt idx="0">
                  <c:v>0.0</c:v>
                </c:pt>
                <c:pt idx="1">
                  <c:v>1.500530456582101</c:v>
                </c:pt>
                <c:pt idx="2">
                  <c:v>3.127301229962768</c:v>
                </c:pt>
                <c:pt idx="3">
                  <c:v>4.894061891166205</c:v>
                </c:pt>
                <c:pt idx="4">
                  <c:v>6.810980171191384</c:v>
                </c:pt>
                <c:pt idx="5">
                  <c:v>8.88489607184183</c:v>
                </c:pt>
                <c:pt idx="6">
                  <c:v>11.11994650551455</c:v>
                </c:pt>
                <c:pt idx="7">
                  <c:v>13.51808338120636</c:v>
                </c:pt>
                <c:pt idx="8">
                  <c:v>16.07950135533538</c:v>
                </c:pt>
                <c:pt idx="9">
                  <c:v>18.80299049884757</c:v>
                </c:pt>
                <c:pt idx="10">
                  <c:v>21.68622663881456</c:v>
                </c:pt>
                <c:pt idx="11">
                  <c:v>24.72601002397232</c:v>
                </c:pt>
                <c:pt idx="12">
                  <c:v>27.91846119010597</c:v>
                </c:pt>
                <c:pt idx="13">
                  <c:v>28.67276953777018</c:v>
                </c:pt>
                <c:pt idx="14">
                  <c:v>29.39900642557846</c:v>
                </c:pt>
                <c:pt idx="15">
                  <c:v>30.08701655435498</c:v>
                </c:pt>
                <c:pt idx="16">
                  <c:v>30.73025467560883</c:v>
                </c:pt>
                <c:pt idx="17">
                  <c:v>31.3231812537339</c:v>
                </c:pt>
                <c:pt idx="18">
                  <c:v>31.86111564270782</c:v>
                </c:pt>
                <c:pt idx="19">
                  <c:v>32.34011983415648</c:v>
                </c:pt>
                <c:pt idx="20">
                  <c:v>32.75689976675785</c:v>
                </c:pt>
                <c:pt idx="21">
                  <c:v>33.10872135707746</c:v>
                </c:pt>
                <c:pt idx="22">
                  <c:v>33.39333889760701</c:v>
                </c:pt>
                <c:pt idx="23">
                  <c:v>33.6089338465695</c:v>
                </c:pt>
                <c:pt idx="24">
                  <c:v>33.754062353886</c:v>
                </c:pt>
                <c:pt idx="25">
                  <c:v>33.8276101371559</c:v>
                </c:pt>
                <c:pt idx="26">
                  <c:v>33.82685324697823</c:v>
                </c:pt>
                <c:pt idx="27">
                  <c:v>33.75121556249474</c:v>
                </c:pt>
                <c:pt idx="28">
                  <c:v>33.60033957443592</c:v>
                </c:pt>
                <c:pt idx="29">
                  <c:v>33.37406461091904</c:v>
                </c:pt>
                <c:pt idx="30">
                  <c:v>33.07240648441054</c:v>
                </c:pt>
                <c:pt idx="31">
                  <c:v>32.6955393528552</c:v>
                </c:pt>
                <c:pt idx="32">
                  <c:v>32.24377952722875</c:v>
                </c:pt>
                <c:pt idx="33">
                  <c:v>31.7175709681329</c:v>
                </c:pt>
                <c:pt idx="34">
                  <c:v>31.11747225210265</c:v>
                </c:pt>
                <c:pt idx="35">
                  <c:v>30.44414482090728</c:v>
                </c:pt>
                <c:pt idx="36">
                  <c:v>29.69834235476488</c:v>
                </c:pt>
                <c:pt idx="37">
                  <c:v>28.88090113381318</c:v>
                </c:pt>
                <c:pt idx="38">
                  <c:v>27.99273127197616</c:v>
                </c:pt>
                <c:pt idx="39">
                  <c:v>27.03480749865466</c:v>
                </c:pt>
                <c:pt idx="40">
                  <c:v>26.00816323820727</c:v>
                </c:pt>
                <c:pt idx="41">
                  <c:v>24.91388388394412</c:v>
                </c:pt>
                <c:pt idx="42">
                  <c:v>23.75310064001551</c:v>
                </c:pt>
                <c:pt idx="43">
                  <c:v>22.52698486549867</c:v>
                </c:pt>
                <c:pt idx="44">
                  <c:v>21.2367428721156</c:v>
                </c:pt>
                <c:pt idx="45">
                  <c:v>19.8836111335046</c:v>
                </c:pt>
                <c:pt idx="46">
                  <c:v>18.46885186919967</c:v>
                </c:pt>
                <c:pt idx="47">
                  <c:v>16.99374897104098</c:v>
                </c:pt>
                <c:pt idx="48">
                  <c:v>15.45960424346467</c:v>
                </c:pt>
                <c:pt idx="49">
                  <c:v>13.8677339324153</c:v>
                </c:pt>
                <c:pt idx="50">
                  <c:v>12.21946552033787</c:v>
                </c:pt>
                <c:pt idx="51">
                  <c:v>10.51613476708162</c:v>
                </c:pt>
                <c:pt idx="52">
                  <c:v>8.75908297813435</c:v>
                </c:pt>
                <c:pt idx="53">
                  <c:v>6.949654485036218</c:v>
                </c:pt>
                <c:pt idx="54">
                  <c:v>5.089194322187812</c:v>
                </c:pt>
                <c:pt idx="55">
                  <c:v>3.179046086521384</c:v>
                </c:pt>
                <c:pt idx="56">
                  <c:v>1.220549967632587</c:v>
                </c:pt>
                <c:pt idx="57">
                  <c:v>-0.784959063027236</c:v>
                </c:pt>
                <c:pt idx="58">
                  <c:v>-2.836152914404419</c:v>
                </c:pt>
                <c:pt idx="59">
                  <c:v>-4.931711899260108</c:v>
                </c:pt>
                <c:pt idx="60">
                  <c:v>-7.07032612775238</c:v>
                </c:pt>
                <c:pt idx="61">
                  <c:v>-9.25069677956053</c:v>
                </c:pt>
                <c:pt idx="62">
                  <c:v>-11.47153726234628</c:v>
                </c:pt>
                <c:pt idx="63">
                  <c:v>-13.73157426383218</c:v>
                </c:pt>
                <c:pt idx="64">
                  <c:v>-16.02954870430253</c:v>
                </c:pt>
                <c:pt idx="65">
                  <c:v>-18.36421659590355</c:v>
                </c:pt>
                <c:pt idx="66">
                  <c:v>-20.73434981471187</c:v>
                </c:pt>
                <c:pt idx="67">
                  <c:v>-23.13873679119182</c:v>
                </c:pt>
                <c:pt idx="68">
                  <c:v>-25.57618312429855</c:v>
                </c:pt>
                <c:pt idx="69">
                  <c:v>-28.04551212419597</c:v>
                </c:pt>
                <c:pt idx="70">
                  <c:v>-30.54556528825083</c:v>
                </c:pt>
                <c:pt idx="71">
                  <c:v>-33.07520271468743</c:v>
                </c:pt>
                <c:pt idx="72">
                  <c:v>-35.63330345804975</c:v>
                </c:pt>
                <c:pt idx="73">
                  <c:v>-38.21876583036164</c:v>
                </c:pt>
                <c:pt idx="74">
                  <c:v>-40.83050765165343</c:v>
                </c:pt>
                <c:pt idx="75">
                  <c:v>-43.46746645333587</c:v>
                </c:pt>
                <c:pt idx="76">
                  <c:v>-46.12859963765804</c:v>
                </c:pt>
                <c:pt idx="77">
                  <c:v>-48.81288459635199</c:v>
                </c:pt>
                <c:pt idx="78">
                  <c:v>-51.5193187913501</c:v>
                </c:pt>
                <c:pt idx="79">
                  <c:v>-54.24691980030588</c:v>
                </c:pt>
                <c:pt idx="80">
                  <c:v>-56.99472532951963</c:v>
                </c:pt>
                <c:pt idx="81">
                  <c:v>-59.76179319666376</c:v>
                </c:pt>
                <c:pt idx="82">
                  <c:v>-62.54720128562197</c:v>
                </c:pt>
                <c:pt idx="83">
                  <c:v>-65.35004747559091</c:v>
                </c:pt>
                <c:pt idx="84">
                  <c:v>-68.16944954647045</c:v>
                </c:pt>
                <c:pt idx="85">
                  <c:v>-71.00454506245345</c:v>
                </c:pt>
                <c:pt idx="86">
                  <c:v>-73.85449123562775</c:v>
                </c:pt>
                <c:pt idx="87">
                  <c:v>-76.71846477125686</c:v>
                </c:pt>
                <c:pt idx="88">
                  <c:v>-79.5956616963621</c:v>
                </c:pt>
                <c:pt idx="89">
                  <c:v>-82.48529717307015</c:v>
                </c:pt>
                <c:pt idx="90">
                  <c:v>-85.38660529815743</c:v>
                </c:pt>
                <c:pt idx="91">
                  <c:v>-88.29883889009854</c:v>
                </c:pt>
                <c:pt idx="92">
                  <c:v>-91.2212692648616</c:v>
                </c:pt>
                <c:pt idx="93">
                  <c:v>-94.15318600159856</c:v>
                </c:pt>
                <c:pt idx="94">
                  <c:v>-97.09389669935762</c:v>
                </c:pt>
                <c:pt idx="95">
                  <c:v>-100.0427267257875</c:v>
                </c:pt>
                <c:pt idx="96">
                  <c:v>-102.9990189588349</c:v>
                </c:pt>
                <c:pt idx="97">
                  <c:v>-105.9621335223003</c:v>
                </c:pt>
                <c:pt idx="98">
                  <c:v>-108.9314475161035</c:v>
                </c:pt>
                <c:pt idx="99">
                  <c:v>-111.9063547420338</c:v>
                </c:pt>
                <c:pt idx="100">
                  <c:v>-114.886265425717</c:v>
                </c:pt>
                <c:pt idx="101">
                  <c:v>-117.8706059354794</c:v>
                </c:pt>
                <c:pt idx="102">
                  <c:v>-120.8588184987405</c:v>
                </c:pt>
                <c:pt idx="103">
                  <c:v>-123.8503609165236</c:v>
                </c:pt>
                <c:pt idx="104">
                  <c:v>-126.8447062766409</c:v>
                </c:pt>
                <c:pt idx="105">
                  <c:v>-129.8413426660525</c:v>
                </c:pt>
                <c:pt idx="106">
                  <c:v>-132.8397728828773</c:v>
                </c:pt>
                <c:pt idx="107">
                  <c:v>-135.8395141484912</c:v>
                </c:pt>
                <c:pt idx="108">
                  <c:v>-138.840097820122</c:v>
                </c:pt>
                <c:pt idx="109">
                  <c:v>-141.8410691043067</c:v>
                </c:pt>
                <c:pt idx="110">
                  <c:v>-144.8419867715653</c:v>
                </c:pt>
                <c:pt idx="111">
                  <c:v>-147.8424228726043</c:v>
                </c:pt>
                <c:pt idx="112">
                  <c:v>-150.8419624563347</c:v>
                </c:pt>
                <c:pt idx="113">
                  <c:v>-153.8402032899881</c:v>
                </c:pt>
                <c:pt idx="114">
                  <c:v>-156.8367555815537</c:v>
                </c:pt>
                <c:pt idx="115">
                  <c:v>-159.8312417047785</c:v>
                </c:pt>
                <c:pt idx="116">
                  <c:v>-162.823295926922</c:v>
                </c:pt>
                <c:pt idx="117">
                  <c:v>-165.8125641394443</c:v>
                </c:pt>
                <c:pt idx="118">
                  <c:v>-168.7987035918121</c:v>
                </c:pt>
                <c:pt idx="119">
                  <c:v>-171.781382628545</c:v>
                </c:pt>
              </c:numCache>
            </c:numRef>
          </c:yVal>
          <c:smooth val="1"/>
          <c:extLst xmlns:c16r2="http://schemas.microsoft.com/office/drawing/2015/06/chart">
            <c:ext xmlns:c16="http://schemas.microsoft.com/office/drawing/2014/chart" uri="{C3380CC4-5D6E-409C-BE32-E72D297353CC}">
              <c16:uniqueId val="{00000006-2E0C-4297-A72A-0F9D4BD73FED}"/>
            </c:ext>
          </c:extLst>
        </c:ser>
        <c:ser>
          <c:idx val="2"/>
          <c:order val="7"/>
          <c:tx>
            <c:strRef>
              <c:f>'SA-Reformulate-G'!$P$123</c:f>
              <c:strCache>
                <c:ptCount val="1"/>
                <c:pt idx="0">
                  <c:v>Total Deaths for 0.75x parameter level</c:v>
                </c:pt>
              </c:strCache>
            </c:strRef>
          </c:tx>
          <c:spPr>
            <a:ln w="28575">
              <a:solidFill>
                <a:schemeClr val="tx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P$3:$P$122</c:f>
              <c:numCache>
                <c:formatCode>General</c:formatCode>
                <c:ptCount val="120"/>
                <c:pt idx="0">
                  <c:v>0.0</c:v>
                </c:pt>
                <c:pt idx="1">
                  <c:v>-1.849521449120993</c:v>
                </c:pt>
                <c:pt idx="2">
                  <c:v>-3.75534945896261</c:v>
                </c:pt>
                <c:pt idx="3">
                  <c:v>-5.701690053576887</c:v>
                </c:pt>
                <c:pt idx="4">
                  <c:v>-7.675818088935546</c:v>
                </c:pt>
                <c:pt idx="5">
                  <c:v>-9.667848436875548</c:v>
                </c:pt>
                <c:pt idx="6">
                  <c:v>-11.67022110616663</c:v>
                </c:pt>
                <c:pt idx="7">
                  <c:v>-13.67727388228632</c:v>
                </c:pt>
                <c:pt idx="8">
                  <c:v>-15.68488908858758</c:v>
                </c:pt>
                <c:pt idx="9">
                  <c:v>-17.69020194624177</c:v>
                </c:pt>
                <c:pt idx="10">
                  <c:v>-19.69136006289941</c:v>
                </c:pt>
                <c:pt idx="11">
                  <c:v>-21.68732531437927</c:v>
                </c:pt>
                <c:pt idx="12">
                  <c:v>-23.67771084131232</c:v>
                </c:pt>
                <c:pt idx="13">
                  <c:v>-26.68589549697758</c:v>
                </c:pt>
                <c:pt idx="14">
                  <c:v>-29.63907415357976</c:v>
                </c:pt>
                <c:pt idx="15">
                  <c:v>-32.5480033195343</c:v>
                </c:pt>
                <c:pt idx="16">
                  <c:v>-35.42090739852064</c:v>
                </c:pt>
                <c:pt idx="17">
                  <c:v>-38.26482035205117</c:v>
                </c:pt>
                <c:pt idx="18">
                  <c:v>-41.08578167482229</c:v>
                </c:pt>
                <c:pt idx="19">
                  <c:v>-43.88899356522597</c:v>
                </c:pt>
                <c:pt idx="20">
                  <c:v>-46.67895013992747</c:v>
                </c:pt>
                <c:pt idx="21">
                  <c:v>-49.45954394227628</c:v>
                </c:pt>
                <c:pt idx="22">
                  <c:v>-52.23415397696344</c:v>
                </c:pt>
                <c:pt idx="23">
                  <c:v>-55.00571869642286</c:v>
                </c:pt>
                <c:pt idx="24">
                  <c:v>-57.77679671323455</c:v>
                </c:pt>
                <c:pt idx="25">
                  <c:v>-60.54961748678937</c:v>
                </c:pt>
                <c:pt idx="26">
                  <c:v>-63.32676045940944</c:v>
                </c:pt>
                <c:pt idx="27">
                  <c:v>-66.10985885386928</c:v>
                </c:pt>
                <c:pt idx="28">
                  <c:v>-68.9003294063863</c:v>
                </c:pt>
                <c:pt idx="29">
                  <c:v>-71.69940230382004</c:v>
                </c:pt>
                <c:pt idx="30">
                  <c:v>-74.50814135993818</c:v>
                </c:pt>
                <c:pt idx="31">
                  <c:v>-77.32746147055106</c:v>
                </c:pt>
                <c:pt idx="32">
                  <c:v>-80.15814378683405</c:v>
                </c:pt>
                <c:pt idx="33">
                  <c:v>-83.00084897486855</c:v>
                </c:pt>
                <c:pt idx="34">
                  <c:v>-85.85612886465366</c:v>
                </c:pt>
                <c:pt idx="35">
                  <c:v>-88.72443673849718</c:v>
                </c:pt>
                <c:pt idx="36">
                  <c:v>-91.6061364651157</c:v>
                </c:pt>
                <c:pt idx="37">
                  <c:v>-94.5015106500164</c:v>
                </c:pt>
                <c:pt idx="38">
                  <c:v>-97.41076794349047</c:v>
                </c:pt>
                <c:pt idx="39">
                  <c:v>-100.3340499580642</c:v>
                </c:pt>
                <c:pt idx="40">
                  <c:v>-103.2714368138334</c:v>
                </c:pt>
                <c:pt idx="41">
                  <c:v>-106.222952559926</c:v>
                </c:pt>
                <c:pt idx="42">
                  <c:v>-109.1885701189167</c:v>
                </c:pt>
                <c:pt idx="43">
                  <c:v>-112.1682158076593</c:v>
                </c:pt>
                <c:pt idx="44">
                  <c:v>-115.1617734835982</c:v>
                </c:pt>
                <c:pt idx="45">
                  <c:v>-118.1690883580038</c:v>
                </c:pt>
                <c:pt idx="46">
                  <c:v>-121.1899705113493</c:v>
                </c:pt>
                <c:pt idx="47">
                  <c:v>-124.224198140873</c:v>
                </c:pt>
                <c:pt idx="48">
                  <c:v>-127.2715205661337</c:v>
                </c:pt>
                <c:pt idx="49">
                  <c:v>-130.3316610148118</c:v>
                </c:pt>
                <c:pt idx="50">
                  <c:v>-133.4043192080822</c:v>
                </c:pt>
                <c:pt idx="51">
                  <c:v>-136.489173762425</c:v>
                </c:pt>
                <c:pt idx="52">
                  <c:v>-139.5858844227534</c:v>
                </c:pt>
                <c:pt idx="53">
                  <c:v>-142.6940941397471</c:v>
                </c:pt>
                <c:pt idx="54">
                  <c:v>-145.8134310032065</c:v>
                </c:pt>
                <c:pt idx="55">
                  <c:v>-148.9435100418413</c:v>
                </c:pt>
                <c:pt idx="56">
                  <c:v>-152.0839348988753</c:v>
                </c:pt>
                <c:pt idx="57">
                  <c:v>-155.234299391884</c:v>
                </c:pt>
                <c:pt idx="58">
                  <c:v>-158.3941889646188</c:v>
                </c:pt>
                <c:pt idx="59">
                  <c:v>-161.5631820377992</c:v>
                </c:pt>
                <c:pt idx="60">
                  <c:v>-164.7408512653491</c:v>
                </c:pt>
                <c:pt idx="61">
                  <c:v>-167.9267647020066</c:v>
                </c:pt>
                <c:pt idx="62">
                  <c:v>-171.1204868877985</c:v>
                </c:pt>
                <c:pt idx="63">
                  <c:v>-174.3215798544805</c:v>
                </c:pt>
                <c:pt idx="64">
                  <c:v>-177.5296040586701</c:v>
                </c:pt>
                <c:pt idx="65">
                  <c:v>-180.7441192461047</c:v>
                </c:pt>
                <c:pt idx="66">
                  <c:v>-183.9646852511407</c:v>
                </c:pt>
                <c:pt idx="67">
                  <c:v>-187.190862735386</c:v>
                </c:pt>
                <c:pt idx="68">
                  <c:v>-190.4222138690684</c:v>
                </c:pt>
                <c:pt idx="69">
                  <c:v>-193.658302958584</c:v>
                </c:pt>
                <c:pt idx="70">
                  <c:v>-196.8986970234113</c:v>
                </c:pt>
                <c:pt idx="71">
                  <c:v>-200.1429663254332</c:v>
                </c:pt>
                <c:pt idx="72">
                  <c:v>-203.3906848535058</c:v>
                </c:pt>
                <c:pt idx="73">
                  <c:v>-206.6414307659721</c:v>
                </c:pt>
                <c:pt idx="74">
                  <c:v>-209.8947867936618</c:v>
                </c:pt>
                <c:pt idx="75">
                  <c:v>-213.1503406057677</c:v>
                </c:pt>
                <c:pt idx="76">
                  <c:v>-216.4076851408795</c:v>
                </c:pt>
                <c:pt idx="77">
                  <c:v>-219.6664189053025</c:v>
                </c:pt>
                <c:pt idx="78">
                  <c:v>-222.9261462407003</c:v>
                </c:pt>
                <c:pt idx="79">
                  <c:v>-226.1864775629704</c:v>
                </c:pt>
                <c:pt idx="80">
                  <c:v>-229.4470295741627</c:v>
                </c:pt>
                <c:pt idx="81">
                  <c:v>-232.7074254491629</c:v>
                </c:pt>
                <c:pt idx="82">
                  <c:v>-235.9672949987486</c:v>
                </c:pt>
                <c:pt idx="83">
                  <c:v>-239.2262748105597</c:v>
                </c:pt>
                <c:pt idx="84">
                  <c:v>-242.4840083694282</c:v>
                </c:pt>
                <c:pt idx="85">
                  <c:v>-245.7401461584327</c:v>
                </c:pt>
                <c:pt idx="86">
                  <c:v>-248.9943457419785</c:v>
                </c:pt>
                <c:pt idx="87">
                  <c:v>-252.2462718321245</c:v>
                </c:pt>
                <c:pt idx="88">
                  <c:v>-255.4955963393064</c:v>
                </c:pt>
                <c:pt idx="89">
                  <c:v>-258.7419984085539</c:v>
                </c:pt>
                <c:pt idx="90">
                  <c:v>-261.985164442233</c:v>
                </c:pt>
                <c:pt idx="91">
                  <c:v>-265.224788110306</c:v>
                </c:pt>
                <c:pt idx="92">
                  <c:v>-268.4605703489302</c:v>
                </c:pt>
                <c:pt idx="93">
                  <c:v>-271.6922193484521</c:v>
                </c:pt>
                <c:pt idx="94">
                  <c:v>-274.9194505314061</c:v>
                </c:pt>
                <c:pt idx="95">
                  <c:v>-278.141986521426</c:v>
                </c:pt>
                <c:pt idx="96">
                  <c:v>-281.3595571037428</c:v>
                </c:pt>
                <c:pt idx="97">
                  <c:v>-284.5718991779561</c:v>
                </c:pt>
                <c:pt idx="98">
                  <c:v>-287.7787567037362</c:v>
                </c:pt>
                <c:pt idx="99">
                  <c:v>-290.9798806400508</c:v>
                </c:pt>
                <c:pt idx="100">
                  <c:v>-294.1750288784916</c:v>
                </c:pt>
                <c:pt idx="101">
                  <c:v>-297.3639661712373</c:v>
                </c:pt>
                <c:pt idx="102">
                  <c:v>-300.5464640541557</c:v>
                </c:pt>
                <c:pt idx="103">
                  <c:v>-303.7223007655176</c:v>
                </c:pt>
                <c:pt idx="104">
                  <c:v>-306.891261160768</c:v>
                </c:pt>
                <c:pt idx="105">
                  <c:v>-310.0531366237716</c:v>
                </c:pt>
                <c:pt idx="106">
                  <c:v>-313.2077249749244</c:v>
                </c:pt>
                <c:pt idx="107">
                  <c:v>-316.3548303764886</c:v>
                </c:pt>
                <c:pt idx="108">
                  <c:v>-319.494263235513</c:v>
                </c:pt>
                <c:pt idx="109">
                  <c:v>-322.6258401046357</c:v>
                </c:pt>
                <c:pt idx="110">
                  <c:v>-325.7493835810884</c:v>
                </c:pt>
                <c:pt idx="111">
                  <c:v>-328.8647222041714</c:v>
                </c:pt>
                <c:pt idx="112">
                  <c:v>-331.9716903514646</c:v>
                </c:pt>
                <c:pt idx="113">
                  <c:v>-335.0701281340176</c:v>
                </c:pt>
                <c:pt idx="114">
                  <c:v>-338.159881290748</c:v>
                </c:pt>
                <c:pt idx="115">
                  <c:v>-341.2408010822468</c:v>
                </c:pt>
                <c:pt idx="116">
                  <c:v>-344.3127441842192</c:v>
                </c:pt>
                <c:pt idx="117">
                  <c:v>-347.375572580691</c:v>
                </c:pt>
                <c:pt idx="118">
                  <c:v>-350.4291534571977</c:v>
                </c:pt>
                <c:pt idx="119">
                  <c:v>-353.4733590941232</c:v>
                </c:pt>
              </c:numCache>
            </c:numRef>
          </c:yVal>
          <c:smooth val="1"/>
          <c:extLst xmlns:c16r2="http://schemas.microsoft.com/office/drawing/2015/06/chart">
            <c:ext xmlns:c16="http://schemas.microsoft.com/office/drawing/2014/chart" uri="{C3380CC4-5D6E-409C-BE32-E72D297353CC}">
              <c16:uniqueId val="{00000007-2E0C-4297-A72A-0F9D4BD73FED}"/>
            </c:ext>
          </c:extLst>
        </c:ser>
        <c:ser>
          <c:idx val="9"/>
          <c:order val="8"/>
          <c:tx>
            <c:strRef>
              <c:f>'SA-Reformulate-G'!$Y$123</c:f>
              <c:strCache>
                <c:ptCount val="1"/>
                <c:pt idx="0">
                  <c:v>Total Deaths for 0.5x parameter level</c:v>
                </c:pt>
              </c:strCache>
            </c:strRef>
          </c:tx>
          <c:spPr>
            <a:ln w="6350">
              <a:solidFill>
                <a:schemeClr val="tx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Y$3:$Y$122</c:f>
              <c:numCache>
                <c:formatCode>General</c:formatCode>
                <c:ptCount val="120"/>
                <c:pt idx="0">
                  <c:v>0.0</c:v>
                </c:pt>
                <c:pt idx="1">
                  <c:v>-5.199573354823814</c:v>
                </c:pt>
                <c:pt idx="2">
                  <c:v>-10.63801328050381</c:v>
                </c:pt>
                <c:pt idx="3">
                  <c:v>-16.29751549108378</c:v>
                </c:pt>
                <c:pt idx="4">
                  <c:v>-22.16282261754109</c:v>
                </c:pt>
                <c:pt idx="5">
                  <c:v>-28.22102566468157</c:v>
                </c:pt>
                <c:pt idx="6">
                  <c:v>-34.4611597678099</c:v>
                </c:pt>
                <c:pt idx="7">
                  <c:v>-40.87386821859234</c:v>
                </c:pt>
                <c:pt idx="8">
                  <c:v>-47.45112424524579</c:v>
                </c:pt>
                <c:pt idx="9">
                  <c:v>-54.18600078860165</c:v>
                </c:pt>
                <c:pt idx="10">
                  <c:v>-61.07248011934684</c:v>
                </c:pt>
                <c:pt idx="11">
                  <c:v>-68.10529649551921</c:v>
                </c:pt>
                <c:pt idx="12">
                  <c:v>-75.27980619618722</c:v>
                </c:pt>
                <c:pt idx="13">
                  <c:v>-82.05196512879448</c:v>
                </c:pt>
                <c:pt idx="14">
                  <c:v>-88.68556441291935</c:v>
                </c:pt>
                <c:pt idx="15">
                  <c:v>-95.19203290321825</c:v>
                </c:pt>
                <c:pt idx="16">
                  <c:v>-101.5813065948701</c:v>
                </c:pt>
                <c:pt idx="17">
                  <c:v>-107.8619409522145</c:v>
                </c:pt>
                <c:pt idx="18">
                  <c:v>-114.0413572257845</c:v>
                </c:pt>
                <c:pt idx="19">
                  <c:v>-120.1260413658991</c:v>
                </c:pt>
                <c:pt idx="20">
                  <c:v>-126.1217044062865</c:v>
                </c:pt>
                <c:pt idx="21">
                  <c:v>-132.0334120180652</c:v>
                </c:pt>
                <c:pt idx="22">
                  <c:v>-137.8656893756553</c:v>
                </c:pt>
                <c:pt idx="23">
                  <c:v>-143.6226062341696</c:v>
                </c:pt>
                <c:pt idx="24">
                  <c:v>-149.3078461297397</c:v>
                </c:pt>
                <c:pt idx="25">
                  <c:v>-154.9247628275117</c:v>
                </c:pt>
                <c:pt idx="26">
                  <c:v>-160.476129838894</c:v>
                </c:pt>
                <c:pt idx="27">
                  <c:v>-165.9646336557053</c:v>
                </c:pt>
                <c:pt idx="28">
                  <c:v>-171.3927615751035</c:v>
                </c:pt>
                <c:pt idx="29">
                  <c:v>-176.7628232957031</c:v>
                </c:pt>
                <c:pt idx="30">
                  <c:v>-182.0769710060161</c:v>
                </c:pt>
                <c:pt idx="31">
                  <c:v>-187.3372162518345</c:v>
                </c:pt>
                <c:pt idx="32">
                  <c:v>-192.5454441773093</c:v>
                </c:pt>
                <c:pt idx="33">
                  <c:v>-197.7034256203337</c:v>
                </c:pt>
                <c:pt idx="34">
                  <c:v>-202.8128274505248</c:v>
                </c:pt>
                <c:pt idx="35">
                  <c:v>-207.8752214638281</c:v>
                </c:pt>
                <c:pt idx="36">
                  <c:v>-212.892092087935</c:v>
                </c:pt>
                <c:pt idx="37">
                  <c:v>-217.8648431045087</c:v>
                </c:pt>
                <c:pt idx="38">
                  <c:v>-222.7948035553313</c:v>
                </c:pt>
                <c:pt idx="39">
                  <c:v>-227.6832328339501</c:v>
                </c:pt>
                <c:pt idx="40">
                  <c:v>-232.5313254341271</c:v>
                </c:pt>
                <c:pt idx="41">
                  <c:v>-237.3402151377613</c:v>
                </c:pt>
                <c:pt idx="42">
                  <c:v>-242.1109787920187</c:v>
                </c:pt>
                <c:pt idx="43">
                  <c:v>-246.8446397383738</c:v>
                </c:pt>
                <c:pt idx="44">
                  <c:v>-251.5421709433946</c:v>
                </c:pt>
                <c:pt idx="45">
                  <c:v>-256.2044978722525</c:v>
                </c:pt>
                <c:pt idx="46">
                  <c:v>-260.8325011387231</c:v>
                </c:pt>
                <c:pt idx="47">
                  <c:v>-265.4270189596137</c:v>
                </c:pt>
                <c:pt idx="48">
                  <c:v>-269.9888494368676</c:v>
                </c:pt>
                <c:pt idx="49">
                  <c:v>-274.5187526866113</c:v>
                </c:pt>
                <c:pt idx="50">
                  <c:v>-279.0174528315511</c:v>
                </c:pt>
                <c:pt idx="51">
                  <c:v>-283.4856398702318</c:v>
                </c:pt>
                <c:pt idx="52">
                  <c:v>-287.9239714348735</c:v>
                </c:pt>
                <c:pt idx="53">
                  <c:v>-292.3330744476805</c:v>
                </c:pt>
                <c:pt idx="54">
                  <c:v>-296.7135466841446</c:v>
                </c:pt>
                <c:pt idx="55">
                  <c:v>-301.0659582505629</c:v>
                </c:pt>
                <c:pt idx="56">
                  <c:v>-305.3908529823755</c:v>
                </c:pt>
                <c:pt idx="57">
                  <c:v>-309.6887497687358</c:v>
                </c:pt>
                <c:pt idx="58">
                  <c:v>-313.960143808391</c:v>
                </c:pt>
                <c:pt idx="59">
                  <c:v>-318.2055078012586</c:v>
                </c:pt>
                <c:pt idx="60">
                  <c:v>-322.4252930796612</c:v>
                </c:pt>
                <c:pt idx="61">
                  <c:v>-326.6199306827885</c:v>
                </c:pt>
                <c:pt idx="62">
                  <c:v>-330.7898323776395</c:v>
                </c:pt>
                <c:pt idx="63">
                  <c:v>-334.9353916294112</c:v>
                </c:pt>
                <c:pt idx="64">
                  <c:v>-339.0569845240491</c:v>
                </c:pt>
                <c:pt idx="65">
                  <c:v>-343.154970645498</c:v>
                </c:pt>
                <c:pt idx="66">
                  <c:v>-347.2296939099643</c:v>
                </c:pt>
                <c:pt idx="67">
                  <c:v>-351.2814833593906</c:v>
                </c:pt>
                <c:pt idx="68">
                  <c:v>-355.3106539161614</c:v>
                </c:pt>
                <c:pt idx="69">
                  <c:v>-359.317507100954</c:v>
                </c:pt>
                <c:pt idx="70">
                  <c:v>-363.3023317155394</c:v>
                </c:pt>
                <c:pt idx="71">
                  <c:v>-367.265404492211</c:v>
                </c:pt>
                <c:pt idx="72">
                  <c:v>-371.2069907114599</c:v>
                </c:pt>
                <c:pt idx="73">
                  <c:v>-375.1273447893994</c:v>
                </c:pt>
                <c:pt idx="74">
                  <c:v>-379.0267108363818</c:v>
                </c:pt>
                <c:pt idx="75">
                  <c:v>-382.9053231881736</c:v>
                </c:pt>
                <c:pt idx="76">
                  <c:v>-386.763406910986</c:v>
                </c:pt>
                <c:pt idx="77">
                  <c:v>-390.6011782815712</c:v>
                </c:pt>
                <c:pt idx="78">
                  <c:v>-394.4188452436192</c:v>
                </c:pt>
                <c:pt idx="79">
                  <c:v>-398.2166078414919</c:v>
                </c:pt>
                <c:pt idx="80">
                  <c:v>-401.9946586324365</c:v>
                </c:pt>
                <c:pt idx="81">
                  <c:v>-405.7531830782331</c:v>
                </c:pt>
                <c:pt idx="82">
                  <c:v>-409.4923599172913</c:v>
                </c:pt>
                <c:pt idx="83">
                  <c:v>-413.2123615181306</c:v>
                </c:pt>
                <c:pt idx="84">
                  <c:v>-416.9133542149916</c:v>
                </c:pt>
                <c:pt idx="85">
                  <c:v>-420.5954986266988</c:v>
                </c:pt>
                <c:pt idx="86">
                  <c:v>-424.2589499592372</c:v>
                </c:pt>
                <c:pt idx="87">
                  <c:v>-427.903858293102</c:v>
                </c:pt>
                <c:pt idx="88">
                  <c:v>-431.5303688559653</c:v>
                </c:pt>
                <c:pt idx="89">
                  <c:v>-435.1386222814508</c:v>
                </c:pt>
                <c:pt idx="90">
                  <c:v>-438.7287548546469</c:v>
                </c:pt>
                <c:pt idx="91">
                  <c:v>-442.3008987450118</c:v>
                </c:pt>
                <c:pt idx="92">
                  <c:v>-445.8551822272622</c:v>
                </c:pt>
                <c:pt idx="93">
                  <c:v>-449.3917298908393</c:v>
                </c:pt>
                <c:pt idx="94">
                  <c:v>-452.9106628384957</c:v>
                </c:pt>
                <c:pt idx="95">
                  <c:v>-456.4120988745335</c:v>
                </c:pt>
                <c:pt idx="96">
                  <c:v>-459.8961526831989</c:v>
                </c:pt>
                <c:pt idx="97">
                  <c:v>-463.3629359977105</c:v>
                </c:pt>
                <c:pt idx="98">
                  <c:v>-466.812557760376</c:v>
                </c:pt>
                <c:pt idx="99">
                  <c:v>-470.2451242742478</c:v>
                </c:pt>
                <c:pt idx="100">
                  <c:v>-473.6607393467092</c:v>
                </c:pt>
                <c:pt idx="101">
                  <c:v>-477.0595044254206</c:v>
                </c:pt>
                <c:pt idx="102">
                  <c:v>-480.4415187269692</c:v>
                </c:pt>
                <c:pt idx="103">
                  <c:v>-483.806879358626</c:v>
                </c:pt>
                <c:pt idx="104">
                  <c:v>-487.1556814334787</c:v>
                </c:pt>
                <c:pt idx="105">
                  <c:v>-490.4880181793876</c:v>
                </c:pt>
                <c:pt idx="106">
                  <c:v>-493.8039810419497</c:v>
                </c:pt>
                <c:pt idx="107">
                  <c:v>-497.1036597818564</c:v>
                </c:pt>
                <c:pt idx="108">
                  <c:v>-500.3871425668846</c:v>
                </c:pt>
                <c:pt idx="109">
                  <c:v>-503.6545160588182</c:v>
                </c:pt>
                <c:pt idx="110">
                  <c:v>-506.9058654955308</c:v>
                </c:pt>
                <c:pt idx="111">
                  <c:v>-510.1412747684988</c:v>
                </c:pt>
                <c:pt idx="112">
                  <c:v>-513.3608264959507</c:v>
                </c:pt>
                <c:pt idx="113">
                  <c:v>-516.5646020919612</c:v>
                </c:pt>
                <c:pt idx="114">
                  <c:v>-519.7526818314824</c:v>
                </c:pt>
                <c:pt idx="115">
                  <c:v>-522.9251449118263</c:v>
                </c:pt>
                <c:pt idx="116">
                  <c:v>-526.082069510545</c:v>
                </c:pt>
                <c:pt idx="117">
                  <c:v>-529.2235328399865</c:v>
                </c:pt>
                <c:pt idx="118">
                  <c:v>-532.3496111986822</c:v>
                </c:pt>
                <c:pt idx="119">
                  <c:v>-535.4603800197484</c:v>
                </c:pt>
              </c:numCache>
            </c:numRef>
          </c:yVal>
          <c:smooth val="1"/>
          <c:extLst xmlns:c16r2="http://schemas.microsoft.com/office/drawing/2015/06/chart">
            <c:ext xmlns:c16="http://schemas.microsoft.com/office/drawing/2014/chart" uri="{C3380CC4-5D6E-409C-BE32-E72D297353CC}">
              <c16:uniqueId val="{00000008-2E0C-4297-A72A-0F9D4BD73FED}"/>
            </c:ext>
          </c:extLst>
        </c:ser>
        <c:dLbls>
          <c:showLegendKey val="0"/>
          <c:showVal val="0"/>
          <c:showCatName val="0"/>
          <c:showSerName val="0"/>
          <c:showPercent val="0"/>
          <c:showBubbleSize val="0"/>
        </c:dLbls>
        <c:axId val="-1237063168"/>
        <c:axId val="-1237060320"/>
      </c:scatterChart>
      <c:valAx>
        <c:axId val="-123706316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237060320"/>
        <c:crosses val="autoZero"/>
        <c:crossBetween val="midCat"/>
      </c:valAx>
      <c:valAx>
        <c:axId val="-1237060320"/>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237063168"/>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5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Disposal-G'!$E$123</c:f>
              <c:strCache>
                <c:ptCount val="1"/>
                <c:pt idx="0">
                  <c:v>SOUD Deaths for 1x parameter level</c:v>
                </c:pt>
              </c:strCache>
            </c:strRef>
          </c:tx>
          <c:spPr>
            <a:ln w="76200">
              <a:solidFill>
                <a:schemeClr val="accent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E$3:$E$122</c:f>
              <c:numCache>
                <c:formatCode>General</c:formatCode>
                <c:ptCount val="120"/>
                <c:pt idx="0">
                  <c:v>0.0</c:v>
                </c:pt>
                <c:pt idx="1">
                  <c:v>-1.375133046727978</c:v>
                </c:pt>
                <c:pt idx="2">
                  <c:v>-2.90834473900536</c:v>
                </c:pt>
                <c:pt idx="3">
                  <c:v>-4.594265212461051</c:v>
                </c:pt>
                <c:pt idx="4">
                  <c:v>-6.427609001744917</c:v>
                </c:pt>
                <c:pt idx="5">
                  <c:v>-8.40318761370252</c:v>
                </c:pt>
                <c:pt idx="6">
                  <c:v>-10.51591365466736</c:v>
                </c:pt>
                <c:pt idx="7">
                  <c:v>-12.76080369760116</c:v>
                </c:pt>
                <c:pt idx="8">
                  <c:v>-15.13298017990555</c:v>
                </c:pt>
                <c:pt idx="9">
                  <c:v>-17.62767253734712</c:v>
                </c:pt>
                <c:pt idx="10">
                  <c:v>-20.24021773468522</c:v>
                </c:pt>
                <c:pt idx="11">
                  <c:v>-22.96606031885062</c:v>
                </c:pt>
                <c:pt idx="12">
                  <c:v>-25.80075209347378</c:v>
                </c:pt>
                <c:pt idx="13">
                  <c:v>-27.59790898886274</c:v>
                </c:pt>
                <c:pt idx="14">
                  <c:v>-29.35423534867052</c:v>
                </c:pt>
                <c:pt idx="15">
                  <c:v>-31.06894373151508</c:v>
                </c:pt>
                <c:pt idx="16">
                  <c:v>-32.74264938451044</c:v>
                </c:pt>
                <c:pt idx="17">
                  <c:v>-34.37607157013444</c:v>
                </c:pt>
                <c:pt idx="18">
                  <c:v>-35.97000156512559</c:v>
                </c:pt>
                <c:pt idx="19">
                  <c:v>-37.52528166827931</c:v>
                </c:pt>
                <c:pt idx="20">
                  <c:v>-39.04278888337035</c:v>
                </c:pt>
                <c:pt idx="21">
                  <c:v>-40.52342222940531</c:v>
                </c:pt>
                <c:pt idx="22">
                  <c:v>-41.9680928791937</c:v>
                </c:pt>
                <c:pt idx="23">
                  <c:v>-43.3777165049644</c:v>
                </c:pt>
                <c:pt idx="24">
                  <c:v>-44.7532073477592</c:v>
                </c:pt>
                <c:pt idx="25">
                  <c:v>-46.09547363446031</c:v>
                </c:pt>
                <c:pt idx="26">
                  <c:v>-47.40346217926334</c:v>
                </c:pt>
                <c:pt idx="27">
                  <c:v>-48.67787481634829</c:v>
                </c:pt>
                <c:pt idx="28">
                  <c:v>-49.91941634006314</c:v>
                </c:pt>
                <c:pt idx="29">
                  <c:v>-51.12878937112757</c:v>
                </c:pt>
                <c:pt idx="30">
                  <c:v>-52.30669275775409</c:v>
                </c:pt>
                <c:pt idx="31">
                  <c:v>-53.45382026003599</c:v>
                </c:pt>
                <c:pt idx="32">
                  <c:v>-54.57085946700384</c:v>
                </c:pt>
                <c:pt idx="33">
                  <c:v>-55.658490902846</c:v>
                </c:pt>
                <c:pt idx="34">
                  <c:v>-56.71738728783927</c:v>
                </c:pt>
                <c:pt idx="35">
                  <c:v>-57.74821292665625</c:v>
                </c:pt>
                <c:pt idx="36">
                  <c:v>-58.75162320229121</c:v>
                </c:pt>
                <c:pt idx="37">
                  <c:v>-59.728264158206</c:v>
                </c:pt>
                <c:pt idx="38">
                  <c:v>-60.6787721547088</c:v>
                </c:pt>
                <c:pt idx="39">
                  <c:v>-61.60377022982307</c:v>
                </c:pt>
                <c:pt idx="40">
                  <c:v>-62.50387101165975</c:v>
                </c:pt>
                <c:pt idx="41">
                  <c:v>-63.37967658420219</c:v>
                </c:pt>
                <c:pt idx="42">
                  <c:v>-64.23177837629574</c:v>
                </c:pt>
                <c:pt idx="43">
                  <c:v>-65.06075708371475</c:v>
                </c:pt>
                <c:pt idx="44">
                  <c:v>-65.86718262002583</c:v>
                </c:pt>
                <c:pt idx="45">
                  <c:v>-66.65161409265288</c:v>
                </c:pt>
                <c:pt idx="46">
                  <c:v>-67.4145998010559</c:v>
                </c:pt>
                <c:pt idx="47">
                  <c:v>-68.15667725442553</c:v>
                </c:pt>
                <c:pt idx="48">
                  <c:v>-68.8783732066499</c:v>
                </c:pt>
                <c:pt idx="49">
                  <c:v>-69.58020370657623</c:v>
                </c:pt>
                <c:pt idx="50">
                  <c:v>-70.26267416188688</c:v>
                </c:pt>
                <c:pt idx="51">
                  <c:v>-70.92627941508367</c:v>
                </c:pt>
                <c:pt idx="52">
                  <c:v>-71.57150382441844</c:v>
                </c:pt>
                <c:pt idx="53">
                  <c:v>-72.198821360016</c:v>
                </c:pt>
                <c:pt idx="54">
                  <c:v>-72.80869570861247</c:v>
                </c:pt>
                <c:pt idx="55">
                  <c:v>-73.40158038591</c:v>
                </c:pt>
                <c:pt idx="56">
                  <c:v>-73.97791885566548</c:v>
                </c:pt>
                <c:pt idx="57">
                  <c:v>-74.53814465472858</c:v>
                </c:pt>
                <c:pt idx="58">
                  <c:v>-75.08268152330135</c:v>
                </c:pt>
                <c:pt idx="59">
                  <c:v>-75.61194353976177</c:v>
                </c:pt>
                <c:pt idx="60">
                  <c:v>-76.12633525944335</c:v>
                </c:pt>
                <c:pt idx="61">
                  <c:v>-76.62625185683117</c:v>
                </c:pt>
                <c:pt idx="62">
                  <c:v>-77.11207927064248</c:v>
                </c:pt>
                <c:pt idx="63">
                  <c:v>-77.58419435134386</c:v>
                </c:pt>
                <c:pt idx="64">
                  <c:v>-78.0429650106778</c:v>
                </c:pt>
                <c:pt idx="65">
                  <c:v>-78.48875037277456</c:v>
                </c:pt>
                <c:pt idx="66">
                  <c:v>-78.92190092651981</c:v>
                </c:pt>
                <c:pt idx="67">
                  <c:v>-79.34275867881868</c:v>
                </c:pt>
                <c:pt idx="68">
                  <c:v>-79.75165730848067</c:v>
                </c:pt>
                <c:pt idx="69">
                  <c:v>-80.14892232041615</c:v>
                </c:pt>
                <c:pt idx="70">
                  <c:v>-80.53487119989575</c:v>
                </c:pt>
                <c:pt idx="71">
                  <c:v>-80.9098135666423</c:v>
                </c:pt>
                <c:pt idx="72">
                  <c:v>-81.27405132852225</c:v>
                </c:pt>
                <c:pt idx="73">
                  <c:v>-81.62787883465381</c:v>
                </c:pt>
                <c:pt idx="74">
                  <c:v>-81.97158302774296</c:v>
                </c:pt>
                <c:pt idx="75">
                  <c:v>-82.30544359545856</c:v>
                </c:pt>
                <c:pt idx="76">
                  <c:v>-82.62973312075465</c:v>
                </c:pt>
                <c:pt idx="77">
                  <c:v>-82.94471723093427</c:v>
                </c:pt>
                <c:pt idx="78">
                  <c:v>-83.2506547453669</c:v>
                </c:pt>
                <c:pt idx="79">
                  <c:v>-83.54779782175385</c:v>
                </c:pt>
                <c:pt idx="80">
                  <c:v>-83.83639210081525</c:v>
                </c:pt>
                <c:pt idx="81">
                  <c:v>-84.11667684932148</c:v>
                </c:pt>
                <c:pt idx="82">
                  <c:v>-84.38888510138835</c:v>
                </c:pt>
                <c:pt idx="83">
                  <c:v>-84.65324379796824</c:v>
                </c:pt>
                <c:pt idx="84">
                  <c:v>-84.90997392444971</c:v>
                </c:pt>
                <c:pt idx="85">
                  <c:v>-85.15929064634796</c:v>
                </c:pt>
                <c:pt idx="86">
                  <c:v>-85.4014034430016</c:v>
                </c:pt>
                <c:pt idx="87">
                  <c:v>-85.63651623925568</c:v>
                </c:pt>
                <c:pt idx="88">
                  <c:v>-85.86482753508398</c:v>
                </c:pt>
                <c:pt idx="89">
                  <c:v>-86.08653053313068</c:v>
                </c:pt>
                <c:pt idx="90">
                  <c:v>-86.3018132641379</c:v>
                </c:pt>
                <c:pt idx="91">
                  <c:v>-86.51085871023808</c:v>
                </c:pt>
                <c:pt idx="92">
                  <c:v>-86.7138449261154</c:v>
                </c:pt>
                <c:pt idx="93">
                  <c:v>-86.91094515799761</c:v>
                </c:pt>
                <c:pt idx="94">
                  <c:v>-87.10232796049345</c:v>
                </c:pt>
                <c:pt idx="95">
                  <c:v>-87.28815731126721</c:v>
                </c:pt>
                <c:pt idx="96">
                  <c:v>-87.46859272353595</c:v>
                </c:pt>
                <c:pt idx="97">
                  <c:v>-87.64378935642507</c:v>
                </c:pt>
                <c:pt idx="98">
                  <c:v>-87.81389812316046</c:v>
                </c:pt>
                <c:pt idx="99">
                  <c:v>-87.97906579710613</c:v>
                </c:pt>
                <c:pt idx="100">
                  <c:v>-88.13943511568321</c:v>
                </c:pt>
                <c:pt idx="101">
                  <c:v>-88.2951448821701</c:v>
                </c:pt>
                <c:pt idx="102">
                  <c:v>-88.44633006537632</c:v>
                </c:pt>
                <c:pt idx="103">
                  <c:v>-88.59312189725774</c:v>
                </c:pt>
                <c:pt idx="104">
                  <c:v>-88.73564796844627</c:v>
                </c:pt>
                <c:pt idx="105">
                  <c:v>-88.87403232173841</c:v>
                </c:pt>
                <c:pt idx="106">
                  <c:v>-89.00839554356085</c:v>
                </c:pt>
                <c:pt idx="107">
                  <c:v>-89.13885485343013</c:v>
                </c:pt>
                <c:pt idx="108">
                  <c:v>-89.26552419143854</c:v>
                </c:pt>
                <c:pt idx="109">
                  <c:v>-89.3885143037846</c:v>
                </c:pt>
                <c:pt idx="110">
                  <c:v>-89.50793282638755</c:v>
                </c:pt>
                <c:pt idx="111">
                  <c:v>-89.62388436658928</c:v>
                </c:pt>
                <c:pt idx="112">
                  <c:v>-89.73647058299895</c:v>
                </c:pt>
                <c:pt idx="113">
                  <c:v>-89.84579026347915</c:v>
                </c:pt>
                <c:pt idx="114">
                  <c:v>-89.9519394013394</c:v>
                </c:pt>
                <c:pt idx="115">
                  <c:v>-90.05501126972028</c:v>
                </c:pt>
                <c:pt idx="116">
                  <c:v>-90.15509649424237</c:v>
                </c:pt>
                <c:pt idx="117">
                  <c:v>-90.25228312391732</c:v>
                </c:pt>
                <c:pt idx="118">
                  <c:v>-90.3466567003662</c:v>
                </c:pt>
                <c:pt idx="119">
                  <c:v>-90.4383003253734</c:v>
                </c:pt>
              </c:numCache>
            </c:numRef>
          </c:yVal>
          <c:smooth val="1"/>
          <c:extLst xmlns:c16r2="http://schemas.microsoft.com/office/drawing/2015/06/chart">
            <c:ext xmlns:c16="http://schemas.microsoft.com/office/drawing/2014/chart" uri="{C3380CC4-5D6E-409C-BE32-E72D297353CC}">
              <c16:uniqueId val="{00000000-AA47-4B48-BBD9-5348D217E765}"/>
            </c:ext>
          </c:extLst>
        </c:ser>
        <c:ser>
          <c:idx val="3"/>
          <c:order val="1"/>
          <c:tx>
            <c:strRef>
              <c:f>'SA-Disposal-G'!$N$123</c:f>
              <c:strCache>
                <c:ptCount val="1"/>
                <c:pt idx="0">
                  <c:v>SOUD Deaths for 0.75x parameter level</c:v>
                </c:pt>
              </c:strCache>
            </c:strRef>
          </c:tx>
          <c:spPr>
            <a:ln w="28575">
              <a:solidFill>
                <a:schemeClr val="accent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N$3:$N$122</c:f>
              <c:numCache>
                <c:formatCode>General</c:formatCode>
                <c:ptCount val="120"/>
                <c:pt idx="0">
                  <c:v>0.0</c:v>
                </c:pt>
                <c:pt idx="1">
                  <c:v>-1.375133046727978</c:v>
                </c:pt>
                <c:pt idx="2">
                  <c:v>-2.908344625166023</c:v>
                </c:pt>
                <c:pt idx="3">
                  <c:v>-4.594256126884784</c:v>
                </c:pt>
                <c:pt idx="4">
                  <c:v>-6.427572243703286</c:v>
                </c:pt>
                <c:pt idx="5">
                  <c:v>-8.40309407364423</c:v>
                </c:pt>
                <c:pt idx="6">
                  <c:v>-10.51572372332118</c:v>
                </c:pt>
                <c:pt idx="7">
                  <c:v>-12.76046751326455</c:v>
                </c:pt>
                <c:pt idx="8">
                  <c:v>-15.13243810971985</c:v>
                </c:pt>
                <c:pt idx="9">
                  <c:v>-17.6268558139682</c:v>
                </c:pt>
                <c:pt idx="10">
                  <c:v>-20.23904918951111</c:v>
                </c:pt>
                <c:pt idx="11">
                  <c:v>-22.96445516809984</c:v>
                </c:pt>
                <c:pt idx="12">
                  <c:v>-25.79861874502722</c:v>
                </c:pt>
                <c:pt idx="13">
                  <c:v>-27.59514984663272</c:v>
                </c:pt>
                <c:pt idx="14">
                  <c:v>-29.35070139792665</c:v>
                </c:pt>
                <c:pt idx="15">
                  <c:v>-31.0644787257045</c:v>
                </c:pt>
                <c:pt idx="16">
                  <c:v>-32.73709126209413</c:v>
                </c:pt>
                <c:pt idx="17">
                  <c:v>-34.36925416117649</c:v>
                </c:pt>
                <c:pt idx="18">
                  <c:v>-35.96175597461102</c:v>
                </c:pt>
                <c:pt idx="19">
                  <c:v>-37.5154374000191</c:v>
                </c:pt>
                <c:pt idx="20">
                  <c:v>-39.03117475718935</c:v>
                </c:pt>
                <c:pt idx="21">
                  <c:v>-40.5098671329439</c:v>
                </c:pt>
                <c:pt idx="22">
                  <c:v>-41.9524263867667</c:v>
                </c:pt>
                <c:pt idx="23">
                  <c:v>-43.35976938901611</c:v>
                </c:pt>
                <c:pt idx="24">
                  <c:v>-44.73281200303178</c:v>
                </c:pt>
                <c:pt idx="25">
                  <c:v>-46.07246443078484</c:v>
                </c:pt>
                <c:pt idx="26">
                  <c:v>-47.37782304129261</c:v>
                </c:pt>
                <c:pt idx="27">
                  <c:v>-48.64959056948327</c:v>
                </c:pt>
                <c:pt idx="28">
                  <c:v>-49.8884799059114</c:v>
                </c:pt>
                <c:pt idx="29">
                  <c:v>-51.09520103118837</c:v>
                </c:pt>
                <c:pt idx="30">
                  <c:v>-52.27045944552573</c:v>
                </c:pt>
                <c:pt idx="31">
                  <c:v>-53.41495489162475</c:v>
                </c:pt>
                <c:pt idx="32">
                  <c:v>-54.5293803119629</c:v>
                </c:pt>
                <c:pt idx="33">
                  <c:v>-55.61442099583996</c:v>
                </c:pt>
                <c:pt idx="34">
                  <c:v>-56.67075388083993</c:v>
                </c:pt>
                <c:pt idx="35">
                  <c:v>-57.6990469807545</c:v>
                </c:pt>
                <c:pt idx="36">
                  <c:v>-58.69995891777426</c:v>
                </c:pt>
                <c:pt idx="37">
                  <c:v>-59.67413854125846</c:v>
                </c:pt>
                <c:pt idx="38">
                  <c:v>-60.62222461892533</c:v>
                </c:pt>
                <c:pt idx="39">
                  <c:v>-61.5448427135012</c:v>
                </c:pt>
                <c:pt idx="40">
                  <c:v>-62.4426076265428</c:v>
                </c:pt>
                <c:pt idx="41">
                  <c:v>-63.31612331371687</c:v>
                </c:pt>
                <c:pt idx="42">
                  <c:v>-64.16598279769742</c:v>
                </c:pt>
                <c:pt idx="43">
                  <c:v>-64.99276811247111</c:v>
                </c:pt>
                <c:pt idx="44">
                  <c:v>-65.79705027498286</c:v>
                </c:pt>
                <c:pt idx="45">
                  <c:v>-66.57938928058088</c:v>
                </c:pt>
                <c:pt idx="46">
                  <c:v>-67.34033411928277</c:v>
                </c:pt>
                <c:pt idx="47">
                  <c:v>-68.08042281028317</c:v>
                </c:pt>
                <c:pt idx="48">
                  <c:v>-68.80018245256416</c:v>
                </c:pt>
                <c:pt idx="49">
                  <c:v>-69.5001292897014</c:v>
                </c:pt>
                <c:pt idx="50">
                  <c:v>-70.18076878723355</c:v>
                </c:pt>
                <c:pt idx="51">
                  <c:v>-70.8425957211719</c:v>
                </c:pt>
                <c:pt idx="52">
                  <c:v>-71.48609427174126</c:v>
                </c:pt>
                <c:pt idx="53">
                  <c:v>-72.11173813020037</c:v>
                </c:pt>
                <c:pt idx="54">
                  <c:v>-72.71999061353035</c:v>
                </c:pt>
                <c:pt idx="55">
                  <c:v>-73.3113047859779</c:v>
                </c:pt>
                <c:pt idx="56">
                  <c:v>-73.88612358666256</c:v>
                </c:pt>
                <c:pt idx="57">
                  <c:v>-74.44487996246242</c:v>
                </c:pt>
                <c:pt idx="58">
                  <c:v>-74.98799700553168</c:v>
                </c:pt>
                <c:pt idx="59">
                  <c:v>-75.51588809481761</c:v>
                </c:pt>
                <c:pt idx="60">
                  <c:v>-76.0289570410185</c:v>
                </c:pt>
                <c:pt idx="61">
                  <c:v>-76.52759823446097</c:v>
                </c:pt>
                <c:pt idx="62">
                  <c:v>-77.01219679543651</c:v>
                </c:pt>
                <c:pt idx="63">
                  <c:v>-77.48312872653135</c:v>
                </c:pt>
                <c:pt idx="64">
                  <c:v>-77.9407610665972</c:v>
                </c:pt>
                <c:pt idx="65">
                  <c:v>-78.38545204594101</c:v>
                </c:pt>
                <c:pt idx="66">
                  <c:v>-78.817551242437</c:v>
                </c:pt>
                <c:pt idx="67">
                  <c:v>-79.2373997382349</c:v>
                </c:pt>
                <c:pt idx="68">
                  <c:v>-79.64533027678543</c:v>
                </c:pt>
                <c:pt idx="69">
                  <c:v>-80.0416674199265</c:v>
                </c:pt>
                <c:pt idx="70">
                  <c:v>-80.42672770476648</c:v>
                </c:pt>
                <c:pt idx="71">
                  <c:v>-80.80081980019091</c:v>
                </c:pt>
                <c:pt idx="72">
                  <c:v>-81.16424466274186</c:v>
                </c:pt>
                <c:pt idx="73">
                  <c:v>-81.5172956917186</c:v>
                </c:pt>
                <c:pt idx="74">
                  <c:v>-81.86025888331876</c:v>
                </c:pt>
                <c:pt idx="75">
                  <c:v>-82.19341298367115</c:v>
                </c:pt>
                <c:pt idx="76">
                  <c:v>-82.5170296406222</c:v>
                </c:pt>
                <c:pt idx="77">
                  <c:v>-82.83137355414408</c:v>
                </c:pt>
                <c:pt idx="78">
                  <c:v>-83.13670262526121</c:v>
                </c:pt>
                <c:pt idx="79">
                  <c:v>-83.43326810338367</c:v>
                </c:pt>
                <c:pt idx="80">
                  <c:v>-83.72131473195773</c:v>
                </c:pt>
                <c:pt idx="81">
                  <c:v>-84.00108089235295</c:v>
                </c:pt>
                <c:pt idx="82">
                  <c:v>-84.27279874591825</c:v>
                </c:pt>
                <c:pt idx="83">
                  <c:v>-84.53669437412267</c:v>
                </c:pt>
                <c:pt idx="84">
                  <c:v>-84.79298791675006</c:v>
                </c:pt>
                <c:pt idx="85">
                  <c:v>-85.04189370808498</c:v>
                </c:pt>
                <c:pt idx="86">
                  <c:v>-85.28362041103112</c:v>
                </c:pt>
                <c:pt idx="87">
                  <c:v>-85.51837114917001</c:v>
                </c:pt>
                <c:pt idx="88">
                  <c:v>-85.74634363667854</c:v>
                </c:pt>
                <c:pt idx="89">
                  <c:v>-85.96773030611658</c:v>
                </c:pt>
                <c:pt idx="90">
                  <c:v>-86.18271843404737</c:v>
                </c:pt>
                <c:pt idx="91">
                  <c:v>-86.39149026448425</c:v>
                </c:pt>
                <c:pt idx="92">
                  <c:v>-86.5942231301433</c:v>
                </c:pt>
                <c:pt idx="93">
                  <c:v>-86.79108957150484</c:v>
                </c:pt>
                <c:pt idx="94">
                  <c:v>-86.9822574536775</c:v>
                </c:pt>
                <c:pt idx="95">
                  <c:v>-87.16789008106143</c:v>
                </c:pt>
                <c:pt idx="96">
                  <c:v>-87.34814630981488</c:v>
                </c:pt>
                <c:pt idx="97">
                  <c:v>-87.52318065813948</c:v>
                </c:pt>
                <c:pt idx="98">
                  <c:v>-87.693143414378</c:v>
                </c:pt>
                <c:pt idx="99">
                  <c:v>-87.85818074294905</c:v>
                </c:pt>
                <c:pt idx="100">
                  <c:v>-88.01843478812948</c:v>
                </c:pt>
                <c:pt idx="101">
                  <c:v>-88.17404377568795</c:v>
                </c:pt>
                <c:pt idx="102">
                  <c:v>-88.32514211241072</c:v>
                </c:pt>
                <c:pt idx="103">
                  <c:v>-88.47186048352418</c:v>
                </c:pt>
                <c:pt idx="104">
                  <c:v>-88.6143259480154</c:v>
                </c:pt>
                <c:pt idx="105">
                  <c:v>-88.75266203192905</c:v>
                </c:pt>
                <c:pt idx="106">
                  <c:v>-88.88698881960131</c:v>
                </c:pt>
                <c:pt idx="107">
                  <c:v>-89.0174230428987</c:v>
                </c:pt>
                <c:pt idx="108">
                  <c:v>-89.14407816845535</c:v>
                </c:pt>
                <c:pt idx="109">
                  <c:v>-89.2670644829779</c:v>
                </c:pt>
                <c:pt idx="110">
                  <c:v>-89.38648917658662</c:v>
                </c:pt>
                <c:pt idx="111">
                  <c:v>-89.50245642428785</c:v>
                </c:pt>
                <c:pt idx="112">
                  <c:v>-89.61506746553478</c:v>
                </c:pt>
                <c:pt idx="113">
                  <c:v>-89.7244206819768</c:v>
                </c:pt>
                <c:pt idx="114">
                  <c:v>-89.830611673368</c:v>
                </c:pt>
                <c:pt idx="115">
                  <c:v>-89.93373333169895</c:v>
                </c:pt>
                <c:pt idx="116">
                  <c:v>-90.03387591357315</c:v>
                </c:pt>
                <c:pt idx="117">
                  <c:v>-90.13112711084995</c:v>
                </c:pt>
                <c:pt idx="118">
                  <c:v>-90.22557211959521</c:v>
                </c:pt>
                <c:pt idx="119">
                  <c:v>-90.3172937073741</c:v>
                </c:pt>
              </c:numCache>
            </c:numRef>
          </c:yVal>
          <c:smooth val="1"/>
          <c:extLst xmlns:c16r2="http://schemas.microsoft.com/office/drawing/2015/06/chart">
            <c:ext xmlns:c16="http://schemas.microsoft.com/office/drawing/2014/chart" uri="{C3380CC4-5D6E-409C-BE32-E72D297353CC}">
              <c16:uniqueId val="{00000001-AA47-4B48-BBD9-5348D217E765}"/>
            </c:ext>
          </c:extLst>
        </c:ser>
        <c:ser>
          <c:idx val="0"/>
          <c:order val="2"/>
          <c:tx>
            <c:strRef>
              <c:f>'SA-Disposal-G'!$W$123</c:f>
              <c:strCache>
                <c:ptCount val="1"/>
                <c:pt idx="0">
                  <c:v>SOUD Deaths for 0.5x parameter level</c:v>
                </c:pt>
              </c:strCache>
            </c:strRef>
          </c:tx>
          <c:spPr>
            <a:ln w="6350">
              <a:solidFill>
                <a:schemeClr val="accent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W$3:$W$122</c:f>
              <c:numCache>
                <c:formatCode>General</c:formatCode>
                <c:ptCount val="120"/>
                <c:pt idx="0">
                  <c:v>0.0</c:v>
                </c:pt>
                <c:pt idx="1">
                  <c:v>-1.375133046727978</c:v>
                </c:pt>
                <c:pt idx="2">
                  <c:v>-2.908344511326777</c:v>
                </c:pt>
                <c:pt idx="3">
                  <c:v>-4.594247041310677</c:v>
                </c:pt>
                <c:pt idx="4">
                  <c:v>-6.427535485647104</c:v>
                </c:pt>
                <c:pt idx="5">
                  <c:v>-8.40300053341041</c:v>
                </c:pt>
                <c:pt idx="6">
                  <c:v>-10.51553379119778</c:v>
                </c:pt>
                <c:pt idx="7">
                  <c:v>-12.7601313265885</c:v>
                </c:pt>
                <c:pt idx="8">
                  <c:v>-15.13189603388312</c:v>
                </c:pt>
                <c:pt idx="9">
                  <c:v>-17.62603907880182</c:v>
                </c:pt>
                <c:pt idx="10">
                  <c:v>-20.2378806222054</c:v>
                </c:pt>
                <c:pt idx="11">
                  <c:v>-22.96284997897464</c:v>
                </c:pt>
                <c:pt idx="12">
                  <c:v>-25.79648533406614</c:v>
                </c:pt>
                <c:pt idx="13">
                  <c:v>-27.5923906075524</c:v>
                </c:pt>
                <c:pt idx="14">
                  <c:v>-29.34716730348894</c:v>
                </c:pt>
                <c:pt idx="15">
                  <c:v>-31.06001351334776</c:v>
                </c:pt>
                <c:pt idx="16">
                  <c:v>-32.73153285206937</c:v>
                </c:pt>
                <c:pt idx="17">
                  <c:v>-34.36243636471163</c:v>
                </c:pt>
                <c:pt idx="18">
                  <c:v>-35.9535098789049</c:v>
                </c:pt>
                <c:pt idx="19">
                  <c:v>-37.50559249380182</c:v>
                </c:pt>
                <c:pt idx="20">
                  <c:v>-39.0195598494635</c:v>
                </c:pt>
                <c:pt idx="21">
                  <c:v>-40.4963111061758</c:v>
                </c:pt>
                <c:pt idx="22">
                  <c:v>-41.93675881694862</c:v>
                </c:pt>
                <c:pt idx="23">
                  <c:v>-43.34182105810694</c:v>
                </c:pt>
                <c:pt idx="24">
                  <c:v>-44.71241532390138</c:v>
                </c:pt>
                <c:pt idx="25">
                  <c:v>-46.04945380056718</c:v>
                </c:pt>
                <c:pt idx="26">
                  <c:v>-47.35218241376175</c:v>
                </c:pt>
                <c:pt idx="27">
                  <c:v>-48.6213048141376</c:v>
                </c:pt>
                <c:pt idx="28">
                  <c:v>-49.85754200591094</c:v>
                </c:pt>
                <c:pt idx="29">
                  <c:v>-51.06161134772917</c:v>
                </c:pt>
                <c:pt idx="30">
                  <c:v>-52.2342250101539</c:v>
                </c:pt>
                <c:pt idx="31">
                  <c:v>-53.37608873666193</c:v>
                </c:pt>
                <c:pt idx="32">
                  <c:v>-54.48790084088796</c:v>
                </c:pt>
                <c:pt idx="33">
                  <c:v>-55.57035139429104</c:v>
                </c:pt>
                <c:pt idx="34">
                  <c:v>-56.62412156801447</c:v>
                </c:pt>
                <c:pt idx="35">
                  <c:v>-57.64988310033475</c:v>
                </c:pt>
                <c:pt idx="36">
                  <c:v>-58.64829786706216</c:v>
                </c:pt>
                <c:pt idx="37">
                  <c:v>-59.62001753691188</c:v>
                </c:pt>
                <c:pt idx="38">
                  <c:v>-60.5656832974878</c:v>
                </c:pt>
                <c:pt idx="39">
                  <c:v>-61.48592320899183</c:v>
                </c:pt>
                <c:pt idx="40">
                  <c:v>-62.38135422391402</c:v>
                </c:pt>
                <c:pt idx="41">
                  <c:v>-63.25258214733385</c:v>
                </c:pt>
                <c:pt idx="42">
                  <c:v>-64.10020157398094</c:v>
                </c:pt>
                <c:pt idx="43">
                  <c:v>-64.92479585489085</c:v>
                </c:pt>
                <c:pt idx="44">
                  <c:v>-65.72693708992688</c:v>
                </c:pt>
                <c:pt idx="45">
                  <c:v>-66.50718614270855</c:v>
                </c:pt>
                <c:pt idx="46">
                  <c:v>-67.26609267500967</c:v>
                </c:pt>
                <c:pt idx="47">
                  <c:v>-68.00419519814977</c:v>
                </c:pt>
                <c:pt idx="48">
                  <c:v>-68.72202113928765</c:v>
                </c:pt>
                <c:pt idx="49">
                  <c:v>-69.42008692079395</c:v>
                </c:pt>
                <c:pt idx="50">
                  <c:v>-70.09889805114395</c:v>
                </c:pt>
                <c:pt idx="51">
                  <c:v>-70.7589492259482</c:v>
                </c:pt>
                <c:pt idx="52">
                  <c:v>-71.4007244343382</c:v>
                </c:pt>
                <c:pt idx="53">
                  <c:v>-72.02469707649232</c:v>
                </c:pt>
                <c:pt idx="54">
                  <c:v>-72.63133008827242</c:v>
                </c:pt>
                <c:pt idx="55">
                  <c:v>-73.22107607196115</c:v>
                </c:pt>
                <c:pt idx="56">
                  <c:v>-73.79437743235384</c:v>
                </c:pt>
                <c:pt idx="57">
                  <c:v>-74.35166651749275</c:v>
                </c:pt>
                <c:pt idx="58">
                  <c:v>-74.89336576341063</c:v>
                </c:pt>
                <c:pt idx="59">
                  <c:v>-75.41988784232345</c:v>
                </c:pt>
                <c:pt idx="60">
                  <c:v>-75.93163581373945</c:v>
                </c:pt>
                <c:pt idx="61">
                  <c:v>-76.42900327800097</c:v>
                </c:pt>
                <c:pt idx="62">
                  <c:v>-76.91237453182615</c:v>
                </c:pt>
                <c:pt idx="63">
                  <c:v>-77.38212472545135</c:v>
                </c:pt>
                <c:pt idx="64">
                  <c:v>-77.8386200209927</c:v>
                </c:pt>
                <c:pt idx="65">
                  <c:v>-78.28221775169727</c:v>
                </c:pt>
                <c:pt idx="66">
                  <c:v>-78.7132665817657</c:v>
                </c:pt>
                <c:pt idx="67">
                  <c:v>-79.13210666646825</c:v>
                </c:pt>
                <c:pt idx="68">
                  <c:v>-79.53906981229115</c:v>
                </c:pt>
                <c:pt idx="69">
                  <c:v>-79.93447963686658</c:v>
                </c:pt>
                <c:pt idx="70">
                  <c:v>-80.31865172847458</c:v>
                </c:pt>
                <c:pt idx="71">
                  <c:v>-80.6918938049124</c:v>
                </c:pt>
                <c:pt idx="72">
                  <c:v>-81.05450587154564</c:v>
                </c:pt>
                <c:pt idx="73">
                  <c:v>-81.40678037837047</c:v>
                </c:pt>
                <c:pt idx="74">
                  <c:v>-81.7490023759426</c:v>
                </c:pt>
                <c:pt idx="75">
                  <c:v>-82.08144967002405</c:v>
                </c:pt>
                <c:pt idx="76">
                  <c:v>-82.40439297482615</c:v>
                </c:pt>
                <c:pt idx="77">
                  <c:v>-82.71809606473557</c:v>
                </c:pt>
                <c:pt idx="78">
                  <c:v>-83.02281592441665</c:v>
                </c:pt>
                <c:pt idx="79">
                  <c:v>-83.31880289720205</c:v>
                </c:pt>
                <c:pt idx="80">
                  <c:v>-83.60630083168355</c:v>
                </c:pt>
                <c:pt idx="81">
                  <c:v>-83.88554722644014</c:v>
                </c:pt>
                <c:pt idx="82">
                  <c:v>-84.15677337281504</c:v>
                </c:pt>
                <c:pt idx="83">
                  <c:v>-84.42020449572136</c:v>
                </c:pt>
                <c:pt idx="84">
                  <c:v>-84.67605989238484</c:v>
                </c:pt>
                <c:pt idx="85">
                  <c:v>-84.9245530690236</c:v>
                </c:pt>
                <c:pt idx="86">
                  <c:v>-85.16589187537865</c:v>
                </c:pt>
                <c:pt idx="87">
                  <c:v>-85.40027863712028</c:v>
                </c:pt>
                <c:pt idx="88">
                  <c:v>-85.62791028605395</c:v>
                </c:pt>
                <c:pt idx="89">
                  <c:v>-85.84897848814417</c:v>
                </c:pt>
                <c:pt idx="90">
                  <c:v>-86.0636697693121</c:v>
                </c:pt>
                <c:pt idx="91">
                  <c:v>-86.27216563902155</c:v>
                </c:pt>
                <c:pt idx="92">
                  <c:v>-86.47464271162265</c:v>
                </c:pt>
                <c:pt idx="93">
                  <c:v>-86.67127282546748</c:v>
                </c:pt>
                <c:pt idx="94">
                  <c:v>-86.8622231597922</c:v>
                </c:pt>
                <c:pt idx="95">
                  <c:v>-87.0476563493586</c:v>
                </c:pt>
                <c:pt idx="96">
                  <c:v>-87.22773059688413</c:v>
                </c:pt>
                <c:pt idx="97">
                  <c:v>-87.40259978325306</c:v>
                </c:pt>
                <c:pt idx="98">
                  <c:v>-87.57241357550865</c:v>
                </c:pt>
                <c:pt idx="99">
                  <c:v>-87.7373175326813</c:v>
                </c:pt>
                <c:pt idx="100">
                  <c:v>-87.89745320942198</c:v>
                </c:pt>
                <c:pt idx="101">
                  <c:v>-88.05295825748027</c:v>
                </c:pt>
                <c:pt idx="102">
                  <c:v>-88.20396652506526</c:v>
                </c:pt>
                <c:pt idx="103">
                  <c:v>-88.3506081540539</c:v>
                </c:pt>
                <c:pt idx="104">
                  <c:v>-88.4930096751499</c:v>
                </c:pt>
                <c:pt idx="105">
                  <c:v>-88.63129410092995</c:v>
                </c:pt>
                <c:pt idx="106">
                  <c:v>-88.76558101687705</c:v>
                </c:pt>
                <c:pt idx="107">
                  <c:v>-88.8959866703759</c:v>
                </c:pt>
                <c:pt idx="108">
                  <c:v>-89.02262405772325</c:v>
                </c:pt>
                <c:pt idx="109">
                  <c:v>-89.1456030091701</c:v>
                </c:pt>
                <c:pt idx="110">
                  <c:v>-89.26503027203005</c:v>
                </c:pt>
                <c:pt idx="111">
                  <c:v>-89.3810095918778</c:v>
                </c:pt>
                <c:pt idx="112">
                  <c:v>-89.49364179186412</c:v>
                </c:pt>
                <c:pt idx="113">
                  <c:v>-89.60302485019338</c:v>
                </c:pt>
                <c:pt idx="114">
                  <c:v>-89.7092539757715</c:v>
                </c:pt>
                <c:pt idx="115">
                  <c:v>-89.81242168207066</c:v>
                </c:pt>
                <c:pt idx="116">
                  <c:v>-89.9126178592347</c:v>
                </c:pt>
                <c:pt idx="117">
                  <c:v>-90.00992984445945</c:v>
                </c:pt>
                <c:pt idx="118">
                  <c:v>-90.10444249067395</c:v>
                </c:pt>
                <c:pt idx="119">
                  <c:v>-90.1962382335597</c:v>
                </c:pt>
              </c:numCache>
            </c:numRef>
          </c:yVal>
          <c:smooth val="1"/>
          <c:extLst xmlns:c16r2="http://schemas.microsoft.com/office/drawing/2015/06/chart">
            <c:ext xmlns:c16="http://schemas.microsoft.com/office/drawing/2014/chart" uri="{C3380CC4-5D6E-409C-BE32-E72D297353CC}">
              <c16:uniqueId val="{00000002-AA47-4B48-BBD9-5348D217E765}"/>
            </c:ext>
          </c:extLst>
        </c:ser>
        <c:ser>
          <c:idx val="7"/>
          <c:order val="3"/>
          <c:tx>
            <c:strRef>
              <c:f>'SA-Disposal-G'!$F$123</c:f>
              <c:strCache>
                <c:ptCount val="1"/>
                <c:pt idx="0">
                  <c:v>SHUD Deaths for 1x parameter level</c:v>
                </c:pt>
              </c:strCache>
            </c:strRef>
          </c:tx>
          <c:spPr>
            <a:ln w="76200">
              <a:solidFill>
                <a:schemeClr val="accent2"/>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F$3:$F$122</c:f>
              <c:numCache>
                <c:formatCode>General</c:formatCode>
                <c:ptCount val="120"/>
                <c:pt idx="0">
                  <c:v>0.0</c:v>
                </c:pt>
                <c:pt idx="1">
                  <c:v>0.871809759355165</c:v>
                </c:pt>
                <c:pt idx="2">
                  <c:v>2.019605970605153</c:v>
                </c:pt>
                <c:pt idx="3">
                  <c:v>3.433415424821942</c:v>
                </c:pt>
                <c:pt idx="4">
                  <c:v>5.10402980316967</c:v>
                </c:pt>
                <c:pt idx="5">
                  <c:v>7.022788235370172</c:v>
                </c:pt>
                <c:pt idx="6">
                  <c:v>9.18147952783429</c:v>
                </c:pt>
                <c:pt idx="7">
                  <c:v>11.57226539396834</c:v>
                </c:pt>
                <c:pt idx="8">
                  <c:v>14.18762004592577</c:v>
                </c:pt>
                <c:pt idx="9">
                  <c:v>17.02028275482285</c:v>
                </c:pt>
                <c:pt idx="10">
                  <c:v>20.06322068298762</c:v>
                </c:pt>
                <c:pt idx="11">
                  <c:v>23.30959984393622</c:v>
                </c:pt>
                <c:pt idx="12">
                  <c:v>26.7527624846236</c:v>
                </c:pt>
                <c:pt idx="13">
                  <c:v>28.43848911287555</c:v>
                </c:pt>
                <c:pt idx="14">
                  <c:v>30.08230635218802</c:v>
                </c:pt>
                <c:pt idx="15">
                  <c:v>31.68045699158856</c:v>
                </c:pt>
                <c:pt idx="16">
                  <c:v>33.23190570492715</c:v>
                </c:pt>
                <c:pt idx="17">
                  <c:v>34.73604916051194</c:v>
                </c:pt>
                <c:pt idx="18">
                  <c:v>36.19262021368068</c:v>
                </c:pt>
                <c:pt idx="19">
                  <c:v>37.60161876304505</c:v>
                </c:pt>
                <c:pt idx="20">
                  <c:v>38.96325680680424</c:v>
                </c:pt>
                <c:pt idx="21">
                  <c:v>40.27791466555677</c:v>
                </c:pt>
                <c:pt idx="22">
                  <c:v>41.5461060185637</c:v>
                </c:pt>
                <c:pt idx="23">
                  <c:v>42.7684499062129</c:v>
                </c:pt>
                <c:pt idx="24">
                  <c:v>43.94564824737741</c:v>
                </c:pt>
                <c:pt idx="25">
                  <c:v>45.07846773045971</c:v>
                </c:pt>
                <c:pt idx="26">
                  <c:v>46.1643976430019</c:v>
                </c:pt>
                <c:pt idx="27">
                  <c:v>47.20400332890672</c:v>
                </c:pt>
                <c:pt idx="28">
                  <c:v>48.19790190732201</c:v>
                </c:pt>
                <c:pt idx="29">
                  <c:v>49.14674900035465</c:v>
                </c:pt>
                <c:pt idx="30">
                  <c:v>50.05123219595671</c:v>
                </c:pt>
                <c:pt idx="31">
                  <c:v>50.91206551062555</c:v>
                </c:pt>
                <c:pt idx="32">
                  <c:v>51.72998467396587</c:v>
                </c:pt>
                <c:pt idx="33">
                  <c:v>52.5057430871097</c:v>
                </c:pt>
                <c:pt idx="34">
                  <c:v>53.24010833670423</c:v>
                </c:pt>
                <c:pt idx="35">
                  <c:v>53.93385916978599</c:v>
                </c:pt>
                <c:pt idx="36">
                  <c:v>54.58778285351318</c:v>
                </c:pt>
                <c:pt idx="37">
                  <c:v>55.20267285849336</c:v>
                </c:pt>
                <c:pt idx="38">
                  <c:v>55.77932681617257</c:v>
                </c:pt>
                <c:pt idx="39">
                  <c:v>56.31853898630397</c:v>
                </c:pt>
                <c:pt idx="40">
                  <c:v>56.82110404172577</c:v>
                </c:pt>
                <c:pt idx="41">
                  <c:v>57.28781570176788</c:v>
                </c:pt>
                <c:pt idx="42">
                  <c:v>57.71946549021929</c:v>
                </c:pt>
                <c:pt idx="43">
                  <c:v>58.11684162511519</c:v>
                </c:pt>
                <c:pt idx="44">
                  <c:v>58.48072802476671</c:v>
                </c:pt>
                <c:pt idx="45">
                  <c:v>58.81190341694109</c:v>
                </c:pt>
                <c:pt idx="46">
                  <c:v>59.11114054009659</c:v>
                </c:pt>
                <c:pt idx="47">
                  <c:v>59.37920542723997</c:v>
                </c:pt>
                <c:pt idx="48">
                  <c:v>59.61685676431004</c:v>
                </c:pt>
                <c:pt idx="49">
                  <c:v>59.824845316063</c:v>
                </c:pt>
                <c:pt idx="50">
                  <c:v>60.00391341337652</c:v>
                </c:pt>
                <c:pt idx="51">
                  <c:v>60.15479449659689</c:v>
                </c:pt>
                <c:pt idx="52">
                  <c:v>60.27821270030167</c:v>
                </c:pt>
                <c:pt idx="53">
                  <c:v>60.37488249476216</c:v>
                </c:pt>
                <c:pt idx="54">
                  <c:v>60.44550837088704</c:v>
                </c:pt>
                <c:pt idx="55">
                  <c:v>60.49078456512319</c:v>
                </c:pt>
                <c:pt idx="56">
                  <c:v>60.51139482126892</c:v>
                </c:pt>
                <c:pt idx="57">
                  <c:v>60.50801218634306</c:v>
                </c:pt>
                <c:pt idx="58">
                  <c:v>60.48129883795373</c:v>
                </c:pt>
                <c:pt idx="59">
                  <c:v>60.4319059408028</c:v>
                </c:pt>
                <c:pt idx="60">
                  <c:v>60.36047353013877</c:v>
                </c:pt>
                <c:pt idx="61">
                  <c:v>60.2676304201455</c:v>
                </c:pt>
                <c:pt idx="62">
                  <c:v>60.1539941354002</c:v>
                </c:pt>
                <c:pt idx="63">
                  <c:v>60.02017086366941</c:v>
                </c:pt>
                <c:pt idx="64">
                  <c:v>59.86675542842558</c:v>
                </c:pt>
                <c:pt idx="65">
                  <c:v>59.6943312795639</c:v>
                </c:pt>
                <c:pt idx="66">
                  <c:v>59.50347050093692</c:v>
                </c:pt>
                <c:pt idx="67">
                  <c:v>59.2947338333931</c:v>
                </c:pt>
                <c:pt idx="68">
                  <c:v>59.0686707120944</c:v>
                </c:pt>
                <c:pt idx="69">
                  <c:v>58.82581931696786</c:v>
                </c:pt>
                <c:pt idx="70">
                  <c:v>58.56670663521481</c:v>
                </c:pt>
                <c:pt idx="71">
                  <c:v>58.29184853487454</c:v>
                </c:pt>
                <c:pt idx="72">
                  <c:v>58.00174984850223</c:v>
                </c:pt>
                <c:pt idx="73">
                  <c:v>57.69690446607056</c:v>
                </c:pt>
                <c:pt idx="74">
                  <c:v>57.37779543627998</c:v>
                </c:pt>
                <c:pt idx="75">
                  <c:v>57.04489507549199</c:v>
                </c:pt>
                <c:pt idx="76">
                  <c:v>56.69866508356754</c:v>
                </c:pt>
                <c:pt idx="77">
                  <c:v>56.33955666592014</c:v>
                </c:pt>
                <c:pt idx="78">
                  <c:v>55.9680106611661</c:v>
                </c:pt>
                <c:pt idx="79">
                  <c:v>55.58445767374961</c:v>
                </c:pt>
                <c:pt idx="80">
                  <c:v>55.18931821100895</c:v>
                </c:pt>
                <c:pt idx="81">
                  <c:v>54.78300282414284</c:v>
                </c:pt>
                <c:pt idx="82">
                  <c:v>54.36591225260808</c:v>
                </c:pt>
                <c:pt idx="83">
                  <c:v>53.93843757147344</c:v>
                </c:pt>
                <c:pt idx="84">
                  <c:v>53.50096034131898</c:v>
                </c:pt>
                <c:pt idx="85">
                  <c:v>53.05385276027229</c:v>
                </c:pt>
                <c:pt idx="86">
                  <c:v>52.5974778178259</c:v>
                </c:pt>
                <c:pt idx="87">
                  <c:v>52.13218945007088</c:v>
                </c:pt>
                <c:pt idx="88">
                  <c:v>51.65833269604478</c:v>
                </c:pt>
                <c:pt idx="89">
                  <c:v>51.17624385488434</c:v>
                </c:pt>
                <c:pt idx="90">
                  <c:v>50.68625064350544</c:v>
                </c:pt>
                <c:pt idx="91">
                  <c:v>50.18867235455986</c:v>
                </c:pt>
                <c:pt idx="92">
                  <c:v>49.68382001442196</c:v>
                </c:pt>
                <c:pt idx="93">
                  <c:v>49.17199654098908</c:v>
                </c:pt>
                <c:pt idx="94">
                  <c:v>48.65349690109304</c:v>
                </c:pt>
                <c:pt idx="95">
                  <c:v>48.12860826732735</c:v>
                </c:pt>
                <c:pt idx="96">
                  <c:v>47.5976101741248</c:v>
                </c:pt>
                <c:pt idx="97">
                  <c:v>47.06077467291784</c:v>
                </c:pt>
                <c:pt idx="98">
                  <c:v>46.51836648624609</c:v>
                </c:pt>
                <c:pt idx="99">
                  <c:v>45.97064316066194</c:v>
                </c:pt>
                <c:pt idx="100">
                  <c:v>45.41785521832198</c:v>
                </c:pt>
                <c:pt idx="101">
                  <c:v>44.86024630715642</c:v>
                </c:pt>
                <c:pt idx="102">
                  <c:v>44.2980533495012</c:v>
                </c:pt>
                <c:pt idx="103">
                  <c:v>43.73150668911249</c:v>
                </c:pt>
                <c:pt idx="104">
                  <c:v>43.1608302364773</c:v>
                </c:pt>
                <c:pt idx="105">
                  <c:v>42.58624161234413</c:v>
                </c:pt>
                <c:pt idx="106">
                  <c:v>42.00795228941274</c:v>
                </c:pt>
                <c:pt idx="107">
                  <c:v>41.42616773211585</c:v>
                </c:pt>
                <c:pt idx="108">
                  <c:v>40.84108753444886</c:v>
                </c:pt>
                <c:pt idx="109">
                  <c:v>40.25290555580249</c:v>
                </c:pt>
                <c:pt idx="110">
                  <c:v>39.66181005474596</c:v>
                </c:pt>
                <c:pt idx="111">
                  <c:v>39.06798382074503</c:v>
                </c:pt>
                <c:pt idx="112">
                  <c:v>38.47160430377895</c:v>
                </c:pt>
                <c:pt idx="113">
                  <c:v>37.87284374182877</c:v>
                </c:pt>
                <c:pt idx="114">
                  <c:v>37.27186928622385</c:v>
                </c:pt>
                <c:pt idx="115">
                  <c:v>36.66884312483362</c:v>
                </c:pt>
                <c:pt idx="116">
                  <c:v>36.06392260308817</c:v>
                </c:pt>
                <c:pt idx="117">
                  <c:v>35.45726034282725</c:v>
                </c:pt>
                <c:pt idx="118">
                  <c:v>34.84900435897325</c:v>
                </c:pt>
                <c:pt idx="119">
                  <c:v>34.23929817402463</c:v>
                </c:pt>
              </c:numCache>
            </c:numRef>
          </c:yVal>
          <c:smooth val="1"/>
          <c:extLst xmlns:c16r2="http://schemas.microsoft.com/office/drawing/2015/06/chart">
            <c:ext xmlns:c16="http://schemas.microsoft.com/office/drawing/2014/chart" uri="{C3380CC4-5D6E-409C-BE32-E72D297353CC}">
              <c16:uniqueId val="{00000003-AA47-4B48-BBD9-5348D217E765}"/>
            </c:ext>
          </c:extLst>
        </c:ser>
        <c:ser>
          <c:idx val="4"/>
          <c:order val="4"/>
          <c:tx>
            <c:strRef>
              <c:f>'SA-Disposal-G'!$O$123</c:f>
              <c:strCache>
                <c:ptCount val="1"/>
                <c:pt idx="0">
                  <c:v>SHUD Deaths for 0.75x parameter level</c:v>
                </c:pt>
              </c:strCache>
            </c:strRef>
          </c:tx>
          <c:spPr>
            <a:ln w="38100">
              <a:solidFill>
                <a:schemeClr val="accent2"/>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O$3:$O$122</c:f>
              <c:numCache>
                <c:formatCode>General</c:formatCode>
                <c:ptCount val="120"/>
                <c:pt idx="0">
                  <c:v>0.0</c:v>
                </c:pt>
                <c:pt idx="1">
                  <c:v>0.653857319516192</c:v>
                </c:pt>
                <c:pt idx="2">
                  <c:v>1.480889950797609</c:v>
                </c:pt>
                <c:pt idx="3">
                  <c:v>2.474608336677146</c:v>
                </c:pt>
                <c:pt idx="4">
                  <c:v>3.628986670014774</c:v>
                </c:pt>
                <c:pt idx="5">
                  <c:v>4.93831922951999</c:v>
                </c:pt>
                <c:pt idx="6">
                  <c:v>6.397162897255876</c:v>
                </c:pt>
                <c:pt idx="7">
                  <c:v>8.00029254921551</c:v>
                </c:pt>
                <c:pt idx="8">
                  <c:v>9.742666361669671</c:v>
                </c:pt>
                <c:pt idx="9">
                  <c:v>11.61939891657416</c:v>
                </c:pt>
                <c:pt idx="10">
                  <c:v>13.62574043407812</c:v>
                </c:pt>
                <c:pt idx="11">
                  <c:v>15.75706081066428</c:v>
                </c:pt>
                <c:pt idx="12">
                  <c:v>18.00883741850584</c:v>
                </c:pt>
                <c:pt idx="13">
                  <c:v>18.91585552528186</c:v>
                </c:pt>
                <c:pt idx="14">
                  <c:v>19.79671234686088</c:v>
                </c:pt>
                <c:pt idx="15">
                  <c:v>20.647698774727</c:v>
                </c:pt>
                <c:pt idx="16">
                  <c:v>21.46735744966368</c:v>
                </c:pt>
                <c:pt idx="17">
                  <c:v>22.25468787591726</c:v>
                </c:pt>
                <c:pt idx="18">
                  <c:v>23.00904721193982</c:v>
                </c:pt>
                <c:pt idx="19">
                  <c:v>23.73007689784017</c:v>
                </c:pt>
                <c:pt idx="20">
                  <c:v>24.417644410921</c:v>
                </c:pt>
                <c:pt idx="21">
                  <c:v>25.07179693219823</c:v>
                </c:pt>
                <c:pt idx="22">
                  <c:v>25.69272441731873</c:v>
                </c:pt>
                <c:pt idx="23">
                  <c:v>26.28073010155988</c:v>
                </c:pt>
                <c:pt idx="24">
                  <c:v>26.83620688897886</c:v>
                </c:pt>
                <c:pt idx="25">
                  <c:v>27.35961840559571</c:v>
                </c:pt>
                <c:pt idx="26">
                  <c:v>27.84917963708012</c:v>
                </c:pt>
                <c:pt idx="27">
                  <c:v>28.30528202286441</c:v>
                </c:pt>
                <c:pt idx="28">
                  <c:v>28.72837401196482</c:v>
                </c:pt>
                <c:pt idx="29">
                  <c:v>29.11893852817538</c:v>
                </c:pt>
                <c:pt idx="30">
                  <c:v>29.4774866726841</c:v>
                </c:pt>
                <c:pt idx="31">
                  <c:v>29.80455248371268</c:v>
                </c:pt>
                <c:pt idx="32">
                  <c:v>30.1006885486495</c:v>
                </c:pt>
                <c:pt idx="33">
                  <c:v>30.36646230847209</c:v>
                </c:pt>
                <c:pt idx="34">
                  <c:v>30.60245292667901</c:v>
                </c:pt>
                <c:pt idx="35">
                  <c:v>30.80924862075567</c:v>
                </c:pt>
                <c:pt idx="36">
                  <c:v>30.98744437459845</c:v>
                </c:pt>
                <c:pt idx="37">
                  <c:v>31.13763996650196</c:v>
                </c:pt>
                <c:pt idx="38">
                  <c:v>31.26043826009318</c:v>
                </c:pt>
                <c:pt idx="39">
                  <c:v>31.35644005077211</c:v>
                </c:pt>
                <c:pt idx="40">
                  <c:v>31.42624623370306</c:v>
                </c:pt>
                <c:pt idx="41">
                  <c:v>31.47045673163234</c:v>
                </c:pt>
                <c:pt idx="42">
                  <c:v>31.48966950602808</c:v>
                </c:pt>
                <c:pt idx="43">
                  <c:v>31.48447968463688</c:v>
                </c:pt>
                <c:pt idx="44">
                  <c:v>31.45547879007099</c:v>
                </c:pt>
                <c:pt idx="45">
                  <c:v>31.40325405648291</c:v>
                </c:pt>
                <c:pt idx="46">
                  <c:v>31.32838782355534</c:v>
                </c:pt>
                <c:pt idx="47">
                  <c:v>31.23145699877314</c:v>
                </c:pt>
                <c:pt idx="48">
                  <c:v>31.11303258035973</c:v>
                </c:pt>
                <c:pt idx="49">
                  <c:v>30.97367923440961</c:v>
                </c:pt>
                <c:pt idx="50">
                  <c:v>30.81395492068208</c:v>
                </c:pt>
                <c:pt idx="51">
                  <c:v>30.63441056227935</c:v>
                </c:pt>
                <c:pt idx="52">
                  <c:v>30.43558974921289</c:v>
                </c:pt>
                <c:pt idx="53">
                  <c:v>30.21802848377115</c:v>
                </c:pt>
                <c:pt idx="54">
                  <c:v>29.98225495899787</c:v>
                </c:pt>
                <c:pt idx="55">
                  <c:v>29.72878936730972</c:v>
                </c:pt>
                <c:pt idx="56">
                  <c:v>29.45814373674247</c:v>
                </c:pt>
                <c:pt idx="57">
                  <c:v>29.17082179254276</c:v>
                </c:pt>
                <c:pt idx="58">
                  <c:v>28.86731884207698</c:v>
                </c:pt>
                <c:pt idx="59">
                  <c:v>28.54812168119182</c:v>
                </c:pt>
                <c:pt idx="60">
                  <c:v>28.21370852033015</c:v>
                </c:pt>
                <c:pt idx="61">
                  <c:v>27.86454892886386</c:v>
                </c:pt>
                <c:pt idx="62">
                  <c:v>27.50110379621342</c:v>
                </c:pt>
                <c:pt idx="63">
                  <c:v>27.12382530844056</c:v>
                </c:pt>
                <c:pt idx="64">
                  <c:v>26.73315693910586</c:v>
                </c:pt>
                <c:pt idx="65">
                  <c:v>26.32953345325536</c:v>
                </c:pt>
                <c:pt idx="66">
                  <c:v>25.91338092350338</c:v>
                </c:pt>
                <c:pt idx="67">
                  <c:v>25.48511675724002</c:v>
                </c:pt>
                <c:pt idx="68">
                  <c:v>25.04514973406008</c:v>
                </c:pt>
                <c:pt idx="69">
                  <c:v>24.59388005256983</c:v>
                </c:pt>
                <c:pt idx="70">
                  <c:v>24.13169938578471</c:v>
                </c:pt>
                <c:pt idx="71">
                  <c:v>23.65899094438578</c:v>
                </c:pt>
                <c:pt idx="72">
                  <c:v>23.17612954713918</c:v>
                </c:pt>
                <c:pt idx="73">
                  <c:v>22.68348169784604</c:v>
                </c:pt>
                <c:pt idx="74">
                  <c:v>22.18140566820966</c:v>
                </c:pt>
                <c:pt idx="75">
                  <c:v>21.67025158607534</c:v>
                </c:pt>
                <c:pt idx="76">
                  <c:v>21.15036152848938</c:v>
                </c:pt>
                <c:pt idx="77">
                  <c:v>20.62206961911156</c:v>
                </c:pt>
                <c:pt idx="78">
                  <c:v>20.08570212950285</c:v>
                </c:pt>
                <c:pt idx="79">
                  <c:v>19.54157758386359</c:v>
                </c:pt>
                <c:pt idx="80">
                  <c:v>18.99000686681607</c:v>
                </c:pt>
                <c:pt idx="81">
                  <c:v>18.43129333385959</c:v>
                </c:pt>
                <c:pt idx="82">
                  <c:v>17.86573292413892</c:v>
                </c:pt>
                <c:pt idx="83">
                  <c:v>17.29361427520342</c:v>
                </c:pt>
                <c:pt idx="84">
                  <c:v>16.7152188394457</c:v>
                </c:pt>
                <c:pt idx="85">
                  <c:v>16.13082100193756</c:v>
                </c:pt>
                <c:pt idx="86">
                  <c:v>15.54068819939448</c:v>
                </c:pt>
                <c:pt idx="87">
                  <c:v>14.9450810400182</c:v>
                </c:pt>
                <c:pt idx="88">
                  <c:v>14.34425342399249</c:v>
                </c:pt>
                <c:pt idx="89">
                  <c:v>13.73845266441176</c:v>
                </c:pt>
                <c:pt idx="90">
                  <c:v>13.12791960844652</c:v>
                </c:pt>
                <c:pt idx="91">
                  <c:v>12.5128887585588</c:v>
                </c:pt>
                <c:pt idx="92">
                  <c:v>11.89358839360075</c:v>
                </c:pt>
                <c:pt idx="93">
                  <c:v>11.2702406896326</c:v>
                </c:pt>
                <c:pt idx="94">
                  <c:v>10.64306184031911</c:v>
                </c:pt>
                <c:pt idx="95">
                  <c:v>10.01226217676576</c:v>
                </c:pt>
                <c:pt idx="96">
                  <c:v>9.378046286673724</c:v>
                </c:pt>
                <c:pt idx="97">
                  <c:v>8.740613132699668</c:v>
                </c:pt>
                <c:pt idx="98">
                  <c:v>8.100156169916863</c:v>
                </c:pt>
                <c:pt idx="99">
                  <c:v>7.456863462275214</c:v>
                </c:pt>
                <c:pt idx="100">
                  <c:v>6.810917797987336</c:v>
                </c:pt>
                <c:pt idx="101">
                  <c:v>6.162496803748565</c:v>
                </c:pt>
                <c:pt idx="102">
                  <c:v>5.511773057725208</c:v>
                </c:pt>
                <c:pt idx="103">
                  <c:v>4.858914201250017</c:v>
                </c:pt>
                <c:pt idx="104">
                  <c:v>4.204083049157266</c:v>
                </c:pt>
                <c:pt idx="105">
                  <c:v>3.547437698716294</c:v>
                </c:pt>
                <c:pt idx="106">
                  <c:v>2.889131637109176</c:v>
                </c:pt>
                <c:pt idx="107">
                  <c:v>2.229313847419826</c:v>
                </c:pt>
                <c:pt idx="108">
                  <c:v>1.568128913088594</c:v>
                </c:pt>
                <c:pt idx="109">
                  <c:v>0.905717120813324</c:v>
                </c:pt>
                <c:pt idx="110">
                  <c:v>0.242214561859782</c:v>
                </c:pt>
                <c:pt idx="111">
                  <c:v>-0.422246768230934</c:v>
                </c:pt>
                <c:pt idx="112">
                  <c:v>-1.087538871567904</c:v>
                </c:pt>
                <c:pt idx="113">
                  <c:v>-1.753537651469969</c:v>
                </c:pt>
                <c:pt idx="114">
                  <c:v>-2.420122817683568</c:v>
                </c:pt>
                <c:pt idx="115">
                  <c:v>-3.087177793260252</c:v>
                </c:pt>
                <c:pt idx="116">
                  <c:v>-3.754589623100401</c:v>
                </c:pt>
                <c:pt idx="117">
                  <c:v>-4.422248884165037</c:v>
                </c:pt>
                <c:pt idx="118">
                  <c:v>-5.090049597362304</c:v>
                </c:pt>
                <c:pt idx="119">
                  <c:v>-5.757889141096466</c:v>
                </c:pt>
              </c:numCache>
            </c:numRef>
          </c:yVal>
          <c:smooth val="1"/>
          <c:extLst xmlns:c16r2="http://schemas.microsoft.com/office/drawing/2015/06/chart">
            <c:ext xmlns:c16="http://schemas.microsoft.com/office/drawing/2014/chart" uri="{C3380CC4-5D6E-409C-BE32-E72D297353CC}">
              <c16:uniqueId val="{00000004-AA47-4B48-BBD9-5348D217E765}"/>
            </c:ext>
          </c:extLst>
        </c:ser>
        <c:ser>
          <c:idx val="1"/>
          <c:order val="5"/>
          <c:tx>
            <c:strRef>
              <c:f>'SA-Disposal-G'!$X$123</c:f>
              <c:strCache>
                <c:ptCount val="1"/>
                <c:pt idx="0">
                  <c:v>SHUD Deaths for 0.5x parameter level</c:v>
                </c:pt>
              </c:strCache>
            </c:strRef>
          </c:tx>
          <c:spPr>
            <a:ln w="6350">
              <a:solidFill>
                <a:schemeClr val="accent2"/>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X$3:$X$122</c:f>
              <c:numCache>
                <c:formatCode>General</c:formatCode>
                <c:ptCount val="120"/>
                <c:pt idx="0">
                  <c:v>0.0</c:v>
                </c:pt>
                <c:pt idx="1">
                  <c:v>0.435904879677537</c:v>
                </c:pt>
                <c:pt idx="2">
                  <c:v>0.942173632001823</c:v>
                </c:pt>
                <c:pt idx="3">
                  <c:v>1.515798073196129</c:v>
                </c:pt>
                <c:pt idx="4">
                  <c:v>2.153931859179647</c:v>
                </c:pt>
                <c:pt idx="5">
                  <c:v>2.853820790438658</c:v>
                </c:pt>
                <c:pt idx="6">
                  <c:v>3.612785791383521</c:v>
                </c:pt>
                <c:pt idx="7">
                  <c:v>4.42821059199041</c:v>
                </c:pt>
                <c:pt idx="8">
                  <c:v>5.297532847591026</c:v>
                </c:pt>
                <c:pt idx="9">
                  <c:v>6.218237864045705</c:v>
                </c:pt>
                <c:pt idx="10">
                  <c:v>7.187854286629667</c:v>
                </c:pt>
                <c:pt idx="11">
                  <c:v>8.203951258474216</c:v>
                </c:pt>
                <c:pt idx="12">
                  <c:v>9.26413666857425</c:v>
                </c:pt>
                <c:pt idx="13">
                  <c:v>9.392195987510284</c:v>
                </c:pt>
                <c:pt idx="14">
                  <c:v>9.5098363416399</c:v>
                </c:pt>
                <c:pt idx="15">
                  <c:v>9.613420091757053</c:v>
                </c:pt>
                <c:pt idx="16">
                  <c:v>9.70108799813661</c:v>
                </c:pt>
                <c:pt idx="17">
                  <c:v>9.771460283205568</c:v>
                </c:pt>
                <c:pt idx="18">
                  <c:v>9.82353426496488</c:v>
                </c:pt>
                <c:pt idx="19">
                  <c:v>9.85660696874775</c:v>
                </c:pt>
                <c:pt idx="20">
                  <c:v>9.870213768116901</c:v>
                </c:pt>
                <c:pt idx="21">
                  <c:v>9.86407965836634</c:v>
                </c:pt>
                <c:pt idx="22">
                  <c:v>9.83808050593625</c:v>
                </c:pt>
                <c:pt idx="23">
                  <c:v>9.792212183179428</c:v>
                </c:pt>
                <c:pt idx="24">
                  <c:v>9.726565942329216</c:v>
                </c:pt>
                <c:pt idx="25">
                  <c:v>9.641308731589998</c:v>
                </c:pt>
                <c:pt idx="26">
                  <c:v>9.535259034714135</c:v>
                </c:pt>
                <c:pt idx="27">
                  <c:v>9.408633320117085</c:v>
                </c:pt>
                <c:pt idx="28">
                  <c:v>9.26170462975674</c:v>
                </c:pt>
                <c:pt idx="29">
                  <c:v>9.094777160274443</c:v>
                </c:pt>
                <c:pt idx="30">
                  <c:v>8.908180150724455</c:v>
                </c:pt>
                <c:pt idx="31">
                  <c:v>8.702262884060518</c:v>
                </c:pt>
                <c:pt idx="32">
                  <c:v>8.47739057631902</c:v>
                </c:pt>
                <c:pt idx="33">
                  <c:v>8.233940980651635</c:v>
                </c:pt>
                <c:pt idx="34">
                  <c:v>7.972301568570947</c:v>
                </c:pt>
                <c:pt idx="35">
                  <c:v>7.692867178817265</c:v>
                </c:pt>
                <c:pt idx="36">
                  <c:v>7.396038046440068</c:v>
                </c:pt>
                <c:pt idx="37">
                  <c:v>7.08221814225758</c:v>
                </c:pt>
                <c:pt idx="38">
                  <c:v>6.751813766813893</c:v>
                </c:pt>
                <c:pt idx="39">
                  <c:v>6.40523029526867</c:v>
                </c:pt>
                <c:pt idx="40">
                  <c:v>6.04287315326028</c:v>
                </c:pt>
                <c:pt idx="41">
                  <c:v>5.665146997003275</c:v>
                </c:pt>
                <c:pt idx="42">
                  <c:v>5.272454960675685</c:v>
                </c:pt>
                <c:pt idx="43">
                  <c:v>4.865198006020226</c:v>
                </c:pt>
                <c:pt idx="44">
                  <c:v>4.4437743588614</c:v>
                </c:pt>
                <c:pt idx="45">
                  <c:v>4.008579019673561</c:v>
                </c:pt>
                <c:pt idx="46">
                  <c:v>3.560003337654871</c:v>
                </c:pt>
                <c:pt idx="47">
                  <c:v>3.098434639617335</c:v>
                </c:pt>
                <c:pt idx="48">
                  <c:v>2.624255906490498</c:v>
                </c:pt>
                <c:pt idx="49">
                  <c:v>2.137845491461118</c:v>
                </c:pt>
                <c:pt idx="50">
                  <c:v>1.639576874711974</c:v>
                </c:pt>
                <c:pt idx="51">
                  <c:v>1.129818450547191</c:v>
                </c:pt>
                <c:pt idx="52">
                  <c:v>0.608933340268595</c:v>
                </c:pt>
                <c:pt idx="53">
                  <c:v>0.0772792337677856</c:v>
                </c:pt>
                <c:pt idx="54">
                  <c:v>-0.464791745668072</c:v>
                </c:pt>
                <c:pt idx="55">
                  <c:v>-1.016933155735205</c:v>
                </c:pt>
                <c:pt idx="56">
                  <c:v>-1.578804330666617</c:v>
                </c:pt>
                <c:pt idx="57">
                  <c:v>-2.150070459717745</c:v>
                </c:pt>
                <c:pt idx="58">
                  <c:v>-2.730402650113547</c:v>
                </c:pt>
                <c:pt idx="59">
                  <c:v>-3.31947797584853</c:v>
                </c:pt>
                <c:pt idx="60">
                  <c:v>-3.916979513555907</c:v>
                </c:pt>
                <c:pt idx="61">
                  <c:v>-4.522596366564875</c:v>
                </c:pt>
                <c:pt idx="62">
                  <c:v>-5.136023678133233</c:v>
                </c:pt>
                <c:pt idx="63">
                  <c:v>-5.756962634787532</c:v>
                </c:pt>
                <c:pt idx="64">
                  <c:v>-6.385120460576426</c:v>
                </c:pt>
                <c:pt idx="65">
                  <c:v>-7.020210403028659</c:v>
                </c:pt>
                <c:pt idx="66">
                  <c:v>-7.661951711485924</c:v>
                </c:pt>
                <c:pt idx="67">
                  <c:v>-8.310069608481853</c:v>
                </c:pt>
                <c:pt idx="68">
                  <c:v>-8.96429525474314</c:v>
                </c:pt>
                <c:pt idx="69">
                  <c:v>-9.624365708377752</c:v>
                </c:pt>
                <c:pt idx="70">
                  <c:v>-10.29002387875812</c:v>
                </c:pt>
                <c:pt idx="71">
                  <c:v>-10.96101847557884</c:v>
                </c:pt>
                <c:pt idx="72">
                  <c:v>-11.63710395353082</c:v>
                </c:pt>
                <c:pt idx="73">
                  <c:v>-12.3180404530082</c:v>
                </c:pt>
                <c:pt idx="74">
                  <c:v>-13.00359373723045</c:v>
                </c:pt>
                <c:pt idx="75">
                  <c:v>-13.69353512614157</c:v>
                </c:pt>
                <c:pt idx="76">
                  <c:v>-14.38764142742248</c:v>
                </c:pt>
                <c:pt idx="77">
                  <c:v>-15.08569486492866</c:v>
                </c:pt>
                <c:pt idx="78">
                  <c:v>-15.78748300484654</c:v>
                </c:pt>
                <c:pt idx="79">
                  <c:v>-16.49279867984102</c:v>
                </c:pt>
                <c:pt idx="80">
                  <c:v>-17.20143991145292</c:v>
                </c:pt>
                <c:pt idx="81">
                  <c:v>-17.91320983097478</c:v>
                </c:pt>
                <c:pt idx="82">
                  <c:v>-18.6279165990441</c:v>
                </c:pt>
                <c:pt idx="83">
                  <c:v>-19.34537332414079</c:v>
                </c:pt>
                <c:pt idx="84">
                  <c:v>-20.06539798019717</c:v>
                </c:pt>
                <c:pt idx="85">
                  <c:v>-20.7878133234955</c:v>
                </c:pt>
                <c:pt idx="86">
                  <c:v>-21.5124468090155</c:v>
                </c:pt>
                <c:pt idx="87">
                  <c:v>-22.23913050639812</c:v>
                </c:pt>
                <c:pt idx="88">
                  <c:v>-22.96770101565579</c:v>
                </c:pt>
                <c:pt idx="89">
                  <c:v>-23.69799938277806</c:v>
                </c:pt>
                <c:pt idx="90">
                  <c:v>-24.42987101534395</c:v>
                </c:pt>
                <c:pt idx="91">
                  <c:v>-25.16316559826787</c:v>
                </c:pt>
                <c:pt idx="92">
                  <c:v>-25.89773700977558</c:v>
                </c:pt>
                <c:pt idx="93">
                  <c:v>-26.63344323771128</c:v>
                </c:pt>
                <c:pt idx="94">
                  <c:v>-27.37014629627215</c:v>
                </c:pt>
                <c:pt idx="95">
                  <c:v>-28.10771214324213</c:v>
                </c:pt>
                <c:pt idx="96">
                  <c:v>-28.8460105978153</c:v>
                </c:pt>
                <c:pt idx="97">
                  <c:v>-29.58491525906288</c:v>
                </c:pt>
                <c:pt idx="98">
                  <c:v>-30.32430342512275</c:v>
                </c:pt>
                <c:pt idx="99">
                  <c:v>-31.06405601316087</c:v>
                </c:pt>
                <c:pt idx="100">
                  <c:v>-31.80405748015664</c:v>
                </c:pt>
                <c:pt idx="101">
                  <c:v>-32.54419574456678</c:v>
                </c:pt>
                <c:pt idx="102">
                  <c:v>-33.284362108908</c:v>
                </c:pt>
                <c:pt idx="103">
                  <c:v>-34.02445118328782</c:v>
                </c:pt>
                <c:pt idx="104">
                  <c:v>-34.76436080993665</c:v>
                </c:pt>
                <c:pt idx="105">
                  <c:v>-35.5039919887553</c:v>
                </c:pt>
                <c:pt idx="106">
                  <c:v>-36.24324880391073</c:v>
                </c:pt>
                <c:pt idx="107">
                  <c:v>-36.98203835150835</c:v>
                </c:pt>
                <c:pt idx="108">
                  <c:v>-37.72027066834971</c:v>
                </c:pt>
                <c:pt idx="109">
                  <c:v>-38.45785866180626</c:v>
                </c:pt>
                <c:pt idx="110">
                  <c:v>-39.1947180408155</c:v>
                </c:pt>
                <c:pt idx="111">
                  <c:v>-39.93076724800858</c:v>
                </c:pt>
                <c:pt idx="112">
                  <c:v>-40.66592739299263</c:v>
                </c:pt>
                <c:pt idx="113">
                  <c:v>-41.40012218677862</c:v>
                </c:pt>
                <c:pt idx="114">
                  <c:v>-42.13327787736839</c:v>
                </c:pt>
                <c:pt idx="115">
                  <c:v>-42.8653231865087</c:v>
                </c:pt>
                <c:pt idx="116">
                  <c:v>-43.5961892475992</c:v>
                </c:pt>
                <c:pt idx="117">
                  <c:v>-44.32580954477134</c:v>
                </c:pt>
                <c:pt idx="118">
                  <c:v>-45.05411985312035</c:v>
                </c:pt>
                <c:pt idx="119">
                  <c:v>-45.78105818009985</c:v>
                </c:pt>
              </c:numCache>
            </c:numRef>
          </c:yVal>
          <c:smooth val="1"/>
          <c:extLst xmlns:c16r2="http://schemas.microsoft.com/office/drawing/2015/06/chart">
            <c:ext xmlns:c16="http://schemas.microsoft.com/office/drawing/2014/chart" uri="{C3380CC4-5D6E-409C-BE32-E72D297353CC}">
              <c16:uniqueId val="{00000005-AA47-4B48-BBD9-5348D217E765}"/>
            </c:ext>
          </c:extLst>
        </c:ser>
        <c:ser>
          <c:idx val="5"/>
          <c:order val="6"/>
          <c:tx>
            <c:strRef>
              <c:f>'SA-Disposal-G'!$G$123</c:f>
              <c:strCache>
                <c:ptCount val="1"/>
                <c:pt idx="0">
                  <c:v>Total Deaths for 1x parameter level</c:v>
                </c:pt>
              </c:strCache>
            </c:strRef>
          </c:tx>
          <c:spPr>
            <a:ln w="76200">
              <a:solidFill>
                <a:schemeClr val="tx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G$3:$G$122</c:f>
              <c:numCache>
                <c:formatCode>General</c:formatCode>
                <c:ptCount val="120"/>
                <c:pt idx="0">
                  <c:v>0.0</c:v>
                </c:pt>
                <c:pt idx="1">
                  <c:v>-0.503323287372768</c:v>
                </c:pt>
                <c:pt idx="2">
                  <c:v>-0.888738768400117</c:v>
                </c:pt>
                <c:pt idx="3">
                  <c:v>-1.160849787639199</c:v>
                </c:pt>
                <c:pt idx="4">
                  <c:v>-1.323579198575226</c:v>
                </c:pt>
                <c:pt idx="5">
                  <c:v>-1.380399378332277</c:v>
                </c:pt>
                <c:pt idx="6">
                  <c:v>-1.334434126833094</c:v>
                </c:pt>
                <c:pt idx="7">
                  <c:v>-1.188538303632731</c:v>
                </c:pt>
                <c:pt idx="8">
                  <c:v>-0.945360133979784</c:v>
                </c:pt>
                <c:pt idx="9">
                  <c:v>-0.607389782524342</c:v>
                </c:pt>
                <c:pt idx="10">
                  <c:v>-0.176997051697435</c:v>
                </c:pt>
                <c:pt idx="11">
                  <c:v>0.343539525085544</c:v>
                </c:pt>
                <c:pt idx="12">
                  <c:v>0.952010391149952</c:v>
                </c:pt>
                <c:pt idx="13">
                  <c:v>0.840580124012877</c:v>
                </c:pt>
                <c:pt idx="14">
                  <c:v>0.728071003517471</c:v>
                </c:pt>
                <c:pt idx="15">
                  <c:v>0.611513260073434</c:v>
                </c:pt>
                <c:pt idx="16">
                  <c:v>0.489256320416689</c:v>
                </c:pt>
                <c:pt idx="17">
                  <c:v>0.35997759037723</c:v>
                </c:pt>
                <c:pt idx="18">
                  <c:v>0.222618648555044</c:v>
                </c:pt>
                <c:pt idx="19">
                  <c:v>0.0763370947656767</c:v>
                </c:pt>
                <c:pt idx="20">
                  <c:v>-0.0795320765661472</c:v>
                </c:pt>
                <c:pt idx="21">
                  <c:v>-0.245507563848378</c:v>
                </c:pt>
                <c:pt idx="22">
                  <c:v>-0.421986860630204</c:v>
                </c:pt>
                <c:pt idx="23">
                  <c:v>-0.609266598751492</c:v>
                </c:pt>
                <c:pt idx="24">
                  <c:v>-0.807559100381741</c:v>
                </c:pt>
                <c:pt idx="25">
                  <c:v>-1.017005904000553</c:v>
                </c:pt>
                <c:pt idx="26">
                  <c:v>-1.239064536262049</c:v>
                </c:pt>
                <c:pt idx="27">
                  <c:v>-1.473871487441602</c:v>
                </c:pt>
                <c:pt idx="28">
                  <c:v>-1.721514432741242</c:v>
                </c:pt>
                <c:pt idx="29">
                  <c:v>-1.982040370772847</c:v>
                </c:pt>
                <c:pt idx="30">
                  <c:v>-2.255460561797417</c:v>
                </c:pt>
                <c:pt idx="31">
                  <c:v>-2.541754749410802</c:v>
                </c:pt>
                <c:pt idx="32">
                  <c:v>-2.840874793038163</c:v>
                </c:pt>
                <c:pt idx="33">
                  <c:v>-3.152747815736256</c:v>
                </c:pt>
                <c:pt idx="34">
                  <c:v>-3.477278951135168</c:v>
                </c:pt>
                <c:pt idx="35">
                  <c:v>-3.814353756869969</c:v>
                </c:pt>
                <c:pt idx="36">
                  <c:v>-4.163840348778074</c:v>
                </c:pt>
                <c:pt idx="37">
                  <c:v>-4.525591299712642</c:v>
                </c:pt>
                <c:pt idx="38">
                  <c:v>-4.899445338536315</c:v>
                </c:pt>
                <c:pt idx="39">
                  <c:v>-5.285231243519092</c:v>
                </c:pt>
                <c:pt idx="40">
                  <c:v>-5.682766969933707</c:v>
                </c:pt>
                <c:pt idx="41">
                  <c:v>-6.091860882434957</c:v>
                </c:pt>
                <c:pt idx="42">
                  <c:v>-6.512312886077638</c:v>
                </c:pt>
                <c:pt idx="43">
                  <c:v>-6.943915458599275</c:v>
                </c:pt>
                <c:pt idx="44">
                  <c:v>-7.386454595258965</c:v>
                </c:pt>
                <c:pt idx="45">
                  <c:v>-7.839710675711603</c:v>
                </c:pt>
                <c:pt idx="46">
                  <c:v>-8.30345926095924</c:v>
                </c:pt>
                <c:pt idx="47">
                  <c:v>-8.777471827186168</c:v>
                </c:pt>
                <c:pt idx="48">
                  <c:v>-9.261516442341371</c:v>
                </c:pt>
                <c:pt idx="49">
                  <c:v>-9.755358390513311</c:v>
                </c:pt>
                <c:pt idx="50">
                  <c:v>-10.25876074851039</c:v>
                </c:pt>
                <c:pt idx="51">
                  <c:v>-10.7714849184863</c:v>
                </c:pt>
                <c:pt idx="52">
                  <c:v>-11.2932911241167</c:v>
                </c:pt>
                <c:pt idx="53">
                  <c:v>-11.82393886525292</c:v>
                </c:pt>
                <c:pt idx="54">
                  <c:v>-12.3631873377255</c:v>
                </c:pt>
                <c:pt idx="55">
                  <c:v>-12.91079582078646</c:v>
                </c:pt>
                <c:pt idx="56">
                  <c:v>-13.46652403439666</c:v>
                </c:pt>
                <c:pt idx="57">
                  <c:v>-14.03013246838545</c:v>
                </c:pt>
                <c:pt idx="58">
                  <c:v>-14.60138268534811</c:v>
                </c:pt>
                <c:pt idx="59">
                  <c:v>-15.18003759895905</c:v>
                </c:pt>
                <c:pt idx="60">
                  <c:v>-15.76586172930565</c:v>
                </c:pt>
                <c:pt idx="61">
                  <c:v>-16.35862143668678</c:v>
                </c:pt>
                <c:pt idx="62">
                  <c:v>-16.95808513524225</c:v>
                </c:pt>
                <c:pt idx="63">
                  <c:v>-17.56402348767442</c:v>
                </c:pt>
                <c:pt idx="64">
                  <c:v>-18.17620958225224</c:v>
                </c:pt>
                <c:pt idx="65">
                  <c:v>-18.79441909321163</c:v>
                </c:pt>
                <c:pt idx="66">
                  <c:v>-19.41843042558271</c:v>
                </c:pt>
                <c:pt idx="67">
                  <c:v>-20.04802484542562</c:v>
                </c:pt>
                <c:pt idx="68">
                  <c:v>-20.68298659638704</c:v>
                </c:pt>
                <c:pt idx="69">
                  <c:v>-21.32310300344834</c:v>
                </c:pt>
                <c:pt idx="70">
                  <c:v>-21.96816456468118</c:v>
                </c:pt>
                <c:pt idx="71">
                  <c:v>-22.61796503176742</c:v>
                </c:pt>
                <c:pt idx="72">
                  <c:v>-23.27230148002031</c:v>
                </c:pt>
                <c:pt idx="73">
                  <c:v>-23.93097436858525</c:v>
                </c:pt>
                <c:pt idx="74">
                  <c:v>-24.59378759146292</c:v>
                </c:pt>
                <c:pt idx="75">
                  <c:v>-25.26054851996678</c:v>
                </c:pt>
                <c:pt idx="76">
                  <c:v>-25.93106803718829</c:v>
                </c:pt>
                <c:pt idx="77">
                  <c:v>-26.60516056501406</c:v>
                </c:pt>
                <c:pt idx="78">
                  <c:v>-27.28264408420088</c:v>
                </c:pt>
                <c:pt idx="79">
                  <c:v>-27.96334014800422</c:v>
                </c:pt>
                <c:pt idx="80">
                  <c:v>-28.64707388980664</c:v>
                </c:pt>
                <c:pt idx="81">
                  <c:v>-29.33367402517888</c:v>
                </c:pt>
                <c:pt idx="82">
                  <c:v>-30.02297284878127</c:v>
                </c:pt>
                <c:pt idx="83">
                  <c:v>-30.71480622649474</c:v>
                </c:pt>
                <c:pt idx="84">
                  <c:v>-31.40901358313078</c:v>
                </c:pt>
                <c:pt idx="85">
                  <c:v>-32.10543788607551</c:v>
                </c:pt>
                <c:pt idx="86">
                  <c:v>-32.80392562517572</c:v>
                </c:pt>
                <c:pt idx="87">
                  <c:v>-33.50432678918473</c:v>
                </c:pt>
                <c:pt idx="88">
                  <c:v>-34.20649483903967</c:v>
                </c:pt>
                <c:pt idx="89">
                  <c:v>-34.91028667824617</c:v>
                </c:pt>
                <c:pt idx="90">
                  <c:v>-35.6155626206325</c:v>
                </c:pt>
                <c:pt idx="91">
                  <c:v>-36.32218635567824</c:v>
                </c:pt>
                <c:pt idx="92">
                  <c:v>-37.03002491169288</c:v>
                </c:pt>
                <c:pt idx="93">
                  <c:v>-37.7389486170086</c:v>
                </c:pt>
                <c:pt idx="94">
                  <c:v>-38.44883105940124</c:v>
                </c:pt>
                <c:pt idx="95">
                  <c:v>-39.15954904393984</c:v>
                </c:pt>
                <c:pt idx="96">
                  <c:v>-39.87098254941132</c:v>
                </c:pt>
                <c:pt idx="97">
                  <c:v>-40.58301468350852</c:v>
                </c:pt>
                <c:pt idx="98">
                  <c:v>-41.29553163691426</c:v>
                </c:pt>
                <c:pt idx="99">
                  <c:v>-42.00842263644417</c:v>
                </c:pt>
                <c:pt idx="100">
                  <c:v>-42.72157989736293</c:v>
                </c:pt>
                <c:pt idx="101">
                  <c:v>-43.43489857501282</c:v>
                </c:pt>
                <c:pt idx="102">
                  <c:v>-44.1482767158749</c:v>
                </c:pt>
                <c:pt idx="103">
                  <c:v>-44.86161520814535</c:v>
                </c:pt>
                <c:pt idx="104">
                  <c:v>-45.57481773196901</c:v>
                </c:pt>
                <c:pt idx="105">
                  <c:v>-46.28779070939459</c:v>
                </c:pt>
                <c:pt idx="106">
                  <c:v>-47.0004432541492</c:v>
                </c:pt>
                <c:pt idx="107">
                  <c:v>-47.71268712131504</c:v>
                </c:pt>
                <c:pt idx="108">
                  <c:v>-48.42443665698902</c:v>
                </c:pt>
                <c:pt idx="109">
                  <c:v>-49.13560874798277</c:v>
                </c:pt>
                <c:pt idx="110">
                  <c:v>-49.84612277164197</c:v>
                </c:pt>
                <c:pt idx="111">
                  <c:v>-50.55590054584555</c:v>
                </c:pt>
                <c:pt idx="112">
                  <c:v>-51.26486627922002</c:v>
                </c:pt>
                <c:pt idx="113">
                  <c:v>-51.9729465216511</c:v>
                </c:pt>
                <c:pt idx="114">
                  <c:v>-52.68007011511563</c:v>
                </c:pt>
                <c:pt idx="115">
                  <c:v>-53.3861681448866</c:v>
                </c:pt>
                <c:pt idx="116">
                  <c:v>-54.09117389115427</c:v>
                </c:pt>
                <c:pt idx="117">
                  <c:v>-54.79502278109002</c:v>
                </c:pt>
                <c:pt idx="118">
                  <c:v>-55.49765234139304</c:v>
                </c:pt>
                <c:pt idx="119">
                  <c:v>-56.19900215134867</c:v>
                </c:pt>
              </c:numCache>
            </c:numRef>
          </c:yVal>
          <c:smooth val="1"/>
          <c:extLst xmlns:c16r2="http://schemas.microsoft.com/office/drawing/2015/06/chart">
            <c:ext xmlns:c16="http://schemas.microsoft.com/office/drawing/2014/chart" uri="{C3380CC4-5D6E-409C-BE32-E72D297353CC}">
              <c16:uniqueId val="{00000006-AA47-4B48-BBD9-5348D217E765}"/>
            </c:ext>
          </c:extLst>
        </c:ser>
        <c:ser>
          <c:idx val="2"/>
          <c:order val="7"/>
          <c:tx>
            <c:strRef>
              <c:f>'SA-Disposal-G'!$P$123</c:f>
              <c:strCache>
                <c:ptCount val="1"/>
                <c:pt idx="0">
                  <c:v>Total Deaths for 0.75x parameter level</c:v>
                </c:pt>
              </c:strCache>
            </c:strRef>
          </c:tx>
          <c:spPr>
            <a:ln w="28575">
              <a:solidFill>
                <a:schemeClr val="tx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P$3:$P$122</c:f>
              <c:numCache>
                <c:formatCode>General</c:formatCode>
                <c:ptCount val="120"/>
                <c:pt idx="0">
                  <c:v>0.0</c:v>
                </c:pt>
                <c:pt idx="1">
                  <c:v>-0.721275727211787</c:v>
                </c:pt>
                <c:pt idx="2">
                  <c:v>-1.427454674368482</c:v>
                </c:pt>
                <c:pt idx="3">
                  <c:v>-2.119647790207819</c:v>
                </c:pt>
                <c:pt idx="4">
                  <c:v>-2.798585573688524</c:v>
                </c:pt>
                <c:pt idx="5">
                  <c:v>-3.464774844124258</c:v>
                </c:pt>
                <c:pt idx="6">
                  <c:v>-4.118560826065194</c:v>
                </c:pt>
                <c:pt idx="7">
                  <c:v>-4.760174964048875</c:v>
                </c:pt>
                <c:pt idx="8">
                  <c:v>-5.38977174805018</c:v>
                </c:pt>
                <c:pt idx="9">
                  <c:v>-6.007456897394055</c:v>
                </c:pt>
                <c:pt idx="10">
                  <c:v>-6.613308755432854</c:v>
                </c:pt>
                <c:pt idx="11">
                  <c:v>-7.207394357435677</c:v>
                </c:pt>
                <c:pt idx="12">
                  <c:v>-7.78978132652137</c:v>
                </c:pt>
                <c:pt idx="13">
                  <c:v>-8.679294321350971</c:v>
                </c:pt>
                <c:pt idx="14">
                  <c:v>-9.55398905106545</c:v>
                </c:pt>
                <c:pt idx="15">
                  <c:v>-10.41677995097748</c:v>
                </c:pt>
                <c:pt idx="16">
                  <c:v>-11.26973381243042</c:v>
                </c:pt>
                <c:pt idx="17">
                  <c:v>-12.11456628525912</c:v>
                </c:pt>
                <c:pt idx="18">
                  <c:v>-12.95270876267123</c:v>
                </c:pt>
                <c:pt idx="19">
                  <c:v>-13.78536050217881</c:v>
                </c:pt>
                <c:pt idx="20">
                  <c:v>-14.61353034626827</c:v>
                </c:pt>
                <c:pt idx="21">
                  <c:v>-15.4380702007457</c:v>
                </c:pt>
                <c:pt idx="22">
                  <c:v>-16.2597019694481</c:v>
                </c:pt>
                <c:pt idx="23">
                  <c:v>-17.07903928745655</c:v>
                </c:pt>
                <c:pt idx="24">
                  <c:v>-17.896605114053</c:v>
                </c:pt>
                <c:pt idx="25">
                  <c:v>-18.71284602518913</c:v>
                </c:pt>
                <c:pt idx="26">
                  <c:v>-19.52864340421315</c:v>
                </c:pt>
                <c:pt idx="27">
                  <c:v>-20.34430854661892</c:v>
                </c:pt>
                <c:pt idx="28">
                  <c:v>-21.16010589394646</c:v>
                </c:pt>
                <c:pt idx="29">
                  <c:v>-21.97626250301305</c:v>
                </c:pt>
                <c:pt idx="30">
                  <c:v>-22.79297277284171</c:v>
                </c:pt>
                <c:pt idx="31">
                  <c:v>-23.61040240791194</c:v>
                </c:pt>
                <c:pt idx="32">
                  <c:v>-24.42869176331351</c:v>
                </c:pt>
                <c:pt idx="33">
                  <c:v>-25.24795868736805</c:v>
                </c:pt>
                <c:pt idx="34">
                  <c:v>-26.06830095416088</c:v>
                </c:pt>
                <c:pt idx="35">
                  <c:v>-26.88979835999903</c:v>
                </c:pt>
                <c:pt idx="36">
                  <c:v>-27.71251454317578</c:v>
                </c:pt>
                <c:pt idx="37">
                  <c:v>-28.5364985747563</c:v>
                </c:pt>
                <c:pt idx="38">
                  <c:v>-29.36178635883211</c:v>
                </c:pt>
                <c:pt idx="39">
                  <c:v>-30.18840266272892</c:v>
                </c:pt>
                <c:pt idx="40">
                  <c:v>-31.01636139283924</c:v>
                </c:pt>
                <c:pt idx="41">
                  <c:v>-31.84566658208455</c:v>
                </c:pt>
                <c:pt idx="42">
                  <c:v>-32.67631329167052</c:v>
                </c:pt>
                <c:pt idx="43">
                  <c:v>-33.50828842783567</c:v>
                </c:pt>
                <c:pt idx="44">
                  <c:v>-34.34157148491195</c:v>
                </c:pt>
                <c:pt idx="45">
                  <c:v>-35.17613522409855</c:v>
                </c:pt>
                <c:pt idx="46">
                  <c:v>-36.01194629572795</c:v>
                </c:pt>
                <c:pt idx="47">
                  <c:v>-36.84896581151097</c:v>
                </c:pt>
                <c:pt idx="48">
                  <c:v>-37.6871498722054</c:v>
                </c:pt>
                <c:pt idx="49">
                  <c:v>-38.5264500552918</c:v>
                </c:pt>
                <c:pt idx="50">
                  <c:v>-39.36681386655168</c:v>
                </c:pt>
                <c:pt idx="51">
                  <c:v>-40.20818515889273</c:v>
                </c:pt>
                <c:pt idx="52">
                  <c:v>-41.05050452252831</c:v>
                </c:pt>
                <c:pt idx="53">
                  <c:v>-41.89370964643044</c:v>
                </c:pt>
                <c:pt idx="54">
                  <c:v>-42.73773565453244</c:v>
                </c:pt>
                <c:pt idx="55">
                  <c:v>-43.58251541866821</c:v>
                </c:pt>
                <c:pt idx="56">
                  <c:v>-44.4279798499203</c:v>
                </c:pt>
                <c:pt idx="57">
                  <c:v>-45.27405816991977</c:v>
                </c:pt>
                <c:pt idx="58">
                  <c:v>-46.1206781634548</c:v>
                </c:pt>
                <c:pt idx="59">
                  <c:v>-46.9677664136258</c:v>
                </c:pt>
                <c:pt idx="60">
                  <c:v>-47.81524852068839</c:v>
                </c:pt>
                <c:pt idx="61">
                  <c:v>-48.66304930559804</c:v>
                </c:pt>
                <c:pt idx="62">
                  <c:v>-49.51109299922322</c:v>
                </c:pt>
                <c:pt idx="63">
                  <c:v>-50.35930341809107</c:v>
                </c:pt>
                <c:pt idx="64">
                  <c:v>-51.20760412749132</c:v>
                </c:pt>
                <c:pt idx="65">
                  <c:v>-52.0559185926857</c:v>
                </c:pt>
                <c:pt idx="66">
                  <c:v>-52.9041703189337</c:v>
                </c:pt>
                <c:pt idx="67">
                  <c:v>-53.75228298099487</c:v>
                </c:pt>
                <c:pt idx="68">
                  <c:v>-54.60018054272651</c:v>
                </c:pt>
                <c:pt idx="69">
                  <c:v>-55.44778736735599</c:v>
                </c:pt>
                <c:pt idx="70">
                  <c:v>-56.29502831898206</c:v>
                </c:pt>
                <c:pt idx="71">
                  <c:v>-57.14182885580495</c:v>
                </c:pt>
                <c:pt idx="72">
                  <c:v>-57.98811511560253</c:v>
                </c:pt>
                <c:pt idx="73">
                  <c:v>-58.8338139938726</c:v>
                </c:pt>
                <c:pt idx="74">
                  <c:v>-59.67885321510902</c:v>
                </c:pt>
                <c:pt idx="75">
                  <c:v>-60.52316139759601</c:v>
                </c:pt>
                <c:pt idx="76">
                  <c:v>-61.36666811213276</c:v>
                </c:pt>
                <c:pt idx="77">
                  <c:v>-62.2093039350324</c:v>
                </c:pt>
                <c:pt idx="78">
                  <c:v>-63.05100049575788</c:v>
                </c:pt>
                <c:pt idx="79">
                  <c:v>-63.89169051952013</c:v>
                </c:pt>
                <c:pt idx="80">
                  <c:v>-64.73130786514164</c:v>
                </c:pt>
                <c:pt idx="81">
                  <c:v>-65.56978755849273</c:v>
                </c:pt>
                <c:pt idx="82">
                  <c:v>-66.4070658217788</c:v>
                </c:pt>
                <c:pt idx="83">
                  <c:v>-67.24308009891933</c:v>
                </c:pt>
                <c:pt idx="84">
                  <c:v>-68.07776907730547</c:v>
                </c:pt>
                <c:pt idx="85">
                  <c:v>-68.91107270614746</c:v>
                </c:pt>
                <c:pt idx="86">
                  <c:v>-69.74293221163607</c:v>
                </c:pt>
                <c:pt idx="87">
                  <c:v>-70.57329010915117</c:v>
                </c:pt>
                <c:pt idx="88">
                  <c:v>-71.40209021268527</c:v>
                </c:pt>
                <c:pt idx="89">
                  <c:v>-72.22927764170498</c:v>
                </c:pt>
                <c:pt idx="90">
                  <c:v>-73.05479882560078</c:v>
                </c:pt>
                <c:pt idx="91">
                  <c:v>-73.87860150592535</c:v>
                </c:pt>
                <c:pt idx="92">
                  <c:v>-74.70063473654241</c:v>
                </c:pt>
                <c:pt idx="93">
                  <c:v>-75.52084888187205</c:v>
                </c:pt>
                <c:pt idx="94">
                  <c:v>-76.33919561335847</c:v>
                </c:pt>
                <c:pt idx="95">
                  <c:v>-77.15562790429567</c:v>
                </c:pt>
                <c:pt idx="96">
                  <c:v>-77.97010002314114</c:v>
                </c:pt>
                <c:pt idx="97">
                  <c:v>-78.78256752543935</c:v>
                </c:pt>
                <c:pt idx="98">
                  <c:v>-79.59298724446045</c:v>
                </c:pt>
                <c:pt idx="99">
                  <c:v>-80.4013172806745</c:v>
                </c:pt>
                <c:pt idx="100">
                  <c:v>-81.2075169901421</c:v>
                </c:pt>
                <c:pt idx="101">
                  <c:v>-82.0115469719396</c:v>
                </c:pt>
                <c:pt idx="102">
                  <c:v>-82.81336905468714</c:v>
                </c:pt>
                <c:pt idx="103">
                  <c:v>-83.61294628227415</c:v>
                </c:pt>
                <c:pt idx="104">
                  <c:v>-84.41024289885808</c:v>
                </c:pt>
                <c:pt idx="105">
                  <c:v>-85.20522433321282</c:v>
                </c:pt>
                <c:pt idx="106">
                  <c:v>-85.99785718249325</c:v>
                </c:pt>
                <c:pt idx="107">
                  <c:v>-86.78810919547881</c:v>
                </c:pt>
                <c:pt idx="108">
                  <c:v>-87.57594925536767</c:v>
                </c:pt>
                <c:pt idx="109">
                  <c:v>-88.36134736216371</c:v>
                </c:pt>
                <c:pt idx="110">
                  <c:v>-89.1442746147281</c:v>
                </c:pt>
                <c:pt idx="111">
                  <c:v>-89.92470319251895</c:v>
                </c:pt>
                <c:pt idx="112">
                  <c:v>-90.70260633710278</c:v>
                </c:pt>
                <c:pt idx="113">
                  <c:v>-91.47795833344586</c:v>
                </c:pt>
                <c:pt idx="114">
                  <c:v>-92.25073449105135</c:v>
                </c:pt>
                <c:pt idx="115">
                  <c:v>-93.02091112495908</c:v>
                </c:pt>
                <c:pt idx="116">
                  <c:v>-93.78846553667368</c:v>
                </c:pt>
                <c:pt idx="117">
                  <c:v>-94.55337599501558</c:v>
                </c:pt>
                <c:pt idx="118">
                  <c:v>-95.31562171695845</c:v>
                </c:pt>
                <c:pt idx="119">
                  <c:v>-96.07518284846928</c:v>
                </c:pt>
              </c:numCache>
            </c:numRef>
          </c:yVal>
          <c:smooth val="1"/>
          <c:extLst xmlns:c16r2="http://schemas.microsoft.com/office/drawing/2015/06/chart">
            <c:ext xmlns:c16="http://schemas.microsoft.com/office/drawing/2014/chart" uri="{C3380CC4-5D6E-409C-BE32-E72D297353CC}">
              <c16:uniqueId val="{00000007-AA47-4B48-BBD9-5348D217E765}"/>
            </c:ext>
          </c:extLst>
        </c:ser>
        <c:ser>
          <c:idx val="9"/>
          <c:order val="8"/>
          <c:tx>
            <c:strRef>
              <c:f>'SA-Disposal-G'!$Y$123</c:f>
              <c:strCache>
                <c:ptCount val="1"/>
                <c:pt idx="0">
                  <c:v>Total Deaths for 0.5x parameter level</c:v>
                </c:pt>
              </c:strCache>
            </c:strRef>
          </c:tx>
          <c:spPr>
            <a:ln w="6350">
              <a:solidFill>
                <a:schemeClr val="tx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Y$3:$Y$122</c:f>
              <c:numCache>
                <c:formatCode>General</c:formatCode>
                <c:ptCount val="120"/>
                <c:pt idx="0">
                  <c:v>0.0</c:v>
                </c:pt>
                <c:pt idx="1">
                  <c:v>-0.939228167050533</c:v>
                </c:pt>
                <c:pt idx="2">
                  <c:v>-1.966170879324864</c:v>
                </c:pt>
                <c:pt idx="3">
                  <c:v>-3.078448968114617</c:v>
                </c:pt>
                <c:pt idx="4">
                  <c:v>-4.273603626467502</c:v>
                </c:pt>
                <c:pt idx="5">
                  <c:v>-5.54917974297173</c:v>
                </c:pt>
                <c:pt idx="6">
                  <c:v>-6.90274799981421</c:v>
                </c:pt>
                <c:pt idx="7">
                  <c:v>-8.331920734598098</c:v>
                </c:pt>
                <c:pt idx="8">
                  <c:v>-9.834363186291933</c:v>
                </c:pt>
                <c:pt idx="9">
                  <c:v>-11.40780121475614</c:v>
                </c:pt>
                <c:pt idx="10">
                  <c:v>-13.0500263355757</c:v>
                </c:pt>
                <c:pt idx="11">
                  <c:v>-14.75889872050088</c:v>
                </c:pt>
                <c:pt idx="12">
                  <c:v>-16.53234866549183</c:v>
                </c:pt>
                <c:pt idx="13">
                  <c:v>-18.20019462004216</c:v>
                </c:pt>
                <c:pt idx="14">
                  <c:v>-19.83733096184883</c:v>
                </c:pt>
                <c:pt idx="15">
                  <c:v>-21.44659342159066</c:v>
                </c:pt>
                <c:pt idx="16">
                  <c:v>-23.03044485393282</c:v>
                </c:pt>
                <c:pt idx="17">
                  <c:v>-24.59097608150596</c:v>
                </c:pt>
                <c:pt idx="18">
                  <c:v>-26.12997561394014</c:v>
                </c:pt>
                <c:pt idx="19">
                  <c:v>-27.64898552505415</c:v>
                </c:pt>
                <c:pt idx="20">
                  <c:v>-29.14934608134667</c:v>
                </c:pt>
                <c:pt idx="21">
                  <c:v>-30.63223144780941</c:v>
                </c:pt>
                <c:pt idx="22">
                  <c:v>-32.09867831101233</c:v>
                </c:pt>
                <c:pt idx="23">
                  <c:v>-33.5496088749283</c:v>
                </c:pt>
                <c:pt idx="24">
                  <c:v>-34.98584938157212</c:v>
                </c:pt>
                <c:pt idx="25">
                  <c:v>-36.40814506897718</c:v>
                </c:pt>
                <c:pt idx="26">
                  <c:v>-37.81692337904699</c:v>
                </c:pt>
                <c:pt idx="27">
                  <c:v>-39.2126714940205</c:v>
                </c:pt>
                <c:pt idx="28">
                  <c:v>-40.59583737615416</c:v>
                </c:pt>
                <c:pt idx="29">
                  <c:v>-41.96683418745452</c:v>
                </c:pt>
                <c:pt idx="30">
                  <c:v>-43.3260448594293</c:v>
                </c:pt>
                <c:pt idx="31">
                  <c:v>-44.67382585260145</c:v>
                </c:pt>
                <c:pt idx="32">
                  <c:v>-46.01051026456893</c:v>
                </c:pt>
                <c:pt idx="33">
                  <c:v>-47.33641041363934</c:v>
                </c:pt>
                <c:pt idx="34">
                  <c:v>-48.65181999944301</c:v>
                </c:pt>
                <c:pt idx="35">
                  <c:v>-49.9570159215175</c:v>
                </c:pt>
                <c:pt idx="36">
                  <c:v>-51.25225982062256</c:v>
                </c:pt>
                <c:pt idx="37">
                  <c:v>-52.5377993946543</c:v>
                </c:pt>
                <c:pt idx="38">
                  <c:v>-53.81386953067343</c:v>
                </c:pt>
                <c:pt idx="39">
                  <c:v>-55.08069291372315</c:v>
                </c:pt>
                <c:pt idx="40">
                  <c:v>-56.33848107065309</c:v>
                </c:pt>
                <c:pt idx="41">
                  <c:v>-57.58743515033039</c:v>
                </c:pt>
                <c:pt idx="42">
                  <c:v>-58.827746613306</c:v>
                </c:pt>
                <c:pt idx="43">
                  <c:v>-60.05959784887117</c:v>
                </c:pt>
                <c:pt idx="44">
                  <c:v>-61.28316273106543</c:v>
                </c:pt>
                <c:pt idx="45">
                  <c:v>-62.49860712303521</c:v>
                </c:pt>
                <c:pt idx="46">
                  <c:v>-63.70608933735493</c:v>
                </c:pt>
                <c:pt idx="47">
                  <c:v>-64.90576055853255</c:v>
                </c:pt>
                <c:pt idx="48">
                  <c:v>-66.09776523279724</c:v>
                </c:pt>
                <c:pt idx="49">
                  <c:v>-67.2822414293328</c:v>
                </c:pt>
                <c:pt idx="50">
                  <c:v>-68.45932117643096</c:v>
                </c:pt>
                <c:pt idx="51">
                  <c:v>-69.62913077540021</c:v>
                </c:pt>
                <c:pt idx="52">
                  <c:v>-70.79179109406945</c:v>
                </c:pt>
                <c:pt idx="53">
                  <c:v>-71.9474178427251</c:v>
                </c:pt>
                <c:pt idx="54">
                  <c:v>-73.09612183394047</c:v>
                </c:pt>
                <c:pt idx="55">
                  <c:v>-74.23800922769645</c:v>
                </c:pt>
                <c:pt idx="56">
                  <c:v>-75.37318176302038</c:v>
                </c:pt>
                <c:pt idx="57">
                  <c:v>-76.50173697721101</c:v>
                </c:pt>
                <c:pt idx="58">
                  <c:v>-77.62376841352264</c:v>
                </c:pt>
                <c:pt idx="59">
                  <c:v>-78.73936581817237</c:v>
                </c:pt>
                <c:pt idx="60">
                  <c:v>-79.84861532729567</c:v>
                </c:pt>
                <c:pt idx="61">
                  <c:v>-80.9515996445659</c:v>
                </c:pt>
                <c:pt idx="62">
                  <c:v>-82.04839820996008</c:v>
                </c:pt>
                <c:pt idx="63">
                  <c:v>-83.13908736023865</c:v>
                </c:pt>
                <c:pt idx="64">
                  <c:v>-84.22374048156908</c:v>
                </c:pt>
                <c:pt idx="65">
                  <c:v>-85.30242815472482</c:v>
                </c:pt>
                <c:pt idx="66">
                  <c:v>-86.37521829325073</c:v>
                </c:pt>
                <c:pt idx="67">
                  <c:v>-87.44217627495077</c:v>
                </c:pt>
                <c:pt idx="68">
                  <c:v>-88.50336506703478</c:v>
                </c:pt>
                <c:pt idx="69">
                  <c:v>-89.55884534524448</c:v>
                </c:pt>
                <c:pt idx="70">
                  <c:v>-90.6086756072325</c:v>
                </c:pt>
                <c:pt idx="71">
                  <c:v>-91.65291228049051</c:v>
                </c:pt>
                <c:pt idx="72">
                  <c:v>-92.6916098250765</c:v>
                </c:pt>
                <c:pt idx="73">
                  <c:v>-93.72482083137856</c:v>
                </c:pt>
                <c:pt idx="74">
                  <c:v>-94.75259611317232</c:v>
                </c:pt>
                <c:pt idx="75">
                  <c:v>-95.77498479616565</c:v>
                </c:pt>
                <c:pt idx="76">
                  <c:v>-96.79203440224846</c:v>
                </c:pt>
                <c:pt idx="77">
                  <c:v>-97.80379092966375</c:v>
                </c:pt>
                <c:pt idx="78">
                  <c:v>-98.8102989292633</c:v>
                </c:pt>
                <c:pt idx="79">
                  <c:v>-99.81160157704347</c:v>
                </c:pt>
                <c:pt idx="80">
                  <c:v>-100.807740743138</c:v>
                </c:pt>
                <c:pt idx="81">
                  <c:v>-101.7987570574163</c:v>
                </c:pt>
                <c:pt idx="82">
                  <c:v>-102.7846899718602</c:v>
                </c:pt>
                <c:pt idx="83">
                  <c:v>-103.7655778198621</c:v>
                </c:pt>
                <c:pt idx="84">
                  <c:v>-104.7414578725829</c:v>
                </c:pt>
                <c:pt idx="85">
                  <c:v>-105.7123663925192</c:v>
                </c:pt>
                <c:pt idx="86">
                  <c:v>-106.6783386843942</c:v>
                </c:pt>
                <c:pt idx="87">
                  <c:v>-107.6394091435186</c:v>
                </c:pt>
                <c:pt idx="88">
                  <c:v>-108.59561130171</c:v>
                </c:pt>
                <c:pt idx="89">
                  <c:v>-109.5469778709221</c:v>
                </c:pt>
                <c:pt idx="90">
                  <c:v>-110.493540784656</c:v>
                </c:pt>
                <c:pt idx="91">
                  <c:v>-111.4353312372892</c:v>
                </c:pt>
                <c:pt idx="92">
                  <c:v>-112.3723797213981</c:v>
                </c:pt>
                <c:pt idx="93">
                  <c:v>-113.3047160631797</c:v>
                </c:pt>
                <c:pt idx="94">
                  <c:v>-114.2323694560642</c:v>
                </c:pt>
                <c:pt idx="95">
                  <c:v>-115.1553684926009</c:v>
                </c:pt>
                <c:pt idx="96">
                  <c:v>-116.0737411947005</c:v>
                </c:pt>
                <c:pt idx="97">
                  <c:v>-116.987515042316</c:v>
                </c:pt>
                <c:pt idx="98">
                  <c:v>-117.8967170006315</c:v>
                </c:pt>
                <c:pt idx="99">
                  <c:v>-118.8013735458432</c:v>
                </c:pt>
                <c:pt idx="100">
                  <c:v>-119.7015106895786</c:v>
                </c:pt>
                <c:pt idx="101">
                  <c:v>-120.5971540020483</c:v>
                </c:pt>
                <c:pt idx="102">
                  <c:v>-121.4883286339733</c:v>
                </c:pt>
                <c:pt idx="103">
                  <c:v>-122.3750593373429</c:v>
                </c:pt>
                <c:pt idx="104">
                  <c:v>-123.2573704850865</c:v>
                </c:pt>
                <c:pt idx="105">
                  <c:v>-124.1352860896852</c:v>
                </c:pt>
                <c:pt idx="106">
                  <c:v>-125.0088298207879</c:v>
                </c:pt>
                <c:pt idx="107">
                  <c:v>-125.8780250218844</c:v>
                </c:pt>
                <c:pt idx="108">
                  <c:v>-126.7428947260731</c:v>
                </c:pt>
                <c:pt idx="109">
                  <c:v>-127.603461670977</c:v>
                </c:pt>
                <c:pt idx="110">
                  <c:v>-128.459748312846</c:v>
                </c:pt>
                <c:pt idx="111">
                  <c:v>-129.3117768398865</c:v>
                </c:pt>
                <c:pt idx="112">
                  <c:v>-130.1595691848567</c:v>
                </c:pt>
                <c:pt idx="113">
                  <c:v>-131.0031470369721</c:v>
                </c:pt>
                <c:pt idx="114">
                  <c:v>-131.8425318531398</c:v>
                </c:pt>
                <c:pt idx="115">
                  <c:v>-132.6777448685793</c:v>
                </c:pt>
                <c:pt idx="116">
                  <c:v>-133.5088071068337</c:v>
                </c:pt>
                <c:pt idx="117">
                  <c:v>-134.335739389231</c:v>
                </c:pt>
                <c:pt idx="118">
                  <c:v>-135.1585623437947</c:v>
                </c:pt>
                <c:pt idx="119">
                  <c:v>-135.9772964136608</c:v>
                </c:pt>
              </c:numCache>
            </c:numRef>
          </c:yVal>
          <c:smooth val="1"/>
          <c:extLst xmlns:c16r2="http://schemas.microsoft.com/office/drawing/2015/06/chart">
            <c:ext xmlns:c16="http://schemas.microsoft.com/office/drawing/2014/chart" uri="{C3380CC4-5D6E-409C-BE32-E72D297353CC}">
              <c16:uniqueId val="{00000008-AA47-4B48-BBD9-5348D217E765}"/>
            </c:ext>
          </c:extLst>
        </c:ser>
        <c:dLbls>
          <c:showLegendKey val="0"/>
          <c:showVal val="0"/>
          <c:showCatName val="0"/>
          <c:showSerName val="0"/>
          <c:showPercent val="0"/>
          <c:showBubbleSize val="0"/>
        </c:dLbls>
        <c:axId val="-1090706928"/>
        <c:axId val="-1259473888"/>
      </c:scatterChart>
      <c:valAx>
        <c:axId val="-109070692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259473888"/>
        <c:crosses val="autoZero"/>
        <c:crossBetween val="midCat"/>
      </c:valAx>
      <c:valAx>
        <c:axId val="-125947388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90706928"/>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5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27027027027027"/>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aloxone-G'!$E$123</c:f>
              <c:strCache>
                <c:ptCount val="1"/>
                <c:pt idx="0">
                  <c:v>SOUD Deaths for 1x parameter level</c:v>
                </c:pt>
              </c:strCache>
            </c:strRef>
          </c:tx>
          <c:spPr>
            <a:ln w="76200">
              <a:solidFill>
                <a:schemeClr val="accent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E$3:$E$122</c:f>
              <c:numCache>
                <c:formatCode>General</c:formatCode>
                <c:ptCount val="120"/>
                <c:pt idx="0">
                  <c:v>-70.49533704954985</c:v>
                </c:pt>
                <c:pt idx="1">
                  <c:v>-70.54708325608391</c:v>
                </c:pt>
                <c:pt idx="2">
                  <c:v>-70.58854905067375</c:v>
                </c:pt>
                <c:pt idx="3">
                  <c:v>-70.62069424678535</c:v>
                </c:pt>
                <c:pt idx="4">
                  <c:v>-70.6442694473224</c:v>
                </c:pt>
                <c:pt idx="5">
                  <c:v>-70.65990226412741</c:v>
                </c:pt>
                <c:pt idx="6">
                  <c:v>-70.6681240619993</c:v>
                </c:pt>
                <c:pt idx="7">
                  <c:v>-70.6693905293155</c:v>
                </c:pt>
                <c:pt idx="8">
                  <c:v>-70.6640976233738</c:v>
                </c:pt>
                <c:pt idx="9">
                  <c:v>-70.65259393228538</c:v>
                </c:pt>
                <c:pt idx="10">
                  <c:v>-70.6351902606378</c:v>
                </c:pt>
                <c:pt idx="11">
                  <c:v>-70.61216706478791</c:v>
                </c:pt>
                <c:pt idx="12">
                  <c:v>-70.58378022301301</c:v>
                </c:pt>
                <c:pt idx="13">
                  <c:v>-70.56440866391183</c:v>
                </c:pt>
                <c:pt idx="14">
                  <c:v>-70.5473503023082</c:v>
                </c:pt>
                <c:pt idx="15">
                  <c:v>-70.53158484023282</c:v>
                </c:pt>
                <c:pt idx="16">
                  <c:v>-70.51684273632848</c:v>
                </c:pt>
                <c:pt idx="17">
                  <c:v>-70.50291396733442</c:v>
                </c:pt>
                <c:pt idx="18">
                  <c:v>-70.48963312807796</c:v>
                </c:pt>
                <c:pt idx="19">
                  <c:v>-70.4768698867435</c:v>
                </c:pt>
                <c:pt idx="20">
                  <c:v>-70.4645215295146</c:v>
                </c:pt>
                <c:pt idx="21">
                  <c:v>-70.45250712413298</c:v>
                </c:pt>
                <c:pt idx="22">
                  <c:v>-70.4407629450108</c:v>
                </c:pt>
                <c:pt idx="23">
                  <c:v>-70.42923888209626</c:v>
                </c:pt>
                <c:pt idx="24">
                  <c:v>-70.41789561751427</c:v>
                </c:pt>
                <c:pt idx="25">
                  <c:v>-70.40670240191812</c:v>
                </c:pt>
                <c:pt idx="26">
                  <c:v>-70.3956594742679</c:v>
                </c:pt>
                <c:pt idx="27">
                  <c:v>-70.38475988544243</c:v>
                </c:pt>
                <c:pt idx="28">
                  <c:v>-70.37399850840993</c:v>
                </c:pt>
                <c:pt idx="29">
                  <c:v>-70.36337257384967</c:v>
                </c:pt>
                <c:pt idx="30">
                  <c:v>-70.3528811324514</c:v>
                </c:pt>
                <c:pt idx="31">
                  <c:v>-70.34252462048536</c:v>
                </c:pt>
                <c:pt idx="32">
                  <c:v>-70.33230451407393</c:v>
                </c:pt>
                <c:pt idx="33">
                  <c:v>-70.32222305382105</c:v>
                </c:pt>
                <c:pt idx="34">
                  <c:v>-70.31228302525876</c:v>
                </c:pt>
                <c:pt idx="35">
                  <c:v>-70.30248758379433</c:v>
                </c:pt>
                <c:pt idx="36">
                  <c:v>-70.29284011516278</c:v>
                </c:pt>
                <c:pt idx="37">
                  <c:v>-70.28334412431161</c:v>
                </c:pt>
                <c:pt idx="38">
                  <c:v>-70.27400314715378</c:v>
                </c:pt>
                <c:pt idx="39">
                  <c:v>-70.2648207222701</c:v>
                </c:pt>
                <c:pt idx="40">
                  <c:v>-70.25580031293566</c:v>
                </c:pt>
                <c:pt idx="41">
                  <c:v>-70.24694525925963</c:v>
                </c:pt>
                <c:pt idx="42">
                  <c:v>-70.23825874275035</c:v>
                </c:pt>
                <c:pt idx="43">
                  <c:v>-70.22974375926458</c:v>
                </c:pt>
                <c:pt idx="44">
                  <c:v>-70.22140309874997</c:v>
                </c:pt>
                <c:pt idx="45">
                  <c:v>-70.2132393305782</c:v>
                </c:pt>
                <c:pt idx="46">
                  <c:v>-70.20525479345925</c:v>
                </c:pt>
                <c:pt idx="47">
                  <c:v>-70.1974515891175</c:v>
                </c:pt>
                <c:pt idx="48">
                  <c:v>-70.18983157906364</c:v>
                </c:pt>
                <c:pt idx="49">
                  <c:v>-70.1823963839099</c:v>
                </c:pt>
                <c:pt idx="50">
                  <c:v>-70.17514738475985</c:v>
                </c:pt>
                <c:pt idx="51">
                  <c:v>-70.16808572631905</c:v>
                </c:pt>
                <c:pt idx="52">
                  <c:v>-70.161212321443</c:v>
                </c:pt>
                <c:pt idx="53">
                  <c:v>-70.15452785678291</c:v>
                </c:pt>
                <c:pt idx="54">
                  <c:v>-70.14803279930925</c:v>
                </c:pt>
                <c:pt idx="55">
                  <c:v>-70.14172740353048</c:v>
                </c:pt>
                <c:pt idx="56">
                  <c:v>-70.13561171927547</c:v>
                </c:pt>
                <c:pt idx="57">
                  <c:v>-70.12968559986955</c:v>
                </c:pt>
                <c:pt idx="58">
                  <c:v>-70.1239487106135</c:v>
                </c:pt>
                <c:pt idx="59">
                  <c:v>-70.11840053745777</c:v>
                </c:pt>
                <c:pt idx="60">
                  <c:v>-70.11304039579568</c:v>
                </c:pt>
                <c:pt idx="61">
                  <c:v>-70.10786743929341</c:v>
                </c:pt>
                <c:pt idx="62">
                  <c:v>-70.10288066872398</c:v>
                </c:pt>
                <c:pt idx="63">
                  <c:v>-70.09807894072068</c:v>
                </c:pt>
                <c:pt idx="64">
                  <c:v>-70.09346097643365</c:v>
                </c:pt>
                <c:pt idx="65">
                  <c:v>-70.0890253700383</c:v>
                </c:pt>
                <c:pt idx="66">
                  <c:v>-70.08477059708238</c:v>
                </c:pt>
                <c:pt idx="67">
                  <c:v>-70.08069502263595</c:v>
                </c:pt>
                <c:pt idx="68">
                  <c:v>-70.0767969092153</c:v>
                </c:pt>
                <c:pt idx="69">
                  <c:v>-70.07307442449275</c:v>
                </c:pt>
                <c:pt idx="70">
                  <c:v>-70.06952564875876</c:v>
                </c:pt>
                <c:pt idx="71">
                  <c:v>-70.06614858212008</c:v>
                </c:pt>
                <c:pt idx="72">
                  <c:v>-70.06294115145811</c:v>
                </c:pt>
                <c:pt idx="73">
                  <c:v>-70.05990121711335</c:v>
                </c:pt>
                <c:pt idx="74">
                  <c:v>-70.05702657929576</c:v>
                </c:pt>
                <c:pt idx="75">
                  <c:v>-70.0543149842473</c:v>
                </c:pt>
                <c:pt idx="76">
                  <c:v>-70.05176413012231</c:v>
                </c:pt>
                <c:pt idx="77">
                  <c:v>-70.04937167261035</c:v>
                </c:pt>
                <c:pt idx="78">
                  <c:v>-70.0471352302934</c:v>
                </c:pt>
                <c:pt idx="79">
                  <c:v>-70.04505238974911</c:v>
                </c:pt>
                <c:pt idx="80">
                  <c:v>-70.04312071039696</c:v>
                </c:pt>
                <c:pt idx="81">
                  <c:v>-70.04133772909773</c:v>
                </c:pt>
                <c:pt idx="82">
                  <c:v>-70.03970096451276</c:v>
                </c:pt>
                <c:pt idx="83">
                  <c:v>-70.03820792122194</c:v>
                </c:pt>
                <c:pt idx="84">
                  <c:v>-70.03685609361761</c:v>
                </c:pt>
                <c:pt idx="85">
                  <c:v>-70.03564296957101</c:v>
                </c:pt>
                <c:pt idx="86">
                  <c:v>-70.03456603388704</c:v>
                </c:pt>
                <c:pt idx="87">
                  <c:v>-70.0336227715474</c:v>
                </c:pt>
                <c:pt idx="88">
                  <c:v>-70.03281067075311</c:v>
                </c:pt>
                <c:pt idx="89">
                  <c:v>-70.0321272257758</c:v>
                </c:pt>
                <c:pt idx="90">
                  <c:v>-70.0315699396187</c:v>
                </c:pt>
                <c:pt idx="91">
                  <c:v>-70.03113632649863</c:v>
                </c:pt>
                <c:pt idx="92">
                  <c:v>-70.0308239141639</c:v>
                </c:pt>
                <c:pt idx="93">
                  <c:v>-70.03063024603075</c:v>
                </c:pt>
                <c:pt idx="94">
                  <c:v>-70.03055288318109</c:v>
                </c:pt>
                <c:pt idx="95">
                  <c:v>-70.03058940619935</c:v>
                </c:pt>
                <c:pt idx="96">
                  <c:v>-70.03073741685982</c:v>
                </c:pt>
                <c:pt idx="97">
                  <c:v>-70.03099453969685</c:v>
                </c:pt>
                <c:pt idx="98">
                  <c:v>-70.03135842341601</c:v>
                </c:pt>
                <c:pt idx="99">
                  <c:v>-70.0318267422078</c:v>
                </c:pt>
                <c:pt idx="100">
                  <c:v>-70.03239719692408</c:v>
                </c:pt>
                <c:pt idx="101">
                  <c:v>-70.03306751615828</c:v>
                </c:pt>
                <c:pt idx="102">
                  <c:v>-70.03383545719858</c:v>
                </c:pt>
                <c:pt idx="103">
                  <c:v>-70.03469880689808</c:v>
                </c:pt>
                <c:pt idx="104">
                  <c:v>-70.03565538244438</c:v>
                </c:pt>
                <c:pt idx="105">
                  <c:v>-70.03670303203565</c:v>
                </c:pt>
                <c:pt idx="106">
                  <c:v>-70.03783963547246</c:v>
                </c:pt>
                <c:pt idx="107">
                  <c:v>-70.03906310467087</c:v>
                </c:pt>
                <c:pt idx="108">
                  <c:v>-70.04037138409795</c:v>
                </c:pt>
                <c:pt idx="109">
                  <c:v>-70.0417624511381</c:v>
                </c:pt>
                <c:pt idx="110">
                  <c:v>-70.04323431638858</c:v>
                </c:pt>
                <c:pt idx="111">
                  <c:v>-70.04478502389655</c:v>
                </c:pt>
                <c:pt idx="112">
                  <c:v>-70.0464126513314</c:v>
                </c:pt>
                <c:pt idx="113">
                  <c:v>-70.04811531010648</c:v>
                </c:pt>
                <c:pt idx="114">
                  <c:v>-70.04989114544864</c:v>
                </c:pt>
                <c:pt idx="115">
                  <c:v>-70.05173833641244</c:v>
                </c:pt>
                <c:pt idx="116">
                  <c:v>-70.0536550958661</c:v>
                </c:pt>
                <c:pt idx="117">
                  <c:v>-70.05563967040638</c:v>
                </c:pt>
                <c:pt idx="118">
                  <c:v>-70.05769034026862</c:v>
                </c:pt>
                <c:pt idx="119">
                  <c:v>-70.05980541917451</c:v>
                </c:pt>
              </c:numCache>
            </c:numRef>
          </c:yVal>
          <c:smooth val="1"/>
          <c:extLst xmlns:c16r2="http://schemas.microsoft.com/office/drawing/2015/06/chart">
            <c:ext xmlns:c16="http://schemas.microsoft.com/office/drawing/2014/chart" uri="{C3380CC4-5D6E-409C-BE32-E72D297353CC}">
              <c16:uniqueId val="{00000000-5E34-4749-BE66-33DBD4E07E98}"/>
            </c:ext>
          </c:extLst>
        </c:ser>
        <c:ser>
          <c:idx val="3"/>
          <c:order val="1"/>
          <c:tx>
            <c:strRef>
              <c:f>'SA-Naloxone-G'!$N$123</c:f>
              <c:strCache>
                <c:ptCount val="1"/>
                <c:pt idx="0">
                  <c:v>SOUD Deaths for 0.75x parameter level</c:v>
                </c:pt>
              </c:strCache>
            </c:strRef>
          </c:tx>
          <c:spPr>
            <a:ln w="28575">
              <a:solidFill>
                <a:schemeClr val="accent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N$3:$N$122</c:f>
              <c:numCache>
                <c:formatCode>General</c:formatCode>
                <c:ptCount val="120"/>
                <c:pt idx="0">
                  <c:v>-70.49533704954985</c:v>
                </c:pt>
                <c:pt idx="1">
                  <c:v>-70.54708325608391</c:v>
                </c:pt>
                <c:pt idx="2">
                  <c:v>-70.58854912585748</c:v>
                </c:pt>
                <c:pt idx="3">
                  <c:v>-70.62069574618337</c:v>
                </c:pt>
                <c:pt idx="4">
                  <c:v>-70.644274765265</c:v>
                </c:pt>
                <c:pt idx="5">
                  <c:v>-70.65991468955928</c:v>
                </c:pt>
                <c:pt idx="6">
                  <c:v>-70.66814764696645</c:v>
                </c:pt>
                <c:pt idx="7">
                  <c:v>-70.6694299733311</c:v>
                </c:pt>
                <c:pt idx="8">
                  <c:v>-70.6641581712539</c:v>
                </c:pt>
                <c:pt idx="9">
                  <c:v>-70.65268128357025</c:v>
                </c:pt>
                <c:pt idx="10">
                  <c:v>-70.63531048908874</c:v>
                </c:pt>
                <c:pt idx="11">
                  <c:v>-70.61232654675854</c:v>
                </c:pt>
                <c:pt idx="12">
                  <c:v>-70.58398557368072</c:v>
                </c:pt>
                <c:pt idx="13">
                  <c:v>-70.5646666805264</c:v>
                </c:pt>
                <c:pt idx="14">
                  <c:v>-70.54768018068068</c:v>
                </c:pt>
                <c:pt idx="15">
                  <c:v>-70.53200498678561</c:v>
                </c:pt>
                <c:pt idx="16">
                  <c:v>-70.51737144461056</c:v>
                </c:pt>
                <c:pt idx="17">
                  <c:v>-70.50356934245615</c:v>
                </c:pt>
                <c:pt idx="18">
                  <c:v>-70.49043302123996</c:v>
                </c:pt>
                <c:pt idx="19">
                  <c:v>-70.47783184103935</c:v>
                </c:pt>
                <c:pt idx="20">
                  <c:v>-70.46566273555028</c:v>
                </c:pt>
                <c:pt idx="21">
                  <c:v>-70.45384438412763</c:v>
                </c:pt>
                <c:pt idx="22">
                  <c:v>-70.4423126442089</c:v>
                </c:pt>
                <c:pt idx="23">
                  <c:v>-70.43101696647167</c:v>
                </c:pt>
                <c:pt idx="24">
                  <c:v>-70.4199175768625</c:v>
                </c:pt>
                <c:pt idx="25">
                  <c:v>-70.40898325757995</c:v>
                </c:pt>
                <c:pt idx="26">
                  <c:v>-70.39821174385204</c:v>
                </c:pt>
                <c:pt idx="27">
                  <c:v>-70.38759484651445</c:v>
                </c:pt>
                <c:pt idx="28">
                  <c:v>-70.37712637028703</c:v>
                </c:pt>
                <c:pt idx="29">
                  <c:v>-70.36680257747079</c:v>
                </c:pt>
                <c:pt idx="30">
                  <c:v>-70.35662164159983</c:v>
                </c:pt>
                <c:pt idx="31">
                  <c:v>-70.3465832011166</c:v>
                </c:pt>
                <c:pt idx="32">
                  <c:v>-70.33668800383265</c:v>
                </c:pt>
                <c:pt idx="33">
                  <c:v>-70.32693762336422</c:v>
                </c:pt>
                <c:pt idx="34">
                  <c:v>-70.31733423275568</c:v>
                </c:pt>
                <c:pt idx="35">
                  <c:v>-70.30788042364935</c:v>
                </c:pt>
                <c:pt idx="36">
                  <c:v>-70.2985790618324</c:v>
                </c:pt>
                <c:pt idx="37">
                  <c:v>-70.28943317193625</c:v>
                </c:pt>
                <c:pt idx="38">
                  <c:v>-70.28044584555359</c:v>
                </c:pt>
                <c:pt idx="39">
                  <c:v>-70.2716202031925</c:v>
                </c:pt>
                <c:pt idx="40">
                  <c:v>-70.26295931782285</c:v>
                </c:pt>
                <c:pt idx="41">
                  <c:v>-70.2544661652386</c:v>
                </c:pt>
                <c:pt idx="42">
                  <c:v>-70.24614358684426</c:v>
                </c:pt>
                <c:pt idx="43">
                  <c:v>-70.2379942609928</c:v>
                </c:pt>
                <c:pt idx="44">
                  <c:v>-70.2300206812733</c:v>
                </c:pt>
                <c:pt idx="45">
                  <c:v>-70.22222514050438</c:v>
                </c:pt>
                <c:pt idx="46">
                  <c:v>-70.2146097194159</c:v>
                </c:pt>
                <c:pt idx="47">
                  <c:v>-70.20717627919114</c:v>
                </c:pt>
                <c:pt idx="48">
                  <c:v>-70.19992645718214</c:v>
                </c:pt>
                <c:pt idx="49">
                  <c:v>-70.1928616652452</c:v>
                </c:pt>
                <c:pt idx="50">
                  <c:v>-70.18598309022511</c:v>
                </c:pt>
                <c:pt idx="51">
                  <c:v>-70.17929169620385</c:v>
                </c:pt>
                <c:pt idx="52">
                  <c:v>-70.17278822824524</c:v>
                </c:pt>
                <c:pt idx="53">
                  <c:v>-70.16647321728266</c:v>
                </c:pt>
                <c:pt idx="54">
                  <c:v>-70.16034698593506</c:v>
                </c:pt>
                <c:pt idx="55">
                  <c:v>-70.15440965507336</c:v>
                </c:pt>
                <c:pt idx="56">
                  <c:v>-70.14866115097331</c:v>
                </c:pt>
                <c:pt idx="57">
                  <c:v>-70.14310121290885</c:v>
                </c:pt>
                <c:pt idx="58">
                  <c:v>-70.13772940108236</c:v>
                </c:pt>
                <c:pt idx="59">
                  <c:v>-70.13254510477275</c:v>
                </c:pt>
                <c:pt idx="60">
                  <c:v>-70.12754755064611</c:v>
                </c:pt>
                <c:pt idx="61">
                  <c:v>-70.12273581112134</c:v>
                </c:pt>
                <c:pt idx="62">
                  <c:v>-70.11810881276602</c:v>
                </c:pt>
                <c:pt idx="63">
                  <c:v>-70.11366534463381</c:v>
                </c:pt>
                <c:pt idx="64">
                  <c:v>-70.10940406653098</c:v>
                </c:pt>
                <c:pt idx="65">
                  <c:v>-70.10532351716618</c:v>
                </c:pt>
                <c:pt idx="66">
                  <c:v>-70.10142212213641</c:v>
                </c:pt>
                <c:pt idx="67">
                  <c:v>-70.0976982017459</c:v>
                </c:pt>
                <c:pt idx="68">
                  <c:v>-70.09414997862654</c:v>
                </c:pt>
                <c:pt idx="69">
                  <c:v>-70.09077558514556</c:v>
                </c:pt>
                <c:pt idx="70">
                  <c:v>-70.08757307058258</c:v>
                </c:pt>
                <c:pt idx="71">
                  <c:v>-70.08454040807437</c:v>
                </c:pt>
                <c:pt idx="72">
                  <c:v>-70.0816755013102</c:v>
                </c:pt>
                <c:pt idx="73">
                  <c:v>-70.07897619097906</c:v>
                </c:pt>
                <c:pt idx="74">
                  <c:v>-70.07644026096801</c:v>
                </c:pt>
                <c:pt idx="75">
                  <c:v>-70.07406544428997</c:v>
                </c:pt>
                <c:pt idx="76">
                  <c:v>-70.07184942877907</c:v>
                </c:pt>
                <c:pt idx="77">
                  <c:v>-70.06978986251221</c:v>
                </c:pt>
                <c:pt idx="78">
                  <c:v>-70.06788435899061</c:v>
                </c:pt>
                <c:pt idx="79">
                  <c:v>-70.06613050206735</c:v>
                </c:pt>
                <c:pt idx="80">
                  <c:v>-70.06452585063395</c:v>
                </c:pt>
                <c:pt idx="81">
                  <c:v>-70.06306794306495</c:v>
                </c:pt>
                <c:pt idx="82">
                  <c:v>-70.0617543014304</c:v>
                </c:pt>
                <c:pt idx="83">
                  <c:v>-70.06058243547965</c:v>
                </c:pt>
                <c:pt idx="84">
                  <c:v>-70.05954984640285</c:v>
                </c:pt>
                <c:pt idx="85">
                  <c:v>-70.05865403037556</c:v>
                </c:pt>
                <c:pt idx="86">
                  <c:v>-70.05789248189377</c:v>
                </c:pt>
                <c:pt idx="87">
                  <c:v>-70.05726269691312</c:v>
                </c:pt>
                <c:pt idx="88">
                  <c:v>-70.05676217578426</c:v>
                </c:pt>
                <c:pt idx="89">
                  <c:v>-70.05638842600811</c:v>
                </c:pt>
                <c:pt idx="90">
                  <c:v>-70.05613896480145</c:v>
                </c:pt>
                <c:pt idx="91">
                  <c:v>-70.05601132149391</c:v>
                </c:pt>
                <c:pt idx="92">
                  <c:v>-70.05600303976475</c:v>
                </c:pt>
                <c:pt idx="93">
                  <c:v>-70.05611167970141</c:v>
                </c:pt>
                <c:pt idx="94">
                  <c:v>-70.05633481972168</c:v>
                </c:pt>
                <c:pt idx="95">
                  <c:v>-70.05667005834712</c:v>
                </c:pt>
                <c:pt idx="96">
                  <c:v>-70.05711501582168</c:v>
                </c:pt>
                <c:pt idx="97">
                  <c:v>-70.05766733561934</c:v>
                </c:pt>
                <c:pt idx="98">
                  <c:v>-70.0583246858078</c:v>
                </c:pt>
                <c:pt idx="99">
                  <c:v>-70.05908476029874</c:v>
                </c:pt>
                <c:pt idx="100">
                  <c:v>-70.05994527997995</c:v>
                </c:pt>
                <c:pt idx="101">
                  <c:v>-70.06090399374106</c:v>
                </c:pt>
                <c:pt idx="102">
                  <c:v>-70.06195867939376</c:v>
                </c:pt>
                <c:pt idx="103">
                  <c:v>-70.06310714449346</c:v>
                </c:pt>
                <c:pt idx="104">
                  <c:v>-70.06434722707267</c:v>
                </c:pt>
                <c:pt idx="105">
                  <c:v>-70.06567679627638</c:v>
                </c:pt>
                <c:pt idx="106">
                  <c:v>-70.06709375292777</c:v>
                </c:pt>
                <c:pt idx="107">
                  <c:v>-70.06859603000558</c:v>
                </c:pt>
                <c:pt idx="108">
                  <c:v>-70.07018159305017</c:v>
                </c:pt>
                <c:pt idx="109">
                  <c:v>-70.07184844050785</c:v>
                </c:pt>
                <c:pt idx="110">
                  <c:v>-70.07359460399148</c:v>
                </c:pt>
                <c:pt idx="111">
                  <c:v>-70.07541814850256</c:v>
                </c:pt>
                <c:pt idx="112">
                  <c:v>-70.07731717258139</c:v>
                </c:pt>
                <c:pt idx="113">
                  <c:v>-70.07928980840798</c:v>
                </c:pt>
                <c:pt idx="114">
                  <c:v>-70.08133422184516</c:v>
                </c:pt>
                <c:pt idx="115">
                  <c:v>-70.08344861244981</c:v>
                </c:pt>
                <c:pt idx="116">
                  <c:v>-70.08563121343317</c:v>
                </c:pt>
                <c:pt idx="117">
                  <c:v>-70.08788029157034</c:v>
                </c:pt>
                <c:pt idx="118">
                  <c:v>-70.09019414708328</c:v>
                </c:pt>
                <c:pt idx="119">
                  <c:v>-70.09257111349002</c:v>
                </c:pt>
              </c:numCache>
            </c:numRef>
          </c:yVal>
          <c:smooth val="1"/>
          <c:extLst xmlns:c16r2="http://schemas.microsoft.com/office/drawing/2015/06/chart">
            <c:ext xmlns:c16="http://schemas.microsoft.com/office/drawing/2014/chart" uri="{C3380CC4-5D6E-409C-BE32-E72D297353CC}">
              <c16:uniqueId val="{00000001-5E34-4749-BE66-33DBD4E07E98}"/>
            </c:ext>
          </c:extLst>
        </c:ser>
        <c:ser>
          <c:idx val="0"/>
          <c:order val="2"/>
          <c:tx>
            <c:strRef>
              <c:f>'SA-Naloxone-G'!$W$123</c:f>
              <c:strCache>
                <c:ptCount val="1"/>
                <c:pt idx="0">
                  <c:v>SOUD Deaths for 0.5x parameter level</c:v>
                </c:pt>
              </c:strCache>
            </c:strRef>
          </c:tx>
          <c:spPr>
            <a:ln w="6350">
              <a:solidFill>
                <a:schemeClr val="accent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W$3:$W$122</c:f>
              <c:numCache>
                <c:formatCode>General</c:formatCode>
                <c:ptCount val="120"/>
                <c:pt idx="0">
                  <c:v>-70.49533704954985</c:v>
                </c:pt>
                <c:pt idx="1">
                  <c:v>-70.54708325608391</c:v>
                </c:pt>
                <c:pt idx="2">
                  <c:v>-70.5885492010412</c:v>
                </c:pt>
                <c:pt idx="3">
                  <c:v>-70.62069724558505</c:v>
                </c:pt>
                <c:pt idx="4">
                  <c:v>-70.64428008323326</c:v>
                </c:pt>
                <c:pt idx="5">
                  <c:v>-70.65992711510565</c:v>
                </c:pt>
                <c:pt idx="6">
                  <c:v>-70.66817123228773</c:v>
                </c:pt>
                <c:pt idx="7">
                  <c:v>-70.6694694182149</c:v>
                </c:pt>
                <c:pt idx="8">
                  <c:v>-70.66421872095073</c:v>
                </c:pt>
                <c:pt idx="9">
                  <c:v>-70.65276863825066</c:v>
                </c:pt>
                <c:pt idx="10">
                  <c:v>-70.63543072338294</c:v>
                </c:pt>
                <c:pt idx="11">
                  <c:v>-70.61248603815234</c:v>
                </c:pt>
                <c:pt idx="12">
                  <c:v>-70.58419093877206</c:v>
                </c:pt>
                <c:pt idx="13">
                  <c:v>-70.5649247182983</c:v>
                </c:pt>
                <c:pt idx="14">
                  <c:v>-70.5480100890167</c:v>
                </c:pt>
                <c:pt idx="15">
                  <c:v>-70.53242517461551</c:v>
                </c:pt>
                <c:pt idx="16">
                  <c:v>-70.5179002082583</c:v>
                </c:pt>
                <c:pt idx="17">
                  <c:v>-70.5042247899409</c:v>
                </c:pt>
                <c:pt idx="18">
                  <c:v>-70.49123300669016</c:v>
                </c:pt>
                <c:pt idx="19">
                  <c:v>-70.47879391041873</c:v>
                </c:pt>
                <c:pt idx="20">
                  <c:v>-70.4668040822123</c:v>
                </c:pt>
                <c:pt idx="21">
                  <c:v>-70.4551818128665</c:v>
                </c:pt>
                <c:pt idx="22">
                  <c:v>-70.44386254264964</c:v>
                </c:pt>
                <c:pt idx="23">
                  <c:v>-70.43279528274915</c:v>
                </c:pt>
                <c:pt idx="24">
                  <c:v>-70.42193980271975</c:v>
                </c:pt>
                <c:pt idx="25">
                  <c:v>-70.4112644160909</c:v>
                </c:pt>
                <c:pt idx="26">
                  <c:v>-70.40076435422843</c:v>
                </c:pt>
                <c:pt idx="27">
                  <c:v>-70.39043018426551</c:v>
                </c:pt>
                <c:pt idx="28">
                  <c:v>-70.38025463976812</c:v>
                </c:pt>
                <c:pt idx="29">
                  <c:v>-70.37023301201941</c:v>
                </c:pt>
                <c:pt idx="30">
                  <c:v>-70.36036259499558</c:v>
                </c:pt>
                <c:pt idx="31">
                  <c:v>-70.35064222716335</c:v>
                </c:pt>
                <c:pt idx="32">
                  <c:v>-70.34107192609355</c:v>
                </c:pt>
                <c:pt idx="33">
                  <c:v>-70.33165259671391</c:v>
                </c:pt>
                <c:pt idx="34">
                  <c:v>-70.32238579808046</c:v>
                </c:pt>
                <c:pt idx="35">
                  <c:v>-70.3132735567774</c:v>
                </c:pt>
                <c:pt idx="36">
                  <c:v>-70.30431821753842</c:v>
                </c:pt>
                <c:pt idx="37">
                  <c:v>-70.29552232375129</c:v>
                </c:pt>
                <c:pt idx="38">
                  <c:v>-70.28688852192906</c:v>
                </c:pt>
                <c:pt idx="39">
                  <c:v>-70.27841951449221</c:v>
                </c:pt>
                <c:pt idx="40">
                  <c:v>-70.2701179843855</c:v>
                </c:pt>
                <c:pt idx="41">
                  <c:v>-70.26198654360171</c:v>
                </c:pt>
                <c:pt idx="42">
                  <c:v>-70.2540276941474</c:v>
                </c:pt>
                <c:pt idx="43">
                  <c:v>-70.2462437977364</c:v>
                </c:pt>
                <c:pt idx="44">
                  <c:v>-70.23863705258236</c:v>
                </c:pt>
                <c:pt idx="45">
                  <c:v>-70.2312094760326</c:v>
                </c:pt>
                <c:pt idx="46">
                  <c:v>-70.22396289198345</c:v>
                </c:pt>
                <c:pt idx="47">
                  <c:v>-70.2168989222772</c:v>
                </c:pt>
                <c:pt idx="48">
                  <c:v>-70.2100189813409</c:v>
                </c:pt>
                <c:pt idx="49">
                  <c:v>-70.20332427352938</c:v>
                </c:pt>
                <c:pt idx="50">
                  <c:v>-70.19681579268735</c:v>
                </c:pt>
                <c:pt idx="51">
                  <c:v>-70.19049432353268</c:v>
                </c:pt>
                <c:pt idx="52">
                  <c:v>-70.18436044458713</c:v>
                </c:pt>
                <c:pt idx="53">
                  <c:v>-70.17841453229711</c:v>
                </c:pt>
                <c:pt idx="54">
                  <c:v>-70.17265676614959</c:v>
                </c:pt>
                <c:pt idx="55">
                  <c:v>-70.16708713456485</c:v>
                </c:pt>
                <c:pt idx="56">
                  <c:v>-70.16170544142841</c:v>
                </c:pt>
                <c:pt idx="57">
                  <c:v>-70.15651131308942</c:v>
                </c:pt>
                <c:pt idx="58">
                  <c:v>-70.15150420574694</c:v>
                </c:pt>
                <c:pt idx="59">
                  <c:v>-70.14668341306824</c:v>
                </c:pt>
                <c:pt idx="60">
                  <c:v>-70.14204807401065</c:v>
                </c:pt>
                <c:pt idx="61">
                  <c:v>-70.13759718072748</c:v>
                </c:pt>
                <c:pt idx="62">
                  <c:v>-70.13332958651554</c:v>
                </c:pt>
                <c:pt idx="63">
                  <c:v>-70.12924401374909</c:v>
                </c:pt>
                <c:pt idx="64">
                  <c:v>-70.12533906175715</c:v>
                </c:pt>
                <c:pt idx="65">
                  <c:v>-70.12161321459105</c:v>
                </c:pt>
                <c:pt idx="66">
                  <c:v>-70.11806484867145</c:v>
                </c:pt>
                <c:pt idx="67">
                  <c:v>-70.1146922402755</c:v>
                </c:pt>
                <c:pt idx="68">
                  <c:v>-70.11149357284468</c:v>
                </c:pt>
                <c:pt idx="69">
                  <c:v>-70.10846694409368</c:v>
                </c:pt>
                <c:pt idx="70">
                  <c:v>-70.10561037291204</c:v>
                </c:pt>
                <c:pt idx="71">
                  <c:v>-70.10292180603876</c:v>
                </c:pt>
                <c:pt idx="72">
                  <c:v>-70.10039912451609</c:v>
                </c:pt>
                <c:pt idx="73">
                  <c:v>-70.09804014988845</c:v>
                </c:pt>
                <c:pt idx="74">
                  <c:v>-70.09584265017965</c:v>
                </c:pt>
                <c:pt idx="75">
                  <c:v>-70.09380434561676</c:v>
                </c:pt>
                <c:pt idx="76">
                  <c:v>-70.09192291411186</c:v>
                </c:pt>
                <c:pt idx="77">
                  <c:v>-70.09019599650135</c:v>
                </c:pt>
                <c:pt idx="78">
                  <c:v>-70.08862120154306</c:v>
                </c:pt>
                <c:pt idx="79">
                  <c:v>-70.08719611067538</c:v>
                </c:pt>
                <c:pt idx="80">
                  <c:v>-70.08591828254102</c:v>
                </c:pt>
                <c:pt idx="81">
                  <c:v>-70.08478525728341</c:v>
                </c:pt>
                <c:pt idx="82">
                  <c:v>-70.08379456060815</c:v>
                </c:pt>
                <c:pt idx="83">
                  <c:v>-70.08294370763385</c:v>
                </c:pt>
                <c:pt idx="84">
                  <c:v>-70.0822302065252</c:v>
                </c:pt>
                <c:pt idx="85">
                  <c:v>-70.0816515619167</c:v>
                </c:pt>
                <c:pt idx="86">
                  <c:v>-70.08120527812862</c:v>
                </c:pt>
                <c:pt idx="87">
                  <c:v>-70.08088886220028</c:v>
                </c:pt>
                <c:pt idx="88">
                  <c:v>-70.08069982672585</c:v>
                </c:pt>
                <c:pt idx="89">
                  <c:v>-70.08063569250264</c:v>
                </c:pt>
                <c:pt idx="90">
                  <c:v>-70.0806939910168</c:v>
                </c:pt>
                <c:pt idx="91">
                  <c:v>-70.08087226675016</c:v>
                </c:pt>
                <c:pt idx="92">
                  <c:v>-70.08116807933366</c:v>
                </c:pt>
                <c:pt idx="93">
                  <c:v>-70.08157900552901</c:v>
                </c:pt>
                <c:pt idx="94">
                  <c:v>-70.08210264108448</c:v>
                </c:pt>
                <c:pt idx="95">
                  <c:v>-70.08273660243128</c:v>
                </c:pt>
                <c:pt idx="96">
                  <c:v>-70.08347852825332</c:v>
                </c:pt>
                <c:pt idx="97">
                  <c:v>-70.0843260809179</c:v>
                </c:pt>
                <c:pt idx="98">
                  <c:v>-70.08527694779245</c:v>
                </c:pt>
                <c:pt idx="99">
                  <c:v>-70.08632884244209</c:v>
                </c:pt>
                <c:pt idx="100">
                  <c:v>-70.08747950571242</c:v>
                </c:pt>
                <c:pt idx="101">
                  <c:v>-70.08872670670311</c:v>
                </c:pt>
                <c:pt idx="102">
                  <c:v>-70.09006824365355</c:v>
                </c:pt>
                <c:pt idx="103">
                  <c:v>-70.09150194471656</c:v>
                </c:pt>
                <c:pt idx="104">
                  <c:v>-70.0930256686548</c:v>
                </c:pt>
                <c:pt idx="105">
                  <c:v>-70.09463730544723</c:v>
                </c:pt>
                <c:pt idx="106">
                  <c:v>-70.09633477681385</c:v>
                </c:pt>
                <c:pt idx="107">
                  <c:v>-70.09811603666525</c:v>
                </c:pt>
                <c:pt idx="108">
                  <c:v>-70.09997907148338</c:v>
                </c:pt>
                <c:pt idx="109">
                  <c:v>-70.10192190062975</c:v>
                </c:pt>
                <c:pt idx="110">
                  <c:v>-70.10394257659418</c:v>
                </c:pt>
                <c:pt idx="111">
                  <c:v>-70.10603918518848</c:v>
                </c:pt>
                <c:pt idx="112">
                  <c:v>-70.10820984566624</c:v>
                </c:pt>
                <c:pt idx="113">
                  <c:v>-70.11045271081707</c:v>
                </c:pt>
                <c:pt idx="114">
                  <c:v>-70.11276596699051</c:v>
                </c:pt>
                <c:pt idx="115">
                  <c:v>-70.11514783408411</c:v>
                </c:pt>
                <c:pt idx="116">
                  <c:v>-70.11759656549175</c:v>
                </c:pt>
                <c:pt idx="117">
                  <c:v>-70.12011044799716</c:v>
                </c:pt>
                <c:pt idx="118">
                  <c:v>-70.12268780165162</c:v>
                </c:pt>
                <c:pt idx="119">
                  <c:v>-70.12532697960795</c:v>
                </c:pt>
              </c:numCache>
            </c:numRef>
          </c:yVal>
          <c:smooth val="1"/>
          <c:extLst xmlns:c16r2="http://schemas.microsoft.com/office/drawing/2015/06/chart">
            <c:ext xmlns:c16="http://schemas.microsoft.com/office/drawing/2014/chart" uri="{C3380CC4-5D6E-409C-BE32-E72D297353CC}">
              <c16:uniqueId val="{00000002-5E34-4749-BE66-33DBD4E07E98}"/>
            </c:ext>
          </c:extLst>
        </c:ser>
        <c:ser>
          <c:idx val="7"/>
          <c:order val="3"/>
          <c:tx>
            <c:strRef>
              <c:f>'SA-Naloxone-G'!$F$123</c:f>
              <c:strCache>
                <c:ptCount val="1"/>
                <c:pt idx="0">
                  <c:v>SHUD Deaths for 1x parameter level</c:v>
                </c:pt>
              </c:strCache>
            </c:strRef>
          </c:tx>
          <c:spPr>
            <a:ln w="76200">
              <a:solidFill>
                <a:schemeClr val="accent2"/>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F$3:$F$122</c:f>
              <c:numCache>
                <c:formatCode>General</c:formatCode>
                <c:ptCount val="120"/>
                <c:pt idx="0">
                  <c:v>-92.0016820899263</c:v>
                </c:pt>
                <c:pt idx="1">
                  <c:v>-92.16383439838735</c:v>
                </c:pt>
                <c:pt idx="2">
                  <c:v>-92.33897921466605</c:v>
                </c:pt>
                <c:pt idx="3">
                  <c:v>-92.52689203057622</c:v>
                </c:pt>
                <c:pt idx="4">
                  <c:v>-92.7272038243574</c:v>
                </c:pt>
                <c:pt idx="5">
                  <c:v>-92.93950846063107</c:v>
                </c:pt>
                <c:pt idx="6">
                  <c:v>-93.16337610365062</c:v>
                </c:pt>
                <c:pt idx="7">
                  <c:v>-93.39836313251028</c:v>
                </c:pt>
                <c:pt idx="8">
                  <c:v>-93.64401963248545</c:v>
                </c:pt>
                <c:pt idx="9">
                  <c:v>-93.89989501872012</c:v>
                </c:pt>
                <c:pt idx="10">
                  <c:v>-94.16554222147788</c:v>
                </c:pt>
                <c:pt idx="11">
                  <c:v>-94.4405207649897</c:v>
                </c:pt>
                <c:pt idx="12">
                  <c:v>-94.72439899668167</c:v>
                </c:pt>
                <c:pt idx="13">
                  <c:v>-94.9972247078593</c:v>
                </c:pt>
                <c:pt idx="14">
                  <c:v>-95.2682569270073</c:v>
                </c:pt>
                <c:pt idx="15">
                  <c:v>-95.53883439880369</c:v>
                </c:pt>
                <c:pt idx="16">
                  <c:v>-95.809218425898</c:v>
                </c:pt>
                <c:pt idx="17">
                  <c:v>-96.07957324475335</c:v>
                </c:pt>
                <c:pt idx="18">
                  <c:v>-96.34999290354425</c:v>
                </c:pt>
                <c:pt idx="19">
                  <c:v>-96.62051903832155</c:v>
                </c:pt>
                <c:pt idx="20">
                  <c:v>-96.89115451826883</c:v>
                </c:pt>
                <c:pt idx="21">
                  <c:v>-97.16187391129475</c:v>
                </c:pt>
                <c:pt idx="22">
                  <c:v>-97.43263149433572</c:v>
                </c:pt>
                <c:pt idx="23">
                  <c:v>-97.70336736861013</c:v>
                </c:pt>
                <c:pt idx="24">
                  <c:v>-97.97401211307805</c:v>
                </c:pt>
                <c:pt idx="25">
                  <c:v>-98.24449031109661</c:v>
                </c:pt>
                <c:pt idx="26">
                  <c:v>-98.5146898390355</c:v>
                </c:pt>
                <c:pt idx="27">
                  <c:v>-98.7845148349309</c:v>
                </c:pt>
                <c:pt idx="28">
                  <c:v>-99.05387309507004</c:v>
                </c:pt>
                <c:pt idx="29">
                  <c:v>-99.32267514715058</c:v>
                </c:pt>
                <c:pt idx="30">
                  <c:v>-99.59083479061345</c:v>
                </c:pt>
                <c:pt idx="31">
                  <c:v>-99.8582694657658</c:v>
                </c:pt>
                <c:pt idx="32">
                  <c:v>-100.1249004835407</c:v>
                </c:pt>
                <c:pt idx="33">
                  <c:v>-100.3906531500375</c:v>
                </c:pt>
                <c:pt idx="34">
                  <c:v>-100.6554568122125</c:v>
                </c:pt>
                <c:pt idx="35">
                  <c:v>-100.9192448449703</c:v>
                </c:pt>
                <c:pt idx="36">
                  <c:v>-101.1819545951901</c:v>
                </c:pt>
                <c:pt idx="37">
                  <c:v>-101.4435272946018</c:v>
                </c:pt>
                <c:pt idx="38">
                  <c:v>-101.7039079506074</c:v>
                </c:pt>
                <c:pt idx="39">
                  <c:v>-101.9630451646633</c:v>
                </c:pt>
                <c:pt idx="40">
                  <c:v>-102.2208910302613</c:v>
                </c:pt>
                <c:pt idx="41">
                  <c:v>-102.4774009999577</c:v>
                </c:pt>
                <c:pt idx="42">
                  <c:v>-102.7325337458214</c:v>
                </c:pt>
                <c:pt idx="43">
                  <c:v>-102.9862510187801</c:v>
                </c:pt>
                <c:pt idx="44">
                  <c:v>-103.238517508657</c:v>
                </c:pt>
                <c:pt idx="45">
                  <c:v>-103.4893007061948</c:v>
                </c:pt>
                <c:pt idx="46">
                  <c:v>-103.7385707680098</c:v>
                </c:pt>
                <c:pt idx="47">
                  <c:v>-103.9863003851408</c:v>
                </c:pt>
                <c:pt idx="48">
                  <c:v>-104.2324646556458</c:v>
                </c:pt>
                <c:pt idx="49">
                  <c:v>-104.4770409615477</c:v>
                </c:pt>
                <c:pt idx="50">
                  <c:v>-104.7200088503055</c:v>
                </c:pt>
                <c:pt idx="51">
                  <c:v>-104.9613499208964</c:v>
                </c:pt>
                <c:pt idx="52">
                  <c:v>-105.2010477144295</c:v>
                </c:pt>
                <c:pt idx="53">
                  <c:v>-105.4390876094146</c:v>
                </c:pt>
                <c:pt idx="54">
                  <c:v>-105.6754567215741</c:v>
                </c:pt>
                <c:pt idx="55">
                  <c:v>-105.9101438080952</c:v>
                </c:pt>
                <c:pt idx="56">
                  <c:v>-106.1431391761993</c:v>
                </c:pt>
                <c:pt idx="57">
                  <c:v>-106.3744345959117</c:v>
                </c:pt>
                <c:pt idx="58">
                  <c:v>-106.6040232168813</c:v>
                </c:pt>
                <c:pt idx="59">
                  <c:v>-106.8318994891164</c:v>
                </c:pt>
                <c:pt idx="60">
                  <c:v>-107.0580590874877</c:v>
                </c:pt>
                <c:pt idx="61">
                  <c:v>-107.2824988398537</c:v>
                </c:pt>
                <c:pt idx="62">
                  <c:v>-107.5052166586672</c:v>
                </c:pt>
                <c:pt idx="63">
                  <c:v>-107.7262114759154</c:v>
                </c:pt>
                <c:pt idx="64">
                  <c:v>-107.9454831812582</c:v>
                </c:pt>
                <c:pt idx="65">
                  <c:v>-108.1630325632298</c:v>
                </c:pt>
                <c:pt idx="66">
                  <c:v>-108.3788612533645</c:v>
                </c:pt>
                <c:pt idx="67">
                  <c:v>-108.5929716731313</c:v>
                </c:pt>
                <c:pt idx="68">
                  <c:v>-108.8053669835384</c:v>
                </c:pt>
                <c:pt idx="69">
                  <c:v>-109.0160510372996</c:v>
                </c:pt>
                <c:pt idx="70">
                  <c:v>-109.2250283334439</c:v>
                </c:pt>
                <c:pt idx="71">
                  <c:v>-109.432303974257</c:v>
                </c:pt>
                <c:pt idx="72">
                  <c:v>-109.6378836244449</c:v>
                </c:pt>
                <c:pt idx="73">
                  <c:v>-109.8417734724267</c:v>
                </c:pt>
                <c:pt idx="74">
                  <c:v>-110.0439801936455</c:v>
                </c:pt>
                <c:pt idx="75">
                  <c:v>-110.244510915817</c:v>
                </c:pt>
                <c:pt idx="76">
                  <c:v>-110.443373186011</c:v>
                </c:pt>
                <c:pt idx="77">
                  <c:v>-110.6405749394927</c:v>
                </c:pt>
                <c:pt idx="78">
                  <c:v>-110.836124470229</c:v>
                </c:pt>
                <c:pt idx="79">
                  <c:v>-111.0300304029914</c:v>
                </c:pt>
                <c:pt idx="80">
                  <c:v>-111.2223016669693</c:v>
                </c:pt>
                <c:pt idx="81">
                  <c:v>-111.4129474708277</c:v>
                </c:pt>
                <c:pt idx="82">
                  <c:v>-111.6019772791371</c:v>
                </c:pt>
                <c:pt idx="83">
                  <c:v>-111.78940079011</c:v>
                </c:pt>
                <c:pt idx="84">
                  <c:v>-111.9752279145801</c:v>
                </c:pt>
                <c:pt idx="85">
                  <c:v>-112.159468756161</c:v>
                </c:pt>
                <c:pt idx="86">
                  <c:v>-112.3421335925304</c:v>
                </c:pt>
                <c:pt idx="87">
                  <c:v>-112.5232328577837</c:v>
                </c:pt>
                <c:pt idx="88">
                  <c:v>-112.7027771257997</c:v>
                </c:pt>
                <c:pt idx="89">
                  <c:v>-112.8807770945733</c:v>
                </c:pt>
                <c:pt idx="90">
                  <c:v>-113.0572435714636</c:v>
                </c:pt>
                <c:pt idx="91">
                  <c:v>-113.232187459312</c:v>
                </c:pt>
                <c:pt idx="92">
                  <c:v>-113.4056197433864</c:v>
                </c:pt>
                <c:pt idx="93">
                  <c:v>-113.5775514791124</c:v>
                </c:pt>
                <c:pt idx="94">
                  <c:v>-113.7479937805444</c:v>
                </c:pt>
                <c:pt idx="95">
                  <c:v>-113.9169578095471</c:v>
                </c:pt>
                <c:pt idx="96">
                  <c:v>-114.0844547656451</c:v>
                </c:pt>
                <c:pt idx="97">
                  <c:v>-114.2504958765085</c:v>
                </c:pt>
                <c:pt idx="98">
                  <c:v>-114.4150923890384</c:v>
                </c:pt>
                <c:pt idx="99">
                  <c:v>-114.578255561028</c:v>
                </c:pt>
                <c:pt idx="100">
                  <c:v>-114.7399966533611</c:v>
                </c:pt>
                <c:pt idx="101">
                  <c:v>-114.9003269227229</c:v>
                </c:pt>
                <c:pt idx="102">
                  <c:v>-115.059257614798</c:v>
                </c:pt>
                <c:pt idx="103">
                  <c:v>-115.2167999579283</c:v>
                </c:pt>
                <c:pt idx="104">
                  <c:v>-115.372965157201</c:v>
                </c:pt>
                <c:pt idx="105">
                  <c:v>-115.5277643889553</c:v>
                </c:pt>
                <c:pt idx="106">
                  <c:v>-115.6812087956739</c:v>
                </c:pt>
                <c:pt idx="107">
                  <c:v>-115.8333094812382</c:v>
                </c:pt>
                <c:pt idx="108">
                  <c:v>-115.9840775065435</c:v>
                </c:pt>
                <c:pt idx="109">
                  <c:v>-116.1335238854295</c:v>
                </c:pt>
                <c:pt idx="110">
                  <c:v>-116.2816595809306</c:v>
                </c:pt>
                <c:pt idx="111">
                  <c:v>-116.4284955018145</c:v>
                </c:pt>
                <c:pt idx="112">
                  <c:v>-116.5740424994003</c:v>
                </c:pt>
                <c:pt idx="113">
                  <c:v>-116.7183113646342</c:v>
                </c:pt>
                <c:pt idx="114">
                  <c:v>-116.8613128254159</c:v>
                </c:pt>
                <c:pt idx="115">
                  <c:v>-117.003057544153</c:v>
                </c:pt>
                <c:pt idx="116">
                  <c:v>-117.1435561155382</c:v>
                </c:pt>
                <c:pt idx="117">
                  <c:v>-117.2828190645258</c:v>
                </c:pt>
                <c:pt idx="118">
                  <c:v>-117.4208568445109</c:v>
                </c:pt>
                <c:pt idx="119">
                  <c:v>-117.5576798356837</c:v>
                </c:pt>
              </c:numCache>
            </c:numRef>
          </c:yVal>
          <c:smooth val="1"/>
          <c:extLst xmlns:c16r2="http://schemas.microsoft.com/office/drawing/2015/06/chart">
            <c:ext xmlns:c16="http://schemas.microsoft.com/office/drawing/2014/chart" uri="{C3380CC4-5D6E-409C-BE32-E72D297353CC}">
              <c16:uniqueId val="{00000003-5E34-4749-BE66-33DBD4E07E98}"/>
            </c:ext>
          </c:extLst>
        </c:ser>
        <c:ser>
          <c:idx val="4"/>
          <c:order val="4"/>
          <c:tx>
            <c:strRef>
              <c:f>'SA-Naloxone-G'!$O$123</c:f>
              <c:strCache>
                <c:ptCount val="1"/>
                <c:pt idx="0">
                  <c:v>SHUD Deaths for 0.75x parameter level</c:v>
                </c:pt>
              </c:strCache>
            </c:strRef>
          </c:tx>
          <c:spPr>
            <a:ln w="38100">
              <a:solidFill>
                <a:schemeClr val="accent2"/>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O$3:$O$122</c:f>
              <c:numCache>
                <c:formatCode>General</c:formatCode>
                <c:ptCount val="120"/>
                <c:pt idx="0">
                  <c:v>-92.0016820899263</c:v>
                </c:pt>
                <c:pt idx="1">
                  <c:v>-92.13439885520599</c:v>
                </c:pt>
                <c:pt idx="2">
                  <c:v>-92.27597788360204</c:v>
                </c:pt>
                <c:pt idx="3">
                  <c:v>-92.4262804563174</c:v>
                </c:pt>
                <c:pt idx="4">
                  <c:v>-92.58505533782893</c:v>
                </c:pt>
                <c:pt idx="5">
                  <c:v>-92.75202015449852</c:v>
                </c:pt>
                <c:pt idx="6">
                  <c:v>-92.92687205696267</c:v>
                </c:pt>
                <c:pt idx="7">
                  <c:v>-93.10929564639914</c:v>
                </c:pt>
                <c:pt idx="8">
                  <c:v>-93.29896899159298</c:v>
                </c:pt>
                <c:pt idx="9">
                  <c:v>-93.49556817104411</c:v>
                </c:pt>
                <c:pt idx="10">
                  <c:v>-93.69877067590055</c:v>
                </c:pt>
                <c:pt idx="11">
                  <c:v>-93.90825793403044</c:v>
                </c:pt>
                <c:pt idx="12">
                  <c:v>-94.1237171569648</c:v>
                </c:pt>
                <c:pt idx="13">
                  <c:v>-94.3301944479775</c:v>
                </c:pt>
                <c:pt idx="14">
                  <c:v>-94.53494721121886</c:v>
                </c:pt>
                <c:pt idx="15">
                  <c:v>-94.73909933207281</c:v>
                </c:pt>
                <c:pt idx="16">
                  <c:v>-94.94292057261623</c:v>
                </c:pt>
                <c:pt idx="17">
                  <c:v>-95.14658766048704</c:v>
                </c:pt>
                <c:pt idx="18">
                  <c:v>-95.3502095449074</c:v>
                </c:pt>
                <c:pt idx="19">
                  <c:v>-95.55384454920954</c:v>
                </c:pt>
                <c:pt idx="20">
                  <c:v>-95.7575135048474</c:v>
                </c:pt>
                <c:pt idx="21">
                  <c:v>-95.9612097973324</c:v>
                </c:pt>
                <c:pt idx="22">
                  <c:v>-96.16490703366517</c:v>
                </c:pt>
                <c:pt idx="23">
                  <c:v>-96.36856487898345</c:v>
                </c:pt>
                <c:pt idx="24">
                  <c:v>-96.5721334850774</c:v>
                </c:pt>
                <c:pt idx="25">
                  <c:v>-96.77555683682337</c:v>
                </c:pt>
                <c:pt idx="26">
                  <c:v>-96.9787523744139</c:v>
                </c:pt>
                <c:pt idx="27">
                  <c:v>-97.18164812040798</c:v>
                </c:pt>
                <c:pt idx="28">
                  <c:v>-97.38417433404418</c:v>
                </c:pt>
                <c:pt idx="29">
                  <c:v>-97.5862630259042</c:v>
                </c:pt>
                <c:pt idx="30">
                  <c:v>-97.78784848896461</c:v>
                </c:pt>
                <c:pt idx="31">
                  <c:v>-97.98886766982441</c:v>
                </c:pt>
                <c:pt idx="32">
                  <c:v>-98.18926040709037</c:v>
                </c:pt>
                <c:pt idx="33">
                  <c:v>-98.38896956986846</c:v>
                </c:pt>
                <c:pt idx="34">
                  <c:v>-98.58794112167435</c:v>
                </c:pt>
                <c:pt idx="35">
                  <c:v>-98.78612412912994</c:v>
                </c:pt>
                <c:pt idx="36">
                  <c:v>-98.9834707302427</c:v>
                </c:pt>
                <c:pt idx="37">
                  <c:v>-99.17993607352818</c:v>
                </c:pt>
                <c:pt idx="38">
                  <c:v>-99.37547823656773</c:v>
                </c:pt>
                <c:pt idx="39">
                  <c:v>-99.5700580944083</c:v>
                </c:pt>
                <c:pt idx="40">
                  <c:v>-99.7636392351527</c:v>
                </c:pt>
                <c:pt idx="41">
                  <c:v>-99.95618785450596</c:v>
                </c:pt>
                <c:pt idx="42">
                  <c:v>-100.1476726449433</c:v>
                </c:pt>
                <c:pt idx="43">
                  <c:v>-100.3380646837531</c:v>
                </c:pt>
                <c:pt idx="44">
                  <c:v>-100.5273373216094</c:v>
                </c:pt>
                <c:pt idx="45">
                  <c:v>-100.7154660727849</c:v>
                </c:pt>
                <c:pt idx="46">
                  <c:v>-100.9024285078346</c:v>
                </c:pt>
                <c:pt idx="47">
                  <c:v>-101.0882041493104</c:v>
                </c:pt>
                <c:pt idx="48">
                  <c:v>-101.272774370888</c:v>
                </c:pt>
                <c:pt idx="49">
                  <c:v>-101.4561223001428</c:v>
                </c:pt>
                <c:pt idx="50">
                  <c:v>-101.6382327251119</c:v>
                </c:pt>
                <c:pt idx="51">
                  <c:v>-101.8190920046956</c:v>
                </c:pt>
                <c:pt idx="52">
                  <c:v>-101.9986879828325</c:v>
                </c:pt>
                <c:pt idx="53">
                  <c:v>-102.1770099065091</c:v>
                </c:pt>
                <c:pt idx="54">
                  <c:v>-102.3540483474912</c:v>
                </c:pt>
                <c:pt idx="55">
                  <c:v>-102.5297951276824</c:v>
                </c:pt>
                <c:pt idx="56">
                  <c:v>-102.7042432479996</c:v>
                </c:pt>
                <c:pt idx="57">
                  <c:v>-102.8773868206469</c:v>
                </c:pt>
                <c:pt idx="58">
                  <c:v>-103.0492210046606</c:v>
                </c:pt>
                <c:pt idx="59">
                  <c:v>-103.2197419445981</c:v>
                </c:pt>
                <c:pt idx="60">
                  <c:v>-103.3889467122478</c:v>
                </c:pt>
                <c:pt idx="61">
                  <c:v>-103.5568332512268</c:v>
                </c:pt>
                <c:pt idx="62">
                  <c:v>-103.723400324346</c:v>
                </c:pt>
                <c:pt idx="63">
                  <c:v>-103.8886474636227</c:v>
                </c:pt>
                <c:pt idx="64">
                  <c:v>-104.0525749228168</c:v>
                </c:pt>
                <c:pt idx="65">
                  <c:v>-104.2151836323832</c:v>
                </c:pt>
                <c:pt idx="66">
                  <c:v>-104.3764751567236</c:v>
                </c:pt>
                <c:pt idx="67">
                  <c:v>-104.5364516536355</c:v>
                </c:pt>
                <c:pt idx="68">
                  <c:v>-104.6951158358571</c:v>
                </c:pt>
                <c:pt idx="69">
                  <c:v>-104.8524709346062</c:v>
                </c:pt>
                <c:pt idx="70">
                  <c:v>-105.0085206650197</c:v>
                </c:pt>
                <c:pt idx="71">
                  <c:v>-105.1632691934105</c:v>
                </c:pt>
                <c:pt idx="72">
                  <c:v>-105.3167211062436</c:v>
                </c:pt>
                <c:pt idx="73">
                  <c:v>-105.4688813807592</c:v>
                </c:pt>
                <c:pt idx="74">
                  <c:v>-105.6197553571619</c:v>
                </c:pt>
                <c:pt idx="75">
                  <c:v>-105.7693487122921</c:v>
                </c:pt>
                <c:pt idx="76">
                  <c:v>-105.9176674347248</c:v>
                </c:pt>
                <c:pt idx="77">
                  <c:v>-106.0647178012053</c:v>
                </c:pt>
                <c:pt idx="78">
                  <c:v>-106.210506354376</c:v>
                </c:pt>
                <c:pt idx="79">
                  <c:v>-106.35503988172</c:v>
                </c:pt>
                <c:pt idx="80">
                  <c:v>-106.4983253956636</c:v>
                </c:pt>
                <c:pt idx="81">
                  <c:v>-106.6403701147846</c:v>
                </c:pt>
                <c:pt idx="82">
                  <c:v>-106.7811814460642</c:v>
                </c:pt>
                <c:pt idx="83">
                  <c:v>-106.9207669681424</c:v>
                </c:pt>
                <c:pt idx="84">
                  <c:v>-107.0591344155114</c:v>
                </c:pt>
                <c:pt idx="85">
                  <c:v>-107.196291663618</c:v>
                </c:pt>
                <c:pt idx="86">
                  <c:v>-107.3322467148106</c:v>
                </c:pt>
                <c:pt idx="87">
                  <c:v>-107.4670076851066</c:v>
                </c:pt>
                <c:pt idx="88">
                  <c:v>-107.6005827917233</c:v>
                </c:pt>
                <c:pt idx="89">
                  <c:v>-107.7329803413435</c:v>
                </c:pt>
                <c:pt idx="90">
                  <c:v>-107.8642087190763</c:v>
                </c:pt>
                <c:pt idx="91">
                  <c:v>-107.9942763780727</c:v>
                </c:pt>
                <c:pt idx="92">
                  <c:v>-108.1231918297687</c:v>
                </c:pt>
                <c:pt idx="93">
                  <c:v>-108.2509636347218</c:v>
                </c:pt>
                <c:pt idx="94">
                  <c:v>-108.377600394007</c:v>
                </c:pt>
                <c:pt idx="95">
                  <c:v>-108.5031107411473</c:v>
                </c:pt>
                <c:pt idx="96">
                  <c:v>-108.6275033345492</c:v>
                </c:pt>
                <c:pt idx="97">
                  <c:v>-108.7507868504157</c:v>
                </c:pt>
                <c:pt idx="98">
                  <c:v>-108.8729699761147</c:v>
                </c:pt>
                <c:pt idx="99">
                  <c:v>-108.9940614039753</c:v>
                </c:pt>
                <c:pt idx="100">
                  <c:v>-109.1140698254908</c:v>
                </c:pt>
                <c:pt idx="101">
                  <c:v>-109.2330039259074</c:v>
                </c:pt>
                <c:pt idx="102">
                  <c:v>-109.3508723791775</c:v>
                </c:pt>
                <c:pt idx="103">
                  <c:v>-109.4676838432562</c:v>
                </c:pt>
                <c:pt idx="104">
                  <c:v>-109.5834469557252</c:v>
                </c:pt>
                <c:pt idx="105">
                  <c:v>-109.6981703297258</c:v>
                </c:pt>
                <c:pt idx="106">
                  <c:v>-109.8118625501805</c:v>
                </c:pt>
                <c:pt idx="107">
                  <c:v>-109.9245321702927</c:v>
                </c:pt>
                <c:pt idx="108">
                  <c:v>-110.0361877083066</c:v>
                </c:pt>
                <c:pt idx="109">
                  <c:v>-110.1468376445108</c:v>
                </c:pt>
                <c:pt idx="110">
                  <c:v>-110.2564904184761</c:v>
                </c:pt>
                <c:pt idx="111">
                  <c:v>-110.3651544265113</c:v>
                </c:pt>
                <c:pt idx="112">
                  <c:v>-110.4728380193246</c:v>
                </c:pt>
                <c:pt idx="113">
                  <c:v>-110.5795494998817</c:v>
                </c:pt>
                <c:pt idx="114">
                  <c:v>-110.6852971214466</c:v>
                </c:pt>
                <c:pt idx="115">
                  <c:v>-110.7900890857948</c:v>
                </c:pt>
                <c:pt idx="116">
                  <c:v>-110.8939335415905</c:v>
                </c:pt>
                <c:pt idx="117">
                  <c:v>-110.9968385829169</c:v>
                </c:pt>
                <c:pt idx="118">
                  <c:v>-111.098812247949</c:v>
                </c:pt>
                <c:pt idx="119">
                  <c:v>-111.1998625177672</c:v>
                </c:pt>
              </c:numCache>
            </c:numRef>
          </c:yVal>
          <c:smooth val="1"/>
          <c:extLst xmlns:c16r2="http://schemas.microsoft.com/office/drawing/2015/06/chart">
            <c:ext xmlns:c16="http://schemas.microsoft.com/office/drawing/2014/chart" uri="{C3380CC4-5D6E-409C-BE32-E72D297353CC}">
              <c16:uniqueId val="{00000004-5E34-4749-BE66-33DBD4E07E98}"/>
            </c:ext>
          </c:extLst>
        </c:ser>
        <c:ser>
          <c:idx val="1"/>
          <c:order val="5"/>
          <c:tx>
            <c:strRef>
              <c:f>'SA-Naloxone-G'!$X$123</c:f>
              <c:strCache>
                <c:ptCount val="1"/>
                <c:pt idx="0">
                  <c:v>SHUD Deaths for 0.5x parameter level</c:v>
                </c:pt>
              </c:strCache>
            </c:strRef>
          </c:tx>
          <c:spPr>
            <a:ln w="6350">
              <a:solidFill>
                <a:schemeClr val="accent2"/>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X$3:$X$122</c:f>
              <c:numCache>
                <c:formatCode>General</c:formatCode>
                <c:ptCount val="120"/>
                <c:pt idx="0">
                  <c:v>-92.0016820899263</c:v>
                </c:pt>
                <c:pt idx="1">
                  <c:v>-92.10496331202548</c:v>
                </c:pt>
                <c:pt idx="2">
                  <c:v>-92.21297625343215</c:v>
                </c:pt>
                <c:pt idx="3">
                  <c:v>-92.325667425249</c:v>
                </c:pt>
                <c:pt idx="4">
                  <c:v>-92.44290293783658</c:v>
                </c:pt>
                <c:pt idx="5">
                  <c:v>-92.5645237871164</c:v>
                </c:pt>
                <c:pt idx="6">
                  <c:v>-92.69035375672318</c:v>
                </c:pt>
                <c:pt idx="7">
                  <c:v>-92.82020534830803</c:v>
                </c:pt>
                <c:pt idx="8">
                  <c:v>-92.95388431896251</c:v>
                </c:pt>
                <c:pt idx="9">
                  <c:v>-93.09119313762945</c:v>
                </c:pt>
                <c:pt idx="10">
                  <c:v>-93.23193360254826</c:v>
                </c:pt>
                <c:pt idx="11">
                  <c:v>-93.37590880806776</c:v>
                </c:pt>
                <c:pt idx="12">
                  <c:v>-93.5229246073779</c:v>
                </c:pt>
                <c:pt idx="13">
                  <c:v>-93.66302520643428</c:v>
                </c:pt>
                <c:pt idx="14">
                  <c:v>-93.80147477164995</c:v>
                </c:pt>
                <c:pt idx="15">
                  <c:v>-93.93918219561475</c:v>
                </c:pt>
                <c:pt idx="16">
                  <c:v>-94.07642605834898</c:v>
                </c:pt>
                <c:pt idx="17">
                  <c:v>-94.21339590964166</c:v>
                </c:pt>
                <c:pt idx="18">
                  <c:v>-94.35021589569155</c:v>
                </c:pt>
                <c:pt idx="19">
                  <c:v>-94.48696128458323</c:v>
                </c:pt>
                <c:pt idx="20">
                  <c:v>-94.62367108777065</c:v>
                </c:pt>
                <c:pt idx="21">
                  <c:v>-94.76035768655855</c:v>
                </c:pt>
                <c:pt idx="22">
                  <c:v>-94.89701415790054</c:v>
                </c:pt>
                <c:pt idx="23">
                  <c:v>-95.0336198343637</c:v>
                </c:pt>
                <c:pt idx="24">
                  <c:v>-95.17014451005832</c:v>
                </c:pt>
                <c:pt idx="25">
                  <c:v>-95.30655160944953</c:v>
                </c:pt>
                <c:pt idx="26">
                  <c:v>-95.44278672311206</c:v>
                </c:pt>
                <c:pt idx="27">
                  <c:v>-95.57880112924855</c:v>
                </c:pt>
                <c:pt idx="28">
                  <c:v>-95.71454700254601</c:v>
                </c:pt>
                <c:pt idx="29">
                  <c:v>-95.84997732946785</c:v>
                </c:pt>
                <c:pt idx="30">
                  <c:v>-95.98504642976404</c:v>
                </c:pt>
                <c:pt idx="31">
                  <c:v>-96.11971032616052</c:v>
                </c:pt>
                <c:pt idx="32">
                  <c:v>-96.2539269881657</c:v>
                </c:pt>
                <c:pt idx="33">
                  <c:v>-96.3876564816329</c:v>
                </c:pt>
                <c:pt idx="34">
                  <c:v>-96.52086104834893</c:v>
                </c:pt>
                <c:pt idx="35">
                  <c:v>-96.65350513405905</c:v>
                </c:pt>
                <c:pt idx="36">
                  <c:v>-96.78555537895905</c:v>
                </c:pt>
                <c:pt idx="37">
                  <c:v>-96.9169805812386</c:v>
                </c:pt>
                <c:pt idx="38">
                  <c:v>-97.0477516417017</c:v>
                </c:pt>
                <c:pt idx="39">
                  <c:v>-97.17784147566321</c:v>
                </c:pt>
                <c:pt idx="40">
                  <c:v>-97.3072249478728</c:v>
                </c:pt>
                <c:pt idx="41">
                  <c:v>-97.43587879378587</c:v>
                </c:pt>
                <c:pt idx="42">
                  <c:v>-97.56378153659197</c:v>
                </c:pt>
                <c:pt idx="43">
                  <c:v>-97.69091340319123</c:v>
                </c:pt>
                <c:pt idx="44">
                  <c:v>-97.8172562405607</c:v>
                </c:pt>
                <c:pt idx="45">
                  <c:v>-97.94279343349345</c:v>
                </c:pt>
                <c:pt idx="46">
                  <c:v>-98.0675098243727</c:v>
                </c:pt>
                <c:pt idx="47">
                  <c:v>-98.19139163546205</c:v>
                </c:pt>
                <c:pt idx="48">
                  <c:v>-98.31442639400674</c:v>
                </c:pt>
                <c:pt idx="49">
                  <c:v>-98.436602860317</c:v>
                </c:pt>
                <c:pt idx="50">
                  <c:v>-98.55791095892786</c:v>
                </c:pt>
                <c:pt idx="51">
                  <c:v>-98.67834171284987</c:v>
                </c:pt>
                <c:pt idx="52">
                  <c:v>-98.79788718087384</c:v>
                </c:pt>
                <c:pt idx="53">
                  <c:v>-98.91654039786995</c:v>
                </c:pt>
                <c:pt idx="54">
                  <c:v>-99.0342953180652</c:v>
                </c:pt>
                <c:pt idx="55">
                  <c:v>-99.15114676112894</c:v>
                </c:pt>
                <c:pt idx="56">
                  <c:v>-99.267090360993</c:v>
                </c:pt>
                <c:pt idx="57">
                  <c:v>-99.38212251729826</c:v>
                </c:pt>
                <c:pt idx="58">
                  <c:v>-99.4962403493414</c:v>
                </c:pt>
                <c:pt idx="59">
                  <c:v>-99.60944165241304</c:v>
                </c:pt>
                <c:pt idx="60">
                  <c:v>-99.7217248564296</c:v>
                </c:pt>
                <c:pt idx="61">
                  <c:v>-99.83308898672344</c:v>
                </c:pt>
                <c:pt idx="62">
                  <c:v>-99.9435336269112</c:v>
                </c:pt>
                <c:pt idx="63">
                  <c:v>-100.0530588837241</c:v>
                </c:pt>
                <c:pt idx="64">
                  <c:v>-100.1616653537089</c:v>
                </c:pt>
                <c:pt idx="65">
                  <c:v>-100.269354091706</c:v>
                </c:pt>
                <c:pt idx="66">
                  <c:v>-100.376126581009</c:v>
                </c:pt>
                <c:pt idx="67">
                  <c:v>-100.4819847051283</c:v>
                </c:pt>
                <c:pt idx="68">
                  <c:v>-100.5869307210776</c:v>
                </c:pt>
                <c:pt idx="69">
                  <c:v>-100.690967234097</c:v>
                </c:pt>
                <c:pt idx="70">
                  <c:v>-100.7940971737536</c:v>
                </c:pt>
                <c:pt idx="71">
                  <c:v>-100.8963237713366</c:v>
                </c:pt>
                <c:pt idx="72">
                  <c:v>-100.997650538488</c:v>
                </c:pt>
                <c:pt idx="73">
                  <c:v>-101.0980812470047</c:v>
                </c:pt>
                <c:pt idx="74">
                  <c:v>-101.1976199097534</c:v>
                </c:pt>
                <c:pt idx="75">
                  <c:v>-101.2962707626358</c:v>
                </c:pt>
                <c:pt idx="76">
                  <c:v>-101.3940382475587</c:v>
                </c:pt>
                <c:pt idx="77">
                  <c:v>-101.490926996351</c:v>
                </c:pt>
                <c:pt idx="78">
                  <c:v>-101.5869418155806</c:v>
                </c:pt>
                <c:pt idx="79">
                  <c:v>-101.6820876722305</c:v>
                </c:pt>
                <c:pt idx="80">
                  <c:v>-101.7763696801785</c:v>
                </c:pt>
                <c:pt idx="81">
                  <c:v>-101.8697930874504</c:v>
                </c:pt>
                <c:pt idx="82">
                  <c:v>-101.9623632642013</c:v>
                </c:pt>
                <c:pt idx="83">
                  <c:v>-102.0540856913886</c:v>
                </c:pt>
                <c:pt idx="84">
                  <c:v>-102.144965950099</c:v>
                </c:pt>
                <c:pt idx="85">
                  <c:v>-102.2350097114998</c:v>
                </c:pt>
                <c:pt idx="86">
                  <c:v>-102.324222727376</c:v>
                </c:pt>
                <c:pt idx="87">
                  <c:v>-102.4126108212326</c:v>
                </c:pt>
                <c:pt idx="88">
                  <c:v>-102.5001798799183</c:v>
                </c:pt>
                <c:pt idx="89">
                  <c:v>-102.5869358457549</c:v>
                </c:pt>
                <c:pt idx="90">
                  <c:v>-102.6728847091448</c:v>
                </c:pt>
                <c:pt idx="91">
                  <c:v>-102.7580325016245</c:v>
                </c:pt>
                <c:pt idx="92">
                  <c:v>-102.8423852893471</c:v>
                </c:pt>
                <c:pt idx="93">
                  <c:v>-102.9259491669675</c:v>
                </c:pt>
                <c:pt idx="94">
                  <c:v>-103.0087302519127</c:v>
                </c:pt>
                <c:pt idx="95">
                  <c:v>-103.0907346790112</c:v>
                </c:pt>
                <c:pt idx="96">
                  <c:v>-103.1719685954677</c:v>
                </c:pt>
                <c:pt idx="97">
                  <c:v>-103.2524381561613</c:v>
                </c:pt>
                <c:pt idx="98">
                  <c:v>-103.3321495192502</c:v>
                </c:pt>
                <c:pt idx="99">
                  <c:v>-103.4111088420696</c:v>
                </c:pt>
                <c:pt idx="100">
                  <c:v>-103.489322277299</c:v>
                </c:pt>
                <c:pt idx="101">
                  <c:v>-103.5667959693946</c:v>
                </c:pt>
                <c:pt idx="102">
                  <c:v>-103.6435360512664</c:v>
                </c:pt>
                <c:pt idx="103">
                  <c:v>-103.719548641182</c:v>
                </c:pt>
                <c:pt idx="104">
                  <c:v>-103.7948398398965</c:v>
                </c:pt>
                <c:pt idx="105">
                  <c:v>-103.8694157279865</c:v>
                </c:pt>
                <c:pt idx="106">
                  <c:v>-103.9432823633783</c:v>
                </c:pt>
                <c:pt idx="107">
                  <c:v>-104.0164457790637</c:v>
                </c:pt>
                <c:pt idx="108">
                  <c:v>-104.0889119809875</c:v>
                </c:pt>
                <c:pt idx="109">
                  <c:v>-104.1606869461006</c:v>
                </c:pt>
                <c:pt idx="110">
                  <c:v>-104.2317766205664</c:v>
                </c:pt>
                <c:pt idx="111">
                  <c:v>-104.302186918117</c:v>
                </c:pt>
                <c:pt idx="112">
                  <c:v>-104.3719237185438</c:v>
                </c:pt>
                <c:pt idx="113">
                  <c:v>-104.4409928663186</c:v>
                </c:pt>
                <c:pt idx="114">
                  <c:v>-104.5094001693372</c:v>
                </c:pt>
                <c:pt idx="115">
                  <c:v>-104.5771513977777</c:v>
                </c:pt>
                <c:pt idx="116">
                  <c:v>-104.644252283068</c:v>
                </c:pt>
                <c:pt idx="117">
                  <c:v>-104.7107085169538</c:v>
                </c:pt>
                <c:pt idx="118">
                  <c:v>-104.7765257506625</c:v>
                </c:pt>
                <c:pt idx="119">
                  <c:v>-104.8417095941585</c:v>
                </c:pt>
              </c:numCache>
            </c:numRef>
          </c:yVal>
          <c:smooth val="1"/>
          <c:extLst xmlns:c16r2="http://schemas.microsoft.com/office/drawing/2015/06/chart">
            <c:ext xmlns:c16="http://schemas.microsoft.com/office/drawing/2014/chart" uri="{C3380CC4-5D6E-409C-BE32-E72D297353CC}">
              <c16:uniqueId val="{00000005-5E34-4749-BE66-33DBD4E07E98}"/>
            </c:ext>
          </c:extLst>
        </c:ser>
        <c:ser>
          <c:idx val="5"/>
          <c:order val="6"/>
          <c:tx>
            <c:strRef>
              <c:f>'SA-Naloxone-G'!$G$123</c:f>
              <c:strCache>
                <c:ptCount val="1"/>
                <c:pt idx="0">
                  <c:v>Total Deaths for 1x parameter level</c:v>
                </c:pt>
              </c:strCache>
            </c:strRef>
          </c:tx>
          <c:spPr>
            <a:ln w="76200">
              <a:solidFill>
                <a:schemeClr val="tx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G$3:$G$122</c:f>
              <c:numCache>
                <c:formatCode>General</c:formatCode>
                <c:ptCount val="120"/>
                <c:pt idx="0">
                  <c:v>-162.4970191394767</c:v>
                </c:pt>
                <c:pt idx="1">
                  <c:v>-162.7109176544713</c:v>
                </c:pt>
                <c:pt idx="2">
                  <c:v>-162.9275282653407</c:v>
                </c:pt>
                <c:pt idx="3">
                  <c:v>-163.1475862773628</c:v>
                </c:pt>
                <c:pt idx="4">
                  <c:v>-163.3714732716798</c:v>
                </c:pt>
                <c:pt idx="5">
                  <c:v>-163.5994107247585</c:v>
                </c:pt>
                <c:pt idx="6">
                  <c:v>-163.8315001656516</c:v>
                </c:pt>
                <c:pt idx="7">
                  <c:v>-164.0677536618255</c:v>
                </c:pt>
                <c:pt idx="8">
                  <c:v>-164.3081172558593</c:v>
                </c:pt>
                <c:pt idx="9">
                  <c:v>-164.552488951007</c:v>
                </c:pt>
                <c:pt idx="10">
                  <c:v>-164.8007324821155</c:v>
                </c:pt>
                <c:pt idx="11">
                  <c:v>-165.0526878297777</c:v>
                </c:pt>
                <c:pt idx="12">
                  <c:v>-165.3081792196954</c:v>
                </c:pt>
                <c:pt idx="13">
                  <c:v>-165.5616333717711</c:v>
                </c:pt>
                <c:pt idx="14">
                  <c:v>-165.8156072293155</c:v>
                </c:pt>
                <c:pt idx="15">
                  <c:v>-166.0704192390372</c:v>
                </c:pt>
                <c:pt idx="16">
                  <c:v>-166.3260611622271</c:v>
                </c:pt>
                <c:pt idx="17">
                  <c:v>-166.582487212088</c:v>
                </c:pt>
                <c:pt idx="18">
                  <c:v>-166.8396260316224</c:v>
                </c:pt>
                <c:pt idx="19">
                  <c:v>-167.0973889250655</c:v>
                </c:pt>
                <c:pt idx="20">
                  <c:v>-167.3556760477833</c:v>
                </c:pt>
                <c:pt idx="21">
                  <c:v>-167.6143810354278</c:v>
                </c:pt>
                <c:pt idx="22">
                  <c:v>-167.8733944393467</c:v>
                </c:pt>
                <c:pt idx="23">
                  <c:v>-168.1326062507071</c:v>
                </c:pt>
                <c:pt idx="24">
                  <c:v>-168.3919077305927</c:v>
                </c:pt>
                <c:pt idx="25">
                  <c:v>-168.6511927130146</c:v>
                </c:pt>
                <c:pt idx="26">
                  <c:v>-168.9103493133033</c:v>
                </c:pt>
                <c:pt idx="27">
                  <c:v>-169.1692747203734</c:v>
                </c:pt>
                <c:pt idx="28">
                  <c:v>-169.4278716034808</c:v>
                </c:pt>
                <c:pt idx="29">
                  <c:v>-169.6860477210027</c:v>
                </c:pt>
                <c:pt idx="30">
                  <c:v>-169.9437159230662</c:v>
                </c:pt>
                <c:pt idx="31">
                  <c:v>-170.2007940862512</c:v>
                </c:pt>
                <c:pt idx="32">
                  <c:v>-170.4572049976154</c:v>
                </c:pt>
                <c:pt idx="33">
                  <c:v>-170.7128762038585</c:v>
                </c:pt>
                <c:pt idx="34">
                  <c:v>-170.9677398374713</c:v>
                </c:pt>
                <c:pt idx="35">
                  <c:v>-171.2217324287656</c:v>
                </c:pt>
                <c:pt idx="36">
                  <c:v>-171.4747947103532</c:v>
                </c:pt>
                <c:pt idx="37">
                  <c:v>-171.7268714189134</c:v>
                </c:pt>
                <c:pt idx="38">
                  <c:v>-171.9779110977614</c:v>
                </c:pt>
                <c:pt idx="39">
                  <c:v>-172.2278658869333</c:v>
                </c:pt>
                <c:pt idx="40">
                  <c:v>-172.4766913431978</c:v>
                </c:pt>
                <c:pt idx="41">
                  <c:v>-172.7243462592172</c:v>
                </c:pt>
                <c:pt idx="42">
                  <c:v>-172.9707924885721</c:v>
                </c:pt>
                <c:pt idx="43">
                  <c:v>-173.2159947780438</c:v>
                </c:pt>
                <c:pt idx="44">
                  <c:v>-173.459920607407</c:v>
                </c:pt>
                <c:pt idx="45">
                  <c:v>-173.7025400367731</c:v>
                </c:pt>
                <c:pt idx="46">
                  <c:v>-173.9438255614693</c:v>
                </c:pt>
                <c:pt idx="47">
                  <c:v>-174.1837519742571</c:v>
                </c:pt>
                <c:pt idx="48">
                  <c:v>-174.4222962347104</c:v>
                </c:pt>
                <c:pt idx="49">
                  <c:v>-174.6594373454581</c:v>
                </c:pt>
                <c:pt idx="50">
                  <c:v>-174.8951562350665</c:v>
                </c:pt>
                <c:pt idx="51">
                  <c:v>-175.1294356472153</c:v>
                </c:pt>
                <c:pt idx="52">
                  <c:v>-175.3622600358723</c:v>
                </c:pt>
                <c:pt idx="53">
                  <c:v>-175.5936154661987</c:v>
                </c:pt>
                <c:pt idx="54">
                  <c:v>-175.8234895208834</c:v>
                </c:pt>
                <c:pt idx="55">
                  <c:v>-176.0518712116255</c:v>
                </c:pt>
                <c:pt idx="56">
                  <c:v>-176.278750895475</c:v>
                </c:pt>
                <c:pt idx="57">
                  <c:v>-176.5041201957816</c:v>
                </c:pt>
                <c:pt idx="58">
                  <c:v>-176.7279719274961</c:v>
                </c:pt>
                <c:pt idx="59">
                  <c:v>-176.9503000265754</c:v>
                </c:pt>
                <c:pt idx="60">
                  <c:v>-177.1710994832835</c:v>
                </c:pt>
                <c:pt idx="61">
                  <c:v>-177.3903662791471</c:v>
                </c:pt>
                <c:pt idx="62">
                  <c:v>-177.6080973273917</c:v>
                </c:pt>
                <c:pt idx="63">
                  <c:v>-177.824290416637</c:v>
                </c:pt>
                <c:pt idx="64">
                  <c:v>-178.0389441576921</c:v>
                </c:pt>
                <c:pt idx="65">
                  <c:v>-178.2520579332683</c:v>
                </c:pt>
                <c:pt idx="66">
                  <c:v>-178.4636318504477</c:v>
                </c:pt>
                <c:pt idx="67">
                  <c:v>-178.6736666957673</c:v>
                </c:pt>
                <c:pt idx="68">
                  <c:v>-178.882163892754</c:v>
                </c:pt>
                <c:pt idx="69">
                  <c:v>-179.0891254617929</c:v>
                </c:pt>
                <c:pt idx="70">
                  <c:v>-179.2945539822026</c:v>
                </c:pt>
                <c:pt idx="71">
                  <c:v>-179.498452556377</c:v>
                </c:pt>
                <c:pt idx="72">
                  <c:v>-179.7008247759043</c:v>
                </c:pt>
                <c:pt idx="73">
                  <c:v>-179.9016746895403</c:v>
                </c:pt>
                <c:pt idx="74">
                  <c:v>-180.1010067729412</c:v>
                </c:pt>
                <c:pt idx="75">
                  <c:v>-180.2988259000641</c:v>
                </c:pt>
                <c:pt idx="76">
                  <c:v>-180.495137316133</c:v>
                </c:pt>
                <c:pt idx="77">
                  <c:v>-180.689946612103</c:v>
                </c:pt>
                <c:pt idx="78">
                  <c:v>-180.8832597005224</c:v>
                </c:pt>
                <c:pt idx="79">
                  <c:v>-181.0750827927399</c:v>
                </c:pt>
                <c:pt idx="80">
                  <c:v>-181.2654223773661</c:v>
                </c:pt>
                <c:pt idx="81">
                  <c:v>-181.4542851999256</c:v>
                </c:pt>
                <c:pt idx="82">
                  <c:v>-181.64167824365</c:v>
                </c:pt>
                <c:pt idx="83">
                  <c:v>-181.827608711332</c:v>
                </c:pt>
                <c:pt idx="84">
                  <c:v>-182.0120840081977</c:v>
                </c:pt>
                <c:pt idx="85">
                  <c:v>-182.1951117257319</c:v>
                </c:pt>
                <c:pt idx="86">
                  <c:v>-182.3766996264176</c:v>
                </c:pt>
                <c:pt idx="87">
                  <c:v>-182.556855629331</c:v>
                </c:pt>
                <c:pt idx="88">
                  <c:v>-182.7355877965499</c:v>
                </c:pt>
                <c:pt idx="89">
                  <c:v>-182.9129043203492</c:v>
                </c:pt>
                <c:pt idx="90">
                  <c:v>-183.0888135110825</c:v>
                </c:pt>
                <c:pt idx="91">
                  <c:v>-183.2633237858114</c:v>
                </c:pt>
                <c:pt idx="92">
                  <c:v>-183.4364436575503</c:v>
                </c:pt>
                <c:pt idx="93">
                  <c:v>-183.6081817251432</c:v>
                </c:pt>
                <c:pt idx="94">
                  <c:v>-183.7785466637261</c:v>
                </c:pt>
                <c:pt idx="95">
                  <c:v>-183.9475472157465</c:v>
                </c:pt>
                <c:pt idx="96">
                  <c:v>-184.115192182506</c:v>
                </c:pt>
                <c:pt idx="97">
                  <c:v>-184.2814904162053</c:v>
                </c:pt>
                <c:pt idx="98">
                  <c:v>-184.4464508124543</c:v>
                </c:pt>
                <c:pt idx="99">
                  <c:v>-184.6100823032358</c:v>
                </c:pt>
                <c:pt idx="100">
                  <c:v>-184.7723938502867</c:v>
                </c:pt>
                <c:pt idx="101">
                  <c:v>-184.9333944388819</c:v>
                </c:pt>
                <c:pt idx="102">
                  <c:v>-185.0930930719965</c:v>
                </c:pt>
                <c:pt idx="103">
                  <c:v>-185.2514987648267</c:v>
                </c:pt>
                <c:pt idx="104">
                  <c:v>-185.4086205396456</c:v>
                </c:pt>
                <c:pt idx="105">
                  <c:v>-185.5644674209915</c:v>
                </c:pt>
                <c:pt idx="106">
                  <c:v>-185.7190484311458</c:v>
                </c:pt>
                <c:pt idx="107">
                  <c:v>-185.8723725859091</c:v>
                </c:pt>
                <c:pt idx="108">
                  <c:v>-186.0244488906415</c:v>
                </c:pt>
                <c:pt idx="109">
                  <c:v>-186.1752863365675</c:v>
                </c:pt>
                <c:pt idx="110">
                  <c:v>-186.3248938973192</c:v>
                </c:pt>
                <c:pt idx="111">
                  <c:v>-186.4732805257112</c:v>
                </c:pt>
                <c:pt idx="112">
                  <c:v>-186.6204551507318</c:v>
                </c:pt>
                <c:pt idx="113">
                  <c:v>-186.7664266747407</c:v>
                </c:pt>
                <c:pt idx="114">
                  <c:v>-186.9112039708647</c:v>
                </c:pt>
                <c:pt idx="115">
                  <c:v>-187.0547958805667</c:v>
                </c:pt>
                <c:pt idx="116">
                  <c:v>-187.1972112114044</c:v>
                </c:pt>
                <c:pt idx="117">
                  <c:v>-187.3384587349324</c:v>
                </c:pt>
                <c:pt idx="118">
                  <c:v>-187.4785471847795</c:v>
                </c:pt>
                <c:pt idx="119">
                  <c:v>-187.6174852548581</c:v>
                </c:pt>
              </c:numCache>
            </c:numRef>
          </c:yVal>
          <c:smooth val="1"/>
          <c:extLst xmlns:c16r2="http://schemas.microsoft.com/office/drawing/2015/06/chart">
            <c:ext xmlns:c16="http://schemas.microsoft.com/office/drawing/2014/chart" uri="{C3380CC4-5D6E-409C-BE32-E72D297353CC}">
              <c16:uniqueId val="{00000006-5E34-4749-BE66-33DBD4E07E98}"/>
            </c:ext>
          </c:extLst>
        </c:ser>
        <c:ser>
          <c:idx val="2"/>
          <c:order val="7"/>
          <c:tx>
            <c:strRef>
              <c:f>'SA-Naloxone-G'!$P$123</c:f>
              <c:strCache>
                <c:ptCount val="1"/>
                <c:pt idx="0">
                  <c:v>Total Deaths for 0.75x parameter level</c:v>
                </c:pt>
              </c:strCache>
            </c:strRef>
          </c:tx>
          <c:spPr>
            <a:ln w="28575">
              <a:solidFill>
                <a:schemeClr val="tx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P$3:$P$122</c:f>
              <c:numCache>
                <c:formatCode>General</c:formatCode>
                <c:ptCount val="120"/>
                <c:pt idx="0">
                  <c:v>-162.4970191394767</c:v>
                </c:pt>
                <c:pt idx="1">
                  <c:v>-162.6814821112906</c:v>
                </c:pt>
                <c:pt idx="2">
                  <c:v>-162.8645270094605</c:v>
                </c:pt>
                <c:pt idx="3">
                  <c:v>-163.0469762025014</c:v>
                </c:pt>
                <c:pt idx="4">
                  <c:v>-163.2293301030951</c:v>
                </c:pt>
                <c:pt idx="5">
                  <c:v>-163.4119348440587</c:v>
                </c:pt>
                <c:pt idx="6">
                  <c:v>-163.5950197039307</c:v>
                </c:pt>
                <c:pt idx="7">
                  <c:v>-163.7787256197302</c:v>
                </c:pt>
                <c:pt idx="8">
                  <c:v>-163.9631271628476</c:v>
                </c:pt>
                <c:pt idx="9">
                  <c:v>-164.1482494546148</c:v>
                </c:pt>
                <c:pt idx="10">
                  <c:v>-164.3340811649894</c:v>
                </c:pt>
                <c:pt idx="11">
                  <c:v>-164.52058448079</c:v>
                </c:pt>
                <c:pt idx="12">
                  <c:v>-164.707702730648</c:v>
                </c:pt>
                <c:pt idx="13">
                  <c:v>-164.8948611285039</c:v>
                </c:pt>
                <c:pt idx="14">
                  <c:v>-165.0826273918996</c:v>
                </c:pt>
                <c:pt idx="15">
                  <c:v>-165.2711043188585</c:v>
                </c:pt>
                <c:pt idx="16">
                  <c:v>-165.460292017227</c:v>
                </c:pt>
                <c:pt idx="17">
                  <c:v>-165.6501570029436</c:v>
                </c:pt>
                <c:pt idx="18">
                  <c:v>-165.8406425661474</c:v>
                </c:pt>
                <c:pt idx="19">
                  <c:v>-166.0316763902491</c:v>
                </c:pt>
                <c:pt idx="20">
                  <c:v>-166.2231762403975</c:v>
                </c:pt>
                <c:pt idx="21">
                  <c:v>-166.4150541814601</c:v>
                </c:pt>
                <c:pt idx="22">
                  <c:v>-166.607219677875</c:v>
                </c:pt>
                <c:pt idx="23">
                  <c:v>-166.7995818454552</c:v>
                </c:pt>
                <c:pt idx="24">
                  <c:v>-166.99205106194</c:v>
                </c:pt>
                <c:pt idx="25">
                  <c:v>-167.1845400944051</c:v>
                </c:pt>
                <c:pt idx="26">
                  <c:v>-167.376964118267</c:v>
                </c:pt>
                <c:pt idx="27">
                  <c:v>-167.5692429669236</c:v>
                </c:pt>
                <c:pt idx="28">
                  <c:v>-167.7613007043315</c:v>
                </c:pt>
                <c:pt idx="29">
                  <c:v>-167.9530656033762</c:v>
                </c:pt>
                <c:pt idx="30">
                  <c:v>-168.1444701305645</c:v>
                </c:pt>
                <c:pt idx="31">
                  <c:v>-168.335450870941</c:v>
                </c:pt>
                <c:pt idx="32">
                  <c:v>-168.525948410923</c:v>
                </c:pt>
                <c:pt idx="33">
                  <c:v>-168.7159071932333</c:v>
                </c:pt>
                <c:pt idx="34">
                  <c:v>-168.905275354431</c:v>
                </c:pt>
                <c:pt idx="35">
                  <c:v>-169.0940045527794</c:v>
                </c:pt>
                <c:pt idx="36">
                  <c:v>-169.2820497920753</c:v>
                </c:pt>
                <c:pt idx="37">
                  <c:v>-169.469369245466</c:v>
                </c:pt>
                <c:pt idx="38">
                  <c:v>-169.6559240821238</c:v>
                </c:pt>
                <c:pt idx="39">
                  <c:v>-169.8416782976017</c:v>
                </c:pt>
                <c:pt idx="40">
                  <c:v>-170.0265985529757</c:v>
                </c:pt>
                <c:pt idx="41">
                  <c:v>-170.2106540197449</c:v>
                </c:pt>
                <c:pt idx="42">
                  <c:v>-170.3938162317876</c:v>
                </c:pt>
                <c:pt idx="43">
                  <c:v>-170.5760589447459</c:v>
                </c:pt>
                <c:pt idx="44">
                  <c:v>-170.7573580028828</c:v>
                </c:pt>
                <c:pt idx="45">
                  <c:v>-170.9376912132892</c:v>
                </c:pt>
                <c:pt idx="46">
                  <c:v>-171.1170382272504</c:v>
                </c:pt>
                <c:pt idx="47">
                  <c:v>-171.2953804285015</c:v>
                </c:pt>
                <c:pt idx="48">
                  <c:v>-171.47270082807</c:v>
                </c:pt>
                <c:pt idx="49">
                  <c:v>-171.6489839653879</c:v>
                </c:pt>
                <c:pt idx="50">
                  <c:v>-171.8242158153368</c:v>
                </c:pt>
                <c:pt idx="51">
                  <c:v>-171.9983837008998</c:v>
                </c:pt>
                <c:pt idx="52">
                  <c:v>-172.1714762110785</c:v>
                </c:pt>
                <c:pt idx="53">
                  <c:v>-172.3434831237926</c:v>
                </c:pt>
                <c:pt idx="54">
                  <c:v>-172.5143953334263</c:v>
                </c:pt>
                <c:pt idx="55">
                  <c:v>-172.6842047827557</c:v>
                </c:pt>
                <c:pt idx="56">
                  <c:v>-172.852904398973</c:v>
                </c:pt>
                <c:pt idx="57">
                  <c:v>-173.0204880335563</c:v>
                </c:pt>
                <c:pt idx="58">
                  <c:v>-173.186950405743</c:v>
                </c:pt>
                <c:pt idx="59">
                  <c:v>-173.3522870493715</c:v>
                </c:pt>
                <c:pt idx="60">
                  <c:v>-173.5164942628945</c:v>
                </c:pt>
                <c:pt idx="61">
                  <c:v>-173.6795690623497</c:v>
                </c:pt>
                <c:pt idx="62">
                  <c:v>-173.8415091371134</c:v>
                </c:pt>
                <c:pt idx="63">
                  <c:v>-174.0023128082566</c:v>
                </c:pt>
                <c:pt idx="64">
                  <c:v>-174.1619789893485</c:v>
                </c:pt>
                <c:pt idx="65">
                  <c:v>-174.3205071495502</c:v>
                </c:pt>
                <c:pt idx="66">
                  <c:v>-174.4778972788607</c:v>
                </c:pt>
                <c:pt idx="67">
                  <c:v>-174.6341498553812</c:v>
                </c:pt>
                <c:pt idx="68">
                  <c:v>-174.7892658144836</c:v>
                </c:pt>
                <c:pt idx="69">
                  <c:v>-174.9432465197518</c:v>
                </c:pt>
                <c:pt idx="70">
                  <c:v>-175.0960937356024</c:v>
                </c:pt>
                <c:pt idx="71">
                  <c:v>-175.2478096014847</c:v>
                </c:pt>
                <c:pt idx="72">
                  <c:v>-175.3983966075535</c:v>
                </c:pt>
                <c:pt idx="73">
                  <c:v>-175.5478575717395</c:v>
                </c:pt>
                <c:pt idx="74">
                  <c:v>-175.69619561813</c:v>
                </c:pt>
                <c:pt idx="75">
                  <c:v>-175.8434141565823</c:v>
                </c:pt>
                <c:pt idx="76">
                  <c:v>-175.9895168635038</c:v>
                </c:pt>
                <c:pt idx="77">
                  <c:v>-176.1345076637175</c:v>
                </c:pt>
                <c:pt idx="78">
                  <c:v>-176.2783907133667</c:v>
                </c:pt>
                <c:pt idx="79">
                  <c:v>-176.4211703837874</c:v>
                </c:pt>
                <c:pt idx="80">
                  <c:v>-176.5628512462975</c:v>
                </c:pt>
                <c:pt idx="81">
                  <c:v>-176.7034380578495</c:v>
                </c:pt>
                <c:pt idx="82">
                  <c:v>-176.8429357474945</c:v>
                </c:pt>
                <c:pt idx="83">
                  <c:v>-176.9813494036228</c:v>
                </c:pt>
                <c:pt idx="84">
                  <c:v>-177.1186842619148</c:v>
                </c:pt>
                <c:pt idx="85">
                  <c:v>-177.2549456939936</c:v>
                </c:pt>
                <c:pt idx="86">
                  <c:v>-177.3901391967043</c:v>
                </c:pt>
                <c:pt idx="87">
                  <c:v>-177.5242703820196</c:v>
                </c:pt>
                <c:pt idx="88">
                  <c:v>-177.6573449675088</c:v>
                </c:pt>
                <c:pt idx="89">
                  <c:v>-177.7893687673524</c:v>
                </c:pt>
                <c:pt idx="90">
                  <c:v>-177.9203476838776</c:v>
                </c:pt>
                <c:pt idx="91">
                  <c:v>-178.0502876995675</c:v>
                </c:pt>
                <c:pt idx="92">
                  <c:v>-178.1791948695337</c:v>
                </c:pt>
                <c:pt idx="93">
                  <c:v>-178.3070753144232</c:v>
                </c:pt>
                <c:pt idx="94">
                  <c:v>-178.4339352137297</c:v>
                </c:pt>
                <c:pt idx="95">
                  <c:v>-178.5597807994943</c:v>
                </c:pt>
                <c:pt idx="96">
                  <c:v>-178.684618350371</c:v>
                </c:pt>
                <c:pt idx="97">
                  <c:v>-178.808454186035</c:v>
                </c:pt>
                <c:pt idx="98">
                  <c:v>-178.9312946619224</c:v>
                </c:pt>
                <c:pt idx="99">
                  <c:v>-179.0531461642742</c:v>
                </c:pt>
                <c:pt idx="100">
                  <c:v>-179.1740151054707</c:v>
                </c:pt>
                <c:pt idx="101">
                  <c:v>-179.2939079196485</c:v>
                </c:pt>
                <c:pt idx="102">
                  <c:v>-179.4128310585712</c:v>
                </c:pt>
                <c:pt idx="103">
                  <c:v>-179.5307909877503</c:v>
                </c:pt>
                <c:pt idx="104">
                  <c:v>-179.6477941827978</c:v>
                </c:pt>
                <c:pt idx="105">
                  <c:v>-179.7638471260024</c:v>
                </c:pt>
                <c:pt idx="106">
                  <c:v>-179.8789563031081</c:v>
                </c:pt>
                <c:pt idx="107">
                  <c:v>-179.9931282002983</c:v>
                </c:pt>
                <c:pt idx="108">
                  <c:v>-180.1063693013577</c:v>
                </c:pt>
                <c:pt idx="109">
                  <c:v>-180.2186860850188</c:v>
                </c:pt>
                <c:pt idx="110">
                  <c:v>-180.3300850224675</c:v>
                </c:pt>
                <c:pt idx="111">
                  <c:v>-180.4405725750151</c:v>
                </c:pt>
                <c:pt idx="112">
                  <c:v>-180.5501551919074</c:v>
                </c:pt>
                <c:pt idx="113">
                  <c:v>-180.6588393082896</c:v>
                </c:pt>
                <c:pt idx="114">
                  <c:v>-180.766631343292</c:v>
                </c:pt>
                <c:pt idx="115">
                  <c:v>-180.8735376982461</c:v>
                </c:pt>
                <c:pt idx="116">
                  <c:v>-180.9795647550251</c:v>
                </c:pt>
                <c:pt idx="117">
                  <c:v>-181.0847188744874</c:v>
                </c:pt>
                <c:pt idx="118">
                  <c:v>-181.1890063950324</c:v>
                </c:pt>
                <c:pt idx="119">
                  <c:v>-181.292433631259</c:v>
                </c:pt>
              </c:numCache>
            </c:numRef>
          </c:yVal>
          <c:smooth val="1"/>
          <c:extLst xmlns:c16r2="http://schemas.microsoft.com/office/drawing/2015/06/chart">
            <c:ext xmlns:c16="http://schemas.microsoft.com/office/drawing/2014/chart" uri="{C3380CC4-5D6E-409C-BE32-E72D297353CC}">
              <c16:uniqueId val="{00000007-5E34-4749-BE66-33DBD4E07E98}"/>
            </c:ext>
          </c:extLst>
        </c:ser>
        <c:ser>
          <c:idx val="9"/>
          <c:order val="8"/>
          <c:tx>
            <c:strRef>
              <c:f>'SA-Naloxone-G'!$Y$123</c:f>
              <c:strCache>
                <c:ptCount val="1"/>
                <c:pt idx="0">
                  <c:v>Total Deaths for 0.5x parameter level</c:v>
                </c:pt>
              </c:strCache>
            </c:strRef>
          </c:tx>
          <c:spPr>
            <a:ln w="6350">
              <a:solidFill>
                <a:schemeClr val="tx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Y$3:$Y$122</c:f>
              <c:numCache>
                <c:formatCode>General</c:formatCode>
                <c:ptCount val="120"/>
                <c:pt idx="0">
                  <c:v>-162.4970191394767</c:v>
                </c:pt>
                <c:pt idx="1">
                  <c:v>-162.65204656811</c:v>
                </c:pt>
                <c:pt idx="2">
                  <c:v>-162.8015254544737</c:v>
                </c:pt>
                <c:pt idx="3">
                  <c:v>-162.9463646708342</c:v>
                </c:pt>
                <c:pt idx="4">
                  <c:v>-163.08718302107</c:v>
                </c:pt>
                <c:pt idx="5">
                  <c:v>-163.2244509022226</c:v>
                </c:pt>
                <c:pt idx="6">
                  <c:v>-163.3585249890127</c:v>
                </c:pt>
                <c:pt idx="7">
                  <c:v>-163.4896747665229</c:v>
                </c:pt>
                <c:pt idx="8">
                  <c:v>-163.6181030399133</c:v>
                </c:pt>
                <c:pt idx="9">
                  <c:v>-163.7439617758805</c:v>
                </c:pt>
                <c:pt idx="10">
                  <c:v>-163.8673643259321</c:v>
                </c:pt>
                <c:pt idx="11">
                  <c:v>-163.988394846222</c:v>
                </c:pt>
                <c:pt idx="12">
                  <c:v>-164.1071155461499</c:v>
                </c:pt>
                <c:pt idx="13">
                  <c:v>-164.2279499247333</c:v>
                </c:pt>
                <c:pt idx="14">
                  <c:v>-164.3494848606666</c:v>
                </c:pt>
                <c:pt idx="15">
                  <c:v>-164.4716073702304</c:v>
                </c:pt>
                <c:pt idx="16">
                  <c:v>-164.5943262666074</c:v>
                </c:pt>
                <c:pt idx="17">
                  <c:v>-164.7176206995825</c:v>
                </c:pt>
                <c:pt idx="18">
                  <c:v>-164.841448902382</c:v>
                </c:pt>
                <c:pt idx="19">
                  <c:v>-164.9657551950027</c:v>
                </c:pt>
                <c:pt idx="20">
                  <c:v>-165.0904751699835</c:v>
                </c:pt>
                <c:pt idx="21">
                  <c:v>-165.215539499426</c:v>
                </c:pt>
                <c:pt idx="22">
                  <c:v>-165.3408767005502</c:v>
                </c:pt>
                <c:pt idx="23">
                  <c:v>-165.4664151171131</c:v>
                </c:pt>
                <c:pt idx="24">
                  <c:v>-165.5920843127791</c:v>
                </c:pt>
                <c:pt idx="25">
                  <c:v>-165.7178160255404</c:v>
                </c:pt>
                <c:pt idx="26">
                  <c:v>-165.8435510773404</c:v>
                </c:pt>
                <c:pt idx="27">
                  <c:v>-165.9692313135143</c:v>
                </c:pt>
                <c:pt idx="28">
                  <c:v>-166.0948016423142</c:v>
                </c:pt>
                <c:pt idx="29">
                  <c:v>-166.220210341488</c:v>
                </c:pt>
                <c:pt idx="30">
                  <c:v>-166.3454090247595</c:v>
                </c:pt>
                <c:pt idx="31">
                  <c:v>-166.4703525533246</c:v>
                </c:pt>
                <c:pt idx="32">
                  <c:v>-166.5949989142595</c:v>
                </c:pt>
                <c:pt idx="33">
                  <c:v>-166.7193090783468</c:v>
                </c:pt>
                <c:pt idx="34">
                  <c:v>-166.8432468464306</c:v>
                </c:pt>
                <c:pt idx="35">
                  <c:v>-166.9667786908376</c:v>
                </c:pt>
                <c:pt idx="36">
                  <c:v>-167.0898735964991</c:v>
                </c:pt>
                <c:pt idx="37">
                  <c:v>-167.2125029049905</c:v>
                </c:pt>
                <c:pt idx="38">
                  <c:v>-167.3346401636313</c:v>
                </c:pt>
                <c:pt idx="39">
                  <c:v>-167.4562609901567</c:v>
                </c:pt>
                <c:pt idx="40">
                  <c:v>-167.5773429322582</c:v>
                </c:pt>
                <c:pt idx="41">
                  <c:v>-167.6978653373887</c:v>
                </c:pt>
                <c:pt idx="42">
                  <c:v>-167.8178092307407</c:v>
                </c:pt>
                <c:pt idx="43">
                  <c:v>-167.9371572009277</c:v>
                </c:pt>
                <c:pt idx="44">
                  <c:v>-168.055893293144</c:v>
                </c:pt>
                <c:pt idx="45">
                  <c:v>-168.174002909526</c:v>
                </c:pt>
                <c:pt idx="46">
                  <c:v>-168.2914727163565</c:v>
                </c:pt>
                <c:pt idx="47">
                  <c:v>-168.4082905577393</c:v>
                </c:pt>
                <c:pt idx="48">
                  <c:v>-168.5244453753477</c:v>
                </c:pt>
                <c:pt idx="49">
                  <c:v>-168.6399271338466</c:v>
                </c:pt>
                <c:pt idx="50">
                  <c:v>-168.7547267516155</c:v>
                </c:pt>
                <c:pt idx="51">
                  <c:v>-168.8688360363848</c:v>
                </c:pt>
                <c:pt idx="52">
                  <c:v>-168.982247625461</c:v>
                </c:pt>
                <c:pt idx="53">
                  <c:v>-169.0949549301669</c:v>
                </c:pt>
                <c:pt idx="54">
                  <c:v>-169.2069520842153</c:v>
                </c:pt>
                <c:pt idx="55">
                  <c:v>-169.318233895695</c:v>
                </c:pt>
                <c:pt idx="56">
                  <c:v>-169.4287958024215</c:v>
                </c:pt>
                <c:pt idx="57">
                  <c:v>-169.5386338303896</c:v>
                </c:pt>
                <c:pt idx="58">
                  <c:v>-169.6477445550883</c:v>
                </c:pt>
                <c:pt idx="59">
                  <c:v>-169.7561250654821</c:v>
                </c:pt>
                <c:pt idx="60">
                  <c:v>-169.8637729304415</c:v>
                </c:pt>
                <c:pt idx="61">
                  <c:v>-169.970686167452</c:v>
                </c:pt>
                <c:pt idx="62">
                  <c:v>-170.0768632134267</c:v>
                </c:pt>
                <c:pt idx="63">
                  <c:v>-170.1823028974738</c:v>
                </c:pt>
                <c:pt idx="64">
                  <c:v>-170.2870044154666</c:v>
                </c:pt>
                <c:pt idx="65">
                  <c:v>-170.3909673062972</c:v>
                </c:pt>
                <c:pt idx="66">
                  <c:v>-170.4941914296806</c:v>
                </c:pt>
                <c:pt idx="67">
                  <c:v>-170.596676945404</c:v>
                </c:pt>
                <c:pt idx="68">
                  <c:v>-170.6984242939223</c:v>
                </c:pt>
                <c:pt idx="69">
                  <c:v>-170.7994341781906</c:v>
                </c:pt>
                <c:pt idx="70">
                  <c:v>-170.8997075466655</c:v>
                </c:pt>
                <c:pt idx="71">
                  <c:v>-170.9992455773765</c:v>
                </c:pt>
                <c:pt idx="72">
                  <c:v>-171.0980496630046</c:v>
                </c:pt>
                <c:pt idx="73">
                  <c:v>-171.1961213968932</c:v>
                </c:pt>
                <c:pt idx="74">
                  <c:v>-171.2934625599331</c:v>
                </c:pt>
                <c:pt idx="75">
                  <c:v>-171.3900751082526</c:v>
                </c:pt>
                <c:pt idx="76">
                  <c:v>-171.4859611616704</c:v>
                </c:pt>
                <c:pt idx="77">
                  <c:v>-171.5811229928521</c:v>
                </c:pt>
                <c:pt idx="78">
                  <c:v>-171.6755630171236</c:v>
                </c:pt>
                <c:pt idx="79">
                  <c:v>-171.769283782906</c:v>
                </c:pt>
                <c:pt idx="80">
                  <c:v>-171.86228796272</c:v>
                </c:pt>
                <c:pt idx="81">
                  <c:v>-171.9545783447346</c:v>
                </c:pt>
                <c:pt idx="82">
                  <c:v>-172.0461578248095</c:v>
                </c:pt>
                <c:pt idx="83">
                  <c:v>-172.137029399023</c:v>
                </c:pt>
                <c:pt idx="84">
                  <c:v>-172.2271961566253</c:v>
                </c:pt>
                <c:pt idx="85">
                  <c:v>-172.3166612734164</c:v>
                </c:pt>
                <c:pt idx="86">
                  <c:v>-172.4054280055045</c:v>
                </c:pt>
                <c:pt idx="87">
                  <c:v>-172.493499683434</c:v>
                </c:pt>
                <c:pt idx="88">
                  <c:v>-172.5808797066442</c:v>
                </c:pt>
                <c:pt idx="89">
                  <c:v>-172.6675715382573</c:v>
                </c:pt>
                <c:pt idx="90">
                  <c:v>-172.7535787001615</c:v>
                </c:pt>
                <c:pt idx="91">
                  <c:v>-172.8389047683758</c:v>
                </c:pt>
                <c:pt idx="92">
                  <c:v>-172.9235533686808</c:v>
                </c:pt>
                <c:pt idx="93">
                  <c:v>-173.0075281724964</c:v>
                </c:pt>
                <c:pt idx="94">
                  <c:v>-173.0908328929975</c:v>
                </c:pt>
                <c:pt idx="95">
                  <c:v>-173.1734712814438</c:v>
                </c:pt>
                <c:pt idx="96">
                  <c:v>-173.2554471237221</c:v>
                </c:pt>
                <c:pt idx="97">
                  <c:v>-173.336764237079</c:v>
                </c:pt>
                <c:pt idx="98">
                  <c:v>-173.4174264670426</c:v>
                </c:pt>
                <c:pt idx="99">
                  <c:v>-173.4974376845124</c:v>
                </c:pt>
                <c:pt idx="100">
                  <c:v>-173.5768017830113</c:v>
                </c:pt>
                <c:pt idx="101">
                  <c:v>-173.6555226760983</c:v>
                </c:pt>
                <c:pt idx="102">
                  <c:v>-173.7336042949158</c:v>
                </c:pt>
                <c:pt idx="103">
                  <c:v>-173.8110505858984</c:v>
                </c:pt>
                <c:pt idx="104">
                  <c:v>-173.8878655085514</c:v>
                </c:pt>
                <c:pt idx="105">
                  <c:v>-173.9640530334338</c:v>
                </c:pt>
                <c:pt idx="106">
                  <c:v>-174.0396171401925</c:v>
                </c:pt>
                <c:pt idx="107">
                  <c:v>-174.1145618157294</c:v>
                </c:pt>
                <c:pt idx="108">
                  <c:v>-174.1888910524712</c:v>
                </c:pt>
                <c:pt idx="109">
                  <c:v>-174.2626088467306</c:v>
                </c:pt>
                <c:pt idx="110">
                  <c:v>-174.3357191971621</c:v>
                </c:pt>
                <c:pt idx="111">
                  <c:v>-174.4082261033055</c:v>
                </c:pt>
                <c:pt idx="112">
                  <c:v>-174.48013356421</c:v>
                </c:pt>
                <c:pt idx="113">
                  <c:v>-174.5514455771356</c:v>
                </c:pt>
                <c:pt idx="114">
                  <c:v>-174.6221661363277</c:v>
                </c:pt>
                <c:pt idx="115">
                  <c:v>-174.6922992318631</c:v>
                </c:pt>
                <c:pt idx="116">
                  <c:v>-174.7618488485596</c:v>
                </c:pt>
                <c:pt idx="117">
                  <c:v>-174.8308189649511</c:v>
                </c:pt>
                <c:pt idx="118">
                  <c:v>-174.8992135523152</c:v>
                </c:pt>
                <c:pt idx="119">
                  <c:v>-174.9670365737667</c:v>
                </c:pt>
              </c:numCache>
            </c:numRef>
          </c:yVal>
          <c:smooth val="1"/>
          <c:extLst xmlns:c16r2="http://schemas.microsoft.com/office/drawing/2015/06/chart">
            <c:ext xmlns:c16="http://schemas.microsoft.com/office/drawing/2014/chart" uri="{C3380CC4-5D6E-409C-BE32-E72D297353CC}">
              <c16:uniqueId val="{00000008-5E34-4749-BE66-33DBD4E07E98}"/>
            </c:ext>
          </c:extLst>
        </c:ser>
        <c:dLbls>
          <c:showLegendKey val="0"/>
          <c:showVal val="0"/>
          <c:showCatName val="0"/>
          <c:showSerName val="0"/>
          <c:showPercent val="0"/>
          <c:showBubbleSize val="0"/>
        </c:dLbls>
        <c:axId val="-1266587952"/>
        <c:axId val="-1266585760"/>
      </c:scatterChart>
      <c:valAx>
        <c:axId val="-1266587952"/>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266585760"/>
        <c:crosses val="autoZero"/>
        <c:crossBetween val="midCat"/>
      </c:valAx>
      <c:valAx>
        <c:axId val="-1266585760"/>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266587952"/>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5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eedle-G'!$E$123</c:f>
              <c:strCache>
                <c:ptCount val="1"/>
                <c:pt idx="0">
                  <c:v>SOUD Deaths for 1x parameter level</c:v>
                </c:pt>
              </c:strCache>
            </c:strRef>
          </c:tx>
          <c:spPr>
            <a:ln w="76200">
              <a:solidFill>
                <a:schemeClr val="accent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E$3:$E$122</c:f>
              <c:numCache>
                <c:formatCode>General</c:formatCode>
                <c:ptCount val="120"/>
                <c:pt idx="0">
                  <c:v>0.0</c:v>
                </c:pt>
                <c:pt idx="1">
                  <c:v>0.0</c:v>
                </c:pt>
                <c:pt idx="2">
                  <c:v>-2.31705666919879E-7</c:v>
                </c:pt>
                <c:pt idx="3">
                  <c:v>-6.77652701597253E-7</c:v>
                </c:pt>
                <c:pt idx="4">
                  <c:v>-1.3163489938961E-6</c:v>
                </c:pt>
                <c:pt idx="5">
                  <c:v>-2.12376178296836E-6</c:v>
                </c:pt>
                <c:pt idx="6">
                  <c:v>-3.07443972360488E-6</c:v>
                </c:pt>
                <c:pt idx="7">
                  <c:v>-4.14235580592503E-6</c:v>
                </c:pt>
                <c:pt idx="8">
                  <c:v>-5.30153165527736E-6</c:v>
                </c:pt>
                <c:pt idx="9">
                  <c:v>-6.52649400763039E-6</c:v>
                </c:pt>
                <c:pt idx="10">
                  <c:v>-7.79259844421176E-6</c:v>
                </c:pt>
                <c:pt idx="11">
                  <c:v>-9.07625164927594E-6</c:v>
                </c:pt>
                <c:pt idx="12">
                  <c:v>-1.03550540643482E-5</c:v>
                </c:pt>
                <c:pt idx="13">
                  <c:v>-1.16078873588776E-5</c:v>
                </c:pt>
                <c:pt idx="14">
                  <c:v>-1.27496770119251E-5</c:v>
                </c:pt>
                <c:pt idx="15">
                  <c:v>-1.37088692099496E-5</c:v>
                </c:pt>
                <c:pt idx="16">
                  <c:v>-1.44222407016059E-5</c:v>
                </c:pt>
                <c:pt idx="17">
                  <c:v>-1.48336973552432E-5</c:v>
                </c:pt>
                <c:pt idx="18">
                  <c:v>-1.48933884702274E-5</c:v>
                </c:pt>
                <c:pt idx="19">
                  <c:v>-1.45569566029735E-5</c:v>
                </c:pt>
                <c:pt idx="20">
                  <c:v>-1.37848958502218E-5</c:v>
                </c:pt>
                <c:pt idx="21">
                  <c:v>-1.25419994674303E-5</c:v>
                </c:pt>
                <c:pt idx="22">
                  <c:v>-1.0796886681419E-5</c:v>
                </c:pt>
                <c:pt idx="23">
                  <c:v>-8.52158646011958E-6</c:v>
                </c:pt>
                <c:pt idx="24">
                  <c:v>-5.69117669328989E-6</c:v>
                </c:pt>
                <c:pt idx="25">
                  <c:v>-2.28347034862963E-6</c:v>
                </c:pt>
                <c:pt idx="26">
                  <c:v>1.72125892277108E-6</c:v>
                </c:pt>
                <c:pt idx="27">
                  <c:v>6.340630284285E-6</c:v>
                </c:pt>
                <c:pt idx="28">
                  <c:v>1.15903462756251E-5</c:v>
                </c:pt>
                <c:pt idx="29">
                  <c:v>1.74843685272208E-5</c:v>
                </c:pt>
                <c:pt idx="30">
                  <c:v>2.40350781041343E-5</c:v>
                </c:pt>
                <c:pt idx="31">
                  <c:v>3.12534196609704E-5</c:v>
                </c:pt>
                <c:pt idx="32">
                  <c:v>3.91490313859322E-5</c:v>
                </c:pt>
                <c:pt idx="33">
                  <c:v>4.77303657135053E-5</c:v>
                </c:pt>
                <c:pt idx="34">
                  <c:v>5.70047945757324E-5</c:v>
                </c:pt>
                <c:pt idx="35">
                  <c:v>6.69787087190343E-5</c:v>
                </c:pt>
                <c:pt idx="36">
                  <c:v>7.76576049702271E-5</c:v>
                </c:pt>
                <c:pt idx="37">
                  <c:v>8.90461691142264E-5</c:v>
                </c:pt>
                <c:pt idx="38">
                  <c:v>0.000101148348494462</c:v>
                </c:pt>
                <c:pt idx="39">
                  <c:v>0.000113967419815708</c:v>
                </c:pt>
                <c:pt idx="40">
                  <c:v>0.00012750605187648</c:v>
                </c:pt>
                <c:pt idx="41">
                  <c:v>0.000141766359456597</c:v>
                </c:pt>
                <c:pt idx="42">
                  <c:v>0.000156749957477587</c:v>
                </c:pt>
                <c:pt idx="43">
                  <c:v>0.00017245800593173</c:v>
                </c:pt>
                <c:pt idx="44">
                  <c:v>0.000188891253287693</c:v>
                </c:pt>
                <c:pt idx="45">
                  <c:v>0.00020605007755421</c:v>
                </c:pt>
                <c:pt idx="46">
                  <c:v>0.000223934518567148</c:v>
                </c:pt>
                <c:pt idx="47">
                  <c:v>0.000242544314437509</c:v>
                </c:pt>
                <c:pt idx="48">
                  <c:v>0.000261878928131409</c:v>
                </c:pt>
                <c:pt idx="49">
                  <c:v>0.00028193757812005</c:v>
                </c:pt>
                <c:pt idx="50">
                  <c:v>0.000302719260798767</c:v>
                </c:pt>
                <c:pt idx="51">
                  <c:v>0.000324222774202099</c:v>
                </c:pt>
                <c:pt idx="52">
                  <c:v>0.000346446738717532</c:v>
                </c:pt>
                <c:pt idx="53">
                  <c:v>0.000369389616730586</c:v>
                </c:pt>
                <c:pt idx="54">
                  <c:v>0.000393049729541417</c:v>
                </c:pt>
                <c:pt idx="55">
                  <c:v>0.000417425272780747</c:v>
                </c:pt>
                <c:pt idx="56">
                  <c:v>0.00044251433143927</c:v>
                </c:pt>
                <c:pt idx="57">
                  <c:v>0.000468314892600574</c:v>
                </c:pt>
                <c:pt idx="58">
                  <c:v>0.00049482485765111</c:v>
                </c:pt>
                <c:pt idx="59">
                  <c:v>0.000522042053830773</c:v>
                </c:pt>
                <c:pt idx="60">
                  <c:v>0.00054996424280489</c:v>
                </c:pt>
                <c:pt idx="61">
                  <c:v>0.000578589131168883</c:v>
                </c:pt>
                <c:pt idx="62">
                  <c:v>0.000607914376359986</c:v>
                </c:pt>
                <c:pt idx="63">
                  <c:v>0.000637937597844029</c:v>
                </c:pt>
                <c:pt idx="64">
                  <c:v>0.000668656379843924</c:v>
                </c:pt>
                <c:pt idx="65">
                  <c:v>0.00070006827936595</c:v>
                </c:pt>
                <c:pt idx="66">
                  <c:v>0.000732170832316114</c:v>
                </c:pt>
                <c:pt idx="67">
                  <c:v>0.000764961557183596</c:v>
                </c:pt>
                <c:pt idx="68">
                  <c:v>0.000798437959883813</c:v>
                </c:pt>
                <c:pt idx="69">
                  <c:v>0.000832597539010748</c:v>
                </c:pt>
                <c:pt idx="70">
                  <c:v>0.000867437786428127</c:v>
                </c:pt>
                <c:pt idx="71">
                  <c:v>0.000902956194431681</c:v>
                </c:pt>
                <c:pt idx="72">
                  <c:v>0.000939150255021559</c:v>
                </c:pt>
                <c:pt idx="73">
                  <c:v>0.000976017465814038</c:v>
                </c:pt>
                <c:pt idx="74">
                  <c:v>0.00101355532910929</c:v>
                </c:pt>
                <c:pt idx="75">
                  <c:v>0.00105176135646161</c:v>
                </c:pt>
                <c:pt idx="76">
                  <c:v>0.00109063306933876</c:v>
                </c:pt>
                <c:pt idx="77">
                  <c:v>0.00113016800030437</c:v>
                </c:pt>
                <c:pt idx="78">
                  <c:v>0.00117036369595098</c:v>
                </c:pt>
                <c:pt idx="79">
                  <c:v>0.00121121771574053</c:v>
                </c:pt>
                <c:pt idx="80">
                  <c:v>0.00125272763564226</c:v>
                </c:pt>
                <c:pt idx="81">
                  <c:v>0.00129489104688218</c:v>
                </c:pt>
                <c:pt idx="82">
                  <c:v>0.00133770555780757</c:v>
                </c:pt>
                <c:pt idx="83">
                  <c:v>0.00138116879463723</c:v>
                </c:pt>
                <c:pt idx="84">
                  <c:v>0.00142527840082494</c:v>
                </c:pt>
                <c:pt idx="85">
                  <c:v>0.00147003203896929</c:v>
                </c:pt>
                <c:pt idx="86">
                  <c:v>0.00151542738935859</c:v>
                </c:pt>
                <c:pt idx="87">
                  <c:v>0.00156146215156241</c:v>
                </c:pt>
                <c:pt idx="88">
                  <c:v>0.00160813404484088</c:v>
                </c:pt>
                <c:pt idx="89">
                  <c:v>0.00165544080689415</c:v>
                </c:pt>
                <c:pt idx="90">
                  <c:v>0.00170338019422616</c:v>
                </c:pt>
                <c:pt idx="91">
                  <c:v>0.00175194998366805</c:v>
                </c:pt>
                <c:pt idx="92">
                  <c:v>0.00180114796967246</c:v>
                </c:pt>
                <c:pt idx="93">
                  <c:v>0.00185097196622337</c:v>
                </c:pt>
                <c:pt idx="94">
                  <c:v>0.00190141980626777</c:v>
                </c:pt>
                <c:pt idx="95">
                  <c:v>0.00195248934012397</c:v>
                </c:pt>
                <c:pt idx="96">
                  <c:v>0.00200417843807372</c:v>
                </c:pt>
                <c:pt idx="97">
                  <c:v>0.00205648498722439</c:v>
                </c:pt>
                <c:pt idx="98">
                  <c:v>0.00210940689221388</c:v>
                </c:pt>
                <c:pt idx="99">
                  <c:v>0.00216294207621104</c:v>
                </c:pt>
                <c:pt idx="100">
                  <c:v>0.00221708847866466</c:v>
                </c:pt>
                <c:pt idx="101">
                  <c:v>0.00227184405625849</c:v>
                </c:pt>
                <c:pt idx="102">
                  <c:v>0.00232720678127407</c:v>
                </c:pt>
                <c:pt idx="103">
                  <c:v>0.00238317464288684</c:v>
                </c:pt>
                <c:pt idx="104">
                  <c:v>0.00243974564584732</c:v>
                </c:pt>
                <c:pt idx="105">
                  <c:v>0.00249691780979901</c:v>
                </c:pt>
                <c:pt idx="106">
                  <c:v>0.00255468917023336</c:v>
                </c:pt>
                <c:pt idx="107">
                  <c:v>0.0026130577761478</c:v>
                </c:pt>
                <c:pt idx="108">
                  <c:v>0.00267202169154643</c:v>
                </c:pt>
                <c:pt idx="109">
                  <c:v>0.00273157899391663</c:v>
                </c:pt>
                <c:pt idx="110">
                  <c:v>0.00279172777461554</c:v>
                </c:pt>
                <c:pt idx="111">
                  <c:v>0.00285246613730123</c:v>
                </c:pt>
                <c:pt idx="112">
                  <c:v>0.00291379219879673</c:v>
                </c:pt>
                <c:pt idx="113">
                  <c:v>0.0029757040883851</c:v>
                </c:pt>
                <c:pt idx="114">
                  <c:v>0.00303819994712739</c:v>
                </c:pt>
                <c:pt idx="115">
                  <c:v>0.00310127792720323</c:v>
                </c:pt>
                <c:pt idx="116">
                  <c:v>0.00316493619300218</c:v>
                </c:pt>
                <c:pt idx="117">
                  <c:v>0.00322917291935028</c:v>
                </c:pt>
                <c:pt idx="118">
                  <c:v>0.00329398629116895</c:v>
                </c:pt>
                <c:pt idx="119">
                  <c:v>0.00335937450386154</c:v>
                </c:pt>
              </c:numCache>
            </c:numRef>
          </c:yVal>
          <c:smooth val="1"/>
          <c:extLst xmlns:c16r2="http://schemas.microsoft.com/office/drawing/2015/06/chart">
            <c:ext xmlns:c16="http://schemas.microsoft.com/office/drawing/2014/chart" uri="{C3380CC4-5D6E-409C-BE32-E72D297353CC}">
              <c16:uniqueId val="{00000000-FCE0-4E3F-B7DC-395091371EF6}"/>
            </c:ext>
          </c:extLst>
        </c:ser>
        <c:ser>
          <c:idx val="3"/>
          <c:order val="1"/>
          <c:tx>
            <c:strRef>
              <c:f>'SA-Needle-G'!$N$123</c:f>
              <c:strCache>
                <c:ptCount val="1"/>
                <c:pt idx="0">
                  <c:v>SOUD Deaths for 0.75x parameter level</c:v>
                </c:pt>
              </c:strCache>
            </c:strRef>
          </c:tx>
          <c:spPr>
            <a:ln w="28575">
              <a:solidFill>
                <a:schemeClr val="accent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N$3:$N$122</c:f>
              <c:numCache>
                <c:formatCode>General</c:formatCode>
                <c:ptCount val="120"/>
                <c:pt idx="0">
                  <c:v>0.0</c:v>
                </c:pt>
                <c:pt idx="1">
                  <c:v>0.0</c:v>
                </c:pt>
                <c:pt idx="2">
                  <c:v>-2.31705735131982E-7</c:v>
                </c:pt>
                <c:pt idx="3">
                  <c:v>-6.77573279972421E-7</c:v>
                </c:pt>
                <c:pt idx="4">
                  <c:v>-1.31604238049476E-6</c:v>
                </c:pt>
                <c:pt idx="5">
                  <c:v>-2.12302143154375E-6</c:v>
                </c:pt>
                <c:pt idx="6">
                  <c:v>-3.07300547319755E-6</c:v>
                </c:pt>
                <c:pt idx="7">
                  <c:v>-4.13991995174001E-6</c:v>
                </c:pt>
                <c:pt idx="8">
                  <c:v>-5.29774379174341E-6</c:v>
                </c:pt>
                <c:pt idx="9">
                  <c:v>-6.5209665990551E-6</c:v>
                </c:pt>
                <c:pt idx="10">
                  <c:v>-7.78491053097241E-6</c:v>
                </c:pt>
                <c:pt idx="11">
                  <c:v>-9.065954259313E-6</c:v>
                </c:pt>
                <c:pt idx="12">
                  <c:v>-1.03416769661635E-5</c:v>
                </c:pt>
                <c:pt idx="13">
                  <c:v>-1.15909449732499E-5</c:v>
                </c:pt>
                <c:pt idx="14">
                  <c:v>-1.27286737097165E-5</c:v>
                </c:pt>
                <c:pt idx="15">
                  <c:v>-1.36834877821457E-5</c:v>
                </c:pt>
                <c:pt idx="16">
                  <c:v>-1.4392344087355E-5</c:v>
                </c:pt>
                <c:pt idx="17">
                  <c:v>-1.47993450127615E-5</c:v>
                </c:pt>
                <c:pt idx="18">
                  <c:v>-1.48548578863483E-5</c:v>
                </c:pt>
                <c:pt idx="19">
                  <c:v>-1.45147636658294E-5</c:v>
                </c:pt>
                <c:pt idx="20">
                  <c:v>-1.37398173137626E-5</c:v>
                </c:pt>
                <c:pt idx="21">
                  <c:v>-1.24950993495077E-5</c:v>
                </c:pt>
                <c:pt idx="22">
                  <c:v>-1.07495377733358E-5</c:v>
                </c:pt>
                <c:pt idx="23">
                  <c:v>-8.47549442823947E-6</c:v>
                </c:pt>
                <c:pt idx="24">
                  <c:v>-5.64840509014175E-6</c:v>
                </c:pt>
                <c:pt idx="25">
                  <c:v>-2.24646212245716E-6</c:v>
                </c:pt>
                <c:pt idx="26">
                  <c:v>1.74964309280767E-6</c:v>
                </c:pt>
                <c:pt idx="27">
                  <c:v>6.35709127436712E-6</c:v>
                </c:pt>
                <c:pt idx="28">
                  <c:v>1.15911226885146E-5</c:v>
                </c:pt>
                <c:pt idx="29">
                  <c:v>1.74652177747703E-5</c:v>
                </c:pt>
                <c:pt idx="30">
                  <c:v>2.39912583765545E-5</c:v>
                </c:pt>
                <c:pt idx="31">
                  <c:v>3.11796756932381E-5</c:v>
                </c:pt>
                <c:pt idx="32">
                  <c:v>3.90395834301671E-5</c:v>
                </c:pt>
                <c:pt idx="33">
                  <c:v>4.75788966241453E-5</c:v>
                </c:pt>
                <c:pt idx="34">
                  <c:v>5.68044434430703E-5</c:v>
                </c:pt>
                <c:pt idx="35">
                  <c:v>6.67220616151099E-5</c:v>
                </c:pt>
                <c:pt idx="36">
                  <c:v>7.73366909925244E-5</c:v>
                </c:pt>
                <c:pt idx="37">
                  <c:v>8.86524547695445E-5</c:v>
                </c:pt>
                <c:pt idx="38">
                  <c:v>0.000100672735334228</c:v>
                </c:pt>
                <c:pt idx="39">
                  <c:v>0.000113400240365991</c:v>
                </c:pt>
                <c:pt idx="40">
                  <c:v>0.000126837068660279</c:v>
                </c:pt>
                <c:pt idx="41">
                  <c:v>0.000140984764311725</c:v>
                </c:pt>
                <c:pt idx="42">
                  <c:v>0.000155844370374325</c:v>
                </c:pt>
                <c:pt idx="43">
                  <c:v>0.000171416476132435</c:v>
                </c:pt>
                <c:pt idx="44">
                  <c:v>0.000187701260711037</c:v>
                </c:pt>
                <c:pt idx="45">
                  <c:v>0.000204698531911163</c:v>
                </c:pt>
                <c:pt idx="46">
                  <c:v>0.000222407764408672</c:v>
                </c:pt>
                <c:pt idx="47">
                  <c:v>0.000240828130290538</c:v>
                </c:pt>
                <c:pt idx="48">
                  <c:v>0.000259958532114979</c:v>
                </c:pt>
                <c:pt idx="49">
                  <c:v>0.000279797628604683</c:v>
                </c:pt>
                <c:pt idx="50">
                  <c:v>0.000300343860430985</c:v>
                </c:pt>
                <c:pt idx="51">
                  <c:v>0.000321595474633796</c:v>
                </c:pt>
                <c:pt idx="52">
                  <c:v>0.000343550543357196</c:v>
                </c:pt>
                <c:pt idx="53">
                  <c:v>0.000366206985336248</c:v>
                </c:pt>
                <c:pt idx="54">
                  <c:v>0.000389562582108738</c:v>
                </c:pt>
                <c:pt idx="55">
                  <c:v>0.000413614994590716</c:v>
                </c:pt>
                <c:pt idx="56">
                  <c:v>0.000438361777082718</c:v>
                </c:pt>
                <c:pt idx="57">
                  <c:v>0.000463800392117264</c:v>
                </c:pt>
                <c:pt idx="58">
                  <c:v>0.000489928220758884</c:v>
                </c:pt>
                <c:pt idx="59">
                  <c:v>0.000516742574814089</c:v>
                </c:pt>
                <c:pt idx="60">
                  <c:v>0.000544240706062737</c:v>
                </c:pt>
                <c:pt idx="61">
                  <c:v>0.000572419817058289</c:v>
                </c:pt>
                <c:pt idx="62">
                  <c:v>0.000601277066289185</c:v>
                </c:pt>
                <c:pt idx="63">
                  <c:v>0.000630809578956359</c:v>
                </c:pt>
                <c:pt idx="64">
                  <c:v>0.000661014452794006</c:v>
                </c:pt>
                <c:pt idx="65">
                  <c:v>0.000691888762094095</c:v>
                </c:pt>
                <c:pt idx="66">
                  <c:v>0.000723429566596678</c:v>
                </c:pt>
                <c:pt idx="67">
                  <c:v>0.000755633914718601</c:v>
                </c:pt>
                <c:pt idx="68">
                  <c:v>0.000788498847441587</c:v>
                </c:pt>
                <c:pt idx="69">
                  <c:v>0.000822021403905637</c:v>
                </c:pt>
                <c:pt idx="70">
                  <c:v>0.000856198624842363</c:v>
                </c:pt>
                <c:pt idx="71">
                  <c:v>0.000891027554257562</c:v>
                </c:pt>
                <c:pt idx="72">
                  <c:v>0.000926505244365216</c:v>
                </c:pt>
                <c:pt idx="73">
                  <c:v>0.000962628756929007</c:v>
                </c:pt>
                <c:pt idx="74">
                  <c:v>0.000999395166127215</c:v>
                </c:pt>
                <c:pt idx="75">
                  <c:v>0.00103680156053088</c:v>
                </c:pt>
                <c:pt idx="76">
                  <c:v>0.00107484504412696</c:v>
                </c:pt>
                <c:pt idx="77">
                  <c:v>0.00111352273909233</c:v>
                </c:pt>
                <c:pt idx="78">
                  <c:v>0.00115283178679419</c:v>
                </c:pt>
                <c:pt idx="79">
                  <c:v>0.00119276934794925</c:v>
                </c:pt>
                <c:pt idx="80">
                  <c:v>0.00123333260539766</c:v>
                </c:pt>
                <c:pt idx="81">
                  <c:v>0.00127451876339819</c:v>
                </c:pt>
                <c:pt idx="82">
                  <c:v>0.00131632504928802</c:v>
                </c:pt>
                <c:pt idx="83">
                  <c:v>0.00135874871380111</c:v>
                </c:pt>
                <c:pt idx="84">
                  <c:v>0.00140178703070433</c:v>
                </c:pt>
                <c:pt idx="85">
                  <c:v>0.00144543729879842</c:v>
                </c:pt>
                <c:pt idx="86">
                  <c:v>0.00148969684175881</c:v>
                </c:pt>
                <c:pt idx="87">
                  <c:v>0.00153456300670314</c:v>
                </c:pt>
                <c:pt idx="88">
                  <c:v>0.00158003316623763</c:v>
                </c:pt>
                <c:pt idx="89">
                  <c:v>0.00162610471786593</c:v>
                </c:pt>
                <c:pt idx="90">
                  <c:v>0.00167277508339794</c:v>
                </c:pt>
                <c:pt idx="91">
                  <c:v>0.00172004171026856</c:v>
                </c:pt>
                <c:pt idx="92">
                  <c:v>0.00176790206940041</c:v>
                </c:pt>
                <c:pt idx="93">
                  <c:v>0.00181635365690909</c:v>
                </c:pt>
                <c:pt idx="94">
                  <c:v>0.00186539399319372</c:v>
                </c:pt>
                <c:pt idx="95">
                  <c:v>0.00191502062177733</c:v>
                </c:pt>
                <c:pt idx="96">
                  <c:v>0.00196523111112583</c:v>
                </c:pt>
                <c:pt idx="97">
                  <c:v>0.00201602305214692</c:v>
                </c:pt>
                <c:pt idx="98">
                  <c:v>0.00206739405905409</c:v>
                </c:pt>
                <c:pt idx="99">
                  <c:v>0.0021193417688437</c:v>
                </c:pt>
                <c:pt idx="100">
                  <c:v>0.00217186384127217</c:v>
                </c:pt>
                <c:pt idx="101">
                  <c:v>0.00222495795730992</c:v>
                </c:pt>
                <c:pt idx="102">
                  <c:v>0.00227862182034642</c:v>
                </c:pt>
                <c:pt idx="103">
                  <c:v>0.00233285315384819</c:v>
                </c:pt>
                <c:pt idx="104">
                  <c:v>0.0023876497032461</c:v>
                </c:pt>
                <c:pt idx="105">
                  <c:v>0.00244300923372975</c:v>
                </c:pt>
                <c:pt idx="106">
                  <c:v>0.00249892953056587</c:v>
                </c:pt>
                <c:pt idx="107">
                  <c:v>0.00255540839816604</c:v>
                </c:pt>
                <c:pt idx="108">
                  <c:v>0.00261244366070059</c:v>
                </c:pt>
                <c:pt idx="109">
                  <c:v>0.00267003316046157</c:v>
                </c:pt>
                <c:pt idx="110">
                  <c:v>0.00272817475813554</c:v>
                </c:pt>
                <c:pt idx="111">
                  <c:v>0.0027868663321442</c:v>
                </c:pt>
                <c:pt idx="112">
                  <c:v>0.00284610577832609</c:v>
                </c:pt>
                <c:pt idx="113">
                  <c:v>0.00290589100977741</c:v>
                </c:pt>
                <c:pt idx="114">
                  <c:v>0.00296621995516943</c:v>
                </c:pt>
                <c:pt idx="115">
                  <c:v>0.00302709056054482</c:v>
                </c:pt>
                <c:pt idx="116">
                  <c:v>0.00308850078670275</c:v>
                </c:pt>
                <c:pt idx="117">
                  <c:v>0.00315044861010847</c:v>
                </c:pt>
                <c:pt idx="118">
                  <c:v>0.00321293202250672</c:v>
                </c:pt>
                <c:pt idx="119">
                  <c:v>0.00327594902937562</c:v>
                </c:pt>
              </c:numCache>
            </c:numRef>
          </c:yVal>
          <c:smooth val="1"/>
          <c:extLst xmlns:c16r2="http://schemas.microsoft.com/office/drawing/2015/06/chart">
            <c:ext xmlns:c16="http://schemas.microsoft.com/office/drawing/2014/chart" uri="{C3380CC4-5D6E-409C-BE32-E72D297353CC}">
              <c16:uniqueId val="{00000001-FCE0-4E3F-B7DC-395091371EF6}"/>
            </c:ext>
          </c:extLst>
        </c:ser>
        <c:ser>
          <c:idx val="0"/>
          <c:order val="2"/>
          <c:tx>
            <c:strRef>
              <c:f>'SA-Needle-G'!$W$123</c:f>
              <c:strCache>
                <c:ptCount val="1"/>
                <c:pt idx="0">
                  <c:v>SOUD Deaths for 0.5x parameter level</c:v>
                </c:pt>
              </c:strCache>
            </c:strRef>
          </c:tx>
          <c:spPr>
            <a:ln w="6350">
              <a:solidFill>
                <a:schemeClr val="accent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W$3:$W$122</c:f>
              <c:numCache>
                <c:formatCode>General</c:formatCode>
                <c:ptCount val="120"/>
                <c:pt idx="0">
                  <c:v>0.0</c:v>
                </c:pt>
                <c:pt idx="1">
                  <c:v>0.0</c:v>
                </c:pt>
                <c:pt idx="2">
                  <c:v>-2.31705894293555E-7</c:v>
                </c:pt>
                <c:pt idx="3">
                  <c:v>-6.77493972034426E-7</c:v>
                </c:pt>
                <c:pt idx="4">
                  <c:v>-1.31573635826498E-6</c:v>
                </c:pt>
                <c:pt idx="5">
                  <c:v>-2.12228078453336E-6</c:v>
                </c:pt>
                <c:pt idx="6">
                  <c:v>-3.07157099541655E-6</c:v>
                </c:pt>
                <c:pt idx="7">
                  <c:v>-4.13748357459553E-6</c:v>
                </c:pt>
                <c:pt idx="8">
                  <c:v>-5.29395501871477E-6</c:v>
                </c:pt>
                <c:pt idx="9">
                  <c:v>-6.51543662115728E-6</c:v>
                </c:pt>
                <c:pt idx="10">
                  <c:v>-7.77721731992642E-6</c:v>
                </c:pt>
                <c:pt idx="11">
                  <c:v>-9.05564797903935E-6</c:v>
                </c:pt>
                <c:pt idx="12">
                  <c:v>-1.03282862028209E-5</c:v>
                </c:pt>
                <c:pt idx="13">
                  <c:v>-1.1573981237234E-5</c:v>
                </c:pt>
                <c:pt idx="14">
                  <c:v>-1.27076402577586E-5</c:v>
                </c:pt>
                <c:pt idx="15">
                  <c:v>-1.36580626758587E-5</c:v>
                </c:pt>
                <c:pt idx="16">
                  <c:v>-1.43623865142217E-5</c:v>
                </c:pt>
                <c:pt idx="17">
                  <c:v>-1.4764910224585E-5</c:v>
                </c:pt>
                <c:pt idx="18">
                  <c:v>-1.48162167306509E-5</c:v>
                </c:pt>
                <c:pt idx="19">
                  <c:v>-1.44724249594219E-5</c:v>
                </c:pt>
                <c:pt idx="20">
                  <c:v>-1.36945509439101E-5</c:v>
                </c:pt>
                <c:pt idx="21">
                  <c:v>-1.24479587157111E-5</c:v>
                </c:pt>
                <c:pt idx="22">
                  <c:v>-1.07018842527395E-5</c:v>
                </c:pt>
                <c:pt idx="23">
                  <c:v>-8.42902165913983E-6</c:v>
                </c:pt>
                <c:pt idx="24">
                  <c:v>-5.6051625051623E-6</c:v>
                </c:pt>
                <c:pt idx="25">
                  <c:v>-2.20887711748219E-6</c:v>
                </c:pt>
                <c:pt idx="26">
                  <c:v>1.77872880158247E-6</c:v>
                </c:pt>
                <c:pt idx="27">
                  <c:v>6.37439770798664E-6</c:v>
                </c:pt>
                <c:pt idx="28">
                  <c:v>1.15929106186741E-5</c:v>
                </c:pt>
                <c:pt idx="29">
                  <c:v>1.74472682829219E-5</c:v>
                </c:pt>
                <c:pt idx="30">
                  <c:v>2.39488566649015E-5</c:v>
                </c:pt>
                <c:pt idx="31">
                  <c:v>3.11075958052243E-5</c:v>
                </c:pt>
                <c:pt idx="32">
                  <c:v>3.89320758813483E-5</c:v>
                </c:pt>
                <c:pt idx="33">
                  <c:v>4.74296791253437E-5</c:v>
                </c:pt>
                <c:pt idx="34">
                  <c:v>5.66066910778318E-5</c:v>
                </c:pt>
                <c:pt idx="35">
                  <c:v>6.64684011098871E-5</c:v>
                </c:pt>
                <c:pt idx="36">
                  <c:v>7.70191938272546E-5</c:v>
                </c:pt>
                <c:pt idx="37">
                  <c:v>8.82626337897818E-5</c:v>
                </c:pt>
                <c:pt idx="38">
                  <c:v>0.000100201540226408</c:v>
                </c:pt>
                <c:pt idx="39">
                  <c:v>0.000112838056838882</c:v>
                </c:pt>
                <c:pt idx="40">
                  <c:v>0.000126173714625111</c:v>
                </c:pt>
                <c:pt idx="41">
                  <c:v>0.000140209490746201</c:v>
                </c:pt>
                <c:pt idx="42">
                  <c:v>0.00015494586064051</c:v>
                </c:pt>
                <c:pt idx="43">
                  <c:v>0.000170382846317807</c:v>
                </c:pt>
                <c:pt idx="44">
                  <c:v>0.000186520060174189</c:v>
                </c:pt>
                <c:pt idx="45">
                  <c:v>0.000203356746374084</c:v>
                </c:pt>
                <c:pt idx="46">
                  <c:v>0.000220891815229152</c:v>
                </c:pt>
                <c:pt idx="47">
                  <c:v>0.00023912387925975</c:v>
                </c:pt>
                <c:pt idx="48">
                  <c:v>0.000258051283185523</c:v>
                </c:pt>
                <c:pt idx="49">
                  <c:v>0.000277672131142026</c:v>
                </c:pt>
                <c:pt idx="50">
                  <c:v>0.000297984312396693</c:v>
                </c:pt>
                <c:pt idx="51">
                  <c:v>0.000318985526541837</c:v>
                </c:pt>
                <c:pt idx="52">
                  <c:v>0.00034067330191192</c:v>
                </c:pt>
                <c:pt idx="53">
                  <c:v>0.000363045017297736</c:v>
                </c:pt>
                <c:pt idx="54">
                  <c:v>0.000386097919977146</c:v>
                </c:pt>
                <c:pt idx="55">
                  <c:v>0.000409829139380235</c:v>
                </c:pt>
                <c:pt idx="56">
                  <c:v>0.000434235705051833</c:v>
                </c:pt>
                <c:pt idx="57">
                  <c:v>0.000459314557360812</c:v>
                </c:pt>
                <c:pt idx="58">
                  <c:v>0.000485062562347593</c:v>
                </c:pt>
                <c:pt idx="59">
                  <c:v>0.000511476520432552</c:v>
                </c:pt>
                <c:pt idx="60">
                  <c:v>0.000538553178330403</c:v>
                </c:pt>
                <c:pt idx="61">
                  <c:v>0.000566289238099671</c:v>
                </c:pt>
                <c:pt idx="62">
                  <c:v>0.000594681363463678</c:v>
                </c:pt>
                <c:pt idx="63">
                  <c:v>0.000623726191201967</c:v>
                </c:pt>
                <c:pt idx="64">
                  <c:v>0.000653420334083421</c:v>
                </c:pt>
                <c:pt idx="65">
                  <c:v>0.000683760389529197</c:v>
                </c:pt>
                <c:pt idx="66">
                  <c:v>0.000714742945137914</c:v>
                </c:pt>
                <c:pt idx="67">
                  <c:v>0.000746364582073511</c:v>
                </c:pt>
                <c:pt idx="68">
                  <c:v>0.000778621881590879</c:v>
                </c:pt>
                <c:pt idx="69">
                  <c:v>0.000811511427696132</c:v>
                </c:pt>
                <c:pt idx="70">
                  <c:v>0.000845029811944186</c:v>
                </c:pt>
                <c:pt idx="71">
                  <c:v>0.00087917363600809</c:v>
                </c:pt>
                <c:pt idx="72">
                  <c:v>0.00091393951390728</c:v>
                </c:pt>
                <c:pt idx="73">
                  <c:v>0.000949324077578239</c:v>
                </c:pt>
                <c:pt idx="74">
                  <c:v>0.00098532397503277</c:v>
                </c:pt>
                <c:pt idx="75">
                  <c:v>0.00102193587551937</c:v>
                </c:pt>
                <c:pt idx="76">
                  <c:v>0.0010591564697279</c:v>
                </c:pt>
                <c:pt idx="77">
                  <c:v>0.00109698247254073</c:v>
                </c:pt>
                <c:pt idx="78">
                  <c:v>0.00113541062294189</c:v>
                </c:pt>
                <c:pt idx="79">
                  <c:v>0.00117443768708654</c:v>
                </c:pt>
                <c:pt idx="80">
                  <c:v>0.00121406045695949</c:v>
                </c:pt>
                <c:pt idx="81">
                  <c:v>0.00125427575278536</c:v>
                </c:pt>
                <c:pt idx="82">
                  <c:v>0.00129508042452926</c:v>
                </c:pt>
                <c:pt idx="83">
                  <c:v>0.00133647134960029</c:v>
                </c:pt>
                <c:pt idx="84">
                  <c:v>0.00137844543605752</c:v>
                </c:pt>
                <c:pt idx="85">
                  <c:v>0.00142099962197335</c:v>
                </c:pt>
                <c:pt idx="86">
                  <c:v>0.0014641308753653</c:v>
                </c:pt>
                <c:pt idx="87">
                  <c:v>0.00150783619387766</c:v>
                </c:pt>
                <c:pt idx="88">
                  <c:v>0.00155211260707802</c:v>
                </c:pt>
                <c:pt idx="89">
                  <c:v>0.00159695717409249</c:v>
                </c:pt>
                <c:pt idx="90">
                  <c:v>0.00164236698467448</c:v>
                </c:pt>
                <c:pt idx="91">
                  <c:v>0.00168833915829509</c:v>
                </c:pt>
                <c:pt idx="92">
                  <c:v>0.00173487084543922</c:v>
                </c:pt>
                <c:pt idx="93">
                  <c:v>0.001781959225832</c:v>
                </c:pt>
                <c:pt idx="94">
                  <c:v>0.0018296015093938</c:v>
                </c:pt>
                <c:pt idx="95">
                  <c:v>0.00187779493517155</c:v>
                </c:pt>
                <c:pt idx="96">
                  <c:v>0.00192653677092949</c:v>
                </c:pt>
                <c:pt idx="97">
                  <c:v>0.00197582431387673</c:v>
                </c:pt>
                <c:pt idx="98">
                  <c:v>0.00202565488873461</c:v>
                </c:pt>
                <c:pt idx="99">
                  <c:v>0.00207602584880533</c:v>
                </c:pt>
                <c:pt idx="100">
                  <c:v>0.0021269345751989</c:v>
                </c:pt>
                <c:pt idx="101">
                  <c:v>0.00217837847496867</c:v>
                </c:pt>
                <c:pt idx="102">
                  <c:v>0.00223035498258923</c:v>
                </c:pt>
                <c:pt idx="103">
                  <c:v>0.00228286155879687</c:v>
                </c:pt>
                <c:pt idx="104">
                  <c:v>0.00233589569031665</c:v>
                </c:pt>
                <c:pt idx="105">
                  <c:v>0.00238945488847548</c:v>
                </c:pt>
                <c:pt idx="106">
                  <c:v>0.00244353668956592</c:v>
                </c:pt>
                <c:pt idx="107">
                  <c:v>0.00249813865473243</c:v>
                </c:pt>
                <c:pt idx="108">
                  <c:v>0.00255325836872089</c:v>
                </c:pt>
                <c:pt idx="109">
                  <c:v>0.00260889344031057</c:v>
                </c:pt>
                <c:pt idx="110">
                  <c:v>0.00266504149929005</c:v>
                </c:pt>
                <c:pt idx="111">
                  <c:v>0.00272170019998157</c:v>
                </c:pt>
                <c:pt idx="112">
                  <c:v>0.00277886721787581</c:v>
                </c:pt>
                <c:pt idx="113">
                  <c:v>0.00283654024935913</c:v>
                </c:pt>
                <c:pt idx="114">
                  <c:v>0.00289471701323691</c:v>
                </c:pt>
                <c:pt idx="115">
                  <c:v>0.00295339524723204</c:v>
                </c:pt>
                <c:pt idx="116">
                  <c:v>0.00301257271082704</c:v>
                </c:pt>
                <c:pt idx="117">
                  <c:v>0.00307224718185353</c:v>
                </c:pt>
                <c:pt idx="118">
                  <c:v>0.00313241645815196</c:v>
                </c:pt>
                <c:pt idx="119">
                  <c:v>0.00319307835591189</c:v>
                </c:pt>
              </c:numCache>
            </c:numRef>
          </c:yVal>
          <c:smooth val="1"/>
          <c:extLst xmlns:c16r2="http://schemas.microsoft.com/office/drawing/2015/06/chart">
            <c:ext xmlns:c16="http://schemas.microsoft.com/office/drawing/2014/chart" uri="{C3380CC4-5D6E-409C-BE32-E72D297353CC}">
              <c16:uniqueId val="{00000002-FCE0-4E3F-B7DC-395091371EF6}"/>
            </c:ext>
          </c:extLst>
        </c:ser>
        <c:ser>
          <c:idx val="7"/>
          <c:order val="3"/>
          <c:tx>
            <c:strRef>
              <c:f>'SA-Needle-G'!$F$123</c:f>
              <c:strCache>
                <c:ptCount val="1"/>
                <c:pt idx="0">
                  <c:v>SHUD Deaths for 1x parameter level</c:v>
                </c:pt>
              </c:strCache>
            </c:strRef>
          </c:tx>
          <c:spPr>
            <a:ln w="76200">
              <a:solidFill>
                <a:schemeClr val="accent2"/>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F$3:$F$122</c:f>
              <c:numCache>
                <c:formatCode>General</c:formatCode>
                <c:ptCount val="120"/>
                <c:pt idx="0">
                  <c:v>-41.63115838956923</c:v>
                </c:pt>
                <c:pt idx="1">
                  <c:v>-41.707260217977</c:v>
                </c:pt>
                <c:pt idx="2">
                  <c:v>-41.78982668166888</c:v>
                </c:pt>
                <c:pt idx="3">
                  <c:v>-41.87874775510397</c:v>
                </c:pt>
                <c:pt idx="4">
                  <c:v>-41.97384745896019</c:v>
                </c:pt>
                <c:pt idx="5">
                  <c:v>-42.07493253025054</c:v>
                </c:pt>
                <c:pt idx="6">
                  <c:v>-42.18179855236824</c:v>
                </c:pt>
                <c:pt idx="7">
                  <c:v>-42.29423449650776</c:v>
                </c:pt>
                <c:pt idx="8">
                  <c:v>-42.41202616124884</c:v>
                </c:pt>
                <c:pt idx="9">
                  <c:v>-42.53495876262041</c:v>
                </c:pt>
                <c:pt idx="10">
                  <c:v>-42.66281886935125</c:v>
                </c:pt>
                <c:pt idx="11">
                  <c:v>-42.7953958340062</c:v>
                </c:pt>
                <c:pt idx="12">
                  <c:v>-42.93248283652778</c:v>
                </c:pt>
                <c:pt idx="13">
                  <c:v>-43.06470432965493</c:v>
                </c:pt>
                <c:pt idx="14">
                  <c:v>-43.196546643471</c:v>
                </c:pt>
                <c:pt idx="15">
                  <c:v>-43.3286079818696</c:v>
                </c:pt>
                <c:pt idx="16">
                  <c:v>-43.46099801944797</c:v>
                </c:pt>
                <c:pt idx="17">
                  <c:v>-43.5937820806391</c:v>
                </c:pt>
                <c:pt idx="18">
                  <c:v>-43.7269934183059</c:v>
                </c:pt>
                <c:pt idx="19">
                  <c:v>-43.86064134771942</c:v>
                </c:pt>
                <c:pt idx="20">
                  <c:v>-43.99471749236586</c:v>
                </c:pt>
                <c:pt idx="21">
                  <c:v>-44.129200576267</c:v>
                </c:pt>
                <c:pt idx="22">
                  <c:v>-44.26406009385801</c:v>
                </c:pt>
                <c:pt idx="23">
                  <c:v>-44.39925911345225</c:v>
                </c:pt>
                <c:pt idx="24">
                  <c:v>-44.53475641226485</c:v>
                </c:pt>
                <c:pt idx="25">
                  <c:v>-44.6705080960844</c:v>
                </c:pt>
                <c:pt idx="26">
                  <c:v>-44.8064531391769</c:v>
                </c:pt>
                <c:pt idx="27">
                  <c:v>-44.94253848450402</c:v>
                </c:pt>
                <c:pt idx="28">
                  <c:v>-45.0787128263508</c:v>
                </c:pt>
                <c:pt idx="29">
                  <c:v>-45.214926199282</c:v>
                </c:pt>
                <c:pt idx="30">
                  <c:v>-45.35113023172548</c:v>
                </c:pt>
                <c:pt idx="31">
                  <c:v>-45.48727832069171</c:v>
                </c:pt>
                <c:pt idx="32">
                  <c:v>-45.6233257422481</c:v>
                </c:pt>
                <c:pt idx="33">
                  <c:v>-45.7592297133879</c:v>
                </c:pt>
                <c:pt idx="34">
                  <c:v>-45.89494941736881</c:v>
                </c:pt>
                <c:pt idx="35">
                  <c:v>-46.03044600180397</c:v>
                </c:pt>
                <c:pt idx="36">
                  <c:v>-46.16568255661208</c:v>
                </c:pt>
                <c:pt idx="37">
                  <c:v>-46.30062407732584</c:v>
                </c:pt>
                <c:pt idx="38">
                  <c:v>-46.43523741790295</c:v>
                </c:pt>
                <c:pt idx="39">
                  <c:v>-46.56949120930555</c:v>
                </c:pt>
                <c:pt idx="40">
                  <c:v>-46.70335581563677</c:v>
                </c:pt>
                <c:pt idx="41">
                  <c:v>-46.83680327498423</c:v>
                </c:pt>
                <c:pt idx="42">
                  <c:v>-46.96980723695633</c:v>
                </c:pt>
                <c:pt idx="43">
                  <c:v>-47.1023428994159</c:v>
                </c:pt>
                <c:pt idx="44">
                  <c:v>-47.2343869452568</c:v>
                </c:pt>
                <c:pt idx="45">
                  <c:v>-47.36591747982649</c:v>
                </c:pt>
                <c:pt idx="46">
                  <c:v>-47.49691396945422</c:v>
                </c:pt>
                <c:pt idx="47">
                  <c:v>-47.6273571813902</c:v>
                </c:pt>
                <c:pt idx="48">
                  <c:v>-47.75722912539</c:v>
                </c:pt>
                <c:pt idx="49">
                  <c:v>-47.88651299709431</c:v>
                </c:pt>
                <c:pt idx="50">
                  <c:v>-48.01519312329344</c:v>
                </c:pt>
                <c:pt idx="51">
                  <c:v>-48.1432549091388</c:v>
                </c:pt>
                <c:pt idx="52">
                  <c:v>-48.27068478726803</c:v>
                </c:pt>
                <c:pt idx="53">
                  <c:v>-48.3974701689224</c:v>
                </c:pt>
                <c:pt idx="54">
                  <c:v>-48.52359939700614</c:v>
                </c:pt>
                <c:pt idx="55">
                  <c:v>-48.64906170106615</c:v>
                </c:pt>
                <c:pt idx="56">
                  <c:v>-48.77384715413555</c:v>
                </c:pt>
                <c:pt idx="57">
                  <c:v>-48.89794663139183</c:v>
                </c:pt>
                <c:pt idx="58">
                  <c:v>-49.0213517705923</c:v>
                </c:pt>
                <c:pt idx="59">
                  <c:v>-49.14405493421057</c:v>
                </c:pt>
                <c:pt idx="60">
                  <c:v>-49.26604917322902</c:v>
                </c:pt>
                <c:pt idx="61">
                  <c:v>-49.38732819252141</c:v>
                </c:pt>
                <c:pt idx="62">
                  <c:v>-49.50788631777318</c:v>
                </c:pt>
                <c:pt idx="63">
                  <c:v>-49.62771846387927</c:v>
                </c:pt>
                <c:pt idx="64">
                  <c:v>-49.74682010475162</c:v>
                </c:pt>
                <c:pt idx="65">
                  <c:v>-49.8651872445034</c:v>
                </c:pt>
                <c:pt idx="66">
                  <c:v>-49.9828163899315</c:v>
                </c:pt>
                <c:pt idx="67">
                  <c:v>-50.09970452425686</c:v>
                </c:pt>
                <c:pt idx="68">
                  <c:v>-50.21584908207051</c:v>
                </c:pt>
                <c:pt idx="69">
                  <c:v>-50.33124792542719</c:v>
                </c:pt>
                <c:pt idx="70">
                  <c:v>-50.44589932105141</c:v>
                </c:pt>
                <c:pt idx="71">
                  <c:v>-50.55980191859219</c:v>
                </c:pt>
                <c:pt idx="72">
                  <c:v>-50.67295472989976</c:v>
                </c:pt>
                <c:pt idx="73">
                  <c:v>-50.78535710926644</c:v>
                </c:pt>
                <c:pt idx="74">
                  <c:v>-50.8970087345966</c:v>
                </c:pt>
                <c:pt idx="75">
                  <c:v>-51.00790958946394</c:v>
                </c:pt>
                <c:pt idx="76">
                  <c:v>-51.11805994601805</c:v>
                </c:pt>
                <c:pt idx="77">
                  <c:v>-51.22746034870147</c:v>
                </c:pt>
                <c:pt idx="78">
                  <c:v>-51.33611159874565</c:v>
                </c:pt>
                <c:pt idx="79">
                  <c:v>-51.44401473940339</c:v>
                </c:pt>
                <c:pt idx="80">
                  <c:v>-51.55117104189704</c:v>
                </c:pt>
                <c:pt idx="81">
                  <c:v>-51.65758199203619</c:v>
                </c:pt>
                <c:pt idx="82">
                  <c:v>-51.76324927748942</c:v>
                </c:pt>
                <c:pt idx="83">
                  <c:v>-51.86817477566854</c:v>
                </c:pt>
                <c:pt idx="84">
                  <c:v>-51.9723605422076</c:v>
                </c:pt>
                <c:pt idx="85">
                  <c:v>-52.0758088000017</c:v>
                </c:pt>
                <c:pt idx="86">
                  <c:v>-52.17852192878467</c:v>
                </c:pt>
                <c:pt idx="87">
                  <c:v>-52.28050245522213</c:v>
                </c:pt>
                <c:pt idx="88">
                  <c:v>-52.38175304349564</c:v>
                </c:pt>
                <c:pt idx="89">
                  <c:v>-52.48227648634595</c:v>
                </c:pt>
                <c:pt idx="90">
                  <c:v>-52.5820756965752</c:v>
                </c:pt>
                <c:pt idx="91">
                  <c:v>-52.68115369896645</c:v>
                </c:pt>
                <c:pt idx="92">
                  <c:v>-52.77951362260932</c:v>
                </c:pt>
                <c:pt idx="93">
                  <c:v>-52.87715869361809</c:v>
                </c:pt>
                <c:pt idx="94">
                  <c:v>-52.97409222821507</c:v>
                </c:pt>
                <c:pt idx="95">
                  <c:v>-53.0703176261652</c:v>
                </c:pt>
                <c:pt idx="96">
                  <c:v>-53.1658383645492</c:v>
                </c:pt>
                <c:pt idx="97">
                  <c:v>-53.26065799185812</c:v>
                </c:pt>
                <c:pt idx="98">
                  <c:v>-53.35478012238372</c:v>
                </c:pt>
                <c:pt idx="99">
                  <c:v>-53.4482084309133</c:v>
                </c:pt>
                <c:pt idx="100">
                  <c:v>-53.54094664768891</c:v>
                </c:pt>
                <c:pt idx="101">
                  <c:v>-53.63299855363702</c:v>
                </c:pt>
                <c:pt idx="102">
                  <c:v>-53.72436797584673</c:v>
                </c:pt>
                <c:pt idx="103">
                  <c:v>-53.81505878329072</c:v>
                </c:pt>
                <c:pt idx="104">
                  <c:v>-53.90507488276747</c:v>
                </c:pt>
                <c:pt idx="105">
                  <c:v>-53.99442021506847</c:v>
                </c:pt>
                <c:pt idx="106">
                  <c:v>-54.08309875134572</c:v>
                </c:pt>
                <c:pt idx="107">
                  <c:v>-54.17111448967619</c:v>
                </c:pt>
                <c:pt idx="108">
                  <c:v>-54.25847145182009</c:v>
                </c:pt>
                <c:pt idx="109">
                  <c:v>-54.34517368014508</c:v>
                </c:pt>
                <c:pt idx="110">
                  <c:v>-54.43122523473276</c:v>
                </c:pt>
                <c:pt idx="111">
                  <c:v>-54.51663019063876</c:v>
                </c:pt>
                <c:pt idx="112">
                  <c:v>-54.6013926353061</c:v>
                </c:pt>
                <c:pt idx="113">
                  <c:v>-54.6855166661262</c:v>
                </c:pt>
                <c:pt idx="114">
                  <c:v>-54.76900638814017</c:v>
                </c:pt>
                <c:pt idx="115">
                  <c:v>-54.85186591186599</c:v>
                </c:pt>
                <c:pt idx="116">
                  <c:v>-54.93409935126094</c:v>
                </c:pt>
                <c:pt idx="117">
                  <c:v>-55.0157108217888</c:v>
                </c:pt>
                <c:pt idx="118">
                  <c:v>-55.09670443861187</c:v>
                </c:pt>
                <c:pt idx="119">
                  <c:v>-55.17708431488835</c:v>
                </c:pt>
              </c:numCache>
            </c:numRef>
          </c:yVal>
          <c:smooth val="1"/>
          <c:extLst xmlns:c16r2="http://schemas.microsoft.com/office/drawing/2015/06/chart">
            <c:ext xmlns:c16="http://schemas.microsoft.com/office/drawing/2014/chart" uri="{C3380CC4-5D6E-409C-BE32-E72D297353CC}">
              <c16:uniqueId val="{00000003-FCE0-4E3F-B7DC-395091371EF6}"/>
            </c:ext>
          </c:extLst>
        </c:ser>
        <c:ser>
          <c:idx val="4"/>
          <c:order val="4"/>
          <c:tx>
            <c:strRef>
              <c:f>'SA-Needle-G'!$O$123</c:f>
              <c:strCache>
                <c:ptCount val="1"/>
                <c:pt idx="0">
                  <c:v>SHUD Deaths for 0.75x parameter level</c:v>
                </c:pt>
              </c:strCache>
            </c:strRef>
          </c:tx>
          <c:spPr>
            <a:ln w="38100">
              <a:solidFill>
                <a:schemeClr val="accent2"/>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O$3:$O$122</c:f>
              <c:numCache>
                <c:formatCode>General</c:formatCode>
                <c:ptCount val="120"/>
                <c:pt idx="0">
                  <c:v>-41.63115838956923</c:v>
                </c:pt>
                <c:pt idx="1">
                  <c:v>-41.69294058367218</c:v>
                </c:pt>
                <c:pt idx="2">
                  <c:v>-41.75917468887337</c:v>
                </c:pt>
                <c:pt idx="3">
                  <c:v>-41.82979138324198</c:v>
                </c:pt>
                <c:pt idx="4">
                  <c:v>-41.90467005239758</c:v>
                </c:pt>
                <c:pt idx="5">
                  <c:v>-41.98367566128199</c:v>
                </c:pt>
                <c:pt idx="6">
                  <c:v>-42.06666361763398</c:v>
                </c:pt>
                <c:pt idx="7">
                  <c:v>-42.15348339423122</c:v>
                </c:pt>
                <c:pt idx="8">
                  <c:v>-42.24398128442745</c:v>
                </c:pt>
                <c:pt idx="9">
                  <c:v>-42.33800248777898</c:v>
                </c:pt>
                <c:pt idx="10">
                  <c:v>-42.43539267792166</c:v>
                </c:pt>
                <c:pt idx="11">
                  <c:v>-42.53599917069955</c:v>
                </c:pt>
                <c:pt idx="12">
                  <c:v>-42.63967178399027</c:v>
                </c:pt>
                <c:pt idx="13">
                  <c:v>-42.739383484616</c:v>
                </c:pt>
                <c:pt idx="14">
                  <c:v>-42.83864583154381</c:v>
                </c:pt>
                <c:pt idx="15">
                  <c:v>-42.93796146559454</c:v>
                </c:pt>
                <c:pt idx="16">
                  <c:v>-43.0374457809659</c:v>
                </c:pt>
                <c:pt idx="17">
                  <c:v>-43.13717176939186</c:v>
                </c:pt>
                <c:pt idx="18">
                  <c:v>-43.23718153448535</c:v>
                </c:pt>
                <c:pt idx="19">
                  <c:v>-43.33749411962597</c:v>
                </c:pt>
                <c:pt idx="20">
                  <c:v>-43.43811150337056</c:v>
                </c:pt>
                <c:pt idx="21">
                  <c:v>-43.53902318658633</c:v>
                </c:pt>
                <c:pt idx="22">
                  <c:v>-43.6402096948696</c:v>
                </c:pt>
                <c:pt idx="23">
                  <c:v>-43.74164524593916</c:v>
                </c:pt>
                <c:pt idx="24">
                  <c:v>-43.84329977473109</c:v>
                </c:pt>
                <c:pt idx="25">
                  <c:v>-43.94514046482395</c:v>
                </c:pt>
                <c:pt idx="26">
                  <c:v>-44.0471221430832</c:v>
                </c:pt>
                <c:pt idx="27">
                  <c:v>-44.14920485757984</c:v>
                </c:pt>
                <c:pt idx="28">
                  <c:v>-44.25134974773349</c:v>
                </c:pt>
                <c:pt idx="29">
                  <c:v>-44.3535188287639</c:v>
                </c:pt>
                <c:pt idx="30">
                  <c:v>-44.4556752385498</c:v>
                </c:pt>
                <c:pt idx="31">
                  <c:v>-44.55778341112418</c:v>
                </c:pt>
                <c:pt idx="32">
                  <c:v>-44.65980918918054</c:v>
                </c:pt>
                <c:pt idx="33">
                  <c:v>-44.7617198906355</c:v>
                </c:pt>
                <c:pt idx="34">
                  <c:v>-44.86348434082447</c:v>
                </c:pt>
                <c:pt idx="35">
                  <c:v>-44.96507287916624</c:v>
                </c:pt>
                <c:pt idx="36">
                  <c:v>-45.06645734707776</c:v>
                </c:pt>
                <c:pt idx="37">
                  <c:v>-45.1676110622783</c:v>
                </c:pt>
                <c:pt idx="38">
                  <c:v>-45.26850878342776</c:v>
                </c:pt>
                <c:pt idx="39">
                  <c:v>-45.36912665111412</c:v>
                </c:pt>
                <c:pt idx="40">
                  <c:v>-45.4694421511112</c:v>
                </c:pt>
                <c:pt idx="41">
                  <c:v>-45.56943406728274</c:v>
                </c:pt>
                <c:pt idx="42">
                  <c:v>-45.6690824318041</c:v>
                </c:pt>
                <c:pt idx="43">
                  <c:v>-45.7683684746676</c:v>
                </c:pt>
                <c:pt idx="44">
                  <c:v>-45.86727457321906</c:v>
                </c:pt>
                <c:pt idx="45">
                  <c:v>-45.9657842022693</c:v>
                </c:pt>
                <c:pt idx="46">
                  <c:v>-46.06388188514693</c:v>
                </c:pt>
                <c:pt idx="47">
                  <c:v>-46.16155314598722</c:v>
                </c:pt>
                <c:pt idx="48">
                  <c:v>-46.25878446341444</c:v>
                </c:pt>
                <c:pt idx="49">
                  <c:v>-46.35556322576154</c:v>
                </c:pt>
                <c:pt idx="50">
                  <c:v>-46.45187768787655</c:v>
                </c:pt>
                <c:pt idx="51">
                  <c:v>-46.54771692957783</c:v>
                </c:pt>
                <c:pt idx="52">
                  <c:v>-46.64307081570468</c:v>
                </c:pt>
                <c:pt idx="53">
                  <c:v>-46.73792995783278</c:v>
                </c:pt>
                <c:pt idx="54">
                  <c:v>-46.83228567758805</c:v>
                </c:pt>
                <c:pt idx="55">
                  <c:v>-46.92612997153556</c:v>
                </c:pt>
                <c:pt idx="56">
                  <c:v>-47.01945547759474</c:v>
                </c:pt>
                <c:pt idx="57">
                  <c:v>-47.1122554429429</c:v>
                </c:pt>
                <c:pt idx="58">
                  <c:v>-47.20452369334294</c:v>
                </c:pt>
                <c:pt idx="59">
                  <c:v>-47.2962546038564</c:v>
                </c:pt>
                <c:pt idx="60">
                  <c:v>-47.38744307088011</c:v>
                </c:pt>
                <c:pt idx="61">
                  <c:v>-47.47808448546606</c:v>
                </c:pt>
                <c:pt idx="62">
                  <c:v>-47.56817470785513</c:v>
                </c:pt>
                <c:pt idx="63">
                  <c:v>-47.65771004319262</c:v>
                </c:pt>
                <c:pt idx="64">
                  <c:v>-47.74668721836839</c:v>
                </c:pt>
                <c:pt idx="65">
                  <c:v>-47.83510335993128</c:v>
                </c:pt>
                <c:pt idx="66">
                  <c:v>-47.92295597303414</c:v>
                </c:pt>
                <c:pt idx="67">
                  <c:v>-48.01024292136604</c:v>
                </c:pt>
                <c:pt idx="68">
                  <c:v>-48.0969624080277</c:v>
                </c:pt>
                <c:pt idx="69">
                  <c:v>-48.18311295730855</c:v>
                </c:pt>
                <c:pt idx="70">
                  <c:v>-48.26869339732293</c:v>
                </c:pt>
                <c:pt idx="71">
                  <c:v>-48.35370284347437</c:v>
                </c:pt>
                <c:pt idx="72">
                  <c:v>-48.43814068270126</c:v>
                </c:pt>
                <c:pt idx="73">
                  <c:v>-48.52200655847732</c:v>
                </c:pt>
                <c:pt idx="74">
                  <c:v>-48.6053003565318</c:v>
                </c:pt>
                <c:pt idx="75">
                  <c:v>-48.688022191246</c:v>
                </c:pt>
                <c:pt idx="76">
                  <c:v>-48.77017239271858</c:v>
                </c:pt>
                <c:pt idx="77">
                  <c:v>-48.85175149443995</c:v>
                </c:pt>
                <c:pt idx="78">
                  <c:v>-48.93276022157647</c:v>
                </c:pt>
                <c:pt idx="79">
                  <c:v>-49.01319947981398</c:v>
                </c:pt>
                <c:pt idx="80">
                  <c:v>-49.0930703447535</c:v>
                </c:pt>
                <c:pt idx="81">
                  <c:v>-49.17237405181595</c:v>
                </c:pt>
                <c:pt idx="82">
                  <c:v>-49.25111198664742</c:v>
                </c:pt>
                <c:pt idx="83">
                  <c:v>-49.32928567599809</c:v>
                </c:pt>
                <c:pt idx="84">
                  <c:v>-49.40689677904258</c:v>
                </c:pt>
                <c:pt idx="85">
                  <c:v>-49.48394707914233</c:v>
                </c:pt>
                <c:pt idx="86">
                  <c:v>-49.56043847600431</c:v>
                </c:pt>
                <c:pt idx="87">
                  <c:v>-49.63637297823752</c:v>
                </c:pt>
                <c:pt idx="88">
                  <c:v>-49.71175269628297</c:v>
                </c:pt>
                <c:pt idx="89">
                  <c:v>-49.78657983569433</c:v>
                </c:pt>
                <c:pt idx="90">
                  <c:v>-49.86085669075955</c:v>
                </c:pt>
                <c:pt idx="91">
                  <c:v>-49.9345856384431</c:v>
                </c:pt>
                <c:pt idx="92">
                  <c:v>-50.00776913263739</c:v>
                </c:pt>
                <c:pt idx="93">
                  <c:v>-50.08040969870714</c:v>
                </c:pt>
                <c:pt idx="94">
                  <c:v>-50.15250992831011</c:v>
                </c:pt>
                <c:pt idx="95">
                  <c:v>-50.2240724744875</c:v>
                </c:pt>
                <c:pt idx="96">
                  <c:v>-50.2951000470052</c:v>
                </c:pt>
                <c:pt idx="97">
                  <c:v>-50.36559540793773</c:v>
                </c:pt>
                <c:pt idx="98">
                  <c:v>-50.43556136748002</c:v>
                </c:pt>
                <c:pt idx="99">
                  <c:v>-50.50500077998076</c:v>
                </c:pt>
                <c:pt idx="100">
                  <c:v>-50.5739165401823</c:v>
                </c:pt>
                <c:pt idx="101">
                  <c:v>-50.64231157965823</c:v>
                </c:pt>
                <c:pt idx="102">
                  <c:v>-50.71018886344334</c:v>
                </c:pt>
                <c:pt idx="103">
                  <c:v>-50.77755138683964</c:v>
                </c:pt>
                <c:pt idx="104">
                  <c:v>-50.84440217239304</c:v>
                </c:pt>
                <c:pt idx="105">
                  <c:v>-50.91074426704109</c:v>
                </c:pt>
                <c:pt idx="106">
                  <c:v>-50.97658073940174</c:v>
                </c:pt>
                <c:pt idx="107">
                  <c:v>-51.04191467722075</c:v>
                </c:pt>
                <c:pt idx="108">
                  <c:v>-51.10674918495593</c:v>
                </c:pt>
                <c:pt idx="109">
                  <c:v>-51.17108738149279</c:v>
                </c:pt>
                <c:pt idx="110">
                  <c:v>-51.23493239799378</c:v>
                </c:pt>
                <c:pt idx="111">
                  <c:v>-51.29828737585431</c:v>
                </c:pt>
                <c:pt idx="112">
                  <c:v>-51.36115546479054</c:v>
                </c:pt>
                <c:pt idx="113">
                  <c:v>-51.42353982102313</c:v>
                </c:pt>
                <c:pt idx="114">
                  <c:v>-51.48544360557126</c:v>
                </c:pt>
                <c:pt idx="115">
                  <c:v>-51.54686998264258</c:v>
                </c:pt>
                <c:pt idx="116">
                  <c:v>-51.6078221181194</c:v>
                </c:pt>
                <c:pt idx="117">
                  <c:v>-51.6683031781271</c:v>
                </c:pt>
                <c:pt idx="118">
                  <c:v>-51.7283163276959</c:v>
                </c:pt>
                <c:pt idx="119">
                  <c:v>-51.78786472949889</c:v>
                </c:pt>
              </c:numCache>
            </c:numRef>
          </c:yVal>
          <c:smooth val="1"/>
          <c:extLst xmlns:c16r2="http://schemas.microsoft.com/office/drawing/2015/06/chart">
            <c:ext xmlns:c16="http://schemas.microsoft.com/office/drawing/2014/chart" uri="{C3380CC4-5D6E-409C-BE32-E72D297353CC}">
              <c16:uniqueId val="{00000004-FCE0-4E3F-B7DC-395091371EF6}"/>
            </c:ext>
          </c:extLst>
        </c:ser>
        <c:ser>
          <c:idx val="1"/>
          <c:order val="5"/>
          <c:tx>
            <c:strRef>
              <c:f>'SA-Needle-G'!$X$123</c:f>
              <c:strCache>
                <c:ptCount val="1"/>
                <c:pt idx="0">
                  <c:v>SHUD Deaths for 0.5x parameter level</c:v>
                </c:pt>
              </c:strCache>
            </c:strRef>
          </c:tx>
          <c:spPr>
            <a:ln w="6350">
              <a:solidFill>
                <a:schemeClr val="accent2"/>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X$3:$X$122</c:f>
              <c:numCache>
                <c:formatCode>General</c:formatCode>
                <c:ptCount val="120"/>
                <c:pt idx="0">
                  <c:v>-41.63115838956923</c:v>
                </c:pt>
                <c:pt idx="1">
                  <c:v>-41.67862094936741</c:v>
                </c:pt>
                <c:pt idx="2">
                  <c:v>-41.72852255331745</c:v>
                </c:pt>
                <c:pt idx="3">
                  <c:v>-41.78083431395494</c:v>
                </c:pt>
                <c:pt idx="4">
                  <c:v>-41.83549076934379</c:v>
                </c:pt>
                <c:pt idx="5">
                  <c:v>-41.89241492258148</c:v>
                </c:pt>
                <c:pt idx="6">
                  <c:v>-41.95152183426819</c:v>
                </c:pt>
                <c:pt idx="7">
                  <c:v>-42.01272132225608</c:v>
                </c:pt>
                <c:pt idx="8">
                  <c:v>-42.07592003061615</c:v>
                </c:pt>
                <c:pt idx="9">
                  <c:v>-42.14102300888342</c:v>
                </c:pt>
                <c:pt idx="10">
                  <c:v>-42.20793491106338</c:v>
                </c:pt>
                <c:pt idx="11">
                  <c:v>-42.27656089959218</c:v>
                </c:pt>
                <c:pt idx="12">
                  <c:v>-42.34680732053435</c:v>
                </c:pt>
                <c:pt idx="13">
                  <c:v>-42.41399555127018</c:v>
                </c:pt>
                <c:pt idx="14">
                  <c:v>-42.48066646132589</c:v>
                </c:pt>
                <c:pt idx="15">
                  <c:v>-42.54722706360606</c:v>
                </c:pt>
                <c:pt idx="16">
                  <c:v>-42.61379864363244</c:v>
                </c:pt>
                <c:pt idx="17">
                  <c:v>-42.68046201826883</c:v>
                </c:pt>
                <c:pt idx="18">
                  <c:v>-42.74726828240477</c:v>
                </c:pt>
                <c:pt idx="19">
                  <c:v>-42.81424632926726</c:v>
                </c:pt>
                <c:pt idx="20">
                  <c:v>-42.88140859491939</c:v>
                </c:pt>
                <c:pt idx="21">
                  <c:v>-42.9487554403756</c:v>
                </c:pt>
                <c:pt idx="22">
                  <c:v>-43.01627848718125</c:v>
                </c:pt>
                <c:pt idx="23">
                  <c:v>-43.08396314968734</c:v>
                </c:pt>
                <c:pt idx="24">
                  <c:v>-43.15179055134494</c:v>
                </c:pt>
                <c:pt idx="25">
                  <c:v>-43.21973896913327</c:v>
                </c:pt>
                <c:pt idx="26">
                  <c:v>-43.28777841466994</c:v>
                </c:pt>
                <c:pt idx="27">
                  <c:v>-43.35588175298414</c:v>
                </c:pt>
                <c:pt idx="28">
                  <c:v>-43.4240223159336</c:v>
                </c:pt>
                <c:pt idx="29">
                  <c:v>-43.49217386476762</c:v>
                </c:pt>
                <c:pt idx="30">
                  <c:v>-43.5603108301214</c:v>
                </c:pt>
                <c:pt idx="31">
                  <c:v>-43.62840848262781</c:v>
                </c:pt>
                <c:pt idx="32">
                  <c:v>-43.69644304600287</c:v>
                </c:pt>
                <c:pt idx="33">
                  <c:v>-43.764391767017</c:v>
                </c:pt>
                <c:pt idx="34">
                  <c:v>-43.83223295340345</c:v>
                </c:pt>
                <c:pt idx="35">
                  <c:v>-43.89994598809658</c:v>
                </c:pt>
                <c:pt idx="36">
                  <c:v>-43.96751132619315</c:v>
                </c:pt>
                <c:pt idx="37">
                  <c:v>-44.03491047946854</c:v>
                </c:pt>
                <c:pt idx="38">
                  <c:v>-44.10212599210036</c:v>
                </c:pt>
                <c:pt idx="39">
                  <c:v>-44.16914140104272</c:v>
                </c:pt>
                <c:pt idx="40">
                  <c:v>-44.23594120730163</c:v>
                </c:pt>
                <c:pt idx="41">
                  <c:v>-44.3025108405657</c:v>
                </c:pt>
                <c:pt idx="42">
                  <c:v>-44.36883662174822</c:v>
                </c:pt>
                <c:pt idx="43">
                  <c:v>-44.43490572493611</c:v>
                </c:pt>
                <c:pt idx="44">
                  <c:v>-44.50070613938237</c:v>
                </c:pt>
                <c:pt idx="45">
                  <c:v>-44.56622663201074</c:v>
                </c:pt>
                <c:pt idx="46">
                  <c:v>-44.63145671074354</c:v>
                </c:pt>
                <c:pt idx="47">
                  <c:v>-44.69638658887193</c:v>
                </c:pt>
                <c:pt idx="48">
                  <c:v>-44.76100715061236</c:v>
                </c:pt>
                <c:pt idx="49">
                  <c:v>-44.82530991794065</c:v>
                </c:pt>
                <c:pt idx="50">
                  <c:v>-44.88928701873351</c:v>
                </c:pt>
                <c:pt idx="51">
                  <c:v>-44.95293115626599</c:v>
                </c:pt>
                <c:pt idx="52">
                  <c:v>-45.0162355800051</c:v>
                </c:pt>
                <c:pt idx="53">
                  <c:v>-45.07919405773274</c:v>
                </c:pt>
                <c:pt idx="54">
                  <c:v>-45.1418008489492</c:v>
                </c:pt>
                <c:pt idx="55">
                  <c:v>-45.20405067951092</c:v>
                </c:pt>
                <c:pt idx="56">
                  <c:v>-45.2659387174716</c:v>
                </c:pt>
                <c:pt idx="57">
                  <c:v>-45.32746055007154</c:v>
                </c:pt>
                <c:pt idx="58">
                  <c:v>-45.38861216183064</c:v>
                </c:pt>
                <c:pt idx="59">
                  <c:v>-45.449389913702</c:v>
                </c:pt>
                <c:pt idx="60">
                  <c:v>-45.50979052323378</c:v>
                </c:pt>
                <c:pt idx="61">
                  <c:v>-45.569811045692</c:v>
                </c:pt>
                <c:pt idx="62">
                  <c:v>-45.62944885610913</c:v>
                </c:pt>
                <c:pt idx="63">
                  <c:v>-45.68870163220781</c:v>
                </c:pt>
                <c:pt idx="64">
                  <c:v>-45.74756733815483</c:v>
                </c:pt>
                <c:pt idx="65">
                  <c:v>-45.80604420911806</c:v>
                </c:pt>
                <c:pt idx="66">
                  <c:v>-45.8641307365769</c:v>
                </c:pt>
                <c:pt idx="67">
                  <c:v>-45.921825654352</c:v>
                </c:pt>
                <c:pt idx="68">
                  <c:v>-45.97912792532838</c:v>
                </c:pt>
                <c:pt idx="69">
                  <c:v>-46.03603672882336</c:v>
                </c:pt>
                <c:pt idx="70">
                  <c:v>-46.0925514485849</c:v>
                </c:pt>
                <c:pt idx="71">
                  <c:v>-46.14867166137604</c:v>
                </c:pt>
                <c:pt idx="72">
                  <c:v>-46.20439712612778</c:v>
                </c:pt>
                <c:pt idx="73">
                  <c:v>-46.25972777362144</c:v>
                </c:pt>
                <c:pt idx="74">
                  <c:v>-46.31466369669193</c:v>
                </c:pt>
                <c:pt idx="75">
                  <c:v>-46.36920514091093</c:v>
                </c:pt>
                <c:pt idx="76">
                  <c:v>-46.42335249572674</c:v>
                </c:pt>
                <c:pt idx="77">
                  <c:v>-46.47710628606082</c:v>
                </c:pt>
                <c:pt idx="78">
                  <c:v>-46.53046716430998</c:v>
                </c:pt>
                <c:pt idx="79">
                  <c:v>-46.58343590275354</c:v>
                </c:pt>
                <c:pt idx="80">
                  <c:v>-46.63601338633775</c:v>
                </c:pt>
                <c:pt idx="81">
                  <c:v>-46.68820060582456</c:v>
                </c:pt>
                <c:pt idx="82">
                  <c:v>-46.73999865128476</c:v>
                </c:pt>
                <c:pt idx="83">
                  <c:v>-46.79140870591768</c:v>
                </c:pt>
                <c:pt idx="84">
                  <c:v>-46.84243204018166</c:v>
                </c:pt>
                <c:pt idx="85">
                  <c:v>-46.89307000622553</c:v>
                </c:pt>
                <c:pt idx="86">
                  <c:v>-46.94332403259887</c:v>
                </c:pt>
                <c:pt idx="87">
                  <c:v>-46.9931956192354</c:v>
                </c:pt>
                <c:pt idx="88">
                  <c:v>-47.04268633268671</c:v>
                </c:pt>
                <c:pt idx="89">
                  <c:v>-47.091797801606</c:v>
                </c:pt>
                <c:pt idx="90">
                  <c:v>-47.14053171246245</c:v>
                </c:pt>
                <c:pt idx="91">
                  <c:v>-47.18888980547045</c:v>
                </c:pt>
                <c:pt idx="92">
                  <c:v>-47.23687387073873</c:v>
                </c:pt>
                <c:pt idx="93">
                  <c:v>-47.28448574461099</c:v>
                </c:pt>
                <c:pt idx="94">
                  <c:v>-47.33172730620204</c:v>
                </c:pt>
                <c:pt idx="95">
                  <c:v>-47.37860047411402</c:v>
                </c:pt>
                <c:pt idx="96">
                  <c:v>-47.42510720332016</c:v>
                </c:pt>
                <c:pt idx="97">
                  <c:v>-47.47124948221991</c:v>
                </c:pt>
                <c:pt idx="98">
                  <c:v>-47.51702932984614</c:v>
                </c:pt>
                <c:pt idx="99">
                  <c:v>-47.56244879321967</c:v>
                </c:pt>
                <c:pt idx="100">
                  <c:v>-47.6075099448432</c:v>
                </c:pt>
                <c:pt idx="101">
                  <c:v>-47.65221488033755</c:v>
                </c:pt>
                <c:pt idx="102">
                  <c:v>-47.6965657161977</c:v>
                </c:pt>
                <c:pt idx="103">
                  <c:v>-47.74056458767112</c:v>
                </c:pt>
                <c:pt idx="104">
                  <c:v>-47.7842136467521</c:v>
                </c:pt>
                <c:pt idx="105">
                  <c:v>-47.82751506028958</c:v>
                </c:pt>
                <c:pt idx="106">
                  <c:v>-47.8704710081939</c:v>
                </c:pt>
                <c:pt idx="107">
                  <c:v>-47.91308368174357</c:v>
                </c:pt>
                <c:pt idx="108">
                  <c:v>-47.95535528199143</c:v>
                </c:pt>
                <c:pt idx="109">
                  <c:v>-47.99728801824939</c:v>
                </c:pt>
                <c:pt idx="110">
                  <c:v>-48.0388841066701</c:v>
                </c:pt>
                <c:pt idx="111">
                  <c:v>-48.08014576890355</c:v>
                </c:pt>
                <c:pt idx="112">
                  <c:v>-48.1210752308293</c:v>
                </c:pt>
                <c:pt idx="113">
                  <c:v>-48.1616747213651</c:v>
                </c:pt>
                <c:pt idx="114">
                  <c:v>-48.20194647134178</c:v>
                </c:pt>
                <c:pt idx="115">
                  <c:v>-48.2418927124483</c:v>
                </c:pt>
                <c:pt idx="116">
                  <c:v>-48.28151567622995</c:v>
                </c:pt>
                <c:pt idx="117">
                  <c:v>-48.32081759315825</c:v>
                </c:pt>
                <c:pt idx="118">
                  <c:v>-48.35980069174713</c:v>
                </c:pt>
                <c:pt idx="119">
                  <c:v>-48.39846719773097</c:v>
                </c:pt>
              </c:numCache>
            </c:numRef>
          </c:yVal>
          <c:smooth val="1"/>
          <c:extLst xmlns:c16r2="http://schemas.microsoft.com/office/drawing/2015/06/chart">
            <c:ext xmlns:c16="http://schemas.microsoft.com/office/drawing/2014/chart" uri="{C3380CC4-5D6E-409C-BE32-E72D297353CC}">
              <c16:uniqueId val="{00000005-FCE0-4E3F-B7DC-395091371EF6}"/>
            </c:ext>
          </c:extLst>
        </c:ser>
        <c:ser>
          <c:idx val="5"/>
          <c:order val="6"/>
          <c:tx>
            <c:strRef>
              <c:f>'SA-Needle-G'!$G$123</c:f>
              <c:strCache>
                <c:ptCount val="1"/>
                <c:pt idx="0">
                  <c:v>Total Deaths for 1x parameter level</c:v>
                </c:pt>
              </c:strCache>
            </c:strRef>
          </c:tx>
          <c:spPr>
            <a:ln w="76200">
              <a:solidFill>
                <a:schemeClr val="tx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G$3:$G$122</c:f>
              <c:numCache>
                <c:formatCode>General</c:formatCode>
                <c:ptCount val="120"/>
                <c:pt idx="0">
                  <c:v>-41.63115838956923</c:v>
                </c:pt>
                <c:pt idx="1">
                  <c:v>-41.707260217977</c:v>
                </c:pt>
                <c:pt idx="2">
                  <c:v>-41.78982691337487</c:v>
                </c:pt>
                <c:pt idx="3">
                  <c:v>-41.87874843275672</c:v>
                </c:pt>
                <c:pt idx="4">
                  <c:v>-41.9738487753099</c:v>
                </c:pt>
                <c:pt idx="5">
                  <c:v>-42.074934654012</c:v>
                </c:pt>
                <c:pt idx="6">
                  <c:v>-42.18180162680844</c:v>
                </c:pt>
                <c:pt idx="7">
                  <c:v>-42.2942386388636</c:v>
                </c:pt>
                <c:pt idx="8">
                  <c:v>-42.41203146278107</c:v>
                </c:pt>
                <c:pt idx="9">
                  <c:v>-42.53496528911455</c:v>
                </c:pt>
                <c:pt idx="10">
                  <c:v>-42.66282666194945</c:v>
                </c:pt>
                <c:pt idx="11">
                  <c:v>-42.79540491025791</c:v>
                </c:pt>
                <c:pt idx="12">
                  <c:v>-42.93249319158176</c:v>
                </c:pt>
                <c:pt idx="13">
                  <c:v>-43.06471593754217</c:v>
                </c:pt>
                <c:pt idx="14">
                  <c:v>-43.1965593931479</c:v>
                </c:pt>
                <c:pt idx="15">
                  <c:v>-43.3286216907388</c:v>
                </c:pt>
                <c:pt idx="16">
                  <c:v>-43.46101244168872</c:v>
                </c:pt>
                <c:pt idx="17">
                  <c:v>-43.59379691433651</c:v>
                </c:pt>
                <c:pt idx="18">
                  <c:v>-43.7270083116944</c:v>
                </c:pt>
                <c:pt idx="19">
                  <c:v>-43.8606559046762</c:v>
                </c:pt>
                <c:pt idx="20">
                  <c:v>-43.99473127726174</c:v>
                </c:pt>
                <c:pt idx="21">
                  <c:v>-44.12921311826653</c:v>
                </c:pt>
                <c:pt idx="22">
                  <c:v>-44.26407089074477</c:v>
                </c:pt>
                <c:pt idx="23">
                  <c:v>-44.39926763503829</c:v>
                </c:pt>
                <c:pt idx="24">
                  <c:v>-44.53476210344157</c:v>
                </c:pt>
                <c:pt idx="25">
                  <c:v>-44.6705103795547</c:v>
                </c:pt>
                <c:pt idx="26">
                  <c:v>-44.80645141791774</c:v>
                </c:pt>
                <c:pt idx="27">
                  <c:v>-44.94253214387376</c:v>
                </c:pt>
                <c:pt idx="28">
                  <c:v>-45.0787012360045</c:v>
                </c:pt>
                <c:pt idx="29">
                  <c:v>-45.21490871491365</c:v>
                </c:pt>
                <c:pt idx="30">
                  <c:v>-45.35110619664684</c:v>
                </c:pt>
                <c:pt idx="31">
                  <c:v>-45.48724706727128</c:v>
                </c:pt>
                <c:pt idx="32">
                  <c:v>-45.62328659321597</c:v>
                </c:pt>
                <c:pt idx="33">
                  <c:v>-45.7591819830222</c:v>
                </c:pt>
                <c:pt idx="34">
                  <c:v>-45.89489241257461</c:v>
                </c:pt>
                <c:pt idx="35">
                  <c:v>-46.0303790230952</c:v>
                </c:pt>
                <c:pt idx="36">
                  <c:v>-46.16560489900753</c:v>
                </c:pt>
                <c:pt idx="37">
                  <c:v>-46.30053503115668</c:v>
                </c:pt>
                <c:pt idx="38">
                  <c:v>-46.4351362695546</c:v>
                </c:pt>
                <c:pt idx="39">
                  <c:v>-46.56937724188583</c:v>
                </c:pt>
                <c:pt idx="40">
                  <c:v>-46.7032283095847</c:v>
                </c:pt>
                <c:pt idx="41">
                  <c:v>-46.83666150862472</c:v>
                </c:pt>
                <c:pt idx="42">
                  <c:v>-46.96965048699904</c:v>
                </c:pt>
                <c:pt idx="43">
                  <c:v>-47.10217044140986</c:v>
                </c:pt>
                <c:pt idx="44">
                  <c:v>-47.23419805400354</c:v>
                </c:pt>
                <c:pt idx="45">
                  <c:v>-47.365711429749</c:v>
                </c:pt>
                <c:pt idx="46">
                  <c:v>-47.49669003493568</c:v>
                </c:pt>
                <c:pt idx="47">
                  <c:v>-47.62711463707591</c:v>
                </c:pt>
                <c:pt idx="48">
                  <c:v>-47.75696724646182</c:v>
                </c:pt>
                <c:pt idx="49">
                  <c:v>-47.88623105951599</c:v>
                </c:pt>
                <c:pt idx="50">
                  <c:v>-48.01489040403199</c:v>
                </c:pt>
                <c:pt idx="51">
                  <c:v>-48.1429306863644</c:v>
                </c:pt>
                <c:pt idx="52">
                  <c:v>-48.27033834053</c:v>
                </c:pt>
                <c:pt idx="53">
                  <c:v>-48.39710077930555</c:v>
                </c:pt>
                <c:pt idx="54">
                  <c:v>-48.52320634727666</c:v>
                </c:pt>
                <c:pt idx="55">
                  <c:v>-48.64864427579379</c:v>
                </c:pt>
                <c:pt idx="56">
                  <c:v>-48.77340463980422</c:v>
                </c:pt>
                <c:pt idx="57">
                  <c:v>-48.89747831649911</c:v>
                </c:pt>
                <c:pt idx="58">
                  <c:v>-49.02085694573466</c:v>
                </c:pt>
                <c:pt idx="59">
                  <c:v>-49.14353289215686</c:v>
                </c:pt>
                <c:pt idx="60">
                  <c:v>-49.26549920898624</c:v>
                </c:pt>
                <c:pt idx="61">
                  <c:v>-49.38674960338997</c:v>
                </c:pt>
                <c:pt idx="62">
                  <c:v>-49.50727840339646</c:v>
                </c:pt>
                <c:pt idx="63">
                  <c:v>-49.6270805262816</c:v>
                </c:pt>
                <c:pt idx="64">
                  <c:v>-49.7461514483718</c:v>
                </c:pt>
                <c:pt idx="65">
                  <c:v>-49.86448717622369</c:v>
                </c:pt>
                <c:pt idx="66">
                  <c:v>-49.98208421909892</c:v>
                </c:pt>
                <c:pt idx="67">
                  <c:v>-50.0989395626997</c:v>
                </c:pt>
                <c:pt idx="68">
                  <c:v>-50.21505064411062</c:v>
                </c:pt>
                <c:pt idx="69">
                  <c:v>-50.33041532788852</c:v>
                </c:pt>
                <c:pt idx="70">
                  <c:v>-50.4450318832649</c:v>
                </c:pt>
                <c:pt idx="71">
                  <c:v>-50.55889896239754</c:v>
                </c:pt>
                <c:pt idx="72">
                  <c:v>-50.67201557964476</c:v>
                </c:pt>
                <c:pt idx="73">
                  <c:v>-50.7843810918008</c:v>
                </c:pt>
                <c:pt idx="74">
                  <c:v>-50.89599517926737</c:v>
                </c:pt>
                <c:pt idx="75">
                  <c:v>-51.00685782810778</c:v>
                </c:pt>
                <c:pt idx="76">
                  <c:v>-51.1169693129486</c:v>
                </c:pt>
                <c:pt idx="77">
                  <c:v>-51.2263301807011</c:v>
                </c:pt>
                <c:pt idx="78">
                  <c:v>-51.33494123504988</c:v>
                </c:pt>
                <c:pt idx="79">
                  <c:v>-51.44280352168779</c:v>
                </c:pt>
                <c:pt idx="80">
                  <c:v>-51.54991831426127</c:v>
                </c:pt>
                <c:pt idx="81">
                  <c:v>-51.65628710098952</c:v>
                </c:pt>
                <c:pt idx="82">
                  <c:v>-51.7619115719317</c:v>
                </c:pt>
                <c:pt idx="83">
                  <c:v>-51.8667936068739</c:v>
                </c:pt>
                <c:pt idx="84">
                  <c:v>-51.97093526380695</c:v>
                </c:pt>
                <c:pt idx="85">
                  <c:v>-52.07433876796262</c:v>
                </c:pt>
                <c:pt idx="86">
                  <c:v>-52.17700650139493</c:v>
                </c:pt>
                <c:pt idx="87">
                  <c:v>-52.278940993071</c:v>
                </c:pt>
                <c:pt idx="88">
                  <c:v>-52.3801449094508</c:v>
                </c:pt>
                <c:pt idx="89">
                  <c:v>-52.48062104553922</c:v>
                </c:pt>
                <c:pt idx="90">
                  <c:v>-52.58037231638108</c:v>
                </c:pt>
                <c:pt idx="91">
                  <c:v>-52.67940174898272</c:v>
                </c:pt>
                <c:pt idx="92">
                  <c:v>-52.77771247463956</c:v>
                </c:pt>
                <c:pt idx="93">
                  <c:v>-52.87530772165204</c:v>
                </c:pt>
                <c:pt idx="94">
                  <c:v>-52.97219080840878</c:v>
                </c:pt>
                <c:pt idx="95">
                  <c:v>-53.0683651368251</c:v>
                </c:pt>
                <c:pt idx="96">
                  <c:v>-53.16383418611112</c:v>
                </c:pt>
                <c:pt idx="97">
                  <c:v>-53.25860150687068</c:v>
                </c:pt>
                <c:pt idx="98">
                  <c:v>-53.35267071549139</c:v>
                </c:pt>
                <c:pt idx="99">
                  <c:v>-53.44604548883714</c:v>
                </c:pt>
                <c:pt idx="100">
                  <c:v>-53.53872955921</c:v>
                </c:pt>
                <c:pt idx="101">
                  <c:v>-53.63072670958054</c:v>
                </c:pt>
                <c:pt idx="102">
                  <c:v>-53.72204076906546</c:v>
                </c:pt>
                <c:pt idx="103">
                  <c:v>-53.81267560864809</c:v>
                </c:pt>
                <c:pt idx="104">
                  <c:v>-53.9026351371217</c:v>
                </c:pt>
                <c:pt idx="105">
                  <c:v>-53.99192329725888</c:v>
                </c:pt>
                <c:pt idx="106">
                  <c:v>-54.08054406217552</c:v>
                </c:pt>
                <c:pt idx="107">
                  <c:v>-54.16850143190013</c:v>
                </c:pt>
                <c:pt idx="108">
                  <c:v>-54.25579943012853</c:v>
                </c:pt>
                <c:pt idx="109">
                  <c:v>-54.34244210115121</c:v>
                </c:pt>
                <c:pt idx="110">
                  <c:v>-54.42843350695834</c:v>
                </c:pt>
                <c:pt idx="111">
                  <c:v>-54.51377772450137</c:v>
                </c:pt>
                <c:pt idx="112">
                  <c:v>-54.59847884310725</c:v>
                </c:pt>
                <c:pt idx="113">
                  <c:v>-54.68254096203782</c:v>
                </c:pt>
                <c:pt idx="114">
                  <c:v>-54.76596818819325</c:v>
                </c:pt>
                <c:pt idx="115">
                  <c:v>-54.84876463393967</c:v>
                </c:pt>
                <c:pt idx="116">
                  <c:v>-54.93093441506844</c:v>
                </c:pt>
                <c:pt idx="117">
                  <c:v>-55.01248164886965</c:v>
                </c:pt>
                <c:pt idx="118">
                  <c:v>-55.09341045232068</c:v>
                </c:pt>
                <c:pt idx="119">
                  <c:v>-55.17372494038454</c:v>
                </c:pt>
              </c:numCache>
            </c:numRef>
          </c:yVal>
          <c:smooth val="1"/>
          <c:extLst xmlns:c16r2="http://schemas.microsoft.com/office/drawing/2015/06/chart">
            <c:ext xmlns:c16="http://schemas.microsoft.com/office/drawing/2014/chart" uri="{C3380CC4-5D6E-409C-BE32-E72D297353CC}">
              <c16:uniqueId val="{00000006-FCE0-4E3F-B7DC-395091371EF6}"/>
            </c:ext>
          </c:extLst>
        </c:ser>
        <c:ser>
          <c:idx val="2"/>
          <c:order val="7"/>
          <c:tx>
            <c:strRef>
              <c:f>'SA-Needle-G'!$P$123</c:f>
              <c:strCache>
                <c:ptCount val="1"/>
                <c:pt idx="0">
                  <c:v>Total Deaths for 0.75x parameter level</c:v>
                </c:pt>
              </c:strCache>
            </c:strRef>
          </c:tx>
          <c:spPr>
            <a:ln w="28575">
              <a:solidFill>
                <a:schemeClr val="tx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P$3:$P$122</c:f>
              <c:numCache>
                <c:formatCode>General</c:formatCode>
                <c:ptCount val="120"/>
                <c:pt idx="0">
                  <c:v>-41.63115838956923</c:v>
                </c:pt>
                <c:pt idx="1">
                  <c:v>-41.69294058367213</c:v>
                </c:pt>
                <c:pt idx="2">
                  <c:v>-41.7591749205793</c:v>
                </c:pt>
                <c:pt idx="3">
                  <c:v>-41.8297920608155</c:v>
                </c:pt>
                <c:pt idx="4">
                  <c:v>-41.90467136844</c:v>
                </c:pt>
                <c:pt idx="5">
                  <c:v>-41.98367778430298</c:v>
                </c:pt>
                <c:pt idx="6">
                  <c:v>-42.06666669063998</c:v>
                </c:pt>
                <c:pt idx="7">
                  <c:v>-42.15348753415115</c:v>
                </c:pt>
                <c:pt idx="8">
                  <c:v>-42.24398658217124</c:v>
                </c:pt>
                <c:pt idx="9">
                  <c:v>-42.33800900874571</c:v>
                </c:pt>
                <c:pt idx="10">
                  <c:v>-42.43540046283209</c:v>
                </c:pt>
                <c:pt idx="11">
                  <c:v>-42.53600823665387</c:v>
                </c:pt>
                <c:pt idx="12">
                  <c:v>-42.63968212566719</c:v>
                </c:pt>
                <c:pt idx="13">
                  <c:v>-42.73939507556133</c:v>
                </c:pt>
                <c:pt idx="14">
                  <c:v>-42.83865856021698</c:v>
                </c:pt>
                <c:pt idx="15">
                  <c:v>-42.93797514908283</c:v>
                </c:pt>
                <c:pt idx="16">
                  <c:v>-43.03746017330995</c:v>
                </c:pt>
                <c:pt idx="17">
                  <c:v>-43.13718656873682</c:v>
                </c:pt>
                <c:pt idx="18">
                  <c:v>-43.23719638934325</c:v>
                </c:pt>
                <c:pt idx="19">
                  <c:v>-43.33750863439025</c:v>
                </c:pt>
                <c:pt idx="20">
                  <c:v>-43.43812524318776</c:v>
                </c:pt>
                <c:pt idx="21">
                  <c:v>-43.5390356816856</c:v>
                </c:pt>
                <c:pt idx="22">
                  <c:v>-43.6402204444074</c:v>
                </c:pt>
                <c:pt idx="23">
                  <c:v>-43.74165372143354</c:v>
                </c:pt>
                <c:pt idx="24">
                  <c:v>-43.84330542313634</c:v>
                </c:pt>
                <c:pt idx="25">
                  <c:v>-43.94514271128615</c:v>
                </c:pt>
                <c:pt idx="26">
                  <c:v>-44.04712039343994</c:v>
                </c:pt>
                <c:pt idx="27">
                  <c:v>-44.14919850048864</c:v>
                </c:pt>
                <c:pt idx="28">
                  <c:v>-44.25133815661097</c:v>
                </c:pt>
                <c:pt idx="29">
                  <c:v>-44.35350136354597</c:v>
                </c:pt>
                <c:pt idx="30">
                  <c:v>-44.45565124729139</c:v>
                </c:pt>
                <c:pt idx="31">
                  <c:v>-44.55775223144887</c:v>
                </c:pt>
                <c:pt idx="32">
                  <c:v>-44.65977014959717</c:v>
                </c:pt>
                <c:pt idx="33">
                  <c:v>-44.76167231173885</c:v>
                </c:pt>
                <c:pt idx="34">
                  <c:v>-44.86342753638105</c:v>
                </c:pt>
                <c:pt idx="35">
                  <c:v>-44.96500615710488</c:v>
                </c:pt>
                <c:pt idx="36">
                  <c:v>-45.06638001038691</c:v>
                </c:pt>
                <c:pt idx="37">
                  <c:v>-45.16752240982346</c:v>
                </c:pt>
                <c:pt idx="38">
                  <c:v>-45.26840811069228</c:v>
                </c:pt>
                <c:pt idx="39">
                  <c:v>-45.36901325087378</c:v>
                </c:pt>
                <c:pt idx="40">
                  <c:v>-45.46931531404247</c:v>
                </c:pt>
                <c:pt idx="41">
                  <c:v>-45.56929308251861</c:v>
                </c:pt>
                <c:pt idx="42">
                  <c:v>-45.66892658743378</c:v>
                </c:pt>
                <c:pt idx="43">
                  <c:v>-45.76819705819152</c:v>
                </c:pt>
                <c:pt idx="44">
                  <c:v>-45.86708687195927</c:v>
                </c:pt>
                <c:pt idx="45">
                  <c:v>-45.96557950373735</c:v>
                </c:pt>
                <c:pt idx="46">
                  <c:v>-46.06365947738279</c:v>
                </c:pt>
                <c:pt idx="47">
                  <c:v>-46.16131231785688</c:v>
                </c:pt>
                <c:pt idx="48">
                  <c:v>-46.25852450488278</c:v>
                </c:pt>
                <c:pt idx="49">
                  <c:v>-46.35528342813279</c:v>
                </c:pt>
                <c:pt idx="50">
                  <c:v>-46.45157734401644</c:v>
                </c:pt>
                <c:pt idx="51">
                  <c:v>-46.5473953341033</c:v>
                </c:pt>
                <c:pt idx="52">
                  <c:v>-46.6427272651611</c:v>
                </c:pt>
                <c:pt idx="53">
                  <c:v>-46.73756375084749</c:v>
                </c:pt>
                <c:pt idx="54">
                  <c:v>-46.83189611500593</c:v>
                </c:pt>
                <c:pt idx="55">
                  <c:v>-46.92571635654098</c:v>
                </c:pt>
                <c:pt idx="56">
                  <c:v>-47.01901711581719</c:v>
                </c:pt>
                <c:pt idx="57">
                  <c:v>-47.11179164255072</c:v>
                </c:pt>
                <c:pt idx="58">
                  <c:v>-47.20403376512245</c:v>
                </c:pt>
                <c:pt idx="59">
                  <c:v>-47.2957378612815</c:v>
                </c:pt>
                <c:pt idx="60">
                  <c:v>-47.38689883017455</c:v>
                </c:pt>
                <c:pt idx="61">
                  <c:v>-47.47751206564975</c:v>
                </c:pt>
                <c:pt idx="62">
                  <c:v>-47.56757343078884</c:v>
                </c:pt>
                <c:pt idx="63">
                  <c:v>-47.65707923361379</c:v>
                </c:pt>
                <c:pt idx="64">
                  <c:v>-47.7460262039156</c:v>
                </c:pt>
                <c:pt idx="65">
                  <c:v>-47.83441147116879</c:v>
                </c:pt>
                <c:pt idx="66">
                  <c:v>-47.9222325434676</c:v>
                </c:pt>
                <c:pt idx="67">
                  <c:v>-48.00948728745129</c:v>
                </c:pt>
                <c:pt idx="68">
                  <c:v>-48.0961739091802</c:v>
                </c:pt>
                <c:pt idx="69">
                  <c:v>-48.18229093590462</c:v>
                </c:pt>
                <c:pt idx="70">
                  <c:v>-48.2678371986981</c:v>
                </c:pt>
                <c:pt idx="71">
                  <c:v>-48.35281181591991</c:v>
                </c:pt>
                <c:pt idx="72">
                  <c:v>-48.43721417745682</c:v>
                </c:pt>
                <c:pt idx="73">
                  <c:v>-48.52104392972037</c:v>
                </c:pt>
                <c:pt idx="74">
                  <c:v>-48.60430096136545</c:v>
                </c:pt>
                <c:pt idx="75">
                  <c:v>-48.68698538968574</c:v>
                </c:pt>
                <c:pt idx="76">
                  <c:v>-48.7690975476744</c:v>
                </c:pt>
                <c:pt idx="77">
                  <c:v>-48.85063797170042</c:v>
                </c:pt>
                <c:pt idx="78">
                  <c:v>-48.93160738978973</c:v>
                </c:pt>
                <c:pt idx="79">
                  <c:v>-49.01200671046652</c:v>
                </c:pt>
                <c:pt idx="80">
                  <c:v>-49.09183701214788</c:v>
                </c:pt>
                <c:pt idx="81">
                  <c:v>-49.17109953305224</c:v>
                </c:pt>
                <c:pt idx="82">
                  <c:v>-49.24979566159827</c:v>
                </c:pt>
                <c:pt idx="83">
                  <c:v>-49.3279269272843</c:v>
                </c:pt>
                <c:pt idx="84">
                  <c:v>-49.40549499201234</c:v>
                </c:pt>
                <c:pt idx="85">
                  <c:v>-49.48250164184437</c:v>
                </c:pt>
                <c:pt idx="86">
                  <c:v>-49.55894877916244</c:v>
                </c:pt>
                <c:pt idx="87">
                  <c:v>-49.63483841523075</c:v>
                </c:pt>
                <c:pt idx="88">
                  <c:v>-49.71017266311687</c:v>
                </c:pt>
                <c:pt idx="89">
                  <c:v>-49.78495373097653</c:v>
                </c:pt>
                <c:pt idx="90">
                  <c:v>-49.85918391567593</c:v>
                </c:pt>
                <c:pt idx="91">
                  <c:v>-49.93286559673295</c:v>
                </c:pt>
                <c:pt idx="92">
                  <c:v>-50.00600123056815</c:v>
                </c:pt>
                <c:pt idx="93">
                  <c:v>-50.07859334505042</c:v>
                </c:pt>
                <c:pt idx="94">
                  <c:v>-50.15064453431648</c:v>
                </c:pt>
                <c:pt idx="95">
                  <c:v>-50.22215745386556</c:v>
                </c:pt>
                <c:pt idx="96">
                  <c:v>-50.29313481589406</c:v>
                </c:pt>
                <c:pt idx="97">
                  <c:v>-50.36357938488554</c:v>
                </c:pt>
                <c:pt idx="98">
                  <c:v>-50.4334939734209</c:v>
                </c:pt>
                <c:pt idx="99">
                  <c:v>-50.50288143821194</c:v>
                </c:pt>
                <c:pt idx="100">
                  <c:v>-50.57174467634074</c:v>
                </c:pt>
                <c:pt idx="101">
                  <c:v>-50.64008662170097</c:v>
                </c:pt>
                <c:pt idx="102">
                  <c:v>-50.70791024162322</c:v>
                </c:pt>
                <c:pt idx="103">
                  <c:v>-50.77521853368585</c:v>
                </c:pt>
                <c:pt idx="104">
                  <c:v>-50.84201452269019</c:v>
                </c:pt>
                <c:pt idx="105">
                  <c:v>-50.90830125780808</c:v>
                </c:pt>
                <c:pt idx="106">
                  <c:v>-50.97408180987127</c:v>
                </c:pt>
                <c:pt idx="107">
                  <c:v>-51.0393592688226</c:v>
                </c:pt>
                <c:pt idx="108">
                  <c:v>-51.10413674129514</c:v>
                </c:pt>
                <c:pt idx="109">
                  <c:v>-51.16841734833296</c:v>
                </c:pt>
                <c:pt idx="110">
                  <c:v>-51.23220422323557</c:v>
                </c:pt>
                <c:pt idx="111">
                  <c:v>-51.29550050952216</c:v>
                </c:pt>
                <c:pt idx="112">
                  <c:v>-51.358309359012</c:v>
                </c:pt>
                <c:pt idx="113">
                  <c:v>-51.42063393001308</c:v>
                </c:pt>
                <c:pt idx="114">
                  <c:v>-51.48247738561597</c:v>
                </c:pt>
                <c:pt idx="115">
                  <c:v>-51.54384289208247</c:v>
                </c:pt>
                <c:pt idx="116">
                  <c:v>-51.60473361733271</c:v>
                </c:pt>
                <c:pt idx="117">
                  <c:v>-51.665152729517</c:v>
                </c:pt>
                <c:pt idx="118">
                  <c:v>-51.72510339567325</c:v>
                </c:pt>
                <c:pt idx="119">
                  <c:v>-51.78458878047</c:v>
                </c:pt>
              </c:numCache>
            </c:numRef>
          </c:yVal>
          <c:smooth val="1"/>
          <c:extLst xmlns:c16r2="http://schemas.microsoft.com/office/drawing/2015/06/chart">
            <c:ext xmlns:c16="http://schemas.microsoft.com/office/drawing/2014/chart" uri="{C3380CC4-5D6E-409C-BE32-E72D297353CC}">
              <c16:uniqueId val="{00000007-FCE0-4E3F-B7DC-395091371EF6}"/>
            </c:ext>
          </c:extLst>
        </c:ser>
        <c:ser>
          <c:idx val="9"/>
          <c:order val="8"/>
          <c:tx>
            <c:strRef>
              <c:f>'SA-Needle-G'!$Y$123</c:f>
              <c:strCache>
                <c:ptCount val="1"/>
                <c:pt idx="0">
                  <c:v>Total Deaths for 0.5x parameter level</c:v>
                </c:pt>
              </c:strCache>
            </c:strRef>
          </c:tx>
          <c:spPr>
            <a:ln w="6350">
              <a:solidFill>
                <a:schemeClr val="tx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Y$3:$Y$122</c:f>
              <c:numCache>
                <c:formatCode>General</c:formatCode>
                <c:ptCount val="120"/>
                <c:pt idx="0">
                  <c:v>-41.63115838956923</c:v>
                </c:pt>
                <c:pt idx="1">
                  <c:v>-41.67862094936745</c:v>
                </c:pt>
                <c:pt idx="2">
                  <c:v>-41.72852278502341</c:v>
                </c:pt>
                <c:pt idx="3">
                  <c:v>-41.78083499144905</c:v>
                </c:pt>
                <c:pt idx="4">
                  <c:v>-41.8354920850803</c:v>
                </c:pt>
                <c:pt idx="5">
                  <c:v>-41.89241704486231</c:v>
                </c:pt>
                <c:pt idx="6">
                  <c:v>-41.95152490583934</c:v>
                </c:pt>
                <c:pt idx="7">
                  <c:v>-42.01272545973949</c:v>
                </c:pt>
                <c:pt idx="8">
                  <c:v>-42.0759253245713</c:v>
                </c:pt>
                <c:pt idx="9">
                  <c:v>-42.14102952431999</c:v>
                </c:pt>
                <c:pt idx="10">
                  <c:v>-42.2079426882806</c:v>
                </c:pt>
                <c:pt idx="11">
                  <c:v>-42.27656995524</c:v>
                </c:pt>
                <c:pt idx="12">
                  <c:v>-42.3468176488206</c:v>
                </c:pt>
                <c:pt idx="13">
                  <c:v>-42.41400712525189</c:v>
                </c:pt>
                <c:pt idx="14">
                  <c:v>-42.48067916896687</c:v>
                </c:pt>
                <c:pt idx="15">
                  <c:v>-42.54724072166916</c:v>
                </c:pt>
                <c:pt idx="16">
                  <c:v>-42.61381300601906</c:v>
                </c:pt>
                <c:pt idx="17">
                  <c:v>-42.6804767831789</c:v>
                </c:pt>
                <c:pt idx="18">
                  <c:v>-42.74728309862142</c:v>
                </c:pt>
                <c:pt idx="19">
                  <c:v>-42.81426080169192</c:v>
                </c:pt>
                <c:pt idx="20">
                  <c:v>-42.88142228947049</c:v>
                </c:pt>
                <c:pt idx="21">
                  <c:v>-42.9487678883342</c:v>
                </c:pt>
                <c:pt idx="22">
                  <c:v>-43.01628918906501</c:v>
                </c:pt>
                <c:pt idx="23">
                  <c:v>-43.0839715787092</c:v>
                </c:pt>
                <c:pt idx="24">
                  <c:v>-43.15179615650823</c:v>
                </c:pt>
                <c:pt idx="25">
                  <c:v>-43.21974117801047</c:v>
                </c:pt>
                <c:pt idx="26">
                  <c:v>-43.2877766359411</c:v>
                </c:pt>
                <c:pt idx="27">
                  <c:v>-43.35587537858692</c:v>
                </c:pt>
                <c:pt idx="28">
                  <c:v>-43.4240107230231</c:v>
                </c:pt>
                <c:pt idx="29">
                  <c:v>-43.4921564174993</c:v>
                </c:pt>
                <c:pt idx="30">
                  <c:v>-43.56028688126408</c:v>
                </c:pt>
                <c:pt idx="31">
                  <c:v>-43.6283773750321</c:v>
                </c:pt>
                <c:pt idx="32">
                  <c:v>-43.69640411392707</c:v>
                </c:pt>
                <c:pt idx="33">
                  <c:v>-43.76434433733793</c:v>
                </c:pt>
                <c:pt idx="34">
                  <c:v>-43.83217634671232</c:v>
                </c:pt>
                <c:pt idx="35">
                  <c:v>-43.89987951969508</c:v>
                </c:pt>
                <c:pt idx="36">
                  <c:v>-43.96743430699921</c:v>
                </c:pt>
                <c:pt idx="37">
                  <c:v>-44.03482221683484</c:v>
                </c:pt>
                <c:pt idx="38">
                  <c:v>-44.10202579056017</c:v>
                </c:pt>
                <c:pt idx="39">
                  <c:v>-44.16902856298585</c:v>
                </c:pt>
                <c:pt idx="40">
                  <c:v>-44.235815033587</c:v>
                </c:pt>
                <c:pt idx="41">
                  <c:v>-44.30237063107487</c:v>
                </c:pt>
                <c:pt idx="42">
                  <c:v>-44.36868167588714</c:v>
                </c:pt>
                <c:pt idx="43">
                  <c:v>-44.4347353420898</c:v>
                </c:pt>
                <c:pt idx="44">
                  <c:v>-44.50051961932204</c:v>
                </c:pt>
                <c:pt idx="45">
                  <c:v>-44.56602327526434</c:v>
                </c:pt>
                <c:pt idx="46">
                  <c:v>-44.63123581892865</c:v>
                </c:pt>
                <c:pt idx="47">
                  <c:v>-44.69614746499283</c:v>
                </c:pt>
                <c:pt idx="48">
                  <c:v>-44.7607490993299</c:v>
                </c:pt>
                <c:pt idx="49">
                  <c:v>-44.8250322458095</c:v>
                </c:pt>
                <c:pt idx="50">
                  <c:v>-44.88898903442155</c:v>
                </c:pt>
                <c:pt idx="51">
                  <c:v>-44.9526121707398</c:v>
                </c:pt>
                <c:pt idx="52">
                  <c:v>-45.0158949067031</c:v>
                </c:pt>
                <c:pt idx="53">
                  <c:v>-45.07883101271587</c:v>
                </c:pt>
                <c:pt idx="54">
                  <c:v>-45.141414751029</c:v>
                </c:pt>
                <c:pt idx="55">
                  <c:v>-45.20364085037172</c:v>
                </c:pt>
                <c:pt idx="56">
                  <c:v>-45.26550448176634</c:v>
                </c:pt>
                <c:pt idx="57">
                  <c:v>-45.3270012355142</c:v>
                </c:pt>
                <c:pt idx="58">
                  <c:v>-45.38812709926788</c:v>
                </c:pt>
                <c:pt idx="59">
                  <c:v>-45.44887843718188</c:v>
                </c:pt>
                <c:pt idx="60">
                  <c:v>-45.50925197005536</c:v>
                </c:pt>
                <c:pt idx="61">
                  <c:v>-45.569244756454</c:v>
                </c:pt>
                <c:pt idx="62">
                  <c:v>-45.62885417474568</c:v>
                </c:pt>
                <c:pt idx="63">
                  <c:v>-45.6880779060165</c:v>
                </c:pt>
                <c:pt idx="64">
                  <c:v>-45.74691391782076</c:v>
                </c:pt>
                <c:pt idx="65">
                  <c:v>-45.80536044872915</c:v>
                </c:pt>
                <c:pt idx="66">
                  <c:v>-45.86341599363186</c:v>
                </c:pt>
                <c:pt idx="67">
                  <c:v>-45.92107928977025</c:v>
                </c:pt>
                <c:pt idx="68">
                  <c:v>-45.97834930344688</c:v>
                </c:pt>
                <c:pt idx="69">
                  <c:v>-46.03522521739551</c:v>
                </c:pt>
                <c:pt idx="70">
                  <c:v>-46.09170641877286</c:v>
                </c:pt>
                <c:pt idx="71">
                  <c:v>-46.14779248774003</c:v>
                </c:pt>
                <c:pt idx="72">
                  <c:v>-46.20348318661375</c:v>
                </c:pt>
                <c:pt idx="73">
                  <c:v>-46.25877844954412</c:v>
                </c:pt>
                <c:pt idx="74">
                  <c:v>-46.31367837271721</c:v>
                </c:pt>
                <c:pt idx="75">
                  <c:v>-46.3681832050355</c:v>
                </c:pt>
                <c:pt idx="76">
                  <c:v>-46.42229333925693</c:v>
                </c:pt>
                <c:pt idx="77">
                  <c:v>-46.47600930358821</c:v>
                </c:pt>
                <c:pt idx="78">
                  <c:v>-46.52933175368742</c:v>
                </c:pt>
                <c:pt idx="79">
                  <c:v>-46.58226146506575</c:v>
                </c:pt>
                <c:pt idx="80">
                  <c:v>-46.63479932588066</c:v>
                </c:pt>
                <c:pt idx="81">
                  <c:v>-46.68694633007176</c:v>
                </c:pt>
                <c:pt idx="82">
                  <c:v>-46.73870357086025</c:v>
                </c:pt>
                <c:pt idx="83">
                  <c:v>-46.790072234568</c:v>
                </c:pt>
                <c:pt idx="84">
                  <c:v>-46.84105359474508</c:v>
                </c:pt>
                <c:pt idx="85">
                  <c:v>-46.89164900660303</c:v>
                </c:pt>
                <c:pt idx="86">
                  <c:v>-46.94185990172301</c:v>
                </c:pt>
                <c:pt idx="87">
                  <c:v>-46.99168778304093</c:v>
                </c:pt>
                <c:pt idx="88">
                  <c:v>-47.04113422007976</c:v>
                </c:pt>
                <c:pt idx="89">
                  <c:v>-47.09020084443227</c:v>
                </c:pt>
                <c:pt idx="90">
                  <c:v>-47.1388893454778</c:v>
                </c:pt>
                <c:pt idx="91">
                  <c:v>-47.18720146631153</c:v>
                </c:pt>
                <c:pt idx="92">
                  <c:v>-47.23513899989347</c:v>
                </c:pt>
                <c:pt idx="93">
                  <c:v>-47.28270378538514</c:v>
                </c:pt>
                <c:pt idx="94">
                  <c:v>-47.32989770469243</c:v>
                </c:pt>
                <c:pt idx="95">
                  <c:v>-47.37672267917892</c:v>
                </c:pt>
                <c:pt idx="96">
                  <c:v>-47.42318066654911</c:v>
                </c:pt>
                <c:pt idx="97">
                  <c:v>-47.46927365790629</c:v>
                </c:pt>
                <c:pt idx="98">
                  <c:v>-47.51500367495801</c:v>
                </c:pt>
                <c:pt idx="99">
                  <c:v>-47.56037276737075</c:v>
                </c:pt>
                <c:pt idx="100">
                  <c:v>-47.60538301026804</c:v>
                </c:pt>
                <c:pt idx="101">
                  <c:v>-47.650036501862</c:v>
                </c:pt>
                <c:pt idx="102">
                  <c:v>-47.6943353612152</c:v>
                </c:pt>
                <c:pt idx="103">
                  <c:v>-47.73828172611225</c:v>
                </c:pt>
                <c:pt idx="104">
                  <c:v>-47.78187775106174</c:v>
                </c:pt>
                <c:pt idx="105">
                  <c:v>-47.82512560540117</c:v>
                </c:pt>
                <c:pt idx="106">
                  <c:v>-47.86802747150409</c:v>
                </c:pt>
                <c:pt idx="107">
                  <c:v>-47.9105855430898</c:v>
                </c:pt>
                <c:pt idx="108">
                  <c:v>-47.95280202362216</c:v>
                </c:pt>
                <c:pt idx="109">
                  <c:v>-47.99467912480954</c:v>
                </c:pt>
                <c:pt idx="110">
                  <c:v>-48.03621906517096</c:v>
                </c:pt>
                <c:pt idx="111">
                  <c:v>-48.07742406870296</c:v>
                </c:pt>
                <c:pt idx="112">
                  <c:v>-48.11829636361144</c:v>
                </c:pt>
                <c:pt idx="113">
                  <c:v>-48.1588381811158</c:v>
                </c:pt>
                <c:pt idx="114">
                  <c:v>-48.19905175432932</c:v>
                </c:pt>
                <c:pt idx="115">
                  <c:v>-48.23893931720103</c:v>
                </c:pt>
                <c:pt idx="116">
                  <c:v>-48.278503103519</c:v>
                </c:pt>
                <c:pt idx="117">
                  <c:v>-48.31774534597675</c:v>
                </c:pt>
                <c:pt idx="118">
                  <c:v>-48.35666827528913</c:v>
                </c:pt>
                <c:pt idx="119">
                  <c:v>-48.3952741193753</c:v>
                </c:pt>
              </c:numCache>
            </c:numRef>
          </c:yVal>
          <c:smooth val="1"/>
          <c:extLst xmlns:c16r2="http://schemas.microsoft.com/office/drawing/2015/06/chart">
            <c:ext xmlns:c16="http://schemas.microsoft.com/office/drawing/2014/chart" uri="{C3380CC4-5D6E-409C-BE32-E72D297353CC}">
              <c16:uniqueId val="{00000008-FCE0-4E3F-B7DC-395091371EF6}"/>
            </c:ext>
          </c:extLst>
        </c:ser>
        <c:dLbls>
          <c:showLegendKey val="0"/>
          <c:showVal val="0"/>
          <c:showCatName val="0"/>
          <c:showSerName val="0"/>
          <c:showPercent val="0"/>
          <c:showBubbleSize val="0"/>
        </c:dLbls>
        <c:axId val="-1376196400"/>
        <c:axId val="-1376193552"/>
      </c:scatterChart>
      <c:valAx>
        <c:axId val="-137619640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376193552"/>
        <c:crosses val="autoZero"/>
        <c:crossBetween val="midCat"/>
      </c:valAx>
      <c:valAx>
        <c:axId val="-137619355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376196400"/>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5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MAT-G'!$E$123</c:f>
              <c:strCache>
                <c:ptCount val="1"/>
                <c:pt idx="0">
                  <c:v>SOUD Deaths for 1x parameter level</c:v>
                </c:pt>
              </c:strCache>
            </c:strRef>
          </c:tx>
          <c:spPr>
            <a:ln w="76200">
              <a:solidFill>
                <a:schemeClr val="accent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E$3:$E$122</c:f>
              <c:numCache>
                <c:formatCode>General</c:formatCode>
                <c:ptCount val="120"/>
                <c:pt idx="0">
                  <c:v>0.0</c:v>
                </c:pt>
                <c:pt idx="1">
                  <c:v>-1.37196019672822</c:v>
                </c:pt>
                <c:pt idx="2">
                  <c:v>-2.397224848656037</c:v>
                </c:pt>
                <c:pt idx="3">
                  <c:v>-3.12313447769286</c:v>
                </c:pt>
                <c:pt idx="4">
                  <c:v>-3.587911448074282</c:v>
                </c:pt>
                <c:pt idx="5">
                  <c:v>-3.890092891611039</c:v>
                </c:pt>
                <c:pt idx="6">
                  <c:v>-4.147158800702726</c:v>
                </c:pt>
                <c:pt idx="7">
                  <c:v>-4.312333883337533</c:v>
                </c:pt>
                <c:pt idx="8">
                  <c:v>-4.733470533521177</c:v>
                </c:pt>
                <c:pt idx="9">
                  <c:v>-5.242367640641647</c:v>
                </c:pt>
                <c:pt idx="10">
                  <c:v>-5.757350556334305</c:v>
                </c:pt>
                <c:pt idx="11">
                  <c:v>-6.277093161770517</c:v>
                </c:pt>
                <c:pt idx="12">
                  <c:v>-6.800364335184648</c:v>
                </c:pt>
                <c:pt idx="13">
                  <c:v>-7.354797969262177</c:v>
                </c:pt>
                <c:pt idx="14">
                  <c:v>-7.914221893124931</c:v>
                </c:pt>
                <c:pt idx="15">
                  <c:v>-8.47632780460192</c:v>
                </c:pt>
                <c:pt idx="16">
                  <c:v>-9.039218499439448</c:v>
                </c:pt>
                <c:pt idx="17">
                  <c:v>-9.601266032336912</c:v>
                </c:pt>
                <c:pt idx="18">
                  <c:v>-10.1611831715717</c:v>
                </c:pt>
                <c:pt idx="19">
                  <c:v>-10.71802586522658</c:v>
                </c:pt>
                <c:pt idx="20">
                  <c:v>-11.27088049112224</c:v>
                </c:pt>
                <c:pt idx="21">
                  <c:v>-11.81953782141386</c:v>
                </c:pt>
                <c:pt idx="22">
                  <c:v>-12.36356110066763</c:v>
                </c:pt>
                <c:pt idx="23">
                  <c:v>-12.9024350349601</c:v>
                </c:pt>
                <c:pt idx="24">
                  <c:v>-13.4357032982747</c:v>
                </c:pt>
                <c:pt idx="25">
                  <c:v>-13.96296220053964</c:v>
                </c:pt>
                <c:pt idx="26">
                  <c:v>-14.48390421956337</c:v>
                </c:pt>
                <c:pt idx="27">
                  <c:v>-14.99822113555795</c:v>
                </c:pt>
                <c:pt idx="28">
                  <c:v>-15.5056406357824</c:v>
                </c:pt>
                <c:pt idx="29">
                  <c:v>-16.0059234550127</c:v>
                </c:pt>
                <c:pt idx="30">
                  <c:v>-16.49886063554293</c:v>
                </c:pt>
                <c:pt idx="31">
                  <c:v>-16.98427129128622</c:v>
                </c:pt>
                <c:pt idx="32">
                  <c:v>-17.46200068498358</c:v>
                </c:pt>
                <c:pt idx="33">
                  <c:v>-17.93191801364205</c:v>
                </c:pt>
                <c:pt idx="34">
                  <c:v>-18.39391559519729</c:v>
                </c:pt>
                <c:pt idx="35">
                  <c:v>-18.84790658446502</c:v>
                </c:pt>
                <c:pt idx="36">
                  <c:v>-19.29382312646376</c:v>
                </c:pt>
                <c:pt idx="37">
                  <c:v>-19.73161490044442</c:v>
                </c:pt>
                <c:pt idx="38">
                  <c:v>-20.16124777630714</c:v>
                </c:pt>
                <c:pt idx="39">
                  <c:v>-20.58270265392398</c:v>
                </c:pt>
                <c:pt idx="40">
                  <c:v>-20.99597423200703</c:v>
                </c:pt>
                <c:pt idx="41">
                  <c:v>-21.40106992642163</c:v>
                </c:pt>
                <c:pt idx="42">
                  <c:v>-21.79800886190637</c:v>
                </c:pt>
                <c:pt idx="43">
                  <c:v>-22.1868209303052</c:v>
                </c:pt>
                <c:pt idx="44">
                  <c:v>-22.56754591029051</c:v>
                </c:pt>
                <c:pt idx="45">
                  <c:v>-22.94023264400168</c:v>
                </c:pt>
                <c:pt idx="46">
                  <c:v>-23.30493826563022</c:v>
                </c:pt>
                <c:pt idx="47">
                  <c:v>-23.66172748047613</c:v>
                </c:pt>
                <c:pt idx="48">
                  <c:v>-24.01067188836473</c:v>
                </c:pt>
                <c:pt idx="49">
                  <c:v>-24.3518493490737</c:v>
                </c:pt>
                <c:pt idx="50">
                  <c:v>-24.68534338763682</c:v>
                </c:pt>
                <c:pt idx="51">
                  <c:v>-25.01124263712518</c:v>
                </c:pt>
                <c:pt idx="52">
                  <c:v>-25.32964031684308</c:v>
                </c:pt>
                <c:pt idx="53">
                  <c:v>-25.6406337436142</c:v>
                </c:pt>
                <c:pt idx="54">
                  <c:v>-25.94432387437842</c:v>
                </c:pt>
                <c:pt idx="55">
                  <c:v>-26.24081487832168</c:v>
                </c:pt>
                <c:pt idx="56">
                  <c:v>-26.53021373687027</c:v>
                </c:pt>
                <c:pt idx="57">
                  <c:v>-26.81262986998804</c:v>
                </c:pt>
                <c:pt idx="58">
                  <c:v>-27.08817478730555</c:v>
                </c:pt>
                <c:pt idx="59">
                  <c:v>-27.35696176268704</c:v>
                </c:pt>
                <c:pt idx="60">
                  <c:v>-27.61910553093294</c:v>
                </c:pt>
                <c:pt idx="61">
                  <c:v>-27.87472200536758</c:v>
                </c:pt>
                <c:pt idx="62">
                  <c:v>-28.12392801515077</c:v>
                </c:pt>
                <c:pt idx="63">
                  <c:v>-28.36684106118395</c:v>
                </c:pt>
                <c:pt idx="64">
                  <c:v>-28.60357908957974</c:v>
                </c:pt>
                <c:pt idx="65">
                  <c:v>-28.83426028168144</c:v>
                </c:pt>
                <c:pt idx="66">
                  <c:v>-29.05900285969419</c:v>
                </c:pt>
                <c:pt idx="67">
                  <c:v>-29.2779249070358</c:v>
                </c:pt>
                <c:pt idx="68">
                  <c:v>-29.49114420254712</c:v>
                </c:pt>
                <c:pt idx="69">
                  <c:v>-29.69877806776753</c:v>
                </c:pt>
                <c:pt idx="70">
                  <c:v>-29.90094322650805</c:v>
                </c:pt>
                <c:pt idx="71">
                  <c:v>-30.09775567599138</c:v>
                </c:pt>
                <c:pt idx="72">
                  <c:v>-30.28933056888916</c:v>
                </c:pt>
                <c:pt idx="73">
                  <c:v>-30.47578210558622</c:v>
                </c:pt>
                <c:pt idx="74">
                  <c:v>-30.65722343607251</c:v>
                </c:pt>
                <c:pt idx="75">
                  <c:v>-30.83376657086678</c:v>
                </c:pt>
                <c:pt idx="76">
                  <c:v>-31.00552230042688</c:v>
                </c:pt>
                <c:pt idx="77">
                  <c:v>-31.17260012251861</c:v>
                </c:pt>
                <c:pt idx="78">
                  <c:v>-31.33510817704314</c:v>
                </c:pt>
                <c:pt idx="79">
                  <c:v>-31.49315318786741</c:v>
                </c:pt>
                <c:pt idx="80">
                  <c:v>-31.64684041119383</c:v>
                </c:pt>
                <c:pt idx="81">
                  <c:v>-31.79627359006328</c:v>
                </c:pt>
                <c:pt idx="82">
                  <c:v>-31.94155491458641</c:v>
                </c:pt>
                <c:pt idx="83">
                  <c:v>-32.08278498752997</c:v>
                </c:pt>
                <c:pt idx="84">
                  <c:v>-32.22006279490044</c:v>
                </c:pt>
                <c:pt idx="85">
                  <c:v>-32.35348568118901</c:v>
                </c:pt>
                <c:pt idx="86">
                  <c:v>-32.4831493289632</c:v>
                </c:pt>
                <c:pt idx="87">
                  <c:v>-32.60914774249572</c:v>
                </c:pt>
                <c:pt idx="88">
                  <c:v>-32.7315732351625</c:v>
                </c:pt>
                <c:pt idx="89">
                  <c:v>-32.85051642032802</c:v>
                </c:pt>
                <c:pt idx="90">
                  <c:v>-32.96606620547273</c:v>
                </c:pt>
                <c:pt idx="91">
                  <c:v>-33.07830978932157</c:v>
                </c:pt>
                <c:pt idx="92">
                  <c:v>-33.18733266175506</c:v>
                </c:pt>
                <c:pt idx="93">
                  <c:v>-33.29321860628056</c:v>
                </c:pt>
                <c:pt idx="94">
                  <c:v>-33.39604970487501</c:v>
                </c:pt>
                <c:pt idx="95">
                  <c:v>-33.49590634500612</c:v>
                </c:pt>
                <c:pt idx="96">
                  <c:v>-33.59286722865472</c:v>
                </c:pt>
                <c:pt idx="97">
                  <c:v>-33.68700938317691</c:v>
                </c:pt>
                <c:pt idx="98">
                  <c:v>-33.77840817384232</c:v>
                </c:pt>
                <c:pt idx="99">
                  <c:v>-33.86713731790884</c:v>
                </c:pt>
                <c:pt idx="100">
                  <c:v>-33.95326890009017</c:v>
                </c:pt>
                <c:pt idx="101">
                  <c:v>-34.0368733892911</c:v>
                </c:pt>
                <c:pt idx="102">
                  <c:v>-34.11801965648435</c:v>
                </c:pt>
                <c:pt idx="103">
                  <c:v>-34.19677499361817</c:v>
                </c:pt>
                <c:pt idx="104">
                  <c:v>-34.2732051334474</c:v>
                </c:pt>
                <c:pt idx="105">
                  <c:v>-34.3473742701854</c:v>
                </c:pt>
                <c:pt idx="106">
                  <c:v>-34.41934508088625</c:v>
                </c:pt>
                <c:pt idx="107">
                  <c:v>-34.48917874746867</c:v>
                </c:pt>
                <c:pt idx="108">
                  <c:v>-34.55693497929413</c:v>
                </c:pt>
                <c:pt idx="109">
                  <c:v>-34.62267203623732</c:v>
                </c:pt>
                <c:pt idx="110">
                  <c:v>-34.68644675215425</c:v>
                </c:pt>
                <c:pt idx="111">
                  <c:v>-34.74831455870842</c:v>
                </c:pt>
                <c:pt idx="112">
                  <c:v>-34.80832950946913</c:v>
                </c:pt>
                <c:pt idx="113">
                  <c:v>-34.86654430423973</c:v>
                </c:pt>
                <c:pt idx="114">
                  <c:v>-34.92301031355568</c:v>
                </c:pt>
                <c:pt idx="115">
                  <c:v>-34.97777760330185</c:v>
                </c:pt>
                <c:pt idx="116">
                  <c:v>-35.03089495940849</c:v>
                </c:pt>
                <c:pt idx="117">
                  <c:v>-35.08240991257508</c:v>
                </c:pt>
                <c:pt idx="118">
                  <c:v>-35.13236876299001</c:v>
                </c:pt>
                <c:pt idx="119">
                  <c:v>-35.18081660500484</c:v>
                </c:pt>
              </c:numCache>
            </c:numRef>
          </c:yVal>
          <c:smooth val="1"/>
          <c:extLst xmlns:c16r2="http://schemas.microsoft.com/office/drawing/2015/06/chart">
            <c:ext xmlns:c16="http://schemas.microsoft.com/office/drawing/2014/chart" uri="{C3380CC4-5D6E-409C-BE32-E72D297353CC}">
              <c16:uniqueId val="{00000000-61BB-4296-8EA9-CF2CD585C301}"/>
            </c:ext>
          </c:extLst>
        </c:ser>
        <c:ser>
          <c:idx val="3"/>
          <c:order val="1"/>
          <c:tx>
            <c:strRef>
              <c:f>'SA-MAT-G'!$N$123</c:f>
              <c:strCache>
                <c:ptCount val="1"/>
                <c:pt idx="0">
                  <c:v>SOUD Deaths for 0.75x parameter level</c:v>
                </c:pt>
              </c:strCache>
            </c:strRef>
          </c:tx>
          <c:spPr>
            <a:ln w="28575">
              <a:solidFill>
                <a:schemeClr val="accent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N$3:$N$122</c:f>
              <c:numCache>
                <c:formatCode>General</c:formatCode>
                <c:ptCount val="120"/>
                <c:pt idx="0">
                  <c:v>0.0</c:v>
                </c:pt>
                <c:pt idx="1">
                  <c:v>-1.37196019672822</c:v>
                </c:pt>
                <c:pt idx="2">
                  <c:v>-2.39722533650654</c:v>
                </c:pt>
                <c:pt idx="3">
                  <c:v>-3.123144742645854</c:v>
                </c:pt>
                <c:pt idx="4">
                  <c:v>-3.587949432090977</c:v>
                </c:pt>
                <c:pt idx="5">
                  <c:v>-3.890185105551654</c:v>
                </c:pt>
                <c:pt idx="6">
                  <c:v>-4.1473400002792</c:v>
                </c:pt>
                <c:pt idx="7">
                  <c:v>-4.312645065195374</c:v>
                </c:pt>
                <c:pt idx="8">
                  <c:v>-4.733955871859639</c:v>
                </c:pt>
                <c:pt idx="9">
                  <c:v>-5.243072886590562</c:v>
                </c:pt>
                <c:pt idx="10">
                  <c:v>-5.758317076612025</c:v>
                </c:pt>
                <c:pt idx="11">
                  <c:v>-6.278356256242795</c:v>
                </c:pt>
                <c:pt idx="12">
                  <c:v>-6.801953209726866</c:v>
                </c:pt>
                <c:pt idx="13">
                  <c:v>-7.356735886849536</c:v>
                </c:pt>
                <c:pt idx="14">
                  <c:v>-7.91660868299951</c:v>
                </c:pt>
                <c:pt idx="15">
                  <c:v>-8.479264156533304</c:v>
                </c:pt>
                <c:pt idx="16">
                  <c:v>-9.042810071510711</c:v>
                </c:pt>
                <c:pt idx="17">
                  <c:v>-9.6056227597823</c:v>
                </c:pt>
                <c:pt idx="18">
                  <c:v>-10.16640813493132</c:v>
                </c:pt>
                <c:pt idx="19">
                  <c:v>-10.72420146484708</c:v>
                </c:pt>
                <c:pt idx="20">
                  <c:v>-11.27808045901811</c:v>
                </c:pt>
                <c:pt idx="21">
                  <c:v>-11.82778086311648</c:v>
                </c:pt>
                <c:pt idx="22">
                  <c:v>-12.37284164506216</c:v>
                </c:pt>
                <c:pt idx="23">
                  <c:v>-12.91273652225857</c:v>
                </c:pt>
                <c:pt idx="24">
                  <c:v>-13.4469997614453</c:v>
                </c:pt>
                <c:pt idx="25">
                  <c:v>-13.97522015979885</c:v>
                </c:pt>
                <c:pt idx="26">
                  <c:v>-14.49708064471085</c:v>
                </c:pt>
                <c:pt idx="27">
                  <c:v>-15.0122692064971</c:v>
                </c:pt>
                <c:pt idx="28">
                  <c:v>-15.5205108750925</c:v>
                </c:pt>
                <c:pt idx="29">
                  <c:v>-16.02156483898588</c:v>
                </c:pt>
                <c:pt idx="30">
                  <c:v>-16.51522150484191</c:v>
                </c:pt>
                <c:pt idx="31">
                  <c:v>-17.00130005762082</c:v>
                </c:pt>
                <c:pt idx="32">
                  <c:v>-17.4796463555846</c:v>
                </c:pt>
                <c:pt idx="33">
                  <c:v>-17.95013064456358</c:v>
                </c:pt>
                <c:pt idx="34">
                  <c:v>-18.41264649719218</c:v>
                </c:pt>
                <c:pt idx="35">
                  <c:v>-18.86710855779647</c:v>
                </c:pt>
                <c:pt idx="36">
                  <c:v>-19.31345067669822</c:v>
                </c:pt>
                <c:pt idx="37">
                  <c:v>-19.75162440477025</c:v>
                </c:pt>
                <c:pt idx="38">
                  <c:v>-20.18159760969731</c:v>
                </c:pt>
                <c:pt idx="39">
                  <c:v>-20.60335326920042</c:v>
                </c:pt>
                <c:pt idx="40">
                  <c:v>-21.01688822492338</c:v>
                </c:pt>
                <c:pt idx="41">
                  <c:v>-21.42221207599132</c:v>
                </c:pt>
                <c:pt idx="42">
                  <c:v>-21.81934615009025</c:v>
                </c:pt>
                <c:pt idx="43">
                  <c:v>-22.20832254408568</c:v>
                </c:pt>
                <c:pt idx="44">
                  <c:v>-22.58918322865588</c:v>
                </c:pt>
                <c:pt idx="45">
                  <c:v>-22.96197921201301</c:v>
                </c:pt>
                <c:pt idx="46">
                  <c:v>-23.32676975768504</c:v>
                </c:pt>
                <c:pt idx="47">
                  <c:v>-23.68362165414405</c:v>
                </c:pt>
                <c:pt idx="48">
                  <c:v>-24.03260853061315</c:v>
                </c:pt>
                <c:pt idx="49">
                  <c:v>-24.3738102163667</c:v>
                </c:pt>
                <c:pt idx="50">
                  <c:v>-24.70731214111031</c:v>
                </c:pt>
                <c:pt idx="51">
                  <c:v>-25.0332047738946</c:v>
                </c:pt>
                <c:pt idx="52">
                  <c:v>-25.35158309834976</c:v>
                </c:pt>
                <c:pt idx="53">
                  <c:v>-25.66254612185482</c:v>
                </c:pt>
                <c:pt idx="54">
                  <c:v>-25.96619641672642</c:v>
                </c:pt>
                <c:pt idx="55">
                  <c:v>-26.26263969155896</c:v>
                </c:pt>
                <c:pt idx="56">
                  <c:v>-26.55198439097044</c:v>
                </c:pt>
                <c:pt idx="57">
                  <c:v>-26.83434132210828</c:v>
                </c:pt>
                <c:pt idx="58">
                  <c:v>-27.10982330639376</c:v>
                </c:pt>
                <c:pt idx="59">
                  <c:v>-27.37854485504181</c:v>
                </c:pt>
                <c:pt idx="60">
                  <c:v>-27.64062186700755</c:v>
                </c:pt>
                <c:pt idx="61">
                  <c:v>-27.89617134806326</c:v>
                </c:pt>
                <c:pt idx="62">
                  <c:v>-28.14531114980054</c:v>
                </c:pt>
                <c:pt idx="63">
                  <c:v>-28.38815972740229</c:v>
                </c:pt>
                <c:pt idx="64">
                  <c:v>-28.62483591510651</c:v>
                </c:pt>
                <c:pt idx="65">
                  <c:v>-28.85545871833551</c:v>
                </c:pt>
                <c:pt idx="66">
                  <c:v>-29.08014712151648</c:v>
                </c:pt>
                <c:pt idx="67">
                  <c:v>-29.29901991068077</c:v>
                </c:pt>
                <c:pt idx="68">
                  <c:v>-29.51219550997162</c:v>
                </c:pt>
                <c:pt idx="69">
                  <c:v>-29.71979183123408</c:v>
                </c:pt>
                <c:pt idx="70">
                  <c:v>-29.92192613591421</c:v>
                </c:pt>
                <c:pt idx="71">
                  <c:v>-30.1187149085285</c:v>
                </c:pt>
                <c:pt idx="72">
                  <c:v>-30.31027374100374</c:v>
                </c:pt>
                <c:pt idx="73">
                  <c:v>-30.49671722723231</c:v>
                </c:pt>
                <c:pt idx="74">
                  <c:v>-30.6781588672114</c:v>
                </c:pt>
                <c:pt idx="75">
                  <c:v>-30.85471098018332</c:v>
                </c:pt>
                <c:pt idx="76">
                  <c:v>-31.02648462621114</c:v>
                </c:pt>
                <c:pt idx="77">
                  <c:v>-31.19358953566172</c:v>
                </c:pt>
                <c:pt idx="78">
                  <c:v>-31.35613404609985</c:v>
                </c:pt>
                <c:pt idx="79">
                  <c:v>-31.51422504611514</c:v>
                </c:pt>
                <c:pt idx="80">
                  <c:v>-31.66796792563861</c:v>
                </c:pt>
                <c:pt idx="81">
                  <c:v>-31.81746653232317</c:v>
                </c:pt>
                <c:pt idx="82">
                  <c:v>-31.96282313359118</c:v>
                </c:pt>
                <c:pt idx="83">
                  <c:v>-32.10413838397166</c:v>
                </c:pt>
                <c:pt idx="84">
                  <c:v>-32.24151129736622</c:v>
                </c:pt>
                <c:pt idx="85">
                  <c:v>-32.37503922391518</c:v>
                </c:pt>
                <c:pt idx="86">
                  <c:v>-32.50481783113823</c:v>
                </c:pt>
                <c:pt idx="87">
                  <c:v>-32.63094108905796</c:v>
                </c:pt>
                <c:pt idx="88">
                  <c:v>-32.75350125901537</c:v>
                </c:pt>
                <c:pt idx="89">
                  <c:v>-32.87258888591654</c:v>
                </c:pt>
                <c:pt idx="90">
                  <c:v>-32.98829279365862</c:v>
                </c:pt>
                <c:pt idx="91">
                  <c:v>-33.1007000834943</c:v>
                </c:pt>
                <c:pt idx="92">
                  <c:v>-33.20989613511715</c:v>
                </c:pt>
                <c:pt idx="93">
                  <c:v>-33.31596461025379</c:v>
                </c:pt>
                <c:pt idx="94">
                  <c:v>-33.41898745856597</c:v>
                </c:pt>
                <c:pt idx="95">
                  <c:v>-33.51904492567967</c:v>
                </c:pt>
                <c:pt idx="96">
                  <c:v>-33.61621556315715</c:v>
                </c:pt>
                <c:pt idx="97">
                  <c:v>-33.71057624026323</c:v>
                </c:pt>
                <c:pt idx="98">
                  <c:v>-33.80220215735275</c:v>
                </c:pt>
                <c:pt idx="99">
                  <c:v>-33.89116686074716</c:v>
                </c:pt>
                <c:pt idx="100">
                  <c:v>-33.97754225896237</c:v>
                </c:pt>
                <c:pt idx="101">
                  <c:v>-34.06139864014895</c:v>
                </c:pt>
                <c:pt idx="102">
                  <c:v>-34.14280469064264</c:v>
                </c:pt>
                <c:pt idx="103">
                  <c:v>-34.22182751450055</c:v>
                </c:pt>
                <c:pt idx="104">
                  <c:v>-34.29853265391257</c:v>
                </c:pt>
                <c:pt idx="105">
                  <c:v>-34.372984110412</c:v>
                </c:pt>
                <c:pt idx="106">
                  <c:v>-34.445244366766</c:v>
                </c:pt>
                <c:pt idx="107">
                  <c:v>-34.51537440948054</c:v>
                </c:pt>
                <c:pt idx="108">
                  <c:v>-34.58343375182572</c:v>
                </c:pt>
                <c:pt idx="109">
                  <c:v>-34.64948045731594</c:v>
                </c:pt>
                <c:pt idx="110">
                  <c:v>-34.71357116357414</c:v>
                </c:pt>
                <c:pt idx="111">
                  <c:v>-34.77576110649856</c:v>
                </c:pt>
                <c:pt idx="112">
                  <c:v>-34.8361041447035</c:v>
                </c:pt>
                <c:pt idx="113">
                  <c:v>-34.8946527841447</c:v>
                </c:pt>
                <c:pt idx="114">
                  <c:v>-34.95145820289692</c:v>
                </c:pt>
                <c:pt idx="115">
                  <c:v>-35.0065702760285</c:v>
                </c:pt>
                <c:pt idx="116">
                  <c:v>-35.0600376005297</c:v>
                </c:pt>
                <c:pt idx="117">
                  <c:v>-35.11190752025102</c:v>
                </c:pt>
                <c:pt idx="118">
                  <c:v>-35.16222615081508</c:v>
                </c:pt>
                <c:pt idx="119">
                  <c:v>-35.21103840446572</c:v>
                </c:pt>
              </c:numCache>
            </c:numRef>
          </c:yVal>
          <c:smooth val="1"/>
          <c:extLst xmlns:c16r2="http://schemas.microsoft.com/office/drawing/2015/06/chart">
            <c:ext xmlns:c16="http://schemas.microsoft.com/office/drawing/2014/chart" uri="{C3380CC4-5D6E-409C-BE32-E72D297353CC}">
              <c16:uniqueId val="{00000001-61BB-4296-8EA9-CF2CD585C301}"/>
            </c:ext>
          </c:extLst>
        </c:ser>
        <c:ser>
          <c:idx val="0"/>
          <c:order val="2"/>
          <c:tx>
            <c:strRef>
              <c:f>'SA-MAT-G'!$W$123</c:f>
              <c:strCache>
                <c:ptCount val="1"/>
                <c:pt idx="0">
                  <c:v>SOUD Deaths for 0.5x parameter level</c:v>
                </c:pt>
              </c:strCache>
            </c:strRef>
          </c:tx>
          <c:spPr>
            <a:ln w="6350">
              <a:solidFill>
                <a:schemeClr val="accent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W$3:$W$122</c:f>
              <c:numCache>
                <c:formatCode>General</c:formatCode>
                <c:ptCount val="120"/>
                <c:pt idx="0">
                  <c:v>0.0</c:v>
                </c:pt>
                <c:pt idx="1">
                  <c:v>-1.37196019672822</c:v>
                </c:pt>
                <c:pt idx="2">
                  <c:v>-2.397225824357064</c:v>
                </c:pt>
                <c:pt idx="3">
                  <c:v>-3.123155007620698</c:v>
                </c:pt>
                <c:pt idx="4">
                  <c:v>-3.58798741628384</c:v>
                </c:pt>
                <c:pt idx="5">
                  <c:v>-3.890277320247401</c:v>
                </c:pt>
                <c:pt idx="6">
                  <c:v>-4.14752120215346</c:v>
                </c:pt>
                <c:pt idx="7">
                  <c:v>-4.312956252687133</c:v>
                </c:pt>
                <c:pt idx="8">
                  <c:v>-4.73444122210617</c:v>
                </c:pt>
                <c:pt idx="9">
                  <c:v>-5.243778155098494</c:v>
                </c:pt>
                <c:pt idx="10">
                  <c:v>-5.759283636159694</c:v>
                </c:pt>
                <c:pt idx="11">
                  <c:v>-6.27961941460219</c:v>
                </c:pt>
                <c:pt idx="12">
                  <c:v>-6.80354218256666</c:v>
                </c:pt>
                <c:pt idx="13">
                  <c:v>-7.358673948771456</c:v>
                </c:pt>
                <c:pt idx="14">
                  <c:v>-7.918995676567834</c:v>
                </c:pt>
                <c:pt idx="15">
                  <c:v>-8.482200786889553</c:v>
                </c:pt>
                <c:pt idx="16">
                  <c:v>-9.0464020125201</c:v>
                </c:pt>
                <c:pt idx="17">
                  <c:v>-9.609979961368912</c:v>
                </c:pt>
                <c:pt idx="18">
                  <c:v>-10.17163368985032</c:v>
                </c:pt>
                <c:pt idx="19">
                  <c:v>-10.73037778188112</c:v>
                </c:pt>
                <c:pt idx="20">
                  <c:v>-11.28528127394848</c:v>
                </c:pt>
                <c:pt idx="21">
                  <c:v>-11.83602488039235</c:v>
                </c:pt>
                <c:pt idx="22">
                  <c:v>-12.38212328753011</c:v>
                </c:pt>
                <c:pt idx="23">
                  <c:v>-12.92303922020121</c:v>
                </c:pt>
                <c:pt idx="24">
                  <c:v>-13.45829753537714</c:v>
                </c:pt>
                <c:pt idx="25">
                  <c:v>-13.98747951626217</c:v>
                </c:pt>
                <c:pt idx="26">
                  <c:v>-14.51025854033917</c:v>
                </c:pt>
                <c:pt idx="27">
                  <c:v>-15.02631878592756</c:v>
                </c:pt>
                <c:pt idx="28">
                  <c:v>-15.53538260624443</c:v>
                </c:pt>
                <c:pt idx="29">
                  <c:v>-16.03720762370824</c:v>
                </c:pt>
                <c:pt idx="30">
                  <c:v>-16.53158358933776</c:v>
                </c:pt>
                <c:pt idx="31">
                  <c:v>-17.01832974229871</c:v>
                </c:pt>
                <c:pt idx="32">
                  <c:v>-17.49729252656422</c:v>
                </c:pt>
                <c:pt idx="33">
                  <c:v>-17.96834322958678</c:v>
                </c:pt>
                <c:pt idx="34">
                  <c:v>-18.4313766875418</c:v>
                </c:pt>
                <c:pt idx="35">
                  <c:v>-18.88630904855178</c:v>
                </c:pt>
                <c:pt idx="36">
                  <c:v>-19.33307588418165</c:v>
                </c:pt>
                <c:pt idx="37">
                  <c:v>-19.77163063411356</c:v>
                </c:pt>
                <c:pt idx="38">
                  <c:v>-20.201943181603</c:v>
                </c:pt>
                <c:pt idx="39">
                  <c:v>-20.62399860104153</c:v>
                </c:pt>
                <c:pt idx="40">
                  <c:v>-21.0377958949854</c:v>
                </c:pt>
                <c:pt idx="41">
                  <c:v>-21.44334686277248</c:v>
                </c:pt>
                <c:pt idx="42">
                  <c:v>-21.8406750507283</c:v>
                </c:pt>
                <c:pt idx="43">
                  <c:v>-22.229814775019</c:v>
                </c:pt>
                <c:pt idx="44">
                  <c:v>-22.61081021111631</c:v>
                </c:pt>
                <c:pt idx="45">
                  <c:v>-22.98371454459958</c:v>
                </c:pt>
                <c:pt idx="46">
                  <c:v>-23.34858917814308</c:v>
                </c:pt>
                <c:pt idx="47">
                  <c:v>-23.70550299181147</c:v>
                </c:pt>
                <c:pt idx="48">
                  <c:v>-24.05453165133387</c:v>
                </c:pt>
                <c:pt idx="49">
                  <c:v>-24.39575696133609</c:v>
                </c:pt>
                <c:pt idx="50">
                  <c:v>-24.7292662608718</c:v>
                </c:pt>
                <c:pt idx="51">
                  <c:v>-25.05515185855081</c:v>
                </c:pt>
                <c:pt idx="52">
                  <c:v>-25.3735105048951</c:v>
                </c:pt>
                <c:pt idx="53">
                  <c:v>-25.68444289946844</c:v>
                </c:pt>
                <c:pt idx="54">
                  <c:v>-25.98805323073664</c:v>
                </c:pt>
                <c:pt idx="55">
                  <c:v>-26.28444874670038</c:v>
                </c:pt>
                <c:pt idx="56">
                  <c:v>-26.57373935445522</c:v>
                </c:pt>
                <c:pt idx="57">
                  <c:v>-26.85603724699474</c:v>
                </c:pt>
                <c:pt idx="58">
                  <c:v>-27.13145655562789</c:v>
                </c:pt>
                <c:pt idx="59">
                  <c:v>-27.40011302652182</c:v>
                </c:pt>
                <c:pt idx="60">
                  <c:v>-27.66212371995469</c:v>
                </c:pt>
                <c:pt idx="61">
                  <c:v>-27.91760673094092</c:v>
                </c:pt>
                <c:pt idx="62">
                  <c:v>-28.16668092998225</c:v>
                </c:pt>
                <c:pt idx="63">
                  <c:v>-28.40946572275288</c:v>
                </c:pt>
                <c:pt idx="64">
                  <c:v>-28.64608082761199</c:v>
                </c:pt>
                <c:pt idx="65">
                  <c:v>-28.87664606988186</c:v>
                </c:pt>
                <c:pt idx="66">
                  <c:v>-29.10128119190126</c:v>
                </c:pt>
                <c:pt idx="67">
                  <c:v>-29.3201056779145</c:v>
                </c:pt>
                <c:pt idx="68">
                  <c:v>-29.53323859290458</c:v>
                </c:pt>
                <c:pt idx="69">
                  <c:v>-29.74079843453378</c:v>
                </c:pt>
                <c:pt idx="70">
                  <c:v>-29.94290299739946</c:v>
                </c:pt>
                <c:pt idx="71">
                  <c:v>-30.13966924885001</c:v>
                </c:pt>
                <c:pt idx="72">
                  <c:v>-30.33121321566032</c:v>
                </c:pt>
                <c:pt idx="73">
                  <c:v>-30.51764988089051</c:v>
                </c:pt>
                <c:pt idx="74">
                  <c:v>-30.69909309029729</c:v>
                </c:pt>
                <c:pt idx="75">
                  <c:v>-30.87565546770131</c:v>
                </c:pt>
                <c:pt idx="76">
                  <c:v>-31.04744833874367</c:v>
                </c:pt>
                <c:pt idx="77">
                  <c:v>-31.21458166249715</c:v>
                </c:pt>
                <c:pt idx="78">
                  <c:v>-31.37716397043195</c:v>
                </c:pt>
                <c:pt idx="79">
                  <c:v>-31.53530231225236</c:v>
                </c:pt>
                <c:pt idx="80">
                  <c:v>-31.68910220816445</c:v>
                </c:pt>
                <c:pt idx="81">
                  <c:v>-31.83866760713965</c:v>
                </c:pt>
                <c:pt idx="82">
                  <c:v>-31.98410085078308</c:v>
                </c:pt>
                <c:pt idx="83">
                  <c:v>-32.1255026424221</c:v>
                </c:pt>
                <c:pt idx="84">
                  <c:v>-32.2629720210598</c:v>
                </c:pt>
                <c:pt idx="85">
                  <c:v>-32.39660633985952</c:v>
                </c:pt>
                <c:pt idx="86">
                  <c:v>-32.5265012488406</c:v>
                </c:pt>
                <c:pt idx="87">
                  <c:v>-32.65275068148537</c:v>
                </c:pt>
                <c:pt idx="88">
                  <c:v>-32.77544684497868</c:v>
                </c:pt>
                <c:pt idx="89">
                  <c:v>-32.89468021381243</c:v>
                </c:pt>
                <c:pt idx="90">
                  <c:v>-33.01053952650511</c:v>
                </c:pt>
                <c:pt idx="91">
                  <c:v>-33.12311178519812</c:v>
                </c:pt>
                <c:pt idx="92">
                  <c:v>-33.2324822579163</c:v>
                </c:pt>
                <c:pt idx="93">
                  <c:v>-33.33873448327174</c:v>
                </c:pt>
                <c:pt idx="94">
                  <c:v>-33.44195027742482</c:v>
                </c:pt>
                <c:pt idx="95">
                  <c:v>-33.5422097431107</c:v>
                </c:pt>
                <c:pt idx="96">
                  <c:v>-33.6395912805659</c:v>
                </c:pt>
                <c:pt idx="97">
                  <c:v>-33.73417160018255</c:v>
                </c:pt>
                <c:pt idx="98">
                  <c:v>-33.8260257367475</c:v>
                </c:pt>
                <c:pt idx="99">
                  <c:v>-33.91522706511429</c:v>
                </c:pt>
                <c:pt idx="100">
                  <c:v>-34.001847317181</c:v>
                </c:pt>
                <c:pt idx="101">
                  <c:v>-34.08595660003777</c:v>
                </c:pt>
                <c:pt idx="102">
                  <c:v>-34.167623415181</c:v>
                </c:pt>
                <c:pt idx="103">
                  <c:v>-34.24691467866715</c:v>
                </c:pt>
                <c:pt idx="104">
                  <c:v>-34.32389574211534</c:v>
                </c:pt>
                <c:pt idx="105">
                  <c:v>-34.39863041445384</c:v>
                </c:pt>
                <c:pt idx="106">
                  <c:v>-34.47118098432422</c:v>
                </c:pt>
                <c:pt idx="107">
                  <c:v>-34.54160824305755</c:v>
                </c:pt>
                <c:pt idx="108">
                  <c:v>-34.60997150814294</c:v>
                </c:pt>
                <c:pt idx="109">
                  <c:v>-34.67632864711797</c:v>
                </c:pt>
                <c:pt idx="110">
                  <c:v>-34.74073610180892</c:v>
                </c:pt>
                <c:pt idx="111">
                  <c:v>-34.80324891285575</c:v>
                </c:pt>
                <c:pt idx="112">
                  <c:v>-34.86392074447113</c:v>
                </c:pt>
                <c:pt idx="113">
                  <c:v>-34.92280390936776</c:v>
                </c:pt>
                <c:pt idx="114">
                  <c:v>-34.97994939381054</c:v>
                </c:pt>
                <c:pt idx="115">
                  <c:v>-35.03540688274357</c:v>
                </c:pt>
                <c:pt idx="116">
                  <c:v>-35.08922478494517</c:v>
                </c:pt>
                <c:pt idx="117">
                  <c:v>-35.14145025817978</c:v>
                </c:pt>
                <c:pt idx="118">
                  <c:v>-35.1921292342968</c:v>
                </c:pt>
                <c:pt idx="119">
                  <c:v>-35.24130644425286</c:v>
                </c:pt>
              </c:numCache>
            </c:numRef>
          </c:yVal>
          <c:smooth val="1"/>
          <c:extLst xmlns:c16r2="http://schemas.microsoft.com/office/drawing/2015/06/chart">
            <c:ext xmlns:c16="http://schemas.microsoft.com/office/drawing/2014/chart" uri="{C3380CC4-5D6E-409C-BE32-E72D297353CC}">
              <c16:uniqueId val="{00000002-61BB-4296-8EA9-CF2CD585C301}"/>
            </c:ext>
          </c:extLst>
        </c:ser>
        <c:ser>
          <c:idx val="7"/>
          <c:order val="3"/>
          <c:tx>
            <c:strRef>
              <c:f>'SA-MAT-G'!$F$123</c:f>
              <c:strCache>
                <c:ptCount val="1"/>
                <c:pt idx="0">
                  <c:v>SHUD Deaths for 1x parameter level</c:v>
                </c:pt>
              </c:strCache>
            </c:strRef>
          </c:tx>
          <c:spPr>
            <a:ln w="76200">
              <a:solidFill>
                <a:schemeClr val="accent2"/>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F$3:$F$122</c:f>
              <c:numCache>
                <c:formatCode>General</c:formatCode>
                <c:ptCount val="120"/>
                <c:pt idx="0">
                  <c:v>0.0</c:v>
                </c:pt>
                <c:pt idx="1">
                  <c:v>-9.26369735801523</c:v>
                </c:pt>
                <c:pt idx="2">
                  <c:v>-17.38514739873778</c:v>
                </c:pt>
                <c:pt idx="3">
                  <c:v>-24.59069654757628</c:v>
                </c:pt>
                <c:pt idx="4">
                  <c:v>-31.06588350104898</c:v>
                </c:pt>
                <c:pt idx="5">
                  <c:v>-36.84572984714823</c:v>
                </c:pt>
                <c:pt idx="6">
                  <c:v>-41.89570938127954</c:v>
                </c:pt>
                <c:pt idx="7">
                  <c:v>-46.42425470883295</c:v>
                </c:pt>
                <c:pt idx="8">
                  <c:v>-49.96644111348304</c:v>
                </c:pt>
                <c:pt idx="9">
                  <c:v>-52.91783169769969</c:v>
                </c:pt>
                <c:pt idx="10">
                  <c:v>-55.48128368426586</c:v>
                </c:pt>
                <c:pt idx="11">
                  <c:v>-57.7195898323008</c:v>
                </c:pt>
                <c:pt idx="12">
                  <c:v>-59.68434678153339</c:v>
                </c:pt>
                <c:pt idx="13">
                  <c:v>-61.36897699555274</c:v>
                </c:pt>
                <c:pt idx="14">
                  <c:v>-62.85222939577032</c:v>
                </c:pt>
                <c:pt idx="15">
                  <c:v>-64.16559371701108</c:v>
                </c:pt>
                <c:pt idx="16">
                  <c:v>-65.33501640376538</c:v>
                </c:pt>
                <c:pt idx="17">
                  <c:v>-66.38206735793764</c:v>
                </c:pt>
                <c:pt idx="18">
                  <c:v>-67.32454590225021</c:v>
                </c:pt>
                <c:pt idx="19">
                  <c:v>-68.17706840172214</c:v>
                </c:pt>
                <c:pt idx="20">
                  <c:v>-68.95206887381082</c:v>
                </c:pt>
                <c:pt idx="21">
                  <c:v>-69.65908047066449</c:v>
                </c:pt>
                <c:pt idx="22">
                  <c:v>-70.30663896910786</c:v>
                </c:pt>
                <c:pt idx="23">
                  <c:v>-70.9022324913071</c:v>
                </c:pt>
                <c:pt idx="24">
                  <c:v>-71.45229233499518</c:v>
                </c:pt>
                <c:pt idx="25">
                  <c:v>-71.96237143901658</c:v>
                </c:pt>
                <c:pt idx="26">
                  <c:v>-72.4372064281081</c:v>
                </c:pt>
                <c:pt idx="27">
                  <c:v>-72.88099501303341</c:v>
                </c:pt>
                <c:pt idx="28">
                  <c:v>-73.2974227396165</c:v>
                </c:pt>
                <c:pt idx="29">
                  <c:v>-73.6897414143349</c:v>
                </c:pt>
                <c:pt idx="30">
                  <c:v>-74.06083389126283</c:v>
                </c:pt>
                <c:pt idx="31">
                  <c:v>-74.4132670701604</c:v>
                </c:pt>
                <c:pt idx="32">
                  <c:v>-74.74933550232095</c:v>
                </c:pt>
                <c:pt idx="33">
                  <c:v>-75.07109828569308</c:v>
                </c:pt>
                <c:pt idx="34">
                  <c:v>-75.38040780999862</c:v>
                </c:pt>
                <c:pt idx="35">
                  <c:v>-75.67893626601354</c:v>
                </c:pt>
                <c:pt idx="36">
                  <c:v>-75.96819746222985</c:v>
                </c:pt>
                <c:pt idx="37">
                  <c:v>-76.2495648696952</c:v>
                </c:pt>
                <c:pt idx="38">
                  <c:v>-76.52428691667791</c:v>
                </c:pt>
                <c:pt idx="39">
                  <c:v>-76.793499883214</c:v>
                </c:pt>
                <c:pt idx="40">
                  <c:v>-77.05823921093098</c:v>
                </c:pt>
                <c:pt idx="41">
                  <c:v>-77.31944915791995</c:v>
                </c:pt>
                <c:pt idx="42">
                  <c:v>-77.57799118064625</c:v>
                </c:pt>
                <c:pt idx="43">
                  <c:v>-77.83465125803995</c:v>
                </c:pt>
                <c:pt idx="44">
                  <c:v>-78.09014633147115</c:v>
                </c:pt>
                <c:pt idx="45">
                  <c:v>-78.34513000256747</c:v>
                </c:pt>
                <c:pt idx="46">
                  <c:v>-78.60019760648653</c:v>
                </c:pt>
                <c:pt idx="47">
                  <c:v>-78.85589075217828</c:v>
                </c:pt>
                <c:pt idx="48">
                  <c:v>-79.11270141254668</c:v>
                </c:pt>
                <c:pt idx="49">
                  <c:v>-79.37107562756334</c:v>
                </c:pt>
                <c:pt idx="50">
                  <c:v>-79.63141687246807</c:v>
                </c:pt>
                <c:pt idx="51">
                  <c:v>-79.89408913488015</c:v>
                </c:pt>
                <c:pt idx="52">
                  <c:v>-80.15941973694615</c:v>
                </c:pt>
                <c:pt idx="53">
                  <c:v>-80.42770193341588</c:v>
                </c:pt>
                <c:pt idx="54">
                  <c:v>-80.69919731088341</c:v>
                </c:pt>
                <c:pt idx="55">
                  <c:v>-80.97413800967324</c:v>
                </c:pt>
                <c:pt idx="56">
                  <c:v>-81.25272878654245</c:v>
                </c:pt>
                <c:pt idx="57">
                  <c:v>-81.53514893372501</c:v>
                </c:pt>
                <c:pt idx="58">
                  <c:v>-81.82155406758268</c:v>
                </c:pt>
                <c:pt idx="59">
                  <c:v>-82.11207779833305</c:v>
                </c:pt>
                <c:pt idx="60">
                  <c:v>-82.4068332908421</c:v>
                </c:pt>
                <c:pt idx="61">
                  <c:v>-82.7059147251643</c:v>
                </c:pt>
                <c:pt idx="62">
                  <c:v>-83.00939866453085</c:v>
                </c:pt>
                <c:pt idx="63">
                  <c:v>-83.31734533757005</c:v>
                </c:pt>
                <c:pt idx="64">
                  <c:v>-83.62979984083866</c:v>
                </c:pt>
                <c:pt idx="65">
                  <c:v>-83.9467932671033</c:v>
                </c:pt>
                <c:pt idx="66">
                  <c:v>-84.26834376428833</c:v>
                </c:pt>
                <c:pt idx="67">
                  <c:v>-84.59445752957306</c:v>
                </c:pt>
                <c:pt idx="68">
                  <c:v>-84.92512974269444</c:v>
                </c:pt>
                <c:pt idx="69">
                  <c:v>-85.26034544220351</c:v>
                </c:pt>
                <c:pt idx="70">
                  <c:v>-85.60008034812844</c:v>
                </c:pt>
                <c:pt idx="71">
                  <c:v>-85.9443016342185</c:v>
                </c:pt>
                <c:pt idx="72">
                  <c:v>-86.29296865272025</c:v>
                </c:pt>
                <c:pt idx="73">
                  <c:v>-86.64603361446385</c:v>
                </c:pt>
                <c:pt idx="74">
                  <c:v>-87.00344222679296</c:v>
                </c:pt>
                <c:pt idx="75">
                  <c:v>-87.36513429176878</c:v>
                </c:pt>
                <c:pt idx="76">
                  <c:v>-87.7310442668776</c:v>
                </c:pt>
                <c:pt idx="77">
                  <c:v>-88.10110179038665</c:v>
                </c:pt>
                <c:pt idx="78">
                  <c:v>-88.47523217330549</c:v>
                </c:pt>
                <c:pt idx="79">
                  <c:v>-88.85335685985115</c:v>
                </c:pt>
                <c:pt idx="80">
                  <c:v>-89.23539385817253</c:v>
                </c:pt>
                <c:pt idx="81">
                  <c:v>-89.62125814299861</c:v>
                </c:pt>
                <c:pt idx="82">
                  <c:v>-90.01086203180965</c:v>
                </c:pt>
                <c:pt idx="83">
                  <c:v>-90.4041155359765</c:v>
                </c:pt>
                <c:pt idx="84">
                  <c:v>-90.800926688321</c:v>
                </c:pt>
                <c:pt idx="85">
                  <c:v>-91.20120184839856</c:v>
                </c:pt>
                <c:pt idx="86">
                  <c:v>-91.60484598677284</c:v>
                </c:pt>
                <c:pt idx="87">
                  <c:v>-92.011762949479</c:v>
                </c:pt>
                <c:pt idx="88">
                  <c:v>-92.42185570379691</c:v>
                </c:pt>
                <c:pt idx="89">
                  <c:v>-92.83502656641078</c:v>
                </c:pt>
                <c:pt idx="90">
                  <c:v>-93.25117741496135</c:v>
                </c:pt>
                <c:pt idx="91">
                  <c:v>-93.67020988395335</c:v>
                </c:pt>
                <c:pt idx="92">
                  <c:v>-94.09202554592516</c:v>
                </c:pt>
                <c:pt idx="93">
                  <c:v>-94.5165260787456</c:v>
                </c:pt>
                <c:pt idx="94">
                  <c:v>-94.9436134198408</c:v>
                </c:pt>
                <c:pt idx="95">
                  <c:v>-95.37318990813628</c:v>
                </c:pt>
                <c:pt idx="96">
                  <c:v>-95.80515841443238</c:v>
                </c:pt>
                <c:pt idx="97">
                  <c:v>-96.23942246092174</c:v>
                </c:pt>
                <c:pt idx="98">
                  <c:v>-96.67588633046954</c:v>
                </c:pt>
                <c:pt idx="99">
                  <c:v>-97.11445516633648</c:v>
                </c:pt>
                <c:pt idx="100">
                  <c:v>-97.55503506284565</c:v>
                </c:pt>
                <c:pt idx="101">
                  <c:v>-97.9975331476426</c:v>
                </c:pt>
                <c:pt idx="102">
                  <c:v>-98.4418576559959</c:v>
                </c:pt>
                <c:pt idx="103">
                  <c:v>-98.88791799768218</c:v>
                </c:pt>
                <c:pt idx="104">
                  <c:v>-99.33562481690335</c:v>
                </c:pt>
                <c:pt idx="105">
                  <c:v>-99.784890045688</c:v>
                </c:pt>
                <c:pt idx="106">
                  <c:v>-100.2356269511995</c:v>
                </c:pt>
                <c:pt idx="107">
                  <c:v>-100.6877501773342</c:v>
                </c:pt>
                <c:pt idx="108">
                  <c:v>-101.1411757810054</c:v>
                </c:pt>
                <c:pt idx="109">
                  <c:v>-101.5958212634497</c:v>
                </c:pt>
                <c:pt idx="110">
                  <c:v>-102.051605596896</c:v>
                </c:pt>
                <c:pt idx="111">
                  <c:v>-102.5084492469192</c:v>
                </c:pt>
                <c:pt idx="112">
                  <c:v>-102.9662741907651</c:v>
                </c:pt>
                <c:pt idx="113">
                  <c:v>-103.4250039319395</c:v>
                </c:pt>
                <c:pt idx="114">
                  <c:v>-103.8845635113171</c:v>
                </c:pt>
                <c:pt idx="115">
                  <c:v>-104.3448795150277</c:v>
                </c:pt>
                <c:pt idx="116">
                  <c:v>-104.8058800793514</c:v>
                </c:pt>
                <c:pt idx="117">
                  <c:v>-105.267494892846</c:v>
                </c:pt>
                <c:pt idx="118">
                  <c:v>-105.7296551959171</c:v>
                </c:pt>
                <c:pt idx="119">
                  <c:v>-106.192293778028</c:v>
                </c:pt>
              </c:numCache>
            </c:numRef>
          </c:yVal>
          <c:smooth val="1"/>
          <c:extLst xmlns:c16r2="http://schemas.microsoft.com/office/drawing/2015/06/chart">
            <c:ext xmlns:c16="http://schemas.microsoft.com/office/drawing/2014/chart" uri="{C3380CC4-5D6E-409C-BE32-E72D297353CC}">
              <c16:uniqueId val="{00000003-61BB-4296-8EA9-CF2CD585C301}"/>
            </c:ext>
          </c:extLst>
        </c:ser>
        <c:ser>
          <c:idx val="4"/>
          <c:order val="4"/>
          <c:tx>
            <c:strRef>
              <c:f>'SA-MAT-G'!$O$123</c:f>
              <c:strCache>
                <c:ptCount val="1"/>
                <c:pt idx="0">
                  <c:v>SHUD Deaths for 0.75x parameter level</c:v>
                </c:pt>
              </c:strCache>
            </c:strRef>
          </c:tx>
          <c:spPr>
            <a:ln w="38100">
              <a:solidFill>
                <a:schemeClr val="accent2"/>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O$3:$O$122</c:f>
              <c:numCache>
                <c:formatCode>General</c:formatCode>
                <c:ptCount val="120"/>
                <c:pt idx="0">
                  <c:v>0.0</c:v>
                </c:pt>
                <c:pt idx="1">
                  <c:v>-9.013000749042021</c:v>
                </c:pt>
                <c:pt idx="2">
                  <c:v>-16.81207010179673</c:v>
                </c:pt>
                <c:pt idx="3">
                  <c:v>-23.62479139252687</c:v>
                </c:pt>
                <c:pt idx="4">
                  <c:v>-29.63837611585432</c:v>
                </c:pt>
                <c:pt idx="5">
                  <c:v>-34.91899369128294</c:v>
                </c:pt>
                <c:pt idx="6">
                  <c:v>-39.47580022420107</c:v>
                </c:pt>
                <c:pt idx="7">
                  <c:v>-43.4968249080399</c:v>
                </c:pt>
                <c:pt idx="8">
                  <c:v>-46.65788522506195</c:v>
                </c:pt>
                <c:pt idx="9">
                  <c:v>-49.2862391932284</c:v>
                </c:pt>
                <c:pt idx="10">
                  <c:v>-51.55339052638501</c:v>
                </c:pt>
                <c:pt idx="11">
                  <c:v>-53.51982201936777</c:v>
                </c:pt>
                <c:pt idx="12">
                  <c:v>-55.23505100045417</c:v>
                </c:pt>
                <c:pt idx="13">
                  <c:v>-56.70288852799194</c:v>
                </c:pt>
                <c:pt idx="14">
                  <c:v>-57.9901518932832</c:v>
                </c:pt>
                <c:pt idx="15">
                  <c:v>-59.12619881153486</c:v>
                </c:pt>
                <c:pt idx="16">
                  <c:v>-60.1351068147712</c:v>
                </c:pt>
                <c:pt idx="17">
                  <c:v>-61.03676831578332</c:v>
                </c:pt>
                <c:pt idx="18">
                  <c:v>-61.84753295415253</c:v>
                </c:pt>
                <c:pt idx="19">
                  <c:v>-62.5807956929284</c:v>
                </c:pt>
                <c:pt idx="20">
                  <c:v>-63.24783241484747</c:v>
                </c:pt>
                <c:pt idx="21">
                  <c:v>-63.85742306298296</c:v>
                </c:pt>
                <c:pt idx="22">
                  <c:v>-64.4172670519746</c:v>
                </c:pt>
                <c:pt idx="23">
                  <c:v>-64.9340188951784</c:v>
                </c:pt>
                <c:pt idx="24">
                  <c:v>-65.41333815368783</c:v>
                </c:pt>
                <c:pt idx="25">
                  <c:v>-65.86006143484601</c:v>
                </c:pt>
                <c:pt idx="26">
                  <c:v>-66.27828521295515</c:v>
                </c:pt>
                <c:pt idx="27">
                  <c:v>-66.67159013083506</c:v>
                </c:pt>
                <c:pt idx="28">
                  <c:v>-67.04308636279845</c:v>
                </c:pt>
                <c:pt idx="29">
                  <c:v>-67.3954888885029</c:v>
                </c:pt>
                <c:pt idx="30">
                  <c:v>-67.7311796218406</c:v>
                </c:pt>
                <c:pt idx="31">
                  <c:v>-68.05225814957038</c:v>
                </c:pt>
                <c:pt idx="32">
                  <c:v>-68.36058333725035</c:v>
                </c:pt>
                <c:pt idx="33">
                  <c:v>-68.65780809851235</c:v>
                </c:pt>
                <c:pt idx="34">
                  <c:v>-68.94540691916404</c:v>
                </c:pt>
                <c:pt idx="35">
                  <c:v>-69.22470027365107</c:v>
                </c:pt>
                <c:pt idx="36">
                  <c:v>-69.49687469487402</c:v>
                </c:pt>
                <c:pt idx="37">
                  <c:v>-69.7629993297011</c:v>
                </c:pt>
                <c:pt idx="38">
                  <c:v>-70.02403984456055</c:v>
                </c:pt>
                <c:pt idx="39">
                  <c:v>-70.28087007439055</c:v>
                </c:pt>
                <c:pt idx="40">
                  <c:v>-70.53428206975908</c:v>
                </c:pt>
                <c:pt idx="41">
                  <c:v>-70.78499461174146</c:v>
                </c:pt>
                <c:pt idx="42">
                  <c:v>-71.03366052296776</c:v>
                </c:pt>
                <c:pt idx="43">
                  <c:v>-71.28087298490891</c:v>
                </c:pt>
                <c:pt idx="44">
                  <c:v>-71.52717103045769</c:v>
                </c:pt>
                <c:pt idx="45">
                  <c:v>-71.77304434953825</c:v>
                </c:pt>
                <c:pt idx="46">
                  <c:v>-72.01893752087051</c:v>
                </c:pt>
                <c:pt idx="47">
                  <c:v>-72.26525375955357</c:v>
                </c:pt>
                <c:pt idx="48">
                  <c:v>-72.51235825822778</c:v>
                </c:pt>
                <c:pt idx="49">
                  <c:v>-72.76058118259525</c:v>
                </c:pt>
                <c:pt idx="50">
                  <c:v>-73.0102203712471</c:v>
                </c:pt>
                <c:pt idx="51">
                  <c:v>-73.2615437812879</c:v>
                </c:pt>
                <c:pt idx="52">
                  <c:v>-73.51479171391985</c:v>
                </c:pt>
                <c:pt idx="53">
                  <c:v>-73.77017884867976</c:v>
                </c:pt>
                <c:pt idx="54">
                  <c:v>-74.02789610987655</c:v>
                </c:pt>
                <c:pt idx="55">
                  <c:v>-74.28811238498743</c:v>
                </c:pt>
                <c:pt idx="56">
                  <c:v>-74.55097611164589</c:v>
                </c:pt>
                <c:pt idx="57">
                  <c:v>-74.81661674720946</c:v>
                </c:pt>
                <c:pt idx="58">
                  <c:v>-75.08514613280111</c:v>
                </c:pt>
                <c:pt idx="59">
                  <c:v>-75.35665976202158</c:v>
                </c:pt>
                <c:pt idx="60">
                  <c:v>-75.63123796299244</c:v>
                </c:pt>
                <c:pt idx="61">
                  <c:v>-75.90894700134147</c:v>
                </c:pt>
                <c:pt idx="62">
                  <c:v>-76.18984011065237</c:v>
                </c:pt>
                <c:pt idx="63">
                  <c:v>-76.47395845616528</c:v>
                </c:pt>
                <c:pt idx="64">
                  <c:v>-76.76133203676767</c:v>
                </c:pt>
                <c:pt idx="65">
                  <c:v>-77.05198052984346</c:v>
                </c:pt>
                <c:pt idx="66">
                  <c:v>-77.34591408293776</c:v>
                </c:pt>
                <c:pt idx="67">
                  <c:v>-77.64313405592041</c:v>
                </c:pt>
                <c:pt idx="68">
                  <c:v>-77.94363371689216</c:v>
                </c:pt>
                <c:pt idx="69">
                  <c:v>-78.24739889482234</c:v>
                </c:pt>
                <c:pt idx="70">
                  <c:v>-78.55440859164378</c:v>
                </c:pt>
                <c:pt idx="71">
                  <c:v>-78.86463555630257</c:v>
                </c:pt>
                <c:pt idx="72">
                  <c:v>-79.17804682306623</c:v>
                </c:pt>
                <c:pt idx="73">
                  <c:v>-79.4946042162403</c:v>
                </c:pt>
                <c:pt idx="74">
                  <c:v>-79.8142648232383</c:v>
                </c:pt>
                <c:pt idx="75">
                  <c:v>-80.13698143789838</c:v>
                </c:pt>
                <c:pt idx="76">
                  <c:v>-80.46270297573537</c:v>
                </c:pt>
                <c:pt idx="77">
                  <c:v>-80.79137486274524</c:v>
                </c:pt>
                <c:pt idx="78">
                  <c:v>-81.12293939929314</c:v>
                </c:pt>
                <c:pt idx="79">
                  <c:v>-81.45733610048492</c:v>
                </c:pt>
                <c:pt idx="80">
                  <c:v>-81.7945020143672</c:v>
                </c:pt>
                <c:pt idx="81">
                  <c:v>-82.13437201920861</c:v>
                </c:pt>
                <c:pt idx="82">
                  <c:v>-82.47687910106818</c:v>
                </c:pt>
                <c:pt idx="83">
                  <c:v>-82.82195461273321</c:v>
                </c:pt>
                <c:pt idx="84">
                  <c:v>-83.16952851512315</c:v>
                </c:pt>
                <c:pt idx="85">
                  <c:v>-83.5195296021331</c:v>
                </c:pt>
                <c:pt idx="86">
                  <c:v>-83.87188570986727</c:v>
                </c:pt>
                <c:pt idx="87">
                  <c:v>-84.22652391115998</c:v>
                </c:pt>
                <c:pt idx="88">
                  <c:v>-84.58337069622083</c:v>
                </c:pt>
                <c:pt idx="89">
                  <c:v>-84.94235214021594</c:v>
                </c:pt>
                <c:pt idx="90">
                  <c:v>-85.3033940585171</c:v>
                </c:pt>
                <c:pt idx="91">
                  <c:v>-85.66642215036858</c:v>
                </c:pt>
                <c:pt idx="92">
                  <c:v>-86.03136213162036</c:v>
                </c:pt>
                <c:pt idx="93">
                  <c:v>-86.39813985718281</c:v>
                </c:pt>
                <c:pt idx="94">
                  <c:v>-86.76668143380625</c:v>
                </c:pt>
                <c:pt idx="95">
                  <c:v>-87.13691332375848</c:v>
                </c:pt>
                <c:pt idx="96">
                  <c:v>-87.50876243995815</c:v>
                </c:pt>
                <c:pt idx="97">
                  <c:v>-87.88215623305037</c:v>
                </c:pt>
                <c:pt idx="98">
                  <c:v>-88.25702277094636</c:v>
                </c:pt>
                <c:pt idx="99">
                  <c:v>-88.63329081125235</c:v>
                </c:pt>
                <c:pt idx="100">
                  <c:v>-89.01088986706085</c:v>
                </c:pt>
                <c:pt idx="101">
                  <c:v>-89.38975026648542</c:v>
                </c:pt>
                <c:pt idx="102">
                  <c:v>-89.76980320635273</c:v>
                </c:pt>
                <c:pt idx="103">
                  <c:v>-90.15098080039304</c:v>
                </c:pt>
                <c:pt idx="104">
                  <c:v>-90.53321612232203</c:v>
                </c:pt>
                <c:pt idx="105">
                  <c:v>-90.9164432440913</c:v>
                </c:pt>
                <c:pt idx="106">
                  <c:v>-91.30059726966395</c:v>
                </c:pt>
                <c:pt idx="107">
                  <c:v>-91.68561436458275</c:v>
                </c:pt>
                <c:pt idx="108">
                  <c:v>-92.071431781619</c:v>
                </c:pt>
                <c:pt idx="109">
                  <c:v>-92.45798788276335</c:v>
                </c:pt>
                <c:pt idx="110">
                  <c:v>-92.84522215781128</c:v>
                </c:pt>
                <c:pt idx="111">
                  <c:v>-93.23307523976635</c:v>
                </c:pt>
                <c:pt idx="112">
                  <c:v>-93.62148891729333</c:v>
                </c:pt>
                <c:pt idx="113">
                  <c:v>-94.01040614442775</c:v>
                </c:pt>
                <c:pt idx="114">
                  <c:v>-94.39977104772184</c:v>
                </c:pt>
                <c:pt idx="115">
                  <c:v>-94.78952893105185</c:v>
                </c:pt>
                <c:pt idx="116">
                  <c:v>-95.17962627820756</c:v>
                </c:pt>
                <c:pt idx="117">
                  <c:v>-95.57001075347755</c:v>
                </c:pt>
                <c:pt idx="118">
                  <c:v>-95.96063120035556</c:v>
                </c:pt>
                <c:pt idx="119">
                  <c:v>-96.35143763852145</c:v>
                </c:pt>
              </c:numCache>
            </c:numRef>
          </c:yVal>
          <c:smooth val="1"/>
          <c:extLst xmlns:c16r2="http://schemas.microsoft.com/office/drawing/2015/06/chart">
            <c:ext xmlns:c16="http://schemas.microsoft.com/office/drawing/2014/chart" uri="{C3380CC4-5D6E-409C-BE32-E72D297353CC}">
              <c16:uniqueId val="{00000004-61BB-4296-8EA9-CF2CD585C301}"/>
            </c:ext>
          </c:extLst>
        </c:ser>
        <c:ser>
          <c:idx val="1"/>
          <c:order val="5"/>
          <c:tx>
            <c:strRef>
              <c:f>'SA-MAT-G'!$X$123</c:f>
              <c:strCache>
                <c:ptCount val="1"/>
                <c:pt idx="0">
                  <c:v>SHUD Deaths for 0.5x parameter level</c:v>
                </c:pt>
              </c:strCache>
            </c:strRef>
          </c:tx>
          <c:spPr>
            <a:ln w="6350">
              <a:solidFill>
                <a:schemeClr val="accent2"/>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X$3:$X$122</c:f>
              <c:numCache>
                <c:formatCode>General</c:formatCode>
                <c:ptCount val="120"/>
                <c:pt idx="0">
                  <c:v>0.0</c:v>
                </c:pt>
                <c:pt idx="1">
                  <c:v>-8.762304140068817</c:v>
                </c:pt>
                <c:pt idx="2">
                  <c:v>-16.23899042813868</c:v>
                </c:pt>
                <c:pt idx="3">
                  <c:v>-22.65887461782972</c:v>
                </c:pt>
                <c:pt idx="4">
                  <c:v>-28.210836981994</c:v>
                </c:pt>
                <c:pt idx="5">
                  <c:v>-32.9921907900812</c:v>
                </c:pt>
                <c:pt idx="6">
                  <c:v>-37.05577071437001</c:v>
                </c:pt>
                <c:pt idx="7">
                  <c:v>-40.56919955658841</c:v>
                </c:pt>
                <c:pt idx="8">
                  <c:v>-43.34903483006406</c:v>
                </c:pt>
                <c:pt idx="9">
                  <c:v>-45.65422854152943</c:v>
                </c:pt>
                <c:pt idx="10">
                  <c:v>-47.62493175427426</c:v>
                </c:pt>
                <c:pt idx="11">
                  <c:v>-49.31931855405155</c:v>
                </c:pt>
                <c:pt idx="12">
                  <c:v>-50.78482830476607</c:v>
                </c:pt>
                <c:pt idx="13">
                  <c:v>-52.03566207715958</c:v>
                </c:pt>
                <c:pt idx="14">
                  <c:v>-53.12677834449836</c:v>
                </c:pt>
                <c:pt idx="15">
                  <c:v>-54.0854135727705</c:v>
                </c:pt>
                <c:pt idx="16">
                  <c:v>-54.9337903014794</c:v>
                </c:pt>
                <c:pt idx="17">
                  <c:v>-55.6901364082165</c:v>
                </c:pt>
                <c:pt idx="18">
                  <c:v>-56.36935466105619</c:v>
                </c:pt>
                <c:pt idx="19">
                  <c:v>-56.98360832927888</c:v>
                </c:pt>
                <c:pt idx="20">
                  <c:v>-57.54301258810073</c:v>
                </c:pt>
                <c:pt idx="21">
                  <c:v>-58.05555070945297</c:v>
                </c:pt>
                <c:pt idx="22">
                  <c:v>-58.5280669150313</c:v>
                </c:pt>
                <c:pt idx="23">
                  <c:v>-58.96637268422696</c:v>
                </c:pt>
                <c:pt idx="24">
                  <c:v>-59.37534739368029</c:v>
                </c:pt>
                <c:pt idx="25">
                  <c:v>-59.75910416447391</c:v>
                </c:pt>
                <c:pt idx="26">
                  <c:v>-60.12109014700464</c:v>
                </c:pt>
                <c:pt idx="27">
                  <c:v>-60.4642644329513</c:v>
                </c:pt>
                <c:pt idx="28">
                  <c:v>-60.79115825821755</c:v>
                </c:pt>
                <c:pt idx="29">
                  <c:v>-61.10394713933988</c:v>
                </c:pt>
                <c:pt idx="30">
                  <c:v>-61.4045102027155</c:v>
                </c:pt>
                <c:pt idx="31">
                  <c:v>-61.69447850703254</c:v>
                </c:pt>
                <c:pt idx="32">
                  <c:v>-61.9752745024668</c:v>
                </c:pt>
                <c:pt idx="33">
                  <c:v>-62.24814462045314</c:v>
                </c:pt>
                <c:pt idx="34">
                  <c:v>-62.51418535787622</c:v>
                </c:pt>
                <c:pt idx="35">
                  <c:v>-62.77436563645447</c:v>
                </c:pt>
                <c:pt idx="36">
                  <c:v>-63.02954510994046</c:v>
                </c:pt>
                <c:pt idx="37">
                  <c:v>-63.28048918962804</c:v>
                </c:pt>
                <c:pt idx="38">
                  <c:v>-63.52788152733778</c:v>
                </c:pt>
                <c:pt idx="39">
                  <c:v>-63.7723343785533</c:v>
                </c:pt>
                <c:pt idx="40">
                  <c:v>-64.01439737470578</c:v>
                </c:pt>
                <c:pt idx="41">
                  <c:v>-64.25456487615155</c:v>
                </c:pt>
                <c:pt idx="42">
                  <c:v>-64.49328219377408</c:v>
                </c:pt>
                <c:pt idx="43">
                  <c:v>-64.730950883209</c:v>
                </c:pt>
                <c:pt idx="44">
                  <c:v>-64.9679332757411</c:v>
                </c:pt>
                <c:pt idx="45">
                  <c:v>-65.2045563790944</c:v>
                </c:pt>
                <c:pt idx="46">
                  <c:v>-65.4411152568231</c:v>
                </c:pt>
                <c:pt idx="47">
                  <c:v>-65.67787597335113</c:v>
                </c:pt>
                <c:pt idx="48">
                  <c:v>-65.91507817786044</c:v>
                </c:pt>
                <c:pt idx="49">
                  <c:v>-66.15293738517508</c:v>
                </c:pt>
                <c:pt idx="50">
                  <c:v>-66.39164700118935</c:v>
                </c:pt>
                <c:pt idx="51">
                  <c:v>-66.63138013192568</c:v>
                </c:pt>
                <c:pt idx="52">
                  <c:v>-66.87229120823328</c:v>
                </c:pt>
                <c:pt idx="53">
                  <c:v>-67.11451745262555</c:v>
                </c:pt>
                <c:pt idx="54">
                  <c:v>-67.35818021001245</c:v>
                </c:pt>
                <c:pt idx="55">
                  <c:v>-67.60338616028478</c:v>
                </c:pt>
                <c:pt idx="56">
                  <c:v>-67.85022842773438</c:v>
                </c:pt>
                <c:pt idx="57">
                  <c:v>-68.09878759976866</c:v>
                </c:pt>
                <c:pt idx="58">
                  <c:v>-68.34913266538636</c:v>
                </c:pt>
                <c:pt idx="59">
                  <c:v>-68.60132188218576</c:v>
                </c:pt>
                <c:pt idx="60">
                  <c:v>-68.85540357937847</c:v>
                </c:pt>
                <c:pt idx="61">
                  <c:v>-69.11141690311977</c:v>
                </c:pt>
                <c:pt idx="62">
                  <c:v>-69.36939250960815</c:v>
                </c:pt>
                <c:pt idx="63">
                  <c:v>-69.62935321062083</c:v>
                </c:pt>
                <c:pt idx="64">
                  <c:v>-69.89131457554317</c:v>
                </c:pt>
                <c:pt idx="65">
                  <c:v>-70.15528549343925</c:v>
                </c:pt>
                <c:pt idx="66">
                  <c:v>-70.4212686982967</c:v>
                </c:pt>
                <c:pt idx="67">
                  <c:v>-70.6892612601693</c:v>
                </c:pt>
                <c:pt idx="68">
                  <c:v>-70.9592550447174</c:v>
                </c:pt>
                <c:pt idx="69">
                  <c:v>-71.23123714332135</c:v>
                </c:pt>
                <c:pt idx="70">
                  <c:v>-71.50519027576733</c:v>
                </c:pt>
                <c:pt idx="71">
                  <c:v>-71.78109316730622</c:v>
                </c:pt>
                <c:pt idx="72">
                  <c:v>-72.05892090173354</c:v>
                </c:pt>
                <c:pt idx="73">
                  <c:v>-72.33864525198945</c:v>
                </c:pt>
                <c:pt idx="74">
                  <c:v>-72.62023498967323</c:v>
                </c:pt>
                <c:pt idx="75">
                  <c:v>-72.90365617474246</c:v>
                </c:pt>
                <c:pt idx="76">
                  <c:v>-73.18887242659426</c:v>
                </c:pt>
                <c:pt idx="77">
                  <c:v>-73.4758451776335</c:v>
                </c:pt>
                <c:pt idx="78">
                  <c:v>-73.7645339103332</c:v>
                </c:pt>
                <c:pt idx="79">
                  <c:v>-74.05489637878124</c:v>
                </c:pt>
                <c:pt idx="80">
                  <c:v>-74.34688881561009</c:v>
                </c:pt>
                <c:pt idx="81">
                  <c:v>-74.64046612511964</c:v>
                </c:pt>
                <c:pt idx="82">
                  <c:v>-74.93558206343558</c:v>
                </c:pt>
                <c:pt idx="83">
                  <c:v>-75.23218940642575</c:v>
                </c:pt>
                <c:pt idx="84">
                  <c:v>-75.53024010607568</c:v>
                </c:pt>
                <c:pt idx="85">
                  <c:v>-75.82968543599887</c:v>
                </c:pt>
                <c:pt idx="86">
                  <c:v>-76.13047612670771</c:v>
                </c:pt>
                <c:pt idx="87">
                  <c:v>-76.4325624912368</c:v>
                </c:pt>
                <c:pt idx="88">
                  <c:v>-76.73589454165285</c:v>
                </c:pt>
                <c:pt idx="89">
                  <c:v>-77.04042209703553</c:v>
                </c:pt>
                <c:pt idx="90">
                  <c:v>-77.34609488336836</c:v>
                </c:pt>
                <c:pt idx="91">
                  <c:v>-77.65286262585248</c:v>
                </c:pt>
                <c:pt idx="92">
                  <c:v>-77.96067513407124</c:v>
                </c:pt>
                <c:pt idx="93">
                  <c:v>-78.26948238043578</c:v>
                </c:pt>
                <c:pt idx="94">
                  <c:v>-78.57923457231135</c:v>
                </c:pt>
                <c:pt idx="95">
                  <c:v>-78.88988221819548</c:v>
                </c:pt>
                <c:pt idx="96">
                  <c:v>-79.20137618832435</c:v>
                </c:pt>
                <c:pt idx="97">
                  <c:v>-79.5136677700159</c:v>
                </c:pt>
                <c:pt idx="98">
                  <c:v>-79.82670871810041</c:v>
                </c:pt>
                <c:pt idx="99">
                  <c:v>-80.14045130073555</c:v>
                </c:pt>
                <c:pt idx="100">
                  <c:v>-80.45484834085835</c:v>
                </c:pt>
                <c:pt idx="101">
                  <c:v>-80.76985325360813</c:v>
                </c:pt>
                <c:pt idx="102">
                  <c:v>-81.0854200799171</c:v>
                </c:pt>
                <c:pt idx="103">
                  <c:v>-81.40150351654338</c:v>
                </c:pt>
                <c:pt idx="104">
                  <c:v>-81.71805894276848</c:v>
                </c:pt>
                <c:pt idx="105">
                  <c:v>-82.03504244397504</c:v>
                </c:pt>
                <c:pt idx="106">
                  <c:v>-82.35241083230285</c:v>
                </c:pt>
                <c:pt idx="107">
                  <c:v>-82.67012166459736</c:v>
                </c:pt>
                <c:pt idx="108">
                  <c:v>-82.98813325779365</c:v>
                </c:pt>
                <c:pt idx="109">
                  <c:v>-83.30640470196047</c:v>
                </c:pt>
                <c:pt idx="110">
                  <c:v>-83.62489587111818</c:v>
                </c:pt>
                <c:pt idx="111">
                  <c:v>-83.94356743201673</c:v>
                </c:pt>
                <c:pt idx="112">
                  <c:v>-84.26238085100015</c:v>
                </c:pt>
                <c:pt idx="113">
                  <c:v>-84.5812983991057</c:v>
                </c:pt>
                <c:pt idx="114">
                  <c:v>-84.90028315551153</c:v>
                </c:pt>
                <c:pt idx="115">
                  <c:v>-85.2192990094773</c:v>
                </c:pt>
                <c:pt idx="116">
                  <c:v>-85.53831066086604</c:v>
                </c:pt>
                <c:pt idx="117">
                  <c:v>-85.8572836193734</c:v>
                </c:pt>
                <c:pt idx="118">
                  <c:v>-86.17618420255455</c:v>
                </c:pt>
                <c:pt idx="119">
                  <c:v>-86.49497953275818</c:v>
                </c:pt>
              </c:numCache>
            </c:numRef>
          </c:yVal>
          <c:smooth val="1"/>
          <c:extLst xmlns:c16r2="http://schemas.microsoft.com/office/drawing/2015/06/chart">
            <c:ext xmlns:c16="http://schemas.microsoft.com/office/drawing/2014/chart" uri="{C3380CC4-5D6E-409C-BE32-E72D297353CC}">
              <c16:uniqueId val="{00000005-61BB-4296-8EA9-CF2CD585C301}"/>
            </c:ext>
          </c:extLst>
        </c:ser>
        <c:ser>
          <c:idx val="5"/>
          <c:order val="6"/>
          <c:tx>
            <c:strRef>
              <c:f>'SA-MAT-G'!$G$123</c:f>
              <c:strCache>
                <c:ptCount val="1"/>
                <c:pt idx="0">
                  <c:v>Total Deaths for 1x parameter level</c:v>
                </c:pt>
              </c:strCache>
            </c:strRef>
          </c:tx>
          <c:spPr>
            <a:ln w="76200">
              <a:solidFill>
                <a:schemeClr val="tx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G$3:$G$122</c:f>
              <c:numCache>
                <c:formatCode>General</c:formatCode>
                <c:ptCount val="120"/>
                <c:pt idx="0">
                  <c:v>0.0</c:v>
                </c:pt>
                <c:pt idx="1">
                  <c:v>-10.63565755474347</c:v>
                </c:pt>
                <c:pt idx="2">
                  <c:v>-19.78237224739348</c:v>
                </c:pt>
                <c:pt idx="3">
                  <c:v>-27.71383102526929</c:v>
                </c:pt>
                <c:pt idx="4">
                  <c:v>-34.65379494912331</c:v>
                </c:pt>
                <c:pt idx="5">
                  <c:v>-40.73582273875923</c:v>
                </c:pt>
                <c:pt idx="6">
                  <c:v>-46.04286818198219</c:v>
                </c:pt>
                <c:pt idx="7">
                  <c:v>-50.7365885921704</c:v>
                </c:pt>
                <c:pt idx="8">
                  <c:v>-54.69991164700418</c:v>
                </c:pt>
                <c:pt idx="9">
                  <c:v>-58.16019933834204</c:v>
                </c:pt>
                <c:pt idx="10">
                  <c:v>-61.23863424060095</c:v>
                </c:pt>
                <c:pt idx="11">
                  <c:v>-63.99668299407144</c:v>
                </c:pt>
                <c:pt idx="12">
                  <c:v>-66.48471111671785</c:v>
                </c:pt>
                <c:pt idx="13">
                  <c:v>-68.72377496481481</c:v>
                </c:pt>
                <c:pt idx="14">
                  <c:v>-70.76645128889512</c:v>
                </c:pt>
                <c:pt idx="15">
                  <c:v>-72.6419215216129</c:v>
                </c:pt>
                <c:pt idx="16">
                  <c:v>-74.37423490320481</c:v>
                </c:pt>
                <c:pt idx="17">
                  <c:v>-75.98333339027522</c:v>
                </c:pt>
                <c:pt idx="18">
                  <c:v>-77.48572907382135</c:v>
                </c:pt>
                <c:pt idx="19">
                  <c:v>-78.89509426694876</c:v>
                </c:pt>
                <c:pt idx="20">
                  <c:v>-80.22294936493371</c:v>
                </c:pt>
                <c:pt idx="21">
                  <c:v>-81.47861829207905</c:v>
                </c:pt>
                <c:pt idx="22">
                  <c:v>-82.67020006977554</c:v>
                </c:pt>
                <c:pt idx="23">
                  <c:v>-83.8046675262672</c:v>
                </c:pt>
                <c:pt idx="24">
                  <c:v>-84.88799563326988</c:v>
                </c:pt>
                <c:pt idx="25">
                  <c:v>-85.92533363955565</c:v>
                </c:pt>
                <c:pt idx="26">
                  <c:v>-86.92111064767156</c:v>
                </c:pt>
                <c:pt idx="27">
                  <c:v>-87.87921614859218</c:v>
                </c:pt>
                <c:pt idx="28">
                  <c:v>-88.80306337539892</c:v>
                </c:pt>
                <c:pt idx="29">
                  <c:v>-89.6956648693482</c:v>
                </c:pt>
                <c:pt idx="30">
                  <c:v>-90.5596945268057</c:v>
                </c:pt>
                <c:pt idx="31">
                  <c:v>-91.39753836144658</c:v>
                </c:pt>
                <c:pt idx="32">
                  <c:v>-92.2113361873052</c:v>
                </c:pt>
                <c:pt idx="33">
                  <c:v>-93.0030162993351</c:v>
                </c:pt>
                <c:pt idx="34">
                  <c:v>-93.77432340519666</c:v>
                </c:pt>
                <c:pt idx="35">
                  <c:v>-94.52684285047833</c:v>
                </c:pt>
                <c:pt idx="36">
                  <c:v>-95.26202058869353</c:v>
                </c:pt>
                <c:pt idx="37">
                  <c:v>-95.9811797701396</c:v>
                </c:pt>
                <c:pt idx="38">
                  <c:v>-96.68553469298438</c:v>
                </c:pt>
                <c:pt idx="39">
                  <c:v>-97.37620253713774</c:v>
                </c:pt>
                <c:pt idx="40">
                  <c:v>-98.0542134429379</c:v>
                </c:pt>
                <c:pt idx="41">
                  <c:v>-98.7205190843419</c:v>
                </c:pt>
                <c:pt idx="42">
                  <c:v>-99.37600004255133</c:v>
                </c:pt>
                <c:pt idx="43">
                  <c:v>-100.0214721883451</c:v>
                </c:pt>
                <c:pt idx="44">
                  <c:v>-100.6576922417621</c:v>
                </c:pt>
                <c:pt idx="45">
                  <c:v>-101.2853626465702</c:v>
                </c:pt>
                <c:pt idx="46">
                  <c:v>-101.9051358721175</c:v>
                </c:pt>
                <c:pt idx="47">
                  <c:v>-102.5176182326554</c:v>
                </c:pt>
                <c:pt idx="48">
                  <c:v>-103.1233733009124</c:v>
                </c:pt>
                <c:pt idx="49">
                  <c:v>-103.7229249766379</c:v>
                </c:pt>
                <c:pt idx="50">
                  <c:v>-104.3167602601062</c:v>
                </c:pt>
                <c:pt idx="51">
                  <c:v>-104.9053317720055</c:v>
                </c:pt>
                <c:pt idx="52">
                  <c:v>-105.4890600537892</c:v>
                </c:pt>
                <c:pt idx="53">
                  <c:v>-106.0683356770304</c:v>
                </c:pt>
                <c:pt idx="54">
                  <c:v>-106.6435211852632</c:v>
                </c:pt>
                <c:pt idx="55">
                  <c:v>-107.2149528879951</c:v>
                </c:pt>
                <c:pt idx="56">
                  <c:v>-107.7829425234129</c:v>
                </c:pt>
                <c:pt idx="57">
                  <c:v>-108.347778803714</c:v>
                </c:pt>
                <c:pt idx="58">
                  <c:v>-108.9097288548882</c:v>
                </c:pt>
                <c:pt idx="59">
                  <c:v>-109.4690395610206</c:v>
                </c:pt>
                <c:pt idx="60">
                  <c:v>-110.025938821775</c:v>
                </c:pt>
                <c:pt idx="61">
                  <c:v>-110.580636730532</c:v>
                </c:pt>
                <c:pt idx="62">
                  <c:v>-111.1333266796814</c:v>
                </c:pt>
                <c:pt idx="63">
                  <c:v>-111.6841863987544</c:v>
                </c:pt>
                <c:pt idx="64">
                  <c:v>-112.2333789304192</c:v>
                </c:pt>
                <c:pt idx="65">
                  <c:v>-112.7810535487847</c:v>
                </c:pt>
                <c:pt idx="66">
                  <c:v>-113.3273466239824</c:v>
                </c:pt>
                <c:pt idx="67">
                  <c:v>-113.8723824366089</c:v>
                </c:pt>
                <c:pt idx="68">
                  <c:v>-114.4162739452416</c:v>
                </c:pt>
                <c:pt idx="69">
                  <c:v>-114.959123509971</c:v>
                </c:pt>
                <c:pt idx="70">
                  <c:v>-115.5010235746371</c:v>
                </c:pt>
                <c:pt idx="71">
                  <c:v>-116.0420573102098</c:v>
                </c:pt>
                <c:pt idx="72">
                  <c:v>-116.5822992216098</c:v>
                </c:pt>
                <c:pt idx="73">
                  <c:v>-117.1218157200509</c:v>
                </c:pt>
                <c:pt idx="74">
                  <c:v>-117.6606656628663</c:v>
                </c:pt>
                <c:pt idx="75">
                  <c:v>-118.1989008626357</c:v>
                </c:pt>
                <c:pt idx="76">
                  <c:v>-118.7365665673045</c:v>
                </c:pt>
                <c:pt idx="77">
                  <c:v>-119.2737019129052</c:v>
                </c:pt>
                <c:pt idx="78">
                  <c:v>-119.8103403503494</c:v>
                </c:pt>
                <c:pt idx="79">
                  <c:v>-120.3465100477197</c:v>
                </c:pt>
                <c:pt idx="80">
                  <c:v>-120.8822342693664</c:v>
                </c:pt>
                <c:pt idx="81">
                  <c:v>-121.4175317330627</c:v>
                </c:pt>
                <c:pt idx="82">
                  <c:v>-121.9524169463962</c:v>
                </c:pt>
                <c:pt idx="83">
                  <c:v>-122.4869005235064</c:v>
                </c:pt>
                <c:pt idx="84">
                  <c:v>-123.0209894832214</c:v>
                </c:pt>
                <c:pt idx="85">
                  <c:v>-123.5546875295881</c:v>
                </c:pt>
                <c:pt idx="86">
                  <c:v>-124.0879953157362</c:v>
                </c:pt>
                <c:pt idx="87">
                  <c:v>-124.6209106919745</c:v>
                </c:pt>
                <c:pt idx="88">
                  <c:v>-125.1534289389594</c:v>
                </c:pt>
                <c:pt idx="89">
                  <c:v>-125.6855429867393</c:v>
                </c:pt>
                <c:pt idx="90">
                  <c:v>-126.2172436204345</c:v>
                </c:pt>
                <c:pt idx="91">
                  <c:v>-126.7485196732752</c:v>
                </c:pt>
                <c:pt idx="92">
                  <c:v>-127.2793582076802</c:v>
                </c:pt>
                <c:pt idx="93">
                  <c:v>-127.8097446850262</c:v>
                </c:pt>
                <c:pt idx="94">
                  <c:v>-128.3396631247157</c:v>
                </c:pt>
                <c:pt idx="95">
                  <c:v>-128.8690962531422</c:v>
                </c:pt>
                <c:pt idx="96">
                  <c:v>-129.398025643088</c:v>
                </c:pt>
                <c:pt idx="97">
                  <c:v>-129.9264318440985</c:v>
                </c:pt>
                <c:pt idx="98">
                  <c:v>-130.454294504314</c:v>
                </c:pt>
                <c:pt idx="99">
                  <c:v>-130.9815924842453</c:v>
                </c:pt>
                <c:pt idx="100">
                  <c:v>-131.5083039629363</c:v>
                </c:pt>
                <c:pt idx="101">
                  <c:v>-132.0344065369335</c:v>
                </c:pt>
                <c:pt idx="102">
                  <c:v>-132.5598773124801</c:v>
                </c:pt>
                <c:pt idx="103">
                  <c:v>-133.0846929913006</c:v>
                </c:pt>
                <c:pt idx="104">
                  <c:v>-133.6088299503508</c:v>
                </c:pt>
                <c:pt idx="105">
                  <c:v>-134.1322643158736</c:v>
                </c:pt>
                <c:pt idx="106">
                  <c:v>-134.6549720320857</c:v>
                </c:pt>
                <c:pt idx="107">
                  <c:v>-135.176928924803</c:v>
                </c:pt>
                <c:pt idx="108">
                  <c:v>-135.6981107603</c:v>
                </c:pt>
                <c:pt idx="109">
                  <c:v>-136.2184932996871</c:v>
                </c:pt>
                <c:pt idx="110">
                  <c:v>-136.7380523490504</c:v>
                </c:pt>
                <c:pt idx="111">
                  <c:v>-137.2567638056275</c:v>
                </c:pt>
                <c:pt idx="112">
                  <c:v>-137.7746037002342</c:v>
                </c:pt>
                <c:pt idx="113">
                  <c:v>-138.2915482361793</c:v>
                </c:pt>
                <c:pt idx="114">
                  <c:v>-138.807573824873</c:v>
                </c:pt>
                <c:pt idx="115">
                  <c:v>-139.3226571183293</c:v>
                </c:pt>
                <c:pt idx="116">
                  <c:v>-139.8367750387601</c:v>
                </c:pt>
                <c:pt idx="117">
                  <c:v>-140.349904805421</c:v>
                </c:pt>
                <c:pt idx="118">
                  <c:v>-140.8620239589071</c:v>
                </c:pt>
                <c:pt idx="119">
                  <c:v>-141.3731103830327</c:v>
                </c:pt>
              </c:numCache>
            </c:numRef>
          </c:yVal>
          <c:smooth val="1"/>
          <c:extLst xmlns:c16r2="http://schemas.microsoft.com/office/drawing/2015/06/chart">
            <c:ext xmlns:c16="http://schemas.microsoft.com/office/drawing/2014/chart" uri="{C3380CC4-5D6E-409C-BE32-E72D297353CC}">
              <c16:uniqueId val="{00000006-61BB-4296-8EA9-CF2CD585C301}"/>
            </c:ext>
          </c:extLst>
        </c:ser>
        <c:ser>
          <c:idx val="2"/>
          <c:order val="7"/>
          <c:tx>
            <c:strRef>
              <c:f>'SA-MAT-G'!$P$123</c:f>
              <c:strCache>
                <c:ptCount val="1"/>
                <c:pt idx="0">
                  <c:v>Total Deaths for 0.75x parameter level</c:v>
                </c:pt>
              </c:strCache>
            </c:strRef>
          </c:tx>
          <c:spPr>
            <a:ln w="28575">
              <a:solidFill>
                <a:schemeClr val="tx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P$3:$P$122</c:f>
              <c:numCache>
                <c:formatCode>General</c:formatCode>
                <c:ptCount val="120"/>
                <c:pt idx="0">
                  <c:v>0.0</c:v>
                </c:pt>
                <c:pt idx="1">
                  <c:v>-10.38496094577035</c:v>
                </c:pt>
                <c:pt idx="2">
                  <c:v>-19.20929543830325</c:v>
                </c:pt>
                <c:pt idx="3">
                  <c:v>-26.74793613517281</c:v>
                </c:pt>
                <c:pt idx="4">
                  <c:v>-33.22632554794531</c:v>
                </c:pt>
                <c:pt idx="5">
                  <c:v>-38.80917879683502</c:v>
                </c:pt>
                <c:pt idx="6">
                  <c:v>-43.62314022448023</c:v>
                </c:pt>
                <c:pt idx="7">
                  <c:v>-47.80946997323473</c:v>
                </c:pt>
                <c:pt idx="8">
                  <c:v>-51.39184109692174</c:v>
                </c:pt>
                <c:pt idx="9">
                  <c:v>-54.529312079819</c:v>
                </c:pt>
                <c:pt idx="10">
                  <c:v>-57.31170760299628</c:v>
                </c:pt>
                <c:pt idx="11">
                  <c:v>-59.79817827561064</c:v>
                </c:pt>
                <c:pt idx="12">
                  <c:v>-62.03700421018088</c:v>
                </c:pt>
                <c:pt idx="13">
                  <c:v>-64.05962441484162</c:v>
                </c:pt>
                <c:pt idx="14">
                  <c:v>-65.90676057628278</c:v>
                </c:pt>
                <c:pt idx="15">
                  <c:v>-67.60546296806818</c:v>
                </c:pt>
                <c:pt idx="16">
                  <c:v>-69.17791688628098</c:v>
                </c:pt>
                <c:pt idx="17">
                  <c:v>-70.6423910755647</c:v>
                </c:pt>
                <c:pt idx="18">
                  <c:v>-72.01394108908394</c:v>
                </c:pt>
                <c:pt idx="19">
                  <c:v>-73.30499715777515</c:v>
                </c:pt>
                <c:pt idx="20">
                  <c:v>-74.52591287386431</c:v>
                </c:pt>
                <c:pt idx="21">
                  <c:v>-75.68520392610017</c:v>
                </c:pt>
                <c:pt idx="22">
                  <c:v>-76.79010869703684</c:v>
                </c:pt>
                <c:pt idx="23">
                  <c:v>-77.84675541743619</c:v>
                </c:pt>
                <c:pt idx="24">
                  <c:v>-78.86033791513377</c:v>
                </c:pt>
                <c:pt idx="25">
                  <c:v>-79.83528159464417</c:v>
                </c:pt>
                <c:pt idx="26">
                  <c:v>-80.7753658576656</c:v>
                </c:pt>
                <c:pt idx="27">
                  <c:v>-81.68385933733285</c:v>
                </c:pt>
                <c:pt idx="28">
                  <c:v>-82.56359723789085</c:v>
                </c:pt>
                <c:pt idx="29">
                  <c:v>-83.41705372748978</c:v>
                </c:pt>
                <c:pt idx="30">
                  <c:v>-84.24640112668166</c:v>
                </c:pt>
                <c:pt idx="31">
                  <c:v>-85.05355820719075</c:v>
                </c:pt>
                <c:pt idx="32">
                  <c:v>-85.8402296928354</c:v>
                </c:pt>
                <c:pt idx="33">
                  <c:v>-86.60793874307618</c:v>
                </c:pt>
                <c:pt idx="34">
                  <c:v>-87.35805341635567</c:v>
                </c:pt>
                <c:pt idx="35">
                  <c:v>-88.09180883144835</c:v>
                </c:pt>
                <c:pt idx="36">
                  <c:v>-88.81032537157234</c:v>
                </c:pt>
                <c:pt idx="37">
                  <c:v>-89.5146237344714</c:v>
                </c:pt>
                <c:pt idx="38">
                  <c:v>-90.2056374542577</c:v>
                </c:pt>
                <c:pt idx="39">
                  <c:v>-90.88422334359104</c:v>
                </c:pt>
                <c:pt idx="40">
                  <c:v>-91.55117029468238</c:v>
                </c:pt>
                <c:pt idx="41">
                  <c:v>-92.2072066877333</c:v>
                </c:pt>
                <c:pt idx="42">
                  <c:v>-92.85300667305795</c:v>
                </c:pt>
                <c:pt idx="43">
                  <c:v>-93.48919552899481</c:v>
                </c:pt>
                <c:pt idx="44">
                  <c:v>-94.11635425911477</c:v>
                </c:pt>
                <c:pt idx="45">
                  <c:v>-94.73502356155117</c:v>
                </c:pt>
                <c:pt idx="46">
                  <c:v>-95.34570727855447</c:v>
                </c:pt>
                <c:pt idx="47">
                  <c:v>-95.94887541369748</c:v>
                </c:pt>
                <c:pt idx="48">
                  <c:v>-96.5449667888408</c:v>
                </c:pt>
                <c:pt idx="49">
                  <c:v>-97.13439139896245</c:v>
                </c:pt>
                <c:pt idx="50">
                  <c:v>-97.71753251235731</c:v>
                </c:pt>
                <c:pt idx="51">
                  <c:v>-98.29474855518245</c:v>
                </c:pt>
                <c:pt idx="52">
                  <c:v>-98.86637481226813</c:v>
                </c:pt>
                <c:pt idx="53">
                  <c:v>-99.43272497053584</c:v>
                </c:pt>
                <c:pt idx="54">
                  <c:v>-99.99409252660298</c:v>
                </c:pt>
                <c:pt idx="55">
                  <c:v>-100.5507520765469</c:v>
                </c:pt>
                <c:pt idx="56">
                  <c:v>-101.1029605026174</c:v>
                </c:pt>
                <c:pt idx="57">
                  <c:v>-101.6509580693176</c:v>
                </c:pt>
                <c:pt idx="58">
                  <c:v>-102.1949694391962</c:v>
                </c:pt>
                <c:pt idx="59">
                  <c:v>-102.7352046170636</c:v>
                </c:pt>
                <c:pt idx="60">
                  <c:v>-103.27185983</c:v>
                </c:pt>
                <c:pt idx="61">
                  <c:v>-103.8051183494047</c:v>
                </c:pt>
                <c:pt idx="62">
                  <c:v>-104.3351512604546</c:v>
                </c:pt>
                <c:pt idx="63">
                  <c:v>-104.8621181835676</c:v>
                </c:pt>
                <c:pt idx="64">
                  <c:v>-105.3861679518752</c:v>
                </c:pt>
                <c:pt idx="65">
                  <c:v>-105.907439248179</c:v>
                </c:pt>
                <c:pt idx="66">
                  <c:v>-106.4260612044543</c:v>
                </c:pt>
                <c:pt idx="67">
                  <c:v>-106.9421539666011</c:v>
                </c:pt>
                <c:pt idx="68">
                  <c:v>-107.4558292268638</c:v>
                </c:pt>
                <c:pt idx="69">
                  <c:v>-107.9671907260565</c:v>
                </c:pt>
                <c:pt idx="70">
                  <c:v>-108.4763347275581</c:v>
                </c:pt>
                <c:pt idx="71">
                  <c:v>-108.9833504648308</c:v>
                </c:pt>
                <c:pt idx="72">
                  <c:v>-109.4883205640713</c:v>
                </c:pt>
                <c:pt idx="73">
                  <c:v>-109.9913214434725</c:v>
                </c:pt>
                <c:pt idx="74">
                  <c:v>-110.4924236904497</c:v>
                </c:pt>
                <c:pt idx="75">
                  <c:v>-110.9916924180826</c:v>
                </c:pt>
                <c:pt idx="76">
                  <c:v>-111.4891876019465</c:v>
                </c:pt>
                <c:pt idx="77">
                  <c:v>-111.9849643984068</c:v>
                </c:pt>
                <c:pt idx="78">
                  <c:v>-112.4790734453936</c:v>
                </c:pt>
                <c:pt idx="79">
                  <c:v>-112.9715611466013</c:v>
                </c:pt>
                <c:pt idx="80">
                  <c:v>-113.4624699400058</c:v>
                </c:pt>
                <c:pt idx="81">
                  <c:v>-113.9518385515325</c:v>
                </c:pt>
                <c:pt idx="82">
                  <c:v>-114.4397022346595</c:v>
                </c:pt>
                <c:pt idx="83">
                  <c:v>-114.9260929967049</c:v>
                </c:pt>
                <c:pt idx="84">
                  <c:v>-115.4110398124896</c:v>
                </c:pt>
                <c:pt idx="85">
                  <c:v>-115.8945688260483</c:v>
                </c:pt>
                <c:pt idx="86">
                  <c:v>-116.3767035410054</c:v>
                </c:pt>
                <c:pt idx="87">
                  <c:v>-116.857465000218</c:v>
                </c:pt>
                <c:pt idx="88">
                  <c:v>-117.3368719552372</c:v>
                </c:pt>
                <c:pt idx="89">
                  <c:v>-117.8149410261326</c:v>
                </c:pt>
                <c:pt idx="90">
                  <c:v>-118.2916868521757</c:v>
                </c:pt>
                <c:pt idx="91">
                  <c:v>-118.7671222338634</c:v>
                </c:pt>
                <c:pt idx="92">
                  <c:v>-119.2412582667381</c:v>
                </c:pt>
                <c:pt idx="93">
                  <c:v>-119.7141044674374</c:v>
                </c:pt>
                <c:pt idx="94">
                  <c:v>-120.1856688923724</c:v>
                </c:pt>
                <c:pt idx="95">
                  <c:v>-120.655958249438</c:v>
                </c:pt>
                <c:pt idx="96">
                  <c:v>-121.1249780031155</c:v>
                </c:pt>
                <c:pt idx="97">
                  <c:v>-121.5927324733147</c:v>
                </c:pt>
                <c:pt idx="98">
                  <c:v>-122.0592249282991</c:v>
                </c:pt>
                <c:pt idx="99">
                  <c:v>-122.5244576719999</c:v>
                </c:pt>
                <c:pt idx="100">
                  <c:v>-122.9884321260232</c:v>
                </c:pt>
                <c:pt idx="101">
                  <c:v>-123.4511489066357</c:v>
                </c:pt>
                <c:pt idx="102">
                  <c:v>-123.9126078969959</c:v>
                </c:pt>
                <c:pt idx="103">
                  <c:v>-124.3728083148942</c:v>
                </c:pt>
                <c:pt idx="104">
                  <c:v>-124.8317487762345</c:v>
                </c:pt>
                <c:pt idx="105">
                  <c:v>-125.2894273545034</c:v>
                </c:pt>
                <c:pt idx="106">
                  <c:v>-125.7458416364303</c:v>
                </c:pt>
                <c:pt idx="107">
                  <c:v>-126.2009887740634</c:v>
                </c:pt>
                <c:pt idx="108">
                  <c:v>-126.6548655334446</c:v>
                </c:pt>
                <c:pt idx="109">
                  <c:v>-127.1074683400803</c:v>
                </c:pt>
                <c:pt idx="110">
                  <c:v>-127.5587933213857</c:v>
                </c:pt>
                <c:pt idx="111">
                  <c:v>-128.0088363462651</c:v>
                </c:pt>
                <c:pt idx="112">
                  <c:v>-128.4575930619981</c:v>
                </c:pt>
                <c:pt idx="113">
                  <c:v>-128.9050589285726</c:v>
                </c:pt>
                <c:pt idx="114">
                  <c:v>-129.3512292506196</c:v>
                </c:pt>
                <c:pt idx="115">
                  <c:v>-129.7960992070805</c:v>
                </c:pt>
                <c:pt idx="116">
                  <c:v>-130.2396638787375</c:v>
                </c:pt>
                <c:pt idx="117">
                  <c:v>-130.681918273729</c:v>
                </c:pt>
                <c:pt idx="118">
                  <c:v>-131.1228573511705</c:v>
                </c:pt>
                <c:pt idx="119">
                  <c:v>-131.5624760429882</c:v>
                </c:pt>
              </c:numCache>
            </c:numRef>
          </c:yVal>
          <c:smooth val="1"/>
          <c:extLst xmlns:c16r2="http://schemas.microsoft.com/office/drawing/2015/06/chart">
            <c:ext xmlns:c16="http://schemas.microsoft.com/office/drawing/2014/chart" uri="{C3380CC4-5D6E-409C-BE32-E72D297353CC}">
              <c16:uniqueId val="{00000007-61BB-4296-8EA9-CF2CD585C301}"/>
            </c:ext>
          </c:extLst>
        </c:ser>
        <c:ser>
          <c:idx val="9"/>
          <c:order val="8"/>
          <c:tx>
            <c:strRef>
              <c:f>'SA-MAT-G'!$Y$123</c:f>
              <c:strCache>
                <c:ptCount val="1"/>
                <c:pt idx="0">
                  <c:v>Total Deaths for 0.5x parameter level</c:v>
                </c:pt>
              </c:strCache>
            </c:strRef>
          </c:tx>
          <c:spPr>
            <a:ln w="6350">
              <a:solidFill>
                <a:schemeClr val="tx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Y$3:$Y$122</c:f>
              <c:numCache>
                <c:formatCode>General</c:formatCode>
                <c:ptCount val="120"/>
                <c:pt idx="0">
                  <c:v>0.0</c:v>
                </c:pt>
                <c:pt idx="1">
                  <c:v>-10.1342643367972</c:v>
                </c:pt>
                <c:pt idx="2">
                  <c:v>-18.63621625249561</c:v>
                </c:pt>
                <c:pt idx="3">
                  <c:v>-25.78202962545056</c:v>
                </c:pt>
                <c:pt idx="4">
                  <c:v>-31.79882439827788</c:v>
                </c:pt>
                <c:pt idx="5">
                  <c:v>-36.88246811032855</c:v>
                </c:pt>
                <c:pt idx="6">
                  <c:v>-41.2032919165234</c:v>
                </c:pt>
                <c:pt idx="7">
                  <c:v>-44.88215580927558</c:v>
                </c:pt>
                <c:pt idx="8">
                  <c:v>-48.08347605217018</c:v>
                </c:pt>
                <c:pt idx="9">
                  <c:v>-50.89800669662786</c:v>
                </c:pt>
                <c:pt idx="10">
                  <c:v>-53.38421539043393</c:v>
                </c:pt>
                <c:pt idx="11">
                  <c:v>-55.59893796865371</c:v>
                </c:pt>
                <c:pt idx="12">
                  <c:v>-57.58837048733275</c:v>
                </c:pt>
                <c:pt idx="13">
                  <c:v>-59.39433602593103</c:v>
                </c:pt>
                <c:pt idx="14">
                  <c:v>-61.04577402106612</c:v>
                </c:pt>
                <c:pt idx="15">
                  <c:v>-62.56761435966</c:v>
                </c:pt>
                <c:pt idx="16">
                  <c:v>-63.9801923139995</c:v>
                </c:pt>
                <c:pt idx="17">
                  <c:v>-65.30011636958534</c:v>
                </c:pt>
                <c:pt idx="18">
                  <c:v>-66.54098835090635</c:v>
                </c:pt>
                <c:pt idx="19">
                  <c:v>-67.71398611116024</c:v>
                </c:pt>
                <c:pt idx="20">
                  <c:v>-68.82829386204925</c:v>
                </c:pt>
                <c:pt idx="21">
                  <c:v>-69.8915755898453</c:v>
                </c:pt>
                <c:pt idx="22">
                  <c:v>-70.91019020256135</c:v>
                </c:pt>
                <c:pt idx="23">
                  <c:v>-71.88941190442775</c:v>
                </c:pt>
                <c:pt idx="24">
                  <c:v>-72.8336449290575</c:v>
                </c:pt>
                <c:pt idx="25">
                  <c:v>-73.7465836807361</c:v>
                </c:pt>
                <c:pt idx="26">
                  <c:v>-74.63134868734367</c:v>
                </c:pt>
                <c:pt idx="27">
                  <c:v>-75.49058321887892</c:v>
                </c:pt>
                <c:pt idx="28">
                  <c:v>-76.32654086446084</c:v>
                </c:pt>
                <c:pt idx="29">
                  <c:v>-77.1411547630482</c:v>
                </c:pt>
                <c:pt idx="30">
                  <c:v>-77.93609379205308</c:v>
                </c:pt>
                <c:pt idx="31">
                  <c:v>-78.71280824933127</c:v>
                </c:pt>
                <c:pt idx="32">
                  <c:v>-79.47256702903114</c:v>
                </c:pt>
                <c:pt idx="33">
                  <c:v>-80.21648785004004</c:v>
                </c:pt>
                <c:pt idx="34">
                  <c:v>-80.9455620454181</c:v>
                </c:pt>
                <c:pt idx="35">
                  <c:v>-81.66067468500622</c:v>
                </c:pt>
                <c:pt idx="36">
                  <c:v>-82.36262099412216</c:v>
                </c:pt>
                <c:pt idx="37">
                  <c:v>-83.05211982374155</c:v>
                </c:pt>
                <c:pt idx="38">
                  <c:v>-83.72982470894136</c:v>
                </c:pt>
                <c:pt idx="39">
                  <c:v>-84.39633297959365</c:v>
                </c:pt>
                <c:pt idx="40">
                  <c:v>-85.05219326969117</c:v>
                </c:pt>
                <c:pt idx="41">
                  <c:v>-85.69791173892415</c:v>
                </c:pt>
                <c:pt idx="42">
                  <c:v>-86.33395724450247</c:v>
                </c:pt>
                <c:pt idx="43">
                  <c:v>-86.9607656582279</c:v>
                </c:pt>
                <c:pt idx="44">
                  <c:v>-87.57874348685745</c:v>
                </c:pt>
                <c:pt idx="45">
                  <c:v>-88.18827092369314</c:v>
                </c:pt>
                <c:pt idx="46">
                  <c:v>-88.78970443496628</c:v>
                </c:pt>
                <c:pt idx="47">
                  <c:v>-89.38337896516325</c:v>
                </c:pt>
                <c:pt idx="48">
                  <c:v>-89.9696098291954</c:v>
                </c:pt>
                <c:pt idx="49">
                  <c:v>-90.54869434651114</c:v>
                </c:pt>
                <c:pt idx="50">
                  <c:v>-91.12091326206105</c:v>
                </c:pt>
                <c:pt idx="51">
                  <c:v>-91.68653199047735</c:v>
                </c:pt>
                <c:pt idx="52">
                  <c:v>-92.24580171312795</c:v>
                </c:pt>
                <c:pt idx="53">
                  <c:v>-92.79896035209345</c:v>
                </c:pt>
                <c:pt idx="54">
                  <c:v>-93.3462334407494</c:v>
                </c:pt>
                <c:pt idx="55">
                  <c:v>-93.88783490698555</c:v>
                </c:pt>
                <c:pt idx="56">
                  <c:v>-94.42396778218958</c:v>
                </c:pt>
                <c:pt idx="57">
                  <c:v>-94.95482484676408</c:v>
                </c:pt>
                <c:pt idx="58">
                  <c:v>-95.48058922101436</c:v>
                </c:pt>
                <c:pt idx="59">
                  <c:v>-96.0014349087082</c:v>
                </c:pt>
                <c:pt idx="60">
                  <c:v>-96.5175272993333</c:v>
                </c:pt>
                <c:pt idx="61">
                  <c:v>-97.02902363406063</c:v>
                </c:pt>
                <c:pt idx="62">
                  <c:v>-97.53607343959075</c:v>
                </c:pt>
                <c:pt idx="63">
                  <c:v>-98.03881893337424</c:v>
                </c:pt>
                <c:pt idx="64">
                  <c:v>-98.53739540315523</c:v>
                </c:pt>
                <c:pt idx="65">
                  <c:v>-99.03193156332217</c:v>
                </c:pt>
                <c:pt idx="66">
                  <c:v>-99.52254989019798</c:v>
                </c:pt>
                <c:pt idx="67">
                  <c:v>-100.0093669380838</c:v>
                </c:pt>
                <c:pt idx="68">
                  <c:v>-100.4924936376221</c:v>
                </c:pt>
                <c:pt idx="69">
                  <c:v>-100.9720355778551</c:v>
                </c:pt>
                <c:pt idx="70">
                  <c:v>-101.4480932731668</c:v>
                </c:pt>
                <c:pt idx="71">
                  <c:v>-101.9207624161563</c:v>
                </c:pt>
                <c:pt idx="72">
                  <c:v>-102.3901341173938</c:v>
                </c:pt>
                <c:pt idx="73">
                  <c:v>-102.8562951328803</c:v>
                </c:pt>
                <c:pt idx="74">
                  <c:v>-103.3193280799705</c:v>
                </c:pt>
                <c:pt idx="75">
                  <c:v>-103.7793116424436</c:v>
                </c:pt>
                <c:pt idx="76">
                  <c:v>-104.2363207653395</c:v>
                </c:pt>
                <c:pt idx="77">
                  <c:v>-104.690426840132</c:v>
                </c:pt>
                <c:pt idx="78">
                  <c:v>-105.1416978807651</c:v>
                </c:pt>
                <c:pt idx="79">
                  <c:v>-105.5901986910345</c:v>
                </c:pt>
                <c:pt idx="80">
                  <c:v>-106.0359910237752</c:v>
                </c:pt>
                <c:pt idx="81">
                  <c:v>-106.4791337322594</c:v>
                </c:pt>
                <c:pt idx="82">
                  <c:v>-106.9196829142192</c:v>
                </c:pt>
                <c:pt idx="83">
                  <c:v>-107.3576920488481</c:v>
                </c:pt>
                <c:pt idx="84">
                  <c:v>-107.7932121271354</c:v>
                </c:pt>
                <c:pt idx="85">
                  <c:v>-108.2262917758583</c:v>
                </c:pt>
                <c:pt idx="86">
                  <c:v>-108.6569773755494</c:v>
                </c:pt>
                <c:pt idx="87">
                  <c:v>-109.0853131727221</c:v>
                </c:pt>
                <c:pt idx="88">
                  <c:v>-109.5113413866317</c:v>
                </c:pt>
                <c:pt idx="89">
                  <c:v>-109.9351023108484</c:v>
                </c:pt>
                <c:pt idx="90">
                  <c:v>-110.3566344098735</c:v>
                </c:pt>
                <c:pt idx="91">
                  <c:v>-110.7759744110505</c:v>
                </c:pt>
                <c:pt idx="92">
                  <c:v>-111.1931573919876</c:v>
                </c:pt>
                <c:pt idx="93">
                  <c:v>-111.608216863708</c:v>
                </c:pt>
                <c:pt idx="94">
                  <c:v>-112.0211848497362</c:v>
                </c:pt>
                <c:pt idx="95">
                  <c:v>-112.4320919613073</c:v>
                </c:pt>
                <c:pt idx="96">
                  <c:v>-112.8409674688907</c:v>
                </c:pt>
                <c:pt idx="97">
                  <c:v>-113.2478393701985</c:v>
                </c:pt>
                <c:pt idx="98">
                  <c:v>-113.652734454849</c:v>
                </c:pt>
                <c:pt idx="99">
                  <c:v>-114.0556783658505</c:v>
                </c:pt>
                <c:pt idx="100">
                  <c:v>-114.4566956580394</c:v>
                </c:pt>
                <c:pt idx="101">
                  <c:v>-114.855809853646</c:v>
                </c:pt>
                <c:pt idx="102">
                  <c:v>-115.2530434950981</c:v>
                </c:pt>
                <c:pt idx="103">
                  <c:v>-115.6484181952105</c:v>
                </c:pt>
                <c:pt idx="104">
                  <c:v>-116.0419546848838</c:v>
                </c:pt>
                <c:pt idx="105">
                  <c:v>-116.433672858429</c:v>
                </c:pt>
                <c:pt idx="106">
                  <c:v>-116.8235918166282</c:v>
                </c:pt>
                <c:pt idx="107">
                  <c:v>-117.211729907655</c:v>
                </c:pt>
                <c:pt idx="108">
                  <c:v>-117.5981047659366</c:v>
                </c:pt>
                <c:pt idx="109">
                  <c:v>-117.9827333490784</c:v>
                </c:pt>
                <c:pt idx="110">
                  <c:v>-118.3656319729272</c:v>
                </c:pt>
                <c:pt idx="111">
                  <c:v>-118.7468163448726</c:v>
                </c:pt>
                <c:pt idx="112">
                  <c:v>-119.1263015954719</c:v>
                </c:pt>
                <c:pt idx="113">
                  <c:v>-119.5041023084736</c:v>
                </c:pt>
                <c:pt idx="114">
                  <c:v>-119.880232549322</c:v>
                </c:pt>
                <c:pt idx="115">
                  <c:v>-120.2547058922209</c:v>
                </c:pt>
                <c:pt idx="116">
                  <c:v>-120.6275354458113</c:v>
                </c:pt>
                <c:pt idx="117">
                  <c:v>-120.9987338775534</c:v>
                </c:pt>
                <c:pt idx="118">
                  <c:v>-121.3683134368527</c:v>
                </c:pt>
                <c:pt idx="119">
                  <c:v>-121.7362859770111</c:v>
                </c:pt>
              </c:numCache>
            </c:numRef>
          </c:yVal>
          <c:smooth val="1"/>
          <c:extLst xmlns:c16r2="http://schemas.microsoft.com/office/drawing/2015/06/chart">
            <c:ext xmlns:c16="http://schemas.microsoft.com/office/drawing/2014/chart" uri="{C3380CC4-5D6E-409C-BE32-E72D297353CC}">
              <c16:uniqueId val="{00000008-61BB-4296-8EA9-CF2CD585C301}"/>
            </c:ext>
          </c:extLst>
        </c:ser>
        <c:dLbls>
          <c:showLegendKey val="0"/>
          <c:showVal val="0"/>
          <c:showCatName val="0"/>
          <c:showSerName val="0"/>
          <c:showPercent val="0"/>
          <c:showBubbleSize val="0"/>
        </c:dLbls>
        <c:axId val="-1376408944"/>
        <c:axId val="-724992704"/>
      </c:scatterChart>
      <c:valAx>
        <c:axId val="-1376408944"/>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724992704"/>
        <c:crosses val="autoZero"/>
        <c:crossBetween val="midCat"/>
      </c:valAx>
      <c:valAx>
        <c:axId val="-72499270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376408944"/>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5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sychosocial-G'!$E$123</c:f>
              <c:strCache>
                <c:ptCount val="1"/>
                <c:pt idx="0">
                  <c:v>SOUD Deaths for 1x parameter level</c:v>
                </c:pt>
              </c:strCache>
            </c:strRef>
          </c:tx>
          <c:spPr>
            <a:ln w="76200">
              <a:solidFill>
                <a:schemeClr val="accent1"/>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E$3:$E$122</c:f>
              <c:numCache>
                <c:formatCode>General</c:formatCode>
                <c:ptCount val="120"/>
                <c:pt idx="0">
                  <c:v>0.0</c:v>
                </c:pt>
                <c:pt idx="1">
                  <c:v>-0.555218947720232</c:v>
                </c:pt>
                <c:pt idx="2">
                  <c:v>-1.041546979194163</c:v>
                </c:pt>
                <c:pt idx="3">
                  <c:v>-1.538455167332472</c:v>
                </c:pt>
                <c:pt idx="4">
                  <c:v>-2.021247782830983</c:v>
                </c:pt>
                <c:pt idx="5">
                  <c:v>-2.49017846617794</c:v>
                </c:pt>
                <c:pt idx="6">
                  <c:v>-2.945516455786992</c:v>
                </c:pt>
                <c:pt idx="7">
                  <c:v>-3.387541489601199</c:v>
                </c:pt>
                <c:pt idx="8">
                  <c:v>-3.816539896162431</c:v>
                </c:pt>
                <c:pt idx="9">
                  <c:v>-4.232801597696607</c:v>
                </c:pt>
                <c:pt idx="10">
                  <c:v>-4.636617818985265</c:v>
                </c:pt>
                <c:pt idx="11">
                  <c:v>-5.028279342187147</c:v>
                </c:pt>
                <c:pt idx="12">
                  <c:v>-5.408075183749383</c:v>
                </c:pt>
                <c:pt idx="13">
                  <c:v>-5.78219901527314</c:v>
                </c:pt>
                <c:pt idx="14">
                  <c:v>-6.144975770219824</c:v>
                </c:pt>
                <c:pt idx="15">
                  <c:v>-6.496721200914294</c:v>
                </c:pt>
                <c:pt idx="16">
                  <c:v>-6.837838264237416</c:v>
                </c:pt>
                <c:pt idx="17">
                  <c:v>-7.168667789747814</c:v>
                </c:pt>
                <c:pt idx="18">
                  <c:v>-7.489534784319586</c:v>
                </c:pt>
                <c:pt idx="19">
                  <c:v>-7.800750072215925</c:v>
                </c:pt>
                <c:pt idx="20">
                  <c:v>-8.10261154510804</c:v>
                </c:pt>
                <c:pt idx="21">
                  <c:v>-8.39540521735285</c:v>
                </c:pt>
                <c:pt idx="22">
                  <c:v>-8.67940612491866</c:v>
                </c:pt>
                <c:pt idx="23">
                  <c:v>-8.954879097778571</c:v>
                </c:pt>
                <c:pt idx="24">
                  <c:v>-9.222079429363653</c:v>
                </c:pt>
                <c:pt idx="25">
                  <c:v>-9.481253461755278</c:v>
                </c:pt>
                <c:pt idx="26">
                  <c:v>-9.73264909416978</c:v>
                </c:pt>
                <c:pt idx="27">
                  <c:v>-9.97649602632391</c:v>
                </c:pt>
                <c:pt idx="28">
                  <c:v>-10.21301650714754</c:v>
                </c:pt>
                <c:pt idx="29">
                  <c:v>-10.44242588023319</c:v>
                </c:pt>
                <c:pt idx="30">
                  <c:v>-10.66493280430645</c:v>
                </c:pt>
                <c:pt idx="31">
                  <c:v>-10.8807395293753</c:v>
                </c:pt>
                <c:pt idx="32">
                  <c:v>-11.09004215256286</c:v>
                </c:pt>
                <c:pt idx="33">
                  <c:v>-11.29303085574095</c:v>
                </c:pt>
                <c:pt idx="34">
                  <c:v>-11.48989012717891</c:v>
                </c:pt>
                <c:pt idx="35">
                  <c:v>-11.68079896905801</c:v>
                </c:pt>
                <c:pt idx="36">
                  <c:v>-11.86593109240207</c:v>
                </c:pt>
                <c:pt idx="37">
                  <c:v>-12.04545510075704</c:v>
                </c:pt>
                <c:pt idx="38">
                  <c:v>-12.21953466373736</c:v>
                </c:pt>
                <c:pt idx="39">
                  <c:v>-12.38832869840296</c:v>
                </c:pt>
                <c:pt idx="40">
                  <c:v>-12.55199150767423</c:v>
                </c:pt>
                <c:pt idx="41">
                  <c:v>-12.71067292910798</c:v>
                </c:pt>
                <c:pt idx="42">
                  <c:v>-12.8645184770281</c:v>
                </c:pt>
                <c:pt idx="43">
                  <c:v>-13.01366947802905</c:v>
                </c:pt>
                <c:pt idx="44">
                  <c:v>-13.1582632004973</c:v>
                </c:pt>
                <c:pt idx="45">
                  <c:v>-13.29843297860266</c:v>
                </c:pt>
                <c:pt idx="46">
                  <c:v>-13.43430833116608</c:v>
                </c:pt>
                <c:pt idx="47">
                  <c:v>-13.5660150757535</c:v>
                </c:pt>
                <c:pt idx="48">
                  <c:v>-13.69367543832936</c:v>
                </c:pt>
                <c:pt idx="49">
                  <c:v>-13.81740815874427</c:v>
                </c:pt>
                <c:pt idx="50">
                  <c:v>-13.93732859233501</c:v>
                </c:pt>
                <c:pt idx="51">
                  <c:v>-14.05354880785951</c:v>
                </c:pt>
                <c:pt idx="52">
                  <c:v>-14.1661776820192</c:v>
                </c:pt>
                <c:pt idx="53">
                  <c:v>-14.2753209907024</c:v>
                </c:pt>
                <c:pt idx="54">
                  <c:v>-14.38108149715486</c:v>
                </c:pt>
                <c:pt idx="55">
                  <c:v>-14.48355903725094</c:v>
                </c:pt>
                <c:pt idx="56">
                  <c:v>-14.58285060200124</c:v>
                </c:pt>
                <c:pt idx="57">
                  <c:v>-14.67905041744566</c:v>
                </c:pt>
                <c:pt idx="58">
                  <c:v>-14.77225002205039</c:v>
                </c:pt>
                <c:pt idx="59">
                  <c:v>-14.86253834172751</c:v>
                </c:pt>
                <c:pt idx="60">
                  <c:v>-14.95000176258677</c:v>
                </c:pt>
                <c:pt idx="61">
                  <c:v>-15.03472420151272</c:v>
                </c:pt>
                <c:pt idx="62">
                  <c:v>-15.11678717466698</c:v>
                </c:pt>
                <c:pt idx="63">
                  <c:v>-15.19626986399253</c:v>
                </c:pt>
                <c:pt idx="64">
                  <c:v>-15.27324918180891</c:v>
                </c:pt>
                <c:pt idx="65">
                  <c:v>-15.34779983356314</c:v>
                </c:pt>
                <c:pt idx="66">
                  <c:v>-15.41999437881148</c:v>
                </c:pt>
                <c:pt idx="67">
                  <c:v>-15.48990329049518</c:v>
                </c:pt>
                <c:pt idx="68">
                  <c:v>-15.55759501256946</c:v>
                </c:pt>
                <c:pt idx="69">
                  <c:v>-15.6231360160442</c:v>
                </c:pt>
                <c:pt idx="70">
                  <c:v>-15.68659085349048</c:v>
                </c:pt>
                <c:pt idx="71">
                  <c:v>-15.74802221205948</c:v>
                </c:pt>
                <c:pt idx="72">
                  <c:v>-15.80749096506754</c:v>
                </c:pt>
                <c:pt idx="73">
                  <c:v>-15.86505622218683</c:v>
                </c:pt>
                <c:pt idx="74">
                  <c:v>-15.92077537828827</c:v>
                </c:pt>
                <c:pt idx="75">
                  <c:v>-15.97470416097462</c:v>
                </c:pt>
                <c:pt idx="76">
                  <c:v>-16.02689667684454</c:v>
                </c:pt>
                <c:pt idx="77">
                  <c:v>-16.07740545652382</c:v>
                </c:pt>
                <c:pt idx="78">
                  <c:v>-16.12628149849577</c:v>
                </c:pt>
                <c:pt idx="79">
                  <c:v>-16.17357431177256</c:v>
                </c:pt>
                <c:pt idx="80">
                  <c:v>-16.21933195742934</c:v>
                </c:pt>
                <c:pt idx="81">
                  <c:v>-16.26360108903932</c:v>
                </c:pt>
                <c:pt idx="82">
                  <c:v>-16.30642699203888</c:v>
                </c:pt>
                <c:pt idx="83">
                  <c:v>-16.3478536220458</c:v>
                </c:pt>
                <c:pt idx="84">
                  <c:v>-16.38792364216688</c:v>
                </c:pt>
                <c:pt idx="85">
                  <c:v>-16.42667845931349</c:v>
                </c:pt>
                <c:pt idx="86">
                  <c:v>-16.4641582595546</c:v>
                </c:pt>
                <c:pt idx="87">
                  <c:v>-16.50040204253308</c:v>
                </c:pt>
                <c:pt idx="88">
                  <c:v>-16.53544765496628</c:v>
                </c:pt>
                <c:pt idx="89">
                  <c:v>-16.56933182325538</c:v>
                </c:pt>
                <c:pt idx="90">
                  <c:v>-16.60209018522812</c:v>
                </c:pt>
                <c:pt idx="91">
                  <c:v>-16.63375732103304</c:v>
                </c:pt>
                <c:pt idx="92">
                  <c:v>-16.66436678321206</c:v>
                </c:pt>
                <c:pt idx="93">
                  <c:v>-16.69395112596294</c:v>
                </c:pt>
                <c:pt idx="94">
                  <c:v>-16.72254193362278</c:v>
                </c:pt>
                <c:pt idx="95">
                  <c:v>-16.75016984838578</c:v>
                </c:pt>
                <c:pt idx="96">
                  <c:v>-16.77686459727173</c:v>
                </c:pt>
                <c:pt idx="97">
                  <c:v>-16.80265501837237</c:v>
                </c:pt>
                <c:pt idx="98">
                  <c:v>-16.82756908638807</c:v>
                </c:pt>
                <c:pt idx="99">
                  <c:v>-16.85163393746966</c:v>
                </c:pt>
                <c:pt idx="100">
                  <c:v>-16.874875893391</c:v>
                </c:pt>
                <c:pt idx="101">
                  <c:v>-16.8973204850626</c:v>
                </c:pt>
                <c:pt idx="102">
                  <c:v>-16.91899247540439</c:v>
                </c:pt>
                <c:pt idx="103">
                  <c:v>-16.93991588159479</c:v>
                </c:pt>
                <c:pt idx="104">
                  <c:v>-16.96011399671038</c:v>
                </c:pt>
                <c:pt idx="105">
                  <c:v>-16.97960941077308</c:v>
                </c:pt>
                <c:pt idx="106">
                  <c:v>-16.99842403121665</c:v>
                </c:pt>
                <c:pt idx="107">
                  <c:v>-17.01657910279405</c:v>
                </c:pt>
                <c:pt idx="108">
                  <c:v>-17.03409522692746</c:v>
                </c:pt>
                <c:pt idx="109">
                  <c:v>-17.05099238053088</c:v>
                </c:pt>
                <c:pt idx="110">
                  <c:v>-17.06728993430528</c:v>
                </c:pt>
                <c:pt idx="111">
                  <c:v>-17.08300667052753</c:v>
                </c:pt>
                <c:pt idx="112">
                  <c:v>-17.09816080034263</c:v>
                </c:pt>
                <c:pt idx="113">
                  <c:v>-17.11276998057222</c:v>
                </c:pt>
                <c:pt idx="114">
                  <c:v>-17.12685133005636</c:v>
                </c:pt>
                <c:pt idx="115">
                  <c:v>-17.14042144553132</c:v>
                </c:pt>
                <c:pt idx="116">
                  <c:v>-17.15349641706646</c:v>
                </c:pt>
                <c:pt idx="117">
                  <c:v>-17.16609184306169</c:v>
                </c:pt>
                <c:pt idx="118">
                  <c:v>-17.17822284482422</c:v>
                </c:pt>
                <c:pt idx="119">
                  <c:v>-17.18990408073328</c:v>
                </c:pt>
              </c:numCache>
            </c:numRef>
          </c:yVal>
          <c:smooth val="1"/>
          <c:extLst xmlns:c16r2="http://schemas.microsoft.com/office/drawing/2015/06/chart">
            <c:ext xmlns:c16="http://schemas.microsoft.com/office/drawing/2014/chart" uri="{C3380CC4-5D6E-409C-BE32-E72D297353CC}">
              <c16:uniqueId val="{00000000-7213-4155-89CA-CEB587C29D8B}"/>
            </c:ext>
          </c:extLst>
        </c:ser>
        <c:ser>
          <c:idx val="3"/>
          <c:order val="1"/>
          <c:tx>
            <c:strRef>
              <c:f>'SA-Psychosocial-G'!$N$123</c:f>
              <c:strCache>
                <c:ptCount val="1"/>
                <c:pt idx="0">
                  <c:v>SOUD Deaths for 0.75x parameter level</c:v>
                </c:pt>
              </c:strCache>
            </c:strRef>
          </c:tx>
          <c:spPr>
            <a:ln w="28575">
              <a:solidFill>
                <a:schemeClr val="accent1"/>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N$3:$N$122</c:f>
              <c:numCache>
                <c:formatCode>General</c:formatCode>
                <c:ptCount val="120"/>
                <c:pt idx="0">
                  <c:v>0.0</c:v>
                </c:pt>
                <c:pt idx="1">
                  <c:v>-0.555218947720232</c:v>
                </c:pt>
                <c:pt idx="2">
                  <c:v>-1.041547021785232</c:v>
                </c:pt>
                <c:pt idx="3">
                  <c:v>-1.538456233731176</c:v>
                </c:pt>
                <c:pt idx="4">
                  <c:v>-2.021252379905536</c:v>
                </c:pt>
                <c:pt idx="5">
                  <c:v>-2.490189924039487</c:v>
                </c:pt>
                <c:pt idx="6">
                  <c:v>-2.945538785570443</c:v>
                </c:pt>
                <c:pt idx="7">
                  <c:v>-3.38757925764819</c:v>
                </c:pt>
                <c:pt idx="8">
                  <c:v>-3.816598123019343</c:v>
                </c:pt>
                <c:pt idx="9">
                  <c:v>-4.232885676486791</c:v>
                </c:pt>
                <c:pt idx="10">
                  <c:v>-4.636733448881614</c:v>
                </c:pt>
                <c:pt idx="11">
                  <c:v>-5.028432473681955</c:v>
                </c:pt>
                <c:pt idx="12">
                  <c:v>-5.408271973156547</c:v>
                </c:pt>
                <c:pt idx="13">
                  <c:v>-5.782445786480548</c:v>
                </c:pt>
                <c:pt idx="14">
                  <c:v>-6.145287016195565</c:v>
                </c:pt>
                <c:pt idx="15">
                  <c:v>-6.497118551110876</c:v>
                </c:pt>
                <c:pt idx="16">
                  <c:v>-6.838338926205576</c:v>
                </c:pt>
                <c:pt idx="17">
                  <c:v>-7.169289023190731</c:v>
                </c:pt>
                <c:pt idx="18">
                  <c:v>-7.4902937432003</c:v>
                </c:pt>
                <c:pt idx="19">
                  <c:v>-7.80166383365688</c:v>
                </c:pt>
                <c:pt idx="20">
                  <c:v>-8.103697125894495</c:v>
                </c:pt>
                <c:pt idx="21">
                  <c:v>-8.396679580438512</c:v>
                </c:pt>
                <c:pt idx="22">
                  <c:v>-8.68088617845792</c:v>
                </c:pt>
                <c:pt idx="23">
                  <c:v>-8.95658168866266</c:v>
                </c:pt>
                <c:pt idx="24">
                  <c:v>-9.224021332807318</c:v>
                </c:pt>
                <c:pt idx="25">
                  <c:v>-9.483451368144324</c:v>
                </c:pt>
                <c:pt idx="26">
                  <c:v>-9.73511870671738</c:v>
                </c:pt>
                <c:pt idx="27">
                  <c:v>-9.979253045367046</c:v>
                </c:pt>
                <c:pt idx="28">
                  <c:v>-10.21607656659125</c:v>
                </c:pt>
                <c:pt idx="29">
                  <c:v>-10.44580450151566</c:v>
                </c:pt>
                <c:pt idx="30">
                  <c:v>-10.66864536757905</c:v>
                </c:pt>
                <c:pt idx="31">
                  <c:v>-10.8848012466359</c:v>
                </c:pt>
                <c:pt idx="32">
                  <c:v>-11.0944680433295</c:v>
                </c:pt>
                <c:pt idx="33">
                  <c:v>-11.29783572520885</c:v>
                </c:pt>
                <c:pt idx="34">
                  <c:v>-11.49508854674461</c:v>
                </c:pt>
                <c:pt idx="35">
                  <c:v>-11.68640525908731</c:v>
                </c:pt>
                <c:pt idx="36">
                  <c:v>-11.87195930710636</c:v>
                </c:pt>
                <c:pt idx="37">
                  <c:v>-12.0519190150315</c:v>
                </c:pt>
                <c:pt idx="38">
                  <c:v>-12.22644776182658</c:v>
                </c:pt>
                <c:pt idx="39">
                  <c:v>-12.39570416134682</c:v>
                </c:pt>
                <c:pt idx="40">
                  <c:v>-12.55984220556118</c:v>
                </c:pt>
                <c:pt idx="41">
                  <c:v>-12.71901141458641</c:v>
                </c:pt>
                <c:pt idx="42">
                  <c:v>-12.87335698003324</c:v>
                </c:pt>
                <c:pt idx="43">
                  <c:v>-13.02301990166325</c:v>
                </c:pt>
                <c:pt idx="44">
                  <c:v>-13.16813711796574</c:v>
                </c:pt>
                <c:pt idx="45">
                  <c:v>-13.30884163112307</c:v>
                </c:pt>
                <c:pt idx="46">
                  <c:v>-13.44526262676516</c:v>
                </c:pt>
                <c:pt idx="47">
                  <c:v>-13.57752558888135</c:v>
                </c:pt>
                <c:pt idx="48">
                  <c:v>-13.70575241021127</c:v>
                </c:pt>
                <c:pt idx="49">
                  <c:v>-13.83006149841731</c:v>
                </c:pt>
                <c:pt idx="50">
                  <c:v>-13.95056787829553</c:v>
                </c:pt>
                <c:pt idx="51">
                  <c:v>-14.06738329027351</c:v>
                </c:pt>
                <c:pt idx="52">
                  <c:v>-14.18061628543098</c:v>
                </c:pt>
                <c:pt idx="53">
                  <c:v>-14.29037231720226</c:v>
                </c:pt>
                <c:pt idx="54">
                  <c:v>-14.3967538299611</c:v>
                </c:pt>
                <c:pt idx="55">
                  <c:v>-14.4998603446577</c:v>
                </c:pt>
                <c:pt idx="56">
                  <c:v>-14.59978854166204</c:v>
                </c:pt>
                <c:pt idx="57">
                  <c:v>-14.69663234094626</c:v>
                </c:pt>
                <c:pt idx="58">
                  <c:v>-14.79048297974457</c:v>
                </c:pt>
                <c:pt idx="59">
                  <c:v>-14.88142908779896</c:v>
                </c:pt>
                <c:pt idx="60">
                  <c:v>-14.9695567603121</c:v>
                </c:pt>
                <c:pt idx="61">
                  <c:v>-15.0549496286943</c:v>
                </c:pt>
                <c:pt idx="62">
                  <c:v>-15.13768892921419</c:v>
                </c:pt>
                <c:pt idx="63">
                  <c:v>-15.21785356962796</c:v>
                </c:pt>
                <c:pt idx="64">
                  <c:v>-15.29552019387259</c:v>
                </c:pt>
                <c:pt idx="65">
                  <c:v>-15.37076324490458</c:v>
                </c:pt>
                <c:pt idx="66">
                  <c:v>-15.44365502574276</c:v>
                </c:pt>
                <c:pt idx="67">
                  <c:v>-15.51426575879095</c:v>
                </c:pt>
                <c:pt idx="68">
                  <c:v>-15.58266364350204</c:v>
                </c:pt>
                <c:pt idx="69">
                  <c:v>-15.6489149124325</c:v>
                </c:pt>
                <c:pt idx="70">
                  <c:v>-15.71308388575442</c:v>
                </c:pt>
                <c:pt idx="71">
                  <c:v>-15.77523302426894</c:v>
                </c:pt>
                <c:pt idx="72">
                  <c:v>-15.83542298096866</c:v>
                </c:pt>
                <c:pt idx="73">
                  <c:v>-15.89371265120376</c:v>
                </c:pt>
                <c:pt idx="74">
                  <c:v>-15.95015922148266</c:v>
                </c:pt>
                <c:pt idx="75">
                  <c:v>-16.00481821696155</c:v>
                </c:pt>
                <c:pt idx="76">
                  <c:v>-16.05774354765472</c:v>
                </c:pt>
                <c:pt idx="77">
                  <c:v>-16.1089875534009</c:v>
                </c:pt>
                <c:pt idx="78">
                  <c:v>-16.15860104763239</c:v>
                </c:pt>
                <c:pt idx="79">
                  <c:v>-16.20663335996887</c:v>
                </c:pt>
                <c:pt idx="80">
                  <c:v>-16.25313237767562</c:v>
                </c:pt>
                <c:pt idx="81">
                  <c:v>-16.29814458601695</c:v>
                </c:pt>
                <c:pt idx="82">
                  <c:v>-16.34171510753367</c:v>
                </c:pt>
                <c:pt idx="83">
                  <c:v>-16.38388774027405</c:v>
                </c:pt>
                <c:pt idx="84">
                  <c:v>-16.42470499500628</c:v>
                </c:pt>
                <c:pt idx="85">
                  <c:v>-16.46420813144011</c:v>
                </c:pt>
                <c:pt idx="86">
                  <c:v>-16.50243719348303</c:v>
                </c:pt>
                <c:pt idx="87">
                  <c:v>-16.5394310435561</c:v>
                </c:pt>
                <c:pt idx="88">
                  <c:v>-16.57522739599458</c:v>
                </c:pt>
                <c:pt idx="89">
                  <c:v>-16.60986284955443</c:v>
                </c:pt>
                <c:pt idx="90">
                  <c:v>-16.64337291905328</c:v>
                </c:pt>
                <c:pt idx="91">
                  <c:v>-16.67579206616031</c:v>
                </c:pt>
                <c:pt idx="92">
                  <c:v>-16.7071537293641</c:v>
                </c:pt>
                <c:pt idx="93">
                  <c:v>-16.73749035313197</c:v>
                </c:pt>
                <c:pt idx="94">
                  <c:v>-16.7668334162886</c:v>
                </c:pt>
                <c:pt idx="95">
                  <c:v>-16.79521345962951</c:v>
                </c:pt>
                <c:pt idx="96">
                  <c:v>-16.82266011278637</c:v>
                </c:pt>
                <c:pt idx="97">
                  <c:v>-16.84920212037118</c:v>
                </c:pt>
                <c:pt idx="98">
                  <c:v>-16.87486736740681</c:v>
                </c:pt>
                <c:pt idx="99">
                  <c:v>-16.89968290407188</c:v>
                </c:pt>
                <c:pt idx="100">
                  <c:v>-16.92367496976858</c:v>
                </c:pt>
                <c:pt idx="101">
                  <c:v>-16.94686901653852</c:v>
                </c:pt>
                <c:pt idx="102">
                  <c:v>-16.96928973183688</c:v>
                </c:pt>
                <c:pt idx="103">
                  <c:v>-16.99096106068332</c:v>
                </c:pt>
                <c:pt idx="104">
                  <c:v>-17.0119062272064</c:v>
                </c:pt>
                <c:pt idx="105">
                  <c:v>-17.03214775559507</c:v>
                </c:pt>
                <c:pt idx="106">
                  <c:v>-17.05170749047395</c:v>
                </c:pt>
                <c:pt idx="107">
                  <c:v>-17.07060661671564</c:v>
                </c:pt>
                <c:pt idx="108">
                  <c:v>-17.0888656787045</c:v>
                </c:pt>
                <c:pt idx="109">
                  <c:v>-17.10650459906705</c:v>
                </c:pt>
                <c:pt idx="110">
                  <c:v>-17.1235426968834</c:v>
                </c:pt>
                <c:pt idx="111">
                  <c:v>-17.13999870538735</c:v>
                </c:pt>
                <c:pt idx="112">
                  <c:v>-17.15589078917816</c:v>
                </c:pt>
                <c:pt idx="113">
                  <c:v>-17.17123656094668</c:v>
                </c:pt>
                <c:pt idx="114">
                  <c:v>-17.1860530977351</c:v>
                </c:pt>
                <c:pt idx="115">
                  <c:v>-17.20035695673748</c:v>
                </c:pt>
                <c:pt idx="116">
                  <c:v>-17.21416419066075</c:v>
                </c:pt>
                <c:pt idx="117">
                  <c:v>-17.22749036264547</c:v>
                </c:pt>
                <c:pt idx="118">
                  <c:v>-17.24035056077162</c:v>
                </c:pt>
                <c:pt idx="119">
                  <c:v>-17.25275941214818</c:v>
                </c:pt>
              </c:numCache>
            </c:numRef>
          </c:yVal>
          <c:smooth val="1"/>
          <c:extLst xmlns:c16r2="http://schemas.microsoft.com/office/drawing/2015/06/chart">
            <c:ext xmlns:c16="http://schemas.microsoft.com/office/drawing/2014/chart" uri="{C3380CC4-5D6E-409C-BE32-E72D297353CC}">
              <c16:uniqueId val="{00000001-7213-4155-89CA-CEB587C29D8B}"/>
            </c:ext>
          </c:extLst>
        </c:ser>
        <c:ser>
          <c:idx val="0"/>
          <c:order val="2"/>
          <c:tx>
            <c:strRef>
              <c:f>'SA-Psychosocial-G'!$W$123</c:f>
              <c:strCache>
                <c:ptCount val="1"/>
                <c:pt idx="0">
                  <c:v>SOUD Deaths for 0.5x parameter level</c:v>
                </c:pt>
              </c:strCache>
            </c:strRef>
          </c:tx>
          <c:spPr>
            <a:ln w="6350">
              <a:solidFill>
                <a:schemeClr val="accent1"/>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W$3:$W$122</c:f>
              <c:numCache>
                <c:formatCode>General</c:formatCode>
                <c:ptCount val="120"/>
                <c:pt idx="0">
                  <c:v>0.0</c:v>
                </c:pt>
                <c:pt idx="1">
                  <c:v>-0.555218947720232</c:v>
                </c:pt>
                <c:pt idx="2">
                  <c:v>-1.041547064376482</c:v>
                </c:pt>
                <c:pt idx="3">
                  <c:v>-1.538457300131404</c:v>
                </c:pt>
                <c:pt idx="4">
                  <c:v>-2.021256976995708</c:v>
                </c:pt>
                <c:pt idx="5">
                  <c:v>-2.490201381975021</c:v>
                </c:pt>
                <c:pt idx="6">
                  <c:v>-2.945561115601663</c:v>
                </c:pt>
                <c:pt idx="7">
                  <c:v>-3.38761702633633</c:v>
                </c:pt>
                <c:pt idx="8">
                  <c:v>-3.816656351269374</c:v>
                </c:pt>
                <c:pt idx="9">
                  <c:v>-4.23296975795231</c:v>
                </c:pt>
                <c:pt idx="10">
                  <c:v>-4.63684908346973</c:v>
                </c:pt>
                <c:pt idx="11">
                  <c:v>-5.028585612849835</c:v>
                </c:pt>
                <c:pt idx="12">
                  <c:v>-5.408468774438301</c:v>
                </c:pt>
                <c:pt idx="13">
                  <c:v>-5.78269257526299</c:v>
                </c:pt>
                <c:pt idx="14">
                  <c:v>-6.145598287239475</c:v>
                </c:pt>
                <c:pt idx="15">
                  <c:v>-6.497515936024024</c:v>
                </c:pt>
                <c:pt idx="16">
                  <c:v>-6.838839634937472</c:v>
                </c:pt>
                <c:pt idx="17">
                  <c:v>-7.169910317819665</c:v>
                </c:pt>
                <c:pt idx="18">
                  <c:v>-7.491052779934216</c:v>
                </c:pt>
                <c:pt idx="19">
                  <c:v>-7.802577691662167</c:v>
                </c:pt>
                <c:pt idx="20">
                  <c:v>-8.104782823758364</c:v>
                </c:pt>
                <c:pt idx="21">
                  <c:v>-8.39795408266011</c:v>
                </c:pt>
                <c:pt idx="22">
                  <c:v>-8.682366394481276</c:v>
                </c:pt>
                <c:pt idx="23">
                  <c:v>-8.958284466432815</c:v>
                </c:pt>
                <c:pt idx="24">
                  <c:v>-9.225963448385798</c:v>
                </c:pt>
                <c:pt idx="25">
                  <c:v>-9.48564951259375</c:v>
                </c:pt>
                <c:pt idx="26">
                  <c:v>-9.737588583884962</c:v>
                </c:pt>
                <c:pt idx="27">
                  <c:v>-9.982010353732084</c:v>
                </c:pt>
                <c:pt idx="28">
                  <c:v>-10.21913693403903</c:v>
                </c:pt>
                <c:pt idx="29">
                  <c:v>-10.44918344107991</c:v>
                </c:pt>
                <c:pt idx="30">
                  <c:v>-10.67235824878701</c:v>
                </c:pt>
                <c:pt idx="31">
                  <c:v>-10.88886326890645</c:v>
                </c:pt>
                <c:pt idx="32">
                  <c:v>-11.09889421188652</c:v>
                </c:pt>
                <c:pt idx="33">
                  <c:v>-11.3026408294431</c:v>
                </c:pt>
                <c:pt idx="34">
                  <c:v>-11.50028714093085</c:v>
                </c:pt>
                <c:pt idx="35">
                  <c:v>-11.69201164532592</c:v>
                </c:pt>
                <c:pt idx="36">
                  <c:v>-11.87798752035881</c:v>
                </c:pt>
                <c:pt idx="37">
                  <c:v>-12.0583828101105</c:v>
                </c:pt>
                <c:pt idx="38">
                  <c:v>-12.2333606021991</c:v>
                </c:pt>
                <c:pt idx="39">
                  <c:v>-12.40307920699245</c:v>
                </c:pt>
                <c:pt idx="40">
                  <c:v>-12.56769230528628</c:v>
                </c:pt>
                <c:pt idx="41">
                  <c:v>-12.727349099619</c:v>
                </c:pt>
                <c:pt idx="42">
                  <c:v>-12.88219445884008</c:v>
                </c:pt>
                <c:pt idx="43">
                  <c:v>-13.03236905591536</c:v>
                </c:pt>
                <c:pt idx="44">
                  <c:v>-13.1780094995641</c:v>
                </c:pt>
                <c:pt idx="45">
                  <c:v>-13.31924846018992</c:v>
                </c:pt>
                <c:pt idx="46">
                  <c:v>-13.4562147905248</c:v>
                </c:pt>
                <c:pt idx="47">
                  <c:v>-13.58903364135119</c:v>
                </c:pt>
                <c:pt idx="48">
                  <c:v>-13.71782657263316</c:v>
                </c:pt>
                <c:pt idx="49">
                  <c:v>-13.84271166036322</c:v>
                </c:pt>
                <c:pt idx="50">
                  <c:v>-13.96380359938646</c:v>
                </c:pt>
                <c:pt idx="51">
                  <c:v>-14.081213802452</c:v>
                </c:pt>
                <c:pt idx="52">
                  <c:v>-14.19505049573459</c:v>
                </c:pt>
                <c:pt idx="53">
                  <c:v>-14.3054188109864</c:v>
                </c:pt>
                <c:pt idx="54">
                  <c:v>-14.41242087453293</c:v>
                </c:pt>
                <c:pt idx="55">
                  <c:v>-14.51615589327566</c:v>
                </c:pt>
                <c:pt idx="56">
                  <c:v>-14.6167202378593</c:v>
                </c:pt>
                <c:pt idx="57">
                  <c:v>-14.71420752314611</c:v>
                </c:pt>
                <c:pt idx="58">
                  <c:v>-14.80870868612933</c:v>
                </c:pt>
                <c:pt idx="59">
                  <c:v>-14.90031206140541</c:v>
                </c:pt>
                <c:pt idx="60">
                  <c:v>-14.98910345431798</c:v>
                </c:pt>
                <c:pt idx="61">
                  <c:v>-15.07516621187935</c:v>
                </c:pt>
                <c:pt idx="62">
                  <c:v>-15.15858129155704</c:v>
                </c:pt>
                <c:pt idx="63">
                  <c:v>-15.23942732802798</c:v>
                </c:pt>
                <c:pt idx="64">
                  <c:v>-15.31778069797071</c:v>
                </c:pt>
                <c:pt idx="65">
                  <c:v>-15.39371558298028</c:v>
                </c:pt>
                <c:pt idx="66">
                  <c:v>-15.467304030675</c:v>
                </c:pt>
                <c:pt idx="67">
                  <c:v>-15.53861601406272</c:v>
                </c:pt>
                <c:pt idx="68">
                  <c:v>-15.60771948923223</c:v>
                </c:pt>
                <c:pt idx="69">
                  <c:v>-15.67468045142614</c:v>
                </c:pt>
                <c:pt idx="70">
                  <c:v>-15.73956298955259</c:v>
                </c:pt>
                <c:pt idx="71">
                  <c:v>-15.8024293391871</c:v>
                </c:pt>
                <c:pt idx="72">
                  <c:v>-15.86333993411884</c:v>
                </c:pt>
                <c:pt idx="73">
                  <c:v>-15.92235345648046</c:v>
                </c:pt>
                <c:pt idx="74">
                  <c:v>-15.97952688551352</c:v>
                </c:pt>
                <c:pt idx="75">
                  <c:v>-16.03491554500758</c:v>
                </c:pt>
                <c:pt idx="76">
                  <c:v>-16.0885731494539</c:v>
                </c:pt>
                <c:pt idx="77">
                  <c:v>-16.14055184895293</c:v>
                </c:pt>
                <c:pt idx="78">
                  <c:v>-16.19090227291144</c:v>
                </c:pt>
                <c:pt idx="79">
                  <c:v>-16.23967357256442</c:v>
                </c:pt>
                <c:pt idx="80">
                  <c:v>-16.28691346235366</c:v>
                </c:pt>
                <c:pt idx="81">
                  <c:v>-16.33266826019941</c:v>
                </c:pt>
                <c:pt idx="82">
                  <c:v>-16.37698292668847</c:v>
                </c:pt>
                <c:pt idx="83">
                  <c:v>-16.41990110321722</c:v>
                </c:pt>
                <c:pt idx="84">
                  <c:v>-16.46146514910995</c:v>
                </c:pt>
                <c:pt idx="85">
                  <c:v>-16.50171617774472</c:v>
                </c:pt>
                <c:pt idx="86">
                  <c:v>-16.54069409171095</c:v>
                </c:pt>
                <c:pt idx="87">
                  <c:v>-16.57843761702761</c:v>
                </c:pt>
                <c:pt idx="88">
                  <c:v>-16.61498433643981</c:v>
                </c:pt>
                <c:pt idx="89">
                  <c:v>-16.65037072182674</c:v>
                </c:pt>
                <c:pt idx="90">
                  <c:v>-16.68463216573618</c:v>
                </c:pt>
                <c:pt idx="91">
                  <c:v>-16.71780301207264</c:v>
                </c:pt>
                <c:pt idx="92">
                  <c:v>-16.74991658595972</c:v>
                </c:pt>
                <c:pt idx="93">
                  <c:v>-16.78100522279653</c:v>
                </c:pt>
                <c:pt idx="94">
                  <c:v>-16.81110029653164</c:v>
                </c:pt>
                <c:pt idx="95">
                  <c:v>-16.84023224717086</c:v>
                </c:pt>
                <c:pt idx="96">
                  <c:v>-16.86843060754418</c:v>
                </c:pt>
                <c:pt idx="97">
                  <c:v>-16.89572402933893</c:v>
                </c:pt>
                <c:pt idx="98">
                  <c:v>-16.92214030843508</c:v>
                </c:pt>
                <c:pt idx="99">
                  <c:v>-16.94770640954557</c:v>
                </c:pt>
                <c:pt idx="100">
                  <c:v>-16.97244849018387</c:v>
                </c:pt>
                <c:pt idx="101">
                  <c:v>-16.99639192398131</c:v>
                </c:pt>
                <c:pt idx="102">
                  <c:v>-17.01956132336197</c:v>
                </c:pt>
                <c:pt idx="103">
                  <c:v>-17.04198056159716</c:v>
                </c:pt>
                <c:pt idx="104">
                  <c:v>-17.06367279425375</c:v>
                </c:pt>
                <c:pt idx="105">
                  <c:v>-17.08466048005196</c:v>
                </c:pt>
                <c:pt idx="106">
                  <c:v>-17.10496540114841</c:v>
                </c:pt>
                <c:pt idx="107">
                  <c:v>-17.12460868285516</c:v>
                </c:pt>
                <c:pt idx="108">
                  <c:v>-17.14361081281468</c:v>
                </c:pt>
                <c:pt idx="109">
                  <c:v>-17.16199165964438</c:v>
                </c:pt>
                <c:pt idx="110">
                  <c:v>-17.179770491058</c:v>
                </c:pt>
                <c:pt idx="111">
                  <c:v>-17.19696599148303</c:v>
                </c:pt>
                <c:pt idx="112">
                  <c:v>-17.21359627918972</c:v>
                </c:pt>
                <c:pt idx="113">
                  <c:v>-17.22967892293389</c:v>
                </c:pt>
                <c:pt idx="114">
                  <c:v>-17.24523095813768</c:v>
                </c:pt>
                <c:pt idx="115">
                  <c:v>-17.2602689026167</c:v>
                </c:pt>
                <c:pt idx="116">
                  <c:v>-17.27480877185426</c:v>
                </c:pt>
                <c:pt idx="117">
                  <c:v>-17.28886609385984</c:v>
                </c:pt>
                <c:pt idx="118">
                  <c:v>-17.30245592359413</c:v>
                </c:pt>
                <c:pt idx="119">
                  <c:v>-17.31559285699075</c:v>
                </c:pt>
              </c:numCache>
            </c:numRef>
          </c:yVal>
          <c:smooth val="1"/>
          <c:extLst xmlns:c16r2="http://schemas.microsoft.com/office/drawing/2015/06/chart">
            <c:ext xmlns:c16="http://schemas.microsoft.com/office/drawing/2014/chart" uri="{C3380CC4-5D6E-409C-BE32-E72D297353CC}">
              <c16:uniqueId val="{00000002-7213-4155-89CA-CEB587C29D8B}"/>
            </c:ext>
          </c:extLst>
        </c:ser>
        <c:ser>
          <c:idx val="7"/>
          <c:order val="3"/>
          <c:tx>
            <c:strRef>
              <c:f>'SA-Psychosocial-G'!$F$123</c:f>
              <c:strCache>
                <c:ptCount val="1"/>
                <c:pt idx="0">
                  <c:v>SHUD Deaths for 1x parameter level</c:v>
                </c:pt>
              </c:strCache>
            </c:strRef>
          </c:tx>
          <c:spPr>
            <a:ln w="76200">
              <a:solidFill>
                <a:schemeClr val="accent2"/>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F$3:$F$122</c:f>
              <c:numCache>
                <c:formatCode>General</c:formatCode>
                <c:ptCount val="120"/>
                <c:pt idx="0">
                  <c:v>0.0</c:v>
                </c:pt>
                <c:pt idx="1">
                  <c:v>-0.56646505905419</c:v>
                </c:pt>
                <c:pt idx="2">
                  <c:v>-1.227389376914471</c:v>
                </c:pt>
                <c:pt idx="3">
                  <c:v>-1.85239187587522</c:v>
                </c:pt>
                <c:pt idx="4">
                  <c:v>-2.484283859915195</c:v>
                </c:pt>
                <c:pt idx="5">
                  <c:v>-3.123954915559716</c:v>
                </c:pt>
                <c:pt idx="6">
                  <c:v>-3.772094633533379</c:v>
                </c:pt>
                <c:pt idx="7">
                  <c:v>-4.42922711136835</c:v>
                </c:pt>
                <c:pt idx="8">
                  <c:v>-5.095739476237168</c:v>
                </c:pt>
                <c:pt idx="9">
                  <c:v>-5.771905461249344</c:v>
                </c:pt>
                <c:pt idx="10">
                  <c:v>-6.457904904887886</c:v>
                </c:pt>
                <c:pt idx="11">
                  <c:v>-7.15383989032216</c:v>
                </c:pt>
                <c:pt idx="12">
                  <c:v>-7.859748115038973</c:v>
                </c:pt>
                <c:pt idx="13">
                  <c:v>-8.56554717600702</c:v>
                </c:pt>
                <c:pt idx="14">
                  <c:v>-9.281573776322368</c:v>
                </c:pt>
                <c:pt idx="15">
                  <c:v>-10.00771886212733</c:v>
                </c:pt>
                <c:pt idx="16">
                  <c:v>-10.7436846779281</c:v>
                </c:pt>
                <c:pt idx="17">
                  <c:v>-11.48924357119295</c:v>
                </c:pt>
                <c:pt idx="18">
                  <c:v>-12.24416424327919</c:v>
                </c:pt>
                <c:pt idx="19">
                  <c:v>-13.00821218573715</c:v>
                </c:pt>
                <c:pt idx="20">
                  <c:v>-13.78115037035386</c:v>
                </c:pt>
                <c:pt idx="21">
                  <c:v>-14.56273992041274</c:v>
                </c:pt>
                <c:pt idx="22">
                  <c:v>-15.3527407461932</c:v>
                </c:pt>
                <c:pt idx="23">
                  <c:v>-16.15091213558448</c:v>
                </c:pt>
                <c:pt idx="24">
                  <c:v>-16.95701329544982</c:v>
                </c:pt>
                <c:pt idx="25">
                  <c:v>-17.77080384259711</c:v>
                </c:pt>
                <c:pt idx="26">
                  <c:v>-18.59202722441605</c:v>
                </c:pt>
                <c:pt idx="27">
                  <c:v>-19.42044595813368</c:v>
                </c:pt>
                <c:pt idx="28">
                  <c:v>-20.25582403438302</c:v>
                </c:pt>
                <c:pt idx="29">
                  <c:v>-21.09792692044402</c:v>
                </c:pt>
                <c:pt idx="30">
                  <c:v>-21.94652202157877</c:v>
                </c:pt>
                <c:pt idx="31">
                  <c:v>-22.80137896599958</c:v>
                </c:pt>
                <c:pt idx="32">
                  <c:v>-23.66226985094636</c:v>
                </c:pt>
                <c:pt idx="33">
                  <c:v>-24.52896945530019</c:v>
                </c:pt>
                <c:pt idx="34">
                  <c:v>-25.40125542273622</c:v>
                </c:pt>
                <c:pt idx="35">
                  <c:v>-26.27890841889857</c:v>
                </c:pt>
                <c:pt idx="36">
                  <c:v>-27.16171226566098</c:v>
                </c:pt>
                <c:pt idx="37">
                  <c:v>-28.04945405513827</c:v>
                </c:pt>
                <c:pt idx="38">
                  <c:v>-28.94192424576891</c:v>
                </c:pt>
                <c:pt idx="39">
                  <c:v>-29.83891671357896</c:v>
                </c:pt>
                <c:pt idx="40">
                  <c:v>-30.74022884898318</c:v>
                </c:pt>
                <c:pt idx="41">
                  <c:v>-31.64566160985519</c:v>
                </c:pt>
                <c:pt idx="42">
                  <c:v>-32.555019562796</c:v>
                </c:pt>
                <c:pt idx="43">
                  <c:v>-33.46811091473468</c:v>
                </c:pt>
                <c:pt idx="44">
                  <c:v>-34.38474753564019</c:v>
                </c:pt>
                <c:pt idx="45">
                  <c:v>-35.30474497323608</c:v>
                </c:pt>
                <c:pt idx="46">
                  <c:v>-36.22792246051281</c:v>
                </c:pt>
                <c:pt idx="47">
                  <c:v>-37.15410291674188</c:v>
                </c:pt>
                <c:pt idx="48">
                  <c:v>-38.08311294263262</c:v>
                </c:pt>
                <c:pt idx="49">
                  <c:v>-39.01478281017948</c:v>
                </c:pt>
                <c:pt idx="50">
                  <c:v>-39.94894644771554</c:v>
                </c:pt>
                <c:pt idx="51">
                  <c:v>-40.88544142062673</c:v>
                </c:pt>
                <c:pt idx="52">
                  <c:v>-41.82410890809287</c:v>
                </c:pt>
                <c:pt idx="53">
                  <c:v>-42.76479367632341</c:v>
                </c:pt>
                <c:pt idx="54">
                  <c:v>-43.70734404859127</c:v>
                </c:pt>
                <c:pt idx="55">
                  <c:v>-44.65161187235935</c:v>
                </c:pt>
                <c:pt idx="56">
                  <c:v>-45.59745248379834</c:v>
                </c:pt>
                <c:pt idx="57">
                  <c:v>-46.54472466995409</c:v>
                </c:pt>
                <c:pt idx="58">
                  <c:v>-47.49329062880461</c:v>
                </c:pt>
                <c:pt idx="59">
                  <c:v>-48.44301592743786</c:v>
                </c:pt>
                <c:pt idx="60">
                  <c:v>-49.39376945854679</c:v>
                </c:pt>
                <c:pt idx="61">
                  <c:v>-50.34542339544559</c:v>
                </c:pt>
                <c:pt idx="62">
                  <c:v>-51.2978531457684</c:v>
                </c:pt>
                <c:pt idx="63">
                  <c:v>-52.25093730403387</c:v>
                </c:pt>
                <c:pt idx="64">
                  <c:v>-53.20455760321</c:v>
                </c:pt>
                <c:pt idx="65">
                  <c:v>-54.15859886544122</c:v>
                </c:pt>
                <c:pt idx="66">
                  <c:v>-55.11294895204501</c:v>
                </c:pt>
                <c:pt idx="67">
                  <c:v>-56.06749871292818</c:v>
                </c:pt>
                <c:pt idx="68">
                  <c:v>-57.0221419355179</c:v>
                </c:pt>
                <c:pt idx="69">
                  <c:v>-57.9767752933185</c:v>
                </c:pt>
                <c:pt idx="70">
                  <c:v>-58.93129829419854</c:v>
                </c:pt>
                <c:pt idx="71">
                  <c:v>-59.88561322849328</c:v>
                </c:pt>
                <c:pt idx="72">
                  <c:v>-60.83962511701007</c:v>
                </c:pt>
                <c:pt idx="73">
                  <c:v>-61.79324165901517</c:v>
                </c:pt>
                <c:pt idx="74">
                  <c:v>-62.7463731802778</c:v>
                </c:pt>
                <c:pt idx="75">
                  <c:v>-63.69893258123547</c:v>
                </c:pt>
                <c:pt idx="76">
                  <c:v>-64.65083528534391</c:v>
                </c:pt>
                <c:pt idx="77">
                  <c:v>-65.6019991876751</c:v>
                </c:pt>
                <c:pt idx="78">
                  <c:v>-66.55234460380385</c:v>
                </c:pt>
                <c:pt idx="79">
                  <c:v>-67.50179421905008</c:v>
                </c:pt>
                <c:pt idx="80">
                  <c:v>-68.45027303810023</c:v>
                </c:pt>
                <c:pt idx="81">
                  <c:v>-69.39770833507045</c:v>
                </c:pt>
                <c:pt idx="82">
                  <c:v>-70.3440296040355</c:v>
                </c:pt>
                <c:pt idx="83">
                  <c:v>-71.28916851005565</c:v>
                </c:pt>
                <c:pt idx="84">
                  <c:v>-72.23305884074975</c:v>
                </c:pt>
                <c:pt idx="85">
                  <c:v>-73.17563645841579</c:v>
                </c:pt>
                <c:pt idx="86">
                  <c:v>-74.11683925275705</c:v>
                </c:pt>
                <c:pt idx="87">
                  <c:v>-75.05660709419757</c:v>
                </c:pt>
                <c:pt idx="88">
                  <c:v>-75.9948817878481</c:v>
                </c:pt>
                <c:pt idx="89">
                  <c:v>-76.93160702810696</c:v>
                </c:pt>
                <c:pt idx="90">
                  <c:v>-77.86672835393018</c:v>
                </c:pt>
                <c:pt idx="91">
                  <c:v>-78.80019310477941</c:v>
                </c:pt>
                <c:pt idx="92">
                  <c:v>-79.73195037725131</c:v>
                </c:pt>
                <c:pt idx="93">
                  <c:v>-80.66195098241827</c:v>
                </c:pt>
                <c:pt idx="94">
                  <c:v>-81.5901474038651</c:v>
                </c:pt>
                <c:pt idx="95">
                  <c:v>-82.51649375644435</c:v>
                </c:pt>
                <c:pt idx="96">
                  <c:v>-83.4409457457489</c:v>
                </c:pt>
                <c:pt idx="97">
                  <c:v>-84.3634606283071</c:v>
                </c:pt>
                <c:pt idx="98">
                  <c:v>-85.28399717249978</c:v>
                </c:pt>
                <c:pt idx="99">
                  <c:v>-86.202515620214</c:v>
                </c:pt>
                <c:pt idx="100">
                  <c:v>-87.11897764920226</c:v>
                </c:pt>
                <c:pt idx="101">
                  <c:v>-88.03334633618904</c:v>
                </c:pt>
                <c:pt idx="102">
                  <c:v>-88.94558612069268</c:v>
                </c:pt>
                <c:pt idx="103">
                  <c:v>-89.85566276955545</c:v>
                </c:pt>
                <c:pt idx="104">
                  <c:v>-90.76354334221396</c:v>
                </c:pt>
                <c:pt idx="105">
                  <c:v>-91.66919615666403</c:v>
                </c:pt>
                <c:pt idx="106">
                  <c:v>-92.57259075614901</c:v>
                </c:pt>
                <c:pt idx="107">
                  <c:v>-93.47369787652747</c:v>
                </c:pt>
                <c:pt idx="108">
                  <c:v>-94.37248941436835</c:v>
                </c:pt>
                <c:pt idx="109">
                  <c:v>-95.26893839570825</c:v>
                </c:pt>
                <c:pt idx="110">
                  <c:v>-96.16301894550838</c:v>
                </c:pt>
                <c:pt idx="111">
                  <c:v>-97.05470625778037</c:v>
                </c:pt>
                <c:pt idx="112">
                  <c:v>-97.94397656638438</c:v>
                </c:pt>
                <c:pt idx="113">
                  <c:v>-98.83080711646998</c:v>
                </c:pt>
                <c:pt idx="114">
                  <c:v>-99.71517613659672</c:v>
                </c:pt>
                <c:pt idx="115">
                  <c:v>-100.5970628114651</c:v>
                </c:pt>
                <c:pt idx="116">
                  <c:v>-101.4764472552984</c:v>
                </c:pt>
                <c:pt idx="117">
                  <c:v>-102.3533104858452</c:v>
                </c:pt>
                <c:pt idx="118">
                  <c:v>-103.2276343989908</c:v>
                </c:pt>
                <c:pt idx="119">
                  <c:v>-104.0994017439741</c:v>
                </c:pt>
              </c:numCache>
            </c:numRef>
          </c:yVal>
          <c:smooth val="1"/>
          <c:extLst xmlns:c16r2="http://schemas.microsoft.com/office/drawing/2015/06/chart">
            <c:ext xmlns:c16="http://schemas.microsoft.com/office/drawing/2014/chart" uri="{C3380CC4-5D6E-409C-BE32-E72D297353CC}">
              <c16:uniqueId val="{00000003-7213-4155-89CA-CEB587C29D8B}"/>
            </c:ext>
          </c:extLst>
        </c:ser>
        <c:ser>
          <c:idx val="4"/>
          <c:order val="4"/>
          <c:tx>
            <c:strRef>
              <c:f>'SA-Psychosocial-G'!$O$123</c:f>
              <c:strCache>
                <c:ptCount val="1"/>
                <c:pt idx="0">
                  <c:v>SHUD Deaths for 0.75x parameter level</c:v>
                </c:pt>
              </c:strCache>
            </c:strRef>
          </c:tx>
          <c:spPr>
            <a:ln w="38100">
              <a:solidFill>
                <a:schemeClr val="accent2"/>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O$3:$O$122</c:f>
              <c:numCache>
                <c:formatCode>General</c:formatCode>
                <c:ptCount val="120"/>
                <c:pt idx="0">
                  <c:v>0.0</c:v>
                </c:pt>
                <c:pt idx="1">
                  <c:v>-0.542517344408225</c:v>
                </c:pt>
                <c:pt idx="2">
                  <c:v>-1.154449209897803</c:v>
                </c:pt>
                <c:pt idx="3">
                  <c:v>-1.736583192724265</c:v>
                </c:pt>
                <c:pt idx="4">
                  <c:v>-2.322216448718518</c:v>
                </c:pt>
                <c:pt idx="5">
                  <c:v>-2.912250472687856</c:v>
                </c:pt>
                <c:pt idx="6">
                  <c:v>-3.50739371403647</c:v>
                </c:pt>
                <c:pt idx="7">
                  <c:v>-4.108195311985694</c:v>
                </c:pt>
                <c:pt idx="8">
                  <c:v>-4.715072927952406</c:v>
                </c:pt>
                <c:pt idx="9">
                  <c:v>-5.328335690438927</c:v>
                </c:pt>
                <c:pt idx="10">
                  <c:v>-5.948203119938217</c:v>
                </c:pt>
                <c:pt idx="11">
                  <c:v>-6.574820747371814</c:v>
                </c:pt>
                <c:pt idx="12">
                  <c:v>-7.208273012682093</c:v>
                </c:pt>
                <c:pt idx="13">
                  <c:v>-7.841043824982945</c:v>
                </c:pt>
                <c:pt idx="14">
                  <c:v>-8.481075305444028</c:v>
                </c:pt>
                <c:pt idx="15">
                  <c:v>-9.128280231298323</c:v>
                </c:pt>
                <c:pt idx="16">
                  <c:v>-9.782444835361</c:v>
                </c:pt>
                <c:pt idx="17">
                  <c:v>-10.44340464225793</c:v>
                </c:pt>
                <c:pt idx="18">
                  <c:v>-11.11099306380761</c:v>
                </c:pt>
                <c:pt idx="19">
                  <c:v>-11.785041072664</c:v>
                </c:pt>
                <c:pt idx="20">
                  <c:v>-12.4653774761342</c:v>
                </c:pt>
                <c:pt idx="21">
                  <c:v>-13.15182927335322</c:v>
                </c:pt>
                <c:pt idx="22">
                  <c:v>-13.84422205325254</c:v>
                </c:pt>
                <c:pt idx="23">
                  <c:v>-14.54238040543428</c:v>
                </c:pt>
                <c:pt idx="24">
                  <c:v>-15.24612832538783</c:v>
                </c:pt>
                <c:pt idx="25">
                  <c:v>-15.95528960215884</c:v>
                </c:pt>
                <c:pt idx="26">
                  <c:v>-16.66967656976972</c:v>
                </c:pt>
                <c:pt idx="27">
                  <c:v>-17.3891143454337</c:v>
                </c:pt>
                <c:pt idx="28">
                  <c:v>-18.1134287657751</c:v>
                </c:pt>
                <c:pt idx="29">
                  <c:v>-18.84244641729947</c:v>
                </c:pt>
                <c:pt idx="30">
                  <c:v>-19.5759950150577</c:v>
                </c:pt>
                <c:pt idx="31">
                  <c:v>-20.31390366142586</c:v>
                </c:pt>
                <c:pt idx="32">
                  <c:v>-21.05600307006839</c:v>
                </c:pt>
                <c:pt idx="33">
                  <c:v>-21.80212576025287</c:v>
                </c:pt>
                <c:pt idx="34">
                  <c:v>-22.55210622486243</c:v>
                </c:pt>
                <c:pt idx="35">
                  <c:v>-23.30578107509891</c:v>
                </c:pt>
                <c:pt idx="36">
                  <c:v>-24.06298916455648</c:v>
                </c:pt>
                <c:pt idx="37">
                  <c:v>-24.82357169502338</c:v>
                </c:pt>
                <c:pt idx="38">
                  <c:v>-25.58737230612428</c:v>
                </c:pt>
                <c:pt idx="39">
                  <c:v>-26.35423713271416</c:v>
                </c:pt>
                <c:pt idx="40">
                  <c:v>-27.1240148866335</c:v>
                </c:pt>
                <c:pt idx="41">
                  <c:v>-27.89655690788303</c:v>
                </c:pt>
                <c:pt idx="42">
                  <c:v>-28.67171720528118</c:v>
                </c:pt>
                <c:pt idx="43">
                  <c:v>-29.4493524884364</c:v>
                </c:pt>
                <c:pt idx="44">
                  <c:v>-30.22932219185468</c:v>
                </c:pt>
                <c:pt idx="45">
                  <c:v>-31.01148849201145</c:v>
                </c:pt>
                <c:pt idx="46">
                  <c:v>-31.795716318114</c:v>
                </c:pt>
                <c:pt idx="47">
                  <c:v>-32.58187335721731</c:v>
                </c:pt>
                <c:pt idx="48">
                  <c:v>-33.36983005426814</c:v>
                </c:pt>
                <c:pt idx="49">
                  <c:v>-34.15945960758035</c:v>
                </c:pt>
                <c:pt idx="50">
                  <c:v>-34.95063796022599</c:v>
                </c:pt>
                <c:pt idx="51">
                  <c:v>-35.74324378773007</c:v>
                </c:pt>
                <c:pt idx="52">
                  <c:v>-36.53715848242054</c:v>
                </c:pt>
                <c:pt idx="53">
                  <c:v>-37.33226613482807</c:v>
                </c:pt>
                <c:pt idx="54">
                  <c:v>-38.12845351239707</c:v>
                </c:pt>
                <c:pt idx="55">
                  <c:v>-38.92561003578794</c:v>
                </c:pt>
                <c:pt idx="56">
                  <c:v>-39.72362775301185</c:v>
                </c:pt>
                <c:pt idx="57">
                  <c:v>-40.52240131163398</c:v>
                </c:pt>
                <c:pt idx="58">
                  <c:v>-41.32182792923786</c:v>
                </c:pt>
                <c:pt idx="59">
                  <c:v>-42.1218073623544</c:v>
                </c:pt>
                <c:pt idx="60">
                  <c:v>-42.9222418740171</c:v>
                </c:pt>
                <c:pt idx="61">
                  <c:v>-43.7230362001164</c:v>
                </c:pt>
                <c:pt idx="62">
                  <c:v>-44.52409751468439</c:v>
                </c:pt>
                <c:pt idx="63">
                  <c:v>-45.32533539425848</c:v>
                </c:pt>
                <c:pt idx="64">
                  <c:v>-46.12666178144404</c:v>
                </c:pt>
                <c:pt idx="65">
                  <c:v>-46.9279909477918</c:v>
                </c:pt>
                <c:pt idx="66">
                  <c:v>-47.72923945609669</c:v>
                </c:pt>
                <c:pt idx="67">
                  <c:v>-48.53032612221877</c:v>
                </c:pt>
                <c:pt idx="68">
                  <c:v>-49.33117197651868</c:v>
                </c:pt>
                <c:pt idx="69">
                  <c:v>-50.13170022498852</c:v>
                </c:pt>
                <c:pt idx="70">
                  <c:v>-50.93183621015996</c:v>
                </c:pt>
                <c:pt idx="71">
                  <c:v>-51.73150737186474</c:v>
                </c:pt>
                <c:pt idx="72">
                  <c:v>-52.5306432079061</c:v>
                </c:pt>
                <c:pt idx="73">
                  <c:v>-53.32917523471537</c:v>
                </c:pt>
                <c:pt idx="74">
                  <c:v>-54.12703694804022</c:v>
                </c:pt>
                <c:pt idx="75">
                  <c:v>-54.92416378372234</c:v>
                </c:pt>
                <c:pt idx="76">
                  <c:v>-55.72049307861742</c:v>
                </c:pt>
                <c:pt idx="77">
                  <c:v>-56.51596403169378</c:v>
                </c:pt>
                <c:pt idx="78">
                  <c:v>-57.31051766535924</c:v>
                </c:pt>
                <c:pt idx="79">
                  <c:v>-58.10409678704502</c:v>
                </c:pt>
                <c:pt idx="80">
                  <c:v>-58.89664595109299</c:v>
                </c:pt>
                <c:pt idx="81">
                  <c:v>-59.6881114209697</c:v>
                </c:pt>
                <c:pt idx="82">
                  <c:v>-60.47844113183329</c:v>
                </c:pt>
                <c:pt idx="83">
                  <c:v>-61.26758465349309</c:v>
                </c:pt>
                <c:pt idx="84">
                  <c:v>-62.05549315377034</c:v>
                </c:pt>
                <c:pt idx="85">
                  <c:v>-62.84211936228875</c:v>
                </c:pt>
                <c:pt idx="86">
                  <c:v>-63.62741753471627</c:v>
                </c:pt>
                <c:pt idx="87">
                  <c:v>-64.41134341746981</c:v>
                </c:pt>
                <c:pt idx="88">
                  <c:v>-65.19385421290288</c:v>
                </c:pt>
                <c:pt idx="89">
                  <c:v>-65.97490854498258</c:v>
                </c:pt>
                <c:pt idx="90">
                  <c:v>-66.75446642548034</c:v>
                </c:pt>
                <c:pt idx="91">
                  <c:v>-67.53248922067095</c:v>
                </c:pt>
                <c:pt idx="92">
                  <c:v>-68.30893961856205</c:v>
                </c:pt>
                <c:pt idx="93">
                  <c:v>-69.08378159664994</c:v>
                </c:pt>
                <c:pt idx="94">
                  <c:v>-69.85698039022544</c:v>
                </c:pt>
                <c:pt idx="95">
                  <c:v>-70.62850246120095</c:v>
                </c:pt>
                <c:pt idx="96">
                  <c:v>-71.39831546750928</c:v>
                </c:pt>
                <c:pt idx="97">
                  <c:v>-72.1663882330329</c:v>
                </c:pt>
                <c:pt idx="98">
                  <c:v>-72.9326907180986</c:v>
                </c:pt>
                <c:pt idx="99">
                  <c:v>-73.69719399050454</c:v>
                </c:pt>
                <c:pt idx="100">
                  <c:v>-74.45987019712381</c:v>
                </c:pt>
                <c:pt idx="101">
                  <c:v>-75.22069253604121</c:v>
                </c:pt>
                <c:pt idx="102">
                  <c:v>-75.97963522924116</c:v>
                </c:pt>
                <c:pt idx="103">
                  <c:v>-76.736673495849</c:v>
                </c:pt>
                <c:pt idx="104">
                  <c:v>-77.4917835259151</c:v>
                </c:pt>
                <c:pt idx="105">
                  <c:v>-78.2449424547373</c:v>
                </c:pt>
                <c:pt idx="106">
                  <c:v>-78.99612833772065</c:v>
                </c:pt>
                <c:pt idx="107">
                  <c:v>-79.74532012577165</c:v>
                </c:pt>
                <c:pt idx="108">
                  <c:v>-80.49249764122046</c:v>
                </c:pt>
                <c:pt idx="109">
                  <c:v>-81.23764155426593</c:v>
                </c:pt>
                <c:pt idx="110">
                  <c:v>-81.98073335993517</c:v>
                </c:pt>
                <c:pt idx="111">
                  <c:v>-82.72175535555891</c:v>
                </c:pt>
                <c:pt idx="112">
                  <c:v>-83.4606906187516</c:v>
                </c:pt>
                <c:pt idx="113">
                  <c:v>-84.1975229858818</c:v>
                </c:pt>
                <c:pt idx="114">
                  <c:v>-84.93223703104964</c:v>
                </c:pt>
                <c:pt idx="115">
                  <c:v>-85.66481804553858</c:v>
                </c:pt>
                <c:pt idx="116">
                  <c:v>-86.39525201774966</c:v>
                </c:pt>
                <c:pt idx="117">
                  <c:v>-87.12352561360754</c:v>
                </c:pt>
                <c:pt idx="118">
                  <c:v>-87.84962615742515</c:v>
                </c:pt>
                <c:pt idx="119">
                  <c:v>-88.57354161323565</c:v>
                </c:pt>
              </c:numCache>
            </c:numRef>
          </c:yVal>
          <c:smooth val="1"/>
          <c:extLst xmlns:c16r2="http://schemas.microsoft.com/office/drawing/2015/06/chart">
            <c:ext xmlns:c16="http://schemas.microsoft.com/office/drawing/2014/chart" uri="{C3380CC4-5D6E-409C-BE32-E72D297353CC}">
              <c16:uniqueId val="{00000004-7213-4155-89CA-CEB587C29D8B}"/>
            </c:ext>
          </c:extLst>
        </c:ser>
        <c:ser>
          <c:idx val="1"/>
          <c:order val="5"/>
          <c:tx>
            <c:strRef>
              <c:f>'SA-Psychosocial-G'!$X$123</c:f>
              <c:strCache>
                <c:ptCount val="1"/>
                <c:pt idx="0">
                  <c:v>SHUD Deaths for 0.5x parameter level</c:v>
                </c:pt>
              </c:strCache>
            </c:strRef>
          </c:tx>
          <c:spPr>
            <a:ln w="6350">
              <a:solidFill>
                <a:schemeClr val="accent2"/>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X$3:$X$122</c:f>
              <c:numCache>
                <c:formatCode>General</c:formatCode>
                <c:ptCount val="120"/>
                <c:pt idx="0">
                  <c:v>0.0</c:v>
                </c:pt>
                <c:pt idx="1">
                  <c:v>-0.518569629762032</c:v>
                </c:pt>
                <c:pt idx="2">
                  <c:v>-1.081508850165847</c:v>
                </c:pt>
                <c:pt idx="3">
                  <c:v>-1.620773390350177</c:v>
                </c:pt>
                <c:pt idx="4">
                  <c:v>-2.160145690608259</c:v>
                </c:pt>
                <c:pt idx="5">
                  <c:v>-2.700538772107892</c:v>
                </c:pt>
                <c:pt idx="6">
                  <c:v>-3.242679581559878</c:v>
                </c:pt>
                <c:pt idx="7">
                  <c:v>-3.787141966369063</c:v>
                </c:pt>
                <c:pt idx="8">
                  <c:v>-4.334373810374108</c:v>
                </c:pt>
                <c:pt idx="9">
                  <c:v>-4.884719342590936</c:v>
                </c:pt>
                <c:pt idx="10">
                  <c:v>-5.438437484015958</c:v>
                </c:pt>
                <c:pt idx="11">
                  <c:v>-5.995716942513217</c:v>
                </c:pt>
                <c:pt idx="12">
                  <c:v>-6.556688638375816</c:v>
                </c:pt>
                <c:pt idx="13">
                  <c:v>-7.116402537997735</c:v>
                </c:pt>
                <c:pt idx="14">
                  <c:v>-7.680412995265624</c:v>
                </c:pt>
                <c:pt idx="15">
                  <c:v>-8.248660749316052</c:v>
                </c:pt>
                <c:pt idx="16">
                  <c:v>-8.82101267986386</c:v>
                </c:pt>
                <c:pt idx="17">
                  <c:v>-9.397367624734988</c:v>
                </c:pt>
                <c:pt idx="18">
                  <c:v>-9.977623674289407</c:v>
                </c:pt>
                <c:pt idx="19">
                  <c:v>-10.5616772419493</c:v>
                </c:pt>
                <c:pt idx="20">
                  <c:v>-11.14942292158635</c:v>
                </c:pt>
                <c:pt idx="21">
                  <c:v>-11.74075352994209</c:v>
                </c:pt>
                <c:pt idx="22">
                  <c:v>-12.3355602665763</c:v>
                </c:pt>
                <c:pt idx="23">
                  <c:v>-12.93373294467524</c:v>
                </c:pt>
                <c:pt idx="24">
                  <c:v>-13.53516025993408</c:v>
                </c:pt>
                <c:pt idx="25">
                  <c:v>-14.13973007486507</c:v>
                </c:pt>
                <c:pt idx="26">
                  <c:v>-14.74732273157692</c:v>
                </c:pt>
                <c:pt idx="27">
                  <c:v>-15.35782589715341</c:v>
                </c:pt>
                <c:pt idx="28">
                  <c:v>-15.9711271698613</c:v>
                </c:pt>
                <c:pt idx="29">
                  <c:v>-16.58711414508334</c:v>
                </c:pt>
                <c:pt idx="30">
                  <c:v>-17.20567472441817</c:v>
                </c:pt>
                <c:pt idx="31">
                  <c:v>-17.82669734806455</c:v>
                </c:pt>
                <c:pt idx="32">
                  <c:v>-18.4500711973501</c:v>
                </c:pt>
                <c:pt idx="33">
                  <c:v>-19.07568637159518</c:v>
                </c:pt>
                <c:pt idx="34">
                  <c:v>-19.70343404194664</c:v>
                </c:pt>
                <c:pt idx="35">
                  <c:v>-20.33320658462221</c:v>
                </c:pt>
                <c:pt idx="36">
                  <c:v>-20.96489769582145</c:v>
                </c:pt>
                <c:pt idx="37">
                  <c:v>-21.59840249035168</c:v>
                </c:pt>
                <c:pt idx="38">
                  <c:v>-22.23361758581414</c:v>
                </c:pt>
                <c:pt idx="39">
                  <c:v>-22.87044116433094</c:v>
                </c:pt>
                <c:pt idx="40">
                  <c:v>-23.50877304319497</c:v>
                </c:pt>
                <c:pt idx="41">
                  <c:v>-24.14851472488785</c:v>
                </c:pt>
                <c:pt idx="42">
                  <c:v>-24.78956943785483</c:v>
                </c:pt>
                <c:pt idx="43">
                  <c:v>-25.43184216958324</c:v>
                </c:pt>
                <c:pt idx="44">
                  <c:v>-26.07523969277672</c:v>
                </c:pt>
                <c:pt idx="45">
                  <c:v>-26.71967058540786</c:v>
                </c:pt>
                <c:pt idx="46">
                  <c:v>-27.36504524531679</c:v>
                </c:pt>
                <c:pt idx="47">
                  <c:v>-28.01127589995717</c:v>
                </c:pt>
                <c:pt idx="48">
                  <c:v>-28.6582766118212</c:v>
                </c:pt>
                <c:pt idx="49">
                  <c:v>-29.30596328001106</c:v>
                </c:pt>
                <c:pt idx="50">
                  <c:v>-29.95425363836762</c:v>
                </c:pt>
                <c:pt idx="51">
                  <c:v>-30.60306725053397</c:v>
                </c:pt>
                <c:pt idx="52">
                  <c:v>-31.25232550226328</c:v>
                </c:pt>
                <c:pt idx="53">
                  <c:v>-31.90195159128675</c:v>
                </c:pt>
                <c:pt idx="54">
                  <c:v>-32.55187051500197</c:v>
                </c:pt>
                <c:pt idx="55">
                  <c:v>-33.2020090562091</c:v>
                </c:pt>
                <c:pt idx="56">
                  <c:v>-33.85229576709412</c:v>
                </c:pt>
                <c:pt idx="57">
                  <c:v>-34.50266095168206</c:v>
                </c:pt>
                <c:pt idx="58">
                  <c:v>-35.15303664689625</c:v>
                </c:pt>
                <c:pt idx="59">
                  <c:v>-35.803356602403</c:v>
                </c:pt>
                <c:pt idx="60">
                  <c:v>-36.45355625938019</c:v>
                </c:pt>
                <c:pt idx="61">
                  <c:v>-37.10357272833116</c:v>
                </c:pt>
                <c:pt idx="62">
                  <c:v>-37.75334476606805</c:v>
                </c:pt>
                <c:pt idx="63">
                  <c:v>-38.40281275197507</c:v>
                </c:pt>
                <c:pt idx="64">
                  <c:v>-39.05191866363811</c:v>
                </c:pt>
                <c:pt idx="65">
                  <c:v>-39.70060605195204</c:v>
                </c:pt>
                <c:pt idx="66">
                  <c:v>-40.34882001575814</c:v>
                </c:pt>
                <c:pt idx="67">
                  <c:v>-40.99650717612467</c:v>
                </c:pt>
                <c:pt idx="68">
                  <c:v>-41.64361565030676</c:v>
                </c:pt>
                <c:pt idx="69">
                  <c:v>-42.29009502547237</c:v>
                </c:pt>
                <c:pt idx="70">
                  <c:v>-42.935896332242</c:v>
                </c:pt>
                <c:pt idx="71">
                  <c:v>-43.58097201810333</c:v>
                </c:pt>
                <c:pt idx="72">
                  <c:v>-44.22527592074452</c:v>
                </c:pt>
                <c:pt idx="73">
                  <c:v>-44.86876324135778</c:v>
                </c:pt>
                <c:pt idx="74">
                  <c:v>-45.51139051795305</c:v>
                </c:pt>
                <c:pt idx="75">
                  <c:v>-46.15311559871902</c:v>
                </c:pt>
                <c:pt idx="76">
                  <c:v>-46.79389761547154</c:v>
                </c:pt>
                <c:pt idx="77">
                  <c:v>-47.43369695721609</c:v>
                </c:pt>
                <c:pt idx="78">
                  <c:v>-48.0724752438659</c:v>
                </c:pt>
                <c:pt idx="79">
                  <c:v>-48.71019530011712</c:v>
                </c:pt>
                <c:pt idx="80">
                  <c:v>-49.34682112954489</c:v>
                </c:pt>
                <c:pt idx="81">
                  <c:v>-49.98231788890952</c:v>
                </c:pt>
                <c:pt idx="82">
                  <c:v>-50.61665186270204</c:v>
                </c:pt>
                <c:pt idx="83">
                  <c:v>-51.24979043796615</c:v>
                </c:pt>
                <c:pt idx="84">
                  <c:v>-51.8817020793792</c:v>
                </c:pt>
                <c:pt idx="85">
                  <c:v>-52.5123563046424</c:v>
                </c:pt>
                <c:pt idx="86">
                  <c:v>-53.14172366016997</c:v>
                </c:pt>
                <c:pt idx="87">
                  <c:v>-53.76977569709934</c:v>
                </c:pt>
                <c:pt idx="88">
                  <c:v>-54.39648494762923</c:v>
                </c:pt>
                <c:pt idx="89">
                  <c:v>-55.02182490169698</c:v>
                </c:pt>
                <c:pt idx="90">
                  <c:v>-55.6457699840075</c:v>
                </c:pt>
                <c:pt idx="91">
                  <c:v>-56.26829553140552</c:v>
                </c:pt>
                <c:pt idx="92">
                  <c:v>-56.88937777062105</c:v>
                </c:pt>
                <c:pt idx="93">
                  <c:v>-57.5089937963694</c:v>
                </c:pt>
                <c:pt idx="94">
                  <c:v>-58.12712154982537</c:v>
                </c:pt>
                <c:pt idx="95">
                  <c:v>-58.74373979746724</c:v>
                </c:pt>
                <c:pt idx="96">
                  <c:v>-59.35882811029794</c:v>
                </c:pt>
                <c:pt idx="97">
                  <c:v>-59.97236684344112</c:v>
                </c:pt>
                <c:pt idx="98">
                  <c:v>-60.58433711611283</c:v>
                </c:pt>
                <c:pt idx="99">
                  <c:v>-61.1947207919765</c:v>
                </c:pt>
                <c:pt idx="100">
                  <c:v>-61.80350045986879</c:v>
                </c:pt>
                <c:pt idx="101">
                  <c:v>-62.41065941490983</c:v>
                </c:pt>
                <c:pt idx="102">
                  <c:v>-63.01618163998396</c:v>
                </c:pt>
                <c:pt idx="103">
                  <c:v>-63.6200517875951</c:v>
                </c:pt>
                <c:pt idx="104">
                  <c:v>-64.22225516209701</c:v>
                </c:pt>
                <c:pt idx="105">
                  <c:v>-64.82277770229257</c:v>
                </c:pt>
                <c:pt idx="106">
                  <c:v>-65.42160596440326</c:v>
                </c:pt>
                <c:pt idx="107">
                  <c:v>-66.01872710538728</c:v>
                </c:pt>
                <c:pt idx="108">
                  <c:v>-66.61412886664234</c:v>
                </c:pt>
                <c:pt idx="109">
                  <c:v>-67.207799558047</c:v>
                </c:pt>
                <c:pt idx="110">
                  <c:v>-67.79972804236125</c:v>
                </c:pt>
                <c:pt idx="111">
                  <c:v>-68.38990371997552</c:v>
                </c:pt>
                <c:pt idx="112">
                  <c:v>-68.97831651400516</c:v>
                </c:pt>
                <c:pt idx="113">
                  <c:v>-69.56495685572648</c:v>
                </c:pt>
                <c:pt idx="114">
                  <c:v>-70.14981567033782</c:v>
                </c:pt>
                <c:pt idx="115">
                  <c:v>-70.73288436306868</c:v>
                </c:pt>
                <c:pt idx="116">
                  <c:v>-71.3141548056003</c:v>
                </c:pt>
                <c:pt idx="117">
                  <c:v>-71.89361932281434</c:v>
                </c:pt>
                <c:pt idx="118">
                  <c:v>-72.4712706798542</c:v>
                </c:pt>
                <c:pt idx="119">
                  <c:v>-73.04710206949853</c:v>
                </c:pt>
              </c:numCache>
            </c:numRef>
          </c:yVal>
          <c:smooth val="1"/>
          <c:extLst xmlns:c16r2="http://schemas.microsoft.com/office/drawing/2015/06/chart">
            <c:ext xmlns:c16="http://schemas.microsoft.com/office/drawing/2014/chart" uri="{C3380CC4-5D6E-409C-BE32-E72D297353CC}">
              <c16:uniqueId val="{00000005-7213-4155-89CA-CEB587C29D8B}"/>
            </c:ext>
          </c:extLst>
        </c:ser>
        <c:ser>
          <c:idx val="5"/>
          <c:order val="6"/>
          <c:tx>
            <c:strRef>
              <c:f>'SA-Psychosocial-G'!$G$123</c:f>
              <c:strCache>
                <c:ptCount val="1"/>
                <c:pt idx="0">
                  <c:v>Total Deaths for 1x parameter level</c:v>
                </c:pt>
              </c:strCache>
            </c:strRef>
          </c:tx>
          <c:spPr>
            <a:ln w="76200">
              <a:solidFill>
                <a:schemeClr val="tx1"/>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G$3:$G$122</c:f>
              <c:numCache>
                <c:formatCode>General</c:formatCode>
                <c:ptCount val="120"/>
                <c:pt idx="0">
                  <c:v>0.0</c:v>
                </c:pt>
                <c:pt idx="1">
                  <c:v>-1.121684006774376</c:v>
                </c:pt>
                <c:pt idx="2">
                  <c:v>-2.268936356108542</c:v>
                </c:pt>
                <c:pt idx="3">
                  <c:v>-3.390847043207668</c:v>
                </c:pt>
                <c:pt idx="4">
                  <c:v>-4.505531642746194</c:v>
                </c:pt>
                <c:pt idx="5">
                  <c:v>-5.614133381737695</c:v>
                </c:pt>
                <c:pt idx="6">
                  <c:v>-6.717611089320325</c:v>
                </c:pt>
                <c:pt idx="7">
                  <c:v>-7.816768600969408</c:v>
                </c:pt>
                <c:pt idx="8">
                  <c:v>-8.912279372399597</c:v>
                </c:pt>
                <c:pt idx="9">
                  <c:v>-10.00470705894591</c:v>
                </c:pt>
                <c:pt idx="10">
                  <c:v>-11.09452272387293</c:v>
                </c:pt>
                <c:pt idx="11">
                  <c:v>-12.18211923250942</c:v>
                </c:pt>
                <c:pt idx="12">
                  <c:v>-13.2678232987883</c:v>
                </c:pt>
                <c:pt idx="13">
                  <c:v>-14.34774619128011</c:v>
                </c:pt>
                <c:pt idx="14">
                  <c:v>-15.42654954654222</c:v>
                </c:pt>
                <c:pt idx="15">
                  <c:v>-16.50444006304169</c:v>
                </c:pt>
                <c:pt idx="16">
                  <c:v>-17.5815229421652</c:v>
                </c:pt>
                <c:pt idx="17">
                  <c:v>-18.65791136094085</c:v>
                </c:pt>
                <c:pt idx="18">
                  <c:v>-19.73369902759879</c:v>
                </c:pt>
                <c:pt idx="19">
                  <c:v>-20.80896225795323</c:v>
                </c:pt>
                <c:pt idx="20">
                  <c:v>-21.8837619154619</c:v>
                </c:pt>
                <c:pt idx="21">
                  <c:v>-22.95814513776568</c:v>
                </c:pt>
                <c:pt idx="22">
                  <c:v>-24.03214687111148</c:v>
                </c:pt>
                <c:pt idx="23">
                  <c:v>-25.10579123336298</c:v>
                </c:pt>
                <c:pt idx="24">
                  <c:v>-26.17909272481352</c:v>
                </c:pt>
                <c:pt idx="25">
                  <c:v>-27.25205730435237</c:v>
                </c:pt>
                <c:pt idx="26">
                  <c:v>-28.3246763185859</c:v>
                </c:pt>
                <c:pt idx="27">
                  <c:v>-29.39694198445754</c:v>
                </c:pt>
                <c:pt idx="28">
                  <c:v>-30.46884054153058</c:v>
                </c:pt>
                <c:pt idx="29">
                  <c:v>-31.54035280067712</c:v>
                </c:pt>
                <c:pt idx="30">
                  <c:v>-32.6114548258852</c:v>
                </c:pt>
                <c:pt idx="31">
                  <c:v>-33.68211849537497</c:v>
                </c:pt>
                <c:pt idx="32">
                  <c:v>-34.75231200350903</c:v>
                </c:pt>
                <c:pt idx="33">
                  <c:v>-35.82200031104098</c:v>
                </c:pt>
                <c:pt idx="34">
                  <c:v>-36.8911455499152</c:v>
                </c:pt>
                <c:pt idx="35">
                  <c:v>-37.95970738795639</c:v>
                </c:pt>
                <c:pt idx="36">
                  <c:v>-39.02764335806295</c:v>
                </c:pt>
                <c:pt idx="37">
                  <c:v>-40.09490915589527</c:v>
                </c:pt>
                <c:pt idx="38">
                  <c:v>-41.16145890950647</c:v>
                </c:pt>
                <c:pt idx="39">
                  <c:v>-42.22724541198185</c:v>
                </c:pt>
                <c:pt idx="40">
                  <c:v>-43.29222035665734</c:v>
                </c:pt>
                <c:pt idx="41">
                  <c:v>-44.3563345389631</c:v>
                </c:pt>
                <c:pt idx="42">
                  <c:v>-45.41953803982437</c:v>
                </c:pt>
                <c:pt idx="43">
                  <c:v>-46.48178039276309</c:v>
                </c:pt>
                <c:pt idx="44">
                  <c:v>-47.5430107361381</c:v>
                </c:pt>
                <c:pt idx="45">
                  <c:v>-48.6031779518397</c:v>
                </c:pt>
                <c:pt idx="46">
                  <c:v>-49.6622307916788</c:v>
                </c:pt>
                <c:pt idx="47">
                  <c:v>-50.72011799249536</c:v>
                </c:pt>
                <c:pt idx="48">
                  <c:v>-51.77678838096186</c:v>
                </c:pt>
                <c:pt idx="49">
                  <c:v>-52.83219096892391</c:v>
                </c:pt>
                <c:pt idx="50">
                  <c:v>-53.88627504005067</c:v>
                </c:pt>
                <c:pt idx="51">
                  <c:v>-54.9389902284866</c:v>
                </c:pt>
                <c:pt idx="52">
                  <c:v>-55.99028659011196</c:v>
                </c:pt>
                <c:pt idx="53">
                  <c:v>-57.04011466702577</c:v>
                </c:pt>
                <c:pt idx="54">
                  <c:v>-58.088425545746</c:v>
                </c:pt>
                <c:pt idx="55">
                  <c:v>-59.13517090961033</c:v>
                </c:pt>
                <c:pt idx="56">
                  <c:v>-60.18030308579996</c:v>
                </c:pt>
                <c:pt idx="57">
                  <c:v>-61.22377508739977</c:v>
                </c:pt>
                <c:pt idx="58">
                  <c:v>-62.26554065085501</c:v>
                </c:pt>
                <c:pt idx="59">
                  <c:v>-63.30555426916544</c:v>
                </c:pt>
                <c:pt idx="60">
                  <c:v>-64.34377122113405</c:v>
                </c:pt>
                <c:pt idx="61">
                  <c:v>-65.38014759695761</c:v>
                </c:pt>
                <c:pt idx="62">
                  <c:v>-66.41464032043536</c:v>
                </c:pt>
                <c:pt idx="63">
                  <c:v>-67.4472071680265</c:v>
                </c:pt>
                <c:pt idx="64">
                  <c:v>-68.4778067850193</c:v>
                </c:pt>
                <c:pt idx="65">
                  <c:v>-69.50639869900448</c:v>
                </c:pt>
                <c:pt idx="66">
                  <c:v>-70.53294333085555</c:v>
                </c:pt>
                <c:pt idx="67">
                  <c:v>-71.55740200342237</c:v>
                </c:pt>
                <c:pt idx="68">
                  <c:v>-72.5797369480869</c:v>
                </c:pt>
                <c:pt idx="69">
                  <c:v>-73.5999113093625</c:v>
                </c:pt>
                <c:pt idx="70">
                  <c:v>-74.61788914768843</c:v>
                </c:pt>
                <c:pt idx="71">
                  <c:v>-75.63363544055278</c:v>
                </c:pt>
                <c:pt idx="72">
                  <c:v>-76.6471160820778</c:v>
                </c:pt>
                <c:pt idx="73">
                  <c:v>-77.658297881202</c:v>
                </c:pt>
                <c:pt idx="74">
                  <c:v>-78.66714855856537</c:v>
                </c:pt>
                <c:pt idx="75">
                  <c:v>-79.67363674221015</c:v>
                </c:pt>
                <c:pt idx="76">
                  <c:v>-80.67773196218732</c:v>
                </c:pt>
                <c:pt idx="77">
                  <c:v>-81.67940464419885</c:v>
                </c:pt>
                <c:pt idx="78">
                  <c:v>-82.6786261022993</c:v>
                </c:pt>
                <c:pt idx="79">
                  <c:v>-83.67536853082095</c:v>
                </c:pt>
                <c:pt idx="80">
                  <c:v>-84.66960499552947</c:v>
                </c:pt>
                <c:pt idx="81">
                  <c:v>-85.66130942410994</c:v>
                </c:pt>
                <c:pt idx="82">
                  <c:v>-86.65045659607362</c:v>
                </c:pt>
                <c:pt idx="83">
                  <c:v>-87.63702213210092</c:v>
                </c:pt>
                <c:pt idx="84">
                  <c:v>-88.62098248291628</c:v>
                </c:pt>
                <c:pt idx="85">
                  <c:v>-89.60231491772944</c:v>
                </c:pt>
                <c:pt idx="86">
                  <c:v>-90.58099751231221</c:v>
                </c:pt>
                <c:pt idx="87">
                  <c:v>-91.55700913673012</c:v>
                </c:pt>
                <c:pt idx="88">
                  <c:v>-92.5303294428144</c:v>
                </c:pt>
                <c:pt idx="89">
                  <c:v>-93.50093885136238</c:v>
                </c:pt>
                <c:pt idx="90">
                  <c:v>-94.46881853915878</c:v>
                </c:pt>
                <c:pt idx="91">
                  <c:v>-95.4339504258126</c:v>
                </c:pt>
                <c:pt idx="92">
                  <c:v>-96.39631716046267</c:v>
                </c:pt>
                <c:pt idx="93">
                  <c:v>-97.35590210837984</c:v>
                </c:pt>
                <c:pt idx="94">
                  <c:v>-98.31268933748738</c:v>
                </c:pt>
                <c:pt idx="95">
                  <c:v>-99.2666636048303</c:v>
                </c:pt>
                <c:pt idx="96">
                  <c:v>-100.2178103430207</c:v>
                </c:pt>
                <c:pt idx="97">
                  <c:v>-101.1661156466795</c:v>
                </c:pt>
                <c:pt idx="98">
                  <c:v>-102.111566258889</c:v>
                </c:pt>
                <c:pt idx="99">
                  <c:v>-103.0541495576836</c:v>
                </c:pt>
                <c:pt idx="100">
                  <c:v>-103.9938535425933</c:v>
                </c:pt>
                <c:pt idx="101">
                  <c:v>-104.9306668212528</c:v>
                </c:pt>
                <c:pt idx="102">
                  <c:v>-105.8645785960969</c:v>
                </c:pt>
                <c:pt idx="103">
                  <c:v>-106.7955786511504</c:v>
                </c:pt>
                <c:pt idx="104">
                  <c:v>-107.7236573389244</c:v>
                </c:pt>
                <c:pt idx="105">
                  <c:v>-108.6488055674386</c:v>
                </c:pt>
                <c:pt idx="106">
                  <c:v>-109.5710147873666</c:v>
                </c:pt>
                <c:pt idx="107">
                  <c:v>-110.4902769793224</c:v>
                </c:pt>
                <c:pt idx="108">
                  <c:v>-111.4065846412962</c:v>
                </c:pt>
                <c:pt idx="109">
                  <c:v>-112.3199307762394</c:v>
                </c:pt>
                <c:pt idx="110">
                  <c:v>-113.2303088798139</c:v>
                </c:pt>
                <c:pt idx="111">
                  <c:v>-114.1377129283095</c:v>
                </c:pt>
                <c:pt idx="112">
                  <c:v>-115.0421373667269</c:v>
                </c:pt>
                <c:pt idx="113">
                  <c:v>-115.9435770970437</c:v>
                </c:pt>
                <c:pt idx="114">
                  <c:v>-116.8420274666544</c:v>
                </c:pt>
                <c:pt idx="115">
                  <c:v>-117.7374842569963</c:v>
                </c:pt>
                <c:pt idx="116">
                  <c:v>-118.6299436723648</c:v>
                </c:pt>
                <c:pt idx="117">
                  <c:v>-119.5194023289069</c:v>
                </c:pt>
                <c:pt idx="118">
                  <c:v>-120.405857243815</c:v>
                </c:pt>
                <c:pt idx="119">
                  <c:v>-121.2893058247074</c:v>
                </c:pt>
              </c:numCache>
            </c:numRef>
          </c:yVal>
          <c:smooth val="1"/>
          <c:extLst xmlns:c16r2="http://schemas.microsoft.com/office/drawing/2015/06/chart">
            <c:ext xmlns:c16="http://schemas.microsoft.com/office/drawing/2014/chart" uri="{C3380CC4-5D6E-409C-BE32-E72D297353CC}">
              <c16:uniqueId val="{00000006-7213-4155-89CA-CEB587C29D8B}"/>
            </c:ext>
          </c:extLst>
        </c:ser>
        <c:ser>
          <c:idx val="2"/>
          <c:order val="7"/>
          <c:tx>
            <c:strRef>
              <c:f>'SA-Psychosocial-G'!$P$123</c:f>
              <c:strCache>
                <c:ptCount val="1"/>
                <c:pt idx="0">
                  <c:v>Total Deaths for 0.75x parameter level</c:v>
                </c:pt>
              </c:strCache>
            </c:strRef>
          </c:tx>
          <c:spPr>
            <a:ln w="28575">
              <a:solidFill>
                <a:schemeClr val="tx1"/>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P$3:$P$122</c:f>
              <c:numCache>
                <c:formatCode>General</c:formatCode>
                <c:ptCount val="120"/>
                <c:pt idx="0">
                  <c:v>0.0</c:v>
                </c:pt>
                <c:pt idx="1">
                  <c:v>-1.097736292128366</c:v>
                </c:pt>
                <c:pt idx="2">
                  <c:v>-2.195996231682966</c:v>
                </c:pt>
                <c:pt idx="3">
                  <c:v>-3.275039426455533</c:v>
                </c:pt>
                <c:pt idx="4">
                  <c:v>-4.3434688286241</c:v>
                </c:pt>
                <c:pt idx="5">
                  <c:v>-5.402440396727343</c:v>
                </c:pt>
                <c:pt idx="6">
                  <c:v>-6.452932499606868</c:v>
                </c:pt>
                <c:pt idx="7">
                  <c:v>-7.495774569633745</c:v>
                </c:pt>
                <c:pt idx="8">
                  <c:v>-8.531671050971669</c:v>
                </c:pt>
                <c:pt idx="9">
                  <c:v>-9.561221366925828</c:v>
                </c:pt>
                <c:pt idx="10">
                  <c:v>-10.58493656881978</c:v>
                </c:pt>
                <c:pt idx="11">
                  <c:v>-11.60325322105377</c:v>
                </c:pt>
                <c:pt idx="12">
                  <c:v>-12.61654498583862</c:v>
                </c:pt>
                <c:pt idx="13">
                  <c:v>-13.6234896114635</c:v>
                </c:pt>
                <c:pt idx="14">
                  <c:v>-14.62636232163973</c:v>
                </c:pt>
                <c:pt idx="15">
                  <c:v>-15.62539878240927</c:v>
                </c:pt>
                <c:pt idx="16">
                  <c:v>-16.6207837615666</c:v>
                </c:pt>
                <c:pt idx="17">
                  <c:v>-17.61269366544866</c:v>
                </c:pt>
                <c:pt idx="18">
                  <c:v>-18.60128680700796</c:v>
                </c:pt>
                <c:pt idx="19">
                  <c:v>-19.58670490632078</c:v>
                </c:pt>
                <c:pt idx="20">
                  <c:v>-20.5690746020286</c:v>
                </c:pt>
                <c:pt idx="21">
                  <c:v>-21.54850885379168</c:v>
                </c:pt>
                <c:pt idx="22">
                  <c:v>-22.52510823171055</c:v>
                </c:pt>
                <c:pt idx="23">
                  <c:v>-23.4989620940969</c:v>
                </c:pt>
                <c:pt idx="24">
                  <c:v>-24.47014965819512</c:v>
                </c:pt>
                <c:pt idx="25">
                  <c:v>-25.43874097030275</c:v>
                </c:pt>
                <c:pt idx="26">
                  <c:v>-26.40479527648712</c:v>
                </c:pt>
                <c:pt idx="27">
                  <c:v>-27.36836739080081</c:v>
                </c:pt>
                <c:pt idx="28">
                  <c:v>-28.32950533236638</c:v>
                </c:pt>
                <c:pt idx="29">
                  <c:v>-29.28825091881508</c:v>
                </c:pt>
                <c:pt idx="30">
                  <c:v>-30.24464038263677</c:v>
                </c:pt>
                <c:pt idx="31">
                  <c:v>-31.19870490806156</c:v>
                </c:pt>
                <c:pt idx="32">
                  <c:v>-32.15047111339774</c:v>
                </c:pt>
                <c:pt idx="33">
                  <c:v>-33.0999614854618</c:v>
                </c:pt>
                <c:pt idx="34">
                  <c:v>-34.04719477160668</c:v>
                </c:pt>
                <c:pt idx="35">
                  <c:v>-34.99218633418636</c:v>
                </c:pt>
                <c:pt idx="36">
                  <c:v>-35.93494847166203</c:v>
                </c:pt>
                <c:pt idx="37">
                  <c:v>-36.87549071005487</c:v>
                </c:pt>
                <c:pt idx="38">
                  <c:v>-37.81382006795013</c:v>
                </c:pt>
                <c:pt idx="39">
                  <c:v>-38.749941294061</c:v>
                </c:pt>
                <c:pt idx="40">
                  <c:v>-39.68385709219469</c:v>
                </c:pt>
                <c:pt idx="41">
                  <c:v>-40.61556832246937</c:v>
                </c:pt>
                <c:pt idx="42">
                  <c:v>-41.54507418531414</c:v>
                </c:pt>
                <c:pt idx="43">
                  <c:v>-42.4723723900998</c:v>
                </c:pt>
                <c:pt idx="44">
                  <c:v>-43.39745930982065</c:v>
                </c:pt>
                <c:pt idx="45">
                  <c:v>-44.32033012313454</c:v>
                </c:pt>
                <c:pt idx="46">
                  <c:v>-45.2409789448792</c:v>
                </c:pt>
                <c:pt idx="47">
                  <c:v>-46.15939894609937</c:v>
                </c:pt>
                <c:pt idx="48">
                  <c:v>-47.07558246447957</c:v>
                </c:pt>
                <c:pt idx="49">
                  <c:v>-47.98952110599711</c:v>
                </c:pt>
                <c:pt idx="50">
                  <c:v>-48.9012058385213</c:v>
                </c:pt>
                <c:pt idx="51">
                  <c:v>-49.81062707800294</c:v>
                </c:pt>
                <c:pt idx="52">
                  <c:v>-50.71777476785135</c:v>
                </c:pt>
                <c:pt idx="53">
                  <c:v>-51.62263845203042</c:v>
                </c:pt>
                <c:pt idx="54">
                  <c:v>-52.52520734235805</c:v>
                </c:pt>
                <c:pt idx="55">
                  <c:v>-53.42547038044573</c:v>
                </c:pt>
                <c:pt idx="56">
                  <c:v>-54.32341629467396</c:v>
                </c:pt>
                <c:pt idx="57">
                  <c:v>-55.21903365258026</c:v>
                </c:pt>
                <c:pt idx="58">
                  <c:v>-56.112310908983</c:v>
                </c:pt>
                <c:pt idx="59">
                  <c:v>-57.00323645015352</c:v>
                </c:pt>
                <c:pt idx="60">
                  <c:v>-57.89179863432932</c:v>
                </c:pt>
                <c:pt idx="61">
                  <c:v>-58.7779858288106</c:v>
                </c:pt>
                <c:pt idx="62">
                  <c:v>-59.66178644389883</c:v>
                </c:pt>
                <c:pt idx="63">
                  <c:v>-60.54318896388659</c:v>
                </c:pt>
                <c:pt idx="64">
                  <c:v>-61.42218197531675</c:v>
                </c:pt>
                <c:pt idx="65">
                  <c:v>-62.29875419269642</c:v>
                </c:pt>
                <c:pt idx="66">
                  <c:v>-63.17289448183949</c:v>
                </c:pt>
                <c:pt idx="67">
                  <c:v>-64.04459188100966</c:v>
                </c:pt>
                <c:pt idx="68">
                  <c:v>-64.91383562002083</c:v>
                </c:pt>
                <c:pt idx="69">
                  <c:v>-65.78061513742026</c:v>
                </c:pt>
                <c:pt idx="70">
                  <c:v>-66.6449200959144</c:v>
                </c:pt>
                <c:pt idx="71">
                  <c:v>-67.50674039613281</c:v>
                </c:pt>
                <c:pt idx="72">
                  <c:v>-68.36606618887471</c:v>
                </c:pt>
                <c:pt idx="73">
                  <c:v>-69.22288788591908</c:v>
                </c:pt>
                <c:pt idx="74">
                  <c:v>-70.07719616952278</c:v>
                </c:pt>
                <c:pt idx="75">
                  <c:v>-70.92898200068277</c:v>
                </c:pt>
                <c:pt idx="76">
                  <c:v>-71.7782366262721</c:v>
                </c:pt>
                <c:pt idx="77">
                  <c:v>-72.624951585095</c:v>
                </c:pt>
                <c:pt idx="78">
                  <c:v>-73.46911871299207</c:v>
                </c:pt>
                <c:pt idx="79">
                  <c:v>-74.31073014701337</c:v>
                </c:pt>
                <c:pt idx="80">
                  <c:v>-75.14977832876794</c:v>
                </c:pt>
                <c:pt idx="81">
                  <c:v>-75.98625600698665</c:v>
                </c:pt>
                <c:pt idx="82">
                  <c:v>-76.82015623936702</c:v>
                </c:pt>
                <c:pt idx="83">
                  <c:v>-77.65147239376647</c:v>
                </c:pt>
                <c:pt idx="84">
                  <c:v>-78.48019814877655</c:v>
                </c:pt>
                <c:pt idx="85">
                  <c:v>-79.30632749372845</c:v>
                </c:pt>
                <c:pt idx="86">
                  <c:v>-80.12985472819925</c:v>
                </c:pt>
                <c:pt idx="87">
                  <c:v>-80.950774461026</c:v>
                </c:pt>
                <c:pt idx="88">
                  <c:v>-81.76908160889756</c:v>
                </c:pt>
                <c:pt idx="89">
                  <c:v>-82.58477139453603</c:v>
                </c:pt>
                <c:pt idx="90">
                  <c:v>-83.39783934453371</c:v>
                </c:pt>
                <c:pt idx="91">
                  <c:v>-84.20828128683131</c:v>
                </c:pt>
                <c:pt idx="92">
                  <c:v>-85.01609334792601</c:v>
                </c:pt>
                <c:pt idx="93">
                  <c:v>-85.82127194978328</c:v>
                </c:pt>
                <c:pt idx="94">
                  <c:v>-86.62381380651368</c:v>
                </c:pt>
                <c:pt idx="95">
                  <c:v>-87.4237159208303</c:v>
                </c:pt>
                <c:pt idx="96">
                  <c:v>-88.22097558029568</c:v>
                </c:pt>
                <c:pt idx="97">
                  <c:v>-89.01559035340446</c:v>
                </c:pt>
                <c:pt idx="98">
                  <c:v>-89.80755808550543</c:v>
                </c:pt>
                <c:pt idx="99">
                  <c:v>-90.59687689457574</c:v>
                </c:pt>
                <c:pt idx="100">
                  <c:v>-91.38354516689277</c:v>
                </c:pt>
                <c:pt idx="101">
                  <c:v>-92.16756155257984</c:v>
                </c:pt>
                <c:pt idx="102">
                  <c:v>-92.9489249610781</c:v>
                </c:pt>
                <c:pt idx="103">
                  <c:v>-93.72763455653241</c:v>
                </c:pt>
                <c:pt idx="104">
                  <c:v>-94.50368975312155</c:v>
                </c:pt>
                <c:pt idx="105">
                  <c:v>-95.27709021033237</c:v>
                </c:pt>
                <c:pt idx="106">
                  <c:v>-96.04783582819468</c:v>
                </c:pt>
                <c:pt idx="107">
                  <c:v>-96.81592674248728</c:v>
                </c:pt>
                <c:pt idx="108">
                  <c:v>-97.58136331992475</c:v>
                </c:pt>
                <c:pt idx="109">
                  <c:v>-98.3441461533329</c:v>
                </c:pt>
                <c:pt idx="110">
                  <c:v>-99.10427605681855</c:v>
                </c:pt>
                <c:pt idx="111">
                  <c:v>-99.8617540609471</c:v>
                </c:pt>
                <c:pt idx="112">
                  <c:v>-100.6165814079298</c:v>
                </c:pt>
                <c:pt idx="113">
                  <c:v>-101.3687595468286</c:v>
                </c:pt>
                <c:pt idx="114">
                  <c:v>-102.1182901287848</c:v>
                </c:pt>
                <c:pt idx="115">
                  <c:v>-102.8651750022761</c:v>
                </c:pt>
                <c:pt idx="116">
                  <c:v>-103.6094162084111</c:v>
                </c:pt>
                <c:pt idx="117">
                  <c:v>-104.3510159762531</c:v>
                </c:pt>
                <c:pt idx="118">
                  <c:v>-105.0899767181968</c:v>
                </c:pt>
                <c:pt idx="119">
                  <c:v>-105.8263010253841</c:v>
                </c:pt>
              </c:numCache>
            </c:numRef>
          </c:yVal>
          <c:smooth val="1"/>
          <c:extLst xmlns:c16r2="http://schemas.microsoft.com/office/drawing/2015/06/chart">
            <c:ext xmlns:c16="http://schemas.microsoft.com/office/drawing/2014/chart" uri="{C3380CC4-5D6E-409C-BE32-E72D297353CC}">
              <c16:uniqueId val="{00000007-7213-4155-89CA-CEB587C29D8B}"/>
            </c:ext>
          </c:extLst>
        </c:ser>
        <c:ser>
          <c:idx val="9"/>
          <c:order val="8"/>
          <c:tx>
            <c:strRef>
              <c:f>'SA-Psychosocial-G'!$Y$123</c:f>
              <c:strCache>
                <c:ptCount val="1"/>
                <c:pt idx="0">
                  <c:v>Total Deaths for 0.5x parameter level</c:v>
                </c:pt>
              </c:strCache>
            </c:strRef>
          </c:tx>
          <c:spPr>
            <a:ln w="6350">
              <a:solidFill>
                <a:schemeClr val="tx1"/>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Y$3:$Y$122</c:f>
              <c:numCache>
                <c:formatCode>General</c:formatCode>
                <c:ptCount val="120"/>
                <c:pt idx="0">
                  <c:v>0.0</c:v>
                </c:pt>
                <c:pt idx="1">
                  <c:v>-1.07378857748231</c:v>
                </c:pt>
                <c:pt idx="2">
                  <c:v>-2.123055914542283</c:v>
                </c:pt>
                <c:pt idx="3">
                  <c:v>-3.159230690481718</c:v>
                </c:pt>
                <c:pt idx="4">
                  <c:v>-4.181402667603924</c:v>
                </c:pt>
                <c:pt idx="5">
                  <c:v>-5.19074015408296</c:v>
                </c:pt>
                <c:pt idx="6">
                  <c:v>-6.188240697161518</c:v>
                </c:pt>
                <c:pt idx="7">
                  <c:v>-7.174758992705347</c:v>
                </c:pt>
                <c:pt idx="8">
                  <c:v>-8.151030161643483</c:v>
                </c:pt>
                <c:pt idx="9">
                  <c:v>-9.117689100543294</c:v>
                </c:pt>
                <c:pt idx="10">
                  <c:v>-10.07528656748565</c:v>
                </c:pt>
                <c:pt idx="11">
                  <c:v>-11.02430255536315</c:v>
                </c:pt>
                <c:pt idx="12">
                  <c:v>-11.96515741281405</c:v>
                </c:pt>
                <c:pt idx="13">
                  <c:v>-12.89909511326077</c:v>
                </c:pt>
                <c:pt idx="14">
                  <c:v>-13.826011282505</c:v>
                </c:pt>
                <c:pt idx="15">
                  <c:v>-14.74617668534015</c:v>
                </c:pt>
                <c:pt idx="16">
                  <c:v>-15.65985231480145</c:v>
                </c:pt>
                <c:pt idx="17">
                  <c:v>-16.56727794255453</c:v>
                </c:pt>
                <c:pt idx="18">
                  <c:v>-17.46867645422362</c:v>
                </c:pt>
                <c:pt idx="19">
                  <c:v>-18.36425493361153</c:v>
                </c:pt>
                <c:pt idx="20">
                  <c:v>-19.2542057453447</c:v>
                </c:pt>
                <c:pt idx="21">
                  <c:v>-20.13870761260218</c:v>
                </c:pt>
                <c:pt idx="22">
                  <c:v>-21.01792666105752</c:v>
                </c:pt>
                <c:pt idx="23">
                  <c:v>-21.8920174111081</c:v>
                </c:pt>
                <c:pt idx="24">
                  <c:v>-22.76112370831992</c:v>
                </c:pt>
                <c:pt idx="25">
                  <c:v>-23.62537958745884</c:v>
                </c:pt>
                <c:pt idx="26">
                  <c:v>-24.48491131546171</c:v>
                </c:pt>
                <c:pt idx="27">
                  <c:v>-25.33983625088545</c:v>
                </c:pt>
                <c:pt idx="28">
                  <c:v>-26.19026410390034</c:v>
                </c:pt>
                <c:pt idx="29">
                  <c:v>-27.03629758616318</c:v>
                </c:pt>
                <c:pt idx="30">
                  <c:v>-27.87803297320502</c:v>
                </c:pt>
                <c:pt idx="31">
                  <c:v>-28.71556061697111</c:v>
                </c:pt>
                <c:pt idx="32">
                  <c:v>-29.5489654092367</c:v>
                </c:pt>
                <c:pt idx="33">
                  <c:v>-30.37832720103832</c:v>
                </c:pt>
                <c:pt idx="34">
                  <c:v>-31.20372118287746</c:v>
                </c:pt>
                <c:pt idx="35">
                  <c:v>-32.02521822994822</c:v>
                </c:pt>
                <c:pt idx="36">
                  <c:v>-32.84288521618023</c:v>
                </c:pt>
                <c:pt idx="37">
                  <c:v>-33.65678530046203</c:v>
                </c:pt>
                <c:pt idx="38">
                  <c:v>-34.46697818801336</c:v>
                </c:pt>
                <c:pt idx="39">
                  <c:v>-35.27352037132336</c:v>
                </c:pt>
                <c:pt idx="40">
                  <c:v>-36.07646534848113</c:v>
                </c:pt>
                <c:pt idx="41">
                  <c:v>-36.87586382450677</c:v>
                </c:pt>
                <c:pt idx="42">
                  <c:v>-37.67176389669494</c:v>
                </c:pt>
                <c:pt idx="43">
                  <c:v>-38.46421122549873</c:v>
                </c:pt>
                <c:pt idx="44">
                  <c:v>-39.25324919234085</c:v>
                </c:pt>
                <c:pt idx="45">
                  <c:v>-40.03891904559782</c:v>
                </c:pt>
                <c:pt idx="46">
                  <c:v>-40.8212600358418</c:v>
                </c:pt>
                <c:pt idx="47">
                  <c:v>-41.60030954130843</c:v>
                </c:pt>
                <c:pt idx="48">
                  <c:v>-42.37610318445436</c:v>
                </c:pt>
                <c:pt idx="49">
                  <c:v>-43.14867494037416</c:v>
                </c:pt>
                <c:pt idx="50">
                  <c:v>-43.9180572377541</c:v>
                </c:pt>
                <c:pt idx="51">
                  <c:v>-44.6842810529859</c:v>
                </c:pt>
                <c:pt idx="52">
                  <c:v>-45.44737599799778</c:v>
                </c:pt>
                <c:pt idx="53">
                  <c:v>-46.20737040227332</c:v>
                </c:pt>
                <c:pt idx="54">
                  <c:v>-46.9642913895353</c:v>
                </c:pt>
                <c:pt idx="55">
                  <c:v>-47.7181649494848</c:v>
                </c:pt>
                <c:pt idx="56">
                  <c:v>-48.4690160049537</c:v>
                </c:pt>
                <c:pt idx="57">
                  <c:v>-49.21686847482888</c:v>
                </c:pt>
                <c:pt idx="58">
                  <c:v>-49.96174533302564</c:v>
                </c:pt>
                <c:pt idx="59">
                  <c:v>-50.70366866380859</c:v>
                </c:pt>
                <c:pt idx="60">
                  <c:v>-51.44265971369799</c:v>
                </c:pt>
                <c:pt idx="61">
                  <c:v>-52.17873894021045</c:v>
                </c:pt>
                <c:pt idx="62">
                  <c:v>-52.91192605762474</c:v>
                </c:pt>
                <c:pt idx="63">
                  <c:v>-53.64224008000306</c:v>
                </c:pt>
                <c:pt idx="64">
                  <c:v>-54.36969936160929</c:v>
                </c:pt>
                <c:pt idx="65">
                  <c:v>-55.09432163493248</c:v>
                </c:pt>
                <c:pt idx="66">
                  <c:v>-55.81612404643325</c:v>
                </c:pt>
                <c:pt idx="67">
                  <c:v>-56.53512319018737</c:v>
                </c:pt>
                <c:pt idx="68">
                  <c:v>-57.25133513953888</c:v>
                </c:pt>
                <c:pt idx="69">
                  <c:v>-57.9647754768984</c:v>
                </c:pt>
                <c:pt idx="70">
                  <c:v>-58.67545932179455</c:v>
                </c:pt>
                <c:pt idx="71">
                  <c:v>-59.38340135728981</c:v>
                </c:pt>
                <c:pt idx="72">
                  <c:v>-60.08861585486311</c:v>
                </c:pt>
                <c:pt idx="73">
                  <c:v>-60.7911166978383</c:v>
                </c:pt>
                <c:pt idx="74">
                  <c:v>-61.49091740346604</c:v>
                </c:pt>
                <c:pt idx="75">
                  <c:v>-62.18803114372654</c:v>
                </c:pt>
                <c:pt idx="76">
                  <c:v>-62.88247076492534</c:v>
                </c:pt>
                <c:pt idx="77">
                  <c:v>-63.57424880616972</c:v>
                </c:pt>
                <c:pt idx="78">
                  <c:v>-64.26337751677617</c:v>
                </c:pt>
                <c:pt idx="79">
                  <c:v>-64.94986887268064</c:v>
                </c:pt>
                <c:pt idx="80">
                  <c:v>-65.63373459189835</c:v>
                </c:pt>
                <c:pt idx="81">
                  <c:v>-66.31498614910897</c:v>
                </c:pt>
                <c:pt idx="82">
                  <c:v>-66.9936347893909</c:v>
                </c:pt>
                <c:pt idx="83">
                  <c:v>-67.66969154118331</c:v>
                </c:pt>
                <c:pt idx="84">
                  <c:v>-68.34316722848911</c:v>
                </c:pt>
                <c:pt idx="85">
                  <c:v>-69.01407248238723</c:v>
                </c:pt>
                <c:pt idx="86">
                  <c:v>-69.68241775187983</c:v>
                </c:pt>
                <c:pt idx="87">
                  <c:v>-70.34821331412703</c:v>
                </c:pt>
                <c:pt idx="88">
                  <c:v>-71.0114692840691</c:v>
                </c:pt>
                <c:pt idx="89">
                  <c:v>-71.67219562352315</c:v>
                </c:pt>
                <c:pt idx="90">
                  <c:v>-72.33040214974365</c:v>
                </c:pt>
                <c:pt idx="91">
                  <c:v>-72.98609854347805</c:v>
                </c:pt>
                <c:pt idx="92">
                  <c:v>-73.6392943565798</c:v>
                </c:pt>
                <c:pt idx="93">
                  <c:v>-74.2899990191659</c:v>
                </c:pt>
                <c:pt idx="94">
                  <c:v>-74.93822184635695</c:v>
                </c:pt>
                <c:pt idx="95">
                  <c:v>-75.58397204463805</c:v>
                </c:pt>
                <c:pt idx="96">
                  <c:v>-76.2272587178425</c:v>
                </c:pt>
                <c:pt idx="97">
                  <c:v>-76.86809087277882</c:v>
                </c:pt>
                <c:pt idx="98">
                  <c:v>-77.50647742454785</c:v>
                </c:pt>
                <c:pt idx="99">
                  <c:v>-78.14242720152215</c:v>
                </c:pt>
                <c:pt idx="100">
                  <c:v>-78.77594895005153</c:v>
                </c:pt>
                <c:pt idx="101">
                  <c:v>-79.40705133889105</c:v>
                </c:pt>
                <c:pt idx="102">
                  <c:v>-80.03574296334595</c:v>
                </c:pt>
                <c:pt idx="103">
                  <c:v>-80.66203234919146</c:v>
                </c:pt>
                <c:pt idx="104">
                  <c:v>-81.28592795635065</c:v>
                </c:pt>
                <c:pt idx="105">
                  <c:v>-81.907438182346</c:v>
                </c:pt>
                <c:pt idx="106">
                  <c:v>-82.52657136555062</c:v>
                </c:pt>
                <c:pt idx="107">
                  <c:v>-83.14333578824252</c:v>
                </c:pt>
                <c:pt idx="108">
                  <c:v>-83.75773967945675</c:v>
                </c:pt>
                <c:pt idx="109">
                  <c:v>-84.36979121769023</c:v>
                </c:pt>
                <c:pt idx="110">
                  <c:v>-84.97949853341825</c:v>
                </c:pt>
                <c:pt idx="111">
                  <c:v>-85.58686971145845</c:v>
                </c:pt>
                <c:pt idx="112">
                  <c:v>-86.19191279319551</c:v>
                </c:pt>
                <c:pt idx="113">
                  <c:v>-86.79463577866036</c:v>
                </c:pt>
                <c:pt idx="114">
                  <c:v>-87.39504662847594</c:v>
                </c:pt>
                <c:pt idx="115">
                  <c:v>-87.9931532656855</c:v>
                </c:pt>
                <c:pt idx="116">
                  <c:v>-88.58896357745354</c:v>
                </c:pt>
                <c:pt idx="117">
                  <c:v>-89.182485416673</c:v>
                </c:pt>
                <c:pt idx="118">
                  <c:v>-89.77372660344821</c:v>
                </c:pt>
                <c:pt idx="119">
                  <c:v>-90.36269492648874</c:v>
                </c:pt>
              </c:numCache>
            </c:numRef>
          </c:yVal>
          <c:smooth val="1"/>
          <c:extLst xmlns:c16r2="http://schemas.microsoft.com/office/drawing/2015/06/chart">
            <c:ext xmlns:c16="http://schemas.microsoft.com/office/drawing/2014/chart" uri="{C3380CC4-5D6E-409C-BE32-E72D297353CC}">
              <c16:uniqueId val="{00000008-7213-4155-89CA-CEB587C29D8B}"/>
            </c:ext>
          </c:extLst>
        </c:ser>
        <c:dLbls>
          <c:showLegendKey val="0"/>
          <c:showVal val="0"/>
          <c:showCatName val="0"/>
          <c:showSerName val="0"/>
          <c:showPercent val="0"/>
          <c:showBubbleSize val="0"/>
        </c:dLbls>
        <c:axId val="-1376535056"/>
        <c:axId val="-1376532208"/>
      </c:scatterChart>
      <c:valAx>
        <c:axId val="-137653505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376532208"/>
        <c:crosses val="autoZero"/>
        <c:crossBetween val="midCat"/>
      </c:valAx>
      <c:valAx>
        <c:axId val="-137653220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376535056"/>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nnual Overdose Deaths</a:t>
            </a:r>
          </a:p>
        </c:rich>
      </c:tx>
      <c:overlay val="0"/>
    </c:title>
    <c:autoTitleDeleted val="0"/>
    <c:plotArea>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7413-41CD-A228-DC3D50D79898}"/>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16414.59666346883</c:v>
                </c:pt>
                <c:pt idx="18" formatCode="_(* #,##0_);_(* \(#,##0\);_(* &quot;-&quot;??_);_(@_)">
                  <c:v>16434.03067062259</c:v>
                </c:pt>
                <c:pt idx="19" formatCode="_(* #,##0_);_(* \(#,##0\);_(* &quot;-&quot;??_);_(@_)">
                  <c:v>16455.66462591475</c:v>
                </c:pt>
                <c:pt idx="20" formatCode="_(* #,##0_);_(* \(#,##0\);_(* &quot;-&quot;??_);_(@_)">
                  <c:v>16476.09768318085</c:v>
                </c:pt>
                <c:pt idx="21" formatCode="_(* #,##0_);_(* \(#,##0\);_(* &quot;-&quot;??_);_(@_)">
                  <c:v>16492.87683764825</c:v>
                </c:pt>
                <c:pt idx="22" formatCode="_(* #,##0_);_(* \(#,##0\);_(* &quot;-&quot;??_);_(@_)">
                  <c:v>16507.12053791049</c:v>
                </c:pt>
                <c:pt idx="23" formatCode="_(* #,##0_);_(* \(#,##0\);_(* &quot;-&quot;??_);_(@_)">
                  <c:v>16520.03022742354</c:v>
                </c:pt>
                <c:pt idx="24" formatCode="_(* #,##0_);_(* \(#,##0\);_(* &quot;-&quot;??_);_(@_)">
                  <c:v>16532.43909293671</c:v>
                </c:pt>
                <c:pt idx="25" formatCode="_(* #,##0_);_(* \(#,##0\);_(* &quot;-&quot;??_);_(@_)">
                  <c:v>16544.83301412768</c:v>
                </c:pt>
                <c:pt idx="26" formatCode="_(* #,##0_);_(* \(#,##0\);_(* &quot;-&quot;??_);_(@_)">
                  <c:v>16557.45462999674</c:v>
                </c:pt>
              </c:numCache>
            </c:numRef>
          </c:yVal>
          <c:smooth val="1"/>
          <c:extLst xmlns:c16r2="http://schemas.microsoft.com/office/drawing/2015/06/chart">
            <c:ext xmlns:c16="http://schemas.microsoft.com/office/drawing/2014/chart" uri="{C3380CC4-5D6E-409C-BE32-E72D297353CC}">
              <c16:uniqueId val="{00000001-7413-41CD-A228-DC3D50D79898}"/>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7413-41CD-A228-DC3D50D79898}"/>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637.3277502897</c:v>
                </c:pt>
                <c:pt idx="18" formatCode="_(* #,##0_);_(* \(#,##0\);_(* &quot;-&quot;??_);_(@_)">
                  <c:v>22401.8529544615</c:v>
                </c:pt>
                <c:pt idx="19" formatCode="_(* #,##0_);_(* \(#,##0\);_(* &quot;-&quot;??_);_(@_)">
                  <c:v>23183.86998102591</c:v>
                </c:pt>
                <c:pt idx="20" formatCode="_(* #,##0_);_(* \(#,##0\);_(* &quot;-&quot;??_);_(@_)">
                  <c:v>23968.96484552243</c:v>
                </c:pt>
                <c:pt idx="21" formatCode="_(* #,##0_);_(* \(#,##0\);_(* &quot;-&quot;??_);_(@_)">
                  <c:v>24739.17609554768</c:v>
                </c:pt>
                <c:pt idx="22" formatCode="_(* #,##0_);_(* \(#,##0\);_(* &quot;-&quot;??_);_(@_)">
                  <c:v>25483.18482579542</c:v>
                </c:pt>
                <c:pt idx="23" formatCode="_(* #,##0_);_(* \(#,##0\);_(* &quot;-&quot;??_);_(@_)">
                  <c:v>26195.03350235428</c:v>
                </c:pt>
                <c:pt idx="24" formatCode="_(* #,##0_);_(* \(#,##0\);_(* &quot;-&quot;??_);_(@_)">
                  <c:v>26872.04458678851</c:v>
                </c:pt>
                <c:pt idx="25" formatCode="_(* #,##0_);_(* \(#,##0\);_(* &quot;-&quot;??_);_(@_)">
                  <c:v>27513.51523984475</c:v>
                </c:pt>
                <c:pt idx="26" formatCode="_(* #,##0_);_(* \(#,##0\);_(* &quot;-&quot;??_);_(@_)">
                  <c:v>28119.9097671307</c:v>
                </c:pt>
              </c:numCache>
            </c:numRef>
          </c:yVal>
          <c:smooth val="1"/>
          <c:extLst xmlns:c16r2="http://schemas.microsoft.com/office/drawing/2015/06/chart">
            <c:ext xmlns:c16="http://schemas.microsoft.com/office/drawing/2014/chart" uri="{C3380CC4-5D6E-409C-BE32-E72D297353CC}">
              <c16:uniqueId val="{00000003-7413-41CD-A228-DC3D50D79898}"/>
            </c:ext>
          </c:extLst>
        </c:ser>
        <c:dLbls>
          <c:showLegendKey val="0"/>
          <c:showVal val="0"/>
          <c:showCatName val="0"/>
          <c:showSerName val="0"/>
          <c:showPercent val="0"/>
          <c:showBubbleSize val="0"/>
        </c:dLbls>
        <c:axId val="-1147038272"/>
        <c:axId val="-1649601472"/>
      </c:scatterChart>
      <c:valAx>
        <c:axId val="-1147038272"/>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649601472"/>
        <c:crosses val="autoZero"/>
        <c:crossBetween val="midCat"/>
      </c:valAx>
      <c:valAx>
        <c:axId val="-1649601472"/>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1147038272"/>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16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246111597161"/>
          <c:y val="0.0324324324324324"/>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AcutePain-G'!$E$123</c:f>
              <c:strCache>
                <c:ptCount val="1"/>
                <c:pt idx="0">
                  <c:v>SOUD Deaths for 1.25x parameter level</c:v>
                </c:pt>
              </c:strCache>
            </c:strRef>
          </c:tx>
          <c:spPr>
            <a:ln w="76200">
              <a:solidFill>
                <a:schemeClr val="accent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E$3:$E$122</c:f>
              <c:numCache>
                <c:formatCode>General</c:formatCode>
                <c:ptCount val="120"/>
                <c:pt idx="0">
                  <c:v>0.0</c:v>
                </c:pt>
                <c:pt idx="1">
                  <c:v>-0.258492340543125</c:v>
                </c:pt>
                <c:pt idx="2">
                  <c:v>-0.959445374415941</c:v>
                </c:pt>
                <c:pt idx="3">
                  <c:v>-1.681337062046828</c:v>
                </c:pt>
                <c:pt idx="4">
                  <c:v>-2.466678337453843</c:v>
                </c:pt>
                <c:pt idx="5">
                  <c:v>-3.279444381624808</c:v>
                </c:pt>
                <c:pt idx="6">
                  <c:v>-4.10736888069016</c:v>
                </c:pt>
                <c:pt idx="7">
                  <c:v>-4.94111863502876</c:v>
                </c:pt>
                <c:pt idx="8">
                  <c:v>-5.77363022936097</c:v>
                </c:pt>
                <c:pt idx="9">
                  <c:v>-6.599595601774217</c:v>
                </c:pt>
                <c:pt idx="10">
                  <c:v>-7.415063128285487</c:v>
                </c:pt>
                <c:pt idx="11">
                  <c:v>-8.217128325137663</c:v>
                </c:pt>
                <c:pt idx="12">
                  <c:v>-9.00369407488512</c:v>
                </c:pt>
                <c:pt idx="13">
                  <c:v>-16.77262236093141</c:v>
                </c:pt>
                <c:pt idx="14">
                  <c:v>-19.25811826876707</c:v>
                </c:pt>
                <c:pt idx="15">
                  <c:v>-21.638511747059</c:v>
                </c:pt>
                <c:pt idx="16">
                  <c:v>-23.9248638222243</c:v>
                </c:pt>
                <c:pt idx="17">
                  <c:v>-26.12623615091179</c:v>
                </c:pt>
                <c:pt idx="18">
                  <c:v>-28.24993413532459</c:v>
                </c:pt>
                <c:pt idx="19">
                  <c:v>-30.3019209940999</c:v>
                </c:pt>
                <c:pt idx="20">
                  <c:v>-32.28711193563108</c:v>
                </c:pt>
                <c:pt idx="21">
                  <c:v>-34.20960251567287</c:v>
                </c:pt>
                <c:pt idx="22">
                  <c:v>-36.072845984207</c:v>
                </c:pt>
                <c:pt idx="23">
                  <c:v>-37.87979104208316</c:v>
                </c:pt>
                <c:pt idx="24">
                  <c:v>-39.63298886987888</c:v>
                </c:pt>
                <c:pt idx="25">
                  <c:v>-41.33467630664703</c:v>
                </c:pt>
                <c:pt idx="26">
                  <c:v>-42.9987349780858</c:v>
                </c:pt>
                <c:pt idx="27">
                  <c:v>-44.61765526607223</c:v>
                </c:pt>
                <c:pt idx="28">
                  <c:v>-46.19280909465851</c:v>
                </c:pt>
                <c:pt idx="29">
                  <c:v>-47.72548965137385</c:v>
                </c:pt>
                <c:pt idx="30">
                  <c:v>-49.21690632022232</c:v>
                </c:pt>
                <c:pt idx="31">
                  <c:v>-50.668199179724</c:v>
                </c:pt>
                <c:pt idx="32">
                  <c:v>-52.08045043857855</c:v>
                </c:pt>
                <c:pt idx="33">
                  <c:v>-53.45469337049779</c:v>
                </c:pt>
                <c:pt idx="34">
                  <c:v>-54.7919193064108</c:v>
                </c:pt>
                <c:pt idx="35">
                  <c:v>-56.0930831179865</c:v>
                </c:pt>
                <c:pt idx="36">
                  <c:v>-57.35910752943811</c:v>
                </c:pt>
                <c:pt idx="37">
                  <c:v>-58.59088651926758</c:v>
                </c:pt>
                <c:pt idx="38">
                  <c:v>-59.789288015142</c:v>
                </c:pt>
                <c:pt idx="39">
                  <c:v>-60.9551763917908</c:v>
                </c:pt>
                <c:pt idx="40">
                  <c:v>-62.08937732537727</c:v>
                </c:pt>
                <c:pt idx="41">
                  <c:v>-63.19269508924085</c:v>
                </c:pt>
                <c:pt idx="42">
                  <c:v>-64.26591383211185</c:v>
                </c:pt>
                <c:pt idx="43">
                  <c:v>-65.30979856171655</c:v>
                </c:pt>
                <c:pt idx="44">
                  <c:v>-66.3250959641474</c:v>
                </c:pt>
                <c:pt idx="45">
                  <c:v>-67.31253509589768</c:v>
                </c:pt>
                <c:pt idx="46">
                  <c:v>-68.27282797676718</c:v>
                </c:pt>
                <c:pt idx="47">
                  <c:v>-69.20667010555515</c:v>
                </c:pt>
                <c:pt idx="48">
                  <c:v>-70.11474091554875</c:v>
                </c:pt>
                <c:pt idx="49">
                  <c:v>-70.99770418301682</c:v>
                </c:pt>
                <c:pt idx="50">
                  <c:v>-71.85620839894815</c:v>
                </c:pt>
                <c:pt idx="51">
                  <c:v>-72.69088711199016</c:v>
                </c:pt>
                <c:pt idx="52">
                  <c:v>-73.50235928374846</c:v>
                </c:pt>
                <c:pt idx="53">
                  <c:v>-74.2912295617363</c:v>
                </c:pt>
                <c:pt idx="54">
                  <c:v>-75.05808856630613</c:v>
                </c:pt>
                <c:pt idx="55">
                  <c:v>-75.80351316659038</c:v>
                </c:pt>
                <c:pt idx="56">
                  <c:v>-76.52806674740062</c:v>
                </c:pt>
                <c:pt idx="57">
                  <c:v>-77.2322994687788</c:v>
                </c:pt>
                <c:pt idx="58">
                  <c:v>-77.91674851942901</c:v>
                </c:pt>
                <c:pt idx="59">
                  <c:v>-78.58193836504468</c:v>
                </c:pt>
                <c:pt idx="60">
                  <c:v>-79.22838099221858</c:v>
                </c:pt>
                <c:pt idx="61">
                  <c:v>-79.85657614853282</c:v>
                </c:pt>
                <c:pt idx="62">
                  <c:v>-80.4670115791987</c:v>
                </c:pt>
                <c:pt idx="63">
                  <c:v>-81.0601632605573</c:v>
                </c:pt>
                <c:pt idx="64">
                  <c:v>-81.63649563067155</c:v>
                </c:pt>
                <c:pt idx="65">
                  <c:v>-82.19646181718984</c:v>
                </c:pt>
                <c:pt idx="66">
                  <c:v>-82.74050386248868</c:v>
                </c:pt>
                <c:pt idx="67">
                  <c:v>-83.26905294619274</c:v>
                </c:pt>
                <c:pt idx="68">
                  <c:v>-83.7825296051226</c:v>
                </c:pt>
                <c:pt idx="69">
                  <c:v>-84.28134395066084</c:v>
                </c:pt>
                <c:pt idx="70">
                  <c:v>-84.76589588354945</c:v>
                </c:pt>
                <c:pt idx="71">
                  <c:v>-85.23657530610035</c:v>
                </c:pt>
                <c:pt idx="72">
                  <c:v>-85.69376233178777</c:v>
                </c:pt>
                <c:pt idx="73">
                  <c:v>-86.13782749221613</c:v>
                </c:pt>
                <c:pt idx="74">
                  <c:v>-86.56913194140007</c:v>
                </c:pt>
                <c:pt idx="75">
                  <c:v>-86.988027657369</c:v>
                </c:pt>
                <c:pt idx="76">
                  <c:v>-87.3948576410235</c:v>
                </c:pt>
                <c:pt idx="77">
                  <c:v>-87.78995611223887</c:v>
                </c:pt>
                <c:pt idx="78">
                  <c:v>-88.17364870318026</c:v>
                </c:pt>
                <c:pt idx="79">
                  <c:v>-88.5462526487974</c:v>
                </c:pt>
                <c:pt idx="80">
                  <c:v>-88.90807697447771</c:v>
                </c:pt>
                <c:pt idx="81">
                  <c:v>-89.25942268084902</c:v>
                </c:pt>
                <c:pt idx="82">
                  <c:v>-89.60058292569025</c:v>
                </c:pt>
                <c:pt idx="83">
                  <c:v>-89.93184320295246</c:v>
                </c:pt>
                <c:pt idx="84">
                  <c:v>-90.25348151886705</c:v>
                </c:pt>
                <c:pt idx="85">
                  <c:v>-90.5657685651454</c:v>
                </c:pt>
                <c:pt idx="86">
                  <c:v>-90.8689678892475</c:v>
                </c:pt>
                <c:pt idx="87">
                  <c:v>-91.16333606172775</c:v>
                </c:pt>
                <c:pt idx="88">
                  <c:v>-91.44912284065563</c:v>
                </c:pt>
                <c:pt idx="89">
                  <c:v>-91.72657133310756</c:v>
                </c:pt>
                <c:pt idx="90">
                  <c:v>-91.99591815374865</c:v>
                </c:pt>
                <c:pt idx="91">
                  <c:v>-92.25739358049428</c:v>
                </c:pt>
                <c:pt idx="92">
                  <c:v>-92.51122170728153</c:v>
                </c:pt>
                <c:pt idx="93">
                  <c:v>-92.7576205939475</c:v>
                </c:pt>
                <c:pt idx="94">
                  <c:v>-92.99680241323995</c:v>
                </c:pt>
                <c:pt idx="95">
                  <c:v>-93.2289735949732</c:v>
                </c:pt>
                <c:pt idx="96">
                  <c:v>-93.4543349673479</c:v>
                </c:pt>
                <c:pt idx="97">
                  <c:v>-93.67308189545848</c:v>
                </c:pt>
                <c:pt idx="98">
                  <c:v>-93.88540441702057</c:v>
                </c:pt>
                <c:pt idx="99">
                  <c:v>-94.09148737530927</c:v>
                </c:pt>
                <c:pt idx="100">
                  <c:v>-94.2915105493846</c:v>
                </c:pt>
                <c:pt idx="101">
                  <c:v>-94.48564878159385</c:v>
                </c:pt>
                <c:pt idx="102">
                  <c:v>-94.67407210239072</c:v>
                </c:pt>
                <c:pt idx="103">
                  <c:v>-94.85694585251279</c:v>
                </c:pt>
                <c:pt idx="104">
                  <c:v>-95.03443080252177</c:v>
                </c:pt>
                <c:pt idx="105">
                  <c:v>-95.2066832697754</c:v>
                </c:pt>
                <c:pt idx="106">
                  <c:v>-95.37385523282759</c:v>
                </c:pt>
                <c:pt idx="107">
                  <c:v>-95.5360944433306</c:v>
                </c:pt>
                <c:pt idx="108">
                  <c:v>-95.69354453542017</c:v>
                </c:pt>
                <c:pt idx="109">
                  <c:v>-95.84634513268385</c:v>
                </c:pt>
                <c:pt idx="110">
                  <c:v>-95.99463195269584</c:v>
                </c:pt>
                <c:pt idx="111">
                  <c:v>-96.13853690917244</c:v>
                </c:pt>
                <c:pt idx="112">
                  <c:v>-96.27818821180406</c:v>
                </c:pt>
                <c:pt idx="113">
                  <c:v>-96.41371046377493</c:v>
                </c:pt>
                <c:pt idx="114">
                  <c:v>-96.545224757005</c:v>
                </c:pt>
                <c:pt idx="115">
                  <c:v>-96.67284876519024</c:v>
                </c:pt>
                <c:pt idx="116">
                  <c:v>-96.79669683463734</c:v>
                </c:pt>
                <c:pt idx="117">
                  <c:v>-96.91688007294047</c:v>
                </c:pt>
                <c:pt idx="118">
                  <c:v>-97.0335064355656</c:v>
                </c:pt>
                <c:pt idx="119">
                  <c:v>-97.14668081034236</c:v>
                </c:pt>
              </c:numCache>
            </c:numRef>
          </c:yVal>
          <c:smooth val="1"/>
          <c:extLst xmlns:c16r2="http://schemas.microsoft.com/office/drawing/2015/06/chart">
            <c:ext xmlns:c16="http://schemas.microsoft.com/office/drawing/2014/chart" uri="{C3380CC4-5D6E-409C-BE32-E72D297353CC}">
              <c16:uniqueId val="{00000000-6EBE-4F8D-9DA0-B506CD7EE8C1}"/>
            </c:ext>
          </c:extLst>
        </c:ser>
        <c:ser>
          <c:idx val="3"/>
          <c:order val="1"/>
          <c:tx>
            <c:strRef>
              <c:f>'SA-AcutePain-G'!$N$123</c:f>
              <c:strCache>
                <c:ptCount val="1"/>
                <c:pt idx="0">
                  <c:v>SOUD Deaths for 1x parameter level</c:v>
                </c:pt>
              </c:strCache>
            </c:strRef>
          </c:tx>
          <c:spPr>
            <a:ln w="28575">
              <a:solidFill>
                <a:schemeClr val="accent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N$3:$N$122</c:f>
              <c:numCache>
                <c:formatCode>General</c:formatCode>
                <c:ptCount val="120"/>
                <c:pt idx="0">
                  <c:v>0.0</c:v>
                </c:pt>
                <c:pt idx="1">
                  <c:v>-0.258492340543125</c:v>
                </c:pt>
                <c:pt idx="2">
                  <c:v>-0.959450542330228</c:v>
                </c:pt>
                <c:pt idx="3">
                  <c:v>-1.68133746552785</c:v>
                </c:pt>
                <c:pt idx="4">
                  <c:v>-2.466678325210113</c:v>
                </c:pt>
                <c:pt idx="5">
                  <c:v>-3.279443803188427</c:v>
                </c:pt>
                <c:pt idx="6">
                  <c:v>-4.107367584187866</c:v>
                </c:pt>
                <c:pt idx="7">
                  <c:v>-4.941116469734515</c:v>
                </c:pt>
                <c:pt idx="8">
                  <c:v>-5.773627047320587</c:v>
                </c:pt>
                <c:pt idx="9">
                  <c:v>-6.599591258817266</c:v>
                </c:pt>
                <c:pt idx="10">
                  <c:v>-7.415057484629096</c:v>
                </c:pt>
                <c:pt idx="11">
                  <c:v>-8.217121245734326</c:v>
                </c:pt>
                <c:pt idx="12">
                  <c:v>-9.00368542960665</c:v>
                </c:pt>
                <c:pt idx="13">
                  <c:v>-16.77261202465745</c:v>
                </c:pt>
                <c:pt idx="14">
                  <c:v>-19.25810614226264</c:v>
                </c:pt>
                <c:pt idx="15">
                  <c:v>-21.63849774133223</c:v>
                </c:pt>
                <c:pt idx="16">
                  <c:v>-23.92484783456148</c:v>
                </c:pt>
                <c:pt idx="17">
                  <c:v>-26.1262180905524</c:v>
                </c:pt>
                <c:pt idx="18">
                  <c:v>-28.24991391529336</c:v>
                </c:pt>
                <c:pt idx="19">
                  <c:v>-30.30189853132563</c:v>
                </c:pt>
                <c:pt idx="20">
                  <c:v>-32.28708715123333</c:v>
                </c:pt>
                <c:pt idx="21">
                  <c:v>-34.20957533533217</c:v>
                </c:pt>
                <c:pt idx="22">
                  <c:v>-36.07281633855411</c:v>
                </c:pt>
                <c:pt idx="23">
                  <c:v>-37.87975886709349</c:v>
                </c:pt>
                <c:pt idx="24">
                  <c:v>-39.63295410724825</c:v>
                </c:pt>
                <c:pt idx="25">
                  <c:v>-41.33463890413918</c:v>
                </c:pt>
                <c:pt idx="26">
                  <c:v>-42.99869488735045</c:v>
                </c:pt>
                <c:pt idx="27">
                  <c:v>-44.61761244392392</c:v>
                </c:pt>
                <c:pt idx="28">
                  <c:v>-46.19276350108665</c:v>
                </c:pt>
                <c:pt idx="29">
                  <c:v>-47.72544124924038</c:v>
                </c:pt>
                <c:pt idx="30">
                  <c:v>-49.21685507518691</c:v>
                </c:pt>
                <c:pt idx="31">
                  <c:v>-50.66814506020744</c:v>
                </c:pt>
                <c:pt idx="32">
                  <c:v>-52.08039341576674</c:v>
                </c:pt>
                <c:pt idx="33">
                  <c:v>-53.45463341837709</c:v>
                </c:pt>
                <c:pt idx="34">
                  <c:v>-54.79185640183211</c:v>
                </c:pt>
                <c:pt idx="35">
                  <c:v>-56.09301724075162</c:v>
                </c:pt>
                <c:pt idx="36">
                  <c:v>-57.35903866240317</c:v>
                </c:pt>
                <c:pt idx="37">
                  <c:v>-58.59081464846108</c:v>
                </c:pt>
                <c:pt idx="38">
                  <c:v>-59.7892131298957</c:v>
                </c:pt>
                <c:pt idx="39">
                  <c:v>-60.95509848486588</c:v>
                </c:pt>
                <c:pt idx="40">
                  <c:v>-62.08929639311035</c:v>
                </c:pt>
                <c:pt idx="41">
                  <c:v>-63.1926111316839</c:v>
                </c:pt>
                <c:pt idx="42">
                  <c:v>-64.26582685317418</c:v>
                </c:pt>
                <c:pt idx="43">
                  <c:v>-65.3097085693111</c:v>
                </c:pt>
                <c:pt idx="44">
                  <c:v>-66.32500297033535</c:v>
                </c:pt>
                <c:pt idx="45">
                  <c:v>-67.31243911703361</c:v>
                </c:pt>
                <c:pt idx="46">
                  <c:v>-68.27272903365026</c:v>
                </c:pt>
                <c:pt idx="47">
                  <c:v>-69.20656822357007</c:v>
                </c:pt>
                <c:pt idx="48">
                  <c:v>-70.11463612480955</c:v>
                </c:pt>
                <c:pt idx="49">
                  <c:v>-70.99759651850998</c:v>
                </c:pt>
                <c:pt idx="50">
                  <c:v>-71.85609790067345</c:v>
                </c:pt>
                <c:pt idx="51">
                  <c:v>-72.69077382509768</c:v>
                </c:pt>
                <c:pt idx="52">
                  <c:v>-73.50224325866706</c:v>
                </c:pt>
                <c:pt idx="53">
                  <c:v>-74.2911108543125</c:v>
                </c:pt>
                <c:pt idx="54">
                  <c:v>-75.05796723792561</c:v>
                </c:pt>
                <c:pt idx="55">
                  <c:v>-75.80338928429857</c:v>
                </c:pt>
                <c:pt idx="56">
                  <c:v>-76.5279403840274</c:v>
                </c:pt>
                <c:pt idx="57">
                  <c:v>-77.23217070304665</c:v>
                </c:pt>
                <c:pt idx="58">
                  <c:v>-77.9166174360686</c:v>
                </c:pt>
                <c:pt idx="59">
                  <c:v>-78.58180505489244</c:v>
                </c:pt>
                <c:pt idx="60">
                  <c:v>-79.22824555232394</c:v>
                </c:pt>
                <c:pt idx="61">
                  <c:v>-79.85643868225071</c:v>
                </c:pt>
                <c:pt idx="62">
                  <c:v>-80.46687219627881</c:v>
                </c:pt>
                <c:pt idx="63">
                  <c:v>-81.06002207723341</c:v>
                </c:pt>
                <c:pt idx="64">
                  <c:v>-81.63635276973811</c:v>
                </c:pt>
                <c:pt idx="65">
                  <c:v>-82.19631740808015</c:v>
                </c:pt>
                <c:pt idx="66">
                  <c:v>-82.74035804134446</c:v>
                </c:pt>
                <c:pt idx="67">
                  <c:v>-83.26890585593237</c:v>
                </c:pt>
                <c:pt idx="68">
                  <c:v>-83.78238139549813</c:v>
                </c:pt>
                <c:pt idx="69">
                  <c:v>-84.2811947783194</c:v>
                </c:pt>
                <c:pt idx="70">
                  <c:v>-84.76574591207817</c:v>
                </c:pt>
                <c:pt idx="71">
                  <c:v>-85.2364247060776</c:v>
                </c:pt>
                <c:pt idx="72">
                  <c:v>-85.69361128082327</c:v>
                </c:pt>
                <c:pt idx="73">
                  <c:v>-86.13767617498446</c:v>
                </c:pt>
                <c:pt idx="74">
                  <c:v>-86.56898054968116</c:v>
                </c:pt>
                <c:pt idx="75">
                  <c:v>-86.98787639007007</c:v>
                </c:pt>
                <c:pt idx="76">
                  <c:v>-87.39470670420266</c:v>
                </c:pt>
                <c:pt idx="77">
                  <c:v>-87.78980571912771</c:v>
                </c:pt>
                <c:pt idx="78">
                  <c:v>-88.17349907419388</c:v>
                </c:pt>
                <c:pt idx="79">
                  <c:v>-88.54610401155031</c:v>
                </c:pt>
                <c:pt idx="80">
                  <c:v>-88.9079295637886</c:v>
                </c:pt>
                <c:pt idx="81">
                  <c:v>-89.25927673874398</c:v>
                </c:pt>
                <c:pt idx="82">
                  <c:v>-89.60043870139987</c:v>
                </c:pt>
                <c:pt idx="83">
                  <c:v>-89.93170095291137</c:v>
                </c:pt>
                <c:pt idx="84">
                  <c:v>-90.2533415067001</c:v>
                </c:pt>
                <c:pt idx="85">
                  <c:v>-90.56563106166213</c:v>
                </c:pt>
                <c:pt idx="86">
                  <c:v>-90.86883317241991</c:v>
                </c:pt>
                <c:pt idx="87">
                  <c:v>-91.16320441668101</c:v>
                </c:pt>
                <c:pt idx="88">
                  <c:v>-91.4489945596378</c:v>
                </c:pt>
                <c:pt idx="89">
                  <c:v>-91.72644671546792</c:v>
                </c:pt>
                <c:pt idx="90">
                  <c:v>-91.99579750591188</c:v>
                </c:pt>
                <c:pt idx="91">
                  <c:v>-92.25727721592685</c:v>
                </c:pt>
                <c:pt idx="92">
                  <c:v>-92.51110994646062</c:v>
                </c:pt>
                <c:pt idx="93">
                  <c:v>-92.7575137643245</c:v>
                </c:pt>
                <c:pt idx="94">
                  <c:v>-92.99670084920153</c:v>
                </c:pt>
                <c:pt idx="95">
                  <c:v>-93.22887763779971</c:v>
                </c:pt>
                <c:pt idx="96">
                  <c:v>-93.4542449651736</c:v>
                </c:pt>
                <c:pt idx="97">
                  <c:v>-93.67299820322056</c:v>
                </c:pt>
                <c:pt idx="98">
                  <c:v>-93.88532739641408</c:v>
                </c:pt>
                <c:pt idx="99">
                  <c:v>-94.09141739473978</c:v>
                </c:pt>
                <c:pt idx="100">
                  <c:v>-94.29144798391166</c:v>
                </c:pt>
                <c:pt idx="101">
                  <c:v>-94.48559401287972</c:v>
                </c:pt>
                <c:pt idx="102">
                  <c:v>-94.67402551864895</c:v>
                </c:pt>
                <c:pt idx="103">
                  <c:v>-94.85690784844225</c:v>
                </c:pt>
                <c:pt idx="104">
                  <c:v>-95.0344017792551</c:v>
                </c:pt>
                <c:pt idx="105">
                  <c:v>-95.2066636348156</c:v>
                </c:pt>
                <c:pt idx="106">
                  <c:v>-95.37384539999015</c:v>
                </c:pt>
                <c:pt idx="107">
                  <c:v>-95.53609483267505</c:v>
                </c:pt>
                <c:pt idx="108">
                  <c:v>-95.69355557319115</c:v>
                </c:pt>
                <c:pt idx="109">
                  <c:v>-95.84636725124236</c:v>
                </c:pt>
                <c:pt idx="110">
                  <c:v>-95.99466559045016</c:v>
                </c:pt>
                <c:pt idx="111">
                  <c:v>-96.13858251051752</c:v>
                </c:pt>
                <c:pt idx="112">
                  <c:v>-96.27824622705094</c:v>
                </c:pt>
                <c:pt idx="113">
                  <c:v>-96.41378134907478</c:v>
                </c:pt>
                <c:pt idx="114">
                  <c:v>-96.54530897428704</c:v>
                </c:pt>
                <c:pt idx="115">
                  <c:v>-96.67294678208563</c:v>
                </c:pt>
                <c:pt idx="116">
                  <c:v>-96.7968091244102</c:v>
                </c:pt>
                <c:pt idx="117">
                  <c:v>-96.91700711441258</c:v>
                </c:pt>
                <c:pt idx="118">
                  <c:v>-97.03364871304605</c:v>
                </c:pt>
                <c:pt idx="119">
                  <c:v>-97.14683881355032</c:v>
                </c:pt>
              </c:numCache>
            </c:numRef>
          </c:yVal>
          <c:smooth val="1"/>
          <c:extLst xmlns:c16r2="http://schemas.microsoft.com/office/drawing/2015/06/chart">
            <c:ext xmlns:c16="http://schemas.microsoft.com/office/drawing/2014/chart" uri="{C3380CC4-5D6E-409C-BE32-E72D297353CC}">
              <c16:uniqueId val="{00000001-6EBE-4F8D-9DA0-B506CD7EE8C1}"/>
            </c:ext>
          </c:extLst>
        </c:ser>
        <c:ser>
          <c:idx val="0"/>
          <c:order val="2"/>
          <c:tx>
            <c:strRef>
              <c:f>'SA-AcutePain-G'!$W$123</c:f>
              <c:strCache>
                <c:ptCount val="1"/>
                <c:pt idx="0">
                  <c:v>SOUD Deaths for 0.75x parameter level</c:v>
                </c:pt>
              </c:strCache>
            </c:strRef>
          </c:tx>
          <c:spPr>
            <a:ln w="6350">
              <a:solidFill>
                <a:schemeClr val="accent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W$3:$W$122</c:f>
              <c:numCache>
                <c:formatCode>General</c:formatCode>
                <c:ptCount val="120"/>
                <c:pt idx="0">
                  <c:v>0.0</c:v>
                </c:pt>
                <c:pt idx="1">
                  <c:v>-0.258492340543125</c:v>
                </c:pt>
                <c:pt idx="2">
                  <c:v>-0.959455710226393</c:v>
                </c:pt>
                <c:pt idx="3">
                  <c:v>-1.681337868920241</c:v>
                </c:pt>
                <c:pt idx="4">
                  <c:v>-2.466678312604517</c:v>
                </c:pt>
                <c:pt idx="5">
                  <c:v>-3.279443223824682</c:v>
                </c:pt>
                <c:pt idx="6">
                  <c:v>-4.107366285793091</c:v>
                </c:pt>
                <c:pt idx="7">
                  <c:v>-4.941114301078801</c:v>
                </c:pt>
                <c:pt idx="8">
                  <c:v>-5.773623859847657</c:v>
                </c:pt>
                <c:pt idx="9">
                  <c:v>-6.599586907657875</c:v>
                </c:pt>
                <c:pt idx="10">
                  <c:v>-7.415051829212707</c:v>
                </c:pt>
                <c:pt idx="11">
                  <c:v>-8.217114150139098</c:v>
                </c:pt>
                <c:pt idx="12">
                  <c:v>-9.003676762748275</c:v>
                </c:pt>
                <c:pt idx="13">
                  <c:v>-16.77260166038127</c:v>
                </c:pt>
                <c:pt idx="14">
                  <c:v>-19.2580939802282</c:v>
                </c:pt>
                <c:pt idx="15">
                  <c:v>-21.6384836913614</c:v>
                </c:pt>
                <c:pt idx="16">
                  <c:v>-23.9248317926962</c:v>
                </c:pt>
                <c:pt idx="17">
                  <c:v>-26.12619996472925</c:v>
                </c:pt>
                <c:pt idx="18">
                  <c:v>-28.24989361717824</c:v>
                </c:pt>
                <c:pt idx="19">
                  <c:v>-30.30187597643287</c:v>
                </c:pt>
                <c:pt idx="20">
                  <c:v>-32.28706225921689</c:v>
                </c:pt>
                <c:pt idx="21">
                  <c:v>-34.20954803035206</c:v>
                </c:pt>
                <c:pt idx="22">
                  <c:v>-36.07278654967272</c:v>
                </c:pt>
                <c:pt idx="23">
                  <c:v>-37.87972652867244</c:v>
                </c:pt>
                <c:pt idx="24">
                  <c:v>-39.63291915932497</c:v>
                </c:pt>
                <c:pt idx="25">
                  <c:v>-41.33460129277773</c:v>
                </c:pt>
                <c:pt idx="26">
                  <c:v>-42.99865456245793</c:v>
                </c:pt>
                <c:pt idx="27">
                  <c:v>-44.61756936054292</c:v>
                </c:pt>
                <c:pt idx="28">
                  <c:v>-46.19271761740454</c:v>
                </c:pt>
                <c:pt idx="29">
                  <c:v>-47.7253925262841</c:v>
                </c:pt>
                <c:pt idx="30">
                  <c:v>-49.21680347675132</c:v>
                </c:pt>
                <c:pt idx="31">
                  <c:v>-50.6680905528205</c:v>
                </c:pt>
                <c:pt idx="32">
                  <c:v>-52.08033596869209</c:v>
                </c:pt>
                <c:pt idx="33">
                  <c:v>-53.45457300365343</c:v>
                </c:pt>
                <c:pt idx="34">
                  <c:v>-54.7917929943389</c:v>
                </c:pt>
                <c:pt idx="35">
                  <c:v>-56.09295081829366</c:v>
                </c:pt>
                <c:pt idx="36">
                  <c:v>-57.35896920581808</c:v>
                </c:pt>
                <c:pt idx="37">
                  <c:v>-58.59074214174074</c:v>
                </c:pt>
                <c:pt idx="38">
                  <c:v>-59.78913756031545</c:v>
                </c:pt>
                <c:pt idx="39">
                  <c:v>-60.95501984311445</c:v>
                </c:pt>
                <c:pt idx="40">
                  <c:v>-62.08921467343873</c:v>
                </c:pt>
                <c:pt idx="41">
                  <c:v>-63.1925263320459</c:v>
                </c:pt>
                <c:pt idx="42">
                  <c:v>-64.26573897537335</c:v>
                </c:pt>
                <c:pt idx="43">
                  <c:v>-65.30961761914626</c:v>
                </c:pt>
                <c:pt idx="44">
                  <c:v>-66.32490895775008</c:v>
                </c:pt>
                <c:pt idx="45">
                  <c:v>-67.31234205626858</c:v>
                </c:pt>
                <c:pt idx="46">
                  <c:v>-68.27262894338798</c:v>
                </c:pt>
                <c:pt idx="47">
                  <c:v>-69.20646512708265</c:v>
                </c:pt>
                <c:pt idx="48">
                  <c:v>-70.11453005011124</c:v>
                </c:pt>
                <c:pt idx="49">
                  <c:v>-70.99748749849948</c:v>
                </c:pt>
                <c:pt idx="50">
                  <c:v>-71.85598597327734</c:v>
                </c:pt>
                <c:pt idx="51">
                  <c:v>-72.69065903340945</c:v>
                </c:pt>
                <c:pt idx="52">
                  <c:v>-73.50212565108843</c:v>
                </c:pt>
                <c:pt idx="53">
                  <c:v>-74.29099048468333</c:v>
                </c:pt>
                <c:pt idx="54">
                  <c:v>-75.05784416565743</c:v>
                </c:pt>
                <c:pt idx="55">
                  <c:v>-75.80326357450033</c:v>
                </c:pt>
                <c:pt idx="56">
                  <c:v>-76.52781210762734</c:v>
                </c:pt>
                <c:pt idx="57">
                  <c:v>-77.23203993691335</c:v>
                </c:pt>
                <c:pt idx="58">
                  <c:v>-77.9164842631197</c:v>
                </c:pt>
                <c:pt idx="59">
                  <c:v>-78.5816695642085</c:v>
                </c:pt>
                <c:pt idx="60">
                  <c:v>-79.22810783925215</c:v>
                </c:pt>
                <c:pt idx="61">
                  <c:v>-79.85629884850385</c:v>
                </c:pt>
                <c:pt idx="62">
                  <c:v>-80.46673035003035</c:v>
                </c:pt>
                <c:pt idx="63">
                  <c:v>-81.05987833320729</c:v>
                </c:pt>
                <c:pt idx="64">
                  <c:v>-81.63620724929842</c:v>
                </c:pt>
                <c:pt idx="65">
                  <c:v>-82.19617023930475</c:v>
                </c:pt>
                <c:pt idx="66">
                  <c:v>-82.7402093591033</c:v>
                </c:pt>
                <c:pt idx="67">
                  <c:v>-83.26875580195875</c:v>
                </c:pt>
                <c:pt idx="68">
                  <c:v>-83.78223011845478</c:v>
                </c:pt>
                <c:pt idx="69">
                  <c:v>-84.28104243385775</c:v>
                </c:pt>
                <c:pt idx="70">
                  <c:v>-84.76559266289428</c:v>
                </c:pt>
                <c:pt idx="71">
                  <c:v>-85.2362707219629</c:v>
                </c:pt>
                <c:pt idx="72">
                  <c:v>-85.69345673871308</c:v>
                </c:pt>
                <c:pt idx="73">
                  <c:v>-86.13752125899864</c:v>
                </c:pt>
                <c:pt idx="74">
                  <c:v>-86.56882545115991</c:v>
                </c:pt>
                <c:pt idx="75">
                  <c:v>-86.98772130760717</c:v>
                </c:pt>
                <c:pt idx="76">
                  <c:v>-87.39455184367651</c:v>
                </c:pt>
                <c:pt idx="77">
                  <c:v>-87.78965129372108</c:v>
                </c:pt>
                <c:pt idx="78">
                  <c:v>-88.17334530441664</c:v>
                </c:pt>
                <c:pt idx="79">
                  <c:v>-88.54595112525328</c:v>
                </c:pt>
                <c:pt idx="80">
                  <c:v>-88.90777779617545</c:v>
                </c:pt>
                <c:pt idx="81">
                  <c:v>-89.25912633237837</c:v>
                </c:pt>
                <c:pt idx="82">
                  <c:v>-89.60028990621148</c:v>
                </c:pt>
                <c:pt idx="83">
                  <c:v>-89.93155402618954</c:v>
                </c:pt>
                <c:pt idx="84">
                  <c:v>-90.25319671309855</c:v>
                </c:pt>
                <c:pt idx="85">
                  <c:v>-90.56548867318355</c:v>
                </c:pt>
                <c:pt idx="86">
                  <c:v>-90.8686934684152</c:v>
                </c:pt>
                <c:pt idx="87">
                  <c:v>-91.16306768382054</c:v>
                </c:pt>
                <c:pt idx="88">
                  <c:v>-91.44886109190652</c:v>
                </c:pt>
                <c:pt idx="89">
                  <c:v>-91.72631681414211</c:v>
                </c:pt>
                <c:pt idx="90">
                  <c:v>-91.99567147953145</c:v>
                </c:pt>
                <c:pt idx="91">
                  <c:v>-92.2571553802742</c:v>
                </c:pt>
                <c:pt idx="92">
                  <c:v>-92.5109926245272</c:v>
                </c:pt>
                <c:pt idx="93">
                  <c:v>-92.75740128628185</c:v>
                </c:pt>
                <c:pt idx="94">
                  <c:v>-92.9965935523649</c:v>
                </c:pt>
                <c:pt idx="95">
                  <c:v>-93.22877586659038</c:v>
                </c:pt>
                <c:pt idx="96">
                  <c:v>-93.4541490710837</c:v>
                </c:pt>
                <c:pt idx="97">
                  <c:v>-93.6729085447658</c:v>
                </c:pt>
                <c:pt idx="98">
                  <c:v>-93.88524433909335</c:v>
                </c:pt>
                <c:pt idx="99">
                  <c:v>-94.09134131098362</c:v>
                </c:pt>
                <c:pt idx="100">
                  <c:v>-94.29137925304553</c:v>
                </c:pt>
                <c:pt idx="101">
                  <c:v>-94.48553302106303</c:v>
                </c:pt>
                <c:pt idx="102">
                  <c:v>-94.67397265882354</c:v>
                </c:pt>
                <c:pt idx="103">
                  <c:v>-94.85686352028874</c:v>
                </c:pt>
                <c:pt idx="104">
                  <c:v>-95.03436638912566</c:v>
                </c:pt>
                <c:pt idx="105">
                  <c:v>-95.20663759568345</c:v>
                </c:pt>
                <c:pt idx="106">
                  <c:v>-95.37382913139115</c:v>
                </c:pt>
                <c:pt idx="107">
                  <c:v>-95.53608876064435</c:v>
                </c:pt>
                <c:pt idx="108">
                  <c:v>-95.69356013020615</c:v>
                </c:pt>
                <c:pt idx="109">
                  <c:v>-95.84638287615516</c:v>
                </c:pt>
                <c:pt idx="110">
                  <c:v>-95.99469272843246</c:v>
                </c:pt>
                <c:pt idx="111">
                  <c:v>-96.13862161298592</c:v>
                </c:pt>
                <c:pt idx="112">
                  <c:v>-96.27829775160625</c:v>
                </c:pt>
                <c:pt idx="113">
                  <c:v>-96.41384575943485</c:v>
                </c:pt>
                <c:pt idx="114">
                  <c:v>-96.54538674021941</c:v>
                </c:pt>
                <c:pt idx="115">
                  <c:v>-96.67303837933808</c:v>
                </c:pt>
                <c:pt idx="116">
                  <c:v>-96.79691503464026</c:v>
                </c:pt>
                <c:pt idx="117">
                  <c:v>-96.9171278251216</c:v>
                </c:pt>
                <c:pt idx="118">
                  <c:v>-97.03378471750258</c:v>
                </c:pt>
                <c:pt idx="119">
                  <c:v>-97.14699061072727</c:v>
                </c:pt>
              </c:numCache>
            </c:numRef>
          </c:yVal>
          <c:smooth val="1"/>
          <c:extLst xmlns:c16r2="http://schemas.microsoft.com/office/drawing/2015/06/chart">
            <c:ext xmlns:c16="http://schemas.microsoft.com/office/drawing/2014/chart" uri="{C3380CC4-5D6E-409C-BE32-E72D297353CC}">
              <c16:uniqueId val="{00000002-6EBE-4F8D-9DA0-B506CD7EE8C1}"/>
            </c:ext>
          </c:extLst>
        </c:ser>
        <c:ser>
          <c:idx val="7"/>
          <c:order val="3"/>
          <c:tx>
            <c:strRef>
              <c:f>'SA-AcutePain-G'!$F$123</c:f>
              <c:strCache>
                <c:ptCount val="1"/>
                <c:pt idx="0">
                  <c:v>SHUD Deaths for 1.25x parameter level</c:v>
                </c:pt>
              </c:strCache>
            </c:strRef>
          </c:tx>
          <c:spPr>
            <a:ln w="76200">
              <a:solidFill>
                <a:schemeClr val="accent2"/>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F$3:$F$122</c:f>
              <c:numCache>
                <c:formatCode>General</c:formatCode>
                <c:ptCount val="120"/>
                <c:pt idx="0">
                  <c:v>0.0</c:v>
                </c:pt>
                <c:pt idx="1">
                  <c:v>0.531109303779294</c:v>
                </c:pt>
                <c:pt idx="2">
                  <c:v>-0.238351843337477</c:v>
                </c:pt>
                <c:pt idx="3">
                  <c:v>-1.174045750805772</c:v>
                </c:pt>
                <c:pt idx="4">
                  <c:v>-2.141691900335354</c:v>
                </c:pt>
                <c:pt idx="5">
                  <c:v>-3.170526366135527</c:v>
                </c:pt>
                <c:pt idx="6">
                  <c:v>-4.253250632778235</c:v>
                </c:pt>
                <c:pt idx="7">
                  <c:v>-5.384181073684838</c:v>
                </c:pt>
                <c:pt idx="8">
                  <c:v>-6.558855462558808</c:v>
                </c:pt>
                <c:pt idx="9">
                  <c:v>-7.77373373199316</c:v>
                </c:pt>
                <c:pt idx="10">
                  <c:v>-9.025970767832741</c:v>
                </c:pt>
                <c:pt idx="11">
                  <c:v>-10.31324421466484</c:v>
                </c:pt>
                <c:pt idx="12">
                  <c:v>-11.63362424302673</c:v>
                </c:pt>
                <c:pt idx="13">
                  <c:v>1.385241667700802</c:v>
                </c:pt>
                <c:pt idx="14">
                  <c:v>3.448867332629971</c:v>
                </c:pt>
                <c:pt idx="15">
                  <c:v>5.315169071172932</c:v>
                </c:pt>
                <c:pt idx="16">
                  <c:v>7.011633478670728</c:v>
                </c:pt>
                <c:pt idx="17">
                  <c:v>8.5600055522707</c:v>
                </c:pt>
                <c:pt idx="18">
                  <c:v>9.977214732685116</c:v>
                </c:pt>
                <c:pt idx="19">
                  <c:v>11.27653919767481</c:v>
                </c:pt>
                <c:pt idx="20">
                  <c:v>12.468451356267</c:v>
                </c:pt>
                <c:pt idx="21">
                  <c:v>13.56126942955775</c:v>
                </c:pt>
                <c:pt idx="22">
                  <c:v>14.56165936713665</c:v>
                </c:pt>
                <c:pt idx="23">
                  <c:v>15.47502118735424</c:v>
                </c:pt>
                <c:pt idx="24">
                  <c:v>16.30578609793238</c:v>
                </c:pt>
                <c:pt idx="25">
                  <c:v>17.05764477122689</c:v>
                </c:pt>
                <c:pt idx="26">
                  <c:v>17.75813396998051</c:v>
                </c:pt>
                <c:pt idx="27">
                  <c:v>18.39067483570122</c:v>
                </c:pt>
                <c:pt idx="28">
                  <c:v>18.9571299607167</c:v>
                </c:pt>
                <c:pt idx="29">
                  <c:v>19.45922156674987</c:v>
                </c:pt>
                <c:pt idx="30">
                  <c:v>19.89852941540762</c:v>
                </c:pt>
                <c:pt idx="31">
                  <c:v>20.27652646922384</c:v>
                </c:pt>
                <c:pt idx="32">
                  <c:v>20.59460598099217</c:v>
                </c:pt>
                <c:pt idx="33">
                  <c:v>20.85410177576141</c:v>
                </c:pt>
                <c:pt idx="34">
                  <c:v>21.05630332916926</c:v>
                </c:pt>
                <c:pt idx="35">
                  <c:v>21.20246687728691</c:v>
                </c:pt>
                <c:pt idx="36">
                  <c:v>21.29382350776508</c:v>
                </c:pt>
                <c:pt idx="37">
                  <c:v>21.33158496198971</c:v>
                </c:pt>
                <c:pt idx="38">
                  <c:v>21.31694770829508</c:v>
                </c:pt>
                <c:pt idx="39">
                  <c:v>21.25113747224668</c:v>
                </c:pt>
                <c:pt idx="40">
                  <c:v>21.13533507965167</c:v>
                </c:pt>
                <c:pt idx="41">
                  <c:v>20.97071054768444</c:v>
                </c:pt>
                <c:pt idx="42">
                  <c:v>20.75842395030227</c:v>
                </c:pt>
                <c:pt idx="43">
                  <c:v>20.49962570118155</c:v>
                </c:pt>
                <c:pt idx="44">
                  <c:v>20.19545654418671</c:v>
                </c:pt>
                <c:pt idx="45">
                  <c:v>19.84704734045322</c:v>
                </c:pt>
                <c:pt idx="46">
                  <c:v>19.45551871834659</c:v>
                </c:pt>
                <c:pt idx="47">
                  <c:v>19.02198063599771</c:v>
                </c:pt>
                <c:pt idx="48">
                  <c:v>18.54753189342928</c:v>
                </c:pt>
                <c:pt idx="49">
                  <c:v>18.0332596216288</c:v>
                </c:pt>
                <c:pt idx="50">
                  <c:v>17.48023876853498</c:v>
                </c:pt>
                <c:pt idx="51">
                  <c:v>16.88953159633028</c:v>
                </c:pt>
                <c:pt idx="52">
                  <c:v>16.26218727197681</c:v>
                </c:pt>
                <c:pt idx="53">
                  <c:v>15.599241353358</c:v>
                </c:pt>
                <c:pt idx="54">
                  <c:v>14.90171536670887</c:v>
                </c:pt>
                <c:pt idx="55">
                  <c:v>14.1706164204455</c:v>
                </c:pt>
                <c:pt idx="56">
                  <c:v>13.40693685624583</c:v>
                </c:pt>
                <c:pt idx="57">
                  <c:v>12.6116539377595</c:v>
                </c:pt>
                <c:pt idx="58">
                  <c:v>11.78572957659967</c:v>
                </c:pt>
                <c:pt idx="59">
                  <c:v>10.93011009476477</c:v>
                </c:pt>
                <c:pt idx="60">
                  <c:v>10.0457260223015</c:v>
                </c:pt>
                <c:pt idx="61">
                  <c:v>9.133491928765853</c:v>
                </c:pt>
                <c:pt idx="62">
                  <c:v>8.19430628690493</c:v>
                </c:pt>
                <c:pt idx="63">
                  <c:v>7.229051366870038</c:v>
                </c:pt>
                <c:pt idx="64">
                  <c:v>6.238593159261426</c:v>
                </c:pt>
                <c:pt idx="65">
                  <c:v>5.223781325405389</c:v>
                </c:pt>
                <c:pt idx="66">
                  <c:v>4.18544917291988</c:v>
                </c:pt>
                <c:pt idx="67">
                  <c:v>3.124413655029048</c:v>
                </c:pt>
                <c:pt idx="68">
                  <c:v>2.041475391993527</c:v>
                </c:pt>
                <c:pt idx="69">
                  <c:v>0.937418713130046</c:v>
                </c:pt>
                <c:pt idx="70">
                  <c:v>-0.186988282102811</c:v>
                </c:pt>
                <c:pt idx="71">
                  <c:v>-1.330993645347735</c:v>
                </c:pt>
                <c:pt idx="72">
                  <c:v>-2.493861484293983</c:v>
                </c:pt>
                <c:pt idx="73">
                  <c:v>-3.674871852613023</c:v>
                </c:pt>
                <c:pt idx="74">
                  <c:v>-4.873320626098756</c:v>
                </c:pt>
                <c:pt idx="75">
                  <c:v>-6.088519366181226</c:v>
                </c:pt>
                <c:pt idx="76">
                  <c:v>-7.319795171897067</c:v>
                </c:pt>
                <c:pt idx="77">
                  <c:v>-8.566490521359174</c:v>
                </c:pt>
                <c:pt idx="78">
                  <c:v>-9.827963103689033</c:v>
                </c:pt>
                <c:pt idx="79">
                  <c:v>-11.10358564234157</c:v>
                </c:pt>
                <c:pt idx="80">
                  <c:v>-12.39274571067581</c:v>
                </c:pt>
                <c:pt idx="81">
                  <c:v>-13.69484554058404</c:v>
                </c:pt>
                <c:pt idx="82">
                  <c:v>-15.00930182495463</c:v>
                </c:pt>
                <c:pt idx="83">
                  <c:v>-16.33554551466564</c:v>
                </c:pt>
                <c:pt idx="84">
                  <c:v>-17.67302161079665</c:v>
                </c:pt>
                <c:pt idx="85">
                  <c:v>-19.02118895268372</c:v>
                </c:pt>
                <c:pt idx="86">
                  <c:v>-20.37952000240084</c:v>
                </c:pt>
                <c:pt idx="87">
                  <c:v>-21.74750062623148</c:v>
                </c:pt>
                <c:pt idx="88">
                  <c:v>-23.12462987363728</c:v>
                </c:pt>
                <c:pt idx="89">
                  <c:v>-24.51041975420539</c:v>
                </c:pt>
                <c:pt idx="90">
                  <c:v>-25.90439501303172</c:v>
                </c:pt>
                <c:pt idx="91">
                  <c:v>-27.3060929049524</c:v>
                </c:pt>
                <c:pt idx="92">
                  <c:v>-28.7150629680126</c:v>
                </c:pt>
                <c:pt idx="93">
                  <c:v>-30.13086679653916</c:v>
                </c:pt>
                <c:pt idx="94">
                  <c:v>-31.55307781415895</c:v>
                </c:pt>
                <c:pt idx="95">
                  <c:v>-32.98128104705899</c:v>
                </c:pt>
                <c:pt idx="96">
                  <c:v>-34.41507289779797</c:v>
                </c:pt>
                <c:pt idx="97">
                  <c:v>-35.85406091991679</c:v>
                </c:pt>
                <c:pt idx="98">
                  <c:v>-37.29786359362132</c:v>
                </c:pt>
                <c:pt idx="99">
                  <c:v>-38.74611010272786</c:v>
                </c:pt>
                <c:pt idx="100">
                  <c:v>-40.19844011312166</c:v>
                </c:pt>
                <c:pt idx="101">
                  <c:v>-41.65450355288849</c:v>
                </c:pt>
                <c:pt idx="102">
                  <c:v>-43.1139603943172</c:v>
                </c:pt>
                <c:pt idx="103">
                  <c:v>-44.5764804379109</c:v>
                </c:pt>
                <c:pt idx="104">
                  <c:v>-46.04174309858</c:v>
                </c:pt>
                <c:pt idx="105">
                  <c:v>-47.50943719412735</c:v>
                </c:pt>
                <c:pt idx="106">
                  <c:v>-48.97926073615618</c:v>
                </c:pt>
                <c:pt idx="107">
                  <c:v>-50.4509207235059</c:v>
                </c:pt>
                <c:pt idx="108">
                  <c:v>-51.9241329383105</c:v>
                </c:pt>
                <c:pt idx="109">
                  <c:v>-53.39862174477057</c:v>
                </c:pt>
                <c:pt idx="110">
                  <c:v>-54.87411989070806</c:v>
                </c:pt>
                <c:pt idx="111">
                  <c:v>-56.3503683119749</c:v>
                </c:pt>
                <c:pt idx="112">
                  <c:v>-57.82711593977337</c:v>
                </c:pt>
                <c:pt idx="113">
                  <c:v>-59.3041195109343</c:v>
                </c:pt>
                <c:pt idx="114">
                  <c:v>-60.78114338120172</c:v>
                </c:pt>
                <c:pt idx="115">
                  <c:v>-62.25795934155057</c:v>
                </c:pt>
                <c:pt idx="116">
                  <c:v>-63.73434643757264</c:v>
                </c:pt>
                <c:pt idx="117">
                  <c:v>-65.2100907919477</c:v>
                </c:pt>
                <c:pt idx="118">
                  <c:v>-66.68498543002325</c:v>
                </c:pt>
                <c:pt idx="119">
                  <c:v>-68.15883010850486</c:v>
                </c:pt>
              </c:numCache>
            </c:numRef>
          </c:yVal>
          <c:smooth val="1"/>
          <c:extLst xmlns:c16r2="http://schemas.microsoft.com/office/drawing/2015/06/chart">
            <c:ext xmlns:c16="http://schemas.microsoft.com/office/drawing/2014/chart" uri="{C3380CC4-5D6E-409C-BE32-E72D297353CC}">
              <c16:uniqueId val="{00000003-6EBE-4F8D-9DA0-B506CD7EE8C1}"/>
            </c:ext>
          </c:extLst>
        </c:ser>
        <c:ser>
          <c:idx val="4"/>
          <c:order val="4"/>
          <c:tx>
            <c:strRef>
              <c:f>'SA-AcutePain-G'!$O$123</c:f>
              <c:strCache>
                <c:ptCount val="1"/>
                <c:pt idx="0">
                  <c:v>SHUD Deaths for 1x parameter level</c:v>
                </c:pt>
              </c:strCache>
            </c:strRef>
          </c:tx>
          <c:spPr>
            <a:ln w="38100">
              <a:solidFill>
                <a:schemeClr val="accent2"/>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O$3:$O$122</c:f>
              <c:numCache>
                <c:formatCode>General</c:formatCode>
                <c:ptCount val="120"/>
                <c:pt idx="0">
                  <c:v>0.0</c:v>
                </c:pt>
                <c:pt idx="1">
                  <c:v>0.441167131539987</c:v>
                </c:pt>
                <c:pt idx="2">
                  <c:v>-0.197820854245674</c:v>
                </c:pt>
                <c:pt idx="3">
                  <c:v>-0.975136455248776</c:v>
                </c:pt>
                <c:pt idx="4">
                  <c:v>-1.779257723026285</c:v>
                </c:pt>
                <c:pt idx="5">
                  <c:v>-2.634479705893363</c:v>
                </c:pt>
                <c:pt idx="6">
                  <c:v>-3.534752256238562</c:v>
                </c:pt>
                <c:pt idx="7">
                  <c:v>-4.47536508581038</c:v>
                </c:pt>
                <c:pt idx="8">
                  <c:v>-5.452621295356403</c:v>
                </c:pt>
                <c:pt idx="9">
                  <c:v>-6.46358908391203</c:v>
                </c:pt>
                <c:pt idx="10">
                  <c:v>-7.505913216599335</c:v>
                </c:pt>
                <c:pt idx="11">
                  <c:v>-8.577672130734068</c:v>
                </c:pt>
                <c:pt idx="12">
                  <c:v>-9.677269856453767</c:v>
                </c:pt>
                <c:pt idx="13">
                  <c:v>1.13371372872175</c:v>
                </c:pt>
                <c:pt idx="14">
                  <c:v>2.848596667605397</c:v>
                </c:pt>
                <c:pt idx="15">
                  <c:v>4.400123323221532</c:v>
                </c:pt>
                <c:pt idx="16">
                  <c:v>5.811065083185394</c:v>
                </c:pt>
                <c:pt idx="17">
                  <c:v>7.099433843487167</c:v>
                </c:pt>
                <c:pt idx="18">
                  <c:v>8.279248912748016</c:v>
                </c:pt>
                <c:pt idx="19">
                  <c:v>9.36150233098001</c:v>
                </c:pt>
                <c:pt idx="20">
                  <c:v>10.35485983202343</c:v>
                </c:pt>
                <c:pt idx="21">
                  <c:v>11.26620106981318</c:v>
                </c:pt>
                <c:pt idx="22">
                  <c:v>12.101035781157</c:v>
                </c:pt>
                <c:pt idx="23">
                  <c:v>12.86382413755882</c:v>
                </c:pt>
                <c:pt idx="24">
                  <c:v>13.55822313140157</c:v>
                </c:pt>
                <c:pt idx="25">
                  <c:v>14.18727588426905</c:v>
                </c:pt>
                <c:pt idx="26">
                  <c:v>14.77383435061483</c:v>
                </c:pt>
                <c:pt idx="27">
                  <c:v>15.30411382765788</c:v>
                </c:pt>
                <c:pt idx="28">
                  <c:v>15.77964289625306</c:v>
                </c:pt>
                <c:pt idx="29">
                  <c:v>16.20183403650049</c:v>
                </c:pt>
                <c:pt idx="30">
                  <c:v>16.5719818641524</c:v>
                </c:pt>
                <c:pt idx="31">
                  <c:v>16.89129272238029</c:v>
                </c:pt>
                <c:pt idx="32">
                  <c:v>17.1609071628342</c:v>
                </c:pt>
                <c:pt idx="33">
                  <c:v>17.3819167788728</c:v>
                </c:pt>
                <c:pt idx="34">
                  <c:v>17.55537672101218</c:v>
                </c:pt>
                <c:pt idx="35">
                  <c:v>17.68231491910074</c:v>
                </c:pt>
                <c:pt idx="36">
                  <c:v>17.76373879908992</c:v>
                </c:pt>
                <c:pt idx="37">
                  <c:v>17.80064009974122</c:v>
                </c:pt>
                <c:pt idx="38">
                  <c:v>17.79399825393079</c:v>
                </c:pt>
                <c:pt idx="39">
                  <c:v>17.74481737603679</c:v>
                </c:pt>
                <c:pt idx="40">
                  <c:v>17.65406467397947</c:v>
                </c:pt>
                <c:pt idx="41">
                  <c:v>17.52269875485417</c:v>
                </c:pt>
                <c:pt idx="42">
                  <c:v>17.35167034147385</c:v>
                </c:pt>
                <c:pt idx="43">
                  <c:v>17.14192250488595</c:v>
                </c:pt>
                <c:pt idx="44">
                  <c:v>16.89439065367692</c:v>
                </c:pt>
                <c:pt idx="45">
                  <c:v>16.61000235403776</c:v>
                </c:pt>
                <c:pt idx="46">
                  <c:v>16.28967703561871</c:v>
                </c:pt>
                <c:pt idx="47">
                  <c:v>15.93432562447274</c:v>
                </c:pt>
                <c:pt idx="48">
                  <c:v>15.54485013384328</c:v>
                </c:pt>
                <c:pt idx="49">
                  <c:v>15.12214323553717</c:v>
                </c:pt>
                <c:pt idx="50">
                  <c:v>14.66708782849178</c:v>
                </c:pt>
                <c:pt idx="51">
                  <c:v>14.1805566165162</c:v>
                </c:pt>
                <c:pt idx="52">
                  <c:v>13.66341176328415</c:v>
                </c:pt>
                <c:pt idx="53">
                  <c:v>13.11650446046078</c:v>
                </c:pt>
                <c:pt idx="54">
                  <c:v>12.54067457148876</c:v>
                </c:pt>
                <c:pt idx="55">
                  <c:v>11.93675030546747</c:v>
                </c:pt>
                <c:pt idx="56">
                  <c:v>11.30554792187063</c:v>
                </c:pt>
                <c:pt idx="57">
                  <c:v>10.64787146641907</c:v>
                </c:pt>
                <c:pt idx="58">
                  <c:v>9.96451253783889</c:v>
                </c:pt>
                <c:pt idx="59">
                  <c:v>9.256250084823705</c:v>
                </c:pt>
                <c:pt idx="60">
                  <c:v>8.523850232213453</c:v>
                </c:pt>
                <c:pt idx="61">
                  <c:v>7.768066135212848</c:v>
                </c:pt>
                <c:pt idx="62">
                  <c:v>6.989637860345465</c:v>
                </c:pt>
                <c:pt idx="63">
                  <c:v>6.189292291760011</c:v>
                </c:pt>
                <c:pt idx="64">
                  <c:v>5.367743061478309</c:v>
                </c:pt>
                <c:pt idx="65">
                  <c:v>4.525690502263342</c:v>
                </c:pt>
                <c:pt idx="66">
                  <c:v>3.663821621518218</c:v>
                </c:pt>
                <c:pt idx="67">
                  <c:v>2.782810094920705</c:v>
                </c:pt>
                <c:pt idx="68">
                  <c:v>1.883316278468283</c:v>
                </c:pt>
                <c:pt idx="69">
                  <c:v>0.965987237647187</c:v>
                </c:pt>
                <c:pt idx="70">
                  <c:v>0.0314567924905532</c:v>
                </c:pt>
                <c:pt idx="71">
                  <c:v>-0.919654422647045</c:v>
                </c:pt>
                <c:pt idx="72">
                  <c:v>-1.886738885722934</c:v>
                </c:pt>
                <c:pt idx="73">
                  <c:v>-2.869202101118617</c:v>
                </c:pt>
                <c:pt idx="74">
                  <c:v>-3.866462502233935</c:v>
                </c:pt>
                <c:pt idx="75">
                  <c:v>-4.87795134353164</c:v>
                </c:pt>
                <c:pt idx="76">
                  <c:v>-5.903112582926087</c:v>
                </c:pt>
                <c:pt idx="77">
                  <c:v>-6.94140275538289</c:v>
                </c:pt>
                <c:pt idx="78">
                  <c:v>-7.992290838526237</c:v>
                </c:pt>
                <c:pt idx="79">
                  <c:v>-9.05525811102025</c:v>
                </c:pt>
                <c:pt idx="80">
                  <c:v>-10.12979800443632</c:v>
                </c:pt>
                <c:pt idx="81">
                  <c:v>-11.21541594928021</c:v>
                </c:pt>
                <c:pt idx="82">
                  <c:v>-12.31162921581245</c:v>
                </c:pt>
                <c:pt idx="83">
                  <c:v>-13.41796675025116</c:v>
                </c:pt>
                <c:pt idx="84">
                  <c:v>-14.53396900692287</c:v>
                </c:pt>
                <c:pt idx="85">
                  <c:v>-15.65918777687343</c:v>
                </c:pt>
                <c:pt idx="86">
                  <c:v>-16.79318601343543</c:v>
                </c:pt>
                <c:pt idx="87">
                  <c:v>-17.93553765520601</c:v>
                </c:pt>
                <c:pt idx="88">
                  <c:v>-19.0858274468671</c:v>
                </c:pt>
                <c:pt idx="89">
                  <c:v>-20.24365075824394</c:v>
                </c:pt>
                <c:pt idx="90">
                  <c:v>-21.40861340197542</c:v>
                </c:pt>
                <c:pt idx="91">
                  <c:v>-22.58033145014883</c:v>
                </c:pt>
                <c:pt idx="92">
                  <c:v>-23.75843105021618</c:v>
                </c:pt>
                <c:pt idx="93">
                  <c:v>-24.94254824050356</c:v>
                </c:pt>
                <c:pt idx="94">
                  <c:v>-26.13232876558104</c:v>
                </c:pt>
                <c:pt idx="95">
                  <c:v>-27.32742789176152</c:v>
                </c:pt>
                <c:pt idx="96">
                  <c:v>-28.52751022297084</c:v>
                </c:pt>
                <c:pt idx="97">
                  <c:v>-29.73224951720876</c:v>
                </c:pt>
                <c:pt idx="98">
                  <c:v>-30.94132850379788</c:v>
                </c:pt>
                <c:pt idx="99">
                  <c:v>-32.15443870163404</c:v>
                </c:pt>
                <c:pt idx="100">
                  <c:v>-33.3712802385875</c:v>
                </c:pt>
                <c:pt idx="101">
                  <c:v>-34.59156167222606</c:v>
                </c:pt>
                <c:pt idx="102">
                  <c:v>-35.814999812016</c:v>
                </c:pt>
                <c:pt idx="103">
                  <c:v>-37.04131954311192</c:v>
                </c:pt>
                <c:pt idx="104">
                  <c:v>-38.27025365188597</c:v>
                </c:pt>
                <c:pt idx="105">
                  <c:v>-39.50154265328514</c:v>
                </c:pt>
                <c:pt idx="106">
                  <c:v>-40.7349346201283</c:v>
                </c:pt>
                <c:pt idx="107">
                  <c:v>-41.9701850144264</c:v>
                </c:pt>
                <c:pt idx="108">
                  <c:v>-43.20705652081833</c:v>
                </c:pt>
                <c:pt idx="109">
                  <c:v>-44.44531888218207</c:v>
                </c:pt>
                <c:pt idx="110">
                  <c:v>-45.6847487374912</c:v>
                </c:pt>
                <c:pt idx="111">
                  <c:v>-46.92512946197884</c:v>
                </c:pt>
                <c:pt idx="112">
                  <c:v>-48.16625100964399</c:v>
                </c:pt>
                <c:pt idx="113">
                  <c:v>-49.4079097581559</c:v>
                </c:pt>
                <c:pt idx="114">
                  <c:v>-50.64990835618878</c:v>
                </c:pt>
                <c:pt idx="115">
                  <c:v>-51.89205557321289</c:v>
                </c:pt>
                <c:pt idx="116">
                  <c:v>-53.13416615177209</c:v>
                </c:pt>
                <c:pt idx="117">
                  <c:v>-54.37606066226369</c:v>
                </c:pt>
                <c:pt idx="118">
                  <c:v>-55.61756536023744</c:v>
                </c:pt>
                <c:pt idx="119">
                  <c:v>-56.8585120462195</c:v>
                </c:pt>
              </c:numCache>
            </c:numRef>
          </c:yVal>
          <c:smooth val="1"/>
          <c:extLst xmlns:c16r2="http://schemas.microsoft.com/office/drawing/2015/06/chart">
            <c:ext xmlns:c16="http://schemas.microsoft.com/office/drawing/2014/chart" uri="{C3380CC4-5D6E-409C-BE32-E72D297353CC}">
              <c16:uniqueId val="{00000004-6EBE-4F8D-9DA0-B506CD7EE8C1}"/>
            </c:ext>
          </c:extLst>
        </c:ser>
        <c:ser>
          <c:idx val="1"/>
          <c:order val="5"/>
          <c:tx>
            <c:strRef>
              <c:f>'SA-AcutePain-G'!$X$123</c:f>
              <c:strCache>
                <c:ptCount val="1"/>
                <c:pt idx="0">
                  <c:v>SHUD Deaths for 0.75x parameter level</c:v>
                </c:pt>
              </c:strCache>
            </c:strRef>
          </c:tx>
          <c:spPr>
            <a:ln w="6350">
              <a:solidFill>
                <a:schemeClr val="accent2"/>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X$3:$X$122</c:f>
              <c:numCache>
                <c:formatCode>General</c:formatCode>
                <c:ptCount val="120"/>
                <c:pt idx="0">
                  <c:v>0.0</c:v>
                </c:pt>
                <c:pt idx="1">
                  <c:v>0.351224959300066</c:v>
                </c:pt>
                <c:pt idx="2">
                  <c:v>-0.157357811131328</c:v>
                </c:pt>
                <c:pt idx="3">
                  <c:v>-0.776262650684453</c:v>
                </c:pt>
                <c:pt idx="4">
                  <c:v>-1.416718792698748</c:v>
                </c:pt>
                <c:pt idx="5">
                  <c:v>-2.098076313466982</c:v>
                </c:pt>
                <c:pt idx="6">
                  <c:v>-2.815528533825196</c:v>
                </c:pt>
                <c:pt idx="7">
                  <c:v>-3.56533424124432</c:v>
                </c:pt>
                <c:pt idx="8">
                  <c:v>-4.344558081582408</c:v>
                </c:pt>
                <c:pt idx="9">
                  <c:v>-5.15087310669603</c:v>
                </c:pt>
                <c:pt idx="10">
                  <c:v>-5.982410835255084</c:v>
                </c:pt>
                <c:pt idx="11">
                  <c:v>-6.837647602250785</c:v>
                </c:pt>
                <c:pt idx="12">
                  <c:v>-7.715318592609742</c:v>
                </c:pt>
                <c:pt idx="13">
                  <c:v>0.889066460981439</c:v>
                </c:pt>
                <c:pt idx="14">
                  <c:v>2.254900977865736</c:v>
                </c:pt>
                <c:pt idx="15">
                  <c:v>3.491122646458757</c:v>
                </c:pt>
                <c:pt idx="16">
                  <c:v>4.615812553256997</c:v>
                </c:pt>
                <c:pt idx="17">
                  <c:v>5.643270379798706</c:v>
                </c:pt>
                <c:pt idx="18">
                  <c:v>6.58462311895387</c:v>
                </c:pt>
                <c:pt idx="19">
                  <c:v>7.448592158907445</c:v>
                </c:pt>
                <c:pt idx="20">
                  <c:v>8.242050267072318</c:v>
                </c:pt>
                <c:pt idx="21">
                  <c:v>8.97045087622826</c:v>
                </c:pt>
                <c:pt idx="22">
                  <c:v>9.638158803259298</c:v>
                </c:pt>
                <c:pt idx="23">
                  <c:v>10.248704843155</c:v>
                </c:pt>
                <c:pt idx="24">
                  <c:v>10.80498159201175</c:v>
                </c:pt>
                <c:pt idx="25">
                  <c:v>11.30939391513064</c:v>
                </c:pt>
                <c:pt idx="26">
                  <c:v>11.78011782376564</c:v>
                </c:pt>
                <c:pt idx="27">
                  <c:v>12.20616832925634</c:v>
                </c:pt>
                <c:pt idx="28">
                  <c:v>12.58874765205826</c:v>
                </c:pt>
                <c:pt idx="29">
                  <c:v>12.92896596868488</c:v>
                </c:pt>
                <c:pt idx="30">
                  <c:v>13.22783998565312</c:v>
                </c:pt>
                <c:pt idx="31">
                  <c:v>13.48631647450165</c:v>
                </c:pt>
                <c:pt idx="32">
                  <c:v>13.70529015326908</c:v>
                </c:pt>
                <c:pt idx="33">
                  <c:v>13.88561707691563</c:v>
                </c:pt>
                <c:pt idx="34">
                  <c:v>14.02812459394786</c:v>
                </c:pt>
                <c:pt idx="35">
                  <c:v>14.13361868370403</c:v>
                </c:pt>
                <c:pt idx="36">
                  <c:v>14.20288930066934</c:v>
                </c:pt>
                <c:pt idx="37">
                  <c:v>14.23671420713895</c:v>
                </c:pt>
                <c:pt idx="38">
                  <c:v>14.23586166371122</c:v>
                </c:pt>
                <c:pt idx="39">
                  <c:v>14.20111987474641</c:v>
                </c:pt>
                <c:pt idx="40">
                  <c:v>14.1332479652943</c:v>
                </c:pt>
                <c:pt idx="41">
                  <c:v>14.03299850647707</c:v>
                </c:pt>
                <c:pt idx="42">
                  <c:v>13.901118084327</c:v>
                </c:pt>
                <c:pt idx="43">
                  <c:v>13.7383474831382</c:v>
                </c:pt>
                <c:pt idx="44">
                  <c:v>13.54542167497286</c:v>
                </c:pt>
                <c:pt idx="45">
                  <c:v>13.32306967418388</c:v>
                </c:pt>
                <c:pt idx="46">
                  <c:v>13.07201430077496</c:v>
                </c:pt>
                <c:pt idx="47">
                  <c:v>12.79297188546911</c:v>
                </c:pt>
                <c:pt idx="48">
                  <c:v>12.48665194099081</c:v>
                </c:pt>
                <c:pt idx="49">
                  <c:v>12.153756817676</c:v>
                </c:pt>
                <c:pt idx="50">
                  <c:v>11.79498135665594</c:v>
                </c:pt>
                <c:pt idx="51">
                  <c:v>11.4110125501607</c:v>
                </c:pt>
                <c:pt idx="52">
                  <c:v>11.00252926317007</c:v>
                </c:pt>
                <c:pt idx="53">
                  <c:v>10.57020188577615</c:v>
                </c:pt>
                <c:pt idx="54">
                  <c:v>10.1146920456458</c:v>
                </c:pt>
                <c:pt idx="55">
                  <c:v>9.6366523443254</c:v>
                </c:pt>
                <c:pt idx="56">
                  <c:v>9.136726118005936</c:v>
                </c:pt>
                <c:pt idx="57">
                  <c:v>8.61554722300587</c:v>
                </c:pt>
                <c:pt idx="58">
                  <c:v>8.073739845782506</c:v>
                </c:pt>
                <c:pt idx="59">
                  <c:v>7.511918336927875</c:v>
                </c:pt>
                <c:pt idx="60">
                  <c:v>6.930687068382871</c:v>
                </c:pt>
                <c:pt idx="61">
                  <c:v>6.33064031294107</c:v>
                </c:pt>
                <c:pt idx="62">
                  <c:v>5.71236214501403</c:v>
                </c:pt>
                <c:pt idx="63">
                  <c:v>5.076426361563221</c:v>
                </c:pt>
                <c:pt idx="64">
                  <c:v>4.423396422084056</c:v>
                </c:pt>
                <c:pt idx="65">
                  <c:v>3.75382540660364</c:v>
                </c:pt>
                <c:pt idx="66">
                  <c:v>3.068255990421767</c:v>
                </c:pt>
                <c:pt idx="67">
                  <c:v>2.367220434580576</c:v>
                </c:pt>
                <c:pt idx="68">
                  <c:v>1.651240591010173</c:v>
                </c:pt>
                <c:pt idx="69">
                  <c:v>0.920827921328282</c:v>
                </c:pt>
                <c:pt idx="70">
                  <c:v>0.176483528319113</c:v>
                </c:pt>
                <c:pt idx="71">
                  <c:v>-0.581301800836945</c:v>
                </c:pt>
                <c:pt idx="72">
                  <c:v>-1.352047540480544</c:v>
                </c:pt>
                <c:pt idx="73">
                  <c:v>-2.135283362379369</c:v>
                </c:pt>
                <c:pt idx="74">
                  <c:v>-2.930549062421142</c:v>
                </c:pt>
                <c:pt idx="75">
                  <c:v>-3.737394478862461</c:v>
                </c:pt>
                <c:pt idx="76">
                  <c:v>-4.555379402841754</c:v>
                </c:pt>
                <c:pt idx="77">
                  <c:v>-5.384073481843415</c:v>
                </c:pt>
                <c:pt idx="78">
                  <c:v>-6.223056116747967</c:v>
                </c:pt>
                <c:pt idx="79">
                  <c:v>-7.071916353070216</c:v>
                </c:pt>
                <c:pt idx="80">
                  <c:v>-7.93025276695912</c:v>
                </c:pt>
                <c:pt idx="81">
                  <c:v>-8.797673346490297</c:v>
                </c:pt>
                <c:pt idx="82">
                  <c:v>-9.673795368749146</c:v>
                </c:pt>
                <c:pt idx="83">
                  <c:v>-10.55824527318414</c:v>
                </c:pt>
                <c:pt idx="84">
                  <c:v>-11.45065853166616</c:v>
                </c:pt>
                <c:pt idx="85">
                  <c:v>-12.35067951567457</c:v>
                </c:pt>
                <c:pt idx="86">
                  <c:v>-13.25796136099148</c:v>
                </c:pt>
                <c:pt idx="87">
                  <c:v>-14.17216583027684</c:v>
                </c:pt>
                <c:pt idx="88">
                  <c:v>-15.09296317385797</c:v>
                </c:pt>
                <c:pt idx="89">
                  <c:v>-16.0200319890539</c:v>
                </c:pt>
                <c:pt idx="90">
                  <c:v>-16.95305907833388</c:v>
                </c:pt>
                <c:pt idx="91">
                  <c:v>-17.89173930658358</c:v>
                </c:pt>
                <c:pt idx="92">
                  <c:v>-18.83577545773765</c:v>
                </c:pt>
                <c:pt idx="93">
                  <c:v>-19.78487809102339</c:v>
                </c:pt>
                <c:pt idx="94">
                  <c:v>-20.73876539703106</c:v>
                </c:pt>
                <c:pt idx="95">
                  <c:v>-21.69716305382358</c:v>
                </c:pt>
                <c:pt idx="96">
                  <c:v>-22.65980408328023</c:v>
                </c:pt>
                <c:pt idx="97">
                  <c:v>-23.62642870784061</c:v>
                </c:pt>
                <c:pt idx="98">
                  <c:v>-24.5967842078302</c:v>
                </c:pt>
                <c:pt idx="99">
                  <c:v>-25.5706247795024</c:v>
                </c:pt>
                <c:pt idx="100">
                  <c:v>-26.54771139394888</c:v>
                </c:pt>
                <c:pt idx="101">
                  <c:v>-27.52781165700167</c:v>
                </c:pt>
                <c:pt idx="102">
                  <c:v>-28.51069967024141</c:v>
                </c:pt>
                <c:pt idx="103">
                  <c:v>-29.49615589322698</c:v>
                </c:pt>
                <c:pt idx="104">
                  <c:v>-30.48396700703929</c:v>
                </c:pt>
                <c:pt idx="105">
                  <c:v>-31.47392577922783</c:v>
                </c:pt>
                <c:pt idx="106">
                  <c:v>-32.46583093024528</c:v>
                </c:pt>
                <c:pt idx="107">
                  <c:v>-33.45948700143593</c:v>
                </c:pt>
                <c:pt idx="108">
                  <c:v>-34.45470422465542</c:v>
                </c:pt>
                <c:pt idx="109">
                  <c:v>-35.45129839356012</c:v>
                </c:pt>
                <c:pt idx="110">
                  <c:v>-36.44909073664395</c:v>
                </c:pt>
                <c:pt idx="111">
                  <c:v>-37.44790779204529</c:v>
                </c:pt>
                <c:pt idx="112">
                  <c:v>-38.4475812841798</c:v>
                </c:pt>
                <c:pt idx="113">
                  <c:v>-39.4479480022213</c:v>
                </c:pt>
                <c:pt idx="114">
                  <c:v>-40.44884968047295</c:v>
                </c:pt>
                <c:pt idx="115">
                  <c:v>-41.45013288064455</c:v>
                </c:pt>
                <c:pt idx="116">
                  <c:v>-42.45164887605709</c:v>
                </c:pt>
                <c:pt idx="117">
                  <c:v>-43.4532535378009</c:v>
                </c:pt>
                <c:pt idx="118">
                  <c:v>-44.45480722283995</c:v>
                </c:pt>
                <c:pt idx="119">
                  <c:v>-45.45617466409571</c:v>
                </c:pt>
              </c:numCache>
            </c:numRef>
          </c:yVal>
          <c:smooth val="1"/>
          <c:extLst xmlns:c16r2="http://schemas.microsoft.com/office/drawing/2015/06/chart">
            <c:ext xmlns:c16="http://schemas.microsoft.com/office/drawing/2014/chart" uri="{C3380CC4-5D6E-409C-BE32-E72D297353CC}">
              <c16:uniqueId val="{00000005-6EBE-4F8D-9DA0-B506CD7EE8C1}"/>
            </c:ext>
          </c:extLst>
        </c:ser>
        <c:ser>
          <c:idx val="5"/>
          <c:order val="6"/>
          <c:tx>
            <c:strRef>
              <c:f>'SA-AcutePain-G'!$G$123</c:f>
              <c:strCache>
                <c:ptCount val="1"/>
                <c:pt idx="0">
                  <c:v>Total Deaths for 1.25x parameter level</c:v>
                </c:pt>
              </c:strCache>
            </c:strRef>
          </c:tx>
          <c:spPr>
            <a:ln w="76200">
              <a:solidFill>
                <a:schemeClr val="tx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G$3:$G$122</c:f>
              <c:numCache>
                <c:formatCode>General</c:formatCode>
                <c:ptCount val="120"/>
                <c:pt idx="0">
                  <c:v>0.0</c:v>
                </c:pt>
                <c:pt idx="1">
                  <c:v>0.27261696323626</c:v>
                </c:pt>
                <c:pt idx="2">
                  <c:v>-1.197797217753441</c:v>
                </c:pt>
                <c:pt idx="3">
                  <c:v>-2.855382812852713</c:v>
                </c:pt>
                <c:pt idx="4">
                  <c:v>-4.608370237789264</c:v>
                </c:pt>
                <c:pt idx="5">
                  <c:v>-6.449970747760472</c:v>
                </c:pt>
                <c:pt idx="6">
                  <c:v>-8.36061951346856</c:v>
                </c:pt>
                <c:pt idx="7">
                  <c:v>-10.32529970871355</c:v>
                </c:pt>
                <c:pt idx="8">
                  <c:v>-12.33248569191978</c:v>
                </c:pt>
                <c:pt idx="9">
                  <c:v>-14.37332933376747</c:v>
                </c:pt>
                <c:pt idx="10">
                  <c:v>-16.44103389611837</c:v>
                </c:pt>
                <c:pt idx="11">
                  <c:v>-18.53037253980274</c:v>
                </c:pt>
                <c:pt idx="12">
                  <c:v>-20.63731831791174</c:v>
                </c:pt>
                <c:pt idx="13">
                  <c:v>-15.38738069323103</c:v>
                </c:pt>
                <c:pt idx="14">
                  <c:v>-15.8092509361371</c:v>
                </c:pt>
                <c:pt idx="15">
                  <c:v>-16.32334267588608</c:v>
                </c:pt>
                <c:pt idx="16">
                  <c:v>-16.9132303435536</c:v>
                </c:pt>
                <c:pt idx="17">
                  <c:v>-17.56623059864112</c:v>
                </c:pt>
                <c:pt idx="18">
                  <c:v>-18.27271940263952</c:v>
                </c:pt>
                <c:pt idx="19">
                  <c:v>-19.02538179642502</c:v>
                </c:pt>
                <c:pt idx="20">
                  <c:v>-19.81866057936404</c:v>
                </c:pt>
                <c:pt idx="21">
                  <c:v>-20.64833308611518</c:v>
                </c:pt>
                <c:pt idx="22">
                  <c:v>-21.51118661707023</c:v>
                </c:pt>
                <c:pt idx="23">
                  <c:v>-22.40476985472882</c:v>
                </c:pt>
                <c:pt idx="24">
                  <c:v>-23.32720277194649</c:v>
                </c:pt>
                <c:pt idx="25">
                  <c:v>-24.27703153542087</c:v>
                </c:pt>
                <c:pt idx="26">
                  <c:v>-25.24060100810532</c:v>
                </c:pt>
                <c:pt idx="27">
                  <c:v>-26.22698043037099</c:v>
                </c:pt>
                <c:pt idx="28">
                  <c:v>-27.23567913394198</c:v>
                </c:pt>
                <c:pt idx="29">
                  <c:v>-28.26626808462397</c:v>
                </c:pt>
                <c:pt idx="30">
                  <c:v>-29.31837690481471</c:v>
                </c:pt>
                <c:pt idx="31">
                  <c:v>-30.3916727105001</c:v>
                </c:pt>
                <c:pt idx="32">
                  <c:v>-31.48584445758634</c:v>
                </c:pt>
                <c:pt idx="33">
                  <c:v>-32.60059159473622</c:v>
                </c:pt>
                <c:pt idx="34">
                  <c:v>-33.73561597724138</c:v>
                </c:pt>
                <c:pt idx="35">
                  <c:v>-34.89061624069954</c:v>
                </c:pt>
                <c:pt idx="36">
                  <c:v>-36.06528402167334</c:v>
                </c:pt>
                <c:pt idx="37">
                  <c:v>-37.25930155727819</c:v>
                </c:pt>
                <c:pt idx="38">
                  <c:v>-38.47234030684704</c:v>
                </c:pt>
                <c:pt idx="39">
                  <c:v>-39.70403891954402</c:v>
                </c:pt>
                <c:pt idx="40">
                  <c:v>-40.95404224572555</c:v>
                </c:pt>
                <c:pt idx="41">
                  <c:v>-42.22198454155613</c:v>
                </c:pt>
                <c:pt idx="42">
                  <c:v>-43.50748988180975</c:v>
                </c:pt>
                <c:pt idx="43">
                  <c:v>-44.81017286053502</c:v>
                </c:pt>
                <c:pt idx="44">
                  <c:v>-46.12963941996086</c:v>
                </c:pt>
                <c:pt idx="45">
                  <c:v>-47.46548775544399</c:v>
                </c:pt>
                <c:pt idx="46">
                  <c:v>-48.81730925842093</c:v>
                </c:pt>
                <c:pt idx="47">
                  <c:v>-50.18468946955684</c:v>
                </c:pt>
                <c:pt idx="48">
                  <c:v>-51.56720902211946</c:v>
                </c:pt>
                <c:pt idx="49">
                  <c:v>-52.96444456138691</c:v>
                </c:pt>
                <c:pt idx="50">
                  <c:v>-54.37596963041315</c:v>
                </c:pt>
                <c:pt idx="51">
                  <c:v>-55.80135551566114</c:v>
                </c:pt>
                <c:pt idx="52">
                  <c:v>-57.24017201177112</c:v>
                </c:pt>
                <c:pt idx="53">
                  <c:v>-58.69198820837837</c:v>
                </c:pt>
                <c:pt idx="54">
                  <c:v>-60.15637319959833</c:v>
                </c:pt>
                <c:pt idx="55">
                  <c:v>-61.63289674614507</c:v>
                </c:pt>
                <c:pt idx="56">
                  <c:v>-63.12112989115557</c:v>
                </c:pt>
                <c:pt idx="57">
                  <c:v>-64.62064553101918</c:v>
                </c:pt>
                <c:pt idx="58">
                  <c:v>-66.13101894283025</c:v>
                </c:pt>
                <c:pt idx="59">
                  <c:v>-67.65182827027975</c:v>
                </c:pt>
                <c:pt idx="60">
                  <c:v>-69.1826549699176</c:v>
                </c:pt>
                <c:pt idx="61">
                  <c:v>-70.72308421976804</c:v>
                </c:pt>
                <c:pt idx="62">
                  <c:v>-72.27270529229281</c:v>
                </c:pt>
                <c:pt idx="63">
                  <c:v>-73.83111189368738</c:v>
                </c:pt>
                <c:pt idx="64">
                  <c:v>-75.39790247141044</c:v>
                </c:pt>
                <c:pt idx="65">
                  <c:v>-76.97268049178528</c:v>
                </c:pt>
                <c:pt idx="66">
                  <c:v>-78.5550546895688</c:v>
                </c:pt>
                <c:pt idx="67">
                  <c:v>-80.1446392911637</c:v>
                </c:pt>
                <c:pt idx="68">
                  <c:v>-81.74105421312897</c:v>
                </c:pt>
                <c:pt idx="69">
                  <c:v>-83.34392523753077</c:v>
                </c:pt>
                <c:pt idx="70">
                  <c:v>-84.95288416565248</c:v>
                </c:pt>
                <c:pt idx="71">
                  <c:v>-86.5675689514482</c:v>
                </c:pt>
                <c:pt idx="72">
                  <c:v>-88.18762381608285</c:v>
                </c:pt>
                <c:pt idx="73">
                  <c:v>-89.81269934482898</c:v>
                </c:pt>
                <c:pt idx="74">
                  <c:v>-91.44245256749875</c:v>
                </c:pt>
                <c:pt idx="75">
                  <c:v>-93.07654702354932</c:v>
                </c:pt>
                <c:pt idx="76">
                  <c:v>-94.71465281292055</c:v>
                </c:pt>
                <c:pt idx="77">
                  <c:v>-96.35644663359805</c:v>
                </c:pt>
                <c:pt idx="78">
                  <c:v>-98.00161180687064</c:v>
                </c:pt>
                <c:pt idx="79">
                  <c:v>-99.64983829113895</c:v>
                </c:pt>
                <c:pt idx="80">
                  <c:v>-101.3008226851536</c:v>
                </c:pt>
                <c:pt idx="81">
                  <c:v>-102.9542682214328</c:v>
                </c:pt>
                <c:pt idx="82">
                  <c:v>-104.6098847506451</c:v>
                </c:pt>
                <c:pt idx="83">
                  <c:v>-106.2673887176182</c:v>
                </c:pt>
                <c:pt idx="84">
                  <c:v>-107.9265031296639</c:v>
                </c:pt>
                <c:pt idx="85">
                  <c:v>-109.5869575178291</c:v>
                </c:pt>
                <c:pt idx="86">
                  <c:v>-111.2484878916484</c:v>
                </c:pt>
                <c:pt idx="87">
                  <c:v>-112.9108366879594</c:v>
                </c:pt>
                <c:pt idx="88">
                  <c:v>-114.573752714293</c:v>
                </c:pt>
                <c:pt idx="89">
                  <c:v>-116.2369910873136</c:v>
                </c:pt>
                <c:pt idx="90">
                  <c:v>-117.9003131667808</c:v>
                </c:pt>
                <c:pt idx="91">
                  <c:v>-119.5634864854465</c:v>
                </c:pt>
                <c:pt idx="92">
                  <c:v>-121.226284675294</c:v>
                </c:pt>
                <c:pt idx="93">
                  <c:v>-122.8884873904865</c:v>
                </c:pt>
                <c:pt idx="94">
                  <c:v>-124.549880227399</c:v>
                </c:pt>
                <c:pt idx="95">
                  <c:v>-126.2102546420324</c:v>
                </c:pt>
                <c:pt idx="96">
                  <c:v>-127.869407865146</c:v>
                </c:pt>
                <c:pt idx="97">
                  <c:v>-129.5271428153775</c:v>
                </c:pt>
                <c:pt idx="98">
                  <c:v>-131.183268010643</c:v>
                </c:pt>
                <c:pt idx="99">
                  <c:v>-132.837597478037</c:v>
                </c:pt>
                <c:pt idx="100">
                  <c:v>-134.4899506625062</c:v>
                </c:pt>
                <c:pt idx="101">
                  <c:v>-136.1401523344825</c:v>
                </c:pt>
                <c:pt idx="102">
                  <c:v>-137.7880324967095</c:v>
                </c:pt>
                <c:pt idx="103">
                  <c:v>-139.433426290425</c:v>
                </c:pt>
                <c:pt idx="104">
                  <c:v>-141.0761739011024</c:v>
                </c:pt>
                <c:pt idx="105">
                  <c:v>-142.7161204639027</c:v>
                </c:pt>
                <c:pt idx="106">
                  <c:v>-144.3531159689851</c:v>
                </c:pt>
                <c:pt idx="107">
                  <c:v>-145.9870151668366</c:v>
                </c:pt>
                <c:pt idx="108">
                  <c:v>-147.6176774737314</c:v>
                </c:pt>
                <c:pt idx="109">
                  <c:v>-149.2449668774561</c:v>
                </c:pt>
                <c:pt idx="110">
                  <c:v>-150.8687518434038</c:v>
                </c:pt>
                <c:pt idx="111">
                  <c:v>-152.488905221147</c:v>
                </c:pt>
                <c:pt idx="112">
                  <c:v>-154.1053041515785</c:v>
                </c:pt>
                <c:pt idx="113">
                  <c:v>-155.7178299747092</c:v>
                </c:pt>
                <c:pt idx="114">
                  <c:v>-157.3263681382068</c:v>
                </c:pt>
                <c:pt idx="115">
                  <c:v>-158.9308081067419</c:v>
                </c:pt>
                <c:pt idx="116">
                  <c:v>-160.5310432722101</c:v>
                </c:pt>
                <c:pt idx="117">
                  <c:v>-162.1269708648881</c:v>
                </c:pt>
                <c:pt idx="118">
                  <c:v>-163.7184918655892</c:v>
                </c:pt>
                <c:pt idx="119">
                  <c:v>-165.3055109188486</c:v>
                </c:pt>
              </c:numCache>
            </c:numRef>
          </c:yVal>
          <c:smooth val="1"/>
          <c:extLst xmlns:c16r2="http://schemas.microsoft.com/office/drawing/2015/06/chart">
            <c:ext xmlns:c16="http://schemas.microsoft.com/office/drawing/2014/chart" uri="{C3380CC4-5D6E-409C-BE32-E72D297353CC}">
              <c16:uniqueId val="{00000006-6EBE-4F8D-9DA0-B506CD7EE8C1}"/>
            </c:ext>
          </c:extLst>
        </c:ser>
        <c:ser>
          <c:idx val="2"/>
          <c:order val="7"/>
          <c:tx>
            <c:strRef>
              <c:f>'SA-AcutePain-G'!$P$123</c:f>
              <c:strCache>
                <c:ptCount val="1"/>
                <c:pt idx="0">
                  <c:v>Total Deaths for 1x parameter level</c:v>
                </c:pt>
              </c:strCache>
            </c:strRef>
          </c:tx>
          <c:spPr>
            <a:ln w="28575">
              <a:solidFill>
                <a:schemeClr val="tx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P$3:$P$122</c:f>
              <c:numCache>
                <c:formatCode>General</c:formatCode>
                <c:ptCount val="120"/>
                <c:pt idx="0">
                  <c:v>0.0</c:v>
                </c:pt>
                <c:pt idx="1">
                  <c:v>0.182674790996907</c:v>
                </c:pt>
                <c:pt idx="2">
                  <c:v>-1.157271396575879</c:v>
                </c:pt>
                <c:pt idx="3">
                  <c:v>-2.65647392077667</c:v>
                </c:pt>
                <c:pt idx="4">
                  <c:v>-4.245936048236334</c:v>
                </c:pt>
                <c:pt idx="5">
                  <c:v>-5.913923509081724</c:v>
                </c:pt>
                <c:pt idx="6">
                  <c:v>-7.642119840426278</c:v>
                </c:pt>
                <c:pt idx="7">
                  <c:v>-9.4164815555449</c:v>
                </c:pt>
                <c:pt idx="8">
                  <c:v>-11.22624834267694</c:v>
                </c:pt>
                <c:pt idx="9">
                  <c:v>-13.06318034272945</c:v>
                </c:pt>
                <c:pt idx="10">
                  <c:v>-14.92097070122827</c:v>
                </c:pt>
                <c:pt idx="11">
                  <c:v>-16.79479337646853</c:v>
                </c:pt>
                <c:pt idx="12">
                  <c:v>-18.68095528606032</c:v>
                </c:pt>
                <c:pt idx="13">
                  <c:v>-15.63889829593563</c:v>
                </c:pt>
                <c:pt idx="14">
                  <c:v>-16.40950947465722</c:v>
                </c:pt>
                <c:pt idx="15">
                  <c:v>-17.23837441811056</c:v>
                </c:pt>
                <c:pt idx="16">
                  <c:v>-18.11378275137622</c:v>
                </c:pt>
                <c:pt idx="17">
                  <c:v>-19.02678424706528</c:v>
                </c:pt>
                <c:pt idx="18">
                  <c:v>-19.97066500254532</c:v>
                </c:pt>
                <c:pt idx="19">
                  <c:v>-20.94039620034548</c:v>
                </c:pt>
                <c:pt idx="20">
                  <c:v>-21.93222731921079</c:v>
                </c:pt>
                <c:pt idx="21">
                  <c:v>-22.94337426551902</c:v>
                </c:pt>
                <c:pt idx="22">
                  <c:v>-23.97178055739719</c:v>
                </c:pt>
                <c:pt idx="23">
                  <c:v>-25.01593472953477</c:v>
                </c:pt>
                <c:pt idx="24">
                  <c:v>-26.07473097584666</c:v>
                </c:pt>
                <c:pt idx="25">
                  <c:v>-27.14736301986995</c:v>
                </c:pt>
                <c:pt idx="26">
                  <c:v>-28.2248605367357</c:v>
                </c:pt>
                <c:pt idx="27">
                  <c:v>-29.313498616266</c:v>
                </c:pt>
                <c:pt idx="28">
                  <c:v>-30.41312060483379</c:v>
                </c:pt>
                <c:pt idx="29">
                  <c:v>-31.52360721273988</c:v>
                </c:pt>
                <c:pt idx="30">
                  <c:v>-32.64487321103449</c:v>
                </c:pt>
                <c:pt idx="31">
                  <c:v>-33.77685233782712</c:v>
                </c:pt>
                <c:pt idx="32">
                  <c:v>-34.91948625293197</c:v>
                </c:pt>
                <c:pt idx="33">
                  <c:v>-36.0727166395048</c:v>
                </c:pt>
                <c:pt idx="34">
                  <c:v>-37.23647968082032</c:v>
                </c:pt>
                <c:pt idx="35">
                  <c:v>-38.4107023216509</c:v>
                </c:pt>
                <c:pt idx="36">
                  <c:v>-39.59529986331327</c:v>
                </c:pt>
                <c:pt idx="37">
                  <c:v>-40.79017454871986</c:v>
                </c:pt>
                <c:pt idx="38">
                  <c:v>-41.99521487596517</c:v>
                </c:pt>
                <c:pt idx="39">
                  <c:v>-43.21028110882916</c:v>
                </c:pt>
                <c:pt idx="40">
                  <c:v>-44.43523171913075</c:v>
                </c:pt>
                <c:pt idx="41">
                  <c:v>-45.6699123768299</c:v>
                </c:pt>
                <c:pt idx="42">
                  <c:v>-46.9141565117009</c:v>
                </c:pt>
                <c:pt idx="43">
                  <c:v>-48.16778606442494</c:v>
                </c:pt>
                <c:pt idx="44">
                  <c:v>-49.43061231665865</c:v>
                </c:pt>
                <c:pt idx="45">
                  <c:v>-50.70243676299715</c:v>
                </c:pt>
                <c:pt idx="46">
                  <c:v>-51.98305199803259</c:v>
                </c:pt>
                <c:pt idx="47">
                  <c:v>-53.27224259909715</c:v>
                </c:pt>
                <c:pt idx="48">
                  <c:v>-54.56978599096624</c:v>
                </c:pt>
                <c:pt idx="49">
                  <c:v>-55.87545328297297</c:v>
                </c:pt>
                <c:pt idx="50">
                  <c:v>-57.18901007218201</c:v>
                </c:pt>
                <c:pt idx="51">
                  <c:v>-58.5102172085813</c:v>
                </c:pt>
                <c:pt idx="52">
                  <c:v>-59.83883149538206</c:v>
                </c:pt>
                <c:pt idx="53">
                  <c:v>-61.17460639385181</c:v>
                </c:pt>
                <c:pt idx="54">
                  <c:v>-62.51729266643702</c:v>
                </c:pt>
                <c:pt idx="55">
                  <c:v>-63.8666389788311</c:v>
                </c:pt>
                <c:pt idx="56">
                  <c:v>-65.22239246215577</c:v>
                </c:pt>
                <c:pt idx="57">
                  <c:v>-66.58429923662757</c:v>
                </c:pt>
                <c:pt idx="58">
                  <c:v>-67.95210489822958</c:v>
                </c:pt>
                <c:pt idx="59">
                  <c:v>-69.32555497006871</c:v>
                </c:pt>
                <c:pt idx="60">
                  <c:v>-70.70439532011133</c:v>
                </c:pt>
                <c:pt idx="61">
                  <c:v>-72.08837254703757</c:v>
                </c:pt>
                <c:pt idx="62">
                  <c:v>-73.47723433593391</c:v>
                </c:pt>
                <c:pt idx="63">
                  <c:v>-74.87072978547344</c:v>
                </c:pt>
                <c:pt idx="64">
                  <c:v>-76.26860970825991</c:v>
                </c:pt>
                <c:pt idx="65">
                  <c:v>-77.6706269058172</c:v>
                </c:pt>
                <c:pt idx="66">
                  <c:v>-79.07653641982543</c:v>
                </c:pt>
                <c:pt idx="67">
                  <c:v>-80.48609576101162</c:v>
                </c:pt>
                <c:pt idx="68">
                  <c:v>-81.89906511703055</c:v>
                </c:pt>
                <c:pt idx="69">
                  <c:v>-83.3152075406721</c:v>
                </c:pt>
                <c:pt idx="70">
                  <c:v>-84.73428911958835</c:v>
                </c:pt>
                <c:pt idx="71">
                  <c:v>-86.15607912872333</c:v>
                </c:pt>
                <c:pt idx="72">
                  <c:v>-87.58035016654561</c:v>
                </c:pt>
                <c:pt idx="73">
                  <c:v>-89.00687827610294</c:v>
                </c:pt>
                <c:pt idx="74">
                  <c:v>-90.43544305191586</c:v>
                </c:pt>
                <c:pt idx="75">
                  <c:v>-91.86582773360074</c:v>
                </c:pt>
                <c:pt idx="76">
                  <c:v>-93.2978192871286</c:v>
                </c:pt>
                <c:pt idx="77">
                  <c:v>-94.7312084745105</c:v>
                </c:pt>
                <c:pt idx="78">
                  <c:v>-96.1657899127197</c:v>
                </c:pt>
                <c:pt idx="79">
                  <c:v>-97.60136212256921</c:v>
                </c:pt>
                <c:pt idx="80">
                  <c:v>-99.03772756822458</c:v>
                </c:pt>
                <c:pt idx="81">
                  <c:v>-100.4746926880244</c:v>
                </c:pt>
                <c:pt idx="82">
                  <c:v>-101.9120679172136</c:v>
                </c:pt>
                <c:pt idx="83">
                  <c:v>-103.3496677031625</c:v>
                </c:pt>
                <c:pt idx="84">
                  <c:v>-104.7873105136241</c:v>
                </c:pt>
                <c:pt idx="85">
                  <c:v>-106.2248188385356</c:v>
                </c:pt>
                <c:pt idx="86">
                  <c:v>-107.6620191858571</c:v>
                </c:pt>
                <c:pt idx="87">
                  <c:v>-109.0987420718879</c:v>
                </c:pt>
                <c:pt idx="88">
                  <c:v>-110.5348220065049</c:v>
                </c:pt>
                <c:pt idx="89">
                  <c:v>-111.9700974737127</c:v>
                </c:pt>
                <c:pt idx="90">
                  <c:v>-113.4044109078875</c:v>
                </c:pt>
                <c:pt idx="91">
                  <c:v>-114.837608666076</c:v>
                </c:pt>
                <c:pt idx="92">
                  <c:v>-116.2695409966768</c:v>
                </c:pt>
                <c:pt idx="93">
                  <c:v>-117.7000620048284</c:v>
                </c:pt>
                <c:pt idx="94">
                  <c:v>-119.1290296147826</c:v>
                </c:pt>
                <c:pt idx="95">
                  <c:v>-120.5563055295623</c:v>
                </c:pt>
                <c:pt idx="96">
                  <c:v>-121.9817551881445</c:v>
                </c:pt>
                <c:pt idx="97">
                  <c:v>-123.4052477204308</c:v>
                </c:pt>
                <c:pt idx="98">
                  <c:v>-124.8266559002133</c:v>
                </c:pt>
                <c:pt idx="99">
                  <c:v>-126.2458560963741</c:v>
                </c:pt>
                <c:pt idx="100">
                  <c:v>-127.6627282224992</c:v>
                </c:pt>
                <c:pt idx="101">
                  <c:v>-129.0771556851068</c:v>
                </c:pt>
                <c:pt idx="102">
                  <c:v>-130.4890253306654</c:v>
                </c:pt>
                <c:pt idx="103">
                  <c:v>-131.8982273915545</c:v>
                </c:pt>
                <c:pt idx="104">
                  <c:v>-133.3046554311399</c:v>
                </c:pt>
                <c:pt idx="105">
                  <c:v>-134.7082062881008</c:v>
                </c:pt>
                <c:pt idx="106">
                  <c:v>-136.108780020119</c:v>
                </c:pt>
                <c:pt idx="107">
                  <c:v>-137.5062798471017</c:v>
                </c:pt>
                <c:pt idx="108">
                  <c:v>-138.9006120940096</c:v>
                </c:pt>
                <c:pt idx="109">
                  <c:v>-140.2916861334244</c:v>
                </c:pt>
                <c:pt idx="110">
                  <c:v>-141.6794143279414</c:v>
                </c:pt>
                <c:pt idx="111">
                  <c:v>-143.0637119724975</c:v>
                </c:pt>
                <c:pt idx="112">
                  <c:v>-144.4444972366955</c:v>
                </c:pt>
                <c:pt idx="113">
                  <c:v>-145.8216911072306</c:v>
                </c:pt>
                <c:pt idx="114">
                  <c:v>-147.1952173304761</c:v>
                </c:pt>
                <c:pt idx="115">
                  <c:v>-148.5650023553</c:v>
                </c:pt>
                <c:pt idx="116">
                  <c:v>-149.9309752761826</c:v>
                </c:pt>
                <c:pt idx="117">
                  <c:v>-151.2930677766768</c:v>
                </c:pt>
                <c:pt idx="118">
                  <c:v>-152.6512140732836</c:v>
                </c:pt>
                <c:pt idx="119">
                  <c:v>-154.0053508597718</c:v>
                </c:pt>
              </c:numCache>
            </c:numRef>
          </c:yVal>
          <c:smooth val="1"/>
          <c:extLst xmlns:c16r2="http://schemas.microsoft.com/office/drawing/2015/06/chart">
            <c:ext xmlns:c16="http://schemas.microsoft.com/office/drawing/2014/chart" uri="{C3380CC4-5D6E-409C-BE32-E72D297353CC}">
              <c16:uniqueId val="{00000007-6EBE-4F8D-9DA0-B506CD7EE8C1}"/>
            </c:ext>
          </c:extLst>
        </c:ser>
        <c:ser>
          <c:idx val="9"/>
          <c:order val="8"/>
          <c:tx>
            <c:strRef>
              <c:f>'SA-AcutePain-G'!$Y$123</c:f>
              <c:strCache>
                <c:ptCount val="1"/>
                <c:pt idx="0">
                  <c:v>Total Deaths for 0.75x parameter level</c:v>
                </c:pt>
              </c:strCache>
            </c:strRef>
          </c:tx>
          <c:spPr>
            <a:ln w="6350">
              <a:solidFill>
                <a:schemeClr val="tx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Y$3:$Y$122</c:f>
              <c:numCache>
                <c:formatCode>General</c:formatCode>
                <c:ptCount val="120"/>
                <c:pt idx="0">
                  <c:v>0.0</c:v>
                </c:pt>
                <c:pt idx="1">
                  <c:v>0.0927326187568724</c:v>
                </c:pt>
                <c:pt idx="2">
                  <c:v>-1.116813521357744</c:v>
                </c:pt>
                <c:pt idx="3">
                  <c:v>-2.457600519604648</c:v>
                </c:pt>
                <c:pt idx="4">
                  <c:v>-3.883397105303311</c:v>
                </c:pt>
                <c:pt idx="5">
                  <c:v>-5.377519537291575</c:v>
                </c:pt>
                <c:pt idx="6">
                  <c:v>-6.922894819618233</c:v>
                </c:pt>
                <c:pt idx="7">
                  <c:v>-8.506448542323186</c:v>
                </c:pt>
                <c:pt idx="8">
                  <c:v>-10.11818194143002</c:v>
                </c:pt>
                <c:pt idx="9">
                  <c:v>-11.75046001435403</c:v>
                </c:pt>
                <c:pt idx="10">
                  <c:v>-13.39746266446773</c:v>
                </c:pt>
                <c:pt idx="11">
                  <c:v>-15.05476175238996</c:v>
                </c:pt>
                <c:pt idx="12">
                  <c:v>-16.71899535535804</c:v>
                </c:pt>
                <c:pt idx="13">
                  <c:v>-15.8835351993997</c:v>
                </c:pt>
                <c:pt idx="14">
                  <c:v>-17.00319300236247</c:v>
                </c:pt>
                <c:pt idx="15">
                  <c:v>-18.14736104490266</c:v>
                </c:pt>
                <c:pt idx="16">
                  <c:v>-19.30901923943911</c:v>
                </c:pt>
                <c:pt idx="17">
                  <c:v>-20.48292958493009</c:v>
                </c:pt>
                <c:pt idx="18">
                  <c:v>-21.66527049822453</c:v>
                </c:pt>
                <c:pt idx="19">
                  <c:v>-22.85328381752547</c:v>
                </c:pt>
                <c:pt idx="20">
                  <c:v>-24.04501199214532</c:v>
                </c:pt>
                <c:pt idx="21">
                  <c:v>-25.23909715412365</c:v>
                </c:pt>
                <c:pt idx="22">
                  <c:v>-26.43462774641348</c:v>
                </c:pt>
                <c:pt idx="23">
                  <c:v>-27.63102168551741</c:v>
                </c:pt>
                <c:pt idx="24">
                  <c:v>-28.82793756731321</c:v>
                </c:pt>
                <c:pt idx="25">
                  <c:v>-30.02520737764707</c:v>
                </c:pt>
                <c:pt idx="26">
                  <c:v>-31.21853673869236</c:v>
                </c:pt>
                <c:pt idx="27">
                  <c:v>-32.41140103128583</c:v>
                </c:pt>
                <c:pt idx="28">
                  <c:v>-33.60396996534597</c:v>
                </c:pt>
                <c:pt idx="29">
                  <c:v>-34.79642655759915</c:v>
                </c:pt>
                <c:pt idx="30">
                  <c:v>-35.98896349109748</c:v>
                </c:pt>
                <c:pt idx="31">
                  <c:v>-37.18177407831885</c:v>
                </c:pt>
                <c:pt idx="32">
                  <c:v>-38.3750458154229</c:v>
                </c:pt>
                <c:pt idx="33">
                  <c:v>-39.56895592673846</c:v>
                </c:pt>
                <c:pt idx="34">
                  <c:v>-40.76366840039104</c:v>
                </c:pt>
                <c:pt idx="35">
                  <c:v>-41.9593321345897</c:v>
                </c:pt>
                <c:pt idx="36">
                  <c:v>-43.15607990514918</c:v>
                </c:pt>
                <c:pt idx="37">
                  <c:v>-44.35402793460175</c:v>
                </c:pt>
                <c:pt idx="38">
                  <c:v>-45.55327589660396</c:v>
                </c:pt>
                <c:pt idx="39">
                  <c:v>-46.75389996836805</c:v>
                </c:pt>
                <c:pt idx="40">
                  <c:v>-47.95596670814447</c:v>
                </c:pt>
                <c:pt idx="41">
                  <c:v>-49.15952782556883</c:v>
                </c:pt>
                <c:pt idx="42">
                  <c:v>-50.36462089104597</c:v>
                </c:pt>
                <c:pt idx="43">
                  <c:v>-51.57127013600798</c:v>
                </c:pt>
                <c:pt idx="44">
                  <c:v>-52.77948728277816</c:v>
                </c:pt>
                <c:pt idx="45">
                  <c:v>-53.98927238208593</c:v>
                </c:pt>
                <c:pt idx="46">
                  <c:v>-55.2006146426129</c:v>
                </c:pt>
                <c:pt idx="47">
                  <c:v>-56.41349324161309</c:v>
                </c:pt>
                <c:pt idx="48">
                  <c:v>-57.62787810912037</c:v>
                </c:pt>
                <c:pt idx="49">
                  <c:v>-58.84373068082341</c:v>
                </c:pt>
                <c:pt idx="50">
                  <c:v>-60.06100461662125</c:v>
                </c:pt>
                <c:pt idx="51">
                  <c:v>-61.27964648324869</c:v>
                </c:pt>
                <c:pt idx="52">
                  <c:v>-62.49959638791834</c:v>
                </c:pt>
                <c:pt idx="53">
                  <c:v>-63.72078859890725</c:v>
                </c:pt>
                <c:pt idx="54">
                  <c:v>-64.94315212001166</c:v>
                </c:pt>
                <c:pt idx="55">
                  <c:v>-66.16661123017491</c:v>
                </c:pt>
                <c:pt idx="56">
                  <c:v>-67.39108598962226</c:v>
                </c:pt>
                <c:pt idx="57">
                  <c:v>-68.61649271390745</c:v>
                </c:pt>
                <c:pt idx="58">
                  <c:v>-69.84274441733704</c:v>
                </c:pt>
                <c:pt idx="59">
                  <c:v>-71.06975122728045</c:v>
                </c:pt>
                <c:pt idx="60">
                  <c:v>-72.29742077086976</c:v>
                </c:pt>
                <c:pt idx="61">
                  <c:v>-73.52565853556288</c:v>
                </c:pt>
                <c:pt idx="62">
                  <c:v>-74.75436820501677</c:v>
                </c:pt>
                <c:pt idx="63">
                  <c:v>-75.98345197164516</c:v>
                </c:pt>
                <c:pt idx="64">
                  <c:v>-77.21281082721448</c:v>
                </c:pt>
                <c:pt idx="65">
                  <c:v>-78.44234483270048</c:v>
                </c:pt>
                <c:pt idx="66">
                  <c:v>-79.67195336868085</c:v>
                </c:pt>
                <c:pt idx="67">
                  <c:v>-80.9015353673786</c:v>
                </c:pt>
                <c:pt idx="68">
                  <c:v>-82.13098952744585</c:v>
                </c:pt>
                <c:pt idx="69">
                  <c:v>-83.36021451252881</c:v>
                </c:pt>
                <c:pt idx="70">
                  <c:v>-84.58910913457501</c:v>
                </c:pt>
                <c:pt idx="71">
                  <c:v>-85.81757252279901</c:v>
                </c:pt>
                <c:pt idx="72">
                  <c:v>-87.04550427919362</c:v>
                </c:pt>
                <c:pt idx="73">
                  <c:v>-88.2728046213781</c:v>
                </c:pt>
                <c:pt idx="74">
                  <c:v>-89.49937451357992</c:v>
                </c:pt>
                <c:pt idx="75">
                  <c:v>-90.72511578646908</c:v>
                </c:pt>
                <c:pt idx="76">
                  <c:v>-91.94993124651833</c:v>
                </c:pt>
                <c:pt idx="77">
                  <c:v>-93.17372477556368</c:v>
                </c:pt>
                <c:pt idx="78">
                  <c:v>-94.3964014211656</c:v>
                </c:pt>
                <c:pt idx="79">
                  <c:v>-95.6178674783235</c:v>
                </c:pt>
                <c:pt idx="80">
                  <c:v>-96.83803056313381</c:v>
                </c:pt>
                <c:pt idx="81">
                  <c:v>-98.05679967886877</c:v>
                </c:pt>
                <c:pt idx="82">
                  <c:v>-99.27408527496064</c:v>
                </c:pt>
                <c:pt idx="83">
                  <c:v>-100.4897992993737</c:v>
                </c:pt>
                <c:pt idx="84">
                  <c:v>-101.7038552447652</c:v>
                </c:pt>
                <c:pt idx="85">
                  <c:v>-102.9161681888594</c:v>
                </c:pt>
                <c:pt idx="86">
                  <c:v>-104.1266548294067</c:v>
                </c:pt>
                <c:pt idx="87">
                  <c:v>-105.3352335140974</c:v>
                </c:pt>
                <c:pt idx="88">
                  <c:v>-106.5418242657645</c:v>
                </c:pt>
                <c:pt idx="89">
                  <c:v>-107.7463488031959</c:v>
                </c:pt>
                <c:pt idx="90">
                  <c:v>-108.9487305578652</c:v>
                </c:pt>
                <c:pt idx="91">
                  <c:v>-110.1488946868575</c:v>
                </c:pt>
                <c:pt idx="92">
                  <c:v>-111.3467680822649</c:v>
                </c:pt>
                <c:pt idx="93">
                  <c:v>-112.5422793773053</c:v>
                </c:pt>
                <c:pt idx="94">
                  <c:v>-113.735358949396</c:v>
                </c:pt>
                <c:pt idx="95">
                  <c:v>-114.9259389204155</c:v>
                </c:pt>
                <c:pt idx="96">
                  <c:v>-116.113953154364</c:v>
                </c:pt>
                <c:pt idx="97">
                  <c:v>-117.2993372526077</c:v>
                </c:pt>
                <c:pt idx="98">
                  <c:v>-118.4820285469238</c:v>
                </c:pt>
                <c:pt idx="99">
                  <c:v>-119.6619660904872</c:v>
                </c:pt>
                <c:pt idx="100">
                  <c:v>-120.8390906469942</c:v>
                </c:pt>
                <c:pt idx="101">
                  <c:v>-122.0133446780649</c:v>
                </c:pt>
                <c:pt idx="102">
                  <c:v>-123.1846723290664</c:v>
                </c:pt>
                <c:pt idx="103">
                  <c:v>-124.3530194135157</c:v>
                </c:pt>
                <c:pt idx="104">
                  <c:v>-125.5183333961651</c:v>
                </c:pt>
                <c:pt idx="105">
                  <c:v>-126.6805633749118</c:v>
                </c:pt>
                <c:pt idx="106">
                  <c:v>-127.8396600616366</c:v>
                </c:pt>
                <c:pt idx="107">
                  <c:v>-128.9955757620814</c:v>
                </c:pt>
                <c:pt idx="108">
                  <c:v>-130.1482643548614</c:v>
                </c:pt>
                <c:pt idx="109">
                  <c:v>-131.2976812697162</c:v>
                </c:pt>
                <c:pt idx="110">
                  <c:v>-132.4437834650765</c:v>
                </c:pt>
                <c:pt idx="111">
                  <c:v>-133.586529405032</c:v>
                </c:pt>
                <c:pt idx="112">
                  <c:v>-134.7258790357866</c:v>
                </c:pt>
                <c:pt idx="113">
                  <c:v>-135.8617937616561</c:v>
                </c:pt>
                <c:pt idx="114">
                  <c:v>-136.9942364206923</c:v>
                </c:pt>
                <c:pt idx="115">
                  <c:v>-138.1231712599836</c:v>
                </c:pt>
                <c:pt idx="116">
                  <c:v>-139.2485639106977</c:v>
                </c:pt>
                <c:pt idx="117">
                  <c:v>-140.3703813629225</c:v>
                </c:pt>
                <c:pt idx="118">
                  <c:v>-141.4885919403438</c:v>
                </c:pt>
                <c:pt idx="119">
                  <c:v>-142.603165274818</c:v>
                </c:pt>
              </c:numCache>
            </c:numRef>
          </c:yVal>
          <c:smooth val="1"/>
          <c:extLst xmlns:c16r2="http://schemas.microsoft.com/office/drawing/2015/06/chart">
            <c:ext xmlns:c16="http://schemas.microsoft.com/office/drawing/2014/chart" uri="{C3380CC4-5D6E-409C-BE32-E72D297353CC}">
              <c16:uniqueId val="{00000008-6EBE-4F8D-9DA0-B506CD7EE8C1}"/>
            </c:ext>
          </c:extLst>
        </c:ser>
        <c:dLbls>
          <c:showLegendKey val="0"/>
          <c:showVal val="0"/>
          <c:showCatName val="0"/>
          <c:showSerName val="0"/>
          <c:showPercent val="0"/>
          <c:showBubbleSize val="0"/>
        </c:dLbls>
        <c:axId val="-1376419568"/>
        <c:axId val="-1376417376"/>
      </c:scatterChart>
      <c:valAx>
        <c:axId val="-137641956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376417376"/>
        <c:crosses val="autoZero"/>
        <c:crossBetween val="midCat"/>
      </c:valAx>
      <c:valAx>
        <c:axId val="-1376417376"/>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376419568"/>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6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594594594594595"/>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ersistingPain-G'!$E$123</c:f>
              <c:strCache>
                <c:ptCount val="1"/>
                <c:pt idx="0">
                  <c:v>SOUD Deaths for 1.25x parameter level</c:v>
                </c:pt>
              </c:strCache>
            </c:strRef>
          </c:tx>
          <c:spPr>
            <a:ln w="76200">
              <a:solidFill>
                <a:schemeClr val="accent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E$3:$E$122</c:f>
              <c:numCache>
                <c:formatCode>General</c:formatCode>
                <c:ptCount val="120"/>
                <c:pt idx="0">
                  <c:v>0.0</c:v>
                </c:pt>
                <c:pt idx="1">
                  <c:v>-0.258492340543125</c:v>
                </c:pt>
                <c:pt idx="2">
                  <c:v>-0.565654979285341</c:v>
                </c:pt>
                <c:pt idx="3">
                  <c:v>-0.907840709540983</c:v>
                </c:pt>
                <c:pt idx="4">
                  <c:v>-1.274429875234705</c:v>
                </c:pt>
                <c:pt idx="5">
                  <c:v>-1.657245447078981</c:v>
                </c:pt>
                <c:pt idx="6">
                  <c:v>-2.050005153649272</c:v>
                </c:pt>
                <c:pt idx="7">
                  <c:v>-2.447895979405621</c:v>
                </c:pt>
                <c:pt idx="8">
                  <c:v>-2.847243987637557</c:v>
                </c:pt>
                <c:pt idx="9">
                  <c:v>-3.24525811345611</c:v>
                </c:pt>
                <c:pt idx="10">
                  <c:v>-3.639831355145497</c:v>
                </c:pt>
                <c:pt idx="11">
                  <c:v>-4.029386505086427</c:v>
                </c:pt>
                <c:pt idx="12">
                  <c:v>-4.412756442454588</c:v>
                </c:pt>
                <c:pt idx="13">
                  <c:v>-5.27174238447945</c:v>
                </c:pt>
                <c:pt idx="14">
                  <c:v>-6.084164260425907</c:v>
                </c:pt>
                <c:pt idx="15">
                  <c:v>-6.856951298271634</c:v>
                </c:pt>
                <c:pt idx="16">
                  <c:v>-7.595298273175194</c:v>
                </c:pt>
                <c:pt idx="17">
                  <c:v>-8.30331593636265</c:v>
                </c:pt>
                <c:pt idx="18">
                  <c:v>-8.984273836327473</c:v>
                </c:pt>
                <c:pt idx="19">
                  <c:v>-9.6407876765282</c:v>
                </c:pt>
                <c:pt idx="20">
                  <c:v>-10.2749646769965</c:v>
                </c:pt>
                <c:pt idx="21">
                  <c:v>-10.8885163547719</c:v>
                </c:pt>
                <c:pt idx="22">
                  <c:v>-11.48284602452015</c:v>
                </c:pt>
                <c:pt idx="23">
                  <c:v>-12.05911668476895</c:v>
                </c:pt>
                <c:pt idx="24">
                  <c:v>-12.61830368584313</c:v>
                </c:pt>
                <c:pt idx="25">
                  <c:v>-13.16123559060441</c:v>
                </c:pt>
                <c:pt idx="26">
                  <c:v>-13.68944591082304</c:v>
                </c:pt>
                <c:pt idx="27">
                  <c:v>-14.20346798470428</c:v>
                </c:pt>
                <c:pt idx="28">
                  <c:v>-14.70377583076756</c:v>
                </c:pt>
                <c:pt idx="29">
                  <c:v>-15.19079861364892</c:v>
                </c:pt>
                <c:pt idx="30">
                  <c:v>-15.66492973153977</c:v>
                </c:pt>
                <c:pt idx="31">
                  <c:v>-16.12653385730578</c:v>
                </c:pt>
                <c:pt idx="32">
                  <c:v>-16.57595239774844</c:v>
                </c:pt>
                <c:pt idx="33">
                  <c:v>-17.01350772655987</c:v>
                </c:pt>
                <c:pt idx="34">
                  <c:v>-17.43950646685455</c:v>
                </c:pt>
                <c:pt idx="35">
                  <c:v>-17.85424203729631</c:v>
                </c:pt>
                <c:pt idx="36">
                  <c:v>-18.2579966278735</c:v>
                </c:pt>
                <c:pt idx="37">
                  <c:v>-18.65104273411423</c:v>
                </c:pt>
                <c:pt idx="38">
                  <c:v>-19.03364434964549</c:v>
                </c:pt>
                <c:pt idx="39">
                  <c:v>-19.40605929767164</c:v>
                </c:pt>
                <c:pt idx="40">
                  <c:v>-19.76853835803482</c:v>
                </c:pt>
                <c:pt idx="41">
                  <c:v>-20.12132585526517</c:v>
                </c:pt>
                <c:pt idx="42">
                  <c:v>-20.46466012951437</c:v>
                </c:pt>
                <c:pt idx="43">
                  <c:v>-20.79877390904171</c:v>
                </c:pt>
                <c:pt idx="44">
                  <c:v>-21.12389460692363</c:v>
                </c:pt>
                <c:pt idx="45">
                  <c:v>-21.44024455957618</c:v>
                </c:pt>
                <c:pt idx="46">
                  <c:v>-21.74804122068461</c:v>
                </c:pt>
                <c:pt idx="47">
                  <c:v>-22.04749732105183</c:v>
                </c:pt>
                <c:pt idx="48">
                  <c:v>-22.3388210024839</c:v>
                </c:pt>
                <c:pt idx="49">
                  <c:v>-22.62221593196572</c:v>
                </c:pt>
                <c:pt idx="50">
                  <c:v>-22.89788140094504</c:v>
                </c:pt>
                <c:pt idx="51">
                  <c:v>-23.1660124134277</c:v>
                </c:pt>
                <c:pt idx="52">
                  <c:v>-23.42679976813158</c:v>
                </c:pt>
                <c:pt idx="53">
                  <c:v>-23.68043013163832</c:v>
                </c:pt>
                <c:pt idx="54">
                  <c:v>-23.92708610704909</c:v>
                </c:pt>
                <c:pt idx="55">
                  <c:v>-24.16694629940996</c:v>
                </c:pt>
                <c:pt idx="56">
                  <c:v>-24.40018537884175</c:v>
                </c:pt>
                <c:pt idx="57">
                  <c:v>-24.62697414206004</c:v>
                </c:pt>
                <c:pt idx="58">
                  <c:v>-24.84747957281024</c:v>
                </c:pt>
                <c:pt idx="59">
                  <c:v>-25.06186490157522</c:v>
                </c:pt>
                <c:pt idx="60">
                  <c:v>-25.27028966483638</c:v>
                </c:pt>
                <c:pt idx="61">
                  <c:v>-25.47290976405943</c:v>
                </c:pt>
                <c:pt idx="62">
                  <c:v>-25.66987752453635</c:v>
                </c:pt>
                <c:pt idx="63">
                  <c:v>-25.86134175414977</c:v>
                </c:pt>
                <c:pt idx="64">
                  <c:v>-26.04744780210615</c:v>
                </c:pt>
                <c:pt idx="65">
                  <c:v>-26.2283376176516</c:v>
                </c:pt>
                <c:pt idx="66">
                  <c:v>-26.40414980875692</c:v>
                </c:pt>
                <c:pt idx="67">
                  <c:v>-26.57501970075909</c:v>
                </c:pt>
                <c:pt idx="68">
                  <c:v>-26.74107939492117</c:v>
                </c:pt>
                <c:pt idx="69">
                  <c:v>-26.90245782687948</c:v>
                </c:pt>
                <c:pt idx="70">
                  <c:v>-27.05928082493489</c:v>
                </c:pt>
                <c:pt idx="71">
                  <c:v>-27.21167116814845</c:v>
                </c:pt>
                <c:pt idx="72">
                  <c:v>-27.35974864419168</c:v>
                </c:pt>
                <c:pt idx="73">
                  <c:v>-27.50363010691306</c:v>
                </c:pt>
                <c:pt idx="74">
                  <c:v>-27.64342953357468</c:v>
                </c:pt>
                <c:pt idx="75">
                  <c:v>-27.7792580817186</c:v>
                </c:pt>
                <c:pt idx="76">
                  <c:v>-27.91122414561771</c:v>
                </c:pt>
                <c:pt idx="77">
                  <c:v>-28.03943341228328</c:v>
                </c:pt>
                <c:pt idx="78">
                  <c:v>-28.16398891698211</c:v>
                </c:pt>
                <c:pt idx="79">
                  <c:v>-28.28499109823651</c:v>
                </c:pt>
                <c:pt idx="80">
                  <c:v>-28.40253785227289</c:v>
                </c:pt>
                <c:pt idx="81">
                  <c:v>-28.51672458689275</c:v>
                </c:pt>
                <c:pt idx="82">
                  <c:v>-28.62764427473228</c:v>
                </c:pt>
                <c:pt idx="83">
                  <c:v>-28.7353875058988</c:v>
                </c:pt>
                <c:pt idx="84">
                  <c:v>-28.84004253994818</c:v>
                </c:pt>
                <c:pt idx="85">
                  <c:v>-28.94169535719468</c:v>
                </c:pt>
                <c:pt idx="86">
                  <c:v>-29.04042970932418</c:v>
                </c:pt>
                <c:pt idx="87">
                  <c:v>-29.13632716930806</c:v>
                </c:pt>
                <c:pt idx="88">
                  <c:v>-29.22946718059013</c:v>
                </c:pt>
                <c:pt idx="89">
                  <c:v>-29.31992710554648</c:v>
                </c:pt>
                <c:pt idx="90">
                  <c:v>-29.40778227319688</c:v>
                </c:pt>
                <c:pt idx="91">
                  <c:v>-29.49310602616822</c:v>
                </c:pt>
                <c:pt idx="92">
                  <c:v>-29.57596976689795</c:v>
                </c:pt>
                <c:pt idx="93">
                  <c:v>-29.65644300306917</c:v>
                </c:pt>
                <c:pt idx="94">
                  <c:v>-29.73459339227936</c:v>
                </c:pt>
                <c:pt idx="95">
                  <c:v>-29.81048678593584</c:v>
                </c:pt>
                <c:pt idx="96">
                  <c:v>-29.88418727237318</c:v>
                </c:pt>
                <c:pt idx="97">
                  <c:v>-29.95575721919858</c:v>
                </c:pt>
                <c:pt idx="98">
                  <c:v>-30.025257314858</c:v>
                </c:pt>
                <c:pt idx="99">
                  <c:v>-30.09274660942958</c:v>
                </c:pt>
                <c:pt idx="100">
                  <c:v>-30.15828255464464</c:v>
                </c:pt>
                <c:pt idx="101">
                  <c:v>-30.22192104313531</c:v>
                </c:pt>
                <c:pt idx="102">
                  <c:v>-30.28371644691978</c:v>
                </c:pt>
                <c:pt idx="103">
                  <c:v>-30.34372165512488</c:v>
                </c:pt>
                <c:pt idx="104">
                  <c:v>-30.40198811095065</c:v>
                </c:pt>
                <c:pt idx="105">
                  <c:v>-30.4585658478837</c:v>
                </c:pt>
                <c:pt idx="106">
                  <c:v>-30.51350352516661</c:v>
                </c:pt>
                <c:pt idx="107">
                  <c:v>-30.56684846252958</c:v>
                </c:pt>
                <c:pt idx="108">
                  <c:v>-30.61864667418982</c:v>
                </c:pt>
                <c:pt idx="109">
                  <c:v>-30.66894290212852</c:v>
                </c:pt>
                <c:pt idx="110">
                  <c:v>-30.71778064865202</c:v>
                </c:pt>
                <c:pt idx="111">
                  <c:v>-30.76520220824818</c:v>
                </c:pt>
                <c:pt idx="112">
                  <c:v>-30.81124869874193</c:v>
                </c:pt>
                <c:pt idx="113">
                  <c:v>-30.85596009176431</c:v>
                </c:pt>
                <c:pt idx="114">
                  <c:v>-30.89937524254039</c:v>
                </c:pt>
                <c:pt idx="115">
                  <c:v>-30.941531919009</c:v>
                </c:pt>
                <c:pt idx="116">
                  <c:v>-30.98246683027953</c:v>
                </c:pt>
                <c:pt idx="117">
                  <c:v>-31.02221565444153</c:v>
                </c:pt>
                <c:pt idx="118">
                  <c:v>-31.06081306572926</c:v>
                </c:pt>
                <c:pt idx="119">
                  <c:v>-31.0982927610615</c:v>
                </c:pt>
              </c:numCache>
            </c:numRef>
          </c:yVal>
          <c:smooth val="1"/>
          <c:extLst xmlns:c16r2="http://schemas.microsoft.com/office/drawing/2015/06/chart">
            <c:ext xmlns:c16="http://schemas.microsoft.com/office/drawing/2014/chart" uri="{C3380CC4-5D6E-409C-BE32-E72D297353CC}">
              <c16:uniqueId val="{00000000-E5EF-4101-920D-B28A936D85F3}"/>
            </c:ext>
          </c:extLst>
        </c:ser>
        <c:ser>
          <c:idx val="3"/>
          <c:order val="1"/>
          <c:tx>
            <c:strRef>
              <c:f>'SA-PersistingPain-G'!$N$123</c:f>
              <c:strCache>
                <c:ptCount val="1"/>
                <c:pt idx="0">
                  <c:v>SOUD Deaths for 1x parameter level</c:v>
                </c:pt>
              </c:strCache>
            </c:strRef>
          </c:tx>
          <c:spPr>
            <a:ln w="28575">
              <a:solidFill>
                <a:schemeClr val="accent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N$3:$N$122</c:f>
              <c:numCache>
                <c:formatCode>General</c:formatCode>
                <c:ptCount val="120"/>
                <c:pt idx="0">
                  <c:v>0.0</c:v>
                </c:pt>
                <c:pt idx="1">
                  <c:v>-0.258492340543125</c:v>
                </c:pt>
                <c:pt idx="2">
                  <c:v>-0.56565497117781</c:v>
                </c:pt>
                <c:pt idx="3">
                  <c:v>-0.907840674664294</c:v>
                </c:pt>
                <c:pt idx="4">
                  <c:v>-1.27442978946458</c:v>
                </c:pt>
                <c:pt idx="5">
                  <c:v>-1.657245284251076</c:v>
                </c:pt>
                <c:pt idx="6">
                  <c:v>-2.050004887820205</c:v>
                </c:pt>
                <c:pt idx="7">
                  <c:v>-2.447895586307572</c:v>
                </c:pt>
                <c:pt idx="8">
                  <c:v>-2.847243445574782</c:v>
                </c:pt>
                <c:pt idx="9">
                  <c:v>-3.245257403825712</c:v>
                </c:pt>
                <c:pt idx="10">
                  <c:v>-3.639830462702593</c:v>
                </c:pt>
                <c:pt idx="11">
                  <c:v>-4.029385418043439</c:v>
                </c:pt>
                <c:pt idx="12">
                  <c:v>-4.412755152471981</c:v>
                </c:pt>
                <c:pt idx="13">
                  <c:v>-5.271740886590942</c:v>
                </c:pt>
                <c:pt idx="14">
                  <c:v>-6.084162557443435</c:v>
                </c:pt>
                <c:pt idx="15">
                  <c:v>-6.856949401225779</c:v>
                </c:pt>
                <c:pt idx="16">
                  <c:v>-7.595296199870404</c:v>
                </c:pt>
                <c:pt idx="17">
                  <c:v>-8.303313710312718</c:v>
                </c:pt>
                <c:pt idx="18">
                  <c:v>-8.984271485986298</c:v>
                </c:pt>
                <c:pt idx="19">
                  <c:v>-9.64078523472972</c:v>
                </c:pt>
                <c:pt idx="20">
                  <c:v>-10.27496218053107</c:v>
                </c:pt>
                <c:pt idx="21">
                  <c:v>-10.88851384406046</c:v>
                </c:pt>
                <c:pt idx="22">
                  <c:v>-11.48284354335367</c:v>
                </c:pt>
                <c:pt idx="23">
                  <c:v>-12.05911428008965</c:v>
                </c:pt>
                <c:pt idx="24">
                  <c:v>-12.61830140755737</c:v>
                </c:pt>
                <c:pt idx="25">
                  <c:v>-13.16123349141758</c:v>
                </c:pt>
                <c:pt idx="26">
                  <c:v>-13.68944404591673</c:v>
                </c:pt>
                <c:pt idx="27">
                  <c:v>-14.20346641154215</c:v>
                </c:pt>
                <c:pt idx="28">
                  <c:v>-14.70377460879572</c:v>
                </c:pt>
                <c:pt idx="29">
                  <c:v>-15.19079780402931</c:v>
                </c:pt>
                <c:pt idx="30">
                  <c:v>-15.66492939691514</c:v>
                </c:pt>
                <c:pt idx="31">
                  <c:v>-16.12653406159932</c:v>
                </c:pt>
                <c:pt idx="32">
                  <c:v>-16.57595320599003</c:v>
                </c:pt>
                <c:pt idx="33">
                  <c:v>-17.01350920473782</c:v>
                </c:pt>
                <c:pt idx="34">
                  <c:v>-17.43950868178382</c:v>
                </c:pt>
                <c:pt idx="35">
                  <c:v>-17.85424505651067</c:v>
                </c:pt>
                <c:pt idx="36">
                  <c:v>-18.2580005195302</c:v>
                </c:pt>
                <c:pt idx="37">
                  <c:v>-18.65104756691374</c:v>
                </c:pt>
                <c:pt idx="38">
                  <c:v>-19.03365019276269</c:v>
                </c:pt>
                <c:pt idx="39">
                  <c:v>-19.40606622069999</c:v>
                </c:pt>
                <c:pt idx="40">
                  <c:v>-19.76854643093575</c:v>
                </c:pt>
                <c:pt idx="41">
                  <c:v>-20.12133514833303</c:v>
                </c:pt>
                <c:pt idx="42">
                  <c:v>-20.46467071333932</c:v>
                </c:pt>
                <c:pt idx="43">
                  <c:v>-20.79878585448538</c:v>
                </c:pt>
                <c:pt idx="44">
                  <c:v>-21.12390798510041</c:v>
                </c:pt>
                <c:pt idx="45">
                  <c:v>-21.4402594418362</c:v>
                </c:pt>
                <c:pt idx="46">
                  <c:v>-21.74805767860469</c:v>
                </c:pt>
                <c:pt idx="47">
                  <c:v>-22.04751542642816</c:v>
                </c:pt>
                <c:pt idx="48">
                  <c:v>-22.33884082733086</c:v>
                </c:pt>
                <c:pt idx="49">
                  <c:v>-22.62223754851568</c:v>
                </c:pt>
                <c:pt idx="50">
                  <c:v>-22.89790488165199</c:v>
                </c:pt>
                <c:pt idx="51">
                  <c:v>-23.16603783097358</c:v>
                </c:pt>
                <c:pt idx="52">
                  <c:v>-23.42682719543607</c:v>
                </c:pt>
                <c:pt idx="53">
                  <c:v>-23.68045964186732</c:v>
                </c:pt>
                <c:pt idx="54">
                  <c:v>-23.92711777362747</c:v>
                </c:pt>
                <c:pt idx="55">
                  <c:v>-24.16698019603596</c:v>
                </c:pt>
                <c:pt idx="56">
                  <c:v>-24.40022157950002</c:v>
                </c:pt>
                <c:pt idx="57">
                  <c:v>-24.62701272104023</c:v>
                </c:pt>
                <c:pt idx="58">
                  <c:v>-24.84752060472112</c:v>
                </c:pt>
                <c:pt idx="59">
                  <c:v>-25.06190846136381</c:v>
                </c:pt>
                <c:pt idx="60">
                  <c:v>-25.2703358278053</c:v>
                </c:pt>
                <c:pt idx="61">
                  <c:v>-25.4729586058852</c:v>
                </c:pt>
                <c:pt idx="62">
                  <c:v>-25.66992912128892</c:v>
                </c:pt>
                <c:pt idx="63">
                  <c:v>-25.86139618231025</c:v>
                </c:pt>
                <c:pt idx="64">
                  <c:v>-26.04750513858666</c:v>
                </c:pt>
                <c:pt idx="65">
                  <c:v>-26.22839793981395</c:v>
                </c:pt>
                <c:pt idx="66">
                  <c:v>-26.40421319443167</c:v>
                </c:pt>
                <c:pt idx="67">
                  <c:v>-26.57508622826476</c:v>
                </c:pt>
                <c:pt idx="68">
                  <c:v>-26.74114914308166</c:v>
                </c:pt>
                <c:pt idx="69">
                  <c:v>-26.90253087504257</c:v>
                </c:pt>
                <c:pt idx="70">
                  <c:v>-27.05935725299146</c:v>
                </c:pt>
                <c:pt idx="71">
                  <c:v>-27.21175105654781</c:v>
                </c:pt>
                <c:pt idx="72">
                  <c:v>-27.35983207396037</c:v>
                </c:pt>
                <c:pt idx="73">
                  <c:v>-27.50371715967133</c:v>
                </c:pt>
                <c:pt idx="74">
                  <c:v>-27.64352029155217</c:v>
                </c:pt>
                <c:pt idx="75">
                  <c:v>-27.77935262776922</c:v>
                </c:pt>
                <c:pt idx="76">
                  <c:v>-27.9113225632359</c:v>
                </c:pt>
                <c:pt idx="77">
                  <c:v>-28.03953578561891</c:v>
                </c:pt>
                <c:pt idx="78">
                  <c:v>-28.16409533085302</c:v>
                </c:pt>
                <c:pt idx="79">
                  <c:v>-28.28510163814308</c:v>
                </c:pt>
                <c:pt idx="80">
                  <c:v>-28.40265260441032</c:v>
                </c:pt>
                <c:pt idx="81">
                  <c:v>-28.51684363816178</c:v>
                </c:pt>
                <c:pt idx="82">
                  <c:v>-28.62776771275371</c:v>
                </c:pt>
                <c:pt idx="83">
                  <c:v>-28.7355154190222</c:v>
                </c:pt>
                <c:pt idx="84">
                  <c:v>-28.8401750172636</c:v>
                </c:pt>
                <c:pt idx="85">
                  <c:v>-28.94183248854004</c:v>
                </c:pt>
                <c:pt idx="86">
                  <c:v>-29.04057158529758</c:v>
                </c:pt>
                <c:pt idx="87">
                  <c:v>-29.13647388127401</c:v>
                </c:pt>
                <c:pt idx="88">
                  <c:v>-29.22961882068835</c:v>
                </c:pt>
                <c:pt idx="89">
                  <c:v>-29.32008376669814</c:v>
                </c:pt>
                <c:pt idx="90">
                  <c:v>-29.40794404911282</c:v>
                </c:pt>
                <c:pt idx="91">
                  <c:v>-29.49327301135431</c:v>
                </c:pt>
                <c:pt idx="92">
                  <c:v>-29.57614205665995</c:v>
                </c:pt>
                <c:pt idx="93">
                  <c:v>-29.65662069351824</c:v>
                </c:pt>
                <c:pt idx="94">
                  <c:v>-29.73477658033718</c:v>
                </c:pt>
                <c:pt idx="95">
                  <c:v>-29.81067556933751</c:v>
                </c:pt>
                <c:pt idx="96">
                  <c:v>-29.88438174967076</c:v>
                </c:pt>
                <c:pt idx="97">
                  <c:v>-29.9559574897637</c:v>
                </c:pt>
                <c:pt idx="98">
                  <c:v>-30.02546347888515</c:v>
                </c:pt>
                <c:pt idx="99">
                  <c:v>-30.09295876793722</c:v>
                </c:pt>
                <c:pt idx="100">
                  <c:v>-30.15850080947506</c:v>
                </c:pt>
                <c:pt idx="101">
                  <c:v>-30.22214549695709</c:v>
                </c:pt>
                <c:pt idx="102">
                  <c:v>-30.28394720322918</c:v>
                </c:pt>
                <c:pt idx="103">
                  <c:v>-30.34395881824328</c:v>
                </c:pt>
                <c:pt idx="104">
                  <c:v>-30.40223178602518</c:v>
                </c:pt>
                <c:pt idx="105">
                  <c:v>-30.45881614088614</c:v>
                </c:pt>
                <c:pt idx="106">
                  <c:v>-30.51376054289192</c:v>
                </c:pt>
                <c:pt idx="107">
                  <c:v>-30.56711231259517</c:v>
                </c:pt>
                <c:pt idx="108">
                  <c:v>-30.61891746503134</c:v>
                </c:pt>
                <c:pt idx="109">
                  <c:v>-30.66922074299885</c:v>
                </c:pt>
                <c:pt idx="110">
                  <c:v>-30.71806564961755</c:v>
                </c:pt>
                <c:pt idx="111">
                  <c:v>-30.76549448018659</c:v>
                </c:pt>
                <c:pt idx="112">
                  <c:v>-30.81154835333682</c:v>
                </c:pt>
                <c:pt idx="113">
                  <c:v>-30.85626724150297</c:v>
                </c:pt>
                <c:pt idx="114">
                  <c:v>-30.89969000070928</c:v>
                </c:pt>
                <c:pt idx="115">
                  <c:v>-30.94185439968846</c:v>
                </c:pt>
                <c:pt idx="116">
                  <c:v>-30.98279714833889</c:v>
                </c:pt>
                <c:pt idx="117">
                  <c:v>-31.02255392553532</c:v>
                </c:pt>
                <c:pt idx="118">
                  <c:v>-31.06115940628979</c:v>
                </c:pt>
                <c:pt idx="119">
                  <c:v>-31.09864728829472</c:v>
                </c:pt>
              </c:numCache>
            </c:numRef>
          </c:yVal>
          <c:smooth val="1"/>
          <c:extLst xmlns:c16r2="http://schemas.microsoft.com/office/drawing/2015/06/chart">
            <c:ext xmlns:c16="http://schemas.microsoft.com/office/drawing/2014/chart" uri="{C3380CC4-5D6E-409C-BE32-E72D297353CC}">
              <c16:uniqueId val="{00000001-E5EF-4101-920D-B28A936D85F3}"/>
            </c:ext>
          </c:extLst>
        </c:ser>
        <c:ser>
          <c:idx val="0"/>
          <c:order val="2"/>
          <c:tx>
            <c:strRef>
              <c:f>'SA-PersistingPain-G'!$W$123</c:f>
              <c:strCache>
                <c:ptCount val="1"/>
                <c:pt idx="0">
                  <c:v>SOUD Deaths for 0.75x parameter level</c:v>
                </c:pt>
              </c:strCache>
            </c:strRef>
          </c:tx>
          <c:spPr>
            <a:ln w="6350">
              <a:solidFill>
                <a:schemeClr val="accent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W$3:$W$122</c:f>
              <c:numCache>
                <c:formatCode>General</c:formatCode>
                <c:ptCount val="120"/>
                <c:pt idx="0">
                  <c:v>0.0</c:v>
                </c:pt>
                <c:pt idx="1">
                  <c:v>-0.258492340543125</c:v>
                </c:pt>
                <c:pt idx="2">
                  <c:v>-0.565654963070028</c:v>
                </c:pt>
                <c:pt idx="3">
                  <c:v>-0.907840639777373</c:v>
                </c:pt>
                <c:pt idx="4">
                  <c:v>-1.274429703647411</c:v>
                </c:pt>
                <c:pt idx="5">
                  <c:v>-1.657245121290953</c:v>
                </c:pt>
                <c:pt idx="6">
                  <c:v>-2.050004621704625</c:v>
                </c:pt>
                <c:pt idx="7">
                  <c:v>-2.44789519267872</c:v>
                </c:pt>
                <c:pt idx="8">
                  <c:v>-2.84724290263066</c:v>
                </c:pt>
                <c:pt idx="9">
                  <c:v>-3.245256692843121</c:v>
                </c:pt>
                <c:pt idx="10">
                  <c:v>-3.639829568305981</c:v>
                </c:pt>
                <c:pt idx="11">
                  <c:v>-4.029384328305726</c:v>
                </c:pt>
                <c:pt idx="12">
                  <c:v>-4.412753858908045</c:v>
                </c:pt>
                <c:pt idx="13">
                  <c:v>-5.27173938408639</c:v>
                </c:pt>
                <c:pt idx="14">
                  <c:v>-6.084160848663465</c:v>
                </c:pt>
                <c:pt idx="15">
                  <c:v>-6.856947497056057</c:v>
                </c:pt>
                <c:pt idx="16">
                  <c:v>-7.595294117980325</c:v>
                </c:pt>
                <c:pt idx="17">
                  <c:v>-8.303311474092993</c:v>
                </c:pt>
                <c:pt idx="18">
                  <c:v>-8.984269123785315</c:v>
                </c:pt>
                <c:pt idx="19">
                  <c:v>-9.640782779294</c:v>
                </c:pt>
                <c:pt idx="20">
                  <c:v>-10.2749596685873</c:v>
                </c:pt>
                <c:pt idx="21">
                  <c:v>-10.88851131599138</c:v>
                </c:pt>
                <c:pt idx="22">
                  <c:v>-11.48284104293834</c:v>
                </c:pt>
                <c:pt idx="23">
                  <c:v>-12.05911185428865</c:v>
                </c:pt>
                <c:pt idx="24">
                  <c:v>-12.61829910632719</c:v>
                </c:pt>
                <c:pt idx="25">
                  <c:v>-13.16123136754666</c:v>
                </c:pt>
                <c:pt idx="26">
                  <c:v>-13.68944215470628</c:v>
                </c:pt>
                <c:pt idx="27">
                  <c:v>-14.2034648106115</c:v>
                </c:pt>
                <c:pt idx="28">
                  <c:v>-14.7037733577873</c:v>
                </c:pt>
                <c:pt idx="29">
                  <c:v>-15.19079696433946</c:v>
                </c:pt>
                <c:pt idx="30">
                  <c:v>-15.66492903146232</c:v>
                </c:pt>
                <c:pt idx="31">
                  <c:v>-16.12653423462482</c:v>
                </c:pt>
                <c:pt idx="32">
                  <c:v>-16.57595398288363</c:v>
                </c:pt>
                <c:pt idx="33">
                  <c:v>-17.01351065188903</c:v>
                </c:pt>
                <c:pt idx="34">
                  <c:v>-17.43951086645534</c:v>
                </c:pt>
                <c:pt idx="35">
                  <c:v>-17.85424804672566</c:v>
                </c:pt>
                <c:pt idx="36">
                  <c:v>-18.25800438397898</c:v>
                </c:pt>
                <c:pt idx="37">
                  <c:v>-18.65105237487358</c:v>
                </c:pt>
                <c:pt idx="38">
                  <c:v>-19.03365601403063</c:v>
                </c:pt>
                <c:pt idx="39">
                  <c:v>-19.40607312553398</c:v>
                </c:pt>
                <c:pt idx="40">
                  <c:v>-19.76855449000961</c:v>
                </c:pt>
                <c:pt idx="41">
                  <c:v>-20.1213444326921</c:v>
                </c:pt>
                <c:pt idx="42">
                  <c:v>-20.46468129437278</c:v>
                </c:pt>
                <c:pt idx="43">
                  <c:v>-20.79879780389856</c:v>
                </c:pt>
                <c:pt idx="44">
                  <c:v>-21.1239213748927</c:v>
                </c:pt>
                <c:pt idx="45">
                  <c:v>-21.44027434428913</c:v>
                </c:pt>
                <c:pt idx="46">
                  <c:v>-21.74807416626927</c:v>
                </c:pt>
                <c:pt idx="47">
                  <c:v>-22.04753357211968</c:v>
                </c:pt>
                <c:pt idx="48">
                  <c:v>-22.33886070412564</c:v>
                </c:pt>
                <c:pt idx="49">
                  <c:v>-22.62225922975151</c:v>
                </c:pt>
                <c:pt idx="50">
                  <c:v>-22.89792844093365</c:v>
                </c:pt>
                <c:pt idx="51">
                  <c:v>-23.16606334217659</c:v>
                </c:pt>
                <c:pt idx="52">
                  <c:v>-23.42685473271536</c:v>
                </c:pt>
                <c:pt idx="53">
                  <c:v>-23.68048927966866</c:v>
                </c:pt>
                <c:pt idx="54">
                  <c:v>-23.9271495866994</c:v>
                </c:pt>
                <c:pt idx="55">
                  <c:v>-24.16701425944325</c:v>
                </c:pt>
                <c:pt idx="56">
                  <c:v>-24.40025796863806</c:v>
                </c:pt>
                <c:pt idx="57">
                  <c:v>-24.62705151165044</c:v>
                </c:pt>
                <c:pt idx="58">
                  <c:v>-24.84756187290848</c:v>
                </c:pt>
                <c:pt idx="59">
                  <c:v>-25.06195228361376</c:v>
                </c:pt>
                <c:pt idx="60">
                  <c:v>-25.27038228100222</c:v>
                </c:pt>
                <c:pt idx="61">
                  <c:v>-25.47300776733152</c:v>
                </c:pt>
                <c:pt idx="62">
                  <c:v>-25.66998106872109</c:v>
                </c:pt>
                <c:pt idx="63">
                  <c:v>-25.86145099392079</c:v>
                </c:pt>
                <c:pt idx="64">
                  <c:v>-26.04756289304192</c:v>
                </c:pt>
                <c:pt idx="65">
                  <c:v>-26.22845871627239</c:v>
                </c:pt>
                <c:pt idx="66">
                  <c:v>-26.40427707256377</c:v>
                </c:pt>
                <c:pt idx="67">
                  <c:v>-26.57515328827138</c:v>
                </c:pt>
                <c:pt idx="68">
                  <c:v>-26.74121946571324</c:v>
                </c:pt>
                <c:pt idx="69">
                  <c:v>-26.90260454161688</c:v>
                </c:pt>
                <c:pt idx="70">
                  <c:v>-27.05943434541086</c:v>
                </c:pt>
                <c:pt idx="71">
                  <c:v>-27.21183165731947</c:v>
                </c:pt>
                <c:pt idx="72">
                  <c:v>-27.35991626621012</c:v>
                </c:pt>
                <c:pt idx="73">
                  <c:v>-27.50380502716234</c:v>
                </c:pt>
                <c:pt idx="74">
                  <c:v>-27.64361191870096</c:v>
                </c:pt>
                <c:pt idx="75">
                  <c:v>-27.77944809966105</c:v>
                </c:pt>
                <c:pt idx="76">
                  <c:v>-27.91142196564086</c:v>
                </c:pt>
                <c:pt idx="77">
                  <c:v>-28.03963920500496</c:v>
                </c:pt>
                <c:pt idx="78">
                  <c:v>-28.16420285440224</c:v>
                </c:pt>
                <c:pt idx="79">
                  <c:v>-28.28521335376265</c:v>
                </c:pt>
                <c:pt idx="80">
                  <c:v>-28.40276860074912</c:v>
                </c:pt>
                <c:pt idx="81">
                  <c:v>-28.51696400461817</c:v>
                </c:pt>
                <c:pt idx="82">
                  <c:v>-28.62789253949095</c:v>
                </c:pt>
                <c:pt idx="83">
                  <c:v>-28.73564479697782</c:v>
                </c:pt>
                <c:pt idx="84">
                  <c:v>-28.84030903816008</c:v>
                </c:pt>
                <c:pt idx="85">
                  <c:v>-28.9419712448957</c:v>
                </c:pt>
                <c:pt idx="86">
                  <c:v>-29.04071517043485</c:v>
                </c:pt>
                <c:pt idx="87">
                  <c:v>-29.13662238932718</c:v>
                </c:pt>
                <c:pt idx="88">
                  <c:v>-29.22977234661473</c:v>
                </c:pt>
                <c:pt idx="89">
                  <c:v>-29.32024240628316</c:v>
                </c:pt>
                <c:pt idx="90">
                  <c:v>-29.40810789897748</c:v>
                </c:pt>
                <c:pt idx="91">
                  <c:v>-29.49344216896088</c:v>
                </c:pt>
                <c:pt idx="92">
                  <c:v>-29.57631662031997</c:v>
                </c:pt>
                <c:pt idx="93">
                  <c:v>-29.65680076239507</c:v>
                </c:pt>
                <c:pt idx="94">
                  <c:v>-29.7349622544525</c:v>
                </c:pt>
                <c:pt idx="95">
                  <c:v>-29.81086694957355</c:v>
                </c:pt>
                <c:pt idx="96">
                  <c:v>-29.88457893777618</c:v>
                </c:pt>
                <c:pt idx="97">
                  <c:v>-29.95616058835483</c:v>
                </c:pt>
                <c:pt idx="98">
                  <c:v>-30.02567259144972</c:v>
                </c:pt>
                <c:pt idx="99">
                  <c:v>-30.09317399883489</c:v>
                </c:pt>
                <c:pt idx="100">
                  <c:v>-30.15872226394051</c:v>
                </c:pt>
                <c:pt idx="101">
                  <c:v>-30.22237328110088</c:v>
                </c:pt>
                <c:pt idx="102">
                  <c:v>-30.28418142403714</c:v>
                </c:pt>
                <c:pt idx="103">
                  <c:v>-30.34419958357821</c:v>
                </c:pt>
                <c:pt idx="104">
                  <c:v>-30.40247920462478</c:v>
                </c:pt>
                <c:pt idx="105">
                  <c:v>-30.45907032236444</c:v>
                </c:pt>
                <c:pt idx="106">
                  <c:v>-30.51402159773688</c:v>
                </c:pt>
                <c:pt idx="107">
                  <c:v>-30.56738035216606</c:v>
                </c:pt>
                <c:pt idx="108">
                  <c:v>-30.61919260155985</c:v>
                </c:pt>
                <c:pt idx="109">
                  <c:v>-30.66950308958355</c:v>
                </c:pt>
                <c:pt idx="110">
                  <c:v>-30.71835532022412</c:v>
                </c:pt>
                <c:pt idx="111">
                  <c:v>-30.76579158964146</c:v>
                </c:pt>
                <c:pt idx="112">
                  <c:v>-30.81185301732796</c:v>
                </c:pt>
                <c:pt idx="113">
                  <c:v>-30.85657957657212</c:v>
                </c:pt>
                <c:pt idx="114">
                  <c:v>-30.90001012425096</c:v>
                </c:pt>
                <c:pt idx="115">
                  <c:v>-30.94218242994337</c:v>
                </c:pt>
                <c:pt idx="116">
                  <c:v>-30.9831332043914</c:v>
                </c:pt>
                <c:pt idx="117">
                  <c:v>-31.02289812730726</c:v>
                </c:pt>
                <c:pt idx="118">
                  <c:v>-31.06151187453498</c:v>
                </c:pt>
                <c:pt idx="119">
                  <c:v>-31.09900814459593</c:v>
                </c:pt>
              </c:numCache>
            </c:numRef>
          </c:yVal>
          <c:smooth val="1"/>
          <c:extLst xmlns:c16r2="http://schemas.microsoft.com/office/drawing/2015/06/chart">
            <c:ext xmlns:c16="http://schemas.microsoft.com/office/drawing/2014/chart" uri="{C3380CC4-5D6E-409C-BE32-E72D297353CC}">
              <c16:uniqueId val="{00000002-E5EF-4101-920D-B28A936D85F3}"/>
            </c:ext>
          </c:extLst>
        </c:ser>
        <c:ser>
          <c:idx val="7"/>
          <c:order val="3"/>
          <c:tx>
            <c:strRef>
              <c:f>'SA-PersistingPain-G'!$F$123</c:f>
              <c:strCache>
                <c:ptCount val="1"/>
                <c:pt idx="0">
                  <c:v>SHUD Deaths for 1.25x parameter level</c:v>
                </c:pt>
              </c:strCache>
            </c:strRef>
          </c:tx>
          <c:spPr>
            <a:ln w="76200">
              <a:solidFill>
                <a:schemeClr val="accent2"/>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F$3:$F$122</c:f>
              <c:numCache>
                <c:formatCode>General</c:formatCode>
                <c:ptCount val="120"/>
                <c:pt idx="0">
                  <c:v>0.0</c:v>
                </c:pt>
                <c:pt idx="1">
                  <c:v>0.531109303779294</c:v>
                </c:pt>
                <c:pt idx="2">
                  <c:v>1.001633262813038</c:v>
                </c:pt>
                <c:pt idx="3">
                  <c:v>1.422250724214018</c:v>
                </c:pt>
                <c:pt idx="4">
                  <c:v>1.800918628353247</c:v>
                </c:pt>
                <c:pt idx="5">
                  <c:v>2.143792597306628</c:v>
                </c:pt>
                <c:pt idx="6">
                  <c:v>2.455642188167531</c:v>
                </c:pt>
                <c:pt idx="7">
                  <c:v>2.740170479121298</c:v>
                </c:pt>
                <c:pt idx="8">
                  <c:v>3.000260827750481</c:v>
                </c:pt>
                <c:pt idx="9">
                  <c:v>3.238167305206434</c:v>
                </c:pt>
                <c:pt idx="10">
                  <c:v>3.455661575416434</c:v>
                </c:pt>
                <c:pt idx="11">
                  <c:v>3.654146101728929</c:v>
                </c:pt>
                <c:pt idx="12">
                  <c:v>3.834741328350538</c:v>
                </c:pt>
                <c:pt idx="13">
                  <c:v>4.98931489740653</c:v>
                </c:pt>
                <c:pt idx="14">
                  <c:v>6.03984200696982</c:v>
                </c:pt>
                <c:pt idx="15">
                  <c:v>7.005237253494078</c:v>
                </c:pt>
                <c:pt idx="16">
                  <c:v>7.899597437738611</c:v>
                </c:pt>
                <c:pt idx="17">
                  <c:v>8.733844771168547</c:v>
                </c:pt>
                <c:pt idx="18">
                  <c:v>9.51645489888224</c:v>
                </c:pt>
                <c:pt idx="19">
                  <c:v>10.25401750840133</c:v>
                </c:pt>
                <c:pt idx="20">
                  <c:v>10.9516695255365</c:v>
                </c:pt>
                <c:pt idx="21">
                  <c:v>11.61342972799512</c:v>
                </c:pt>
                <c:pt idx="22">
                  <c:v>12.24245709232714</c:v>
                </c:pt>
                <c:pt idx="23">
                  <c:v>12.84125015133914</c:v>
                </c:pt>
                <c:pt idx="24">
                  <c:v>13.41180073652686</c:v>
                </c:pt>
                <c:pt idx="25">
                  <c:v>13.95571245747742</c:v>
                </c:pt>
                <c:pt idx="26">
                  <c:v>14.4759749289979</c:v>
                </c:pt>
                <c:pt idx="27">
                  <c:v>14.9734707546099</c:v>
                </c:pt>
                <c:pt idx="28">
                  <c:v>15.44894025707927</c:v>
                </c:pt>
                <c:pt idx="29">
                  <c:v>15.90302058282837</c:v>
                </c:pt>
                <c:pt idx="30">
                  <c:v>16.33627122323087</c:v>
                </c:pt>
                <c:pt idx="31">
                  <c:v>16.74919346146266</c:v>
                </c:pt>
                <c:pt idx="32">
                  <c:v>17.14224515306551</c:v>
                </c:pt>
                <c:pt idx="33">
                  <c:v>17.51585191787962</c:v>
                </c:pt>
                <c:pt idx="34">
                  <c:v>17.87041557540429</c:v>
                </c:pt>
                <c:pt idx="35">
                  <c:v>18.20632046571473</c:v>
                </c:pt>
                <c:pt idx="36">
                  <c:v>18.52393815125274</c:v>
                </c:pt>
                <c:pt idx="37">
                  <c:v>18.82363088133862</c:v>
                </c:pt>
                <c:pt idx="38">
                  <c:v>19.10575411357845</c:v>
                </c:pt>
                <c:pt idx="39">
                  <c:v>19.37066119742226</c:v>
                </c:pt>
                <c:pt idx="40">
                  <c:v>19.61870133715811</c:v>
                </c:pt>
                <c:pt idx="41">
                  <c:v>19.85022049984595</c:v>
                </c:pt>
                <c:pt idx="42">
                  <c:v>20.06556202330203</c:v>
                </c:pt>
                <c:pt idx="43">
                  <c:v>20.26506698426178</c:v>
                </c:pt>
                <c:pt idx="44">
                  <c:v>20.44907438959262</c:v>
                </c:pt>
                <c:pt idx="45">
                  <c:v>20.61792123862097</c:v>
                </c:pt>
                <c:pt idx="46">
                  <c:v>20.77194249318095</c:v>
                </c:pt>
                <c:pt idx="47">
                  <c:v>20.91147098316522</c:v>
                </c:pt>
                <c:pt idx="48">
                  <c:v>21.03683726857667</c:v>
                </c:pt>
                <c:pt idx="49">
                  <c:v>21.14836947388981</c:v>
                </c:pt>
                <c:pt idx="50">
                  <c:v>21.24639310651505</c:v>
                </c:pt>
                <c:pt idx="51">
                  <c:v>21.33123086813362</c:v>
                </c:pt>
                <c:pt idx="52">
                  <c:v>21.40320247026158</c:v>
                </c:pt>
                <c:pt idx="53">
                  <c:v>21.46262444791988</c:v>
                </c:pt>
                <c:pt idx="54">
                  <c:v>21.50980998061182</c:v>
                </c:pt>
                <c:pt idx="55">
                  <c:v>21.54506872290244</c:v>
                </c:pt>
                <c:pt idx="56">
                  <c:v>21.56870664604718</c:v>
                </c:pt>
                <c:pt idx="57">
                  <c:v>21.58102589157238</c:v>
                </c:pt>
                <c:pt idx="58">
                  <c:v>21.58232463724718</c:v>
                </c:pt>
                <c:pt idx="59">
                  <c:v>21.57289697559563</c:v>
                </c:pt>
                <c:pt idx="60">
                  <c:v>21.55303280484945</c:v>
                </c:pt>
                <c:pt idx="61">
                  <c:v>21.52301773208796</c:v>
                </c:pt>
                <c:pt idx="62">
                  <c:v>21.48313298817918</c:v>
                </c:pt>
                <c:pt idx="63">
                  <c:v>21.43365535407256</c:v>
                </c:pt>
                <c:pt idx="64">
                  <c:v>21.37485709792554</c:v>
                </c:pt>
                <c:pt idx="65">
                  <c:v>21.30700592254525</c:v>
                </c:pt>
                <c:pt idx="66">
                  <c:v>21.23036492256105</c:v>
                </c:pt>
                <c:pt idx="67">
                  <c:v>21.14519255078578</c:v>
                </c:pt>
                <c:pt idx="68">
                  <c:v>21.05174259320102</c:v>
                </c:pt>
                <c:pt idx="69">
                  <c:v>20.95026415203224</c:v>
                </c:pt>
                <c:pt idx="70">
                  <c:v>20.84100163637445</c:v>
                </c:pt>
                <c:pt idx="71">
                  <c:v>20.72419475986899</c:v>
                </c:pt>
                <c:pt idx="72">
                  <c:v>20.6000785449367</c:v>
                </c:pt>
                <c:pt idx="73">
                  <c:v>20.46888333309821</c:v>
                </c:pt>
                <c:pt idx="74">
                  <c:v>20.33083480093724</c:v>
                </c:pt>
                <c:pt idx="75">
                  <c:v>20.18615398127586</c:v>
                </c:pt>
                <c:pt idx="76">
                  <c:v>20.03505728916721</c:v>
                </c:pt>
                <c:pt idx="77">
                  <c:v>19.87775655231108</c:v>
                </c:pt>
                <c:pt idx="78">
                  <c:v>19.71445904554166</c:v>
                </c:pt>
                <c:pt idx="79">
                  <c:v>19.54536752903346</c:v>
                </c:pt>
                <c:pt idx="80">
                  <c:v>19.3706802899153</c:v>
                </c:pt>
                <c:pt idx="81">
                  <c:v>19.1905911869796</c:v>
                </c:pt>
                <c:pt idx="82">
                  <c:v>19.00528969819725</c:v>
                </c:pt>
                <c:pt idx="83">
                  <c:v>18.81496097078061</c:v>
                </c:pt>
                <c:pt idx="84">
                  <c:v>18.61978587352596</c:v>
                </c:pt>
                <c:pt idx="85">
                  <c:v>18.41994105120762</c:v>
                </c:pt>
                <c:pt idx="86">
                  <c:v>18.21559898079431</c:v>
                </c:pt>
                <c:pt idx="87">
                  <c:v>18.00692802928161</c:v>
                </c:pt>
                <c:pt idx="88">
                  <c:v>17.79409251293459</c:v>
                </c:pt>
                <c:pt idx="89">
                  <c:v>17.57725275777153</c:v>
                </c:pt>
                <c:pt idx="90">
                  <c:v>17.35656516110166</c:v>
                </c:pt>
                <c:pt idx="91">
                  <c:v>17.13218225395689</c:v>
                </c:pt>
                <c:pt idx="92">
                  <c:v>16.90425276428086</c:v>
                </c:pt>
                <c:pt idx="93">
                  <c:v>16.67292168071326</c:v>
                </c:pt>
                <c:pt idx="94">
                  <c:v>16.4383303168559</c:v>
                </c:pt>
                <c:pt idx="95">
                  <c:v>16.20061637588418</c:v>
                </c:pt>
                <c:pt idx="96">
                  <c:v>15.95991401540614</c:v>
                </c:pt>
                <c:pt idx="97">
                  <c:v>15.71635391244108</c:v>
                </c:pt>
                <c:pt idx="98">
                  <c:v>15.47006332844253</c:v>
                </c:pt>
                <c:pt idx="99">
                  <c:v>15.22116617425968</c:v>
                </c:pt>
                <c:pt idx="100">
                  <c:v>14.9697830749537</c:v>
                </c:pt>
                <c:pt idx="101">
                  <c:v>14.71603143440243</c:v>
                </c:pt>
                <c:pt idx="102">
                  <c:v>14.46002549960067</c:v>
                </c:pt>
                <c:pt idx="103">
                  <c:v>14.20187642461774</c:v>
                </c:pt>
                <c:pt idx="104">
                  <c:v>13.9416923341204</c:v>
                </c:pt>
                <c:pt idx="105">
                  <c:v>13.67957838643088</c:v>
                </c:pt>
                <c:pt idx="106">
                  <c:v>13.41563683605442</c:v>
                </c:pt>
                <c:pt idx="107">
                  <c:v>13.14996709563211</c:v>
                </c:pt>
                <c:pt idx="108">
                  <c:v>12.88266579728202</c:v>
                </c:pt>
                <c:pt idx="109">
                  <c:v>12.61382685328185</c:v>
                </c:pt>
                <c:pt idx="110">
                  <c:v>12.34354151606553</c:v>
                </c:pt>
                <c:pt idx="111">
                  <c:v>12.07189843749693</c:v>
                </c:pt>
                <c:pt idx="112">
                  <c:v>11.79898372739644</c:v>
                </c:pt>
                <c:pt idx="113">
                  <c:v>11.52488101129316</c:v>
                </c:pt>
                <c:pt idx="114">
                  <c:v>11.24967148737969</c:v>
                </c:pt>
                <c:pt idx="115">
                  <c:v>10.9734339826574</c:v>
                </c:pt>
                <c:pt idx="116">
                  <c:v>10.69624500824066</c:v>
                </c:pt>
                <c:pt idx="117">
                  <c:v>10.41817881382335</c:v>
                </c:pt>
                <c:pt idx="118">
                  <c:v>10.13930744127979</c:v>
                </c:pt>
                <c:pt idx="119">
                  <c:v>9.85970077740271</c:v>
                </c:pt>
              </c:numCache>
            </c:numRef>
          </c:yVal>
          <c:smooth val="1"/>
          <c:extLst xmlns:c16r2="http://schemas.microsoft.com/office/drawing/2015/06/chart">
            <c:ext xmlns:c16="http://schemas.microsoft.com/office/drawing/2014/chart" uri="{C3380CC4-5D6E-409C-BE32-E72D297353CC}">
              <c16:uniqueId val="{00000003-E5EF-4101-920D-B28A936D85F3}"/>
            </c:ext>
          </c:extLst>
        </c:ser>
        <c:ser>
          <c:idx val="4"/>
          <c:order val="4"/>
          <c:tx>
            <c:strRef>
              <c:f>'SA-PersistingPain-G'!$O$123</c:f>
              <c:strCache>
                <c:ptCount val="1"/>
                <c:pt idx="0">
                  <c:v>SHUD Deaths for 1x parameter level</c:v>
                </c:pt>
              </c:strCache>
            </c:strRef>
          </c:tx>
          <c:spPr>
            <a:ln w="38100">
              <a:solidFill>
                <a:schemeClr val="accent2"/>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O$3:$O$122</c:f>
              <c:numCache>
                <c:formatCode>General</c:formatCode>
                <c:ptCount val="120"/>
                <c:pt idx="0">
                  <c:v>0.0</c:v>
                </c:pt>
                <c:pt idx="1">
                  <c:v>0.441167131539987</c:v>
                </c:pt>
                <c:pt idx="2">
                  <c:v>0.832165640972198</c:v>
                </c:pt>
                <c:pt idx="3">
                  <c:v>1.181844120646474</c:v>
                </c:pt>
                <c:pt idx="4">
                  <c:v>1.496794572253339</c:v>
                </c:pt>
                <c:pt idx="5">
                  <c:v>1.782115957523365</c:v>
                </c:pt>
                <c:pt idx="6">
                  <c:v>2.041758353208934</c:v>
                </c:pt>
                <c:pt idx="7">
                  <c:v>2.278787827223368</c:v>
                </c:pt>
                <c:pt idx="8">
                  <c:v>2.495590962852248</c:v>
                </c:pt>
                <c:pt idx="9">
                  <c:v>2.694032705898962</c:v>
                </c:pt>
                <c:pt idx="10">
                  <c:v>2.875578115570796</c:v>
                </c:pt>
                <c:pt idx="11">
                  <c:v>3.041386208091354</c:v>
                </c:pt>
                <c:pt idx="12">
                  <c:v>3.192382230182466</c:v>
                </c:pt>
                <c:pt idx="13">
                  <c:v>4.152458187862931</c:v>
                </c:pt>
                <c:pt idx="14">
                  <c:v>5.026438386151222</c:v>
                </c:pt>
                <c:pt idx="15">
                  <c:v>5.829996298960935</c:v>
                </c:pt>
                <c:pt idx="16">
                  <c:v>6.574811221836716</c:v>
                </c:pt>
                <c:pt idx="17">
                  <c:v>7.269931184599181</c:v>
                </c:pt>
                <c:pt idx="18">
                  <c:v>7.922376312485767</c:v>
                </c:pt>
                <c:pt idx="19">
                  <c:v>8.537603455451918</c:v>
                </c:pt>
                <c:pt idx="20">
                  <c:v>9.119865233578185</c:v>
                </c:pt>
                <c:pt idx="21">
                  <c:v>9.67248738691578</c:v>
                </c:pt>
                <c:pt idx="22">
                  <c:v>10.19808292039911</c:v>
                </c:pt>
                <c:pt idx="23">
                  <c:v>10.69871736008918</c:v>
                </c:pt>
                <c:pt idx="24">
                  <c:v>11.176036203582</c:v>
                </c:pt>
                <c:pt idx="25">
                  <c:v>11.63136314303128</c:v>
                </c:pt>
                <c:pt idx="26">
                  <c:v>12.0671736868077</c:v>
                </c:pt>
                <c:pt idx="27">
                  <c:v>12.48419406814564</c:v>
                </c:pt>
                <c:pt idx="28">
                  <c:v>12.88303260426833</c:v>
                </c:pt>
                <c:pt idx="29">
                  <c:v>13.26421213258877</c:v>
                </c:pt>
                <c:pt idx="30">
                  <c:v>13.62819117783502</c:v>
                </c:pt>
                <c:pt idx="31">
                  <c:v>13.97538008233837</c:v>
                </c:pt>
                <c:pt idx="32">
                  <c:v>14.30615326683942</c:v>
                </c:pt>
                <c:pt idx="33">
                  <c:v>14.62085851522906</c:v>
                </c:pt>
                <c:pt idx="34">
                  <c:v>14.91982397305601</c:v>
                </c:pt>
                <c:pt idx="35">
                  <c:v>15.20336339221358</c:v>
                </c:pt>
                <c:pt idx="36">
                  <c:v>15.47178003251102</c:v>
                </c:pt>
                <c:pt idx="37">
                  <c:v>15.72536953677559</c:v>
                </c:pt>
                <c:pt idx="38">
                  <c:v>15.96442202343574</c:v>
                </c:pt>
                <c:pt idx="39">
                  <c:v>16.18922597568862</c:v>
                </c:pt>
                <c:pt idx="40">
                  <c:v>16.4000665494445</c:v>
                </c:pt>
                <c:pt idx="41">
                  <c:v>16.59722632670855</c:v>
                </c:pt>
                <c:pt idx="42">
                  <c:v>16.78098581995314</c:v>
                </c:pt>
                <c:pt idx="43">
                  <c:v>16.95162377734045</c:v>
                </c:pt>
                <c:pt idx="44">
                  <c:v>17.10941734095895</c:v>
                </c:pt>
                <c:pt idx="45">
                  <c:v>17.25464209797438</c:v>
                </c:pt>
                <c:pt idx="46">
                  <c:v>17.3875720550619</c:v>
                </c:pt>
                <c:pt idx="47">
                  <c:v>17.50847955919322</c:v>
                </c:pt>
                <c:pt idx="48">
                  <c:v>17.6176351822075</c:v>
                </c:pt>
                <c:pt idx="49">
                  <c:v>17.7153075822926</c:v>
                </c:pt>
                <c:pt idx="50">
                  <c:v>17.8017633521813</c:v>
                </c:pt>
                <c:pt idx="51">
                  <c:v>17.87726686133978</c:v>
                </c:pt>
                <c:pt idx="52">
                  <c:v>17.94208010159345</c:v>
                </c:pt>
                <c:pt idx="53">
                  <c:v>17.99646253110852</c:v>
                </c:pt>
                <c:pt idx="54">
                  <c:v>18.04067092437831</c:v>
                </c:pt>
                <c:pt idx="55">
                  <c:v>18.07495923011957</c:v>
                </c:pt>
                <c:pt idx="56">
                  <c:v>18.09957843830225</c:v>
                </c:pt>
                <c:pt idx="57">
                  <c:v>18.11477645704858</c:v>
                </c:pt>
                <c:pt idx="58">
                  <c:v>18.12079799978947</c:v>
                </c:pt>
                <c:pt idx="59">
                  <c:v>18.11788448279748</c:v>
                </c:pt>
                <c:pt idx="60">
                  <c:v>18.1062739330232</c:v>
                </c:pt>
                <c:pt idx="61">
                  <c:v>18.08620090602608</c:v>
                </c:pt>
                <c:pt idx="62">
                  <c:v>18.05789641368706</c:v>
                </c:pt>
                <c:pt idx="63">
                  <c:v>18.021587861329</c:v>
                </c:pt>
                <c:pt idx="64">
                  <c:v>17.97749899383115</c:v>
                </c:pt>
                <c:pt idx="65">
                  <c:v>17.92584985028428</c:v>
                </c:pt>
                <c:pt idx="66">
                  <c:v>17.86685672673984</c:v>
                </c:pt>
                <c:pt idx="67">
                  <c:v>17.80073214657558</c:v>
                </c:pt>
                <c:pt idx="68">
                  <c:v>17.72768483802506</c:v>
                </c:pt>
                <c:pt idx="69">
                  <c:v>17.6479197184321</c:v>
                </c:pt>
                <c:pt idx="70">
                  <c:v>17.56163788477608</c:v>
                </c:pt>
                <c:pt idx="71">
                  <c:v>17.46903661006218</c:v>
                </c:pt>
                <c:pt idx="72">
                  <c:v>17.37030934516508</c:v>
                </c:pt>
                <c:pt idx="73">
                  <c:v>17.26564572573966</c:v>
                </c:pt>
                <c:pt idx="74">
                  <c:v>17.15523158382653</c:v>
                </c:pt>
                <c:pt idx="75">
                  <c:v>17.03924896380472</c:v>
                </c:pt>
                <c:pt idx="76">
                  <c:v>16.91787614235563</c:v>
                </c:pt>
                <c:pt idx="77">
                  <c:v>16.79128765211994</c:v>
                </c:pt>
                <c:pt idx="78">
                  <c:v>16.65965430874999</c:v>
                </c:pt>
                <c:pt idx="79">
                  <c:v>16.52314324107342</c:v>
                </c:pt>
                <c:pt idx="80">
                  <c:v>16.38191792410153</c:v>
                </c:pt>
                <c:pt idx="81">
                  <c:v>16.23613821462845</c:v>
                </c:pt>
                <c:pt idx="82">
                  <c:v>16.08596038918649</c:v>
                </c:pt>
                <c:pt idx="83">
                  <c:v>15.93153718413137</c:v>
                </c:pt>
                <c:pt idx="84">
                  <c:v>15.77301783764701</c:v>
                </c:pt>
                <c:pt idx="85">
                  <c:v>15.6105481334757</c:v>
                </c:pt>
                <c:pt idx="86">
                  <c:v>15.44427044618478</c:v>
                </c:pt>
                <c:pt idx="87">
                  <c:v>15.27432378779622</c:v>
                </c:pt>
                <c:pt idx="88">
                  <c:v>15.1008438556135</c:v>
                </c:pt>
                <c:pt idx="89">
                  <c:v>14.92396308110028</c:v>
                </c:pt>
                <c:pt idx="90">
                  <c:v>14.7438106796596</c:v>
                </c:pt>
                <c:pt idx="91">
                  <c:v>14.56051270118146</c:v>
                </c:pt>
                <c:pt idx="92">
                  <c:v>14.3741920812378</c:v>
                </c:pt>
                <c:pt idx="93">
                  <c:v>14.18496869280066</c:v>
                </c:pt>
                <c:pt idx="94">
                  <c:v>13.99295939838303</c:v>
                </c:pt>
                <c:pt idx="95">
                  <c:v>13.79827810249103</c:v>
                </c:pt>
                <c:pt idx="96">
                  <c:v>13.60103580430327</c:v>
                </c:pt>
                <c:pt idx="97">
                  <c:v>13.40134065047678</c:v>
                </c:pt>
                <c:pt idx="98">
                  <c:v>13.19929798801363</c:v>
                </c:pt>
                <c:pt idx="99">
                  <c:v>12.99501041709395</c:v>
                </c:pt>
                <c:pt idx="100">
                  <c:v>12.78857784382226</c:v>
                </c:pt>
                <c:pt idx="101">
                  <c:v>12.58009753280935</c:v>
                </c:pt>
                <c:pt idx="102">
                  <c:v>12.36966415953952</c:v>
                </c:pt>
                <c:pt idx="103">
                  <c:v>12.15736986245738</c:v>
                </c:pt>
                <c:pt idx="104">
                  <c:v>11.94330429473462</c:v>
                </c:pt>
                <c:pt idx="105">
                  <c:v>11.72755467565998</c:v>
                </c:pt>
                <c:pt idx="106">
                  <c:v>11.51020584161697</c:v>
                </c:pt>
                <c:pt idx="107">
                  <c:v>11.29134029660863</c:v>
                </c:pt>
                <c:pt idx="108">
                  <c:v>11.0710382622864</c:v>
                </c:pt>
                <c:pt idx="109">
                  <c:v>10.84937772746512</c:v>
                </c:pt>
                <c:pt idx="110">
                  <c:v>10.62643449707998</c:v>
                </c:pt>
                <c:pt idx="111">
                  <c:v>10.40228224056823</c:v>
                </c:pt>
                <c:pt idx="112">
                  <c:v>10.17699253965207</c:v>
                </c:pt>
                <c:pt idx="113">
                  <c:v>9.95063493549442</c:v>
                </c:pt>
                <c:pt idx="114">
                  <c:v>9.723276975217913</c:v>
                </c:pt>
                <c:pt idx="115">
                  <c:v>9.49498425776196</c:v>
                </c:pt>
                <c:pt idx="116">
                  <c:v>9.265820479072227</c:v>
                </c:pt>
                <c:pt idx="117">
                  <c:v>9.03584747660425</c:v>
                </c:pt>
                <c:pt idx="118">
                  <c:v>8.80512527313095</c:v>
                </c:pt>
                <c:pt idx="119">
                  <c:v>8.573712119849506</c:v>
                </c:pt>
              </c:numCache>
            </c:numRef>
          </c:yVal>
          <c:smooth val="1"/>
          <c:extLst xmlns:c16r2="http://schemas.microsoft.com/office/drawing/2015/06/chart">
            <c:ext xmlns:c16="http://schemas.microsoft.com/office/drawing/2014/chart" uri="{C3380CC4-5D6E-409C-BE32-E72D297353CC}">
              <c16:uniqueId val="{00000004-E5EF-4101-920D-B28A936D85F3}"/>
            </c:ext>
          </c:extLst>
        </c:ser>
        <c:ser>
          <c:idx val="1"/>
          <c:order val="5"/>
          <c:tx>
            <c:strRef>
              <c:f>'SA-PersistingPain-G'!$X$123</c:f>
              <c:strCache>
                <c:ptCount val="1"/>
                <c:pt idx="0">
                  <c:v>SHUD Deaths for 0.75x parameter level</c:v>
                </c:pt>
              </c:strCache>
            </c:strRef>
          </c:tx>
          <c:spPr>
            <a:ln w="6350">
              <a:solidFill>
                <a:schemeClr val="accent2"/>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X$3:$X$122</c:f>
              <c:numCache>
                <c:formatCode>General</c:formatCode>
                <c:ptCount val="120"/>
                <c:pt idx="0">
                  <c:v>0.0</c:v>
                </c:pt>
                <c:pt idx="1">
                  <c:v>0.351224959300066</c:v>
                </c:pt>
                <c:pt idx="2">
                  <c:v>0.662634112998762</c:v>
                </c:pt>
                <c:pt idx="3">
                  <c:v>0.941254782626811</c:v>
                </c:pt>
                <c:pt idx="4">
                  <c:v>1.192321219806627</c:v>
                </c:pt>
                <c:pt idx="5">
                  <c:v>1.419881586569272</c:v>
                </c:pt>
                <c:pt idx="6">
                  <c:v>1.627071330859826</c:v>
                </c:pt>
                <c:pt idx="7">
                  <c:v>1.81632359457144</c:v>
                </c:pt>
                <c:pt idx="8">
                  <c:v>1.989531686877376</c:v>
                </c:pt>
                <c:pt idx="9">
                  <c:v>2.148174482906666</c:v>
                </c:pt>
                <c:pt idx="10">
                  <c:v>2.29341315085651</c:v>
                </c:pt>
                <c:pt idx="11">
                  <c:v>2.426165711287626</c:v>
                </c:pt>
                <c:pt idx="12">
                  <c:v>2.54716446174964</c:v>
                </c:pt>
                <c:pt idx="13">
                  <c:v>3.312327861559311</c:v>
                </c:pt>
                <c:pt idx="14">
                  <c:v>4.009211903369487</c:v>
                </c:pt>
                <c:pt idx="15">
                  <c:v>4.650264606445535</c:v>
                </c:pt>
                <c:pt idx="16">
                  <c:v>5.244760249665767</c:v>
                </c:pt>
                <c:pt idx="17">
                  <c:v>5.79988282008537</c:v>
                </c:pt>
                <c:pt idx="18">
                  <c:v>6.32120527626676</c:v>
                </c:pt>
                <c:pt idx="19">
                  <c:v>6.813058625955614</c:v>
                </c:pt>
                <c:pt idx="20">
                  <c:v>7.278817145352013</c:v>
                </c:pt>
                <c:pt idx="21">
                  <c:v>7.721118710609767</c:v>
                </c:pt>
                <c:pt idx="22">
                  <c:v>8.14203492610364</c:v>
                </c:pt>
                <c:pt idx="23">
                  <c:v>8.543202419252383</c:v>
                </c:pt>
                <c:pt idx="24">
                  <c:v>8.925924104012143</c:v>
                </c:pt>
                <c:pt idx="25">
                  <c:v>9.291247226391348</c:v>
                </c:pt>
                <c:pt idx="26">
                  <c:v>9.641136439780867</c:v>
                </c:pt>
                <c:pt idx="27">
                  <c:v>9.97616447977666</c:v>
                </c:pt>
                <c:pt idx="28">
                  <c:v>10.29681041691179</c:v>
                </c:pt>
                <c:pt idx="29">
                  <c:v>10.60348544353124</c:v>
                </c:pt>
                <c:pt idx="30">
                  <c:v>10.8965496999874</c:v>
                </c:pt>
                <c:pt idx="31">
                  <c:v>11.17632509795774</c:v>
                </c:pt>
                <c:pt idx="32">
                  <c:v>11.44310506839536</c:v>
                </c:pt>
                <c:pt idx="33">
                  <c:v>11.69716194399741</c:v>
                </c:pt>
                <c:pt idx="34">
                  <c:v>11.9387525243397</c:v>
                </c:pt>
                <c:pt idx="35">
                  <c:v>12.16812224677385</c:v>
                </c:pt>
                <c:pt idx="36">
                  <c:v>12.38550828947871</c:v>
                </c:pt>
                <c:pt idx="37">
                  <c:v>12.59114185832425</c:v>
                </c:pt>
                <c:pt idx="38">
                  <c:v>12.7852498514531</c:v>
                </c:pt>
                <c:pt idx="39">
                  <c:v>12.9680579546347</c:v>
                </c:pt>
                <c:pt idx="40">
                  <c:v>13.13978929423531</c:v>
                </c:pt>
                <c:pt idx="41">
                  <c:v>13.3006650364512</c:v>
                </c:pt>
                <c:pt idx="42">
                  <c:v>13.4509047884015</c:v>
                </c:pt>
                <c:pt idx="43">
                  <c:v>13.59072684072378</c:v>
                </c:pt>
                <c:pt idx="44">
                  <c:v>13.72034829315496</c:v>
                </c:pt>
                <c:pt idx="45">
                  <c:v>13.83998509482483</c:v>
                </c:pt>
                <c:pt idx="46">
                  <c:v>13.9498520234261</c:v>
                </c:pt>
                <c:pt idx="47">
                  <c:v>14.05016262161864</c:v>
                </c:pt>
                <c:pt idx="48">
                  <c:v>14.14112910452911</c:v>
                </c:pt>
                <c:pt idx="49">
                  <c:v>14.22296224880267</c:v>
                </c:pt>
                <c:pt idx="50">
                  <c:v>14.29587127101217</c:v>
                </c:pt>
                <c:pt idx="51">
                  <c:v>14.36006370121206</c:v>
                </c:pt>
                <c:pt idx="52">
                  <c:v>14.41574525917254</c:v>
                </c:pt>
                <c:pt idx="53">
                  <c:v>14.4631197292436</c:v>
                </c:pt>
                <c:pt idx="54">
                  <c:v>14.50238883994664</c:v>
                </c:pt>
                <c:pt idx="55">
                  <c:v>14.53375214981547</c:v>
                </c:pt>
                <c:pt idx="56">
                  <c:v>14.55740694046181</c:v>
                </c:pt>
                <c:pt idx="57">
                  <c:v>14.57354811746236</c:v>
                </c:pt>
                <c:pt idx="58">
                  <c:v>14.58236811937288</c:v>
                </c:pt>
                <c:pt idx="59">
                  <c:v>14.5840568349756</c:v>
                </c:pt>
                <c:pt idx="60">
                  <c:v>14.57880152870186</c:v>
                </c:pt>
                <c:pt idx="61">
                  <c:v>14.56678677406765</c:v>
                </c:pt>
                <c:pt idx="62">
                  <c:v>14.54819439487962</c:v>
                </c:pt>
                <c:pt idx="63">
                  <c:v>14.5232034139158</c:v>
                </c:pt>
                <c:pt idx="64">
                  <c:v>14.49199000874694</c:v>
                </c:pt>
                <c:pt idx="65">
                  <c:v>14.45472747435972</c:v>
                </c:pt>
                <c:pt idx="66">
                  <c:v>14.41158619220578</c:v>
                </c:pt>
                <c:pt idx="67">
                  <c:v>14.362733605314</c:v>
                </c:pt>
                <c:pt idx="68">
                  <c:v>14.3083341991077</c:v>
                </c:pt>
                <c:pt idx="69">
                  <c:v>14.2485494875667</c:v>
                </c:pt>
                <c:pt idx="70">
                  <c:v>14.183538004391</c:v>
                </c:pt>
                <c:pt idx="71">
                  <c:v>14.11345529883442</c:v>
                </c:pt>
                <c:pt idx="72">
                  <c:v>14.03845393588535</c:v>
                </c:pt>
                <c:pt idx="73">
                  <c:v>13.95868350048318</c:v>
                </c:pt>
                <c:pt idx="74">
                  <c:v>13.87429060549116</c:v>
                </c:pt>
                <c:pt idx="75">
                  <c:v>13.78541890312808</c:v>
                </c:pt>
                <c:pt idx="76">
                  <c:v>13.6922090996095</c:v>
                </c:pt>
                <c:pt idx="77">
                  <c:v>13.59479897273968</c:v>
                </c:pt>
                <c:pt idx="78">
                  <c:v>13.49332339221633</c:v>
                </c:pt>
                <c:pt idx="79">
                  <c:v>13.38791434243053</c:v>
                </c:pt>
                <c:pt idx="80">
                  <c:v>13.27870094753862</c:v>
                </c:pt>
                <c:pt idx="81">
                  <c:v>13.16580949861654</c:v>
                </c:pt>
                <c:pt idx="82">
                  <c:v>13.04936348270312</c:v>
                </c:pt>
                <c:pt idx="83">
                  <c:v>12.92948361355207</c:v>
                </c:pt>
                <c:pt idx="84">
                  <c:v>12.80628786393554</c:v>
                </c:pt>
                <c:pt idx="85">
                  <c:v>12.67989149932878</c:v>
                </c:pt>
                <c:pt idx="86">
                  <c:v>12.55040711284205</c:v>
                </c:pt>
                <c:pt idx="87">
                  <c:v>12.41794466124943</c:v>
                </c:pt>
                <c:pt idx="88">
                  <c:v>12.28261150199483</c:v>
                </c:pt>
                <c:pt idx="89">
                  <c:v>12.14451243104645</c:v>
                </c:pt>
                <c:pt idx="90">
                  <c:v>12.00374972148952</c:v>
                </c:pt>
                <c:pt idx="91">
                  <c:v>11.86042316274898</c:v>
                </c:pt>
                <c:pt idx="92">
                  <c:v>11.7146301003439</c:v>
                </c:pt>
                <c:pt idx="93">
                  <c:v>11.56646547607988</c:v>
                </c:pt>
                <c:pt idx="94">
                  <c:v>11.41602186859236</c:v>
                </c:pt>
                <c:pt idx="95">
                  <c:v>11.26338953415802</c:v>
                </c:pt>
                <c:pt idx="96">
                  <c:v>11.1086564477052</c:v>
                </c:pt>
                <c:pt idx="97">
                  <c:v>10.95190834394666</c:v>
                </c:pt>
                <c:pt idx="98">
                  <c:v>10.79322875857038</c:v>
                </c:pt>
                <c:pt idx="99">
                  <c:v>10.63269906943101</c:v>
                </c:pt>
                <c:pt idx="100">
                  <c:v>10.47039853768488</c:v>
                </c:pt>
                <c:pt idx="101">
                  <c:v>10.30640434881416</c:v>
                </c:pt>
                <c:pt idx="102">
                  <c:v>10.14079165349676</c:v>
                </c:pt>
                <c:pt idx="103">
                  <c:v>9.973633608271757</c:v>
                </c:pt>
                <c:pt idx="104">
                  <c:v>9.80500141596631</c:v>
                </c:pt>
                <c:pt idx="105">
                  <c:v>9.634964365842233</c:v>
                </c:pt>
                <c:pt idx="106">
                  <c:v>9.46358987342769</c:v>
                </c:pt>
                <c:pt idx="107">
                  <c:v>9.290943520007703</c:v>
                </c:pt>
                <c:pt idx="108">
                  <c:v>9.117089091740266</c:v>
                </c:pt>
                <c:pt idx="109">
                  <c:v>8.94208861836896</c:v>
                </c:pt>
                <c:pt idx="110">
                  <c:v>8.766002411520412</c:v>
                </c:pt>
                <c:pt idx="111">
                  <c:v>8.588889102553267</c:v>
                </c:pt>
                <c:pt idx="112">
                  <c:v>8.410805679943956</c:v>
                </c:pt>
                <c:pt idx="113">
                  <c:v>8.231807526194643</c:v>
                </c:pt>
                <c:pt idx="114">
                  <c:v>8.051948454248123</c:v>
                </c:pt>
                <c:pt idx="115">
                  <c:v>7.871280743385886</c:v>
                </c:pt>
                <c:pt idx="116">
                  <c:v>7.689855174617286</c:v>
                </c:pt>
                <c:pt idx="117">
                  <c:v>7.507721065531541</c:v>
                </c:pt>
                <c:pt idx="118">
                  <c:v>7.324926304612275</c:v>
                </c:pt>
                <c:pt idx="119">
                  <c:v>7.141517385007456</c:v>
                </c:pt>
              </c:numCache>
            </c:numRef>
          </c:yVal>
          <c:smooth val="1"/>
          <c:extLst xmlns:c16r2="http://schemas.microsoft.com/office/drawing/2015/06/chart">
            <c:ext xmlns:c16="http://schemas.microsoft.com/office/drawing/2014/chart" uri="{C3380CC4-5D6E-409C-BE32-E72D297353CC}">
              <c16:uniqueId val="{00000005-E5EF-4101-920D-B28A936D85F3}"/>
            </c:ext>
          </c:extLst>
        </c:ser>
        <c:ser>
          <c:idx val="5"/>
          <c:order val="6"/>
          <c:tx>
            <c:strRef>
              <c:f>'SA-PersistingPain-G'!$G$123</c:f>
              <c:strCache>
                <c:ptCount val="1"/>
                <c:pt idx="0">
                  <c:v>Total Deaths for 1.25x parameter level</c:v>
                </c:pt>
              </c:strCache>
            </c:strRef>
          </c:tx>
          <c:spPr>
            <a:ln w="76200">
              <a:solidFill>
                <a:schemeClr val="tx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G$3:$G$122</c:f>
              <c:numCache>
                <c:formatCode>General</c:formatCode>
                <c:ptCount val="120"/>
                <c:pt idx="0">
                  <c:v>0.0</c:v>
                </c:pt>
                <c:pt idx="1">
                  <c:v>0.27261696323626</c:v>
                </c:pt>
                <c:pt idx="2">
                  <c:v>0.435978283527584</c:v>
                </c:pt>
                <c:pt idx="3">
                  <c:v>0.514410014672922</c:v>
                </c:pt>
                <c:pt idx="4">
                  <c:v>0.526488753118565</c:v>
                </c:pt>
                <c:pt idx="5">
                  <c:v>0.486547150227716</c:v>
                </c:pt>
                <c:pt idx="6">
                  <c:v>0.405637034518077</c:v>
                </c:pt>
                <c:pt idx="7">
                  <c:v>0.292274499715722</c:v>
                </c:pt>
                <c:pt idx="8">
                  <c:v>0.153016840113014</c:v>
                </c:pt>
                <c:pt idx="9">
                  <c:v>-0.00709080824981356</c:v>
                </c:pt>
                <c:pt idx="10">
                  <c:v>-0.184169779729154</c:v>
                </c:pt>
                <c:pt idx="11">
                  <c:v>-0.375240403357566</c:v>
                </c:pt>
                <c:pt idx="12">
                  <c:v>-0.578015114103982</c:v>
                </c:pt>
                <c:pt idx="13">
                  <c:v>-0.282427487072891</c:v>
                </c:pt>
                <c:pt idx="14">
                  <c:v>-0.0443222534563119</c:v>
                </c:pt>
                <c:pt idx="15">
                  <c:v>0.148285955222536</c:v>
                </c:pt>
                <c:pt idx="16">
                  <c:v>0.304299164563372</c:v>
                </c:pt>
                <c:pt idx="17">
                  <c:v>0.430528834805818</c:v>
                </c:pt>
                <c:pt idx="18">
                  <c:v>0.532181062554719</c:v>
                </c:pt>
                <c:pt idx="19">
                  <c:v>0.61322983187315</c:v>
                </c:pt>
                <c:pt idx="20">
                  <c:v>0.676704848540203</c:v>
                </c:pt>
                <c:pt idx="21">
                  <c:v>0.724913373223035</c:v>
                </c:pt>
                <c:pt idx="22">
                  <c:v>0.759611067807054</c:v>
                </c:pt>
                <c:pt idx="23">
                  <c:v>0.782133466570258</c:v>
                </c:pt>
                <c:pt idx="24">
                  <c:v>0.793497050683891</c:v>
                </c:pt>
                <c:pt idx="25">
                  <c:v>0.79447686687281</c:v>
                </c:pt>
                <c:pt idx="26">
                  <c:v>0.78652901817477</c:v>
                </c:pt>
                <c:pt idx="27">
                  <c:v>0.770002769905659</c:v>
                </c:pt>
                <c:pt idx="28">
                  <c:v>0.745164426311658</c:v>
                </c:pt>
                <c:pt idx="29">
                  <c:v>0.712221969179518</c:v>
                </c:pt>
                <c:pt idx="30">
                  <c:v>0.671341491691328</c:v>
                </c:pt>
                <c:pt idx="31">
                  <c:v>0.622659604156888</c:v>
                </c:pt>
                <c:pt idx="32">
                  <c:v>0.566292755317045</c:v>
                </c:pt>
                <c:pt idx="33">
                  <c:v>0.502344191320026</c:v>
                </c:pt>
                <c:pt idx="34">
                  <c:v>0.430909108549895</c:v>
                </c:pt>
                <c:pt idx="35">
                  <c:v>0.352078428418463</c:v>
                </c:pt>
                <c:pt idx="36">
                  <c:v>0.265941523379206</c:v>
                </c:pt>
                <c:pt idx="37">
                  <c:v>0.172588147224269</c:v>
                </c:pt>
                <c:pt idx="38">
                  <c:v>0.0721097639329855</c:v>
                </c:pt>
                <c:pt idx="39">
                  <c:v>-0.0353981002493128</c:v>
                </c:pt>
                <c:pt idx="40">
                  <c:v>-0.149837020876657</c:v>
                </c:pt>
                <c:pt idx="41">
                  <c:v>-0.271105355418786</c:v>
                </c:pt>
                <c:pt idx="42">
                  <c:v>-0.399098106212477</c:v>
                </c:pt>
                <c:pt idx="43">
                  <c:v>-0.533706924779926</c:v>
                </c:pt>
                <c:pt idx="44">
                  <c:v>-0.674820217330944</c:v>
                </c:pt>
                <c:pt idx="45">
                  <c:v>-0.822323320955547</c:v>
                </c:pt>
                <c:pt idx="46">
                  <c:v>-0.976098727503631</c:v>
                </c:pt>
                <c:pt idx="47">
                  <c:v>-1.136026337886506</c:v>
                </c:pt>
                <c:pt idx="48">
                  <c:v>-1.301983733907309</c:v>
                </c:pt>
                <c:pt idx="49">
                  <c:v>-1.473846458075877</c:v>
                </c:pt>
                <c:pt idx="50">
                  <c:v>-1.651488294429964</c:v>
                </c:pt>
                <c:pt idx="51">
                  <c:v>-1.834781545294027</c:v>
                </c:pt>
                <c:pt idx="52">
                  <c:v>-2.023597297869947</c:v>
                </c:pt>
                <c:pt idx="53">
                  <c:v>-2.217805683718324</c:v>
                </c:pt>
                <c:pt idx="54">
                  <c:v>-2.417276126437264</c:v>
                </c:pt>
                <c:pt idx="55">
                  <c:v>-2.62187757650745</c:v>
                </c:pt>
                <c:pt idx="56">
                  <c:v>-2.831478732794676</c:v>
                </c:pt>
                <c:pt idx="57">
                  <c:v>-3.0459482504878</c:v>
                </c:pt>
                <c:pt idx="58">
                  <c:v>-3.265154935562987</c:v>
                </c:pt>
                <c:pt idx="59">
                  <c:v>-3.488967925979614</c:v>
                </c:pt>
                <c:pt idx="60">
                  <c:v>-3.717256859986992</c:v>
                </c:pt>
                <c:pt idx="61">
                  <c:v>-3.949892031971376</c:v>
                </c:pt>
                <c:pt idx="62">
                  <c:v>-4.186744536356535</c:v>
                </c:pt>
                <c:pt idx="63">
                  <c:v>-4.427686400077346</c:v>
                </c:pt>
                <c:pt idx="64">
                  <c:v>-4.672590704180584</c:v>
                </c:pt>
                <c:pt idx="65">
                  <c:v>-4.921331695106347</c:v>
                </c:pt>
                <c:pt idx="66">
                  <c:v>-5.173784886196144</c:v>
                </c:pt>
                <c:pt idx="67">
                  <c:v>-5.42982714997334</c:v>
                </c:pt>
                <c:pt idx="68">
                  <c:v>-5.689336801719937</c:v>
                </c:pt>
                <c:pt idx="69">
                  <c:v>-5.95219367484724</c:v>
                </c:pt>
                <c:pt idx="70">
                  <c:v>-6.21827918856025</c:v>
                </c:pt>
                <c:pt idx="71">
                  <c:v>-6.487476408279599</c:v>
                </c:pt>
                <c:pt idx="72">
                  <c:v>-6.759670099255072</c:v>
                </c:pt>
                <c:pt idx="73">
                  <c:v>-7.034746773814823</c:v>
                </c:pt>
                <c:pt idx="74">
                  <c:v>-7.312594732637929</c:v>
                </c:pt>
                <c:pt idx="75">
                  <c:v>-7.593104100442724</c:v>
                </c:pt>
                <c:pt idx="76">
                  <c:v>-7.876166856450617</c:v>
                </c:pt>
                <c:pt idx="77">
                  <c:v>-8.16167685997234</c:v>
                </c:pt>
                <c:pt idx="78">
                  <c:v>-8.44952987144061</c:v>
                </c:pt>
                <c:pt idx="79">
                  <c:v>-8.739623569203013</c:v>
                </c:pt>
                <c:pt idx="80">
                  <c:v>-9.031857562358068</c:v>
                </c:pt>
                <c:pt idx="81">
                  <c:v>-9.326133399913032</c:v>
                </c:pt>
                <c:pt idx="82">
                  <c:v>-9.622354576534966</c:v>
                </c:pt>
                <c:pt idx="83">
                  <c:v>-9.92042653511817</c:v>
                </c:pt>
                <c:pt idx="84">
                  <c:v>-10.2202566664223</c:v>
                </c:pt>
                <c:pt idx="85">
                  <c:v>-10.521754305987</c:v>
                </c:pt>
                <c:pt idx="86">
                  <c:v>-10.82483072853011</c:v>
                </c:pt>
                <c:pt idx="87">
                  <c:v>-11.12939914002636</c:v>
                </c:pt>
                <c:pt idx="88">
                  <c:v>-11.43537466765565</c:v>
                </c:pt>
                <c:pt idx="89">
                  <c:v>-11.74267434777485</c:v>
                </c:pt>
                <c:pt idx="90">
                  <c:v>-12.05121711209549</c:v>
                </c:pt>
                <c:pt idx="91">
                  <c:v>-12.36092377221121</c:v>
                </c:pt>
                <c:pt idx="92">
                  <c:v>-12.67171700261697</c:v>
                </c:pt>
                <c:pt idx="93">
                  <c:v>-12.98352132235595</c:v>
                </c:pt>
                <c:pt idx="94">
                  <c:v>-13.29626307542367</c:v>
                </c:pt>
                <c:pt idx="95">
                  <c:v>-13.60987041005174</c:v>
                </c:pt>
                <c:pt idx="96">
                  <c:v>-13.92427325696708</c:v>
                </c:pt>
                <c:pt idx="97">
                  <c:v>-14.23940330675759</c:v>
                </c:pt>
                <c:pt idx="98">
                  <c:v>-14.55519398641536</c:v>
                </c:pt>
                <c:pt idx="99">
                  <c:v>-14.8715804351702</c:v>
                </c:pt>
                <c:pt idx="100">
                  <c:v>-15.18849947969102</c:v>
                </c:pt>
                <c:pt idx="101">
                  <c:v>-15.50588960873292</c:v>
                </c:pt>
                <c:pt idx="102">
                  <c:v>-15.82369094731912</c:v>
                </c:pt>
                <c:pt idx="103">
                  <c:v>-16.14184523050717</c:v>
                </c:pt>
                <c:pt idx="104">
                  <c:v>-16.46029577683021</c:v>
                </c:pt>
                <c:pt idx="105">
                  <c:v>-16.77898746145284</c:v>
                </c:pt>
                <c:pt idx="106">
                  <c:v>-17.09786668911221</c:v>
                </c:pt>
                <c:pt idx="107">
                  <c:v>-17.41688136689755</c:v>
                </c:pt>
                <c:pt idx="108">
                  <c:v>-17.73598087690788</c:v>
                </c:pt>
                <c:pt idx="109">
                  <c:v>-18.05511604884659</c:v>
                </c:pt>
                <c:pt idx="110">
                  <c:v>-18.37423913258645</c:v>
                </c:pt>
                <c:pt idx="111">
                  <c:v>-18.69330377075138</c:v>
                </c:pt>
                <c:pt idx="112">
                  <c:v>-19.01226497134548</c:v>
                </c:pt>
                <c:pt idx="113">
                  <c:v>-19.33107908047105</c:v>
                </c:pt>
                <c:pt idx="114">
                  <c:v>-19.64970375516095</c:v>
                </c:pt>
                <c:pt idx="115">
                  <c:v>-19.96809793635157</c:v>
                </c:pt>
                <c:pt idx="116">
                  <c:v>-20.28622182203944</c:v>
                </c:pt>
                <c:pt idx="117">
                  <c:v>-20.60403684061821</c:v>
                </c:pt>
                <c:pt idx="118">
                  <c:v>-20.9215056244494</c:v>
                </c:pt>
                <c:pt idx="119">
                  <c:v>-21.23859198365871</c:v>
                </c:pt>
              </c:numCache>
            </c:numRef>
          </c:yVal>
          <c:smooth val="1"/>
          <c:extLst xmlns:c16r2="http://schemas.microsoft.com/office/drawing/2015/06/chart">
            <c:ext xmlns:c16="http://schemas.microsoft.com/office/drawing/2014/chart" uri="{C3380CC4-5D6E-409C-BE32-E72D297353CC}">
              <c16:uniqueId val="{00000006-E5EF-4101-920D-B28A936D85F3}"/>
            </c:ext>
          </c:extLst>
        </c:ser>
        <c:ser>
          <c:idx val="2"/>
          <c:order val="7"/>
          <c:tx>
            <c:strRef>
              <c:f>'SA-PersistingPain-G'!$P$123</c:f>
              <c:strCache>
                <c:ptCount val="1"/>
                <c:pt idx="0">
                  <c:v>Total Deaths for 1x parameter level</c:v>
                </c:pt>
              </c:strCache>
            </c:strRef>
          </c:tx>
          <c:spPr>
            <a:ln w="28575">
              <a:solidFill>
                <a:schemeClr val="tx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P$3:$P$122</c:f>
              <c:numCache>
                <c:formatCode>General</c:formatCode>
                <c:ptCount val="120"/>
                <c:pt idx="0">
                  <c:v>0.0</c:v>
                </c:pt>
                <c:pt idx="1">
                  <c:v>0.182674790996907</c:v>
                </c:pt>
                <c:pt idx="2">
                  <c:v>0.266510669794479</c:v>
                </c:pt>
                <c:pt idx="3">
                  <c:v>0.274003445982225</c:v>
                </c:pt>
                <c:pt idx="4">
                  <c:v>0.222364782788691</c:v>
                </c:pt>
                <c:pt idx="5">
                  <c:v>0.124870673272335</c:v>
                </c:pt>
                <c:pt idx="6">
                  <c:v>-0.00824653461131675</c:v>
                </c:pt>
                <c:pt idx="7">
                  <c:v>-0.169107759084045</c:v>
                </c:pt>
                <c:pt idx="8">
                  <c:v>-0.351652482722557</c:v>
                </c:pt>
                <c:pt idx="9">
                  <c:v>-0.551224697926864</c:v>
                </c:pt>
                <c:pt idx="10">
                  <c:v>-0.76425234713156</c:v>
                </c:pt>
                <c:pt idx="11">
                  <c:v>-0.98799920995225</c:v>
                </c:pt>
                <c:pt idx="12">
                  <c:v>-1.22037292228938</c:v>
                </c:pt>
                <c:pt idx="13">
                  <c:v>-1.119282698727921</c:v>
                </c:pt>
                <c:pt idx="14">
                  <c:v>-1.057724171292239</c:v>
                </c:pt>
                <c:pt idx="15">
                  <c:v>-1.02695310226477</c:v>
                </c:pt>
                <c:pt idx="16">
                  <c:v>-1.02048497803362</c:v>
                </c:pt>
                <c:pt idx="17">
                  <c:v>-1.033382525713614</c:v>
                </c:pt>
                <c:pt idx="18">
                  <c:v>-1.06189517350058</c:v>
                </c:pt>
                <c:pt idx="19">
                  <c:v>-1.10318177927793</c:v>
                </c:pt>
                <c:pt idx="20">
                  <c:v>-1.155096946952926</c:v>
                </c:pt>
                <c:pt idx="21">
                  <c:v>-1.216026457144699</c:v>
                </c:pt>
                <c:pt idx="22">
                  <c:v>-1.284760622954582</c:v>
                </c:pt>
                <c:pt idx="23">
                  <c:v>-1.360396920000494</c:v>
                </c:pt>
                <c:pt idx="24">
                  <c:v>-1.44226520397533</c:v>
                </c:pt>
                <c:pt idx="25">
                  <c:v>-1.529870348386248</c:v>
                </c:pt>
                <c:pt idx="26">
                  <c:v>-1.622270359109143</c:v>
                </c:pt>
                <c:pt idx="27">
                  <c:v>-1.71927234339646</c:v>
                </c:pt>
                <c:pt idx="28">
                  <c:v>-1.820742004527392</c:v>
                </c:pt>
                <c:pt idx="29">
                  <c:v>-1.926585671440443</c:v>
                </c:pt>
                <c:pt idx="30">
                  <c:v>-2.036738219080098</c:v>
                </c:pt>
                <c:pt idx="31">
                  <c:v>-2.151153979260878</c:v>
                </c:pt>
                <c:pt idx="32">
                  <c:v>-2.269799939150516</c:v>
                </c:pt>
                <c:pt idx="33">
                  <c:v>-2.392650689508624</c:v>
                </c:pt>
                <c:pt idx="34">
                  <c:v>-2.519684708727754</c:v>
                </c:pt>
                <c:pt idx="35">
                  <c:v>-2.650881664297276</c:v>
                </c:pt>
                <c:pt idx="36">
                  <c:v>-2.786220487019181</c:v>
                </c:pt>
                <c:pt idx="37">
                  <c:v>-2.925678030137941</c:v>
                </c:pt>
                <c:pt idx="38">
                  <c:v>-3.069228169327016</c:v>
                </c:pt>
                <c:pt idx="39">
                  <c:v>-3.216840245011235</c:v>
                </c:pt>
                <c:pt idx="40">
                  <c:v>-3.368479881491567</c:v>
                </c:pt>
                <c:pt idx="41">
                  <c:v>-3.52410882162444</c:v>
                </c:pt>
                <c:pt idx="42">
                  <c:v>-3.683684893386135</c:v>
                </c:pt>
                <c:pt idx="43">
                  <c:v>-3.847162077144912</c:v>
                </c:pt>
                <c:pt idx="44">
                  <c:v>-4.014490644141461</c:v>
                </c:pt>
                <c:pt idx="45">
                  <c:v>-4.185617343861987</c:v>
                </c:pt>
                <c:pt idx="46">
                  <c:v>-4.360485623542686</c:v>
                </c:pt>
                <c:pt idx="47">
                  <c:v>-4.539035867234861</c:v>
                </c:pt>
                <c:pt idx="48">
                  <c:v>-4.721205645123338</c:v>
                </c:pt>
                <c:pt idx="49">
                  <c:v>-4.906929966223243</c:v>
                </c:pt>
                <c:pt idx="50">
                  <c:v>-5.096141529470833</c:v>
                </c:pt>
                <c:pt idx="51">
                  <c:v>-5.288770969633924</c:v>
                </c:pt>
                <c:pt idx="52">
                  <c:v>-5.484747093842497</c:v>
                </c:pt>
                <c:pt idx="53">
                  <c:v>-5.683997110758717</c:v>
                </c:pt>
                <c:pt idx="54">
                  <c:v>-5.886446849249276</c:v>
                </c:pt>
                <c:pt idx="55">
                  <c:v>-6.092020965916245</c:v>
                </c:pt>
                <c:pt idx="56">
                  <c:v>-6.300643141197633</c:v>
                </c:pt>
                <c:pt idx="57">
                  <c:v>-6.512236263991736</c:v>
                </c:pt>
                <c:pt idx="58">
                  <c:v>-6.726722604931592</c:v>
                </c:pt>
                <c:pt idx="59">
                  <c:v>-6.944023978566338</c:v>
                </c:pt>
                <c:pt idx="60">
                  <c:v>-7.164061894782117</c:v>
                </c:pt>
                <c:pt idx="61">
                  <c:v>-7.386757699859026</c:v>
                </c:pt>
                <c:pt idx="62">
                  <c:v>-7.612032707601656</c:v>
                </c:pt>
                <c:pt idx="63">
                  <c:v>-7.839808320981228</c:v>
                </c:pt>
                <c:pt idx="64">
                  <c:v>-8.070006144755503</c:v>
                </c:pt>
                <c:pt idx="65">
                  <c:v>-8.30254808952973</c:v>
                </c:pt>
                <c:pt idx="66">
                  <c:v>-8.537356467691444</c:v>
                </c:pt>
                <c:pt idx="67">
                  <c:v>-8.774354081689214</c:v>
                </c:pt>
                <c:pt idx="68">
                  <c:v>-9.013464305056686</c:v>
                </c:pt>
                <c:pt idx="69">
                  <c:v>-9.254611156610281</c:v>
                </c:pt>
                <c:pt idx="70">
                  <c:v>-9.49771936821521</c:v>
                </c:pt>
                <c:pt idx="71">
                  <c:v>-9.742714446485518</c:v>
                </c:pt>
                <c:pt idx="72">
                  <c:v>-9.989522728795282</c:v>
                </c:pt>
                <c:pt idx="73">
                  <c:v>-10.23807143393169</c:v>
                </c:pt>
                <c:pt idx="74">
                  <c:v>-10.48828870772554</c:v>
                </c:pt>
                <c:pt idx="75">
                  <c:v>-10.74010366396456</c:v>
                </c:pt>
                <c:pt idx="76">
                  <c:v>-10.99344642088022</c:v>
                </c:pt>
                <c:pt idx="77">
                  <c:v>-11.24824813349896</c:v>
                </c:pt>
                <c:pt idx="78">
                  <c:v>-11.50444102210313</c:v>
                </c:pt>
                <c:pt idx="79">
                  <c:v>-11.76195839706961</c:v>
                </c:pt>
                <c:pt idx="80">
                  <c:v>-12.02073468030881</c:v>
                </c:pt>
                <c:pt idx="81">
                  <c:v>-12.28070542353353</c:v>
                </c:pt>
                <c:pt idx="82">
                  <c:v>-12.54180732356735</c:v>
                </c:pt>
                <c:pt idx="83">
                  <c:v>-12.80397823489066</c:v>
                </c:pt>
                <c:pt idx="84">
                  <c:v>-13.06715717961661</c:v>
                </c:pt>
                <c:pt idx="85">
                  <c:v>-13.33128435506442</c:v>
                </c:pt>
                <c:pt idx="86">
                  <c:v>-13.59630113911303</c:v>
                </c:pt>
                <c:pt idx="87">
                  <c:v>-13.86215009347775</c:v>
                </c:pt>
                <c:pt idx="88">
                  <c:v>-14.1287749650749</c:v>
                </c:pt>
                <c:pt idx="89">
                  <c:v>-14.39612068559782</c:v>
                </c:pt>
                <c:pt idx="90">
                  <c:v>-14.66413336945334</c:v>
                </c:pt>
                <c:pt idx="91">
                  <c:v>-14.9327603101729</c:v>
                </c:pt>
                <c:pt idx="92">
                  <c:v>-15.20194997542226</c:v>
                </c:pt>
                <c:pt idx="93">
                  <c:v>-15.4716520007176</c:v>
                </c:pt>
                <c:pt idx="94">
                  <c:v>-15.74181718195423</c:v>
                </c:pt>
                <c:pt idx="95">
                  <c:v>-16.0123974668465</c:v>
                </c:pt>
                <c:pt idx="96">
                  <c:v>-16.28334594536748</c:v>
                </c:pt>
                <c:pt idx="97">
                  <c:v>-16.55461683928688</c:v>
                </c:pt>
                <c:pt idx="98">
                  <c:v>-16.82616549087161</c:v>
                </c:pt>
                <c:pt idx="99">
                  <c:v>-17.09794835084303</c:v>
                </c:pt>
                <c:pt idx="100">
                  <c:v>-17.36992296565295</c:v>
                </c:pt>
                <c:pt idx="101">
                  <c:v>-17.64204796414765</c:v>
                </c:pt>
                <c:pt idx="102">
                  <c:v>-17.91428304368965</c:v>
                </c:pt>
                <c:pt idx="103">
                  <c:v>-18.18658895578619</c:v>
                </c:pt>
                <c:pt idx="104">
                  <c:v>-18.45892749129052</c:v>
                </c:pt>
                <c:pt idx="105">
                  <c:v>-18.73126146522628</c:v>
                </c:pt>
                <c:pt idx="106">
                  <c:v>-19.00355470127506</c:v>
                </c:pt>
                <c:pt idx="107">
                  <c:v>-19.27577201598651</c:v>
                </c:pt>
                <c:pt idx="108">
                  <c:v>-19.54787920274503</c:v>
                </c:pt>
                <c:pt idx="109">
                  <c:v>-19.81984301553375</c:v>
                </c:pt>
                <c:pt idx="110">
                  <c:v>-20.09163115253778</c:v>
                </c:pt>
                <c:pt idx="111">
                  <c:v>-20.36321223961831</c:v>
                </c:pt>
                <c:pt idx="112">
                  <c:v>-20.6345558136848</c:v>
                </c:pt>
                <c:pt idx="113">
                  <c:v>-20.90563230600856</c:v>
                </c:pt>
                <c:pt idx="114">
                  <c:v>-21.17641302549173</c:v>
                </c:pt>
                <c:pt idx="115">
                  <c:v>-21.44687014192631</c:v>
                </c:pt>
                <c:pt idx="116">
                  <c:v>-21.7169766692672</c:v>
                </c:pt>
                <c:pt idx="117">
                  <c:v>-21.98670644893078</c:v>
                </c:pt>
                <c:pt idx="118">
                  <c:v>-22.25603413315866</c:v>
                </c:pt>
                <c:pt idx="119">
                  <c:v>-22.52493516844534</c:v>
                </c:pt>
              </c:numCache>
            </c:numRef>
          </c:yVal>
          <c:smooth val="1"/>
          <c:extLst xmlns:c16r2="http://schemas.microsoft.com/office/drawing/2015/06/chart">
            <c:ext xmlns:c16="http://schemas.microsoft.com/office/drawing/2014/chart" uri="{C3380CC4-5D6E-409C-BE32-E72D297353CC}">
              <c16:uniqueId val="{00000007-E5EF-4101-920D-B28A936D85F3}"/>
            </c:ext>
          </c:extLst>
        </c:ser>
        <c:ser>
          <c:idx val="9"/>
          <c:order val="8"/>
          <c:tx>
            <c:strRef>
              <c:f>'SA-PersistingPain-G'!$Y$123</c:f>
              <c:strCache>
                <c:ptCount val="1"/>
                <c:pt idx="0">
                  <c:v>Total Deaths for 0.75x parameter level</c:v>
                </c:pt>
              </c:strCache>
            </c:strRef>
          </c:tx>
          <c:spPr>
            <a:ln w="6350">
              <a:solidFill>
                <a:schemeClr val="tx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Y$3:$Y$122</c:f>
              <c:numCache>
                <c:formatCode>General</c:formatCode>
                <c:ptCount val="120"/>
                <c:pt idx="0">
                  <c:v>0.0</c:v>
                </c:pt>
                <c:pt idx="1">
                  <c:v>0.0927326187568724</c:v>
                </c:pt>
                <c:pt idx="2">
                  <c:v>0.0969791499288021</c:v>
                </c:pt>
                <c:pt idx="3">
                  <c:v>0.0334141428494149</c:v>
                </c:pt>
                <c:pt idx="4">
                  <c:v>-0.0821084838406932</c:v>
                </c:pt>
                <c:pt idx="5">
                  <c:v>-0.23736353472168</c:v>
                </c:pt>
                <c:pt idx="6">
                  <c:v>-0.422933290844821</c:v>
                </c:pt>
                <c:pt idx="7">
                  <c:v>-0.631571598107394</c:v>
                </c:pt>
                <c:pt idx="8">
                  <c:v>-0.857711215753352</c:v>
                </c:pt>
                <c:pt idx="9">
                  <c:v>-1.09708220993639</c:v>
                </c:pt>
                <c:pt idx="10">
                  <c:v>-1.346416417449564</c:v>
                </c:pt>
                <c:pt idx="11">
                  <c:v>-1.603218617018274</c:v>
                </c:pt>
                <c:pt idx="12">
                  <c:v>-1.865589397158464</c:v>
                </c:pt>
                <c:pt idx="13">
                  <c:v>-1.959411522527034</c:v>
                </c:pt>
                <c:pt idx="14">
                  <c:v>-2.074948945293908</c:v>
                </c:pt>
                <c:pt idx="15">
                  <c:v>-2.206682890610591</c:v>
                </c:pt>
                <c:pt idx="16">
                  <c:v>-2.350533868314551</c:v>
                </c:pt>
                <c:pt idx="17">
                  <c:v>-2.50342865400753</c:v>
                </c:pt>
                <c:pt idx="18">
                  <c:v>-2.663063847518606</c:v>
                </c:pt>
                <c:pt idx="19">
                  <c:v>-2.827724153338431</c:v>
                </c:pt>
                <c:pt idx="20">
                  <c:v>-2.996142523235218</c:v>
                </c:pt>
                <c:pt idx="21">
                  <c:v>-3.16739260538152</c:v>
                </c:pt>
                <c:pt idx="22">
                  <c:v>-3.340806116834798</c:v>
                </c:pt>
                <c:pt idx="23">
                  <c:v>-3.515909435036156</c:v>
                </c:pt>
                <c:pt idx="24">
                  <c:v>-3.692375002315066</c:v>
                </c:pt>
                <c:pt idx="25">
                  <c:v>-3.869984141155237</c:v>
                </c:pt>
                <c:pt idx="26">
                  <c:v>-4.048305714925482</c:v>
                </c:pt>
                <c:pt idx="27">
                  <c:v>-4.227300330834709</c:v>
                </c:pt>
                <c:pt idx="28">
                  <c:v>-4.406962940875655</c:v>
                </c:pt>
                <c:pt idx="29">
                  <c:v>-4.587311520808226</c:v>
                </c:pt>
                <c:pt idx="30">
                  <c:v>-4.768379331474761</c:v>
                </c:pt>
                <c:pt idx="31">
                  <c:v>-4.95020913666713</c:v>
                </c:pt>
                <c:pt idx="32">
                  <c:v>-5.13284891448825</c:v>
                </c:pt>
                <c:pt idx="33">
                  <c:v>-5.31634870789162</c:v>
                </c:pt>
                <c:pt idx="34">
                  <c:v>-5.500758342115705</c:v>
                </c:pt>
                <c:pt idx="35">
                  <c:v>-5.686125799951924</c:v>
                </c:pt>
                <c:pt idx="36">
                  <c:v>-5.87249609450023</c:v>
                </c:pt>
                <c:pt idx="37">
                  <c:v>-6.059910516549215</c:v>
                </c:pt>
                <c:pt idx="38">
                  <c:v>-6.248406162577476</c:v>
                </c:pt>
                <c:pt idx="39">
                  <c:v>-6.438015170899234</c:v>
                </c:pt>
                <c:pt idx="40">
                  <c:v>-6.628765195774303</c:v>
                </c:pt>
                <c:pt idx="41">
                  <c:v>-6.820679396240848</c:v>
                </c:pt>
                <c:pt idx="42">
                  <c:v>-7.013776505971282</c:v>
                </c:pt>
                <c:pt idx="43">
                  <c:v>-7.20807096317467</c:v>
                </c:pt>
                <c:pt idx="44">
                  <c:v>-7.40357308173775</c:v>
                </c:pt>
                <c:pt idx="45">
                  <c:v>-7.60028924946414</c:v>
                </c:pt>
                <c:pt idx="46">
                  <c:v>-7.798222142843043</c:v>
                </c:pt>
                <c:pt idx="47">
                  <c:v>-7.997370950501135</c:v>
                </c:pt>
                <c:pt idx="48">
                  <c:v>-8.19773159959641</c:v>
                </c:pt>
                <c:pt idx="49">
                  <c:v>-8.39929698094875</c:v>
                </c:pt>
                <c:pt idx="50">
                  <c:v>-8.602057169921408</c:v>
                </c:pt>
                <c:pt idx="51">
                  <c:v>-8.80599964096455</c:v>
                </c:pt>
                <c:pt idx="52">
                  <c:v>-9.011109473542768</c:v>
                </c:pt>
                <c:pt idx="53">
                  <c:v>-9.217369550425065</c:v>
                </c:pt>
                <c:pt idx="54">
                  <c:v>-9.424760746752698</c:v>
                </c:pt>
                <c:pt idx="55">
                  <c:v>-9.633262109627731</c:v>
                </c:pt>
                <c:pt idx="56">
                  <c:v>-9.842851028176301</c:v>
                </c:pt>
                <c:pt idx="57">
                  <c:v>-10.0535033941882</c:v>
                </c:pt>
                <c:pt idx="58">
                  <c:v>-10.26519375353546</c:v>
                </c:pt>
                <c:pt idx="59">
                  <c:v>-10.47789544863822</c:v>
                </c:pt>
                <c:pt idx="60">
                  <c:v>-10.6915807523003</c:v>
                </c:pt>
                <c:pt idx="61">
                  <c:v>-10.90622099326406</c:v>
                </c:pt>
                <c:pt idx="62">
                  <c:v>-11.12178667384142</c:v>
                </c:pt>
                <c:pt idx="63">
                  <c:v>-11.33824758000496</c:v>
                </c:pt>
                <c:pt idx="64">
                  <c:v>-11.55557288429504</c:v>
                </c:pt>
                <c:pt idx="65">
                  <c:v>-11.77373124191263</c:v>
                </c:pt>
                <c:pt idx="66">
                  <c:v>-11.99269088035808</c:v>
                </c:pt>
                <c:pt idx="67">
                  <c:v>-12.2124196829574</c:v>
                </c:pt>
                <c:pt idx="68">
                  <c:v>-12.43288526660553</c:v>
                </c:pt>
                <c:pt idx="69">
                  <c:v>-12.65405505405015</c:v>
                </c:pt>
                <c:pt idx="70">
                  <c:v>-12.87589634101982</c:v>
                </c:pt>
                <c:pt idx="71">
                  <c:v>-13.09837635848498</c:v>
                </c:pt>
                <c:pt idx="72">
                  <c:v>-13.32146233032481</c:v>
                </c:pt>
                <c:pt idx="73">
                  <c:v>-13.54512152667935</c:v>
                </c:pt>
                <c:pt idx="74">
                  <c:v>-13.76932131321</c:v>
                </c:pt>
                <c:pt idx="75">
                  <c:v>-13.99402919653289</c:v>
                </c:pt>
                <c:pt idx="76">
                  <c:v>-14.21921286603138</c:v>
                </c:pt>
                <c:pt idx="77">
                  <c:v>-14.44484023226523</c:v>
                </c:pt>
                <c:pt idx="78">
                  <c:v>-14.67087946218594</c:v>
                </c:pt>
                <c:pt idx="79">
                  <c:v>-14.8972990113327</c:v>
                </c:pt>
                <c:pt idx="80">
                  <c:v>-15.12406765321039</c:v>
                </c:pt>
                <c:pt idx="81">
                  <c:v>-15.3511545060016</c:v>
                </c:pt>
                <c:pt idx="82">
                  <c:v>-15.57852905678774</c:v>
                </c:pt>
                <c:pt idx="83">
                  <c:v>-15.80616118342564</c:v>
                </c:pt>
                <c:pt idx="84">
                  <c:v>-16.0340211742247</c:v>
                </c:pt>
                <c:pt idx="85">
                  <c:v>-16.26207974556688</c:v>
                </c:pt>
                <c:pt idx="86">
                  <c:v>-16.49030805759289</c:v>
                </c:pt>
                <c:pt idx="87">
                  <c:v>-16.71867772807796</c:v>
                </c:pt>
                <c:pt idx="88">
                  <c:v>-16.94716084461984</c:v>
                </c:pt>
                <c:pt idx="89">
                  <c:v>-17.17572997523662</c:v>
                </c:pt>
                <c:pt idx="90">
                  <c:v>-17.40435817748785</c:v>
                </c:pt>
                <c:pt idx="91">
                  <c:v>-17.63301900621223</c:v>
                </c:pt>
                <c:pt idx="92">
                  <c:v>-17.86168651997614</c:v>
                </c:pt>
                <c:pt idx="93">
                  <c:v>-18.09033528631507</c:v>
                </c:pt>
                <c:pt idx="94">
                  <c:v>-18.31894038586011</c:v>
                </c:pt>
                <c:pt idx="95">
                  <c:v>-18.54747741541537</c:v>
                </c:pt>
                <c:pt idx="96">
                  <c:v>-18.77592249007116</c:v>
                </c:pt>
                <c:pt idx="97">
                  <c:v>-19.00425224440801</c:v>
                </c:pt>
                <c:pt idx="98">
                  <c:v>-19.2324438328789</c:v>
                </c:pt>
                <c:pt idx="99">
                  <c:v>-19.46047492940393</c:v>
                </c:pt>
                <c:pt idx="100">
                  <c:v>-19.68832372625548</c:v>
                </c:pt>
                <c:pt idx="101">
                  <c:v>-19.91596893228702</c:v>
                </c:pt>
                <c:pt idx="102">
                  <c:v>-20.14338977054035</c:v>
                </c:pt>
                <c:pt idx="103">
                  <c:v>-20.3705659753065</c:v>
                </c:pt>
                <c:pt idx="104">
                  <c:v>-20.59747778865853</c:v>
                </c:pt>
                <c:pt idx="105">
                  <c:v>-20.82410595652209</c:v>
                </c:pt>
                <c:pt idx="106">
                  <c:v>-21.05043172430915</c:v>
                </c:pt>
                <c:pt idx="107">
                  <c:v>-21.27643683215818</c:v>
                </c:pt>
                <c:pt idx="108">
                  <c:v>-21.50210350981947</c:v>
                </c:pt>
                <c:pt idx="109">
                  <c:v>-21.72741447121452</c:v>
                </c:pt>
                <c:pt idx="110">
                  <c:v>-21.95235290870368</c:v>
                </c:pt>
                <c:pt idx="111">
                  <c:v>-22.176902487088</c:v>
                </c:pt>
                <c:pt idx="112">
                  <c:v>-22.40104733738408</c:v>
                </c:pt>
                <c:pt idx="113">
                  <c:v>-22.62477205037738</c:v>
                </c:pt>
                <c:pt idx="114">
                  <c:v>-22.84806167000297</c:v>
                </c:pt>
                <c:pt idx="115">
                  <c:v>-23.07090168655746</c:v>
                </c:pt>
                <c:pt idx="116">
                  <c:v>-23.29327802977468</c:v>
                </c:pt>
                <c:pt idx="117">
                  <c:v>-23.5151770617757</c:v>
                </c:pt>
                <c:pt idx="118">
                  <c:v>-23.73658556992277</c:v>
                </c:pt>
                <c:pt idx="119">
                  <c:v>-23.95749075958847</c:v>
                </c:pt>
              </c:numCache>
            </c:numRef>
          </c:yVal>
          <c:smooth val="1"/>
          <c:extLst xmlns:c16r2="http://schemas.microsoft.com/office/drawing/2015/06/chart">
            <c:ext xmlns:c16="http://schemas.microsoft.com/office/drawing/2014/chart" uri="{C3380CC4-5D6E-409C-BE32-E72D297353CC}">
              <c16:uniqueId val="{00000008-E5EF-4101-920D-B28A936D85F3}"/>
            </c:ext>
          </c:extLst>
        </c:ser>
        <c:dLbls>
          <c:showLegendKey val="0"/>
          <c:showVal val="0"/>
          <c:showCatName val="0"/>
          <c:showSerName val="0"/>
          <c:showPercent val="0"/>
          <c:showBubbleSize val="0"/>
        </c:dLbls>
        <c:axId val="-702127888"/>
        <c:axId val="-702125344"/>
      </c:scatterChart>
      <c:valAx>
        <c:axId val="-70212788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702125344"/>
        <c:crosses val="autoZero"/>
        <c:crossBetween val="midCat"/>
      </c:valAx>
      <c:valAx>
        <c:axId val="-70212534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702127888"/>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6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87727593078643"/>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ChronicPain-G'!$E$123</c:f>
              <c:strCache>
                <c:ptCount val="1"/>
                <c:pt idx="0">
                  <c:v>SOUD Deaths for 1.25x parameter level</c:v>
                </c:pt>
              </c:strCache>
            </c:strRef>
          </c:tx>
          <c:spPr>
            <a:ln w="76200">
              <a:solidFill>
                <a:schemeClr val="accent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E$3:$E$122</c:f>
              <c:numCache>
                <c:formatCode>General</c:formatCode>
                <c:ptCount val="120"/>
                <c:pt idx="0">
                  <c:v>0.0</c:v>
                </c:pt>
                <c:pt idx="1">
                  <c:v>-5.081350909426828</c:v>
                </c:pt>
                <c:pt idx="2">
                  <c:v>-10.27407398840335</c:v>
                </c:pt>
                <c:pt idx="3">
                  <c:v>-15.52729557582711</c:v>
                </c:pt>
                <c:pt idx="4">
                  <c:v>-20.80007705716519</c:v>
                </c:pt>
                <c:pt idx="5">
                  <c:v>-26.05962374665546</c:v>
                </c:pt>
                <c:pt idx="6">
                  <c:v>-31.27979776371807</c:v>
                </c:pt>
                <c:pt idx="7">
                  <c:v>-36.43989785556009</c:v>
                </c:pt>
                <c:pt idx="8">
                  <c:v>-41.52365901184204</c:v>
                </c:pt>
                <c:pt idx="9">
                  <c:v>-46.51843281734448</c:v>
                </c:pt>
                <c:pt idx="10">
                  <c:v>-51.41451629436455</c:v>
                </c:pt>
                <c:pt idx="11">
                  <c:v>-56.2046026395994</c:v>
                </c:pt>
                <c:pt idx="12">
                  <c:v>-60.88333194750346</c:v>
                </c:pt>
                <c:pt idx="13">
                  <c:v>-67.6916234932031</c:v>
                </c:pt>
                <c:pt idx="14">
                  <c:v>-74.23740379754326</c:v>
                </c:pt>
                <c:pt idx="15">
                  <c:v>-80.54443719109808</c:v>
                </c:pt>
                <c:pt idx="16">
                  <c:v>-86.63231444654595</c:v>
                </c:pt>
                <c:pt idx="17">
                  <c:v>-92.5175098888773</c:v>
                </c:pt>
                <c:pt idx="18">
                  <c:v>-98.21394531341117</c:v>
                </c:pt>
                <c:pt idx="19">
                  <c:v>-103.7334515707963</c:v>
                </c:pt>
                <c:pt idx="20">
                  <c:v>-109.0861469670693</c:v>
                </c:pt>
                <c:pt idx="21">
                  <c:v>-114.2807471526562</c:v>
                </c:pt>
                <c:pt idx="22">
                  <c:v>-119.3248186510543</c:v>
                </c:pt>
                <c:pt idx="23">
                  <c:v>-124.2249860766986</c:v>
                </c:pt>
                <c:pt idx="24">
                  <c:v>-128.9871013415021</c:v>
                </c:pt>
                <c:pt idx="25">
                  <c:v>-133.6163816949968</c:v>
                </c:pt>
                <c:pt idx="26">
                  <c:v>-138.1205017520025</c:v>
                </c:pt>
                <c:pt idx="27">
                  <c:v>-142.503521505487</c:v>
                </c:pt>
                <c:pt idx="28">
                  <c:v>-146.7691585306161</c:v>
                </c:pt>
                <c:pt idx="29">
                  <c:v>-150.9208629097306</c:v>
                </c:pt>
                <c:pt idx="30">
                  <c:v>-154.9618613512662</c:v>
                </c:pt>
                <c:pt idx="31">
                  <c:v>-158.8951929004896</c:v>
                </c:pt>
                <c:pt idx="32">
                  <c:v>-162.7237378745486</c:v>
                </c:pt>
                <c:pt idx="33">
                  <c:v>-166.4502412915435</c:v>
                </c:pt>
                <c:pt idx="34">
                  <c:v>-170.0773318296184</c:v>
                </c:pt>
                <c:pt idx="35">
                  <c:v>-173.607537160879</c:v>
                </c:pt>
                <c:pt idx="36">
                  <c:v>-177.0432963485715</c:v>
                </c:pt>
                <c:pt idx="37">
                  <c:v>-180.386969868049</c:v>
                </c:pt>
                <c:pt idx="38">
                  <c:v>-183.640847707591</c:v>
                </c:pt>
                <c:pt idx="39">
                  <c:v>-186.8071599520503</c:v>
                </c:pt>
                <c:pt idx="40">
                  <c:v>-189.888077779034</c:v>
                </c:pt>
                <c:pt idx="41">
                  <c:v>-192.8857177434266</c:v>
                </c:pt>
                <c:pt idx="42">
                  <c:v>-195.8021453065322</c:v>
                </c:pt>
                <c:pt idx="43">
                  <c:v>-198.639377713735</c:v>
                </c:pt>
                <c:pt idx="44">
                  <c:v>-201.3993863512976</c:v>
                </c:pt>
                <c:pt idx="45">
                  <c:v>-204.0840986881687</c:v>
                </c:pt>
                <c:pt idx="46">
                  <c:v>-206.6953998882393</c:v>
                </c:pt>
                <c:pt idx="47">
                  <c:v>-209.2351341618797</c:v>
                </c:pt>
                <c:pt idx="48">
                  <c:v>-211.705105912118</c:v>
                </c:pt>
                <c:pt idx="49">
                  <c:v>-214.1070807198836</c:v>
                </c:pt>
                <c:pt idx="50">
                  <c:v>-216.4427862038828</c:v>
                </c:pt>
                <c:pt idx="51">
                  <c:v>-218.7139127835106</c:v>
                </c:pt>
                <c:pt idx="52">
                  <c:v>-220.922114372953</c:v>
                </c:pt>
                <c:pt idx="53">
                  <c:v>-223.0690090129197</c:v>
                </c:pt>
                <c:pt idx="54">
                  <c:v>-225.1561794599747</c:v>
                </c:pt>
                <c:pt idx="55">
                  <c:v>-227.1851737446769</c:v>
                </c:pt>
                <c:pt idx="56">
                  <c:v>-229.157505707169</c:v>
                </c:pt>
                <c:pt idx="57">
                  <c:v>-231.074655516884</c:v>
                </c:pt>
                <c:pt idx="58">
                  <c:v>-232.938070181493</c:v>
                </c:pt>
                <c:pt idx="59">
                  <c:v>-234.7491640489066</c:v>
                </c:pt>
                <c:pt idx="60">
                  <c:v>-236.5093193052393</c:v>
                </c:pt>
                <c:pt idx="61">
                  <c:v>-238.2198864707405</c:v>
                </c:pt>
                <c:pt idx="62">
                  <c:v>-239.8821848951731</c:v>
                </c:pt>
                <c:pt idx="63">
                  <c:v>-241.4975032535665</c:v>
                </c:pt>
                <c:pt idx="64">
                  <c:v>-243.067100042916</c:v>
                </c:pt>
                <c:pt idx="65">
                  <c:v>-244.5922040801125</c:v>
                </c:pt>
                <c:pt idx="66">
                  <c:v>-246.0740150011363</c:v>
                </c:pt>
                <c:pt idx="67">
                  <c:v>-247.5137037613949</c:v>
                </c:pt>
                <c:pt idx="68">
                  <c:v>-248.9124131369634</c:v>
                </c:pt>
                <c:pt idx="69">
                  <c:v>-250.2712582263702</c:v>
                </c:pt>
                <c:pt idx="70">
                  <c:v>-251.5913269525636</c:v>
                </c:pt>
                <c:pt idx="71">
                  <c:v>-252.8736805645837</c:v>
                </c:pt>
                <c:pt idx="72">
                  <c:v>-254.1193541385013</c:v>
                </c:pt>
                <c:pt idx="73">
                  <c:v>-255.3293570771451</c:v>
                </c:pt>
                <c:pt idx="74">
                  <c:v>-256.5046736081407</c:v>
                </c:pt>
                <c:pt idx="75">
                  <c:v>-257.6462632798084</c:v>
                </c:pt>
                <c:pt idx="76">
                  <c:v>-258.7550614544645</c:v>
                </c:pt>
                <c:pt idx="77">
                  <c:v>-259.8319797986895</c:v>
                </c:pt>
                <c:pt idx="78">
                  <c:v>-260.8779067701992</c:v>
                </c:pt>
                <c:pt idx="79">
                  <c:v>-261.8937081008118</c:v>
                </c:pt>
                <c:pt idx="80">
                  <c:v>-262.8802272753412</c:v>
                </c:pt>
                <c:pt idx="81">
                  <c:v>-263.8382860058994</c:v>
                </c:pt>
                <c:pt idx="82">
                  <c:v>-264.7686847013964</c:v>
                </c:pt>
                <c:pt idx="83">
                  <c:v>-265.6722029319291</c:v>
                </c:pt>
                <c:pt idx="84">
                  <c:v>-266.5495998877941</c:v>
                </c:pt>
                <c:pt idx="85">
                  <c:v>-267.4016148328951</c:v>
                </c:pt>
                <c:pt idx="86">
                  <c:v>-268.2289675523272</c:v>
                </c:pt>
                <c:pt idx="87">
                  <c:v>-269.0323587939474</c:v>
                </c:pt>
                <c:pt idx="88">
                  <c:v>-269.812470703767</c:v>
                </c:pt>
                <c:pt idx="89">
                  <c:v>-270.5699672550093</c:v>
                </c:pt>
                <c:pt idx="90">
                  <c:v>-271.3054946707091</c:v>
                </c:pt>
                <c:pt idx="91">
                  <c:v>-272.019681839738</c:v>
                </c:pt>
                <c:pt idx="92">
                  <c:v>-272.7131407261629</c:v>
                </c:pt>
                <c:pt idx="93">
                  <c:v>-273.3864667718628</c:v>
                </c:pt>
                <c:pt idx="94">
                  <c:v>-274.0402392923286</c:v>
                </c:pt>
                <c:pt idx="95">
                  <c:v>-274.6750218656149</c:v>
                </c:pt>
                <c:pt idx="96">
                  <c:v>-275.2913627143892</c:v>
                </c:pt>
                <c:pt idx="97">
                  <c:v>-275.8897950810737</c:v>
                </c:pt>
                <c:pt idx="98">
                  <c:v>-276.4708375960457</c:v>
                </c:pt>
                <c:pt idx="99">
                  <c:v>-277.0349946389192</c:v>
                </c:pt>
                <c:pt idx="100">
                  <c:v>-277.5827566928972</c:v>
                </c:pt>
                <c:pt idx="101">
                  <c:v>-278.1146006922222</c:v>
                </c:pt>
                <c:pt idx="102">
                  <c:v>-278.6309903627467</c:v>
                </c:pt>
                <c:pt idx="103">
                  <c:v>-279.1323765556613</c:v>
                </c:pt>
                <c:pt idx="104">
                  <c:v>-279.6191975744182</c:v>
                </c:pt>
                <c:pt idx="105">
                  <c:v>-280.0918794948979</c:v>
                </c:pt>
                <c:pt idx="106">
                  <c:v>-280.5508364788766</c:v>
                </c:pt>
                <c:pt idx="107">
                  <c:v>-280.9964710808456</c:v>
                </c:pt>
                <c:pt idx="108">
                  <c:v>-281.4291745482518</c:v>
                </c:pt>
                <c:pt idx="109">
                  <c:v>-281.849327115255</c:v>
                </c:pt>
                <c:pt idx="110">
                  <c:v>-282.2572982899698</c:v>
                </c:pt>
                <c:pt idx="111">
                  <c:v>-282.6534471354528</c:v>
                </c:pt>
                <c:pt idx="112">
                  <c:v>-283.0381225443246</c:v>
                </c:pt>
                <c:pt idx="113">
                  <c:v>-283.4116635072292</c:v>
                </c:pt>
                <c:pt idx="114">
                  <c:v>-283.7743993751692</c:v>
                </c:pt>
                <c:pt idx="115">
                  <c:v>-284.1266501158178</c:v>
                </c:pt>
                <c:pt idx="116">
                  <c:v>-284.46872656389</c:v>
                </c:pt>
                <c:pt idx="117">
                  <c:v>-284.80093066567</c:v>
                </c:pt>
                <c:pt idx="118">
                  <c:v>-285.1235557177826</c:v>
                </c:pt>
                <c:pt idx="119">
                  <c:v>-285.436886600306</c:v>
                </c:pt>
              </c:numCache>
            </c:numRef>
          </c:yVal>
          <c:smooth val="1"/>
          <c:extLst xmlns:c16r2="http://schemas.microsoft.com/office/drawing/2015/06/chart">
            <c:ext xmlns:c16="http://schemas.microsoft.com/office/drawing/2014/chart" uri="{C3380CC4-5D6E-409C-BE32-E72D297353CC}">
              <c16:uniqueId val="{00000000-1FB6-4A07-A226-00B9F09BC11B}"/>
            </c:ext>
          </c:extLst>
        </c:ser>
        <c:ser>
          <c:idx val="3"/>
          <c:order val="1"/>
          <c:tx>
            <c:strRef>
              <c:f>'SA-ChronicPain-G'!$N$123</c:f>
              <c:strCache>
                <c:ptCount val="1"/>
                <c:pt idx="0">
                  <c:v>SOUD Deaths for 1x parameter level</c:v>
                </c:pt>
              </c:strCache>
            </c:strRef>
          </c:tx>
          <c:spPr>
            <a:ln w="28575">
              <a:solidFill>
                <a:schemeClr val="accent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N$3:$N$122</c:f>
              <c:numCache>
                <c:formatCode>General</c:formatCode>
                <c:ptCount val="120"/>
                <c:pt idx="0">
                  <c:v>0.0</c:v>
                </c:pt>
                <c:pt idx="1">
                  <c:v>-5.081350909426828</c:v>
                </c:pt>
                <c:pt idx="2">
                  <c:v>-10.27407395081673</c:v>
                </c:pt>
                <c:pt idx="3">
                  <c:v>-15.527295431164</c:v>
                </c:pt>
                <c:pt idx="4">
                  <c:v>-20.80007673252828</c:v>
                </c:pt>
                <c:pt idx="5">
                  <c:v>-26.05962318398749</c:v>
                </c:pt>
                <c:pt idx="6">
                  <c:v>-31.27979693072468</c:v>
                </c:pt>
                <c:pt idx="7">
                  <c:v>-36.43989675148821</c:v>
                </c:pt>
                <c:pt idx="8">
                  <c:v>-41.52365766970684</c:v>
                </c:pt>
                <c:pt idx="9">
                  <c:v>-46.51843130379086</c:v>
                </c:pt>
                <c:pt idx="10">
                  <c:v>-51.4145147080054</c:v>
                </c:pt>
                <c:pt idx="11">
                  <c:v>-56.20460110844029</c:v>
                </c:pt>
                <c:pt idx="12">
                  <c:v>-60.88333062588087</c:v>
                </c:pt>
                <c:pt idx="13">
                  <c:v>-67.69162255853207</c:v>
                </c:pt>
                <c:pt idx="14">
                  <c:v>-74.2374036112793</c:v>
                </c:pt>
                <c:pt idx="15">
                  <c:v>-80.54443827266024</c:v>
                </c:pt>
                <c:pt idx="16">
                  <c:v>-86.63231744838825</c:v>
                </c:pt>
                <c:pt idx="17">
                  <c:v>-92.5175155763712</c:v>
                </c:pt>
                <c:pt idx="18">
                  <c:v>-98.213954548476</c:v>
                </c:pt>
                <c:pt idx="19">
                  <c:v>-103.7334652984021</c:v>
                </c:pt>
                <c:pt idx="20">
                  <c:v>-109.0861662039785</c:v>
                </c:pt>
                <c:pt idx="21">
                  <c:v>-114.2807729778995</c:v>
                </c:pt>
                <c:pt idx="22">
                  <c:v>-119.3248521977788</c:v>
                </c:pt>
                <c:pt idx="23">
                  <c:v>-124.2250285251019</c:v>
                </c:pt>
                <c:pt idx="24">
                  <c:v>-128.9871539126445</c:v>
                </c:pt>
                <c:pt idx="25">
                  <c:v>-133.6164456453306</c:v>
                </c:pt>
                <c:pt idx="26">
                  <c:v>-138.12057836789</c:v>
                </c:pt>
                <c:pt idx="27">
                  <c:v>-142.5036120990249</c:v>
                </c:pt>
                <c:pt idx="28">
                  <c:v>-146.7692644354542</c:v>
                </c:pt>
                <c:pt idx="29">
                  <c:v>-150.9209854772384</c:v>
                </c:pt>
                <c:pt idx="30">
                  <c:v>-154.9620019470675</c:v>
                </c:pt>
                <c:pt idx="31">
                  <c:v>-158.8953529013376</c:v>
                </c:pt>
                <c:pt idx="32">
                  <c:v>-162.7239186654994</c:v>
                </c:pt>
                <c:pt idx="33">
                  <c:v>-166.4504442634077</c:v>
                </c:pt>
                <c:pt idx="34">
                  <c:v>-170.0775583766598</c:v>
                </c:pt>
                <c:pt idx="35">
                  <c:v>-173.6077886787457</c:v>
                </c:pt>
                <c:pt idx="36">
                  <c:v>-177.0435742324341</c:v>
                </c:pt>
                <c:pt idx="37">
                  <c:v>-180.3872755109325</c:v>
                </c:pt>
                <c:pt idx="38">
                  <c:v>-183.6411824988834</c:v>
                </c:pt>
                <c:pt idx="39">
                  <c:v>-186.8075252761717</c:v>
                </c:pt>
                <c:pt idx="40">
                  <c:v>-189.8884750142556</c:v>
                </c:pt>
                <c:pt idx="41">
                  <c:v>-192.8861482608275</c:v>
                </c:pt>
                <c:pt idx="42">
                  <c:v>-195.802610469083</c:v>
                </c:pt>
                <c:pt idx="43">
                  <c:v>-198.6398788754946</c:v>
                </c:pt>
                <c:pt idx="44">
                  <c:v>-201.3999248567187</c:v>
                </c:pt>
                <c:pt idx="45">
                  <c:v>-204.0846758714982</c:v>
                </c:pt>
                <c:pt idx="46">
                  <c:v>-206.6960170730104</c:v>
                </c:pt>
                <c:pt idx="47">
                  <c:v>-209.2357926604851</c:v>
                </c:pt>
                <c:pt idx="48">
                  <c:v>-211.705807025458</c:v>
                </c:pt>
                <c:pt idx="49">
                  <c:v>-214.1078257370807</c:v>
                </c:pt>
                <c:pt idx="50">
                  <c:v>-216.4435764020623</c:v>
                </c:pt>
                <c:pt idx="51">
                  <c:v>-218.7147494276343</c:v>
                </c:pt>
                <c:pt idx="52">
                  <c:v>-220.922998715707</c:v>
                </c:pt>
                <c:pt idx="53">
                  <c:v>-223.0699422946466</c:v>
                </c:pt>
                <c:pt idx="54">
                  <c:v>-225.1571629086488</c:v>
                </c:pt>
                <c:pt idx="55">
                  <c:v>-227.1862085759181</c:v>
                </c:pt>
                <c:pt idx="56">
                  <c:v>-229.1585931242885</c:v>
                </c:pt>
                <c:pt idx="57">
                  <c:v>-231.075796710966</c:v>
                </c:pt>
                <c:pt idx="58">
                  <c:v>-232.9392663314923</c:v>
                </c:pt>
                <c:pt idx="59">
                  <c:v>-234.7504163217877</c:v>
                </c:pt>
                <c:pt idx="60">
                  <c:v>-236.5106288561205</c:v>
                </c:pt>
                <c:pt idx="61">
                  <c:v>-238.2212544430667</c:v>
                </c:pt>
                <c:pt idx="62">
                  <c:v>-239.8836124209024</c:v>
                </c:pt>
                <c:pt idx="63">
                  <c:v>-241.4989914533701</c:v>
                </c:pt>
                <c:pt idx="64">
                  <c:v>-243.0686500263936</c:v>
                </c:pt>
                <c:pt idx="65">
                  <c:v>-244.5938169460165</c:v>
                </c:pt>
                <c:pt idx="66">
                  <c:v>-246.075691837605</c:v>
                </c:pt>
                <c:pt idx="67">
                  <c:v>-247.515445646196</c:v>
                </c:pt>
                <c:pt idx="68">
                  <c:v>-248.914221137737</c:v>
                </c:pt>
                <c:pt idx="69">
                  <c:v>-250.2731334008868</c:v>
                </c:pt>
                <c:pt idx="70">
                  <c:v>-251.593270348978</c:v>
                </c:pt>
                <c:pt idx="71">
                  <c:v>-252.8756932216945</c:v>
                </c:pt>
                <c:pt idx="72">
                  <c:v>-254.1214370860137</c:v>
                </c:pt>
                <c:pt idx="73">
                  <c:v>-255.3315113359322</c:v>
                </c:pt>
                <c:pt idx="74">
                  <c:v>-256.5069001905071</c:v>
                </c:pt>
                <c:pt idx="75">
                  <c:v>-257.6485631897527</c:v>
                </c:pt>
                <c:pt idx="76">
                  <c:v>-258.7574356879401</c:v>
                </c:pt>
                <c:pt idx="77">
                  <c:v>-259.834429343872</c:v>
                </c:pt>
                <c:pt idx="78">
                  <c:v>-260.880432607721</c:v>
                </c:pt>
                <c:pt idx="79">
                  <c:v>-261.8963112040506</c:v>
                </c:pt>
                <c:pt idx="80">
                  <c:v>-262.8829086106534</c:v>
                </c:pt>
                <c:pt idx="81">
                  <c:v>-263.8410465328716</c:v>
                </c:pt>
                <c:pt idx="82">
                  <c:v>-264.7715253730938</c:v>
                </c:pt>
                <c:pt idx="83">
                  <c:v>-265.6751246951374</c:v>
                </c:pt>
                <c:pt idx="84">
                  <c:v>-266.5526036832584</c:v>
                </c:pt>
                <c:pt idx="85">
                  <c:v>-267.404701595553</c:v>
                </c:pt>
                <c:pt idx="86">
                  <c:v>-268.2321382115366</c:v>
                </c:pt>
                <c:pt idx="87">
                  <c:v>-269.0356142737236</c:v>
                </c:pt>
                <c:pt idx="88">
                  <c:v>-269.8158119229846</c:v>
                </c:pt>
                <c:pt idx="89">
                  <c:v>-270.573395127631</c:v>
                </c:pt>
                <c:pt idx="90">
                  <c:v>-271.3090101059936</c:v>
                </c:pt>
                <c:pt idx="91">
                  <c:v>-272.0232857424451</c:v>
                </c:pt>
                <c:pt idx="92">
                  <c:v>-272.7168339967571</c:v>
                </c:pt>
                <c:pt idx="93">
                  <c:v>-273.390250306706</c:v>
                </c:pt>
                <c:pt idx="94">
                  <c:v>-274.0441139838745</c:v>
                </c:pt>
                <c:pt idx="95">
                  <c:v>-274.678988602593</c:v>
                </c:pt>
                <c:pt idx="96">
                  <c:v>-275.2954223819875</c:v>
                </c:pt>
                <c:pt idx="97">
                  <c:v>-275.8939485611131</c:v>
                </c:pt>
                <c:pt idx="98">
                  <c:v>-276.475085767153</c:v>
                </c:pt>
                <c:pt idx="99">
                  <c:v>-277.039338376688</c:v>
                </c:pt>
                <c:pt idx="100">
                  <c:v>-277.587196870067</c:v>
                </c:pt>
                <c:pt idx="101">
                  <c:v>-278.119138178807</c:v>
                </c:pt>
                <c:pt idx="102">
                  <c:v>-278.635626026207</c:v>
                </c:pt>
                <c:pt idx="103">
                  <c:v>-279.1371112610439</c:v>
                </c:pt>
                <c:pt idx="104">
                  <c:v>-279.6240321845008</c:v>
                </c:pt>
                <c:pt idx="105">
                  <c:v>-280.0968148703244</c:v>
                </c:pt>
                <c:pt idx="106">
                  <c:v>-280.5558734782886</c:v>
                </c:pt>
                <c:pt idx="107">
                  <c:v>-281.0016105610179</c:v>
                </c:pt>
                <c:pt idx="108">
                  <c:v>-281.4344173642122</c:v>
                </c:pt>
                <c:pt idx="109">
                  <c:v>-281.8546741203887</c:v>
                </c:pt>
                <c:pt idx="110">
                  <c:v>-282.2627503361647</c:v>
                </c:pt>
                <c:pt idx="111">
                  <c:v>-282.6590050731895</c:v>
                </c:pt>
                <c:pt idx="112">
                  <c:v>-283.0437872227886</c:v>
                </c:pt>
                <c:pt idx="113">
                  <c:v>-283.4174357744136</c:v>
                </c:pt>
                <c:pt idx="114">
                  <c:v>-283.7802800779746</c:v>
                </c:pt>
                <c:pt idx="115">
                  <c:v>-284.1326401001458</c:v>
                </c:pt>
                <c:pt idx="116">
                  <c:v>-284.4748266747351</c:v>
                </c:pt>
                <c:pt idx="117">
                  <c:v>-284.8071417472069</c:v>
                </c:pt>
                <c:pt idx="118">
                  <c:v>-285.1298786134503</c:v>
                </c:pt>
                <c:pt idx="119">
                  <c:v>-285.4433221528867</c:v>
                </c:pt>
              </c:numCache>
            </c:numRef>
          </c:yVal>
          <c:smooth val="1"/>
          <c:extLst xmlns:c16r2="http://schemas.microsoft.com/office/drawing/2015/06/chart">
            <c:ext xmlns:c16="http://schemas.microsoft.com/office/drawing/2014/chart" uri="{C3380CC4-5D6E-409C-BE32-E72D297353CC}">
              <c16:uniqueId val="{00000001-1FB6-4A07-A226-00B9F09BC11B}"/>
            </c:ext>
          </c:extLst>
        </c:ser>
        <c:ser>
          <c:idx val="0"/>
          <c:order val="2"/>
          <c:tx>
            <c:strRef>
              <c:f>'SA-ChronicPain-G'!$W$123</c:f>
              <c:strCache>
                <c:ptCount val="1"/>
                <c:pt idx="0">
                  <c:v>SOUD Deaths for 0.75x parameter level</c:v>
                </c:pt>
              </c:strCache>
            </c:strRef>
          </c:tx>
          <c:spPr>
            <a:ln w="6350">
              <a:solidFill>
                <a:schemeClr val="accent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W$3:$W$122</c:f>
              <c:numCache>
                <c:formatCode>General</c:formatCode>
                <c:ptCount val="120"/>
                <c:pt idx="0">
                  <c:v>0.0</c:v>
                </c:pt>
                <c:pt idx="1">
                  <c:v>-5.081350909426828</c:v>
                </c:pt>
                <c:pt idx="2">
                  <c:v>-10.27407391323002</c:v>
                </c:pt>
                <c:pt idx="3">
                  <c:v>-15.52729528645493</c:v>
                </c:pt>
                <c:pt idx="4">
                  <c:v>-20.80007640767892</c:v>
                </c:pt>
                <c:pt idx="5">
                  <c:v>-26.05962262073967</c:v>
                </c:pt>
                <c:pt idx="6">
                  <c:v>-31.27979609651975</c:v>
                </c:pt>
                <c:pt idx="7">
                  <c:v>-36.43989564526214</c:v>
                </c:pt>
                <c:pt idx="8">
                  <c:v>-41.5236563241511</c:v>
                </c:pt>
                <c:pt idx="9">
                  <c:v>-46.51842978523823</c:v>
                </c:pt>
                <c:pt idx="10">
                  <c:v>-51.41451311479796</c:v>
                </c:pt>
                <c:pt idx="11">
                  <c:v>-56.20459956837755</c:v>
                </c:pt>
                <c:pt idx="12">
                  <c:v>-60.88332929318229</c:v>
                </c:pt>
                <c:pt idx="13">
                  <c:v>-67.69162161060403</c:v>
                </c:pt>
                <c:pt idx="14">
                  <c:v>-74.23740340969622</c:v>
                </c:pt>
                <c:pt idx="15">
                  <c:v>-80.54443933720533</c:v>
                </c:pt>
                <c:pt idx="16">
                  <c:v>-86.63232043222014</c:v>
                </c:pt>
                <c:pt idx="17">
                  <c:v>-92.5175212460078</c:v>
                </c:pt>
                <c:pt idx="18">
                  <c:v>-98.21396376748481</c:v>
                </c:pt>
                <c:pt idx="19">
                  <c:v>-103.7334790139719</c:v>
                </c:pt>
                <c:pt idx="20">
                  <c:v>-109.0861854357117</c:v>
                </c:pt>
                <c:pt idx="21">
                  <c:v>-114.2807988083347</c:v>
                </c:pt>
                <c:pt idx="22">
                  <c:v>-119.3248857642757</c:v>
                </c:pt>
                <c:pt idx="23">
                  <c:v>-124.2250710128116</c:v>
                </c:pt>
                <c:pt idx="24">
                  <c:v>-128.9872065483483</c:v>
                </c:pt>
                <c:pt idx="25">
                  <c:v>-133.6165096919954</c:v>
                </c:pt>
                <c:pt idx="26">
                  <c:v>-138.1206551192022</c:v>
                </c:pt>
                <c:pt idx="27">
                  <c:v>-142.5037028752365</c:v>
                </c:pt>
                <c:pt idx="28">
                  <c:v>-146.7693705792156</c:v>
                </c:pt>
                <c:pt idx="29">
                  <c:v>-150.9211083497721</c:v>
                </c:pt>
                <c:pt idx="30">
                  <c:v>-154.9621429247153</c:v>
                </c:pt>
                <c:pt idx="31">
                  <c:v>-158.8955133724375</c:v>
                </c:pt>
                <c:pt idx="32">
                  <c:v>-162.7241000275652</c:v>
                </c:pt>
                <c:pt idx="33">
                  <c:v>-166.45064792058</c:v>
                </c:pt>
                <c:pt idx="34">
                  <c:v>-170.0777857374061</c:v>
                </c:pt>
                <c:pt idx="35">
                  <c:v>-173.6080411537893</c:v>
                </c:pt>
                <c:pt idx="36">
                  <c:v>-177.0438532328861</c:v>
                </c:pt>
                <c:pt idx="37">
                  <c:v>-180.387582446628</c:v>
                </c:pt>
                <c:pt idx="38">
                  <c:v>-183.6415187768714</c:v>
                </c:pt>
                <c:pt idx="39">
                  <c:v>-186.8078922993867</c:v>
                </c:pt>
                <c:pt idx="40">
                  <c:v>-189.8888741803271</c:v>
                </c:pt>
                <c:pt idx="41">
                  <c:v>-192.8865809610278</c:v>
                </c:pt>
                <c:pt idx="42">
                  <c:v>-195.8030780874006</c:v>
                </c:pt>
                <c:pt idx="43">
                  <c:v>-198.6403827878238</c:v>
                </c:pt>
                <c:pt idx="44">
                  <c:v>-201.400466430152</c:v>
                </c:pt>
                <c:pt idx="45">
                  <c:v>-204.0852564637195</c:v>
                </c:pt>
                <c:pt idx="46">
                  <c:v>-206.696638031774</c:v>
                </c:pt>
                <c:pt idx="47">
                  <c:v>-209.236455323177</c:v>
                </c:pt>
                <c:pt idx="48">
                  <c:v>-211.7065127187331</c:v>
                </c:pt>
                <c:pt idx="49">
                  <c:v>-214.1085757765669</c:v>
                </c:pt>
                <c:pt idx="50">
                  <c:v>-216.4443720921282</c:v>
                </c:pt>
                <c:pt idx="51">
                  <c:v>-218.7155920612092</c:v>
                </c:pt>
                <c:pt idx="52">
                  <c:v>-220.9238895741597</c:v>
                </c:pt>
                <c:pt idx="53">
                  <c:v>-223.0708826477016</c:v>
                </c:pt>
                <c:pt idx="54">
                  <c:v>-225.1581540143526</c:v>
                </c:pt>
                <c:pt idx="55">
                  <c:v>-227.1872516806394</c:v>
                </c:pt>
                <c:pt idx="56">
                  <c:v>-229.1596894627532</c:v>
                </c:pt>
                <c:pt idx="57">
                  <c:v>-231.0769475063221</c:v>
                </c:pt>
                <c:pt idx="58">
                  <c:v>-232.9404727954046</c:v>
                </c:pt>
                <c:pt idx="59">
                  <c:v>-234.7516796545546</c:v>
                </c:pt>
                <c:pt idx="60">
                  <c:v>-236.5119502468118</c:v>
                </c:pt>
                <c:pt idx="61">
                  <c:v>-238.2226350696878</c:v>
                </c:pt>
                <c:pt idx="62">
                  <c:v>-239.8850534505614</c:v>
                </c:pt>
                <c:pt idx="63">
                  <c:v>-241.5004940424733</c:v>
                </c:pt>
                <c:pt idx="64">
                  <c:v>-243.0702153208464</c:v>
                </c:pt>
                <c:pt idx="65">
                  <c:v>-244.5954460814377</c:v>
                </c:pt>
                <c:pt idx="66">
                  <c:v>-246.0773859395492</c:v>
                </c:pt>
                <c:pt idx="67">
                  <c:v>-247.5172058303846</c:v>
                </c:pt>
                <c:pt idx="68">
                  <c:v>-248.916048510296</c:v>
                </c:pt>
                <c:pt idx="69">
                  <c:v>-250.2750290585898</c:v>
                </c:pt>
                <c:pt idx="70">
                  <c:v>-251.5952353794906</c:v>
                </c:pt>
                <c:pt idx="71">
                  <c:v>-252.8777287038275</c:v>
                </c:pt>
                <c:pt idx="72">
                  <c:v>-254.1235440899725</c:v>
                </c:pt>
                <c:pt idx="73">
                  <c:v>-255.3336909235706</c:v>
                </c:pt>
                <c:pt idx="74">
                  <c:v>-256.5091534155819</c:v>
                </c:pt>
                <c:pt idx="75">
                  <c:v>-257.650891098178</c:v>
                </c:pt>
                <c:pt idx="76">
                  <c:v>-258.7598393180383</c:v>
                </c:pt>
                <c:pt idx="77">
                  <c:v>-259.8369097266269</c:v>
                </c:pt>
                <c:pt idx="78">
                  <c:v>-260.8829907670282</c:v>
                </c:pt>
                <c:pt idx="79">
                  <c:v>-261.8989481569644</c:v>
                </c:pt>
                <c:pt idx="80">
                  <c:v>-262.8856253676317</c:v>
                </c:pt>
                <c:pt idx="81">
                  <c:v>-263.8438440980191</c:v>
                </c:pt>
                <c:pt idx="82">
                  <c:v>-264.7744047444007</c:v>
                </c:pt>
                <c:pt idx="83">
                  <c:v>-265.6780868647141</c:v>
                </c:pt>
                <c:pt idx="84">
                  <c:v>-266.555649637567</c:v>
                </c:pt>
                <c:pt idx="85">
                  <c:v>-267.4078323156356</c:v>
                </c:pt>
                <c:pt idx="86">
                  <c:v>-268.2353546732413</c:v>
                </c:pt>
                <c:pt idx="87">
                  <c:v>-269.0389174479049</c:v>
                </c:pt>
                <c:pt idx="88">
                  <c:v>-269.8192027757621</c:v>
                </c:pt>
                <c:pt idx="89">
                  <c:v>-270.576874620549</c:v>
                </c:pt>
                <c:pt idx="90">
                  <c:v>-271.3125791962538</c:v>
                </c:pt>
                <c:pt idx="91">
                  <c:v>-272.0269453831033</c:v>
                </c:pt>
                <c:pt idx="92">
                  <c:v>-272.720585136917</c:v>
                </c:pt>
                <c:pt idx="93">
                  <c:v>-273.3940938917106</c:v>
                </c:pt>
                <c:pt idx="94">
                  <c:v>-274.0480509554939</c:v>
                </c:pt>
                <c:pt idx="95">
                  <c:v>-274.6830198992035</c:v>
                </c:pt>
                <c:pt idx="96">
                  <c:v>-275.2995489387505</c:v>
                </c:pt>
                <c:pt idx="97">
                  <c:v>-275.8981713101442</c:v>
                </c:pt>
                <c:pt idx="98">
                  <c:v>-276.4794056376915</c:v>
                </c:pt>
                <c:pt idx="99">
                  <c:v>-277.0437562952615</c:v>
                </c:pt>
                <c:pt idx="100">
                  <c:v>-277.591713760627</c:v>
                </c:pt>
                <c:pt idx="101">
                  <c:v>-278.1237549629286</c:v>
                </c:pt>
                <c:pt idx="102">
                  <c:v>-278.6403436231871</c:v>
                </c:pt>
                <c:pt idx="103">
                  <c:v>-279.1419305880719</c:v>
                </c:pt>
                <c:pt idx="104">
                  <c:v>-279.6289541567879</c:v>
                </c:pt>
                <c:pt idx="105">
                  <c:v>-280.1018404012431</c:v>
                </c:pt>
                <c:pt idx="106">
                  <c:v>-280.5610034795</c:v>
                </c:pt>
                <c:pt idx="107">
                  <c:v>-281.0068459425916</c:v>
                </c:pt>
                <c:pt idx="108">
                  <c:v>-281.4397590347625</c:v>
                </c:pt>
                <c:pt idx="109">
                  <c:v>-281.8601229871736</c:v>
                </c:pt>
                <c:pt idx="110">
                  <c:v>-282.2683073052089</c:v>
                </c:pt>
                <c:pt idx="111">
                  <c:v>-282.664671049392</c:v>
                </c:pt>
                <c:pt idx="112">
                  <c:v>-283.049563110024</c:v>
                </c:pt>
                <c:pt idx="113">
                  <c:v>-283.4233224756316</c:v>
                </c:pt>
                <c:pt idx="114">
                  <c:v>-283.7862784953076</c:v>
                </c:pt>
                <c:pt idx="115">
                  <c:v>-284.1387511349857</c:v>
                </c:pt>
                <c:pt idx="116">
                  <c:v>-284.4810512278331</c:v>
                </c:pt>
                <c:pt idx="117">
                  <c:v>-284.8134807187562</c:v>
                </c:pt>
                <c:pt idx="118">
                  <c:v>-285.1363329031668</c:v>
                </c:pt>
                <c:pt idx="119">
                  <c:v>-285.4498926600901</c:v>
                </c:pt>
              </c:numCache>
            </c:numRef>
          </c:yVal>
          <c:smooth val="1"/>
          <c:extLst xmlns:c16r2="http://schemas.microsoft.com/office/drawing/2015/06/chart">
            <c:ext xmlns:c16="http://schemas.microsoft.com/office/drawing/2014/chart" uri="{C3380CC4-5D6E-409C-BE32-E72D297353CC}">
              <c16:uniqueId val="{00000002-1FB6-4A07-A226-00B9F09BC11B}"/>
            </c:ext>
          </c:extLst>
        </c:ser>
        <c:ser>
          <c:idx val="7"/>
          <c:order val="3"/>
          <c:tx>
            <c:strRef>
              <c:f>'SA-ChronicPain-G'!$F$123</c:f>
              <c:strCache>
                <c:ptCount val="1"/>
                <c:pt idx="0">
                  <c:v>SHUD Deaths for 1.25x parameter level</c:v>
                </c:pt>
              </c:strCache>
            </c:strRef>
          </c:tx>
          <c:spPr>
            <a:ln w="76200">
              <a:solidFill>
                <a:schemeClr val="accent2"/>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F$3:$F$122</c:f>
              <c:numCache>
                <c:formatCode>General</c:formatCode>
                <c:ptCount val="120"/>
                <c:pt idx="0">
                  <c:v>0.0</c:v>
                </c:pt>
                <c:pt idx="1">
                  <c:v>10.42875799440248</c:v>
                </c:pt>
                <c:pt idx="2">
                  <c:v>20.32554671651387</c:v>
                </c:pt>
                <c:pt idx="3">
                  <c:v>29.75066005451959</c:v>
                </c:pt>
                <c:pt idx="4">
                  <c:v>38.75281939119718</c:v>
                </c:pt>
                <c:pt idx="5">
                  <c:v>47.37142588029909</c:v>
                </c:pt>
                <c:pt idx="6">
                  <c:v>55.63839461786715</c:v>
                </c:pt>
                <c:pt idx="7">
                  <c:v>63.57963844999076</c:v>
                </c:pt>
                <c:pt idx="8">
                  <c:v>71.21626710264121</c:v>
                </c:pt>
                <c:pt idx="9">
                  <c:v>78.56555518874157</c:v>
                </c:pt>
                <c:pt idx="10">
                  <c:v>85.64172270204975</c:v>
                </c:pt>
                <c:pt idx="11">
                  <c:v>92.4565634861274</c:v>
                </c:pt>
                <c:pt idx="12">
                  <c:v>99.01995053992998</c:v>
                </c:pt>
                <c:pt idx="13">
                  <c:v>109.948896174303</c:v>
                </c:pt>
                <c:pt idx="14">
                  <c:v>120.3078155214598</c:v>
                </c:pt>
                <c:pt idx="15">
                  <c:v>130.1686032572628</c:v>
                </c:pt>
                <c:pt idx="16">
                  <c:v>139.5886723831704</c:v>
                </c:pt>
                <c:pt idx="17">
                  <c:v>148.6144202577322</c:v>
                </c:pt>
                <c:pt idx="18">
                  <c:v>157.2834066892017</c:v>
                </c:pt>
                <c:pt idx="19">
                  <c:v>165.6261091443786</c:v>
                </c:pt>
                <c:pt idx="20">
                  <c:v>173.6673376795271</c:v>
                </c:pt>
                <c:pt idx="21">
                  <c:v>181.4273743277335</c:v>
                </c:pt>
                <c:pt idx="22">
                  <c:v>188.9228895509146</c:v>
                </c:pt>
                <c:pt idx="23">
                  <c:v>196.1676784789278</c:v>
                </c:pt>
                <c:pt idx="24">
                  <c:v>203.1732515996569</c:v>
                </c:pt>
                <c:pt idx="25">
                  <c:v>209.9493080014885</c:v>
                </c:pt>
                <c:pt idx="26">
                  <c:v>216.5102288606831</c:v>
                </c:pt>
                <c:pt idx="27">
                  <c:v>222.8626820368767</c:v>
                </c:pt>
                <c:pt idx="28">
                  <c:v>229.0124920878588</c:v>
                </c:pt>
                <c:pt idx="29">
                  <c:v>234.9648570032643</c:v>
                </c:pt>
                <c:pt idx="30">
                  <c:v>240.7244860236244</c:v>
                </c:pt>
                <c:pt idx="31">
                  <c:v>246.2957083342647</c:v>
                </c:pt>
                <c:pt idx="32">
                  <c:v>251.6825585890475</c:v>
                </c:pt>
                <c:pt idx="33">
                  <c:v>256.8888439254502</c:v>
                </c:pt>
                <c:pt idx="34">
                  <c:v>261.9181962182417</c:v>
                </c:pt>
                <c:pt idx="35">
                  <c:v>266.7741125819911</c:v>
                </c:pt>
                <c:pt idx="36">
                  <c:v>271.4599865382326</c:v>
                </c:pt>
                <c:pt idx="37">
                  <c:v>275.9791317846368</c:v>
                </c:pt>
                <c:pt idx="38">
                  <c:v>280.3348001176366</c:v>
                </c:pt>
                <c:pt idx="39">
                  <c:v>284.5302030231436</c:v>
                </c:pt>
                <c:pt idx="40">
                  <c:v>288.5685124804886</c:v>
                </c:pt>
                <c:pt idx="41">
                  <c:v>292.4528678404784</c:v>
                </c:pt>
                <c:pt idx="42">
                  <c:v>296.1863806111355</c:v>
                </c:pt>
                <c:pt idx="43">
                  <c:v>299.7721375368822</c:v>
                </c:pt>
                <c:pt idx="44">
                  <c:v>303.2132023721736</c:v>
                </c:pt>
                <c:pt idx="45">
                  <c:v>306.5126166679909</c:v>
                </c:pt>
                <c:pt idx="46">
                  <c:v>309.6733998226956</c:v>
                </c:pt>
                <c:pt idx="47">
                  <c:v>312.6985485953347</c:v>
                </c:pt>
                <c:pt idx="48">
                  <c:v>315.5910362367715</c:v>
                </c:pt>
                <c:pt idx="49">
                  <c:v>318.3538113600294</c:v>
                </c:pt>
                <c:pt idx="50">
                  <c:v>320.9897966440882</c:v>
                </c:pt>
                <c:pt idx="51">
                  <c:v>323.5018874438464</c:v>
                </c:pt>
                <c:pt idx="52">
                  <c:v>325.8929503732816</c:v>
                </c:pt>
                <c:pt idx="53">
                  <c:v>328.1658218802106</c:v>
                </c:pt>
                <c:pt idx="54">
                  <c:v>330.3233068561206</c:v>
                </c:pt>
                <c:pt idx="55">
                  <c:v>332.3681773042365</c:v>
                </c:pt>
                <c:pt idx="56">
                  <c:v>334.3031710821114</c:v>
                </c:pt>
                <c:pt idx="57">
                  <c:v>336.1309907298823</c:v>
                </c:pt>
                <c:pt idx="58">
                  <c:v>337.8543023912894</c:v>
                </c:pt>
                <c:pt idx="59">
                  <c:v>339.4757348314635</c:v>
                </c:pt>
                <c:pt idx="60">
                  <c:v>340.9978785531042</c:v>
                </c:pt>
                <c:pt idx="61">
                  <c:v>342.4232850108552</c:v>
                </c:pt>
                <c:pt idx="62">
                  <c:v>343.7544659223293</c:v>
                </c:pt>
                <c:pt idx="63">
                  <c:v>344.9938926732362</c:v>
                </c:pt>
                <c:pt idx="64">
                  <c:v>346.1439958133473</c:v>
                </c:pt>
                <c:pt idx="65">
                  <c:v>347.2071646395413</c:v>
                </c:pt>
                <c:pt idx="66">
                  <c:v>348.1857468618111</c:v>
                </c:pt>
                <c:pt idx="67">
                  <c:v>349.0820483479437</c:v>
                </c:pt>
                <c:pt idx="68">
                  <c:v>349.8983329424627</c:v>
                </c:pt>
                <c:pt idx="69">
                  <c:v>350.6368223554674</c:v>
                </c:pt>
                <c:pt idx="70">
                  <c:v>351.2996961168776</c:v>
                </c:pt>
                <c:pt idx="71">
                  <c:v>351.8890915919853</c:v>
                </c:pt>
                <c:pt idx="72">
                  <c:v>352.4071040539538</c:v>
                </c:pt>
                <c:pt idx="73">
                  <c:v>352.8557868093438</c:v>
                </c:pt>
                <c:pt idx="74">
                  <c:v>353.2371513727419</c:v>
                </c:pt>
                <c:pt idx="75">
                  <c:v>353.5531676867845</c:v>
                </c:pt>
                <c:pt idx="76">
                  <c:v>353.8057643840296</c:v>
                </c:pt>
                <c:pt idx="77">
                  <c:v>353.9968290872894</c:v>
                </c:pt>
                <c:pt idx="78">
                  <c:v>354.1282087452581</c:v>
                </c:pt>
                <c:pt idx="79">
                  <c:v>354.2017100002855</c:v>
                </c:pt>
                <c:pt idx="80">
                  <c:v>354.2190995856274</c:v>
                </c:pt>
                <c:pt idx="81">
                  <c:v>354.1821047492022</c:v>
                </c:pt>
                <c:pt idx="82">
                  <c:v>354.0924137015459</c:v>
                </c:pt>
                <c:pt idx="83">
                  <c:v>353.9516760853802</c:v>
                </c:pt>
                <c:pt idx="84">
                  <c:v>353.7615034646212</c:v>
                </c:pt>
                <c:pt idx="85">
                  <c:v>353.5234698306768</c:v>
                </c:pt>
                <c:pt idx="86">
                  <c:v>353.2391121240373</c:v>
                </c:pt>
                <c:pt idx="87">
                  <c:v>352.9099307693035</c:v>
                </c:pt>
                <c:pt idx="88">
                  <c:v>352.5373902218781</c:v>
                </c:pt>
                <c:pt idx="89">
                  <c:v>352.1229195247164</c:v>
                </c:pt>
                <c:pt idx="90">
                  <c:v>351.667912873569</c:v>
                </c:pt>
                <c:pt idx="91">
                  <c:v>351.1737301893222</c:v>
                </c:pt>
                <c:pt idx="92">
                  <c:v>350.6416976960785</c:v>
                </c:pt>
                <c:pt idx="93">
                  <c:v>350.0731085037528</c:v>
                </c:pt>
                <c:pt idx="94">
                  <c:v>349.4692231940182</c:v>
                </c:pt>
                <c:pt idx="95">
                  <c:v>348.8312704085362</c:v>
                </c:pt>
                <c:pt idx="96">
                  <c:v>348.1604474384702</c:v>
                </c:pt>
                <c:pt idx="97">
                  <c:v>347.4579208143568</c:v>
                </c:pt>
                <c:pt idx="98">
                  <c:v>346.7248268954808</c:v>
                </c:pt>
                <c:pt idx="99">
                  <c:v>345.9622724579696</c:v>
                </c:pt>
                <c:pt idx="100">
                  <c:v>345.171335280864</c:v>
                </c:pt>
                <c:pt idx="101">
                  <c:v>344.3530647295025</c:v>
                </c:pt>
                <c:pt idx="102">
                  <c:v>343.5084823355917</c:v>
                </c:pt>
                <c:pt idx="103">
                  <c:v>342.638582373413</c:v>
                </c:pt>
                <c:pt idx="104">
                  <c:v>341.7443324316158</c:v>
                </c:pt>
                <c:pt idx="105">
                  <c:v>340.8266739801504</c:v>
                </c:pt>
                <c:pt idx="106">
                  <c:v>339.8865229318935</c:v>
                </c:pt>
                <c:pt idx="107">
                  <c:v>338.9247701985731</c:v>
                </c:pt>
                <c:pt idx="108">
                  <c:v>337.9422822406449</c:v>
                </c:pt>
                <c:pt idx="109">
                  <c:v>336.9399016107882</c:v>
                </c:pt>
                <c:pt idx="110">
                  <c:v>335.9184474907458</c:v>
                </c:pt>
                <c:pt idx="111">
                  <c:v>334.8787162212419</c:v>
                </c:pt>
                <c:pt idx="112">
                  <c:v>333.821481824757</c:v>
                </c:pt>
                <c:pt idx="113">
                  <c:v>332.74749652094</c:v>
                </c:pt>
                <c:pt idx="114">
                  <c:v>331.6574912345195</c:v>
                </c:pt>
                <c:pt idx="115">
                  <c:v>330.5521760955207</c:v>
                </c:pt>
                <c:pt idx="116">
                  <c:v>329.4322409316786</c:v>
                </c:pt>
                <c:pt idx="117">
                  <c:v>328.2983557529453</c:v>
                </c:pt>
                <c:pt idx="118">
                  <c:v>327.1511712279926</c:v>
                </c:pt>
                <c:pt idx="119">
                  <c:v>325.9913191525833</c:v>
                </c:pt>
              </c:numCache>
            </c:numRef>
          </c:yVal>
          <c:smooth val="1"/>
          <c:extLst xmlns:c16r2="http://schemas.microsoft.com/office/drawing/2015/06/chart">
            <c:ext xmlns:c16="http://schemas.microsoft.com/office/drawing/2014/chart" uri="{C3380CC4-5D6E-409C-BE32-E72D297353CC}">
              <c16:uniqueId val="{00000003-1FB6-4A07-A226-00B9F09BC11B}"/>
            </c:ext>
          </c:extLst>
        </c:ser>
        <c:ser>
          <c:idx val="4"/>
          <c:order val="4"/>
          <c:tx>
            <c:strRef>
              <c:f>'SA-ChronicPain-G'!$O$123</c:f>
              <c:strCache>
                <c:ptCount val="1"/>
                <c:pt idx="0">
                  <c:v>SHUD Deaths for 1x parameter level</c:v>
                </c:pt>
              </c:strCache>
            </c:strRef>
          </c:tx>
          <c:spPr>
            <a:ln w="38100">
              <a:solidFill>
                <a:schemeClr val="accent2"/>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O$3:$O$122</c:f>
              <c:numCache>
                <c:formatCode>General</c:formatCode>
                <c:ptCount val="120"/>
                <c:pt idx="0">
                  <c:v>0.0</c:v>
                </c:pt>
                <c:pt idx="1">
                  <c:v>8.662671162358128</c:v>
                </c:pt>
                <c:pt idx="2">
                  <c:v>16.88654504411484</c:v>
                </c:pt>
                <c:pt idx="3">
                  <c:v>24.72146879722764</c:v>
                </c:pt>
                <c:pt idx="4">
                  <c:v>32.20771402619717</c:v>
                </c:pt>
                <c:pt idx="5">
                  <c:v>39.37783960659272</c:v>
                </c:pt>
                <c:pt idx="6">
                  <c:v>46.25820893498207</c:v>
                </c:pt>
                <c:pt idx="7">
                  <c:v>52.8702175185194</c:v>
                </c:pt>
                <c:pt idx="8">
                  <c:v>59.23128517642531</c:v>
                </c:pt>
                <c:pt idx="9">
                  <c:v>65.35565710953561</c:v>
                </c:pt>
                <c:pt idx="10">
                  <c:v>71.25504988061098</c:v>
                </c:pt>
                <c:pt idx="11">
                  <c:v>76.93917164008944</c:v>
                </c:pt>
                <c:pt idx="12">
                  <c:v>82.41614045768111</c:v>
                </c:pt>
                <c:pt idx="13">
                  <c:v>91.52100937461951</c:v>
                </c:pt>
                <c:pt idx="14">
                  <c:v>100.1553107380016</c:v>
                </c:pt>
                <c:pt idx="15">
                  <c:v>108.378558494162</c:v>
                </c:pt>
                <c:pt idx="16">
                  <c:v>116.2382685359853</c:v>
                </c:pt>
                <c:pt idx="17">
                  <c:v>123.7728308481196</c:v>
                </c:pt>
                <c:pt idx="18">
                  <c:v>131.0133135188916</c:v>
                </c:pt>
                <c:pt idx="19">
                  <c:v>137.9849166313228</c:v>
                </c:pt>
                <c:pt idx="20">
                  <c:v>144.7081444025791</c:v>
                </c:pt>
                <c:pt idx="21">
                  <c:v>151.1997491491265</c:v>
                </c:pt>
                <c:pt idx="22">
                  <c:v>157.4734906234555</c:v>
                </c:pt>
                <c:pt idx="23">
                  <c:v>163.540746089175</c:v>
                </c:pt>
                <c:pt idx="24">
                  <c:v>169.4109998332147</c:v>
                </c:pt>
                <c:pt idx="25">
                  <c:v>175.0922353830587</c:v>
                </c:pt>
                <c:pt idx="26">
                  <c:v>180.5963286574892</c:v>
                </c:pt>
                <c:pt idx="27">
                  <c:v>185.9287529866194</c:v>
                </c:pt>
                <c:pt idx="28">
                  <c:v>191.0942833149251</c:v>
                </c:pt>
                <c:pt idx="29">
                  <c:v>196.0971759565128</c:v>
                </c:pt>
                <c:pt idx="30">
                  <c:v>200.9412828773312</c:v>
                </c:pt>
                <c:pt idx="31">
                  <c:v>205.6301418337501</c:v>
                </c:pt>
                <c:pt idx="32">
                  <c:v>210.167047302241</c:v>
                </c:pt>
                <c:pt idx="33">
                  <c:v>214.555106063138</c:v>
                </c:pt>
                <c:pt idx="34">
                  <c:v>218.7972805441274</c:v>
                </c:pt>
                <c:pt idx="35">
                  <c:v>222.8964224184758</c:v>
                </c:pt>
                <c:pt idx="36">
                  <c:v>226.8552984606557</c:v>
                </c:pt>
                <c:pt idx="37">
                  <c:v>230.6766102652813</c:v>
                </c:pt>
                <c:pt idx="38">
                  <c:v>234.3630091158203</c:v>
                </c:pt>
                <c:pt idx="39">
                  <c:v>237.9171139044871</c:v>
                </c:pt>
                <c:pt idx="40">
                  <c:v>241.341511790953</c:v>
                </c:pt>
                <c:pt idx="41">
                  <c:v>244.6387639057047</c:v>
                </c:pt>
                <c:pt idx="42">
                  <c:v>247.8114093166032</c:v>
                </c:pt>
                <c:pt idx="43">
                  <c:v>250.861967578452</c:v>
                </c:pt>
                <c:pt idx="44">
                  <c:v>253.7929401983287</c:v>
                </c:pt>
                <c:pt idx="45">
                  <c:v>256.6068112808468</c:v>
                </c:pt>
                <c:pt idx="46">
                  <c:v>259.3060475620576</c:v>
                </c:pt>
                <c:pt idx="47">
                  <c:v>261.8930979964031</c:v>
                </c:pt>
                <c:pt idx="48">
                  <c:v>264.370393025714</c:v>
                </c:pt>
                <c:pt idx="49">
                  <c:v>266.7403436310177</c:v>
                </c:pt>
                <c:pt idx="50">
                  <c:v>269.0053402454438</c:v>
                </c:pt>
                <c:pt idx="51">
                  <c:v>271.1677515886195</c:v>
                </c:pt>
                <c:pt idx="52">
                  <c:v>273.229923478251</c:v>
                </c:pt>
                <c:pt idx="53">
                  <c:v>275.1941776342188</c:v>
                </c:pt>
                <c:pt idx="54">
                  <c:v>277.0628105113231</c:v>
                </c:pt>
                <c:pt idx="55">
                  <c:v>278.8380921799485</c:v>
                </c:pt>
                <c:pt idx="56">
                  <c:v>280.5222652682439</c:v>
                </c:pt>
                <c:pt idx="57">
                  <c:v>282.117543975085</c:v>
                </c:pt>
                <c:pt idx="58">
                  <c:v>283.6261131597739</c:v>
                </c:pt>
                <c:pt idx="59">
                  <c:v>285.0501275118497</c:v>
                </c:pt>
                <c:pt idx="60">
                  <c:v>286.3917108023646</c:v>
                </c:pt>
                <c:pt idx="61">
                  <c:v>287.6529552165458</c:v>
                </c:pt>
                <c:pt idx="62">
                  <c:v>288.8359207665574</c:v>
                </c:pt>
                <c:pt idx="63">
                  <c:v>289.9426347823006</c:v>
                </c:pt>
                <c:pt idx="64">
                  <c:v>290.9750914775589</c:v>
                </c:pt>
                <c:pt idx="65">
                  <c:v>291.9352515884086</c:v>
                </c:pt>
                <c:pt idx="66">
                  <c:v>292.825042080491</c:v>
                </c:pt>
                <c:pt idx="67">
                  <c:v>293.6463559216122</c:v>
                </c:pt>
                <c:pt idx="68">
                  <c:v>294.4010519160431</c:v>
                </c:pt>
                <c:pt idx="69">
                  <c:v>295.090954596869</c:v>
                </c:pt>
                <c:pt idx="70">
                  <c:v>295.717854172782</c:v>
                </c:pt>
                <c:pt idx="71">
                  <c:v>296.2835065257801</c:v>
                </c:pt>
                <c:pt idx="72">
                  <c:v>296.7896332563079</c:v>
                </c:pt>
                <c:pt idx="73">
                  <c:v>297.2379217725185</c:v>
                </c:pt>
                <c:pt idx="74">
                  <c:v>297.6300254204393</c:v>
                </c:pt>
                <c:pt idx="75">
                  <c:v>297.9675636519654</c:v>
                </c:pt>
                <c:pt idx="76">
                  <c:v>298.2521222277561</c:v>
                </c:pt>
                <c:pt idx="77">
                  <c:v>298.4852534522201</c:v>
                </c:pt>
                <c:pt idx="78">
                  <c:v>298.6684764379887</c:v>
                </c:pt>
                <c:pt idx="79">
                  <c:v>298.8032773972326</c:v>
                </c:pt>
                <c:pt idx="80">
                  <c:v>298.8911099576461</c:v>
                </c:pt>
                <c:pt idx="81">
                  <c:v>298.9333955006888</c:v>
                </c:pt>
                <c:pt idx="82">
                  <c:v>298.9315235199965</c:v>
                </c:pt>
                <c:pt idx="83">
                  <c:v>298.886851998028</c:v>
                </c:pt>
                <c:pt idx="84">
                  <c:v>298.8007077990535</c:v>
                </c:pt>
                <c:pt idx="85">
                  <c:v>298.6743870766687</c:v>
                </c:pt>
                <c:pt idx="86">
                  <c:v>298.5091556942433</c:v>
                </c:pt>
                <c:pt idx="87">
                  <c:v>298.3062496567323</c:v>
                </c:pt>
                <c:pt idx="88">
                  <c:v>298.0668755523914</c:v>
                </c:pt>
                <c:pt idx="89">
                  <c:v>297.7922110030547</c:v>
                </c:pt>
                <c:pt idx="90">
                  <c:v>297.4834051216931</c:v>
                </c:pt>
                <c:pt idx="91">
                  <c:v>297.1415789760719</c:v>
                </c:pt>
                <c:pt idx="92">
                  <c:v>296.767826057406</c:v>
                </c:pt>
                <c:pt idx="93">
                  <c:v>296.3632127529688</c:v>
                </c:pt>
                <c:pt idx="94">
                  <c:v>295.9287788217196</c:v>
                </c:pt>
                <c:pt idx="95">
                  <c:v>295.4655378720286</c:v>
                </c:pt>
                <c:pt idx="96">
                  <c:v>294.9744778406982</c:v>
                </c:pt>
                <c:pt idx="97">
                  <c:v>294.4565614724816</c:v>
                </c:pt>
                <c:pt idx="98">
                  <c:v>293.9127267994371</c:v>
                </c:pt>
                <c:pt idx="99">
                  <c:v>293.3438876193775</c:v>
                </c:pt>
                <c:pt idx="100">
                  <c:v>292.7509339729089</c:v>
                </c:pt>
                <c:pt idx="101">
                  <c:v>292.1347326184151</c:v>
                </c:pt>
                <c:pt idx="102">
                  <c:v>291.4961275044996</c:v>
                </c:pt>
                <c:pt idx="103">
                  <c:v>290.835940239455</c:v>
                </c:pt>
                <c:pt idx="104">
                  <c:v>290.1549705572033</c:v>
                </c:pt>
                <c:pt idx="105">
                  <c:v>289.4539967794905</c:v>
                </c:pt>
                <c:pt idx="106">
                  <c:v>288.7337762738042</c:v>
                </c:pt>
                <c:pt idx="107">
                  <c:v>287.9950459067836</c:v>
                </c:pt>
                <c:pt idx="108">
                  <c:v>287.2385224927866</c:v>
                </c:pt>
                <c:pt idx="109">
                  <c:v>286.464903237379</c:v>
                </c:pt>
                <c:pt idx="110">
                  <c:v>285.674866175421</c:v>
                </c:pt>
                <c:pt idx="111">
                  <c:v>284.8690706036701</c:v>
                </c:pt>
                <c:pt idx="112">
                  <c:v>284.0481575075702</c:v>
                </c:pt>
                <c:pt idx="113">
                  <c:v>283.212749982165</c:v>
                </c:pt>
                <c:pt idx="114">
                  <c:v>282.3634536468708</c:v>
                </c:pt>
                <c:pt idx="115">
                  <c:v>281.5008570541358</c:v>
                </c:pt>
                <c:pt idx="116">
                  <c:v>280.6255320917214</c:v>
                </c:pt>
                <c:pt idx="117">
                  <c:v>279.7380343786</c:v>
                </c:pt>
                <c:pt idx="118">
                  <c:v>278.8389036543915</c:v>
                </c:pt>
                <c:pt idx="119">
                  <c:v>277.9286641621782</c:v>
                </c:pt>
              </c:numCache>
            </c:numRef>
          </c:yVal>
          <c:smooth val="1"/>
          <c:extLst xmlns:c16r2="http://schemas.microsoft.com/office/drawing/2015/06/chart">
            <c:ext xmlns:c16="http://schemas.microsoft.com/office/drawing/2014/chart" uri="{C3380CC4-5D6E-409C-BE32-E72D297353CC}">
              <c16:uniqueId val="{00000004-1FB6-4A07-A226-00B9F09BC11B}"/>
            </c:ext>
          </c:extLst>
        </c:ser>
        <c:ser>
          <c:idx val="1"/>
          <c:order val="5"/>
          <c:tx>
            <c:strRef>
              <c:f>'SA-ChronicPain-G'!$X$123</c:f>
              <c:strCache>
                <c:ptCount val="1"/>
                <c:pt idx="0">
                  <c:v>SHUD Deaths for 0.75x parameter level</c:v>
                </c:pt>
              </c:strCache>
            </c:strRef>
          </c:tx>
          <c:spPr>
            <a:ln w="6350">
              <a:solidFill>
                <a:schemeClr val="accent2"/>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X$3:$X$122</c:f>
              <c:numCache>
                <c:formatCode>General</c:formatCode>
                <c:ptCount val="120"/>
                <c:pt idx="0">
                  <c:v>0.0</c:v>
                </c:pt>
                <c:pt idx="1">
                  <c:v>6.896584330314178</c:v>
                </c:pt>
                <c:pt idx="2">
                  <c:v>13.44628580585318</c:v>
                </c:pt>
                <c:pt idx="3">
                  <c:v>19.6886028592148</c:v>
                </c:pt>
                <c:pt idx="4">
                  <c:v>25.65543999404413</c:v>
                </c:pt>
                <c:pt idx="5">
                  <c:v>31.37258445882767</c:v>
                </c:pt>
                <c:pt idx="6">
                  <c:v>36.86090917417407</c:v>
                </c:pt>
                <c:pt idx="7">
                  <c:v>42.13734613794882</c:v>
                </c:pt>
                <c:pt idx="8">
                  <c:v>47.21567328676201</c:v>
                </c:pt>
                <c:pt idx="9">
                  <c:v>52.10714986578049</c:v>
                </c:pt>
                <c:pt idx="10">
                  <c:v>56.82102885766484</c:v>
                </c:pt>
                <c:pt idx="11">
                  <c:v>61.36496971104582</c:v>
                </c:pt>
                <c:pt idx="12">
                  <c:v>65.74537027456061</c:v>
                </c:pt>
                <c:pt idx="13">
                  <c:v>73.01535718881388</c:v>
                </c:pt>
                <c:pt idx="14">
                  <c:v>79.91305605147293</c:v>
                </c:pt>
                <c:pt idx="15">
                  <c:v>86.48568540015257</c:v>
                </c:pt>
                <c:pt idx="16">
                  <c:v>92.77093648932307</c:v>
                </c:pt>
                <c:pt idx="17">
                  <c:v>98.7992543958046</c:v>
                </c:pt>
                <c:pt idx="18">
                  <c:v>104.5952700990253</c:v>
                </c:pt>
                <c:pt idx="19">
                  <c:v>110.1789547305569</c:v>
                </c:pt>
                <c:pt idx="20">
                  <c:v>115.5665502276997</c:v>
                </c:pt>
                <c:pt idx="21">
                  <c:v>120.7713188914204</c:v>
                </c:pt>
                <c:pt idx="22">
                  <c:v>125.8041463952528</c:v>
                </c:pt>
                <c:pt idx="23">
                  <c:v>130.6740263060404</c:v>
                </c:pt>
                <c:pt idx="24">
                  <c:v>135.3884488891322</c:v>
                </c:pt>
                <c:pt idx="25">
                  <c:v>139.9537126631676</c:v>
                </c:pt>
                <c:pt idx="26">
                  <c:v>144.3792174933853</c:v>
                </c:pt>
                <c:pt idx="27">
                  <c:v>148.6692695118381</c:v>
                </c:pt>
                <c:pt idx="28">
                  <c:v>152.8276204858162</c:v>
                </c:pt>
                <c:pt idx="29">
                  <c:v>156.8576107080255</c:v>
                </c:pt>
                <c:pt idx="30">
                  <c:v>160.7622598235207</c:v>
                </c:pt>
                <c:pt idx="31">
                  <c:v>164.5443384743481</c:v>
                </c:pt>
                <c:pt idx="32">
                  <c:v>168.206424681216</c:v>
                </c:pt>
                <c:pt idx="33">
                  <c:v>171.7509480303773</c:v>
                </c:pt>
                <c:pt idx="34">
                  <c:v>175.1802241326381</c:v>
                </c:pt>
                <c:pt idx="35">
                  <c:v>178.4964813365432</c:v>
                </c:pt>
                <c:pt idx="36">
                  <c:v>181.7018812867981</c:v>
                </c:pt>
                <c:pt idx="37">
                  <c:v>184.798534603922</c:v>
                </c:pt>
                <c:pt idx="38">
                  <c:v>187.7885127073844</c:v>
                </c:pt>
                <c:pt idx="39">
                  <c:v>190.6738620712973</c:v>
                </c:pt>
                <c:pt idx="40">
                  <c:v>193.4566047422986</c:v>
                </c:pt>
                <c:pt idx="41">
                  <c:v>196.1387428729536</c:v>
                </c:pt>
                <c:pt idx="42">
                  <c:v>198.7222618733752</c:v>
                </c:pt>
                <c:pt idx="43">
                  <c:v>201.2091324351972</c:v>
                </c:pt>
                <c:pt idx="44">
                  <c:v>203.6013116925205</c:v>
                </c:pt>
                <c:pt idx="45">
                  <c:v>205.9007437298878</c:v>
                </c:pt>
                <c:pt idx="46">
                  <c:v>208.1093596033074</c:v>
                </c:pt>
                <c:pt idx="47">
                  <c:v>210.2290770050834</c:v>
                </c:pt>
                <c:pt idx="48">
                  <c:v>212.2617996751136</c:v>
                </c:pt>
                <c:pt idx="49">
                  <c:v>214.2094166388193</c:v>
                </c:pt>
                <c:pt idx="50">
                  <c:v>216.073801334035</c:v>
                </c:pt>
                <c:pt idx="51">
                  <c:v>217.8568106749285</c:v>
                </c:pt>
                <c:pt idx="52">
                  <c:v>219.5602840973235</c:v>
                </c:pt>
                <c:pt idx="53">
                  <c:v>221.1860425976373</c:v>
                </c:pt>
                <c:pt idx="54">
                  <c:v>222.7358877942349</c:v>
                </c:pt>
                <c:pt idx="55">
                  <c:v>224.2116010265729</c:v>
                </c:pt>
                <c:pt idx="56">
                  <c:v>225.6149425029805</c:v>
                </c:pt>
                <c:pt idx="57">
                  <c:v>226.9476505044994</c:v>
                </c:pt>
                <c:pt idx="58">
                  <c:v>228.2114406495496</c:v>
                </c:pt>
                <c:pt idx="59">
                  <c:v>229.4080052221324</c:v>
                </c:pt>
                <c:pt idx="60">
                  <c:v>230.5390125647056</c:v>
                </c:pt>
                <c:pt idx="61">
                  <c:v>231.6061065356582</c:v>
                </c:pt>
                <c:pt idx="62">
                  <c:v>232.6109060304257</c:v>
                </c:pt>
                <c:pt idx="63">
                  <c:v>233.555004564607</c:v>
                </c:pt>
                <c:pt idx="64">
                  <c:v>234.4399699169788</c:v>
                </c:pt>
                <c:pt idx="65">
                  <c:v>235.2673438299654</c:v>
                </c:pt>
                <c:pt idx="66">
                  <c:v>236.0386417648911</c:v>
                </c:pt>
                <c:pt idx="67">
                  <c:v>236.7553527092109</c:v>
                </c:pt>
                <c:pt idx="68">
                  <c:v>237.4189390328507</c:v>
                </c:pt>
                <c:pt idx="69">
                  <c:v>238.0308363907778</c:v>
                </c:pt>
                <c:pt idx="70">
                  <c:v>238.5924536689386</c:v>
                </c:pt>
                <c:pt idx="71">
                  <c:v>239.1051729707603</c:v>
                </c:pt>
                <c:pt idx="72">
                  <c:v>239.570349641484</c:v>
                </c:pt>
                <c:pt idx="73">
                  <c:v>239.9893123276816</c:v>
                </c:pt>
                <c:pt idx="74">
                  <c:v>240.3633630694268</c:v>
                </c:pt>
                <c:pt idx="75">
                  <c:v>240.6937774226619</c:v>
                </c:pt>
                <c:pt idx="76">
                  <c:v>240.9818046094535</c:v>
                </c:pt>
                <c:pt idx="77">
                  <c:v>241.2286676939113</c:v>
                </c:pt>
                <c:pt idx="78">
                  <c:v>241.4355637816622</c:v>
                </c:pt>
                <c:pt idx="79">
                  <c:v>241.6036642408963</c:v>
                </c:pt>
                <c:pt idx="80">
                  <c:v>241.7341149430957</c:v>
                </c:pt>
                <c:pt idx="81">
                  <c:v>241.8280365216398</c:v>
                </c:pt>
                <c:pt idx="82">
                  <c:v>241.886524646662</c:v>
                </c:pt>
                <c:pt idx="83">
                  <c:v>241.9106503145143</c:v>
                </c:pt>
                <c:pt idx="84">
                  <c:v>241.901460150393</c:v>
                </c:pt>
                <c:pt idx="85">
                  <c:v>241.8599767227073</c:v>
                </c:pt>
                <c:pt idx="86">
                  <c:v>241.7871988678878</c:v>
                </c:pt>
                <c:pt idx="87">
                  <c:v>241.6841020243945</c:v>
                </c:pt>
                <c:pt idx="88">
                  <c:v>241.5516385747834</c:v>
                </c:pt>
                <c:pt idx="89">
                  <c:v>241.3907381947388</c:v>
                </c:pt>
                <c:pt idx="90">
                  <c:v>241.2023082080736</c:v>
                </c:pt>
                <c:pt idx="91">
                  <c:v>240.9872339467474</c:v>
                </c:pt>
                <c:pt idx="92">
                  <c:v>240.746379115028</c:v>
                </c:pt>
                <c:pt idx="93">
                  <c:v>240.4805861569718</c:v>
                </c:pt>
                <c:pt idx="94">
                  <c:v>240.1906766264649</c:v>
                </c:pt>
                <c:pt idx="95">
                  <c:v>239.8774515591098</c:v>
                </c:pt>
                <c:pt idx="96">
                  <c:v>239.5416918452976</c:v>
                </c:pt>
                <c:pt idx="97">
                  <c:v>239.1841586038624</c:v>
                </c:pt>
                <c:pt idx="98">
                  <c:v>238.8055935557371</c:v>
                </c:pt>
                <c:pt idx="99">
                  <c:v>238.4067193970962</c:v>
                </c:pt>
                <c:pt idx="100">
                  <c:v>237.9882401714953</c:v>
                </c:pt>
                <c:pt idx="101">
                  <c:v>237.5508416405605</c:v>
                </c:pt>
                <c:pt idx="102">
                  <c:v>237.0951916528189</c:v>
                </c:pt>
                <c:pt idx="103">
                  <c:v>236.621940510287</c:v>
                </c:pt>
                <c:pt idx="104">
                  <c:v>236.131721332471</c:v>
                </c:pt>
                <c:pt idx="105">
                  <c:v>235.6251504174654</c:v>
                </c:pt>
                <c:pt idx="106">
                  <c:v>235.1028275998524</c:v>
                </c:pt>
                <c:pt idx="107">
                  <c:v>234.5653366051467</c:v>
                </c:pt>
                <c:pt idx="108">
                  <c:v>234.0132454005407</c:v>
                </c:pt>
                <c:pt idx="109">
                  <c:v>233.4471065417328</c:v>
                </c:pt>
                <c:pt idx="110">
                  <c:v>232.8674575156543</c:v>
                </c:pt>
                <c:pt idx="111">
                  <c:v>232.2748210789054</c:v>
                </c:pt>
                <c:pt idx="112">
                  <c:v>231.6697055917545</c:v>
                </c:pt>
                <c:pt idx="113">
                  <c:v>231.0526053475747</c:v>
                </c:pt>
                <c:pt idx="114">
                  <c:v>230.424000897552</c:v>
                </c:pt>
                <c:pt idx="115">
                  <c:v>229.7843593706318</c:v>
                </c:pt>
                <c:pt idx="116">
                  <c:v>229.1341347885428</c:v>
                </c:pt>
                <c:pt idx="117">
                  <c:v>228.4737683758634</c:v>
                </c:pt>
                <c:pt idx="118">
                  <c:v>227.8036888650516</c:v>
                </c:pt>
                <c:pt idx="119">
                  <c:v>227.1243127963913</c:v>
                </c:pt>
              </c:numCache>
            </c:numRef>
          </c:yVal>
          <c:smooth val="1"/>
          <c:extLst xmlns:c16r2="http://schemas.microsoft.com/office/drawing/2015/06/chart">
            <c:ext xmlns:c16="http://schemas.microsoft.com/office/drawing/2014/chart" uri="{C3380CC4-5D6E-409C-BE32-E72D297353CC}">
              <c16:uniqueId val="{00000005-1FB6-4A07-A226-00B9F09BC11B}"/>
            </c:ext>
          </c:extLst>
        </c:ser>
        <c:ser>
          <c:idx val="5"/>
          <c:order val="6"/>
          <c:tx>
            <c:strRef>
              <c:f>'SA-ChronicPain-G'!$G$123</c:f>
              <c:strCache>
                <c:ptCount val="1"/>
                <c:pt idx="0">
                  <c:v>Total Deaths for 1.25x parameter level</c:v>
                </c:pt>
              </c:strCache>
            </c:strRef>
          </c:tx>
          <c:spPr>
            <a:ln w="76200">
              <a:solidFill>
                <a:schemeClr val="tx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G$3:$G$122</c:f>
              <c:numCache>
                <c:formatCode>General</c:formatCode>
                <c:ptCount val="120"/>
                <c:pt idx="0">
                  <c:v>0.0</c:v>
                </c:pt>
                <c:pt idx="1">
                  <c:v>5.347407084975657</c:v>
                </c:pt>
                <c:pt idx="2">
                  <c:v>10.05147272811046</c:v>
                </c:pt>
                <c:pt idx="3">
                  <c:v>14.22336447869243</c:v>
                </c:pt>
                <c:pt idx="4">
                  <c:v>17.95274233403149</c:v>
                </c:pt>
                <c:pt idx="5">
                  <c:v>21.3118021336436</c:v>
                </c:pt>
                <c:pt idx="6">
                  <c:v>24.35859685414907</c:v>
                </c:pt>
                <c:pt idx="7">
                  <c:v>27.13974059443017</c:v>
                </c:pt>
                <c:pt idx="8">
                  <c:v>29.69260809079897</c:v>
                </c:pt>
                <c:pt idx="9">
                  <c:v>32.04712237139707</c:v>
                </c:pt>
                <c:pt idx="10">
                  <c:v>34.22720640768527</c:v>
                </c:pt>
                <c:pt idx="11">
                  <c:v>36.25196084652802</c:v>
                </c:pt>
                <c:pt idx="12">
                  <c:v>38.13661859242666</c:v>
                </c:pt>
                <c:pt idx="13">
                  <c:v>42.2572726811</c:v>
                </c:pt>
                <c:pt idx="14">
                  <c:v>46.07041172391637</c:v>
                </c:pt>
                <c:pt idx="15">
                  <c:v>49.62416606616493</c:v>
                </c:pt>
                <c:pt idx="16">
                  <c:v>52.95635793662431</c:v>
                </c:pt>
                <c:pt idx="17">
                  <c:v>56.096910368855</c:v>
                </c:pt>
                <c:pt idx="18">
                  <c:v>59.06946137578998</c:v>
                </c:pt>
                <c:pt idx="19">
                  <c:v>61.892657573582</c:v>
                </c:pt>
                <c:pt idx="20">
                  <c:v>64.58119071245714</c:v>
                </c:pt>
                <c:pt idx="21">
                  <c:v>67.1466271750773</c:v>
                </c:pt>
                <c:pt idx="22">
                  <c:v>69.59807089986005</c:v>
                </c:pt>
                <c:pt idx="23">
                  <c:v>71.9426924022292</c:v>
                </c:pt>
                <c:pt idx="24">
                  <c:v>74.18615025815505</c:v>
                </c:pt>
                <c:pt idx="25">
                  <c:v>76.33292630649034</c:v>
                </c:pt>
                <c:pt idx="26">
                  <c:v>78.38972710867932</c:v>
                </c:pt>
                <c:pt idx="27">
                  <c:v>80.35916053138965</c:v>
                </c:pt>
                <c:pt idx="28">
                  <c:v>82.24333355724273</c:v>
                </c:pt>
                <c:pt idx="29">
                  <c:v>84.04399409353354</c:v>
                </c:pt>
                <c:pt idx="30">
                  <c:v>85.7626246723581</c:v>
                </c:pt>
                <c:pt idx="31">
                  <c:v>87.4005154337753</c:v>
                </c:pt>
                <c:pt idx="32">
                  <c:v>88.95882071449817</c:v>
                </c:pt>
                <c:pt idx="33">
                  <c:v>90.43860263390678</c:v>
                </c:pt>
                <c:pt idx="34">
                  <c:v>91.84086438862887</c:v>
                </c:pt>
                <c:pt idx="35">
                  <c:v>93.16657542111197</c:v>
                </c:pt>
                <c:pt idx="36">
                  <c:v>94.41669018966096</c:v>
                </c:pt>
                <c:pt idx="37">
                  <c:v>95.59216191658746</c:v>
                </c:pt>
                <c:pt idx="38">
                  <c:v>96.69395241004585</c:v>
                </c:pt>
                <c:pt idx="39">
                  <c:v>97.72304307109334</c:v>
                </c:pt>
                <c:pt idx="40">
                  <c:v>98.68043470145562</c:v>
                </c:pt>
                <c:pt idx="41">
                  <c:v>99.56715009705185</c:v>
                </c:pt>
                <c:pt idx="42">
                  <c:v>100.3842353046032</c:v>
                </c:pt>
                <c:pt idx="43">
                  <c:v>101.1327598231474</c:v>
                </c:pt>
                <c:pt idx="44">
                  <c:v>101.8138160208769</c:v>
                </c:pt>
                <c:pt idx="45">
                  <c:v>102.4285179798222</c:v>
                </c:pt>
                <c:pt idx="46">
                  <c:v>102.9779999344564</c:v>
                </c:pt>
                <c:pt idx="47">
                  <c:v>103.4634144334554</c:v>
                </c:pt>
                <c:pt idx="48">
                  <c:v>103.8859303246535</c:v>
                </c:pt>
                <c:pt idx="49">
                  <c:v>104.246730640146</c:v>
                </c:pt>
                <c:pt idx="50">
                  <c:v>104.5470104402055</c:v>
                </c:pt>
                <c:pt idx="51">
                  <c:v>104.7879746603357</c:v>
                </c:pt>
                <c:pt idx="52">
                  <c:v>104.9708360003287</c:v>
                </c:pt>
                <c:pt idx="53">
                  <c:v>105.0968128672911</c:v>
                </c:pt>
                <c:pt idx="54">
                  <c:v>105.1671273961461</c:v>
                </c:pt>
                <c:pt idx="55">
                  <c:v>105.1830035595594</c:v>
                </c:pt>
                <c:pt idx="56">
                  <c:v>105.145665374942</c:v>
                </c:pt>
                <c:pt idx="57">
                  <c:v>105.0563352129969</c:v>
                </c:pt>
                <c:pt idx="58">
                  <c:v>104.9162322097964</c:v>
                </c:pt>
                <c:pt idx="59">
                  <c:v>104.7265707825568</c:v>
                </c:pt>
                <c:pt idx="60">
                  <c:v>104.488559247865</c:v>
                </c:pt>
                <c:pt idx="61">
                  <c:v>104.2033985401148</c:v>
                </c:pt>
                <c:pt idx="62">
                  <c:v>103.8722810271563</c:v>
                </c:pt>
                <c:pt idx="63">
                  <c:v>103.4963894196697</c:v>
                </c:pt>
                <c:pt idx="64">
                  <c:v>103.0768957704313</c:v>
                </c:pt>
                <c:pt idx="65">
                  <c:v>102.6149605594286</c:v>
                </c:pt>
                <c:pt idx="66">
                  <c:v>102.1117318606747</c:v>
                </c:pt>
                <c:pt idx="67">
                  <c:v>101.5683445865477</c:v>
                </c:pt>
                <c:pt idx="68">
                  <c:v>100.9859198055043</c:v>
                </c:pt>
                <c:pt idx="69">
                  <c:v>100.365564129097</c:v>
                </c:pt>
                <c:pt idx="70">
                  <c:v>99.7083691643139</c:v>
                </c:pt>
                <c:pt idx="71">
                  <c:v>99.0154110274008</c:v>
                </c:pt>
                <c:pt idx="72">
                  <c:v>98.28774991545205</c:v>
                </c:pt>
                <c:pt idx="73">
                  <c:v>97.52642973219868</c:v>
                </c:pt>
                <c:pt idx="74">
                  <c:v>96.73247776460045</c:v>
                </c:pt>
                <c:pt idx="75">
                  <c:v>95.90690440697616</c:v>
                </c:pt>
                <c:pt idx="76">
                  <c:v>95.05070292956515</c:v>
                </c:pt>
                <c:pt idx="77">
                  <c:v>94.16484928859918</c:v>
                </c:pt>
                <c:pt idx="78">
                  <c:v>93.25030197505855</c:v>
                </c:pt>
                <c:pt idx="79">
                  <c:v>92.30800189947782</c:v>
                </c:pt>
                <c:pt idx="80">
                  <c:v>91.33887231028461</c:v>
                </c:pt>
                <c:pt idx="81">
                  <c:v>90.343818743303</c:v>
                </c:pt>
                <c:pt idx="82">
                  <c:v>89.32372900014971</c:v>
                </c:pt>
                <c:pt idx="83">
                  <c:v>88.27947315344949</c:v>
                </c:pt>
                <c:pt idx="84">
                  <c:v>87.21190357682726</c:v>
                </c:pt>
                <c:pt idx="85">
                  <c:v>86.12185499778109</c:v>
                </c:pt>
                <c:pt idx="86">
                  <c:v>85.01014457171022</c:v>
                </c:pt>
                <c:pt idx="87">
                  <c:v>83.87757197535595</c:v>
                </c:pt>
                <c:pt idx="88">
                  <c:v>82.72491951811116</c:v>
                </c:pt>
                <c:pt idx="89">
                  <c:v>81.55295226970702</c:v>
                </c:pt>
                <c:pt idx="90">
                  <c:v>80.36241820285846</c:v>
                </c:pt>
                <c:pt idx="91">
                  <c:v>79.15404834958356</c:v>
                </c:pt>
                <c:pt idx="92">
                  <c:v>77.9285569699158</c:v>
                </c:pt>
                <c:pt idx="93">
                  <c:v>76.68664173189005</c:v>
                </c:pt>
                <c:pt idx="94">
                  <c:v>75.42898390168955</c:v>
                </c:pt>
                <c:pt idx="95">
                  <c:v>74.15624854292032</c:v>
                </c:pt>
                <c:pt idx="96">
                  <c:v>72.86908472408048</c:v>
                </c:pt>
                <c:pt idx="97">
                  <c:v>71.56812573328298</c:v>
                </c:pt>
                <c:pt idx="98">
                  <c:v>70.25398929943485</c:v>
                </c:pt>
                <c:pt idx="99">
                  <c:v>68.92727781905045</c:v>
                </c:pt>
                <c:pt idx="100">
                  <c:v>67.58857858796586</c:v>
                </c:pt>
                <c:pt idx="101">
                  <c:v>66.23846403728038</c:v>
                </c:pt>
                <c:pt idx="102">
                  <c:v>64.87749197284417</c:v>
                </c:pt>
                <c:pt idx="103">
                  <c:v>63.50620581775174</c:v>
                </c:pt>
                <c:pt idx="104">
                  <c:v>62.12513485719764</c:v>
                </c:pt>
                <c:pt idx="105">
                  <c:v>60.73479448525199</c:v>
                </c:pt>
                <c:pt idx="106">
                  <c:v>59.33568645301589</c:v>
                </c:pt>
                <c:pt idx="107">
                  <c:v>57.92829911772751</c:v>
                </c:pt>
                <c:pt idx="108">
                  <c:v>56.51310769238759</c:v>
                </c:pt>
                <c:pt idx="109">
                  <c:v>55.09057449553325</c:v>
                </c:pt>
                <c:pt idx="110">
                  <c:v>53.66114920077607</c:v>
                </c:pt>
                <c:pt idx="111">
                  <c:v>52.22526908578993</c:v>
                </c:pt>
                <c:pt idx="112">
                  <c:v>50.78335928043198</c:v>
                </c:pt>
                <c:pt idx="113">
                  <c:v>49.33583301371073</c:v>
                </c:pt>
                <c:pt idx="114">
                  <c:v>47.88309185934979</c:v>
                </c:pt>
                <c:pt idx="115">
                  <c:v>46.42552597970298</c:v>
                </c:pt>
                <c:pt idx="116">
                  <c:v>44.96351436778995</c:v>
                </c:pt>
                <c:pt idx="117">
                  <c:v>43.49742508728075</c:v>
                </c:pt>
                <c:pt idx="118">
                  <c:v>42.02761551020985</c:v>
                </c:pt>
                <c:pt idx="119">
                  <c:v>40.55443255228595</c:v>
                </c:pt>
              </c:numCache>
            </c:numRef>
          </c:yVal>
          <c:smooth val="1"/>
          <c:extLst xmlns:c16r2="http://schemas.microsoft.com/office/drawing/2015/06/chart">
            <c:ext xmlns:c16="http://schemas.microsoft.com/office/drawing/2014/chart" uri="{C3380CC4-5D6E-409C-BE32-E72D297353CC}">
              <c16:uniqueId val="{00000006-1FB6-4A07-A226-00B9F09BC11B}"/>
            </c:ext>
          </c:extLst>
        </c:ser>
        <c:ser>
          <c:idx val="2"/>
          <c:order val="7"/>
          <c:tx>
            <c:strRef>
              <c:f>'SA-ChronicPain-G'!$P$123</c:f>
              <c:strCache>
                <c:ptCount val="1"/>
                <c:pt idx="0">
                  <c:v>Total Deaths for 1x parameter level</c:v>
                </c:pt>
              </c:strCache>
            </c:strRef>
          </c:tx>
          <c:spPr>
            <a:ln w="28575">
              <a:solidFill>
                <a:schemeClr val="tx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P$3:$P$122</c:f>
              <c:numCache>
                <c:formatCode>General</c:formatCode>
                <c:ptCount val="120"/>
                <c:pt idx="0">
                  <c:v>0.0</c:v>
                </c:pt>
                <c:pt idx="1">
                  <c:v>3.58132025293139</c:v>
                </c:pt>
                <c:pt idx="2">
                  <c:v>6.612471093298109</c:v>
                </c:pt>
                <c:pt idx="3">
                  <c:v>9.194173366063456</c:v>
                </c:pt>
                <c:pt idx="4">
                  <c:v>11.407637293669</c:v>
                </c:pt>
                <c:pt idx="5">
                  <c:v>13.31821642260534</c:v>
                </c:pt>
                <c:pt idx="6">
                  <c:v>14.97841200425723</c:v>
                </c:pt>
                <c:pt idx="7">
                  <c:v>16.4303207670308</c:v>
                </c:pt>
                <c:pt idx="8">
                  <c:v>17.70762750671843</c:v>
                </c:pt>
                <c:pt idx="9">
                  <c:v>18.83722580574545</c:v>
                </c:pt>
                <c:pt idx="10">
                  <c:v>19.84053517260563</c:v>
                </c:pt>
                <c:pt idx="11">
                  <c:v>20.7345705316492</c:v>
                </c:pt>
                <c:pt idx="12">
                  <c:v>21.5328098318003</c:v>
                </c:pt>
                <c:pt idx="13">
                  <c:v>23.82938681608753</c:v>
                </c:pt>
                <c:pt idx="14">
                  <c:v>25.91790712672232</c:v>
                </c:pt>
                <c:pt idx="15">
                  <c:v>27.83412022150114</c:v>
                </c:pt>
                <c:pt idx="16">
                  <c:v>29.60595108759708</c:v>
                </c:pt>
                <c:pt idx="17">
                  <c:v>31.25531527174831</c:v>
                </c:pt>
                <c:pt idx="18">
                  <c:v>32.79935897041556</c:v>
                </c:pt>
                <c:pt idx="19">
                  <c:v>34.25145133292067</c:v>
                </c:pt>
                <c:pt idx="20">
                  <c:v>35.62197819860048</c:v>
                </c:pt>
                <c:pt idx="21">
                  <c:v>36.91897617122692</c:v>
                </c:pt>
                <c:pt idx="22">
                  <c:v>38.1486384256767</c:v>
                </c:pt>
                <c:pt idx="23">
                  <c:v>39.3157175640731</c:v>
                </c:pt>
                <c:pt idx="24">
                  <c:v>40.42384592057023</c:v>
                </c:pt>
                <c:pt idx="25">
                  <c:v>41.47578973772825</c:v>
                </c:pt>
                <c:pt idx="26">
                  <c:v>42.47575028959941</c:v>
                </c:pt>
                <c:pt idx="27">
                  <c:v>43.42514088759435</c:v>
                </c:pt>
                <c:pt idx="28">
                  <c:v>44.32501887947088</c:v>
                </c:pt>
                <c:pt idx="29">
                  <c:v>45.17619047927435</c:v>
                </c:pt>
                <c:pt idx="30">
                  <c:v>45.9792809302638</c:v>
                </c:pt>
                <c:pt idx="31">
                  <c:v>46.7347889324125</c:v>
                </c:pt>
                <c:pt idx="32">
                  <c:v>47.44312863674163</c:v>
                </c:pt>
                <c:pt idx="33">
                  <c:v>48.10466179972995</c:v>
                </c:pt>
                <c:pt idx="34">
                  <c:v>48.71972216746757</c:v>
                </c:pt>
                <c:pt idx="35">
                  <c:v>49.28863373973017</c:v>
                </c:pt>
                <c:pt idx="36">
                  <c:v>49.81172422822149</c:v>
                </c:pt>
                <c:pt idx="37">
                  <c:v>50.28933475434874</c:v>
                </c:pt>
                <c:pt idx="38">
                  <c:v>50.7218266169366</c:v>
                </c:pt>
                <c:pt idx="39">
                  <c:v>51.10958862831554</c:v>
                </c:pt>
                <c:pt idx="40">
                  <c:v>51.45303677669703</c:v>
                </c:pt>
                <c:pt idx="41">
                  <c:v>51.75261564487718</c:v>
                </c:pt>
                <c:pt idx="42">
                  <c:v>52.0087988475202</c:v>
                </c:pt>
                <c:pt idx="43">
                  <c:v>52.22208870295735</c:v>
                </c:pt>
                <c:pt idx="44">
                  <c:v>52.3930153416101</c:v>
                </c:pt>
                <c:pt idx="45">
                  <c:v>52.52213540934845</c:v>
                </c:pt>
                <c:pt idx="46">
                  <c:v>52.61003048904684</c:v>
                </c:pt>
                <c:pt idx="47">
                  <c:v>52.65730533591814</c:v>
                </c:pt>
                <c:pt idx="48">
                  <c:v>52.66458600025607</c:v>
                </c:pt>
                <c:pt idx="49">
                  <c:v>52.6325178939369</c:v>
                </c:pt>
                <c:pt idx="50">
                  <c:v>52.56176384338151</c:v>
                </c:pt>
                <c:pt idx="51">
                  <c:v>52.45300216098553</c:v>
                </c:pt>
                <c:pt idx="52">
                  <c:v>52.30692476254409</c:v>
                </c:pt>
                <c:pt idx="53">
                  <c:v>52.12423533957208</c:v>
                </c:pt>
                <c:pt idx="54">
                  <c:v>51.90564760267424</c:v>
                </c:pt>
                <c:pt idx="55">
                  <c:v>51.65188360403</c:v>
                </c:pt>
                <c:pt idx="56">
                  <c:v>51.36367214395545</c:v>
                </c:pt>
                <c:pt idx="57">
                  <c:v>51.04174726411895</c:v>
                </c:pt>
                <c:pt idx="58">
                  <c:v>50.68684682828219</c:v>
                </c:pt>
                <c:pt idx="59">
                  <c:v>50.29971119006196</c:v>
                </c:pt>
                <c:pt idx="60">
                  <c:v>49.88108194624358</c:v>
                </c:pt>
                <c:pt idx="61">
                  <c:v>49.43170077347904</c:v>
                </c:pt>
                <c:pt idx="62">
                  <c:v>48.95230834565518</c:v>
                </c:pt>
                <c:pt idx="63">
                  <c:v>48.44364332893061</c:v>
                </c:pt>
                <c:pt idx="64">
                  <c:v>47.90644145116487</c:v>
                </c:pt>
                <c:pt idx="65">
                  <c:v>47.34143464239195</c:v>
                </c:pt>
                <c:pt idx="66">
                  <c:v>46.74935024288615</c:v>
                </c:pt>
                <c:pt idx="67">
                  <c:v>46.13091027541618</c:v>
                </c:pt>
                <c:pt idx="68">
                  <c:v>45.48683077830614</c:v>
                </c:pt>
                <c:pt idx="69">
                  <c:v>44.81782119598189</c:v>
                </c:pt>
                <c:pt idx="70">
                  <c:v>44.12458382380414</c:v>
                </c:pt>
                <c:pt idx="71">
                  <c:v>43.40781330408545</c:v>
                </c:pt>
                <c:pt idx="72">
                  <c:v>42.6681961702942</c:v>
                </c:pt>
                <c:pt idx="73">
                  <c:v>41.90641043658643</c:v>
                </c:pt>
                <c:pt idx="74">
                  <c:v>41.12312522993234</c:v>
                </c:pt>
                <c:pt idx="75">
                  <c:v>40.31900046221174</c:v>
                </c:pt>
                <c:pt idx="76">
                  <c:v>39.49468653981597</c:v>
                </c:pt>
                <c:pt idx="77">
                  <c:v>38.65082410835407</c:v>
                </c:pt>
                <c:pt idx="78">
                  <c:v>37.78804383026772</c:v>
                </c:pt>
                <c:pt idx="79">
                  <c:v>36.90696619318192</c:v>
                </c:pt>
                <c:pt idx="80">
                  <c:v>36.0082013469987</c:v>
                </c:pt>
                <c:pt idx="81">
                  <c:v>35.0923489678226</c:v>
                </c:pt>
                <c:pt idx="82">
                  <c:v>34.15999814690267</c:v>
                </c:pt>
                <c:pt idx="83">
                  <c:v>33.21172730289072</c:v>
                </c:pt>
                <c:pt idx="84">
                  <c:v>32.24810411579515</c:v>
                </c:pt>
                <c:pt idx="85">
                  <c:v>31.26968548111572</c:v>
                </c:pt>
                <c:pt idx="86">
                  <c:v>30.27701748270379</c:v>
                </c:pt>
                <c:pt idx="87">
                  <c:v>29.2706353830089</c:v>
                </c:pt>
                <c:pt idx="88">
                  <c:v>28.25106362940688</c:v>
                </c:pt>
                <c:pt idx="89">
                  <c:v>27.21881587542375</c:v>
                </c:pt>
                <c:pt idx="90">
                  <c:v>26.17439501569961</c:v>
                </c:pt>
                <c:pt idx="91">
                  <c:v>25.11829323362731</c:v>
                </c:pt>
                <c:pt idx="92">
                  <c:v>24.05099206064883</c:v>
                </c:pt>
                <c:pt idx="93">
                  <c:v>22.97296244626268</c:v>
                </c:pt>
                <c:pt idx="94">
                  <c:v>21.88466483784541</c:v>
                </c:pt>
                <c:pt idx="95">
                  <c:v>20.78654926943646</c:v>
                </c:pt>
                <c:pt idx="96">
                  <c:v>19.67905545871035</c:v>
                </c:pt>
                <c:pt idx="97">
                  <c:v>18.56261291137048</c:v>
                </c:pt>
                <c:pt idx="98">
                  <c:v>17.43764103228396</c:v>
                </c:pt>
                <c:pt idx="99">
                  <c:v>16.3045492426847</c:v>
                </c:pt>
                <c:pt idx="100">
                  <c:v>15.16373710284233</c:v>
                </c:pt>
                <c:pt idx="101">
                  <c:v>14.01559443960818</c:v>
                </c:pt>
                <c:pt idx="102">
                  <c:v>12.86050147829746</c:v>
                </c:pt>
                <c:pt idx="103">
                  <c:v>11.69882897841007</c:v>
                </c:pt>
                <c:pt idx="104">
                  <c:v>10.53093837270235</c:v>
                </c:pt>
                <c:pt idx="105">
                  <c:v>9.35718190916614</c:v>
                </c:pt>
                <c:pt idx="106">
                  <c:v>8.177902795514818</c:v>
                </c:pt>
                <c:pt idx="107">
                  <c:v>6.993435345766279</c:v>
                </c:pt>
                <c:pt idx="108">
                  <c:v>5.804105128578734</c:v>
                </c:pt>
                <c:pt idx="109">
                  <c:v>4.610229116990194</c:v>
                </c:pt>
                <c:pt idx="110">
                  <c:v>3.412115839256236</c:v>
                </c:pt>
                <c:pt idx="111">
                  <c:v>2.21006553048064</c:v>
                </c:pt>
                <c:pt idx="112">
                  <c:v>1.004370284786182</c:v>
                </c:pt>
                <c:pt idx="113">
                  <c:v>-0.204685792248529</c:v>
                </c:pt>
                <c:pt idx="114">
                  <c:v>-1.416826431103982</c:v>
                </c:pt>
                <c:pt idx="115">
                  <c:v>-2.63178304600997</c:v>
                </c:pt>
                <c:pt idx="116">
                  <c:v>-3.84929458301385</c:v>
                </c:pt>
                <c:pt idx="117">
                  <c:v>-5.069107368601816</c:v>
                </c:pt>
                <c:pt idx="118">
                  <c:v>-6.290974959058564</c:v>
                </c:pt>
                <c:pt idx="119">
                  <c:v>-7.514657990708474</c:v>
                </c:pt>
              </c:numCache>
            </c:numRef>
          </c:yVal>
          <c:smooth val="1"/>
          <c:extLst xmlns:c16r2="http://schemas.microsoft.com/office/drawing/2015/06/chart">
            <c:ext xmlns:c16="http://schemas.microsoft.com/office/drawing/2014/chart" uri="{C3380CC4-5D6E-409C-BE32-E72D297353CC}">
              <c16:uniqueId val="{00000007-1FB6-4A07-A226-00B9F09BC11B}"/>
            </c:ext>
          </c:extLst>
        </c:ser>
        <c:ser>
          <c:idx val="9"/>
          <c:order val="8"/>
          <c:tx>
            <c:strRef>
              <c:f>'SA-ChronicPain-G'!$Y$123</c:f>
              <c:strCache>
                <c:ptCount val="1"/>
                <c:pt idx="0">
                  <c:v>Total Deaths for 0.75x parameter level</c:v>
                </c:pt>
              </c:strCache>
            </c:strRef>
          </c:tx>
          <c:spPr>
            <a:ln w="6350">
              <a:solidFill>
                <a:schemeClr val="tx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Y$3:$Y$122</c:f>
              <c:numCache>
                <c:formatCode>General</c:formatCode>
                <c:ptCount val="120"/>
                <c:pt idx="0">
                  <c:v>0.0</c:v>
                </c:pt>
                <c:pt idx="1">
                  <c:v>1.815233420887216</c:v>
                </c:pt>
                <c:pt idx="2">
                  <c:v>3.17221189262309</c:v>
                </c:pt>
                <c:pt idx="3">
                  <c:v>4.16130757275987</c:v>
                </c:pt>
                <c:pt idx="4">
                  <c:v>4.855363586365184</c:v>
                </c:pt>
                <c:pt idx="5">
                  <c:v>5.312961838088027</c:v>
                </c:pt>
                <c:pt idx="6">
                  <c:v>5.581113077654345</c:v>
                </c:pt>
                <c:pt idx="7">
                  <c:v>5.697450492686175</c:v>
                </c:pt>
                <c:pt idx="8">
                  <c:v>5.692016962610897</c:v>
                </c:pt>
                <c:pt idx="9">
                  <c:v>5.588720080541906</c:v>
                </c:pt>
                <c:pt idx="10">
                  <c:v>5.406515742867077</c:v>
                </c:pt>
                <c:pt idx="11">
                  <c:v>5.160370142668171</c:v>
                </c:pt>
                <c:pt idx="12">
                  <c:v>4.862040981378906</c:v>
                </c:pt>
                <c:pt idx="13">
                  <c:v>5.323735578209843</c:v>
                </c:pt>
                <c:pt idx="14">
                  <c:v>5.675652641776788</c:v>
                </c:pt>
                <c:pt idx="15">
                  <c:v>5.94124606294722</c:v>
                </c:pt>
                <c:pt idx="16">
                  <c:v>6.138616057102172</c:v>
                </c:pt>
                <c:pt idx="17">
                  <c:v>6.281733149796766</c:v>
                </c:pt>
                <c:pt idx="18">
                  <c:v>6.381306331540418</c:v>
                </c:pt>
                <c:pt idx="19">
                  <c:v>6.445475716585038</c:v>
                </c:pt>
                <c:pt idx="20">
                  <c:v>6.480364791987994</c:v>
                </c:pt>
                <c:pt idx="21">
                  <c:v>6.490520083085766</c:v>
                </c:pt>
                <c:pt idx="22">
                  <c:v>6.47926063097703</c:v>
                </c:pt>
                <c:pt idx="23">
                  <c:v>6.448955293228801</c:v>
                </c:pt>
                <c:pt idx="24">
                  <c:v>6.40124234078394</c:v>
                </c:pt>
                <c:pt idx="25">
                  <c:v>6.337202971173246</c:v>
                </c:pt>
                <c:pt idx="26">
                  <c:v>6.258562374183068</c:v>
                </c:pt>
                <c:pt idx="27">
                  <c:v>6.165566636601675</c:v>
                </c:pt>
                <c:pt idx="28">
                  <c:v>6.058249906600623</c:v>
                </c:pt>
                <c:pt idx="29">
                  <c:v>5.936502358253437</c:v>
                </c:pt>
                <c:pt idx="30">
                  <c:v>5.800116898805511</c:v>
                </c:pt>
                <c:pt idx="31">
                  <c:v>5.648825101910506</c:v>
                </c:pt>
                <c:pt idx="32">
                  <c:v>5.482324653650902</c:v>
                </c:pt>
                <c:pt idx="33">
                  <c:v>5.300300109797445</c:v>
                </c:pt>
                <c:pt idx="34">
                  <c:v>5.102438395231957</c:v>
                </c:pt>
                <c:pt idx="35">
                  <c:v>4.88844018275377</c:v>
                </c:pt>
                <c:pt idx="36">
                  <c:v>4.658028053909857</c:v>
                </c:pt>
                <c:pt idx="37">
                  <c:v>4.410952157293968</c:v>
                </c:pt>
                <c:pt idx="38">
                  <c:v>4.146993930512872</c:v>
                </c:pt>
                <c:pt idx="39">
                  <c:v>3.86596977191216</c:v>
                </c:pt>
                <c:pt idx="40">
                  <c:v>3.56773056197144</c:v>
                </c:pt>
                <c:pt idx="41">
                  <c:v>3.252161911925896</c:v>
                </c:pt>
                <c:pt idx="42">
                  <c:v>2.919183785974746</c:v>
                </c:pt>
                <c:pt idx="43">
                  <c:v>2.568749647373443</c:v>
                </c:pt>
                <c:pt idx="44">
                  <c:v>2.200845262368466</c:v>
                </c:pt>
                <c:pt idx="45">
                  <c:v>1.815487266169111</c:v>
                </c:pt>
                <c:pt idx="46">
                  <c:v>1.41272157153353</c:v>
                </c:pt>
                <c:pt idx="47">
                  <c:v>0.992621681906166</c:v>
                </c:pt>
                <c:pt idx="48">
                  <c:v>0.555286956380587</c:v>
                </c:pt>
                <c:pt idx="49">
                  <c:v>0.100840862252335</c:v>
                </c:pt>
                <c:pt idx="50">
                  <c:v>-0.370570758093299</c:v>
                </c:pt>
                <c:pt idx="51">
                  <c:v>-0.858781386281544</c:v>
                </c:pt>
                <c:pt idx="52">
                  <c:v>-1.363605476836164</c:v>
                </c:pt>
                <c:pt idx="53">
                  <c:v>-1.884840050064395</c:v>
                </c:pt>
                <c:pt idx="54">
                  <c:v>-2.422266220117717</c:v>
                </c:pt>
                <c:pt idx="55">
                  <c:v>-2.975650654066428</c:v>
                </c:pt>
                <c:pt idx="56">
                  <c:v>-3.544746959772601</c:v>
                </c:pt>
                <c:pt idx="57">
                  <c:v>-4.12929700182267</c:v>
                </c:pt>
                <c:pt idx="58">
                  <c:v>-4.729032145854853</c:v>
                </c:pt>
                <c:pt idx="59">
                  <c:v>-5.343674432422266</c:v>
                </c:pt>
                <c:pt idx="60">
                  <c:v>-5.972937682107295</c:v>
                </c:pt>
                <c:pt idx="61">
                  <c:v>-6.616528534029697</c:v>
                </c:pt>
                <c:pt idx="62">
                  <c:v>-7.274147420135478</c:v>
                </c:pt>
                <c:pt idx="63">
                  <c:v>-7.945489477866197</c:v>
                </c:pt>
                <c:pt idx="64">
                  <c:v>-8.630245403867681</c:v>
                </c:pt>
                <c:pt idx="65">
                  <c:v>-9.328102251472364</c:v>
                </c:pt>
                <c:pt idx="66">
                  <c:v>-10.0387441746579</c:v>
                </c:pt>
                <c:pt idx="67">
                  <c:v>-10.76185312117377</c:v>
                </c:pt>
                <c:pt idx="68">
                  <c:v>-11.49710947744538</c:v>
                </c:pt>
                <c:pt idx="69">
                  <c:v>-12.24419266781197</c:v>
                </c:pt>
                <c:pt idx="70">
                  <c:v>-13.00278171055193</c:v>
                </c:pt>
                <c:pt idx="71">
                  <c:v>-13.77255573306716</c:v>
                </c:pt>
                <c:pt idx="72">
                  <c:v>-14.55319444848847</c:v>
                </c:pt>
                <c:pt idx="73">
                  <c:v>-15.34437859588911</c:v>
                </c:pt>
                <c:pt idx="74">
                  <c:v>-16.14579034615558</c:v>
                </c:pt>
                <c:pt idx="75">
                  <c:v>-16.9571136755158</c:v>
                </c:pt>
                <c:pt idx="76">
                  <c:v>-17.77803470858498</c:v>
                </c:pt>
                <c:pt idx="77">
                  <c:v>-18.60824203271552</c:v>
                </c:pt>
                <c:pt idx="78">
                  <c:v>-19.44742698536559</c:v>
                </c:pt>
                <c:pt idx="79">
                  <c:v>-20.29528391606673</c:v>
                </c:pt>
                <c:pt idx="80">
                  <c:v>-21.15151042453613</c:v>
                </c:pt>
                <c:pt idx="81">
                  <c:v>-22.01580757637932</c:v>
                </c:pt>
                <c:pt idx="82">
                  <c:v>-22.88788009773875</c:v>
                </c:pt>
                <c:pt idx="83">
                  <c:v>-23.76743655019978</c:v>
                </c:pt>
                <c:pt idx="84">
                  <c:v>-24.65418948717397</c:v>
                </c:pt>
                <c:pt idx="85">
                  <c:v>-25.54785559292827</c:v>
                </c:pt>
                <c:pt idx="86">
                  <c:v>-26.44815580535374</c:v>
                </c:pt>
                <c:pt idx="87">
                  <c:v>-27.35481542351671</c:v>
                </c:pt>
                <c:pt idx="88">
                  <c:v>-28.26756420097886</c:v>
                </c:pt>
                <c:pt idx="89">
                  <c:v>-29.18613642581008</c:v>
                </c:pt>
                <c:pt idx="90">
                  <c:v>-30.11027098817994</c:v>
                </c:pt>
                <c:pt idx="91">
                  <c:v>-31.03971143635581</c:v>
                </c:pt>
                <c:pt idx="92">
                  <c:v>-31.97420602188904</c:v>
                </c:pt>
                <c:pt idx="93">
                  <c:v>-32.91350773473887</c:v>
                </c:pt>
                <c:pt idx="94">
                  <c:v>-33.85737432902901</c:v>
                </c:pt>
                <c:pt idx="95">
                  <c:v>-34.80556834009362</c:v>
                </c:pt>
                <c:pt idx="96">
                  <c:v>-35.75785709345248</c:v>
                </c:pt>
                <c:pt idx="97">
                  <c:v>-36.71401270628175</c:v>
                </c:pt>
                <c:pt idx="98">
                  <c:v>-37.67381208195443</c:v>
                </c:pt>
                <c:pt idx="99">
                  <c:v>-38.6370368981652</c:v>
                </c:pt>
                <c:pt idx="100">
                  <c:v>-39.60347358913639</c:v>
                </c:pt>
                <c:pt idx="101">
                  <c:v>-40.57291332236822</c:v>
                </c:pt>
                <c:pt idx="102">
                  <c:v>-41.54515197036808</c:v>
                </c:pt>
                <c:pt idx="103">
                  <c:v>-42.519990077785</c:v>
                </c:pt>
                <c:pt idx="104">
                  <c:v>-43.49723282431701</c:v>
                </c:pt>
                <c:pt idx="105">
                  <c:v>-44.4766899837777</c:v>
                </c:pt>
                <c:pt idx="106">
                  <c:v>-45.4581758796479</c:v>
                </c:pt>
                <c:pt idx="107">
                  <c:v>-46.44150933744675</c:v>
                </c:pt>
                <c:pt idx="108">
                  <c:v>-47.42651363422164</c:v>
                </c:pt>
                <c:pt idx="109">
                  <c:v>-48.41301644544095</c:v>
                </c:pt>
                <c:pt idx="110">
                  <c:v>-49.40084978955547</c:v>
                </c:pt>
                <c:pt idx="111">
                  <c:v>-50.389849970486</c:v>
                </c:pt>
                <c:pt idx="112">
                  <c:v>-51.37985751826693</c:v>
                </c:pt>
                <c:pt idx="113">
                  <c:v>-52.37071712805955</c:v>
                </c:pt>
                <c:pt idx="114">
                  <c:v>-53.36227759775593</c:v>
                </c:pt>
                <c:pt idx="115">
                  <c:v>-54.35439176435379</c:v>
                </c:pt>
                <c:pt idx="116">
                  <c:v>-55.34691643929</c:v>
                </c:pt>
                <c:pt idx="117">
                  <c:v>-56.33971234289278</c:v>
                </c:pt>
                <c:pt idx="118">
                  <c:v>-57.33264403811535</c:v>
                </c:pt>
                <c:pt idx="119">
                  <c:v>-58.32557986369884</c:v>
                </c:pt>
              </c:numCache>
            </c:numRef>
          </c:yVal>
          <c:smooth val="1"/>
          <c:extLst xmlns:c16r2="http://schemas.microsoft.com/office/drawing/2015/06/chart">
            <c:ext xmlns:c16="http://schemas.microsoft.com/office/drawing/2014/chart" uri="{C3380CC4-5D6E-409C-BE32-E72D297353CC}">
              <c16:uniqueId val="{00000008-1FB6-4A07-A226-00B9F09BC11B}"/>
            </c:ext>
          </c:extLst>
        </c:ser>
        <c:dLbls>
          <c:showLegendKey val="0"/>
          <c:showVal val="0"/>
          <c:showCatName val="0"/>
          <c:showSerName val="0"/>
          <c:showPercent val="0"/>
          <c:showBubbleSize val="0"/>
        </c:dLbls>
        <c:axId val="-701686208"/>
        <c:axId val="-1646178064"/>
      </c:scatterChart>
      <c:valAx>
        <c:axId val="-70168620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646178064"/>
        <c:crosses val="autoZero"/>
        <c:crossBetween val="midCat"/>
      </c:valAx>
      <c:valAx>
        <c:axId val="-164617806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701686208"/>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6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54054054054054"/>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25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86.30737482704221</c:v>
                </c:pt>
                <c:pt idx="2">
                  <c:v>-163.4640810842434</c:v>
                </c:pt>
                <c:pt idx="3">
                  <c:v>-232.2796243673109</c:v>
                </c:pt>
                <c:pt idx="4">
                  <c:v>-293.5669588640605</c:v>
                </c:pt>
                <c:pt idx="5">
                  <c:v>-348.1078167699131</c:v>
                </c:pt>
                <c:pt idx="6">
                  <c:v>-396.6334279676352</c:v>
                </c:pt>
                <c:pt idx="7">
                  <c:v>-439.8151417815457</c:v>
                </c:pt>
                <c:pt idx="8">
                  <c:v>-478.2613243655006</c:v>
                </c:pt>
                <c:pt idx="9">
                  <c:v>-512.5181154098284</c:v>
                </c:pt>
                <c:pt idx="10">
                  <c:v>-543.0724474859566</c:v>
                </c:pt>
                <c:pt idx="11">
                  <c:v>-570.3562849516026</c:v>
                </c:pt>
                <c:pt idx="12">
                  <c:v>-594.7514117780094</c:v>
                </c:pt>
                <c:pt idx="13">
                  <c:v>-628.174302346727</c:v>
                </c:pt>
                <c:pt idx="14">
                  <c:v>-657.5373426921312</c:v>
                </c:pt>
                <c:pt idx="15">
                  <c:v>-683.4958250923094</c:v>
                </c:pt>
                <c:pt idx="16">
                  <c:v>-706.5689370218906</c:v>
                </c:pt>
                <c:pt idx="17">
                  <c:v>-727.1741693107092</c:v>
                </c:pt>
                <c:pt idx="18">
                  <c:v>-745.651932024192</c:v>
                </c:pt>
                <c:pt idx="19">
                  <c:v>-762.283324857175</c:v>
                </c:pt>
                <c:pt idx="20">
                  <c:v>-777.3031070809378</c:v>
                </c:pt>
                <c:pt idx="21">
                  <c:v>-790.9092814181137</c:v>
                </c:pt>
                <c:pt idx="22">
                  <c:v>-803.270272569059</c:v>
                </c:pt>
                <c:pt idx="23">
                  <c:v>-814.530382645558</c:v>
                </c:pt>
                <c:pt idx="24">
                  <c:v>-824.8140000647334</c:v>
                </c:pt>
                <c:pt idx="25">
                  <c:v>-834.2288964432691</c:v>
                </c:pt>
                <c:pt idx="26">
                  <c:v>-842.888354217707</c:v>
                </c:pt>
                <c:pt idx="27">
                  <c:v>-850.8688262634129</c:v>
                </c:pt>
                <c:pt idx="28">
                  <c:v>-858.2379368039974</c:v>
                </c:pt>
                <c:pt idx="29">
                  <c:v>-865.055618153905</c:v>
                </c:pt>
                <c:pt idx="30">
                  <c:v>-871.3750446883138</c:v>
                </c:pt>
                <c:pt idx="31">
                  <c:v>-877.2434473934824</c:v>
                </c:pt>
                <c:pt idx="32">
                  <c:v>-882.7028257592121</c:v>
                </c:pt>
                <c:pt idx="33">
                  <c:v>-887.7905708459378</c:v>
                </c:pt>
                <c:pt idx="34">
                  <c:v>-892.5400112349354</c:v>
                </c:pt>
                <c:pt idx="35">
                  <c:v>-896.9808918479688</c:v>
                </c:pt>
                <c:pt idx="36">
                  <c:v>-901.139794206896</c:v>
                </c:pt>
                <c:pt idx="37">
                  <c:v>-905.0405055254364</c:v>
                </c:pt>
                <c:pt idx="38">
                  <c:v>-908.7043430345931</c:v>
                </c:pt>
                <c:pt idx="39">
                  <c:v>-912.150472330832</c:v>
                </c:pt>
                <c:pt idx="40">
                  <c:v>-915.3961115404544</c:v>
                </c:pt>
                <c:pt idx="41">
                  <c:v>-918.456755836032</c:v>
                </c:pt>
                <c:pt idx="42">
                  <c:v>-921.3463746326625</c:v>
                </c:pt>
                <c:pt idx="43">
                  <c:v>-924.0775847440044</c:v>
                </c:pt>
                <c:pt idx="44">
                  <c:v>-926.6618025504943</c:v>
                </c:pt>
                <c:pt idx="45">
                  <c:v>-929.1093778224182</c:v>
                </c:pt>
                <c:pt idx="46">
                  <c:v>-931.4297114912479</c:v>
                </c:pt>
                <c:pt idx="47">
                  <c:v>-933.6313593641333</c:v>
                </c:pt>
                <c:pt idx="48">
                  <c:v>-935.7221235198531</c:v>
                </c:pt>
                <c:pt idx="49">
                  <c:v>-937.7091329032798</c:v>
                </c:pt>
                <c:pt idx="50">
                  <c:v>-939.5989144436234</c:v>
                </c:pt>
                <c:pt idx="51">
                  <c:v>-941.3974558554063</c:v>
                </c:pt>
                <c:pt idx="52">
                  <c:v>-943.1102611933724</c:v>
                </c:pt>
                <c:pt idx="53">
                  <c:v>-944.7423999051268</c:v>
                </c:pt>
                <c:pt idx="54">
                  <c:v>-946.298550256844</c:v>
                </c:pt>
                <c:pt idx="55">
                  <c:v>-947.7830378110095</c:v>
                </c:pt>
                <c:pt idx="56">
                  <c:v>-949.1998695512536</c:v>
                </c:pt>
                <c:pt idx="57">
                  <c:v>-950.5527641764644</c:v>
                </c:pt>
                <c:pt idx="58">
                  <c:v>-951.8451790224224</c:v>
                </c:pt>
                <c:pt idx="59">
                  <c:v>-953.0803340131585</c:v>
                </c:pt>
                <c:pt idx="60">
                  <c:v>-954.2612329951077</c:v>
                </c:pt>
                <c:pt idx="61">
                  <c:v>-955.3906827640051</c:v>
                </c:pt>
                <c:pt idx="62">
                  <c:v>-956.4713100567101</c:v>
                </c:pt>
                <c:pt idx="63">
                  <c:v>-957.5055767469588</c:v>
                </c:pt>
                <c:pt idx="64">
                  <c:v>-958.4957934549996</c:v>
                </c:pt>
                <c:pt idx="65">
                  <c:v>-959.4441317556566</c:v>
                </c:pt>
                <c:pt idx="66">
                  <c:v>-960.3526351467414</c:v>
                </c:pt>
                <c:pt idx="67">
                  <c:v>-961.2232289203033</c:v>
                </c:pt>
                <c:pt idx="68">
                  <c:v>-962.0577290619929</c:v>
                </c:pt>
                <c:pt idx="69">
                  <c:v>-962.8578502887324</c:v>
                </c:pt>
                <c:pt idx="70">
                  <c:v>-963.6252133215794</c:v>
                </c:pt>
                <c:pt idx="71">
                  <c:v>-964.3613514791339</c:v>
                </c:pt>
                <c:pt idx="72">
                  <c:v>-965.067716666584</c:v>
                </c:pt>
                <c:pt idx="73">
                  <c:v>-965.7456848265268</c:v>
                </c:pt>
                <c:pt idx="74">
                  <c:v>-966.3965609098989</c:v>
                </c:pt>
                <c:pt idx="75">
                  <c:v>-967.0215834184164</c:v>
                </c:pt>
                <c:pt idx="76">
                  <c:v>-967.6219285638904</c:v>
                </c:pt>
                <c:pt idx="77">
                  <c:v>-968.1987140844578</c:v>
                </c:pt>
                <c:pt idx="78">
                  <c:v>-968.7530027531181</c:v>
                </c:pt>
                <c:pt idx="79">
                  <c:v>-969.285805609846</c:v>
                </c:pt>
                <c:pt idx="80">
                  <c:v>-969.7980849449631</c:v>
                </c:pt>
                <c:pt idx="81">
                  <c:v>-970.290757058277</c:v>
                </c:pt>
                <c:pt idx="82">
                  <c:v>-970.7646948157118</c:v>
                </c:pt>
                <c:pt idx="83">
                  <c:v>-971.220730022737</c:v>
                </c:pt>
                <c:pt idx="84">
                  <c:v>-971.659655631631</c:v>
                </c:pt>
                <c:pt idx="85">
                  <c:v>-972.0822277979464</c:v>
                </c:pt>
                <c:pt idx="86">
                  <c:v>-972.4891677996214</c:v>
                </c:pt>
                <c:pt idx="87">
                  <c:v>-972.8811638308229</c:v>
                </c:pt>
                <c:pt idx="88">
                  <c:v>-973.2588726814325</c:v>
                </c:pt>
                <c:pt idx="89">
                  <c:v>-973.622921311646</c:v>
                </c:pt>
                <c:pt idx="90">
                  <c:v>-973.9739083304796</c:v>
                </c:pt>
                <c:pt idx="91">
                  <c:v>-974.3124053858132</c:v>
                </c:pt>
                <c:pt idx="92">
                  <c:v>-974.6389584730139</c:v>
                </c:pt>
                <c:pt idx="93">
                  <c:v>-974.9540891682916</c:v>
                </c:pt>
                <c:pt idx="94">
                  <c:v>-975.2582957925704</c:v>
                </c:pt>
                <c:pt idx="95">
                  <c:v>-975.552054510836</c:v>
                </c:pt>
                <c:pt idx="96">
                  <c:v>-975.8358203716438</c:v>
                </c:pt>
                <c:pt idx="97">
                  <c:v>-976.1100282909429</c:v>
                </c:pt>
                <c:pt idx="98">
                  <c:v>-976.3750939840179</c:v>
                </c:pt>
                <c:pt idx="99">
                  <c:v>-976.6314148489894</c:v>
                </c:pt>
                <c:pt idx="100">
                  <c:v>-976.879370805041</c:v>
                </c:pt>
                <c:pt idx="101">
                  <c:v>-977.1193250882391</c:v>
                </c:pt>
                <c:pt idx="102">
                  <c:v>-977.3516250075824</c:v>
                </c:pt>
                <c:pt idx="103">
                  <c:v>-977.5766026637233</c:v>
                </c:pt>
                <c:pt idx="104">
                  <c:v>-977.794575632521</c:v>
                </c:pt>
                <c:pt idx="105">
                  <c:v>-978.0058476155815</c:v>
                </c:pt>
                <c:pt idx="106">
                  <c:v>-978.210709059576</c:v>
                </c:pt>
                <c:pt idx="107">
                  <c:v>-978.409437746141</c:v>
                </c:pt>
                <c:pt idx="108">
                  <c:v>-978.6022993539864</c:v>
                </c:pt>
                <c:pt idx="109">
                  <c:v>-978.789547994688</c:v>
                </c:pt>
                <c:pt idx="110">
                  <c:v>-978.9714267235934</c:v>
                </c:pt>
                <c:pt idx="111">
                  <c:v>-979.148168027153</c:v>
                </c:pt>
                <c:pt idx="112">
                  <c:v>-979.3199942878577</c:v>
                </c:pt>
                <c:pt idx="113">
                  <c:v>-979.4871182279801</c:v>
                </c:pt>
                <c:pt idx="114">
                  <c:v>-979.649743333141</c:v>
                </c:pt>
                <c:pt idx="115">
                  <c:v>-979.808064256735</c:v>
                </c:pt>
                <c:pt idx="116">
                  <c:v>-979.9622672061404</c:v>
                </c:pt>
                <c:pt idx="117">
                  <c:v>-980.112530311608</c:v>
                </c:pt>
                <c:pt idx="118">
                  <c:v>-980.2590239786635</c:v>
                </c:pt>
                <c:pt idx="119">
                  <c:v>-980.4019112248009</c:v>
                </c:pt>
              </c:numCache>
            </c:numRef>
          </c:yVal>
          <c:smooth val="1"/>
          <c:extLst xmlns:c16r2="http://schemas.microsoft.com/office/drawing/2015/06/chart">
            <c:ext xmlns:c16="http://schemas.microsoft.com/office/drawing/2014/chart" uri="{C3380CC4-5D6E-409C-BE32-E72D297353CC}">
              <c16:uniqueId val="{00000000-8C5E-497F-91DE-09DC2FFB43B6}"/>
            </c:ext>
          </c:extLst>
        </c:ser>
        <c:ser>
          <c:idx val="3"/>
          <c:order val="1"/>
          <c:tx>
            <c:strRef>
              <c:f>'SA-Policy-G'!$N$123</c:f>
              <c:strCache>
                <c:ptCount val="1"/>
                <c:pt idx="0">
                  <c:v>SOUD Deaths for 1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86.30737482704221</c:v>
                </c:pt>
                <c:pt idx="2">
                  <c:v>-163.4640808912111</c:v>
                </c:pt>
                <c:pt idx="3">
                  <c:v>-232.2796236498337</c:v>
                </c:pt>
                <c:pt idx="4">
                  <c:v>-293.5669572387495</c:v>
                </c:pt>
                <c:pt idx="5">
                  <c:v>-348.1078138588207</c:v>
                </c:pt>
                <c:pt idx="6">
                  <c:v>-396.6334234356333</c:v>
                </c:pt>
                <c:pt idx="7">
                  <c:v>-439.8151353602339</c:v>
                </c:pt>
                <c:pt idx="8">
                  <c:v>-478.2613158682622</c:v>
                </c:pt>
                <c:pt idx="9">
                  <c:v>-512.5181047411543</c:v>
                </c:pt>
                <c:pt idx="10">
                  <c:v>-543.072434647061</c:v>
                </c:pt>
                <c:pt idx="11">
                  <c:v>-570.3562700436564</c:v>
                </c:pt>
                <c:pt idx="12">
                  <c:v>-594.751395003805</c:v>
                </c:pt>
                <c:pt idx="13">
                  <c:v>-628.1742840112194</c:v>
                </c:pt>
                <c:pt idx="14">
                  <c:v>-657.5373230695611</c:v>
                </c:pt>
                <c:pt idx="15">
                  <c:v>-683.495804464846</c:v>
                </c:pt>
                <c:pt idx="16">
                  <c:v>-706.5689157126842</c:v>
                </c:pt>
                <c:pt idx="17">
                  <c:v>-727.1741477120856</c:v>
                </c:pt>
                <c:pt idx="18">
                  <c:v>-745.6519106223434</c:v>
                </c:pt>
                <c:pt idx="19">
                  <c:v>-762.283304254041</c:v>
                </c:pt>
                <c:pt idx="20">
                  <c:v>-777.3030880135626</c:v>
                </c:pt>
                <c:pt idx="21">
                  <c:v>-790.9092647755314</c:v>
                </c:pt>
                <c:pt idx="22">
                  <c:v>-803.270259406732</c:v>
                </c:pt>
                <c:pt idx="23">
                  <c:v>-814.5303741972581</c:v>
                </c:pt>
                <c:pt idx="24">
                  <c:v>-824.8139977518681</c:v>
                </c:pt>
                <c:pt idx="25">
                  <c:v>-834.2289018816715</c:v>
                </c:pt>
                <c:pt idx="26">
                  <c:v>-842.888369218541</c:v>
                </c:pt>
                <c:pt idx="27">
                  <c:v>-850.8688528321767</c:v>
                </c:pt>
                <c:pt idx="28">
                  <c:v>-858.2379771364534</c:v>
                </c:pt>
                <c:pt idx="29">
                  <c:v>-865.0556746318044</c:v>
                </c:pt>
                <c:pt idx="30">
                  <c:v>-871.3751198747124</c:v>
                </c:pt>
                <c:pt idx="31">
                  <c:v>-877.2435440274751</c:v>
                </c:pt>
                <c:pt idx="32">
                  <c:v>-882.702946749806</c:v>
                </c:pt>
                <c:pt idx="33">
                  <c:v>-887.790719265145</c:v>
                </c:pt>
                <c:pt idx="34">
                  <c:v>-892.5401903100461</c:v>
                </c:pt>
                <c:pt idx="35">
                  <c:v>-896.9811049531208</c:v>
                </c:pt>
                <c:pt idx="36">
                  <c:v>-901.140044854038</c:v>
                </c:pt>
                <c:pt idx="37">
                  <c:v>-905.04079735484</c:v>
                </c:pt>
                <c:pt idx="38">
                  <c:v>-908.7046798050542</c:v>
                </c:pt>
                <c:pt idx="39">
                  <c:v>-912.150857909687</c:v>
                </c:pt>
                <c:pt idx="40">
                  <c:v>-915.3965498935871</c:v>
                </c:pt>
                <c:pt idx="41">
                  <c:v>-918.4572510179944</c:v>
                </c:pt>
                <c:pt idx="42">
                  <c:v>-921.3469307770007</c:v>
                </c:pt>
                <c:pt idx="43">
                  <c:v>-924.0782060539071</c:v>
                </c:pt>
                <c:pt idx="44">
                  <c:v>-926.6624932898622</c:v>
                </c:pt>
                <c:pt idx="45">
                  <c:v>-929.1101423073866</c:v>
                </c:pt>
                <c:pt idx="46">
                  <c:v>-931.4305540822227</c:v>
                </c:pt>
                <c:pt idx="47">
                  <c:v>-933.6322844583784</c:v>
                </c:pt>
                <c:pt idx="48">
                  <c:v>-935.7231355446136</c:v>
                </c:pt>
                <c:pt idx="49">
                  <c:v>-937.7102363094857</c:v>
                </c:pt>
                <c:pt idx="50">
                  <c:v>-939.6001137001431</c:v>
                </c:pt>
                <c:pt idx="51">
                  <c:v>-941.3987554438481</c:v>
                </c:pt>
                <c:pt idx="52">
                  <c:v>-943.111665603393</c:v>
                </c:pt>
                <c:pt idx="53">
                  <c:v>-944.7439136302698</c:v>
                </c:pt>
                <c:pt idx="54">
                  <c:v>-946.3001777908369</c:v>
                </c:pt>
                <c:pt idx="55">
                  <c:v>-947.784783644503</c:v>
                </c:pt>
                <c:pt idx="56">
                  <c:v>-949.2017381689832</c:v>
                </c:pt>
                <c:pt idx="57">
                  <c:v>-950.5547600547984</c:v>
                </c:pt>
                <c:pt idx="58">
                  <c:v>-951.8473066272576</c:v>
                </c:pt>
                <c:pt idx="59">
                  <c:v>-953.0825977981443</c:v>
                </c:pt>
                <c:pt idx="60">
                  <c:v>-954.2636374001615</c:v>
                </c:pt>
                <c:pt idx="61">
                  <c:v>-955.393232214096</c:v>
                </c:pt>
                <c:pt idx="62">
                  <c:v>-956.474008960881</c:v>
                </c:pt>
                <c:pt idx="63">
                  <c:v>-957.5084294975583</c:v>
                </c:pt>
                <c:pt idx="64">
                  <c:v>-958.498804427112</c:v>
                </c:pt>
                <c:pt idx="65">
                  <c:v>-959.4473053066928</c:v>
                </c:pt>
                <c:pt idx="66">
                  <c:v>-960.3559756161816</c:v>
                </c:pt>
                <c:pt idx="67">
                  <c:v>-961.226740629567</c:v>
                </c:pt>
                <c:pt idx="68">
                  <c:v>-962.0614163144164</c:v>
                </c:pt>
                <c:pt idx="69">
                  <c:v>-962.8617173696577</c:v>
                </c:pt>
                <c:pt idx="70">
                  <c:v>-963.6292644984956</c:v>
                </c:pt>
                <c:pt idx="71">
                  <c:v>-964.3655910019216</c:v>
                </c:pt>
                <c:pt idx="72">
                  <c:v>-965.0721487678034</c:v>
                </c:pt>
                <c:pt idx="73">
                  <c:v>-965.7503137217316</c:v>
                </c:pt>
                <c:pt idx="74">
                  <c:v>-966.401390798022</c:v>
                </c:pt>
                <c:pt idx="75">
                  <c:v>-967.0266184821629</c:v>
                </c:pt>
                <c:pt idx="76">
                  <c:v>-967.6271729701735</c:v>
                </c:pt>
                <c:pt idx="77">
                  <c:v>-968.2041719848178</c:v>
                </c:pt>
                <c:pt idx="78">
                  <c:v>-968.7586782841838</c:v>
                </c:pt>
                <c:pt idx="79">
                  <c:v>-969.2917028937871</c:v>
                </c:pt>
                <c:pt idx="80">
                  <c:v>-969.804208089942</c:v>
                </c:pt>
                <c:pt idx="81">
                  <c:v>-970.2971101589173</c:v>
                </c:pt>
                <c:pt idx="82">
                  <c:v>-970.7712819535296</c:v>
                </c:pt>
                <c:pt idx="83">
                  <c:v>-971.227555266579</c:v>
                </c:pt>
                <c:pt idx="84">
                  <c:v>-971.6667230381266</c:v>
                </c:pt>
                <c:pt idx="85">
                  <c:v>-972.0895414119144</c:v>
                </c:pt>
                <c:pt idx="86">
                  <c:v>-972.4967316544652</c:v>
                </c:pt>
                <c:pt idx="87">
                  <c:v>-972.888981948946</c:v>
                </c:pt>
                <c:pt idx="88">
                  <c:v>-973.2669490745914</c:v>
                </c:pt>
                <c:pt idx="89">
                  <c:v>-973.6312599813274</c:v>
                </c:pt>
                <c:pt idx="90">
                  <c:v>-973.9825132682392</c:v>
                </c:pt>
                <c:pt idx="91">
                  <c:v>-974.3212805736027</c:v>
                </c:pt>
                <c:pt idx="92">
                  <c:v>-974.6481078834786</c:v>
                </c:pt>
                <c:pt idx="93">
                  <c:v>-974.9635167650994</c:v>
                </c:pt>
                <c:pt idx="94">
                  <c:v>-975.268005530656</c:v>
                </c:pt>
                <c:pt idx="95">
                  <c:v>-975.562050336676</c:v>
                </c:pt>
                <c:pt idx="96">
                  <c:v>-975.8461062235023</c:v>
                </c:pt>
                <c:pt idx="97">
                  <c:v>-976.1206080991003</c:v>
                </c:pt>
                <c:pt idx="98">
                  <c:v>-976.3859716709846</c:v>
                </c:pt>
                <c:pt idx="99">
                  <c:v>-976.6425943297069</c:v>
                </c:pt>
                <c:pt idx="100">
                  <c:v>-976.8908559870665</c:v>
                </c:pt>
                <c:pt idx="101">
                  <c:v>-977.1311198719144</c:v>
                </c:pt>
                <c:pt idx="102">
                  <c:v>-977.3637332862088</c:v>
                </c:pt>
                <c:pt idx="103">
                  <c:v>-977.589028323675</c:v>
                </c:pt>
                <c:pt idx="104">
                  <c:v>-977.8073225534079</c:v>
                </c:pt>
                <c:pt idx="105">
                  <c:v>-978.0189196703637</c:v>
                </c:pt>
                <c:pt idx="106">
                  <c:v>-978.224110114665</c:v>
                </c:pt>
                <c:pt idx="107">
                  <c:v>-978.4231716615115</c:v>
                </c:pt>
                <c:pt idx="108">
                  <c:v>-978.6163699832579</c:v>
                </c:pt>
                <c:pt idx="109">
                  <c:v>-978.8039591852063</c:v>
                </c:pt>
                <c:pt idx="110">
                  <c:v>-978.9861823165203</c:v>
                </c:pt>
                <c:pt idx="111">
                  <c:v>-979.1632718574976</c:v>
                </c:pt>
                <c:pt idx="112">
                  <c:v>-979.3354501845515</c:v>
                </c:pt>
                <c:pt idx="113">
                  <c:v>-979.502930013932</c:v>
                </c:pt>
                <c:pt idx="114">
                  <c:v>-979.6659148252542</c:v>
                </c:pt>
                <c:pt idx="115">
                  <c:v>-979.8245992659654</c:v>
                </c:pt>
                <c:pt idx="116">
                  <c:v>-979.9791695375046</c:v>
                </c:pt>
                <c:pt idx="117">
                  <c:v>-980.1298037642151</c:v>
                </c:pt>
                <c:pt idx="118">
                  <c:v>-980.2766723457282</c:v>
                </c:pt>
                <c:pt idx="119">
                  <c:v>-980.4199382936586</c:v>
                </c:pt>
              </c:numCache>
            </c:numRef>
          </c:yVal>
          <c:smooth val="1"/>
          <c:extLst xmlns:c16r2="http://schemas.microsoft.com/office/drawing/2015/06/chart">
            <c:ext xmlns:c16="http://schemas.microsoft.com/office/drawing/2014/chart" uri="{C3380CC4-5D6E-409C-BE32-E72D297353CC}">
              <c16:uniqueId val="{00000001-8C5E-497F-91DE-09DC2FFB43B6}"/>
            </c:ext>
          </c:extLst>
        </c:ser>
        <c:ser>
          <c:idx val="0"/>
          <c:order val="2"/>
          <c:tx>
            <c:strRef>
              <c:f>'SA-Policy-G'!$W$123</c:f>
              <c:strCache>
                <c:ptCount val="1"/>
                <c:pt idx="0">
                  <c:v>SOUD Deaths for 0.7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86.30737482704221</c:v>
                </c:pt>
                <c:pt idx="2">
                  <c:v>-163.464080698179</c:v>
                </c:pt>
                <c:pt idx="3">
                  <c:v>-232.2796229321362</c:v>
                </c:pt>
                <c:pt idx="4">
                  <c:v>-293.566955612456</c:v>
                </c:pt>
                <c:pt idx="5">
                  <c:v>-348.1078109451126</c:v>
                </c:pt>
                <c:pt idx="6">
                  <c:v>-396.6334188982169</c:v>
                </c:pt>
                <c:pt idx="7">
                  <c:v>-439.8151289293094</c:v>
                </c:pt>
                <c:pt idx="8">
                  <c:v>-478.2613073556436</c:v>
                </c:pt>
                <c:pt idx="9">
                  <c:v>-512.5180940496535</c:v>
                </c:pt>
                <c:pt idx="10">
                  <c:v>-543.072421776195</c:v>
                </c:pt>
                <c:pt idx="11">
                  <c:v>-570.3562550929404</c:v>
                </c:pt>
                <c:pt idx="12">
                  <c:v>-594.7513781744984</c:v>
                </c:pt>
                <c:pt idx="13">
                  <c:v>-628.1742656069132</c:v>
                </c:pt>
                <c:pt idx="14">
                  <c:v>-657.5373033633975</c:v>
                </c:pt>
                <c:pt idx="15">
                  <c:v>-683.49578373811</c:v>
                </c:pt>
                <c:pt idx="16">
                  <c:v>-706.568894287868</c:v>
                </c:pt>
                <c:pt idx="17">
                  <c:v>-727.1741259811204</c:v>
                </c:pt>
                <c:pt idx="18">
                  <c:v>-745.6518890713448</c:v>
                </c:pt>
                <c:pt idx="19">
                  <c:v>-762.2832834852618</c:v>
                </c:pt>
                <c:pt idx="20">
                  <c:v>-777.3030687648412</c:v>
                </c:pt>
                <c:pt idx="21">
                  <c:v>-790.909247937295</c:v>
                </c:pt>
                <c:pt idx="22">
                  <c:v>-803.270246036532</c:v>
                </c:pt>
                <c:pt idx="23">
                  <c:v>-814.5303655317891</c:v>
                </c:pt>
                <c:pt idx="24">
                  <c:v>-824.8139952164375</c:v>
                </c:pt>
                <c:pt idx="25">
                  <c:v>-834.228907097118</c:v>
                </c:pt>
                <c:pt idx="26">
                  <c:v>-842.888384002274</c:v>
                </c:pt>
                <c:pt idx="27">
                  <c:v>-850.8688791973276</c:v>
                </c:pt>
                <c:pt idx="28">
                  <c:v>-858.2380172879475</c:v>
                </c:pt>
                <c:pt idx="29">
                  <c:v>-865.055730962197</c:v>
                </c:pt>
                <c:pt idx="30">
                  <c:v>-871.375194959652</c:v>
                </c:pt>
                <c:pt idx="31">
                  <c:v>-877.243640620501</c:v>
                </c:pt>
                <c:pt idx="32">
                  <c:v>-882.703067776374</c:v>
                </c:pt>
                <c:pt idx="33">
                  <c:v>-887.7908678157913</c:v>
                </c:pt>
                <c:pt idx="34">
                  <c:v>-892.5403696327567</c:v>
                </c:pt>
                <c:pt idx="35">
                  <c:v>-896.9813184449673</c:v>
                </c:pt>
                <c:pt idx="36">
                  <c:v>-901.1402960522129</c:v>
                </c:pt>
                <c:pt idx="37">
                  <c:v>-905.0410899272277</c:v>
                </c:pt>
                <c:pt idx="38">
                  <c:v>-908.705017540474</c:v>
                </c:pt>
                <c:pt idx="39">
                  <c:v>-912.1512447079514</c:v>
                </c:pt>
                <c:pt idx="40">
                  <c:v>-915.3969897555451</c:v>
                </c:pt>
                <c:pt idx="41">
                  <c:v>-918.4577480356502</c:v>
                </c:pt>
                <c:pt idx="42">
                  <c:v>-921.3474891238678</c:v>
                </c:pt>
                <c:pt idx="43">
                  <c:v>-924.078829975689</c:v>
                </c:pt>
                <c:pt idx="44">
                  <c:v>-926.6631870954824</c:v>
                </c:pt>
                <c:pt idx="45">
                  <c:v>-929.1109103605407</c:v>
                </c:pt>
                <c:pt idx="46">
                  <c:v>-931.4314007933929</c:v>
                </c:pt>
                <c:pt idx="47">
                  <c:v>-933.633214277397</c:v>
                </c:pt>
                <c:pt idx="48">
                  <c:v>-935.7241529538041</c:v>
                </c:pt>
                <c:pt idx="49">
                  <c:v>-937.7113458173347</c:v>
                </c:pt>
                <c:pt idx="50">
                  <c:v>-939.6013198355364</c:v>
                </c:pt>
                <c:pt idx="51">
                  <c:v>-941.4000627508507</c:v>
                </c:pt>
                <c:pt idx="52">
                  <c:v>-943.113078636552</c:v>
                </c:pt>
                <c:pt idx="53">
                  <c:v>-944.7454369504187</c:v>
                </c:pt>
                <c:pt idx="54">
                  <c:v>-946.301815961374</c:v>
                </c:pt>
                <c:pt idx="55">
                  <c:v>-947.786541228116</c:v>
                </c:pt>
                <c:pt idx="56">
                  <c:v>-949.2036197247893</c:v>
                </c:pt>
                <c:pt idx="57">
                  <c:v>-950.5567701358668</c:v>
                </c:pt>
                <c:pt idx="58">
                  <c:v>-951.8494497784911</c:v>
                </c:pt>
                <c:pt idx="59">
                  <c:v>-953.084878554482</c:v>
                </c:pt>
                <c:pt idx="60">
                  <c:v>-954.2660602850746</c:v>
                </c:pt>
                <c:pt idx="61">
                  <c:v>-955.3958017383586</c:v>
                </c:pt>
                <c:pt idx="62">
                  <c:v>-956.4767296215634</c:v>
                </c:pt>
                <c:pt idx="63">
                  <c:v>-957.5113057772555</c:v>
                </c:pt>
                <c:pt idx="64">
                  <c:v>-958.5018407933464</c:v>
                </c:pt>
                <c:pt idx="65">
                  <c:v>-959.4505062114971</c:v>
                </c:pt>
                <c:pt idx="66">
                  <c:v>-960.3593454958176</c:v>
                </c:pt>
                <c:pt idx="67">
                  <c:v>-961.2302839043956</c:v>
                </c:pt>
                <c:pt idx="68">
                  <c:v>-962.0651373888522</c:v>
                </c:pt>
                <c:pt idx="69">
                  <c:v>-962.8656206322244</c:v>
                </c:pt>
                <c:pt idx="70">
                  <c:v>-963.633354322007</c:v>
                </c:pt>
                <c:pt idx="71">
                  <c:v>-964.3698717436646</c:v>
                </c:pt>
                <c:pt idx="72">
                  <c:v>-965.0766247698154</c:v>
                </c:pt>
                <c:pt idx="73">
                  <c:v>-965.7549893111416</c:v>
                </c:pt>
                <c:pt idx="74">
                  <c:v>-966.4062702873927</c:v>
                </c:pt>
                <c:pt idx="75">
                  <c:v>-967.0317061698882</c:v>
                </c:pt>
                <c:pt idx="76">
                  <c:v>-967.6324731408765</c:v>
                </c:pt>
                <c:pt idx="77">
                  <c:v>-968.2096889097987</c:v>
                </c:pt>
                <c:pt idx="78">
                  <c:v>-968.764416221846</c:v>
                </c:pt>
                <c:pt idx="79">
                  <c:v>-969.2976660900829</c:v>
                </c:pt>
                <c:pt idx="80">
                  <c:v>-969.8104007788276</c:v>
                </c:pt>
                <c:pt idx="81">
                  <c:v>-970.3035365627736</c:v>
                </c:pt>
                <c:pt idx="82">
                  <c:v>-970.7779462836303</c:v>
                </c:pt>
                <c:pt idx="83">
                  <c:v>-971.2344617235034</c:v>
                </c:pt>
                <c:pt idx="84">
                  <c:v>-971.673875812187</c:v>
                </c:pt>
                <c:pt idx="85">
                  <c:v>-972.0969446835601</c:v>
                </c:pt>
                <c:pt idx="86">
                  <c:v>-972.5043895946848</c:v>
                </c:pt>
                <c:pt idx="87">
                  <c:v>-972.8968987196456</c:v>
                </c:pt>
                <c:pt idx="88">
                  <c:v>-973.2751288289634</c:v>
                </c:pt>
                <c:pt idx="89">
                  <c:v>-973.6397068642011</c:v>
                </c:pt>
                <c:pt idx="90">
                  <c:v>-973.9912314164104</c:v>
                </c:pt>
                <c:pt idx="91">
                  <c:v>-974.33027411616</c:v>
                </c:pt>
                <c:pt idx="92">
                  <c:v>-974.6573809421018</c:v>
                </c:pt>
                <c:pt idx="93">
                  <c:v>-974.9730734543331</c:v>
                </c:pt>
                <c:pt idx="94">
                  <c:v>-975.277849958194</c:v>
                </c:pt>
                <c:pt idx="95">
                  <c:v>-975.5721866036056</c:v>
                </c:pt>
                <c:pt idx="96">
                  <c:v>-975.8565384245351</c:v>
                </c:pt>
                <c:pt idx="97">
                  <c:v>-976.1313403228048</c:v>
                </c:pt>
                <c:pt idx="98">
                  <c:v>-976.3970079999729</c:v>
                </c:pt>
                <c:pt idx="99">
                  <c:v>-976.6539388408375</c:v>
                </c:pt>
                <c:pt idx="100">
                  <c:v>-976.9025127516134</c:v>
                </c:pt>
                <c:pt idx="101">
                  <c:v>-977.1430929557353</c:v>
                </c:pt>
                <c:pt idx="102">
                  <c:v>-977.3760267498753</c:v>
                </c:pt>
                <c:pt idx="103">
                  <c:v>-977.601646222631</c:v>
                </c:pt>
                <c:pt idx="104">
                  <c:v>-977.8202689380794</c:v>
                </c:pt>
                <c:pt idx="105">
                  <c:v>-978.032198586266</c:v>
                </c:pt>
                <c:pt idx="106">
                  <c:v>-978.2377256025134</c:v>
                </c:pt>
                <c:pt idx="107">
                  <c:v>-978.4371277573024</c:v>
                </c:pt>
                <c:pt idx="108">
                  <c:v>-978.630670718356</c:v>
                </c:pt>
                <c:pt idx="109">
                  <c:v>-978.8186085864074</c:v>
                </c:pt>
                <c:pt idx="110">
                  <c:v>-979.0011844061026</c:v>
                </c:pt>
                <c:pt idx="111">
                  <c:v>-979.178630653298</c:v>
                </c:pt>
                <c:pt idx="112">
                  <c:v>-979.3511696999893</c:v>
                </c:pt>
                <c:pt idx="113">
                  <c:v>-979.5190142580566</c:v>
                </c:pt>
                <c:pt idx="114">
                  <c:v>-979.6823678027674</c:v>
                </c:pt>
                <c:pt idx="115">
                  <c:v>-979.8414249772394</c:v>
                </c:pt>
                <c:pt idx="116">
                  <c:v>-979.996371978612</c:v>
                </c:pt>
                <c:pt idx="117">
                  <c:v>-980.1473869269304</c:v>
                </c:pt>
                <c:pt idx="118">
                  <c:v>-980.294640217532</c:v>
                </c:pt>
                <c:pt idx="119">
                  <c:v>-980.4382948577384</c:v>
                </c:pt>
              </c:numCache>
            </c:numRef>
          </c:yVal>
          <c:smooth val="1"/>
          <c:extLst xmlns:c16r2="http://schemas.microsoft.com/office/drawing/2015/06/chart">
            <c:ext xmlns:c16="http://schemas.microsoft.com/office/drawing/2014/chart" uri="{C3380CC4-5D6E-409C-BE32-E72D297353CC}">
              <c16:uniqueId val="{00000002-8C5E-497F-91DE-09DC2FFB43B6}"/>
            </c:ext>
          </c:extLst>
        </c:ser>
        <c:ser>
          <c:idx val="7"/>
          <c:order val="3"/>
          <c:tx>
            <c:strRef>
              <c:f>'SA-Policy-G'!$F$123</c:f>
              <c:strCache>
                <c:ptCount val="1"/>
                <c:pt idx="0">
                  <c:v>SHUD Deaths for 1.25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177.2036766291396</c:v>
                </c:pt>
                <c:pt idx="2">
                  <c:v>331.4663615023111</c:v>
                </c:pt>
                <c:pt idx="3">
                  <c:v>466.0513989453468</c:v>
                </c:pt>
                <c:pt idx="4">
                  <c:v>583.7278272164178</c:v>
                </c:pt>
                <c:pt idx="5">
                  <c:v>686.846863792107</c:v>
                </c:pt>
                <c:pt idx="6">
                  <c:v>777.4066910995829</c:v>
                </c:pt>
                <c:pt idx="7">
                  <c:v>857.1071828117374</c:v>
                </c:pt>
                <c:pt idx="8">
                  <c:v>927.3960833603847</c:v>
                </c:pt>
                <c:pt idx="9">
                  <c:v>989.5079488596366</c:v>
                </c:pt>
                <c:pt idx="10">
                  <c:v>1044.496971840354</c:v>
                </c:pt>
                <c:pt idx="11">
                  <c:v>1093.264647129771</c:v>
                </c:pt>
                <c:pt idx="12">
                  <c:v>1136.583091754993</c:v>
                </c:pt>
                <c:pt idx="13">
                  <c:v>1198.890127685978</c:v>
                </c:pt>
                <c:pt idx="14">
                  <c:v>1253.087086100473</c:v>
                </c:pt>
                <c:pt idx="15">
                  <c:v>1300.567110023344</c:v>
                </c:pt>
                <c:pt idx="16">
                  <c:v>1342.41170893605</c:v>
                </c:pt>
                <c:pt idx="17">
                  <c:v>1379.472592317937</c:v>
                </c:pt>
                <c:pt idx="18">
                  <c:v>1412.430010175584</c:v>
                </c:pt>
                <c:pt idx="19">
                  <c:v>1441.834662548551</c:v>
                </c:pt>
                <c:pt idx="20">
                  <c:v>1468.138069994873</c:v>
                </c:pt>
                <c:pt idx="21">
                  <c:v>1491.714799031527</c:v>
                </c:pt>
                <c:pt idx="22">
                  <c:v>1512.87890363756</c:v>
                </c:pt>
                <c:pt idx="23">
                  <c:v>1531.896230782152</c:v>
                </c:pt>
                <c:pt idx="24">
                  <c:v>1548.993744705469</c:v>
                </c:pt>
                <c:pt idx="25">
                  <c:v>1564.366682837338</c:v>
                </c:pt>
                <c:pt idx="26">
                  <c:v>1578.224152212944</c:v>
                </c:pt>
                <c:pt idx="27">
                  <c:v>1590.701961727233</c:v>
                </c:pt>
                <c:pt idx="28">
                  <c:v>1601.920541338645</c:v>
                </c:pt>
                <c:pt idx="29">
                  <c:v>1611.987086792082</c:v>
                </c:pt>
                <c:pt idx="30">
                  <c:v>1620.99727329564</c:v>
                </c:pt>
                <c:pt idx="31">
                  <c:v>1629.036720185934</c:v>
                </c:pt>
                <c:pt idx="32">
                  <c:v>1636.182247498472</c:v>
                </c:pt>
                <c:pt idx="33">
                  <c:v>1642.502957290395</c:v>
                </c:pt>
                <c:pt idx="34">
                  <c:v>1648.061166676773</c:v>
                </c:pt>
                <c:pt idx="35">
                  <c:v>1652.913214877911</c:v>
                </c:pt>
                <c:pt idx="36">
                  <c:v>1657.110162839637</c:v>
                </c:pt>
                <c:pt idx="37">
                  <c:v>1660.698400967913</c:v>
                </c:pt>
                <c:pt idx="38">
                  <c:v>1663.720178055351</c:v>
                </c:pt>
                <c:pt idx="39">
                  <c:v>1666.214130625767</c:v>
                </c:pt>
                <c:pt idx="40">
                  <c:v>1668.21558960295</c:v>
                </c:pt>
                <c:pt idx="41">
                  <c:v>1669.756941080608</c:v>
                </c:pt>
                <c:pt idx="42">
                  <c:v>1670.867941533191</c:v>
                </c:pt>
                <c:pt idx="43">
                  <c:v>1671.575993454912</c:v>
                </c:pt>
                <c:pt idx="44">
                  <c:v>1671.906386927316</c:v>
                </c:pt>
                <c:pt idx="45">
                  <c:v>1671.8825117753</c:v>
                </c:pt>
                <c:pt idx="46">
                  <c:v>1671.526044274018</c:v>
                </c:pt>
                <c:pt idx="47">
                  <c:v>1670.857111788335</c:v>
                </c:pt>
                <c:pt idx="48">
                  <c:v>1669.894438239914</c:v>
                </c:pt>
                <c:pt idx="49">
                  <c:v>1668.655472887542</c:v>
                </c:pt>
                <c:pt idx="50">
                  <c:v>1667.156504559005</c:v>
                </c:pt>
                <c:pt idx="51">
                  <c:v>1665.412763179756</c:v>
                </c:pt>
                <c:pt idx="52">
                  <c:v>1663.438510308147</c:v>
                </c:pt>
                <c:pt idx="53">
                  <c:v>1661.24711976036</c:v>
                </c:pt>
                <c:pt idx="54">
                  <c:v>1658.851149721757</c:v>
                </c:pt>
                <c:pt idx="55">
                  <c:v>1656.262407376529</c:v>
                </c:pt>
                <c:pt idx="56">
                  <c:v>1653.49200695213</c:v>
                </c:pt>
                <c:pt idx="57">
                  <c:v>1650.550421959525</c:v>
                </c:pt>
                <c:pt idx="58">
                  <c:v>1647.447532310335</c:v>
                </c:pt>
                <c:pt idx="59">
                  <c:v>1644.192666905274</c:v>
                </c:pt>
                <c:pt idx="60">
                  <c:v>1640.794642213395</c:v>
                </c:pt>
                <c:pt idx="61">
                  <c:v>1637.26179729636</c:v>
                </c:pt>
                <c:pt idx="62">
                  <c:v>1633.602025675482</c:v>
                </c:pt>
                <c:pt idx="63">
                  <c:v>1629.822804390087</c:v>
                </c:pt>
                <c:pt idx="64">
                  <c:v>1625.931220552961</c:v>
                </c:pt>
                <c:pt idx="65">
                  <c:v>1621.933995671618</c:v>
                </c:pt>
                <c:pt idx="66">
                  <c:v>1617.83750797114</c:v>
                </c:pt>
                <c:pt idx="67">
                  <c:v>1613.647812926431</c:v>
                </c:pt>
                <c:pt idx="68">
                  <c:v>1609.370662187017</c:v>
                </c:pt>
                <c:pt idx="69">
                  <c:v>1605.011521055977</c:v>
                </c:pt>
                <c:pt idx="70">
                  <c:v>1600.575584665655</c:v>
                </c:pt>
                <c:pt idx="71">
                  <c:v>1596.067792976444</c:v>
                </c:pt>
                <c:pt idx="72">
                  <c:v>1591.492844710345</c:v>
                </c:pt>
                <c:pt idx="73">
                  <c:v>1586.855210318504</c:v>
                </c:pt>
                <c:pt idx="74">
                  <c:v>1582.159144070723</c:v>
                </c:pt>
                <c:pt idx="75">
                  <c:v>1577.408695345315</c:v>
                </c:pt>
                <c:pt idx="76">
                  <c:v>1572.607719189047</c:v>
                </c:pt>
                <c:pt idx="77">
                  <c:v>1567.759886209475</c:v>
                </c:pt>
                <c:pt idx="78">
                  <c:v>1562.868691855307</c:v>
                </c:pt>
                <c:pt idx="79">
                  <c:v>1557.937465134642</c:v>
                </c:pt>
                <c:pt idx="80">
                  <c:v>1552.969376815827</c:v>
                </c:pt>
                <c:pt idx="81">
                  <c:v>1547.967447151063</c:v>
                </c:pt>
                <c:pt idx="82">
                  <c:v>1542.934553158988</c:v>
                </c:pt>
                <c:pt idx="83">
                  <c:v>1537.873435498853</c:v>
                </c:pt>
                <c:pt idx="84">
                  <c:v>1532.786704965815</c:v>
                </c:pt>
                <c:pt idx="85">
                  <c:v>1527.676848634059</c:v>
                </c:pt>
                <c:pt idx="86">
                  <c:v>1522.546235672023</c:v>
                </c:pt>
                <c:pt idx="87">
                  <c:v>1517.397122851783</c:v>
                </c:pt>
                <c:pt idx="88">
                  <c:v>1512.231659772707</c:v>
                </c:pt>
                <c:pt idx="89">
                  <c:v>1507.05189381776</c:v>
                </c:pt>
                <c:pt idx="90">
                  <c:v>1501.859774859241</c:v>
                </c:pt>
                <c:pt idx="91">
                  <c:v>1496.657159729414</c:v>
                </c:pt>
                <c:pt idx="92">
                  <c:v>1491.445816470153</c:v>
                </c:pt>
                <c:pt idx="93">
                  <c:v>1486.227428374694</c:v>
                </c:pt>
                <c:pt idx="94">
                  <c:v>1481.003597833512</c:v>
                </c:pt>
                <c:pt idx="95">
                  <c:v>1475.77584999546</c:v>
                </c:pt>
                <c:pt idx="96">
                  <c:v>1470.545636254492</c:v>
                </c:pt>
                <c:pt idx="97">
                  <c:v>1465.314337571535</c:v>
                </c:pt>
                <c:pt idx="98">
                  <c:v>1460.083267640414</c:v>
                </c:pt>
                <c:pt idx="99">
                  <c:v>1454.853675906127</c:v>
                </c:pt>
                <c:pt idx="100">
                  <c:v>1449.626750443193</c:v>
                </c:pt>
                <c:pt idx="101">
                  <c:v>1444.403620701312</c:v>
                </c:pt>
                <c:pt idx="102">
                  <c:v>1439.1853601251</c:v>
                </c:pt>
                <c:pt idx="103">
                  <c:v>1433.972988654251</c:v>
                </c:pt>
                <c:pt idx="104">
                  <c:v>1428.767475110057</c:v>
                </c:pt>
                <c:pt idx="105">
                  <c:v>1423.56973947392</c:v>
                </c:pt>
                <c:pt idx="106">
                  <c:v>1418.380655063075</c:v>
                </c:pt>
                <c:pt idx="107">
                  <c:v>1413.201050608553</c:v>
                </c:pt>
                <c:pt idx="108">
                  <c:v>1408.031712239992</c:v>
                </c:pt>
                <c:pt idx="109">
                  <c:v>1402.87338538178</c:v>
                </c:pt>
                <c:pt idx="110">
                  <c:v>1397.726776564677</c:v>
                </c:pt>
                <c:pt idx="111">
                  <c:v>1392.592555156894</c:v>
                </c:pt>
                <c:pt idx="112">
                  <c:v>1387.471355018339</c:v>
                </c:pt>
                <c:pt idx="113">
                  <c:v>1382.363776081626</c:v>
                </c:pt>
                <c:pt idx="114">
                  <c:v>1377.270385863184</c:v>
                </c:pt>
                <c:pt idx="115">
                  <c:v>1372.191720907672</c:v>
                </c:pt>
                <c:pt idx="116">
                  <c:v>1367.12828816873</c:v>
                </c:pt>
                <c:pt idx="117">
                  <c:v>1362.080566328963</c:v>
                </c:pt>
                <c:pt idx="118">
                  <c:v>1357.049007061894</c:v>
                </c:pt>
                <c:pt idx="119">
                  <c:v>1352.034036238489</c:v>
                </c:pt>
              </c:numCache>
            </c:numRef>
          </c:yVal>
          <c:smooth val="1"/>
          <c:extLst xmlns:c16r2="http://schemas.microsoft.com/office/drawing/2015/06/chart">
            <c:ext xmlns:c16="http://schemas.microsoft.com/office/drawing/2014/chart" uri="{C3380CC4-5D6E-409C-BE32-E72D297353CC}">
              <c16:uniqueId val="{00000003-8C5E-497F-91DE-09DC2FFB43B6}"/>
            </c:ext>
          </c:extLst>
        </c:ser>
        <c:ser>
          <c:idx val="4"/>
          <c:order val="4"/>
          <c:tx>
            <c:strRef>
              <c:f>'SA-Policy-G'!$O$123</c:f>
              <c:strCache>
                <c:ptCount val="1"/>
                <c:pt idx="0">
                  <c:v>SHUD Deaths for 1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147.1946304845742</c:v>
                </c:pt>
                <c:pt idx="2">
                  <c:v>275.3856313417451</c:v>
                </c:pt>
                <c:pt idx="3">
                  <c:v>387.2755789115589</c:v>
                </c:pt>
                <c:pt idx="4">
                  <c:v>485.1578547674278</c:v>
                </c:pt>
                <c:pt idx="5">
                  <c:v>570.9799156384867</c:v>
                </c:pt>
                <c:pt idx="6">
                  <c:v>646.3968959989844</c:v>
                </c:pt>
                <c:pt idx="7">
                  <c:v>712.8168957544624</c:v>
                </c:pt>
                <c:pt idx="8">
                  <c:v>771.4392014845714</c:v>
                </c:pt>
                <c:pt idx="9">
                  <c:v>823.2865214315701</c:v>
                </c:pt>
                <c:pt idx="10">
                  <c:v>869.232161361762</c:v>
                </c:pt>
                <c:pt idx="11">
                  <c:v>910.0229323360141</c:v>
                </c:pt>
                <c:pt idx="12">
                  <c:v>946.298462256168</c:v>
                </c:pt>
                <c:pt idx="13">
                  <c:v>998.356586483613</c:v>
                </c:pt>
                <c:pt idx="14">
                  <c:v>1043.693460805163</c:v>
                </c:pt>
                <c:pt idx="15">
                  <c:v>1083.46383896451</c:v>
                </c:pt>
                <c:pt idx="16">
                  <c:v>1118.564086427548</c:v>
                </c:pt>
                <c:pt idx="17">
                  <c:v>1149.70004156726</c:v>
                </c:pt>
                <c:pt idx="18">
                  <c:v>1177.43539344251</c:v>
                </c:pt>
                <c:pt idx="19">
                  <c:v>1202.226433216385</c:v>
                </c:pt>
                <c:pt idx="20">
                  <c:v>1224.447236450367</c:v>
                </c:pt>
                <c:pt idx="21">
                  <c:v>1244.40809104426</c:v>
                </c:pt>
                <c:pt idx="22">
                  <c:v>1262.369128943857</c:v>
                </c:pt>
                <c:pt idx="23">
                  <c:v>1278.550528274897</c:v>
                </c:pt>
                <c:pt idx="24">
                  <c:v>1293.140243494763</c:v>
                </c:pt>
                <c:pt idx="25">
                  <c:v>1306.299937650245</c:v>
                </c:pt>
                <c:pt idx="26">
                  <c:v>1318.20284775589</c:v>
                </c:pt>
                <c:pt idx="27">
                  <c:v>1328.96138301681</c:v>
                </c:pt>
                <c:pt idx="28">
                  <c:v>1338.675213884034</c:v>
                </c:pt>
                <c:pt idx="29">
                  <c:v>1347.43304955384</c:v>
                </c:pt>
                <c:pt idx="30">
                  <c:v>1355.314058019496</c:v>
                </c:pt>
                <c:pt idx="31">
                  <c:v>1362.389079746438</c:v>
                </c:pt>
                <c:pt idx="32">
                  <c:v>1368.721668881437</c:v>
                </c:pt>
                <c:pt idx="33">
                  <c:v>1374.368989218495</c:v>
                </c:pt>
                <c:pt idx="34">
                  <c:v>1379.382587266497</c:v>
                </c:pt>
                <c:pt idx="35">
                  <c:v>1383.809060898811</c:v>
                </c:pt>
                <c:pt idx="36">
                  <c:v>1387.690638969372</c:v>
                </c:pt>
                <c:pt idx="37">
                  <c:v>1391.065684776492</c:v>
                </c:pt>
                <c:pt idx="38">
                  <c:v>1393.969134213763</c:v>
                </c:pt>
                <c:pt idx="39">
                  <c:v>1396.432934397581</c:v>
                </c:pt>
                <c:pt idx="40">
                  <c:v>1398.4862974615</c:v>
                </c:pt>
                <c:pt idx="41">
                  <c:v>1400.155999359357</c:v>
                </c:pt>
                <c:pt idx="42">
                  <c:v>1401.46664091386</c:v>
                </c:pt>
                <c:pt idx="43">
                  <c:v>1402.440876072872</c:v>
                </c:pt>
                <c:pt idx="44">
                  <c:v>1403.099611932736</c:v>
                </c:pt>
                <c:pt idx="45">
                  <c:v>1403.46218439123</c:v>
                </c:pt>
                <c:pt idx="46">
                  <c:v>1403.546512714508</c:v>
                </c:pt>
                <c:pt idx="47">
                  <c:v>1403.369235820977</c:v>
                </c:pt>
                <c:pt idx="48">
                  <c:v>1402.94583268168</c:v>
                </c:pt>
                <c:pt idx="49">
                  <c:v>1402.290728897145</c:v>
                </c:pt>
                <c:pt idx="50">
                  <c:v>1401.417391223293</c:v>
                </c:pt>
                <c:pt idx="51">
                  <c:v>1400.338411575017</c:v>
                </c:pt>
                <c:pt idx="52">
                  <c:v>1399.065581925204</c:v>
                </c:pt>
                <c:pt idx="53">
                  <c:v>1397.609960995881</c:v>
                </c:pt>
                <c:pt idx="54">
                  <c:v>1395.981933899332</c:v>
                </c:pt>
                <c:pt idx="55">
                  <c:v>1394.191265584173</c:v>
                </c:pt>
                <c:pt idx="56">
                  <c:v>1392.24714882922</c:v>
                </c:pt>
                <c:pt idx="57">
                  <c:v>1390.158247432227</c:v>
                </c:pt>
                <c:pt idx="58">
                  <c:v>1387.93273515771</c:v>
                </c:pt>
                <c:pt idx="59">
                  <c:v>1385.578330936366</c:v>
                </c:pt>
                <c:pt idx="60">
                  <c:v>1383.10233074634</c:v>
                </c:pt>
                <c:pt idx="61">
                  <c:v>1380.51163655264</c:v>
                </c:pt>
                <c:pt idx="62">
                  <c:v>1377.812782634115</c:v>
                </c:pt>
                <c:pt idx="63">
                  <c:v>1375.011959586688</c:v>
                </c:pt>
                <c:pt idx="64">
                  <c:v>1372.115036256028</c:v>
                </c:pt>
                <c:pt idx="65">
                  <c:v>1369.127579822247</c:v>
                </c:pt>
                <c:pt idx="66">
                  <c:v>1366.054874231785</c:v>
                </c:pt>
                <c:pt idx="67">
                  <c:v>1362.9019371486</c:v>
                </c:pt>
                <c:pt idx="68">
                  <c:v>1359.673535576257</c:v>
                </c:pt>
                <c:pt idx="69">
                  <c:v>1356.37420028468</c:v>
                </c:pt>
                <c:pt idx="70">
                  <c:v>1353.008239159672</c:v>
                </c:pt>
                <c:pt idx="71">
                  <c:v>1349.579749579676</c:v>
                </c:pt>
                <c:pt idx="72">
                  <c:v>1346.092629912286</c:v>
                </c:pt>
                <c:pt idx="73">
                  <c:v>1342.550590212539</c:v>
                </c:pt>
                <c:pt idx="74">
                  <c:v>1338.957162195844</c:v>
                </c:pt>
                <c:pt idx="75">
                  <c:v>1335.315708550351</c:v>
                </c:pt>
                <c:pt idx="76">
                  <c:v>1331.629431646487</c:v>
                </c:pt>
                <c:pt idx="77">
                  <c:v>1327.901381695155</c:v>
                </c:pt>
                <c:pt idx="78">
                  <c:v>1324.13446440065</c:v>
                </c:pt>
                <c:pt idx="79">
                  <c:v>1320.331448149486</c:v>
                </c:pt>
                <c:pt idx="80">
                  <c:v>1316.494970772131</c:v>
                </c:pt>
                <c:pt idx="81">
                  <c:v>1312.627545910845</c:v>
                </c:pt>
                <c:pt idx="82">
                  <c:v>1308.73156902355</c:v>
                </c:pt>
                <c:pt idx="83">
                  <c:v>1304.809323050706</c:v>
                </c:pt>
                <c:pt idx="84">
                  <c:v>1300.86298376956</c:v>
                </c:pt>
                <c:pt idx="85">
                  <c:v>1296.894624857885</c:v>
                </c:pt>
                <c:pt idx="86">
                  <c:v>1292.90622268725</c:v>
                </c:pt>
                <c:pt idx="87">
                  <c:v>1288.89966086399</c:v>
                </c:pt>
                <c:pt idx="88">
                  <c:v>1284.876734534584</c:v>
                </c:pt>
                <c:pt idx="89">
                  <c:v>1280.839154470521</c:v>
                </c:pt>
                <c:pt idx="90">
                  <c:v>1276.788550946593</c:v>
                </c:pt>
                <c:pt idx="91">
                  <c:v>1272.726477425313</c:v>
                </c:pt>
                <c:pt idx="92">
                  <c:v>1268.654414059167</c:v>
                </c:pt>
                <c:pt idx="93">
                  <c:v>1264.573771021486</c:v>
                </c:pt>
                <c:pt idx="94">
                  <c:v>1260.485891675833</c:v>
                </c:pt>
                <c:pt idx="95">
                  <c:v>1256.392055593153</c:v>
                </c:pt>
                <c:pt idx="96">
                  <c:v>1252.29348142514</c:v>
                </c:pt>
                <c:pt idx="97">
                  <c:v>1248.19132964176</c:v>
                </c:pt>
                <c:pt idx="98">
                  <c:v>1244.086705140243</c:v>
                </c:pt>
                <c:pt idx="99">
                  <c:v>1239.980659732411</c:v>
                </c:pt>
                <c:pt idx="100">
                  <c:v>1235.874194516691</c:v>
                </c:pt>
                <c:pt idx="101">
                  <c:v>1231.768262140801</c:v>
                </c:pt>
                <c:pt idx="102">
                  <c:v>1227.663768960681</c:v>
                </c:pt>
                <c:pt idx="103">
                  <c:v>1223.561577100882</c:v>
                </c:pt>
                <c:pt idx="104">
                  <c:v>1219.462506421352</c:v>
                </c:pt>
                <c:pt idx="105">
                  <c:v>1215.367336395214</c:v>
                </c:pt>
                <c:pt idx="106">
                  <c:v>1211.276807901872</c:v>
                </c:pt>
                <c:pt idx="107">
                  <c:v>1207.191624939564</c:v>
                </c:pt>
                <c:pt idx="108">
                  <c:v>1203.112456261188</c:v>
                </c:pt>
                <c:pt idx="109">
                  <c:v>1199.039936937076</c:v>
                </c:pt>
                <c:pt idx="110">
                  <c:v>1194.974669848134</c:v>
                </c:pt>
                <c:pt idx="111">
                  <c:v>1190.917227112636</c:v>
                </c:pt>
                <c:pt idx="112">
                  <c:v>1186.868151449728</c:v>
                </c:pt>
                <c:pt idx="113">
                  <c:v>1182.827957482597</c:v>
                </c:pt>
                <c:pt idx="114">
                  <c:v>1178.797132984058</c:v>
                </c:pt>
                <c:pt idx="115">
                  <c:v>1174.776140067203</c:v>
                </c:pt>
                <c:pt idx="116">
                  <c:v>1170.765416323612</c:v>
                </c:pt>
                <c:pt idx="117">
                  <c:v>1166.7653759115</c:v>
                </c:pt>
                <c:pt idx="118">
                  <c:v>1162.77641059606</c:v>
                </c:pt>
                <c:pt idx="119">
                  <c:v>1158.798890744165</c:v>
                </c:pt>
              </c:numCache>
            </c:numRef>
          </c:yVal>
          <c:smooth val="1"/>
          <c:extLst xmlns:c16r2="http://schemas.microsoft.com/office/drawing/2015/06/chart">
            <c:ext xmlns:c16="http://schemas.microsoft.com/office/drawing/2014/chart" uri="{C3380CC4-5D6E-409C-BE32-E72D297353CC}">
              <c16:uniqueId val="{00000004-8C5E-497F-91DE-09DC2FFB43B6}"/>
            </c:ext>
          </c:extLst>
        </c:ser>
        <c:ser>
          <c:idx val="1"/>
          <c:order val="5"/>
          <c:tx>
            <c:strRef>
              <c:f>'SA-Policy-G'!$X$123</c:f>
              <c:strCache>
                <c:ptCount val="1"/>
                <c:pt idx="0">
                  <c:v>SHUD Deaths for 0.7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117.1855843400078</c:v>
                </c:pt>
                <c:pt idx="2">
                  <c:v>219.2835530005827</c:v>
                </c:pt>
                <c:pt idx="3">
                  <c:v>308.439058099507</c:v>
                </c:pt>
                <c:pt idx="4">
                  <c:v>386.4725913792168</c:v>
                </c:pt>
                <c:pt idx="5">
                  <c:v>454.9301469932186</c:v>
                </c:pt>
                <c:pt idx="6">
                  <c:v>515.1257281740856</c:v>
                </c:pt>
                <c:pt idx="7">
                  <c:v>568.1772666317972</c:v>
                </c:pt>
                <c:pt idx="8">
                  <c:v>615.0369422636605</c:v>
                </c:pt>
                <c:pt idx="9">
                  <c:v>656.5167580298087</c:v>
                </c:pt>
                <c:pt idx="10">
                  <c:v>693.3101039925579</c:v>
                </c:pt>
                <c:pt idx="11">
                  <c:v>726.009936979658</c:v>
                </c:pt>
                <c:pt idx="12">
                  <c:v>755.124108108607</c:v>
                </c:pt>
                <c:pt idx="13">
                  <c:v>796.811081057462</c:v>
                </c:pt>
                <c:pt idx="14">
                  <c:v>833.1595057056423</c:v>
                </c:pt>
                <c:pt idx="15">
                  <c:v>865.0867584689054</c:v>
                </c:pt>
                <c:pt idx="16">
                  <c:v>893.3048793391185</c:v>
                </c:pt>
                <c:pt idx="17">
                  <c:v>918.3745075110866</c:v>
                </c:pt>
                <c:pt idx="18">
                  <c:v>940.743330441762</c:v>
                </c:pt>
                <c:pt idx="19">
                  <c:v>960.77370214165</c:v>
                </c:pt>
                <c:pt idx="20">
                  <c:v>978.7626557596544</c:v>
                </c:pt>
                <c:pt idx="21">
                  <c:v>994.9565478489274</c:v>
                </c:pt>
                <c:pt idx="22">
                  <c:v>1009.56189073732</c:v>
                </c:pt>
                <c:pt idx="23">
                  <c:v>1022.75345927016</c:v>
                </c:pt>
                <c:pt idx="24">
                  <c:v>1034.680433031092</c:v>
                </c:pt>
                <c:pt idx="25">
                  <c:v>1045.47110979885</c:v>
                </c:pt>
                <c:pt idx="26">
                  <c:v>1055.263043748393</c:v>
                </c:pt>
                <c:pt idx="27">
                  <c:v>1064.145407914275</c:v>
                </c:pt>
                <c:pt idx="28">
                  <c:v>1072.197261960196</c:v>
                </c:pt>
                <c:pt idx="29">
                  <c:v>1079.488964111998</c:v>
                </c:pt>
                <c:pt idx="30">
                  <c:v>1086.08329899436</c:v>
                </c:pt>
                <c:pt idx="31">
                  <c:v>1092.036441534434</c:v>
                </c:pt>
                <c:pt idx="32">
                  <c:v>1097.398783868577</c:v>
                </c:pt>
                <c:pt idx="33">
                  <c:v>1102.215646875762</c:v>
                </c:pt>
                <c:pt idx="34">
                  <c:v>1106.527894087235</c:v>
                </c:pt>
                <c:pt idx="35">
                  <c:v>1110.372462652259</c:v>
                </c:pt>
                <c:pt idx="36">
                  <c:v>1113.782823581031</c:v>
                </c:pt>
                <c:pt idx="37">
                  <c:v>1116.789381497503</c:v>
                </c:pt>
                <c:pt idx="38">
                  <c:v>1119.419822512926</c:v>
                </c:pt>
                <c:pt idx="39">
                  <c:v>1121.699462581238</c:v>
                </c:pt>
                <c:pt idx="40">
                  <c:v>1123.65144880908</c:v>
                </c:pt>
                <c:pt idx="41">
                  <c:v>1125.296996653358</c:v>
                </c:pt>
                <c:pt idx="42">
                  <c:v>1126.65559713196</c:v>
                </c:pt>
                <c:pt idx="43">
                  <c:v>1127.74519798941</c:v>
                </c:pt>
                <c:pt idx="44">
                  <c:v>1128.582362439703</c:v>
                </c:pt>
                <c:pt idx="45">
                  <c:v>1129.182408554959</c:v>
                </c:pt>
                <c:pt idx="46">
                  <c:v>1129.55953190911</c:v>
                </c:pt>
                <c:pt idx="47">
                  <c:v>1129.726913703284</c:v>
                </c:pt>
                <c:pt idx="48">
                  <c:v>1129.696816279183</c:v>
                </c:pt>
                <c:pt idx="49">
                  <c:v>1129.480667656708</c:v>
                </c:pt>
                <c:pt idx="50">
                  <c:v>1129.08913650398</c:v>
                </c:pt>
                <c:pt idx="51">
                  <c:v>1128.532198753893</c:v>
                </c:pt>
                <c:pt idx="52">
                  <c:v>1127.819196993534</c:v>
                </c:pt>
                <c:pt idx="53">
                  <c:v>1126.95889333819</c:v>
                </c:pt>
                <c:pt idx="54">
                  <c:v>1125.959516709835</c:v>
                </c:pt>
                <c:pt idx="55">
                  <c:v>1124.828805199074</c:v>
                </c:pt>
                <c:pt idx="56">
                  <c:v>1123.574044100483</c:v>
                </c:pt>
                <c:pt idx="57">
                  <c:v>1122.202100135148</c:v>
                </c:pt>
                <c:pt idx="58">
                  <c:v>1120.719452308472</c:v>
                </c:pt>
                <c:pt idx="59">
                  <c:v>1119.132219794232</c:v>
                </c:pt>
                <c:pt idx="60">
                  <c:v>1117.446187186561</c:v>
                </c:pt>
                <c:pt idx="61">
                  <c:v>1115.66682741854</c:v>
                </c:pt>
                <c:pt idx="62">
                  <c:v>1113.799322608962</c:v>
                </c:pt>
                <c:pt idx="63">
                  <c:v>1111.848583066381</c:v>
                </c:pt>
                <c:pt idx="64">
                  <c:v>1109.81926465145</c:v>
                </c:pt>
                <c:pt idx="65">
                  <c:v>1107.715784674187</c:v>
                </c:pt>
                <c:pt idx="66">
                  <c:v>1105.542336481065</c:v>
                </c:pt>
                <c:pt idx="67">
                  <c:v>1103.302902868511</c:v>
                </c:pt>
                <c:pt idx="68">
                  <c:v>1101.001268443103</c:v>
                </c:pt>
                <c:pt idx="69">
                  <c:v>1098.641031034591</c:v>
                </c:pt>
                <c:pt idx="70">
                  <c:v>1096.22561225545</c:v>
                </c:pt>
                <c:pt idx="71">
                  <c:v>1093.758267289842</c:v>
                </c:pt>
                <c:pt idx="72">
                  <c:v>1091.242093985352</c:v>
                </c:pt>
                <c:pt idx="73">
                  <c:v>1088.68004131258</c:v>
                </c:pt>
                <c:pt idx="74">
                  <c:v>1086.074917250355</c:v>
                </c:pt>
                <c:pt idx="75">
                  <c:v>1083.42939614795</c:v>
                </c:pt>
                <c:pt idx="76">
                  <c:v>1080.74602561009</c:v>
                </c:pt>
                <c:pt idx="77">
                  <c:v>1078.027232945558</c:v>
                </c:pt>
                <c:pt idx="78">
                  <c:v>1075.275331215916</c:v>
                </c:pt>
                <c:pt idx="79">
                  <c:v>1072.492524916992</c:v>
                </c:pt>
                <c:pt idx="80">
                  <c:v>1069.680915322444</c:v>
                </c:pt>
                <c:pt idx="81">
                  <c:v>1066.842505515713</c:v>
                </c:pt>
                <c:pt idx="82">
                  <c:v>1063.979205134085</c:v>
                </c:pt>
                <c:pt idx="83">
                  <c:v>1061.092834846203</c:v>
                </c:pt>
                <c:pt idx="84">
                  <c:v>1058.185130582371</c:v>
                </c:pt>
                <c:pt idx="85">
                  <c:v>1055.25774753513</c:v>
                </c:pt>
                <c:pt idx="86">
                  <c:v>1052.31226394598</c:v>
                </c:pt>
                <c:pt idx="87">
                  <c:v>1049.350184692682</c:v>
                </c:pt>
                <c:pt idx="88">
                  <c:v>1046.372944690283</c:v>
                </c:pt>
                <c:pt idx="89">
                  <c:v>1043.381912117884</c:v>
                </c:pt>
                <c:pt idx="90">
                  <c:v>1040.378391482122</c:v>
                </c:pt>
                <c:pt idx="91">
                  <c:v>1037.36362652745</c:v>
                </c:pt>
                <c:pt idx="92">
                  <c:v>1034.338803002472</c:v>
                </c:pt>
                <c:pt idx="93">
                  <c:v>1031.305051290847</c:v>
                </c:pt>
                <c:pt idx="94">
                  <c:v>1028.263448914631</c:v>
                </c:pt>
                <c:pt idx="95">
                  <c:v>1025.215022917317</c:v>
                </c:pt>
                <c:pt idx="96">
                  <c:v>1022.160752133312</c:v>
                </c:pt>
                <c:pt idx="97">
                  <c:v>1019.101569350091</c:v>
                </c:pt>
                <c:pt idx="98">
                  <c:v>1016.03836336883</c:v>
                </c:pt>
                <c:pt idx="99">
                  <c:v>1012.971980968934</c:v>
                </c:pt>
                <c:pt idx="100">
                  <c:v>1009.903228781503</c:v>
                </c:pt>
                <c:pt idx="101">
                  <c:v>1006.832875076432</c:v>
                </c:pt>
                <c:pt idx="102">
                  <c:v>1003.761651467577</c:v>
                </c:pt>
                <c:pt idx="103">
                  <c:v>1000.69025454011</c:v>
                </c:pt>
                <c:pt idx="104">
                  <c:v>997.6193474039312</c:v>
                </c:pt>
                <c:pt idx="105">
                  <c:v>994.549561176819</c:v>
                </c:pt>
                <c:pt idx="106">
                  <c:v>991.4814964006978</c:v>
                </c:pt>
                <c:pt idx="107">
                  <c:v>988.4157243943029</c:v>
                </c:pt>
                <c:pt idx="108">
                  <c:v>985.3527885452743</c:v>
                </c:pt>
                <c:pt idx="109">
                  <c:v>982.293205544531</c:v>
                </c:pt>
                <c:pt idx="110">
                  <c:v>979.2374665657094</c:v>
                </c:pt>
                <c:pt idx="111">
                  <c:v>976.1860383921808</c:v>
                </c:pt>
                <c:pt idx="112">
                  <c:v>973.1393644941094</c:v>
                </c:pt>
                <c:pt idx="113">
                  <c:v>970.097866057876</c:v>
                </c:pt>
                <c:pt idx="114">
                  <c:v>967.0619429700254</c:v>
                </c:pt>
                <c:pt idx="115">
                  <c:v>964.0319747578505</c:v>
                </c:pt>
                <c:pt idx="116">
                  <c:v>961.008321488565</c:v>
                </c:pt>
                <c:pt idx="117">
                  <c:v>957.9913246289534</c:v>
                </c:pt>
                <c:pt idx="118">
                  <c:v>954.9813078672801</c:v>
                </c:pt>
                <c:pt idx="119">
                  <c:v>951.9785778991517</c:v>
                </c:pt>
              </c:numCache>
            </c:numRef>
          </c:yVal>
          <c:smooth val="1"/>
          <c:extLst xmlns:c16r2="http://schemas.microsoft.com/office/drawing/2015/06/chart">
            <c:ext xmlns:c16="http://schemas.microsoft.com/office/drawing/2014/chart" uri="{C3380CC4-5D6E-409C-BE32-E72D297353CC}">
              <c16:uniqueId val="{00000005-8C5E-497F-91DE-09DC2FFB43B6}"/>
            </c:ext>
          </c:extLst>
        </c:ser>
        <c:ser>
          <c:idx val="5"/>
          <c:order val="6"/>
          <c:tx>
            <c:strRef>
              <c:f>'SA-Policy-G'!$G$123</c:f>
              <c:strCache>
                <c:ptCount val="1"/>
                <c:pt idx="0">
                  <c:v>Total Deaths for 1.25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90.89630180209726</c:v>
                </c:pt>
                <c:pt idx="2">
                  <c:v>168.0022804180677</c:v>
                </c:pt>
                <c:pt idx="3">
                  <c:v>233.7717745780361</c:v>
                </c:pt>
                <c:pt idx="4">
                  <c:v>290.1608683523573</c:v>
                </c:pt>
                <c:pt idx="5">
                  <c:v>338.7390470221972</c:v>
                </c:pt>
                <c:pt idx="6">
                  <c:v>380.7732631319476</c:v>
                </c:pt>
                <c:pt idx="7">
                  <c:v>417.292041030192</c:v>
                </c:pt>
                <c:pt idx="8">
                  <c:v>449.134758994884</c:v>
                </c:pt>
                <c:pt idx="9">
                  <c:v>476.9898334498079</c:v>
                </c:pt>
                <c:pt idx="10">
                  <c:v>501.4245243543949</c:v>
                </c:pt>
                <c:pt idx="11">
                  <c:v>522.9083621781685</c:v>
                </c:pt>
                <c:pt idx="12">
                  <c:v>541.8316799769834</c:v>
                </c:pt>
                <c:pt idx="13">
                  <c:v>570.715825339251</c:v>
                </c:pt>
                <c:pt idx="14">
                  <c:v>595.5497434083418</c:v>
                </c:pt>
                <c:pt idx="15">
                  <c:v>617.071284931034</c:v>
                </c:pt>
                <c:pt idx="16">
                  <c:v>635.842771914159</c:v>
                </c:pt>
                <c:pt idx="17">
                  <c:v>652.298423007228</c:v>
                </c:pt>
                <c:pt idx="18">
                  <c:v>666.778078151392</c:v>
                </c:pt>
                <c:pt idx="19">
                  <c:v>679.5513376913761</c:v>
                </c:pt>
                <c:pt idx="20">
                  <c:v>690.8349629139291</c:v>
                </c:pt>
                <c:pt idx="21">
                  <c:v>700.8055176134106</c:v>
                </c:pt>
                <c:pt idx="22">
                  <c:v>709.6086310685035</c:v>
                </c:pt>
                <c:pt idx="23">
                  <c:v>717.365848136594</c:v>
                </c:pt>
                <c:pt idx="24">
                  <c:v>724.179744640736</c:v>
                </c:pt>
                <c:pt idx="25">
                  <c:v>730.1377863940694</c:v>
                </c:pt>
                <c:pt idx="26">
                  <c:v>735.3357979952374</c:v>
                </c:pt>
                <c:pt idx="27">
                  <c:v>739.8331354638201</c:v>
                </c:pt>
                <c:pt idx="28">
                  <c:v>743.6826045346465</c:v>
                </c:pt>
                <c:pt idx="29">
                  <c:v>746.9314686381713</c:v>
                </c:pt>
                <c:pt idx="30">
                  <c:v>749.6222286073254</c:v>
                </c:pt>
                <c:pt idx="31">
                  <c:v>751.7932727924514</c:v>
                </c:pt>
                <c:pt idx="32">
                  <c:v>753.4794217392596</c:v>
                </c:pt>
                <c:pt idx="33">
                  <c:v>754.712386444457</c:v>
                </c:pt>
                <c:pt idx="34">
                  <c:v>755.5211554418377</c:v>
                </c:pt>
                <c:pt idx="35">
                  <c:v>755.9323230299414</c:v>
                </c:pt>
                <c:pt idx="36">
                  <c:v>755.97036863274</c:v>
                </c:pt>
                <c:pt idx="37">
                  <c:v>755.6578954424762</c:v>
                </c:pt>
                <c:pt idx="38">
                  <c:v>755.0158350207581</c:v>
                </c:pt>
                <c:pt idx="39">
                  <c:v>754.0636582949311</c:v>
                </c:pt>
                <c:pt idx="40">
                  <c:v>752.8194780624957</c:v>
                </c:pt>
                <c:pt idx="41">
                  <c:v>751.3001852445764</c:v>
                </c:pt>
                <c:pt idx="42">
                  <c:v>749.5215669005279</c:v>
                </c:pt>
                <c:pt idx="43">
                  <c:v>747.4984087109073</c:v>
                </c:pt>
                <c:pt idx="44">
                  <c:v>745.244584376822</c:v>
                </c:pt>
                <c:pt idx="45">
                  <c:v>742.773133952881</c:v>
                </c:pt>
                <c:pt idx="46">
                  <c:v>740.0963327827681</c:v>
                </c:pt>
                <c:pt idx="47">
                  <c:v>737.2257524242023</c:v>
                </c:pt>
                <c:pt idx="48">
                  <c:v>734.172314720085</c:v>
                </c:pt>
                <c:pt idx="49">
                  <c:v>730.9463399842629</c:v>
                </c:pt>
                <c:pt idx="50">
                  <c:v>727.5575901153778</c:v>
                </c:pt>
                <c:pt idx="51">
                  <c:v>724.0153073243453</c:v>
                </c:pt>
                <c:pt idx="52">
                  <c:v>720.3282491147692</c:v>
                </c:pt>
                <c:pt idx="53">
                  <c:v>716.5047198552326</c:v>
                </c:pt>
                <c:pt idx="54">
                  <c:v>712.5525994649092</c:v>
                </c:pt>
                <c:pt idx="55">
                  <c:v>708.4793695655196</c:v>
                </c:pt>
                <c:pt idx="56">
                  <c:v>704.2921374008744</c:v>
                </c:pt>
                <c:pt idx="57">
                  <c:v>699.997657783057</c:v>
                </c:pt>
                <c:pt idx="58">
                  <c:v>695.6023532879121</c:v>
                </c:pt>
                <c:pt idx="59">
                  <c:v>691.1123328921154</c:v>
                </c:pt>
                <c:pt idx="60">
                  <c:v>686.5334092182881</c:v>
                </c:pt>
                <c:pt idx="61">
                  <c:v>681.871114532355</c:v>
                </c:pt>
                <c:pt idx="62">
                  <c:v>677.1307156187715</c:v>
                </c:pt>
                <c:pt idx="63">
                  <c:v>672.3172276431266</c:v>
                </c:pt>
                <c:pt idx="64">
                  <c:v>667.4354270979582</c:v>
                </c:pt>
                <c:pt idx="65">
                  <c:v>662.4898639159612</c:v>
                </c:pt>
                <c:pt idx="66">
                  <c:v>657.484872824398</c:v>
                </c:pt>
                <c:pt idx="67">
                  <c:v>652.4245840061267</c:v>
                </c:pt>
                <c:pt idx="68">
                  <c:v>647.3129331250224</c:v>
                </c:pt>
                <c:pt idx="69">
                  <c:v>642.1536707672431</c:v>
                </c:pt>
                <c:pt idx="70">
                  <c:v>636.9503713440757</c:v>
                </c:pt>
                <c:pt idx="71">
                  <c:v>631.7064414973094</c:v>
                </c:pt>
                <c:pt idx="72">
                  <c:v>626.4251280437578</c:v>
                </c:pt>
                <c:pt idx="73">
                  <c:v>621.1095254919774</c:v>
                </c:pt>
                <c:pt idx="74">
                  <c:v>615.7625831608241</c:v>
                </c:pt>
                <c:pt idx="75">
                  <c:v>610.3871119268981</c:v>
                </c:pt>
                <c:pt idx="76">
                  <c:v>604.985790625157</c:v>
                </c:pt>
                <c:pt idx="77">
                  <c:v>599.5611721250174</c:v>
                </c:pt>
                <c:pt idx="78">
                  <c:v>594.1156891021884</c:v>
                </c:pt>
                <c:pt idx="79">
                  <c:v>588.6516595247964</c:v>
                </c:pt>
                <c:pt idx="80">
                  <c:v>583.1712918708642</c:v>
                </c:pt>
                <c:pt idx="81">
                  <c:v>577.6766900927869</c:v>
                </c:pt>
                <c:pt idx="82">
                  <c:v>572.1698583432731</c:v>
                </c:pt>
                <c:pt idx="83">
                  <c:v>566.6527054761166</c:v>
                </c:pt>
                <c:pt idx="84">
                  <c:v>561.1270493341842</c:v>
                </c:pt>
                <c:pt idx="85">
                  <c:v>555.5946208361088</c:v>
                </c:pt>
                <c:pt idx="86">
                  <c:v>550.0570678723979</c:v>
                </c:pt>
                <c:pt idx="87">
                  <c:v>544.5159590209579</c:v>
                </c:pt>
                <c:pt idx="88">
                  <c:v>538.9727870912749</c:v>
                </c:pt>
                <c:pt idx="89">
                  <c:v>533.428972506114</c:v>
                </c:pt>
                <c:pt idx="90">
                  <c:v>527.8858665287618</c:v>
                </c:pt>
                <c:pt idx="91">
                  <c:v>522.3447543435968</c:v>
                </c:pt>
                <c:pt idx="92">
                  <c:v>516.806857997139</c:v>
                </c:pt>
                <c:pt idx="93">
                  <c:v>511.2733392064001</c:v>
                </c:pt>
                <c:pt idx="94">
                  <c:v>505.7453020409415</c:v>
                </c:pt>
                <c:pt idx="95">
                  <c:v>500.2237954846236</c:v>
                </c:pt>
                <c:pt idx="96">
                  <c:v>494.7098158828486</c:v>
                </c:pt>
                <c:pt idx="97">
                  <c:v>489.204309280591</c:v>
                </c:pt>
                <c:pt idx="98">
                  <c:v>483.7081736563952</c:v>
                </c:pt>
                <c:pt idx="99">
                  <c:v>478.2222610571379</c:v>
                </c:pt>
                <c:pt idx="100">
                  <c:v>472.7473796381522</c:v>
                </c:pt>
                <c:pt idx="101">
                  <c:v>467.2842956130732</c:v>
                </c:pt>
                <c:pt idx="102">
                  <c:v>461.8337351175151</c:v>
                </c:pt>
                <c:pt idx="103">
                  <c:v>456.3963859905276</c:v>
                </c:pt>
                <c:pt idx="104">
                  <c:v>450.9728994775367</c:v>
                </c:pt>
                <c:pt idx="105">
                  <c:v>445.5638918583371</c:v>
                </c:pt>
                <c:pt idx="106">
                  <c:v>440.1699460035</c:v>
                </c:pt>
                <c:pt idx="107">
                  <c:v>434.7916128624119</c:v>
                </c:pt>
                <c:pt idx="108">
                  <c:v>429.4294128860046</c:v>
                </c:pt>
                <c:pt idx="109">
                  <c:v>424.0838373870916</c:v>
                </c:pt>
                <c:pt idx="110">
                  <c:v>418.7553498410832</c:v>
                </c:pt>
                <c:pt idx="111">
                  <c:v>413.444387129741</c:v>
                </c:pt>
                <c:pt idx="112">
                  <c:v>408.1513607304807</c:v>
                </c:pt>
                <c:pt idx="113">
                  <c:v>402.8766578536457</c:v>
                </c:pt>
                <c:pt idx="114">
                  <c:v>397.6206425300433</c:v>
                </c:pt>
                <c:pt idx="115">
                  <c:v>392.3836566509372</c:v>
                </c:pt>
                <c:pt idx="116">
                  <c:v>387.1660209625886</c:v>
                </c:pt>
                <c:pt idx="117">
                  <c:v>381.9680360173552</c:v>
                </c:pt>
                <c:pt idx="118">
                  <c:v>376.789983083232</c:v>
                </c:pt>
                <c:pt idx="119">
                  <c:v>371.6321250136879</c:v>
                </c:pt>
              </c:numCache>
            </c:numRef>
          </c:yVal>
          <c:smooth val="1"/>
          <c:extLst xmlns:c16r2="http://schemas.microsoft.com/office/drawing/2015/06/chart">
            <c:ext xmlns:c16="http://schemas.microsoft.com/office/drawing/2014/chart" uri="{C3380CC4-5D6E-409C-BE32-E72D297353CC}">
              <c16:uniqueId val="{00000006-8C5E-497F-91DE-09DC2FFB43B6}"/>
            </c:ext>
          </c:extLst>
        </c:ser>
        <c:ser>
          <c:idx val="2"/>
          <c:order val="7"/>
          <c:tx>
            <c:strRef>
              <c:f>'SA-Policy-G'!$P$123</c:f>
              <c:strCache>
                <c:ptCount val="1"/>
                <c:pt idx="0">
                  <c:v>Total Deaths for 1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60.88725565753197</c:v>
                </c:pt>
                <c:pt idx="2">
                  <c:v>111.9215504505341</c:v>
                </c:pt>
                <c:pt idx="3">
                  <c:v>154.9959552617261</c:v>
                </c:pt>
                <c:pt idx="4">
                  <c:v>191.5908975286781</c:v>
                </c:pt>
                <c:pt idx="5">
                  <c:v>222.8721017796662</c:v>
                </c:pt>
                <c:pt idx="6">
                  <c:v>249.7634725633513</c:v>
                </c:pt>
                <c:pt idx="7">
                  <c:v>273.0017603942285</c:v>
                </c:pt>
                <c:pt idx="8">
                  <c:v>293.177885616311</c:v>
                </c:pt>
                <c:pt idx="9">
                  <c:v>310.7684166904158</c:v>
                </c:pt>
                <c:pt idx="10">
                  <c:v>326.1597267147017</c:v>
                </c:pt>
                <c:pt idx="11">
                  <c:v>339.6666622923575</c:v>
                </c:pt>
                <c:pt idx="12">
                  <c:v>351.547067252363</c:v>
                </c:pt>
                <c:pt idx="13">
                  <c:v>370.1823024723976</c:v>
                </c:pt>
                <c:pt idx="14">
                  <c:v>386.1561377356018</c:v>
                </c:pt>
                <c:pt idx="15">
                  <c:v>399.9680344996626</c:v>
                </c:pt>
                <c:pt idx="16">
                  <c:v>411.9951707148639</c:v>
                </c:pt>
                <c:pt idx="17">
                  <c:v>422.5258938551734</c:v>
                </c:pt>
                <c:pt idx="18">
                  <c:v>431.7834828201665</c:v>
                </c:pt>
                <c:pt idx="19">
                  <c:v>439.9431289623436</c:v>
                </c:pt>
                <c:pt idx="20">
                  <c:v>447.144148436804</c:v>
                </c:pt>
                <c:pt idx="21">
                  <c:v>453.4988262687276</c:v>
                </c:pt>
                <c:pt idx="22">
                  <c:v>459.0988695371244</c:v>
                </c:pt>
                <c:pt idx="23">
                  <c:v>464.0201540776386</c:v>
                </c:pt>
                <c:pt idx="24">
                  <c:v>468.3262457428924</c:v>
                </c:pt>
                <c:pt idx="25">
                  <c:v>472.0710357685709</c:v>
                </c:pt>
                <c:pt idx="26">
                  <c:v>475.3144785373486</c:v>
                </c:pt>
                <c:pt idx="27">
                  <c:v>478.092530184634</c:v>
                </c:pt>
                <c:pt idx="28">
                  <c:v>480.4372367475762</c:v>
                </c:pt>
                <c:pt idx="29">
                  <c:v>482.3773749220358</c:v>
                </c:pt>
                <c:pt idx="30">
                  <c:v>483.9389381447812</c:v>
                </c:pt>
                <c:pt idx="31">
                  <c:v>485.1455357189627</c:v>
                </c:pt>
                <c:pt idx="32">
                  <c:v>486.0187221316311</c:v>
                </c:pt>
                <c:pt idx="33">
                  <c:v>486.5782699533505</c:v>
                </c:pt>
                <c:pt idx="34">
                  <c:v>486.8423969564514</c:v>
                </c:pt>
                <c:pt idx="35">
                  <c:v>486.8279559456881</c:v>
                </c:pt>
                <c:pt idx="36">
                  <c:v>486.5505941153334</c:v>
                </c:pt>
                <c:pt idx="37">
                  <c:v>486.0248874216516</c:v>
                </c:pt>
                <c:pt idx="38">
                  <c:v>485.2644544087083</c:v>
                </c:pt>
                <c:pt idx="39">
                  <c:v>484.2820764878936</c:v>
                </c:pt>
                <c:pt idx="40">
                  <c:v>483.0897475679089</c:v>
                </c:pt>
                <c:pt idx="41">
                  <c:v>481.6987483413594</c:v>
                </c:pt>
                <c:pt idx="42">
                  <c:v>480.1197101368587</c:v>
                </c:pt>
                <c:pt idx="43">
                  <c:v>478.362670018965</c:v>
                </c:pt>
                <c:pt idx="44">
                  <c:v>476.437118642871</c:v>
                </c:pt>
                <c:pt idx="45">
                  <c:v>474.3520420838441</c:v>
                </c:pt>
                <c:pt idx="46">
                  <c:v>472.1159586322812</c:v>
                </c:pt>
                <c:pt idx="47">
                  <c:v>469.7369513625959</c:v>
                </c:pt>
                <c:pt idx="48">
                  <c:v>467.2226971370668</c:v>
                </c:pt>
                <c:pt idx="49">
                  <c:v>464.5804925876585</c:v>
                </c:pt>
                <c:pt idx="50">
                  <c:v>461.8172775231498</c:v>
                </c:pt>
                <c:pt idx="51">
                  <c:v>458.9396561311687</c:v>
                </c:pt>
                <c:pt idx="52">
                  <c:v>455.9539163218107</c:v>
                </c:pt>
                <c:pt idx="53">
                  <c:v>452.8660473656111</c:v>
                </c:pt>
                <c:pt idx="54">
                  <c:v>449.6817561084952</c:v>
                </c:pt>
                <c:pt idx="55">
                  <c:v>446.40648193967</c:v>
                </c:pt>
                <c:pt idx="56">
                  <c:v>443.045410660237</c:v>
                </c:pt>
                <c:pt idx="57">
                  <c:v>439.6034873774286</c:v>
                </c:pt>
                <c:pt idx="58">
                  <c:v>436.0854285304514</c:v>
                </c:pt>
                <c:pt idx="59">
                  <c:v>432.4957331382211</c:v>
                </c:pt>
                <c:pt idx="60">
                  <c:v>428.8386933461786</c:v>
                </c:pt>
                <c:pt idx="61">
                  <c:v>425.1184043385435</c:v>
                </c:pt>
                <c:pt idx="62">
                  <c:v>421.3387736732345</c:v>
                </c:pt>
                <c:pt idx="63">
                  <c:v>417.5035300891294</c:v>
                </c:pt>
                <c:pt idx="64">
                  <c:v>413.6162318289163</c:v>
                </c:pt>
                <c:pt idx="65">
                  <c:v>409.680274515554</c:v>
                </c:pt>
                <c:pt idx="66">
                  <c:v>405.6988986156036</c:v>
                </c:pt>
                <c:pt idx="67">
                  <c:v>401.6751965190334</c:v>
                </c:pt>
                <c:pt idx="68">
                  <c:v>397.6121192618366</c:v>
                </c:pt>
                <c:pt idx="69">
                  <c:v>393.5124829150222</c:v>
                </c:pt>
                <c:pt idx="70">
                  <c:v>389.3789746611752</c:v>
                </c:pt>
                <c:pt idx="71">
                  <c:v>385.21415857775</c:v>
                </c:pt>
                <c:pt idx="72">
                  <c:v>381.0204811444826</c:v>
                </c:pt>
                <c:pt idx="73">
                  <c:v>376.8002764908075</c:v>
                </c:pt>
                <c:pt idx="74">
                  <c:v>372.5557713978224</c:v>
                </c:pt>
                <c:pt idx="75">
                  <c:v>368.2890900681836</c:v>
                </c:pt>
                <c:pt idx="76">
                  <c:v>364.0022586763138</c:v>
                </c:pt>
                <c:pt idx="77">
                  <c:v>359.697209710338</c:v>
                </c:pt>
                <c:pt idx="78">
                  <c:v>355.3757861164663</c:v>
                </c:pt>
                <c:pt idx="79">
                  <c:v>351.0397452556986</c:v>
                </c:pt>
                <c:pt idx="80">
                  <c:v>346.6907626821851</c:v>
                </c:pt>
                <c:pt idx="81">
                  <c:v>342.3304357519272</c:v>
                </c:pt>
                <c:pt idx="82">
                  <c:v>337.960287070021</c:v>
                </c:pt>
                <c:pt idx="83">
                  <c:v>333.5817677841267</c:v>
                </c:pt>
                <c:pt idx="84">
                  <c:v>329.196260731432</c:v>
                </c:pt>
                <c:pt idx="85">
                  <c:v>324.8050834459717</c:v>
                </c:pt>
                <c:pt idx="86">
                  <c:v>320.409491032785</c:v>
                </c:pt>
                <c:pt idx="87">
                  <c:v>316.0106789150444</c:v>
                </c:pt>
                <c:pt idx="88">
                  <c:v>311.6097854599921</c:v>
                </c:pt>
                <c:pt idx="89">
                  <c:v>307.2078944891924</c:v>
                </c:pt>
                <c:pt idx="90">
                  <c:v>302.806037678354</c:v>
                </c:pt>
                <c:pt idx="91">
                  <c:v>298.4051968517089</c:v>
                </c:pt>
                <c:pt idx="92">
                  <c:v>294.0063061756856</c:v>
                </c:pt>
                <c:pt idx="93">
                  <c:v>289.6102542563863</c:v>
                </c:pt>
                <c:pt idx="94">
                  <c:v>285.2178861451773</c:v>
                </c:pt>
                <c:pt idx="95">
                  <c:v>280.8300052564769</c:v>
                </c:pt>
                <c:pt idx="96">
                  <c:v>276.4473752016381</c:v>
                </c:pt>
                <c:pt idx="97">
                  <c:v>272.0707215426592</c:v>
                </c:pt>
                <c:pt idx="98">
                  <c:v>267.7007334692585</c:v>
                </c:pt>
                <c:pt idx="99">
                  <c:v>263.3380654027042</c:v>
                </c:pt>
                <c:pt idx="100">
                  <c:v>258.9833385296236</c:v>
                </c:pt>
                <c:pt idx="101">
                  <c:v>254.637142268884</c:v>
                </c:pt>
                <c:pt idx="102">
                  <c:v>250.3000356744723</c:v>
                </c:pt>
                <c:pt idx="103">
                  <c:v>245.9725487772062</c:v>
                </c:pt>
                <c:pt idx="104">
                  <c:v>241.6551838679425</c:v>
                </c:pt>
                <c:pt idx="105">
                  <c:v>237.3484167248498</c:v>
                </c:pt>
                <c:pt idx="106">
                  <c:v>233.0526977872066</c:v>
                </c:pt>
                <c:pt idx="107">
                  <c:v>228.7684532780521</c:v>
                </c:pt>
                <c:pt idx="108">
                  <c:v>224.4960862779293</c:v>
                </c:pt>
                <c:pt idx="109">
                  <c:v>220.2359777518647</c:v>
                </c:pt>
                <c:pt idx="110">
                  <c:v>215.988487531614</c:v>
                </c:pt>
                <c:pt idx="111">
                  <c:v>211.7539552551381</c:v>
                </c:pt>
                <c:pt idx="112">
                  <c:v>207.5327012651726</c:v>
                </c:pt>
                <c:pt idx="113">
                  <c:v>203.325027468665</c:v>
                </c:pt>
                <c:pt idx="114">
                  <c:v>199.1312181588005</c:v>
                </c:pt>
                <c:pt idx="115">
                  <c:v>194.9515408012371</c:v>
                </c:pt>
                <c:pt idx="116">
                  <c:v>190.7862467861075</c:v>
                </c:pt>
                <c:pt idx="117">
                  <c:v>186.6355721472844</c:v>
                </c:pt>
                <c:pt idx="118">
                  <c:v>182.4997382503323</c:v>
                </c:pt>
                <c:pt idx="119">
                  <c:v>178.3789524505062</c:v>
                </c:pt>
              </c:numCache>
            </c:numRef>
          </c:yVal>
          <c:smooth val="1"/>
          <c:extLst xmlns:c16r2="http://schemas.microsoft.com/office/drawing/2015/06/chart">
            <c:ext xmlns:c16="http://schemas.microsoft.com/office/drawing/2014/chart" uri="{C3380CC4-5D6E-409C-BE32-E72D297353CC}">
              <c16:uniqueId val="{00000007-8C5E-497F-91DE-09DC2FFB43B6}"/>
            </c:ext>
          </c:extLst>
        </c:ser>
        <c:ser>
          <c:idx val="9"/>
          <c:order val="8"/>
          <c:tx>
            <c:strRef>
              <c:f>'SA-Policy-G'!$Y$123</c:f>
              <c:strCache>
                <c:ptCount val="1"/>
                <c:pt idx="0">
                  <c:v>Total Deaths for 0.7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30.87820951296552</c:v>
                </c:pt>
                <c:pt idx="2">
                  <c:v>55.8194723024038</c:v>
                </c:pt>
                <c:pt idx="3">
                  <c:v>76.15943516737065</c:v>
                </c:pt>
                <c:pt idx="4">
                  <c:v>92.90563576676071</c:v>
                </c:pt>
                <c:pt idx="5">
                  <c:v>106.8223360481067</c:v>
                </c:pt>
                <c:pt idx="6">
                  <c:v>118.4923092758681</c:v>
                </c:pt>
                <c:pt idx="7">
                  <c:v>128.3621377024878</c:v>
                </c:pt>
                <c:pt idx="8">
                  <c:v>136.7756349080166</c:v>
                </c:pt>
                <c:pt idx="9">
                  <c:v>143.9986639801552</c:v>
                </c:pt>
                <c:pt idx="10">
                  <c:v>150.2376822163632</c:v>
                </c:pt>
                <c:pt idx="11">
                  <c:v>155.6536818867107</c:v>
                </c:pt>
                <c:pt idx="12">
                  <c:v>160.3727299341082</c:v>
                </c:pt>
                <c:pt idx="13">
                  <c:v>168.6368154505488</c:v>
                </c:pt>
                <c:pt idx="14">
                  <c:v>175.622202342245</c:v>
                </c:pt>
                <c:pt idx="15">
                  <c:v>181.590974730796</c:v>
                </c:pt>
                <c:pt idx="16">
                  <c:v>186.7359850512498</c:v>
                </c:pt>
                <c:pt idx="17">
                  <c:v>191.200381529966</c:v>
                </c:pt>
                <c:pt idx="18">
                  <c:v>195.0914413704167</c:v>
                </c:pt>
                <c:pt idx="19">
                  <c:v>198.4904186563874</c:v>
                </c:pt>
                <c:pt idx="20">
                  <c:v>201.4595869948133</c:v>
                </c:pt>
                <c:pt idx="21">
                  <c:v>204.0472999116323</c:v>
                </c:pt>
                <c:pt idx="22">
                  <c:v>206.2916447007871</c:v>
                </c:pt>
                <c:pt idx="23">
                  <c:v>208.2230937383706</c:v>
                </c:pt>
                <c:pt idx="24">
                  <c:v>209.8664378146542</c:v>
                </c:pt>
                <c:pt idx="25">
                  <c:v>211.2422027017321</c:v>
                </c:pt>
                <c:pt idx="26">
                  <c:v>212.3746597461187</c:v>
                </c:pt>
                <c:pt idx="27">
                  <c:v>213.2765287169476</c:v>
                </c:pt>
                <c:pt idx="28">
                  <c:v>213.9592446722484</c:v>
                </c:pt>
                <c:pt idx="29">
                  <c:v>214.433233149802</c:v>
                </c:pt>
                <c:pt idx="30">
                  <c:v>214.7081040347084</c:v>
                </c:pt>
                <c:pt idx="31">
                  <c:v>214.7928009139335</c:v>
                </c:pt>
                <c:pt idx="32">
                  <c:v>214.6957160922032</c:v>
                </c:pt>
                <c:pt idx="33">
                  <c:v>214.4247790599704</c:v>
                </c:pt>
                <c:pt idx="34">
                  <c:v>213.9875244544782</c:v>
                </c:pt>
                <c:pt idx="35">
                  <c:v>213.3911442072912</c:v>
                </c:pt>
                <c:pt idx="36">
                  <c:v>212.642527528817</c:v>
                </c:pt>
                <c:pt idx="37">
                  <c:v>211.748291570275</c:v>
                </c:pt>
                <c:pt idx="38">
                  <c:v>210.7148049724525</c:v>
                </c:pt>
                <c:pt idx="39">
                  <c:v>209.548217873286</c:v>
                </c:pt>
                <c:pt idx="40">
                  <c:v>208.2544590535344</c:v>
                </c:pt>
                <c:pt idx="41">
                  <c:v>206.839248617708</c:v>
                </c:pt>
                <c:pt idx="42">
                  <c:v>205.3081080080893</c:v>
                </c:pt>
                <c:pt idx="43">
                  <c:v>203.6663680137197</c:v>
                </c:pt>
                <c:pt idx="44">
                  <c:v>201.9191753442172</c:v>
                </c:pt>
                <c:pt idx="45">
                  <c:v>200.0714981944197</c:v>
                </c:pt>
                <c:pt idx="46">
                  <c:v>198.1281311157154</c:v>
                </c:pt>
                <c:pt idx="47">
                  <c:v>196.0936994258875</c:v>
                </c:pt>
                <c:pt idx="48">
                  <c:v>193.9726633253792</c:v>
                </c:pt>
                <c:pt idx="49">
                  <c:v>191.7693218393736</c:v>
                </c:pt>
                <c:pt idx="50">
                  <c:v>189.4878166684434</c:v>
                </c:pt>
                <c:pt idx="51">
                  <c:v>187.1321360030427</c:v>
                </c:pt>
                <c:pt idx="52">
                  <c:v>184.7061183569816</c:v>
                </c:pt>
                <c:pt idx="53">
                  <c:v>182.2134563877716</c:v>
                </c:pt>
                <c:pt idx="54">
                  <c:v>179.657700748461</c:v>
                </c:pt>
                <c:pt idx="55">
                  <c:v>177.0422639709586</c:v>
                </c:pt>
                <c:pt idx="56">
                  <c:v>174.3704243756935</c:v>
                </c:pt>
                <c:pt idx="57">
                  <c:v>171.6453299992815</c:v>
                </c:pt>
                <c:pt idx="58">
                  <c:v>168.8700025299804</c:v>
                </c:pt>
                <c:pt idx="59">
                  <c:v>166.04734123975</c:v>
                </c:pt>
                <c:pt idx="60">
                  <c:v>163.1801269014846</c:v>
                </c:pt>
                <c:pt idx="61">
                  <c:v>160.2710256801805</c:v>
                </c:pt>
                <c:pt idx="62">
                  <c:v>157.3225929873984</c:v>
                </c:pt>
                <c:pt idx="63">
                  <c:v>154.3372772891256</c:v>
                </c:pt>
                <c:pt idx="64">
                  <c:v>151.3174238581036</c:v>
                </c:pt>
                <c:pt idx="65">
                  <c:v>148.2652784626897</c:v>
                </c:pt>
                <c:pt idx="66">
                  <c:v>145.1829909852441</c:v>
                </c:pt>
                <c:pt idx="67">
                  <c:v>142.0726189641149</c:v>
                </c:pt>
                <c:pt idx="68">
                  <c:v>138.9361310542505</c:v>
                </c:pt>
                <c:pt idx="69">
                  <c:v>135.7754104023628</c:v>
                </c:pt>
                <c:pt idx="70">
                  <c:v>132.5922579334431</c:v>
                </c:pt>
                <c:pt idx="71">
                  <c:v>129.388395546177</c:v>
                </c:pt>
                <c:pt idx="72">
                  <c:v>126.1654692155364</c:v>
                </c:pt>
                <c:pt idx="73">
                  <c:v>122.9250520014388</c:v>
                </c:pt>
                <c:pt idx="74">
                  <c:v>119.6686469629618</c:v>
                </c:pt>
                <c:pt idx="75">
                  <c:v>116.3976899780614</c:v>
                </c:pt>
                <c:pt idx="76">
                  <c:v>113.113552469213</c:v>
                </c:pt>
                <c:pt idx="77">
                  <c:v>109.8175440357593</c:v>
                </c:pt>
                <c:pt idx="78">
                  <c:v>106.5109149940698</c:v>
                </c:pt>
                <c:pt idx="79">
                  <c:v>103.1948588269077</c:v>
                </c:pt>
                <c:pt idx="80">
                  <c:v>99.87051454361581</c:v>
                </c:pt>
                <c:pt idx="81">
                  <c:v>96.53896895293865</c:v>
                </c:pt>
                <c:pt idx="82">
                  <c:v>93.20125885045432</c:v>
                </c:pt>
                <c:pt idx="83">
                  <c:v>89.85837312269868</c:v>
                </c:pt>
                <c:pt idx="84">
                  <c:v>86.5112547701852</c:v>
                </c:pt>
                <c:pt idx="85">
                  <c:v>83.16080285156904</c:v>
                </c:pt>
                <c:pt idx="86">
                  <c:v>79.80787435129434</c:v>
                </c:pt>
                <c:pt idx="87">
                  <c:v>76.45328597303583</c:v>
                </c:pt>
                <c:pt idx="88">
                  <c:v>73.0978158613195</c:v>
                </c:pt>
                <c:pt idx="89">
                  <c:v>69.74220525368351</c:v>
                </c:pt>
                <c:pt idx="90">
                  <c:v>66.3871600657118</c:v>
                </c:pt>
                <c:pt idx="91">
                  <c:v>63.0333524112898</c:v>
                </c:pt>
                <c:pt idx="92">
                  <c:v>59.68142206036944</c:v>
                </c:pt>
                <c:pt idx="93">
                  <c:v>56.33197783651408</c:v>
                </c:pt>
                <c:pt idx="94">
                  <c:v>52.98559895643634</c:v>
                </c:pt>
                <c:pt idx="95">
                  <c:v>49.64283631371141</c:v>
                </c:pt>
                <c:pt idx="96">
                  <c:v>46.3042137087746</c:v>
                </c:pt>
                <c:pt idx="97">
                  <c:v>42.97022902728585</c:v>
                </c:pt>
                <c:pt idx="98">
                  <c:v>39.6413553688557</c:v>
                </c:pt>
                <c:pt idx="99">
                  <c:v>36.31804212809647</c:v>
                </c:pt>
                <c:pt idx="100">
                  <c:v>33.000716029889</c:v>
                </c:pt>
                <c:pt idx="101">
                  <c:v>29.68978212069678</c:v>
                </c:pt>
                <c:pt idx="102">
                  <c:v>26.38562471770197</c:v>
                </c:pt>
                <c:pt idx="103">
                  <c:v>23.08860831747779</c:v>
                </c:pt>
                <c:pt idx="104">
                  <c:v>19.79907846585174</c:v>
                </c:pt>
                <c:pt idx="105">
                  <c:v>16.51736259055306</c:v>
                </c:pt>
                <c:pt idx="106">
                  <c:v>13.24377079818414</c:v>
                </c:pt>
                <c:pt idx="107">
                  <c:v>9.97859663700042</c:v>
                </c:pt>
                <c:pt idx="108">
                  <c:v>6.722117826918341</c:v>
                </c:pt>
                <c:pt idx="109">
                  <c:v>3.474596958123766</c:v>
                </c:pt>
                <c:pt idx="110">
                  <c:v>0.236282159606662</c:v>
                </c:pt>
                <c:pt idx="111">
                  <c:v>-2.992592261116351</c:v>
                </c:pt>
                <c:pt idx="112">
                  <c:v>-6.211805205884457</c:v>
                </c:pt>
                <c:pt idx="113">
                  <c:v>-9.421148200180368</c:v>
                </c:pt>
                <c:pt idx="114">
                  <c:v>-12.62042483274186</c:v>
                </c:pt>
                <c:pt idx="115">
                  <c:v>-15.80945021938865</c:v>
                </c:pt>
                <c:pt idx="116">
                  <c:v>-18.98805049004718</c:v>
                </c:pt>
                <c:pt idx="117">
                  <c:v>-22.15606229797672</c:v>
                </c:pt>
                <c:pt idx="118">
                  <c:v>-25.31333235025158</c:v>
                </c:pt>
                <c:pt idx="119">
                  <c:v>-28.45971695858712</c:v>
                </c:pt>
              </c:numCache>
            </c:numRef>
          </c:yVal>
          <c:smooth val="1"/>
          <c:extLst xmlns:c16r2="http://schemas.microsoft.com/office/drawing/2015/06/chart">
            <c:ext xmlns:c16="http://schemas.microsoft.com/office/drawing/2014/chart" uri="{C3380CC4-5D6E-409C-BE32-E72D297353CC}">
              <c16:uniqueId val="{00000008-8C5E-497F-91DE-09DC2FFB43B6}"/>
            </c:ext>
          </c:extLst>
        </c:ser>
        <c:dLbls>
          <c:showLegendKey val="0"/>
          <c:showVal val="0"/>
          <c:showCatName val="0"/>
          <c:showSerName val="0"/>
          <c:showPercent val="0"/>
          <c:showBubbleSize val="0"/>
        </c:dLbls>
        <c:axId val="-986084240"/>
        <c:axId val="-725019664"/>
      </c:scatterChart>
      <c:valAx>
        <c:axId val="-98608424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725019664"/>
        <c:crosses val="autoZero"/>
        <c:crossBetween val="midCat"/>
      </c:valAx>
      <c:valAx>
        <c:axId val="-72501966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86084240"/>
        <c:crosses val="autoZero"/>
        <c:crossBetween val="midCat"/>
      </c:valAx>
    </c:plotArea>
    <c:legend>
      <c:legendPos val="r"/>
      <c:layout>
        <c:manualLayout>
          <c:xMode val="edge"/>
          <c:yMode val="edge"/>
          <c:x val="0.647908160785457"/>
          <c:y val="0.0580570497117276"/>
          <c:w val="0.34312323806746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6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25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21.99165893277247</c:v>
                </c:pt>
                <c:pt idx="2">
                  <c:v>-42.9691448803264</c:v>
                </c:pt>
                <c:pt idx="3">
                  <c:v>-62.96141264805908</c:v>
                </c:pt>
                <c:pt idx="4">
                  <c:v>-82.0114591493073</c:v>
                </c:pt>
                <c:pt idx="5">
                  <c:v>-100.1609751928127</c:v>
                </c:pt>
                <c:pt idx="6">
                  <c:v>-117.4502322948278</c:v>
                </c:pt>
                <c:pt idx="7">
                  <c:v>-133.9180148804664</c:v>
                </c:pt>
                <c:pt idx="8">
                  <c:v>-149.6015870015023</c:v>
                </c:pt>
                <c:pt idx="9">
                  <c:v>-164.536684917418</c:v>
                </c:pt>
                <c:pt idx="10">
                  <c:v>-178.7575288488423</c:v>
                </c:pt>
                <c:pt idx="11">
                  <c:v>-192.2968487407187</c:v>
                </c:pt>
                <c:pt idx="12">
                  <c:v>-205.1859200613966</c:v>
                </c:pt>
                <c:pt idx="13">
                  <c:v>-218.1339615895903</c:v>
                </c:pt>
                <c:pt idx="14">
                  <c:v>-230.2999600978737</c:v>
                </c:pt>
                <c:pt idx="15">
                  <c:v>-241.9120482047905</c:v>
                </c:pt>
                <c:pt idx="16">
                  <c:v>-252.9957668402168</c:v>
                </c:pt>
                <c:pt idx="17">
                  <c:v>-263.5755201023547</c:v>
                </c:pt>
                <c:pt idx="18">
                  <c:v>-273.6746045129788</c:v>
                </c:pt>
                <c:pt idx="19">
                  <c:v>-283.3152465920151</c:v>
                </c:pt>
                <c:pt idx="20">
                  <c:v>-292.518642819617</c:v>
                </c:pt>
                <c:pt idx="21">
                  <c:v>-301.3050008240786</c:v>
                </c:pt>
                <c:pt idx="22">
                  <c:v>-309.6935809503465</c:v>
                </c:pt>
                <c:pt idx="23">
                  <c:v>-317.7027375917122</c:v>
                </c:pt>
                <c:pt idx="24">
                  <c:v>-325.3499598404366</c:v>
                </c:pt>
                <c:pt idx="25">
                  <c:v>-332.6519111443124</c:v>
                </c:pt>
                <c:pt idx="26">
                  <c:v>-339.6256052126054</c:v>
                </c:pt>
                <c:pt idx="27">
                  <c:v>-346.2858108260434</c:v>
                </c:pt>
                <c:pt idx="28">
                  <c:v>-352.6469358098997</c:v>
                </c:pt>
                <c:pt idx="29">
                  <c:v>-358.7227124489005</c:v>
                </c:pt>
                <c:pt idx="30">
                  <c:v>-364.526228532162</c:v>
                </c:pt>
                <c:pt idx="31">
                  <c:v>-370.0699580538428</c:v>
                </c:pt>
                <c:pt idx="32">
                  <c:v>-375.3657905405613</c:v>
                </c:pt>
                <c:pt idx="33">
                  <c:v>-380.425059029754</c:v>
                </c:pt>
                <c:pt idx="34">
                  <c:v>-385.258566736412</c:v>
                </c:pt>
                <c:pt idx="35">
                  <c:v>-389.8766124517002</c:v>
                </c:pt>
                <c:pt idx="36">
                  <c:v>-394.2890147208198</c:v>
                </c:pt>
                <c:pt idx="37">
                  <c:v>-398.5051348496019</c:v>
                </c:pt>
                <c:pt idx="38">
                  <c:v>-402.5338987902467</c:v>
                </c:pt>
                <c:pt idx="39">
                  <c:v>-406.3838198760046</c:v>
                </c:pt>
                <c:pt idx="40">
                  <c:v>-410.0630160272061</c:v>
                </c:pt>
                <c:pt idx="41">
                  <c:v>-413.5792292014483</c:v>
                </c:pt>
                <c:pt idx="42">
                  <c:v>-416.9398433087053</c:v>
                </c:pt>
                <c:pt idx="43">
                  <c:v>-420.151901240201</c:v>
                </c:pt>
                <c:pt idx="44">
                  <c:v>-423.222121058902</c:v>
                </c:pt>
                <c:pt idx="45">
                  <c:v>-426.1569113938696</c:v>
                </c:pt>
                <c:pt idx="46">
                  <c:v>-428.9623860787095</c:v>
                </c:pt>
                <c:pt idx="47">
                  <c:v>-431.6443780724836</c:v>
                </c:pt>
                <c:pt idx="48">
                  <c:v>-434.2084526995041</c:v>
                </c:pt>
                <c:pt idx="49">
                  <c:v>-436.659920242637</c:v>
                </c:pt>
                <c:pt idx="50">
                  <c:v>-439.0038479229713</c:v>
                </c:pt>
                <c:pt idx="51">
                  <c:v>-441.2450712970081</c:v>
                </c:pt>
                <c:pt idx="52">
                  <c:v>-443.3882051041613</c:v>
                </c:pt>
                <c:pt idx="53">
                  <c:v>-445.4376535848144</c:v>
                </c:pt>
                <c:pt idx="54">
                  <c:v>-447.3976203010708</c:v>
                </c:pt>
                <c:pt idx="55">
                  <c:v>-449.2721174842665</c:v>
                </c:pt>
                <c:pt idx="56">
                  <c:v>-451.0649749330274</c:v>
                </c:pt>
                <c:pt idx="57">
                  <c:v>-452.7798484844151</c:v>
                </c:pt>
                <c:pt idx="58">
                  <c:v>-454.4202280795295</c:v>
                </c:pt>
                <c:pt idx="59">
                  <c:v>-455.9894454437974</c:v>
                </c:pt>
                <c:pt idx="60">
                  <c:v>-457.4906814011342</c:v>
                </c:pt>
                <c:pt idx="61">
                  <c:v>-458.9269728401486</c:v>
                </c:pt>
                <c:pt idx="62">
                  <c:v>-460.3012193496168</c:v>
                </c:pt>
                <c:pt idx="63">
                  <c:v>-461.6161895395604</c:v>
                </c:pt>
                <c:pt idx="64">
                  <c:v>-462.8745270634008</c:v>
                </c:pt>
                <c:pt idx="65">
                  <c:v>-464.0787563558889</c:v>
                </c:pt>
                <c:pt idx="66">
                  <c:v>-465.231288100716</c:v>
                </c:pt>
                <c:pt idx="67">
                  <c:v>-466.3344244410113</c:v>
                </c:pt>
                <c:pt idx="68">
                  <c:v>-467.3903639452732</c:v>
                </c:pt>
                <c:pt idx="69">
                  <c:v>-468.4012063406086</c:v>
                </c:pt>
                <c:pt idx="70">
                  <c:v>-469.3689570245582</c:v>
                </c:pt>
                <c:pt idx="71">
                  <c:v>-470.2955313662382</c:v>
                </c:pt>
                <c:pt idx="72">
                  <c:v>-471.1827588069573</c:v>
                </c:pt>
                <c:pt idx="73">
                  <c:v>-472.0323867699437</c:v>
                </c:pt>
                <c:pt idx="74">
                  <c:v>-472.8460843883896</c:v>
                </c:pt>
                <c:pt idx="75">
                  <c:v>-473.6254460604877</c:v>
                </c:pt>
                <c:pt idx="76">
                  <c:v>-474.3719948397481</c:v>
                </c:pt>
                <c:pt idx="77">
                  <c:v>-475.0871856684548</c:v>
                </c:pt>
                <c:pt idx="78">
                  <c:v>-475.7724084617313</c:v>
                </c:pt>
                <c:pt idx="79">
                  <c:v>-476.4289910493086</c:v>
                </c:pt>
                <c:pt idx="80">
                  <c:v>-477.0582019817545</c:v>
                </c:pt>
                <c:pt idx="81">
                  <c:v>-477.6612532075702</c:v>
                </c:pt>
                <c:pt idx="82">
                  <c:v>-478.2393026272583</c:v>
                </c:pt>
                <c:pt idx="83">
                  <c:v>-478.7934565301656</c:v>
                </c:pt>
                <c:pt idx="84">
                  <c:v>-479.3247719196098</c:v>
                </c:pt>
                <c:pt idx="85">
                  <c:v>-479.8342587315498</c:v>
                </c:pt>
                <c:pt idx="86">
                  <c:v>-480.322881951784</c:v>
                </c:pt>
                <c:pt idx="87">
                  <c:v>-480.7915636364268</c:v>
                </c:pt>
                <c:pt idx="88">
                  <c:v>-481.2411848401915</c:v>
                </c:pt>
                <c:pt idx="89">
                  <c:v>-481.6725874567734</c:v>
                </c:pt>
                <c:pt idx="90">
                  <c:v>-482.0865759754311</c:v>
                </c:pt>
                <c:pt idx="91">
                  <c:v>-482.4839191576665</c:v>
                </c:pt>
                <c:pt idx="92">
                  <c:v>-482.8653516377142</c:v>
                </c:pt>
                <c:pt idx="93">
                  <c:v>-483.2315754503585</c:v>
                </c:pt>
                <c:pt idx="94">
                  <c:v>-483.5832614894807</c:v>
                </c:pt>
                <c:pt idx="95">
                  <c:v>-483.9210509004875</c:v>
                </c:pt>
                <c:pt idx="96">
                  <c:v>-484.245556409728</c:v>
                </c:pt>
                <c:pt idx="97">
                  <c:v>-484.5573635937547</c:v>
                </c:pt>
                <c:pt idx="98">
                  <c:v>-484.8570320912442</c:v>
                </c:pt>
                <c:pt idx="99">
                  <c:v>-485.1450967601795</c:v>
                </c:pt>
                <c:pt idx="100">
                  <c:v>-485.4220687828299</c:v>
                </c:pt>
                <c:pt idx="101">
                  <c:v>-485.6884367209132</c:v>
                </c:pt>
                <c:pt idx="102">
                  <c:v>-485.9446675232294</c:v>
                </c:pt>
                <c:pt idx="103">
                  <c:v>-486.1912074879342</c:v>
                </c:pt>
                <c:pt idx="104">
                  <c:v>-486.4284831815382</c:v>
                </c:pt>
                <c:pt idx="105">
                  <c:v>-486.656902316589</c:v>
                </c:pt>
                <c:pt idx="106">
                  <c:v>-486.8768545899455</c:v>
                </c:pt>
                <c:pt idx="107">
                  <c:v>-487.0887124834165</c:v>
                </c:pt>
                <c:pt idx="108">
                  <c:v>-487.2928320284955</c:v>
                </c:pt>
                <c:pt idx="109">
                  <c:v>-487.4895535368117</c:v>
                </c:pt>
                <c:pt idx="110">
                  <c:v>-487.6792022978634</c:v>
                </c:pt>
                <c:pt idx="111">
                  <c:v>-487.8620892455152</c:v>
                </c:pt>
                <c:pt idx="112">
                  <c:v>-488.0385115946728</c:v>
                </c:pt>
                <c:pt idx="113">
                  <c:v>-488.208753449497</c:v>
                </c:pt>
                <c:pt idx="114">
                  <c:v>-488.3730863844285</c:v>
                </c:pt>
                <c:pt idx="115">
                  <c:v>-488.531769999268</c:v>
                </c:pt>
                <c:pt idx="116">
                  <c:v>-488.6850524494814</c:v>
                </c:pt>
                <c:pt idx="117">
                  <c:v>-488.8331709528395</c:v>
                </c:pt>
                <c:pt idx="118">
                  <c:v>-488.9763522734746</c:v>
                </c:pt>
                <c:pt idx="119">
                  <c:v>-489.1148131843528</c:v>
                </c:pt>
              </c:numCache>
            </c:numRef>
          </c:yVal>
          <c:smooth val="1"/>
          <c:extLst xmlns:c16r2="http://schemas.microsoft.com/office/drawing/2015/06/chart">
            <c:ext xmlns:c16="http://schemas.microsoft.com/office/drawing/2014/chart" uri="{C3380CC4-5D6E-409C-BE32-E72D297353CC}">
              <c16:uniqueId val="{00000000-F99D-49D2-8166-1217E9779EBC}"/>
            </c:ext>
          </c:extLst>
        </c:ser>
        <c:ser>
          <c:idx val="3"/>
          <c:order val="1"/>
          <c:tx>
            <c:strRef>
              <c:f>'SA-Policy-G'!$N$123</c:f>
              <c:strCache>
                <c:ptCount val="1"/>
                <c:pt idx="0">
                  <c:v>SOUD Deaths for 1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21.99165893277247</c:v>
                </c:pt>
                <c:pt idx="2">
                  <c:v>-42.96914486942931</c:v>
                </c:pt>
                <c:pt idx="3">
                  <c:v>-62.96141263628192</c:v>
                </c:pt>
                <c:pt idx="4">
                  <c:v>-82.01145916049914</c:v>
                </c:pt>
                <c:pt idx="5">
                  <c:v>-100.1609752598799</c:v>
                </c:pt>
                <c:pt idx="6">
                  <c:v>-117.4502324566181</c:v>
                </c:pt>
                <c:pt idx="7">
                  <c:v>-133.9180151798858</c:v>
                </c:pt>
                <c:pt idx="8">
                  <c:v>-149.6015874845331</c:v>
                </c:pt>
                <c:pt idx="9">
                  <c:v>-164.5366856327989</c:v>
                </c:pt>
                <c:pt idx="10">
                  <c:v>-178.7575298482134</c:v>
                </c:pt>
                <c:pt idx="11">
                  <c:v>-192.2968500790943</c:v>
                </c:pt>
                <c:pt idx="12">
                  <c:v>-205.1859217978484</c:v>
                </c:pt>
                <c:pt idx="13">
                  <c:v>-218.1339637880646</c:v>
                </c:pt>
                <c:pt idx="14">
                  <c:v>-230.2999627643837</c:v>
                </c:pt>
                <c:pt idx="15">
                  <c:v>-241.9120512835268</c:v>
                </c:pt>
                <c:pt idx="16">
                  <c:v>-252.9957702184689</c:v>
                </c:pt>
                <c:pt idx="17">
                  <c:v>-263.5755236167726</c:v>
                </c:pt>
                <c:pt idx="18">
                  <c:v>-273.674607956556</c:v>
                </c:pt>
                <c:pt idx="19">
                  <c:v>-283.3152497214729</c:v>
                </c:pt>
                <c:pt idx="20">
                  <c:v>-292.5186453629078</c:v>
                </c:pt>
                <c:pt idx="21">
                  <c:v>-301.3050024878033</c:v>
                </c:pt>
                <c:pt idx="22">
                  <c:v>-309.6935814269312</c:v>
                </c:pt>
                <c:pt idx="23">
                  <c:v>-317.7027365662265</c:v>
                </c:pt>
                <c:pt idx="24">
                  <c:v>-325.3499569969848</c:v>
                </c:pt>
                <c:pt idx="25">
                  <c:v>-332.651906171938</c:v>
                </c:pt>
                <c:pt idx="26">
                  <c:v>-339.6255978104616</c:v>
                </c:pt>
                <c:pt idx="27">
                  <c:v>-346.2858007081134</c:v>
                </c:pt>
                <c:pt idx="28">
                  <c:v>-352.6469227090508</c:v>
                </c:pt>
                <c:pt idx="29">
                  <c:v>-358.7226961205258</c:v>
                </c:pt>
                <c:pt idx="30">
                  <c:v>-364.5262087573767</c:v>
                </c:pt>
                <c:pt idx="31">
                  <c:v>-370.0699346422674</c:v>
                </c:pt>
                <c:pt idx="32">
                  <c:v>-375.3657633326806</c:v>
                </c:pt>
                <c:pt idx="33">
                  <c:v>-380.4250278989064</c:v>
                </c:pt>
                <c:pt idx="34">
                  <c:v>-385.2585315904176</c:v>
                </c:pt>
                <c:pt idx="35">
                  <c:v>-389.876573234157</c:v>
                </c:pt>
                <c:pt idx="36">
                  <c:v>-394.2889714120925</c:v>
                </c:pt>
                <c:pt idx="37">
                  <c:v>-398.5050874675387</c:v>
                </c:pt>
                <c:pt idx="38">
                  <c:v>-402.5338473906284</c:v>
                </c:pt>
                <c:pt idx="39">
                  <c:v>-406.3837645527739</c:v>
                </c:pt>
                <c:pt idx="40">
                  <c:v>-410.0629569124839</c:v>
                </c:pt>
                <c:pt idx="41">
                  <c:v>-413.5791664653701</c:v>
                </c:pt>
                <c:pt idx="42">
                  <c:v>-416.9397771590864</c:v>
                </c:pt>
                <c:pt idx="43">
                  <c:v>-420.1518319220618</c:v>
                </c:pt>
                <c:pt idx="44">
                  <c:v>-423.2220488538681</c:v>
                </c:pt>
                <c:pt idx="45">
                  <c:v>-426.1568366194578</c:v>
                </c:pt>
                <c:pt idx="46">
                  <c:v>-428.9623090875301</c:v>
                </c:pt>
                <c:pt idx="47">
                  <c:v>-431.6442992513558</c:v>
                </c:pt>
                <c:pt idx="48">
                  <c:v>-434.2083724685089</c:v>
                </c:pt>
                <c:pt idx="49">
                  <c:v>-436.659839054124</c:v>
                </c:pt>
                <c:pt idx="50">
                  <c:v>-439.0037662605104</c:v>
                </c:pt>
                <c:pt idx="51">
                  <c:v>-441.2449896743223</c:v>
                </c:pt>
                <c:pt idx="52">
                  <c:v>-443.3881240640314</c:v>
                </c:pt>
                <c:pt idx="53">
                  <c:v>-445.4375736979694</c:v>
                </c:pt>
                <c:pt idx="54">
                  <c:v>-447.3975421650715</c:v>
                </c:pt>
                <c:pt idx="55">
                  <c:v>-449.2720417223892</c:v>
                </c:pt>
                <c:pt idx="56">
                  <c:v>-451.064902193152</c:v>
                </c:pt>
                <c:pt idx="57">
                  <c:v>-452.7797794379234</c:v>
                </c:pt>
                <c:pt idx="58">
                  <c:v>-454.4201634202169</c:v>
                </c:pt>
                <c:pt idx="59">
                  <c:v>-455.9893858868043</c:v>
                </c:pt>
                <c:pt idx="60">
                  <c:v>-457.4906276818978</c:v>
                </c:pt>
                <c:pt idx="61">
                  <c:v>-458.9269257133789</c:v>
                </c:pt>
                <c:pt idx="62">
                  <c:v>-460.3011795883019</c:v>
                </c:pt>
                <c:pt idx="63">
                  <c:v>-461.6161579339935</c:v>
                </c:pt>
                <c:pt idx="64">
                  <c:v>-462.8745044202457</c:v>
                </c:pt>
                <c:pt idx="65">
                  <c:v>-464.0787434972696</c:v>
                </c:pt>
                <c:pt idx="66">
                  <c:v>-465.2312858633401</c:v>
                </c:pt>
                <c:pt idx="67">
                  <c:v>-466.3344336753314</c:v>
                </c:pt>
                <c:pt idx="68">
                  <c:v>-467.3903855146752</c:v>
                </c:pt>
                <c:pt idx="69">
                  <c:v>-468.4012411206316</c:v>
                </c:pt>
                <c:pt idx="70">
                  <c:v>-469.3690059021566</c:v>
                </c:pt>
                <c:pt idx="71">
                  <c:v>-470.2955952390702</c:v>
                </c:pt>
                <c:pt idx="72">
                  <c:v>-471.1828385827042</c:v>
                </c:pt>
                <c:pt idx="73">
                  <c:v>-472.03248336567</c:v>
                </c:pt>
                <c:pt idx="74">
                  <c:v>-472.8461987299266</c:v>
                </c:pt>
                <c:pt idx="75">
                  <c:v>-473.625579081852</c:v>
                </c:pt>
                <c:pt idx="76">
                  <c:v>-474.3721474825886</c:v>
                </c:pt>
                <c:pt idx="77">
                  <c:v>-475.0873588815369</c:v>
                </c:pt>
                <c:pt idx="78">
                  <c:v>-475.7726032004342</c:v>
                </c:pt>
                <c:pt idx="79">
                  <c:v>-476.4292082751669</c:v>
                </c:pt>
                <c:pt idx="80">
                  <c:v>-477.0584426620175</c:v>
                </c:pt>
                <c:pt idx="81">
                  <c:v>-477.661518314789</c:v>
                </c:pt>
                <c:pt idx="82">
                  <c:v>-478.2395931388995</c:v>
                </c:pt>
                <c:pt idx="83">
                  <c:v>-478.7937734282455</c:v>
                </c:pt>
                <c:pt idx="84">
                  <c:v>-479.3251161903593</c:v>
                </c:pt>
                <c:pt idx="85">
                  <c:v>-479.8346313650902</c:v>
                </c:pt>
                <c:pt idx="86">
                  <c:v>-480.3232839418324</c:v>
                </c:pt>
                <c:pt idx="87">
                  <c:v>-480.7919959800191</c:v>
                </c:pt>
                <c:pt idx="88">
                  <c:v>-481.2416485374268</c:v>
                </c:pt>
                <c:pt idx="89">
                  <c:v>-481.673083510569</c:v>
                </c:pt>
                <c:pt idx="90">
                  <c:v>-482.087105391304</c:v>
                </c:pt>
                <c:pt idx="91">
                  <c:v>-482.484482943527</c:v>
                </c:pt>
                <c:pt idx="92">
                  <c:v>-482.8659508036718</c:v>
                </c:pt>
                <c:pt idx="93">
                  <c:v>-483.2322110085531</c:v>
                </c:pt>
                <c:pt idx="94">
                  <c:v>-483.5839344539119</c:v>
                </c:pt>
                <c:pt idx="95">
                  <c:v>-483.9217622868752</c:v>
                </c:pt>
                <c:pt idx="96">
                  <c:v>-484.2463072353663</c:v>
                </c:pt>
                <c:pt idx="97">
                  <c:v>-484.5581548773922</c:v>
                </c:pt>
                <c:pt idx="98">
                  <c:v>-484.8578648529677</c:v>
                </c:pt>
                <c:pt idx="99">
                  <c:v>-485.14597202131</c:v>
                </c:pt>
                <c:pt idx="100">
                  <c:v>-485.4229875658258</c:v>
                </c:pt>
                <c:pt idx="101">
                  <c:v>-485.6894000492863</c:v>
                </c:pt>
                <c:pt idx="102">
                  <c:v>-485.9456764214654</c:v>
                </c:pt>
                <c:pt idx="103">
                  <c:v>-486.1922629814231</c:v>
                </c:pt>
                <c:pt idx="104">
                  <c:v>-486.4295862965079</c:v>
                </c:pt>
                <c:pt idx="105">
                  <c:v>-486.6580540800522</c:v>
                </c:pt>
                <c:pt idx="106">
                  <c:v>-486.8780560296451</c:v>
                </c:pt>
                <c:pt idx="107">
                  <c:v>-487.0899646277832</c:v>
                </c:pt>
                <c:pt idx="108">
                  <c:v>-487.2941359066027</c:v>
                </c:pt>
                <c:pt idx="109">
                  <c:v>-487.4909101783466</c:v>
                </c:pt>
                <c:pt idx="110">
                  <c:v>-487.6806127330877</c:v>
                </c:pt>
                <c:pt idx="111">
                  <c:v>-487.8635545052419</c:v>
                </c:pt>
                <c:pt idx="112">
                  <c:v>-488.0400327102411</c:v>
                </c:pt>
                <c:pt idx="113">
                  <c:v>-488.2103314527486</c:v>
                </c:pt>
                <c:pt idx="114">
                  <c:v>-488.374722307694</c:v>
                </c:pt>
                <c:pt idx="115">
                  <c:v>-488.5334648753471</c:v>
                </c:pt>
                <c:pt idx="116">
                  <c:v>-488.686807311631</c:v>
                </c:pt>
                <c:pt idx="117">
                  <c:v>-488.834986834763</c:v>
                </c:pt>
                <c:pt idx="118">
                  <c:v>-488.9782302093078</c:v>
                </c:pt>
                <c:pt idx="119">
                  <c:v>-489.1167542086588</c:v>
                </c:pt>
              </c:numCache>
            </c:numRef>
          </c:yVal>
          <c:smooth val="1"/>
          <c:extLst xmlns:c16r2="http://schemas.microsoft.com/office/drawing/2015/06/chart">
            <c:ext xmlns:c16="http://schemas.microsoft.com/office/drawing/2014/chart" uri="{C3380CC4-5D6E-409C-BE32-E72D297353CC}">
              <c16:uniqueId val="{00000001-F99D-49D2-8166-1217E9779EBC}"/>
            </c:ext>
          </c:extLst>
        </c:ser>
        <c:ser>
          <c:idx val="0"/>
          <c:order val="2"/>
          <c:tx>
            <c:strRef>
              <c:f>'SA-Policy-G'!$W$123</c:f>
              <c:strCache>
                <c:ptCount val="1"/>
                <c:pt idx="0">
                  <c:v>SOUD Deaths for 0.7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21.99165893277247</c:v>
                </c:pt>
                <c:pt idx="2">
                  <c:v>-42.96914485853222</c:v>
                </c:pt>
                <c:pt idx="3">
                  <c:v>-62.96141262449235</c:v>
                </c:pt>
                <c:pt idx="4">
                  <c:v>-82.01145917165431</c:v>
                </c:pt>
                <c:pt idx="5">
                  <c:v>-100.1609753268818</c:v>
                </c:pt>
                <c:pt idx="6">
                  <c:v>-117.450232618324</c:v>
                </c:pt>
                <c:pt idx="7">
                  <c:v>-133.9180154792257</c:v>
                </c:pt>
                <c:pt idx="8">
                  <c:v>-149.6015879675341</c:v>
                </c:pt>
                <c:pt idx="9">
                  <c:v>-164.5366863482637</c:v>
                </c:pt>
                <c:pt idx="10">
                  <c:v>-178.75753084787</c:v>
                </c:pt>
                <c:pt idx="11">
                  <c:v>-192.2968514180672</c:v>
                </c:pt>
                <c:pt idx="12">
                  <c:v>-205.1859235353485</c:v>
                </c:pt>
                <c:pt idx="13">
                  <c:v>-218.1339659882056</c:v>
                </c:pt>
                <c:pt idx="14">
                  <c:v>-230.2999654333858</c:v>
                </c:pt>
                <c:pt idx="15">
                  <c:v>-241.912054365778</c:v>
                </c:pt>
                <c:pt idx="16">
                  <c:v>-252.9957736014209</c:v>
                </c:pt>
                <c:pt idx="17">
                  <c:v>-263.5755271371586</c:v>
                </c:pt>
                <c:pt idx="18">
                  <c:v>-273.6746114073464</c:v>
                </c:pt>
                <c:pt idx="19">
                  <c:v>-283.3152528592315</c:v>
                </c:pt>
                <c:pt idx="20">
                  <c:v>-292.5186479152752</c:v>
                </c:pt>
                <c:pt idx="21">
                  <c:v>-301.3050041609017</c:v>
                </c:pt>
                <c:pt idx="22">
                  <c:v>-309.6935819125262</c:v>
                </c:pt>
                <c:pt idx="23">
                  <c:v>-317.7027355485469</c:v>
                </c:pt>
                <c:pt idx="24">
                  <c:v>-325.3499541591091</c:v>
                </c:pt>
                <c:pt idx="25">
                  <c:v>-332.6519012017081</c:v>
                </c:pt>
                <c:pt idx="26">
                  <c:v>-339.6255904056605</c:v>
                </c:pt>
                <c:pt idx="27">
                  <c:v>-346.2857905811965</c:v>
                </c:pt>
                <c:pt idx="28">
                  <c:v>-352.6469095912186</c:v>
                </c:pt>
                <c:pt idx="29">
                  <c:v>-358.7226797653809</c:v>
                </c:pt>
                <c:pt idx="30">
                  <c:v>-364.5261889441438</c:v>
                </c:pt>
                <c:pt idx="31">
                  <c:v>-370.0699111785904</c:v>
                </c:pt>
                <c:pt idx="32">
                  <c:v>-375.3657360570114</c:v>
                </c:pt>
                <c:pt idx="33">
                  <c:v>-380.4249966825176</c:v>
                </c:pt>
                <c:pt idx="34">
                  <c:v>-385.2584963390526</c:v>
                </c:pt>
                <c:pt idx="35">
                  <c:v>-389.8765338893528</c:v>
                </c:pt>
                <c:pt idx="36">
                  <c:v>-394.2889279521955</c:v>
                </c:pt>
                <c:pt idx="37">
                  <c:v>-398.5050399084411</c:v>
                </c:pt>
                <c:pt idx="38">
                  <c:v>-402.5337957862486</c:v>
                </c:pt>
                <c:pt idx="39">
                  <c:v>-406.3837089953105</c:v>
                </c:pt>
                <c:pt idx="40">
                  <c:v>-410.0628975324541</c:v>
                </c:pt>
                <c:pt idx="41">
                  <c:v>-413.579103431466</c:v>
                </c:pt>
                <c:pt idx="42">
                  <c:v>-416.9397106778698</c:v>
                </c:pt>
                <c:pt idx="43">
                  <c:v>-420.1517622375107</c:v>
                </c:pt>
                <c:pt idx="44">
                  <c:v>-423.2219762467929</c:v>
                </c:pt>
                <c:pt idx="45">
                  <c:v>-426.1567614068181</c:v>
                </c:pt>
                <c:pt idx="46">
                  <c:v>-428.962231621644</c:v>
                </c:pt>
                <c:pt idx="47">
                  <c:v>-431.6442199190418</c:v>
                </c:pt>
                <c:pt idx="48">
                  <c:v>-434.2082916901565</c:v>
                </c:pt>
                <c:pt idx="49">
                  <c:v>-436.6597572827077</c:v>
                </c:pt>
                <c:pt idx="50">
                  <c:v>-439.0036839805722</c:v>
                </c:pt>
                <c:pt idx="51">
                  <c:v>-441.2449074009075</c:v>
                </c:pt>
                <c:pt idx="52">
                  <c:v>-443.3880423416109</c:v>
                </c:pt>
                <c:pt idx="53">
                  <c:v>-445.4374930993417</c:v>
                </c:pt>
                <c:pt idx="54">
                  <c:v>-447.39746329026</c:v>
                </c:pt>
                <c:pt idx="55">
                  <c:v>-449.271965197536</c:v>
                </c:pt>
                <c:pt idx="56">
                  <c:v>-451.0648286694146</c:v>
                </c:pt>
                <c:pt idx="57">
                  <c:v>-452.7797095903828</c:v>
                </c:pt>
                <c:pt idx="58">
                  <c:v>-454.4200979467979</c:v>
                </c:pt>
                <c:pt idx="59">
                  <c:v>-455.9893255072169</c:v>
                </c:pt>
                <c:pt idx="60">
                  <c:v>-457.4905731365942</c:v>
                </c:pt>
                <c:pt idx="61">
                  <c:v>-458.9268777625347</c:v>
                </c:pt>
                <c:pt idx="62">
                  <c:v>-460.3011390108272</c:v>
                </c:pt>
                <c:pt idx="63">
                  <c:v>-461.6161255265671</c:v>
                </c:pt>
                <c:pt idx="64">
                  <c:v>-462.8744809963824</c:v>
                </c:pt>
                <c:pt idx="65">
                  <c:v>-464.0787298864174</c:v>
                </c:pt>
                <c:pt idx="66">
                  <c:v>-465.2312829100059</c:v>
                </c:pt>
                <c:pt idx="67">
                  <c:v>-466.3344422382432</c:v>
                </c:pt>
                <c:pt idx="68">
                  <c:v>-467.3904064659739</c:v>
                </c:pt>
                <c:pt idx="69">
                  <c:v>-468.4012753450966</c:v>
                </c:pt>
                <c:pt idx="70">
                  <c:v>-469.3690542964671</c:v>
                </c:pt>
                <c:pt idx="71">
                  <c:v>-470.2956587110936</c:v>
                </c:pt>
                <c:pt idx="72">
                  <c:v>-471.1829180508224</c:v>
                </c:pt>
                <c:pt idx="73">
                  <c:v>-472.0325797581323</c:v>
                </c:pt>
                <c:pt idx="74">
                  <c:v>-472.8463129842439</c:v>
                </c:pt>
                <c:pt idx="75">
                  <c:v>-473.6257121442076</c:v>
                </c:pt>
                <c:pt idx="76">
                  <c:v>-474.3723003072939</c:v>
                </c:pt>
                <c:pt idx="77">
                  <c:v>-475.0875324305018</c:v>
                </c:pt>
                <c:pt idx="78">
                  <c:v>-475.7727984426814</c:v>
                </c:pt>
                <c:pt idx="79">
                  <c:v>-476.4294261863666</c:v>
                </c:pt>
                <c:pt idx="80">
                  <c:v>-477.0586842240417</c:v>
                </c:pt>
                <c:pt idx="81">
                  <c:v>-477.661784515305</c:v>
                </c:pt>
                <c:pt idx="82">
                  <c:v>-478.2398849709795</c:v>
                </c:pt>
                <c:pt idx="83">
                  <c:v>-478.7940918900061</c:v>
                </c:pt>
                <c:pt idx="84">
                  <c:v>-479.3254622846142</c:v>
                </c:pt>
                <c:pt idx="85">
                  <c:v>-479.835006099039</c:v>
                </c:pt>
                <c:pt idx="86">
                  <c:v>-480.3236883267585</c:v>
                </c:pt>
                <c:pt idx="87">
                  <c:v>-480.7924310310138</c:v>
                </c:pt>
                <c:pt idx="88">
                  <c:v>-481.2421152731278</c:v>
                </c:pt>
                <c:pt idx="89">
                  <c:v>-481.6735829529238</c:v>
                </c:pt>
                <c:pt idx="90">
                  <c:v>-482.0876385653464</c:v>
                </c:pt>
                <c:pt idx="91">
                  <c:v>-482.4850508771684</c:v>
                </c:pt>
                <c:pt idx="92">
                  <c:v>-482.8665545275117</c:v>
                </c:pt>
                <c:pt idx="93">
                  <c:v>-483.2328515557016</c:v>
                </c:pt>
                <c:pt idx="94">
                  <c:v>-483.5846128598285</c:v>
                </c:pt>
                <c:pt idx="95">
                  <c:v>-483.9224795892162</c:v>
                </c:pt>
                <c:pt idx="96">
                  <c:v>-484.2470644738507</c:v>
                </c:pt>
                <c:pt idx="97">
                  <c:v>-484.5589530936741</c:v>
                </c:pt>
                <c:pt idx="98">
                  <c:v>-484.8587050905223</c:v>
                </c:pt>
                <c:pt idx="99">
                  <c:v>-485.1468553253264</c:v>
                </c:pt>
                <c:pt idx="100">
                  <c:v>-485.4239149831133</c:v>
                </c:pt>
                <c:pt idx="101">
                  <c:v>-485.6903726281888</c:v>
                </c:pt>
                <c:pt idx="102">
                  <c:v>-485.9466952117775</c:v>
                </c:pt>
                <c:pt idx="103">
                  <c:v>-486.1933290343246</c:v>
                </c:pt>
                <c:pt idx="104">
                  <c:v>-486.430700664497</c:v>
                </c:pt>
                <c:pt idx="105">
                  <c:v>-486.6592178168886</c:v>
                </c:pt>
                <c:pt idx="106">
                  <c:v>-486.8792701902991</c:v>
                </c:pt>
                <c:pt idx="107">
                  <c:v>-487.0912302683867</c:v>
                </c:pt>
                <c:pt idx="108">
                  <c:v>-487.295454084416</c:v>
                </c:pt>
                <c:pt idx="109">
                  <c:v>-487.4922819517099</c:v>
                </c:pt>
                <c:pt idx="110">
                  <c:v>-487.6820391614007</c:v>
                </c:pt>
                <c:pt idx="111">
                  <c:v>-487.8650366489292</c:v>
                </c:pt>
                <c:pt idx="112">
                  <c:v>-488.0415716307305</c:v>
                </c:pt>
                <c:pt idx="113">
                  <c:v>-488.211928212448</c:v>
                </c:pt>
                <c:pt idx="114">
                  <c:v>-488.3763779699703</c:v>
                </c:pt>
                <c:pt idx="115">
                  <c:v>-488.5351805045178</c:v>
                </c:pt>
                <c:pt idx="116">
                  <c:v>-488.688583972942</c:v>
                </c:pt>
                <c:pt idx="117">
                  <c:v>-488.8368255943811</c:v>
                </c:pt>
                <c:pt idx="118">
                  <c:v>-488.9801321343093</c:v>
                </c:pt>
                <c:pt idx="119">
                  <c:v>-489.1187203670223</c:v>
                </c:pt>
              </c:numCache>
            </c:numRef>
          </c:yVal>
          <c:smooth val="1"/>
          <c:extLst xmlns:c16r2="http://schemas.microsoft.com/office/drawing/2015/06/chart">
            <c:ext xmlns:c16="http://schemas.microsoft.com/office/drawing/2014/chart" uri="{C3380CC4-5D6E-409C-BE32-E72D297353CC}">
              <c16:uniqueId val="{00000002-F99D-49D2-8166-1217E9779EBC}"/>
            </c:ext>
          </c:extLst>
        </c:ser>
        <c:ser>
          <c:idx val="7"/>
          <c:order val="3"/>
          <c:tx>
            <c:strRef>
              <c:f>'SA-Policy-G'!$F$123</c:f>
              <c:strCache>
                <c:ptCount val="1"/>
                <c:pt idx="0">
                  <c:v>SHUD Deaths for 1.25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45.15229266579026</c:v>
                </c:pt>
                <c:pt idx="2">
                  <c:v>87.9190376498195</c:v>
                </c:pt>
                <c:pt idx="3">
                  <c:v>128.5518744743798</c:v>
                </c:pt>
                <c:pt idx="4">
                  <c:v>167.227935503853</c:v>
                </c:pt>
                <c:pt idx="5">
                  <c:v>204.0989034814318</c:v>
                </c:pt>
                <c:pt idx="6">
                  <c:v>239.295471103113</c:v>
                </c:pt>
                <c:pt idx="7">
                  <c:v>272.9309902521865</c:v>
                </c:pt>
                <c:pt idx="8">
                  <c:v>305.104457970923</c:v>
                </c:pt>
                <c:pt idx="9">
                  <c:v>335.902960221781</c:v>
                </c:pt>
                <c:pt idx="10">
                  <c:v>365.4036724363839</c:v>
                </c:pt>
                <c:pt idx="11">
                  <c:v>393.6754978034777</c:v>
                </c:pt>
                <c:pt idx="12">
                  <c:v>420.7804094832388</c:v>
                </c:pt>
                <c:pt idx="13">
                  <c:v>448.1693713873801</c:v>
                </c:pt>
                <c:pt idx="14">
                  <c:v>474.0972682228481</c:v>
                </c:pt>
                <c:pt idx="15">
                  <c:v>499.0304443713954</c:v>
                </c:pt>
                <c:pt idx="16">
                  <c:v>523.0132474953674</c:v>
                </c:pt>
                <c:pt idx="17">
                  <c:v>546.086765572021</c:v>
                </c:pt>
                <c:pt idx="18">
                  <c:v>568.2892553307452</c:v>
                </c:pt>
                <c:pt idx="19">
                  <c:v>589.6565061177222</c:v>
                </c:pt>
                <c:pt idx="20">
                  <c:v>610.2221426404412</c:v>
                </c:pt>
                <c:pt idx="21">
                  <c:v>630.017877269042</c:v>
                </c:pt>
                <c:pt idx="22">
                  <c:v>649.073720753558</c:v>
                </c:pt>
                <c:pt idx="23">
                  <c:v>667.4181586743927</c:v>
                </c:pt>
                <c:pt idx="24">
                  <c:v>685.0782996640517</c:v>
                </c:pt>
                <c:pt idx="25">
                  <c:v>702.0800003779587</c:v>
                </c:pt>
                <c:pt idx="26">
                  <c:v>718.4503057593727</c:v>
                </c:pt>
                <c:pt idx="27">
                  <c:v>734.2121184550679</c:v>
                </c:pt>
                <c:pt idx="28">
                  <c:v>749.3880992705406</c:v>
                </c:pt>
                <c:pt idx="29">
                  <c:v>764.00000883471</c:v>
                </c:pt>
                <c:pt idx="30">
                  <c:v>778.0687609334373</c:v>
                </c:pt>
                <c:pt idx="31">
                  <c:v>791.614471036332</c:v>
                </c:pt>
                <c:pt idx="32">
                  <c:v>804.6564990509654</c:v>
                </c:pt>
                <c:pt idx="33">
                  <c:v>817.2134872849022</c:v>
                </c:pt>
                <c:pt idx="34">
                  <c:v>829.3033944265331</c:v>
                </c:pt>
                <c:pt idx="35">
                  <c:v>840.9435262093423</c:v>
                </c:pt>
                <c:pt idx="36">
                  <c:v>852.1505633040364</c:v>
                </c:pt>
                <c:pt idx="37">
                  <c:v>862.9405868842773</c:v>
                </c:pt>
                <c:pt idx="38">
                  <c:v>873.3291022308321</c:v>
                </c:pt>
                <c:pt idx="39">
                  <c:v>883.3310646107201</c:v>
                </c:pt>
                <c:pt idx="40">
                  <c:v>892.9608944581675</c:v>
                </c:pt>
                <c:pt idx="41">
                  <c:v>902.2324979864763</c:v>
                </c:pt>
                <c:pt idx="42">
                  <c:v>911.1592854770381</c:v>
                </c:pt>
                <c:pt idx="43">
                  <c:v>919.754188631271</c:v>
                </c:pt>
                <c:pt idx="44">
                  <c:v>928.0296771041718</c:v>
                </c:pt>
                <c:pt idx="45">
                  <c:v>935.9977743104993</c:v>
                </c:pt>
                <c:pt idx="46">
                  <c:v>943.670072578334</c:v>
                </c:pt>
                <c:pt idx="47">
                  <c:v>951.0577477115214</c:v>
                </c:pt>
                <c:pt idx="48">
                  <c:v>958.1715730118087</c:v>
                </c:pt>
                <c:pt idx="49">
                  <c:v>965.021932802767</c:v>
                </c:pt>
                <c:pt idx="50">
                  <c:v>971.6188354905187</c:v>
                </c:pt>
                <c:pt idx="51">
                  <c:v>977.9719261906154</c:v>
                </c:pt>
                <c:pt idx="52">
                  <c:v>984.0904989524583</c:v>
                </c:pt>
                <c:pt idx="53">
                  <c:v>989.9835085862665</c:v>
                </c:pt>
                <c:pt idx="54">
                  <c:v>995.6595821222354</c:v>
                </c:pt>
                <c:pt idx="55">
                  <c:v>1001.127029915235</c:v>
                </c:pt>
                <c:pt idx="56">
                  <c:v>1006.393856408613</c:v>
                </c:pt>
                <c:pt idx="57">
                  <c:v>1011.467770569208</c:v>
                </c:pt>
                <c:pt idx="58">
                  <c:v>1016.356196004375</c:v>
                </c:pt>
                <c:pt idx="59">
                  <c:v>1021.066280770846</c:v>
                </c:pt>
                <c:pt idx="60">
                  <c:v>1025.60490688447</c:v>
                </c:pt>
                <c:pt idx="61">
                  <c:v>1029.978699539204</c:v>
                </c:pt>
                <c:pt idx="62">
                  <c:v>1034.19403604325</c:v>
                </c:pt>
                <c:pt idx="63">
                  <c:v>1038.257054479801</c:v>
                </c:pt>
                <c:pt idx="64">
                  <c:v>1042.173662099521</c:v>
                </c:pt>
                <c:pt idx="65">
                  <c:v>1045.949543451657</c:v>
                </c:pt>
                <c:pt idx="66">
                  <c:v>1049.590168260388</c:v>
                </c:pt>
                <c:pt idx="67">
                  <c:v>1053.100799052897</c:v>
                </c:pt>
                <c:pt idx="68">
                  <c:v>1056.486498545446</c:v>
                </c:pt>
                <c:pt idx="69">
                  <c:v>1059.752136793658</c:v>
                </c:pt>
                <c:pt idx="70">
                  <c:v>1062.902398113017</c:v>
                </c:pt>
                <c:pt idx="71">
                  <c:v>1065.941787775581</c:v>
                </c:pt>
                <c:pt idx="72">
                  <c:v>1068.87463848871</c:v>
                </c:pt>
                <c:pt idx="73">
                  <c:v>1071.705116661592</c:v>
                </c:pt>
                <c:pt idx="74">
                  <c:v>1074.43722846524</c:v>
                </c:pt>
                <c:pt idx="75">
                  <c:v>1077.074825691511</c:v>
                </c:pt>
                <c:pt idx="76">
                  <c:v>1079.621611416665</c:v>
                </c:pt>
                <c:pt idx="77">
                  <c:v>1082.081145474865</c:v>
                </c:pt>
                <c:pt idx="78">
                  <c:v>1084.456849746931</c:v>
                </c:pt>
                <c:pt idx="79">
                  <c:v>1086.752013269585</c:v>
                </c:pt>
                <c:pt idx="80">
                  <c:v>1088.969797170334</c:v>
                </c:pt>
                <c:pt idx="81">
                  <c:v>1091.113239433032</c:v>
                </c:pt>
                <c:pt idx="82">
                  <c:v>1093.185259499081</c:v>
                </c:pt>
                <c:pt idx="83">
                  <c:v>1095.188662709157</c:v>
                </c:pt>
                <c:pt idx="84">
                  <c:v>1097.126144590195</c:v>
                </c:pt>
                <c:pt idx="85">
                  <c:v>1099.000294992345</c:v>
                </c:pt>
                <c:pt idx="86">
                  <c:v>1100.813602080454</c:v>
                </c:pt>
                <c:pt idx="87">
                  <c:v>1102.56845618456</c:v>
                </c:pt>
                <c:pt idx="88">
                  <c:v>1104.26715351378</c:v>
                </c:pt>
                <c:pt idx="89">
                  <c:v>1105.91189973789</c:v>
                </c:pt>
                <c:pt idx="90">
                  <c:v>1107.504813440738</c:v>
                </c:pt>
                <c:pt idx="91">
                  <c:v>1109.04792944964</c:v>
                </c:pt>
                <c:pt idx="92">
                  <c:v>1110.543202044677</c:v>
                </c:pt>
                <c:pt idx="93">
                  <c:v>1111.99250805184</c:v>
                </c:pt>
                <c:pt idx="94">
                  <c:v>1113.397649823766</c:v>
                </c:pt>
                <c:pt idx="95">
                  <c:v>1114.760358111792</c:v>
                </c:pt>
                <c:pt idx="96">
                  <c:v>1116.082294832901</c:v>
                </c:pt>
                <c:pt idx="97">
                  <c:v>1117.365055735066</c:v>
                </c:pt>
                <c:pt idx="98">
                  <c:v>1118.610172964398</c:v>
                </c:pt>
                <c:pt idx="99">
                  <c:v>1119.819117537413</c:v>
                </c:pt>
                <c:pt idx="100">
                  <c:v>1120.993301721625</c:v>
                </c:pt>
                <c:pt idx="101">
                  <c:v>1122.134081327611</c:v>
                </c:pt>
                <c:pt idx="102">
                  <c:v>1123.242757915553</c:v>
                </c:pt>
                <c:pt idx="103">
                  <c:v>1124.320580919258</c:v>
                </c:pt>
                <c:pt idx="104">
                  <c:v>1125.368749690462</c:v>
                </c:pt>
                <c:pt idx="105">
                  <c:v>1126.38841546624</c:v>
                </c:pt>
                <c:pt idx="106">
                  <c:v>1127.380683262183</c:v>
                </c:pt>
                <c:pt idx="107">
                  <c:v>1128.346613693982</c:v>
                </c:pt>
                <c:pt idx="108">
                  <c:v>1129.287224729932</c:v>
                </c:pt>
                <c:pt idx="109">
                  <c:v>1130.20349337681</c:v>
                </c:pt>
                <c:pt idx="110">
                  <c:v>1131.096357301511</c:v>
                </c:pt>
                <c:pt idx="111">
                  <c:v>1131.966716390743</c:v>
                </c:pt>
                <c:pt idx="112">
                  <c:v>1132.815434251001</c:v>
                </c:pt>
                <c:pt idx="113">
                  <c:v>1133.643339650979</c:v>
                </c:pt>
                <c:pt idx="114">
                  <c:v>1134.45122790851</c:v>
                </c:pt>
                <c:pt idx="115">
                  <c:v>1135.239862224051</c:v>
                </c:pt>
                <c:pt idx="116">
                  <c:v>1136.009974962656</c:v>
                </c:pt>
                <c:pt idx="117">
                  <c:v>1136.762268886346</c:v>
                </c:pt>
                <c:pt idx="118">
                  <c:v>1137.49741833867</c:v>
                </c:pt>
                <c:pt idx="119">
                  <c:v>1138.216070383246</c:v>
                </c:pt>
              </c:numCache>
            </c:numRef>
          </c:yVal>
          <c:smooth val="1"/>
          <c:extLst xmlns:c16r2="http://schemas.microsoft.com/office/drawing/2015/06/chart">
            <c:ext xmlns:c16="http://schemas.microsoft.com/office/drawing/2014/chart" uri="{C3380CC4-5D6E-409C-BE32-E72D297353CC}">
              <c16:uniqueId val="{00000003-F99D-49D2-8166-1217E9779EBC}"/>
            </c:ext>
          </c:extLst>
        </c:ser>
        <c:ser>
          <c:idx val="4"/>
          <c:order val="4"/>
          <c:tx>
            <c:strRef>
              <c:f>'SA-Policy-G'!$O$123</c:f>
              <c:strCache>
                <c:ptCount val="1"/>
                <c:pt idx="0">
                  <c:v>SHUD Deaths for 1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37.5058529309289</c:v>
                </c:pt>
                <c:pt idx="2">
                  <c:v>73.04348591405514</c:v>
                </c:pt>
                <c:pt idx="3">
                  <c:v>106.8208744028138</c:v>
                </c:pt>
                <c:pt idx="4">
                  <c:v>138.98426392522</c:v>
                </c:pt>
                <c:pt idx="5">
                  <c:v>169.6588776048637</c:v>
                </c:pt>
                <c:pt idx="6">
                  <c:v>198.952597606393</c:v>
                </c:pt>
                <c:pt idx="7">
                  <c:v>226.9589782670408</c:v>
                </c:pt>
                <c:pt idx="8">
                  <c:v>253.759712085634</c:v>
                </c:pt>
                <c:pt idx="9">
                  <c:v>279.4266483279976</c:v>
                </c:pt>
                <c:pt idx="10">
                  <c:v>304.0234458517371</c:v>
                </c:pt>
                <c:pt idx="11">
                  <c:v>327.6069268927957</c:v>
                </c:pt>
                <c:pt idx="12">
                  <c:v>350.2281863961836</c:v>
                </c:pt>
                <c:pt idx="13">
                  <c:v>373.0921123173186</c:v>
                </c:pt>
                <c:pt idx="14">
                  <c:v>394.7491954980217</c:v>
                </c:pt>
                <c:pt idx="15">
                  <c:v>415.5863578328416</c:v>
                </c:pt>
                <c:pt idx="16">
                  <c:v>435.640133937807</c:v>
                </c:pt>
                <c:pt idx="17">
                  <c:v>454.9443663794505</c:v>
                </c:pt>
                <c:pt idx="18">
                  <c:v>473.5305598697178</c:v>
                </c:pt>
                <c:pt idx="19">
                  <c:v>491.4281821449295</c:v>
                </c:pt>
                <c:pt idx="20">
                  <c:v>508.6649143299342</c:v>
                </c:pt>
                <c:pt idx="21">
                  <c:v>525.2668596015362</c:v>
                </c:pt>
                <c:pt idx="22">
                  <c:v>541.258717466892</c:v>
                </c:pt>
                <c:pt idx="23">
                  <c:v>556.6639297011912</c:v>
                </c:pt>
                <c:pt idx="24">
                  <c:v>571.5048029335715</c:v>
                </c:pt>
                <c:pt idx="25">
                  <c:v>585.8026119953257</c:v>
                </c:pt>
                <c:pt idx="26">
                  <c:v>599.5796265314734</c:v>
                </c:pt>
                <c:pt idx="27">
                  <c:v>612.8546834767094</c:v>
                </c:pt>
                <c:pt idx="28">
                  <c:v>625.6464257310054</c:v>
                </c:pt>
                <c:pt idx="29">
                  <c:v>637.9727552530132</c:v>
                </c:pt>
                <c:pt idx="30">
                  <c:v>649.8508771044433</c:v>
                </c:pt>
                <c:pt idx="31">
                  <c:v>661.297339519021</c:v>
                </c:pt>
                <c:pt idx="32">
                  <c:v>672.3280691910072</c:v>
                </c:pt>
                <c:pt idx="33">
                  <c:v>682.9584025952572</c:v>
                </c:pt>
                <c:pt idx="34">
                  <c:v>693.2031140104066</c:v>
                </c:pt>
                <c:pt idx="35">
                  <c:v>703.0764407959032</c:v>
                </c:pt>
                <c:pt idx="36">
                  <c:v>712.5921063739404</c:v>
                </c:pt>
                <c:pt idx="37">
                  <c:v>721.763341285693</c:v>
                </c:pt>
                <c:pt idx="38">
                  <c:v>730.6029026242952</c:v>
                </c:pt>
                <c:pt idx="39">
                  <c:v>739.1230953631595</c:v>
                </c:pt>
                <c:pt idx="40">
                  <c:v>747.3357848042046</c:v>
                </c:pt>
                <c:pt idx="41">
                  <c:v>755.2524135406708</c:v>
                </c:pt>
                <c:pt idx="42">
                  <c:v>762.8840164955399</c:v>
                </c:pt>
                <c:pt idx="43">
                  <c:v>770.2412351861933</c:v>
                </c:pt>
                <c:pt idx="44">
                  <c:v>777.3343313136475</c:v>
                </c:pt>
                <c:pt idx="45">
                  <c:v>784.1731997519416</c:v>
                </c:pt>
                <c:pt idx="46">
                  <c:v>790.7673809995782</c:v>
                </c:pt>
                <c:pt idx="47">
                  <c:v>797.1260731440672</c:v>
                </c:pt>
                <c:pt idx="48">
                  <c:v>803.2581433816665</c:v>
                </c:pt>
                <c:pt idx="49">
                  <c:v>809.1721391271936</c:v>
                </c:pt>
                <c:pt idx="50">
                  <c:v>814.876298742938</c:v>
                </c:pt>
                <c:pt idx="51">
                  <c:v>820.3785619109552</c:v>
                </c:pt>
                <c:pt idx="52">
                  <c:v>825.68657967472</c:v>
                </c:pt>
                <c:pt idx="53">
                  <c:v>830.8077241542755</c:v>
                </c:pt>
                <c:pt idx="54">
                  <c:v>835.749097959361</c:v>
                </c:pt>
                <c:pt idx="55">
                  <c:v>840.5175433115244</c:v>
                </c:pt>
                <c:pt idx="56">
                  <c:v>845.1196508864804</c:v>
                </c:pt>
                <c:pt idx="57">
                  <c:v>849.5617683865919</c:v>
                </c:pt>
                <c:pt idx="58">
                  <c:v>853.850008852418</c:v>
                </c:pt>
                <c:pt idx="59">
                  <c:v>857.9902587214197</c:v>
                </c:pt>
                <c:pt idx="60">
                  <c:v>861.988185641187</c:v>
                </c:pt>
                <c:pt idx="61">
                  <c:v>865.8492460441414</c:v>
                </c:pt>
                <c:pt idx="62">
                  <c:v>869.578692490136</c:v>
                </c:pt>
                <c:pt idx="63">
                  <c:v>873.181580783076</c:v>
                </c:pt>
                <c:pt idx="64">
                  <c:v>876.6627768674282</c:v>
                </c:pt>
                <c:pt idx="65">
                  <c:v>880.0269635102283</c:v>
                </c:pt>
                <c:pt idx="66">
                  <c:v>883.2786467740355</c:v>
                </c:pt>
                <c:pt idx="67">
                  <c:v>886.4221622861063</c:v>
                </c:pt>
                <c:pt idx="68">
                  <c:v>889.4616813089664</c:v>
                </c:pt>
                <c:pt idx="69">
                  <c:v>892.4012166174198</c:v>
                </c:pt>
                <c:pt idx="70">
                  <c:v>895.2446281869574</c:v>
                </c:pt>
                <c:pt idx="71">
                  <c:v>897.9956286984294</c:v>
                </c:pt>
                <c:pt idx="72">
                  <c:v>900.6577888637719</c:v>
                </c:pt>
                <c:pt idx="73">
                  <c:v>903.234542577497</c:v>
                </c:pt>
                <c:pt idx="74">
                  <c:v>905.7291918985984</c:v>
                </c:pt>
                <c:pt idx="75">
                  <c:v>908.1449118674224</c:v>
                </c:pt>
                <c:pt idx="76">
                  <c:v>910.4847551620238</c:v>
                </c:pt>
                <c:pt idx="77">
                  <c:v>912.7516565984214</c:v>
                </c:pt>
                <c:pt idx="78">
                  <c:v>914.9484374791245</c:v>
                </c:pt>
                <c:pt idx="79">
                  <c:v>917.0778097942039</c:v>
                </c:pt>
                <c:pt idx="80">
                  <c:v>919.142380279142</c:v>
                </c:pt>
                <c:pt idx="81">
                  <c:v>921.1446543335674</c:v>
                </c:pt>
                <c:pt idx="82">
                  <c:v>923.0870398049896</c:v>
                </c:pt>
                <c:pt idx="83">
                  <c:v>924.9718506414781</c:v>
                </c:pt>
                <c:pt idx="84">
                  <c:v>926.8013104172184</c:v>
                </c:pt>
                <c:pt idx="85">
                  <c:v>928.5775557347829</c:v>
                </c:pt>
                <c:pt idx="86">
                  <c:v>930.3026395078681</c:v>
                </c:pt>
                <c:pt idx="87">
                  <c:v>931.978534128156</c:v>
                </c:pt>
                <c:pt idx="88">
                  <c:v>933.6071345199261</c:v>
                </c:pt>
                <c:pt idx="89">
                  <c:v>935.1902610859148</c:v>
                </c:pt>
                <c:pt idx="90">
                  <c:v>936.729662547856</c:v>
                </c:pt>
                <c:pt idx="91">
                  <c:v>938.2270186850424</c:v>
                </c:pt>
                <c:pt idx="92">
                  <c:v>939.6839429742335</c:v>
                </c:pt>
                <c:pt idx="93">
                  <c:v>941.1019851340128</c:v>
                </c:pt>
                <c:pt idx="94">
                  <c:v>942.4826335768085</c:v>
                </c:pt>
                <c:pt idx="95">
                  <c:v>943.8273177715085</c:v>
                </c:pt>
                <c:pt idx="96">
                  <c:v>945.1374105197112</c:v>
                </c:pt>
                <c:pt idx="97">
                  <c:v>946.4142301484064</c:v>
                </c:pt>
                <c:pt idx="98">
                  <c:v>947.6590426219584</c:v>
                </c:pt>
                <c:pt idx="99">
                  <c:v>948.873063576045</c:v>
                </c:pt>
                <c:pt idx="100">
                  <c:v>950.057460276236</c:v>
                </c:pt>
                <c:pt idx="101">
                  <c:v>951.2133535037756</c:v>
                </c:pt>
                <c:pt idx="102">
                  <c:v>952.3418193710404</c:v>
                </c:pt>
                <c:pt idx="103">
                  <c:v>953.443891069127</c:v>
                </c:pt>
                <c:pt idx="104">
                  <c:v>954.5205605499024</c:v>
                </c:pt>
                <c:pt idx="105">
                  <c:v>955.5727801448068</c:v>
                </c:pt>
                <c:pt idx="106">
                  <c:v>956.6014641226114</c:v>
                </c:pt>
                <c:pt idx="107">
                  <c:v>957.607490188298</c:v>
                </c:pt>
                <c:pt idx="108">
                  <c:v>958.5917009251195</c:v>
                </c:pt>
                <c:pt idx="109">
                  <c:v>959.5549051818654</c:v>
                </c:pt>
                <c:pt idx="110">
                  <c:v>960.497879407295</c:v>
                </c:pt>
                <c:pt idx="111">
                  <c:v>961.4213689336091</c:v>
                </c:pt>
                <c:pt idx="112">
                  <c:v>962.3260892108123</c:v>
                </c:pt>
                <c:pt idx="113">
                  <c:v>963.2127269937213</c:v>
                </c:pt>
                <c:pt idx="114">
                  <c:v>964.0819414833484</c:v>
                </c:pt>
                <c:pt idx="115">
                  <c:v>964.9343654243014</c:v>
                </c:pt>
                <c:pt idx="116">
                  <c:v>965.7706061598305</c:v>
                </c:pt>
                <c:pt idx="117">
                  <c:v>966.5912466460434</c:v>
                </c:pt>
                <c:pt idx="118">
                  <c:v>967.396846426815</c:v>
                </c:pt>
                <c:pt idx="119">
                  <c:v>968.187942570823</c:v>
                </c:pt>
              </c:numCache>
            </c:numRef>
          </c:yVal>
          <c:smooth val="1"/>
          <c:extLst xmlns:c16r2="http://schemas.microsoft.com/office/drawing/2015/06/chart">
            <c:ext xmlns:c16="http://schemas.microsoft.com/office/drawing/2014/chart" uri="{C3380CC4-5D6E-409C-BE32-E72D297353CC}">
              <c16:uniqueId val="{00000004-F99D-49D2-8166-1217E9779EBC}"/>
            </c:ext>
          </c:extLst>
        </c:ser>
        <c:ser>
          <c:idx val="1"/>
          <c:order val="5"/>
          <c:tx>
            <c:strRef>
              <c:f>'SA-Policy-G'!$X$123</c:f>
              <c:strCache>
                <c:ptCount val="1"/>
                <c:pt idx="0">
                  <c:v>SHUD Deaths for 0.7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29.8594131960672</c:v>
                </c:pt>
                <c:pt idx="2">
                  <c:v>58.16249460715066</c:v>
                </c:pt>
                <c:pt idx="3">
                  <c:v>85.07399108885261</c:v>
                </c:pt>
                <c:pt idx="4">
                  <c:v>110.7096309289849</c:v>
                </c:pt>
                <c:pt idx="5">
                  <c:v>135.1684987238896</c:v>
                </c:pt>
                <c:pt idx="6">
                  <c:v>158.5359481469721</c:v>
                </c:pt>
                <c:pt idx="7">
                  <c:v>180.885986447673</c:v>
                </c:pt>
                <c:pt idx="8">
                  <c:v>202.2832263600758</c:v>
                </c:pt>
                <c:pt idx="9">
                  <c:v>222.7844842148018</c:v>
                </c:pt>
                <c:pt idx="10">
                  <c:v>242.440088722417</c:v>
                </c:pt>
                <c:pt idx="11">
                  <c:v>261.2949531684675</c:v>
                </c:pt>
                <c:pt idx="12">
                  <c:v>279.389454161227</c:v>
                </c:pt>
                <c:pt idx="13">
                  <c:v>297.6825532751473</c:v>
                </c:pt>
                <c:pt idx="14">
                  <c:v>315.0203202128196</c:v>
                </c:pt>
                <c:pt idx="15">
                  <c:v>331.7104403519068</c:v>
                </c:pt>
                <c:pt idx="16">
                  <c:v>347.7817617537654</c:v>
                </c:pt>
                <c:pt idx="17">
                  <c:v>363.2610015271474</c:v>
                </c:pt>
                <c:pt idx="18">
                  <c:v>378.1730264782556</c:v>
                </c:pt>
                <c:pt idx="19">
                  <c:v>392.5410915691976</c:v>
                </c:pt>
                <c:pt idx="20">
                  <c:v>406.3870383621426</c:v>
                </c:pt>
                <c:pt idx="21">
                  <c:v>419.7314604229276</c:v>
                </c:pt>
                <c:pt idx="22">
                  <c:v>432.5938414741722</c:v>
                </c:pt>
                <c:pt idx="23">
                  <c:v>444.9926710831193</c:v>
                </c:pt>
                <c:pt idx="24">
                  <c:v>456.9455418349691</c:v>
                </c:pt>
                <c:pt idx="25">
                  <c:v>468.4692312505815</c:v>
                </c:pt>
                <c:pt idx="26">
                  <c:v>479.5813149124184</c:v>
                </c:pt>
                <c:pt idx="27">
                  <c:v>490.2966418675375</c:v>
                </c:pt>
                <c:pt idx="28">
                  <c:v>500.629912036373</c:v>
                </c:pt>
                <c:pt idx="29">
                  <c:v>510.5952407628507</c:v>
                </c:pt>
                <c:pt idx="30">
                  <c:v>520.2061936784737</c:v>
                </c:pt>
                <c:pt idx="31">
                  <c:v>529.4758184150684</c:v>
                </c:pt>
                <c:pt idx="32">
                  <c:v>538.4166725232451</c:v>
                </c:pt>
                <c:pt idx="33">
                  <c:v>547.0408482409401</c:v>
                </c:pt>
                <c:pt idx="34">
                  <c:v>555.3599946452644</c:v>
                </c:pt>
                <c:pt idx="35">
                  <c:v>563.3853376248567</c:v>
                </c:pt>
                <c:pt idx="36">
                  <c:v>571.1276980309864</c:v>
                </c:pt>
                <c:pt idx="37">
                  <c:v>578.5975083008502</c:v>
                </c:pt>
                <c:pt idx="38">
                  <c:v>585.8048277932685</c:v>
                </c:pt>
                <c:pt idx="39">
                  <c:v>592.7593596377105</c:v>
                </c:pt>
                <c:pt idx="40">
                  <c:v>599.4704605186196</c:v>
                </c:pt>
                <c:pt idx="41">
                  <c:v>605.9471540565119</c:v>
                </c:pt>
                <c:pt idx="42">
                  <c:v>612.1981426609985</c:v>
                </c:pt>
                <c:pt idx="43">
                  <c:v>618.2318187713215</c:v>
                </c:pt>
                <c:pt idx="44">
                  <c:v>624.0562755626388</c:v>
                </c:pt>
                <c:pt idx="45">
                  <c:v>629.679317178042</c:v>
                </c:pt>
                <c:pt idx="46">
                  <c:v>635.108468535583</c:v>
                </c:pt>
                <c:pt idx="47">
                  <c:v>640.350984750833</c:v>
                </c:pt>
                <c:pt idx="48">
                  <c:v>645.4138602084334</c:v>
                </c:pt>
                <c:pt idx="49">
                  <c:v>650.303837310338</c:v>
                </c:pt>
                <c:pt idx="50">
                  <c:v>655.0274149237952</c:v>
                </c:pt>
                <c:pt idx="51">
                  <c:v>659.590856548326</c:v>
                </c:pt>
                <c:pt idx="52">
                  <c:v>664.0001982223592</c:v>
                </c:pt>
                <c:pt idx="53">
                  <c:v>668.2612561726949</c:v>
                </c:pt>
                <c:pt idx="54">
                  <c:v>672.379634226272</c:v>
                </c:pt>
                <c:pt idx="55">
                  <c:v>676.3607309929423</c:v>
                </c:pt>
                <c:pt idx="56">
                  <c:v>680.209746828102</c:v>
                </c:pt>
                <c:pt idx="57">
                  <c:v>683.9316905830428</c:v>
                </c:pt>
                <c:pt idx="58">
                  <c:v>687.5313861500543</c:v>
                </c:pt>
                <c:pt idx="59">
                  <c:v>691.013478808618</c:v>
                </c:pt>
                <c:pt idx="60">
                  <c:v>694.3824413785788</c:v>
                </c:pt>
                <c:pt idx="61">
                  <c:v>697.6425801856793</c:v>
                </c:pt>
                <c:pt idx="62">
                  <c:v>700.7980408445538</c:v>
                </c:pt>
                <c:pt idx="63">
                  <c:v>703.8528138639724</c:v>
                </c:pt>
                <c:pt idx="64">
                  <c:v>706.810740078986</c:v>
                </c:pt>
                <c:pt idx="65">
                  <c:v>709.6755159142978</c:v>
                </c:pt>
                <c:pt idx="66">
                  <c:v>712.4506984832331</c:v>
                </c:pt>
                <c:pt idx="67">
                  <c:v>715.139710526378</c:v>
                </c:pt>
                <c:pt idx="68">
                  <c:v>717.7458451939495</c:v>
                </c:pt>
                <c:pt idx="69">
                  <c:v>720.2722706759293</c:v>
                </c:pt>
                <c:pt idx="70">
                  <c:v>722.7220346837372</c:v>
                </c:pt>
                <c:pt idx="71">
                  <c:v>725.0980687873686</c:v>
                </c:pt>
                <c:pt idx="72">
                  <c:v>727.4031926116883</c:v>
                </c:pt>
                <c:pt idx="73">
                  <c:v>729.6401178956036</c:v>
                </c:pt>
                <c:pt idx="74">
                  <c:v>731.8114524177684</c:v>
                </c:pt>
                <c:pt idx="75">
                  <c:v>733.919703792372</c:v>
                </c:pt>
                <c:pt idx="76">
                  <c:v>735.967283138589</c:v>
                </c:pt>
                <c:pt idx="77">
                  <c:v>737.956508627142</c:v>
                </c:pt>
                <c:pt idx="78">
                  <c:v>739.8896089073915</c:v>
                </c:pt>
                <c:pt idx="79">
                  <c:v>741.7687264183598</c:v>
                </c:pt>
                <c:pt idx="80">
                  <c:v>743.5959205869558</c:v>
                </c:pt>
                <c:pt idx="81">
                  <c:v>745.373170916679</c:v>
                </c:pt>
                <c:pt idx="82">
                  <c:v>747.102379969997</c:v>
                </c:pt>
                <c:pt idx="83">
                  <c:v>748.785376247521</c:v>
                </c:pt>
                <c:pt idx="84">
                  <c:v>750.4239169670687</c:v>
                </c:pt>
                <c:pt idx="85">
                  <c:v>752.0196907456113</c:v>
                </c:pt>
                <c:pt idx="86">
                  <c:v>753.5743201870791</c:v>
                </c:pt>
                <c:pt idx="87">
                  <c:v>755.089364378896</c:v>
                </c:pt>
                <c:pt idx="88">
                  <c:v>756.566321300078</c:v>
                </c:pt>
                <c:pt idx="89">
                  <c:v>758.0066301436721</c:v>
                </c:pt>
                <c:pt idx="90">
                  <c:v>759.4116735562076</c:v>
                </c:pt>
                <c:pt idx="91">
                  <c:v>760.7827797968285</c:v>
                </c:pt>
                <c:pt idx="92">
                  <c:v>762.1212248186677</c:v>
                </c:pt>
                <c:pt idx="93">
                  <c:v>763.4282342749623</c:v>
                </c:pt>
                <c:pt idx="94">
                  <c:v>764.7049854523885</c:v>
                </c:pt>
                <c:pt idx="95">
                  <c:v>765.9526091339675</c:v>
                </c:pt>
                <c:pt idx="96">
                  <c:v>767.1721913939014</c:v>
                </c:pt>
                <c:pt idx="97">
                  <c:v>768.3647753265516</c:v>
                </c:pt>
                <c:pt idx="98">
                  <c:v>769.5313627118318</c:v>
                </c:pt>
                <c:pt idx="99">
                  <c:v>770.6729156190856</c:v>
                </c:pt>
                <c:pt idx="100">
                  <c:v>771.7903579515736</c:v>
                </c:pt>
                <c:pt idx="101">
                  <c:v>772.8845769335787</c:v>
                </c:pt>
                <c:pt idx="102">
                  <c:v>773.9564245420944</c:v>
                </c:pt>
                <c:pt idx="103">
                  <c:v>775.0067188850111</c:v>
                </c:pt>
                <c:pt idx="104">
                  <c:v>776.036245527642</c:v>
                </c:pt>
                <c:pt idx="105">
                  <c:v>777.0457587693896</c:v>
                </c:pt>
                <c:pt idx="106">
                  <c:v>778.0359828723078</c:v>
                </c:pt>
                <c:pt idx="107">
                  <c:v>779.0076132432304</c:v>
                </c:pt>
                <c:pt idx="108">
                  <c:v>779.9613175711217</c:v>
                </c:pt>
                <c:pt idx="109">
                  <c:v>780.8977369212225</c:v>
                </c:pt>
                <c:pt idx="110">
                  <c:v>781.8174867875429</c:v>
                </c:pt>
                <c:pt idx="111">
                  <c:v>782.7211581051927</c:v>
                </c:pt>
                <c:pt idx="112">
                  <c:v>783.6093182239656</c:v>
                </c:pt>
                <c:pt idx="113">
                  <c:v>784.4825118446179</c:v>
                </c:pt>
                <c:pt idx="114">
                  <c:v>785.3412619191579</c:v>
                </c:pt>
                <c:pt idx="115">
                  <c:v>786.186070516456</c:v>
                </c:pt>
                <c:pt idx="116">
                  <c:v>787.0174196544633</c:v>
                </c:pt>
                <c:pt idx="117">
                  <c:v>787.8357721002441</c:v>
                </c:pt>
                <c:pt idx="118">
                  <c:v>788.6415721389874</c:v>
                </c:pt>
                <c:pt idx="119">
                  <c:v>789.4352463131893</c:v>
                </c:pt>
              </c:numCache>
            </c:numRef>
          </c:yVal>
          <c:smooth val="1"/>
          <c:extLst xmlns:c16r2="http://schemas.microsoft.com/office/drawing/2015/06/chart">
            <c:ext xmlns:c16="http://schemas.microsoft.com/office/drawing/2014/chart" uri="{C3380CC4-5D6E-409C-BE32-E72D297353CC}">
              <c16:uniqueId val="{00000005-F99D-49D2-8166-1217E9779EBC}"/>
            </c:ext>
          </c:extLst>
        </c:ser>
        <c:ser>
          <c:idx val="5"/>
          <c:order val="6"/>
          <c:tx>
            <c:strRef>
              <c:f>'SA-Policy-G'!$G$123</c:f>
              <c:strCache>
                <c:ptCount val="1"/>
                <c:pt idx="0">
                  <c:v>Total Deaths for 1.25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23.16063373301771</c:v>
                </c:pt>
                <c:pt idx="2">
                  <c:v>44.94989276949289</c:v>
                </c:pt>
                <c:pt idx="3">
                  <c:v>65.59046182632065</c:v>
                </c:pt>
                <c:pt idx="4">
                  <c:v>85.21647635454565</c:v>
                </c:pt>
                <c:pt idx="5">
                  <c:v>103.9379282886191</c:v>
                </c:pt>
                <c:pt idx="6">
                  <c:v>121.8452388082849</c:v>
                </c:pt>
                <c:pt idx="7">
                  <c:v>139.0129753717212</c:v>
                </c:pt>
                <c:pt idx="8">
                  <c:v>155.5028709694208</c:v>
                </c:pt>
                <c:pt idx="9">
                  <c:v>171.3662753043628</c:v>
                </c:pt>
                <c:pt idx="10">
                  <c:v>186.6461435875417</c:v>
                </c:pt>
                <c:pt idx="11">
                  <c:v>201.378649062759</c:v>
                </c:pt>
                <c:pt idx="12">
                  <c:v>215.5944894218421</c:v>
                </c:pt>
                <c:pt idx="13">
                  <c:v>230.0354097977898</c:v>
                </c:pt>
                <c:pt idx="14">
                  <c:v>243.7973081249743</c:v>
                </c:pt>
                <c:pt idx="15">
                  <c:v>257.118396166605</c:v>
                </c:pt>
                <c:pt idx="16">
                  <c:v>270.017480655151</c:v>
                </c:pt>
                <c:pt idx="17">
                  <c:v>282.511245469666</c:v>
                </c:pt>
                <c:pt idx="18">
                  <c:v>294.614650817767</c:v>
                </c:pt>
                <c:pt idx="19">
                  <c:v>306.3412595257071</c:v>
                </c:pt>
                <c:pt idx="20">
                  <c:v>317.7034998208243</c:v>
                </c:pt>
                <c:pt idx="21">
                  <c:v>328.7128764449631</c:v>
                </c:pt>
                <c:pt idx="22">
                  <c:v>339.3801398032109</c:v>
                </c:pt>
                <c:pt idx="23">
                  <c:v>349.7154210826805</c:v>
                </c:pt>
                <c:pt idx="24">
                  <c:v>359.7283398236139</c:v>
                </c:pt>
                <c:pt idx="25">
                  <c:v>369.4280892336462</c:v>
                </c:pt>
                <c:pt idx="26">
                  <c:v>378.8247005467675</c:v>
                </c:pt>
                <c:pt idx="27">
                  <c:v>387.9263076290256</c:v>
                </c:pt>
                <c:pt idx="28">
                  <c:v>396.7411634606406</c:v>
                </c:pt>
                <c:pt idx="29">
                  <c:v>405.2772963858097</c:v>
                </c:pt>
                <c:pt idx="30">
                  <c:v>413.5425324012745</c:v>
                </c:pt>
                <c:pt idx="31">
                  <c:v>421.5445129824892</c:v>
                </c:pt>
                <c:pt idx="32">
                  <c:v>429.2907085104042</c:v>
                </c:pt>
                <c:pt idx="33">
                  <c:v>436.7884282551485</c:v>
                </c:pt>
                <c:pt idx="34">
                  <c:v>444.0448276901213</c:v>
                </c:pt>
                <c:pt idx="35">
                  <c:v>451.0669137576412</c:v>
                </c:pt>
                <c:pt idx="36">
                  <c:v>457.861548583217</c:v>
                </c:pt>
                <c:pt idx="37">
                  <c:v>464.4354520346769</c:v>
                </c:pt>
                <c:pt idx="38">
                  <c:v>470.7952034405843</c:v>
                </c:pt>
                <c:pt idx="39">
                  <c:v>476.9472447347164</c:v>
                </c:pt>
                <c:pt idx="40">
                  <c:v>482.897878430961</c:v>
                </c:pt>
                <c:pt idx="41">
                  <c:v>488.6532687850282</c:v>
                </c:pt>
                <c:pt idx="42">
                  <c:v>494.2194421683325</c:v>
                </c:pt>
                <c:pt idx="43">
                  <c:v>499.60228739107</c:v>
                </c:pt>
                <c:pt idx="44">
                  <c:v>504.8075560452687</c:v>
                </c:pt>
                <c:pt idx="45">
                  <c:v>509.8408629166296</c:v>
                </c:pt>
                <c:pt idx="46">
                  <c:v>514.7076864996244</c:v>
                </c:pt>
                <c:pt idx="47">
                  <c:v>519.4133696390377</c:v>
                </c:pt>
                <c:pt idx="48">
                  <c:v>523.9631203123035</c:v>
                </c:pt>
                <c:pt idx="49">
                  <c:v>528.3620125601299</c:v>
                </c:pt>
                <c:pt idx="50">
                  <c:v>532.614987567547</c:v>
                </c:pt>
                <c:pt idx="51">
                  <c:v>536.7268548936079</c:v>
                </c:pt>
                <c:pt idx="52">
                  <c:v>540.702293848297</c:v>
                </c:pt>
                <c:pt idx="53">
                  <c:v>544.5458550014514</c:v>
                </c:pt>
                <c:pt idx="54">
                  <c:v>548.261961821165</c:v>
                </c:pt>
                <c:pt idx="55">
                  <c:v>551.8549124309676</c:v>
                </c:pt>
                <c:pt idx="56">
                  <c:v>555.3288814755858</c:v>
                </c:pt>
                <c:pt idx="57">
                  <c:v>558.6879220847924</c:v>
                </c:pt>
                <c:pt idx="58">
                  <c:v>561.9359679248452</c:v>
                </c:pt>
                <c:pt idx="59">
                  <c:v>565.076835327049</c:v>
                </c:pt>
                <c:pt idx="60">
                  <c:v>568.1142254833346</c:v>
                </c:pt>
                <c:pt idx="61">
                  <c:v>571.0517266990553</c:v>
                </c:pt>
                <c:pt idx="62">
                  <c:v>573.8928166936329</c:v>
                </c:pt>
                <c:pt idx="63">
                  <c:v>576.6408649402408</c:v>
                </c:pt>
                <c:pt idx="64">
                  <c:v>579.29913503612</c:v>
                </c:pt>
                <c:pt idx="65">
                  <c:v>581.8707870957671</c:v>
                </c:pt>
                <c:pt idx="66">
                  <c:v>584.358880159673</c:v>
                </c:pt>
                <c:pt idx="67">
                  <c:v>586.7663746118855</c:v>
                </c:pt>
                <c:pt idx="68">
                  <c:v>589.0961346001716</c:v>
                </c:pt>
                <c:pt idx="69">
                  <c:v>591.350930453048</c:v>
                </c:pt>
                <c:pt idx="70">
                  <c:v>593.5334410884592</c:v>
                </c:pt>
                <c:pt idx="71">
                  <c:v>595.6462564093414</c:v>
                </c:pt>
                <c:pt idx="72">
                  <c:v>597.6918796817517</c:v>
                </c:pt>
                <c:pt idx="73">
                  <c:v>599.6727298916483</c:v>
                </c:pt>
                <c:pt idx="74">
                  <c:v>601.5911440768497</c:v>
                </c:pt>
                <c:pt idx="75">
                  <c:v>603.449379631023</c:v>
                </c:pt>
                <c:pt idx="76">
                  <c:v>605.249616576917</c:v>
                </c:pt>
                <c:pt idx="77">
                  <c:v>606.9939598064094</c:v>
                </c:pt>
                <c:pt idx="78">
                  <c:v>608.684441285199</c:v>
                </c:pt>
                <c:pt idx="79">
                  <c:v>610.3230222202764</c:v>
                </c:pt>
                <c:pt idx="80">
                  <c:v>611.9115951885786</c:v>
                </c:pt>
                <c:pt idx="81">
                  <c:v>613.4519862254614</c:v>
                </c:pt>
                <c:pt idx="82">
                  <c:v>614.9459568718229</c:v>
                </c:pt>
                <c:pt idx="83">
                  <c:v>616.3952061789909</c:v>
                </c:pt>
                <c:pt idx="84">
                  <c:v>617.801372670585</c:v>
                </c:pt>
                <c:pt idx="85">
                  <c:v>619.1660362607952</c:v>
                </c:pt>
                <c:pt idx="86">
                  <c:v>620.4907201286692</c:v>
                </c:pt>
                <c:pt idx="87">
                  <c:v>621.776892548132</c:v>
                </c:pt>
                <c:pt idx="88">
                  <c:v>623.0259686735883</c:v>
                </c:pt>
                <c:pt idx="89">
                  <c:v>624.2393122811156</c:v>
                </c:pt>
                <c:pt idx="90">
                  <c:v>625.418237465307</c:v>
                </c:pt>
                <c:pt idx="91">
                  <c:v>626.5640102919723</c:v>
                </c:pt>
                <c:pt idx="92">
                  <c:v>627.6778504069633</c:v>
                </c:pt>
                <c:pt idx="93">
                  <c:v>628.7609326014801</c:v>
                </c:pt>
                <c:pt idx="94">
                  <c:v>629.8143883342851</c:v>
                </c:pt>
                <c:pt idx="95">
                  <c:v>630.8393072113038</c:v>
                </c:pt>
                <c:pt idx="96">
                  <c:v>631.8367384231731</c:v>
                </c:pt>
                <c:pt idx="97">
                  <c:v>632.8076921413099</c:v>
                </c:pt>
                <c:pt idx="98">
                  <c:v>633.7531408731534</c:v>
                </c:pt>
                <c:pt idx="99">
                  <c:v>634.6740207772335</c:v>
                </c:pt>
                <c:pt idx="100">
                  <c:v>635.5712329387955</c:v>
                </c:pt>
                <c:pt idx="101">
                  <c:v>636.4456446066976</c:v>
                </c:pt>
                <c:pt idx="102">
                  <c:v>637.2980903923235</c:v>
                </c:pt>
                <c:pt idx="103">
                  <c:v>638.1293734313231</c:v>
                </c:pt>
                <c:pt idx="104">
                  <c:v>638.9402665089226</c:v>
                </c:pt>
                <c:pt idx="105">
                  <c:v>639.73151314965</c:v>
                </c:pt>
                <c:pt idx="106">
                  <c:v>640.503828672237</c:v>
                </c:pt>
                <c:pt idx="107">
                  <c:v>641.2579012105654</c:v>
                </c:pt>
                <c:pt idx="108">
                  <c:v>641.994392701437</c:v>
                </c:pt>
                <c:pt idx="109">
                  <c:v>642.713939839998</c:v>
                </c:pt>
                <c:pt idx="110">
                  <c:v>643.4171550036474</c:v>
                </c:pt>
                <c:pt idx="111">
                  <c:v>644.1046271452274</c:v>
                </c:pt>
                <c:pt idx="112">
                  <c:v>644.776922656327</c:v>
                </c:pt>
                <c:pt idx="113">
                  <c:v>645.434586201481</c:v>
                </c:pt>
                <c:pt idx="114">
                  <c:v>646.078141524082</c:v>
                </c:pt>
                <c:pt idx="115">
                  <c:v>646.708092224783</c:v>
                </c:pt>
                <c:pt idx="116">
                  <c:v>647.3249225131746</c:v>
                </c:pt>
                <c:pt idx="117">
                  <c:v>647.9290979335057</c:v>
                </c:pt>
                <c:pt idx="118">
                  <c:v>648.5210660651948</c:v>
                </c:pt>
                <c:pt idx="119">
                  <c:v>649.1012571988929</c:v>
                </c:pt>
              </c:numCache>
            </c:numRef>
          </c:yVal>
          <c:smooth val="1"/>
          <c:extLst xmlns:c16r2="http://schemas.microsoft.com/office/drawing/2015/06/chart">
            <c:ext xmlns:c16="http://schemas.microsoft.com/office/drawing/2014/chart" uri="{C3380CC4-5D6E-409C-BE32-E72D297353CC}">
              <c16:uniqueId val="{00000006-F99D-49D2-8166-1217E9779EBC}"/>
            </c:ext>
          </c:extLst>
        </c:ser>
        <c:ser>
          <c:idx val="2"/>
          <c:order val="7"/>
          <c:tx>
            <c:strRef>
              <c:f>'SA-Policy-G'!$P$123</c:f>
              <c:strCache>
                <c:ptCount val="1"/>
                <c:pt idx="0">
                  <c:v>Total Deaths for 1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15.51419399815641</c:v>
                </c:pt>
                <c:pt idx="2">
                  <c:v>30.07434104462582</c:v>
                </c:pt>
                <c:pt idx="3">
                  <c:v>43.85946176653187</c:v>
                </c:pt>
                <c:pt idx="4">
                  <c:v>56.97280476472078</c:v>
                </c:pt>
                <c:pt idx="5">
                  <c:v>69.49790234498387</c:v>
                </c:pt>
                <c:pt idx="6">
                  <c:v>81.50236514977475</c:v>
                </c:pt>
                <c:pt idx="7">
                  <c:v>93.040963087155</c:v>
                </c:pt>
                <c:pt idx="8">
                  <c:v>104.158124601101</c:v>
                </c:pt>
                <c:pt idx="9">
                  <c:v>114.8899626951988</c:v>
                </c:pt>
                <c:pt idx="10">
                  <c:v>125.2659160035238</c:v>
                </c:pt>
                <c:pt idx="11">
                  <c:v>135.3100768137013</c:v>
                </c:pt>
                <c:pt idx="12">
                  <c:v>145.0422645983356</c:v>
                </c:pt>
                <c:pt idx="13">
                  <c:v>154.9581485292541</c:v>
                </c:pt>
                <c:pt idx="14">
                  <c:v>164.4492327336374</c:v>
                </c:pt>
                <c:pt idx="15">
                  <c:v>173.6743065493148</c:v>
                </c:pt>
                <c:pt idx="16">
                  <c:v>182.6443637193379</c:v>
                </c:pt>
                <c:pt idx="17">
                  <c:v>191.368842762678</c:v>
                </c:pt>
                <c:pt idx="18">
                  <c:v>199.8559519131621</c:v>
                </c:pt>
                <c:pt idx="19">
                  <c:v>208.1129324234562</c:v>
                </c:pt>
                <c:pt idx="20">
                  <c:v>216.1462689670265</c:v>
                </c:pt>
                <c:pt idx="21">
                  <c:v>223.961857113733</c:v>
                </c:pt>
                <c:pt idx="22">
                  <c:v>231.5651360399602</c:v>
                </c:pt>
                <c:pt idx="23">
                  <c:v>238.9611931349644</c:v>
                </c:pt>
                <c:pt idx="24">
                  <c:v>246.1548459365865</c:v>
                </c:pt>
                <c:pt idx="25">
                  <c:v>253.1507058233893</c:v>
                </c:pt>
                <c:pt idx="26">
                  <c:v>259.9540287210117</c:v>
                </c:pt>
                <c:pt idx="27">
                  <c:v>266.5688827685963</c:v>
                </c:pt>
                <c:pt idx="28">
                  <c:v>272.9995030219549</c:v>
                </c:pt>
                <c:pt idx="29">
                  <c:v>279.2500591324874</c:v>
                </c:pt>
                <c:pt idx="30">
                  <c:v>285.3246683470672</c:v>
                </c:pt>
                <c:pt idx="31">
                  <c:v>291.2274048767528</c:v>
                </c:pt>
                <c:pt idx="32">
                  <c:v>296.9623058583284</c:v>
                </c:pt>
                <c:pt idx="33">
                  <c:v>302.5333746963507</c:v>
                </c:pt>
                <c:pt idx="34">
                  <c:v>307.944582419989</c:v>
                </c:pt>
                <c:pt idx="35">
                  <c:v>313.1998675617477</c:v>
                </c:pt>
                <c:pt idx="36">
                  <c:v>318.3031349618469</c:v>
                </c:pt>
                <c:pt idx="37">
                  <c:v>323.2582538181541</c:v>
                </c:pt>
                <c:pt idx="38">
                  <c:v>328.0690552336666</c:v>
                </c:pt>
                <c:pt idx="39">
                  <c:v>332.7393308103851</c:v>
                </c:pt>
                <c:pt idx="40">
                  <c:v>337.272827891721</c:v>
                </c:pt>
                <c:pt idx="41">
                  <c:v>341.6732470753006</c:v>
                </c:pt>
                <c:pt idx="42">
                  <c:v>345.9442393364546</c:v>
                </c:pt>
                <c:pt idx="43">
                  <c:v>350.0894032641316</c:v>
                </c:pt>
                <c:pt idx="44">
                  <c:v>354.1122824597794</c:v>
                </c:pt>
                <c:pt idx="45">
                  <c:v>358.0163631324837</c:v>
                </c:pt>
                <c:pt idx="46">
                  <c:v>361.8050719120482</c:v>
                </c:pt>
                <c:pt idx="47">
                  <c:v>365.4817738927117</c:v>
                </c:pt>
                <c:pt idx="48">
                  <c:v>369.0497709131564</c:v>
                </c:pt>
                <c:pt idx="49">
                  <c:v>372.5123000730696</c:v>
                </c:pt>
                <c:pt idx="50">
                  <c:v>375.8725324824288</c:v>
                </c:pt>
                <c:pt idx="51">
                  <c:v>379.1335722366329</c:v>
                </c:pt>
                <c:pt idx="52">
                  <c:v>382.2984556106886</c:v>
                </c:pt>
                <c:pt idx="53">
                  <c:v>385.3701504563072</c:v>
                </c:pt>
                <c:pt idx="54">
                  <c:v>388.3515557942889</c:v>
                </c:pt>
                <c:pt idx="55">
                  <c:v>391.2455015891356</c:v>
                </c:pt>
                <c:pt idx="56">
                  <c:v>394.054748693329</c:v>
                </c:pt>
                <c:pt idx="57">
                  <c:v>396.7819889486679</c:v>
                </c:pt>
                <c:pt idx="58">
                  <c:v>399.4298454322033</c:v>
                </c:pt>
                <c:pt idx="59">
                  <c:v>402.0008728346165</c:v>
                </c:pt>
                <c:pt idx="60">
                  <c:v>404.4975579592871</c:v>
                </c:pt>
                <c:pt idx="61">
                  <c:v>406.9223203307618</c:v>
                </c:pt>
                <c:pt idx="62">
                  <c:v>409.2775129018335</c:v>
                </c:pt>
                <c:pt idx="63">
                  <c:v>411.5654228490823</c:v>
                </c:pt>
                <c:pt idx="64">
                  <c:v>413.7882724471812</c:v>
                </c:pt>
                <c:pt idx="65">
                  <c:v>415.9482200129585</c:v>
                </c:pt>
                <c:pt idx="66">
                  <c:v>418.0473609106957</c:v>
                </c:pt>
                <c:pt idx="67">
                  <c:v>420.0877286107747</c:v>
                </c:pt>
                <c:pt idx="68">
                  <c:v>422.0712957942914</c:v>
                </c:pt>
                <c:pt idx="69">
                  <c:v>423.9999754967889</c:v>
                </c:pt>
                <c:pt idx="70">
                  <c:v>425.875622284802</c:v>
                </c:pt>
                <c:pt idx="71">
                  <c:v>427.7000334593602</c:v>
                </c:pt>
                <c:pt idx="72">
                  <c:v>429.4749502810675</c:v>
                </c:pt>
                <c:pt idx="73">
                  <c:v>431.2020592118268</c:v>
                </c:pt>
                <c:pt idx="74">
                  <c:v>432.8829931686722</c:v>
                </c:pt>
                <c:pt idx="75">
                  <c:v>434.5193327855702</c:v>
                </c:pt>
                <c:pt idx="76">
                  <c:v>436.1126076794345</c:v>
                </c:pt>
                <c:pt idx="77">
                  <c:v>437.6642977168846</c:v>
                </c:pt>
                <c:pt idx="78">
                  <c:v>439.1758342786889</c:v>
                </c:pt>
                <c:pt idx="79">
                  <c:v>440.6486015190383</c:v>
                </c:pt>
                <c:pt idx="80">
                  <c:v>442.0839376171239</c:v>
                </c:pt>
                <c:pt idx="81">
                  <c:v>443.4831360187769</c:v>
                </c:pt>
                <c:pt idx="82">
                  <c:v>444.8474466660903</c:v>
                </c:pt>
                <c:pt idx="83">
                  <c:v>446.1780772132317</c:v>
                </c:pt>
                <c:pt idx="84">
                  <c:v>447.4761942268589</c:v>
                </c:pt>
                <c:pt idx="85">
                  <c:v>448.7429243696938</c:v>
                </c:pt>
                <c:pt idx="86">
                  <c:v>449.9793555660356</c:v>
                </c:pt>
                <c:pt idx="87">
                  <c:v>451.1865381481345</c:v>
                </c:pt>
                <c:pt idx="88">
                  <c:v>452.3654859824993</c:v>
                </c:pt>
                <c:pt idx="89">
                  <c:v>453.5171775753473</c:v>
                </c:pt>
                <c:pt idx="90">
                  <c:v>454.642557156552</c:v>
                </c:pt>
                <c:pt idx="91">
                  <c:v>455.7425357415165</c:v>
                </c:pt>
                <c:pt idx="92">
                  <c:v>456.817992170561</c:v>
                </c:pt>
                <c:pt idx="93">
                  <c:v>457.8697741254597</c:v>
                </c:pt>
                <c:pt idx="94">
                  <c:v>458.8986991228955</c:v>
                </c:pt>
                <c:pt idx="95">
                  <c:v>459.9055554846339</c:v>
                </c:pt>
                <c:pt idx="96">
                  <c:v>460.8911032843449</c:v>
                </c:pt>
                <c:pt idx="97">
                  <c:v>461.8560752710142</c:v>
                </c:pt>
                <c:pt idx="98">
                  <c:v>462.8011777689895</c:v>
                </c:pt>
                <c:pt idx="99">
                  <c:v>463.7270915547346</c:v>
                </c:pt>
                <c:pt idx="100">
                  <c:v>464.6344727104101</c:v>
                </c:pt>
                <c:pt idx="101">
                  <c:v>465.5239534544884</c:v>
                </c:pt>
                <c:pt idx="102">
                  <c:v>466.3961429495739</c:v>
                </c:pt>
                <c:pt idx="103">
                  <c:v>467.2516280877032</c:v>
                </c:pt>
                <c:pt idx="104">
                  <c:v>468.0909742533942</c:v>
                </c:pt>
                <c:pt idx="105">
                  <c:v>468.9147260647542</c:v>
                </c:pt>
                <c:pt idx="106">
                  <c:v>469.7234080929663</c:v>
                </c:pt>
                <c:pt idx="107">
                  <c:v>470.5175255605153</c:v>
                </c:pt>
                <c:pt idx="108">
                  <c:v>471.2975650185159</c:v>
                </c:pt>
                <c:pt idx="109">
                  <c:v>472.0639950035193</c:v>
                </c:pt>
                <c:pt idx="110">
                  <c:v>472.8172666742075</c:v>
                </c:pt>
                <c:pt idx="111">
                  <c:v>473.5578144283674</c:v>
                </c:pt>
                <c:pt idx="112">
                  <c:v>474.2860565005702</c:v>
                </c:pt>
                <c:pt idx="113">
                  <c:v>475.0023955409719</c:v>
                </c:pt>
                <c:pt idx="114">
                  <c:v>475.7072191756542</c:v>
                </c:pt>
                <c:pt idx="115">
                  <c:v>476.4009005489546</c:v>
                </c:pt>
                <c:pt idx="116">
                  <c:v>477.0837988481985</c:v>
                </c:pt>
                <c:pt idx="117">
                  <c:v>477.7562598112795</c:v>
                </c:pt>
                <c:pt idx="118">
                  <c:v>478.4186162175066</c:v>
                </c:pt>
                <c:pt idx="119">
                  <c:v>479.0711883621631</c:v>
                </c:pt>
              </c:numCache>
            </c:numRef>
          </c:yVal>
          <c:smooth val="1"/>
          <c:extLst xmlns:c16r2="http://schemas.microsoft.com/office/drawing/2015/06/chart">
            <c:ext xmlns:c16="http://schemas.microsoft.com/office/drawing/2014/chart" uri="{C3380CC4-5D6E-409C-BE32-E72D297353CC}">
              <c16:uniqueId val="{00000007-F99D-49D2-8166-1217E9779EBC}"/>
            </c:ext>
          </c:extLst>
        </c:ser>
        <c:ser>
          <c:idx val="9"/>
          <c:order val="8"/>
          <c:tx>
            <c:strRef>
              <c:f>'SA-Policy-G'!$Y$123</c:f>
              <c:strCache>
                <c:ptCount val="1"/>
                <c:pt idx="0">
                  <c:v>Total Deaths for 0.7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7.867754263294579</c:v>
                </c:pt>
                <c:pt idx="2">
                  <c:v>15.19334974861836</c:v>
                </c:pt>
                <c:pt idx="3">
                  <c:v>22.11257846436033</c:v>
                </c:pt>
                <c:pt idx="4">
                  <c:v>28.6981717573306</c:v>
                </c:pt>
                <c:pt idx="5">
                  <c:v>35.0075233970078</c:v>
                </c:pt>
                <c:pt idx="6">
                  <c:v>41.08571552864814</c:v>
                </c:pt>
                <c:pt idx="7">
                  <c:v>46.9679709684472</c:v>
                </c:pt>
                <c:pt idx="8">
                  <c:v>52.68163839254175</c:v>
                </c:pt>
                <c:pt idx="9">
                  <c:v>58.24779786653812</c:v>
                </c:pt>
                <c:pt idx="10">
                  <c:v>63.68255787454696</c:v>
                </c:pt>
                <c:pt idx="11">
                  <c:v>68.99810175040025</c:v>
                </c:pt>
                <c:pt idx="12">
                  <c:v>74.2035306258785</c:v>
                </c:pt>
                <c:pt idx="13">
                  <c:v>79.54858728694175</c:v>
                </c:pt>
                <c:pt idx="14">
                  <c:v>84.72035477943385</c:v>
                </c:pt>
                <c:pt idx="15">
                  <c:v>89.79838598612871</c:v>
                </c:pt>
                <c:pt idx="16">
                  <c:v>94.78598815234413</c:v>
                </c:pt>
                <c:pt idx="17">
                  <c:v>99.68547438998866</c:v>
                </c:pt>
                <c:pt idx="18">
                  <c:v>104.4984150709092</c:v>
                </c:pt>
                <c:pt idx="19">
                  <c:v>109.2258387099662</c:v>
                </c:pt>
                <c:pt idx="20">
                  <c:v>113.8683904468676</c:v>
                </c:pt>
                <c:pt idx="21">
                  <c:v>118.426456262026</c:v>
                </c:pt>
                <c:pt idx="22">
                  <c:v>122.9002595616462</c:v>
                </c:pt>
                <c:pt idx="23">
                  <c:v>127.2899355345724</c:v>
                </c:pt>
                <c:pt idx="24">
                  <c:v>131.5955876758598</c:v>
                </c:pt>
                <c:pt idx="25">
                  <c:v>135.8173300488736</c:v>
                </c:pt>
                <c:pt idx="26">
                  <c:v>139.9557245067591</c:v>
                </c:pt>
                <c:pt idx="27">
                  <c:v>144.0108512863411</c:v>
                </c:pt>
                <c:pt idx="28">
                  <c:v>147.9830024451543</c:v>
                </c:pt>
                <c:pt idx="29">
                  <c:v>151.87256099747</c:v>
                </c:pt>
                <c:pt idx="30">
                  <c:v>155.6800047343291</c:v>
                </c:pt>
                <c:pt idx="31">
                  <c:v>159.4059072364786</c:v>
                </c:pt>
                <c:pt idx="32">
                  <c:v>163.0509364662336</c:v>
                </c:pt>
                <c:pt idx="33">
                  <c:v>166.6158515584225</c:v>
                </c:pt>
                <c:pt idx="34">
                  <c:v>170.1014983062124</c:v>
                </c:pt>
                <c:pt idx="35">
                  <c:v>173.508803735504</c:v>
                </c:pt>
                <c:pt idx="36">
                  <c:v>176.8387700787902</c:v>
                </c:pt>
                <c:pt idx="37">
                  <c:v>180.0924683924091</c:v>
                </c:pt>
                <c:pt idx="38">
                  <c:v>183.2710320070205</c:v>
                </c:pt>
                <c:pt idx="39">
                  <c:v>186.3756506423998</c:v>
                </c:pt>
                <c:pt idx="40">
                  <c:v>189.4075629861654</c:v>
                </c:pt>
                <c:pt idx="41">
                  <c:v>192.3680506250461</c:v>
                </c:pt>
                <c:pt idx="42">
                  <c:v>195.258431983128</c:v>
                </c:pt>
                <c:pt idx="43">
                  <c:v>198.080056533811</c:v>
                </c:pt>
                <c:pt idx="44">
                  <c:v>200.8342993158447</c:v>
                </c:pt>
                <c:pt idx="45">
                  <c:v>203.5225557712242</c:v>
                </c:pt>
                <c:pt idx="46">
                  <c:v>206.1462369139391</c:v>
                </c:pt>
                <c:pt idx="47">
                  <c:v>208.7067648317911</c:v>
                </c:pt>
                <c:pt idx="48">
                  <c:v>211.2055685182772</c:v>
                </c:pt>
                <c:pt idx="49">
                  <c:v>213.6440800276304</c:v>
                </c:pt>
                <c:pt idx="50">
                  <c:v>216.0237309432232</c:v>
                </c:pt>
                <c:pt idx="51">
                  <c:v>218.3459491474187</c:v>
                </c:pt>
                <c:pt idx="52">
                  <c:v>220.6121558807485</c:v>
                </c:pt>
                <c:pt idx="53">
                  <c:v>222.8237630733531</c:v>
                </c:pt>
                <c:pt idx="54">
                  <c:v>224.982170936012</c:v>
                </c:pt>
                <c:pt idx="55">
                  <c:v>227.0887657954064</c:v>
                </c:pt>
                <c:pt idx="56">
                  <c:v>229.1449181586876</c:v>
                </c:pt>
                <c:pt idx="57">
                  <c:v>231.1519809926614</c:v>
                </c:pt>
                <c:pt idx="58">
                  <c:v>233.1112882032557</c:v>
                </c:pt>
                <c:pt idx="59">
                  <c:v>235.0241533013995</c:v>
                </c:pt>
                <c:pt idx="60">
                  <c:v>236.8918682419841</c:v>
                </c:pt>
                <c:pt idx="61">
                  <c:v>238.7157024231443</c:v>
                </c:pt>
                <c:pt idx="62">
                  <c:v>240.4969018337267</c:v>
                </c:pt>
                <c:pt idx="63">
                  <c:v>242.2366883374075</c:v>
                </c:pt>
                <c:pt idx="64">
                  <c:v>243.9362590826035</c:v>
                </c:pt>
                <c:pt idx="65">
                  <c:v>245.5967860278805</c:v>
                </c:pt>
                <c:pt idx="66">
                  <c:v>247.2194155732296</c:v>
                </c:pt>
                <c:pt idx="67">
                  <c:v>248.8052682881344</c:v>
                </c:pt>
                <c:pt idx="68">
                  <c:v>250.3554387279768</c:v>
                </c:pt>
                <c:pt idx="69">
                  <c:v>251.8709953308318</c:v>
                </c:pt>
                <c:pt idx="70">
                  <c:v>253.35298038727</c:v>
                </c:pt>
                <c:pt idx="71">
                  <c:v>254.8024100762746</c:v>
                </c:pt>
                <c:pt idx="72">
                  <c:v>256.2202745608661</c:v>
                </c:pt>
                <c:pt idx="73">
                  <c:v>257.607538137472</c:v>
                </c:pt>
                <c:pt idx="74">
                  <c:v>258.9651394335251</c:v>
                </c:pt>
                <c:pt idx="75">
                  <c:v>260.2939916481639</c:v>
                </c:pt>
                <c:pt idx="76">
                  <c:v>261.594982831296</c:v>
                </c:pt>
                <c:pt idx="77">
                  <c:v>262.8689761966401</c:v>
                </c:pt>
                <c:pt idx="78">
                  <c:v>264.1168104647086</c:v>
                </c:pt>
                <c:pt idx="79">
                  <c:v>265.3393002319931</c:v>
                </c:pt>
                <c:pt idx="80">
                  <c:v>266.5372363629139</c:v>
                </c:pt>
                <c:pt idx="81">
                  <c:v>267.7113864013729</c:v>
                </c:pt>
                <c:pt idx="82">
                  <c:v>268.8624949990168</c:v>
                </c:pt>
                <c:pt idx="83">
                  <c:v>269.9912843575138</c:v>
                </c:pt>
                <c:pt idx="84">
                  <c:v>271.0984546824544</c:v>
                </c:pt>
                <c:pt idx="85">
                  <c:v>272.1846846465724</c:v>
                </c:pt>
                <c:pt idx="86">
                  <c:v>273.2506318603204</c:v>
                </c:pt>
                <c:pt idx="87">
                  <c:v>274.2969333478805</c:v>
                </c:pt>
                <c:pt idx="88">
                  <c:v>275.3242060269506</c:v>
                </c:pt>
                <c:pt idx="89">
                  <c:v>276.3330471907482</c:v>
                </c:pt>
                <c:pt idx="90">
                  <c:v>277.324034990861</c:v>
                </c:pt>
                <c:pt idx="91">
                  <c:v>278.2977289196604</c:v>
                </c:pt>
                <c:pt idx="92">
                  <c:v>279.254670291156</c:v>
                </c:pt>
                <c:pt idx="93">
                  <c:v>280.1953827192607</c:v>
                </c:pt>
                <c:pt idx="94">
                  <c:v>281.1203725925598</c:v>
                </c:pt>
                <c:pt idx="95">
                  <c:v>282.0301295447537</c:v>
                </c:pt>
                <c:pt idx="96">
                  <c:v>282.9251269200506</c:v>
                </c:pt>
                <c:pt idx="97">
                  <c:v>283.8058222328772</c:v>
                </c:pt>
                <c:pt idx="98">
                  <c:v>284.6726576213094</c:v>
                </c:pt>
                <c:pt idx="99">
                  <c:v>285.5260602937594</c:v>
                </c:pt>
                <c:pt idx="100">
                  <c:v>286.3664429684595</c:v>
                </c:pt>
                <c:pt idx="101">
                  <c:v>287.1942043053897</c:v>
                </c:pt>
                <c:pt idx="102">
                  <c:v>288.0097293303174</c:v>
                </c:pt>
                <c:pt idx="103">
                  <c:v>288.8133898506869</c:v>
                </c:pt>
                <c:pt idx="104">
                  <c:v>289.6055448631451</c:v>
                </c:pt>
                <c:pt idx="105">
                  <c:v>290.3865409524999</c:v>
                </c:pt>
                <c:pt idx="106">
                  <c:v>291.1567126820088</c:v>
                </c:pt>
                <c:pt idx="107">
                  <c:v>291.9163829748429</c:v>
                </c:pt>
                <c:pt idx="108">
                  <c:v>292.665863486706</c:v>
                </c:pt>
                <c:pt idx="109">
                  <c:v>293.4054549695122</c:v>
                </c:pt>
                <c:pt idx="110">
                  <c:v>294.1354476261424</c:v>
                </c:pt>
                <c:pt idx="111">
                  <c:v>294.8561214562636</c:v>
                </c:pt>
                <c:pt idx="112">
                  <c:v>295.5677465932348</c:v>
                </c:pt>
                <c:pt idx="113">
                  <c:v>296.2705836321708</c:v>
                </c:pt>
                <c:pt idx="114">
                  <c:v>296.964883949187</c:v>
                </c:pt>
                <c:pt idx="115">
                  <c:v>297.650890011938</c:v>
                </c:pt>
                <c:pt idx="116">
                  <c:v>298.3288356815225</c:v>
                </c:pt>
                <c:pt idx="117">
                  <c:v>298.9989465058631</c:v>
                </c:pt>
                <c:pt idx="118">
                  <c:v>299.6614400046782</c:v>
                </c:pt>
                <c:pt idx="119">
                  <c:v>300.3165259461666</c:v>
                </c:pt>
              </c:numCache>
            </c:numRef>
          </c:yVal>
          <c:smooth val="1"/>
          <c:extLst xmlns:c16r2="http://schemas.microsoft.com/office/drawing/2015/06/chart">
            <c:ext xmlns:c16="http://schemas.microsoft.com/office/drawing/2014/chart" uri="{C3380CC4-5D6E-409C-BE32-E72D297353CC}">
              <c16:uniqueId val="{00000008-F99D-49D2-8166-1217E9779EBC}"/>
            </c:ext>
          </c:extLst>
        </c:ser>
        <c:dLbls>
          <c:showLegendKey val="0"/>
          <c:showVal val="0"/>
          <c:showCatName val="0"/>
          <c:showSerName val="0"/>
          <c:showPercent val="0"/>
          <c:showBubbleSize val="0"/>
        </c:dLbls>
        <c:axId val="-984229760"/>
        <c:axId val="-984227568"/>
      </c:scatterChart>
      <c:valAx>
        <c:axId val="-98422976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84227568"/>
        <c:crosses val="autoZero"/>
        <c:crossBetween val="midCat"/>
      </c:valAx>
      <c:valAx>
        <c:axId val="-98422756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84229760"/>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6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246111597161"/>
          <c:y val="0.027027027027027"/>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Reformulate-G'!$E$123</c:f>
              <c:strCache>
                <c:ptCount val="1"/>
                <c:pt idx="0">
                  <c:v>SOUD Deaths for 1.25x parameter level</c:v>
                </c:pt>
              </c:strCache>
            </c:strRef>
          </c:tx>
          <c:spPr>
            <a:ln w="76200">
              <a:solidFill>
                <a:schemeClr val="accent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E$3:$E$122</c:f>
              <c:numCache>
                <c:formatCode>General</c:formatCode>
                <c:ptCount val="120"/>
                <c:pt idx="0">
                  <c:v>0.0</c:v>
                </c:pt>
                <c:pt idx="1">
                  <c:v>-11.8996771662295</c:v>
                </c:pt>
                <c:pt idx="2">
                  <c:v>-23.96089761547557</c:v>
                </c:pt>
                <c:pt idx="3">
                  <c:v>-36.17531502483743</c:v>
                </c:pt>
                <c:pt idx="4">
                  <c:v>-48.53447950077673</c:v>
                </c:pt>
                <c:pt idx="5">
                  <c:v>-61.03001276528244</c:v>
                </c:pt>
                <c:pt idx="6">
                  <c:v>-73.65365756059555</c:v>
                </c:pt>
                <c:pt idx="7">
                  <c:v>-86.39731347575782</c:v>
                </c:pt>
                <c:pt idx="8">
                  <c:v>-99.2530626493454</c:v>
                </c:pt>
                <c:pt idx="9">
                  <c:v>-112.2131876898628</c:v>
                </c:pt>
                <c:pt idx="10">
                  <c:v>-125.2701836265039</c:v>
                </c:pt>
                <c:pt idx="11">
                  <c:v>-138.4167652941881</c:v>
                </c:pt>
                <c:pt idx="12">
                  <c:v>-151.6458712397447</c:v>
                </c:pt>
                <c:pt idx="13">
                  <c:v>-161.2844229324365</c:v>
                </c:pt>
                <c:pt idx="14">
                  <c:v>-170.6816220140753</c:v>
                </c:pt>
                <c:pt idx="15">
                  <c:v>-179.839906542511</c:v>
                </c:pt>
                <c:pt idx="16">
                  <c:v>-188.7648359869256</c:v>
                </c:pt>
                <c:pt idx="17">
                  <c:v>-197.4617765995781</c:v>
                </c:pt>
                <c:pt idx="18">
                  <c:v>-205.9359261914352</c:v>
                </c:pt>
                <c:pt idx="19">
                  <c:v>-214.1923426174017</c:v>
                </c:pt>
                <c:pt idx="20">
                  <c:v>-222.2359649057706</c:v>
                </c:pt>
                <c:pt idx="21">
                  <c:v>-230.0716287473172</c:v>
                </c:pt>
                <c:pt idx="22">
                  <c:v>-237.7040777082148</c:v>
                </c:pt>
                <c:pt idx="23">
                  <c:v>-245.1379712178226</c:v>
                </c:pt>
                <c:pt idx="24">
                  <c:v>-252.3778901398162</c:v>
                </c:pt>
                <c:pt idx="25">
                  <c:v>-259.4283405473684</c:v>
                </c:pt>
                <c:pt idx="26">
                  <c:v>-266.2910597431407</c:v>
                </c:pt>
                <c:pt idx="27">
                  <c:v>-272.9703489703836</c:v>
                </c:pt>
                <c:pt idx="28">
                  <c:v>-279.470441304563</c:v>
                </c:pt>
                <c:pt idx="29">
                  <c:v>-285.7955045379618</c:v>
                </c:pt>
                <c:pt idx="30">
                  <c:v>-291.9496418012654</c:v>
                </c:pt>
                <c:pt idx="31">
                  <c:v>-297.9368917499551</c:v>
                </c:pt>
                <c:pt idx="32">
                  <c:v>-303.7612284965151</c:v>
                </c:pt>
                <c:pt idx="33">
                  <c:v>-309.4265613880036</c:v>
                </c:pt>
                <c:pt idx="34">
                  <c:v>-314.9367347025005</c:v>
                </c:pt>
                <c:pt idx="35">
                  <c:v>-320.2955273182585</c:v>
                </c:pt>
                <c:pt idx="36">
                  <c:v>-325.5066523942531</c:v>
                </c:pt>
                <c:pt idx="37">
                  <c:v>-330.573757089653</c:v>
                </c:pt>
                <c:pt idx="38">
                  <c:v>-335.5004223406891</c:v>
                </c:pt>
                <c:pt idx="39">
                  <c:v>-340.2901609667517</c:v>
                </c:pt>
                <c:pt idx="40">
                  <c:v>-344.946419529223</c:v>
                </c:pt>
                <c:pt idx="41">
                  <c:v>-349.4725782966808</c:v>
                </c:pt>
                <c:pt idx="42">
                  <c:v>-353.8719513099676</c:v>
                </c:pt>
                <c:pt idx="43">
                  <c:v>-358.1477865312847</c:v>
                </c:pt>
                <c:pt idx="44">
                  <c:v>-362.3032660740681</c:v>
                </c:pt>
                <c:pt idx="45">
                  <c:v>-366.3415065095149</c:v>
                </c:pt>
                <c:pt idx="46">
                  <c:v>-370.2655592453659</c:v>
                </c:pt>
                <c:pt idx="47">
                  <c:v>-374.0784109721386</c:v>
                </c:pt>
                <c:pt idx="48">
                  <c:v>-377.7829841719115</c:v>
                </c:pt>
                <c:pt idx="49">
                  <c:v>-381.3821376846983</c:v>
                </c:pt>
                <c:pt idx="50">
                  <c:v>-384.8786673276036</c:v>
                </c:pt>
                <c:pt idx="51">
                  <c:v>-388.2753065619762</c:v>
                </c:pt>
                <c:pt idx="52">
                  <c:v>-391.5747272033896</c:v>
                </c:pt>
                <c:pt idx="53">
                  <c:v>-394.7795401718388</c:v>
                </c:pt>
                <c:pt idx="54">
                  <c:v>-397.8922962767791</c:v>
                </c:pt>
                <c:pt idx="55">
                  <c:v>-400.9154870330877</c:v>
                </c:pt>
                <c:pt idx="56">
                  <c:v>-403.8515455042904</c:v>
                </c:pt>
                <c:pt idx="57">
                  <c:v>-406.7028471695836</c:v>
                </c:pt>
                <c:pt idx="58">
                  <c:v>-409.4717108114089</c:v>
                </c:pt>
                <c:pt idx="59">
                  <c:v>-412.1603994205468</c:v>
                </c:pt>
                <c:pt idx="60">
                  <c:v>-414.7711211159052</c:v>
                </c:pt>
                <c:pt idx="61">
                  <c:v>-417.3060300763929</c:v>
                </c:pt>
                <c:pt idx="62">
                  <c:v>-419.7672274824207</c:v>
                </c:pt>
                <c:pt idx="63">
                  <c:v>-422.1567624647872</c:v>
                </c:pt>
                <c:pt idx="64">
                  <c:v>-424.4766330588569</c:v>
                </c:pt>
                <c:pt idx="65">
                  <c:v>-426.7287871621076</c:v>
                </c:pt>
                <c:pt idx="66">
                  <c:v>-428.9151234932646</c:v>
                </c:pt>
                <c:pt idx="67">
                  <c:v>-431.0374925513916</c:v>
                </c:pt>
                <c:pt idx="68">
                  <c:v>-433.0976975734393</c:v>
                </c:pt>
                <c:pt idx="69">
                  <c:v>-435.0974954888667</c:v>
                </c:pt>
                <c:pt idx="70">
                  <c:v>-437.0385978700812</c:v>
                </c:pt>
                <c:pt idx="71">
                  <c:v>-438.9226718775459</c:v>
                </c:pt>
                <c:pt idx="72">
                  <c:v>-440.7513411985063</c:v>
                </c:pt>
                <c:pt idx="73">
                  <c:v>-442.5261869783766</c:v>
                </c:pt>
                <c:pt idx="74">
                  <c:v>-444.2487487439597</c:v>
                </c:pt>
                <c:pt idx="75">
                  <c:v>-445.920525317616</c:v>
                </c:pt>
                <c:pt idx="76">
                  <c:v>-447.5429757218484</c:v>
                </c:pt>
                <c:pt idx="77">
                  <c:v>-449.1175200735067</c:v>
                </c:pt>
                <c:pt idx="78">
                  <c:v>-450.6455404671443</c:v>
                </c:pt>
                <c:pt idx="79">
                  <c:v>-452.1283818470009</c:v>
                </c:pt>
                <c:pt idx="80">
                  <c:v>-453.5673528671649</c:v>
                </c:pt>
                <c:pt idx="81">
                  <c:v>-454.9637267395363</c:v>
                </c:pt>
                <c:pt idx="82">
                  <c:v>-456.3187420692466</c:v>
                </c:pt>
                <c:pt idx="83">
                  <c:v>-457.633603677248</c:v>
                </c:pt>
                <c:pt idx="84">
                  <c:v>-458.9094834098221</c:v>
                </c:pt>
                <c:pt idx="85">
                  <c:v>-460.1475209348063</c:v>
                </c:pt>
                <c:pt idx="86">
                  <c:v>-461.3488245243593</c:v>
                </c:pt>
                <c:pt idx="87">
                  <c:v>-462.5144718241378</c:v>
                </c:pt>
                <c:pt idx="88">
                  <c:v>-463.6455106087787</c:v>
                </c:pt>
                <c:pt idx="89">
                  <c:v>-464.7429595236084</c:v>
                </c:pt>
                <c:pt idx="90">
                  <c:v>-465.8078088125396</c:v>
                </c:pt>
                <c:pt idx="91">
                  <c:v>-466.841021032126</c:v>
                </c:pt>
                <c:pt idx="92">
                  <c:v>-467.843531751783</c:v>
                </c:pt>
                <c:pt idx="93">
                  <c:v>-468.8162502401862</c:v>
                </c:pt>
                <c:pt idx="94">
                  <c:v>-469.760060137914</c:v>
                </c:pt>
                <c:pt idx="95">
                  <c:v>-470.6758201163377</c:v>
                </c:pt>
                <c:pt idx="96">
                  <c:v>-471.5643645229206</c:v>
                </c:pt>
                <c:pt idx="97">
                  <c:v>-472.4265040129332</c:v>
                </c:pt>
                <c:pt idx="98">
                  <c:v>-473.263026167739</c:v>
                </c:pt>
                <c:pt idx="99">
                  <c:v>-474.0746960997453</c:v>
                </c:pt>
                <c:pt idx="100">
                  <c:v>-474.8622570441593</c:v>
                </c:pt>
                <c:pt idx="101">
                  <c:v>-475.6264309376716</c:v>
                </c:pt>
                <c:pt idx="102">
                  <c:v>-476.3679189842446</c:v>
                </c:pt>
                <c:pt idx="103">
                  <c:v>-477.0874022080885</c:v>
                </c:pt>
                <c:pt idx="104">
                  <c:v>-477.7855419941029</c:v>
                </c:pt>
                <c:pt idx="105">
                  <c:v>-478.462980615831</c:v>
                </c:pt>
                <c:pt idx="106">
                  <c:v>-479.1203417511819</c:v>
                </c:pt>
                <c:pt idx="107">
                  <c:v>-479.7582309860608</c:v>
                </c:pt>
                <c:pt idx="108">
                  <c:v>-480.3772363061063</c:v>
                </c:pt>
                <c:pt idx="109">
                  <c:v>-480.9779285767134</c:v>
                </c:pt>
                <c:pt idx="110">
                  <c:v>-481.5608620115336</c:v>
                </c:pt>
                <c:pt idx="111">
                  <c:v>-482.1265746296496</c:v>
                </c:pt>
                <c:pt idx="112">
                  <c:v>-482.6755887016061</c:v>
                </c:pt>
                <c:pt idx="113">
                  <c:v>-483.208411184507</c:v>
                </c:pt>
                <c:pt idx="114">
                  <c:v>-483.7255341463649</c:v>
                </c:pt>
                <c:pt idx="115">
                  <c:v>-484.2274351799084</c:v>
                </c:pt>
                <c:pt idx="116">
                  <c:v>-484.7145778060374</c:v>
                </c:pt>
                <c:pt idx="117">
                  <c:v>-485.187411867132</c:v>
                </c:pt>
                <c:pt idx="118">
                  <c:v>-485.6463739104072</c:v>
                </c:pt>
                <c:pt idx="119">
                  <c:v>-486.0918875615164</c:v>
                </c:pt>
              </c:numCache>
            </c:numRef>
          </c:yVal>
          <c:smooth val="1"/>
          <c:extLst xmlns:c16r2="http://schemas.microsoft.com/office/drawing/2015/06/chart">
            <c:ext xmlns:c16="http://schemas.microsoft.com/office/drawing/2014/chart" uri="{C3380CC4-5D6E-409C-BE32-E72D297353CC}">
              <c16:uniqueId val="{00000000-1F42-45C8-BD0C-9B70D1C11082}"/>
            </c:ext>
          </c:extLst>
        </c:ser>
        <c:ser>
          <c:idx val="3"/>
          <c:order val="1"/>
          <c:tx>
            <c:strRef>
              <c:f>'SA-Reformulate-G'!$N$123</c:f>
              <c:strCache>
                <c:ptCount val="1"/>
                <c:pt idx="0">
                  <c:v>SOUD Deaths for 1x parameter level</c:v>
                </c:pt>
              </c:strCache>
            </c:strRef>
          </c:tx>
          <c:spPr>
            <a:ln w="28575">
              <a:solidFill>
                <a:schemeClr val="accent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N$3:$N$122</c:f>
              <c:numCache>
                <c:formatCode>General</c:formatCode>
                <c:ptCount val="120"/>
                <c:pt idx="0">
                  <c:v>0.0</c:v>
                </c:pt>
                <c:pt idx="1">
                  <c:v>-11.8996771662295</c:v>
                </c:pt>
                <c:pt idx="2">
                  <c:v>-23.96089684657482</c:v>
                </c:pt>
                <c:pt idx="3">
                  <c:v>-36.17531276584164</c:v>
                </c:pt>
                <c:pt idx="4">
                  <c:v>-48.53447507803184</c:v>
                </c:pt>
                <c:pt idx="5">
                  <c:v>-61.03000555161488</c:v>
                </c:pt>
                <c:pt idx="6">
                  <c:v>-73.65364697361095</c:v>
                </c:pt>
                <c:pt idx="7">
                  <c:v>-86.39729897566067</c:v>
                </c:pt>
                <c:pt idx="8">
                  <c:v>-99.25304373641944</c:v>
                </c:pt>
                <c:pt idx="9">
                  <c:v>-112.2131639017274</c:v>
                </c:pt>
                <c:pt idx="10">
                  <c:v>-125.2701545352237</c:v>
                </c:pt>
                <c:pt idx="11">
                  <c:v>-138.416730503328</c:v>
                </c:pt>
                <c:pt idx="12">
                  <c:v>-151.6458303813906</c:v>
                </c:pt>
                <c:pt idx="13">
                  <c:v>-161.2843756642791</c:v>
                </c:pt>
                <c:pt idx="14">
                  <c:v>-170.6815682040843</c:v>
                </c:pt>
                <c:pt idx="15">
                  <c:v>-179.8398462410636</c:v>
                </c:pt>
                <c:pt idx="16">
                  <c:v>-188.7647694149885</c:v>
                </c:pt>
                <c:pt idx="17">
                  <c:v>-197.4617041367179</c:v>
                </c:pt>
                <c:pt idx="18">
                  <c:v>-205.9358483633594</c:v>
                </c:pt>
                <c:pt idx="19">
                  <c:v>-214.1922600834061</c:v>
                </c:pt>
                <c:pt idx="20">
                  <c:v>-222.2358784463585</c:v>
                </c:pt>
                <c:pt idx="21">
                  <c:v>-230.0715392521905</c:v>
                </c:pt>
                <c:pt idx="22">
                  <c:v>-237.7039861647595</c:v>
                </c:pt>
                <c:pt idx="23">
                  <c:v>-245.1378787001753</c:v>
                </c:pt>
                <c:pt idx="24">
                  <c:v>-252.377797798565</c:v>
                </c:pt>
                <c:pt idx="25">
                  <c:v>-259.4282495999076</c:v>
                </c:pt>
                <c:pt idx="26">
                  <c:v>-266.2909714654581</c:v>
                </c:pt>
                <c:pt idx="27">
                  <c:v>-272.9702646901424</c:v>
                </c:pt>
                <c:pt idx="28">
                  <c:v>-279.470362395195</c:v>
                </c:pt>
                <c:pt idx="29">
                  <c:v>-285.7954324132239</c:v>
                </c:pt>
                <c:pt idx="30">
                  <c:v>-291.949577910221</c:v>
                </c:pt>
                <c:pt idx="31">
                  <c:v>-297.9368375723689</c:v>
                </c:pt>
                <c:pt idx="32">
                  <c:v>-303.7611855386542</c:v>
                </c:pt>
                <c:pt idx="33">
                  <c:v>-309.426531178779</c:v>
                </c:pt>
                <c:pt idx="34">
                  <c:v>-314.9367187900122</c:v>
                </c:pt>
                <c:pt idx="35">
                  <c:v>-320.2955272666142</c:v>
                </c:pt>
                <c:pt idx="36">
                  <c:v>-325.5066697807735</c:v>
                </c:pt>
                <c:pt idx="37">
                  <c:v>-330.5737935022862</c:v>
                </c:pt>
                <c:pt idx="38">
                  <c:v>-335.5004793757738</c:v>
                </c:pt>
                <c:pt idx="39">
                  <c:v>-340.2902402269717</c:v>
                </c:pt>
                <c:pt idx="40">
                  <c:v>-344.9465226218364</c:v>
                </c:pt>
                <c:pt idx="41">
                  <c:v>-349.472706831955</c:v>
                </c:pt>
                <c:pt idx="42">
                  <c:v>-353.8721068997923</c:v>
                </c:pt>
                <c:pt idx="43">
                  <c:v>-358.1479707880125</c:v>
                </c:pt>
                <c:pt idx="44">
                  <c:v>-362.3034806094794</c:v>
                </c:pt>
                <c:pt idx="45">
                  <c:v>-366.3417529339548</c:v>
                </c:pt>
                <c:pt idx="46">
                  <c:v>-370.2658391670166</c:v>
                </c:pt>
                <c:pt idx="47">
                  <c:v>-374.0787259964175</c:v>
                </c:pt>
                <c:pt idx="48">
                  <c:v>-377.7833359009725</c:v>
                </c:pt>
                <c:pt idx="49">
                  <c:v>-381.3825277170739</c:v>
                </c:pt>
                <c:pt idx="50">
                  <c:v>-384.8790972578742</c:v>
                </c:pt>
                <c:pt idx="51">
                  <c:v>-388.2757779805816</c:v>
                </c:pt>
                <c:pt idx="52">
                  <c:v>-391.5752416964911</c:v>
                </c:pt>
                <c:pt idx="53">
                  <c:v>-394.7800993212425</c:v>
                </c:pt>
                <c:pt idx="54">
                  <c:v>-397.8929016599303</c:v>
                </c:pt>
                <c:pt idx="55">
                  <c:v>-400.9161402231096</c:v>
                </c:pt>
                <c:pt idx="56">
                  <c:v>-403.8522480700743</c:v>
                </c:pt>
                <c:pt idx="57">
                  <c:v>-406.7036006759157</c:v>
                </c:pt>
                <c:pt idx="58">
                  <c:v>-409.4725168191339</c:v>
                </c:pt>
                <c:pt idx="59">
                  <c:v>-412.1612594867597</c:v>
                </c:pt>
                <c:pt idx="60">
                  <c:v>-414.7720367941764</c:v>
                </c:pt>
                <c:pt idx="61">
                  <c:v>-417.307002917007</c:v>
                </c:pt>
                <c:pt idx="62">
                  <c:v>-419.7682590326389</c:v>
                </c:pt>
                <c:pt idx="63">
                  <c:v>-422.1578542691236</c:v>
                </c:pt>
                <c:pt idx="64">
                  <c:v>-424.4777866593684</c:v>
                </c:pt>
                <c:pt idx="65">
                  <c:v>-426.7300040986916</c:v>
                </c:pt>
                <c:pt idx="66">
                  <c:v>-428.9164053039676</c:v>
                </c:pt>
                <c:pt idx="67">
                  <c:v>-431.038840772719</c:v>
                </c:pt>
                <c:pt idx="68">
                  <c:v>-433.0991137406666</c:v>
                </c:pt>
                <c:pt idx="69">
                  <c:v>-435.0989811363737</c:v>
                </c:pt>
                <c:pt idx="70">
                  <c:v>-437.0401545316412</c:v>
                </c:pt>
                <c:pt idx="71">
                  <c:v>-438.9243010866587</c:v>
                </c:pt>
                <c:pt idx="72">
                  <c:v>-440.7530444887054</c:v>
                </c:pt>
                <c:pt idx="73">
                  <c:v>-442.527965883543</c:v>
                </c:pt>
                <c:pt idx="74">
                  <c:v>-444.2506047986053</c:v>
                </c:pt>
                <c:pt idx="75">
                  <c:v>-445.9224600572092</c:v>
                </c:pt>
                <c:pt idx="76">
                  <c:v>-447.5449906830872</c:v>
                </c:pt>
                <c:pt idx="77">
                  <c:v>-449.1196167946066</c:v>
                </c:pt>
                <c:pt idx="78">
                  <c:v>-450.647720488115</c:v>
                </c:pt>
                <c:pt idx="79">
                  <c:v>-452.1306467099134</c:v>
                </c:pt>
                <c:pt idx="80">
                  <c:v>-453.5697041164121</c:v>
                </c:pt>
                <c:pt idx="81">
                  <c:v>-454.9661659220766</c:v>
                </c:pt>
                <c:pt idx="82">
                  <c:v>-456.321270734866</c:v>
                </c:pt>
                <c:pt idx="83">
                  <c:v>-457.636223378762</c:v>
                </c:pt>
                <c:pt idx="84">
                  <c:v>-458.912195703317</c:v>
                </c:pt>
                <c:pt idx="85">
                  <c:v>-460.1503273798471</c:v>
                </c:pt>
                <c:pt idx="86">
                  <c:v>-461.3517266841915</c:v>
                </c:pt>
                <c:pt idx="87">
                  <c:v>-462.5174712658811</c:v>
                </c:pt>
                <c:pt idx="88">
                  <c:v>-463.6486089036078</c:v>
                </c:pt>
                <c:pt idx="89">
                  <c:v>-464.746158246923</c:v>
                </c:pt>
                <c:pt idx="90">
                  <c:v>-465.8111095441452</c:v>
                </c:pt>
                <c:pt idx="91">
                  <c:v>-466.8444253563595</c:v>
                </c:pt>
                <c:pt idx="92">
                  <c:v>-467.847041257675</c:v>
                </c:pt>
                <c:pt idx="93">
                  <c:v>-468.8198665215932</c:v>
                </c:pt>
                <c:pt idx="94">
                  <c:v>-469.7637847936327</c:v>
                </c:pt>
                <c:pt idx="95">
                  <c:v>-470.6796547502365</c:v>
                </c:pt>
                <c:pt idx="96">
                  <c:v>-471.5683107440352</c:v>
                </c:pt>
                <c:pt idx="97">
                  <c:v>-472.430563435568</c:v>
                </c:pt>
                <c:pt idx="98">
                  <c:v>-473.2672004115548</c:v>
                </c:pt>
                <c:pt idx="99">
                  <c:v>-474.0789867898412</c:v>
                </c:pt>
                <c:pt idx="100">
                  <c:v>-474.8666658111434</c:v>
                </c:pt>
                <c:pt idx="101">
                  <c:v>-475.6309594177291</c:v>
                </c:pt>
                <c:pt idx="102">
                  <c:v>-476.3725688191816</c:v>
                </c:pt>
                <c:pt idx="103">
                  <c:v>-477.0921750453986</c:v>
                </c:pt>
                <c:pt idx="104">
                  <c:v>-477.7904394869942</c:v>
                </c:pt>
                <c:pt idx="105">
                  <c:v>-478.4680044232766</c:v>
                </c:pt>
                <c:pt idx="106">
                  <c:v>-479.1254935379231</c:v>
                </c:pt>
                <c:pt idx="107">
                  <c:v>-479.7635124226416</c:v>
                </c:pt>
                <c:pt idx="108">
                  <c:v>-480.3826490688933</c:v>
                </c:pt>
                <c:pt idx="109">
                  <c:v>-480.9834743478866</c:v>
                </c:pt>
                <c:pt idx="110">
                  <c:v>-481.5665424790996</c:v>
                </c:pt>
                <c:pt idx="111">
                  <c:v>-482.1323914874322</c:v>
                </c:pt>
                <c:pt idx="112">
                  <c:v>-482.6815436492373</c:v>
                </c:pt>
                <c:pt idx="113">
                  <c:v>-483.2145059274105</c:v>
                </c:pt>
                <c:pt idx="114">
                  <c:v>-483.7317703957364</c:v>
                </c:pt>
                <c:pt idx="115">
                  <c:v>-484.2338146526823</c:v>
                </c:pt>
                <c:pt idx="116">
                  <c:v>-484.7211022248765</c:v>
                </c:pt>
                <c:pt idx="117">
                  <c:v>-485.1940829603625</c:v>
                </c:pt>
                <c:pt idx="118">
                  <c:v>-485.653193411998</c:v>
                </c:pt>
                <c:pt idx="119">
                  <c:v>-486.0988572110296</c:v>
                </c:pt>
              </c:numCache>
            </c:numRef>
          </c:yVal>
          <c:smooth val="1"/>
          <c:extLst xmlns:c16r2="http://schemas.microsoft.com/office/drawing/2015/06/chart">
            <c:ext xmlns:c16="http://schemas.microsoft.com/office/drawing/2014/chart" uri="{C3380CC4-5D6E-409C-BE32-E72D297353CC}">
              <c16:uniqueId val="{00000001-1F42-45C8-BD0C-9B70D1C11082}"/>
            </c:ext>
          </c:extLst>
        </c:ser>
        <c:ser>
          <c:idx val="0"/>
          <c:order val="2"/>
          <c:tx>
            <c:strRef>
              <c:f>'SA-Reformulate-G'!$W$123</c:f>
              <c:strCache>
                <c:ptCount val="1"/>
                <c:pt idx="0">
                  <c:v>SOUD Deaths for 0.75x parameter level</c:v>
                </c:pt>
              </c:strCache>
            </c:strRef>
          </c:tx>
          <c:spPr>
            <a:ln w="6350">
              <a:solidFill>
                <a:schemeClr val="accent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W$3:$W$122</c:f>
              <c:numCache>
                <c:formatCode>General</c:formatCode>
                <c:ptCount val="120"/>
                <c:pt idx="0">
                  <c:v>0.0</c:v>
                </c:pt>
                <c:pt idx="1">
                  <c:v>-11.8996771662295</c:v>
                </c:pt>
                <c:pt idx="2">
                  <c:v>-23.96089607767632</c:v>
                </c:pt>
                <c:pt idx="3">
                  <c:v>-36.17531050633663</c:v>
                </c:pt>
                <c:pt idx="4">
                  <c:v>-48.53447065327394</c:v>
                </c:pt>
                <c:pt idx="5">
                  <c:v>-61.029998332995</c:v>
                </c:pt>
                <c:pt idx="6">
                  <c:v>-73.65363637688648</c:v>
                </c:pt>
                <c:pt idx="7">
                  <c:v>-86.39728445881472</c:v>
                </c:pt>
                <c:pt idx="8">
                  <c:v>-99.25302479716532</c:v>
                </c:pt>
                <c:pt idx="9">
                  <c:v>-112.2131400747909</c:v>
                </c:pt>
                <c:pt idx="10">
                  <c:v>-125.2701253894855</c:v>
                </c:pt>
                <c:pt idx="11">
                  <c:v>-138.4166956388935</c:v>
                </c:pt>
                <c:pt idx="12">
                  <c:v>-151.6457894266461</c:v>
                </c:pt>
                <c:pt idx="13">
                  <c:v>-161.2843282729798</c:v>
                </c:pt>
                <c:pt idx="14">
                  <c:v>-170.6815142400479</c:v>
                </c:pt>
                <c:pt idx="15">
                  <c:v>-179.8397857504454</c:v>
                </c:pt>
                <c:pt idx="16">
                  <c:v>-188.7647026145803</c:v>
                </c:pt>
                <c:pt idx="17">
                  <c:v>-197.46163140207</c:v>
                </c:pt>
                <c:pt idx="18">
                  <c:v>-205.9357702164261</c:v>
                </c:pt>
                <c:pt idx="19">
                  <c:v>-214.1921771800856</c:v>
                </c:pt>
                <c:pt idx="20">
                  <c:v>-222.2357915642012</c:v>
                </c:pt>
                <c:pt idx="21">
                  <c:v>-230.0714492784655</c:v>
                </c:pt>
                <c:pt idx="22">
                  <c:v>-237.703894085006</c:v>
                </c:pt>
                <c:pt idx="23">
                  <c:v>-245.1377855873338</c:v>
                </c:pt>
                <c:pt idx="24">
                  <c:v>-252.3777048027286</c:v>
                </c:pt>
                <c:pt idx="25">
                  <c:v>-259.428157938718</c:v>
                </c:pt>
                <c:pt idx="26">
                  <c:v>-266.2908824159493</c:v>
                </c:pt>
                <c:pt idx="27">
                  <c:v>-272.9701795818402</c:v>
                </c:pt>
                <c:pt idx="28">
                  <c:v>-279.470282604241</c:v>
                </c:pt>
                <c:pt idx="29">
                  <c:v>-285.7953593569536</c:v>
                </c:pt>
                <c:pt idx="30">
                  <c:v>-291.9495130421714</c:v>
                </c:pt>
                <c:pt idx="31">
                  <c:v>-297.9367823777083</c:v>
                </c:pt>
                <c:pt idx="32">
                  <c:v>-303.761141529948</c:v>
                </c:pt>
                <c:pt idx="33">
                  <c:v>-309.4264998922066</c:v>
                </c:pt>
                <c:pt idx="34">
                  <c:v>-314.9367017818639</c:v>
                </c:pt>
                <c:pt idx="35">
                  <c:v>-320.2955261101667</c:v>
                </c:pt>
                <c:pt idx="36">
                  <c:v>-325.5066860634495</c:v>
                </c:pt>
                <c:pt idx="37">
                  <c:v>-330.5738288231326</c:v>
                </c:pt>
                <c:pt idx="38">
                  <c:v>-335.5005353431617</c:v>
                </c:pt>
                <c:pt idx="39">
                  <c:v>-340.2903184565972</c:v>
                </c:pt>
                <c:pt idx="40">
                  <c:v>-344.9466247349517</c:v>
                </c:pt>
                <c:pt idx="41">
                  <c:v>-349.4728344537542</c:v>
                </c:pt>
                <c:pt idx="42">
                  <c:v>-353.8722616580726</c:v>
                </c:pt>
                <c:pt idx="43">
                  <c:v>-358.1481543119775</c:v>
                </c:pt>
                <c:pt idx="44">
                  <c:v>-362.3036945287148</c:v>
                </c:pt>
                <c:pt idx="45">
                  <c:v>-366.3419988775572</c:v>
                </c:pt>
                <c:pt idx="46">
                  <c:v>-370.2661187628555</c:v>
                </c:pt>
                <c:pt idx="47">
                  <c:v>-374.079040870545</c:v>
                </c:pt>
                <c:pt idx="48">
                  <c:v>-377.7836876771045</c:v>
                </c:pt>
                <c:pt idx="49">
                  <c:v>-381.3829180161962</c:v>
                </c:pt>
                <c:pt idx="50">
                  <c:v>-384.8795276979702</c:v>
                </c:pt>
                <c:pt idx="51">
                  <c:v>-388.2762501763929</c:v>
                </c:pt>
                <c:pt idx="52">
                  <c:v>-391.5757572593722</c:v>
                </c:pt>
                <c:pt idx="53">
                  <c:v>-394.7806598590992</c:v>
                </c:pt>
                <c:pt idx="54">
                  <c:v>-397.8935087771866</c:v>
                </c:pt>
                <c:pt idx="55">
                  <c:v>-400.9167955207655</c:v>
                </c:pt>
                <c:pt idx="56">
                  <c:v>-403.8529531457554</c:v>
                </c:pt>
                <c:pt idx="57">
                  <c:v>-406.7043571240171</c:v>
                </c:pt>
                <c:pt idx="58">
                  <c:v>-409.4733262309699</c:v>
                </c:pt>
                <c:pt idx="59">
                  <c:v>-412.1621234507562</c:v>
                </c:pt>
                <c:pt idx="60">
                  <c:v>-414.7729568960796</c:v>
                </c:pt>
                <c:pt idx="61">
                  <c:v>-417.3079807401243</c:v>
                </c:pt>
                <c:pt idx="62">
                  <c:v>-419.7692961580925</c:v>
                </c:pt>
                <c:pt idx="63">
                  <c:v>-422.1589522761237</c:v>
                </c:pt>
                <c:pt idx="64">
                  <c:v>-424.4789471254964</c:v>
                </c:pt>
                <c:pt idx="65">
                  <c:v>-426.7312286001936</c:v>
                </c:pt>
                <c:pt idx="66">
                  <c:v>-428.9176954160588</c:v>
                </c:pt>
                <c:pt idx="67">
                  <c:v>-431.040198069888</c:v>
                </c:pt>
                <c:pt idx="68">
                  <c:v>-433.1005397969926</c:v>
                </c:pt>
                <c:pt idx="69">
                  <c:v>-435.1004775258206</c:v>
                </c:pt>
                <c:pt idx="70">
                  <c:v>-437.0417228283967</c:v>
                </c:pt>
                <c:pt idx="71">
                  <c:v>-438.9259428654292</c:v>
                </c:pt>
                <c:pt idx="72">
                  <c:v>-440.7547613250281</c:v>
                </c:pt>
                <c:pt idx="73">
                  <c:v>-442.5297593540905</c:v>
                </c:pt>
                <c:pt idx="74">
                  <c:v>-444.2524764814881</c:v>
                </c:pt>
                <c:pt idx="75">
                  <c:v>-445.9244115322687</c:v>
                </c:pt>
                <c:pt idx="76">
                  <c:v>-447.547023532186</c:v>
                </c:pt>
                <c:pt idx="77">
                  <c:v>-449.1217326019087</c:v>
                </c:pt>
                <c:pt idx="78">
                  <c:v>-450.6499208403608</c:v>
                </c:pt>
                <c:pt idx="79">
                  <c:v>-452.1329331966862</c:v>
                </c:pt>
                <c:pt idx="80">
                  <c:v>-453.5720783303944</c:v>
                </c:pt>
                <c:pt idx="81">
                  <c:v>-454.9686294593054</c:v>
                </c:pt>
                <c:pt idx="82">
                  <c:v>-456.3238251949522</c:v>
                </c:pt>
                <c:pt idx="83">
                  <c:v>-457.6388703651504</c:v>
                </c:pt>
                <c:pt idx="84">
                  <c:v>-458.9149368234881</c:v>
                </c:pt>
                <c:pt idx="85">
                  <c:v>-460.1531642455322</c:v>
                </c:pt>
                <c:pt idx="86">
                  <c:v>-461.3546609115762</c:v>
                </c:pt>
                <c:pt idx="87">
                  <c:v>-462.5205044757951</c:v>
                </c:pt>
                <c:pt idx="88">
                  <c:v>-463.6517427217094</c:v>
                </c:pt>
                <c:pt idx="89">
                  <c:v>-464.7493943038741</c:v>
                </c:pt>
                <c:pt idx="90">
                  <c:v>-465.8144494757571</c:v>
                </c:pt>
                <c:pt idx="91">
                  <c:v>-466.8478708037725</c:v>
                </c:pt>
                <c:pt idx="92">
                  <c:v>-467.8505938674841</c:v>
                </c:pt>
                <c:pt idx="93">
                  <c:v>-468.823527945982</c:v>
                </c:pt>
                <c:pt idx="94">
                  <c:v>-469.7675566905173</c:v>
                </c:pt>
                <c:pt idx="95">
                  <c:v>-470.6835387833521</c:v>
                </c:pt>
                <c:pt idx="96">
                  <c:v>-471.5723085830631</c:v>
                </c:pt>
                <c:pt idx="97">
                  <c:v>-472.4346767562266</c:v>
                </c:pt>
                <c:pt idx="98">
                  <c:v>-473.271430895691</c:v>
                </c:pt>
                <c:pt idx="99">
                  <c:v>-474.0833361255092</c:v>
                </c:pt>
                <c:pt idx="100">
                  <c:v>-474.871135692674</c:v>
                </c:pt>
                <c:pt idx="101">
                  <c:v>-475.6355515458119</c:v>
                </c:pt>
                <c:pt idx="102">
                  <c:v>-476.3772849008938</c:v>
                </c:pt>
                <c:pt idx="103">
                  <c:v>-477.0970167942716</c:v>
                </c:pt>
                <c:pt idx="104">
                  <c:v>-477.7954086230581</c:v>
                </c:pt>
                <c:pt idx="105">
                  <c:v>-478.4731026730722</c:v>
                </c:pt>
                <c:pt idx="106">
                  <c:v>-479.1307226345585</c:v>
                </c:pt>
                <c:pt idx="107">
                  <c:v>-479.7688741057972</c:v>
                </c:pt>
                <c:pt idx="108">
                  <c:v>-480.388145084829</c:v>
                </c:pt>
                <c:pt idx="109">
                  <c:v>-480.9891064494656</c:v>
                </c:pt>
                <c:pt idx="110">
                  <c:v>-481.5723124257796</c:v>
                </c:pt>
                <c:pt idx="111">
                  <c:v>-482.1383010452626</c:v>
                </c:pt>
                <c:pt idx="112">
                  <c:v>-482.68759459085</c:v>
                </c:pt>
                <c:pt idx="113">
                  <c:v>-483.2207000320029</c:v>
                </c:pt>
                <c:pt idx="114">
                  <c:v>-483.7381094490472</c:v>
                </c:pt>
                <c:pt idx="115">
                  <c:v>-484.2403004469869</c:v>
                </c:pt>
                <c:pt idx="116">
                  <c:v>-484.727736558909</c:v>
                </c:pt>
                <c:pt idx="117">
                  <c:v>-485.2008676393393</c:v>
                </c:pt>
                <c:pt idx="118">
                  <c:v>-485.6601302475302</c:v>
                </c:pt>
                <c:pt idx="119">
                  <c:v>-486.1059480211021</c:v>
                </c:pt>
              </c:numCache>
            </c:numRef>
          </c:yVal>
          <c:smooth val="1"/>
          <c:extLst xmlns:c16r2="http://schemas.microsoft.com/office/drawing/2015/06/chart">
            <c:ext xmlns:c16="http://schemas.microsoft.com/office/drawing/2014/chart" uri="{C3380CC4-5D6E-409C-BE32-E72D297353CC}">
              <c16:uniqueId val="{00000002-1F42-45C8-BD0C-9B70D1C11082}"/>
            </c:ext>
          </c:extLst>
        </c:ser>
        <c:ser>
          <c:idx val="7"/>
          <c:order val="3"/>
          <c:tx>
            <c:strRef>
              <c:f>'SA-Reformulate-G'!$F$123</c:f>
              <c:strCache>
                <c:ptCount val="1"/>
                <c:pt idx="0">
                  <c:v>SHUD Deaths for 1.25x parameter level</c:v>
                </c:pt>
              </c:strCache>
            </c:strRef>
          </c:tx>
          <c:spPr>
            <a:ln w="76200">
              <a:solidFill>
                <a:schemeClr val="accent2"/>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F$3:$F$122</c:f>
              <c:numCache>
                <c:formatCode>General</c:formatCode>
                <c:ptCount val="120"/>
                <c:pt idx="0">
                  <c:v>0.0</c:v>
                </c:pt>
                <c:pt idx="1">
                  <c:v>16.13215135999762</c:v>
                </c:pt>
                <c:pt idx="2">
                  <c:v>32.60500258855905</c:v>
                </c:pt>
                <c:pt idx="3">
                  <c:v>49.4250851072532</c:v>
                </c:pt>
                <c:pt idx="4">
                  <c:v>66.59446557695631</c:v>
                </c:pt>
                <c:pt idx="5">
                  <c:v>84.11127010581822</c:v>
                </c:pt>
                <c:pt idx="6">
                  <c:v>101.9705016510919</c:v>
                </c:pt>
                <c:pt idx="7">
                  <c:v>120.164711506017</c:v>
                </c:pt>
                <c:pt idx="8">
                  <c:v>138.6845488208912</c:v>
                </c:pt>
                <c:pt idx="9">
                  <c:v>157.5192095503583</c:v>
                </c:pt>
                <c:pt idx="10">
                  <c:v>176.6568025377826</c:v>
                </c:pt>
                <c:pt idx="11">
                  <c:v>196.0846473823648</c:v>
                </c:pt>
                <c:pt idx="12">
                  <c:v>215.7895161902769</c:v>
                </c:pt>
                <c:pt idx="13">
                  <c:v>228.230426456224</c:v>
                </c:pt>
                <c:pt idx="14">
                  <c:v>240.3434390928672</c:v>
                </c:pt>
                <c:pt idx="15">
                  <c:v>252.1193526547519</c:v>
                </c:pt>
                <c:pt idx="16">
                  <c:v>263.5570799655736</c:v>
                </c:pt>
                <c:pt idx="17">
                  <c:v>274.6565178859056</c:v>
                </c:pt>
                <c:pt idx="18">
                  <c:v>285.4183987775763</c:v>
                </c:pt>
                <c:pt idx="19">
                  <c:v>295.844183550156</c:v>
                </c:pt>
                <c:pt idx="20">
                  <c:v>305.9359672385986</c:v>
                </c:pt>
                <c:pt idx="21">
                  <c:v>315.6963957123986</c:v>
                </c:pt>
                <c:pt idx="22">
                  <c:v>325.128592286719</c:v>
                </c:pt>
                <c:pt idx="23">
                  <c:v>334.2360930925219</c:v>
                </c:pt>
                <c:pt idx="24">
                  <c:v>343.0227901612428</c:v>
                </c:pt>
                <c:pt idx="25">
                  <c:v>351.492881282628</c:v>
                </c:pt>
                <c:pt idx="26">
                  <c:v>359.6452919081796</c:v>
                </c:pt>
                <c:pt idx="27">
                  <c:v>367.4846203420151</c:v>
                </c:pt>
                <c:pt idx="28">
                  <c:v>375.0156443041398</c:v>
                </c:pt>
                <c:pt idx="29">
                  <c:v>382.243298052486</c:v>
                </c:pt>
                <c:pt idx="30">
                  <c:v>389.1726485181963</c:v>
                </c:pt>
                <c:pt idx="31">
                  <c:v>395.8088736057208</c:v>
                </c:pt>
                <c:pt idx="32">
                  <c:v>402.1572425493833</c:v>
                </c:pt>
                <c:pt idx="33">
                  <c:v>408.2230981332085</c:v>
                </c:pt>
                <c:pt idx="34">
                  <c:v>414.0118405958261</c:v>
                </c:pt>
                <c:pt idx="35">
                  <c:v>419.5289130582602</c:v>
                </c:pt>
                <c:pt idx="36">
                  <c:v>424.7797883280431</c:v>
                </c:pt>
                <c:pt idx="37">
                  <c:v>429.769956947674</c:v>
                </c:pt>
                <c:pt idx="38">
                  <c:v>434.5049163694137</c:v>
                </c:pt>
                <c:pt idx="39">
                  <c:v>438.9901575798546</c:v>
                </c:pt>
                <c:pt idx="40">
                  <c:v>443.2311602187318</c:v>
                </c:pt>
                <c:pt idx="41">
                  <c:v>447.2333844509927</c:v>
                </c:pt>
                <c:pt idx="42">
                  <c:v>451.0022636464128</c:v>
                </c:pt>
                <c:pt idx="43">
                  <c:v>454.543197768072</c:v>
                </c:pt>
                <c:pt idx="44">
                  <c:v>457.8615474068981</c:v>
                </c:pt>
                <c:pt idx="45">
                  <c:v>460.9626284061769</c:v>
                </c:pt>
                <c:pt idx="46">
                  <c:v>463.8517070262648</c:v>
                </c:pt>
                <c:pt idx="47">
                  <c:v>466.533995604364</c:v>
                </c:pt>
                <c:pt idx="48">
                  <c:v>469.014648669006</c:v>
                </c:pt>
                <c:pt idx="49">
                  <c:v>471.2987594725968</c:v>
                </c:pt>
                <c:pt idx="50">
                  <c:v>473.3913569089348</c:v>
                </c:pt>
                <c:pt idx="51">
                  <c:v>475.2974027854376</c:v>
                </c:pt>
                <c:pt idx="52">
                  <c:v>477.0217894214313</c:v>
                </c:pt>
                <c:pt idx="53">
                  <c:v>478.5693375509769</c:v>
                </c:pt>
                <c:pt idx="54">
                  <c:v>479.9447945045452</c:v>
                </c:pt>
                <c:pt idx="55">
                  <c:v>481.1528326485464</c:v>
                </c:pt>
                <c:pt idx="56">
                  <c:v>482.1980480632372</c:v>
                </c:pt>
                <c:pt idx="57">
                  <c:v>483.0849594410066</c:v>
                </c:pt>
                <c:pt idx="58">
                  <c:v>483.818007188442</c:v>
                </c:pt>
                <c:pt idx="59">
                  <c:v>484.401552716718</c:v>
                </c:pt>
                <c:pt idx="60">
                  <c:v>484.8398779060581</c:v>
                </c:pt>
                <c:pt idx="61">
                  <c:v>485.1371847309266</c:v>
                </c:pt>
                <c:pt idx="62">
                  <c:v>485.297595033598</c:v>
                </c:pt>
                <c:pt idx="63">
                  <c:v>485.3251504345711</c:v>
                </c:pt>
                <c:pt idx="64">
                  <c:v>485.2238123690755</c:v>
                </c:pt>
                <c:pt idx="65">
                  <c:v>484.9974622396427</c:v>
                </c:pt>
                <c:pt idx="66">
                  <c:v>484.6499016753647</c:v>
                </c:pt>
                <c:pt idx="67">
                  <c:v>484.1848528890924</c:v>
                </c:pt>
                <c:pt idx="68">
                  <c:v>483.6059591243851</c:v>
                </c:pt>
                <c:pt idx="69">
                  <c:v>482.9167851845644</c:v>
                </c:pt>
                <c:pt idx="70">
                  <c:v>482.1208180367038</c:v>
                </c:pt>
                <c:pt idx="71">
                  <c:v>481.2214674838771</c:v>
                </c:pt>
                <c:pt idx="72">
                  <c:v>480.2220668993891</c:v>
                </c:pt>
                <c:pt idx="73">
                  <c:v>479.1258740171393</c:v>
                </c:pt>
                <c:pt idx="74">
                  <c:v>477.9360717726389</c:v>
                </c:pt>
                <c:pt idx="75">
                  <c:v>476.6557691895842</c:v>
                </c:pt>
                <c:pt idx="76">
                  <c:v>475.2880023071069</c:v>
                </c:pt>
                <c:pt idx="77">
                  <c:v>473.8357351433941</c:v>
                </c:pt>
                <c:pt idx="78">
                  <c:v>472.3018606913227</c:v>
                </c:pt>
                <c:pt idx="79">
                  <c:v>470.6892019423182</c:v>
                </c:pt>
                <c:pt idx="80">
                  <c:v>469.0005129347568</c:v>
                </c:pt>
                <c:pt idx="81">
                  <c:v>467.2384798235227</c:v>
                </c:pt>
                <c:pt idx="82">
                  <c:v>465.4057219675415</c:v>
                </c:pt>
                <c:pt idx="83">
                  <c:v>463.5047930323707</c:v>
                </c:pt>
                <c:pt idx="84">
                  <c:v>461.5381821050673</c:v>
                </c:pt>
                <c:pt idx="85">
                  <c:v>459.5083148188068</c:v>
                </c:pt>
                <c:pt idx="86">
                  <c:v>457.4175544848756</c:v>
                </c:pt>
                <c:pt idx="87">
                  <c:v>455.2682032298323</c:v>
                </c:pt>
                <c:pt idx="88">
                  <c:v>453.0625031358017</c:v>
                </c:pt>
                <c:pt idx="89">
                  <c:v>450.8026373820162</c:v>
                </c:pt>
                <c:pt idx="90">
                  <c:v>448.4907313858511</c:v>
                </c:pt>
                <c:pt idx="91">
                  <c:v>446.1288539417474</c:v>
                </c:pt>
                <c:pt idx="92">
                  <c:v>443.7190183565289</c:v>
                </c:pt>
                <c:pt idx="93">
                  <c:v>441.263183579759</c:v>
                </c:pt>
                <c:pt idx="94">
                  <c:v>438.7632553278484</c:v>
                </c:pt>
                <c:pt idx="95">
                  <c:v>436.2210872008042</c:v>
                </c:pt>
                <c:pt idx="96">
                  <c:v>433.6384817905286</c:v>
                </c:pt>
                <c:pt idx="97">
                  <c:v>431.0171917797215</c:v>
                </c:pt>
                <c:pt idx="98">
                  <c:v>428.3589210305081</c:v>
                </c:pt>
                <c:pt idx="99">
                  <c:v>425.6653256619957</c:v>
                </c:pt>
                <c:pt idx="100">
                  <c:v>422.9380151160418</c:v>
                </c:pt>
                <c:pt idx="101">
                  <c:v>420.1785532105869</c:v>
                </c:pt>
                <c:pt idx="102">
                  <c:v>417.3884591799635</c:v>
                </c:pt>
                <c:pt idx="103">
                  <c:v>414.5692087016818</c:v>
                </c:pt>
                <c:pt idx="104">
                  <c:v>411.7222349092102</c:v>
                </c:pt>
                <c:pt idx="105">
                  <c:v>408.8489293903663</c:v>
                </c:pt>
                <c:pt idx="106">
                  <c:v>405.9506431709484</c:v>
                </c:pt>
                <c:pt idx="107">
                  <c:v>403.0286876833181</c:v>
                </c:pt>
                <c:pt idx="108">
                  <c:v>400.0843357196635</c:v>
                </c:pt>
                <c:pt idx="109">
                  <c:v>397.118822369725</c:v>
                </c:pt>
                <c:pt idx="110">
                  <c:v>394.1333459428066</c:v>
                </c:pt>
                <c:pt idx="111">
                  <c:v>391.1290688739488</c:v>
                </c:pt>
                <c:pt idx="112">
                  <c:v>388.1071186140757</c:v>
                </c:pt>
                <c:pt idx="113">
                  <c:v>385.0685885041715</c:v>
                </c:pt>
                <c:pt idx="114">
                  <c:v>382.014538633303</c:v>
                </c:pt>
                <c:pt idx="115">
                  <c:v>378.9459966805458</c:v>
                </c:pt>
                <c:pt idx="116">
                  <c:v>375.8639587407866</c:v>
                </c:pt>
                <c:pt idx="117">
                  <c:v>372.7693901344385</c:v>
                </c:pt>
                <c:pt idx="118">
                  <c:v>369.6632262011007</c:v>
                </c:pt>
                <c:pt idx="119">
                  <c:v>366.5463730772456</c:v>
                </c:pt>
              </c:numCache>
            </c:numRef>
          </c:yVal>
          <c:smooth val="1"/>
          <c:extLst xmlns:c16r2="http://schemas.microsoft.com/office/drawing/2015/06/chart">
            <c:ext xmlns:c16="http://schemas.microsoft.com/office/drawing/2014/chart" uri="{C3380CC4-5D6E-409C-BE32-E72D297353CC}">
              <c16:uniqueId val="{00000003-1F42-45C8-BD0C-9B70D1C11082}"/>
            </c:ext>
          </c:extLst>
        </c:ser>
        <c:ser>
          <c:idx val="4"/>
          <c:order val="4"/>
          <c:tx>
            <c:strRef>
              <c:f>'SA-Reformulate-G'!$O$123</c:f>
              <c:strCache>
                <c:ptCount val="1"/>
                <c:pt idx="0">
                  <c:v>SHUD Deaths for 1x parameter level</c:v>
                </c:pt>
              </c:strCache>
            </c:strRef>
          </c:tx>
          <c:spPr>
            <a:ln w="38100">
              <a:solidFill>
                <a:schemeClr val="accent2"/>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O$3:$O$122</c:f>
              <c:numCache>
                <c:formatCode>General</c:formatCode>
                <c:ptCount val="120"/>
                <c:pt idx="0">
                  <c:v>0.0</c:v>
                </c:pt>
                <c:pt idx="1">
                  <c:v>13.40020762281165</c:v>
                </c:pt>
                <c:pt idx="2">
                  <c:v>27.08819807653752</c:v>
                </c:pt>
                <c:pt idx="3">
                  <c:v>41.0693746570079</c:v>
                </c:pt>
                <c:pt idx="4">
                  <c:v>55.34545524922328</c:v>
                </c:pt>
                <c:pt idx="5">
                  <c:v>69.91490162345716</c:v>
                </c:pt>
                <c:pt idx="6">
                  <c:v>84.77359347912583</c:v>
                </c:pt>
                <c:pt idx="7">
                  <c:v>99.91538235686576</c:v>
                </c:pt>
                <c:pt idx="8">
                  <c:v>115.3325450917555</c:v>
                </c:pt>
                <c:pt idx="9">
                  <c:v>131.016154400575</c:v>
                </c:pt>
                <c:pt idx="10">
                  <c:v>146.9563811740382</c:v>
                </c:pt>
                <c:pt idx="11">
                  <c:v>163.1427405273003</c:v>
                </c:pt>
                <c:pt idx="12">
                  <c:v>179.5642915714965</c:v>
                </c:pt>
                <c:pt idx="13">
                  <c:v>189.9571452020492</c:v>
                </c:pt>
                <c:pt idx="14">
                  <c:v>200.0805746296626</c:v>
                </c:pt>
                <c:pt idx="15">
                  <c:v>209.9268627954186</c:v>
                </c:pt>
                <c:pt idx="16">
                  <c:v>219.4950240905974</c:v>
                </c:pt>
                <c:pt idx="17">
                  <c:v>228.7848853904519</c:v>
                </c:pt>
                <c:pt idx="18">
                  <c:v>237.7969640060671</c:v>
                </c:pt>
                <c:pt idx="19">
                  <c:v>246.5323799175628</c:v>
                </c:pt>
                <c:pt idx="20">
                  <c:v>254.9927782131164</c:v>
                </c:pt>
                <c:pt idx="21">
                  <c:v>263.180260609268</c:v>
                </c:pt>
                <c:pt idx="22">
                  <c:v>271.0973250623666</c:v>
                </c:pt>
                <c:pt idx="23">
                  <c:v>278.7468125467448</c:v>
                </c:pt>
                <c:pt idx="24">
                  <c:v>286.1318601524514</c:v>
                </c:pt>
                <c:pt idx="25">
                  <c:v>293.2558597370634</c:v>
                </c:pt>
                <c:pt idx="26">
                  <c:v>300.1178247124364</c:v>
                </c:pt>
                <c:pt idx="27">
                  <c:v>306.7214802526369</c:v>
                </c:pt>
                <c:pt idx="28">
                  <c:v>313.070701969631</c:v>
                </c:pt>
                <c:pt idx="29">
                  <c:v>319.1694970241433</c:v>
                </c:pt>
                <c:pt idx="30">
                  <c:v>325.0219843946318</c:v>
                </c:pt>
                <c:pt idx="31">
                  <c:v>330.6323769252268</c:v>
                </c:pt>
                <c:pt idx="32">
                  <c:v>336.0049650658831</c:v>
                </c:pt>
                <c:pt idx="33">
                  <c:v>341.1441021469164</c:v>
                </c:pt>
                <c:pt idx="34">
                  <c:v>346.0541910421196</c:v>
                </c:pt>
                <c:pt idx="35">
                  <c:v>350.7396720875262</c:v>
                </c:pt>
                <c:pt idx="36">
                  <c:v>355.2050121355386</c:v>
                </c:pt>
                <c:pt idx="37">
                  <c:v>359.4546946361031</c:v>
                </c:pt>
                <c:pt idx="38">
                  <c:v>363.4932106477505</c:v>
                </c:pt>
                <c:pt idx="39">
                  <c:v>367.3250477256265</c:v>
                </c:pt>
                <c:pt idx="40">
                  <c:v>370.9546858600436</c:v>
                </c:pt>
                <c:pt idx="41">
                  <c:v>374.3865907158988</c:v>
                </c:pt>
                <c:pt idx="42">
                  <c:v>377.625207539808</c:v>
                </c:pt>
                <c:pt idx="43">
                  <c:v>380.674955653511</c:v>
                </c:pt>
                <c:pt idx="44">
                  <c:v>383.5402234815955</c:v>
                </c:pt>
                <c:pt idx="45">
                  <c:v>386.2253640674595</c:v>
                </c:pt>
                <c:pt idx="46">
                  <c:v>388.7346910362162</c:v>
                </c:pt>
                <c:pt idx="47">
                  <c:v>391.0724749674587</c:v>
                </c:pt>
                <c:pt idx="48">
                  <c:v>393.2429401444428</c:v>
                </c:pt>
                <c:pt idx="49">
                  <c:v>395.2502616494897</c:v>
                </c:pt>
                <c:pt idx="50">
                  <c:v>397.098562778208</c:v>
                </c:pt>
                <c:pt idx="51">
                  <c:v>398.791912747661</c:v>
                </c:pt>
                <c:pt idx="52">
                  <c:v>400.3343246746255</c:v>
                </c:pt>
                <c:pt idx="53">
                  <c:v>401.7297538062786</c:v>
                </c:pt>
                <c:pt idx="54">
                  <c:v>402.9820959821182</c:v>
                </c:pt>
                <c:pt idx="55">
                  <c:v>404.0951863096315</c:v>
                </c:pt>
                <c:pt idx="56">
                  <c:v>405.072798037707</c:v>
                </c:pt>
                <c:pt idx="57">
                  <c:v>405.9186416128885</c:v>
                </c:pt>
                <c:pt idx="58">
                  <c:v>406.6363639047294</c:v>
                </c:pt>
                <c:pt idx="59">
                  <c:v>407.2295475874996</c:v>
                </c:pt>
                <c:pt idx="60">
                  <c:v>407.7017106664242</c:v>
                </c:pt>
                <c:pt idx="61">
                  <c:v>408.0563061374465</c:v>
                </c:pt>
                <c:pt idx="62">
                  <c:v>408.296721770288</c:v>
                </c:pt>
                <c:pt idx="63">
                  <c:v>408.4262800052911</c:v>
                </c:pt>
                <c:pt idx="64">
                  <c:v>408.4482379550656</c:v>
                </c:pt>
                <c:pt idx="65">
                  <c:v>408.365787502789</c:v>
                </c:pt>
                <c:pt idx="66">
                  <c:v>408.1820554892555</c:v>
                </c:pt>
                <c:pt idx="67">
                  <c:v>407.9001039815269</c:v>
                </c:pt>
                <c:pt idx="68">
                  <c:v>407.5229306163729</c:v>
                </c:pt>
                <c:pt idx="69">
                  <c:v>407.0534690121775</c:v>
                </c:pt>
                <c:pt idx="70">
                  <c:v>406.4945892433904</c:v>
                </c:pt>
                <c:pt idx="71">
                  <c:v>405.8490983719713</c:v>
                </c:pt>
                <c:pt idx="72">
                  <c:v>405.1197410306555</c:v>
                </c:pt>
                <c:pt idx="73">
                  <c:v>404.3092000531816</c:v>
                </c:pt>
                <c:pt idx="74">
                  <c:v>403.4200971469513</c:v>
                </c:pt>
                <c:pt idx="75">
                  <c:v>402.4549936038728</c:v>
                </c:pt>
                <c:pt idx="76">
                  <c:v>401.4163910454286</c:v>
                </c:pt>
                <c:pt idx="77">
                  <c:v>400.3067321982538</c:v>
                </c:pt>
                <c:pt idx="78">
                  <c:v>399.128401696765</c:v>
                </c:pt>
                <c:pt idx="79">
                  <c:v>397.8837269096076</c:v>
                </c:pt>
                <c:pt idx="80">
                  <c:v>396.5749787868922</c:v>
                </c:pt>
                <c:pt idx="81">
                  <c:v>395.2043727254176</c:v>
                </c:pt>
                <c:pt idx="82">
                  <c:v>393.7740694492437</c:v>
                </c:pt>
                <c:pt idx="83">
                  <c:v>392.2861759031686</c:v>
                </c:pt>
                <c:pt idx="84">
                  <c:v>390.7427461568462</c:v>
                </c:pt>
                <c:pt idx="85">
                  <c:v>389.145782317393</c:v>
                </c:pt>
                <c:pt idx="86">
                  <c:v>387.4972354485591</c:v>
                </c:pt>
                <c:pt idx="87">
                  <c:v>385.7990064946238</c:v>
                </c:pt>
                <c:pt idx="88">
                  <c:v>384.0529472072457</c:v>
                </c:pt>
                <c:pt idx="89">
                  <c:v>382.2608610738577</c:v>
                </c:pt>
                <c:pt idx="90">
                  <c:v>380.4245042459866</c:v>
                </c:pt>
                <c:pt idx="91">
                  <c:v>378.5455864662599</c:v>
                </c:pt>
                <c:pt idx="92">
                  <c:v>376.6257719928133</c:v>
                </c:pt>
                <c:pt idx="93">
                  <c:v>374.666680519994</c:v>
                </c:pt>
                <c:pt idx="94">
                  <c:v>372.6698880942752</c:v>
                </c:pt>
                <c:pt idx="95">
                  <c:v>370.6369280244488</c:v>
                </c:pt>
                <c:pt idx="96">
                  <c:v>368.5692917852004</c:v>
                </c:pt>
                <c:pt idx="97">
                  <c:v>366.4684299132678</c:v>
                </c:pt>
                <c:pt idx="98">
                  <c:v>364.3357528954517</c:v>
                </c:pt>
                <c:pt idx="99">
                  <c:v>362.1726320478077</c:v>
                </c:pt>
                <c:pt idx="100">
                  <c:v>359.9804003854265</c:v>
                </c:pt>
                <c:pt idx="101">
                  <c:v>357.7603534822466</c:v>
                </c:pt>
                <c:pt idx="102">
                  <c:v>355.5137503204411</c:v>
                </c:pt>
                <c:pt idx="103">
                  <c:v>353.2418141288762</c:v>
                </c:pt>
                <c:pt idx="104">
                  <c:v>350.945733210358</c:v>
                </c:pt>
                <c:pt idx="105">
                  <c:v>348.6266617572242</c:v>
                </c:pt>
                <c:pt idx="106">
                  <c:v>346.2857206550458</c:v>
                </c:pt>
                <c:pt idx="107">
                  <c:v>343.923998274153</c:v>
                </c:pt>
                <c:pt idx="108">
                  <c:v>341.5425512487712</c:v>
                </c:pt>
                <c:pt idx="109">
                  <c:v>339.14240524358</c:v>
                </c:pt>
                <c:pt idx="110">
                  <c:v>336.7245557075339</c:v>
                </c:pt>
                <c:pt idx="111">
                  <c:v>334.289968614828</c:v>
                </c:pt>
                <c:pt idx="112">
                  <c:v>331.8395811929025</c:v>
                </c:pt>
                <c:pt idx="113">
                  <c:v>329.3743026374224</c:v>
                </c:pt>
                <c:pt idx="114">
                  <c:v>326.8950148141826</c:v>
                </c:pt>
                <c:pt idx="115">
                  <c:v>324.4025729479062</c:v>
                </c:pt>
                <c:pt idx="116">
                  <c:v>321.897806297955</c:v>
                </c:pt>
                <c:pt idx="117">
                  <c:v>319.381518820918</c:v>
                </c:pt>
                <c:pt idx="118">
                  <c:v>316.8544898201861</c:v>
                </c:pt>
                <c:pt idx="119">
                  <c:v>314.3174745824849</c:v>
                </c:pt>
              </c:numCache>
            </c:numRef>
          </c:yVal>
          <c:smooth val="1"/>
          <c:extLst xmlns:c16r2="http://schemas.microsoft.com/office/drawing/2015/06/chart">
            <c:ext xmlns:c16="http://schemas.microsoft.com/office/drawing/2014/chart" uri="{C3380CC4-5D6E-409C-BE32-E72D297353CC}">
              <c16:uniqueId val="{00000004-1F42-45C8-BD0C-9B70D1C11082}"/>
            </c:ext>
          </c:extLst>
        </c:ser>
        <c:ser>
          <c:idx val="1"/>
          <c:order val="5"/>
          <c:tx>
            <c:strRef>
              <c:f>'SA-Reformulate-G'!$X$123</c:f>
              <c:strCache>
                <c:ptCount val="1"/>
                <c:pt idx="0">
                  <c:v>SHUD Deaths for 0.75x parameter level</c:v>
                </c:pt>
              </c:strCache>
            </c:strRef>
          </c:tx>
          <c:spPr>
            <a:ln w="6350">
              <a:solidFill>
                <a:schemeClr val="accent2"/>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X$3:$X$122</c:f>
              <c:numCache>
                <c:formatCode>General</c:formatCode>
                <c:ptCount val="120"/>
                <c:pt idx="0">
                  <c:v>0.0</c:v>
                </c:pt>
                <c:pt idx="1">
                  <c:v>10.66826388562588</c:v>
                </c:pt>
                <c:pt idx="2">
                  <c:v>21.56944464936698</c:v>
                </c:pt>
                <c:pt idx="3">
                  <c:v>32.7078291627759</c:v>
                </c:pt>
                <c:pt idx="4">
                  <c:v>44.08478867129481</c:v>
                </c:pt>
                <c:pt idx="5">
                  <c:v>55.6991157111138</c:v>
                </c:pt>
                <c:pt idx="6">
                  <c:v>67.54755682819913</c:v>
                </c:pt>
                <c:pt idx="7">
                  <c:v>79.62525050515917</c:v>
                </c:pt>
                <c:pt idx="8">
                  <c:v>91.92608578402178</c:v>
                </c:pt>
                <c:pt idx="9">
                  <c:v>104.4429954517895</c:v>
                </c:pt>
                <c:pt idx="10">
                  <c:v>117.1681952779356</c:v>
                </c:pt>
                <c:pt idx="11">
                  <c:v>130.0933788112285</c:v>
                </c:pt>
                <c:pt idx="12">
                  <c:v>143.2098755969701</c:v>
                </c:pt>
                <c:pt idx="13">
                  <c:v>151.5308741890668</c:v>
                </c:pt>
                <c:pt idx="14">
                  <c:v>159.6397520868775</c:v>
                </c:pt>
                <c:pt idx="15">
                  <c:v>167.5303080557007</c:v>
                </c:pt>
                <c:pt idx="16">
                  <c:v>175.2016930112122</c:v>
                </c:pt>
                <c:pt idx="17">
                  <c:v>182.653700768583</c:v>
                </c:pt>
                <c:pt idx="18">
                  <c:v>189.8866719312164</c:v>
                </c:pt>
                <c:pt idx="19">
                  <c:v>196.9014248675318</c:v>
                </c:pt>
                <c:pt idx="20">
                  <c:v>203.6991946524851</c:v>
                </c:pt>
                <c:pt idx="21">
                  <c:v>210.2815791086851</c:v>
                </c:pt>
                <c:pt idx="22">
                  <c:v>216.6504911832532</c:v>
                </c:pt>
                <c:pt idx="23">
                  <c:v>222.8081169442801</c:v>
                </c:pt>
                <c:pt idx="24">
                  <c:v>228.756878538476</c:v>
                </c:pt>
                <c:pt idx="25">
                  <c:v>234.4994015136162</c:v>
                </c:pt>
                <c:pt idx="26">
                  <c:v>240.0348263889642</c:v>
                </c:pt>
                <c:pt idx="27">
                  <c:v>245.3660444677182</c:v>
                </c:pt>
                <c:pt idx="28">
                  <c:v>250.496067886425</c:v>
                </c:pt>
                <c:pt idx="29">
                  <c:v>255.4280146689014</c:v>
                </c:pt>
                <c:pt idx="30">
                  <c:v>260.1650930922906</c:v>
                </c:pt>
                <c:pt idx="31">
                  <c:v>264.7105874541552</c:v>
                </c:pt>
                <c:pt idx="32">
                  <c:v>269.0678451740942</c:v>
                </c:pt>
                <c:pt idx="33">
                  <c:v>273.2402651063526</c:v>
                </c:pt>
                <c:pt idx="34">
                  <c:v>277.2312869490617</c:v>
                </c:pt>
                <c:pt idx="35">
                  <c:v>281.0443816457224</c:v>
                </c:pt>
                <c:pt idx="36">
                  <c:v>284.6830426843275</c:v>
                </c:pt>
                <c:pt idx="37">
                  <c:v>288.150778208869</c:v>
                </c:pt>
                <c:pt idx="38">
                  <c:v>291.4511038666452</c:v>
                </c:pt>
                <c:pt idx="39">
                  <c:v>294.5875339615847</c:v>
                </c:pt>
                <c:pt idx="40">
                  <c:v>297.5635782165886</c:v>
                </c:pt>
                <c:pt idx="41">
                  <c:v>300.3827363851457</c:v>
                </c:pt>
                <c:pt idx="42">
                  <c:v>303.0484933921657</c:v>
                </c:pt>
                <c:pt idx="43">
                  <c:v>305.564314939438</c:v>
                </c:pt>
                <c:pt idx="44">
                  <c:v>307.9336435346792</c:v>
                </c:pt>
                <c:pt idx="45">
                  <c:v>310.1598949077286</c:v>
                </c:pt>
                <c:pt idx="46">
                  <c:v>312.2464547812162</c:v>
                </c:pt>
                <c:pt idx="47">
                  <c:v>314.1966759663699</c:v>
                </c:pt>
                <c:pt idx="48">
                  <c:v>316.0138757574865</c:v>
                </c:pt>
                <c:pt idx="49">
                  <c:v>317.7013336011696</c:v>
                </c:pt>
                <c:pt idx="50">
                  <c:v>319.2622890186498</c:v>
                </c:pt>
                <c:pt idx="51">
                  <c:v>320.699939761446</c:v>
                </c:pt>
                <c:pt idx="52">
                  <c:v>322.0174401815601</c:v>
                </c:pt>
                <c:pt idx="53">
                  <c:v>323.2178998021525</c:v>
                </c:pt>
                <c:pt idx="54">
                  <c:v>324.3043820718968</c:v>
                </c:pt>
                <c:pt idx="55">
                  <c:v>325.279903289238</c:v>
                </c:pt>
                <c:pt idx="56">
                  <c:v>326.1474316838024</c:v>
                </c:pt>
                <c:pt idx="57">
                  <c:v>326.9098866431806</c:v>
                </c:pt>
                <c:pt idx="58">
                  <c:v>327.5701380741936</c:v>
                </c:pt>
                <c:pt idx="59">
                  <c:v>328.1310058885483</c:v>
                </c:pt>
                <c:pt idx="60">
                  <c:v>328.5952596034729</c:v>
                </c:pt>
                <c:pt idx="61">
                  <c:v>328.9656180486766</c:v>
                </c:pt>
                <c:pt idx="62">
                  <c:v>329.244749171494</c:v>
                </c:pt>
                <c:pt idx="63">
                  <c:v>329.4352699325718</c:v>
                </c:pt>
                <c:pt idx="64">
                  <c:v>329.5397462852615</c:v>
                </c:pt>
                <c:pt idx="65">
                  <c:v>329.5606932318508</c:v>
                </c:pt>
                <c:pt idx="66">
                  <c:v>329.5005749507623</c:v>
                </c:pt>
                <c:pt idx="67">
                  <c:v>329.3618049887729</c:v>
                </c:pt>
                <c:pt idx="68">
                  <c:v>329.1467465129901</c:v>
                </c:pt>
                <c:pt idx="69">
                  <c:v>328.8577126175252</c:v>
                </c:pt>
                <c:pt idx="70">
                  <c:v>328.4969666801658</c:v>
                </c:pt>
                <c:pt idx="71">
                  <c:v>328.0667227646603</c:v>
                </c:pt>
                <c:pt idx="72">
                  <c:v>327.5691460644912</c:v>
                </c:pt>
                <c:pt idx="73">
                  <c:v>327.0063533842915</c:v>
                </c:pt>
                <c:pt idx="74">
                  <c:v>326.3804136553111</c:v>
                </c:pt>
                <c:pt idx="75">
                  <c:v>325.6933484815492</c:v>
                </c:pt>
                <c:pt idx="76">
                  <c:v>324.9471327134207</c:v>
                </c:pt>
                <c:pt idx="77">
                  <c:v>324.1436950460024</c:v>
                </c:pt>
                <c:pt idx="78">
                  <c:v>323.2849186391108</c:v>
                </c:pt>
                <c:pt idx="79">
                  <c:v>322.3726417566416</c:v>
                </c:pt>
                <c:pt idx="80">
                  <c:v>321.4086584227736</c:v>
                </c:pt>
                <c:pt idx="81">
                  <c:v>320.3947190927954</c:v>
                </c:pt>
                <c:pt idx="82">
                  <c:v>319.3325313364684</c:v>
                </c:pt>
                <c:pt idx="83">
                  <c:v>318.2237605319838</c:v>
                </c:pt>
                <c:pt idx="84">
                  <c:v>317.0700305686966</c:v>
                </c:pt>
                <c:pt idx="85">
                  <c:v>315.872924556969</c:v>
                </c:pt>
                <c:pt idx="86">
                  <c:v>314.6339855435027</c:v>
                </c:pt>
                <c:pt idx="87">
                  <c:v>313.3547172308002</c:v>
                </c:pt>
                <c:pt idx="88">
                  <c:v>312.036584699307</c:v>
                </c:pt>
                <c:pt idx="89">
                  <c:v>310.681015131042</c:v>
                </c:pt>
                <c:pt idx="90">
                  <c:v>309.2893985335444</c:v>
                </c:pt>
                <c:pt idx="91">
                  <c:v>307.8630884630616</c:v>
                </c:pt>
                <c:pt idx="92">
                  <c:v>306.4034027459969</c:v>
                </c:pt>
                <c:pt idx="93">
                  <c:v>304.9116241977066</c:v>
                </c:pt>
                <c:pt idx="94">
                  <c:v>303.3890013378028</c:v>
                </c:pt>
                <c:pt idx="95">
                  <c:v>301.8367491012056</c:v>
                </c:pt>
                <c:pt idx="96">
                  <c:v>300.2560495442289</c:v>
                </c:pt>
                <c:pt idx="97">
                  <c:v>298.648052545065</c:v>
                </c:pt>
                <c:pt idx="98">
                  <c:v>297.0138764980736</c:v>
                </c:pt>
                <c:pt idx="99">
                  <c:v>295.3546090013548</c:v>
                </c:pt>
                <c:pt idx="100">
                  <c:v>293.6713075371018</c:v>
                </c:pt>
                <c:pt idx="101">
                  <c:v>291.965000144326</c:v>
                </c:pt>
                <c:pt idx="102">
                  <c:v>290.2366860835313</c:v>
                </c:pt>
                <c:pt idx="103">
                  <c:v>288.4873364930139</c:v>
                </c:pt>
                <c:pt idx="104">
                  <c:v>286.7178950364588</c:v>
                </c:pt>
                <c:pt idx="105">
                  <c:v>284.9292785415552</c:v>
                </c:pt>
                <c:pt idx="106">
                  <c:v>283.1223776294084</c:v>
                </c:pt>
                <c:pt idx="107">
                  <c:v>281.2980573345131</c:v>
                </c:pt>
                <c:pt idx="108">
                  <c:v>279.4571577151206</c:v>
                </c:pt>
                <c:pt idx="109">
                  <c:v>277.600494453845</c:v>
                </c:pt>
                <c:pt idx="110">
                  <c:v>275.7288594483686</c:v>
                </c:pt>
                <c:pt idx="111">
                  <c:v>273.843021392191</c:v>
                </c:pt>
                <c:pt idx="112">
                  <c:v>271.9437263452126</c:v>
                </c:pt>
                <c:pt idx="113">
                  <c:v>270.0316982942936</c:v>
                </c:pt>
                <c:pt idx="114">
                  <c:v>268.1076397035496</c:v>
                </c:pt>
                <c:pt idx="115">
                  <c:v>266.172232054467</c:v>
                </c:pt>
                <c:pt idx="116">
                  <c:v>264.2261363758136</c:v>
                </c:pt>
                <c:pt idx="117">
                  <c:v>262.26999376334</c:v>
                </c:pt>
                <c:pt idx="118">
                  <c:v>260.3044258892786</c:v>
                </c:pt>
                <c:pt idx="119">
                  <c:v>258.3300355017249</c:v>
                </c:pt>
              </c:numCache>
            </c:numRef>
          </c:yVal>
          <c:smooth val="1"/>
          <c:extLst xmlns:c16r2="http://schemas.microsoft.com/office/drawing/2015/06/chart">
            <c:ext xmlns:c16="http://schemas.microsoft.com/office/drawing/2014/chart" uri="{C3380CC4-5D6E-409C-BE32-E72D297353CC}">
              <c16:uniqueId val="{00000005-1F42-45C8-BD0C-9B70D1C11082}"/>
            </c:ext>
          </c:extLst>
        </c:ser>
        <c:ser>
          <c:idx val="5"/>
          <c:order val="6"/>
          <c:tx>
            <c:strRef>
              <c:f>'SA-Reformulate-G'!$G$123</c:f>
              <c:strCache>
                <c:ptCount val="1"/>
                <c:pt idx="0">
                  <c:v>Total Deaths for 1.25x parameter level</c:v>
                </c:pt>
              </c:strCache>
            </c:strRef>
          </c:tx>
          <c:spPr>
            <a:ln w="76200">
              <a:solidFill>
                <a:schemeClr val="tx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G$3:$G$122</c:f>
              <c:numCache>
                <c:formatCode>General</c:formatCode>
                <c:ptCount val="120"/>
                <c:pt idx="0">
                  <c:v>0.0</c:v>
                </c:pt>
                <c:pt idx="1">
                  <c:v>4.23247419376812</c:v>
                </c:pt>
                <c:pt idx="2">
                  <c:v>8.644104973083358</c:v>
                </c:pt>
                <c:pt idx="3">
                  <c:v>13.24977008241567</c:v>
                </c:pt>
                <c:pt idx="4">
                  <c:v>18.05998607617971</c:v>
                </c:pt>
                <c:pt idx="5">
                  <c:v>23.08125734053574</c:v>
                </c:pt>
                <c:pt idx="6">
                  <c:v>28.3168440904959</c:v>
                </c:pt>
                <c:pt idx="7">
                  <c:v>33.76739803025916</c:v>
                </c:pt>
                <c:pt idx="8">
                  <c:v>39.43148617154579</c:v>
                </c:pt>
                <c:pt idx="9">
                  <c:v>45.30602186049529</c:v>
                </c:pt>
                <c:pt idx="10">
                  <c:v>51.38661891127855</c:v>
                </c:pt>
                <c:pt idx="11">
                  <c:v>57.66788208817206</c:v>
                </c:pt>
                <c:pt idx="12">
                  <c:v>64.14364495052928</c:v>
                </c:pt>
                <c:pt idx="13">
                  <c:v>66.94600352378756</c:v>
                </c:pt>
                <c:pt idx="14">
                  <c:v>69.66181707879115</c:v>
                </c:pt>
                <c:pt idx="15">
                  <c:v>72.27944611224061</c:v>
                </c:pt>
                <c:pt idx="16">
                  <c:v>74.7922439786482</c:v>
                </c:pt>
                <c:pt idx="17">
                  <c:v>77.19474128632751</c:v>
                </c:pt>
                <c:pt idx="18">
                  <c:v>79.48247258614765</c:v>
                </c:pt>
                <c:pt idx="19">
                  <c:v>81.65184093275293</c:v>
                </c:pt>
                <c:pt idx="20">
                  <c:v>83.70000233282823</c:v>
                </c:pt>
                <c:pt idx="21">
                  <c:v>85.62476696508261</c:v>
                </c:pt>
                <c:pt idx="22">
                  <c:v>87.42451457850401</c:v>
                </c:pt>
                <c:pt idx="23">
                  <c:v>89.09812187469915</c:v>
                </c:pt>
                <c:pt idx="24">
                  <c:v>90.64490002142665</c:v>
                </c:pt>
                <c:pt idx="25">
                  <c:v>92.06454073525947</c:v>
                </c:pt>
                <c:pt idx="26">
                  <c:v>93.35423216503435</c:v>
                </c:pt>
                <c:pt idx="27">
                  <c:v>94.51427137163007</c:v>
                </c:pt>
                <c:pt idx="28">
                  <c:v>95.54520299957667</c:v>
                </c:pt>
                <c:pt idx="29">
                  <c:v>96.44779351452408</c:v>
                </c:pt>
                <c:pt idx="30">
                  <c:v>97.22300671693026</c:v>
                </c:pt>
                <c:pt idx="31">
                  <c:v>97.87198185576521</c:v>
                </c:pt>
                <c:pt idx="32">
                  <c:v>98.39601405286785</c:v>
                </c:pt>
                <c:pt idx="33">
                  <c:v>98.79653674520386</c:v>
                </c:pt>
                <c:pt idx="34">
                  <c:v>99.07510589331905</c:v>
                </c:pt>
                <c:pt idx="35">
                  <c:v>99.23338574000654</c:v>
                </c:pt>
                <c:pt idx="36">
                  <c:v>99.27313593378857</c:v>
                </c:pt>
                <c:pt idx="37">
                  <c:v>99.19619985802615</c:v>
                </c:pt>
                <c:pt idx="38">
                  <c:v>99.00449402872455</c:v>
                </c:pt>
                <c:pt idx="39">
                  <c:v>98.69999661310311</c:v>
                </c:pt>
                <c:pt idx="40">
                  <c:v>98.28474068950872</c:v>
                </c:pt>
                <c:pt idx="41">
                  <c:v>97.7608061543123</c:v>
                </c:pt>
                <c:pt idx="42">
                  <c:v>97.13031233644342</c:v>
                </c:pt>
                <c:pt idx="43">
                  <c:v>96.39541123679116</c:v>
                </c:pt>
                <c:pt idx="44">
                  <c:v>95.55828133282861</c:v>
                </c:pt>
                <c:pt idx="45">
                  <c:v>94.62112189666225</c:v>
                </c:pt>
                <c:pt idx="46">
                  <c:v>93.58614778089877</c:v>
                </c:pt>
                <c:pt idx="47">
                  <c:v>92.45558463222365</c:v>
                </c:pt>
                <c:pt idx="48">
                  <c:v>91.2316644970945</c:v>
                </c:pt>
                <c:pt idx="49">
                  <c:v>89.9166217879058</c:v>
                </c:pt>
                <c:pt idx="50">
                  <c:v>88.512689581336</c:v>
                </c:pt>
                <c:pt idx="51">
                  <c:v>87.02209622345833</c:v>
                </c:pt>
                <c:pt idx="52">
                  <c:v>85.447062218042</c:v>
                </c:pt>
                <c:pt idx="53">
                  <c:v>83.78979737913865</c:v>
                </c:pt>
                <c:pt idx="54">
                  <c:v>82.05249822776508</c:v>
                </c:pt>
                <c:pt idx="55">
                  <c:v>80.23734561545861</c:v>
                </c:pt>
                <c:pt idx="56">
                  <c:v>78.34650255894667</c:v>
                </c:pt>
                <c:pt idx="57">
                  <c:v>76.38211227142311</c:v>
                </c:pt>
                <c:pt idx="58">
                  <c:v>74.34629637703227</c:v>
                </c:pt>
                <c:pt idx="59">
                  <c:v>72.2411532961715</c:v>
                </c:pt>
                <c:pt idx="60">
                  <c:v>70.06875679015265</c:v>
                </c:pt>
                <c:pt idx="61">
                  <c:v>67.83115465453373</c:v>
                </c:pt>
                <c:pt idx="62">
                  <c:v>65.53036755117746</c:v>
                </c:pt>
                <c:pt idx="63">
                  <c:v>63.16838796978391</c:v>
                </c:pt>
                <c:pt idx="64">
                  <c:v>60.74717931021841</c:v>
                </c:pt>
                <c:pt idx="65">
                  <c:v>58.26867507753495</c:v>
                </c:pt>
                <c:pt idx="66">
                  <c:v>55.73477818209985</c:v>
                </c:pt>
                <c:pt idx="67">
                  <c:v>53.14736033770077</c:v>
                </c:pt>
                <c:pt idx="68">
                  <c:v>50.5082615509459</c:v>
                </c:pt>
                <c:pt idx="69">
                  <c:v>47.81928969569678</c:v>
                </c:pt>
                <c:pt idx="70">
                  <c:v>45.08222016662229</c:v>
                </c:pt>
                <c:pt idx="71">
                  <c:v>42.29879560633116</c:v>
                </c:pt>
                <c:pt idx="72">
                  <c:v>39.47072570088265</c:v>
                </c:pt>
                <c:pt idx="73">
                  <c:v>36.5996870387582</c:v>
                </c:pt>
                <c:pt idx="74">
                  <c:v>33.68732302868393</c:v>
                </c:pt>
                <c:pt idx="75">
                  <c:v>30.73524387196776</c:v>
                </c:pt>
                <c:pt idx="76">
                  <c:v>27.74502658525888</c:v>
                </c:pt>
                <c:pt idx="77">
                  <c:v>24.71821506988763</c:v>
                </c:pt>
                <c:pt idx="78">
                  <c:v>21.65632022417831</c:v>
                </c:pt>
                <c:pt idx="79">
                  <c:v>18.56082009531737</c:v>
                </c:pt>
                <c:pt idx="80">
                  <c:v>15.43316006759178</c:v>
                </c:pt>
                <c:pt idx="81">
                  <c:v>12.27475308398625</c:v>
                </c:pt>
                <c:pt idx="82">
                  <c:v>9.08697989829525</c:v>
                </c:pt>
                <c:pt idx="83">
                  <c:v>5.871189355122805</c:v>
                </c:pt>
                <c:pt idx="84">
                  <c:v>2.628698695245021</c:v>
                </c:pt>
                <c:pt idx="85">
                  <c:v>-0.639206115999514</c:v>
                </c:pt>
                <c:pt idx="86">
                  <c:v>-3.931270039483556</c:v>
                </c:pt>
                <c:pt idx="87">
                  <c:v>-7.246268594305456</c:v>
                </c:pt>
                <c:pt idx="88">
                  <c:v>-10.5830074729769</c:v>
                </c:pt>
                <c:pt idx="89">
                  <c:v>-13.94032214159215</c:v>
                </c:pt>
                <c:pt idx="90">
                  <c:v>-17.3170774266886</c:v>
                </c:pt>
                <c:pt idx="91">
                  <c:v>-20.71216709037844</c:v>
                </c:pt>
                <c:pt idx="92">
                  <c:v>-24.12451339525305</c:v>
                </c:pt>
                <c:pt idx="93">
                  <c:v>-27.55306666042998</c:v>
                </c:pt>
                <c:pt idx="94">
                  <c:v>-30.99680481006553</c:v>
                </c:pt>
                <c:pt idx="95">
                  <c:v>-34.45473291553344</c:v>
                </c:pt>
                <c:pt idx="96">
                  <c:v>-37.9258827323918</c:v>
                </c:pt>
                <c:pt idx="97">
                  <c:v>-41.40931223321194</c:v>
                </c:pt>
                <c:pt idx="98">
                  <c:v>-44.90410513723073</c:v>
                </c:pt>
                <c:pt idx="99">
                  <c:v>-48.40937043774947</c:v>
                </c:pt>
                <c:pt idx="100">
                  <c:v>-51.92424192811765</c:v>
                </c:pt>
                <c:pt idx="101">
                  <c:v>-55.44787772708789</c:v>
                </c:pt>
                <c:pt idx="102">
                  <c:v>-58.97945980428103</c:v>
                </c:pt>
                <c:pt idx="103">
                  <c:v>-62.5181935064069</c:v>
                </c:pt>
                <c:pt idx="104">
                  <c:v>-66.06330708489231</c:v>
                </c:pt>
                <c:pt idx="105">
                  <c:v>-69.61405122546503</c:v>
                </c:pt>
                <c:pt idx="106">
                  <c:v>-73.16969858023367</c:v>
                </c:pt>
                <c:pt idx="107">
                  <c:v>-76.72954330274288</c:v>
                </c:pt>
                <c:pt idx="108">
                  <c:v>-80.29290058644264</c:v>
                </c:pt>
                <c:pt idx="109">
                  <c:v>-83.85910620698785</c:v>
                </c:pt>
                <c:pt idx="110">
                  <c:v>-87.4275160687229</c:v>
                </c:pt>
                <c:pt idx="111">
                  <c:v>-90.997505755701</c:v>
                </c:pt>
                <c:pt idx="112">
                  <c:v>-94.56847008752921</c:v>
                </c:pt>
                <c:pt idx="113">
                  <c:v>-98.1398226803353</c:v>
                </c:pt>
                <c:pt idx="114">
                  <c:v>-101.7109955130618</c:v>
                </c:pt>
                <c:pt idx="115">
                  <c:v>-105.2814384993626</c:v>
                </c:pt>
                <c:pt idx="116">
                  <c:v>-108.8506190652511</c:v>
                </c:pt>
                <c:pt idx="117">
                  <c:v>-112.4180217326935</c:v>
                </c:pt>
                <c:pt idx="118">
                  <c:v>-115.9831477093066</c:v>
                </c:pt>
                <c:pt idx="119">
                  <c:v>-119.5455144842706</c:v>
                </c:pt>
              </c:numCache>
            </c:numRef>
          </c:yVal>
          <c:smooth val="1"/>
          <c:extLst xmlns:c16r2="http://schemas.microsoft.com/office/drawing/2015/06/chart">
            <c:ext xmlns:c16="http://schemas.microsoft.com/office/drawing/2014/chart" uri="{C3380CC4-5D6E-409C-BE32-E72D297353CC}">
              <c16:uniqueId val="{00000006-1F42-45C8-BD0C-9B70D1C11082}"/>
            </c:ext>
          </c:extLst>
        </c:ser>
        <c:ser>
          <c:idx val="2"/>
          <c:order val="7"/>
          <c:tx>
            <c:strRef>
              <c:f>'SA-Reformulate-G'!$P$123</c:f>
              <c:strCache>
                <c:ptCount val="1"/>
                <c:pt idx="0">
                  <c:v>Total Deaths for 1x parameter level</c:v>
                </c:pt>
              </c:strCache>
            </c:strRef>
          </c:tx>
          <c:spPr>
            <a:ln w="28575">
              <a:solidFill>
                <a:schemeClr val="tx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P$3:$P$122</c:f>
              <c:numCache>
                <c:formatCode>General</c:formatCode>
                <c:ptCount val="120"/>
                <c:pt idx="0">
                  <c:v>0.0</c:v>
                </c:pt>
                <c:pt idx="1">
                  <c:v>1.500530456582101</c:v>
                </c:pt>
                <c:pt idx="2">
                  <c:v>3.127301229962768</c:v>
                </c:pt>
                <c:pt idx="3">
                  <c:v>4.894061891166205</c:v>
                </c:pt>
                <c:pt idx="4">
                  <c:v>6.810980171191384</c:v>
                </c:pt>
                <c:pt idx="5">
                  <c:v>8.88489607184183</c:v>
                </c:pt>
                <c:pt idx="6">
                  <c:v>11.11994650551455</c:v>
                </c:pt>
                <c:pt idx="7">
                  <c:v>13.51808338120636</c:v>
                </c:pt>
                <c:pt idx="8">
                  <c:v>16.07950135533538</c:v>
                </c:pt>
                <c:pt idx="9">
                  <c:v>18.80299049884757</c:v>
                </c:pt>
                <c:pt idx="10">
                  <c:v>21.68622663881456</c:v>
                </c:pt>
                <c:pt idx="11">
                  <c:v>24.72601002397232</c:v>
                </c:pt>
                <c:pt idx="12">
                  <c:v>27.91846119010597</c:v>
                </c:pt>
                <c:pt idx="13">
                  <c:v>28.67276953777018</c:v>
                </c:pt>
                <c:pt idx="14">
                  <c:v>29.39900642557846</c:v>
                </c:pt>
                <c:pt idx="15">
                  <c:v>30.08701655435498</c:v>
                </c:pt>
                <c:pt idx="16">
                  <c:v>30.73025467560883</c:v>
                </c:pt>
                <c:pt idx="17">
                  <c:v>31.3231812537339</c:v>
                </c:pt>
                <c:pt idx="18">
                  <c:v>31.86111564270782</c:v>
                </c:pt>
                <c:pt idx="19">
                  <c:v>32.34011983415648</c:v>
                </c:pt>
                <c:pt idx="20">
                  <c:v>32.75689976675785</c:v>
                </c:pt>
                <c:pt idx="21">
                  <c:v>33.10872135707746</c:v>
                </c:pt>
                <c:pt idx="22">
                  <c:v>33.39333889760701</c:v>
                </c:pt>
                <c:pt idx="23">
                  <c:v>33.6089338465695</c:v>
                </c:pt>
                <c:pt idx="24">
                  <c:v>33.754062353886</c:v>
                </c:pt>
                <c:pt idx="25">
                  <c:v>33.8276101371559</c:v>
                </c:pt>
                <c:pt idx="26">
                  <c:v>33.82685324697823</c:v>
                </c:pt>
                <c:pt idx="27">
                  <c:v>33.75121556249474</c:v>
                </c:pt>
                <c:pt idx="28">
                  <c:v>33.60033957443592</c:v>
                </c:pt>
                <c:pt idx="29">
                  <c:v>33.37406461091904</c:v>
                </c:pt>
                <c:pt idx="30">
                  <c:v>33.07240648441054</c:v>
                </c:pt>
                <c:pt idx="31">
                  <c:v>32.6955393528552</c:v>
                </c:pt>
                <c:pt idx="32">
                  <c:v>32.24377952722875</c:v>
                </c:pt>
                <c:pt idx="33">
                  <c:v>31.7175709681329</c:v>
                </c:pt>
                <c:pt idx="34">
                  <c:v>31.11747225210265</c:v>
                </c:pt>
                <c:pt idx="35">
                  <c:v>30.44414482090728</c:v>
                </c:pt>
                <c:pt idx="36">
                  <c:v>29.69834235476488</c:v>
                </c:pt>
                <c:pt idx="37">
                  <c:v>28.88090113381318</c:v>
                </c:pt>
                <c:pt idx="38">
                  <c:v>27.99273127197616</c:v>
                </c:pt>
                <c:pt idx="39">
                  <c:v>27.03480749865466</c:v>
                </c:pt>
                <c:pt idx="40">
                  <c:v>26.00816323820727</c:v>
                </c:pt>
                <c:pt idx="41">
                  <c:v>24.91388388394412</c:v>
                </c:pt>
                <c:pt idx="42">
                  <c:v>23.75310064001551</c:v>
                </c:pt>
                <c:pt idx="43">
                  <c:v>22.52698486549867</c:v>
                </c:pt>
                <c:pt idx="44">
                  <c:v>21.2367428721156</c:v>
                </c:pt>
                <c:pt idx="45">
                  <c:v>19.8836111335046</c:v>
                </c:pt>
                <c:pt idx="46">
                  <c:v>18.46885186919967</c:v>
                </c:pt>
                <c:pt idx="47">
                  <c:v>16.99374897104098</c:v>
                </c:pt>
                <c:pt idx="48">
                  <c:v>15.45960424346467</c:v>
                </c:pt>
                <c:pt idx="49">
                  <c:v>13.8677339324153</c:v>
                </c:pt>
                <c:pt idx="50">
                  <c:v>12.21946552033787</c:v>
                </c:pt>
                <c:pt idx="51">
                  <c:v>10.51613476708162</c:v>
                </c:pt>
                <c:pt idx="52">
                  <c:v>8.75908297813435</c:v>
                </c:pt>
                <c:pt idx="53">
                  <c:v>6.949654485036218</c:v>
                </c:pt>
                <c:pt idx="54">
                  <c:v>5.089194322187812</c:v>
                </c:pt>
                <c:pt idx="55">
                  <c:v>3.179046086521384</c:v>
                </c:pt>
                <c:pt idx="56">
                  <c:v>1.220549967632587</c:v>
                </c:pt>
                <c:pt idx="57">
                  <c:v>-0.784959063027236</c:v>
                </c:pt>
                <c:pt idx="58">
                  <c:v>-2.836152914404419</c:v>
                </c:pt>
                <c:pt idx="59">
                  <c:v>-4.931711899260108</c:v>
                </c:pt>
                <c:pt idx="60">
                  <c:v>-7.07032612775238</c:v>
                </c:pt>
                <c:pt idx="61">
                  <c:v>-9.25069677956053</c:v>
                </c:pt>
                <c:pt idx="62">
                  <c:v>-11.47153726234628</c:v>
                </c:pt>
                <c:pt idx="63">
                  <c:v>-13.73157426383218</c:v>
                </c:pt>
                <c:pt idx="64">
                  <c:v>-16.02954870430253</c:v>
                </c:pt>
                <c:pt idx="65">
                  <c:v>-18.36421659590355</c:v>
                </c:pt>
                <c:pt idx="66">
                  <c:v>-20.73434981471187</c:v>
                </c:pt>
                <c:pt idx="67">
                  <c:v>-23.13873679119182</c:v>
                </c:pt>
                <c:pt idx="68">
                  <c:v>-25.57618312429855</c:v>
                </c:pt>
                <c:pt idx="69">
                  <c:v>-28.04551212419597</c:v>
                </c:pt>
                <c:pt idx="70">
                  <c:v>-30.54556528825083</c:v>
                </c:pt>
                <c:pt idx="71">
                  <c:v>-33.07520271468743</c:v>
                </c:pt>
                <c:pt idx="72">
                  <c:v>-35.63330345804975</c:v>
                </c:pt>
                <c:pt idx="73">
                  <c:v>-38.21876583036164</c:v>
                </c:pt>
                <c:pt idx="74">
                  <c:v>-40.83050765165343</c:v>
                </c:pt>
                <c:pt idx="75">
                  <c:v>-43.46746645333587</c:v>
                </c:pt>
                <c:pt idx="76">
                  <c:v>-46.12859963765804</c:v>
                </c:pt>
                <c:pt idx="77">
                  <c:v>-48.81288459635199</c:v>
                </c:pt>
                <c:pt idx="78">
                  <c:v>-51.5193187913501</c:v>
                </c:pt>
                <c:pt idx="79">
                  <c:v>-54.24691980030588</c:v>
                </c:pt>
                <c:pt idx="80">
                  <c:v>-56.99472532951963</c:v>
                </c:pt>
                <c:pt idx="81">
                  <c:v>-59.76179319666376</c:v>
                </c:pt>
                <c:pt idx="82">
                  <c:v>-62.54720128562197</c:v>
                </c:pt>
                <c:pt idx="83">
                  <c:v>-65.35004747559091</c:v>
                </c:pt>
                <c:pt idx="84">
                  <c:v>-68.16944954647045</c:v>
                </c:pt>
                <c:pt idx="85">
                  <c:v>-71.00454506245345</c:v>
                </c:pt>
                <c:pt idx="86">
                  <c:v>-73.85449123562775</c:v>
                </c:pt>
                <c:pt idx="87">
                  <c:v>-76.71846477125686</c:v>
                </c:pt>
                <c:pt idx="88">
                  <c:v>-79.5956616963621</c:v>
                </c:pt>
                <c:pt idx="89">
                  <c:v>-82.48529717307015</c:v>
                </c:pt>
                <c:pt idx="90">
                  <c:v>-85.38660529815743</c:v>
                </c:pt>
                <c:pt idx="91">
                  <c:v>-88.29883889009854</c:v>
                </c:pt>
                <c:pt idx="92">
                  <c:v>-91.2212692648616</c:v>
                </c:pt>
                <c:pt idx="93">
                  <c:v>-94.15318600159856</c:v>
                </c:pt>
                <c:pt idx="94">
                  <c:v>-97.09389669935762</c:v>
                </c:pt>
                <c:pt idx="95">
                  <c:v>-100.0427267257875</c:v>
                </c:pt>
                <c:pt idx="96">
                  <c:v>-102.9990189588349</c:v>
                </c:pt>
                <c:pt idx="97">
                  <c:v>-105.9621335223003</c:v>
                </c:pt>
                <c:pt idx="98">
                  <c:v>-108.9314475161035</c:v>
                </c:pt>
                <c:pt idx="99">
                  <c:v>-111.9063547420338</c:v>
                </c:pt>
                <c:pt idx="100">
                  <c:v>-114.886265425717</c:v>
                </c:pt>
                <c:pt idx="101">
                  <c:v>-117.8706059354794</c:v>
                </c:pt>
                <c:pt idx="102">
                  <c:v>-120.8588184987405</c:v>
                </c:pt>
                <c:pt idx="103">
                  <c:v>-123.8503609165236</c:v>
                </c:pt>
                <c:pt idx="104">
                  <c:v>-126.8447062766409</c:v>
                </c:pt>
                <c:pt idx="105">
                  <c:v>-129.8413426660525</c:v>
                </c:pt>
                <c:pt idx="106">
                  <c:v>-132.8397728828773</c:v>
                </c:pt>
                <c:pt idx="107">
                  <c:v>-135.8395141484912</c:v>
                </c:pt>
                <c:pt idx="108">
                  <c:v>-138.840097820122</c:v>
                </c:pt>
                <c:pt idx="109">
                  <c:v>-141.8410691043067</c:v>
                </c:pt>
                <c:pt idx="110">
                  <c:v>-144.8419867715653</c:v>
                </c:pt>
                <c:pt idx="111">
                  <c:v>-147.8424228726043</c:v>
                </c:pt>
                <c:pt idx="112">
                  <c:v>-150.8419624563347</c:v>
                </c:pt>
                <c:pt idx="113">
                  <c:v>-153.8402032899881</c:v>
                </c:pt>
                <c:pt idx="114">
                  <c:v>-156.8367555815537</c:v>
                </c:pt>
                <c:pt idx="115">
                  <c:v>-159.8312417047785</c:v>
                </c:pt>
                <c:pt idx="116">
                  <c:v>-162.823295926922</c:v>
                </c:pt>
                <c:pt idx="117">
                  <c:v>-165.8125641394443</c:v>
                </c:pt>
                <c:pt idx="118">
                  <c:v>-168.7987035918121</c:v>
                </c:pt>
                <c:pt idx="119">
                  <c:v>-171.781382628545</c:v>
                </c:pt>
              </c:numCache>
            </c:numRef>
          </c:yVal>
          <c:smooth val="1"/>
          <c:extLst xmlns:c16r2="http://schemas.microsoft.com/office/drawing/2015/06/chart">
            <c:ext xmlns:c16="http://schemas.microsoft.com/office/drawing/2014/chart" uri="{C3380CC4-5D6E-409C-BE32-E72D297353CC}">
              <c16:uniqueId val="{00000007-1F42-45C8-BD0C-9B70D1C11082}"/>
            </c:ext>
          </c:extLst>
        </c:ser>
        <c:ser>
          <c:idx val="9"/>
          <c:order val="8"/>
          <c:tx>
            <c:strRef>
              <c:f>'SA-Reformulate-G'!$Y$123</c:f>
              <c:strCache>
                <c:ptCount val="1"/>
                <c:pt idx="0">
                  <c:v>Total Deaths for 0.75x parameter level</c:v>
                </c:pt>
              </c:strCache>
            </c:strRef>
          </c:tx>
          <c:spPr>
            <a:ln w="6350">
              <a:solidFill>
                <a:schemeClr val="tx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Y$3:$Y$122</c:f>
              <c:numCache>
                <c:formatCode>General</c:formatCode>
                <c:ptCount val="120"/>
                <c:pt idx="0">
                  <c:v>0.0</c:v>
                </c:pt>
                <c:pt idx="1">
                  <c:v>-1.231413280603738</c:v>
                </c:pt>
                <c:pt idx="2">
                  <c:v>-2.391451428308982</c:v>
                </c:pt>
                <c:pt idx="3">
                  <c:v>-3.467481343560666</c:v>
                </c:pt>
                <c:pt idx="4">
                  <c:v>-4.44968198197853</c:v>
                </c:pt>
                <c:pt idx="5">
                  <c:v>-5.330882621881074</c:v>
                </c:pt>
                <c:pt idx="6">
                  <c:v>-6.106079548688601</c:v>
                </c:pt>
                <c:pt idx="7">
                  <c:v>-6.77203395365491</c:v>
                </c:pt>
                <c:pt idx="8">
                  <c:v>-7.326939013143556</c:v>
                </c:pt>
                <c:pt idx="9">
                  <c:v>-7.770144623001352</c:v>
                </c:pt>
                <c:pt idx="10">
                  <c:v>-8.101930111549881</c:v>
                </c:pt>
                <c:pt idx="11">
                  <c:v>-8.32331682766499</c:v>
                </c:pt>
                <c:pt idx="12">
                  <c:v>-8.435913829675467</c:v>
                </c:pt>
                <c:pt idx="13">
                  <c:v>-9.753454083912996</c:v>
                </c:pt>
                <c:pt idx="14">
                  <c:v>-11.04176215316984</c:v>
                </c:pt>
                <c:pt idx="15">
                  <c:v>-12.30947769474474</c:v>
                </c:pt>
                <c:pt idx="16">
                  <c:v>-13.56300960336803</c:v>
                </c:pt>
                <c:pt idx="17">
                  <c:v>-14.80793063348692</c:v>
                </c:pt>
                <c:pt idx="18">
                  <c:v>-16.04909828520981</c:v>
                </c:pt>
                <c:pt idx="19">
                  <c:v>-17.2907523125537</c:v>
                </c:pt>
                <c:pt idx="20">
                  <c:v>-18.53659691171674</c:v>
                </c:pt>
                <c:pt idx="21">
                  <c:v>-19.78987016978017</c:v>
                </c:pt>
                <c:pt idx="22">
                  <c:v>-21.05340290175286</c:v>
                </c:pt>
                <c:pt idx="23">
                  <c:v>-22.32966864305363</c:v>
                </c:pt>
                <c:pt idx="24">
                  <c:v>-23.62082626425254</c:v>
                </c:pt>
                <c:pt idx="25">
                  <c:v>-24.92875642510612</c:v>
                </c:pt>
                <c:pt idx="26">
                  <c:v>-26.25605602698501</c:v>
                </c:pt>
                <c:pt idx="27">
                  <c:v>-27.60413511412189</c:v>
                </c:pt>
                <c:pt idx="28">
                  <c:v>-28.97421471781608</c:v>
                </c:pt>
                <c:pt idx="29">
                  <c:v>-30.3673446880533</c:v>
                </c:pt>
                <c:pt idx="30">
                  <c:v>-31.78441994988543</c:v>
                </c:pt>
                <c:pt idx="31">
                  <c:v>-33.22619492355298</c:v>
                </c:pt>
                <c:pt idx="32">
                  <c:v>-34.69329635585363</c:v>
                </c:pt>
                <c:pt idx="33">
                  <c:v>-36.186234785854</c:v>
                </c:pt>
                <c:pt idx="34">
                  <c:v>-37.70541483280275</c:v>
                </c:pt>
                <c:pt idx="35">
                  <c:v>-39.25114446444383</c:v>
                </c:pt>
                <c:pt idx="36">
                  <c:v>-40.8236433791219</c:v>
                </c:pt>
                <c:pt idx="37">
                  <c:v>-42.42305061426367</c:v>
                </c:pt>
                <c:pt idx="38">
                  <c:v>-44.049431476516</c:v>
                </c:pt>
                <c:pt idx="39">
                  <c:v>-45.70278449501559</c:v>
                </c:pt>
                <c:pt idx="40">
                  <c:v>-47.38304651836106</c:v>
                </c:pt>
                <c:pt idx="41">
                  <c:v>-49.09009806860854</c:v>
                </c:pt>
                <c:pt idx="42">
                  <c:v>-50.82376826590685</c:v>
                </c:pt>
                <c:pt idx="43">
                  <c:v>-52.58383937253961</c:v>
                </c:pt>
                <c:pt idx="44">
                  <c:v>-54.3700509940355</c:v>
                </c:pt>
                <c:pt idx="45">
                  <c:v>-56.18210396982836</c:v>
                </c:pt>
                <c:pt idx="46">
                  <c:v>-58.01966398164291</c:v>
                </c:pt>
                <c:pt idx="47">
                  <c:v>-59.88236490417502</c:v>
                </c:pt>
                <c:pt idx="48">
                  <c:v>-61.76981191961782</c:v>
                </c:pt>
                <c:pt idx="49">
                  <c:v>-63.68158441502509</c:v>
                </c:pt>
                <c:pt idx="50">
                  <c:v>-65.61723867932012</c:v>
                </c:pt>
                <c:pt idx="51">
                  <c:v>-67.57631041494701</c:v>
                </c:pt>
                <c:pt idx="52">
                  <c:v>-69.55831707781215</c:v>
                </c:pt>
                <c:pt idx="53">
                  <c:v>-71.56276005694635</c:v>
                </c:pt>
                <c:pt idx="54">
                  <c:v>-73.58912670529487</c:v>
                </c:pt>
                <c:pt idx="55">
                  <c:v>-75.63689223152664</c:v>
                </c:pt>
                <c:pt idx="56">
                  <c:v>-77.70552146195306</c:v>
                </c:pt>
                <c:pt idx="57">
                  <c:v>-79.79447048083652</c:v>
                </c:pt>
                <c:pt idx="58">
                  <c:v>-81.90318815677367</c:v>
                </c:pt>
                <c:pt idx="59">
                  <c:v>-84.03111756220796</c:v>
                </c:pt>
                <c:pt idx="60">
                  <c:v>-86.17769729260606</c:v>
                </c:pt>
                <c:pt idx="61">
                  <c:v>-88.34236269144226</c:v>
                </c:pt>
                <c:pt idx="62">
                  <c:v>-90.52454698659858</c:v>
                </c:pt>
                <c:pt idx="63">
                  <c:v>-92.72368234354738</c:v>
                </c:pt>
                <c:pt idx="64">
                  <c:v>-94.93920084023493</c:v>
                </c:pt>
                <c:pt idx="65">
                  <c:v>-97.17053536834395</c:v>
                </c:pt>
                <c:pt idx="66">
                  <c:v>-99.4171204652965</c:v>
                </c:pt>
                <c:pt idx="67">
                  <c:v>-101.6783930811152</c:v>
                </c:pt>
                <c:pt idx="68">
                  <c:v>-103.9537932840024</c:v>
                </c:pt>
                <c:pt idx="69">
                  <c:v>-106.2427649082954</c:v>
                </c:pt>
                <c:pt idx="70">
                  <c:v>-108.5447561482307</c:v>
                </c:pt>
                <c:pt idx="71">
                  <c:v>-110.8592201007689</c:v>
                </c:pt>
                <c:pt idx="72">
                  <c:v>-113.1856152605367</c:v>
                </c:pt>
                <c:pt idx="73">
                  <c:v>-115.523405969799</c:v>
                </c:pt>
                <c:pt idx="74">
                  <c:v>-117.8720628261771</c:v>
                </c:pt>
                <c:pt idx="75">
                  <c:v>-120.2310630507196</c:v>
                </c:pt>
                <c:pt idx="76">
                  <c:v>-122.5998908187655</c:v>
                </c:pt>
                <c:pt idx="77">
                  <c:v>-124.9780375559062</c:v>
                </c:pt>
                <c:pt idx="78">
                  <c:v>-127.3650022012501</c:v>
                </c:pt>
                <c:pt idx="79">
                  <c:v>-129.7602914400447</c:v>
                </c:pt>
                <c:pt idx="80">
                  <c:v>-132.1634199076206</c:v>
                </c:pt>
                <c:pt idx="81">
                  <c:v>-134.57391036651</c:v>
                </c:pt>
                <c:pt idx="82">
                  <c:v>-136.9912938584838</c:v>
                </c:pt>
                <c:pt idx="83">
                  <c:v>-139.4151098331666</c:v>
                </c:pt>
                <c:pt idx="84">
                  <c:v>-141.8449062547887</c:v>
                </c:pt>
                <c:pt idx="85">
                  <c:v>-144.2802396885635</c:v>
                </c:pt>
                <c:pt idx="86">
                  <c:v>-146.7206753680738</c:v>
                </c:pt>
                <c:pt idx="87">
                  <c:v>-149.1657872449947</c:v>
                </c:pt>
                <c:pt idx="88">
                  <c:v>-151.6151580224024</c:v>
                </c:pt>
                <c:pt idx="89">
                  <c:v>-154.068379172832</c:v>
                </c:pt>
                <c:pt idx="90">
                  <c:v>-156.5250509422123</c:v>
                </c:pt>
                <c:pt idx="91">
                  <c:v>-158.984782340711</c:v>
                </c:pt>
                <c:pt idx="92">
                  <c:v>-161.4471911214868</c:v>
                </c:pt>
                <c:pt idx="93">
                  <c:v>-163.9119037482801</c:v>
                </c:pt>
                <c:pt idx="94">
                  <c:v>-166.3785553527147</c:v>
                </c:pt>
                <c:pt idx="95">
                  <c:v>-168.8467896821465</c:v>
                </c:pt>
                <c:pt idx="96">
                  <c:v>-171.316259038834</c:v>
                </c:pt>
                <c:pt idx="97">
                  <c:v>-173.7866242111616</c:v>
                </c:pt>
                <c:pt idx="98">
                  <c:v>-176.257554397617</c:v>
                </c:pt>
                <c:pt idx="99">
                  <c:v>-178.7287271241543</c:v>
                </c:pt>
                <c:pt idx="100">
                  <c:v>-181.1998281555765</c:v>
                </c:pt>
                <c:pt idx="101">
                  <c:v>-183.6705514014861</c:v>
                </c:pt>
                <c:pt idx="102">
                  <c:v>-186.1405988173622</c:v>
                </c:pt>
                <c:pt idx="103">
                  <c:v>-188.6096803012584</c:v>
                </c:pt>
                <c:pt idx="104">
                  <c:v>-191.0775135865993</c:v>
                </c:pt>
                <c:pt idx="105">
                  <c:v>-193.5438241315169</c:v>
                </c:pt>
                <c:pt idx="106">
                  <c:v>-196.00834500515</c:v>
                </c:pt>
                <c:pt idx="107">
                  <c:v>-198.470816771284</c:v>
                </c:pt>
                <c:pt idx="108">
                  <c:v>-200.9309873697082</c:v>
                </c:pt>
                <c:pt idx="109">
                  <c:v>-203.3886119956207</c:v>
                </c:pt>
                <c:pt idx="110">
                  <c:v>-205.843452977406</c:v>
                </c:pt>
                <c:pt idx="111">
                  <c:v>-208.2952796530717</c:v>
                </c:pt>
                <c:pt idx="112">
                  <c:v>-210.7438682456372</c:v>
                </c:pt>
                <c:pt idx="113">
                  <c:v>-213.1890017377086</c:v>
                </c:pt>
                <c:pt idx="114">
                  <c:v>-215.6304697455025</c:v>
                </c:pt>
                <c:pt idx="115">
                  <c:v>-218.068068392521</c:v>
                </c:pt>
                <c:pt idx="116">
                  <c:v>-220.5016001830982</c:v>
                </c:pt>
                <c:pt idx="117">
                  <c:v>-222.9308738759992</c:v>
                </c:pt>
                <c:pt idx="118">
                  <c:v>-225.3557043582517</c:v>
                </c:pt>
                <c:pt idx="119">
                  <c:v>-227.7759125193772</c:v>
                </c:pt>
              </c:numCache>
            </c:numRef>
          </c:yVal>
          <c:smooth val="1"/>
          <c:extLst xmlns:c16r2="http://schemas.microsoft.com/office/drawing/2015/06/chart">
            <c:ext xmlns:c16="http://schemas.microsoft.com/office/drawing/2014/chart" uri="{C3380CC4-5D6E-409C-BE32-E72D297353CC}">
              <c16:uniqueId val="{00000008-1F42-45C8-BD0C-9B70D1C11082}"/>
            </c:ext>
          </c:extLst>
        </c:ser>
        <c:dLbls>
          <c:showLegendKey val="0"/>
          <c:showVal val="0"/>
          <c:showCatName val="0"/>
          <c:showSerName val="0"/>
          <c:showPercent val="0"/>
          <c:showBubbleSize val="0"/>
        </c:dLbls>
        <c:axId val="-984315760"/>
        <c:axId val="-984313568"/>
      </c:scatterChart>
      <c:valAx>
        <c:axId val="-98431576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84313568"/>
        <c:crosses val="autoZero"/>
        <c:crossBetween val="midCat"/>
      </c:valAx>
      <c:valAx>
        <c:axId val="-98431356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84315760"/>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6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Disposal-G'!$E$123</c:f>
              <c:strCache>
                <c:ptCount val="1"/>
                <c:pt idx="0">
                  <c:v>SOUD Deaths for 1.25x parameter level</c:v>
                </c:pt>
              </c:strCache>
            </c:strRef>
          </c:tx>
          <c:spPr>
            <a:ln w="76200">
              <a:solidFill>
                <a:schemeClr val="accent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E$3:$E$122</c:f>
              <c:numCache>
                <c:formatCode>General</c:formatCode>
                <c:ptCount val="120"/>
                <c:pt idx="0">
                  <c:v>0.0</c:v>
                </c:pt>
                <c:pt idx="1">
                  <c:v>-1.375133046727978</c:v>
                </c:pt>
                <c:pt idx="2">
                  <c:v>-2.908344994946697</c:v>
                </c:pt>
                <c:pt idx="3">
                  <c:v>-4.594265968780006</c:v>
                </c:pt>
                <c:pt idx="4">
                  <c:v>-6.42761049274334</c:v>
                </c:pt>
                <c:pt idx="5">
                  <c:v>-8.403190064635897</c:v>
                </c:pt>
                <c:pt idx="6">
                  <c:v>-10.51591728261867</c:v>
                </c:pt>
                <c:pt idx="7">
                  <c:v>-12.76080871219956</c:v>
                </c:pt>
                <c:pt idx="8">
                  <c:v>-15.13298678393805</c:v>
                </c:pt>
                <c:pt idx="9">
                  <c:v>-17.62768092728777</c:v>
                </c:pt>
                <c:pt idx="10">
                  <c:v>-20.24022810117451</c:v>
                </c:pt>
                <c:pt idx="11">
                  <c:v>-22.96607284713356</c:v>
                </c:pt>
                <c:pt idx="12">
                  <c:v>-25.80076696381644</c:v>
                </c:pt>
                <c:pt idx="13">
                  <c:v>-27.59792637694657</c:v>
                </c:pt>
                <c:pt idx="14">
                  <c:v>-29.35425536508018</c:v>
                </c:pt>
                <c:pt idx="15">
                  <c:v>-31.06896643676955</c:v>
                </c:pt>
                <c:pt idx="16">
                  <c:v>-32.74267479650113</c:v>
                </c:pt>
                <c:pt idx="17">
                  <c:v>-34.37609967027849</c:v>
                </c:pt>
                <c:pt idx="18">
                  <c:v>-35.97003230370908</c:v>
                </c:pt>
                <c:pt idx="19">
                  <c:v>-37.5253149691191</c:v>
                </c:pt>
                <c:pt idx="20">
                  <c:v>-39.04282464790234</c:v>
                </c:pt>
                <c:pt idx="21">
                  <c:v>-40.52346034028803</c:v>
                </c:pt>
                <c:pt idx="22">
                  <c:v>-41.96813320349527</c:v>
                </c:pt>
                <c:pt idx="23">
                  <c:v>-43.3777588969986</c:v>
                </c:pt>
                <c:pt idx="24">
                  <c:v>-44.75325165161086</c:v>
                </c:pt>
                <c:pt idx="25">
                  <c:v>-46.0955196862512</c:v>
                </c:pt>
                <c:pt idx="26">
                  <c:v>-47.4035098088498</c:v>
                </c:pt>
                <c:pt idx="27">
                  <c:v>-48.6779238488148</c:v>
                </c:pt>
                <c:pt idx="28">
                  <c:v>-49.919466596822</c:v>
                </c:pt>
                <c:pt idx="29">
                  <c:v>-51.1288406708434</c:v>
                </c:pt>
                <c:pt idx="30">
                  <c:v>-52.30674491714272</c:v>
                </c:pt>
                <c:pt idx="31">
                  <c:v>-53.45387309455239</c:v>
                </c:pt>
                <c:pt idx="32">
                  <c:v>-54.57091279143096</c:v>
                </c:pt>
                <c:pt idx="33">
                  <c:v>-55.65854453179394</c:v>
                </c:pt>
                <c:pt idx="34">
                  <c:v>-56.71744103617111</c:v>
                </c:pt>
                <c:pt idx="35">
                  <c:v>-57.748266609842</c:v>
                </c:pt>
                <c:pt idx="36">
                  <c:v>-58.75167663670435</c:v>
                </c:pt>
                <c:pt idx="37">
                  <c:v>-59.72831716136188</c:v>
                </c:pt>
                <c:pt idx="38">
                  <c:v>-60.67882454545977</c:v>
                </c:pt>
                <c:pt idx="39">
                  <c:v>-61.60382182850721</c:v>
                </c:pt>
                <c:pt idx="40">
                  <c:v>-62.5039216402109</c:v>
                </c:pt>
                <c:pt idx="41">
                  <c:v>-63.37972606622591</c:v>
                </c:pt>
                <c:pt idx="42">
                  <c:v>-64.2318265371137</c:v>
                </c:pt>
                <c:pt idx="43">
                  <c:v>-65.06080375037973</c:v>
                </c:pt>
                <c:pt idx="44">
                  <c:v>-65.8672276213185</c:v>
                </c:pt>
                <c:pt idx="45">
                  <c:v>-66.65165725904894</c:v>
                </c:pt>
                <c:pt idx="46">
                  <c:v>-67.4146409646791</c:v>
                </c:pt>
                <c:pt idx="47">
                  <c:v>-68.15671624898295</c:v>
                </c:pt>
                <c:pt idx="48">
                  <c:v>-68.87840986735036</c:v>
                </c:pt>
                <c:pt idx="49">
                  <c:v>-69.58023787004127</c:v>
                </c:pt>
                <c:pt idx="50">
                  <c:v>-70.26270566604998</c:v>
                </c:pt>
                <c:pt idx="51">
                  <c:v>-70.92630809907435</c:v>
                </c:pt>
                <c:pt idx="52">
                  <c:v>-71.57152952844572</c:v>
                </c:pt>
                <c:pt idx="53">
                  <c:v>-72.19884392524242</c:v>
                </c:pt>
                <c:pt idx="54">
                  <c:v>-72.80871497702341</c:v>
                </c:pt>
                <c:pt idx="55">
                  <c:v>-73.40159620018137</c:v>
                </c:pt>
                <c:pt idx="56">
                  <c:v>-73.97793105902268</c:v>
                </c:pt>
                <c:pt idx="57">
                  <c:v>-74.5381530908087</c:v>
                </c:pt>
                <c:pt idx="58">
                  <c:v>-75.08268603601108</c:v>
                </c:pt>
                <c:pt idx="59">
                  <c:v>-75.6119439731376</c:v>
                </c:pt>
                <c:pt idx="60">
                  <c:v>-76.12633145750699</c:v>
                </c:pt>
                <c:pt idx="61">
                  <c:v>-76.62624366345095</c:v>
                </c:pt>
                <c:pt idx="62">
                  <c:v>-77.11206652938763</c:v>
                </c:pt>
                <c:pt idx="63">
                  <c:v>-77.58417690535368</c:v>
                </c:pt>
                <c:pt idx="64">
                  <c:v>-78.04294270251818</c:v>
                </c:pt>
                <c:pt idx="65">
                  <c:v>-78.4887230443081</c:v>
                </c:pt>
                <c:pt idx="66">
                  <c:v>-78.921868418767</c:v>
                </c:pt>
                <c:pt idx="67">
                  <c:v>-79.34272083183535</c:v>
                </c:pt>
                <c:pt idx="68">
                  <c:v>-79.7516139612285</c:v>
                </c:pt>
                <c:pt idx="69">
                  <c:v>-80.14887331063774</c:v>
                </c:pt>
                <c:pt idx="70">
                  <c:v>-80.5348163640012</c:v>
                </c:pt>
                <c:pt idx="71">
                  <c:v>-80.90975273958446</c:v>
                </c:pt>
                <c:pt idx="72">
                  <c:v>-81.27398434369297</c:v>
                </c:pt>
                <c:pt idx="73">
                  <c:v>-81.62780552377085</c:v>
                </c:pt>
                <c:pt idx="74">
                  <c:v>-81.97150322074136</c:v>
                </c:pt>
                <c:pt idx="75">
                  <c:v>-82.30535712039838</c:v>
                </c:pt>
                <c:pt idx="76">
                  <c:v>-82.62963980371907</c:v>
                </c:pt>
                <c:pt idx="77">
                  <c:v>-82.9446168959365</c:v>
                </c:pt>
                <c:pt idx="78">
                  <c:v>-83.25054721426365</c:v>
                </c:pt>
                <c:pt idx="79">
                  <c:v>-83.54768291415965</c:v>
                </c:pt>
                <c:pt idx="80">
                  <c:v>-83.8362696340197</c:v>
                </c:pt>
                <c:pt idx="81">
                  <c:v>-84.1165466382145</c:v>
                </c:pt>
                <c:pt idx="82">
                  <c:v>-84.38874695838776</c:v>
                </c:pt>
                <c:pt idx="83">
                  <c:v>-84.65309753294804</c:v>
                </c:pt>
                <c:pt idx="84">
                  <c:v>-84.90981934467977</c:v>
                </c:pt>
                <c:pt idx="85">
                  <c:v>-85.15912755642537</c:v>
                </c:pt>
                <c:pt idx="86">
                  <c:v>-85.4012316448025</c:v>
                </c:pt>
                <c:pt idx="87">
                  <c:v>-85.63633553187104</c:v>
                </c:pt>
                <c:pt idx="88">
                  <c:v>-85.86463771477918</c:v>
                </c:pt>
                <c:pt idx="89">
                  <c:v>-86.08633139329046</c:v>
                </c:pt>
                <c:pt idx="90">
                  <c:v>-86.30160459522912</c:v>
                </c:pt>
                <c:pt idx="91">
                  <c:v>-86.5106402997669</c:v>
                </c:pt>
                <c:pt idx="92">
                  <c:v>-86.71361655859198</c:v>
                </c:pt>
                <c:pt idx="93">
                  <c:v>-86.91070661490262</c:v>
                </c:pt>
                <c:pt idx="94">
                  <c:v>-87.10207902024848</c:v>
                </c:pt>
                <c:pt idx="95">
                  <c:v>-87.28789774920423</c:v>
                </c:pt>
                <c:pt idx="96">
                  <c:v>-87.46832231187955</c:v>
                </c:pt>
                <c:pt idx="97">
                  <c:v>-87.64350786426914</c:v>
                </c:pt>
                <c:pt idx="98">
                  <c:v>-87.81360531644387</c:v>
                </c:pt>
                <c:pt idx="99">
                  <c:v>-87.97876143860609</c:v>
                </c:pt>
                <c:pt idx="100">
                  <c:v>-88.13911896500113</c:v>
                </c:pt>
                <c:pt idx="101">
                  <c:v>-88.2948166957128</c:v>
                </c:pt>
                <c:pt idx="102">
                  <c:v>-88.44598959635831</c:v>
                </c:pt>
                <c:pt idx="103">
                  <c:v>-88.59276889569047</c:v>
                </c:pt>
                <c:pt idx="104">
                  <c:v>-88.73528218113915</c:v>
                </c:pt>
                <c:pt idx="105">
                  <c:v>-88.87365349229333</c:v>
                </c:pt>
                <c:pt idx="106">
                  <c:v>-89.00800341237543</c:v>
                </c:pt>
                <c:pt idx="107">
                  <c:v>-89.13844915770005</c:v>
                </c:pt>
                <c:pt idx="108">
                  <c:v>-89.2651046651679</c:v>
                </c:pt>
                <c:pt idx="109">
                  <c:v>-89.38808067778749</c:v>
                </c:pt>
                <c:pt idx="110">
                  <c:v>-89.5074848283009</c:v>
                </c:pt>
                <c:pt idx="111">
                  <c:v>-89.62342172088208</c:v>
                </c:pt>
                <c:pt idx="112">
                  <c:v>-89.73599301098355</c:v>
                </c:pt>
                <c:pt idx="113">
                  <c:v>-89.8452974833311</c:v>
                </c:pt>
                <c:pt idx="114">
                  <c:v>-89.95143112810638</c:v>
                </c:pt>
                <c:pt idx="115">
                  <c:v>-90.0544872153458</c:v>
                </c:pt>
                <c:pt idx="116">
                  <c:v>-90.15455636758001</c:v>
                </c:pt>
                <c:pt idx="117">
                  <c:v>-90.25172663075458</c:v>
                </c:pt>
                <c:pt idx="118">
                  <c:v>-90.34608354344354</c:v>
                </c:pt>
                <c:pt idx="119">
                  <c:v>-90.43771020440677</c:v>
                </c:pt>
              </c:numCache>
            </c:numRef>
          </c:yVal>
          <c:smooth val="1"/>
          <c:extLst xmlns:c16r2="http://schemas.microsoft.com/office/drawing/2015/06/chart">
            <c:ext xmlns:c16="http://schemas.microsoft.com/office/drawing/2014/chart" uri="{C3380CC4-5D6E-409C-BE32-E72D297353CC}">
              <c16:uniqueId val="{00000000-36E1-4F68-98B3-2AA0E85FDD30}"/>
            </c:ext>
          </c:extLst>
        </c:ser>
        <c:ser>
          <c:idx val="3"/>
          <c:order val="1"/>
          <c:tx>
            <c:strRef>
              <c:f>'SA-Disposal-G'!$N$123</c:f>
              <c:strCache>
                <c:ptCount val="1"/>
                <c:pt idx="0">
                  <c:v>SOUD Deaths for 1x parameter level</c:v>
                </c:pt>
              </c:strCache>
            </c:strRef>
          </c:tx>
          <c:spPr>
            <a:ln w="28575">
              <a:solidFill>
                <a:schemeClr val="accent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N$3:$N$122</c:f>
              <c:numCache>
                <c:formatCode>General</c:formatCode>
                <c:ptCount val="120"/>
                <c:pt idx="0">
                  <c:v>0.0</c:v>
                </c:pt>
                <c:pt idx="1">
                  <c:v>-1.375133046727978</c:v>
                </c:pt>
                <c:pt idx="2">
                  <c:v>-2.90834473900536</c:v>
                </c:pt>
                <c:pt idx="3">
                  <c:v>-4.594265212461051</c:v>
                </c:pt>
                <c:pt idx="4">
                  <c:v>-6.427609001744917</c:v>
                </c:pt>
                <c:pt idx="5">
                  <c:v>-8.40318761370252</c:v>
                </c:pt>
                <c:pt idx="6">
                  <c:v>-10.51591365466736</c:v>
                </c:pt>
                <c:pt idx="7">
                  <c:v>-12.76080369760116</c:v>
                </c:pt>
                <c:pt idx="8">
                  <c:v>-15.13298017990555</c:v>
                </c:pt>
                <c:pt idx="9">
                  <c:v>-17.62767253734712</c:v>
                </c:pt>
                <c:pt idx="10">
                  <c:v>-20.24021773468522</c:v>
                </c:pt>
                <c:pt idx="11">
                  <c:v>-22.96606031885062</c:v>
                </c:pt>
                <c:pt idx="12">
                  <c:v>-25.80075209347378</c:v>
                </c:pt>
                <c:pt idx="13">
                  <c:v>-27.59790898886274</c:v>
                </c:pt>
                <c:pt idx="14">
                  <c:v>-29.35423534867052</c:v>
                </c:pt>
                <c:pt idx="15">
                  <c:v>-31.06894373151508</c:v>
                </c:pt>
                <c:pt idx="16">
                  <c:v>-32.74264938451044</c:v>
                </c:pt>
                <c:pt idx="17">
                  <c:v>-34.37607157013444</c:v>
                </c:pt>
                <c:pt idx="18">
                  <c:v>-35.97000156512559</c:v>
                </c:pt>
                <c:pt idx="19">
                  <c:v>-37.52528166827931</c:v>
                </c:pt>
                <c:pt idx="20">
                  <c:v>-39.04278888337035</c:v>
                </c:pt>
                <c:pt idx="21">
                  <c:v>-40.52342222940531</c:v>
                </c:pt>
                <c:pt idx="22">
                  <c:v>-41.9680928791937</c:v>
                </c:pt>
                <c:pt idx="23">
                  <c:v>-43.3777165049644</c:v>
                </c:pt>
                <c:pt idx="24">
                  <c:v>-44.7532073477592</c:v>
                </c:pt>
                <c:pt idx="25">
                  <c:v>-46.09547363446031</c:v>
                </c:pt>
                <c:pt idx="26">
                  <c:v>-47.40346217926334</c:v>
                </c:pt>
                <c:pt idx="27">
                  <c:v>-48.67787481634829</c:v>
                </c:pt>
                <c:pt idx="28">
                  <c:v>-49.91941634006314</c:v>
                </c:pt>
                <c:pt idx="29">
                  <c:v>-51.12878937112757</c:v>
                </c:pt>
                <c:pt idx="30">
                  <c:v>-52.30669275775409</c:v>
                </c:pt>
                <c:pt idx="31">
                  <c:v>-53.45382026003599</c:v>
                </c:pt>
                <c:pt idx="32">
                  <c:v>-54.57085946700384</c:v>
                </c:pt>
                <c:pt idx="33">
                  <c:v>-55.658490902846</c:v>
                </c:pt>
                <c:pt idx="34">
                  <c:v>-56.71738728783927</c:v>
                </c:pt>
                <c:pt idx="35">
                  <c:v>-57.74821292665625</c:v>
                </c:pt>
                <c:pt idx="36">
                  <c:v>-58.75162320229121</c:v>
                </c:pt>
                <c:pt idx="37">
                  <c:v>-59.728264158206</c:v>
                </c:pt>
                <c:pt idx="38">
                  <c:v>-60.6787721547088</c:v>
                </c:pt>
                <c:pt idx="39">
                  <c:v>-61.60377022982307</c:v>
                </c:pt>
                <c:pt idx="40">
                  <c:v>-62.50387101165975</c:v>
                </c:pt>
                <c:pt idx="41">
                  <c:v>-63.37967658420219</c:v>
                </c:pt>
                <c:pt idx="42">
                  <c:v>-64.23177837629574</c:v>
                </c:pt>
                <c:pt idx="43">
                  <c:v>-65.06075708371475</c:v>
                </c:pt>
                <c:pt idx="44">
                  <c:v>-65.86718262002583</c:v>
                </c:pt>
                <c:pt idx="45">
                  <c:v>-66.65161409265288</c:v>
                </c:pt>
                <c:pt idx="46">
                  <c:v>-67.4145998010559</c:v>
                </c:pt>
                <c:pt idx="47">
                  <c:v>-68.15667725442553</c:v>
                </c:pt>
                <c:pt idx="48">
                  <c:v>-68.8783732066499</c:v>
                </c:pt>
                <c:pt idx="49">
                  <c:v>-69.58020370657623</c:v>
                </c:pt>
                <c:pt idx="50">
                  <c:v>-70.26267416188688</c:v>
                </c:pt>
                <c:pt idx="51">
                  <c:v>-70.92627941508367</c:v>
                </c:pt>
                <c:pt idx="52">
                  <c:v>-71.57150382441844</c:v>
                </c:pt>
                <c:pt idx="53">
                  <c:v>-72.198821360016</c:v>
                </c:pt>
                <c:pt idx="54">
                  <c:v>-72.80869570861247</c:v>
                </c:pt>
                <c:pt idx="55">
                  <c:v>-73.40158038591</c:v>
                </c:pt>
                <c:pt idx="56">
                  <c:v>-73.97791885566548</c:v>
                </c:pt>
                <c:pt idx="57">
                  <c:v>-74.53814465472858</c:v>
                </c:pt>
                <c:pt idx="58">
                  <c:v>-75.08268152330135</c:v>
                </c:pt>
                <c:pt idx="59">
                  <c:v>-75.61194353976177</c:v>
                </c:pt>
                <c:pt idx="60">
                  <c:v>-76.12633525944335</c:v>
                </c:pt>
                <c:pt idx="61">
                  <c:v>-76.62625185683117</c:v>
                </c:pt>
                <c:pt idx="62">
                  <c:v>-77.11207927064248</c:v>
                </c:pt>
                <c:pt idx="63">
                  <c:v>-77.58419435134386</c:v>
                </c:pt>
                <c:pt idx="64">
                  <c:v>-78.0429650106778</c:v>
                </c:pt>
                <c:pt idx="65">
                  <c:v>-78.48875037277456</c:v>
                </c:pt>
                <c:pt idx="66">
                  <c:v>-78.92190092651981</c:v>
                </c:pt>
                <c:pt idx="67">
                  <c:v>-79.34275867881868</c:v>
                </c:pt>
                <c:pt idx="68">
                  <c:v>-79.75165730848067</c:v>
                </c:pt>
                <c:pt idx="69">
                  <c:v>-80.14892232041615</c:v>
                </c:pt>
                <c:pt idx="70">
                  <c:v>-80.53487119989575</c:v>
                </c:pt>
                <c:pt idx="71">
                  <c:v>-80.9098135666423</c:v>
                </c:pt>
                <c:pt idx="72">
                  <c:v>-81.27405132852225</c:v>
                </c:pt>
                <c:pt idx="73">
                  <c:v>-81.62787883465381</c:v>
                </c:pt>
                <c:pt idx="74">
                  <c:v>-81.97158302774296</c:v>
                </c:pt>
                <c:pt idx="75">
                  <c:v>-82.30544359545856</c:v>
                </c:pt>
                <c:pt idx="76">
                  <c:v>-82.62973312075465</c:v>
                </c:pt>
                <c:pt idx="77">
                  <c:v>-82.94471723093427</c:v>
                </c:pt>
                <c:pt idx="78">
                  <c:v>-83.2506547453669</c:v>
                </c:pt>
                <c:pt idx="79">
                  <c:v>-83.54779782175385</c:v>
                </c:pt>
                <c:pt idx="80">
                  <c:v>-83.83639210081525</c:v>
                </c:pt>
                <c:pt idx="81">
                  <c:v>-84.11667684932148</c:v>
                </c:pt>
                <c:pt idx="82">
                  <c:v>-84.38888510138835</c:v>
                </c:pt>
                <c:pt idx="83">
                  <c:v>-84.65324379796824</c:v>
                </c:pt>
                <c:pt idx="84">
                  <c:v>-84.90997392444971</c:v>
                </c:pt>
                <c:pt idx="85">
                  <c:v>-85.15929064634796</c:v>
                </c:pt>
                <c:pt idx="86">
                  <c:v>-85.4014034430016</c:v>
                </c:pt>
                <c:pt idx="87">
                  <c:v>-85.63651623925568</c:v>
                </c:pt>
                <c:pt idx="88">
                  <c:v>-85.86482753508398</c:v>
                </c:pt>
                <c:pt idx="89">
                  <c:v>-86.08653053313068</c:v>
                </c:pt>
                <c:pt idx="90">
                  <c:v>-86.3018132641379</c:v>
                </c:pt>
                <c:pt idx="91">
                  <c:v>-86.51085871023808</c:v>
                </c:pt>
                <c:pt idx="92">
                  <c:v>-86.7138449261154</c:v>
                </c:pt>
                <c:pt idx="93">
                  <c:v>-86.91094515799761</c:v>
                </c:pt>
                <c:pt idx="94">
                  <c:v>-87.10232796049345</c:v>
                </c:pt>
                <c:pt idx="95">
                  <c:v>-87.28815731126721</c:v>
                </c:pt>
                <c:pt idx="96">
                  <c:v>-87.46859272353595</c:v>
                </c:pt>
                <c:pt idx="97">
                  <c:v>-87.64378935642507</c:v>
                </c:pt>
                <c:pt idx="98">
                  <c:v>-87.81389812316046</c:v>
                </c:pt>
                <c:pt idx="99">
                  <c:v>-87.97906579710613</c:v>
                </c:pt>
                <c:pt idx="100">
                  <c:v>-88.13943511568321</c:v>
                </c:pt>
                <c:pt idx="101">
                  <c:v>-88.2951448821701</c:v>
                </c:pt>
                <c:pt idx="102">
                  <c:v>-88.44633006537632</c:v>
                </c:pt>
                <c:pt idx="103">
                  <c:v>-88.59312189725774</c:v>
                </c:pt>
                <c:pt idx="104">
                  <c:v>-88.73564796844627</c:v>
                </c:pt>
                <c:pt idx="105">
                  <c:v>-88.87403232173841</c:v>
                </c:pt>
                <c:pt idx="106">
                  <c:v>-89.00839554356085</c:v>
                </c:pt>
                <c:pt idx="107">
                  <c:v>-89.13885485343013</c:v>
                </c:pt>
                <c:pt idx="108">
                  <c:v>-89.26552419143854</c:v>
                </c:pt>
                <c:pt idx="109">
                  <c:v>-89.3885143037846</c:v>
                </c:pt>
                <c:pt idx="110">
                  <c:v>-89.50793282638755</c:v>
                </c:pt>
                <c:pt idx="111">
                  <c:v>-89.62388436658928</c:v>
                </c:pt>
                <c:pt idx="112">
                  <c:v>-89.73647058299895</c:v>
                </c:pt>
                <c:pt idx="113">
                  <c:v>-89.84579026347915</c:v>
                </c:pt>
                <c:pt idx="114">
                  <c:v>-89.9519394013394</c:v>
                </c:pt>
                <c:pt idx="115">
                  <c:v>-90.05501126972028</c:v>
                </c:pt>
                <c:pt idx="116">
                  <c:v>-90.15509649424237</c:v>
                </c:pt>
                <c:pt idx="117">
                  <c:v>-90.25228312391732</c:v>
                </c:pt>
                <c:pt idx="118">
                  <c:v>-90.3466567003662</c:v>
                </c:pt>
                <c:pt idx="119">
                  <c:v>-90.4383003253734</c:v>
                </c:pt>
              </c:numCache>
            </c:numRef>
          </c:yVal>
          <c:smooth val="1"/>
          <c:extLst xmlns:c16r2="http://schemas.microsoft.com/office/drawing/2015/06/chart">
            <c:ext xmlns:c16="http://schemas.microsoft.com/office/drawing/2014/chart" uri="{C3380CC4-5D6E-409C-BE32-E72D297353CC}">
              <c16:uniqueId val="{00000001-36E1-4F68-98B3-2AA0E85FDD30}"/>
            </c:ext>
          </c:extLst>
        </c:ser>
        <c:ser>
          <c:idx val="0"/>
          <c:order val="2"/>
          <c:tx>
            <c:strRef>
              <c:f>'SA-Disposal-G'!$W$123</c:f>
              <c:strCache>
                <c:ptCount val="1"/>
                <c:pt idx="0">
                  <c:v>SOUD Deaths for 0.75x parameter level</c:v>
                </c:pt>
              </c:strCache>
            </c:strRef>
          </c:tx>
          <c:spPr>
            <a:ln w="6350">
              <a:solidFill>
                <a:schemeClr val="accent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W$3:$W$122</c:f>
              <c:numCache>
                <c:formatCode>General</c:formatCode>
                <c:ptCount val="120"/>
                <c:pt idx="0">
                  <c:v>0.0</c:v>
                </c:pt>
                <c:pt idx="1">
                  <c:v>-1.375133046727978</c:v>
                </c:pt>
                <c:pt idx="2">
                  <c:v>-2.908344483064774</c:v>
                </c:pt>
                <c:pt idx="3">
                  <c:v>-4.594264455972576</c:v>
                </c:pt>
                <c:pt idx="4">
                  <c:v>-6.427607510074472</c:v>
                </c:pt>
                <c:pt idx="5">
                  <c:v>-8.40318516110815</c:v>
                </c:pt>
                <c:pt idx="6">
                  <c:v>-10.51591002343327</c:v>
                </c:pt>
                <c:pt idx="7">
                  <c:v>-12.76079867732274</c:v>
                </c:pt>
                <c:pt idx="8">
                  <c:v>-15.13297356688824</c:v>
                </c:pt>
                <c:pt idx="9">
                  <c:v>-17.62766413407721</c:v>
                </c:pt>
                <c:pt idx="10">
                  <c:v>-20.24020734935878</c:v>
                </c:pt>
                <c:pt idx="11">
                  <c:v>-22.96604776493666</c:v>
                </c:pt>
                <c:pt idx="12">
                  <c:v>-25.8007371893034</c:v>
                </c:pt>
                <c:pt idx="13">
                  <c:v>-27.59789155723587</c:v>
                </c:pt>
                <c:pt idx="14">
                  <c:v>-29.35421527737342</c:v>
                </c:pt>
                <c:pt idx="15">
                  <c:v>-31.06892095833232</c:v>
                </c:pt>
                <c:pt idx="16">
                  <c:v>-32.7426238898209</c:v>
                </c:pt>
                <c:pt idx="17">
                  <c:v>-34.376043370784</c:v>
                </c:pt>
                <c:pt idx="18">
                  <c:v>-35.9699707091087</c:v>
                </c:pt>
                <c:pt idx="19">
                  <c:v>-37.52524823009707</c:v>
                </c:pt>
                <c:pt idx="20">
                  <c:v>-39.04275295995857</c:v>
                </c:pt>
                <c:pt idx="21">
                  <c:v>-40.52338393654615</c:v>
                </c:pt>
                <c:pt idx="22">
                  <c:v>-41.9680523483359</c:v>
                </c:pt>
                <c:pt idx="23">
                  <c:v>-43.37767388040197</c:v>
                </c:pt>
                <c:pt idx="24">
                  <c:v>-44.75316278410821</c:v>
                </c:pt>
                <c:pt idx="25">
                  <c:v>-46.09542729440092</c:v>
                </c:pt>
                <c:pt idx="26">
                  <c:v>-47.4034142318467</c:v>
                </c:pt>
                <c:pt idx="27">
                  <c:v>-48.67782543550057</c:v>
                </c:pt>
                <c:pt idx="28">
                  <c:v>-49.91936570349532</c:v>
                </c:pt>
                <c:pt idx="29">
                  <c:v>-51.12873765940603</c:v>
                </c:pt>
                <c:pt idx="30">
                  <c:v>-52.30664015350299</c:v>
                </c:pt>
                <c:pt idx="31">
                  <c:v>-53.45376694725196</c:v>
                </c:pt>
                <c:pt idx="32">
                  <c:v>-54.57080563046484</c:v>
                </c:pt>
                <c:pt idx="33">
                  <c:v>-55.65843672761095</c:v>
                </c:pt>
                <c:pt idx="34">
                  <c:v>-56.71733295882283</c:v>
                </c:pt>
                <c:pt idx="35">
                  <c:v>-57.74815862827342</c:v>
                </c:pt>
                <c:pt idx="36">
                  <c:v>-58.75156911816048</c:v>
                </c:pt>
                <c:pt idx="37">
                  <c:v>-59.72821047090535</c:v>
                </c:pt>
                <c:pt idx="38">
                  <c:v>-60.6787190455839</c:v>
                </c:pt>
                <c:pt idx="39">
                  <c:v>-61.60371787883555</c:v>
                </c:pt>
                <c:pt idx="40">
                  <c:v>-62.50381959727525</c:v>
                </c:pt>
                <c:pt idx="41">
                  <c:v>-63.37962628331199</c:v>
                </c:pt>
                <c:pt idx="42">
                  <c:v>-64.2317293641727</c:v>
                </c:pt>
                <c:pt idx="43">
                  <c:v>-65.06070953399055</c:v>
                </c:pt>
                <c:pt idx="44">
                  <c:v>-65.86713670470341</c:v>
                </c:pt>
                <c:pt idx="45">
                  <c:v>-66.65156998212971</c:v>
                </c:pt>
                <c:pt idx="46">
                  <c:v>-67.4145576641725</c:v>
                </c:pt>
                <c:pt idx="47">
                  <c:v>-68.15663725852856</c:v>
                </c:pt>
                <c:pt idx="48">
                  <c:v>-68.8783355176688</c:v>
                </c:pt>
                <c:pt idx="49">
                  <c:v>-69.5801684891172</c:v>
                </c:pt>
                <c:pt idx="50">
                  <c:v>-70.26264157933154</c:v>
                </c:pt>
                <c:pt idx="51">
                  <c:v>-70.9262496296994</c:v>
                </c:pt>
                <c:pt idx="52">
                  <c:v>-71.57147699747748</c:v>
                </c:pt>
                <c:pt idx="53">
                  <c:v>-72.19879765192005</c:v>
                </c:pt>
                <c:pt idx="54">
                  <c:v>-72.80867527902335</c:v>
                </c:pt>
                <c:pt idx="55">
                  <c:v>-73.40156339388236</c:v>
                </c:pt>
                <c:pt idx="56">
                  <c:v>-73.97790545978414</c:v>
                </c:pt>
                <c:pt idx="57">
                  <c:v>-74.53813501324821</c:v>
                </c:pt>
                <c:pt idx="58">
                  <c:v>-75.08267579428758</c:v>
                </c:pt>
                <c:pt idx="59">
                  <c:v>-75.6119418812323</c:v>
                </c:pt>
                <c:pt idx="60">
                  <c:v>-76.1263378295115</c:v>
                </c:pt>
                <c:pt idx="61">
                  <c:v>-76.62625881384643</c:v>
                </c:pt>
                <c:pt idx="62">
                  <c:v>-77.11209077333015</c:v>
                </c:pt>
                <c:pt idx="63">
                  <c:v>-77.5842105589456</c:v>
                </c:pt>
                <c:pt idx="64">
                  <c:v>-78.04298608308855</c:v>
                </c:pt>
                <c:pt idx="65">
                  <c:v>-78.48877647067835</c:v>
                </c:pt>
                <c:pt idx="66">
                  <c:v>-78.92193221151975</c:v>
                </c:pt>
                <c:pt idx="67">
                  <c:v>-79.3427953135722</c:v>
                </c:pt>
                <c:pt idx="68">
                  <c:v>-79.75169945682438</c:v>
                </c:pt>
                <c:pt idx="69">
                  <c:v>-80.14897014748483</c:v>
                </c:pt>
                <c:pt idx="70">
                  <c:v>-80.53492487225253</c:v>
                </c:pt>
                <c:pt idx="71">
                  <c:v>-80.90987325238645</c:v>
                </c:pt>
                <c:pt idx="72">
                  <c:v>-81.27411719740891</c:v>
                </c:pt>
                <c:pt idx="73">
                  <c:v>-81.62795105820395</c:v>
                </c:pt>
                <c:pt idx="74">
                  <c:v>-81.97166177933956</c:v>
                </c:pt>
                <c:pt idx="75">
                  <c:v>-82.30552905046335</c:v>
                </c:pt>
                <c:pt idx="76">
                  <c:v>-82.62982545659547</c:v>
                </c:pt>
                <c:pt idx="77">
                  <c:v>-82.9448166272034</c:v>
                </c:pt>
                <c:pt idx="78">
                  <c:v>-83.25076138391161</c:v>
                </c:pt>
                <c:pt idx="79">
                  <c:v>-83.54791188676157</c:v>
                </c:pt>
                <c:pt idx="80">
                  <c:v>-83.83651377889552</c:v>
                </c:pt>
                <c:pt idx="81">
                  <c:v>-84.11680632958351</c:v>
                </c:pt>
                <c:pt idx="82">
                  <c:v>-84.38902257552095</c:v>
                </c:pt>
                <c:pt idx="83">
                  <c:v>-84.653389460303</c:v>
                </c:pt>
                <c:pt idx="84">
                  <c:v>-84.9101279720322</c:v>
                </c:pt>
                <c:pt idx="85">
                  <c:v>-85.15945327899894</c:v>
                </c:pt>
                <c:pt idx="86">
                  <c:v>-85.4015748633785</c:v>
                </c:pt>
                <c:pt idx="87">
                  <c:v>-85.63669665290425</c:v>
                </c:pt>
                <c:pt idx="88">
                  <c:v>-85.86501715049361</c:v>
                </c:pt>
                <c:pt idx="89">
                  <c:v>-86.08672956178475</c:v>
                </c:pt>
                <c:pt idx="90">
                  <c:v>-86.30202192055005</c:v>
                </c:pt>
                <c:pt idx="91">
                  <c:v>-86.51107721200312</c:v>
                </c:pt>
                <c:pt idx="92">
                  <c:v>-86.71407349394412</c:v>
                </c:pt>
                <c:pt idx="93">
                  <c:v>-86.9111840157501</c:v>
                </c:pt>
                <c:pt idx="94">
                  <c:v>-87.10257733521252</c:v>
                </c:pt>
                <c:pt idx="95">
                  <c:v>-87.28841743320608</c:v>
                </c:pt>
                <c:pt idx="96">
                  <c:v>-87.46886382618665</c:v>
                </c:pt>
                <c:pt idx="97">
                  <c:v>-87.64407167653845</c:v>
                </c:pt>
                <c:pt idx="98">
                  <c:v>-87.81419190076654</c:v>
                </c:pt>
                <c:pt idx="99">
                  <c:v>-87.97937127553053</c:v>
                </c:pt>
                <c:pt idx="100">
                  <c:v>-88.13975254156804</c:v>
                </c:pt>
                <c:pt idx="101">
                  <c:v>-88.29547450547538</c:v>
                </c:pt>
                <c:pt idx="102">
                  <c:v>-88.4466721393973</c:v>
                </c:pt>
                <c:pt idx="103">
                  <c:v>-88.59347667862914</c:v>
                </c:pt>
                <c:pt idx="104">
                  <c:v>-88.73601571714873</c:v>
                </c:pt>
                <c:pt idx="105">
                  <c:v>-88.87441330109834</c:v>
                </c:pt>
                <c:pt idx="106">
                  <c:v>-89.00879002025088</c:v>
                </c:pt>
                <c:pt idx="107">
                  <c:v>-89.13926309747026</c:v>
                </c:pt>
                <c:pt idx="108">
                  <c:v>-89.26594647618738</c:v>
                </c:pt>
                <c:pt idx="109">
                  <c:v>-89.38895090593971</c:v>
                </c:pt>
                <c:pt idx="110">
                  <c:v>-89.50838402597246</c:v>
                </c:pt>
                <c:pt idx="111">
                  <c:v>-89.62435044694658</c:v>
                </c:pt>
                <c:pt idx="112">
                  <c:v>-89.73695183077645</c:v>
                </c:pt>
                <c:pt idx="113">
                  <c:v>-89.84628696862222</c:v>
                </c:pt>
                <c:pt idx="114">
                  <c:v>-89.9524518570687</c:v>
                </c:pt>
                <c:pt idx="115">
                  <c:v>-90.05553977252367</c:v>
                </c:pt>
                <c:pt idx="116">
                  <c:v>-90.1556413438533</c:v>
                </c:pt>
                <c:pt idx="117">
                  <c:v>-90.25284462329713</c:v>
                </c:pt>
                <c:pt idx="118">
                  <c:v>-90.34723515568058</c:v>
                </c:pt>
                <c:pt idx="119">
                  <c:v>-90.43889604597484</c:v>
                </c:pt>
              </c:numCache>
            </c:numRef>
          </c:yVal>
          <c:smooth val="1"/>
          <c:extLst xmlns:c16r2="http://schemas.microsoft.com/office/drawing/2015/06/chart">
            <c:ext xmlns:c16="http://schemas.microsoft.com/office/drawing/2014/chart" uri="{C3380CC4-5D6E-409C-BE32-E72D297353CC}">
              <c16:uniqueId val="{00000002-36E1-4F68-98B3-2AA0E85FDD30}"/>
            </c:ext>
          </c:extLst>
        </c:ser>
        <c:ser>
          <c:idx val="7"/>
          <c:order val="3"/>
          <c:tx>
            <c:strRef>
              <c:f>'SA-Disposal-G'!$F$123</c:f>
              <c:strCache>
                <c:ptCount val="1"/>
                <c:pt idx="0">
                  <c:v>SHUD Deaths for 1.25x parameter level</c:v>
                </c:pt>
              </c:strCache>
            </c:strRef>
          </c:tx>
          <c:spPr>
            <a:ln w="76200">
              <a:solidFill>
                <a:schemeClr val="accent2"/>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F$3:$F$122</c:f>
              <c:numCache>
                <c:formatCode>General</c:formatCode>
                <c:ptCount val="120"/>
                <c:pt idx="0">
                  <c:v>0.0</c:v>
                </c:pt>
                <c:pt idx="1">
                  <c:v>1.049548439167074</c:v>
                </c:pt>
                <c:pt idx="2">
                  <c:v>2.43097221444682</c:v>
                </c:pt>
                <c:pt idx="3">
                  <c:v>4.132156286364624</c:v>
                </c:pt>
                <c:pt idx="4">
                  <c:v>6.141911933440984</c:v>
                </c:pt>
                <c:pt idx="5">
                  <c:v>8.4497143593755</c:v>
                </c:pt>
                <c:pt idx="6">
                  <c:v>11.0455845339317</c:v>
                </c:pt>
                <c:pt idx="7">
                  <c:v>13.91999641459147</c:v>
                </c:pt>
                <c:pt idx="8">
                  <c:v>17.06380393982504</c:v>
                </c:pt>
                <c:pt idx="9">
                  <c:v>20.46818369202651</c:v>
                </c:pt>
                <c:pt idx="10">
                  <c:v>24.12458997054382</c:v>
                </c:pt>
                <c:pt idx="11">
                  <c:v>28.0247196829589</c:v>
                </c:pt>
                <c:pt idx="12">
                  <c:v>32.16048499340229</c:v>
                </c:pt>
                <c:pt idx="13">
                  <c:v>34.17918359640294</c:v>
                </c:pt>
                <c:pt idx="14">
                  <c:v>36.14685911004675</c:v>
                </c:pt>
                <c:pt idx="15">
                  <c:v>38.05899919384724</c:v>
                </c:pt>
                <c:pt idx="16">
                  <c:v>39.91437170174189</c:v>
                </c:pt>
                <c:pt idx="17">
                  <c:v>41.71226635269714</c:v>
                </c:pt>
                <c:pt idx="18">
                  <c:v>43.45237889576961</c:v>
                </c:pt>
                <c:pt idx="19">
                  <c:v>45.13472748265279</c:v>
                </c:pt>
                <c:pt idx="20">
                  <c:v>46.75958621743607</c:v>
                </c:pt>
                <c:pt idx="21">
                  <c:v>48.32743221428463</c:v>
                </c:pt>
                <c:pt idx="22">
                  <c:v>49.83890331671628</c:v>
                </c:pt>
                <c:pt idx="23">
                  <c:v>51.29476424390095</c:v>
                </c:pt>
                <c:pt idx="24">
                  <c:v>52.69587940833294</c:v>
                </c:pt>
                <c:pt idx="25">
                  <c:v>54.04319102435524</c:v>
                </c:pt>
                <c:pt idx="26">
                  <c:v>55.3336954875783</c:v>
                </c:pt>
                <c:pt idx="27">
                  <c:v>56.56809350375816</c:v>
                </c:pt>
                <c:pt idx="28">
                  <c:v>57.7471478566099</c:v>
                </c:pt>
                <c:pt idx="29">
                  <c:v>58.87166739219482</c:v>
                </c:pt>
                <c:pt idx="30">
                  <c:v>59.94249912132177</c:v>
                </c:pt>
                <c:pt idx="31">
                  <c:v>60.96052153145865</c:v>
                </c:pt>
                <c:pt idx="32">
                  <c:v>61.92663889281707</c:v>
                </c:pt>
                <c:pt idx="33">
                  <c:v>62.84177637954134</c:v>
                </c:pt>
                <c:pt idx="34">
                  <c:v>63.70687586290091</c:v>
                </c:pt>
                <c:pt idx="35">
                  <c:v>64.52289226192565</c:v>
                </c:pt>
                <c:pt idx="36">
                  <c:v>65.29079035950365</c:v>
                </c:pt>
                <c:pt idx="37">
                  <c:v>66.01154200983914</c:v>
                </c:pt>
                <c:pt idx="38">
                  <c:v>66.686123677314</c:v>
                </c:pt>
                <c:pt idx="39">
                  <c:v>67.31550736743328</c:v>
                </c:pt>
                <c:pt idx="40">
                  <c:v>67.90066518588336</c:v>
                </c:pt>
                <c:pt idx="41">
                  <c:v>68.44256769449232</c:v>
                </c:pt>
                <c:pt idx="42">
                  <c:v>68.94218241789928</c:v>
                </c:pt>
                <c:pt idx="43">
                  <c:v>69.40047250954021</c:v>
                </c:pt>
                <c:pt idx="44">
                  <c:v>69.81839555813065</c:v>
                </c:pt>
                <c:pt idx="45">
                  <c:v>70.19690251879508</c:v>
                </c:pt>
                <c:pt idx="46">
                  <c:v>70.53693675542331</c:v>
                </c:pt>
                <c:pt idx="47">
                  <c:v>70.83943318283904</c:v>
                </c:pt>
                <c:pt idx="48">
                  <c:v>71.10531749898414</c:v>
                </c:pt>
                <c:pt idx="49">
                  <c:v>71.33550549864553</c:v>
                </c:pt>
                <c:pt idx="50">
                  <c:v>71.5309024613153</c:v>
                </c:pt>
                <c:pt idx="51">
                  <c:v>71.69240260673794</c:v>
                </c:pt>
                <c:pt idx="52">
                  <c:v>71.82088860046773</c:v>
                </c:pt>
                <c:pt idx="53">
                  <c:v>71.91723112783424</c:v>
                </c:pt>
                <c:pt idx="54">
                  <c:v>71.98228852035564</c:v>
                </c:pt>
                <c:pt idx="55">
                  <c:v>72.01690643038928</c:v>
                </c:pt>
                <c:pt idx="56">
                  <c:v>72.02191755025568</c:v>
                </c:pt>
                <c:pt idx="57">
                  <c:v>71.99814137245485</c:v>
                </c:pt>
                <c:pt idx="58">
                  <c:v>71.9463839878511</c:v>
                </c:pt>
                <c:pt idx="59">
                  <c:v>71.86743791895056</c:v>
                </c:pt>
                <c:pt idx="60">
                  <c:v>71.76208198566937</c:v>
                </c:pt>
                <c:pt idx="61">
                  <c:v>71.63108120111327</c:v>
                </c:pt>
                <c:pt idx="62">
                  <c:v>71.47518669515325</c:v>
                </c:pt>
                <c:pt idx="63">
                  <c:v>71.29513566366071</c:v>
                </c:pt>
                <c:pt idx="64">
                  <c:v>71.09165134148378</c:v>
                </c:pt>
                <c:pt idx="65">
                  <c:v>70.86544299730818</c:v>
                </c:pt>
                <c:pt idx="66">
                  <c:v>70.6172059487317</c:v>
                </c:pt>
                <c:pt idx="67">
                  <c:v>70.3476215959672</c:v>
                </c:pt>
                <c:pt idx="68">
                  <c:v>70.05735747269755</c:v>
                </c:pt>
                <c:pt idx="69">
                  <c:v>69.74706731269065</c:v>
                </c:pt>
                <c:pt idx="70">
                  <c:v>69.41739113087911</c:v>
                </c:pt>
                <c:pt idx="71">
                  <c:v>69.06895531768863</c:v>
                </c:pt>
                <c:pt idx="72">
                  <c:v>68.70237274548754</c:v>
                </c:pt>
                <c:pt idx="73">
                  <c:v>68.31824288606612</c:v>
                </c:pt>
                <c:pt idx="74">
                  <c:v>67.9171519381792</c:v>
                </c:pt>
                <c:pt idx="75">
                  <c:v>67.499672964191</c:v>
                </c:pt>
                <c:pt idx="76">
                  <c:v>67.06636603495905</c:v>
                </c:pt>
                <c:pt idx="77">
                  <c:v>66.61777838213033</c:v>
                </c:pt>
                <c:pt idx="78">
                  <c:v>66.15444455708342</c:v>
                </c:pt>
                <c:pt idx="79">
                  <c:v>65.6768865957939</c:v>
                </c:pt>
                <c:pt idx="80">
                  <c:v>65.18561418895895</c:v>
                </c:pt>
                <c:pt idx="81">
                  <c:v>64.68112485673605</c:v>
                </c:pt>
                <c:pt idx="82">
                  <c:v>64.16390412752735</c:v>
                </c:pt>
                <c:pt idx="83">
                  <c:v>63.6344257202414</c:v>
                </c:pt>
                <c:pt idx="84">
                  <c:v>63.0931517295292</c:v>
                </c:pt>
                <c:pt idx="85">
                  <c:v>62.54053281351467</c:v>
                </c:pt>
                <c:pt idx="86">
                  <c:v>61.9770083835723</c:v>
                </c:pt>
                <c:pt idx="87">
                  <c:v>61.40300679573699</c:v>
                </c:pt>
                <c:pt idx="88">
                  <c:v>60.81894554335895</c:v>
                </c:pt>
                <c:pt idx="89">
                  <c:v>60.22523145064039</c:v>
                </c:pt>
                <c:pt idx="90">
                  <c:v>59.62226086673163</c:v>
                </c:pt>
                <c:pt idx="91">
                  <c:v>59.01041986006062</c:v>
                </c:pt>
                <c:pt idx="92">
                  <c:v>58.39008441262281</c:v>
                </c:pt>
                <c:pt idx="93">
                  <c:v>57.76162061396217</c:v>
                </c:pt>
                <c:pt idx="94">
                  <c:v>57.12538485458667</c:v>
                </c:pt>
                <c:pt idx="95">
                  <c:v>56.48172401861274</c:v>
                </c:pt>
                <c:pt idx="96">
                  <c:v>55.83097567541877</c:v>
                </c:pt>
                <c:pt idx="97">
                  <c:v>55.17346827010374</c:v>
                </c:pt>
                <c:pt idx="98">
                  <c:v>54.50952131260374</c:v>
                </c:pt>
                <c:pt idx="99">
                  <c:v>53.83944556528486</c:v>
                </c:pt>
                <c:pt idx="100">
                  <c:v>53.16354322886932</c:v>
                </c:pt>
                <c:pt idx="101">
                  <c:v>52.48210812656625</c:v>
                </c:pt>
                <c:pt idx="102">
                  <c:v>51.7954258862799</c:v>
                </c:pt>
                <c:pt idx="103">
                  <c:v>51.10377412079556</c:v>
                </c:pt>
                <c:pt idx="104">
                  <c:v>50.40742260583174</c:v>
                </c:pt>
                <c:pt idx="105">
                  <c:v>49.70663345588135</c:v>
                </c:pt>
                <c:pt idx="106">
                  <c:v>49.00166129775679</c:v>
                </c:pt>
                <c:pt idx="107">
                  <c:v>48.29275344177312</c:v>
                </c:pt>
                <c:pt idx="108">
                  <c:v>47.58015005050124</c:v>
                </c:pt>
                <c:pt idx="109">
                  <c:v>46.86408430505139</c:v>
                </c:pt>
                <c:pt idx="110">
                  <c:v>46.14478256882508</c:v>
                </c:pt>
                <c:pt idx="111">
                  <c:v>45.4224645487061</c:v>
                </c:pt>
                <c:pt idx="112">
                  <c:v>44.69734345365595</c:v>
                </c:pt>
                <c:pt idx="113">
                  <c:v>43.96962615068485</c:v>
                </c:pt>
                <c:pt idx="114">
                  <c:v>43.2395133181795</c:v>
                </c:pt>
                <c:pt idx="115">
                  <c:v>42.50719959657035</c:v>
                </c:pt>
                <c:pt idx="116">
                  <c:v>41.77287373632893</c:v>
                </c:pt>
                <c:pt idx="117">
                  <c:v>41.03671874328692</c:v>
                </c:pt>
                <c:pt idx="118">
                  <c:v>40.298912021274</c:v>
                </c:pt>
                <c:pt idx="119">
                  <c:v>39.55962551207708</c:v>
                </c:pt>
              </c:numCache>
            </c:numRef>
          </c:yVal>
          <c:smooth val="1"/>
          <c:extLst xmlns:c16r2="http://schemas.microsoft.com/office/drawing/2015/06/chart">
            <c:ext xmlns:c16="http://schemas.microsoft.com/office/drawing/2014/chart" uri="{C3380CC4-5D6E-409C-BE32-E72D297353CC}">
              <c16:uniqueId val="{00000003-36E1-4F68-98B3-2AA0E85FDD30}"/>
            </c:ext>
          </c:extLst>
        </c:ser>
        <c:ser>
          <c:idx val="4"/>
          <c:order val="4"/>
          <c:tx>
            <c:strRef>
              <c:f>'SA-Disposal-G'!$O$123</c:f>
              <c:strCache>
                <c:ptCount val="1"/>
                <c:pt idx="0">
                  <c:v>SHUD Deaths for 1x parameter level</c:v>
                </c:pt>
              </c:strCache>
            </c:strRef>
          </c:tx>
          <c:spPr>
            <a:ln w="38100">
              <a:solidFill>
                <a:schemeClr val="accent2"/>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O$3:$O$122</c:f>
              <c:numCache>
                <c:formatCode>General</c:formatCode>
                <c:ptCount val="120"/>
                <c:pt idx="0">
                  <c:v>0.0</c:v>
                </c:pt>
                <c:pt idx="1">
                  <c:v>0.871809759355165</c:v>
                </c:pt>
                <c:pt idx="2">
                  <c:v>2.019605970605153</c:v>
                </c:pt>
                <c:pt idx="3">
                  <c:v>3.433415424821942</c:v>
                </c:pt>
                <c:pt idx="4">
                  <c:v>5.10402980316967</c:v>
                </c:pt>
                <c:pt idx="5">
                  <c:v>7.022788235370172</c:v>
                </c:pt>
                <c:pt idx="6">
                  <c:v>9.18147952783429</c:v>
                </c:pt>
                <c:pt idx="7">
                  <c:v>11.57226539396834</c:v>
                </c:pt>
                <c:pt idx="8">
                  <c:v>14.18762004592577</c:v>
                </c:pt>
                <c:pt idx="9">
                  <c:v>17.02028275482285</c:v>
                </c:pt>
                <c:pt idx="10">
                  <c:v>20.06322068298762</c:v>
                </c:pt>
                <c:pt idx="11">
                  <c:v>23.30959984393622</c:v>
                </c:pt>
                <c:pt idx="12">
                  <c:v>26.7527624846236</c:v>
                </c:pt>
                <c:pt idx="13">
                  <c:v>28.43848911287555</c:v>
                </c:pt>
                <c:pt idx="14">
                  <c:v>30.08230635218802</c:v>
                </c:pt>
                <c:pt idx="15">
                  <c:v>31.68045699158856</c:v>
                </c:pt>
                <c:pt idx="16">
                  <c:v>33.23190570492715</c:v>
                </c:pt>
                <c:pt idx="17">
                  <c:v>34.73604916051194</c:v>
                </c:pt>
                <c:pt idx="18">
                  <c:v>36.19262021368068</c:v>
                </c:pt>
                <c:pt idx="19">
                  <c:v>37.60161876304505</c:v>
                </c:pt>
                <c:pt idx="20">
                  <c:v>38.96325680680424</c:v>
                </c:pt>
                <c:pt idx="21">
                  <c:v>40.27791466555677</c:v>
                </c:pt>
                <c:pt idx="22">
                  <c:v>41.5461060185637</c:v>
                </c:pt>
                <c:pt idx="23">
                  <c:v>42.7684499062129</c:v>
                </c:pt>
                <c:pt idx="24">
                  <c:v>43.94564824737741</c:v>
                </c:pt>
                <c:pt idx="25">
                  <c:v>45.07846773045971</c:v>
                </c:pt>
                <c:pt idx="26">
                  <c:v>46.1643976430019</c:v>
                </c:pt>
                <c:pt idx="27">
                  <c:v>47.20400332890672</c:v>
                </c:pt>
                <c:pt idx="28">
                  <c:v>48.19790190732201</c:v>
                </c:pt>
                <c:pt idx="29">
                  <c:v>49.14674900035465</c:v>
                </c:pt>
                <c:pt idx="30">
                  <c:v>50.05123219595671</c:v>
                </c:pt>
                <c:pt idx="31">
                  <c:v>50.91206551062555</c:v>
                </c:pt>
                <c:pt idx="32">
                  <c:v>51.72998467396587</c:v>
                </c:pt>
                <c:pt idx="33">
                  <c:v>52.5057430871097</c:v>
                </c:pt>
                <c:pt idx="34">
                  <c:v>53.24010833670423</c:v>
                </c:pt>
                <c:pt idx="35">
                  <c:v>53.93385916978599</c:v>
                </c:pt>
                <c:pt idx="36">
                  <c:v>54.58778285351318</c:v>
                </c:pt>
                <c:pt idx="37">
                  <c:v>55.20267285849336</c:v>
                </c:pt>
                <c:pt idx="38">
                  <c:v>55.77932681617257</c:v>
                </c:pt>
                <c:pt idx="39">
                  <c:v>56.31853898630397</c:v>
                </c:pt>
                <c:pt idx="40">
                  <c:v>56.82110404172577</c:v>
                </c:pt>
                <c:pt idx="41">
                  <c:v>57.28781570176788</c:v>
                </c:pt>
                <c:pt idx="42">
                  <c:v>57.71946549021929</c:v>
                </c:pt>
                <c:pt idx="43">
                  <c:v>58.11684162511519</c:v>
                </c:pt>
                <c:pt idx="44">
                  <c:v>58.48072802476671</c:v>
                </c:pt>
                <c:pt idx="45">
                  <c:v>58.81190341694109</c:v>
                </c:pt>
                <c:pt idx="46">
                  <c:v>59.11114054009659</c:v>
                </c:pt>
                <c:pt idx="47">
                  <c:v>59.37920542723997</c:v>
                </c:pt>
                <c:pt idx="48">
                  <c:v>59.61685676431004</c:v>
                </c:pt>
                <c:pt idx="49">
                  <c:v>59.824845316063</c:v>
                </c:pt>
                <c:pt idx="50">
                  <c:v>60.00391341337652</c:v>
                </c:pt>
                <c:pt idx="51">
                  <c:v>60.15479449659689</c:v>
                </c:pt>
                <c:pt idx="52">
                  <c:v>60.27821270030167</c:v>
                </c:pt>
                <c:pt idx="53">
                  <c:v>60.37488249476216</c:v>
                </c:pt>
                <c:pt idx="54">
                  <c:v>60.44550837088704</c:v>
                </c:pt>
                <c:pt idx="55">
                  <c:v>60.49078456512319</c:v>
                </c:pt>
                <c:pt idx="56">
                  <c:v>60.51139482126892</c:v>
                </c:pt>
                <c:pt idx="57">
                  <c:v>60.50801218634306</c:v>
                </c:pt>
                <c:pt idx="58">
                  <c:v>60.48129883795373</c:v>
                </c:pt>
                <c:pt idx="59">
                  <c:v>60.4319059408028</c:v>
                </c:pt>
                <c:pt idx="60">
                  <c:v>60.36047353013877</c:v>
                </c:pt>
                <c:pt idx="61">
                  <c:v>60.2676304201455</c:v>
                </c:pt>
                <c:pt idx="62">
                  <c:v>60.1539941354002</c:v>
                </c:pt>
                <c:pt idx="63">
                  <c:v>60.02017086366941</c:v>
                </c:pt>
                <c:pt idx="64">
                  <c:v>59.86675542842558</c:v>
                </c:pt>
                <c:pt idx="65">
                  <c:v>59.6943312795639</c:v>
                </c:pt>
                <c:pt idx="66">
                  <c:v>59.50347050093692</c:v>
                </c:pt>
                <c:pt idx="67">
                  <c:v>59.2947338333931</c:v>
                </c:pt>
                <c:pt idx="68">
                  <c:v>59.0686707120944</c:v>
                </c:pt>
                <c:pt idx="69">
                  <c:v>58.82581931696786</c:v>
                </c:pt>
                <c:pt idx="70">
                  <c:v>58.56670663521481</c:v>
                </c:pt>
                <c:pt idx="71">
                  <c:v>58.29184853487454</c:v>
                </c:pt>
                <c:pt idx="72">
                  <c:v>58.00174984850223</c:v>
                </c:pt>
                <c:pt idx="73">
                  <c:v>57.69690446607056</c:v>
                </c:pt>
                <c:pt idx="74">
                  <c:v>57.37779543627998</c:v>
                </c:pt>
                <c:pt idx="75">
                  <c:v>57.04489507549199</c:v>
                </c:pt>
                <c:pt idx="76">
                  <c:v>56.69866508356754</c:v>
                </c:pt>
                <c:pt idx="77">
                  <c:v>56.33955666592014</c:v>
                </c:pt>
                <c:pt idx="78">
                  <c:v>55.9680106611661</c:v>
                </c:pt>
                <c:pt idx="79">
                  <c:v>55.58445767374961</c:v>
                </c:pt>
                <c:pt idx="80">
                  <c:v>55.18931821100895</c:v>
                </c:pt>
                <c:pt idx="81">
                  <c:v>54.78300282414284</c:v>
                </c:pt>
                <c:pt idx="82">
                  <c:v>54.36591225260808</c:v>
                </c:pt>
                <c:pt idx="83">
                  <c:v>53.93843757147344</c:v>
                </c:pt>
                <c:pt idx="84">
                  <c:v>53.50096034131898</c:v>
                </c:pt>
                <c:pt idx="85">
                  <c:v>53.05385276027229</c:v>
                </c:pt>
                <c:pt idx="86">
                  <c:v>52.5974778178259</c:v>
                </c:pt>
                <c:pt idx="87">
                  <c:v>52.13218945007088</c:v>
                </c:pt>
                <c:pt idx="88">
                  <c:v>51.65833269604478</c:v>
                </c:pt>
                <c:pt idx="89">
                  <c:v>51.17624385488434</c:v>
                </c:pt>
                <c:pt idx="90">
                  <c:v>50.68625064350544</c:v>
                </c:pt>
                <c:pt idx="91">
                  <c:v>50.18867235455986</c:v>
                </c:pt>
                <c:pt idx="92">
                  <c:v>49.68382001442196</c:v>
                </c:pt>
                <c:pt idx="93">
                  <c:v>49.17199654098908</c:v>
                </c:pt>
                <c:pt idx="94">
                  <c:v>48.65349690109304</c:v>
                </c:pt>
                <c:pt idx="95">
                  <c:v>48.12860826732735</c:v>
                </c:pt>
                <c:pt idx="96">
                  <c:v>47.5976101741248</c:v>
                </c:pt>
                <c:pt idx="97">
                  <c:v>47.06077467291784</c:v>
                </c:pt>
                <c:pt idx="98">
                  <c:v>46.51836648624609</c:v>
                </c:pt>
                <c:pt idx="99">
                  <c:v>45.97064316066194</c:v>
                </c:pt>
                <c:pt idx="100">
                  <c:v>45.41785521832198</c:v>
                </c:pt>
                <c:pt idx="101">
                  <c:v>44.86024630715642</c:v>
                </c:pt>
                <c:pt idx="102">
                  <c:v>44.2980533495012</c:v>
                </c:pt>
                <c:pt idx="103">
                  <c:v>43.73150668911249</c:v>
                </c:pt>
                <c:pt idx="104">
                  <c:v>43.1608302364773</c:v>
                </c:pt>
                <c:pt idx="105">
                  <c:v>42.58624161234413</c:v>
                </c:pt>
                <c:pt idx="106">
                  <c:v>42.00795228941274</c:v>
                </c:pt>
                <c:pt idx="107">
                  <c:v>41.42616773211585</c:v>
                </c:pt>
                <c:pt idx="108">
                  <c:v>40.84108753444886</c:v>
                </c:pt>
                <c:pt idx="109">
                  <c:v>40.25290555580249</c:v>
                </c:pt>
                <c:pt idx="110">
                  <c:v>39.66181005474596</c:v>
                </c:pt>
                <c:pt idx="111">
                  <c:v>39.06798382074503</c:v>
                </c:pt>
                <c:pt idx="112">
                  <c:v>38.47160430377895</c:v>
                </c:pt>
                <c:pt idx="113">
                  <c:v>37.87284374182877</c:v>
                </c:pt>
                <c:pt idx="114">
                  <c:v>37.27186928622385</c:v>
                </c:pt>
                <c:pt idx="115">
                  <c:v>36.66884312483362</c:v>
                </c:pt>
                <c:pt idx="116">
                  <c:v>36.06392260308817</c:v>
                </c:pt>
                <c:pt idx="117">
                  <c:v>35.45726034282725</c:v>
                </c:pt>
                <c:pt idx="118">
                  <c:v>34.84900435897325</c:v>
                </c:pt>
                <c:pt idx="119">
                  <c:v>34.23929817402463</c:v>
                </c:pt>
              </c:numCache>
            </c:numRef>
          </c:yVal>
          <c:smooth val="1"/>
          <c:extLst xmlns:c16r2="http://schemas.microsoft.com/office/drawing/2015/06/chart">
            <c:ext xmlns:c16="http://schemas.microsoft.com/office/drawing/2014/chart" uri="{C3380CC4-5D6E-409C-BE32-E72D297353CC}">
              <c16:uniqueId val="{00000004-36E1-4F68-98B3-2AA0E85FDD30}"/>
            </c:ext>
          </c:extLst>
        </c:ser>
        <c:ser>
          <c:idx val="1"/>
          <c:order val="5"/>
          <c:tx>
            <c:strRef>
              <c:f>'SA-Disposal-G'!$X$123</c:f>
              <c:strCache>
                <c:ptCount val="1"/>
                <c:pt idx="0">
                  <c:v>SHUD Deaths for 0.75x parameter level</c:v>
                </c:pt>
              </c:strCache>
            </c:strRef>
          </c:tx>
          <c:spPr>
            <a:ln w="6350">
              <a:solidFill>
                <a:schemeClr val="accent2"/>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X$3:$X$122</c:f>
              <c:numCache>
                <c:formatCode>General</c:formatCode>
                <c:ptCount val="120"/>
                <c:pt idx="0">
                  <c:v>0.0</c:v>
                </c:pt>
                <c:pt idx="1">
                  <c:v>0.694071079543005</c:v>
                </c:pt>
                <c:pt idx="2">
                  <c:v>1.60811191398177</c:v>
                </c:pt>
                <c:pt idx="3">
                  <c:v>2.734254535477066</c:v>
                </c:pt>
                <c:pt idx="4">
                  <c:v>4.065236343278388</c:v>
                </c:pt>
                <c:pt idx="5">
                  <c:v>5.594227400355249</c:v>
                </c:pt>
                <c:pt idx="6">
                  <c:v>7.314752892485465</c:v>
                </c:pt>
                <c:pt idx="7">
                  <c:v>9.220632243996192</c:v>
                </c:pt>
                <c:pt idx="8">
                  <c:v>11.30593121023351</c:v>
                </c:pt>
                <c:pt idx="9">
                  <c:v>13.5649242568582</c:v>
                </c:pt>
                <c:pt idx="10">
                  <c:v>15.99206508808761</c:v>
                </c:pt>
                <c:pt idx="11">
                  <c:v>18.58196362359233</c:v>
                </c:pt>
                <c:pt idx="12">
                  <c:v>21.32936807158383</c:v>
                </c:pt>
                <c:pt idx="13">
                  <c:v>22.67851867331069</c:v>
                </c:pt>
                <c:pt idx="14">
                  <c:v>23.99468541873052</c:v>
                </c:pt>
                <c:pt idx="15">
                  <c:v>25.27487011387491</c:v>
                </c:pt>
                <c:pt idx="16">
                  <c:v>26.51823928815428</c:v>
                </c:pt>
                <c:pt idx="17">
                  <c:v>27.72430220091632</c:v>
                </c:pt>
                <c:pt idx="18">
                  <c:v>28.89283489200532</c:v>
                </c:pt>
                <c:pt idx="19">
                  <c:v>30.02382538919683</c:v>
                </c:pt>
                <c:pt idx="20">
                  <c:v>31.11743016677435</c:v>
                </c:pt>
                <c:pt idx="21">
                  <c:v>32.17393945144261</c:v>
                </c:pt>
                <c:pt idx="22">
                  <c:v>33.1937495111648</c:v>
                </c:pt>
                <c:pt idx="23">
                  <c:v>34.17734046330599</c:v>
                </c:pt>
                <c:pt idx="24">
                  <c:v>35.1252584522105</c:v>
                </c:pt>
                <c:pt idx="25">
                  <c:v>36.03810129203348</c:v>
                </c:pt>
                <c:pt idx="26">
                  <c:v>36.91385772249701</c:v>
                </c:pt>
                <c:pt idx="27">
                  <c:v>37.7529646591487</c:v>
                </c:pt>
                <c:pt idx="28">
                  <c:v>38.55590039500305</c:v>
                </c:pt>
                <c:pt idx="29">
                  <c:v>39.32317405904195</c:v>
                </c:pt>
                <c:pt idx="30">
                  <c:v>40.05532043035166</c:v>
                </c:pt>
                <c:pt idx="31">
                  <c:v>40.75289554437622</c:v>
                </c:pt>
                <c:pt idx="32">
                  <c:v>41.41647295035445</c:v>
                </c:pt>
                <c:pt idx="33">
                  <c:v>42.04664050267597</c:v>
                </c:pt>
                <c:pt idx="34">
                  <c:v>42.64399759245669</c:v>
                </c:pt>
                <c:pt idx="35">
                  <c:v>43.20915274432466</c:v>
                </c:pt>
                <c:pt idx="36">
                  <c:v>43.74272151818024</c:v>
                </c:pt>
                <c:pt idx="37">
                  <c:v>44.24532466741204</c:v>
                </c:pt>
                <c:pt idx="38">
                  <c:v>44.71758651431382</c:v>
                </c:pt>
                <c:pt idx="39">
                  <c:v>45.16012895400417</c:v>
                </c:pt>
                <c:pt idx="40">
                  <c:v>45.57357446604694</c:v>
                </c:pt>
                <c:pt idx="41">
                  <c:v>45.9585450259036</c:v>
                </c:pt>
                <c:pt idx="42">
                  <c:v>46.31566111506348</c:v>
                </c:pt>
                <c:pt idx="43">
                  <c:v>46.64554083569659</c:v>
                </c:pt>
                <c:pt idx="44">
                  <c:v>46.94879911748403</c:v>
                </c:pt>
                <c:pt idx="45">
                  <c:v>47.2260470062584</c:v>
                </c:pt>
                <c:pt idx="46">
                  <c:v>47.47789102566173</c:v>
                </c:pt>
                <c:pt idx="47">
                  <c:v>47.70493260435098</c:v>
                </c:pt>
                <c:pt idx="48">
                  <c:v>47.90776756232286</c:v>
                </c:pt>
                <c:pt idx="49">
                  <c:v>48.086985650824</c:v>
                </c:pt>
                <c:pt idx="50">
                  <c:v>48.24317014098546</c:v>
                </c:pt>
                <c:pt idx="51">
                  <c:v>48.3768974569619</c:v>
                </c:pt>
                <c:pt idx="52">
                  <c:v>48.4887368419218</c:v>
                </c:pt>
                <c:pt idx="53">
                  <c:v>48.57925006908174</c:v>
                </c:pt>
                <c:pt idx="54">
                  <c:v>48.64899118727345</c:v>
                </c:pt>
                <c:pt idx="55">
                  <c:v>48.6985062982638</c:v>
                </c:pt>
                <c:pt idx="56">
                  <c:v>48.72833336339067</c:v>
                </c:pt>
                <c:pt idx="57">
                  <c:v>48.73900203727523</c:v>
                </c:pt>
                <c:pt idx="58">
                  <c:v>48.73103352657733</c:v>
                </c:pt>
                <c:pt idx="59">
                  <c:v>48.70494047191274</c:v>
                </c:pt>
                <c:pt idx="60">
                  <c:v>48.66122685121104</c:v>
                </c:pt>
                <c:pt idx="61">
                  <c:v>48.60038790290921</c:v>
                </c:pt>
                <c:pt idx="62">
                  <c:v>48.5229100675108</c:v>
                </c:pt>
                <c:pt idx="63">
                  <c:v>48.42927094613153</c:v>
                </c:pt>
                <c:pt idx="64">
                  <c:v>48.31993927474993</c:v>
                </c:pt>
                <c:pt idx="65">
                  <c:v>48.1953749129638</c:v>
                </c:pt>
                <c:pt idx="66">
                  <c:v>48.05602884614772</c:v>
                </c:pt>
                <c:pt idx="67">
                  <c:v>47.90234319997698</c:v>
                </c:pt>
                <c:pt idx="68">
                  <c:v>47.73475126634503</c:v>
                </c:pt>
                <c:pt idx="69">
                  <c:v>47.55367753976194</c:v>
                </c:pt>
                <c:pt idx="70">
                  <c:v>47.3595377633898</c:v>
                </c:pt>
                <c:pt idx="71">
                  <c:v>47.15273898390651</c:v>
                </c:pt>
                <c:pt idx="72">
                  <c:v>46.93367961446525</c:v>
                </c:pt>
                <c:pt idx="73">
                  <c:v>46.70274950503217</c:v>
                </c:pt>
                <c:pt idx="74">
                  <c:v>46.46033001946671</c:v>
                </c:pt>
                <c:pt idx="75">
                  <c:v>46.20679411870738</c:v>
                </c:pt>
                <c:pt idx="76">
                  <c:v>45.9425064495043</c:v>
                </c:pt>
                <c:pt idx="77">
                  <c:v>45.66782343815098</c:v>
                </c:pt>
                <c:pt idx="78">
                  <c:v>45.38309338870977</c:v>
                </c:pt>
                <c:pt idx="79">
                  <c:v>45.08865658526094</c:v>
                </c:pt>
                <c:pt idx="80">
                  <c:v>44.78484539772843</c:v>
                </c:pt>
                <c:pt idx="81">
                  <c:v>44.47198439086807</c:v>
                </c:pt>
                <c:pt idx="82">
                  <c:v>44.15039043603874</c:v>
                </c:pt>
                <c:pt idx="83">
                  <c:v>43.820372825377</c:v>
                </c:pt>
                <c:pt idx="84">
                  <c:v>43.48223338805883</c:v>
                </c:pt>
                <c:pt idx="85">
                  <c:v>43.13626660831183</c:v>
                </c:pt>
                <c:pt idx="86">
                  <c:v>42.7827597449008</c:v>
                </c:pt>
                <c:pt idx="87">
                  <c:v>42.421992951796</c:v>
                </c:pt>
                <c:pt idx="88">
                  <c:v>42.05423939978427</c:v>
                </c:pt>
                <c:pt idx="89">
                  <c:v>41.67976539877308</c:v>
                </c:pt>
                <c:pt idx="90">
                  <c:v>41.29883052057266</c:v>
                </c:pt>
                <c:pt idx="91">
                  <c:v>40.91168772194784</c:v>
                </c:pt>
                <c:pt idx="92">
                  <c:v>40.51858346775892</c:v>
                </c:pt>
                <c:pt idx="93">
                  <c:v>40.11975785399</c:v>
                </c:pt>
                <c:pt idx="94">
                  <c:v>39.71544473054237</c:v>
                </c:pt>
                <c:pt idx="95">
                  <c:v>39.30587182360173</c:v>
                </c:pt>
                <c:pt idx="96">
                  <c:v>38.89126085746513</c:v>
                </c:pt>
                <c:pt idx="97">
                  <c:v>38.47182767569808</c:v>
                </c:pt>
                <c:pt idx="98">
                  <c:v>38.04778236149134</c:v>
                </c:pt>
                <c:pt idx="99">
                  <c:v>37.61932935712203</c:v>
                </c:pt>
                <c:pt idx="100">
                  <c:v>37.18666758242284</c:v>
                </c:pt>
                <c:pt idx="101">
                  <c:v>36.749990552159</c:v>
                </c:pt>
                <c:pt idx="102">
                  <c:v>36.30948649223611</c:v>
                </c:pt>
                <c:pt idx="103">
                  <c:v>35.8653384546772</c:v>
                </c:pt>
                <c:pt idx="104">
                  <c:v>35.41772443127194</c:v>
                </c:pt>
                <c:pt idx="105">
                  <c:v>34.96681746588195</c:v>
                </c:pt>
                <c:pt idx="106">
                  <c:v>34.51278576530503</c:v>
                </c:pt>
                <c:pt idx="107">
                  <c:v>34.05579280868146</c:v>
                </c:pt>
                <c:pt idx="108">
                  <c:v>33.59599745538709</c:v>
                </c:pt>
                <c:pt idx="109">
                  <c:v>33.1335540513772</c:v>
                </c:pt>
                <c:pt idx="110">
                  <c:v>32.66861253395013</c:v>
                </c:pt>
                <c:pt idx="111">
                  <c:v>32.2013185349091</c:v>
                </c:pt>
                <c:pt idx="112">
                  <c:v>31.73181348208691</c:v>
                </c:pt>
                <c:pt idx="113">
                  <c:v>31.26023469922588</c:v>
                </c:pt>
                <c:pt idx="114">
                  <c:v>30.78671550419318</c:v>
                </c:pt>
                <c:pt idx="115">
                  <c:v>30.31138530551416</c:v>
                </c:pt>
                <c:pt idx="116">
                  <c:v>29.83436969722629</c:v>
                </c:pt>
                <c:pt idx="117">
                  <c:v>29.35579055203452</c:v>
                </c:pt>
                <c:pt idx="118">
                  <c:v>28.87576611277863</c:v>
                </c:pt>
                <c:pt idx="119">
                  <c:v>28.39441108220008</c:v>
                </c:pt>
              </c:numCache>
            </c:numRef>
          </c:yVal>
          <c:smooth val="1"/>
          <c:extLst xmlns:c16r2="http://schemas.microsoft.com/office/drawing/2015/06/chart">
            <c:ext xmlns:c16="http://schemas.microsoft.com/office/drawing/2014/chart" uri="{C3380CC4-5D6E-409C-BE32-E72D297353CC}">
              <c16:uniqueId val="{00000005-36E1-4F68-98B3-2AA0E85FDD30}"/>
            </c:ext>
          </c:extLst>
        </c:ser>
        <c:ser>
          <c:idx val="5"/>
          <c:order val="6"/>
          <c:tx>
            <c:strRef>
              <c:f>'SA-Disposal-G'!$G$123</c:f>
              <c:strCache>
                <c:ptCount val="1"/>
                <c:pt idx="0">
                  <c:v>Total Deaths for 1.25x parameter level</c:v>
                </c:pt>
              </c:strCache>
            </c:strRef>
          </c:tx>
          <c:spPr>
            <a:ln w="76200">
              <a:solidFill>
                <a:schemeClr val="tx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G$3:$G$122</c:f>
              <c:numCache>
                <c:formatCode>General</c:formatCode>
                <c:ptCount val="120"/>
                <c:pt idx="0">
                  <c:v>0.0</c:v>
                </c:pt>
                <c:pt idx="1">
                  <c:v>-0.32558460756095</c:v>
                </c:pt>
                <c:pt idx="2">
                  <c:v>-0.4773727804999</c:v>
                </c:pt>
                <c:pt idx="3">
                  <c:v>-0.462109682415576</c:v>
                </c:pt>
                <c:pt idx="4">
                  <c:v>-0.285698559302318</c:v>
                </c:pt>
                <c:pt idx="5">
                  <c:v>0.0465242947395382</c:v>
                </c:pt>
                <c:pt idx="6">
                  <c:v>0.529667251312958</c:v>
                </c:pt>
                <c:pt idx="7">
                  <c:v>1.15918770239191</c:v>
                </c:pt>
                <c:pt idx="8">
                  <c:v>1.930817155886916</c:v>
                </c:pt>
                <c:pt idx="9">
                  <c:v>2.840502764738494</c:v>
                </c:pt>
                <c:pt idx="10">
                  <c:v>3.884361869369377</c:v>
                </c:pt>
                <c:pt idx="11">
                  <c:v>5.058646835824768</c:v>
                </c:pt>
                <c:pt idx="12">
                  <c:v>6.359718029586384</c:v>
                </c:pt>
                <c:pt idx="13">
                  <c:v>6.581257219456347</c:v>
                </c:pt>
                <c:pt idx="14">
                  <c:v>6.792603744966663</c:v>
                </c:pt>
                <c:pt idx="15">
                  <c:v>6.990032757077778</c:v>
                </c:pt>
                <c:pt idx="16">
                  <c:v>7.171696905240923</c:v>
                </c:pt>
                <c:pt idx="17">
                  <c:v>7.33616668241898</c:v>
                </c:pt>
                <c:pt idx="18">
                  <c:v>7.482346592060548</c:v>
                </c:pt>
                <c:pt idx="19">
                  <c:v>7.60941251353388</c:v>
                </c:pt>
                <c:pt idx="20">
                  <c:v>7.716761569533991</c:v>
                </c:pt>
                <c:pt idx="21">
                  <c:v>7.803971873996386</c:v>
                </c:pt>
                <c:pt idx="22">
                  <c:v>7.870770113221078</c:v>
                </c:pt>
                <c:pt idx="23">
                  <c:v>7.917005346902425</c:v>
                </c:pt>
                <c:pt idx="24">
                  <c:v>7.942627756721321</c:v>
                </c:pt>
                <c:pt idx="25">
                  <c:v>7.947671338103919</c:v>
                </c:pt>
                <c:pt idx="26">
                  <c:v>7.930185678728566</c:v>
                </c:pt>
                <c:pt idx="27">
                  <c:v>7.890169654943474</c:v>
                </c:pt>
                <c:pt idx="28">
                  <c:v>7.827681259787576</c:v>
                </c:pt>
                <c:pt idx="29">
                  <c:v>7.742826721351503</c:v>
                </c:pt>
                <c:pt idx="30">
                  <c:v>7.635754204179189</c:v>
                </c:pt>
                <c:pt idx="31">
                  <c:v>7.506648436906198</c:v>
                </c:pt>
                <c:pt idx="32">
                  <c:v>7.355726101386153</c:v>
                </c:pt>
                <c:pt idx="33">
                  <c:v>7.183231847747393</c:v>
                </c:pt>
                <c:pt idx="34">
                  <c:v>6.989434826729846</c:v>
                </c:pt>
                <c:pt idx="35">
                  <c:v>6.774625652083614</c:v>
                </c:pt>
                <c:pt idx="36">
                  <c:v>6.539113722799447</c:v>
                </c:pt>
                <c:pt idx="37">
                  <c:v>6.283224848477221</c:v>
                </c:pt>
                <c:pt idx="38">
                  <c:v>6.00729913185415</c:v>
                </c:pt>
                <c:pt idx="39">
                  <c:v>5.711685538926845</c:v>
                </c:pt>
                <c:pt idx="40">
                  <c:v>5.396743545672506</c:v>
                </c:pt>
                <c:pt idx="41">
                  <c:v>5.062841628266685</c:v>
                </c:pt>
                <c:pt idx="42">
                  <c:v>4.710355880785664</c:v>
                </c:pt>
                <c:pt idx="43">
                  <c:v>4.339668759160303</c:v>
                </c:pt>
                <c:pt idx="44">
                  <c:v>3.951167936812544</c:v>
                </c:pt>
                <c:pt idx="45">
                  <c:v>3.54524525974648</c:v>
                </c:pt>
                <c:pt idx="46">
                  <c:v>3.122295790745011</c:v>
                </c:pt>
                <c:pt idx="47">
                  <c:v>2.682716933856227</c:v>
                </c:pt>
                <c:pt idx="48">
                  <c:v>2.226907631634185</c:v>
                </c:pt>
                <c:pt idx="49">
                  <c:v>1.755267628603815</c:v>
                </c:pt>
                <c:pt idx="50">
                  <c:v>1.268196795265248</c:v>
                </c:pt>
                <c:pt idx="51">
                  <c:v>0.766094507664002</c:v>
                </c:pt>
                <c:pt idx="52">
                  <c:v>0.249359072023071</c:v>
                </c:pt>
                <c:pt idx="53">
                  <c:v>-0.281612797408161</c:v>
                </c:pt>
                <c:pt idx="54">
                  <c:v>-0.826426456668469</c:v>
                </c:pt>
                <c:pt idx="55">
                  <c:v>-1.384689769792385</c:v>
                </c:pt>
                <c:pt idx="56">
                  <c:v>-1.956013508767228</c:v>
                </c:pt>
                <c:pt idx="57">
                  <c:v>-2.54001171835289</c:v>
                </c:pt>
                <c:pt idx="58">
                  <c:v>-3.136302048160815</c:v>
                </c:pt>
                <c:pt idx="59">
                  <c:v>-3.74450605418624</c:v>
                </c:pt>
                <c:pt idx="60">
                  <c:v>-4.364249471838865</c:v>
                </c:pt>
                <c:pt idx="61">
                  <c:v>-4.995162462337612</c:v>
                </c:pt>
                <c:pt idx="62">
                  <c:v>-5.636879834234241</c:v>
                </c:pt>
                <c:pt idx="63">
                  <c:v>-6.28904124169303</c:v>
                </c:pt>
                <c:pt idx="64">
                  <c:v>-6.951291361034781</c:v>
                </c:pt>
                <c:pt idx="65">
                  <c:v>-7.623280046999826</c:v>
                </c:pt>
                <c:pt idx="66">
                  <c:v>-8.304662470035328</c:v>
                </c:pt>
                <c:pt idx="67">
                  <c:v>-8.99509923586829</c:v>
                </c:pt>
                <c:pt idx="68">
                  <c:v>-9.694256488530648</c:v>
                </c:pt>
                <c:pt idx="69">
                  <c:v>-10.40180599794767</c:v>
                </c:pt>
                <c:pt idx="70">
                  <c:v>-11.11742523312205</c:v>
                </c:pt>
                <c:pt idx="71">
                  <c:v>-11.8407974218956</c:v>
                </c:pt>
                <c:pt idx="72">
                  <c:v>-12.57161159820507</c:v>
                </c:pt>
                <c:pt idx="73">
                  <c:v>-13.30956263770468</c:v>
                </c:pt>
                <c:pt idx="74">
                  <c:v>-14.05435128256231</c:v>
                </c:pt>
                <c:pt idx="75">
                  <c:v>-14.8056841562081</c:v>
                </c:pt>
                <c:pt idx="76">
                  <c:v>-15.56327376876015</c:v>
                </c:pt>
                <c:pt idx="77">
                  <c:v>-16.32683851380533</c:v>
                </c:pt>
                <c:pt idx="78">
                  <c:v>-17.09610265717918</c:v>
                </c:pt>
                <c:pt idx="79">
                  <c:v>-17.87079631836432</c:v>
                </c:pt>
                <c:pt idx="80">
                  <c:v>-18.6506554450607</c:v>
                </c:pt>
                <c:pt idx="81">
                  <c:v>-19.43542178147818</c:v>
                </c:pt>
                <c:pt idx="82">
                  <c:v>-20.22484283086051</c:v>
                </c:pt>
                <c:pt idx="83">
                  <c:v>-21.01867181270773</c:v>
                </c:pt>
                <c:pt idx="84">
                  <c:v>-21.81666761515054</c:v>
                </c:pt>
                <c:pt idx="85">
                  <c:v>-22.61859474291196</c:v>
                </c:pt>
                <c:pt idx="86">
                  <c:v>-23.42422326123032</c:v>
                </c:pt>
                <c:pt idx="87">
                  <c:v>-24.23332873613453</c:v>
                </c:pt>
                <c:pt idx="88">
                  <c:v>-25.04569217141998</c:v>
                </c:pt>
                <c:pt idx="89">
                  <c:v>-25.86109994265107</c:v>
                </c:pt>
                <c:pt idx="90">
                  <c:v>-26.67934372849777</c:v>
                </c:pt>
                <c:pt idx="91">
                  <c:v>-27.5002204397063</c:v>
                </c:pt>
                <c:pt idx="92">
                  <c:v>-28.32353214596868</c:v>
                </c:pt>
                <c:pt idx="93">
                  <c:v>-29.14908600094041</c:v>
                </c:pt>
                <c:pt idx="94">
                  <c:v>-29.97669416566186</c:v>
                </c:pt>
                <c:pt idx="95">
                  <c:v>-30.80617373059085</c:v>
                </c:pt>
                <c:pt idx="96">
                  <c:v>-31.63734663646101</c:v>
                </c:pt>
                <c:pt idx="97">
                  <c:v>-32.47003959416552</c:v>
                </c:pt>
                <c:pt idx="98">
                  <c:v>-33.30408400384007</c:v>
                </c:pt>
                <c:pt idx="99">
                  <c:v>-34.13931587332135</c:v>
                </c:pt>
                <c:pt idx="100">
                  <c:v>-34.9755757361318</c:v>
                </c:pt>
                <c:pt idx="101">
                  <c:v>-35.81270856914599</c:v>
                </c:pt>
                <c:pt idx="102">
                  <c:v>-36.65056371007832</c:v>
                </c:pt>
                <c:pt idx="103">
                  <c:v>-37.48899477489586</c:v>
                </c:pt>
                <c:pt idx="104">
                  <c:v>-38.32785957530679</c:v>
                </c:pt>
                <c:pt idx="105">
                  <c:v>-39.16702003641203</c:v>
                </c:pt>
                <c:pt idx="106">
                  <c:v>-40.0063421146183</c:v>
                </c:pt>
                <c:pt idx="107">
                  <c:v>-40.8456957159281</c:v>
                </c:pt>
                <c:pt idx="108">
                  <c:v>-41.68495461466679</c:v>
                </c:pt>
                <c:pt idx="109">
                  <c:v>-42.52399637273648</c:v>
                </c:pt>
                <c:pt idx="110">
                  <c:v>-43.36270225947573</c:v>
                </c:pt>
                <c:pt idx="111">
                  <c:v>-44.20095717217601</c:v>
                </c:pt>
                <c:pt idx="112">
                  <c:v>-45.03864955732696</c:v>
                </c:pt>
                <c:pt idx="113">
                  <c:v>-45.875671332646</c:v>
                </c:pt>
                <c:pt idx="114">
                  <c:v>-46.71191780992713</c:v>
                </c:pt>
                <c:pt idx="115">
                  <c:v>-47.54728761877529</c:v>
                </c:pt>
                <c:pt idx="116">
                  <c:v>-48.38168263125132</c:v>
                </c:pt>
                <c:pt idx="117">
                  <c:v>-49.21500788746798</c:v>
                </c:pt>
                <c:pt idx="118">
                  <c:v>-50.04717152216945</c:v>
                </c:pt>
                <c:pt idx="119">
                  <c:v>-50.87808469232947</c:v>
                </c:pt>
              </c:numCache>
            </c:numRef>
          </c:yVal>
          <c:smooth val="1"/>
          <c:extLst xmlns:c16r2="http://schemas.microsoft.com/office/drawing/2015/06/chart">
            <c:ext xmlns:c16="http://schemas.microsoft.com/office/drawing/2014/chart" uri="{C3380CC4-5D6E-409C-BE32-E72D297353CC}">
              <c16:uniqueId val="{00000006-36E1-4F68-98B3-2AA0E85FDD30}"/>
            </c:ext>
          </c:extLst>
        </c:ser>
        <c:ser>
          <c:idx val="2"/>
          <c:order val="7"/>
          <c:tx>
            <c:strRef>
              <c:f>'SA-Disposal-G'!$P$123</c:f>
              <c:strCache>
                <c:ptCount val="1"/>
                <c:pt idx="0">
                  <c:v>Total Deaths for 1x parameter level</c:v>
                </c:pt>
              </c:strCache>
            </c:strRef>
          </c:tx>
          <c:spPr>
            <a:ln w="28575">
              <a:solidFill>
                <a:schemeClr val="tx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P$3:$P$122</c:f>
              <c:numCache>
                <c:formatCode>General</c:formatCode>
                <c:ptCount val="120"/>
                <c:pt idx="0">
                  <c:v>0.0</c:v>
                </c:pt>
                <c:pt idx="1">
                  <c:v>-0.503323287372768</c:v>
                </c:pt>
                <c:pt idx="2">
                  <c:v>-0.888738768400117</c:v>
                </c:pt>
                <c:pt idx="3">
                  <c:v>-1.160849787639199</c:v>
                </c:pt>
                <c:pt idx="4">
                  <c:v>-1.323579198575226</c:v>
                </c:pt>
                <c:pt idx="5">
                  <c:v>-1.380399378332277</c:v>
                </c:pt>
                <c:pt idx="6">
                  <c:v>-1.334434126833094</c:v>
                </c:pt>
                <c:pt idx="7">
                  <c:v>-1.188538303632731</c:v>
                </c:pt>
                <c:pt idx="8">
                  <c:v>-0.945360133979784</c:v>
                </c:pt>
                <c:pt idx="9">
                  <c:v>-0.607389782524342</c:v>
                </c:pt>
                <c:pt idx="10">
                  <c:v>-0.176997051697435</c:v>
                </c:pt>
                <c:pt idx="11">
                  <c:v>0.343539525085544</c:v>
                </c:pt>
                <c:pt idx="12">
                  <c:v>0.952010391149952</c:v>
                </c:pt>
                <c:pt idx="13">
                  <c:v>0.840580124012877</c:v>
                </c:pt>
                <c:pt idx="14">
                  <c:v>0.728071003517471</c:v>
                </c:pt>
                <c:pt idx="15">
                  <c:v>0.611513260073434</c:v>
                </c:pt>
                <c:pt idx="16">
                  <c:v>0.489256320416689</c:v>
                </c:pt>
                <c:pt idx="17">
                  <c:v>0.35997759037723</c:v>
                </c:pt>
                <c:pt idx="18">
                  <c:v>0.222618648555044</c:v>
                </c:pt>
                <c:pt idx="19">
                  <c:v>0.0763370947656767</c:v>
                </c:pt>
                <c:pt idx="20">
                  <c:v>-0.0795320765661472</c:v>
                </c:pt>
                <c:pt idx="21">
                  <c:v>-0.245507563848378</c:v>
                </c:pt>
                <c:pt idx="22">
                  <c:v>-0.421986860630204</c:v>
                </c:pt>
                <c:pt idx="23">
                  <c:v>-0.609266598751492</c:v>
                </c:pt>
                <c:pt idx="24">
                  <c:v>-0.807559100381741</c:v>
                </c:pt>
                <c:pt idx="25">
                  <c:v>-1.017005904000553</c:v>
                </c:pt>
                <c:pt idx="26">
                  <c:v>-1.239064536262049</c:v>
                </c:pt>
                <c:pt idx="27">
                  <c:v>-1.473871487441602</c:v>
                </c:pt>
                <c:pt idx="28">
                  <c:v>-1.721514432741242</c:v>
                </c:pt>
                <c:pt idx="29">
                  <c:v>-1.982040370772847</c:v>
                </c:pt>
                <c:pt idx="30">
                  <c:v>-2.255460561797417</c:v>
                </c:pt>
                <c:pt idx="31">
                  <c:v>-2.541754749410802</c:v>
                </c:pt>
                <c:pt idx="32">
                  <c:v>-2.840874793038163</c:v>
                </c:pt>
                <c:pt idx="33">
                  <c:v>-3.152747815736256</c:v>
                </c:pt>
                <c:pt idx="34">
                  <c:v>-3.477278951135168</c:v>
                </c:pt>
                <c:pt idx="35">
                  <c:v>-3.814353756869969</c:v>
                </c:pt>
                <c:pt idx="36">
                  <c:v>-4.163840348778074</c:v>
                </c:pt>
                <c:pt idx="37">
                  <c:v>-4.525591299712642</c:v>
                </c:pt>
                <c:pt idx="38">
                  <c:v>-4.899445338536315</c:v>
                </c:pt>
                <c:pt idx="39">
                  <c:v>-5.285231243519092</c:v>
                </c:pt>
                <c:pt idx="40">
                  <c:v>-5.682766969933707</c:v>
                </c:pt>
                <c:pt idx="41">
                  <c:v>-6.091860882434957</c:v>
                </c:pt>
                <c:pt idx="42">
                  <c:v>-6.512312886077638</c:v>
                </c:pt>
                <c:pt idx="43">
                  <c:v>-6.943915458599275</c:v>
                </c:pt>
                <c:pt idx="44">
                  <c:v>-7.386454595258965</c:v>
                </c:pt>
                <c:pt idx="45">
                  <c:v>-7.839710675711603</c:v>
                </c:pt>
                <c:pt idx="46">
                  <c:v>-8.30345926095924</c:v>
                </c:pt>
                <c:pt idx="47">
                  <c:v>-8.777471827186168</c:v>
                </c:pt>
                <c:pt idx="48">
                  <c:v>-9.261516442341371</c:v>
                </c:pt>
                <c:pt idx="49">
                  <c:v>-9.755358390513311</c:v>
                </c:pt>
                <c:pt idx="50">
                  <c:v>-10.25876074851039</c:v>
                </c:pt>
                <c:pt idx="51">
                  <c:v>-10.7714849184863</c:v>
                </c:pt>
                <c:pt idx="52">
                  <c:v>-11.2932911241167</c:v>
                </c:pt>
                <c:pt idx="53">
                  <c:v>-11.82393886525292</c:v>
                </c:pt>
                <c:pt idx="54">
                  <c:v>-12.3631873377255</c:v>
                </c:pt>
                <c:pt idx="55">
                  <c:v>-12.91079582078646</c:v>
                </c:pt>
                <c:pt idx="56">
                  <c:v>-13.46652403439666</c:v>
                </c:pt>
                <c:pt idx="57">
                  <c:v>-14.03013246838545</c:v>
                </c:pt>
                <c:pt idx="58">
                  <c:v>-14.60138268534811</c:v>
                </c:pt>
                <c:pt idx="59">
                  <c:v>-15.18003759895905</c:v>
                </c:pt>
                <c:pt idx="60">
                  <c:v>-15.76586172930565</c:v>
                </c:pt>
                <c:pt idx="61">
                  <c:v>-16.35862143668678</c:v>
                </c:pt>
                <c:pt idx="62">
                  <c:v>-16.95808513524225</c:v>
                </c:pt>
                <c:pt idx="63">
                  <c:v>-17.56402348767442</c:v>
                </c:pt>
                <c:pt idx="64">
                  <c:v>-18.17620958225224</c:v>
                </c:pt>
                <c:pt idx="65">
                  <c:v>-18.79441909321163</c:v>
                </c:pt>
                <c:pt idx="66">
                  <c:v>-19.41843042558271</c:v>
                </c:pt>
                <c:pt idx="67">
                  <c:v>-20.04802484542562</c:v>
                </c:pt>
                <c:pt idx="68">
                  <c:v>-20.68298659638704</c:v>
                </c:pt>
                <c:pt idx="69">
                  <c:v>-21.32310300344834</c:v>
                </c:pt>
                <c:pt idx="70">
                  <c:v>-21.96816456468118</c:v>
                </c:pt>
                <c:pt idx="71">
                  <c:v>-22.61796503176742</c:v>
                </c:pt>
                <c:pt idx="72">
                  <c:v>-23.27230148002031</c:v>
                </c:pt>
                <c:pt idx="73">
                  <c:v>-23.93097436858525</c:v>
                </c:pt>
                <c:pt idx="74">
                  <c:v>-24.59378759146292</c:v>
                </c:pt>
                <c:pt idx="75">
                  <c:v>-25.26054851996678</c:v>
                </c:pt>
                <c:pt idx="76">
                  <c:v>-25.93106803718829</c:v>
                </c:pt>
                <c:pt idx="77">
                  <c:v>-26.60516056501406</c:v>
                </c:pt>
                <c:pt idx="78">
                  <c:v>-27.28264408420088</c:v>
                </c:pt>
                <c:pt idx="79">
                  <c:v>-27.96334014800422</c:v>
                </c:pt>
                <c:pt idx="80">
                  <c:v>-28.64707388980664</c:v>
                </c:pt>
                <c:pt idx="81">
                  <c:v>-29.33367402517888</c:v>
                </c:pt>
                <c:pt idx="82">
                  <c:v>-30.02297284878127</c:v>
                </c:pt>
                <c:pt idx="83">
                  <c:v>-30.71480622649474</c:v>
                </c:pt>
                <c:pt idx="84">
                  <c:v>-31.40901358313078</c:v>
                </c:pt>
                <c:pt idx="85">
                  <c:v>-32.10543788607551</c:v>
                </c:pt>
                <c:pt idx="86">
                  <c:v>-32.80392562517572</c:v>
                </c:pt>
                <c:pt idx="87">
                  <c:v>-33.50432678918473</c:v>
                </c:pt>
                <c:pt idx="88">
                  <c:v>-34.20649483903967</c:v>
                </c:pt>
                <c:pt idx="89">
                  <c:v>-34.91028667824617</c:v>
                </c:pt>
                <c:pt idx="90">
                  <c:v>-35.6155626206325</c:v>
                </c:pt>
                <c:pt idx="91">
                  <c:v>-36.32218635567824</c:v>
                </c:pt>
                <c:pt idx="92">
                  <c:v>-37.03002491169288</c:v>
                </c:pt>
                <c:pt idx="93">
                  <c:v>-37.7389486170086</c:v>
                </c:pt>
                <c:pt idx="94">
                  <c:v>-38.44883105940124</c:v>
                </c:pt>
                <c:pt idx="95">
                  <c:v>-39.15954904393984</c:v>
                </c:pt>
                <c:pt idx="96">
                  <c:v>-39.87098254941132</c:v>
                </c:pt>
                <c:pt idx="97">
                  <c:v>-40.58301468350852</c:v>
                </c:pt>
                <c:pt idx="98">
                  <c:v>-41.29553163691426</c:v>
                </c:pt>
                <c:pt idx="99">
                  <c:v>-42.00842263644417</c:v>
                </c:pt>
                <c:pt idx="100">
                  <c:v>-42.72157989736293</c:v>
                </c:pt>
                <c:pt idx="101">
                  <c:v>-43.43489857501282</c:v>
                </c:pt>
                <c:pt idx="102">
                  <c:v>-44.1482767158749</c:v>
                </c:pt>
                <c:pt idx="103">
                  <c:v>-44.86161520814535</c:v>
                </c:pt>
                <c:pt idx="104">
                  <c:v>-45.57481773196901</c:v>
                </c:pt>
                <c:pt idx="105">
                  <c:v>-46.28779070939459</c:v>
                </c:pt>
                <c:pt idx="106">
                  <c:v>-47.0004432541492</c:v>
                </c:pt>
                <c:pt idx="107">
                  <c:v>-47.71268712131504</c:v>
                </c:pt>
                <c:pt idx="108">
                  <c:v>-48.42443665698902</c:v>
                </c:pt>
                <c:pt idx="109">
                  <c:v>-49.13560874798277</c:v>
                </c:pt>
                <c:pt idx="110">
                  <c:v>-49.84612277164197</c:v>
                </c:pt>
                <c:pt idx="111">
                  <c:v>-50.55590054584555</c:v>
                </c:pt>
                <c:pt idx="112">
                  <c:v>-51.26486627922002</c:v>
                </c:pt>
                <c:pt idx="113">
                  <c:v>-51.9729465216511</c:v>
                </c:pt>
                <c:pt idx="114">
                  <c:v>-52.68007011511563</c:v>
                </c:pt>
                <c:pt idx="115">
                  <c:v>-53.3861681448866</c:v>
                </c:pt>
                <c:pt idx="116">
                  <c:v>-54.09117389115427</c:v>
                </c:pt>
                <c:pt idx="117">
                  <c:v>-54.79502278109002</c:v>
                </c:pt>
                <c:pt idx="118">
                  <c:v>-55.49765234139304</c:v>
                </c:pt>
                <c:pt idx="119">
                  <c:v>-56.19900215134867</c:v>
                </c:pt>
              </c:numCache>
            </c:numRef>
          </c:yVal>
          <c:smooth val="1"/>
          <c:extLst xmlns:c16r2="http://schemas.microsoft.com/office/drawing/2015/06/chart">
            <c:ext xmlns:c16="http://schemas.microsoft.com/office/drawing/2014/chart" uri="{C3380CC4-5D6E-409C-BE32-E72D297353CC}">
              <c16:uniqueId val="{00000007-36E1-4F68-98B3-2AA0E85FDD30}"/>
            </c:ext>
          </c:extLst>
        </c:ser>
        <c:ser>
          <c:idx val="9"/>
          <c:order val="8"/>
          <c:tx>
            <c:strRef>
              <c:f>'SA-Disposal-G'!$Y$123</c:f>
              <c:strCache>
                <c:ptCount val="1"/>
                <c:pt idx="0">
                  <c:v>Total Deaths for 0.75x parameter level</c:v>
                </c:pt>
              </c:strCache>
            </c:strRef>
          </c:tx>
          <c:spPr>
            <a:ln w="6350">
              <a:solidFill>
                <a:schemeClr val="tx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Y$3:$Y$122</c:f>
              <c:numCache>
                <c:formatCode>General</c:formatCode>
                <c:ptCount val="120"/>
                <c:pt idx="0">
                  <c:v>0.0</c:v>
                </c:pt>
                <c:pt idx="1">
                  <c:v>-0.681061967185087</c:v>
                </c:pt>
                <c:pt idx="2">
                  <c:v>-1.300232569083028</c:v>
                </c:pt>
                <c:pt idx="3">
                  <c:v>-1.860009920495486</c:v>
                </c:pt>
                <c:pt idx="4">
                  <c:v>-2.362371166796083</c:v>
                </c:pt>
                <c:pt idx="5">
                  <c:v>-2.808957760752855</c:v>
                </c:pt>
                <c:pt idx="6">
                  <c:v>-3.20115713094774</c:v>
                </c:pt>
                <c:pt idx="7">
                  <c:v>-3.540166433326567</c:v>
                </c:pt>
                <c:pt idx="8">
                  <c:v>-3.827042356654692</c:v>
                </c:pt>
                <c:pt idx="9">
                  <c:v>-4.062739877219043</c:v>
                </c:pt>
                <c:pt idx="10">
                  <c:v>-4.248142261271232</c:v>
                </c:pt>
                <c:pt idx="11">
                  <c:v>-4.384084141344387</c:v>
                </c:pt>
                <c:pt idx="12">
                  <c:v>-4.47136911771954</c:v>
                </c:pt>
                <c:pt idx="13">
                  <c:v>-4.919372883925052</c:v>
                </c:pt>
                <c:pt idx="14">
                  <c:v>-5.359529858642896</c:v>
                </c:pt>
                <c:pt idx="15">
                  <c:v>-5.794050844457378</c:v>
                </c:pt>
                <c:pt idx="16">
                  <c:v>-6.224384601666475</c:v>
                </c:pt>
                <c:pt idx="17">
                  <c:v>-6.651741169867682</c:v>
                </c:pt>
                <c:pt idx="18">
                  <c:v>-7.077135817103434</c:v>
                </c:pt>
                <c:pt idx="19">
                  <c:v>-7.50142284090025</c:v>
                </c:pt>
                <c:pt idx="20">
                  <c:v>-7.92532279318425</c:v>
                </c:pt>
                <c:pt idx="21">
                  <c:v>-8.34944448510287</c:v>
                </c:pt>
                <c:pt idx="22">
                  <c:v>-8.774302837171262</c:v>
                </c:pt>
                <c:pt idx="23">
                  <c:v>-9.200333417095223</c:v>
                </c:pt>
                <c:pt idx="24">
                  <c:v>-9.627904331897568</c:v>
                </c:pt>
                <c:pt idx="25">
                  <c:v>-10.05732600236743</c:v>
                </c:pt>
                <c:pt idx="26">
                  <c:v>-10.48955650934922</c:v>
                </c:pt>
                <c:pt idx="27">
                  <c:v>-10.92486077635172</c:v>
                </c:pt>
                <c:pt idx="28">
                  <c:v>-11.36346530849237</c:v>
                </c:pt>
                <c:pt idx="29">
                  <c:v>-11.80556360036394</c:v>
                </c:pt>
                <c:pt idx="30">
                  <c:v>-12.25131972315171</c:v>
                </c:pt>
                <c:pt idx="31">
                  <c:v>-12.70087140287574</c:v>
                </c:pt>
                <c:pt idx="32">
                  <c:v>-13.15433268011034</c:v>
                </c:pt>
                <c:pt idx="33">
                  <c:v>-13.61179622493505</c:v>
                </c:pt>
                <c:pt idx="34">
                  <c:v>-14.0733353663662</c:v>
                </c:pt>
                <c:pt idx="35">
                  <c:v>-14.53900588394886</c:v>
                </c:pt>
                <c:pt idx="36">
                  <c:v>-15.00884759998021</c:v>
                </c:pt>
                <c:pt idx="37">
                  <c:v>-15.48288580349308</c:v>
                </c:pt>
                <c:pt idx="38">
                  <c:v>-15.96113253126992</c:v>
                </c:pt>
                <c:pt idx="39">
                  <c:v>-16.44358892483132</c:v>
                </c:pt>
                <c:pt idx="40">
                  <c:v>-16.93024513122818</c:v>
                </c:pt>
                <c:pt idx="41">
                  <c:v>-17.42108125740898</c:v>
                </c:pt>
                <c:pt idx="42">
                  <c:v>-17.9160682491085</c:v>
                </c:pt>
                <c:pt idx="43">
                  <c:v>-18.41516869829425</c:v>
                </c:pt>
                <c:pt idx="44">
                  <c:v>-18.9183375872195</c:v>
                </c:pt>
                <c:pt idx="45">
                  <c:v>-19.42552297587071</c:v>
                </c:pt>
                <c:pt idx="46">
                  <c:v>-19.93666663851</c:v>
                </c:pt>
                <c:pt idx="47">
                  <c:v>-20.45170465417891</c:v>
                </c:pt>
                <c:pt idx="48">
                  <c:v>-20.97056795534704</c:v>
                </c:pt>
                <c:pt idx="49">
                  <c:v>-21.49318283829312</c:v>
                </c:pt>
                <c:pt idx="50">
                  <c:v>-22.01947143834605</c:v>
                </c:pt>
                <c:pt idx="51">
                  <c:v>-22.54935217273664</c:v>
                </c:pt>
                <c:pt idx="52">
                  <c:v>-23.08274015555602</c:v>
                </c:pt>
                <c:pt idx="53">
                  <c:v>-23.61954758283891</c:v>
                </c:pt>
                <c:pt idx="54">
                  <c:v>-24.15968409175002</c:v>
                </c:pt>
                <c:pt idx="55">
                  <c:v>-24.70305709561848</c:v>
                </c:pt>
                <c:pt idx="56">
                  <c:v>-25.24957209639351</c:v>
                </c:pt>
                <c:pt idx="57">
                  <c:v>-25.79913297597268</c:v>
                </c:pt>
                <c:pt idx="58">
                  <c:v>-26.35164226771017</c:v>
                </c:pt>
                <c:pt idx="59">
                  <c:v>-26.90700140931926</c:v>
                </c:pt>
                <c:pt idx="60">
                  <c:v>-27.46511097830068</c:v>
                </c:pt>
                <c:pt idx="61">
                  <c:v>-28.02587091093824</c:v>
                </c:pt>
                <c:pt idx="62">
                  <c:v>-28.58918070581926</c:v>
                </c:pt>
                <c:pt idx="63">
                  <c:v>-29.154939612814</c:v>
                </c:pt>
                <c:pt idx="64">
                  <c:v>-29.72304680833868</c:v>
                </c:pt>
                <c:pt idx="65">
                  <c:v>-30.29340155771506</c:v>
                </c:pt>
                <c:pt idx="66">
                  <c:v>-30.86590336537261</c:v>
                </c:pt>
                <c:pt idx="67">
                  <c:v>-31.4404521135963</c:v>
                </c:pt>
                <c:pt idx="68">
                  <c:v>-32.01694819047934</c:v>
                </c:pt>
                <c:pt idx="69">
                  <c:v>-32.59529260772374</c:v>
                </c:pt>
                <c:pt idx="70">
                  <c:v>-33.17538710886267</c:v>
                </c:pt>
                <c:pt idx="71">
                  <c:v>-33.75713426848015</c:v>
                </c:pt>
                <c:pt idx="72">
                  <c:v>-34.34043758294386</c:v>
                </c:pt>
                <c:pt idx="73">
                  <c:v>-34.92520155317184</c:v>
                </c:pt>
                <c:pt idx="74">
                  <c:v>-35.51133175987295</c:v>
                </c:pt>
                <c:pt idx="75">
                  <c:v>-36.0987349317559</c:v>
                </c:pt>
                <c:pt idx="76">
                  <c:v>-36.68731900709194</c:v>
                </c:pt>
                <c:pt idx="77">
                  <c:v>-37.27699318905238</c:v>
                </c:pt>
                <c:pt idx="78">
                  <c:v>-37.86766799520174</c:v>
                </c:pt>
                <c:pt idx="79">
                  <c:v>-38.45925530150065</c:v>
                </c:pt>
                <c:pt idx="80">
                  <c:v>-39.05166838116661</c:v>
                </c:pt>
                <c:pt idx="81">
                  <c:v>-39.644821938716</c:v>
                </c:pt>
                <c:pt idx="82">
                  <c:v>-40.23863213948293</c:v>
                </c:pt>
                <c:pt idx="83">
                  <c:v>-40.83301663492607</c:v>
                </c:pt>
                <c:pt idx="84">
                  <c:v>-41.42789458397309</c:v>
                </c:pt>
                <c:pt idx="85">
                  <c:v>-42.02318667068698</c:v>
                </c:pt>
                <c:pt idx="86">
                  <c:v>-42.61881511847768</c:v>
                </c:pt>
                <c:pt idx="87">
                  <c:v>-43.21470370110838</c:v>
                </c:pt>
                <c:pt idx="88">
                  <c:v>-43.81077775071005</c:v>
                </c:pt>
                <c:pt idx="89">
                  <c:v>-44.40696416301098</c:v>
                </c:pt>
                <c:pt idx="90">
                  <c:v>-45.0031913999776</c:v>
                </c:pt>
                <c:pt idx="91">
                  <c:v>-45.5993894900551</c:v>
                </c:pt>
                <c:pt idx="92">
                  <c:v>-46.19549002618516</c:v>
                </c:pt>
                <c:pt idx="93">
                  <c:v>-46.79142616176014</c:v>
                </c:pt>
                <c:pt idx="94">
                  <c:v>-47.38713260467075</c:v>
                </c:pt>
                <c:pt idx="95">
                  <c:v>-47.98254560960432</c:v>
                </c:pt>
                <c:pt idx="96">
                  <c:v>-48.5776029687212</c:v>
                </c:pt>
                <c:pt idx="97">
                  <c:v>-49.17224400084</c:v>
                </c:pt>
                <c:pt idx="98">
                  <c:v>-49.76640953927531</c:v>
                </c:pt>
                <c:pt idx="99">
                  <c:v>-50.3600419184093</c:v>
                </c:pt>
                <c:pt idx="100">
                  <c:v>-50.95308495914497</c:v>
                </c:pt>
                <c:pt idx="101">
                  <c:v>-51.54548395331597</c:v>
                </c:pt>
                <c:pt idx="102">
                  <c:v>-52.13718564716028</c:v>
                </c:pt>
                <c:pt idx="103">
                  <c:v>-52.7281382239526</c:v>
                </c:pt>
                <c:pt idx="104">
                  <c:v>-53.31829128587619</c:v>
                </c:pt>
                <c:pt idx="105">
                  <c:v>-53.90759583521604</c:v>
                </c:pt>
                <c:pt idx="106">
                  <c:v>-54.49600425494634</c:v>
                </c:pt>
                <c:pt idx="107">
                  <c:v>-55.08347028878865</c:v>
                </c:pt>
                <c:pt idx="108">
                  <c:v>-55.66994902079982</c:v>
                </c:pt>
                <c:pt idx="109">
                  <c:v>-56.25539685456247</c:v>
                </c:pt>
                <c:pt idx="110">
                  <c:v>-56.83977149202232</c:v>
                </c:pt>
                <c:pt idx="111">
                  <c:v>-57.42303191203746</c:v>
                </c:pt>
                <c:pt idx="112">
                  <c:v>-58.0051383486899</c:v>
                </c:pt>
                <c:pt idx="113">
                  <c:v>-58.586052269396</c:v>
                </c:pt>
                <c:pt idx="114">
                  <c:v>-59.16573635287636</c:v>
                </c:pt>
                <c:pt idx="115">
                  <c:v>-59.74415446701072</c:v>
                </c:pt>
                <c:pt idx="116">
                  <c:v>-60.32127164662825</c:v>
                </c:pt>
                <c:pt idx="117">
                  <c:v>-60.8970540712618</c:v>
                </c:pt>
                <c:pt idx="118">
                  <c:v>-61.47146904290194</c:v>
                </c:pt>
                <c:pt idx="119">
                  <c:v>-62.04448496377414</c:v>
                </c:pt>
              </c:numCache>
            </c:numRef>
          </c:yVal>
          <c:smooth val="1"/>
          <c:extLst xmlns:c16r2="http://schemas.microsoft.com/office/drawing/2015/06/chart">
            <c:ext xmlns:c16="http://schemas.microsoft.com/office/drawing/2014/chart" uri="{C3380CC4-5D6E-409C-BE32-E72D297353CC}">
              <c16:uniqueId val="{00000008-36E1-4F68-98B3-2AA0E85FDD30}"/>
            </c:ext>
          </c:extLst>
        </c:ser>
        <c:dLbls>
          <c:showLegendKey val="0"/>
          <c:showVal val="0"/>
          <c:showCatName val="0"/>
          <c:showSerName val="0"/>
          <c:showPercent val="0"/>
          <c:showBubbleSize val="0"/>
        </c:dLbls>
        <c:axId val="-701785872"/>
        <c:axId val="-701783328"/>
      </c:scatterChart>
      <c:valAx>
        <c:axId val="-701785872"/>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701783328"/>
        <c:crosses val="autoZero"/>
        <c:crossBetween val="midCat"/>
      </c:valAx>
      <c:valAx>
        <c:axId val="-70178332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701785872"/>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6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27027027027027"/>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aloxone-G'!$E$123</c:f>
              <c:strCache>
                <c:ptCount val="1"/>
                <c:pt idx="0">
                  <c:v>SOUD Deaths for 1.25x parameter level</c:v>
                </c:pt>
              </c:strCache>
            </c:strRef>
          </c:tx>
          <c:spPr>
            <a:ln w="76200">
              <a:solidFill>
                <a:schemeClr val="accent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E$3:$E$122</c:f>
              <c:numCache>
                <c:formatCode>General</c:formatCode>
                <c:ptCount val="120"/>
                <c:pt idx="0">
                  <c:v>-70.49533704954985</c:v>
                </c:pt>
                <c:pt idx="1">
                  <c:v>-70.54708325608391</c:v>
                </c:pt>
                <c:pt idx="2">
                  <c:v>-70.58854930029515</c:v>
                </c:pt>
                <c:pt idx="3">
                  <c:v>-70.6206949763301</c:v>
                </c:pt>
                <c:pt idx="4">
                  <c:v>-70.64427086347635</c:v>
                </c:pt>
                <c:pt idx="5">
                  <c:v>-70.65990454728268</c:v>
                </c:pt>
                <c:pt idx="6">
                  <c:v>-70.66812736478275</c:v>
                </c:pt>
                <c:pt idx="7">
                  <c:v>-70.66939497603005</c:v>
                </c:pt>
                <c:pt idx="8">
                  <c:v>-70.66410331011776</c:v>
                </c:pt>
                <c:pt idx="9">
                  <c:v>-70.65260092755705</c:v>
                </c:pt>
                <c:pt idx="10">
                  <c:v>-70.63519860628767</c:v>
                </c:pt>
                <c:pt idx="11">
                  <c:v>-70.61217677721375</c:v>
                </c:pt>
                <c:pt idx="12">
                  <c:v>-70.58379129449624</c:v>
                </c:pt>
                <c:pt idx="13">
                  <c:v>-70.56442106405252</c:v>
                </c:pt>
                <c:pt idx="14">
                  <c:v>-70.5473639091744</c:v>
                </c:pt>
                <c:pt idx="15">
                  <c:v>-70.5315994551097</c:v>
                </c:pt>
                <c:pt idx="16">
                  <c:v>-70.51685809285009</c:v>
                </c:pt>
                <c:pt idx="17">
                  <c:v>-70.5029297393025</c:v>
                </c:pt>
                <c:pt idx="18">
                  <c:v>-70.48964893631344</c:v>
                </c:pt>
                <c:pt idx="19">
                  <c:v>-70.47688530511438</c:v>
                </c:pt>
                <c:pt idx="20">
                  <c:v>-70.46453609025953</c:v>
                </c:pt>
                <c:pt idx="21">
                  <c:v>-70.45252032258047</c:v>
                </c:pt>
                <c:pt idx="22">
                  <c:v>-70.44077424377573</c:v>
                </c:pt>
                <c:pt idx="23">
                  <c:v>-70.42924771481924</c:v>
                </c:pt>
                <c:pt idx="24">
                  <c:v>-70.41790139220272</c:v>
                </c:pt>
                <c:pt idx="25">
                  <c:v>-70.40670450394577</c:v>
                </c:pt>
                <c:pt idx="26">
                  <c:v>-70.3956572690676</c:v>
                </c:pt>
                <c:pt idx="27">
                  <c:v>-70.38475272081155</c:v>
                </c:pt>
                <c:pt idx="28">
                  <c:v>-70.37398571660894</c:v>
                </c:pt>
                <c:pt idx="29">
                  <c:v>-70.36335347350388</c:v>
                </c:pt>
                <c:pt idx="30">
                  <c:v>-70.35285503027205</c:v>
                </c:pt>
                <c:pt idx="31">
                  <c:v>-70.34249081283502</c:v>
                </c:pt>
                <c:pt idx="32">
                  <c:v>-70.33226228839933</c:v>
                </c:pt>
                <c:pt idx="33">
                  <c:v>-70.32217168992584</c:v>
                </c:pt>
                <c:pt idx="34">
                  <c:v>-70.31222179648785</c:v>
                </c:pt>
                <c:pt idx="35">
                  <c:v>-70.30241575809255</c:v>
                </c:pt>
                <c:pt idx="36">
                  <c:v>-70.29275695603728</c:v>
                </c:pt>
                <c:pt idx="37">
                  <c:v>-70.28324889171274</c:v>
                </c:pt>
                <c:pt idx="38">
                  <c:v>-70.27389509826727</c:v>
                </c:pt>
                <c:pt idx="39">
                  <c:v>-70.26469911223594</c:v>
                </c:pt>
                <c:pt idx="40">
                  <c:v>-70.25566439550371</c:v>
                </c:pt>
                <c:pt idx="41">
                  <c:v>-70.2467942873718</c:v>
                </c:pt>
                <c:pt idx="42">
                  <c:v>-70.23809196908311</c:v>
                </c:pt>
                <c:pt idx="43">
                  <c:v>-70.22956043670438</c:v>
                </c:pt>
                <c:pt idx="44">
                  <c:v>-70.2212024808301</c:v>
                </c:pt>
                <c:pt idx="45">
                  <c:v>-70.2130206718691</c:v>
                </c:pt>
                <c:pt idx="46">
                  <c:v>-70.20501734992041</c:v>
                </c:pt>
                <c:pt idx="47">
                  <c:v>-70.1971946184141</c:v>
                </c:pt>
                <c:pt idx="48">
                  <c:v>-70.18955434084961</c:v>
                </c:pt>
                <c:pt idx="49">
                  <c:v>-70.18209814007814</c:v>
                </c:pt>
                <c:pt idx="50">
                  <c:v>-70.17482739967568</c:v>
                </c:pt>
                <c:pt idx="51">
                  <c:v>-70.1677432670111</c:v>
                </c:pt>
                <c:pt idx="52">
                  <c:v>-70.16084665778867</c:v>
                </c:pt>
                <c:pt idx="53">
                  <c:v>-70.15413826166588</c:v>
                </c:pt>
                <c:pt idx="54">
                  <c:v>-70.1476185487499</c:v>
                </c:pt>
                <c:pt idx="55">
                  <c:v>-70.14128777681681</c:v>
                </c:pt>
                <c:pt idx="56">
                  <c:v>-70.13514599906395</c:v>
                </c:pt>
                <c:pt idx="57">
                  <c:v>-70.12919307227635</c:v>
                </c:pt>
                <c:pt idx="58">
                  <c:v>-70.12342866529415</c:v>
                </c:pt>
                <c:pt idx="59">
                  <c:v>-70.11785226767121</c:v>
                </c:pt>
                <c:pt idx="60">
                  <c:v>-70.11246319846065</c:v>
                </c:pt>
                <c:pt idx="61">
                  <c:v>-70.10726061503976</c:v>
                </c:pt>
                <c:pt idx="62">
                  <c:v>-70.10224352192264</c:v>
                </c:pt>
                <c:pt idx="63">
                  <c:v>-70.09741077951662</c:v>
                </c:pt>
                <c:pt idx="64">
                  <c:v>-70.09276111276428</c:v>
                </c:pt>
                <c:pt idx="65">
                  <c:v>-70.08829311965818</c:v>
                </c:pt>
                <c:pt idx="66">
                  <c:v>-70.08400527956385</c:v>
                </c:pt>
                <c:pt idx="67">
                  <c:v>-70.0798959613738</c:v>
                </c:pt>
                <c:pt idx="68">
                  <c:v>-70.07596343143251</c:v>
                </c:pt>
                <c:pt idx="69">
                  <c:v>-70.07220586123337</c:v>
                </c:pt>
                <c:pt idx="70">
                  <c:v>-70.06862133487574</c:v>
                </c:pt>
                <c:pt idx="71">
                  <c:v>-70.06520785627008</c:v>
                </c:pt>
                <c:pt idx="72">
                  <c:v>-70.06196335608358</c:v>
                </c:pt>
                <c:pt idx="73">
                  <c:v>-70.0588856984219</c:v>
                </c:pt>
                <c:pt idx="74">
                  <c:v>-70.05597268724811</c:v>
                </c:pt>
                <c:pt idx="75">
                  <c:v>-70.05322207253015</c:v>
                </c:pt>
                <c:pt idx="76">
                  <c:v>-70.05063155612534</c:v>
                </c:pt>
                <c:pt idx="77">
                  <c:v>-70.04819879740407</c:v>
                </c:pt>
                <c:pt idx="78">
                  <c:v>-70.04592141860024</c:v>
                </c:pt>
                <c:pt idx="79">
                  <c:v>-70.0437970099154</c:v>
                </c:pt>
                <c:pt idx="80">
                  <c:v>-70.0418231343655</c:v>
                </c:pt>
                <c:pt idx="81">
                  <c:v>-70.03999733237939</c:v>
                </c:pt>
                <c:pt idx="82">
                  <c:v>-70.03831712615556</c:v>
                </c:pt>
                <c:pt idx="83">
                  <c:v>-70.03678002378238</c:v>
                </c:pt>
                <c:pt idx="84">
                  <c:v>-70.03538352312631</c:v>
                </c:pt>
                <c:pt idx="85">
                  <c:v>-70.03412511550471</c:v>
                </c:pt>
                <c:pt idx="86">
                  <c:v>-70.033002289135</c:v>
                </c:pt>
                <c:pt idx="87">
                  <c:v>-70.03201253238068</c:v>
                </c:pt>
                <c:pt idx="88">
                  <c:v>-70.0311533367971</c:v>
                </c:pt>
                <c:pt idx="89">
                  <c:v>-70.03042219997206</c:v>
                </c:pt>
                <c:pt idx="90">
                  <c:v>-70.02981662819706</c:v>
                </c:pt>
                <c:pt idx="91">
                  <c:v>-70.02933413894768</c:v>
                </c:pt>
                <c:pt idx="92">
                  <c:v>-70.02897226319585</c:v>
                </c:pt>
                <c:pt idx="93">
                  <c:v>-70.02872854755651</c:v>
                </c:pt>
                <c:pt idx="94">
                  <c:v>-70.02860055627625</c:v>
                </c:pt>
                <c:pt idx="95">
                  <c:v>-70.02858587307233</c:v>
                </c:pt>
                <c:pt idx="96">
                  <c:v>-70.02868210282726</c:v>
                </c:pt>
                <c:pt idx="97">
                  <c:v>-70.02888687314945</c:v>
                </c:pt>
                <c:pt idx="98">
                  <c:v>-70.02919783579515</c:v>
                </c:pt>
                <c:pt idx="99">
                  <c:v>-70.0296126679722</c:v>
                </c:pt>
                <c:pt idx="100">
                  <c:v>-70.03012907352561</c:v>
                </c:pt>
                <c:pt idx="101">
                  <c:v>-70.03074478400981</c:v>
                </c:pt>
                <c:pt idx="102">
                  <c:v>-70.03145755965085</c:v>
                </c:pt>
                <c:pt idx="103">
                  <c:v>-70.03226519021494</c:v>
                </c:pt>
                <c:pt idx="104">
                  <c:v>-70.0331654957725</c:v>
                </c:pt>
                <c:pt idx="105">
                  <c:v>-70.03415632738071</c:v>
                </c:pt>
                <c:pt idx="106">
                  <c:v>-70.03523556767445</c:v>
                </c:pt>
                <c:pt idx="107">
                  <c:v>-70.03640113137935</c:v>
                </c:pt>
                <c:pt idx="108">
                  <c:v>-70.037650965749</c:v>
                </c:pt>
                <c:pt idx="109">
                  <c:v>-70.03898305092905</c:v>
                </c:pt>
                <c:pt idx="110">
                  <c:v>-70.04039540025722</c:v>
                </c:pt>
                <c:pt idx="111">
                  <c:v>-70.04188606049658</c:v>
                </c:pt>
                <c:pt idx="112">
                  <c:v>-70.04345311201128</c:v>
                </c:pt>
                <c:pt idx="113">
                  <c:v>-70.04509466888896</c:v>
                </c:pt>
                <c:pt idx="114">
                  <c:v>-70.0468088790071</c:v>
                </c:pt>
                <c:pt idx="115">
                  <c:v>-70.048593924055</c:v>
                </c:pt>
                <c:pt idx="116">
                  <c:v>-70.0504480195069</c:v>
                </c:pt>
                <c:pt idx="117">
                  <c:v>-70.05236941455755</c:v>
                </c:pt>
                <c:pt idx="118">
                  <c:v>-70.05435639201315</c:v>
                </c:pt>
                <c:pt idx="119">
                  <c:v>-70.0564072681497</c:v>
                </c:pt>
              </c:numCache>
            </c:numRef>
          </c:yVal>
          <c:smooth val="1"/>
          <c:extLst xmlns:c16r2="http://schemas.microsoft.com/office/drawing/2015/06/chart">
            <c:ext xmlns:c16="http://schemas.microsoft.com/office/drawing/2014/chart" uri="{C3380CC4-5D6E-409C-BE32-E72D297353CC}">
              <c16:uniqueId val="{00000000-AF62-44E7-A39E-A3E480F2E161}"/>
            </c:ext>
          </c:extLst>
        </c:ser>
        <c:ser>
          <c:idx val="3"/>
          <c:order val="1"/>
          <c:tx>
            <c:strRef>
              <c:f>'SA-Naloxone-G'!$N$123</c:f>
              <c:strCache>
                <c:ptCount val="1"/>
                <c:pt idx="0">
                  <c:v>SOUD Deaths for 1x parameter level</c:v>
                </c:pt>
              </c:strCache>
            </c:strRef>
          </c:tx>
          <c:spPr>
            <a:ln w="28575">
              <a:solidFill>
                <a:schemeClr val="accent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N$3:$N$122</c:f>
              <c:numCache>
                <c:formatCode>General</c:formatCode>
                <c:ptCount val="120"/>
                <c:pt idx="0">
                  <c:v>-70.49533704954985</c:v>
                </c:pt>
                <c:pt idx="1">
                  <c:v>-70.54708325608391</c:v>
                </c:pt>
                <c:pt idx="2">
                  <c:v>-70.58854905067375</c:v>
                </c:pt>
                <c:pt idx="3">
                  <c:v>-70.62069424678535</c:v>
                </c:pt>
                <c:pt idx="4">
                  <c:v>-70.6442694473224</c:v>
                </c:pt>
                <c:pt idx="5">
                  <c:v>-70.65990226412741</c:v>
                </c:pt>
                <c:pt idx="6">
                  <c:v>-70.6681240619993</c:v>
                </c:pt>
                <c:pt idx="7">
                  <c:v>-70.6693905293155</c:v>
                </c:pt>
                <c:pt idx="8">
                  <c:v>-70.6640976233738</c:v>
                </c:pt>
                <c:pt idx="9">
                  <c:v>-70.65259393228538</c:v>
                </c:pt>
                <c:pt idx="10">
                  <c:v>-70.6351902606378</c:v>
                </c:pt>
                <c:pt idx="11">
                  <c:v>-70.61216706478791</c:v>
                </c:pt>
                <c:pt idx="12">
                  <c:v>-70.58378022301301</c:v>
                </c:pt>
                <c:pt idx="13">
                  <c:v>-70.56440866391183</c:v>
                </c:pt>
                <c:pt idx="14">
                  <c:v>-70.5473503023082</c:v>
                </c:pt>
                <c:pt idx="15">
                  <c:v>-70.53158484023282</c:v>
                </c:pt>
                <c:pt idx="16">
                  <c:v>-70.51684273632848</c:v>
                </c:pt>
                <c:pt idx="17">
                  <c:v>-70.50291396733442</c:v>
                </c:pt>
                <c:pt idx="18">
                  <c:v>-70.48963312807796</c:v>
                </c:pt>
                <c:pt idx="19">
                  <c:v>-70.4768698867435</c:v>
                </c:pt>
                <c:pt idx="20">
                  <c:v>-70.4645215295146</c:v>
                </c:pt>
                <c:pt idx="21">
                  <c:v>-70.45250712413298</c:v>
                </c:pt>
                <c:pt idx="22">
                  <c:v>-70.4407629450108</c:v>
                </c:pt>
                <c:pt idx="23">
                  <c:v>-70.42923888209626</c:v>
                </c:pt>
                <c:pt idx="24">
                  <c:v>-70.41789561751427</c:v>
                </c:pt>
                <c:pt idx="25">
                  <c:v>-70.40670240191812</c:v>
                </c:pt>
                <c:pt idx="26">
                  <c:v>-70.3956594742679</c:v>
                </c:pt>
                <c:pt idx="27">
                  <c:v>-70.38475988544243</c:v>
                </c:pt>
                <c:pt idx="28">
                  <c:v>-70.37399850840993</c:v>
                </c:pt>
                <c:pt idx="29">
                  <c:v>-70.36337257384967</c:v>
                </c:pt>
                <c:pt idx="30">
                  <c:v>-70.3528811324514</c:v>
                </c:pt>
                <c:pt idx="31">
                  <c:v>-70.34252462048536</c:v>
                </c:pt>
                <c:pt idx="32">
                  <c:v>-70.33230451407393</c:v>
                </c:pt>
                <c:pt idx="33">
                  <c:v>-70.32222305382105</c:v>
                </c:pt>
                <c:pt idx="34">
                  <c:v>-70.31228302525876</c:v>
                </c:pt>
                <c:pt idx="35">
                  <c:v>-70.30248758379433</c:v>
                </c:pt>
                <c:pt idx="36">
                  <c:v>-70.29284011516278</c:v>
                </c:pt>
                <c:pt idx="37">
                  <c:v>-70.28334412431161</c:v>
                </c:pt>
                <c:pt idx="38">
                  <c:v>-70.27400314715378</c:v>
                </c:pt>
                <c:pt idx="39">
                  <c:v>-70.2648207222701</c:v>
                </c:pt>
                <c:pt idx="40">
                  <c:v>-70.25580031293566</c:v>
                </c:pt>
                <c:pt idx="41">
                  <c:v>-70.24694525925963</c:v>
                </c:pt>
                <c:pt idx="42">
                  <c:v>-70.23825874275035</c:v>
                </c:pt>
                <c:pt idx="43">
                  <c:v>-70.22974375926458</c:v>
                </c:pt>
                <c:pt idx="44">
                  <c:v>-70.22140309874997</c:v>
                </c:pt>
                <c:pt idx="45">
                  <c:v>-70.2132393305782</c:v>
                </c:pt>
                <c:pt idx="46">
                  <c:v>-70.20525479345925</c:v>
                </c:pt>
                <c:pt idx="47">
                  <c:v>-70.1974515891175</c:v>
                </c:pt>
                <c:pt idx="48">
                  <c:v>-70.18983157906364</c:v>
                </c:pt>
                <c:pt idx="49">
                  <c:v>-70.1823963839099</c:v>
                </c:pt>
                <c:pt idx="50">
                  <c:v>-70.17514738475985</c:v>
                </c:pt>
                <c:pt idx="51">
                  <c:v>-70.16808572631905</c:v>
                </c:pt>
                <c:pt idx="52">
                  <c:v>-70.161212321443</c:v>
                </c:pt>
                <c:pt idx="53">
                  <c:v>-70.15452785678291</c:v>
                </c:pt>
                <c:pt idx="54">
                  <c:v>-70.14803279930925</c:v>
                </c:pt>
                <c:pt idx="55">
                  <c:v>-70.14172740353048</c:v>
                </c:pt>
                <c:pt idx="56">
                  <c:v>-70.13561171927547</c:v>
                </c:pt>
                <c:pt idx="57">
                  <c:v>-70.12968559986955</c:v>
                </c:pt>
                <c:pt idx="58">
                  <c:v>-70.1239487106135</c:v>
                </c:pt>
                <c:pt idx="59">
                  <c:v>-70.11840053745777</c:v>
                </c:pt>
                <c:pt idx="60">
                  <c:v>-70.11304039579568</c:v>
                </c:pt>
                <c:pt idx="61">
                  <c:v>-70.10786743929341</c:v>
                </c:pt>
                <c:pt idx="62">
                  <c:v>-70.10288066872398</c:v>
                </c:pt>
                <c:pt idx="63">
                  <c:v>-70.09807894072068</c:v>
                </c:pt>
                <c:pt idx="64">
                  <c:v>-70.09346097643365</c:v>
                </c:pt>
                <c:pt idx="65">
                  <c:v>-70.0890253700383</c:v>
                </c:pt>
                <c:pt idx="66">
                  <c:v>-70.08477059708238</c:v>
                </c:pt>
                <c:pt idx="67">
                  <c:v>-70.08069502263595</c:v>
                </c:pt>
                <c:pt idx="68">
                  <c:v>-70.0767969092153</c:v>
                </c:pt>
                <c:pt idx="69">
                  <c:v>-70.07307442449275</c:v>
                </c:pt>
                <c:pt idx="70">
                  <c:v>-70.06952564875876</c:v>
                </c:pt>
                <c:pt idx="71">
                  <c:v>-70.06614858212008</c:v>
                </c:pt>
                <c:pt idx="72">
                  <c:v>-70.06294115145811</c:v>
                </c:pt>
                <c:pt idx="73">
                  <c:v>-70.05990121711335</c:v>
                </c:pt>
                <c:pt idx="74">
                  <c:v>-70.05702657929576</c:v>
                </c:pt>
                <c:pt idx="75">
                  <c:v>-70.0543149842473</c:v>
                </c:pt>
                <c:pt idx="76">
                  <c:v>-70.05176413012231</c:v>
                </c:pt>
                <c:pt idx="77">
                  <c:v>-70.04937167261035</c:v>
                </c:pt>
                <c:pt idx="78">
                  <c:v>-70.0471352302934</c:v>
                </c:pt>
                <c:pt idx="79">
                  <c:v>-70.04505238974911</c:v>
                </c:pt>
                <c:pt idx="80">
                  <c:v>-70.04312071039696</c:v>
                </c:pt>
                <c:pt idx="81">
                  <c:v>-70.04133772909773</c:v>
                </c:pt>
                <c:pt idx="82">
                  <c:v>-70.03970096451276</c:v>
                </c:pt>
                <c:pt idx="83">
                  <c:v>-70.03820792122194</c:v>
                </c:pt>
                <c:pt idx="84">
                  <c:v>-70.03685609361761</c:v>
                </c:pt>
                <c:pt idx="85">
                  <c:v>-70.03564296957101</c:v>
                </c:pt>
                <c:pt idx="86">
                  <c:v>-70.03456603388704</c:v>
                </c:pt>
                <c:pt idx="87">
                  <c:v>-70.0336227715474</c:v>
                </c:pt>
                <c:pt idx="88">
                  <c:v>-70.03281067075311</c:v>
                </c:pt>
                <c:pt idx="89">
                  <c:v>-70.0321272257758</c:v>
                </c:pt>
                <c:pt idx="90">
                  <c:v>-70.0315699396187</c:v>
                </c:pt>
                <c:pt idx="91">
                  <c:v>-70.03113632649863</c:v>
                </c:pt>
                <c:pt idx="92">
                  <c:v>-70.0308239141639</c:v>
                </c:pt>
                <c:pt idx="93">
                  <c:v>-70.03063024603075</c:v>
                </c:pt>
                <c:pt idx="94">
                  <c:v>-70.03055288318109</c:v>
                </c:pt>
                <c:pt idx="95">
                  <c:v>-70.03058940619935</c:v>
                </c:pt>
                <c:pt idx="96">
                  <c:v>-70.03073741685982</c:v>
                </c:pt>
                <c:pt idx="97">
                  <c:v>-70.03099453969685</c:v>
                </c:pt>
                <c:pt idx="98">
                  <c:v>-70.03135842341601</c:v>
                </c:pt>
                <c:pt idx="99">
                  <c:v>-70.0318267422078</c:v>
                </c:pt>
                <c:pt idx="100">
                  <c:v>-70.03239719692408</c:v>
                </c:pt>
                <c:pt idx="101">
                  <c:v>-70.03306751615828</c:v>
                </c:pt>
                <c:pt idx="102">
                  <c:v>-70.03383545719858</c:v>
                </c:pt>
                <c:pt idx="103">
                  <c:v>-70.03469880689808</c:v>
                </c:pt>
                <c:pt idx="104">
                  <c:v>-70.03565538244438</c:v>
                </c:pt>
                <c:pt idx="105">
                  <c:v>-70.03670303203565</c:v>
                </c:pt>
                <c:pt idx="106">
                  <c:v>-70.03783963547246</c:v>
                </c:pt>
                <c:pt idx="107">
                  <c:v>-70.03906310467087</c:v>
                </c:pt>
                <c:pt idx="108">
                  <c:v>-70.04037138409795</c:v>
                </c:pt>
                <c:pt idx="109">
                  <c:v>-70.0417624511381</c:v>
                </c:pt>
                <c:pt idx="110">
                  <c:v>-70.04323431638858</c:v>
                </c:pt>
                <c:pt idx="111">
                  <c:v>-70.04478502389655</c:v>
                </c:pt>
                <c:pt idx="112">
                  <c:v>-70.0464126513314</c:v>
                </c:pt>
                <c:pt idx="113">
                  <c:v>-70.04811531010648</c:v>
                </c:pt>
                <c:pt idx="114">
                  <c:v>-70.04989114544864</c:v>
                </c:pt>
                <c:pt idx="115">
                  <c:v>-70.05173833641244</c:v>
                </c:pt>
                <c:pt idx="116">
                  <c:v>-70.0536550958661</c:v>
                </c:pt>
                <c:pt idx="117">
                  <c:v>-70.05563967040638</c:v>
                </c:pt>
                <c:pt idx="118">
                  <c:v>-70.05769034026862</c:v>
                </c:pt>
                <c:pt idx="119">
                  <c:v>-70.05980541917451</c:v>
                </c:pt>
              </c:numCache>
            </c:numRef>
          </c:yVal>
          <c:smooth val="1"/>
          <c:extLst xmlns:c16r2="http://schemas.microsoft.com/office/drawing/2015/06/chart">
            <c:ext xmlns:c16="http://schemas.microsoft.com/office/drawing/2014/chart" uri="{C3380CC4-5D6E-409C-BE32-E72D297353CC}">
              <c16:uniqueId val="{00000001-AF62-44E7-A39E-A3E480F2E161}"/>
            </c:ext>
          </c:extLst>
        </c:ser>
        <c:ser>
          <c:idx val="0"/>
          <c:order val="2"/>
          <c:tx>
            <c:strRef>
              <c:f>'SA-Naloxone-G'!$W$123</c:f>
              <c:strCache>
                <c:ptCount val="1"/>
                <c:pt idx="0">
                  <c:v>SOUD Deaths for 0.75x parameter level</c:v>
                </c:pt>
              </c:strCache>
            </c:strRef>
          </c:tx>
          <c:spPr>
            <a:ln w="6350">
              <a:solidFill>
                <a:schemeClr val="accent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W$3:$W$122</c:f>
              <c:numCache>
                <c:formatCode>General</c:formatCode>
                <c:ptCount val="120"/>
                <c:pt idx="0">
                  <c:v>-70.49533704954985</c:v>
                </c:pt>
                <c:pt idx="1">
                  <c:v>-70.54708325608391</c:v>
                </c:pt>
                <c:pt idx="2">
                  <c:v>-70.58854880105234</c:v>
                </c:pt>
                <c:pt idx="3">
                  <c:v>-70.62069351699911</c:v>
                </c:pt>
                <c:pt idx="4">
                  <c:v>-70.6442680302171</c:v>
                </c:pt>
                <c:pt idx="5">
                  <c:v>-70.65989997864675</c:v>
                </c:pt>
                <c:pt idx="6">
                  <c:v>-70.66812075467998</c:v>
                </c:pt>
                <c:pt idx="7">
                  <c:v>-70.66938607487364</c:v>
                </c:pt>
                <c:pt idx="8">
                  <c:v>-70.66409192461917</c:v>
                </c:pt>
                <c:pt idx="9">
                  <c:v>-70.65258691954001</c:v>
                </c:pt>
                <c:pt idx="10">
                  <c:v>-70.63518189081086</c:v>
                </c:pt>
                <c:pt idx="11">
                  <c:v>-70.61215732021506</c:v>
                </c:pt>
                <c:pt idx="12">
                  <c:v>-70.58376911013305</c:v>
                </c:pt>
                <c:pt idx="13">
                  <c:v>-70.56439621186598</c:v>
                </c:pt>
                <c:pt idx="14">
                  <c:v>-70.5473366318059</c:v>
                </c:pt>
                <c:pt idx="15">
                  <c:v>-70.53157014889395</c:v>
                </c:pt>
                <c:pt idx="16">
                  <c:v>-70.5168272896257</c:v>
                </c:pt>
                <c:pt idx="17">
                  <c:v>-70.50289809083363</c:v>
                </c:pt>
                <c:pt idx="18">
                  <c:v>-70.48961720065304</c:v>
                </c:pt>
                <c:pt idx="19">
                  <c:v>-70.47685433459118</c:v>
                </c:pt>
                <c:pt idx="20">
                  <c:v>-70.46450682087926</c:v>
                </c:pt>
                <c:pt idx="21">
                  <c:v>-70.45249376462308</c:v>
                </c:pt>
                <c:pt idx="22">
                  <c:v>-70.44075147343717</c:v>
                </c:pt>
                <c:pt idx="23">
                  <c:v>-70.4292298667635</c:v>
                </c:pt>
                <c:pt idx="24">
                  <c:v>-70.41788965289816</c:v>
                </c:pt>
                <c:pt idx="25">
                  <c:v>-70.40670010569781</c:v>
                </c:pt>
                <c:pt idx="26">
                  <c:v>-70.39566148464606</c:v>
                </c:pt>
                <c:pt idx="27">
                  <c:v>-70.38476685885551</c:v>
                </c:pt>
                <c:pt idx="28">
                  <c:v>-70.37401111744889</c:v>
                </c:pt>
                <c:pt idx="29">
                  <c:v>-70.36339150536561</c:v>
                </c:pt>
                <c:pt idx="30">
                  <c:v>-70.35290708584011</c:v>
                </c:pt>
                <c:pt idx="31">
                  <c:v>-70.34255830612818</c:v>
                </c:pt>
                <c:pt idx="32">
                  <c:v>-70.33234665193405</c:v>
                </c:pt>
                <c:pt idx="33">
                  <c:v>-70.32227437214387</c:v>
                </c:pt>
                <c:pt idx="34">
                  <c:v>-70.31234425941645</c:v>
                </c:pt>
                <c:pt idx="35">
                  <c:v>-70.3025594752171</c:v>
                </c:pt>
                <c:pt idx="36">
                  <c:v>-70.2929234103759</c:v>
                </c:pt>
                <c:pt idx="37">
                  <c:v>-70.283439574065</c:v>
                </c:pt>
                <c:pt idx="38">
                  <c:v>-70.27411150562405</c:v>
                </c:pt>
                <c:pt idx="39">
                  <c:v>-70.26494274634056</c:v>
                </c:pt>
                <c:pt idx="40">
                  <c:v>-70.2559367615457</c:v>
                </c:pt>
                <c:pt idx="41">
                  <c:v>-70.247096892805</c:v>
                </c:pt>
                <c:pt idx="42">
                  <c:v>-70.23842632255597</c:v>
                </c:pt>
                <c:pt idx="43">
                  <c:v>-70.22992804709804</c:v>
                </c:pt>
                <c:pt idx="44">
                  <c:v>-70.22160485637883</c:v>
                </c:pt>
                <c:pt idx="45">
                  <c:v>-70.21345931937966</c:v>
                </c:pt>
                <c:pt idx="46">
                  <c:v>-70.2054937740622</c:v>
                </c:pt>
                <c:pt idx="47">
                  <c:v>-70.19771032108265</c:v>
                </c:pt>
                <c:pt idx="48">
                  <c:v>-70.19011082059575</c:v>
                </c:pt>
                <c:pt idx="49">
                  <c:v>-70.18269689159652</c:v>
                </c:pt>
                <c:pt idx="50">
                  <c:v>-70.17546991334835</c:v>
                </c:pt>
                <c:pt idx="51">
                  <c:v>-70.16843102849826</c:v>
                </c:pt>
                <c:pt idx="52">
                  <c:v>-70.16158114767295</c:v>
                </c:pt>
                <c:pt idx="53">
                  <c:v>-70.15492095512256</c:v>
                </c:pt>
                <c:pt idx="54">
                  <c:v>-70.14845091527202</c:v>
                </c:pt>
                <c:pt idx="55">
                  <c:v>-70.14217127996405</c:v>
                </c:pt>
                <c:pt idx="56">
                  <c:v>-70.13608209624545</c:v>
                </c:pt>
                <c:pt idx="57">
                  <c:v>-70.13018321456362</c:v>
                </c:pt>
                <c:pt idx="58">
                  <c:v>-70.12447429725621</c:v>
                </c:pt>
                <c:pt idx="59">
                  <c:v>-70.11895482723861</c:v>
                </c:pt>
                <c:pt idx="60">
                  <c:v>-70.11362411680425</c:v>
                </c:pt>
                <c:pt idx="61">
                  <c:v>-70.1084813164742</c:v>
                </c:pt>
                <c:pt idx="62">
                  <c:v>-70.10352542383124</c:v>
                </c:pt>
                <c:pt idx="63">
                  <c:v>-70.09875529227558</c:v>
                </c:pt>
                <c:pt idx="64">
                  <c:v>-70.094169639702</c:v>
                </c:pt>
                <c:pt idx="65">
                  <c:v>-70.08976705701028</c:v>
                </c:pt>
                <c:pt idx="66">
                  <c:v>-70.08554601645315</c:v>
                </c:pt>
                <c:pt idx="67">
                  <c:v>-70.08150487979924</c:v>
                </c:pt>
                <c:pt idx="68">
                  <c:v>-70.07764190625132</c:v>
                </c:pt>
                <c:pt idx="69">
                  <c:v>-70.07395526017494</c:v>
                </c:pt>
                <c:pt idx="70">
                  <c:v>-70.07044301854565</c:v>
                </c:pt>
                <c:pt idx="71">
                  <c:v>-70.0671031781727</c:v>
                </c:pt>
                <c:pt idx="72">
                  <c:v>-70.06393366264103</c:v>
                </c:pt>
                <c:pt idx="73">
                  <c:v>-70.06093232900538</c:v>
                </c:pt>
                <c:pt idx="74">
                  <c:v>-70.05809697421014</c:v>
                </c:pt>
                <c:pt idx="75">
                  <c:v>-70.0554253412426</c:v>
                </c:pt>
                <c:pt idx="76">
                  <c:v>-70.05291512502224</c:v>
                </c:pt>
                <c:pt idx="77">
                  <c:v>-70.05056397802177</c:v>
                </c:pt>
                <c:pt idx="78">
                  <c:v>-70.04836951562851</c:v>
                </c:pt>
                <c:pt idx="79">
                  <c:v>-70.0463293212465</c:v>
                </c:pt>
                <c:pt idx="80">
                  <c:v>-70.04444095114476</c:v>
                </c:pt>
                <c:pt idx="81">
                  <c:v>-70.04270193905795</c:v>
                </c:pt>
                <c:pt idx="82">
                  <c:v>-70.0411098005454</c:v>
                </c:pt>
                <c:pt idx="83">
                  <c:v>-70.03966203711016</c:v>
                </c:pt>
                <c:pt idx="84">
                  <c:v>-70.03835614009255</c:v>
                </c:pt>
                <c:pt idx="85">
                  <c:v>-70.03718959433986</c:v>
                </c:pt>
                <c:pt idx="86">
                  <c:v>-70.03615988165663</c:v>
                </c:pt>
                <c:pt idx="87">
                  <c:v>-70.0352644840514</c:v>
                </c:pt>
                <c:pt idx="88">
                  <c:v>-70.03450088677957</c:v>
                </c:pt>
                <c:pt idx="89">
                  <c:v>-70.03386658119197</c:v>
                </c:pt>
                <c:pt idx="90">
                  <c:v>-70.0333590673977</c:v>
                </c:pt>
                <c:pt idx="91">
                  <c:v>-70.0329758567467</c:v>
                </c:pt>
                <c:pt idx="92">
                  <c:v>-70.0327144741452</c:v>
                </c:pt>
                <c:pt idx="93">
                  <c:v>-70.03257246019345</c:v>
                </c:pt>
                <c:pt idx="94">
                  <c:v>-70.03254737318287</c:v>
                </c:pt>
                <c:pt idx="95">
                  <c:v>-70.03263679093355</c:v>
                </c:pt>
                <c:pt idx="96">
                  <c:v>-70.03283831247897</c:v>
                </c:pt>
                <c:pt idx="97">
                  <c:v>-70.03314955963904</c:v>
                </c:pt>
                <c:pt idx="98">
                  <c:v>-70.03356817842584</c:v>
                </c:pt>
                <c:pt idx="99">
                  <c:v>-70.03409184036533</c:v>
                </c:pt>
                <c:pt idx="100">
                  <c:v>-70.03471824366501</c:v>
                </c:pt>
                <c:pt idx="101">
                  <c:v>-70.03544511429291</c:v>
                </c:pt>
                <c:pt idx="102">
                  <c:v>-70.03627020694338</c:v>
                </c:pt>
                <c:pt idx="103">
                  <c:v>-70.03719130589213</c:v>
                </c:pt>
                <c:pt idx="104">
                  <c:v>-70.03820622577167</c:v>
                </c:pt>
                <c:pt idx="105">
                  <c:v>-70.03931281224564</c:v>
                </c:pt>
                <c:pt idx="106">
                  <c:v>-70.04050894260425</c:v>
                </c:pt>
                <c:pt idx="107">
                  <c:v>-70.04179252626898</c:v>
                </c:pt>
                <c:pt idx="108">
                  <c:v>-70.043161505236</c:v>
                </c:pt>
                <c:pt idx="109">
                  <c:v>-70.04461385443586</c:v>
                </c:pt>
                <c:pt idx="110">
                  <c:v>-70.04614758203145</c:v>
                </c:pt>
                <c:pt idx="111">
                  <c:v>-70.04776072965391</c:v>
                </c:pt>
                <c:pt idx="112">
                  <c:v>-70.04945137257535</c:v>
                </c:pt>
                <c:pt idx="113">
                  <c:v>-70.0512176198286</c:v>
                </c:pt>
                <c:pt idx="114">
                  <c:v>-70.05305761427733</c:v>
                </c:pt>
                <c:pt idx="115">
                  <c:v>-70.05496953263115</c:v>
                </c:pt>
                <c:pt idx="116">
                  <c:v>-70.05695158542355</c:v>
                </c:pt>
                <c:pt idx="117">
                  <c:v>-70.05900201694085</c:v>
                </c:pt>
                <c:pt idx="118">
                  <c:v>-70.0611191051202</c:v>
                </c:pt>
                <c:pt idx="119">
                  <c:v>-70.06330116139702</c:v>
                </c:pt>
              </c:numCache>
            </c:numRef>
          </c:yVal>
          <c:smooth val="1"/>
          <c:extLst xmlns:c16r2="http://schemas.microsoft.com/office/drawing/2015/06/chart">
            <c:ext xmlns:c16="http://schemas.microsoft.com/office/drawing/2014/chart" uri="{C3380CC4-5D6E-409C-BE32-E72D297353CC}">
              <c16:uniqueId val="{00000002-AF62-44E7-A39E-A3E480F2E161}"/>
            </c:ext>
          </c:extLst>
        </c:ser>
        <c:ser>
          <c:idx val="7"/>
          <c:order val="3"/>
          <c:tx>
            <c:strRef>
              <c:f>'SA-Naloxone-G'!$F$123</c:f>
              <c:strCache>
                <c:ptCount val="1"/>
                <c:pt idx="0">
                  <c:v>SHUD Deaths for 1.25x parameter level</c:v>
                </c:pt>
              </c:strCache>
            </c:strRef>
          </c:tx>
          <c:spPr>
            <a:ln w="76200">
              <a:solidFill>
                <a:schemeClr val="accent2"/>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F$3:$F$122</c:f>
              <c:numCache>
                <c:formatCode>General</c:formatCode>
                <c:ptCount val="120"/>
                <c:pt idx="0">
                  <c:v>-115.0021026124068</c:v>
                </c:pt>
                <c:pt idx="1">
                  <c:v>-115.1289484672564</c:v>
                </c:pt>
                <c:pt idx="2">
                  <c:v>-115.2728885107983</c:v>
                </c:pt>
                <c:pt idx="3">
                  <c:v>-115.4335357226511</c:v>
                </c:pt>
                <c:pt idx="4">
                  <c:v>-115.6103396200289</c:v>
                </c:pt>
                <c:pt idx="5">
                  <c:v>-115.8027175371727</c:v>
                </c:pt>
                <c:pt idx="6">
                  <c:v>-116.0100688909016</c:v>
                </c:pt>
                <c:pt idx="7">
                  <c:v>-116.231785524322</c:v>
                </c:pt>
                <c:pt idx="8">
                  <c:v>-116.467259390237</c:v>
                </c:pt>
                <c:pt idx="9">
                  <c:v>-116.715888202641</c:v>
                </c:pt>
                <c:pt idx="10">
                  <c:v>-116.9770795381033</c:v>
                </c:pt>
                <c:pt idx="11">
                  <c:v>-117.2502537572063</c:v>
                </c:pt>
                <c:pt idx="12">
                  <c:v>-117.5348460302358</c:v>
                </c:pt>
                <c:pt idx="13">
                  <c:v>-117.8058583393356</c:v>
                </c:pt>
                <c:pt idx="14">
                  <c:v>-118.0748951368605</c:v>
                </c:pt>
                <c:pt idx="15">
                  <c:v>-118.3436212671342</c:v>
                </c:pt>
                <c:pt idx="16">
                  <c:v>-118.6123548892574</c:v>
                </c:pt>
                <c:pt idx="17">
                  <c:v>-118.8812937277644</c:v>
                </c:pt>
                <c:pt idx="18">
                  <c:v>-119.150548567404</c:v>
                </c:pt>
                <c:pt idx="19">
                  <c:v>-119.4201653776895</c:v>
                </c:pt>
                <c:pt idx="20">
                  <c:v>-119.6901422842082</c:v>
                </c:pt>
                <c:pt idx="21">
                  <c:v>-119.9604425753161</c:v>
                </c:pt>
                <c:pt idx="22">
                  <c:v>-120.231004648951</c:v>
                </c:pt>
                <c:pt idx="23">
                  <c:v>-120.5017495990619</c:v>
                </c:pt>
                <c:pt idx="24">
                  <c:v>-120.7725869823573</c:v>
                </c:pt>
                <c:pt idx="25">
                  <c:v>-121.0434191832411</c:v>
                </c:pt>
                <c:pt idx="26">
                  <c:v>-121.314102925162</c:v>
                </c:pt>
                <c:pt idx="27">
                  <c:v>-121.5845155973264</c:v>
                </c:pt>
                <c:pt idx="28">
                  <c:v>-121.8545393998262</c:v>
                </c:pt>
                <c:pt idx="29">
                  <c:v>-122.1240601574138</c:v>
                </c:pt>
                <c:pt idx="30">
                  <c:v>-122.3929679726737</c:v>
                </c:pt>
                <c:pt idx="31">
                  <c:v>-122.6611576682904</c:v>
                </c:pt>
                <c:pt idx="32">
                  <c:v>-122.9285290576943</c:v>
                </c:pt>
                <c:pt idx="33">
                  <c:v>-123.1949870864115</c:v>
                </c:pt>
                <c:pt idx="34">
                  <c:v>-123.4604418767141</c:v>
                </c:pt>
                <c:pt idx="35">
                  <c:v>-123.7248087005958</c:v>
                </c:pt>
                <c:pt idx="36">
                  <c:v>-123.9880079002639</c:v>
                </c:pt>
                <c:pt idx="37">
                  <c:v>-124.2499647708187</c:v>
                </c:pt>
                <c:pt idx="38">
                  <c:v>-124.5106094163351</c:v>
                </c:pt>
                <c:pt idx="39">
                  <c:v>-124.7698765160966</c:v>
                </c:pt>
                <c:pt idx="40">
                  <c:v>-125.0277051912894</c:v>
                </c:pt>
                <c:pt idx="41">
                  <c:v>-125.2840388334703</c:v>
                </c:pt>
                <c:pt idx="42">
                  <c:v>-125.5388249253144</c:v>
                </c:pt>
                <c:pt idx="43">
                  <c:v>-125.7920148604233</c:v>
                </c:pt>
                <c:pt idx="44">
                  <c:v>-126.0435637643683</c:v>
                </c:pt>
                <c:pt idx="45">
                  <c:v>-126.2934303185549</c:v>
                </c:pt>
                <c:pt idx="46">
                  <c:v>-126.5415765880261</c:v>
                </c:pt>
                <c:pt idx="47">
                  <c:v>-126.7879678540213</c:v>
                </c:pt>
                <c:pt idx="48">
                  <c:v>-127.0325724518093</c:v>
                </c:pt>
                <c:pt idx="49">
                  <c:v>-127.2753616141557</c:v>
                </c:pt>
                <c:pt idx="50">
                  <c:v>-127.5163093206275</c:v>
                </c:pt>
                <c:pt idx="51">
                  <c:v>-127.7553921528142</c:v>
                </c:pt>
                <c:pt idx="52">
                  <c:v>-127.9925891553567</c:v>
                </c:pt>
                <c:pt idx="53">
                  <c:v>-128.2278817029289</c:v>
                </c:pt>
                <c:pt idx="54">
                  <c:v>-128.4612533730126</c:v>
                </c:pt>
                <c:pt idx="55">
                  <c:v>-128.69268982433</c:v>
                </c:pt>
                <c:pt idx="56">
                  <c:v>-128.9221786807823</c:v>
                </c:pt>
                <c:pt idx="57">
                  <c:v>-129.1497094207186</c:v>
                </c:pt>
                <c:pt idx="58">
                  <c:v>-129.3752732713617</c:v>
                </c:pt>
                <c:pt idx="59">
                  <c:v>-129.5988631082144</c:v>
                </c:pt>
                <c:pt idx="60">
                  <c:v>-129.8204733592326</c:v>
                </c:pt>
                <c:pt idx="61">
                  <c:v>-130.0400999136211</c:v>
                </c:pt>
                <c:pt idx="62">
                  <c:v>-130.257740035028</c:v>
                </c:pt>
                <c:pt idx="63">
                  <c:v>-130.4733922789826</c:v>
                </c:pt>
                <c:pt idx="64">
                  <c:v>-130.687056414383</c:v>
                </c:pt>
                <c:pt idx="65">
                  <c:v>-130.8987333488716</c:v>
                </c:pt>
                <c:pt idx="66">
                  <c:v>-131.108425057926</c:v>
                </c:pt>
                <c:pt idx="67">
                  <c:v>-131.3161345174972</c:v>
                </c:pt>
                <c:pt idx="68">
                  <c:v>-131.521865640054</c:v>
                </c:pt>
                <c:pt idx="69">
                  <c:v>-131.7256232138587</c:v>
                </c:pt>
                <c:pt idx="70">
                  <c:v>-131.9274128453524</c:v>
                </c:pt>
                <c:pt idx="71">
                  <c:v>-132.1272409044888</c:v>
                </c:pt>
                <c:pt idx="72">
                  <c:v>-132.3251144728957</c:v>
                </c:pt>
                <c:pt idx="73">
                  <c:v>-132.5210412947278</c:v>
                </c:pt>
                <c:pt idx="74">
                  <c:v>-132.7150297300849</c:v>
                </c:pt>
                <c:pt idx="75">
                  <c:v>-132.9070887108828</c:v>
                </c:pt>
                <c:pt idx="76">
                  <c:v>-133.0972276990547</c:v>
                </c:pt>
                <c:pt idx="77">
                  <c:v>-133.2854566469766</c:v>
                </c:pt>
                <c:pt idx="78">
                  <c:v>-133.471785960014</c:v>
                </c:pt>
                <c:pt idx="79">
                  <c:v>-133.6562264610856</c:v>
                </c:pt>
                <c:pt idx="80">
                  <c:v>-133.838789357149</c:v>
                </c:pt>
                <c:pt idx="81">
                  <c:v>-134.0194862075137</c:v>
                </c:pt>
                <c:pt idx="82">
                  <c:v>-134.1983288939018</c:v>
                </c:pt>
                <c:pt idx="83">
                  <c:v>-134.3753295921598</c:v>
                </c:pt>
                <c:pt idx="84">
                  <c:v>-134.5505007455482</c:v>
                </c:pt>
                <c:pt idx="85">
                  <c:v>-134.7238550395349</c:v>
                </c:pt>
                <c:pt idx="86">
                  <c:v>-134.8954053780102</c:v>
                </c:pt>
                <c:pt idx="87">
                  <c:v>-135.0651648608574</c:v>
                </c:pt>
                <c:pt idx="88">
                  <c:v>-135.2331467628202</c:v>
                </c:pt>
                <c:pt idx="89">
                  <c:v>-135.3993645135772</c:v>
                </c:pt>
                <c:pt idx="90">
                  <c:v>-135.5638316790006</c:v>
                </c:pt>
                <c:pt idx="91">
                  <c:v>-135.7265619435069</c:v>
                </c:pt>
                <c:pt idx="92">
                  <c:v>-135.887569093459</c:v>
                </c:pt>
                <c:pt idx="93">
                  <c:v>-136.0468670015664</c:v>
                </c:pt>
                <c:pt idx="94">
                  <c:v>-136.2044696122314</c:v>
                </c:pt>
                <c:pt idx="95">
                  <c:v>-136.36039092779</c:v>
                </c:pt>
                <c:pt idx="96">
                  <c:v>-136.5146449956058</c:v>
                </c:pt>
                <c:pt idx="97">
                  <c:v>-136.667245895971</c:v>
                </c:pt>
                <c:pt idx="98">
                  <c:v>-136.8182077307712</c:v>
                </c:pt>
                <c:pt idx="99">
                  <c:v>-136.9675446128784</c:v>
                </c:pt>
                <c:pt idx="100">
                  <c:v>-137.1152706562313</c:v>
                </c:pt>
                <c:pt idx="101">
                  <c:v>-137.2613999665612</c:v>
                </c:pt>
                <c:pt idx="102">
                  <c:v>-137.4059466327466</c:v>
                </c:pt>
                <c:pt idx="103">
                  <c:v>-137.5489247187394</c:v>
                </c:pt>
                <c:pt idx="104">
                  <c:v>-137.6903482560526</c:v>
                </c:pt>
                <c:pt idx="105">
                  <c:v>-137.8302312367675</c:v>
                </c:pt>
                <c:pt idx="106">
                  <c:v>-137.9685876070374</c:v>
                </c:pt>
                <c:pt idx="107">
                  <c:v>-138.1054312610589</c:v>
                </c:pt>
                <c:pt idx="108">
                  <c:v>-138.2407760354848</c:v>
                </c:pt>
                <c:pt idx="109">
                  <c:v>-138.3746357042591</c:v>
                </c:pt>
                <c:pt idx="110">
                  <c:v>-138.5070239738423</c:v>
                </c:pt>
                <c:pt idx="111">
                  <c:v>-138.637954478812</c:v>
                </c:pt>
                <c:pt idx="112">
                  <c:v>-138.7674407778163</c:v>
                </c:pt>
                <c:pt idx="113">
                  <c:v>-138.8954963498594</c:v>
                </c:pt>
                <c:pt idx="114">
                  <c:v>-139.0221345909004</c:v>
                </c:pt>
                <c:pt idx="115">
                  <c:v>-139.1473688107484</c:v>
                </c:pt>
                <c:pt idx="116">
                  <c:v>-139.2712122302362</c:v>
                </c:pt>
                <c:pt idx="117">
                  <c:v>-139.3936779786535</c:v>
                </c:pt>
                <c:pt idx="118">
                  <c:v>-139.514779091433</c:v>
                </c:pt>
                <c:pt idx="119">
                  <c:v>-139.634528508066</c:v>
                </c:pt>
              </c:numCache>
            </c:numRef>
          </c:yVal>
          <c:smooth val="1"/>
          <c:extLst xmlns:c16r2="http://schemas.microsoft.com/office/drawing/2015/06/chart">
            <c:ext xmlns:c16="http://schemas.microsoft.com/office/drawing/2014/chart" uri="{C3380CC4-5D6E-409C-BE32-E72D297353CC}">
              <c16:uniqueId val="{00000003-AF62-44E7-A39E-A3E480F2E161}"/>
            </c:ext>
          </c:extLst>
        </c:ser>
        <c:ser>
          <c:idx val="4"/>
          <c:order val="4"/>
          <c:tx>
            <c:strRef>
              <c:f>'SA-Naloxone-G'!$O$123</c:f>
              <c:strCache>
                <c:ptCount val="1"/>
                <c:pt idx="0">
                  <c:v>SHUD Deaths for 1x parameter level</c:v>
                </c:pt>
              </c:strCache>
            </c:strRef>
          </c:tx>
          <c:spPr>
            <a:ln w="38100">
              <a:solidFill>
                <a:schemeClr val="accent2"/>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O$3:$O$122</c:f>
              <c:numCache>
                <c:formatCode>General</c:formatCode>
                <c:ptCount val="120"/>
                <c:pt idx="0">
                  <c:v>-92.0016820899263</c:v>
                </c:pt>
                <c:pt idx="1">
                  <c:v>-92.16383439838735</c:v>
                </c:pt>
                <c:pt idx="2">
                  <c:v>-92.33897921466605</c:v>
                </c:pt>
                <c:pt idx="3">
                  <c:v>-92.52689203057622</c:v>
                </c:pt>
                <c:pt idx="4">
                  <c:v>-92.7272038243574</c:v>
                </c:pt>
                <c:pt idx="5">
                  <c:v>-92.93950846063107</c:v>
                </c:pt>
                <c:pt idx="6">
                  <c:v>-93.16337610365062</c:v>
                </c:pt>
                <c:pt idx="7">
                  <c:v>-93.39836313251028</c:v>
                </c:pt>
                <c:pt idx="8">
                  <c:v>-93.64401963248545</c:v>
                </c:pt>
                <c:pt idx="9">
                  <c:v>-93.89989501872012</c:v>
                </c:pt>
                <c:pt idx="10">
                  <c:v>-94.16554222147788</c:v>
                </c:pt>
                <c:pt idx="11">
                  <c:v>-94.4405207649897</c:v>
                </c:pt>
                <c:pt idx="12">
                  <c:v>-94.72439899668167</c:v>
                </c:pt>
                <c:pt idx="13">
                  <c:v>-94.9972247078593</c:v>
                </c:pt>
                <c:pt idx="14">
                  <c:v>-95.2682569270073</c:v>
                </c:pt>
                <c:pt idx="15">
                  <c:v>-95.53883439880369</c:v>
                </c:pt>
                <c:pt idx="16">
                  <c:v>-95.809218425898</c:v>
                </c:pt>
                <c:pt idx="17">
                  <c:v>-96.07957324475335</c:v>
                </c:pt>
                <c:pt idx="18">
                  <c:v>-96.34999290354425</c:v>
                </c:pt>
                <c:pt idx="19">
                  <c:v>-96.62051903832155</c:v>
                </c:pt>
                <c:pt idx="20">
                  <c:v>-96.89115451826883</c:v>
                </c:pt>
                <c:pt idx="21">
                  <c:v>-97.16187391129475</c:v>
                </c:pt>
                <c:pt idx="22">
                  <c:v>-97.43263149433572</c:v>
                </c:pt>
                <c:pt idx="23">
                  <c:v>-97.70336736861013</c:v>
                </c:pt>
                <c:pt idx="24">
                  <c:v>-97.97401211307805</c:v>
                </c:pt>
                <c:pt idx="25">
                  <c:v>-98.24449031109661</c:v>
                </c:pt>
                <c:pt idx="26">
                  <c:v>-98.5146898390355</c:v>
                </c:pt>
                <c:pt idx="27">
                  <c:v>-98.7845148349309</c:v>
                </c:pt>
                <c:pt idx="28">
                  <c:v>-99.05387309507004</c:v>
                </c:pt>
                <c:pt idx="29">
                  <c:v>-99.32267514715058</c:v>
                </c:pt>
                <c:pt idx="30">
                  <c:v>-99.59083479061345</c:v>
                </c:pt>
                <c:pt idx="31">
                  <c:v>-99.8582694657658</c:v>
                </c:pt>
                <c:pt idx="32">
                  <c:v>-100.1249004835407</c:v>
                </c:pt>
                <c:pt idx="33">
                  <c:v>-100.3906531500375</c:v>
                </c:pt>
                <c:pt idx="34">
                  <c:v>-100.6554568122125</c:v>
                </c:pt>
                <c:pt idx="35">
                  <c:v>-100.9192448449703</c:v>
                </c:pt>
                <c:pt idx="36">
                  <c:v>-101.1819545951901</c:v>
                </c:pt>
                <c:pt idx="37">
                  <c:v>-101.4435272946018</c:v>
                </c:pt>
                <c:pt idx="38">
                  <c:v>-101.7039079506074</c:v>
                </c:pt>
                <c:pt idx="39">
                  <c:v>-101.9630451646633</c:v>
                </c:pt>
                <c:pt idx="40">
                  <c:v>-102.2208910302613</c:v>
                </c:pt>
                <c:pt idx="41">
                  <c:v>-102.4774009999577</c:v>
                </c:pt>
                <c:pt idx="42">
                  <c:v>-102.7325337458214</c:v>
                </c:pt>
                <c:pt idx="43">
                  <c:v>-102.9862510187801</c:v>
                </c:pt>
                <c:pt idx="44">
                  <c:v>-103.238517508657</c:v>
                </c:pt>
                <c:pt idx="45">
                  <c:v>-103.4893007061948</c:v>
                </c:pt>
                <c:pt idx="46">
                  <c:v>-103.7385707680098</c:v>
                </c:pt>
                <c:pt idx="47">
                  <c:v>-103.9863003851408</c:v>
                </c:pt>
                <c:pt idx="48">
                  <c:v>-104.2324646556458</c:v>
                </c:pt>
                <c:pt idx="49">
                  <c:v>-104.4770409615477</c:v>
                </c:pt>
                <c:pt idx="50">
                  <c:v>-104.7200088503055</c:v>
                </c:pt>
                <c:pt idx="51">
                  <c:v>-104.9613499208964</c:v>
                </c:pt>
                <c:pt idx="52">
                  <c:v>-105.2010477144295</c:v>
                </c:pt>
                <c:pt idx="53">
                  <c:v>-105.4390876094146</c:v>
                </c:pt>
                <c:pt idx="54">
                  <c:v>-105.6754567215741</c:v>
                </c:pt>
                <c:pt idx="55">
                  <c:v>-105.9101438080952</c:v>
                </c:pt>
                <c:pt idx="56">
                  <c:v>-106.1431391761993</c:v>
                </c:pt>
                <c:pt idx="57">
                  <c:v>-106.3744345959117</c:v>
                </c:pt>
                <c:pt idx="58">
                  <c:v>-106.6040232168813</c:v>
                </c:pt>
                <c:pt idx="59">
                  <c:v>-106.8318994891164</c:v>
                </c:pt>
                <c:pt idx="60">
                  <c:v>-107.0580590874877</c:v>
                </c:pt>
                <c:pt idx="61">
                  <c:v>-107.2824988398537</c:v>
                </c:pt>
                <c:pt idx="62">
                  <c:v>-107.5052166586672</c:v>
                </c:pt>
                <c:pt idx="63">
                  <c:v>-107.7262114759154</c:v>
                </c:pt>
                <c:pt idx="64">
                  <c:v>-107.9454831812582</c:v>
                </c:pt>
                <c:pt idx="65">
                  <c:v>-108.1630325632298</c:v>
                </c:pt>
                <c:pt idx="66">
                  <c:v>-108.3788612533645</c:v>
                </c:pt>
                <c:pt idx="67">
                  <c:v>-108.5929716731313</c:v>
                </c:pt>
                <c:pt idx="68">
                  <c:v>-108.8053669835384</c:v>
                </c:pt>
                <c:pt idx="69">
                  <c:v>-109.0160510372996</c:v>
                </c:pt>
                <c:pt idx="70">
                  <c:v>-109.2250283334439</c:v>
                </c:pt>
                <c:pt idx="71">
                  <c:v>-109.432303974257</c:v>
                </c:pt>
                <c:pt idx="72">
                  <c:v>-109.6378836244449</c:v>
                </c:pt>
                <c:pt idx="73">
                  <c:v>-109.8417734724267</c:v>
                </c:pt>
                <c:pt idx="74">
                  <c:v>-110.0439801936455</c:v>
                </c:pt>
                <c:pt idx="75">
                  <c:v>-110.244510915817</c:v>
                </c:pt>
                <c:pt idx="76">
                  <c:v>-110.443373186011</c:v>
                </c:pt>
                <c:pt idx="77">
                  <c:v>-110.6405749394927</c:v>
                </c:pt>
                <c:pt idx="78">
                  <c:v>-110.836124470229</c:v>
                </c:pt>
                <c:pt idx="79">
                  <c:v>-111.0300304029914</c:v>
                </c:pt>
                <c:pt idx="80">
                  <c:v>-111.2223016669693</c:v>
                </c:pt>
                <c:pt idx="81">
                  <c:v>-111.4129474708277</c:v>
                </c:pt>
                <c:pt idx="82">
                  <c:v>-111.6019772791371</c:v>
                </c:pt>
                <c:pt idx="83">
                  <c:v>-111.78940079011</c:v>
                </c:pt>
                <c:pt idx="84">
                  <c:v>-111.9752279145801</c:v>
                </c:pt>
                <c:pt idx="85">
                  <c:v>-112.159468756161</c:v>
                </c:pt>
                <c:pt idx="86">
                  <c:v>-112.3421335925304</c:v>
                </c:pt>
                <c:pt idx="87">
                  <c:v>-112.5232328577837</c:v>
                </c:pt>
                <c:pt idx="88">
                  <c:v>-112.7027771257997</c:v>
                </c:pt>
                <c:pt idx="89">
                  <c:v>-112.8807770945733</c:v>
                </c:pt>
                <c:pt idx="90">
                  <c:v>-113.0572435714636</c:v>
                </c:pt>
                <c:pt idx="91">
                  <c:v>-113.232187459312</c:v>
                </c:pt>
                <c:pt idx="92">
                  <c:v>-113.4056197433864</c:v>
                </c:pt>
                <c:pt idx="93">
                  <c:v>-113.5775514791124</c:v>
                </c:pt>
                <c:pt idx="94">
                  <c:v>-113.7479937805444</c:v>
                </c:pt>
                <c:pt idx="95">
                  <c:v>-113.9169578095471</c:v>
                </c:pt>
                <c:pt idx="96">
                  <c:v>-114.0844547656451</c:v>
                </c:pt>
                <c:pt idx="97">
                  <c:v>-114.2504958765085</c:v>
                </c:pt>
                <c:pt idx="98">
                  <c:v>-114.4150923890384</c:v>
                </c:pt>
                <c:pt idx="99">
                  <c:v>-114.578255561028</c:v>
                </c:pt>
                <c:pt idx="100">
                  <c:v>-114.7399966533611</c:v>
                </c:pt>
                <c:pt idx="101">
                  <c:v>-114.9003269227229</c:v>
                </c:pt>
                <c:pt idx="102">
                  <c:v>-115.059257614798</c:v>
                </c:pt>
                <c:pt idx="103">
                  <c:v>-115.2167999579283</c:v>
                </c:pt>
                <c:pt idx="104">
                  <c:v>-115.372965157201</c:v>
                </c:pt>
                <c:pt idx="105">
                  <c:v>-115.5277643889553</c:v>
                </c:pt>
                <c:pt idx="106">
                  <c:v>-115.6812087956739</c:v>
                </c:pt>
                <c:pt idx="107">
                  <c:v>-115.8333094812382</c:v>
                </c:pt>
                <c:pt idx="108">
                  <c:v>-115.9840775065435</c:v>
                </c:pt>
                <c:pt idx="109">
                  <c:v>-116.1335238854295</c:v>
                </c:pt>
                <c:pt idx="110">
                  <c:v>-116.2816595809306</c:v>
                </c:pt>
                <c:pt idx="111">
                  <c:v>-116.4284955018145</c:v>
                </c:pt>
                <c:pt idx="112">
                  <c:v>-116.5740424994003</c:v>
                </c:pt>
                <c:pt idx="113">
                  <c:v>-116.7183113646342</c:v>
                </c:pt>
                <c:pt idx="114">
                  <c:v>-116.8613128254159</c:v>
                </c:pt>
                <c:pt idx="115">
                  <c:v>-117.003057544153</c:v>
                </c:pt>
                <c:pt idx="116">
                  <c:v>-117.1435561155382</c:v>
                </c:pt>
                <c:pt idx="117">
                  <c:v>-117.2828190645258</c:v>
                </c:pt>
                <c:pt idx="118">
                  <c:v>-117.4208568445109</c:v>
                </c:pt>
                <c:pt idx="119">
                  <c:v>-117.5576798356837</c:v>
                </c:pt>
              </c:numCache>
            </c:numRef>
          </c:yVal>
          <c:smooth val="1"/>
          <c:extLst xmlns:c16r2="http://schemas.microsoft.com/office/drawing/2015/06/chart">
            <c:ext xmlns:c16="http://schemas.microsoft.com/office/drawing/2014/chart" uri="{C3380CC4-5D6E-409C-BE32-E72D297353CC}">
              <c16:uniqueId val="{00000004-AF62-44E7-A39E-A3E480F2E161}"/>
            </c:ext>
          </c:extLst>
        </c:ser>
        <c:ser>
          <c:idx val="1"/>
          <c:order val="5"/>
          <c:tx>
            <c:strRef>
              <c:f>'SA-Naloxone-G'!$X$123</c:f>
              <c:strCache>
                <c:ptCount val="1"/>
                <c:pt idx="0">
                  <c:v>SHUD Deaths for 0.75x parameter level</c:v>
                </c:pt>
              </c:strCache>
            </c:strRef>
          </c:tx>
          <c:spPr>
            <a:ln w="6350">
              <a:solidFill>
                <a:schemeClr val="accent2"/>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X$3:$X$122</c:f>
              <c:numCache>
                <c:formatCode>General</c:formatCode>
                <c:ptCount val="120"/>
                <c:pt idx="0">
                  <c:v>-69.00126156744454</c:v>
                </c:pt>
                <c:pt idx="1">
                  <c:v>-69.1682006600739</c:v>
                </c:pt>
                <c:pt idx="2">
                  <c:v>-69.34439413091277</c:v>
                </c:pt>
                <c:pt idx="3">
                  <c:v>-69.52973639195025</c:v>
                </c:pt>
                <c:pt idx="4">
                  <c:v>-69.72400340652578</c:v>
                </c:pt>
                <c:pt idx="5">
                  <c:v>-69.92693497469915</c:v>
                </c:pt>
                <c:pt idx="6">
                  <c:v>-70.13824625617744</c:v>
                </c:pt>
                <c:pt idx="7">
                  <c:v>-70.35763640664108</c:v>
                </c:pt>
                <c:pt idx="8">
                  <c:v>-70.58479518039073</c:v>
                </c:pt>
                <c:pt idx="9">
                  <c:v>-70.819407955343</c:v>
                </c:pt>
                <c:pt idx="10">
                  <c:v>-71.06115953423443</c:v>
                </c:pt>
                <c:pt idx="11">
                  <c:v>-71.30973699722092</c:v>
                </c:pt>
                <c:pt idx="12">
                  <c:v>-71.56483181990548</c:v>
                </c:pt>
                <c:pt idx="13">
                  <c:v>-71.81152885421934</c:v>
                </c:pt>
                <c:pt idx="14">
                  <c:v>-72.05674102610377</c:v>
                </c:pt>
                <c:pt idx="15">
                  <c:v>-72.30147751481852</c:v>
                </c:pt>
                <c:pt idx="16">
                  <c:v>-72.54593940153252</c:v>
                </c:pt>
                <c:pt idx="17">
                  <c:v>-72.7902544582893</c:v>
                </c:pt>
                <c:pt idx="18">
                  <c:v>-73.0344973612933</c:v>
                </c:pt>
                <c:pt idx="19">
                  <c:v>-73.27870307518805</c:v>
                </c:pt>
                <c:pt idx="20">
                  <c:v>-73.52287713397915</c:v>
                </c:pt>
                <c:pt idx="21">
                  <c:v>-73.7670035320961</c:v>
                </c:pt>
                <c:pt idx="22">
                  <c:v>-74.0110507690679</c:v>
                </c:pt>
                <c:pt idx="23">
                  <c:v>-74.2549764684155</c:v>
                </c:pt>
                <c:pt idx="24">
                  <c:v>-74.49873089605006</c:v>
                </c:pt>
                <c:pt idx="25">
                  <c:v>-74.742259629884</c:v>
                </c:pt>
                <c:pt idx="26">
                  <c:v>-74.98548060953948</c:v>
                </c:pt>
                <c:pt idx="27">
                  <c:v>-75.22832374499917</c:v>
                </c:pt>
                <c:pt idx="28">
                  <c:v>-75.47072154596975</c:v>
                </c:pt>
                <c:pt idx="29">
                  <c:v>-75.7126084428071</c:v>
                </c:pt>
                <c:pt idx="30">
                  <c:v>-75.95392120455244</c:v>
                </c:pt>
                <c:pt idx="31">
                  <c:v>-76.19459922680772</c:v>
                </c:pt>
                <c:pt idx="32">
                  <c:v>-76.43458471357287</c:v>
                </c:pt>
                <c:pt idx="33">
                  <c:v>-76.67382277891538</c:v>
                </c:pt>
                <c:pt idx="34">
                  <c:v>-76.9122614884281</c:v>
                </c:pt>
                <c:pt idx="35">
                  <c:v>-77.14985185582705</c:v>
                </c:pt>
                <c:pt idx="36">
                  <c:v>-77.38654780648713</c:v>
                </c:pt>
                <c:pt idx="37">
                  <c:v>-77.62230611696573</c:v>
                </c:pt>
                <c:pt idx="38">
                  <c:v>-77.85708633743199</c:v>
                </c:pt>
                <c:pt idx="39">
                  <c:v>-78.09085065940743</c:v>
                </c:pt>
                <c:pt idx="40">
                  <c:v>-78.32356384257375</c:v>
                </c:pt>
                <c:pt idx="41">
                  <c:v>-78.55519311814753</c:v>
                </c:pt>
                <c:pt idx="42">
                  <c:v>-78.78570808702403</c:v>
                </c:pt>
                <c:pt idx="43">
                  <c:v>-79.0150806168589</c:v>
                </c:pt>
                <c:pt idx="44">
                  <c:v>-79.24328473944463</c:v>
                </c:pt>
                <c:pt idx="45">
                  <c:v>-79.470296549398</c:v>
                </c:pt>
                <c:pt idx="46">
                  <c:v>-79.69609410489085</c:v>
                </c:pt>
                <c:pt idx="47">
                  <c:v>-79.92065733092605</c:v>
                </c:pt>
                <c:pt idx="48">
                  <c:v>-80.14396792553084</c:v>
                </c:pt>
                <c:pt idx="49">
                  <c:v>-80.36600926910442</c:v>
                </c:pt>
                <c:pt idx="50">
                  <c:v>-80.58676633705784</c:v>
                </c:pt>
                <c:pt idx="51">
                  <c:v>-80.8062256158331</c:v>
                </c:pt>
                <c:pt idx="52">
                  <c:v>-81.02437502222541</c:v>
                </c:pt>
                <c:pt idx="53">
                  <c:v>-81.24120382614992</c:v>
                </c:pt>
                <c:pt idx="54">
                  <c:v>-81.45670257672407</c:v>
                </c:pt>
                <c:pt idx="55">
                  <c:v>-81.67086303164625</c:v>
                </c:pt>
                <c:pt idx="56">
                  <c:v>-81.88367808972885</c:v>
                </c:pt>
                <c:pt idx="57">
                  <c:v>-82.09514172655815</c:v>
                </c:pt>
                <c:pt idx="58">
                  <c:v>-82.30524893312372</c:v>
                </c:pt>
                <c:pt idx="59">
                  <c:v>-82.5139956573493</c:v>
                </c:pt>
                <c:pt idx="60">
                  <c:v>-82.72137874839915</c:v>
                </c:pt>
                <c:pt idx="61">
                  <c:v>-82.9273959036772</c:v>
                </c:pt>
                <c:pt idx="62">
                  <c:v>-83.13204561837821</c:v>
                </c:pt>
                <c:pt idx="63">
                  <c:v>-83.3353271375189</c:v>
                </c:pt>
                <c:pt idx="64">
                  <c:v>-83.53724041033443</c:v>
                </c:pt>
                <c:pt idx="65">
                  <c:v>-83.73778604691897</c:v>
                </c:pt>
                <c:pt idx="66">
                  <c:v>-83.93696527706076</c:v>
                </c:pt>
                <c:pt idx="67">
                  <c:v>-84.13477991112734</c:v>
                </c:pt>
                <c:pt idx="68">
                  <c:v>-84.33123230293828</c:v>
                </c:pt>
                <c:pt idx="69">
                  <c:v>-84.52632531452836</c:v>
                </c:pt>
                <c:pt idx="70">
                  <c:v>-84.72006228272095</c:v>
                </c:pt>
                <c:pt idx="71">
                  <c:v>-84.91244698741475</c:v>
                </c:pt>
                <c:pt idx="72">
                  <c:v>-85.10348362152737</c:v>
                </c:pt>
                <c:pt idx="73">
                  <c:v>-85.29317676250425</c:v>
                </c:pt>
                <c:pt idx="74">
                  <c:v>-85.48153134532272</c:v>
                </c:pt>
                <c:pt idx="75">
                  <c:v>-85.66855263691991</c:v>
                </c:pt>
                <c:pt idx="76">
                  <c:v>-85.85424621199097</c:v>
                </c:pt>
                <c:pt idx="77">
                  <c:v>-86.0386179300673</c:v>
                </c:pt>
                <c:pt idx="78">
                  <c:v>-86.22167391384563</c:v>
                </c:pt>
                <c:pt idx="79">
                  <c:v>-86.403420528677</c:v>
                </c:pt>
                <c:pt idx="80">
                  <c:v>-86.58386436318445</c:v>
                </c:pt>
                <c:pt idx="81">
                  <c:v>-86.76301221094365</c:v>
                </c:pt>
                <c:pt idx="82">
                  <c:v>-86.94087105317111</c:v>
                </c:pt>
                <c:pt idx="83">
                  <c:v>-87.11744804238545</c:v>
                </c:pt>
                <c:pt idx="84">
                  <c:v>-87.29275048697832</c:v>
                </c:pt>
                <c:pt idx="85">
                  <c:v>-87.46678583665823</c:v>
                </c:pt>
                <c:pt idx="86">
                  <c:v>-87.63956166873226</c:v>
                </c:pt>
                <c:pt idx="87">
                  <c:v>-87.81108567515474</c:v>
                </c:pt>
                <c:pt idx="88">
                  <c:v>-87.9813656503497</c:v>
                </c:pt>
                <c:pt idx="89">
                  <c:v>-88.15040947972665</c:v>
                </c:pt>
                <c:pt idx="90">
                  <c:v>-88.3182251288779</c:v>
                </c:pt>
                <c:pt idx="91">
                  <c:v>-88.4848206334178</c:v>
                </c:pt>
                <c:pt idx="92">
                  <c:v>-88.65020408942695</c:v>
                </c:pt>
                <c:pt idx="93">
                  <c:v>-88.81438364447916</c:v>
                </c:pt>
                <c:pt idx="94">
                  <c:v>-88.9773674892126</c:v>
                </c:pt>
                <c:pt idx="95">
                  <c:v>-89.13916384942148</c:v>
                </c:pt>
                <c:pt idx="96">
                  <c:v>-89.29978097864418</c:v>
                </c:pt>
                <c:pt idx="97">
                  <c:v>-89.45922715121146</c:v>
                </c:pt>
                <c:pt idx="98">
                  <c:v>-89.6175106557477</c:v>
                </c:pt>
                <c:pt idx="99">
                  <c:v>-89.7746397890815</c:v>
                </c:pt>
                <c:pt idx="100">
                  <c:v>-89.93062285056263</c:v>
                </c:pt>
                <c:pt idx="101">
                  <c:v>-90.08546813674909</c:v>
                </c:pt>
                <c:pt idx="102">
                  <c:v>-90.23918393645869</c:v>
                </c:pt>
                <c:pt idx="103">
                  <c:v>-90.39177852614335</c:v>
                </c:pt>
                <c:pt idx="104">
                  <c:v>-90.5432601656016</c:v>
                </c:pt>
                <c:pt idx="105">
                  <c:v>-90.69363709397611</c:v>
                </c:pt>
                <c:pt idx="106">
                  <c:v>-90.84291752605077</c:v>
                </c:pt>
                <c:pt idx="107">
                  <c:v>-90.9911096488077</c:v>
                </c:pt>
                <c:pt idx="108">
                  <c:v>-91.13822161823914</c:v>
                </c:pt>
                <c:pt idx="109">
                  <c:v>-91.28426155641027</c:v>
                </c:pt>
                <c:pt idx="110">
                  <c:v>-91.4292375487375</c:v>
                </c:pt>
                <c:pt idx="111">
                  <c:v>-91.57315764149001</c:v>
                </c:pt>
                <c:pt idx="112">
                  <c:v>-91.71602983948847</c:v>
                </c:pt>
                <c:pt idx="113">
                  <c:v>-91.85786210399735</c:v>
                </c:pt>
                <c:pt idx="114">
                  <c:v>-91.99866235079534</c:v>
                </c:pt>
                <c:pt idx="115">
                  <c:v>-92.13843844841877</c:v>
                </c:pt>
                <c:pt idx="116">
                  <c:v>-92.27719821656316</c:v>
                </c:pt>
                <c:pt idx="117">
                  <c:v>-92.4149494246325</c:v>
                </c:pt>
                <c:pt idx="118">
                  <c:v>-92.55169979043117</c:v>
                </c:pt>
                <c:pt idx="119">
                  <c:v>-92.68745697899388</c:v>
                </c:pt>
              </c:numCache>
            </c:numRef>
          </c:yVal>
          <c:smooth val="1"/>
          <c:extLst xmlns:c16r2="http://schemas.microsoft.com/office/drawing/2015/06/chart">
            <c:ext xmlns:c16="http://schemas.microsoft.com/office/drawing/2014/chart" uri="{C3380CC4-5D6E-409C-BE32-E72D297353CC}">
              <c16:uniqueId val="{00000005-AF62-44E7-A39E-A3E480F2E161}"/>
            </c:ext>
          </c:extLst>
        </c:ser>
        <c:ser>
          <c:idx val="5"/>
          <c:order val="6"/>
          <c:tx>
            <c:strRef>
              <c:f>'SA-Naloxone-G'!$G$123</c:f>
              <c:strCache>
                <c:ptCount val="1"/>
                <c:pt idx="0">
                  <c:v>Total Deaths for 1.25x parameter level</c:v>
                </c:pt>
              </c:strCache>
            </c:strRef>
          </c:tx>
          <c:spPr>
            <a:ln w="76200">
              <a:solidFill>
                <a:schemeClr val="tx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G$3:$G$122</c:f>
              <c:numCache>
                <c:formatCode>General</c:formatCode>
                <c:ptCount val="120"/>
                <c:pt idx="0">
                  <c:v>-185.4974396619571</c:v>
                </c:pt>
                <c:pt idx="1">
                  <c:v>-185.6760317233399</c:v>
                </c:pt>
                <c:pt idx="2">
                  <c:v>-185.8614378110934</c:v>
                </c:pt>
                <c:pt idx="3">
                  <c:v>-186.0542306989812</c:v>
                </c:pt>
                <c:pt idx="4">
                  <c:v>-186.2546104835053</c:v>
                </c:pt>
                <c:pt idx="5">
                  <c:v>-186.4626220844555</c:v>
                </c:pt>
                <c:pt idx="6">
                  <c:v>-186.6781962556845</c:v>
                </c:pt>
                <c:pt idx="7">
                  <c:v>-186.9011805003521</c:v>
                </c:pt>
                <c:pt idx="8">
                  <c:v>-187.1313627003547</c:v>
                </c:pt>
                <c:pt idx="9">
                  <c:v>-187.3684891301985</c:v>
                </c:pt>
                <c:pt idx="10">
                  <c:v>-187.6122781443918</c:v>
                </c:pt>
                <c:pt idx="11">
                  <c:v>-187.8624305344203</c:v>
                </c:pt>
                <c:pt idx="12">
                  <c:v>-188.118637324733</c:v>
                </c:pt>
                <c:pt idx="13">
                  <c:v>-188.370279403388</c:v>
                </c:pt>
                <c:pt idx="14">
                  <c:v>-188.622259046035</c:v>
                </c:pt>
                <c:pt idx="15">
                  <c:v>-188.875220722244</c:v>
                </c:pt>
                <c:pt idx="16">
                  <c:v>-189.129212982108</c:v>
                </c:pt>
                <c:pt idx="17">
                  <c:v>-189.3842234670667</c:v>
                </c:pt>
                <c:pt idx="18">
                  <c:v>-189.6401975037176</c:v>
                </c:pt>
                <c:pt idx="19">
                  <c:v>-189.8970506828038</c:v>
                </c:pt>
                <c:pt idx="20">
                  <c:v>-190.1546783744677</c:v>
                </c:pt>
                <c:pt idx="21">
                  <c:v>-190.4129628978973</c:v>
                </c:pt>
                <c:pt idx="22">
                  <c:v>-190.6717788927268</c:v>
                </c:pt>
                <c:pt idx="23">
                  <c:v>-190.9309973138811</c:v>
                </c:pt>
                <c:pt idx="24">
                  <c:v>-191.19048837456</c:v>
                </c:pt>
                <c:pt idx="25">
                  <c:v>-191.4501236871871</c:v>
                </c:pt>
                <c:pt idx="26">
                  <c:v>-191.7097601942266</c:v>
                </c:pt>
                <c:pt idx="27">
                  <c:v>-191.9692683181381</c:v>
                </c:pt>
                <c:pt idx="28">
                  <c:v>-192.2285251164365</c:v>
                </c:pt>
                <c:pt idx="29">
                  <c:v>-192.4874136309177</c:v>
                </c:pt>
                <c:pt idx="30">
                  <c:v>-192.7458230029457</c:v>
                </c:pt>
                <c:pt idx="31">
                  <c:v>-193.0036484811264</c:v>
                </c:pt>
                <c:pt idx="32">
                  <c:v>-193.2607913460937</c:v>
                </c:pt>
                <c:pt idx="33">
                  <c:v>-193.5171587763371</c:v>
                </c:pt>
                <c:pt idx="34">
                  <c:v>-193.7726636732014</c:v>
                </c:pt>
                <c:pt idx="35">
                  <c:v>-194.0272244586884</c:v>
                </c:pt>
                <c:pt idx="36">
                  <c:v>-194.2807648563014</c:v>
                </c:pt>
                <c:pt idx="37">
                  <c:v>-194.5332136625315</c:v>
                </c:pt>
                <c:pt idx="38">
                  <c:v>-194.7845045146023</c:v>
                </c:pt>
                <c:pt idx="39">
                  <c:v>-195.0345756283319</c:v>
                </c:pt>
                <c:pt idx="40">
                  <c:v>-195.283369586793</c:v>
                </c:pt>
                <c:pt idx="41">
                  <c:v>-195.5308331208414</c:v>
                </c:pt>
                <c:pt idx="42">
                  <c:v>-195.7769168943977</c:v>
                </c:pt>
                <c:pt idx="43">
                  <c:v>-196.0215752971279</c:v>
                </c:pt>
                <c:pt idx="44">
                  <c:v>-196.2647662451985</c:v>
                </c:pt>
                <c:pt idx="45">
                  <c:v>-196.506450990424</c:v>
                </c:pt>
                <c:pt idx="46">
                  <c:v>-196.7465939379466</c:v>
                </c:pt>
                <c:pt idx="47">
                  <c:v>-196.9851624724354</c:v>
                </c:pt>
                <c:pt idx="48">
                  <c:v>-197.2221267926591</c:v>
                </c:pt>
                <c:pt idx="49">
                  <c:v>-197.4574597542347</c:v>
                </c:pt>
                <c:pt idx="50">
                  <c:v>-197.6911367203031</c:v>
                </c:pt>
                <c:pt idx="51">
                  <c:v>-197.9231354198252</c:v>
                </c:pt>
                <c:pt idx="52">
                  <c:v>-198.1534358131463</c:v>
                </c:pt>
                <c:pt idx="53">
                  <c:v>-198.3820199645948</c:v>
                </c:pt>
                <c:pt idx="54">
                  <c:v>-198.6088719217626</c:v>
                </c:pt>
                <c:pt idx="55">
                  <c:v>-198.8339776011468</c:v>
                </c:pt>
                <c:pt idx="56">
                  <c:v>-199.0573246798463</c:v>
                </c:pt>
                <c:pt idx="57">
                  <c:v>-199.2789024929951</c:v>
                </c:pt>
                <c:pt idx="58">
                  <c:v>-199.4987019366567</c:v>
                </c:pt>
                <c:pt idx="59">
                  <c:v>-199.7167153758855</c:v>
                </c:pt>
                <c:pt idx="60">
                  <c:v>-199.9329365576938</c:v>
                </c:pt>
                <c:pt idx="61">
                  <c:v>-200.1473605286607</c:v>
                </c:pt>
                <c:pt idx="62">
                  <c:v>-200.3599835569504</c:v>
                </c:pt>
                <c:pt idx="63">
                  <c:v>-200.5708030584994</c:v>
                </c:pt>
                <c:pt idx="64">
                  <c:v>-200.7798175271487</c:v>
                </c:pt>
                <c:pt idx="65">
                  <c:v>-200.9870264685301</c:v>
                </c:pt>
                <c:pt idx="66">
                  <c:v>-201.1924303374898</c:v>
                </c:pt>
                <c:pt idx="67">
                  <c:v>-201.396030478871</c:v>
                </c:pt>
                <c:pt idx="68">
                  <c:v>-201.5978290714864</c:v>
                </c:pt>
                <c:pt idx="69">
                  <c:v>-201.7978290750922</c:v>
                </c:pt>
                <c:pt idx="70">
                  <c:v>-201.9960341802281</c:v>
                </c:pt>
                <c:pt idx="71">
                  <c:v>-202.192448760759</c:v>
                </c:pt>
                <c:pt idx="72">
                  <c:v>-202.3870778289793</c:v>
                </c:pt>
                <c:pt idx="73">
                  <c:v>-202.5799269931503</c:v>
                </c:pt>
                <c:pt idx="74">
                  <c:v>-202.7710024173331</c:v>
                </c:pt>
                <c:pt idx="75">
                  <c:v>-202.9603107834132</c:v>
                </c:pt>
                <c:pt idx="76">
                  <c:v>-203.147859255181</c:v>
                </c:pt>
                <c:pt idx="77">
                  <c:v>-203.3336554443812</c:v>
                </c:pt>
                <c:pt idx="78">
                  <c:v>-203.5177073786145</c:v>
                </c:pt>
                <c:pt idx="79">
                  <c:v>-203.7000234710008</c:v>
                </c:pt>
                <c:pt idx="80">
                  <c:v>-203.8806124915145</c:v>
                </c:pt>
                <c:pt idx="81">
                  <c:v>-204.0594835398937</c:v>
                </c:pt>
                <c:pt idx="82">
                  <c:v>-204.2366460200584</c:v>
                </c:pt>
                <c:pt idx="83">
                  <c:v>-204.4121096159428</c:v>
                </c:pt>
                <c:pt idx="84">
                  <c:v>-204.5858842686753</c:v>
                </c:pt>
                <c:pt idx="85">
                  <c:v>-204.7579801550396</c:v>
                </c:pt>
                <c:pt idx="86">
                  <c:v>-204.9284076671454</c:v>
                </c:pt>
                <c:pt idx="87">
                  <c:v>-205.09717739324</c:v>
                </c:pt>
                <c:pt idx="88">
                  <c:v>-205.2643000996172</c:v>
                </c:pt>
                <c:pt idx="89">
                  <c:v>-205.429786713549</c:v>
                </c:pt>
                <c:pt idx="90">
                  <c:v>-205.5936483071978</c:v>
                </c:pt>
                <c:pt idx="91">
                  <c:v>-205.7558960824548</c:v>
                </c:pt>
                <c:pt idx="92">
                  <c:v>-205.9165413566557</c:v>
                </c:pt>
                <c:pt idx="93">
                  <c:v>-206.075595549124</c:v>
                </c:pt>
                <c:pt idx="94">
                  <c:v>-206.2330701685079</c:v>
                </c:pt>
                <c:pt idx="95">
                  <c:v>-206.3889768008631</c:v>
                </c:pt>
                <c:pt idx="96">
                  <c:v>-206.5433270984341</c:v>
                </c:pt>
                <c:pt idx="97">
                  <c:v>-206.6961327691216</c:v>
                </c:pt>
                <c:pt idx="98">
                  <c:v>-206.8474055665671</c:v>
                </c:pt>
                <c:pt idx="99">
                  <c:v>-206.9971572808504</c:v>
                </c:pt>
                <c:pt idx="100">
                  <c:v>-207.145399729756</c:v>
                </c:pt>
                <c:pt idx="101">
                  <c:v>-207.292144750571</c:v>
                </c:pt>
                <c:pt idx="102">
                  <c:v>-207.4374041923977</c:v>
                </c:pt>
                <c:pt idx="103">
                  <c:v>-207.5811899089543</c:v>
                </c:pt>
                <c:pt idx="104">
                  <c:v>-207.723513751825</c:v>
                </c:pt>
                <c:pt idx="105">
                  <c:v>-207.8643875641484</c:v>
                </c:pt>
                <c:pt idx="106">
                  <c:v>-208.003823174712</c:v>
                </c:pt>
                <c:pt idx="107">
                  <c:v>-208.1418323924381</c:v>
                </c:pt>
                <c:pt idx="108">
                  <c:v>-208.278427001234</c:v>
                </c:pt>
                <c:pt idx="109">
                  <c:v>-208.4136187551883</c:v>
                </c:pt>
                <c:pt idx="110">
                  <c:v>-208.5474193740993</c:v>
                </c:pt>
                <c:pt idx="111">
                  <c:v>-208.6798405393087</c:v>
                </c:pt>
                <c:pt idx="112">
                  <c:v>-208.8108938898276</c:v>
                </c:pt>
                <c:pt idx="113">
                  <c:v>-208.9405910187483</c:v>
                </c:pt>
                <c:pt idx="114">
                  <c:v>-209.0689434699076</c:v>
                </c:pt>
                <c:pt idx="115">
                  <c:v>-209.1959627348006</c:v>
                </c:pt>
                <c:pt idx="116">
                  <c:v>-209.321660249744</c:v>
                </c:pt>
                <c:pt idx="117">
                  <c:v>-209.4460473932115</c:v>
                </c:pt>
                <c:pt idx="118">
                  <c:v>-209.5691354834464</c:v>
                </c:pt>
                <c:pt idx="119">
                  <c:v>-209.6909357762157</c:v>
                </c:pt>
              </c:numCache>
            </c:numRef>
          </c:yVal>
          <c:smooth val="1"/>
          <c:extLst xmlns:c16r2="http://schemas.microsoft.com/office/drawing/2015/06/chart">
            <c:ext xmlns:c16="http://schemas.microsoft.com/office/drawing/2014/chart" uri="{C3380CC4-5D6E-409C-BE32-E72D297353CC}">
              <c16:uniqueId val="{00000006-AF62-44E7-A39E-A3E480F2E161}"/>
            </c:ext>
          </c:extLst>
        </c:ser>
        <c:ser>
          <c:idx val="2"/>
          <c:order val="7"/>
          <c:tx>
            <c:strRef>
              <c:f>'SA-Naloxone-G'!$P$123</c:f>
              <c:strCache>
                <c:ptCount val="1"/>
                <c:pt idx="0">
                  <c:v>Total Deaths for 1x parameter level</c:v>
                </c:pt>
              </c:strCache>
            </c:strRef>
          </c:tx>
          <c:spPr>
            <a:ln w="28575">
              <a:solidFill>
                <a:schemeClr val="tx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P$3:$P$122</c:f>
              <c:numCache>
                <c:formatCode>General</c:formatCode>
                <c:ptCount val="120"/>
                <c:pt idx="0">
                  <c:v>-162.4970191394767</c:v>
                </c:pt>
                <c:pt idx="1">
                  <c:v>-162.7109176544713</c:v>
                </c:pt>
                <c:pt idx="2">
                  <c:v>-162.9275282653407</c:v>
                </c:pt>
                <c:pt idx="3">
                  <c:v>-163.1475862773628</c:v>
                </c:pt>
                <c:pt idx="4">
                  <c:v>-163.3714732716798</c:v>
                </c:pt>
                <c:pt idx="5">
                  <c:v>-163.5994107247585</c:v>
                </c:pt>
                <c:pt idx="6">
                  <c:v>-163.8315001656516</c:v>
                </c:pt>
                <c:pt idx="7">
                  <c:v>-164.0677536618255</c:v>
                </c:pt>
                <c:pt idx="8">
                  <c:v>-164.3081172558593</c:v>
                </c:pt>
                <c:pt idx="9">
                  <c:v>-164.552488951007</c:v>
                </c:pt>
                <c:pt idx="10">
                  <c:v>-164.8007324821155</c:v>
                </c:pt>
                <c:pt idx="11">
                  <c:v>-165.0526878297777</c:v>
                </c:pt>
                <c:pt idx="12">
                  <c:v>-165.3081792196954</c:v>
                </c:pt>
                <c:pt idx="13">
                  <c:v>-165.5616333717711</c:v>
                </c:pt>
                <c:pt idx="14">
                  <c:v>-165.8156072293155</c:v>
                </c:pt>
                <c:pt idx="15">
                  <c:v>-166.0704192390372</c:v>
                </c:pt>
                <c:pt idx="16">
                  <c:v>-166.3260611622271</c:v>
                </c:pt>
                <c:pt idx="17">
                  <c:v>-166.582487212088</c:v>
                </c:pt>
                <c:pt idx="18">
                  <c:v>-166.8396260316224</c:v>
                </c:pt>
                <c:pt idx="19">
                  <c:v>-167.0973889250655</c:v>
                </c:pt>
                <c:pt idx="20">
                  <c:v>-167.3556760477833</c:v>
                </c:pt>
                <c:pt idx="21">
                  <c:v>-167.6143810354278</c:v>
                </c:pt>
                <c:pt idx="22">
                  <c:v>-167.8733944393467</c:v>
                </c:pt>
                <c:pt idx="23">
                  <c:v>-168.1326062507071</c:v>
                </c:pt>
                <c:pt idx="24">
                  <c:v>-168.3919077305927</c:v>
                </c:pt>
                <c:pt idx="25">
                  <c:v>-168.6511927130146</c:v>
                </c:pt>
                <c:pt idx="26">
                  <c:v>-168.9103493133033</c:v>
                </c:pt>
                <c:pt idx="27">
                  <c:v>-169.1692747203734</c:v>
                </c:pt>
                <c:pt idx="28">
                  <c:v>-169.4278716034808</c:v>
                </c:pt>
                <c:pt idx="29">
                  <c:v>-169.6860477210027</c:v>
                </c:pt>
                <c:pt idx="30">
                  <c:v>-169.9437159230662</c:v>
                </c:pt>
                <c:pt idx="31">
                  <c:v>-170.2007940862512</c:v>
                </c:pt>
                <c:pt idx="32">
                  <c:v>-170.4572049976154</c:v>
                </c:pt>
                <c:pt idx="33">
                  <c:v>-170.7128762038585</c:v>
                </c:pt>
                <c:pt idx="34">
                  <c:v>-170.9677398374713</c:v>
                </c:pt>
                <c:pt idx="35">
                  <c:v>-171.2217324287656</c:v>
                </c:pt>
                <c:pt idx="36">
                  <c:v>-171.4747947103532</c:v>
                </c:pt>
                <c:pt idx="37">
                  <c:v>-171.7268714189134</c:v>
                </c:pt>
                <c:pt idx="38">
                  <c:v>-171.9779110977614</c:v>
                </c:pt>
                <c:pt idx="39">
                  <c:v>-172.2278658869333</c:v>
                </c:pt>
                <c:pt idx="40">
                  <c:v>-172.4766913431978</c:v>
                </c:pt>
                <c:pt idx="41">
                  <c:v>-172.7243462592172</c:v>
                </c:pt>
                <c:pt idx="42">
                  <c:v>-172.9707924885721</c:v>
                </c:pt>
                <c:pt idx="43">
                  <c:v>-173.2159947780438</c:v>
                </c:pt>
                <c:pt idx="44">
                  <c:v>-173.459920607407</c:v>
                </c:pt>
                <c:pt idx="45">
                  <c:v>-173.7025400367731</c:v>
                </c:pt>
                <c:pt idx="46">
                  <c:v>-173.9438255614693</c:v>
                </c:pt>
                <c:pt idx="47">
                  <c:v>-174.1837519742571</c:v>
                </c:pt>
                <c:pt idx="48">
                  <c:v>-174.4222962347104</c:v>
                </c:pt>
                <c:pt idx="49">
                  <c:v>-174.6594373454581</c:v>
                </c:pt>
                <c:pt idx="50">
                  <c:v>-174.8951562350665</c:v>
                </c:pt>
                <c:pt idx="51">
                  <c:v>-175.1294356472153</c:v>
                </c:pt>
                <c:pt idx="52">
                  <c:v>-175.3622600358723</c:v>
                </c:pt>
                <c:pt idx="53">
                  <c:v>-175.5936154661987</c:v>
                </c:pt>
                <c:pt idx="54">
                  <c:v>-175.8234895208834</c:v>
                </c:pt>
                <c:pt idx="55">
                  <c:v>-176.0518712116255</c:v>
                </c:pt>
                <c:pt idx="56">
                  <c:v>-176.278750895475</c:v>
                </c:pt>
                <c:pt idx="57">
                  <c:v>-176.5041201957816</c:v>
                </c:pt>
                <c:pt idx="58">
                  <c:v>-176.7279719274961</c:v>
                </c:pt>
                <c:pt idx="59">
                  <c:v>-176.9503000265754</c:v>
                </c:pt>
                <c:pt idx="60">
                  <c:v>-177.1710994832835</c:v>
                </c:pt>
                <c:pt idx="61">
                  <c:v>-177.3903662791471</c:v>
                </c:pt>
                <c:pt idx="62">
                  <c:v>-177.6080973273917</c:v>
                </c:pt>
                <c:pt idx="63">
                  <c:v>-177.824290416637</c:v>
                </c:pt>
                <c:pt idx="64">
                  <c:v>-178.0389441576921</c:v>
                </c:pt>
                <c:pt idx="65">
                  <c:v>-178.2520579332683</c:v>
                </c:pt>
                <c:pt idx="66">
                  <c:v>-178.4636318504477</c:v>
                </c:pt>
                <c:pt idx="67">
                  <c:v>-178.6736666957673</c:v>
                </c:pt>
                <c:pt idx="68">
                  <c:v>-178.882163892754</c:v>
                </c:pt>
                <c:pt idx="69">
                  <c:v>-179.0891254617929</c:v>
                </c:pt>
                <c:pt idx="70">
                  <c:v>-179.2945539822026</c:v>
                </c:pt>
                <c:pt idx="71">
                  <c:v>-179.498452556377</c:v>
                </c:pt>
                <c:pt idx="72">
                  <c:v>-179.7008247759043</c:v>
                </c:pt>
                <c:pt idx="73">
                  <c:v>-179.9016746895403</c:v>
                </c:pt>
                <c:pt idx="74">
                  <c:v>-180.1010067729412</c:v>
                </c:pt>
                <c:pt idx="75">
                  <c:v>-180.2988259000641</c:v>
                </c:pt>
                <c:pt idx="76">
                  <c:v>-180.495137316133</c:v>
                </c:pt>
                <c:pt idx="77">
                  <c:v>-180.689946612103</c:v>
                </c:pt>
                <c:pt idx="78">
                  <c:v>-180.8832597005224</c:v>
                </c:pt>
                <c:pt idx="79">
                  <c:v>-181.0750827927399</c:v>
                </c:pt>
                <c:pt idx="80">
                  <c:v>-181.2654223773661</c:v>
                </c:pt>
                <c:pt idx="81">
                  <c:v>-181.4542851999256</c:v>
                </c:pt>
                <c:pt idx="82">
                  <c:v>-181.64167824365</c:v>
                </c:pt>
                <c:pt idx="83">
                  <c:v>-181.827608711332</c:v>
                </c:pt>
                <c:pt idx="84">
                  <c:v>-182.0120840081977</c:v>
                </c:pt>
                <c:pt idx="85">
                  <c:v>-182.1951117257319</c:v>
                </c:pt>
                <c:pt idx="86">
                  <c:v>-182.3766996264176</c:v>
                </c:pt>
                <c:pt idx="87">
                  <c:v>-182.556855629331</c:v>
                </c:pt>
                <c:pt idx="88">
                  <c:v>-182.7355877965499</c:v>
                </c:pt>
                <c:pt idx="89">
                  <c:v>-182.9129043203492</c:v>
                </c:pt>
                <c:pt idx="90">
                  <c:v>-183.0888135110825</c:v>
                </c:pt>
                <c:pt idx="91">
                  <c:v>-183.2633237858114</c:v>
                </c:pt>
                <c:pt idx="92">
                  <c:v>-183.4364436575503</c:v>
                </c:pt>
                <c:pt idx="93">
                  <c:v>-183.6081817251432</c:v>
                </c:pt>
                <c:pt idx="94">
                  <c:v>-183.7785466637261</c:v>
                </c:pt>
                <c:pt idx="95">
                  <c:v>-183.9475472157465</c:v>
                </c:pt>
                <c:pt idx="96">
                  <c:v>-184.115192182506</c:v>
                </c:pt>
                <c:pt idx="97">
                  <c:v>-184.2814904162053</c:v>
                </c:pt>
                <c:pt idx="98">
                  <c:v>-184.4464508124543</c:v>
                </c:pt>
                <c:pt idx="99">
                  <c:v>-184.6100823032358</c:v>
                </c:pt>
                <c:pt idx="100">
                  <c:v>-184.7723938502867</c:v>
                </c:pt>
                <c:pt idx="101">
                  <c:v>-184.9333944388819</c:v>
                </c:pt>
                <c:pt idx="102">
                  <c:v>-185.0930930719965</c:v>
                </c:pt>
                <c:pt idx="103">
                  <c:v>-185.2514987648267</c:v>
                </c:pt>
                <c:pt idx="104">
                  <c:v>-185.4086205396456</c:v>
                </c:pt>
                <c:pt idx="105">
                  <c:v>-185.5644674209915</c:v>
                </c:pt>
                <c:pt idx="106">
                  <c:v>-185.7190484311458</c:v>
                </c:pt>
                <c:pt idx="107">
                  <c:v>-185.8723725859091</c:v>
                </c:pt>
                <c:pt idx="108">
                  <c:v>-186.0244488906415</c:v>
                </c:pt>
                <c:pt idx="109">
                  <c:v>-186.1752863365675</c:v>
                </c:pt>
                <c:pt idx="110">
                  <c:v>-186.3248938973192</c:v>
                </c:pt>
                <c:pt idx="111">
                  <c:v>-186.4732805257112</c:v>
                </c:pt>
                <c:pt idx="112">
                  <c:v>-186.6204551507318</c:v>
                </c:pt>
                <c:pt idx="113">
                  <c:v>-186.7664266747407</c:v>
                </c:pt>
                <c:pt idx="114">
                  <c:v>-186.9112039708647</c:v>
                </c:pt>
                <c:pt idx="115">
                  <c:v>-187.0547958805667</c:v>
                </c:pt>
                <c:pt idx="116">
                  <c:v>-187.1972112114044</c:v>
                </c:pt>
                <c:pt idx="117">
                  <c:v>-187.3384587349324</c:v>
                </c:pt>
                <c:pt idx="118">
                  <c:v>-187.4785471847795</c:v>
                </c:pt>
                <c:pt idx="119">
                  <c:v>-187.6174852548581</c:v>
                </c:pt>
              </c:numCache>
            </c:numRef>
          </c:yVal>
          <c:smooth val="1"/>
          <c:extLst xmlns:c16r2="http://schemas.microsoft.com/office/drawing/2015/06/chart">
            <c:ext xmlns:c16="http://schemas.microsoft.com/office/drawing/2014/chart" uri="{C3380CC4-5D6E-409C-BE32-E72D297353CC}">
              <c16:uniqueId val="{00000007-AF62-44E7-A39E-A3E480F2E161}"/>
            </c:ext>
          </c:extLst>
        </c:ser>
        <c:ser>
          <c:idx val="9"/>
          <c:order val="8"/>
          <c:tx>
            <c:strRef>
              <c:f>'SA-Naloxone-G'!$Y$123</c:f>
              <c:strCache>
                <c:ptCount val="1"/>
                <c:pt idx="0">
                  <c:v>Total Deaths for 0.75x parameter level</c:v>
                </c:pt>
              </c:strCache>
            </c:strRef>
          </c:tx>
          <c:spPr>
            <a:ln w="6350">
              <a:solidFill>
                <a:schemeClr val="tx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Y$3:$Y$122</c:f>
              <c:numCache>
                <c:formatCode>General</c:formatCode>
                <c:ptCount val="120"/>
                <c:pt idx="0">
                  <c:v>-139.496598616995</c:v>
                </c:pt>
                <c:pt idx="1">
                  <c:v>-139.7152839161569</c:v>
                </c:pt>
                <c:pt idx="2">
                  <c:v>-139.932942931966</c:v>
                </c:pt>
                <c:pt idx="3">
                  <c:v>-140.1504299089512</c:v>
                </c:pt>
                <c:pt idx="4">
                  <c:v>-140.3682714367428</c:v>
                </c:pt>
                <c:pt idx="5">
                  <c:v>-140.586834953346</c:v>
                </c:pt>
                <c:pt idx="6">
                  <c:v>-140.8063670108576</c:v>
                </c:pt>
                <c:pt idx="7">
                  <c:v>-141.0270224815154</c:v>
                </c:pt>
                <c:pt idx="8">
                  <c:v>-141.24888710501</c:v>
                </c:pt>
                <c:pt idx="9">
                  <c:v>-141.4719948748837</c:v>
                </c:pt>
                <c:pt idx="10">
                  <c:v>-141.696341425046</c:v>
                </c:pt>
                <c:pt idx="11">
                  <c:v>-141.9218943174371</c:v>
                </c:pt>
                <c:pt idx="12">
                  <c:v>-142.1486009300389</c:v>
                </c:pt>
                <c:pt idx="13">
                  <c:v>-142.3759250660853</c:v>
                </c:pt>
                <c:pt idx="14">
                  <c:v>-142.6040776579108</c:v>
                </c:pt>
                <c:pt idx="15">
                  <c:v>-142.8330476637131</c:v>
                </c:pt>
                <c:pt idx="16">
                  <c:v>-143.0627666911572</c:v>
                </c:pt>
                <c:pt idx="17">
                  <c:v>-143.2931525491238</c:v>
                </c:pt>
                <c:pt idx="18">
                  <c:v>-143.5241145619465</c:v>
                </c:pt>
                <c:pt idx="19">
                  <c:v>-143.7555574097802</c:v>
                </c:pt>
                <c:pt idx="20">
                  <c:v>-143.9873839548601</c:v>
                </c:pt>
                <c:pt idx="21">
                  <c:v>-144.2194972967191</c:v>
                </c:pt>
                <c:pt idx="22">
                  <c:v>-144.4518022425052</c:v>
                </c:pt>
                <c:pt idx="23">
                  <c:v>-144.684206335179</c:v>
                </c:pt>
                <c:pt idx="24">
                  <c:v>-144.9166205489494</c:v>
                </c:pt>
                <c:pt idx="25">
                  <c:v>-145.1489597355818</c:v>
                </c:pt>
                <c:pt idx="26">
                  <c:v>-145.3811420941855</c:v>
                </c:pt>
                <c:pt idx="27">
                  <c:v>-145.6130906038553</c:v>
                </c:pt>
                <c:pt idx="28">
                  <c:v>-145.84473266342</c:v>
                </c:pt>
                <c:pt idx="29">
                  <c:v>-146.0759999481726</c:v>
                </c:pt>
                <c:pt idx="30">
                  <c:v>-146.3068282903925</c:v>
                </c:pt>
                <c:pt idx="31">
                  <c:v>-146.5371575329368</c:v>
                </c:pt>
                <c:pt idx="32">
                  <c:v>-146.7669313655074</c:v>
                </c:pt>
                <c:pt idx="33">
                  <c:v>-146.9960971510603</c:v>
                </c:pt>
                <c:pt idx="34">
                  <c:v>-147.2246057478444</c:v>
                </c:pt>
                <c:pt idx="35">
                  <c:v>-147.4524113310442</c:v>
                </c:pt>
                <c:pt idx="36">
                  <c:v>-147.6794712168643</c:v>
                </c:pt>
                <c:pt idx="37">
                  <c:v>-147.9057456910324</c:v>
                </c:pt>
                <c:pt idx="38">
                  <c:v>-148.131197843057</c:v>
                </c:pt>
                <c:pt idx="39">
                  <c:v>-148.355793405748</c:v>
                </c:pt>
                <c:pt idx="40">
                  <c:v>-148.5795006041166</c:v>
                </c:pt>
                <c:pt idx="41">
                  <c:v>-148.8022900109525</c:v>
                </c:pt>
                <c:pt idx="42">
                  <c:v>-149.024134409582</c:v>
                </c:pt>
                <c:pt idx="43">
                  <c:v>-149.2450086639572</c:v>
                </c:pt>
                <c:pt idx="44">
                  <c:v>-149.4648895958236</c:v>
                </c:pt>
                <c:pt idx="45">
                  <c:v>-149.6837558687775</c:v>
                </c:pt>
                <c:pt idx="46">
                  <c:v>-149.9015878789533</c:v>
                </c:pt>
                <c:pt idx="47">
                  <c:v>-150.1183676520091</c:v>
                </c:pt>
                <c:pt idx="48">
                  <c:v>-150.3340787461265</c:v>
                </c:pt>
                <c:pt idx="49">
                  <c:v>-150.5487061607016</c:v>
                </c:pt>
                <c:pt idx="50">
                  <c:v>-150.7622362504071</c:v>
                </c:pt>
                <c:pt idx="51">
                  <c:v>-150.9746566443324</c:v>
                </c:pt>
                <c:pt idx="52">
                  <c:v>-151.1859561698993</c:v>
                </c:pt>
                <c:pt idx="53">
                  <c:v>-151.3961247812726</c:v>
                </c:pt>
                <c:pt idx="54">
                  <c:v>-151.6051534919973</c:v>
                </c:pt>
                <c:pt idx="55">
                  <c:v>-151.8130343116108</c:v>
                </c:pt>
                <c:pt idx="56">
                  <c:v>-152.0197601859752</c:v>
                </c:pt>
                <c:pt idx="57">
                  <c:v>-152.2253249411233</c:v>
                </c:pt>
                <c:pt idx="58">
                  <c:v>-152.4297232303817</c:v>
                </c:pt>
                <c:pt idx="59">
                  <c:v>-152.632950484588</c:v>
                </c:pt>
                <c:pt idx="60">
                  <c:v>-152.8350028652042</c:v>
                </c:pt>
                <c:pt idx="61">
                  <c:v>-153.0358772201533</c:v>
                </c:pt>
                <c:pt idx="62">
                  <c:v>-153.2355710422094</c:v>
                </c:pt>
                <c:pt idx="63">
                  <c:v>-153.4340824297957</c:v>
                </c:pt>
                <c:pt idx="64">
                  <c:v>-153.6314100500363</c:v>
                </c:pt>
                <c:pt idx="65">
                  <c:v>-153.8275531039293</c:v>
                </c:pt>
                <c:pt idx="66">
                  <c:v>-154.0225112935155</c:v>
                </c:pt>
                <c:pt idx="67">
                  <c:v>-154.2162847909266</c:v>
                </c:pt>
                <c:pt idx="68">
                  <c:v>-154.4088742091905</c:v>
                </c:pt>
                <c:pt idx="69">
                  <c:v>-154.6002805747044</c:v>
                </c:pt>
                <c:pt idx="70">
                  <c:v>-154.7905053012676</c:v>
                </c:pt>
                <c:pt idx="71">
                  <c:v>-154.9795501655875</c:v>
                </c:pt>
                <c:pt idx="72">
                  <c:v>-155.1674172841684</c:v>
                </c:pt>
                <c:pt idx="73">
                  <c:v>-155.3541090915102</c:v>
                </c:pt>
                <c:pt idx="74">
                  <c:v>-155.539628319533</c:v>
                </c:pt>
                <c:pt idx="75">
                  <c:v>-155.7239779781631</c:v>
                </c:pt>
                <c:pt idx="76">
                  <c:v>-155.9071613370133</c:v>
                </c:pt>
                <c:pt idx="77">
                  <c:v>-156.0891819080891</c:v>
                </c:pt>
                <c:pt idx="78">
                  <c:v>-156.2700434294743</c:v>
                </c:pt>
                <c:pt idx="79">
                  <c:v>-156.4497498499235</c:v>
                </c:pt>
                <c:pt idx="80">
                  <c:v>-156.6283053143296</c:v>
                </c:pt>
                <c:pt idx="81">
                  <c:v>-156.8057141500016</c:v>
                </c:pt>
                <c:pt idx="82">
                  <c:v>-156.9819808537165</c:v>
                </c:pt>
                <c:pt idx="83">
                  <c:v>-157.1571100794958</c:v>
                </c:pt>
                <c:pt idx="84">
                  <c:v>-157.3311066270714</c:v>
                </c:pt>
                <c:pt idx="85">
                  <c:v>-157.5039754309992</c:v>
                </c:pt>
                <c:pt idx="86">
                  <c:v>-157.675721550389</c:v>
                </c:pt>
                <c:pt idx="87">
                  <c:v>-157.8463501592063</c:v>
                </c:pt>
                <c:pt idx="88">
                  <c:v>-158.0158665371293</c:v>
                </c:pt>
                <c:pt idx="89">
                  <c:v>-158.1842760609184</c:v>
                </c:pt>
                <c:pt idx="90">
                  <c:v>-158.3515841962756</c:v>
                </c:pt>
                <c:pt idx="91">
                  <c:v>-158.5177964901653</c:v>
                </c:pt>
                <c:pt idx="92">
                  <c:v>-158.6829185635723</c:v>
                </c:pt>
                <c:pt idx="93">
                  <c:v>-158.8469561046726</c:v>
                </c:pt>
                <c:pt idx="94">
                  <c:v>-159.0099148623966</c:v>
                </c:pt>
                <c:pt idx="95">
                  <c:v>-159.171800640355</c:v>
                </c:pt>
                <c:pt idx="96">
                  <c:v>-159.3326192911252</c:v>
                </c:pt>
                <c:pt idx="97">
                  <c:v>-159.4923767108505</c:v>
                </c:pt>
                <c:pt idx="98">
                  <c:v>-159.6510788341746</c:v>
                </c:pt>
                <c:pt idx="99">
                  <c:v>-159.8087316294468</c:v>
                </c:pt>
                <c:pt idx="100">
                  <c:v>-159.9653410942275</c:v>
                </c:pt>
                <c:pt idx="101">
                  <c:v>-160.1209132510442</c:v>
                </c:pt>
                <c:pt idx="102">
                  <c:v>-160.2754541434025</c:v>
                </c:pt>
                <c:pt idx="103">
                  <c:v>-160.4289698320362</c:v>
                </c:pt>
                <c:pt idx="104">
                  <c:v>-160.5814663913732</c:v>
                </c:pt>
                <c:pt idx="105">
                  <c:v>-160.7329499062224</c:v>
                </c:pt>
                <c:pt idx="106">
                  <c:v>-160.8834264686557</c:v>
                </c:pt>
                <c:pt idx="107">
                  <c:v>-161.0329021750767</c:v>
                </c:pt>
                <c:pt idx="108">
                  <c:v>-161.181383123475</c:v>
                </c:pt>
                <c:pt idx="109">
                  <c:v>-161.328875410846</c:v>
                </c:pt>
                <c:pt idx="110">
                  <c:v>-161.475385130769</c:v>
                </c:pt>
                <c:pt idx="111">
                  <c:v>-161.620918371144</c:v>
                </c:pt>
                <c:pt idx="112">
                  <c:v>-161.7654812120641</c:v>
                </c:pt>
                <c:pt idx="113">
                  <c:v>-161.9090797238259</c:v>
                </c:pt>
                <c:pt idx="114">
                  <c:v>-162.0517199650727</c:v>
                </c:pt>
                <c:pt idx="115">
                  <c:v>-162.193407981051</c:v>
                </c:pt>
                <c:pt idx="116">
                  <c:v>-162.3341498019878</c:v>
                </c:pt>
                <c:pt idx="117">
                  <c:v>-162.4739514415743</c:v>
                </c:pt>
                <c:pt idx="118">
                  <c:v>-162.6128188955514</c:v>
                </c:pt>
                <c:pt idx="119">
                  <c:v>-162.7507581403909</c:v>
                </c:pt>
              </c:numCache>
            </c:numRef>
          </c:yVal>
          <c:smooth val="1"/>
          <c:extLst xmlns:c16r2="http://schemas.microsoft.com/office/drawing/2015/06/chart">
            <c:ext xmlns:c16="http://schemas.microsoft.com/office/drawing/2014/chart" uri="{C3380CC4-5D6E-409C-BE32-E72D297353CC}">
              <c16:uniqueId val="{00000008-AF62-44E7-A39E-A3E480F2E161}"/>
            </c:ext>
          </c:extLst>
        </c:ser>
        <c:dLbls>
          <c:showLegendKey val="0"/>
          <c:showVal val="0"/>
          <c:showCatName val="0"/>
          <c:showSerName val="0"/>
          <c:showPercent val="0"/>
          <c:showBubbleSize val="0"/>
        </c:dLbls>
        <c:axId val="-986048144"/>
        <c:axId val="-986045952"/>
      </c:scatterChart>
      <c:valAx>
        <c:axId val="-986048144"/>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86045952"/>
        <c:crosses val="autoZero"/>
        <c:crossBetween val="midCat"/>
      </c:valAx>
      <c:valAx>
        <c:axId val="-98604595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86048144"/>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6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246111597161"/>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eedle-G'!$E$123</c:f>
              <c:strCache>
                <c:ptCount val="1"/>
                <c:pt idx="0">
                  <c:v>SOUD Deaths for 1.25x parameter level</c:v>
                </c:pt>
              </c:strCache>
            </c:strRef>
          </c:tx>
          <c:spPr>
            <a:ln w="76200">
              <a:solidFill>
                <a:schemeClr val="accent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E$3:$E$122</c:f>
              <c:numCache>
                <c:formatCode>General</c:formatCode>
                <c:ptCount val="120"/>
                <c:pt idx="0">
                  <c:v>0.0</c:v>
                </c:pt>
                <c:pt idx="1">
                  <c:v>0.0</c:v>
                </c:pt>
                <c:pt idx="2">
                  <c:v>-2.31706144404598E-7</c:v>
                </c:pt>
                <c:pt idx="3">
                  <c:v>-6.7749958816421E-7</c:v>
                </c:pt>
                <c:pt idx="4">
                  <c:v>-1.31574556689884E-6</c:v>
                </c:pt>
                <c:pt idx="5">
                  <c:v>-2.12228580949159E-6</c:v>
                </c:pt>
                <c:pt idx="6">
                  <c:v>-3.07155976315698E-6</c:v>
                </c:pt>
                <c:pt idx="7">
                  <c:v>-4.13744819525164E-6</c:v>
                </c:pt>
                <c:pt idx="8">
                  <c:v>-5.29390126757789E-6</c:v>
                </c:pt>
                <c:pt idx="9">
                  <c:v>-6.51538953206909E-6</c:v>
                </c:pt>
                <c:pt idx="10">
                  <c:v>-7.77723159899324E-6</c:v>
                </c:pt>
                <c:pt idx="11">
                  <c:v>-9.055812574843E-6</c:v>
                </c:pt>
                <c:pt idx="12">
                  <c:v>-1.03287282627207E-5</c:v>
                </c:pt>
                <c:pt idx="13">
                  <c:v>-1.15748692905981E-5</c:v>
                </c:pt>
                <c:pt idx="14">
                  <c:v>-1.27091866943374E-5</c:v>
                </c:pt>
                <c:pt idx="15">
                  <c:v>-1.36602051725276E-5</c:v>
                </c:pt>
                <c:pt idx="16">
                  <c:v>-1.4364828507496E-5</c:v>
                </c:pt>
                <c:pt idx="17">
                  <c:v>-1.47671311196973E-5</c:v>
                </c:pt>
                <c:pt idx="18">
                  <c:v>-1.48174663763712E-5</c:v>
                </c:pt>
                <c:pt idx="19">
                  <c:v>-1.44717131888683E-5</c:v>
                </c:pt>
                <c:pt idx="20">
                  <c:v>-1.36906305215234E-5</c:v>
                </c:pt>
                <c:pt idx="21">
                  <c:v>-1.24393015084934E-5</c:v>
                </c:pt>
                <c:pt idx="22">
                  <c:v>-1.06866555142915E-5</c:v>
                </c:pt>
                <c:pt idx="23">
                  <c:v>-8.40505153973936E-6</c:v>
                </c:pt>
                <c:pt idx="24">
                  <c:v>-5.56991490157088E-6</c:v>
                </c:pt>
                <c:pt idx="25">
                  <c:v>-2.15941704482248E-6</c:v>
                </c:pt>
                <c:pt idx="26">
                  <c:v>1.84579344022495E-6</c:v>
                </c:pt>
                <c:pt idx="27">
                  <c:v>6.46295366095728E-6</c:v>
                </c:pt>
                <c:pt idx="28">
                  <c:v>1.17073730962147E-5</c:v>
                </c:pt>
                <c:pt idx="29">
                  <c:v>1.75926134716065E-5</c:v>
                </c:pt>
                <c:pt idx="30">
                  <c:v>2.41306484895176E-5</c:v>
                </c:pt>
                <c:pt idx="31">
                  <c:v>3.13320112582005E-5</c:v>
                </c:pt>
                <c:pt idx="32">
                  <c:v>3.92059227806385E-5</c:v>
                </c:pt>
                <c:pt idx="33">
                  <c:v>4.77604161233103E-5</c:v>
                </c:pt>
                <c:pt idx="34">
                  <c:v>5.70024385524448E-5</c:v>
                </c:pt>
                <c:pt idx="35">
                  <c:v>6.69379564669725E-5</c:v>
                </c:pt>
                <c:pt idx="36">
                  <c:v>7.75720401406943E-5</c:v>
                </c:pt>
                <c:pt idx="37">
                  <c:v>8.89089478732785E-5</c:v>
                </c:pt>
                <c:pt idx="38">
                  <c:v>0.000100952198886262</c:v>
                </c:pt>
                <c:pt idx="39">
                  <c:v>0.00011370464249012</c:v>
                </c:pt>
                <c:pt idx="40">
                  <c:v>0.000127168519657062</c:v>
                </c:pt>
                <c:pt idx="41">
                  <c:v>0.000141345519887182</c:v>
                </c:pt>
                <c:pt idx="42">
                  <c:v>0.000156236832162904</c:v>
                </c:pt>
                <c:pt idx="43">
                  <c:v>0.000171843193311361</c:v>
                </c:pt>
                <c:pt idx="44">
                  <c:v>0.000188164930864332</c:v>
                </c:pt>
                <c:pt idx="45">
                  <c:v>0.000205202002439364</c:v>
                </c:pt>
                <c:pt idx="46">
                  <c:v>0.000222954031755762</c:v>
                </c:pt>
                <c:pt idx="47">
                  <c:v>0.000241420341058074</c:v>
                </c:pt>
                <c:pt idx="48">
                  <c:v>0.000260599982902931</c:v>
                </c:pt>
                <c:pt idx="49">
                  <c:v>0.000280491764851831</c:v>
                </c:pt>
                <c:pt idx="50">
                  <c:v>0.000301094277688207</c:v>
                </c:pt>
                <c:pt idx="51">
                  <c:v>0.000322405916335811</c:v>
                </c:pt>
                <c:pt idx="52">
                  <c:v>0.000344424901618368</c:v>
                </c:pt>
                <c:pt idx="53">
                  <c:v>0.000367149298836011</c:v>
                </c:pt>
                <c:pt idx="54">
                  <c:v>0.000390577035227579</c:v>
                </c:pt>
                <c:pt idx="55">
                  <c:v>0.000414705917114588</c:v>
                </c:pt>
                <c:pt idx="56">
                  <c:v>0.000439533642247625</c:v>
                </c:pt>
                <c:pt idx="57">
                  <c:v>0.000465057815517866</c:v>
                </c:pt>
                <c:pt idx="58">
                  <c:v>0.000491275957801917</c:v>
                </c:pt>
                <c:pt idx="59">
                  <c:v>0.000518185520786574</c:v>
                </c:pt>
                <c:pt idx="60">
                  <c:v>0.000545783893676344</c:v>
                </c:pt>
                <c:pt idx="61">
                  <c:v>0.000574068413675377</c:v>
                </c:pt>
                <c:pt idx="62">
                  <c:v>0.000603036374263865</c:v>
                </c:pt>
                <c:pt idx="63">
                  <c:v>0.000632685031519031</c:v>
                </c:pt>
                <c:pt idx="64">
                  <c:v>0.000663011612823538</c:v>
                </c:pt>
                <c:pt idx="65">
                  <c:v>0.000694013320162412</c:v>
                </c:pt>
                <c:pt idx="66">
                  <c:v>0.00072568733899061</c:v>
                </c:pt>
                <c:pt idx="67">
                  <c:v>0.000758030840506762</c:v>
                </c:pt>
                <c:pt idx="68">
                  <c:v>0.000791040987087399</c:v>
                </c:pt>
                <c:pt idx="69">
                  <c:v>0.000824714936220516</c:v>
                </c:pt>
                <c:pt idx="70">
                  <c:v>0.00085904984471199</c:v>
                </c:pt>
                <c:pt idx="71">
                  <c:v>0.000894042870709199</c:v>
                </c:pt>
                <c:pt idx="72">
                  <c:v>0.00092969117724806</c:v>
                </c:pt>
                <c:pt idx="73">
                  <c:v>0.00096599193543625</c:v>
                </c:pt>
                <c:pt idx="74">
                  <c:v>0.00100294232554461</c:v>
                </c:pt>
                <c:pt idx="75">
                  <c:v>0.00104053953969014</c:v>
                </c:pt>
                <c:pt idx="76">
                  <c:v>0.00107878078347312</c:v>
                </c:pt>
                <c:pt idx="77">
                  <c:v>0.00111766327743226</c:v>
                </c:pt>
                <c:pt idx="78">
                  <c:v>0.00115718425849991</c:v>
                </c:pt>
                <c:pt idx="79">
                  <c:v>0.00119734098154822</c:v>
                </c:pt>
                <c:pt idx="80">
                  <c:v>0.00123813071920722</c:v>
                </c:pt>
                <c:pt idx="81">
                  <c:v>0.00127955076420676</c:v>
                </c:pt>
                <c:pt idx="82">
                  <c:v>0.00132159842892179</c:v>
                </c:pt>
                <c:pt idx="83">
                  <c:v>0.00136427104621362</c:v>
                </c:pt>
                <c:pt idx="84">
                  <c:v>0.00140756597086238</c:v>
                </c:pt>
                <c:pt idx="85">
                  <c:v>0.0014514805784529</c:v>
                </c:pt>
                <c:pt idx="86">
                  <c:v>0.00149601226630693</c:v>
                </c:pt>
                <c:pt idx="87">
                  <c:v>0.00154115845464275</c:v>
                </c:pt>
                <c:pt idx="88">
                  <c:v>0.00158691658486987</c:v>
                </c:pt>
                <c:pt idx="89">
                  <c:v>0.00163328412043029</c:v>
                </c:pt>
                <c:pt idx="90">
                  <c:v>0.00168025854757161</c:v>
                </c:pt>
                <c:pt idx="91">
                  <c:v>0.00172783737446025</c:v>
                </c:pt>
                <c:pt idx="92">
                  <c:v>0.00177601813070396</c:v>
                </c:pt>
                <c:pt idx="93">
                  <c:v>0.00182479836762468</c:v>
                </c:pt>
                <c:pt idx="94">
                  <c:v>0.00187417565946362</c:v>
                </c:pt>
                <c:pt idx="95">
                  <c:v>0.00192414760028896</c:v>
                </c:pt>
                <c:pt idx="96">
                  <c:v>0.00197471180661068</c:v>
                </c:pt>
                <c:pt idx="97">
                  <c:v>0.00202586591392446</c:v>
                </c:pt>
                <c:pt idx="98">
                  <c:v>0.00207760758016775</c:v>
                </c:pt>
                <c:pt idx="99">
                  <c:v>0.00212993448244561</c:v>
                </c:pt>
                <c:pt idx="100">
                  <c:v>0.00218284431800839</c:v>
                </c:pt>
                <c:pt idx="101">
                  <c:v>0.00223633480311491</c:v>
                </c:pt>
                <c:pt idx="102">
                  <c:v>0.00229040367373727</c:v>
                </c:pt>
                <c:pt idx="103">
                  <c:v>0.00234504868410568</c:v>
                </c:pt>
                <c:pt idx="104">
                  <c:v>0.00240026760720866</c:v>
                </c:pt>
                <c:pt idx="105">
                  <c:v>0.00245605823395181</c:v>
                </c:pt>
                <c:pt idx="106">
                  <c:v>0.0025124183721573</c:v>
                </c:pt>
                <c:pt idx="107">
                  <c:v>0.0025693458479509</c:v>
                </c:pt>
                <c:pt idx="108">
                  <c:v>0.00262683850251051</c:v>
                </c:pt>
                <c:pt idx="109">
                  <c:v>0.00268489419527214</c:v>
                </c:pt>
                <c:pt idx="110">
                  <c:v>0.0027435108002237</c:v>
                </c:pt>
                <c:pt idx="111">
                  <c:v>0.0028026862073375</c:v>
                </c:pt>
                <c:pt idx="112">
                  <c:v>0.00286241832209271</c:v>
                </c:pt>
                <c:pt idx="113">
                  <c:v>0.00292270506397472</c:v>
                </c:pt>
                <c:pt idx="114">
                  <c:v>0.0029835443677257</c:v>
                </c:pt>
                <c:pt idx="115">
                  <c:v>0.00304493418113907</c:v>
                </c:pt>
                <c:pt idx="116">
                  <c:v>0.00310687246633279</c:v>
                </c:pt>
                <c:pt idx="117">
                  <c:v>0.00316935719856701</c:v>
                </c:pt>
                <c:pt idx="118">
                  <c:v>0.00323238636478891</c:v>
                </c:pt>
                <c:pt idx="119">
                  <c:v>0.00329595796611102</c:v>
                </c:pt>
              </c:numCache>
            </c:numRef>
          </c:yVal>
          <c:smooth val="1"/>
          <c:extLst xmlns:c16r2="http://schemas.microsoft.com/office/drawing/2015/06/chart">
            <c:ext xmlns:c16="http://schemas.microsoft.com/office/drawing/2014/chart" uri="{C3380CC4-5D6E-409C-BE32-E72D297353CC}">
              <c16:uniqueId val="{00000000-4A4A-45C6-9886-3358C38EFF59}"/>
            </c:ext>
          </c:extLst>
        </c:ser>
        <c:ser>
          <c:idx val="3"/>
          <c:order val="1"/>
          <c:tx>
            <c:strRef>
              <c:f>'SA-Needle-G'!$N$123</c:f>
              <c:strCache>
                <c:ptCount val="1"/>
                <c:pt idx="0">
                  <c:v>SOUD Deaths for 1x parameter level</c:v>
                </c:pt>
              </c:strCache>
            </c:strRef>
          </c:tx>
          <c:spPr>
            <a:ln w="28575">
              <a:solidFill>
                <a:schemeClr val="accent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N$3:$N$122</c:f>
              <c:numCache>
                <c:formatCode>General</c:formatCode>
                <c:ptCount val="120"/>
                <c:pt idx="0">
                  <c:v>0.0</c:v>
                </c:pt>
                <c:pt idx="1">
                  <c:v>0.0</c:v>
                </c:pt>
                <c:pt idx="2">
                  <c:v>-2.31705666919879E-7</c:v>
                </c:pt>
                <c:pt idx="3">
                  <c:v>-6.77652701597253E-7</c:v>
                </c:pt>
                <c:pt idx="4">
                  <c:v>-1.3163489938961E-6</c:v>
                </c:pt>
                <c:pt idx="5">
                  <c:v>-2.12376178296836E-6</c:v>
                </c:pt>
                <c:pt idx="6">
                  <c:v>-3.07443972360488E-6</c:v>
                </c:pt>
                <c:pt idx="7">
                  <c:v>-4.14235580592503E-6</c:v>
                </c:pt>
                <c:pt idx="8">
                  <c:v>-5.30153165527736E-6</c:v>
                </c:pt>
                <c:pt idx="9">
                  <c:v>-6.52649400763039E-6</c:v>
                </c:pt>
                <c:pt idx="10">
                  <c:v>-7.79259844421176E-6</c:v>
                </c:pt>
                <c:pt idx="11">
                  <c:v>-9.07625164927594E-6</c:v>
                </c:pt>
                <c:pt idx="12">
                  <c:v>-1.03550540643482E-5</c:v>
                </c:pt>
                <c:pt idx="13">
                  <c:v>-1.16078873588776E-5</c:v>
                </c:pt>
                <c:pt idx="14">
                  <c:v>-1.27496770119251E-5</c:v>
                </c:pt>
                <c:pt idx="15">
                  <c:v>-1.37088692099496E-5</c:v>
                </c:pt>
                <c:pt idx="16">
                  <c:v>-1.44222407016059E-5</c:v>
                </c:pt>
                <c:pt idx="17">
                  <c:v>-1.48336973552432E-5</c:v>
                </c:pt>
                <c:pt idx="18">
                  <c:v>-1.48933884702274E-5</c:v>
                </c:pt>
                <c:pt idx="19">
                  <c:v>-1.45569566029735E-5</c:v>
                </c:pt>
                <c:pt idx="20">
                  <c:v>-1.37848958502218E-5</c:v>
                </c:pt>
                <c:pt idx="21">
                  <c:v>-1.25419994674303E-5</c:v>
                </c:pt>
                <c:pt idx="22">
                  <c:v>-1.0796886681419E-5</c:v>
                </c:pt>
                <c:pt idx="23">
                  <c:v>-8.52158646011958E-6</c:v>
                </c:pt>
                <c:pt idx="24">
                  <c:v>-5.69117669328989E-6</c:v>
                </c:pt>
                <c:pt idx="25">
                  <c:v>-2.28347034862963E-6</c:v>
                </c:pt>
                <c:pt idx="26">
                  <c:v>1.72125892277108E-6</c:v>
                </c:pt>
                <c:pt idx="27">
                  <c:v>6.340630284285E-6</c:v>
                </c:pt>
                <c:pt idx="28">
                  <c:v>1.15903462756251E-5</c:v>
                </c:pt>
                <c:pt idx="29">
                  <c:v>1.74843685272208E-5</c:v>
                </c:pt>
                <c:pt idx="30">
                  <c:v>2.40350781041343E-5</c:v>
                </c:pt>
                <c:pt idx="31">
                  <c:v>3.12534196609704E-5</c:v>
                </c:pt>
                <c:pt idx="32">
                  <c:v>3.91490313859322E-5</c:v>
                </c:pt>
                <c:pt idx="33">
                  <c:v>4.77303657135053E-5</c:v>
                </c:pt>
                <c:pt idx="34">
                  <c:v>5.70047945757324E-5</c:v>
                </c:pt>
                <c:pt idx="35">
                  <c:v>6.69787087190343E-5</c:v>
                </c:pt>
                <c:pt idx="36">
                  <c:v>7.76576049702271E-5</c:v>
                </c:pt>
                <c:pt idx="37">
                  <c:v>8.90461691142264E-5</c:v>
                </c:pt>
                <c:pt idx="38">
                  <c:v>0.000101148348494462</c:v>
                </c:pt>
                <c:pt idx="39">
                  <c:v>0.000113967419815708</c:v>
                </c:pt>
                <c:pt idx="40">
                  <c:v>0.00012750605187648</c:v>
                </c:pt>
                <c:pt idx="41">
                  <c:v>0.000141766359456597</c:v>
                </c:pt>
                <c:pt idx="42">
                  <c:v>0.000156749957477587</c:v>
                </c:pt>
                <c:pt idx="43">
                  <c:v>0.00017245800593173</c:v>
                </c:pt>
                <c:pt idx="44">
                  <c:v>0.000188891253287693</c:v>
                </c:pt>
                <c:pt idx="45">
                  <c:v>0.00020605007755421</c:v>
                </c:pt>
                <c:pt idx="46">
                  <c:v>0.000223934518567148</c:v>
                </c:pt>
                <c:pt idx="47">
                  <c:v>0.000242544314437509</c:v>
                </c:pt>
                <c:pt idx="48">
                  <c:v>0.000261878928131409</c:v>
                </c:pt>
                <c:pt idx="49">
                  <c:v>0.00028193757812005</c:v>
                </c:pt>
                <c:pt idx="50">
                  <c:v>0.000302719260798767</c:v>
                </c:pt>
                <c:pt idx="51">
                  <c:v>0.000324222774202099</c:v>
                </c:pt>
                <c:pt idx="52">
                  <c:v>0.000346446738717532</c:v>
                </c:pt>
                <c:pt idx="53">
                  <c:v>0.000369389616730586</c:v>
                </c:pt>
                <c:pt idx="54">
                  <c:v>0.000393049729541417</c:v>
                </c:pt>
                <c:pt idx="55">
                  <c:v>0.000417425272780747</c:v>
                </c:pt>
                <c:pt idx="56">
                  <c:v>0.00044251433143927</c:v>
                </c:pt>
                <c:pt idx="57">
                  <c:v>0.000468314892600574</c:v>
                </c:pt>
                <c:pt idx="58">
                  <c:v>0.00049482485765111</c:v>
                </c:pt>
                <c:pt idx="59">
                  <c:v>0.000522042053830773</c:v>
                </c:pt>
                <c:pt idx="60">
                  <c:v>0.00054996424280489</c:v>
                </c:pt>
                <c:pt idx="61">
                  <c:v>0.000578589131168883</c:v>
                </c:pt>
                <c:pt idx="62">
                  <c:v>0.000607914376359986</c:v>
                </c:pt>
                <c:pt idx="63">
                  <c:v>0.000637937597844029</c:v>
                </c:pt>
                <c:pt idx="64">
                  <c:v>0.000668656379843924</c:v>
                </c:pt>
                <c:pt idx="65">
                  <c:v>0.00070006827936595</c:v>
                </c:pt>
                <c:pt idx="66">
                  <c:v>0.000732170832316114</c:v>
                </c:pt>
                <c:pt idx="67">
                  <c:v>0.000764961557183596</c:v>
                </c:pt>
                <c:pt idx="68">
                  <c:v>0.000798437959883813</c:v>
                </c:pt>
                <c:pt idx="69">
                  <c:v>0.000832597539010748</c:v>
                </c:pt>
                <c:pt idx="70">
                  <c:v>0.000867437786428127</c:v>
                </c:pt>
                <c:pt idx="71">
                  <c:v>0.000902956194431681</c:v>
                </c:pt>
                <c:pt idx="72">
                  <c:v>0.000939150255021559</c:v>
                </c:pt>
                <c:pt idx="73">
                  <c:v>0.000976017465814038</c:v>
                </c:pt>
                <c:pt idx="74">
                  <c:v>0.00101355532910929</c:v>
                </c:pt>
                <c:pt idx="75">
                  <c:v>0.00105176135646161</c:v>
                </c:pt>
                <c:pt idx="76">
                  <c:v>0.00109063306933876</c:v>
                </c:pt>
                <c:pt idx="77">
                  <c:v>0.00113016800030437</c:v>
                </c:pt>
                <c:pt idx="78">
                  <c:v>0.00117036369595098</c:v>
                </c:pt>
                <c:pt idx="79">
                  <c:v>0.00121121771574053</c:v>
                </c:pt>
                <c:pt idx="80">
                  <c:v>0.00125272763564226</c:v>
                </c:pt>
                <c:pt idx="81">
                  <c:v>0.00129489104688218</c:v>
                </c:pt>
                <c:pt idx="82">
                  <c:v>0.00133770555780757</c:v>
                </c:pt>
                <c:pt idx="83">
                  <c:v>0.00138116879463723</c:v>
                </c:pt>
                <c:pt idx="84">
                  <c:v>0.00142527840082494</c:v>
                </c:pt>
                <c:pt idx="85">
                  <c:v>0.00147003203896929</c:v>
                </c:pt>
                <c:pt idx="86">
                  <c:v>0.00151542738935859</c:v>
                </c:pt>
                <c:pt idx="87">
                  <c:v>0.00156146215156241</c:v>
                </c:pt>
                <c:pt idx="88">
                  <c:v>0.00160813404484088</c:v>
                </c:pt>
                <c:pt idx="89">
                  <c:v>0.00165544080689415</c:v>
                </c:pt>
                <c:pt idx="90">
                  <c:v>0.00170338019422616</c:v>
                </c:pt>
                <c:pt idx="91">
                  <c:v>0.00175194998366805</c:v>
                </c:pt>
                <c:pt idx="92">
                  <c:v>0.00180114796967246</c:v>
                </c:pt>
                <c:pt idx="93">
                  <c:v>0.00185097196622337</c:v>
                </c:pt>
                <c:pt idx="94">
                  <c:v>0.00190141980626777</c:v>
                </c:pt>
                <c:pt idx="95">
                  <c:v>0.00195248934012397</c:v>
                </c:pt>
                <c:pt idx="96">
                  <c:v>0.00200417843807372</c:v>
                </c:pt>
                <c:pt idx="97">
                  <c:v>0.00205648498722439</c:v>
                </c:pt>
                <c:pt idx="98">
                  <c:v>0.00210940689221388</c:v>
                </c:pt>
                <c:pt idx="99">
                  <c:v>0.00216294207621104</c:v>
                </c:pt>
                <c:pt idx="100">
                  <c:v>0.00221708847866466</c:v>
                </c:pt>
                <c:pt idx="101">
                  <c:v>0.00227184405625849</c:v>
                </c:pt>
                <c:pt idx="102">
                  <c:v>0.00232720678127407</c:v>
                </c:pt>
                <c:pt idx="103">
                  <c:v>0.00238317464288684</c:v>
                </c:pt>
                <c:pt idx="104">
                  <c:v>0.00243974564584732</c:v>
                </c:pt>
                <c:pt idx="105">
                  <c:v>0.00249691780979901</c:v>
                </c:pt>
                <c:pt idx="106">
                  <c:v>0.00255468917023336</c:v>
                </c:pt>
                <c:pt idx="107">
                  <c:v>0.0026130577761478</c:v>
                </c:pt>
                <c:pt idx="108">
                  <c:v>0.00267202169154643</c:v>
                </c:pt>
                <c:pt idx="109">
                  <c:v>0.00273157899391663</c:v>
                </c:pt>
                <c:pt idx="110">
                  <c:v>0.00279172777461554</c:v>
                </c:pt>
                <c:pt idx="111">
                  <c:v>0.00285246613730123</c:v>
                </c:pt>
                <c:pt idx="112">
                  <c:v>0.00291379219879673</c:v>
                </c:pt>
                <c:pt idx="113">
                  <c:v>0.0029757040883851</c:v>
                </c:pt>
                <c:pt idx="114">
                  <c:v>0.00303819994712739</c:v>
                </c:pt>
                <c:pt idx="115">
                  <c:v>0.00310127792720323</c:v>
                </c:pt>
                <c:pt idx="116">
                  <c:v>0.00316493619300218</c:v>
                </c:pt>
                <c:pt idx="117">
                  <c:v>0.00322917291935028</c:v>
                </c:pt>
                <c:pt idx="118">
                  <c:v>0.00329398629116895</c:v>
                </c:pt>
                <c:pt idx="119">
                  <c:v>0.00335937450386154</c:v>
                </c:pt>
              </c:numCache>
            </c:numRef>
          </c:yVal>
          <c:smooth val="1"/>
          <c:extLst xmlns:c16r2="http://schemas.microsoft.com/office/drawing/2015/06/chart">
            <c:ext xmlns:c16="http://schemas.microsoft.com/office/drawing/2014/chart" uri="{C3380CC4-5D6E-409C-BE32-E72D297353CC}">
              <c16:uniqueId val="{00000001-4A4A-45C6-9886-3358C38EFF59}"/>
            </c:ext>
          </c:extLst>
        </c:ser>
        <c:ser>
          <c:idx val="0"/>
          <c:order val="2"/>
          <c:tx>
            <c:strRef>
              <c:f>'SA-Needle-G'!$W$123</c:f>
              <c:strCache>
                <c:ptCount val="1"/>
                <c:pt idx="0">
                  <c:v>SOUD Deaths for 0.75x parameter level</c:v>
                </c:pt>
              </c:strCache>
            </c:strRef>
          </c:tx>
          <c:spPr>
            <a:ln w="6350">
              <a:solidFill>
                <a:schemeClr val="accent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W$3:$W$122</c:f>
              <c:numCache>
                <c:formatCode>General</c:formatCode>
                <c:ptCount val="120"/>
                <c:pt idx="0">
                  <c:v>0.0</c:v>
                </c:pt>
                <c:pt idx="1">
                  <c:v>0.0</c:v>
                </c:pt>
                <c:pt idx="2">
                  <c:v>-2.31704530051502E-7</c:v>
                </c:pt>
                <c:pt idx="3">
                  <c:v>-6.77805451232416E-7</c:v>
                </c:pt>
                <c:pt idx="4">
                  <c:v>-1.31695212530758E-6</c:v>
                </c:pt>
                <c:pt idx="5">
                  <c:v>-2.12523852951563E-6</c:v>
                </c:pt>
                <c:pt idx="6">
                  <c:v>-3.07732263991056E-6</c:v>
                </c:pt>
                <c:pt idx="7">
                  <c:v>-4.14726853250613E-6</c:v>
                </c:pt>
                <c:pt idx="8">
                  <c:v>-5.30917222931748E-6</c:v>
                </c:pt>
                <c:pt idx="9">
                  <c:v>-6.53761615012627E-6</c:v>
                </c:pt>
                <c:pt idx="10">
                  <c:v>-7.8079942795739E-6</c:v>
                </c:pt>
                <c:pt idx="11">
                  <c:v>-9.09673465230298E-6</c:v>
                </c:pt>
                <c:pt idx="12">
                  <c:v>-1.03814441445138E-5</c:v>
                </c:pt>
                <c:pt idx="13">
                  <c:v>-1.16409948304863E-5</c:v>
                </c:pt>
                <c:pt idx="14">
                  <c:v>-1.2790289088116E-5</c:v>
                </c:pt>
                <c:pt idx="15">
                  <c:v>-1.37576940232975E-5</c:v>
                </c:pt>
                <c:pt idx="16">
                  <c:v>-1.4479860828942E-5</c:v>
                </c:pt>
                <c:pt idx="17">
                  <c:v>-1.49005274579395E-5</c:v>
                </c:pt>
                <c:pt idx="18">
                  <c:v>-1.49696388234588E-5</c:v>
                </c:pt>
                <c:pt idx="19">
                  <c:v>-1.46426007404443E-5</c:v>
                </c:pt>
                <c:pt idx="20">
                  <c:v>-1.38796429610011E-5</c:v>
                </c:pt>
                <c:pt idx="21">
                  <c:v>-1.26452690437873E-5</c:v>
                </c:pt>
                <c:pt idx="22">
                  <c:v>-1.09077856222939E-5</c:v>
                </c:pt>
                <c:pt idx="23">
                  <c:v>-8.63889156335062E-6</c:v>
                </c:pt>
                <c:pt idx="24">
                  <c:v>-5.81331760258763E-6</c:v>
                </c:pt>
                <c:pt idx="25">
                  <c:v>-2.40851356920757E-6</c:v>
                </c:pt>
                <c:pt idx="26">
                  <c:v>1.59562162025395E-6</c:v>
                </c:pt>
                <c:pt idx="27">
                  <c:v>6.21709255028691E-6</c:v>
                </c:pt>
                <c:pt idx="28">
                  <c:v>1.14719969360522E-5</c:v>
                </c:pt>
                <c:pt idx="29">
                  <c:v>1.73747006101621E-5</c:v>
                </c:pt>
                <c:pt idx="30">
                  <c:v>2.39379940921935E-5</c:v>
                </c:pt>
                <c:pt idx="31">
                  <c:v>3.11732386535368E-5</c:v>
                </c:pt>
                <c:pt idx="32">
                  <c:v>3.90904938740277E-5</c:v>
                </c:pt>
                <c:pt idx="33">
                  <c:v>4.7698636444693E-5</c:v>
                </c:pt>
                <c:pt idx="34">
                  <c:v>5.70054676927612E-5</c:v>
                </c:pt>
                <c:pt idx="35">
                  <c:v>6.7017807737102E-5</c:v>
                </c:pt>
                <c:pt idx="36">
                  <c:v>7.77415863694841E-5</c:v>
                </c:pt>
                <c:pt idx="37">
                  <c:v>8.91819236812808E-5</c:v>
                </c:pt>
                <c:pt idx="38">
                  <c:v>0.000101343201208692</c:v>
                </c:pt>
                <c:pt idx="39">
                  <c:v>0.000114229130872445</c:v>
                </c:pt>
                <c:pt idx="40">
                  <c:v>0.000127842814913492</c:v>
                </c:pt>
                <c:pt idx="41">
                  <c:v>0.000142186803896038</c:v>
                </c:pt>
                <c:pt idx="42">
                  <c:v>0.000157263144910757</c:v>
                </c:pt>
                <c:pt idx="43">
                  <c:v>0.000173073429778014</c:v>
                </c:pt>
                <c:pt idx="44">
                  <c:v>0.000189618838930983</c:v>
                </c:pt>
                <c:pt idx="45">
                  <c:v>0.000206900177772695</c:v>
                </c:pt>
                <c:pt idx="46">
                  <c:v>0.000224917913851641</c:v>
                </c:pt>
                <c:pt idx="47">
                  <c:v>0.00024367220971726</c:v>
                </c:pt>
                <c:pt idx="48">
                  <c:v>0.000263162951682716</c:v>
                </c:pt>
                <c:pt idx="49">
                  <c:v>0.000283389776973308</c:v>
                </c:pt>
                <c:pt idx="50">
                  <c:v>0.000304352099919924</c:v>
                </c:pt>
                <c:pt idx="51">
                  <c:v>0.0003260491333549</c:v>
                </c:pt>
                <c:pt idx="52">
                  <c:v>0.000348479910235255</c:v>
                </c:pt>
                <c:pt idx="53">
                  <c:v>0.000371643301377844</c:v>
                </c:pt>
                <c:pt idx="54">
                  <c:v>0.000395538034172205</c:v>
                </c:pt>
                <c:pt idx="55">
                  <c:v>0.000420162706473093</c:v>
                </c:pt>
                <c:pt idx="56">
                  <c:v>0.000445515803744456</c:v>
                </c:pt>
                <c:pt idx="57">
                  <c:v>0.000471595709905159</c:v>
                </c:pt>
                <c:pt idx="58">
                  <c:v>0.000498400720175596</c:v>
                </c:pt>
                <c:pt idx="59">
                  <c:v>0.000525929051218554</c:v>
                </c:pt>
                <c:pt idx="60">
                  <c:v>0.00055417885175757</c:v>
                </c:pt>
                <c:pt idx="61">
                  <c:v>0.000583148211785556</c:v>
                </c:pt>
                <c:pt idx="62">
                  <c:v>0.000612835169863501</c:v>
                </c:pt>
                <c:pt idx="63">
                  <c:v>0.000643237721533296</c:v>
                </c:pt>
                <c:pt idx="64">
                  <c:v>0.000674353825206708</c:v>
                </c:pt>
                <c:pt idx="65">
                  <c:v>0.000706181408531847</c:v>
                </c:pt>
                <c:pt idx="66">
                  <c:v>0.000738718374032032</c:v>
                </c:pt>
                <c:pt idx="67">
                  <c:v>0.000771962603903375</c:v>
                </c:pt>
                <c:pt idx="68">
                  <c:v>0.00080591196469868</c:v>
                </c:pt>
                <c:pt idx="69">
                  <c:v>0.000840564311533853</c:v>
                </c:pt>
                <c:pt idx="70">
                  <c:v>0.000875917491089239</c:v>
                </c:pt>
                <c:pt idx="71">
                  <c:v>0.000911969344861063</c:v>
                </c:pt>
                <c:pt idx="72">
                  <c:v>0.000948717713708902</c:v>
                </c:pt>
                <c:pt idx="73">
                  <c:v>0.000986160437673788</c:v>
                </c:pt>
                <c:pt idx="74">
                  <c:v>0.00102429536079853</c:v>
                </c:pt>
                <c:pt idx="75">
                  <c:v>0.00106312033224185</c:v>
                </c:pt>
                <c:pt idx="76">
                  <c:v>0.00110263320732429</c:v>
                </c:pt>
                <c:pt idx="77">
                  <c:v>0.00114283185080239</c:v>
                </c:pt>
                <c:pt idx="78">
                  <c:v>0.00118371413620935</c:v>
                </c:pt>
                <c:pt idx="79">
                  <c:v>0.00122527794901544</c:v>
                </c:pt>
                <c:pt idx="80">
                  <c:v>0.0012675211865826</c:v>
                </c:pt>
                <c:pt idx="81">
                  <c:v>0.00131044175971056</c:v>
                </c:pt>
                <c:pt idx="82">
                  <c:v>0.00135403759193196</c:v>
                </c:pt>
                <c:pt idx="83">
                  <c:v>0.00139830662210443</c:v>
                </c:pt>
                <c:pt idx="84">
                  <c:v>0.00144324680388763</c:v>
                </c:pt>
                <c:pt idx="85">
                  <c:v>0.00148885610690286</c:v>
                </c:pt>
                <c:pt idx="86">
                  <c:v>0.00153513251520962</c:v>
                </c:pt>
                <c:pt idx="87">
                  <c:v>0.00158207402978405</c:v>
                </c:pt>
                <c:pt idx="88">
                  <c:v>0.00162967866745021</c:v>
                </c:pt>
                <c:pt idx="89">
                  <c:v>0.00167794446133485</c:v>
                </c:pt>
                <c:pt idx="90">
                  <c:v>0.00172686946077647</c:v>
                </c:pt>
                <c:pt idx="91">
                  <c:v>0.00177645173171186</c:v>
                </c:pt>
                <c:pt idx="92">
                  <c:v>0.00182668935594847</c:v>
                </c:pt>
                <c:pt idx="93">
                  <c:v>0.00187758043120993</c:v>
                </c:pt>
                <c:pt idx="94">
                  <c:v>0.00192912307172719</c:v>
                </c:pt>
                <c:pt idx="95">
                  <c:v>0.00198131540776103</c:v>
                </c:pt>
                <c:pt idx="96">
                  <c:v>0.00203415558364668</c:v>
                </c:pt>
                <c:pt idx="97">
                  <c:v>0.00208764176090881</c:v>
                </c:pt>
                <c:pt idx="98">
                  <c:v>0.00214177211489641</c:v>
                </c:pt>
                <c:pt idx="99">
                  <c:v>0.0021965448364881</c:v>
                </c:pt>
                <c:pt idx="100">
                  <c:v>0.00225195813038681</c:v>
                </c:pt>
                <c:pt idx="101">
                  <c:v>0.00230801021657498</c:v>
                </c:pt>
                <c:pt idx="102">
                  <c:v>0.00236469932792715</c:v>
                </c:pt>
                <c:pt idx="103">
                  <c:v>0.0024220237107329</c:v>
                </c:pt>
                <c:pt idx="104">
                  <c:v>0.00247998162574277</c:v>
                </c:pt>
                <c:pt idx="105">
                  <c:v>0.00253857134518967</c:v>
                </c:pt>
                <c:pt idx="106">
                  <c:v>0.00259779115458514</c:v>
                </c:pt>
                <c:pt idx="107">
                  <c:v>0.00265763935101404</c:v>
                </c:pt>
                <c:pt idx="108">
                  <c:v>0.00271811424404404</c:v>
                </c:pt>
                <c:pt idx="109">
                  <c:v>0.00277921415406581</c:v>
                </c:pt>
                <c:pt idx="110">
                  <c:v>0.00284093741297511</c:v>
                </c:pt>
                <c:pt idx="111">
                  <c:v>0.00290328236333153</c:v>
                </c:pt>
                <c:pt idx="112">
                  <c:v>0.00296624735715341</c:v>
                </c:pt>
                <c:pt idx="113">
                  <c:v>0.00302983075771408</c:v>
                </c:pt>
                <c:pt idx="114">
                  <c:v>0.00309403093708624</c:v>
                </c:pt>
                <c:pt idx="115">
                  <c:v>0.00315884627727883</c:v>
                </c:pt>
                <c:pt idx="116">
                  <c:v>0.00322427516898642</c:v>
                </c:pt>
                <c:pt idx="117">
                  <c:v>0.00329031601058887</c:v>
                </c:pt>
                <c:pt idx="118">
                  <c:v>0.003356967210334</c:v>
                </c:pt>
                <c:pt idx="119">
                  <c:v>0.00342422718319994</c:v>
                </c:pt>
              </c:numCache>
            </c:numRef>
          </c:yVal>
          <c:smooth val="1"/>
          <c:extLst xmlns:c16r2="http://schemas.microsoft.com/office/drawing/2015/06/chart">
            <c:ext xmlns:c16="http://schemas.microsoft.com/office/drawing/2014/chart" uri="{C3380CC4-5D6E-409C-BE32-E72D297353CC}">
              <c16:uniqueId val="{00000002-4A4A-45C6-9886-3358C38EFF59}"/>
            </c:ext>
          </c:extLst>
        </c:ser>
        <c:ser>
          <c:idx val="7"/>
          <c:order val="3"/>
          <c:tx>
            <c:strRef>
              <c:f>'SA-Needle-G'!$F$123</c:f>
              <c:strCache>
                <c:ptCount val="1"/>
                <c:pt idx="0">
                  <c:v>SHUD Deaths for 1.25x parameter level</c:v>
                </c:pt>
              </c:strCache>
            </c:strRef>
          </c:tx>
          <c:spPr>
            <a:ln w="76200">
              <a:solidFill>
                <a:schemeClr val="accent2"/>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F$3:$F$122</c:f>
              <c:numCache>
                <c:formatCode>General</c:formatCode>
                <c:ptCount val="120"/>
                <c:pt idx="0">
                  <c:v>-41.6311583895692</c:v>
                </c:pt>
                <c:pt idx="1">
                  <c:v>-41.6789314339745</c:v>
                </c:pt>
                <c:pt idx="2">
                  <c:v>-41.73346406383394</c:v>
                </c:pt>
                <c:pt idx="3">
                  <c:v>-41.79460679513081</c:v>
                </c:pt>
                <c:pt idx="4">
                  <c:v>-41.8621506129708</c:v>
                </c:pt>
                <c:pt idx="5">
                  <c:v>-41.93587453274472</c:v>
                </c:pt>
                <c:pt idx="6">
                  <c:v>-42.01555079653622</c:v>
                </c:pt>
                <c:pt idx="7">
                  <c:v>-42.10094864896164</c:v>
                </c:pt>
                <c:pt idx="8">
                  <c:v>-42.19183714900392</c:v>
                </c:pt>
                <c:pt idx="9">
                  <c:v>-42.2879872451829</c:v>
                </c:pt>
                <c:pt idx="10">
                  <c:v>-42.3891732884104</c:v>
                </c:pt>
                <c:pt idx="11">
                  <c:v>-42.4951741164502</c:v>
                </c:pt>
                <c:pt idx="12">
                  <c:v>-42.60577381283642</c:v>
                </c:pt>
                <c:pt idx="13">
                  <c:v>-42.71158891847544</c:v>
                </c:pt>
                <c:pt idx="14">
                  <c:v>-42.81710541820971</c:v>
                </c:pt>
                <c:pt idx="15">
                  <c:v>-42.92291849080447</c:v>
                </c:pt>
                <c:pt idx="16">
                  <c:v>-43.02913487169207</c:v>
                </c:pt>
                <c:pt idx="17">
                  <c:v>-43.13581730095161</c:v>
                </c:pt>
                <c:pt idx="18">
                  <c:v>-43.24299675917978</c:v>
                </c:pt>
                <c:pt idx="19">
                  <c:v>-43.35068056232904</c:v>
                </c:pt>
                <c:pt idx="20">
                  <c:v>-43.45885857297335</c:v>
                </c:pt>
                <c:pt idx="21">
                  <c:v>-43.56750796235324</c:v>
                </c:pt>
                <c:pt idx="22">
                  <c:v>-43.67659685386742</c:v>
                </c:pt>
                <c:pt idx="23">
                  <c:v>-43.78608710361542</c:v>
                </c:pt>
                <c:pt idx="24">
                  <c:v>-43.89593641559982</c:v>
                </c:pt>
                <c:pt idx="25">
                  <c:v>-44.00609994425472</c:v>
                </c:pt>
                <c:pt idx="26">
                  <c:v>-44.11651581958422</c:v>
                </c:pt>
                <c:pt idx="27">
                  <c:v>-44.22713024589366</c:v>
                </c:pt>
                <c:pt idx="28">
                  <c:v>-44.33789126708484</c:v>
                </c:pt>
                <c:pt idx="29">
                  <c:v>-44.4487483449263</c:v>
                </c:pt>
                <c:pt idx="30">
                  <c:v>-44.55965260394319</c:v>
                </c:pt>
                <c:pt idx="31">
                  <c:v>-44.67055699865564</c:v>
                </c:pt>
                <c:pt idx="32">
                  <c:v>-44.78141641757411</c:v>
                </c:pt>
                <c:pt idx="33">
                  <c:v>-44.89218773946091</c:v>
                </c:pt>
                <c:pt idx="34">
                  <c:v>-45.00282985378599</c:v>
                </c:pt>
                <c:pt idx="35">
                  <c:v>-45.1133036545441</c:v>
                </c:pt>
                <c:pt idx="36">
                  <c:v>-45.2235720144716</c:v>
                </c:pt>
                <c:pt idx="37">
                  <c:v>-45.3335997450431</c:v>
                </c:pt>
                <c:pt idx="38">
                  <c:v>-45.44335354636982</c:v>
                </c:pt>
                <c:pt idx="39">
                  <c:v>-45.5528019231683</c:v>
                </c:pt>
                <c:pt idx="40">
                  <c:v>-45.6619151385988</c:v>
                </c:pt>
                <c:pt idx="41">
                  <c:v>-45.7706651530214</c:v>
                </c:pt>
                <c:pt idx="42">
                  <c:v>-45.87902555965599</c:v>
                </c:pt>
                <c:pt idx="43">
                  <c:v>-45.98697151960678</c:v>
                </c:pt>
                <c:pt idx="44">
                  <c:v>-46.09447969708522</c:v>
                </c:pt>
                <c:pt idx="45">
                  <c:v>-46.20152819541045</c:v>
                </c:pt>
                <c:pt idx="46">
                  <c:v>-46.30809649422995</c:v>
                </c:pt>
                <c:pt idx="47">
                  <c:v>-46.41416538825654</c:v>
                </c:pt>
                <c:pt idx="48">
                  <c:v>-46.51971692774114</c:v>
                </c:pt>
                <c:pt idx="49">
                  <c:v>-46.624734360815</c:v>
                </c:pt>
                <c:pt idx="50">
                  <c:v>-46.7292020777988</c:v>
                </c:pt>
                <c:pt idx="51">
                  <c:v>-46.83310555751837</c:v>
                </c:pt>
                <c:pt idx="52">
                  <c:v>-46.93643131559259</c:v>
                </c:pt>
                <c:pt idx="53">
                  <c:v>-47.03916685476835</c:v>
                </c:pt>
                <c:pt idx="54">
                  <c:v>-47.1413006172511</c:v>
                </c:pt>
                <c:pt idx="55">
                  <c:v>-47.24282193899157</c:v>
                </c:pt>
                <c:pt idx="56">
                  <c:v>-47.34372100588487</c:v>
                </c:pt>
                <c:pt idx="57">
                  <c:v>-47.44398881182524</c:v>
                </c:pt>
                <c:pt idx="58">
                  <c:v>-47.5436171185623</c:v>
                </c:pt>
                <c:pt idx="59">
                  <c:v>-47.64259841730418</c:v>
                </c:pt>
                <c:pt idx="60">
                  <c:v>-47.74092589200167</c:v>
                </c:pt>
                <c:pt idx="61">
                  <c:v>-47.83859338425331</c:v>
                </c:pt>
                <c:pt idx="62">
                  <c:v>-47.93559535977274</c:v>
                </c:pt>
                <c:pt idx="63">
                  <c:v>-48.03192687636183</c:v>
                </c:pt>
                <c:pt idx="64">
                  <c:v>-48.1275835533238</c:v>
                </c:pt>
                <c:pt idx="65">
                  <c:v>-48.2225615422607</c:v>
                </c:pt>
                <c:pt idx="66">
                  <c:v>-48.31685749920691</c:v>
                </c:pt>
                <c:pt idx="67">
                  <c:v>-48.41046855803489</c:v>
                </c:pt>
                <c:pt idx="68">
                  <c:v>-48.50339230507634</c:v>
                </c:pt>
                <c:pt idx="69">
                  <c:v>-48.59562675492911</c:v>
                </c:pt>
                <c:pt idx="70">
                  <c:v>-48.6871703273775</c:v>
                </c:pt>
                <c:pt idx="71">
                  <c:v>-48.77802182538603</c:v>
                </c:pt>
                <c:pt idx="72">
                  <c:v>-48.86818041412612</c:v>
                </c:pt>
                <c:pt idx="73">
                  <c:v>-48.95764560098704</c:v>
                </c:pt>
                <c:pt idx="74">
                  <c:v>-49.04641721652447</c:v>
                </c:pt>
                <c:pt idx="75">
                  <c:v>-49.13449539631542</c:v>
                </c:pt>
                <c:pt idx="76">
                  <c:v>-49.22188056366979</c:v>
                </c:pt>
                <c:pt idx="77">
                  <c:v>-49.3085734131706</c:v>
                </c:pt>
                <c:pt idx="78">
                  <c:v>-49.39457489499701</c:v>
                </c:pt>
                <c:pt idx="79">
                  <c:v>-49.47988620000334</c:v>
                </c:pt>
                <c:pt idx="80">
                  <c:v>-49.56450874551778</c:v>
                </c:pt>
                <c:pt idx="81">
                  <c:v>-49.6484441618213</c:v>
                </c:pt>
                <c:pt idx="82">
                  <c:v>-49.73169427929484</c:v>
                </c:pt>
                <c:pt idx="83">
                  <c:v>-49.81426111618199</c:v>
                </c:pt>
                <c:pt idx="84">
                  <c:v>-49.89614686695817</c:v>
                </c:pt>
                <c:pt idx="85">
                  <c:v>-49.97735389126434</c:v>
                </c:pt>
                <c:pt idx="86">
                  <c:v>-50.05788470339392</c:v>
                </c:pt>
                <c:pt idx="87">
                  <c:v>-50.13774196229802</c:v>
                </c:pt>
                <c:pt idx="88">
                  <c:v>-50.21692846207974</c:v>
                </c:pt>
                <c:pt idx="89">
                  <c:v>-50.29544712297634</c:v>
                </c:pt>
                <c:pt idx="90">
                  <c:v>-50.37330098278308</c:v>
                </c:pt>
                <c:pt idx="91">
                  <c:v>-50.45049318871294</c:v>
                </c:pt>
                <c:pt idx="92">
                  <c:v>-50.52702698967077</c:v>
                </c:pt>
                <c:pt idx="93">
                  <c:v>-50.60290572890826</c:v>
                </c:pt>
                <c:pt idx="94">
                  <c:v>-50.6781328370718</c:v>
                </c:pt>
                <c:pt idx="95">
                  <c:v>-50.75271182558926</c:v>
                </c:pt>
                <c:pt idx="96">
                  <c:v>-50.82664628040659</c:v>
                </c:pt>
                <c:pt idx="97">
                  <c:v>-50.89993985604755</c:v>
                </c:pt>
                <c:pt idx="98">
                  <c:v>-50.97259626997934</c:v>
                </c:pt>
                <c:pt idx="99">
                  <c:v>-51.04461929727481</c:v>
                </c:pt>
                <c:pt idx="100">
                  <c:v>-51.11601276555597</c:v>
                </c:pt>
                <c:pt idx="101">
                  <c:v>-51.18678055019991</c:v>
                </c:pt>
                <c:pt idx="102">
                  <c:v>-51.25692656980709</c:v>
                </c:pt>
                <c:pt idx="103">
                  <c:v>-51.32645478190229</c:v>
                </c:pt>
                <c:pt idx="104">
                  <c:v>-51.39536917887422</c:v>
                </c:pt>
                <c:pt idx="105">
                  <c:v>-51.46367378412965</c:v>
                </c:pt>
                <c:pt idx="106">
                  <c:v>-51.53137264845732</c:v>
                </c:pt>
                <c:pt idx="107">
                  <c:v>-51.59846984659666</c:v>
                </c:pt>
                <c:pt idx="108">
                  <c:v>-51.664969473986</c:v>
                </c:pt>
                <c:pt idx="109">
                  <c:v>-51.73087564369639</c:v>
                </c:pt>
                <c:pt idx="110">
                  <c:v>-51.7961924835386</c:v>
                </c:pt>
                <c:pt idx="111">
                  <c:v>-51.8609241333279</c:v>
                </c:pt>
                <c:pt idx="112">
                  <c:v>-51.9250747423068</c:v>
                </c:pt>
                <c:pt idx="113">
                  <c:v>-51.98864846671674</c:v>
                </c:pt>
                <c:pt idx="114">
                  <c:v>-52.05164946750556</c:v>
                </c:pt>
                <c:pt idx="115">
                  <c:v>-52.11408190817215</c:v>
                </c:pt>
                <c:pt idx="116">
                  <c:v>-52.17594995273326</c:v>
                </c:pt>
                <c:pt idx="117">
                  <c:v>-52.23725776381598</c:v>
                </c:pt>
                <c:pt idx="118">
                  <c:v>-52.2980095008607</c:v>
                </c:pt>
                <c:pt idx="119">
                  <c:v>-52.35820931843273</c:v>
                </c:pt>
              </c:numCache>
            </c:numRef>
          </c:yVal>
          <c:smooth val="1"/>
          <c:extLst xmlns:c16r2="http://schemas.microsoft.com/office/drawing/2015/06/chart">
            <c:ext xmlns:c16="http://schemas.microsoft.com/office/drawing/2014/chart" uri="{C3380CC4-5D6E-409C-BE32-E72D297353CC}">
              <c16:uniqueId val="{00000003-4A4A-45C6-9886-3358C38EFF59}"/>
            </c:ext>
          </c:extLst>
        </c:ser>
        <c:ser>
          <c:idx val="4"/>
          <c:order val="4"/>
          <c:tx>
            <c:strRef>
              <c:f>'SA-Needle-G'!$O$123</c:f>
              <c:strCache>
                <c:ptCount val="1"/>
                <c:pt idx="0">
                  <c:v>SHUD Deaths for 1x parameter level</c:v>
                </c:pt>
              </c:strCache>
            </c:strRef>
          </c:tx>
          <c:spPr>
            <a:ln w="38100">
              <a:solidFill>
                <a:schemeClr val="accent2"/>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O$3:$O$122</c:f>
              <c:numCache>
                <c:formatCode>General</c:formatCode>
                <c:ptCount val="120"/>
                <c:pt idx="0">
                  <c:v>-41.63115838956923</c:v>
                </c:pt>
                <c:pt idx="1">
                  <c:v>-41.707260217977</c:v>
                </c:pt>
                <c:pt idx="2">
                  <c:v>-41.78982668166888</c:v>
                </c:pt>
                <c:pt idx="3">
                  <c:v>-41.87874775510397</c:v>
                </c:pt>
                <c:pt idx="4">
                  <c:v>-41.97384745896019</c:v>
                </c:pt>
                <c:pt idx="5">
                  <c:v>-42.07493253025054</c:v>
                </c:pt>
                <c:pt idx="6">
                  <c:v>-42.18179855236824</c:v>
                </c:pt>
                <c:pt idx="7">
                  <c:v>-42.29423449650776</c:v>
                </c:pt>
                <c:pt idx="8">
                  <c:v>-42.41202616124884</c:v>
                </c:pt>
                <c:pt idx="9">
                  <c:v>-42.53495876262041</c:v>
                </c:pt>
                <c:pt idx="10">
                  <c:v>-42.66281886935125</c:v>
                </c:pt>
                <c:pt idx="11">
                  <c:v>-42.7953958340062</c:v>
                </c:pt>
                <c:pt idx="12">
                  <c:v>-42.93248283652778</c:v>
                </c:pt>
                <c:pt idx="13">
                  <c:v>-43.06470432965493</c:v>
                </c:pt>
                <c:pt idx="14">
                  <c:v>-43.196546643471</c:v>
                </c:pt>
                <c:pt idx="15">
                  <c:v>-43.3286079818696</c:v>
                </c:pt>
                <c:pt idx="16">
                  <c:v>-43.46099801944797</c:v>
                </c:pt>
                <c:pt idx="17">
                  <c:v>-43.5937820806391</c:v>
                </c:pt>
                <c:pt idx="18">
                  <c:v>-43.7269934183059</c:v>
                </c:pt>
                <c:pt idx="19">
                  <c:v>-43.86064134771942</c:v>
                </c:pt>
                <c:pt idx="20">
                  <c:v>-43.99471749236586</c:v>
                </c:pt>
                <c:pt idx="21">
                  <c:v>-44.129200576267</c:v>
                </c:pt>
                <c:pt idx="22">
                  <c:v>-44.26406009385801</c:v>
                </c:pt>
                <c:pt idx="23">
                  <c:v>-44.39925911345225</c:v>
                </c:pt>
                <c:pt idx="24">
                  <c:v>-44.53475641226485</c:v>
                </c:pt>
                <c:pt idx="25">
                  <c:v>-44.6705080960844</c:v>
                </c:pt>
                <c:pt idx="26">
                  <c:v>-44.8064531391769</c:v>
                </c:pt>
                <c:pt idx="27">
                  <c:v>-44.94253848450402</c:v>
                </c:pt>
                <c:pt idx="28">
                  <c:v>-45.0787128263508</c:v>
                </c:pt>
                <c:pt idx="29">
                  <c:v>-45.214926199282</c:v>
                </c:pt>
                <c:pt idx="30">
                  <c:v>-45.35113023172548</c:v>
                </c:pt>
                <c:pt idx="31">
                  <c:v>-45.48727832069171</c:v>
                </c:pt>
                <c:pt idx="32">
                  <c:v>-45.6233257422481</c:v>
                </c:pt>
                <c:pt idx="33">
                  <c:v>-45.7592297133879</c:v>
                </c:pt>
                <c:pt idx="34">
                  <c:v>-45.89494941736881</c:v>
                </c:pt>
                <c:pt idx="35">
                  <c:v>-46.03044600180397</c:v>
                </c:pt>
                <c:pt idx="36">
                  <c:v>-46.16568255661208</c:v>
                </c:pt>
                <c:pt idx="37">
                  <c:v>-46.30062407732584</c:v>
                </c:pt>
                <c:pt idx="38">
                  <c:v>-46.43523741790295</c:v>
                </c:pt>
                <c:pt idx="39">
                  <c:v>-46.56949120930555</c:v>
                </c:pt>
                <c:pt idx="40">
                  <c:v>-46.70335581563677</c:v>
                </c:pt>
                <c:pt idx="41">
                  <c:v>-46.83680327498423</c:v>
                </c:pt>
                <c:pt idx="42">
                  <c:v>-46.96980723695633</c:v>
                </c:pt>
                <c:pt idx="43">
                  <c:v>-47.1023428994159</c:v>
                </c:pt>
                <c:pt idx="44">
                  <c:v>-47.2343869452568</c:v>
                </c:pt>
                <c:pt idx="45">
                  <c:v>-47.36591747982649</c:v>
                </c:pt>
                <c:pt idx="46">
                  <c:v>-47.49691396945422</c:v>
                </c:pt>
                <c:pt idx="47">
                  <c:v>-47.6273571813902</c:v>
                </c:pt>
                <c:pt idx="48">
                  <c:v>-47.75722912539</c:v>
                </c:pt>
                <c:pt idx="49">
                  <c:v>-47.88651299709431</c:v>
                </c:pt>
                <c:pt idx="50">
                  <c:v>-48.01519312329344</c:v>
                </c:pt>
                <c:pt idx="51">
                  <c:v>-48.1432549091388</c:v>
                </c:pt>
                <c:pt idx="52">
                  <c:v>-48.27068478726803</c:v>
                </c:pt>
                <c:pt idx="53">
                  <c:v>-48.3974701689224</c:v>
                </c:pt>
                <c:pt idx="54">
                  <c:v>-48.52359939700614</c:v>
                </c:pt>
                <c:pt idx="55">
                  <c:v>-48.64906170106615</c:v>
                </c:pt>
                <c:pt idx="56">
                  <c:v>-48.77384715413555</c:v>
                </c:pt>
                <c:pt idx="57">
                  <c:v>-48.89794663139183</c:v>
                </c:pt>
                <c:pt idx="58">
                  <c:v>-49.0213517705923</c:v>
                </c:pt>
                <c:pt idx="59">
                  <c:v>-49.14405493421057</c:v>
                </c:pt>
                <c:pt idx="60">
                  <c:v>-49.26604917322902</c:v>
                </c:pt>
                <c:pt idx="61">
                  <c:v>-49.38732819252141</c:v>
                </c:pt>
                <c:pt idx="62">
                  <c:v>-49.50788631777318</c:v>
                </c:pt>
                <c:pt idx="63">
                  <c:v>-49.62771846387927</c:v>
                </c:pt>
                <c:pt idx="64">
                  <c:v>-49.74682010475162</c:v>
                </c:pt>
                <c:pt idx="65">
                  <c:v>-49.8651872445034</c:v>
                </c:pt>
                <c:pt idx="66">
                  <c:v>-49.9828163899315</c:v>
                </c:pt>
                <c:pt idx="67">
                  <c:v>-50.09970452425686</c:v>
                </c:pt>
                <c:pt idx="68">
                  <c:v>-50.21584908207051</c:v>
                </c:pt>
                <c:pt idx="69">
                  <c:v>-50.33124792542719</c:v>
                </c:pt>
                <c:pt idx="70">
                  <c:v>-50.44589932105141</c:v>
                </c:pt>
                <c:pt idx="71">
                  <c:v>-50.55980191859219</c:v>
                </c:pt>
                <c:pt idx="72">
                  <c:v>-50.67295472989976</c:v>
                </c:pt>
                <c:pt idx="73">
                  <c:v>-50.78535710926644</c:v>
                </c:pt>
                <c:pt idx="74">
                  <c:v>-50.8970087345966</c:v>
                </c:pt>
                <c:pt idx="75">
                  <c:v>-51.00790958946394</c:v>
                </c:pt>
                <c:pt idx="76">
                  <c:v>-51.11805994601805</c:v>
                </c:pt>
                <c:pt idx="77">
                  <c:v>-51.22746034870147</c:v>
                </c:pt>
                <c:pt idx="78">
                  <c:v>-51.33611159874565</c:v>
                </c:pt>
                <c:pt idx="79">
                  <c:v>-51.44401473940339</c:v>
                </c:pt>
                <c:pt idx="80">
                  <c:v>-51.55117104189704</c:v>
                </c:pt>
                <c:pt idx="81">
                  <c:v>-51.65758199203619</c:v>
                </c:pt>
                <c:pt idx="82">
                  <c:v>-51.76324927748942</c:v>
                </c:pt>
                <c:pt idx="83">
                  <c:v>-51.86817477566854</c:v>
                </c:pt>
                <c:pt idx="84">
                  <c:v>-51.9723605422076</c:v>
                </c:pt>
                <c:pt idx="85">
                  <c:v>-52.0758088000017</c:v>
                </c:pt>
                <c:pt idx="86">
                  <c:v>-52.17852192878467</c:v>
                </c:pt>
                <c:pt idx="87">
                  <c:v>-52.28050245522213</c:v>
                </c:pt>
                <c:pt idx="88">
                  <c:v>-52.38175304349564</c:v>
                </c:pt>
                <c:pt idx="89">
                  <c:v>-52.48227648634595</c:v>
                </c:pt>
                <c:pt idx="90">
                  <c:v>-52.5820756965752</c:v>
                </c:pt>
                <c:pt idx="91">
                  <c:v>-52.68115369896645</c:v>
                </c:pt>
                <c:pt idx="92">
                  <c:v>-52.77951362260932</c:v>
                </c:pt>
                <c:pt idx="93">
                  <c:v>-52.87715869361809</c:v>
                </c:pt>
                <c:pt idx="94">
                  <c:v>-52.97409222821507</c:v>
                </c:pt>
                <c:pt idx="95">
                  <c:v>-53.0703176261652</c:v>
                </c:pt>
                <c:pt idx="96">
                  <c:v>-53.1658383645492</c:v>
                </c:pt>
                <c:pt idx="97">
                  <c:v>-53.26065799185812</c:v>
                </c:pt>
                <c:pt idx="98">
                  <c:v>-53.35478012238372</c:v>
                </c:pt>
                <c:pt idx="99">
                  <c:v>-53.4482084309133</c:v>
                </c:pt>
                <c:pt idx="100">
                  <c:v>-53.54094664768891</c:v>
                </c:pt>
                <c:pt idx="101">
                  <c:v>-53.63299855363702</c:v>
                </c:pt>
                <c:pt idx="102">
                  <c:v>-53.72436797584673</c:v>
                </c:pt>
                <c:pt idx="103">
                  <c:v>-53.81505878329072</c:v>
                </c:pt>
                <c:pt idx="104">
                  <c:v>-53.90507488276747</c:v>
                </c:pt>
                <c:pt idx="105">
                  <c:v>-53.99442021506847</c:v>
                </c:pt>
                <c:pt idx="106">
                  <c:v>-54.08309875134572</c:v>
                </c:pt>
                <c:pt idx="107">
                  <c:v>-54.17111448967619</c:v>
                </c:pt>
                <c:pt idx="108">
                  <c:v>-54.25847145182009</c:v>
                </c:pt>
                <c:pt idx="109">
                  <c:v>-54.34517368014508</c:v>
                </c:pt>
                <c:pt idx="110">
                  <c:v>-54.43122523473276</c:v>
                </c:pt>
                <c:pt idx="111">
                  <c:v>-54.51663019063876</c:v>
                </c:pt>
                <c:pt idx="112">
                  <c:v>-54.6013926353061</c:v>
                </c:pt>
                <c:pt idx="113">
                  <c:v>-54.6855166661262</c:v>
                </c:pt>
                <c:pt idx="114">
                  <c:v>-54.76900638814017</c:v>
                </c:pt>
                <c:pt idx="115">
                  <c:v>-54.85186591186599</c:v>
                </c:pt>
                <c:pt idx="116">
                  <c:v>-54.93409935126094</c:v>
                </c:pt>
                <c:pt idx="117">
                  <c:v>-55.0157108217888</c:v>
                </c:pt>
                <c:pt idx="118">
                  <c:v>-55.09670443861187</c:v>
                </c:pt>
                <c:pt idx="119">
                  <c:v>-55.17708431488835</c:v>
                </c:pt>
              </c:numCache>
            </c:numRef>
          </c:yVal>
          <c:smooth val="1"/>
          <c:extLst xmlns:c16r2="http://schemas.microsoft.com/office/drawing/2015/06/chart">
            <c:ext xmlns:c16="http://schemas.microsoft.com/office/drawing/2014/chart" uri="{C3380CC4-5D6E-409C-BE32-E72D297353CC}">
              <c16:uniqueId val="{00000004-4A4A-45C6-9886-3358C38EFF59}"/>
            </c:ext>
          </c:extLst>
        </c:ser>
        <c:ser>
          <c:idx val="1"/>
          <c:order val="5"/>
          <c:tx>
            <c:strRef>
              <c:f>'SA-Needle-G'!$X$123</c:f>
              <c:strCache>
                <c:ptCount val="1"/>
                <c:pt idx="0">
                  <c:v>SHUD Deaths for 0.75x parameter level</c:v>
                </c:pt>
              </c:strCache>
            </c:strRef>
          </c:tx>
          <c:spPr>
            <a:ln w="6350">
              <a:solidFill>
                <a:schemeClr val="accent2"/>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X$3:$X$122</c:f>
              <c:numCache>
                <c:formatCode>General</c:formatCode>
                <c:ptCount val="120"/>
                <c:pt idx="0">
                  <c:v>-41.63115838956883</c:v>
                </c:pt>
                <c:pt idx="1">
                  <c:v>-41.73558900197936</c:v>
                </c:pt>
                <c:pt idx="2">
                  <c:v>-41.84621887772364</c:v>
                </c:pt>
                <c:pt idx="3">
                  <c:v>-41.96297663677032</c:v>
                </c:pt>
                <c:pt idx="4">
                  <c:v>-42.08571865311417</c:v>
                </c:pt>
                <c:pt idx="5">
                  <c:v>-42.21427880750021</c:v>
                </c:pt>
                <c:pt idx="6">
                  <c:v>-42.3484755301516</c:v>
                </c:pt>
                <c:pt idx="7">
                  <c:v>-42.48811709107185</c:v>
                </c:pt>
                <c:pt idx="8">
                  <c:v>-42.63300565415607</c:v>
                </c:pt>
                <c:pt idx="9">
                  <c:v>-42.78294037159897</c:v>
                </c:pt>
                <c:pt idx="10">
                  <c:v>-42.93771973320062</c:v>
                </c:pt>
                <c:pt idx="11">
                  <c:v>-43.09714333752863</c:v>
                </c:pt>
                <c:pt idx="12">
                  <c:v>-43.26101321482003</c:v>
                </c:pt>
                <c:pt idx="13">
                  <c:v>-43.41996150203502</c:v>
                </c:pt>
                <c:pt idx="14">
                  <c:v>-43.57847466205708</c:v>
                </c:pt>
                <c:pt idx="15">
                  <c:v>-43.73715371694634</c:v>
                </c:pt>
                <c:pt idx="16">
                  <c:v>-43.8961110808135</c:v>
                </c:pt>
                <c:pt idx="17">
                  <c:v>-44.05541446914639</c:v>
                </c:pt>
                <c:pt idx="18">
                  <c:v>-44.21509921906532</c:v>
                </c:pt>
                <c:pt idx="19">
                  <c:v>-44.37517646159164</c:v>
                </c:pt>
                <c:pt idx="20">
                  <c:v>-44.53563940131829</c:v>
                </c:pt>
                <c:pt idx="21">
                  <c:v>-44.6964681384558</c:v>
                </c:pt>
                <c:pt idx="22">
                  <c:v>-44.85763336466204</c:v>
                </c:pt>
                <c:pt idx="23">
                  <c:v>-45.0190991890707</c:v>
                </c:pt>
                <c:pt idx="24">
                  <c:v>-45.18082529286164</c:v>
                </c:pt>
                <c:pt idx="25">
                  <c:v>-45.34276856583597</c:v>
                </c:pt>
                <c:pt idx="26">
                  <c:v>-45.50486866090829</c:v>
                </c:pt>
                <c:pt idx="27">
                  <c:v>-45.6670730956553</c:v>
                </c:pt>
                <c:pt idx="28">
                  <c:v>-45.82933105214352</c:v>
                </c:pt>
                <c:pt idx="29">
                  <c:v>-45.9915929764627</c:v>
                </c:pt>
                <c:pt idx="30">
                  <c:v>-46.1538108409106</c:v>
                </c:pt>
                <c:pt idx="31">
                  <c:v>-46.31593832612826</c:v>
                </c:pt>
                <c:pt idx="32">
                  <c:v>-46.47793093798022</c:v>
                </c:pt>
                <c:pt idx="33">
                  <c:v>-46.63974607498112</c:v>
                </c:pt>
                <c:pt idx="34">
                  <c:v>-46.80134305847319</c:v>
                </c:pt>
                <c:pt idx="35">
                  <c:v>-46.96268313493708</c:v>
                </c:pt>
                <c:pt idx="36">
                  <c:v>-47.12372945765834</c:v>
                </c:pt>
                <c:pt idx="37">
                  <c:v>-47.2844470532944</c:v>
                </c:pt>
                <c:pt idx="38">
                  <c:v>-47.44480277758881</c:v>
                </c:pt>
                <c:pt idx="39">
                  <c:v>-47.60476523651157</c:v>
                </c:pt>
                <c:pt idx="40">
                  <c:v>-47.76430474468812</c:v>
                </c:pt>
                <c:pt idx="41">
                  <c:v>-47.92339326829772</c:v>
                </c:pt>
                <c:pt idx="42">
                  <c:v>-48.08200436446742</c:v>
                </c:pt>
                <c:pt idx="43">
                  <c:v>-48.2401131196946</c:v>
                </c:pt>
                <c:pt idx="44">
                  <c:v>-48.39769608815584</c:v>
                </c:pt>
                <c:pt idx="45">
                  <c:v>-48.55473123053995</c:v>
                </c:pt>
                <c:pt idx="46">
                  <c:v>-48.71119785385925</c:v>
                </c:pt>
                <c:pt idx="47">
                  <c:v>-48.86707655258135</c:v>
                </c:pt>
                <c:pt idx="48">
                  <c:v>-49.0223491513108</c:v>
                </c:pt>
                <c:pt idx="49">
                  <c:v>-49.17699864918684</c:v>
                </c:pt>
                <c:pt idx="50">
                  <c:v>-49.33100916609614</c:v>
                </c:pt>
                <c:pt idx="51">
                  <c:v>-49.48436589076734</c:v>
                </c:pt>
                <c:pt idx="52">
                  <c:v>-49.63705503071608</c:v>
                </c:pt>
                <c:pt idx="53">
                  <c:v>-49.78906376413833</c:v>
                </c:pt>
                <c:pt idx="54">
                  <c:v>-49.94038019369199</c:v>
                </c:pt>
                <c:pt idx="55">
                  <c:v>-50.09099330215448</c:v>
                </c:pt>
                <c:pt idx="56">
                  <c:v>-50.24089290989721</c:v>
                </c:pt>
                <c:pt idx="57">
                  <c:v>-50.39006963415513</c:v>
                </c:pt>
                <c:pt idx="58">
                  <c:v>-50.53851485001587</c:v>
                </c:pt>
                <c:pt idx="59">
                  <c:v>-50.68622065309084</c:v>
                </c:pt>
                <c:pt idx="60">
                  <c:v>-50.83317982380963</c:v>
                </c:pt>
                <c:pt idx="61">
                  <c:v>-50.97938579327104</c:v>
                </c:pt>
                <c:pt idx="62">
                  <c:v>-51.1248326106108</c:v>
                </c:pt>
                <c:pt idx="63">
                  <c:v>-51.26951491181442</c:v>
                </c:pt>
                <c:pt idx="64">
                  <c:v>-51.4134278899279</c:v>
                </c:pt>
                <c:pt idx="65">
                  <c:v>-51.55656726660595</c:v>
                </c:pt>
                <c:pt idx="66">
                  <c:v>-51.698929264952</c:v>
                </c:pt>
                <c:pt idx="67">
                  <c:v>-51.84051058358632</c:v>
                </c:pt>
                <c:pt idx="68">
                  <c:v>-51.98130837190536</c:v>
                </c:pt>
                <c:pt idx="69">
                  <c:v>-52.12132020647</c:v>
                </c:pt>
                <c:pt idx="70">
                  <c:v>-52.26054406848623</c:v>
                </c:pt>
                <c:pt idx="71">
                  <c:v>-52.3989783223239</c:v>
                </c:pt>
                <c:pt idx="72">
                  <c:v>-52.53662169503377</c:v>
                </c:pt>
                <c:pt idx="73">
                  <c:v>-52.67347325682512</c:v>
                </c:pt>
                <c:pt idx="74">
                  <c:v>-52.80953240244382</c:v>
                </c:pt>
                <c:pt idx="75">
                  <c:v>-52.94479883344086</c:v>
                </c:pt>
                <c:pt idx="76">
                  <c:v>-53.07927254126452</c:v>
                </c:pt>
                <c:pt idx="77">
                  <c:v>-53.21295379115836</c:v>
                </c:pt>
                <c:pt idx="78">
                  <c:v>-53.34584310682325</c:v>
                </c:pt>
                <c:pt idx="79">
                  <c:v>-53.47794125580694</c:v>
                </c:pt>
                <c:pt idx="80">
                  <c:v>-53.60924923559887</c:v>
                </c:pt>
                <c:pt idx="81">
                  <c:v>-53.73976826038311</c:v>
                </c:pt>
                <c:pt idx="82">
                  <c:v>-53.86949974843837</c:v>
                </c:pt>
                <c:pt idx="83">
                  <c:v>-53.99844531014228</c:v>
                </c:pt>
                <c:pt idx="84">
                  <c:v>-54.1266067365567</c:v>
                </c:pt>
                <c:pt idx="85">
                  <c:v>-54.25398598857214</c:v>
                </c:pt>
                <c:pt idx="86">
                  <c:v>-54.3805851865803</c:v>
                </c:pt>
                <c:pt idx="87">
                  <c:v>-54.506406600652</c:v>
                </c:pt>
                <c:pt idx="88">
                  <c:v>-54.63145264120362</c:v>
                </c:pt>
                <c:pt idx="89">
                  <c:v>-54.75572585011664</c:v>
                </c:pt>
                <c:pt idx="90">
                  <c:v>-54.87922889230513</c:v>
                </c:pt>
                <c:pt idx="91">
                  <c:v>-55.00196454769974</c:v>
                </c:pt>
                <c:pt idx="92">
                  <c:v>-55.1239357036303</c:v>
                </c:pt>
                <c:pt idx="93">
                  <c:v>-55.245145347596</c:v>
                </c:pt>
                <c:pt idx="94">
                  <c:v>-55.36559656039297</c:v>
                </c:pt>
                <c:pt idx="95">
                  <c:v>-55.48529250959619</c:v>
                </c:pt>
                <c:pt idx="96">
                  <c:v>-55.60423644336849</c:v>
                </c:pt>
                <c:pt idx="97">
                  <c:v>-55.72243168458496</c:v>
                </c:pt>
                <c:pt idx="98">
                  <c:v>-55.83988162525987</c:v>
                </c:pt>
                <c:pt idx="99">
                  <c:v>-55.95658972126399</c:v>
                </c:pt>
                <c:pt idx="100">
                  <c:v>-56.07255948730644</c:v>
                </c:pt>
                <c:pt idx="101">
                  <c:v>-56.18779449218312</c:v>
                </c:pt>
                <c:pt idx="102">
                  <c:v>-56.30229835427394</c:v>
                </c:pt>
                <c:pt idx="103">
                  <c:v>-56.41607473727272</c:v>
                </c:pt>
                <c:pt idx="104">
                  <c:v>-56.52912734614483</c:v>
                </c:pt>
                <c:pt idx="105">
                  <c:v>-56.641459923296</c:v>
                </c:pt>
                <c:pt idx="106">
                  <c:v>-56.75307624495071</c:v>
                </c:pt>
                <c:pt idx="107">
                  <c:v>-56.86398011771686</c:v>
                </c:pt>
                <c:pt idx="108">
                  <c:v>-56.97417537534312</c:v>
                </c:pt>
                <c:pt idx="109">
                  <c:v>-57.08366587564641</c:v>
                </c:pt>
                <c:pt idx="110">
                  <c:v>-57.19245549761295</c:v>
                </c:pt>
                <c:pt idx="111">
                  <c:v>-57.3005481386468</c:v>
                </c:pt>
                <c:pt idx="112">
                  <c:v>-57.40794771198684</c:v>
                </c:pt>
                <c:pt idx="113">
                  <c:v>-57.51465814425406</c:v>
                </c:pt>
                <c:pt idx="114">
                  <c:v>-57.62068337314003</c:v>
                </c:pt>
                <c:pt idx="115">
                  <c:v>-57.72602734522934</c:v>
                </c:pt>
                <c:pt idx="116">
                  <c:v>-57.83069401393944</c:v>
                </c:pt>
                <c:pt idx="117">
                  <c:v>-57.93468733758582</c:v>
                </c:pt>
                <c:pt idx="118">
                  <c:v>-58.038011277551</c:v>
                </c:pt>
                <c:pt idx="119">
                  <c:v>-58.1406697965654</c:v>
                </c:pt>
              </c:numCache>
            </c:numRef>
          </c:yVal>
          <c:smooth val="1"/>
          <c:extLst xmlns:c16r2="http://schemas.microsoft.com/office/drawing/2015/06/chart">
            <c:ext xmlns:c16="http://schemas.microsoft.com/office/drawing/2014/chart" uri="{C3380CC4-5D6E-409C-BE32-E72D297353CC}">
              <c16:uniqueId val="{00000005-4A4A-45C6-9886-3358C38EFF59}"/>
            </c:ext>
          </c:extLst>
        </c:ser>
        <c:ser>
          <c:idx val="5"/>
          <c:order val="6"/>
          <c:tx>
            <c:strRef>
              <c:f>'SA-Needle-G'!$G$123</c:f>
              <c:strCache>
                <c:ptCount val="1"/>
                <c:pt idx="0">
                  <c:v>Total Deaths for 1.25x parameter level</c:v>
                </c:pt>
              </c:strCache>
            </c:strRef>
          </c:tx>
          <c:spPr>
            <a:ln w="76200">
              <a:solidFill>
                <a:schemeClr val="tx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G$3:$G$122</c:f>
              <c:numCache>
                <c:formatCode>General</c:formatCode>
                <c:ptCount val="120"/>
                <c:pt idx="0">
                  <c:v>-41.6311583895692</c:v>
                </c:pt>
                <c:pt idx="1">
                  <c:v>-41.67893143397454</c:v>
                </c:pt>
                <c:pt idx="2">
                  <c:v>-41.73346429554022</c:v>
                </c:pt>
                <c:pt idx="3">
                  <c:v>-41.79460747263011</c:v>
                </c:pt>
                <c:pt idx="4">
                  <c:v>-41.86215192871636</c:v>
                </c:pt>
                <c:pt idx="5">
                  <c:v>-41.93587665503019</c:v>
                </c:pt>
                <c:pt idx="6">
                  <c:v>-42.01555386809605</c:v>
                </c:pt>
                <c:pt idx="7">
                  <c:v>-42.10095278640996</c:v>
                </c:pt>
                <c:pt idx="8">
                  <c:v>-42.19184244290513</c:v>
                </c:pt>
                <c:pt idx="9">
                  <c:v>-42.28799376057263</c:v>
                </c:pt>
                <c:pt idx="10">
                  <c:v>-42.38918106564113</c:v>
                </c:pt>
                <c:pt idx="11">
                  <c:v>-42.49518317226293</c:v>
                </c:pt>
                <c:pt idx="12">
                  <c:v>-42.60578414156471</c:v>
                </c:pt>
                <c:pt idx="13">
                  <c:v>-42.71160049334384</c:v>
                </c:pt>
                <c:pt idx="14">
                  <c:v>-42.81711812739614</c:v>
                </c:pt>
                <c:pt idx="15">
                  <c:v>-42.92293215100944</c:v>
                </c:pt>
                <c:pt idx="16">
                  <c:v>-43.02914923652055</c:v>
                </c:pt>
                <c:pt idx="17">
                  <c:v>-43.13583206808284</c:v>
                </c:pt>
                <c:pt idx="18">
                  <c:v>-43.243011576646</c:v>
                </c:pt>
                <c:pt idx="19">
                  <c:v>-43.35069503404289</c:v>
                </c:pt>
                <c:pt idx="20">
                  <c:v>-43.45887226360306</c:v>
                </c:pt>
                <c:pt idx="21">
                  <c:v>-43.56752040165475</c:v>
                </c:pt>
                <c:pt idx="22">
                  <c:v>-43.6766075405229</c:v>
                </c:pt>
                <c:pt idx="23">
                  <c:v>-43.78609550866742</c:v>
                </c:pt>
                <c:pt idx="24">
                  <c:v>-43.89594198551485</c:v>
                </c:pt>
                <c:pt idx="25">
                  <c:v>-44.00610210367185</c:v>
                </c:pt>
                <c:pt idx="26">
                  <c:v>-44.11651397379087</c:v>
                </c:pt>
                <c:pt idx="27">
                  <c:v>-44.22712378293996</c:v>
                </c:pt>
                <c:pt idx="28">
                  <c:v>-44.33787955971149</c:v>
                </c:pt>
                <c:pt idx="29">
                  <c:v>-44.4487307523129</c:v>
                </c:pt>
                <c:pt idx="30">
                  <c:v>-44.55962847329398</c:v>
                </c:pt>
                <c:pt idx="31">
                  <c:v>-44.67052566664432</c:v>
                </c:pt>
                <c:pt idx="32">
                  <c:v>-44.7813772116513</c:v>
                </c:pt>
                <c:pt idx="33">
                  <c:v>-44.89213997904462</c:v>
                </c:pt>
                <c:pt idx="34">
                  <c:v>-45.00277285134732</c:v>
                </c:pt>
                <c:pt idx="35">
                  <c:v>-45.11323671658756</c:v>
                </c:pt>
                <c:pt idx="36">
                  <c:v>-45.22349444243154</c:v>
                </c:pt>
                <c:pt idx="37">
                  <c:v>-45.33351083609505</c:v>
                </c:pt>
                <c:pt idx="38">
                  <c:v>-45.44325259417091</c:v>
                </c:pt>
                <c:pt idx="39">
                  <c:v>-45.5526882185257</c:v>
                </c:pt>
                <c:pt idx="40">
                  <c:v>-45.66178797007906</c:v>
                </c:pt>
                <c:pt idx="41">
                  <c:v>-45.77052380750128</c:v>
                </c:pt>
                <c:pt idx="42">
                  <c:v>-45.87886932282417</c:v>
                </c:pt>
                <c:pt idx="43">
                  <c:v>-45.98679967641392</c:v>
                </c:pt>
                <c:pt idx="44">
                  <c:v>-46.09429153215442</c:v>
                </c:pt>
                <c:pt idx="45">
                  <c:v>-46.20132299340802</c:v>
                </c:pt>
                <c:pt idx="46">
                  <c:v>-46.30787354019812</c:v>
                </c:pt>
                <c:pt idx="47">
                  <c:v>-46.41392396791552</c:v>
                </c:pt>
                <c:pt idx="48">
                  <c:v>-46.51945632775833</c:v>
                </c:pt>
                <c:pt idx="49">
                  <c:v>-46.62445386905001</c:v>
                </c:pt>
                <c:pt idx="50">
                  <c:v>-46.7289009835211</c:v>
                </c:pt>
                <c:pt idx="51">
                  <c:v>-46.83278315160197</c:v>
                </c:pt>
                <c:pt idx="52">
                  <c:v>-46.93608689069097</c:v>
                </c:pt>
                <c:pt idx="53">
                  <c:v>-47.0387997054696</c:v>
                </c:pt>
                <c:pt idx="54">
                  <c:v>-47.14091004021592</c:v>
                </c:pt>
                <c:pt idx="55">
                  <c:v>-47.24240723307448</c:v>
                </c:pt>
                <c:pt idx="56">
                  <c:v>-47.34328147224165</c:v>
                </c:pt>
                <c:pt idx="57">
                  <c:v>-47.44352375400965</c:v>
                </c:pt>
                <c:pt idx="58">
                  <c:v>-47.5431258426046</c:v>
                </c:pt>
                <c:pt idx="59">
                  <c:v>-47.64208023178308</c:v>
                </c:pt>
                <c:pt idx="60">
                  <c:v>-47.7403801081081</c:v>
                </c:pt>
                <c:pt idx="61">
                  <c:v>-47.83801931583957</c:v>
                </c:pt>
                <c:pt idx="62">
                  <c:v>-47.93499232339835</c:v>
                </c:pt>
                <c:pt idx="63">
                  <c:v>-48.03129419133</c:v>
                </c:pt>
                <c:pt idx="64">
                  <c:v>-48.12692054171102</c:v>
                </c:pt>
                <c:pt idx="65">
                  <c:v>-48.22186752894059</c:v>
                </c:pt>
                <c:pt idx="66">
                  <c:v>-48.31613181186876</c:v>
                </c:pt>
                <c:pt idx="67">
                  <c:v>-48.40971052719442</c:v>
                </c:pt>
                <c:pt idx="68">
                  <c:v>-48.50260126408921</c:v>
                </c:pt>
                <c:pt idx="69">
                  <c:v>-48.59480203999292</c:v>
                </c:pt>
                <c:pt idx="70">
                  <c:v>-48.6863112775327</c:v>
                </c:pt>
                <c:pt idx="71">
                  <c:v>-48.77712778251553</c:v>
                </c:pt>
                <c:pt idx="72">
                  <c:v>-48.86725072294894</c:v>
                </c:pt>
                <c:pt idx="73">
                  <c:v>-48.95667960905129</c:v>
                </c:pt>
                <c:pt idx="74">
                  <c:v>-49.04541427419917</c:v>
                </c:pt>
                <c:pt idx="75">
                  <c:v>-49.13345485677555</c:v>
                </c:pt>
                <c:pt idx="76">
                  <c:v>-49.22080178288643</c:v>
                </c:pt>
                <c:pt idx="77">
                  <c:v>-49.30745574989324</c:v>
                </c:pt>
                <c:pt idx="78">
                  <c:v>-49.3934177107385</c:v>
                </c:pt>
                <c:pt idx="79">
                  <c:v>-49.47868885902172</c:v>
                </c:pt>
                <c:pt idx="80">
                  <c:v>-49.5632706147986</c:v>
                </c:pt>
                <c:pt idx="81">
                  <c:v>-49.64716461105687</c:v>
                </c:pt>
                <c:pt idx="82">
                  <c:v>-49.73037268086618</c:v>
                </c:pt>
                <c:pt idx="83">
                  <c:v>-49.81289684513639</c:v>
                </c:pt>
                <c:pt idx="84">
                  <c:v>-49.8947393009873</c:v>
                </c:pt>
                <c:pt idx="85">
                  <c:v>-49.97590241068583</c:v>
                </c:pt>
                <c:pt idx="86">
                  <c:v>-50.05638869112882</c:v>
                </c:pt>
                <c:pt idx="87">
                  <c:v>-50.1362008038432</c:v>
                </c:pt>
                <c:pt idx="88">
                  <c:v>-50.21534154549481</c:v>
                </c:pt>
                <c:pt idx="89">
                  <c:v>-50.2938138388559</c:v>
                </c:pt>
                <c:pt idx="90">
                  <c:v>-50.37162072423529</c:v>
                </c:pt>
                <c:pt idx="91">
                  <c:v>-50.4487653513389</c:v>
                </c:pt>
                <c:pt idx="92">
                  <c:v>-50.52525097154012</c:v>
                </c:pt>
                <c:pt idx="93">
                  <c:v>-50.60108093054068</c:v>
                </c:pt>
                <c:pt idx="94">
                  <c:v>-50.67625866141204</c:v>
                </c:pt>
                <c:pt idx="95">
                  <c:v>-50.75078767798895</c:v>
                </c:pt>
                <c:pt idx="96">
                  <c:v>-50.82467156859995</c:v>
                </c:pt>
                <c:pt idx="97">
                  <c:v>-50.89791399013357</c:v>
                </c:pt>
                <c:pt idx="98">
                  <c:v>-50.97051866239908</c:v>
                </c:pt>
                <c:pt idx="99">
                  <c:v>-51.04248936279199</c:v>
                </c:pt>
                <c:pt idx="100">
                  <c:v>-51.11382992123799</c:v>
                </c:pt>
                <c:pt idx="101">
                  <c:v>-51.18454421539604</c:v>
                </c:pt>
                <c:pt idx="102">
                  <c:v>-51.2546361661338</c:v>
                </c:pt>
                <c:pt idx="103">
                  <c:v>-51.32410973321839</c:v>
                </c:pt>
                <c:pt idx="104">
                  <c:v>-51.39296891126687</c:v>
                </c:pt>
                <c:pt idx="105">
                  <c:v>-51.46121772589557</c:v>
                </c:pt>
                <c:pt idx="106">
                  <c:v>-51.52886023008532</c:v>
                </c:pt>
                <c:pt idx="107">
                  <c:v>-51.59590050074875</c:v>
                </c:pt>
                <c:pt idx="108">
                  <c:v>-51.66234263548358</c:v>
                </c:pt>
                <c:pt idx="109">
                  <c:v>-51.7281907495011</c:v>
                </c:pt>
                <c:pt idx="110">
                  <c:v>-51.7934489727385</c:v>
                </c:pt>
                <c:pt idx="111">
                  <c:v>-51.8581214471206</c:v>
                </c:pt>
                <c:pt idx="112">
                  <c:v>-51.9222123239847</c:v>
                </c:pt>
                <c:pt idx="113">
                  <c:v>-51.98572576165324</c:v>
                </c:pt>
                <c:pt idx="114">
                  <c:v>-52.04866592313847</c:v>
                </c:pt>
                <c:pt idx="115">
                  <c:v>-52.11103697399111</c:v>
                </c:pt>
                <c:pt idx="116">
                  <c:v>-52.17284308026699</c:v>
                </c:pt>
                <c:pt idx="117">
                  <c:v>-52.23408840661693</c:v>
                </c:pt>
                <c:pt idx="118">
                  <c:v>-52.2947771144958</c:v>
                </c:pt>
                <c:pt idx="119">
                  <c:v>-52.3549133604667</c:v>
                </c:pt>
              </c:numCache>
            </c:numRef>
          </c:yVal>
          <c:smooth val="1"/>
          <c:extLst xmlns:c16r2="http://schemas.microsoft.com/office/drawing/2015/06/chart">
            <c:ext xmlns:c16="http://schemas.microsoft.com/office/drawing/2014/chart" uri="{C3380CC4-5D6E-409C-BE32-E72D297353CC}">
              <c16:uniqueId val="{00000006-4A4A-45C6-9886-3358C38EFF59}"/>
            </c:ext>
          </c:extLst>
        </c:ser>
        <c:ser>
          <c:idx val="2"/>
          <c:order val="7"/>
          <c:tx>
            <c:strRef>
              <c:f>'SA-Needle-G'!$P$123</c:f>
              <c:strCache>
                <c:ptCount val="1"/>
                <c:pt idx="0">
                  <c:v>Total Deaths for 1x parameter level</c:v>
                </c:pt>
              </c:strCache>
            </c:strRef>
          </c:tx>
          <c:spPr>
            <a:ln w="28575">
              <a:solidFill>
                <a:schemeClr val="tx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P$3:$P$122</c:f>
              <c:numCache>
                <c:formatCode>General</c:formatCode>
                <c:ptCount val="120"/>
                <c:pt idx="0">
                  <c:v>-41.63115838956923</c:v>
                </c:pt>
                <c:pt idx="1">
                  <c:v>-41.707260217977</c:v>
                </c:pt>
                <c:pt idx="2">
                  <c:v>-41.78982691337487</c:v>
                </c:pt>
                <c:pt idx="3">
                  <c:v>-41.87874843275672</c:v>
                </c:pt>
                <c:pt idx="4">
                  <c:v>-41.9738487753099</c:v>
                </c:pt>
                <c:pt idx="5">
                  <c:v>-42.074934654012</c:v>
                </c:pt>
                <c:pt idx="6">
                  <c:v>-42.18180162680844</c:v>
                </c:pt>
                <c:pt idx="7">
                  <c:v>-42.2942386388636</c:v>
                </c:pt>
                <c:pt idx="8">
                  <c:v>-42.41203146278107</c:v>
                </c:pt>
                <c:pt idx="9">
                  <c:v>-42.53496528911455</c:v>
                </c:pt>
                <c:pt idx="10">
                  <c:v>-42.66282666194945</c:v>
                </c:pt>
                <c:pt idx="11">
                  <c:v>-42.79540491025791</c:v>
                </c:pt>
                <c:pt idx="12">
                  <c:v>-42.93249319158176</c:v>
                </c:pt>
                <c:pt idx="13">
                  <c:v>-43.06471593754217</c:v>
                </c:pt>
                <c:pt idx="14">
                  <c:v>-43.1965593931479</c:v>
                </c:pt>
                <c:pt idx="15">
                  <c:v>-43.3286216907388</c:v>
                </c:pt>
                <c:pt idx="16">
                  <c:v>-43.46101244168872</c:v>
                </c:pt>
                <c:pt idx="17">
                  <c:v>-43.59379691433651</c:v>
                </c:pt>
                <c:pt idx="18">
                  <c:v>-43.7270083116944</c:v>
                </c:pt>
                <c:pt idx="19">
                  <c:v>-43.8606559046762</c:v>
                </c:pt>
                <c:pt idx="20">
                  <c:v>-43.99473127726174</c:v>
                </c:pt>
                <c:pt idx="21">
                  <c:v>-44.12921311826653</c:v>
                </c:pt>
                <c:pt idx="22">
                  <c:v>-44.26407089074477</c:v>
                </c:pt>
                <c:pt idx="23">
                  <c:v>-44.39926763503829</c:v>
                </c:pt>
                <c:pt idx="24">
                  <c:v>-44.53476210344157</c:v>
                </c:pt>
                <c:pt idx="25">
                  <c:v>-44.6705103795547</c:v>
                </c:pt>
                <c:pt idx="26">
                  <c:v>-44.80645141791774</c:v>
                </c:pt>
                <c:pt idx="27">
                  <c:v>-44.94253214387376</c:v>
                </c:pt>
                <c:pt idx="28">
                  <c:v>-45.0787012360045</c:v>
                </c:pt>
                <c:pt idx="29">
                  <c:v>-45.21490871491365</c:v>
                </c:pt>
                <c:pt idx="30">
                  <c:v>-45.35110619664684</c:v>
                </c:pt>
                <c:pt idx="31">
                  <c:v>-45.48724706727128</c:v>
                </c:pt>
                <c:pt idx="32">
                  <c:v>-45.62328659321597</c:v>
                </c:pt>
                <c:pt idx="33">
                  <c:v>-45.7591819830222</c:v>
                </c:pt>
                <c:pt idx="34">
                  <c:v>-45.89489241257461</c:v>
                </c:pt>
                <c:pt idx="35">
                  <c:v>-46.0303790230952</c:v>
                </c:pt>
                <c:pt idx="36">
                  <c:v>-46.16560489900753</c:v>
                </c:pt>
                <c:pt idx="37">
                  <c:v>-46.30053503115668</c:v>
                </c:pt>
                <c:pt idx="38">
                  <c:v>-46.4351362695546</c:v>
                </c:pt>
                <c:pt idx="39">
                  <c:v>-46.56937724188583</c:v>
                </c:pt>
                <c:pt idx="40">
                  <c:v>-46.7032283095847</c:v>
                </c:pt>
                <c:pt idx="41">
                  <c:v>-46.83666150862472</c:v>
                </c:pt>
                <c:pt idx="42">
                  <c:v>-46.96965048699904</c:v>
                </c:pt>
                <c:pt idx="43">
                  <c:v>-47.10217044140986</c:v>
                </c:pt>
                <c:pt idx="44">
                  <c:v>-47.23419805400354</c:v>
                </c:pt>
                <c:pt idx="45">
                  <c:v>-47.365711429749</c:v>
                </c:pt>
                <c:pt idx="46">
                  <c:v>-47.49669003493568</c:v>
                </c:pt>
                <c:pt idx="47">
                  <c:v>-47.62711463707591</c:v>
                </c:pt>
                <c:pt idx="48">
                  <c:v>-47.75696724646182</c:v>
                </c:pt>
                <c:pt idx="49">
                  <c:v>-47.88623105951599</c:v>
                </c:pt>
                <c:pt idx="50">
                  <c:v>-48.01489040403199</c:v>
                </c:pt>
                <c:pt idx="51">
                  <c:v>-48.1429306863644</c:v>
                </c:pt>
                <c:pt idx="52">
                  <c:v>-48.27033834053</c:v>
                </c:pt>
                <c:pt idx="53">
                  <c:v>-48.39710077930555</c:v>
                </c:pt>
                <c:pt idx="54">
                  <c:v>-48.52320634727666</c:v>
                </c:pt>
                <c:pt idx="55">
                  <c:v>-48.64864427579379</c:v>
                </c:pt>
                <c:pt idx="56">
                  <c:v>-48.77340463980422</c:v>
                </c:pt>
                <c:pt idx="57">
                  <c:v>-48.89747831649911</c:v>
                </c:pt>
                <c:pt idx="58">
                  <c:v>-49.02085694573466</c:v>
                </c:pt>
                <c:pt idx="59">
                  <c:v>-49.14353289215686</c:v>
                </c:pt>
                <c:pt idx="60">
                  <c:v>-49.26549920898624</c:v>
                </c:pt>
                <c:pt idx="61">
                  <c:v>-49.38674960338997</c:v>
                </c:pt>
                <c:pt idx="62">
                  <c:v>-49.50727840339646</c:v>
                </c:pt>
                <c:pt idx="63">
                  <c:v>-49.6270805262816</c:v>
                </c:pt>
                <c:pt idx="64">
                  <c:v>-49.7461514483718</c:v>
                </c:pt>
                <c:pt idx="65">
                  <c:v>-49.86448717622369</c:v>
                </c:pt>
                <c:pt idx="66">
                  <c:v>-49.98208421909892</c:v>
                </c:pt>
                <c:pt idx="67">
                  <c:v>-50.0989395626997</c:v>
                </c:pt>
                <c:pt idx="68">
                  <c:v>-50.21505064411062</c:v>
                </c:pt>
                <c:pt idx="69">
                  <c:v>-50.33041532788852</c:v>
                </c:pt>
                <c:pt idx="70">
                  <c:v>-50.4450318832649</c:v>
                </c:pt>
                <c:pt idx="71">
                  <c:v>-50.55889896239754</c:v>
                </c:pt>
                <c:pt idx="72">
                  <c:v>-50.67201557964476</c:v>
                </c:pt>
                <c:pt idx="73">
                  <c:v>-50.7843810918008</c:v>
                </c:pt>
                <c:pt idx="74">
                  <c:v>-50.89599517926737</c:v>
                </c:pt>
                <c:pt idx="75">
                  <c:v>-51.00685782810778</c:v>
                </c:pt>
                <c:pt idx="76">
                  <c:v>-51.1169693129486</c:v>
                </c:pt>
                <c:pt idx="77">
                  <c:v>-51.2263301807011</c:v>
                </c:pt>
                <c:pt idx="78">
                  <c:v>-51.33494123504988</c:v>
                </c:pt>
                <c:pt idx="79">
                  <c:v>-51.44280352168779</c:v>
                </c:pt>
                <c:pt idx="80">
                  <c:v>-51.54991831426127</c:v>
                </c:pt>
                <c:pt idx="81">
                  <c:v>-51.65628710098952</c:v>
                </c:pt>
                <c:pt idx="82">
                  <c:v>-51.7619115719317</c:v>
                </c:pt>
                <c:pt idx="83">
                  <c:v>-51.8667936068739</c:v>
                </c:pt>
                <c:pt idx="84">
                  <c:v>-51.97093526380695</c:v>
                </c:pt>
                <c:pt idx="85">
                  <c:v>-52.07433876796262</c:v>
                </c:pt>
                <c:pt idx="86">
                  <c:v>-52.17700650139493</c:v>
                </c:pt>
                <c:pt idx="87">
                  <c:v>-52.278940993071</c:v>
                </c:pt>
                <c:pt idx="88">
                  <c:v>-52.3801449094508</c:v>
                </c:pt>
                <c:pt idx="89">
                  <c:v>-52.48062104553922</c:v>
                </c:pt>
                <c:pt idx="90">
                  <c:v>-52.58037231638108</c:v>
                </c:pt>
                <c:pt idx="91">
                  <c:v>-52.67940174898272</c:v>
                </c:pt>
                <c:pt idx="92">
                  <c:v>-52.77771247463956</c:v>
                </c:pt>
                <c:pt idx="93">
                  <c:v>-52.87530772165204</c:v>
                </c:pt>
                <c:pt idx="94">
                  <c:v>-52.97219080840878</c:v>
                </c:pt>
                <c:pt idx="95">
                  <c:v>-53.0683651368251</c:v>
                </c:pt>
                <c:pt idx="96">
                  <c:v>-53.16383418611112</c:v>
                </c:pt>
                <c:pt idx="97">
                  <c:v>-53.25860150687068</c:v>
                </c:pt>
                <c:pt idx="98">
                  <c:v>-53.35267071549139</c:v>
                </c:pt>
                <c:pt idx="99">
                  <c:v>-53.44604548883714</c:v>
                </c:pt>
                <c:pt idx="100">
                  <c:v>-53.53872955921</c:v>
                </c:pt>
                <c:pt idx="101">
                  <c:v>-53.63072670958054</c:v>
                </c:pt>
                <c:pt idx="102">
                  <c:v>-53.72204076906546</c:v>
                </c:pt>
                <c:pt idx="103">
                  <c:v>-53.81267560864809</c:v>
                </c:pt>
                <c:pt idx="104">
                  <c:v>-53.9026351371217</c:v>
                </c:pt>
                <c:pt idx="105">
                  <c:v>-53.99192329725888</c:v>
                </c:pt>
                <c:pt idx="106">
                  <c:v>-54.08054406217552</c:v>
                </c:pt>
                <c:pt idx="107">
                  <c:v>-54.16850143190013</c:v>
                </c:pt>
                <c:pt idx="108">
                  <c:v>-54.25579943012853</c:v>
                </c:pt>
                <c:pt idx="109">
                  <c:v>-54.34244210115121</c:v>
                </c:pt>
                <c:pt idx="110">
                  <c:v>-54.42843350695834</c:v>
                </c:pt>
                <c:pt idx="111">
                  <c:v>-54.51377772450137</c:v>
                </c:pt>
                <c:pt idx="112">
                  <c:v>-54.59847884310725</c:v>
                </c:pt>
                <c:pt idx="113">
                  <c:v>-54.68254096203782</c:v>
                </c:pt>
                <c:pt idx="114">
                  <c:v>-54.76596818819325</c:v>
                </c:pt>
                <c:pt idx="115">
                  <c:v>-54.84876463393967</c:v>
                </c:pt>
                <c:pt idx="116">
                  <c:v>-54.93093441506844</c:v>
                </c:pt>
                <c:pt idx="117">
                  <c:v>-55.01248164886965</c:v>
                </c:pt>
                <c:pt idx="118">
                  <c:v>-55.09341045232068</c:v>
                </c:pt>
                <c:pt idx="119">
                  <c:v>-55.17372494038454</c:v>
                </c:pt>
              </c:numCache>
            </c:numRef>
          </c:yVal>
          <c:smooth val="1"/>
          <c:extLst xmlns:c16r2="http://schemas.microsoft.com/office/drawing/2015/06/chart">
            <c:ext xmlns:c16="http://schemas.microsoft.com/office/drawing/2014/chart" uri="{C3380CC4-5D6E-409C-BE32-E72D297353CC}">
              <c16:uniqueId val="{00000007-4A4A-45C6-9886-3358C38EFF59}"/>
            </c:ext>
          </c:extLst>
        </c:ser>
        <c:ser>
          <c:idx val="9"/>
          <c:order val="8"/>
          <c:tx>
            <c:strRef>
              <c:f>'SA-Needle-G'!$Y$123</c:f>
              <c:strCache>
                <c:ptCount val="1"/>
                <c:pt idx="0">
                  <c:v>Total Deaths for 0.75x parameter level</c:v>
                </c:pt>
              </c:strCache>
            </c:strRef>
          </c:tx>
          <c:spPr>
            <a:ln w="6350">
              <a:solidFill>
                <a:schemeClr val="tx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Y$3:$Y$122</c:f>
              <c:numCache>
                <c:formatCode>General</c:formatCode>
                <c:ptCount val="120"/>
                <c:pt idx="0">
                  <c:v>-41.63115838956883</c:v>
                </c:pt>
                <c:pt idx="1">
                  <c:v>-41.73558900197944</c:v>
                </c:pt>
                <c:pt idx="2">
                  <c:v>-41.8462191094282</c:v>
                </c:pt>
                <c:pt idx="3">
                  <c:v>-41.9629773145758</c:v>
                </c:pt>
                <c:pt idx="4">
                  <c:v>-42.08571997006634</c:v>
                </c:pt>
                <c:pt idx="5">
                  <c:v>-42.21428093273865</c:v>
                </c:pt>
                <c:pt idx="6">
                  <c:v>-42.34847860747414</c:v>
                </c:pt>
                <c:pt idx="7">
                  <c:v>-42.48812123834035</c:v>
                </c:pt>
                <c:pt idx="8">
                  <c:v>-42.63301096332825</c:v>
                </c:pt>
                <c:pt idx="9">
                  <c:v>-42.78294690921511</c:v>
                </c:pt>
                <c:pt idx="10">
                  <c:v>-42.93772754119485</c:v>
                </c:pt>
                <c:pt idx="11">
                  <c:v>-43.09715243426344</c:v>
                </c:pt>
                <c:pt idx="12">
                  <c:v>-43.26102359626427</c:v>
                </c:pt>
                <c:pt idx="13">
                  <c:v>-43.4199731430297</c:v>
                </c:pt>
                <c:pt idx="14">
                  <c:v>-43.57848745234551</c:v>
                </c:pt>
                <c:pt idx="15">
                  <c:v>-43.73716747463997</c:v>
                </c:pt>
                <c:pt idx="16">
                  <c:v>-43.89612556067432</c:v>
                </c:pt>
                <c:pt idx="17">
                  <c:v>-44.05542936967444</c:v>
                </c:pt>
                <c:pt idx="18">
                  <c:v>-44.21511418870422</c:v>
                </c:pt>
                <c:pt idx="19">
                  <c:v>-44.3751911041924</c:v>
                </c:pt>
                <c:pt idx="20">
                  <c:v>-44.5356532809617</c:v>
                </c:pt>
                <c:pt idx="21">
                  <c:v>-44.69648078372474</c:v>
                </c:pt>
                <c:pt idx="22">
                  <c:v>-44.85764427244763</c:v>
                </c:pt>
                <c:pt idx="23">
                  <c:v>-45.01910782796222</c:v>
                </c:pt>
                <c:pt idx="24">
                  <c:v>-45.18083110617927</c:v>
                </c:pt>
                <c:pt idx="25">
                  <c:v>-45.3427709743498</c:v>
                </c:pt>
                <c:pt idx="26">
                  <c:v>-45.50486706528565</c:v>
                </c:pt>
                <c:pt idx="27">
                  <c:v>-45.66706687856272</c:v>
                </c:pt>
                <c:pt idx="28">
                  <c:v>-45.82931958014665</c:v>
                </c:pt>
                <c:pt idx="29">
                  <c:v>-45.99157560176202</c:v>
                </c:pt>
                <c:pt idx="30">
                  <c:v>-46.15378690291637</c:v>
                </c:pt>
                <c:pt idx="31">
                  <c:v>-46.31590715288964</c:v>
                </c:pt>
                <c:pt idx="32">
                  <c:v>-46.477891847486</c:v>
                </c:pt>
                <c:pt idx="33">
                  <c:v>-46.63969837634472</c:v>
                </c:pt>
                <c:pt idx="34">
                  <c:v>-46.80128605300483</c:v>
                </c:pt>
                <c:pt idx="35">
                  <c:v>-46.9626161171294</c:v>
                </c:pt>
                <c:pt idx="36">
                  <c:v>-47.12365171607221</c:v>
                </c:pt>
                <c:pt idx="37">
                  <c:v>-47.28435787137155</c:v>
                </c:pt>
                <c:pt idx="38">
                  <c:v>-47.44470143438704</c:v>
                </c:pt>
                <c:pt idx="39">
                  <c:v>-47.6046510073807</c:v>
                </c:pt>
                <c:pt idx="40">
                  <c:v>-47.76417690187327</c:v>
                </c:pt>
                <c:pt idx="41">
                  <c:v>-47.92325108149375</c:v>
                </c:pt>
                <c:pt idx="42">
                  <c:v>-48.08184710132176</c:v>
                </c:pt>
                <c:pt idx="43">
                  <c:v>-48.23994004626474</c:v>
                </c:pt>
                <c:pt idx="44">
                  <c:v>-48.39750646931628</c:v>
                </c:pt>
                <c:pt idx="45">
                  <c:v>-48.55452433036204</c:v>
                </c:pt>
                <c:pt idx="46">
                  <c:v>-48.71097293594534</c:v>
                </c:pt>
                <c:pt idx="47">
                  <c:v>-48.86683288037175</c:v>
                </c:pt>
                <c:pt idx="48">
                  <c:v>-49.02208598835913</c:v>
                </c:pt>
                <c:pt idx="49">
                  <c:v>-49.17671525940978</c:v>
                </c:pt>
                <c:pt idx="50">
                  <c:v>-49.33070481399675</c:v>
                </c:pt>
                <c:pt idx="51">
                  <c:v>-49.48403984163397</c:v>
                </c:pt>
                <c:pt idx="52">
                  <c:v>-49.63670655080577</c:v>
                </c:pt>
                <c:pt idx="53">
                  <c:v>-49.788692120837</c:v>
                </c:pt>
                <c:pt idx="54">
                  <c:v>-49.93998465565758</c:v>
                </c:pt>
                <c:pt idx="55">
                  <c:v>-50.0905731394481</c:v>
                </c:pt>
                <c:pt idx="56">
                  <c:v>-50.24044739409347</c:v>
                </c:pt>
                <c:pt idx="57">
                  <c:v>-50.38959803844523</c:v>
                </c:pt>
                <c:pt idx="58">
                  <c:v>-50.53801644929563</c:v>
                </c:pt>
                <c:pt idx="59">
                  <c:v>-50.6856947240401</c:v>
                </c:pt>
                <c:pt idx="60">
                  <c:v>-50.83262564495795</c:v>
                </c:pt>
                <c:pt idx="61">
                  <c:v>-50.9788026450594</c:v>
                </c:pt>
                <c:pt idx="62">
                  <c:v>-51.12421977544091</c:v>
                </c:pt>
                <c:pt idx="63">
                  <c:v>-51.26887167409281</c:v>
                </c:pt>
                <c:pt idx="64">
                  <c:v>-51.41275353610276</c:v>
                </c:pt>
                <c:pt idx="65">
                  <c:v>-51.5558610851969</c:v>
                </c:pt>
                <c:pt idx="66">
                  <c:v>-51.6981905465781</c:v>
                </c:pt>
                <c:pt idx="67">
                  <c:v>-51.83973862098255</c:v>
                </c:pt>
                <c:pt idx="68">
                  <c:v>-51.98050245994016</c:v>
                </c:pt>
                <c:pt idx="69">
                  <c:v>-52.12047964215853</c:v>
                </c:pt>
                <c:pt idx="70">
                  <c:v>-52.25966815099495</c:v>
                </c:pt>
                <c:pt idx="71">
                  <c:v>-52.39806635297905</c:v>
                </c:pt>
                <c:pt idx="72">
                  <c:v>-52.5356729773202</c:v>
                </c:pt>
                <c:pt idx="73">
                  <c:v>-52.67248709638739</c:v>
                </c:pt>
                <c:pt idx="74">
                  <c:v>-52.80850810708316</c:v>
                </c:pt>
                <c:pt idx="75">
                  <c:v>-52.94373571310852</c:v>
                </c:pt>
                <c:pt idx="76">
                  <c:v>-53.07816990805732</c:v>
                </c:pt>
                <c:pt idx="77">
                  <c:v>-53.21181095930744</c:v>
                </c:pt>
                <c:pt idx="78">
                  <c:v>-53.34465939268699</c:v>
                </c:pt>
                <c:pt idx="79">
                  <c:v>-53.47671597785857</c:v>
                </c:pt>
                <c:pt idx="80">
                  <c:v>-53.607981714412</c:v>
                </c:pt>
                <c:pt idx="81">
                  <c:v>-53.73845781862337</c:v>
                </c:pt>
                <c:pt idx="82">
                  <c:v>-53.86814571084646</c:v>
                </c:pt>
                <c:pt idx="83">
                  <c:v>-53.99704700352012</c:v>
                </c:pt>
                <c:pt idx="84">
                  <c:v>-54.12516348975278</c:v>
                </c:pt>
                <c:pt idx="85">
                  <c:v>-54.25249713246517</c:v>
                </c:pt>
                <c:pt idx="86">
                  <c:v>-54.37905005406515</c:v>
                </c:pt>
                <c:pt idx="87">
                  <c:v>-54.50482452662199</c:v>
                </c:pt>
                <c:pt idx="88">
                  <c:v>-54.62982296253617</c:v>
                </c:pt>
                <c:pt idx="89">
                  <c:v>-54.75404790565504</c:v>
                </c:pt>
                <c:pt idx="90">
                  <c:v>-54.87750202284428</c:v>
                </c:pt>
                <c:pt idx="91">
                  <c:v>-55.00018809596804</c:v>
                </c:pt>
                <c:pt idx="92">
                  <c:v>-55.12210901427415</c:v>
                </c:pt>
                <c:pt idx="93">
                  <c:v>-55.24326776716492</c:v>
                </c:pt>
                <c:pt idx="94">
                  <c:v>-55.36366743732084</c:v>
                </c:pt>
                <c:pt idx="95">
                  <c:v>-55.48331119418876</c:v>
                </c:pt>
                <c:pt idx="96">
                  <c:v>-55.602202287785</c:v>
                </c:pt>
                <c:pt idx="97">
                  <c:v>-55.72034404282396</c:v>
                </c:pt>
                <c:pt idx="98">
                  <c:v>-55.83773985314588</c:v>
                </c:pt>
                <c:pt idx="99">
                  <c:v>-55.95439317642813</c:v>
                </c:pt>
                <c:pt idx="100">
                  <c:v>-56.07030752917584</c:v>
                </c:pt>
                <c:pt idx="101">
                  <c:v>-56.18548648196607</c:v>
                </c:pt>
                <c:pt idx="102">
                  <c:v>-56.29993365494602</c:v>
                </c:pt>
                <c:pt idx="103">
                  <c:v>-56.4136527135619</c:v>
                </c:pt>
                <c:pt idx="104">
                  <c:v>-56.5266473645193</c:v>
                </c:pt>
                <c:pt idx="105">
                  <c:v>-56.6389213519511</c:v>
                </c:pt>
                <c:pt idx="106">
                  <c:v>-56.75047845379594</c:v>
                </c:pt>
                <c:pt idx="107">
                  <c:v>-56.861322478366</c:v>
                </c:pt>
                <c:pt idx="108">
                  <c:v>-56.97145726109829</c:v>
                </c:pt>
                <c:pt idx="109">
                  <c:v>-57.08088666149209</c:v>
                </c:pt>
                <c:pt idx="110">
                  <c:v>-57.1896145602</c:v>
                </c:pt>
                <c:pt idx="111">
                  <c:v>-57.29764485628314</c:v>
                </c:pt>
                <c:pt idx="112">
                  <c:v>-57.40498146462932</c:v>
                </c:pt>
                <c:pt idx="113">
                  <c:v>-57.511628313496</c:v>
                </c:pt>
                <c:pt idx="114">
                  <c:v>-57.617589342203</c:v>
                </c:pt>
                <c:pt idx="115">
                  <c:v>-57.72286849895204</c:v>
                </c:pt>
                <c:pt idx="116">
                  <c:v>-57.82746973877043</c:v>
                </c:pt>
                <c:pt idx="117">
                  <c:v>-57.9313970215752</c:v>
                </c:pt>
                <c:pt idx="118">
                  <c:v>-58.03465431034054</c:v>
                </c:pt>
                <c:pt idx="119">
                  <c:v>-58.13724556938195</c:v>
                </c:pt>
              </c:numCache>
            </c:numRef>
          </c:yVal>
          <c:smooth val="1"/>
          <c:extLst xmlns:c16r2="http://schemas.microsoft.com/office/drawing/2015/06/chart">
            <c:ext xmlns:c16="http://schemas.microsoft.com/office/drawing/2014/chart" uri="{C3380CC4-5D6E-409C-BE32-E72D297353CC}">
              <c16:uniqueId val="{00000008-4A4A-45C6-9886-3358C38EFF59}"/>
            </c:ext>
          </c:extLst>
        </c:ser>
        <c:dLbls>
          <c:showLegendKey val="0"/>
          <c:showVal val="0"/>
          <c:showCatName val="0"/>
          <c:showSerName val="0"/>
          <c:showPercent val="0"/>
          <c:showBubbleSize val="0"/>
        </c:dLbls>
        <c:axId val="-986162720"/>
        <c:axId val="-986160528"/>
      </c:scatterChart>
      <c:valAx>
        <c:axId val="-98616272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86160528"/>
        <c:crosses val="autoZero"/>
        <c:crossBetween val="midCat"/>
      </c:valAx>
      <c:valAx>
        <c:axId val="-98616052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86162720"/>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6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MAT-G'!$E$123</c:f>
              <c:strCache>
                <c:ptCount val="1"/>
                <c:pt idx="0">
                  <c:v>SOUD Deaths for 1.25x parameter level</c:v>
                </c:pt>
              </c:strCache>
            </c:strRef>
          </c:tx>
          <c:spPr>
            <a:ln w="76200">
              <a:solidFill>
                <a:schemeClr val="accent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E$3:$E$122</c:f>
              <c:numCache>
                <c:formatCode>General</c:formatCode>
                <c:ptCount val="120"/>
                <c:pt idx="0">
                  <c:v>0.0</c:v>
                </c:pt>
                <c:pt idx="1">
                  <c:v>-1.37196019672822</c:v>
                </c:pt>
                <c:pt idx="2">
                  <c:v>-2.397217196205065</c:v>
                </c:pt>
                <c:pt idx="3">
                  <c:v>-3.123112171071443</c:v>
                </c:pt>
                <c:pt idx="4">
                  <c:v>-3.587868002771347</c:v>
                </c:pt>
                <c:pt idx="5">
                  <c:v>-3.890039051713984</c:v>
                </c:pt>
                <c:pt idx="6">
                  <c:v>-4.147081246759019</c:v>
                </c:pt>
                <c:pt idx="7">
                  <c:v>-4.312242838710151</c:v>
                </c:pt>
                <c:pt idx="8">
                  <c:v>-4.733436948724966</c:v>
                </c:pt>
                <c:pt idx="9">
                  <c:v>-5.242335286656695</c:v>
                </c:pt>
                <c:pt idx="10">
                  <c:v>-5.75731949510087</c:v>
                </c:pt>
                <c:pt idx="11">
                  <c:v>-6.277063460717204</c:v>
                </c:pt>
                <c:pt idx="12">
                  <c:v>-6.800336065999818</c:v>
                </c:pt>
                <c:pt idx="13">
                  <c:v>-7.354771206715137</c:v>
                </c:pt>
                <c:pt idx="14">
                  <c:v>-7.914196724320686</c:v>
                </c:pt>
                <c:pt idx="15">
                  <c:v>-8.47630432197525</c:v>
                </c:pt>
                <c:pt idx="16">
                  <c:v>-9.039196803837702</c:v>
                </c:pt>
                <c:pt idx="17">
                  <c:v>-9.60124623374525</c:v>
                </c:pt>
                <c:pt idx="18">
                  <c:v>-10.1611654175688</c:v>
                </c:pt>
                <c:pt idx="19">
                  <c:v>-10.7180102957592</c:v>
                </c:pt>
                <c:pt idx="20">
                  <c:v>-11.27086727714093</c:v>
                </c:pt>
                <c:pt idx="21">
                  <c:v>-11.81952726703678</c:v>
                </c:pt>
                <c:pt idx="22">
                  <c:v>-12.36355341436733</c:v>
                </c:pt>
                <c:pt idx="23">
                  <c:v>-12.90243042796456</c:v>
                </c:pt>
                <c:pt idx="24">
                  <c:v>-13.43570198241985</c:v>
                </c:pt>
                <c:pt idx="25">
                  <c:v>-13.96296438606123</c:v>
                </c:pt>
                <c:pt idx="26">
                  <c:v>-14.48391011316951</c:v>
                </c:pt>
                <c:pt idx="27">
                  <c:v>-14.9982309387683</c:v>
                </c:pt>
                <c:pt idx="28">
                  <c:v>-15.50565454350892</c:v>
                </c:pt>
                <c:pt idx="29">
                  <c:v>-16.00594165437074</c:v>
                </c:pt>
                <c:pt idx="30">
                  <c:v>-16.49888330487317</c:v>
                </c:pt>
                <c:pt idx="31">
                  <c:v>-16.98429859940945</c:v>
                </c:pt>
                <c:pt idx="32">
                  <c:v>-17.46203279054303</c:v>
                </c:pt>
                <c:pt idx="33">
                  <c:v>-17.93195506465781</c:v>
                </c:pt>
                <c:pt idx="34">
                  <c:v>-18.39395772892892</c:v>
                </c:pt>
                <c:pt idx="35">
                  <c:v>-18.84795392697708</c:v>
                </c:pt>
                <c:pt idx="36">
                  <c:v>-19.293875792468</c:v>
                </c:pt>
                <c:pt idx="37">
                  <c:v>-19.73167299322195</c:v>
                </c:pt>
                <c:pt idx="38">
                  <c:v>-20.16131138769915</c:v>
                </c:pt>
                <c:pt idx="39">
                  <c:v>-20.58277186438162</c:v>
                </c:pt>
                <c:pt idx="40">
                  <c:v>-20.99604911068861</c:v>
                </c:pt>
                <c:pt idx="41">
                  <c:v>-21.40115053133492</c:v>
                </c:pt>
                <c:pt idx="42">
                  <c:v>-21.79809524008219</c:v>
                </c:pt>
                <c:pt idx="43">
                  <c:v>-22.18691311800199</c:v>
                </c:pt>
                <c:pt idx="44">
                  <c:v>-22.56764393322158</c:v>
                </c:pt>
                <c:pt idx="45">
                  <c:v>-22.94033651758278</c:v>
                </c:pt>
                <c:pt idx="46">
                  <c:v>-23.30504799524108</c:v>
                </c:pt>
                <c:pt idx="47">
                  <c:v>-23.66184306173409</c:v>
                </c:pt>
                <c:pt idx="48">
                  <c:v>-24.01079330740722</c:v>
                </c:pt>
                <c:pt idx="49">
                  <c:v>-24.35197658284703</c:v>
                </c:pt>
                <c:pt idx="50">
                  <c:v>-24.68547640418875</c:v>
                </c:pt>
                <c:pt idx="51">
                  <c:v>-25.01138139589832</c:v>
                </c:pt>
                <c:pt idx="52">
                  <c:v>-25.32978476897001</c:v>
                </c:pt>
                <c:pt idx="53">
                  <c:v>-25.6407838322101</c:v>
                </c:pt>
                <c:pt idx="54">
                  <c:v>-25.94447953483402</c:v>
                </c:pt>
                <c:pt idx="55">
                  <c:v>-26.24097603858902</c:v>
                </c:pt>
                <c:pt idx="56">
                  <c:v>-26.53038031774711</c:v>
                </c:pt>
                <c:pt idx="57">
                  <c:v>-26.81280178539571</c:v>
                </c:pt>
                <c:pt idx="58">
                  <c:v>-27.08835194456282</c:v>
                </c:pt>
                <c:pt idx="59">
                  <c:v>-27.35714406277575</c:v>
                </c:pt>
                <c:pt idx="60">
                  <c:v>-27.61929286875847</c:v>
                </c:pt>
                <c:pt idx="61">
                  <c:v>-27.87491427001389</c:v>
                </c:pt>
                <c:pt idx="62">
                  <c:v>-28.12412509012399</c:v>
                </c:pt>
                <c:pt idx="63">
                  <c:v>-28.36704282465471</c:v>
                </c:pt>
                <c:pt idx="64">
                  <c:v>-28.60378541461237</c:v>
                </c:pt>
                <c:pt idx="65">
                  <c:v>-28.83447103645901</c:v>
                </c:pt>
                <c:pt idx="66">
                  <c:v>-29.05921790773662</c:v>
                </c:pt>
                <c:pt idx="67">
                  <c:v>-29.27814410740696</c:v>
                </c:pt>
                <c:pt idx="68">
                  <c:v>-29.49136741005827</c:v>
                </c:pt>
                <c:pt idx="69">
                  <c:v>-29.69900513317204</c:v>
                </c:pt>
                <c:pt idx="70">
                  <c:v>-29.90117399668593</c:v>
                </c:pt>
                <c:pt idx="71">
                  <c:v>-30.09798999413294</c:v>
                </c:pt>
                <c:pt idx="72">
                  <c:v>-30.28956827466482</c:v>
                </c:pt>
                <c:pt idx="73">
                  <c:v>-30.47602303531346</c:v>
                </c:pt>
                <c:pt idx="74">
                  <c:v>-30.65746742287483</c:v>
                </c:pt>
                <c:pt idx="75">
                  <c:v>-30.83401344482593</c:v>
                </c:pt>
                <c:pt idx="76">
                  <c:v>-31.00577188872898</c:v>
                </c:pt>
                <c:pt idx="77">
                  <c:v>-31.17285224959192</c:v>
                </c:pt>
                <c:pt idx="78">
                  <c:v>-31.3353626646944</c:v>
                </c:pt>
                <c:pt idx="79">
                  <c:v>-31.49340985540687</c:v>
                </c:pt>
                <c:pt idx="80">
                  <c:v>-31.64709907555732</c:v>
                </c:pt>
                <c:pt idx="81">
                  <c:v>-31.79653406592863</c:v>
                </c:pt>
                <c:pt idx="82">
                  <c:v>-31.9418170144839</c:v>
                </c:pt>
                <c:pt idx="83">
                  <c:v>-32.08304852194802</c:v>
                </c:pt>
                <c:pt idx="84">
                  <c:v>-32.22032757238524</c:v>
                </c:pt>
                <c:pt idx="85">
                  <c:v>-32.35375150844</c:v>
                </c:pt>
                <c:pt idx="86">
                  <c:v>-32.48341601092395</c:v>
                </c:pt>
                <c:pt idx="87">
                  <c:v>-32.60941508244046</c:v>
                </c:pt>
                <c:pt idx="88">
                  <c:v>-32.73184103477804</c:v>
                </c:pt>
                <c:pt idx="89">
                  <c:v>-32.85078447979016</c:v>
                </c:pt>
                <c:pt idx="90">
                  <c:v>-32.96633432352423</c:v>
                </c:pt>
                <c:pt idx="91">
                  <c:v>-33.07857776333675</c:v>
                </c:pt>
                <c:pt idx="92">
                  <c:v>-33.18760028780908</c:v>
                </c:pt>
                <c:pt idx="93">
                  <c:v>-33.29348567921139</c:v>
                </c:pt>
                <c:pt idx="94">
                  <c:v>-33.39631601834326</c:v>
                </c:pt>
                <c:pt idx="95">
                  <c:v>-33.49617169155156</c:v>
                </c:pt>
                <c:pt idx="96">
                  <c:v>-33.59313139974913</c:v>
                </c:pt>
                <c:pt idx="97">
                  <c:v>-33.6872721692741</c:v>
                </c:pt>
                <c:pt idx="98">
                  <c:v>-33.77866936442615</c:v>
                </c:pt>
                <c:pt idx="99">
                  <c:v>-33.86739670153742</c:v>
                </c:pt>
                <c:pt idx="100">
                  <c:v>-33.9535262644395</c:v>
                </c:pt>
                <c:pt idx="101">
                  <c:v>-34.03712852119402</c:v>
                </c:pt>
                <c:pt idx="102">
                  <c:v>-34.11827234196762</c:v>
                </c:pt>
                <c:pt idx="103">
                  <c:v>-34.19702501793924</c:v>
                </c:pt>
                <c:pt idx="104">
                  <c:v>-34.27345228112742</c:v>
                </c:pt>
                <c:pt idx="105">
                  <c:v>-34.34761832504059</c:v>
                </c:pt>
                <c:pt idx="106">
                  <c:v>-34.41958582605762</c:v>
                </c:pt>
                <c:pt idx="107">
                  <c:v>-34.48941596544933</c:v>
                </c:pt>
                <c:pt idx="108">
                  <c:v>-34.55716845195699</c:v>
                </c:pt>
                <c:pt idx="109">
                  <c:v>-34.6229015448584</c:v>
                </c:pt>
                <c:pt idx="110">
                  <c:v>-34.68667207743619</c:v>
                </c:pt>
                <c:pt idx="111">
                  <c:v>-34.74853548080275</c:v>
                </c:pt>
                <c:pt idx="112">
                  <c:v>-34.8085458079961</c:v>
                </c:pt>
                <c:pt idx="113">
                  <c:v>-34.86675575830797</c:v>
                </c:pt>
                <c:pt idx="114">
                  <c:v>-34.92321670177957</c:v>
                </c:pt>
                <c:pt idx="115">
                  <c:v>-34.9779787038195</c:v>
                </c:pt>
                <c:pt idx="116">
                  <c:v>-35.03109054989685</c:v>
                </c:pt>
                <c:pt idx="117">
                  <c:v>-35.0825997702655</c:v>
                </c:pt>
                <c:pt idx="118">
                  <c:v>-35.13255266468152</c:v>
                </c:pt>
                <c:pt idx="119">
                  <c:v>-35.18099432707822</c:v>
                </c:pt>
              </c:numCache>
            </c:numRef>
          </c:yVal>
          <c:smooth val="1"/>
          <c:extLst xmlns:c16r2="http://schemas.microsoft.com/office/drawing/2015/06/chart">
            <c:ext xmlns:c16="http://schemas.microsoft.com/office/drawing/2014/chart" uri="{C3380CC4-5D6E-409C-BE32-E72D297353CC}">
              <c16:uniqueId val="{00000000-F537-446E-B6D8-E0943A34026C}"/>
            </c:ext>
          </c:extLst>
        </c:ser>
        <c:ser>
          <c:idx val="3"/>
          <c:order val="1"/>
          <c:tx>
            <c:strRef>
              <c:f>'SA-MAT-G'!$N$123</c:f>
              <c:strCache>
                <c:ptCount val="1"/>
                <c:pt idx="0">
                  <c:v>SOUD Deaths for 1x parameter level</c:v>
                </c:pt>
              </c:strCache>
            </c:strRef>
          </c:tx>
          <c:spPr>
            <a:ln w="28575">
              <a:solidFill>
                <a:schemeClr val="accent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N$3:$N$122</c:f>
              <c:numCache>
                <c:formatCode>General</c:formatCode>
                <c:ptCount val="120"/>
                <c:pt idx="0">
                  <c:v>0.0</c:v>
                </c:pt>
                <c:pt idx="1">
                  <c:v>-1.37196019672822</c:v>
                </c:pt>
                <c:pt idx="2">
                  <c:v>-2.397224848656037</c:v>
                </c:pt>
                <c:pt idx="3">
                  <c:v>-3.12313447769286</c:v>
                </c:pt>
                <c:pt idx="4">
                  <c:v>-3.587911448074282</c:v>
                </c:pt>
                <c:pt idx="5">
                  <c:v>-3.890092891611039</c:v>
                </c:pt>
                <c:pt idx="6">
                  <c:v>-4.147158800702726</c:v>
                </c:pt>
                <c:pt idx="7">
                  <c:v>-4.312333883337533</c:v>
                </c:pt>
                <c:pt idx="8">
                  <c:v>-4.733470533521177</c:v>
                </c:pt>
                <c:pt idx="9">
                  <c:v>-5.242367640641647</c:v>
                </c:pt>
                <c:pt idx="10">
                  <c:v>-5.757350556334305</c:v>
                </c:pt>
                <c:pt idx="11">
                  <c:v>-6.277093161770517</c:v>
                </c:pt>
                <c:pt idx="12">
                  <c:v>-6.800364335184648</c:v>
                </c:pt>
                <c:pt idx="13">
                  <c:v>-7.354797969262177</c:v>
                </c:pt>
                <c:pt idx="14">
                  <c:v>-7.914221893124931</c:v>
                </c:pt>
                <c:pt idx="15">
                  <c:v>-8.47632780460192</c:v>
                </c:pt>
                <c:pt idx="16">
                  <c:v>-9.039218499439448</c:v>
                </c:pt>
                <c:pt idx="17">
                  <c:v>-9.601266032336912</c:v>
                </c:pt>
                <c:pt idx="18">
                  <c:v>-10.1611831715717</c:v>
                </c:pt>
                <c:pt idx="19">
                  <c:v>-10.71802586522658</c:v>
                </c:pt>
                <c:pt idx="20">
                  <c:v>-11.27088049112224</c:v>
                </c:pt>
                <c:pt idx="21">
                  <c:v>-11.81953782141386</c:v>
                </c:pt>
                <c:pt idx="22">
                  <c:v>-12.36356110066763</c:v>
                </c:pt>
                <c:pt idx="23">
                  <c:v>-12.9024350349601</c:v>
                </c:pt>
                <c:pt idx="24">
                  <c:v>-13.4357032982747</c:v>
                </c:pt>
                <c:pt idx="25">
                  <c:v>-13.96296220053964</c:v>
                </c:pt>
                <c:pt idx="26">
                  <c:v>-14.48390421956337</c:v>
                </c:pt>
                <c:pt idx="27">
                  <c:v>-14.99822113555795</c:v>
                </c:pt>
                <c:pt idx="28">
                  <c:v>-15.5056406357824</c:v>
                </c:pt>
                <c:pt idx="29">
                  <c:v>-16.0059234550127</c:v>
                </c:pt>
                <c:pt idx="30">
                  <c:v>-16.49886063554293</c:v>
                </c:pt>
                <c:pt idx="31">
                  <c:v>-16.98427129128622</c:v>
                </c:pt>
                <c:pt idx="32">
                  <c:v>-17.46200068498358</c:v>
                </c:pt>
                <c:pt idx="33">
                  <c:v>-17.93191801364205</c:v>
                </c:pt>
                <c:pt idx="34">
                  <c:v>-18.39391559519729</c:v>
                </c:pt>
                <c:pt idx="35">
                  <c:v>-18.84790658446502</c:v>
                </c:pt>
                <c:pt idx="36">
                  <c:v>-19.29382312646376</c:v>
                </c:pt>
                <c:pt idx="37">
                  <c:v>-19.73161490044442</c:v>
                </c:pt>
                <c:pt idx="38">
                  <c:v>-20.16124777630714</c:v>
                </c:pt>
                <c:pt idx="39">
                  <c:v>-20.58270265392398</c:v>
                </c:pt>
                <c:pt idx="40">
                  <c:v>-20.99597423200703</c:v>
                </c:pt>
                <c:pt idx="41">
                  <c:v>-21.40106992642163</c:v>
                </c:pt>
                <c:pt idx="42">
                  <c:v>-21.79800886190637</c:v>
                </c:pt>
                <c:pt idx="43">
                  <c:v>-22.1868209303052</c:v>
                </c:pt>
                <c:pt idx="44">
                  <c:v>-22.56754591029051</c:v>
                </c:pt>
                <c:pt idx="45">
                  <c:v>-22.94023264400168</c:v>
                </c:pt>
                <c:pt idx="46">
                  <c:v>-23.30493826563022</c:v>
                </c:pt>
                <c:pt idx="47">
                  <c:v>-23.66172748047613</c:v>
                </c:pt>
                <c:pt idx="48">
                  <c:v>-24.01067188836473</c:v>
                </c:pt>
                <c:pt idx="49">
                  <c:v>-24.3518493490737</c:v>
                </c:pt>
                <c:pt idx="50">
                  <c:v>-24.68534338763682</c:v>
                </c:pt>
                <c:pt idx="51">
                  <c:v>-25.01124263712518</c:v>
                </c:pt>
                <c:pt idx="52">
                  <c:v>-25.32964031684308</c:v>
                </c:pt>
                <c:pt idx="53">
                  <c:v>-25.6406337436142</c:v>
                </c:pt>
                <c:pt idx="54">
                  <c:v>-25.94432387437842</c:v>
                </c:pt>
                <c:pt idx="55">
                  <c:v>-26.24081487832168</c:v>
                </c:pt>
                <c:pt idx="56">
                  <c:v>-26.53021373687027</c:v>
                </c:pt>
                <c:pt idx="57">
                  <c:v>-26.81262986998804</c:v>
                </c:pt>
                <c:pt idx="58">
                  <c:v>-27.08817478730555</c:v>
                </c:pt>
                <c:pt idx="59">
                  <c:v>-27.35696176268704</c:v>
                </c:pt>
                <c:pt idx="60">
                  <c:v>-27.61910553093294</c:v>
                </c:pt>
                <c:pt idx="61">
                  <c:v>-27.87472200536758</c:v>
                </c:pt>
                <c:pt idx="62">
                  <c:v>-28.12392801515077</c:v>
                </c:pt>
                <c:pt idx="63">
                  <c:v>-28.36684106118395</c:v>
                </c:pt>
                <c:pt idx="64">
                  <c:v>-28.60357908957974</c:v>
                </c:pt>
                <c:pt idx="65">
                  <c:v>-28.83426028168144</c:v>
                </c:pt>
                <c:pt idx="66">
                  <c:v>-29.05900285969419</c:v>
                </c:pt>
                <c:pt idx="67">
                  <c:v>-29.2779249070358</c:v>
                </c:pt>
                <c:pt idx="68">
                  <c:v>-29.49114420254712</c:v>
                </c:pt>
                <c:pt idx="69">
                  <c:v>-29.69877806776753</c:v>
                </c:pt>
                <c:pt idx="70">
                  <c:v>-29.90094322650805</c:v>
                </c:pt>
                <c:pt idx="71">
                  <c:v>-30.09775567599138</c:v>
                </c:pt>
                <c:pt idx="72">
                  <c:v>-30.28933056888916</c:v>
                </c:pt>
                <c:pt idx="73">
                  <c:v>-30.47578210558622</c:v>
                </c:pt>
                <c:pt idx="74">
                  <c:v>-30.65722343607251</c:v>
                </c:pt>
                <c:pt idx="75">
                  <c:v>-30.83376657086678</c:v>
                </c:pt>
                <c:pt idx="76">
                  <c:v>-31.00552230042688</c:v>
                </c:pt>
                <c:pt idx="77">
                  <c:v>-31.17260012251861</c:v>
                </c:pt>
                <c:pt idx="78">
                  <c:v>-31.33510817704314</c:v>
                </c:pt>
                <c:pt idx="79">
                  <c:v>-31.49315318786741</c:v>
                </c:pt>
                <c:pt idx="80">
                  <c:v>-31.64684041119383</c:v>
                </c:pt>
                <c:pt idx="81">
                  <c:v>-31.79627359006328</c:v>
                </c:pt>
                <c:pt idx="82">
                  <c:v>-31.94155491458641</c:v>
                </c:pt>
                <c:pt idx="83">
                  <c:v>-32.08278498752997</c:v>
                </c:pt>
                <c:pt idx="84">
                  <c:v>-32.22006279490044</c:v>
                </c:pt>
                <c:pt idx="85">
                  <c:v>-32.35348568118901</c:v>
                </c:pt>
                <c:pt idx="86">
                  <c:v>-32.4831493289632</c:v>
                </c:pt>
                <c:pt idx="87">
                  <c:v>-32.60914774249572</c:v>
                </c:pt>
                <c:pt idx="88">
                  <c:v>-32.7315732351625</c:v>
                </c:pt>
                <c:pt idx="89">
                  <c:v>-32.85051642032802</c:v>
                </c:pt>
                <c:pt idx="90">
                  <c:v>-32.96606620547273</c:v>
                </c:pt>
                <c:pt idx="91">
                  <c:v>-33.07830978932157</c:v>
                </c:pt>
                <c:pt idx="92">
                  <c:v>-33.18733266175506</c:v>
                </c:pt>
                <c:pt idx="93">
                  <c:v>-33.29321860628056</c:v>
                </c:pt>
                <c:pt idx="94">
                  <c:v>-33.39604970487501</c:v>
                </c:pt>
                <c:pt idx="95">
                  <c:v>-33.49590634500612</c:v>
                </c:pt>
                <c:pt idx="96">
                  <c:v>-33.59286722865472</c:v>
                </c:pt>
                <c:pt idx="97">
                  <c:v>-33.68700938317691</c:v>
                </c:pt>
                <c:pt idx="98">
                  <c:v>-33.77840817384232</c:v>
                </c:pt>
                <c:pt idx="99">
                  <c:v>-33.86713731790884</c:v>
                </c:pt>
                <c:pt idx="100">
                  <c:v>-33.95326890009017</c:v>
                </c:pt>
                <c:pt idx="101">
                  <c:v>-34.0368733892911</c:v>
                </c:pt>
                <c:pt idx="102">
                  <c:v>-34.11801965648435</c:v>
                </c:pt>
                <c:pt idx="103">
                  <c:v>-34.19677499361817</c:v>
                </c:pt>
                <c:pt idx="104">
                  <c:v>-34.2732051334474</c:v>
                </c:pt>
                <c:pt idx="105">
                  <c:v>-34.3473742701854</c:v>
                </c:pt>
                <c:pt idx="106">
                  <c:v>-34.41934508088625</c:v>
                </c:pt>
                <c:pt idx="107">
                  <c:v>-34.48917874746867</c:v>
                </c:pt>
                <c:pt idx="108">
                  <c:v>-34.55693497929413</c:v>
                </c:pt>
                <c:pt idx="109">
                  <c:v>-34.62267203623732</c:v>
                </c:pt>
                <c:pt idx="110">
                  <c:v>-34.68644675215425</c:v>
                </c:pt>
                <c:pt idx="111">
                  <c:v>-34.74831455870842</c:v>
                </c:pt>
                <c:pt idx="112">
                  <c:v>-34.80832950946913</c:v>
                </c:pt>
                <c:pt idx="113">
                  <c:v>-34.86654430423973</c:v>
                </c:pt>
                <c:pt idx="114">
                  <c:v>-34.92301031355568</c:v>
                </c:pt>
                <c:pt idx="115">
                  <c:v>-34.97777760330185</c:v>
                </c:pt>
                <c:pt idx="116">
                  <c:v>-35.03089495940849</c:v>
                </c:pt>
                <c:pt idx="117">
                  <c:v>-35.08240991257508</c:v>
                </c:pt>
                <c:pt idx="118">
                  <c:v>-35.13236876299001</c:v>
                </c:pt>
                <c:pt idx="119">
                  <c:v>-35.18081660500484</c:v>
                </c:pt>
              </c:numCache>
            </c:numRef>
          </c:yVal>
          <c:smooth val="1"/>
          <c:extLst xmlns:c16r2="http://schemas.microsoft.com/office/drawing/2015/06/chart">
            <c:ext xmlns:c16="http://schemas.microsoft.com/office/drawing/2014/chart" uri="{C3380CC4-5D6E-409C-BE32-E72D297353CC}">
              <c16:uniqueId val="{00000001-F537-446E-B6D8-E0943A34026C}"/>
            </c:ext>
          </c:extLst>
        </c:ser>
        <c:ser>
          <c:idx val="0"/>
          <c:order val="2"/>
          <c:tx>
            <c:strRef>
              <c:f>'SA-MAT-G'!$W$123</c:f>
              <c:strCache>
                <c:ptCount val="1"/>
                <c:pt idx="0">
                  <c:v>SOUD Deaths for 0.75x parameter level</c:v>
                </c:pt>
              </c:strCache>
            </c:strRef>
          </c:tx>
          <c:spPr>
            <a:ln w="6350">
              <a:solidFill>
                <a:schemeClr val="accent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W$3:$W$122</c:f>
              <c:numCache>
                <c:formatCode>General</c:formatCode>
                <c:ptCount val="120"/>
                <c:pt idx="0">
                  <c:v>0.0</c:v>
                </c:pt>
                <c:pt idx="1">
                  <c:v>-1.37196019672822</c:v>
                </c:pt>
                <c:pt idx="2">
                  <c:v>-2.397232501080316</c:v>
                </c:pt>
                <c:pt idx="3">
                  <c:v>-3.123156789428708</c:v>
                </c:pt>
                <c:pt idx="4">
                  <c:v>-3.587954913460226</c:v>
                </c:pt>
                <c:pt idx="5">
                  <c:v>-3.890146768639965</c:v>
                </c:pt>
                <c:pt idx="6">
                  <c:v>-4.14723642637307</c:v>
                </c:pt>
                <c:pt idx="7">
                  <c:v>-4.312425031571616</c:v>
                </c:pt>
                <c:pt idx="8">
                  <c:v>-4.733504147119738</c:v>
                </c:pt>
                <c:pt idx="9">
                  <c:v>-5.242400021736125</c:v>
                </c:pt>
                <c:pt idx="10">
                  <c:v>-5.757381642648466</c:v>
                </c:pt>
                <c:pt idx="11">
                  <c:v>-6.27712288547137</c:v>
                </c:pt>
                <c:pt idx="12">
                  <c:v>-6.800392624111372</c:v>
                </c:pt>
                <c:pt idx="13">
                  <c:v>-7.354824748106113</c:v>
                </c:pt>
                <c:pt idx="14">
                  <c:v>-7.914247074179457</c:v>
                </c:pt>
                <c:pt idx="15">
                  <c:v>-8.476351294763571</c:v>
                </c:pt>
                <c:pt idx="16">
                  <c:v>-9.039240197126446</c:v>
                </c:pt>
                <c:pt idx="17">
                  <c:v>-9.601285826767844</c:v>
                </c:pt>
                <c:pt idx="18">
                  <c:v>-10.16120091429184</c:v>
                </c:pt>
                <c:pt idx="19">
                  <c:v>-10.71804141535633</c:v>
                </c:pt>
                <c:pt idx="20">
                  <c:v>-11.27089367668966</c:v>
                </c:pt>
                <c:pt idx="21">
                  <c:v>-11.81954833700645</c:v>
                </c:pt>
                <c:pt idx="22">
                  <c:v>-12.36356873657046</c:v>
                </c:pt>
                <c:pt idx="23">
                  <c:v>-12.90243957863052</c:v>
                </c:pt>
                <c:pt idx="24">
                  <c:v>-13.43570453649425</c:v>
                </c:pt>
                <c:pt idx="25">
                  <c:v>-13.96295992162954</c:v>
                </c:pt>
                <c:pt idx="26">
                  <c:v>-14.48389821531982</c:v>
                </c:pt>
                <c:pt idx="27">
                  <c:v>-14.9982112029227</c:v>
                </c:pt>
                <c:pt idx="28">
                  <c:v>-15.50562657827111</c:v>
                </c:pt>
                <c:pt idx="29">
                  <c:v>-16.00590508391106</c:v>
                </c:pt>
                <c:pt idx="30">
                  <c:v>-16.49883777089697</c:v>
                </c:pt>
                <c:pt idx="31">
                  <c:v>-16.98424376265466</c:v>
                </c:pt>
                <c:pt idx="32">
                  <c:v>-17.4619683321075</c:v>
                </c:pt>
                <c:pt idx="33">
                  <c:v>-17.93188068689656</c:v>
                </c:pt>
                <c:pt idx="34">
                  <c:v>-18.39387315574177</c:v>
                </c:pt>
                <c:pt idx="35">
                  <c:v>-18.84785890468377</c:v>
                </c:pt>
                <c:pt idx="36">
                  <c:v>-19.29377009013318</c:v>
                </c:pt>
                <c:pt idx="37">
                  <c:v>-19.73155640281971</c:v>
                </c:pt>
                <c:pt idx="38">
                  <c:v>-20.16118372413914</c:v>
                </c:pt>
                <c:pt idx="39">
                  <c:v>-20.58263296541907</c:v>
                </c:pt>
                <c:pt idx="40">
                  <c:v>-20.99589883673467</c:v>
                </c:pt>
                <c:pt idx="41">
                  <c:v>-21.40098876518332</c:v>
                </c:pt>
                <c:pt idx="42">
                  <c:v>-21.79792188656556</c:v>
                </c:pt>
                <c:pt idx="43">
                  <c:v>-22.18672810359249</c:v>
                </c:pt>
                <c:pt idx="44">
                  <c:v>-22.56744720557978</c:v>
                </c:pt>
                <c:pt idx="45">
                  <c:v>-22.94012804507197</c:v>
                </c:pt>
                <c:pt idx="46">
                  <c:v>-23.30482776640928</c:v>
                </c:pt>
                <c:pt idx="47">
                  <c:v>-23.66161108477208</c:v>
                </c:pt>
                <c:pt idx="48">
                  <c:v>-24.01054960958772</c:v>
                </c:pt>
                <c:pt idx="49">
                  <c:v>-24.35172120995453</c:v>
                </c:pt>
                <c:pt idx="50">
                  <c:v>-24.68520941993961</c:v>
                </c:pt>
                <c:pt idx="51">
                  <c:v>-25.01110288135701</c:v>
                </c:pt>
                <c:pt idx="52">
                  <c:v>-25.329494821963</c:v>
                </c:pt>
                <c:pt idx="53">
                  <c:v>-25.6404825667455</c:v>
                </c:pt>
                <c:pt idx="54">
                  <c:v>-25.94416708052118</c:v>
                </c:pt>
                <c:pt idx="55">
                  <c:v>-26.24065254006898</c:v>
                </c:pt>
                <c:pt idx="56">
                  <c:v>-26.53004593412792</c:v>
                </c:pt>
                <c:pt idx="57">
                  <c:v>-26.81245668969868</c:v>
                </c:pt>
                <c:pt idx="58">
                  <c:v>-27.08799632317989</c:v>
                </c:pt>
                <c:pt idx="59">
                  <c:v>-27.35677811493968</c:v>
                </c:pt>
                <c:pt idx="60">
                  <c:v>-27.61891680602489</c:v>
                </c:pt>
                <c:pt idx="61">
                  <c:v>-27.87452831575602</c:v>
                </c:pt>
                <c:pt idx="62">
                  <c:v>-28.12372947904248</c:v>
                </c:pt>
                <c:pt idx="63">
                  <c:v>-28.36663780230158</c:v>
                </c:pt>
                <c:pt idx="64">
                  <c:v>-28.60337123692975</c:v>
                </c:pt>
                <c:pt idx="65">
                  <c:v>-28.83404796933207</c:v>
                </c:pt>
                <c:pt idx="66">
                  <c:v>-29.05878622656108</c:v>
                </c:pt>
                <c:pt idx="67">
                  <c:v>-29.27770409667333</c:v>
                </c:pt>
                <c:pt idx="68">
                  <c:v>-29.49091936294904</c:v>
                </c:pt>
                <c:pt idx="69">
                  <c:v>-29.69854935117342</c:v>
                </c:pt>
                <c:pt idx="70">
                  <c:v>-29.90071078921511</c:v>
                </c:pt>
                <c:pt idx="71">
                  <c:v>-30.09751967818018</c:v>
                </c:pt>
                <c:pt idx="72">
                  <c:v>-30.28909117444773</c:v>
                </c:pt>
                <c:pt idx="73">
                  <c:v>-30.47553948194678</c:v>
                </c:pt>
                <c:pt idx="74">
                  <c:v>-30.65697775405334</c:v>
                </c:pt>
                <c:pt idx="75">
                  <c:v>-30.83351800451983</c:v>
                </c:pt>
                <c:pt idx="76">
                  <c:v>-31.00527102689325</c:v>
                </c:pt>
                <c:pt idx="77">
                  <c:v>-31.17234632188754</c:v>
                </c:pt>
                <c:pt idx="78">
                  <c:v>-31.33485203222251</c:v>
                </c:pt>
                <c:pt idx="79">
                  <c:v>-31.49289488445358</c:v>
                </c:pt>
                <c:pt idx="80">
                  <c:v>-31.64658013735139</c:v>
                </c:pt>
                <c:pt idx="81">
                  <c:v>-31.79601153640886</c:v>
                </c:pt>
                <c:pt idx="82">
                  <c:v>-31.94129127407916</c:v>
                </c:pt>
                <c:pt idx="83">
                  <c:v>-32.08251995536527</c:v>
                </c:pt>
                <c:pt idx="84">
                  <c:v>-32.21979656840974</c:v>
                </c:pt>
                <c:pt idx="85">
                  <c:v>-32.35321845974372</c:v>
                </c:pt>
                <c:pt idx="86">
                  <c:v>-32.48288131388599</c:v>
                </c:pt>
                <c:pt idx="87">
                  <c:v>-32.6088791369706</c:v>
                </c:pt>
                <c:pt idx="88">
                  <c:v>-32.73130424415607</c:v>
                </c:pt>
                <c:pt idx="89">
                  <c:v>-32.85024725050877</c:v>
                </c:pt>
                <c:pt idx="90">
                  <c:v>-32.96579706513855</c:v>
                </c:pt>
                <c:pt idx="91">
                  <c:v>-33.0780408883295</c:v>
                </c:pt>
                <c:pt idx="92">
                  <c:v>-33.18706421145284</c:v>
                </c:pt>
                <c:pt idx="93">
                  <c:v>-33.29295081944557</c:v>
                </c:pt>
                <c:pt idx="94">
                  <c:v>-33.39578279565301</c:v>
                </c:pt>
                <c:pt idx="95">
                  <c:v>-33.49564052885423</c:v>
                </c:pt>
                <c:pt idx="96">
                  <c:v>-33.59260272228986</c:v>
                </c:pt>
                <c:pt idx="97">
                  <c:v>-33.68674640452168</c:v>
                </c:pt>
                <c:pt idx="98">
                  <c:v>-33.77814694198028</c:v>
                </c:pt>
                <c:pt idx="99">
                  <c:v>-33.86687805303684</c:v>
                </c:pt>
                <c:pt idx="100">
                  <c:v>-33.95301182347647</c:v>
                </c:pt>
                <c:pt idx="101">
                  <c:v>-34.03661872323435</c:v>
                </c:pt>
                <c:pt idx="102">
                  <c:v>-34.11776762427537</c:v>
                </c:pt>
                <c:pt idx="103">
                  <c:v>-34.19652581950447</c:v>
                </c:pt>
                <c:pt idx="104">
                  <c:v>-34.27295904259793</c:v>
                </c:pt>
                <c:pt idx="105">
                  <c:v>-34.34713148865985</c:v>
                </c:pt>
                <c:pt idx="106">
                  <c:v>-34.41910583560411</c:v>
                </c:pt>
                <c:pt idx="107">
                  <c:v>-34.48894326617942</c:v>
                </c:pt>
                <c:pt idx="108">
                  <c:v>-34.55670349055355</c:v>
                </c:pt>
                <c:pt idx="109">
                  <c:v>-34.62244476937788</c:v>
                </c:pt>
                <c:pt idx="110">
                  <c:v>-34.6862239372655</c:v>
                </c:pt>
                <c:pt idx="111">
                  <c:v>-34.7480964266114</c:v>
                </c:pt>
                <c:pt idx="112">
                  <c:v>-34.80811629169695</c:v>
                </c:pt>
                <c:pt idx="113">
                  <c:v>-34.86633623301736</c:v>
                </c:pt>
                <c:pt idx="114">
                  <c:v>-34.92280762178049</c:v>
                </c:pt>
                <c:pt idx="115">
                  <c:v>-34.9775805245268</c:v>
                </c:pt>
                <c:pt idx="116">
                  <c:v>-35.03070372782478</c:v>
                </c:pt>
                <c:pt idx="117">
                  <c:v>-35.0822247629978</c:v>
                </c:pt>
                <c:pt idx="118">
                  <c:v>-35.13218993084198</c:v>
                </c:pt>
                <c:pt idx="119">
                  <c:v>-35.18064432630354</c:v>
                </c:pt>
              </c:numCache>
            </c:numRef>
          </c:yVal>
          <c:smooth val="1"/>
          <c:extLst xmlns:c16r2="http://schemas.microsoft.com/office/drawing/2015/06/chart">
            <c:ext xmlns:c16="http://schemas.microsoft.com/office/drawing/2014/chart" uri="{C3380CC4-5D6E-409C-BE32-E72D297353CC}">
              <c16:uniqueId val="{00000002-F537-446E-B6D8-E0943A34026C}"/>
            </c:ext>
          </c:extLst>
        </c:ser>
        <c:ser>
          <c:idx val="7"/>
          <c:order val="3"/>
          <c:tx>
            <c:strRef>
              <c:f>'SA-MAT-G'!$F$123</c:f>
              <c:strCache>
                <c:ptCount val="1"/>
                <c:pt idx="0">
                  <c:v>SHUD Deaths for 1.25x parameter level</c:v>
                </c:pt>
              </c:strCache>
            </c:strRef>
          </c:tx>
          <c:spPr>
            <a:ln w="76200">
              <a:solidFill>
                <a:schemeClr val="accent2"/>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F$3:$F$122</c:f>
              <c:numCache>
                <c:formatCode>General</c:formatCode>
                <c:ptCount val="120"/>
                <c:pt idx="0">
                  <c:v>0.0</c:v>
                </c:pt>
                <c:pt idx="1">
                  <c:v>-11.14869636798521</c:v>
                </c:pt>
                <c:pt idx="2">
                  <c:v>-20.91402422723159</c:v>
                </c:pt>
                <c:pt idx="3">
                  <c:v>-29.57021513878835</c:v>
                </c:pt>
                <c:pt idx="4">
                  <c:v>-37.34196505107109</c:v>
                </c:pt>
                <c:pt idx="5">
                  <c:v>-44.27241389322986</c:v>
                </c:pt>
                <c:pt idx="6">
                  <c:v>-50.32086289594118</c:v>
                </c:pt>
                <c:pt idx="7">
                  <c:v>-55.73887197275598</c:v>
                </c:pt>
                <c:pt idx="8">
                  <c:v>-59.9671196997782</c:v>
                </c:pt>
                <c:pt idx="9">
                  <c:v>-63.48268464906</c:v>
                </c:pt>
                <c:pt idx="10">
                  <c:v>-66.53005396848188</c:v>
                </c:pt>
                <c:pt idx="11">
                  <c:v>-69.18507306544865</c:v>
                </c:pt>
                <c:pt idx="12">
                  <c:v>-71.51005041239628</c:v>
                </c:pt>
                <c:pt idx="13">
                  <c:v>-73.4972155296055</c:v>
                </c:pt>
                <c:pt idx="14">
                  <c:v>-75.24150785338888</c:v>
                </c:pt>
                <c:pt idx="15">
                  <c:v>-76.78092804288885</c:v>
                </c:pt>
                <c:pt idx="16">
                  <c:v>-78.14678260765326</c:v>
                </c:pt>
                <c:pt idx="17">
                  <c:v>-79.36509344312694</c:v>
                </c:pt>
                <c:pt idx="18">
                  <c:v>-80.45733100527168</c:v>
                </c:pt>
                <c:pt idx="19">
                  <c:v>-81.4411248202378</c:v>
                </c:pt>
                <c:pt idx="20">
                  <c:v>-82.33147018648089</c:v>
                </c:pt>
                <c:pt idx="21">
                  <c:v>-83.13986464956424</c:v>
                </c:pt>
                <c:pt idx="22">
                  <c:v>-83.87660185475923</c:v>
                </c:pt>
                <c:pt idx="23">
                  <c:v>-84.55071104209208</c:v>
                </c:pt>
                <c:pt idx="24">
                  <c:v>-85.1699467952365</c:v>
                </c:pt>
                <c:pt idx="25">
                  <c:v>-85.74100441217916</c:v>
                </c:pt>
                <c:pt idx="26">
                  <c:v>-86.2695949888772</c:v>
                </c:pt>
                <c:pt idx="27">
                  <c:v>-86.76077970229781</c:v>
                </c:pt>
                <c:pt idx="28">
                  <c:v>-87.2190021982155</c:v>
                </c:pt>
                <c:pt idx="29">
                  <c:v>-87.64818316639288</c:v>
                </c:pt>
                <c:pt idx="30">
                  <c:v>-88.05179845605321</c:v>
                </c:pt>
                <c:pt idx="31">
                  <c:v>-88.43294296905968</c:v>
                </c:pt>
                <c:pt idx="32">
                  <c:v>-88.79438322453134</c:v>
                </c:pt>
                <c:pt idx="33">
                  <c:v>-89.13860182860525</c:v>
                </c:pt>
                <c:pt idx="34">
                  <c:v>-89.46783212088815</c:v>
                </c:pt>
                <c:pt idx="35">
                  <c:v>-89.78409012291381</c:v>
                </c:pt>
                <c:pt idx="36">
                  <c:v>-90.08920082989287</c:v>
                </c:pt>
                <c:pt idx="37">
                  <c:v>-90.38481995777147</c:v>
                </c:pt>
                <c:pt idx="38">
                  <c:v>-90.67245237659988</c:v>
                </c:pt>
                <c:pt idx="39">
                  <c:v>-90.95346765253615</c:v>
                </c:pt>
                <c:pt idx="40">
                  <c:v>-91.229113680739</c:v>
                </c:pt>
                <c:pt idx="41">
                  <c:v>-91.50052832493814</c:v>
                </c:pt>
                <c:pt idx="42">
                  <c:v>-91.7687495238175</c:v>
                </c:pt>
                <c:pt idx="43">
                  <c:v>-92.03472412340628</c:v>
                </c:pt>
                <c:pt idx="44">
                  <c:v>-92.29931564466942</c:v>
                </c:pt>
                <c:pt idx="45">
                  <c:v>-92.56331115725561</c:v>
                </c:pt>
                <c:pt idx="46">
                  <c:v>-92.82742740100302</c:v>
                </c:pt>
                <c:pt idx="47">
                  <c:v>-93.09231626538256</c:v>
                </c:pt>
                <c:pt idx="48">
                  <c:v>-93.35856972670724</c:v>
                </c:pt>
                <c:pt idx="49">
                  <c:v>-93.62672431894912</c:v>
                </c:pt>
                <c:pt idx="50">
                  <c:v>-93.8972652009549</c:v>
                </c:pt>
                <c:pt idx="51">
                  <c:v>-94.17062987274248</c:v>
                </c:pt>
                <c:pt idx="52">
                  <c:v>-94.4472115844188</c:v>
                </c:pt>
                <c:pt idx="53">
                  <c:v>-94.72736247482581</c:v>
                </c:pt>
                <c:pt idx="54">
                  <c:v>-95.01139647033963</c:v>
                </c:pt>
                <c:pt idx="55">
                  <c:v>-95.2995919696438</c:v>
                </c:pt>
                <c:pt idx="56">
                  <c:v>-95.59219433638278</c:v>
                </c:pt>
                <c:pt idx="57">
                  <c:v>-95.88941821834824</c:v>
                </c:pt>
                <c:pt idx="58">
                  <c:v>-96.19144970919633</c:v>
                </c:pt>
                <c:pt idx="59">
                  <c:v>-96.4984483665334</c:v>
                </c:pt>
                <c:pt idx="60">
                  <c:v>-96.81054909835566</c:v>
                </c:pt>
                <c:pt idx="61">
                  <c:v>-97.127863928338</c:v>
                </c:pt>
                <c:pt idx="62">
                  <c:v>-97.4504836492625</c:v>
                </c:pt>
                <c:pt idx="63">
                  <c:v>-97.77847937275011</c:v>
                </c:pt>
                <c:pt idx="64">
                  <c:v>-98.11190398264412</c:v>
                </c:pt>
                <c:pt idx="65">
                  <c:v>-98.45079349858425</c:v>
                </c:pt>
                <c:pt idx="66">
                  <c:v>-98.79516835576158</c:v>
                </c:pt>
                <c:pt idx="67">
                  <c:v>-99.14503460619544</c:v>
                </c:pt>
                <c:pt idx="68">
                  <c:v>-99.50038504649044</c:v>
                </c:pt>
                <c:pt idx="69">
                  <c:v>-99.86120027658625</c:v>
                </c:pt>
                <c:pt idx="70">
                  <c:v>-100.227449693652</c:v>
                </c:pt>
                <c:pt idx="71">
                  <c:v>-100.5990924249922</c:v>
                </c:pt>
                <c:pt idx="72">
                  <c:v>-100.9760782035361</c:v>
                </c:pt>
                <c:pt idx="73">
                  <c:v>-101.3583481892274</c:v>
                </c:pt>
                <c:pt idx="74">
                  <c:v>-101.7458357394318</c:v>
                </c:pt>
                <c:pt idx="75">
                  <c:v>-102.1384671312706</c:v>
                </c:pt>
                <c:pt idx="76">
                  <c:v>-102.5361622385979</c:v>
                </c:pt>
                <c:pt idx="77">
                  <c:v>-102.9388351661885</c:v>
                </c:pt>
                <c:pt idx="78">
                  <c:v>-103.3463948435426</c:v>
                </c:pt>
                <c:pt idx="79">
                  <c:v>-103.7587455805782</c:v>
                </c:pt>
                <c:pt idx="80">
                  <c:v>-104.1757875873447</c:v>
                </c:pt>
                <c:pt idx="81">
                  <c:v>-104.5974174597825</c:v>
                </c:pt>
                <c:pt idx="82">
                  <c:v>-105.0235286334339</c:v>
                </c:pt>
                <c:pt idx="83">
                  <c:v>-105.4540118069047</c:v>
                </c:pt>
                <c:pt idx="84">
                  <c:v>-105.8887553367819</c:v>
                </c:pt>
                <c:pt idx="85">
                  <c:v>-106.327645605624</c:v>
                </c:pt>
                <c:pt idx="86">
                  <c:v>-106.7705673645421</c:v>
                </c:pt>
                <c:pt idx="87">
                  <c:v>-107.21740405182</c:v>
                </c:pt>
                <c:pt idx="88">
                  <c:v>-107.668038088942</c:v>
                </c:pt>
                <c:pt idx="89">
                  <c:v>-108.1223511553181</c:v>
                </c:pt>
                <c:pt idx="90">
                  <c:v>-108.580224442936</c:v>
                </c:pt>
                <c:pt idx="91">
                  <c:v>-109.0415388921022</c:v>
                </c:pt>
                <c:pt idx="92">
                  <c:v>-109.5061754093671</c:v>
                </c:pt>
                <c:pt idx="93">
                  <c:v>-109.9740150686801</c:v>
                </c:pt>
                <c:pt idx="94">
                  <c:v>-110.444939296757</c:v>
                </c:pt>
                <c:pt idx="95">
                  <c:v>-110.9188300435972</c:v>
                </c:pt>
                <c:pt idx="96">
                  <c:v>-111.3955699390312</c:v>
                </c:pt>
                <c:pt idx="97">
                  <c:v>-111.8750424361394</c:v>
                </c:pt>
                <c:pt idx="98">
                  <c:v>-112.3571319423316</c:v>
                </c:pt>
                <c:pt idx="99">
                  <c:v>-112.8417239388401</c:v>
                </c:pt>
                <c:pt idx="100">
                  <c:v>-113.328705089332</c:v>
                </c:pt>
                <c:pt idx="101">
                  <c:v>-113.8179633383167</c:v>
                </c:pt>
                <c:pt idx="102">
                  <c:v>-114.3093879999855</c:v>
                </c:pt>
                <c:pt idx="103">
                  <c:v>-114.802869838073</c:v>
                </c:pt>
                <c:pt idx="104">
                  <c:v>-115.2983011373293</c:v>
                </c:pt>
                <c:pt idx="105">
                  <c:v>-115.7955757671183</c:v>
                </c:pt>
                <c:pt idx="106">
                  <c:v>-116.2945892376632</c:v>
                </c:pt>
                <c:pt idx="107">
                  <c:v>-116.7952387494206</c:v>
                </c:pt>
                <c:pt idx="108">
                  <c:v>-117.2974232360265</c:v>
                </c:pt>
                <c:pt idx="109">
                  <c:v>-117.801043401253</c:v>
                </c:pt>
                <c:pt idx="110">
                  <c:v>-118.3060017503749</c:v>
                </c:pt>
                <c:pt idx="111">
                  <c:v>-118.8122026163283</c:v>
                </c:pt>
                <c:pt idx="112">
                  <c:v>-119.3195521810257</c:v>
                </c:pt>
                <c:pt idx="113">
                  <c:v>-119.8279584921634</c:v>
                </c:pt>
                <c:pt idx="114">
                  <c:v>-120.337331475844</c:v>
                </c:pt>
                <c:pt idx="115">
                  <c:v>-120.8475829453158</c:v>
                </c:pt>
                <c:pt idx="116">
                  <c:v>-121.3586266061183</c:v>
                </c:pt>
                <c:pt idx="117">
                  <c:v>-121.8703780578912</c:v>
                </c:pt>
                <c:pt idx="118">
                  <c:v>-122.3827547931193</c:v>
                </c:pt>
                <c:pt idx="119">
                  <c:v>-122.8956761930296</c:v>
                </c:pt>
              </c:numCache>
            </c:numRef>
          </c:yVal>
          <c:smooth val="1"/>
          <c:extLst xmlns:c16r2="http://schemas.microsoft.com/office/drawing/2015/06/chart">
            <c:ext xmlns:c16="http://schemas.microsoft.com/office/drawing/2014/chart" uri="{C3380CC4-5D6E-409C-BE32-E72D297353CC}">
              <c16:uniqueId val="{00000003-F537-446E-B6D8-E0943A34026C}"/>
            </c:ext>
          </c:extLst>
        </c:ser>
        <c:ser>
          <c:idx val="4"/>
          <c:order val="4"/>
          <c:tx>
            <c:strRef>
              <c:f>'SA-MAT-G'!$O$123</c:f>
              <c:strCache>
                <c:ptCount val="1"/>
                <c:pt idx="0">
                  <c:v>SHUD Deaths for 1x parameter level</c:v>
                </c:pt>
              </c:strCache>
            </c:strRef>
          </c:tx>
          <c:spPr>
            <a:ln w="38100">
              <a:solidFill>
                <a:schemeClr val="accent2"/>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O$3:$O$122</c:f>
              <c:numCache>
                <c:formatCode>General</c:formatCode>
                <c:ptCount val="120"/>
                <c:pt idx="0">
                  <c:v>0.0</c:v>
                </c:pt>
                <c:pt idx="1">
                  <c:v>-9.26369735801523</c:v>
                </c:pt>
                <c:pt idx="2">
                  <c:v>-17.38514739873778</c:v>
                </c:pt>
                <c:pt idx="3">
                  <c:v>-24.59069654757628</c:v>
                </c:pt>
                <c:pt idx="4">
                  <c:v>-31.06588350104898</c:v>
                </c:pt>
                <c:pt idx="5">
                  <c:v>-36.84572984714823</c:v>
                </c:pt>
                <c:pt idx="6">
                  <c:v>-41.89570938127954</c:v>
                </c:pt>
                <c:pt idx="7">
                  <c:v>-46.42425470883295</c:v>
                </c:pt>
                <c:pt idx="8">
                  <c:v>-49.96644111348304</c:v>
                </c:pt>
                <c:pt idx="9">
                  <c:v>-52.91783169769969</c:v>
                </c:pt>
                <c:pt idx="10">
                  <c:v>-55.48128368426586</c:v>
                </c:pt>
                <c:pt idx="11">
                  <c:v>-57.7195898323008</c:v>
                </c:pt>
                <c:pt idx="12">
                  <c:v>-59.68434678153339</c:v>
                </c:pt>
                <c:pt idx="13">
                  <c:v>-61.36897699555274</c:v>
                </c:pt>
                <c:pt idx="14">
                  <c:v>-62.85222939577032</c:v>
                </c:pt>
                <c:pt idx="15">
                  <c:v>-64.16559371701108</c:v>
                </c:pt>
                <c:pt idx="16">
                  <c:v>-65.33501640376538</c:v>
                </c:pt>
                <c:pt idx="17">
                  <c:v>-66.38206735793764</c:v>
                </c:pt>
                <c:pt idx="18">
                  <c:v>-67.32454590225021</c:v>
                </c:pt>
                <c:pt idx="19">
                  <c:v>-68.17706840172214</c:v>
                </c:pt>
                <c:pt idx="20">
                  <c:v>-68.95206887381082</c:v>
                </c:pt>
                <c:pt idx="21">
                  <c:v>-69.65908047066449</c:v>
                </c:pt>
                <c:pt idx="22">
                  <c:v>-70.30663896910786</c:v>
                </c:pt>
                <c:pt idx="23">
                  <c:v>-70.9022324913071</c:v>
                </c:pt>
                <c:pt idx="24">
                  <c:v>-71.45229233499518</c:v>
                </c:pt>
                <c:pt idx="25">
                  <c:v>-71.96237143901658</c:v>
                </c:pt>
                <c:pt idx="26">
                  <c:v>-72.4372064281081</c:v>
                </c:pt>
                <c:pt idx="27">
                  <c:v>-72.88099501303341</c:v>
                </c:pt>
                <c:pt idx="28">
                  <c:v>-73.2974227396165</c:v>
                </c:pt>
                <c:pt idx="29">
                  <c:v>-73.6897414143349</c:v>
                </c:pt>
                <c:pt idx="30">
                  <c:v>-74.06083389126283</c:v>
                </c:pt>
                <c:pt idx="31">
                  <c:v>-74.4132670701604</c:v>
                </c:pt>
                <c:pt idx="32">
                  <c:v>-74.74933550232095</c:v>
                </c:pt>
                <c:pt idx="33">
                  <c:v>-75.07109828569308</c:v>
                </c:pt>
                <c:pt idx="34">
                  <c:v>-75.38040780999862</c:v>
                </c:pt>
                <c:pt idx="35">
                  <c:v>-75.67893626601354</c:v>
                </c:pt>
                <c:pt idx="36">
                  <c:v>-75.96819746222985</c:v>
                </c:pt>
                <c:pt idx="37">
                  <c:v>-76.2495648696952</c:v>
                </c:pt>
                <c:pt idx="38">
                  <c:v>-76.52428691667791</c:v>
                </c:pt>
                <c:pt idx="39">
                  <c:v>-76.793499883214</c:v>
                </c:pt>
                <c:pt idx="40">
                  <c:v>-77.05823921093098</c:v>
                </c:pt>
                <c:pt idx="41">
                  <c:v>-77.31944915791995</c:v>
                </c:pt>
                <c:pt idx="42">
                  <c:v>-77.57799118064625</c:v>
                </c:pt>
                <c:pt idx="43">
                  <c:v>-77.83465125803995</c:v>
                </c:pt>
                <c:pt idx="44">
                  <c:v>-78.09014633147115</c:v>
                </c:pt>
                <c:pt idx="45">
                  <c:v>-78.34513000256747</c:v>
                </c:pt>
                <c:pt idx="46">
                  <c:v>-78.60019760648653</c:v>
                </c:pt>
                <c:pt idx="47">
                  <c:v>-78.85589075217828</c:v>
                </c:pt>
                <c:pt idx="48">
                  <c:v>-79.11270141254668</c:v>
                </c:pt>
                <c:pt idx="49">
                  <c:v>-79.37107562756334</c:v>
                </c:pt>
                <c:pt idx="50">
                  <c:v>-79.63141687246807</c:v>
                </c:pt>
                <c:pt idx="51">
                  <c:v>-79.89408913488015</c:v>
                </c:pt>
                <c:pt idx="52">
                  <c:v>-80.15941973694615</c:v>
                </c:pt>
                <c:pt idx="53">
                  <c:v>-80.42770193341588</c:v>
                </c:pt>
                <c:pt idx="54">
                  <c:v>-80.69919731088341</c:v>
                </c:pt>
                <c:pt idx="55">
                  <c:v>-80.97413800967324</c:v>
                </c:pt>
                <c:pt idx="56">
                  <c:v>-81.25272878654245</c:v>
                </c:pt>
                <c:pt idx="57">
                  <c:v>-81.53514893372501</c:v>
                </c:pt>
                <c:pt idx="58">
                  <c:v>-81.82155406758268</c:v>
                </c:pt>
                <c:pt idx="59">
                  <c:v>-82.11207779833305</c:v>
                </c:pt>
                <c:pt idx="60">
                  <c:v>-82.4068332908421</c:v>
                </c:pt>
                <c:pt idx="61">
                  <c:v>-82.7059147251643</c:v>
                </c:pt>
                <c:pt idx="62">
                  <c:v>-83.00939866453085</c:v>
                </c:pt>
                <c:pt idx="63">
                  <c:v>-83.31734533757005</c:v>
                </c:pt>
                <c:pt idx="64">
                  <c:v>-83.62979984083866</c:v>
                </c:pt>
                <c:pt idx="65">
                  <c:v>-83.9467932671033</c:v>
                </c:pt>
                <c:pt idx="66">
                  <c:v>-84.26834376428833</c:v>
                </c:pt>
                <c:pt idx="67">
                  <c:v>-84.59445752957306</c:v>
                </c:pt>
                <c:pt idx="68">
                  <c:v>-84.92512974269444</c:v>
                </c:pt>
                <c:pt idx="69">
                  <c:v>-85.26034544220351</c:v>
                </c:pt>
                <c:pt idx="70">
                  <c:v>-85.60008034812844</c:v>
                </c:pt>
                <c:pt idx="71">
                  <c:v>-85.9443016342185</c:v>
                </c:pt>
                <c:pt idx="72">
                  <c:v>-86.29296865272025</c:v>
                </c:pt>
                <c:pt idx="73">
                  <c:v>-86.64603361446385</c:v>
                </c:pt>
                <c:pt idx="74">
                  <c:v>-87.00344222679296</c:v>
                </c:pt>
                <c:pt idx="75">
                  <c:v>-87.36513429176878</c:v>
                </c:pt>
                <c:pt idx="76">
                  <c:v>-87.7310442668776</c:v>
                </c:pt>
                <c:pt idx="77">
                  <c:v>-88.10110179038665</c:v>
                </c:pt>
                <c:pt idx="78">
                  <c:v>-88.47523217330549</c:v>
                </c:pt>
                <c:pt idx="79">
                  <c:v>-88.85335685985115</c:v>
                </c:pt>
                <c:pt idx="80">
                  <c:v>-89.23539385817253</c:v>
                </c:pt>
                <c:pt idx="81">
                  <c:v>-89.62125814299861</c:v>
                </c:pt>
                <c:pt idx="82">
                  <c:v>-90.01086203180965</c:v>
                </c:pt>
                <c:pt idx="83">
                  <c:v>-90.4041155359765</c:v>
                </c:pt>
                <c:pt idx="84">
                  <c:v>-90.800926688321</c:v>
                </c:pt>
                <c:pt idx="85">
                  <c:v>-91.20120184839856</c:v>
                </c:pt>
                <c:pt idx="86">
                  <c:v>-91.60484598677284</c:v>
                </c:pt>
                <c:pt idx="87">
                  <c:v>-92.011762949479</c:v>
                </c:pt>
                <c:pt idx="88">
                  <c:v>-92.42185570379691</c:v>
                </c:pt>
                <c:pt idx="89">
                  <c:v>-92.83502656641078</c:v>
                </c:pt>
                <c:pt idx="90">
                  <c:v>-93.25117741496135</c:v>
                </c:pt>
                <c:pt idx="91">
                  <c:v>-93.67020988395335</c:v>
                </c:pt>
                <c:pt idx="92">
                  <c:v>-94.09202554592516</c:v>
                </c:pt>
                <c:pt idx="93">
                  <c:v>-94.5165260787456</c:v>
                </c:pt>
                <c:pt idx="94">
                  <c:v>-94.9436134198408</c:v>
                </c:pt>
                <c:pt idx="95">
                  <c:v>-95.37318990813628</c:v>
                </c:pt>
                <c:pt idx="96">
                  <c:v>-95.80515841443238</c:v>
                </c:pt>
                <c:pt idx="97">
                  <c:v>-96.23942246092174</c:v>
                </c:pt>
                <c:pt idx="98">
                  <c:v>-96.67588633046954</c:v>
                </c:pt>
                <c:pt idx="99">
                  <c:v>-97.11445516633648</c:v>
                </c:pt>
                <c:pt idx="100">
                  <c:v>-97.55503506284565</c:v>
                </c:pt>
                <c:pt idx="101">
                  <c:v>-97.9975331476426</c:v>
                </c:pt>
                <c:pt idx="102">
                  <c:v>-98.4418576559959</c:v>
                </c:pt>
                <c:pt idx="103">
                  <c:v>-98.88791799768218</c:v>
                </c:pt>
                <c:pt idx="104">
                  <c:v>-99.33562481690335</c:v>
                </c:pt>
                <c:pt idx="105">
                  <c:v>-99.784890045688</c:v>
                </c:pt>
                <c:pt idx="106">
                  <c:v>-100.2356269511995</c:v>
                </c:pt>
                <c:pt idx="107">
                  <c:v>-100.6877501773342</c:v>
                </c:pt>
                <c:pt idx="108">
                  <c:v>-101.1411757810054</c:v>
                </c:pt>
                <c:pt idx="109">
                  <c:v>-101.5958212634497</c:v>
                </c:pt>
                <c:pt idx="110">
                  <c:v>-102.051605596896</c:v>
                </c:pt>
                <c:pt idx="111">
                  <c:v>-102.5084492469192</c:v>
                </c:pt>
                <c:pt idx="112">
                  <c:v>-102.9662741907651</c:v>
                </c:pt>
                <c:pt idx="113">
                  <c:v>-103.4250039319395</c:v>
                </c:pt>
                <c:pt idx="114">
                  <c:v>-103.8845635113171</c:v>
                </c:pt>
                <c:pt idx="115">
                  <c:v>-104.3448795150277</c:v>
                </c:pt>
                <c:pt idx="116">
                  <c:v>-104.8058800793514</c:v>
                </c:pt>
                <c:pt idx="117">
                  <c:v>-105.267494892846</c:v>
                </c:pt>
                <c:pt idx="118">
                  <c:v>-105.7296551959171</c:v>
                </c:pt>
                <c:pt idx="119">
                  <c:v>-106.192293778028</c:v>
                </c:pt>
              </c:numCache>
            </c:numRef>
          </c:yVal>
          <c:smooth val="1"/>
          <c:extLst xmlns:c16r2="http://schemas.microsoft.com/office/drawing/2015/06/chart">
            <c:ext xmlns:c16="http://schemas.microsoft.com/office/drawing/2014/chart" uri="{C3380CC4-5D6E-409C-BE32-E72D297353CC}">
              <c16:uniqueId val="{00000004-F537-446E-B6D8-E0943A34026C}"/>
            </c:ext>
          </c:extLst>
        </c:ser>
        <c:ser>
          <c:idx val="1"/>
          <c:order val="5"/>
          <c:tx>
            <c:strRef>
              <c:f>'SA-MAT-G'!$X$123</c:f>
              <c:strCache>
                <c:ptCount val="1"/>
                <c:pt idx="0">
                  <c:v>SHUD Deaths for 0.75x parameter level</c:v>
                </c:pt>
              </c:strCache>
            </c:strRef>
          </c:tx>
          <c:spPr>
            <a:ln w="6350">
              <a:solidFill>
                <a:schemeClr val="accent2"/>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X$3:$X$122</c:f>
              <c:numCache>
                <c:formatCode>General</c:formatCode>
                <c:ptCount val="120"/>
                <c:pt idx="0">
                  <c:v>0.0</c:v>
                </c:pt>
                <c:pt idx="1">
                  <c:v>-7.377471938469601</c:v>
                </c:pt>
                <c:pt idx="2">
                  <c:v>-13.85102848182967</c:v>
                </c:pt>
                <c:pt idx="3">
                  <c:v>-19.59972579845964</c:v>
                </c:pt>
                <c:pt idx="4">
                  <c:v>-24.77040034061086</c:v>
                </c:pt>
                <c:pt idx="5">
                  <c:v>-29.39028983015367</c:v>
                </c:pt>
                <c:pt idx="6">
                  <c:v>-33.43133632262031</c:v>
                </c:pt>
                <c:pt idx="7">
                  <c:v>-37.0590613280257</c:v>
                </c:pt>
                <c:pt idx="8">
                  <c:v>-39.90306989324794</c:v>
                </c:pt>
                <c:pt idx="9">
                  <c:v>-42.27770523487636</c:v>
                </c:pt>
                <c:pt idx="10">
                  <c:v>-44.34428756430086</c:v>
                </c:pt>
                <c:pt idx="11">
                  <c:v>-46.15264225241772</c:v>
                </c:pt>
                <c:pt idx="12">
                  <c:v>-47.74371952544507</c:v>
                </c:pt>
                <c:pt idx="13">
                  <c:v>-49.1121850154621</c:v>
                </c:pt>
                <c:pt idx="14">
                  <c:v>-50.32064312514883</c:v>
                </c:pt>
                <c:pt idx="15">
                  <c:v>-51.39410347182427</c:v>
                </c:pt>
                <c:pt idx="16">
                  <c:v>-52.353176194862</c:v>
                </c:pt>
                <c:pt idx="17">
                  <c:v>-53.2149975909206</c:v>
                </c:pt>
                <c:pt idx="18">
                  <c:v>-53.99371011582176</c:v>
                </c:pt>
                <c:pt idx="19">
                  <c:v>-54.70092816773197</c:v>
                </c:pt>
                <c:pt idx="20">
                  <c:v>-55.34653331725659</c:v>
                </c:pt>
                <c:pt idx="21">
                  <c:v>-55.93810129981953</c:v>
                </c:pt>
                <c:pt idx="22">
                  <c:v>-56.4824159196225</c:v>
                </c:pt>
                <c:pt idx="23">
                  <c:v>-56.98542900500694</c:v>
                </c:pt>
                <c:pt idx="24">
                  <c:v>-57.4522525869729</c:v>
                </c:pt>
                <c:pt idx="25">
                  <c:v>-57.88730063599971</c:v>
                </c:pt>
                <c:pt idx="26">
                  <c:v>-58.2943381998379</c:v>
                </c:pt>
                <c:pt idx="27">
                  <c:v>-58.67670203188905</c:v>
                </c:pt>
                <c:pt idx="28">
                  <c:v>-59.03732176413114</c:v>
                </c:pt>
                <c:pt idx="29">
                  <c:v>-59.37878223748971</c:v>
                </c:pt>
                <c:pt idx="30">
                  <c:v>-59.7033750008958</c:v>
                </c:pt>
                <c:pt idx="31">
                  <c:v>-60.01314044483165</c:v>
                </c:pt>
                <c:pt idx="32">
                  <c:v>-60.30990247167014</c:v>
                </c:pt>
                <c:pt idx="33">
                  <c:v>-60.59529783405851</c:v>
                </c:pt>
                <c:pt idx="34">
                  <c:v>-60.87079899263963</c:v>
                </c:pt>
                <c:pt idx="35">
                  <c:v>-61.13773519796068</c:v>
                </c:pt>
                <c:pt idx="36">
                  <c:v>-61.39730984137766</c:v>
                </c:pt>
                <c:pt idx="37">
                  <c:v>-61.65061480569882</c:v>
                </c:pt>
                <c:pt idx="38">
                  <c:v>-61.8986426282016</c:v>
                </c:pt>
                <c:pt idx="39">
                  <c:v>-62.14229675415002</c:v>
                </c:pt>
                <c:pt idx="40">
                  <c:v>-62.38240052951994</c:v>
                </c:pt>
                <c:pt idx="41">
                  <c:v>-62.61970487682924</c:v>
                </c:pt>
                <c:pt idx="42">
                  <c:v>-62.85489495797894</c:v>
                </c:pt>
                <c:pt idx="43">
                  <c:v>-63.08859599528355</c:v>
                </c:pt>
                <c:pt idx="44">
                  <c:v>-63.32137838890007</c:v>
                </c:pt>
                <c:pt idx="45">
                  <c:v>-63.55376224366614</c:v>
                </c:pt>
                <c:pt idx="46">
                  <c:v>-63.78622139895676</c:v>
                </c:pt>
                <c:pt idx="47">
                  <c:v>-64.01918703443228</c:v>
                </c:pt>
                <c:pt idx="48">
                  <c:v>-64.25305091771265</c:v>
                </c:pt>
                <c:pt idx="49">
                  <c:v>-64.48816834416517</c:v>
                </c:pt>
                <c:pt idx="50">
                  <c:v>-64.72486081035028</c:v>
                </c:pt>
                <c:pt idx="51">
                  <c:v>-64.96341845600591</c:v>
                </c:pt>
                <c:pt idx="52">
                  <c:v>-65.20410230336726</c:v>
                </c:pt>
                <c:pt idx="53">
                  <c:v>-65.44714631839866</c:v>
                </c:pt>
                <c:pt idx="54">
                  <c:v>-65.69275931405684</c:v>
                </c:pt>
                <c:pt idx="55">
                  <c:v>-65.9411267126828</c:v>
                </c:pt>
                <c:pt idx="56">
                  <c:v>-66.19241218198346</c:v>
                </c:pt>
                <c:pt idx="57">
                  <c:v>-66.44675915697988</c:v>
                </c:pt>
                <c:pt idx="58">
                  <c:v>-66.70429225844907</c:v>
                </c:pt>
                <c:pt idx="59">
                  <c:v>-66.96511861703257</c:v>
                </c:pt>
                <c:pt idx="60">
                  <c:v>-67.22932911090385</c:v>
                </c:pt>
                <c:pt idx="61">
                  <c:v>-67.4969995239438</c:v>
                </c:pt>
                <c:pt idx="62">
                  <c:v>-67.76819163051216</c:v>
                </c:pt>
                <c:pt idx="63">
                  <c:v>-68.04295421223617</c:v>
                </c:pt>
                <c:pt idx="64">
                  <c:v>-68.32132401162035</c:v>
                </c:pt>
                <c:pt idx="65">
                  <c:v>-68.60332662681168</c:v>
                </c:pt>
                <c:pt idx="66">
                  <c:v>-68.8889773514198</c:v>
                </c:pt>
                <c:pt idx="67">
                  <c:v>-69.17828196295208</c:v>
                </c:pt>
                <c:pt idx="68">
                  <c:v>-69.47123746306384</c:v>
                </c:pt>
                <c:pt idx="69">
                  <c:v>-69.76783277263267</c:v>
                </c:pt>
                <c:pt idx="70">
                  <c:v>-70.06804938436616</c:v>
                </c:pt>
                <c:pt idx="71">
                  <c:v>-70.37186197545311</c:v>
                </c:pt>
                <c:pt idx="72">
                  <c:v>-70.67923898264083</c:v>
                </c:pt>
                <c:pt idx="73">
                  <c:v>-70.99014314188164</c:v>
                </c:pt>
                <c:pt idx="74">
                  <c:v>-71.30453199459535</c:v>
                </c:pt>
                <c:pt idx="75">
                  <c:v>-71.62235836246772</c:v>
                </c:pt>
                <c:pt idx="76">
                  <c:v>-71.94357079254941</c:v>
                </c:pt>
                <c:pt idx="77">
                  <c:v>-72.2681139743157</c:v>
                </c:pt>
                <c:pt idx="78">
                  <c:v>-72.59592913032185</c:v>
                </c:pt>
                <c:pt idx="79">
                  <c:v>-72.92695438186436</c:v>
                </c:pt>
                <c:pt idx="80">
                  <c:v>-73.2611250911003</c:v>
                </c:pt>
                <c:pt idx="81">
                  <c:v>-73.59837418092108</c:v>
                </c:pt>
                <c:pt idx="82">
                  <c:v>-73.93863243383615</c:v>
                </c:pt>
                <c:pt idx="83">
                  <c:v>-74.28182877103431</c:v>
                </c:pt>
                <c:pt idx="84">
                  <c:v>-74.62789051275269</c:v>
                </c:pt>
                <c:pt idx="85">
                  <c:v>-74.97674362100256</c:v>
                </c:pt>
                <c:pt idx="86">
                  <c:v>-75.32831292562076</c:v>
                </c:pt>
                <c:pt idx="87">
                  <c:v>-75.68252233465662</c:v>
                </c:pt>
                <c:pt idx="88">
                  <c:v>-76.0392950299091</c:v>
                </c:pt>
                <c:pt idx="89">
                  <c:v>-76.3985536485188</c:v>
                </c:pt>
                <c:pt idx="90">
                  <c:v>-76.7602204513956</c:v>
                </c:pt>
                <c:pt idx="91">
                  <c:v>-77.1242174792371</c:v>
                </c:pt>
                <c:pt idx="92">
                  <c:v>-77.490466696862</c:v>
                </c:pt>
                <c:pt idx="93">
                  <c:v>-77.85889012654073</c:v>
                </c:pt>
                <c:pt idx="94">
                  <c:v>-78.22940997097393</c:v>
                </c:pt>
                <c:pt idx="95">
                  <c:v>-78.60194872649721</c:v>
                </c:pt>
                <c:pt idx="96">
                  <c:v>-78.97642928715481</c:v>
                </c:pt>
                <c:pt idx="97">
                  <c:v>-79.35277504010767</c:v>
                </c:pt>
                <c:pt idx="98">
                  <c:v>-79.7309099529768</c:v>
                </c:pt>
                <c:pt idx="99">
                  <c:v>-80.11075865353786</c:v>
                </c:pt>
                <c:pt idx="100">
                  <c:v>-80.49224650229766</c:v>
                </c:pt>
                <c:pt idx="101">
                  <c:v>-80.8752996583332</c:v>
                </c:pt>
                <c:pt idx="102">
                  <c:v>-81.25984513885867</c:v>
                </c:pt>
                <c:pt idx="103">
                  <c:v>-81.64581087288337</c:v>
                </c:pt>
                <c:pt idx="104">
                  <c:v>-82.0331257493403</c:v>
                </c:pt>
                <c:pt idx="105">
                  <c:v>-82.4217196600341</c:v>
                </c:pt>
                <c:pt idx="106">
                  <c:v>-82.81152353776356</c:v>
                </c:pt>
                <c:pt idx="107">
                  <c:v>-83.20246938989426</c:v>
                </c:pt>
                <c:pt idx="108">
                  <c:v>-83.59449032770817</c:v>
                </c:pt>
                <c:pt idx="109">
                  <c:v>-83.9875205918053</c:v>
                </c:pt>
                <c:pt idx="110">
                  <c:v>-84.38149557380935</c:v>
                </c:pt>
                <c:pt idx="111">
                  <c:v>-84.77635183464726</c:v>
                </c:pt>
                <c:pt idx="112">
                  <c:v>-85.17202711962172</c:v>
                </c:pt>
                <c:pt idx="113">
                  <c:v>-85.56846037051398</c:v>
                </c:pt>
                <c:pt idx="114">
                  <c:v>-85.96559173490614</c:v>
                </c:pt>
                <c:pt idx="115">
                  <c:v>-86.36336257295576</c:v>
                </c:pt>
                <c:pt idx="116">
                  <c:v>-86.7617154617767</c:v>
                </c:pt>
                <c:pt idx="117">
                  <c:v>-87.16059419761068</c:v>
                </c:pt>
                <c:pt idx="118">
                  <c:v>-87.5599437959735</c:v>
                </c:pt>
                <c:pt idx="119">
                  <c:v>-87.95971048990946</c:v>
                </c:pt>
              </c:numCache>
            </c:numRef>
          </c:yVal>
          <c:smooth val="1"/>
          <c:extLst xmlns:c16r2="http://schemas.microsoft.com/office/drawing/2015/06/chart">
            <c:ext xmlns:c16="http://schemas.microsoft.com/office/drawing/2014/chart" uri="{C3380CC4-5D6E-409C-BE32-E72D297353CC}">
              <c16:uniqueId val="{00000005-F537-446E-B6D8-E0943A34026C}"/>
            </c:ext>
          </c:extLst>
        </c:ser>
        <c:ser>
          <c:idx val="5"/>
          <c:order val="6"/>
          <c:tx>
            <c:strRef>
              <c:f>'SA-MAT-G'!$G$123</c:f>
              <c:strCache>
                <c:ptCount val="1"/>
                <c:pt idx="0">
                  <c:v>Total Deaths for 1.25x parameter level</c:v>
                </c:pt>
              </c:strCache>
            </c:strRef>
          </c:tx>
          <c:spPr>
            <a:ln w="76200">
              <a:solidFill>
                <a:schemeClr val="tx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G$3:$G$122</c:f>
              <c:numCache>
                <c:formatCode>General</c:formatCode>
                <c:ptCount val="120"/>
                <c:pt idx="0">
                  <c:v>0.0</c:v>
                </c:pt>
                <c:pt idx="1">
                  <c:v>-12.5206565647136</c:v>
                </c:pt>
                <c:pt idx="2">
                  <c:v>-23.31124142343671</c:v>
                </c:pt>
                <c:pt idx="3">
                  <c:v>-32.6933273098598</c:v>
                </c:pt>
                <c:pt idx="4">
                  <c:v>-40.92983305384274</c:v>
                </c:pt>
                <c:pt idx="5">
                  <c:v>-48.1624529449438</c:v>
                </c:pt>
                <c:pt idx="6">
                  <c:v>-54.4679441427003</c:v>
                </c:pt>
                <c:pt idx="7">
                  <c:v>-60.05111481146614</c:v>
                </c:pt>
                <c:pt idx="8">
                  <c:v>-64.7005566485031</c:v>
                </c:pt>
                <c:pt idx="9">
                  <c:v>-68.72501993571684</c:v>
                </c:pt>
                <c:pt idx="10">
                  <c:v>-72.28737346358294</c:v>
                </c:pt>
                <c:pt idx="11">
                  <c:v>-75.46213652616598</c:v>
                </c:pt>
                <c:pt idx="12">
                  <c:v>-78.31038647839608</c:v>
                </c:pt>
                <c:pt idx="13">
                  <c:v>-80.85198673632001</c:v>
                </c:pt>
                <c:pt idx="14">
                  <c:v>-83.15570457770826</c:v>
                </c:pt>
                <c:pt idx="15">
                  <c:v>-85.25723236486445</c:v>
                </c:pt>
                <c:pt idx="16">
                  <c:v>-87.18597941149135</c:v>
                </c:pt>
                <c:pt idx="17">
                  <c:v>-88.96633967687226</c:v>
                </c:pt>
                <c:pt idx="18">
                  <c:v>-90.61849642284055</c:v>
                </c:pt>
                <c:pt idx="19">
                  <c:v>-92.15913511599585</c:v>
                </c:pt>
                <c:pt idx="20">
                  <c:v>-93.60233746362195</c:v>
                </c:pt>
                <c:pt idx="21">
                  <c:v>-94.95939191660015</c:v>
                </c:pt>
                <c:pt idx="22">
                  <c:v>-96.2401552691278</c:v>
                </c:pt>
                <c:pt idx="23">
                  <c:v>-97.45314147005706</c:v>
                </c:pt>
                <c:pt idx="24">
                  <c:v>-98.60564877765511</c:v>
                </c:pt>
                <c:pt idx="25">
                  <c:v>-99.7039687982405</c:v>
                </c:pt>
                <c:pt idx="26">
                  <c:v>-100.7535051020467</c:v>
                </c:pt>
                <c:pt idx="27">
                  <c:v>-101.759010641066</c:v>
                </c:pt>
                <c:pt idx="28">
                  <c:v>-102.7246567417244</c:v>
                </c:pt>
                <c:pt idx="29">
                  <c:v>-103.6541248207636</c:v>
                </c:pt>
                <c:pt idx="30">
                  <c:v>-104.5506817609276</c:v>
                </c:pt>
                <c:pt idx="31">
                  <c:v>-105.4172415684691</c:v>
                </c:pt>
                <c:pt idx="32">
                  <c:v>-106.256416015075</c:v>
                </c:pt>
                <c:pt idx="33">
                  <c:v>-107.0705568932633</c:v>
                </c:pt>
                <c:pt idx="34">
                  <c:v>-107.8617898498171</c:v>
                </c:pt>
                <c:pt idx="35">
                  <c:v>-108.6320440498908</c:v>
                </c:pt>
                <c:pt idx="36">
                  <c:v>-109.3830766223609</c:v>
                </c:pt>
                <c:pt idx="37">
                  <c:v>-110.1164929509935</c:v>
                </c:pt>
                <c:pt idx="38">
                  <c:v>-110.833763764301</c:v>
                </c:pt>
                <c:pt idx="39">
                  <c:v>-111.5362395169178</c:v>
                </c:pt>
                <c:pt idx="40">
                  <c:v>-112.2251627914276</c:v>
                </c:pt>
                <c:pt idx="41">
                  <c:v>-112.9016788562728</c:v>
                </c:pt>
                <c:pt idx="42">
                  <c:v>-113.5668447638998</c:v>
                </c:pt>
                <c:pt idx="43">
                  <c:v>-114.2216372414085</c:v>
                </c:pt>
                <c:pt idx="44">
                  <c:v>-114.8669595778914</c:v>
                </c:pt>
                <c:pt idx="45">
                  <c:v>-115.5036476748395</c:v>
                </c:pt>
                <c:pt idx="46">
                  <c:v>-116.132475396244</c:v>
                </c:pt>
                <c:pt idx="47">
                  <c:v>-116.7541593271167</c:v>
                </c:pt>
                <c:pt idx="48">
                  <c:v>-117.3693630341144</c:v>
                </c:pt>
                <c:pt idx="49">
                  <c:v>-117.9787009017967</c:v>
                </c:pt>
                <c:pt idx="50">
                  <c:v>-118.5827416051437</c:v>
                </c:pt>
                <c:pt idx="51">
                  <c:v>-119.1820112686407</c:v>
                </c:pt>
                <c:pt idx="52">
                  <c:v>-119.7769963533887</c:v>
                </c:pt>
                <c:pt idx="53">
                  <c:v>-120.3681463070359</c:v>
                </c:pt>
                <c:pt idx="54">
                  <c:v>-120.9558760051738</c:v>
                </c:pt>
                <c:pt idx="55">
                  <c:v>-121.540568008233</c:v>
                </c:pt>
                <c:pt idx="56">
                  <c:v>-122.1225746541304</c:v>
                </c:pt>
                <c:pt idx="57">
                  <c:v>-122.7022200037441</c:v>
                </c:pt>
                <c:pt idx="58">
                  <c:v>-123.279801653759</c:v>
                </c:pt>
                <c:pt idx="59">
                  <c:v>-123.85559242931</c:v>
                </c:pt>
                <c:pt idx="60">
                  <c:v>-124.4298419671143</c:v>
                </c:pt>
                <c:pt idx="61">
                  <c:v>-125.0027781983518</c:v>
                </c:pt>
                <c:pt idx="62">
                  <c:v>-125.5746087393864</c:v>
                </c:pt>
                <c:pt idx="63">
                  <c:v>-126.1455221974066</c:v>
                </c:pt>
                <c:pt idx="64">
                  <c:v>-126.7156893972566</c:v>
                </c:pt>
                <c:pt idx="65">
                  <c:v>-127.2852645350436</c:v>
                </c:pt>
                <c:pt idx="66">
                  <c:v>-127.8543862634987</c:v>
                </c:pt>
                <c:pt idx="67">
                  <c:v>-128.4231787136025</c:v>
                </c:pt>
                <c:pt idx="68">
                  <c:v>-128.99175245655</c:v>
                </c:pt>
                <c:pt idx="69">
                  <c:v>-129.5602054097588</c:v>
                </c:pt>
                <c:pt idx="70">
                  <c:v>-130.1286236903378</c:v>
                </c:pt>
                <c:pt idx="71">
                  <c:v>-130.6970824191253</c:v>
                </c:pt>
                <c:pt idx="72">
                  <c:v>-131.265646478201</c:v>
                </c:pt>
                <c:pt idx="73">
                  <c:v>-131.83437122454</c:v>
                </c:pt>
                <c:pt idx="74">
                  <c:v>-132.4033031623068</c:v>
                </c:pt>
                <c:pt idx="75">
                  <c:v>-132.9724805760964</c:v>
                </c:pt>
                <c:pt idx="76">
                  <c:v>-133.5419341273271</c:v>
                </c:pt>
                <c:pt idx="77">
                  <c:v>-134.1116874157805</c:v>
                </c:pt>
                <c:pt idx="78">
                  <c:v>-134.6817575082371</c:v>
                </c:pt>
                <c:pt idx="79">
                  <c:v>-135.252155435985</c:v>
                </c:pt>
                <c:pt idx="80">
                  <c:v>-135.8228866629021</c:v>
                </c:pt>
                <c:pt idx="81">
                  <c:v>-136.3939515257109</c:v>
                </c:pt>
                <c:pt idx="82">
                  <c:v>-136.9653456479178</c:v>
                </c:pt>
                <c:pt idx="83">
                  <c:v>-137.5370603288526</c:v>
                </c:pt>
                <c:pt idx="84">
                  <c:v>-138.1090829091671</c:v>
                </c:pt>
                <c:pt idx="85">
                  <c:v>-138.6813971140644</c:v>
                </c:pt>
                <c:pt idx="86">
                  <c:v>-139.2539833754663</c:v>
                </c:pt>
                <c:pt idx="87">
                  <c:v>-139.8268191342603</c:v>
                </c:pt>
                <c:pt idx="88">
                  <c:v>-140.3998791237202</c:v>
                </c:pt>
                <c:pt idx="89">
                  <c:v>-140.9731356351091</c:v>
                </c:pt>
                <c:pt idx="90">
                  <c:v>-141.5465587664604</c:v>
                </c:pt>
                <c:pt idx="91">
                  <c:v>-142.120116655439</c:v>
                </c:pt>
                <c:pt idx="92">
                  <c:v>-142.6937756971761</c:v>
                </c:pt>
                <c:pt idx="93">
                  <c:v>-143.2675007478914</c:v>
                </c:pt>
                <c:pt idx="94">
                  <c:v>-143.8412553151003</c:v>
                </c:pt>
                <c:pt idx="95">
                  <c:v>-144.4150017351485</c:v>
                </c:pt>
                <c:pt idx="96">
                  <c:v>-144.9887013387805</c:v>
                </c:pt>
                <c:pt idx="97">
                  <c:v>-145.5623146054135</c:v>
                </c:pt>
                <c:pt idx="98">
                  <c:v>-146.1358013067577</c:v>
                </c:pt>
                <c:pt idx="99">
                  <c:v>-146.7091206403774</c:v>
                </c:pt>
                <c:pt idx="100">
                  <c:v>-147.2822313537717</c:v>
                </c:pt>
                <c:pt idx="101">
                  <c:v>-147.8550918595108</c:v>
                </c:pt>
                <c:pt idx="102">
                  <c:v>-148.427660341953</c:v>
                </c:pt>
                <c:pt idx="103">
                  <c:v>-148.9998948560122</c:v>
                </c:pt>
                <c:pt idx="104">
                  <c:v>-149.5717534184569</c:v>
                </c:pt>
                <c:pt idx="105">
                  <c:v>-150.143194092159</c:v>
                </c:pt>
                <c:pt idx="106">
                  <c:v>-150.7141750637198</c:v>
                </c:pt>
                <c:pt idx="107">
                  <c:v>-151.2846547148653</c:v>
                </c:pt>
                <c:pt idx="108">
                  <c:v>-151.854591687984</c:v>
                </c:pt>
                <c:pt idx="109">
                  <c:v>-152.4239449461112</c:v>
                </c:pt>
                <c:pt idx="110">
                  <c:v>-152.9926738278113</c:v>
                </c:pt>
                <c:pt idx="111">
                  <c:v>-153.5607380971311</c:v>
                </c:pt>
                <c:pt idx="112">
                  <c:v>-154.1280979890216</c:v>
                </c:pt>
                <c:pt idx="113">
                  <c:v>-154.6947142504715</c:v>
                </c:pt>
                <c:pt idx="114">
                  <c:v>-155.2605481776237</c:v>
                </c:pt>
                <c:pt idx="115">
                  <c:v>-155.8255616491353</c:v>
                </c:pt>
                <c:pt idx="116">
                  <c:v>-156.3897171560151</c:v>
                </c:pt>
                <c:pt idx="117">
                  <c:v>-156.9529778281567</c:v>
                </c:pt>
                <c:pt idx="118">
                  <c:v>-157.5153074578007</c:v>
                </c:pt>
                <c:pt idx="119">
                  <c:v>-158.0766705201077</c:v>
                </c:pt>
              </c:numCache>
            </c:numRef>
          </c:yVal>
          <c:smooth val="1"/>
          <c:extLst xmlns:c16r2="http://schemas.microsoft.com/office/drawing/2015/06/chart">
            <c:ext xmlns:c16="http://schemas.microsoft.com/office/drawing/2014/chart" uri="{C3380CC4-5D6E-409C-BE32-E72D297353CC}">
              <c16:uniqueId val="{00000006-F537-446E-B6D8-E0943A34026C}"/>
            </c:ext>
          </c:extLst>
        </c:ser>
        <c:ser>
          <c:idx val="2"/>
          <c:order val="7"/>
          <c:tx>
            <c:strRef>
              <c:f>'SA-MAT-G'!$P$123</c:f>
              <c:strCache>
                <c:ptCount val="1"/>
                <c:pt idx="0">
                  <c:v>Total Deaths for 1x parameter level</c:v>
                </c:pt>
              </c:strCache>
            </c:strRef>
          </c:tx>
          <c:spPr>
            <a:ln w="28575">
              <a:solidFill>
                <a:schemeClr val="tx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P$3:$P$122</c:f>
              <c:numCache>
                <c:formatCode>General</c:formatCode>
                <c:ptCount val="120"/>
                <c:pt idx="0">
                  <c:v>0.0</c:v>
                </c:pt>
                <c:pt idx="1">
                  <c:v>-10.63565755474347</c:v>
                </c:pt>
                <c:pt idx="2">
                  <c:v>-19.78237224739348</c:v>
                </c:pt>
                <c:pt idx="3">
                  <c:v>-27.71383102526929</c:v>
                </c:pt>
                <c:pt idx="4">
                  <c:v>-34.65379494912331</c:v>
                </c:pt>
                <c:pt idx="5">
                  <c:v>-40.73582273875923</c:v>
                </c:pt>
                <c:pt idx="6">
                  <c:v>-46.04286818198219</c:v>
                </c:pt>
                <c:pt idx="7">
                  <c:v>-50.7365885921704</c:v>
                </c:pt>
                <c:pt idx="8">
                  <c:v>-54.69991164700418</c:v>
                </c:pt>
                <c:pt idx="9">
                  <c:v>-58.16019933834204</c:v>
                </c:pt>
                <c:pt idx="10">
                  <c:v>-61.23863424060095</c:v>
                </c:pt>
                <c:pt idx="11">
                  <c:v>-63.99668299407144</c:v>
                </c:pt>
                <c:pt idx="12">
                  <c:v>-66.48471111671785</c:v>
                </c:pt>
                <c:pt idx="13">
                  <c:v>-68.72377496481481</c:v>
                </c:pt>
                <c:pt idx="14">
                  <c:v>-70.76645128889512</c:v>
                </c:pt>
                <c:pt idx="15">
                  <c:v>-72.6419215216129</c:v>
                </c:pt>
                <c:pt idx="16">
                  <c:v>-74.37423490320481</c:v>
                </c:pt>
                <c:pt idx="17">
                  <c:v>-75.98333339027522</c:v>
                </c:pt>
                <c:pt idx="18">
                  <c:v>-77.48572907382135</c:v>
                </c:pt>
                <c:pt idx="19">
                  <c:v>-78.89509426694876</c:v>
                </c:pt>
                <c:pt idx="20">
                  <c:v>-80.22294936493371</c:v>
                </c:pt>
                <c:pt idx="21">
                  <c:v>-81.47861829207905</c:v>
                </c:pt>
                <c:pt idx="22">
                  <c:v>-82.67020006977554</c:v>
                </c:pt>
                <c:pt idx="23">
                  <c:v>-83.8046675262672</c:v>
                </c:pt>
                <c:pt idx="24">
                  <c:v>-84.88799563326988</c:v>
                </c:pt>
                <c:pt idx="25">
                  <c:v>-85.92533363955565</c:v>
                </c:pt>
                <c:pt idx="26">
                  <c:v>-86.92111064767156</c:v>
                </c:pt>
                <c:pt idx="27">
                  <c:v>-87.87921614859218</c:v>
                </c:pt>
                <c:pt idx="28">
                  <c:v>-88.80306337539892</c:v>
                </c:pt>
                <c:pt idx="29">
                  <c:v>-89.6956648693482</c:v>
                </c:pt>
                <c:pt idx="30">
                  <c:v>-90.5596945268057</c:v>
                </c:pt>
                <c:pt idx="31">
                  <c:v>-91.39753836144658</c:v>
                </c:pt>
                <c:pt idx="32">
                  <c:v>-92.2113361873052</c:v>
                </c:pt>
                <c:pt idx="33">
                  <c:v>-93.0030162993351</c:v>
                </c:pt>
                <c:pt idx="34">
                  <c:v>-93.77432340519666</c:v>
                </c:pt>
                <c:pt idx="35">
                  <c:v>-94.52684285047833</c:v>
                </c:pt>
                <c:pt idx="36">
                  <c:v>-95.26202058869353</c:v>
                </c:pt>
                <c:pt idx="37">
                  <c:v>-95.9811797701396</c:v>
                </c:pt>
                <c:pt idx="38">
                  <c:v>-96.68553469298438</c:v>
                </c:pt>
                <c:pt idx="39">
                  <c:v>-97.37620253713774</c:v>
                </c:pt>
                <c:pt idx="40">
                  <c:v>-98.0542134429379</c:v>
                </c:pt>
                <c:pt idx="41">
                  <c:v>-98.7205190843419</c:v>
                </c:pt>
                <c:pt idx="42">
                  <c:v>-99.37600004255133</c:v>
                </c:pt>
                <c:pt idx="43">
                  <c:v>-100.0214721883451</c:v>
                </c:pt>
                <c:pt idx="44">
                  <c:v>-100.6576922417621</c:v>
                </c:pt>
                <c:pt idx="45">
                  <c:v>-101.2853626465702</c:v>
                </c:pt>
                <c:pt idx="46">
                  <c:v>-101.9051358721175</c:v>
                </c:pt>
                <c:pt idx="47">
                  <c:v>-102.5176182326554</c:v>
                </c:pt>
                <c:pt idx="48">
                  <c:v>-103.1233733009124</c:v>
                </c:pt>
                <c:pt idx="49">
                  <c:v>-103.7229249766379</c:v>
                </c:pt>
                <c:pt idx="50">
                  <c:v>-104.3167602601062</c:v>
                </c:pt>
                <c:pt idx="51">
                  <c:v>-104.9053317720055</c:v>
                </c:pt>
                <c:pt idx="52">
                  <c:v>-105.4890600537892</c:v>
                </c:pt>
                <c:pt idx="53">
                  <c:v>-106.0683356770304</c:v>
                </c:pt>
                <c:pt idx="54">
                  <c:v>-106.6435211852632</c:v>
                </c:pt>
                <c:pt idx="55">
                  <c:v>-107.2149528879951</c:v>
                </c:pt>
                <c:pt idx="56">
                  <c:v>-107.7829425234129</c:v>
                </c:pt>
                <c:pt idx="57">
                  <c:v>-108.347778803714</c:v>
                </c:pt>
                <c:pt idx="58">
                  <c:v>-108.9097288548882</c:v>
                </c:pt>
                <c:pt idx="59">
                  <c:v>-109.4690395610206</c:v>
                </c:pt>
                <c:pt idx="60">
                  <c:v>-110.025938821775</c:v>
                </c:pt>
                <c:pt idx="61">
                  <c:v>-110.580636730532</c:v>
                </c:pt>
                <c:pt idx="62">
                  <c:v>-111.1333266796814</c:v>
                </c:pt>
                <c:pt idx="63">
                  <c:v>-111.6841863987544</c:v>
                </c:pt>
                <c:pt idx="64">
                  <c:v>-112.2333789304192</c:v>
                </c:pt>
                <c:pt idx="65">
                  <c:v>-112.7810535487847</c:v>
                </c:pt>
                <c:pt idx="66">
                  <c:v>-113.3273466239824</c:v>
                </c:pt>
                <c:pt idx="67">
                  <c:v>-113.8723824366089</c:v>
                </c:pt>
                <c:pt idx="68">
                  <c:v>-114.4162739452416</c:v>
                </c:pt>
                <c:pt idx="69">
                  <c:v>-114.959123509971</c:v>
                </c:pt>
                <c:pt idx="70">
                  <c:v>-115.5010235746371</c:v>
                </c:pt>
                <c:pt idx="71">
                  <c:v>-116.0420573102098</c:v>
                </c:pt>
                <c:pt idx="72">
                  <c:v>-116.5822992216098</c:v>
                </c:pt>
                <c:pt idx="73">
                  <c:v>-117.1218157200509</c:v>
                </c:pt>
                <c:pt idx="74">
                  <c:v>-117.6606656628663</c:v>
                </c:pt>
                <c:pt idx="75">
                  <c:v>-118.1989008626357</c:v>
                </c:pt>
                <c:pt idx="76">
                  <c:v>-118.7365665673045</c:v>
                </c:pt>
                <c:pt idx="77">
                  <c:v>-119.2737019129052</c:v>
                </c:pt>
                <c:pt idx="78">
                  <c:v>-119.8103403503494</c:v>
                </c:pt>
                <c:pt idx="79">
                  <c:v>-120.3465100477197</c:v>
                </c:pt>
                <c:pt idx="80">
                  <c:v>-120.8822342693664</c:v>
                </c:pt>
                <c:pt idx="81">
                  <c:v>-121.4175317330627</c:v>
                </c:pt>
                <c:pt idx="82">
                  <c:v>-121.9524169463962</c:v>
                </c:pt>
                <c:pt idx="83">
                  <c:v>-122.4869005235064</c:v>
                </c:pt>
                <c:pt idx="84">
                  <c:v>-123.0209894832214</c:v>
                </c:pt>
                <c:pt idx="85">
                  <c:v>-123.5546875295881</c:v>
                </c:pt>
                <c:pt idx="86">
                  <c:v>-124.0879953157362</c:v>
                </c:pt>
                <c:pt idx="87">
                  <c:v>-124.6209106919745</c:v>
                </c:pt>
                <c:pt idx="88">
                  <c:v>-125.1534289389594</c:v>
                </c:pt>
                <c:pt idx="89">
                  <c:v>-125.6855429867393</c:v>
                </c:pt>
                <c:pt idx="90">
                  <c:v>-126.2172436204345</c:v>
                </c:pt>
                <c:pt idx="91">
                  <c:v>-126.7485196732752</c:v>
                </c:pt>
                <c:pt idx="92">
                  <c:v>-127.2793582076802</c:v>
                </c:pt>
                <c:pt idx="93">
                  <c:v>-127.8097446850262</c:v>
                </c:pt>
                <c:pt idx="94">
                  <c:v>-128.3396631247157</c:v>
                </c:pt>
                <c:pt idx="95">
                  <c:v>-128.8690962531422</c:v>
                </c:pt>
                <c:pt idx="96">
                  <c:v>-129.398025643088</c:v>
                </c:pt>
                <c:pt idx="97">
                  <c:v>-129.9264318440985</c:v>
                </c:pt>
                <c:pt idx="98">
                  <c:v>-130.454294504314</c:v>
                </c:pt>
                <c:pt idx="99">
                  <c:v>-130.9815924842453</c:v>
                </c:pt>
                <c:pt idx="100">
                  <c:v>-131.5083039629363</c:v>
                </c:pt>
                <c:pt idx="101">
                  <c:v>-132.0344065369335</c:v>
                </c:pt>
                <c:pt idx="102">
                  <c:v>-132.5598773124801</c:v>
                </c:pt>
                <c:pt idx="103">
                  <c:v>-133.0846929913006</c:v>
                </c:pt>
                <c:pt idx="104">
                  <c:v>-133.6088299503508</c:v>
                </c:pt>
                <c:pt idx="105">
                  <c:v>-134.1322643158736</c:v>
                </c:pt>
                <c:pt idx="106">
                  <c:v>-134.6549720320857</c:v>
                </c:pt>
                <c:pt idx="107">
                  <c:v>-135.176928924803</c:v>
                </c:pt>
                <c:pt idx="108">
                  <c:v>-135.6981107603</c:v>
                </c:pt>
                <c:pt idx="109">
                  <c:v>-136.2184932996871</c:v>
                </c:pt>
                <c:pt idx="110">
                  <c:v>-136.7380523490504</c:v>
                </c:pt>
                <c:pt idx="111">
                  <c:v>-137.2567638056275</c:v>
                </c:pt>
                <c:pt idx="112">
                  <c:v>-137.7746037002342</c:v>
                </c:pt>
                <c:pt idx="113">
                  <c:v>-138.2915482361793</c:v>
                </c:pt>
                <c:pt idx="114">
                  <c:v>-138.807573824873</c:v>
                </c:pt>
                <c:pt idx="115">
                  <c:v>-139.3226571183293</c:v>
                </c:pt>
                <c:pt idx="116">
                  <c:v>-139.8367750387601</c:v>
                </c:pt>
                <c:pt idx="117">
                  <c:v>-140.349904805421</c:v>
                </c:pt>
                <c:pt idx="118">
                  <c:v>-140.8620239589071</c:v>
                </c:pt>
                <c:pt idx="119">
                  <c:v>-141.3731103830327</c:v>
                </c:pt>
              </c:numCache>
            </c:numRef>
          </c:yVal>
          <c:smooth val="1"/>
          <c:extLst xmlns:c16r2="http://schemas.microsoft.com/office/drawing/2015/06/chart">
            <c:ext xmlns:c16="http://schemas.microsoft.com/office/drawing/2014/chart" uri="{C3380CC4-5D6E-409C-BE32-E72D297353CC}">
              <c16:uniqueId val="{00000007-F537-446E-B6D8-E0943A34026C}"/>
            </c:ext>
          </c:extLst>
        </c:ser>
        <c:ser>
          <c:idx val="9"/>
          <c:order val="8"/>
          <c:tx>
            <c:strRef>
              <c:f>'SA-MAT-G'!$Y$123</c:f>
              <c:strCache>
                <c:ptCount val="1"/>
                <c:pt idx="0">
                  <c:v>Total Deaths for 0.75x parameter level</c:v>
                </c:pt>
              </c:strCache>
            </c:strRef>
          </c:tx>
          <c:spPr>
            <a:ln w="6350">
              <a:solidFill>
                <a:schemeClr val="tx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Y$3:$Y$122</c:f>
              <c:numCache>
                <c:formatCode>General</c:formatCode>
                <c:ptCount val="120"/>
                <c:pt idx="0">
                  <c:v>0.0</c:v>
                </c:pt>
                <c:pt idx="1">
                  <c:v>-8.74943213519796</c:v>
                </c:pt>
                <c:pt idx="2">
                  <c:v>-16.24826098290992</c:v>
                </c:pt>
                <c:pt idx="3">
                  <c:v>-22.72288258788835</c:v>
                </c:pt>
                <c:pt idx="4">
                  <c:v>-28.35835525407106</c:v>
                </c:pt>
                <c:pt idx="5">
                  <c:v>-33.28043659879364</c:v>
                </c:pt>
                <c:pt idx="6">
                  <c:v>-37.57857274899333</c:v>
                </c:pt>
                <c:pt idx="7">
                  <c:v>-41.37148635959653</c:v>
                </c:pt>
                <c:pt idx="8">
                  <c:v>-44.6365740403683</c:v>
                </c:pt>
                <c:pt idx="9">
                  <c:v>-47.5201052566124</c:v>
                </c:pt>
                <c:pt idx="10">
                  <c:v>-50.10166920695028</c:v>
                </c:pt>
                <c:pt idx="11">
                  <c:v>-52.42976513788922</c:v>
                </c:pt>
                <c:pt idx="12">
                  <c:v>-54.54411214955653</c:v>
                </c:pt>
                <c:pt idx="13">
                  <c:v>-56.46700976356829</c:v>
                </c:pt>
                <c:pt idx="14">
                  <c:v>-58.23489019932835</c:v>
                </c:pt>
                <c:pt idx="15">
                  <c:v>-59.8704547665879</c:v>
                </c:pt>
                <c:pt idx="16">
                  <c:v>-61.39241639198853</c:v>
                </c:pt>
                <c:pt idx="17">
                  <c:v>-62.81628341768759</c:v>
                </c:pt>
                <c:pt idx="18">
                  <c:v>-64.15491103011364</c:v>
                </c:pt>
                <c:pt idx="19">
                  <c:v>-65.41896958308826</c:v>
                </c:pt>
                <c:pt idx="20">
                  <c:v>-66.61742699394622</c:v>
                </c:pt>
                <c:pt idx="21">
                  <c:v>-67.7576496368259</c:v>
                </c:pt>
                <c:pt idx="22">
                  <c:v>-68.84598465619311</c:v>
                </c:pt>
                <c:pt idx="23">
                  <c:v>-69.88786858363764</c:v>
                </c:pt>
                <c:pt idx="24">
                  <c:v>-70.88795712346619</c:v>
                </c:pt>
                <c:pt idx="25">
                  <c:v>-71.85026055762845</c:v>
                </c:pt>
                <c:pt idx="26">
                  <c:v>-72.77823641515775</c:v>
                </c:pt>
                <c:pt idx="27">
                  <c:v>-73.67491323481158</c:v>
                </c:pt>
                <c:pt idx="28">
                  <c:v>-74.54294834240115</c:v>
                </c:pt>
                <c:pt idx="29">
                  <c:v>-75.38468732140065</c:v>
                </c:pt>
                <c:pt idx="30">
                  <c:v>-76.20221277179257</c:v>
                </c:pt>
                <c:pt idx="31">
                  <c:v>-76.99738420748635</c:v>
                </c:pt>
                <c:pt idx="32">
                  <c:v>-77.77187080377755</c:v>
                </c:pt>
                <c:pt idx="33">
                  <c:v>-78.52717852095422</c:v>
                </c:pt>
                <c:pt idx="34">
                  <c:v>-79.26467214838135</c:v>
                </c:pt>
                <c:pt idx="35">
                  <c:v>-79.98559410264383</c:v>
                </c:pt>
                <c:pt idx="36">
                  <c:v>-80.69107993151078</c:v>
                </c:pt>
                <c:pt idx="37">
                  <c:v>-81.38217120851795</c:v>
                </c:pt>
                <c:pt idx="38">
                  <c:v>-82.05982635234061</c:v>
                </c:pt>
                <c:pt idx="39">
                  <c:v>-82.72492971956907</c:v>
                </c:pt>
                <c:pt idx="40">
                  <c:v>-83.37829936625381</c:v>
                </c:pt>
                <c:pt idx="41">
                  <c:v>-84.0206936420125</c:v>
                </c:pt>
                <c:pt idx="42">
                  <c:v>-84.65281684454357</c:v>
                </c:pt>
                <c:pt idx="43">
                  <c:v>-85.27532409887604</c:v>
                </c:pt>
                <c:pt idx="44">
                  <c:v>-85.88882559447919</c:v>
                </c:pt>
                <c:pt idx="45">
                  <c:v>-86.4938902887382</c:v>
                </c:pt>
                <c:pt idx="46">
                  <c:v>-87.0910491653659</c:v>
                </c:pt>
                <c:pt idx="47">
                  <c:v>-87.68079811920323</c:v>
                </c:pt>
                <c:pt idx="48">
                  <c:v>-88.26360052730042</c:v>
                </c:pt>
                <c:pt idx="49">
                  <c:v>-88.83988955411968</c:v>
                </c:pt>
                <c:pt idx="50">
                  <c:v>-89.41007023028965</c:v>
                </c:pt>
                <c:pt idx="51">
                  <c:v>-89.97452133736297</c:v>
                </c:pt>
                <c:pt idx="52">
                  <c:v>-90.53359712533024</c:v>
                </c:pt>
                <c:pt idx="53">
                  <c:v>-91.08762888514426</c:v>
                </c:pt>
                <c:pt idx="54">
                  <c:v>-91.63692639457875</c:v>
                </c:pt>
                <c:pt idx="55">
                  <c:v>-92.18177925275049</c:v>
                </c:pt>
                <c:pt idx="56">
                  <c:v>-92.72245811611076</c:v>
                </c:pt>
                <c:pt idx="57">
                  <c:v>-93.25921584667863</c:v>
                </c:pt>
                <c:pt idx="58">
                  <c:v>-93.79228858162881</c:v>
                </c:pt>
                <c:pt idx="59">
                  <c:v>-94.32189673197224</c:v>
                </c:pt>
                <c:pt idx="60">
                  <c:v>-94.84824591692868</c:v>
                </c:pt>
                <c:pt idx="61">
                  <c:v>-95.37152783969914</c:v>
                </c:pt>
                <c:pt idx="62">
                  <c:v>-95.89192110955418</c:v>
                </c:pt>
                <c:pt idx="63">
                  <c:v>-96.40959201453771</c:v>
                </c:pt>
                <c:pt idx="64">
                  <c:v>-96.92469524855032</c:v>
                </c:pt>
                <c:pt idx="65">
                  <c:v>-97.43737459614371</c:v>
                </c:pt>
                <c:pt idx="66">
                  <c:v>-97.94776357798272</c:v>
                </c:pt>
                <c:pt idx="67">
                  <c:v>-98.45598605962567</c:v>
                </c:pt>
                <c:pt idx="68">
                  <c:v>-98.96215682601283</c:v>
                </c:pt>
                <c:pt idx="69">
                  <c:v>-99.46638212380611</c:v>
                </c:pt>
                <c:pt idx="70">
                  <c:v>-99.96876017358004</c:v>
                </c:pt>
                <c:pt idx="71">
                  <c:v>-100.4693816536339</c:v>
                </c:pt>
                <c:pt idx="72">
                  <c:v>-100.9683301570896</c:v>
                </c:pt>
                <c:pt idx="73">
                  <c:v>-101.4656826238288</c:v>
                </c:pt>
                <c:pt idx="74">
                  <c:v>-101.9615097486487</c:v>
                </c:pt>
                <c:pt idx="75">
                  <c:v>-102.4558763669892</c:v>
                </c:pt>
                <c:pt idx="76">
                  <c:v>-102.9488418194428</c:v>
                </c:pt>
                <c:pt idx="77">
                  <c:v>-103.4404602962031</c:v>
                </c:pt>
                <c:pt idx="78">
                  <c:v>-103.9307811625445</c:v>
                </c:pt>
                <c:pt idx="79">
                  <c:v>-104.4198492663181</c:v>
                </c:pt>
                <c:pt idx="80">
                  <c:v>-104.9077052284516</c:v>
                </c:pt>
                <c:pt idx="81">
                  <c:v>-105.3943857173307</c:v>
                </c:pt>
                <c:pt idx="82">
                  <c:v>-105.8799237079154</c:v>
                </c:pt>
                <c:pt idx="83">
                  <c:v>-106.3643487263995</c:v>
                </c:pt>
                <c:pt idx="84">
                  <c:v>-106.847687081164</c:v>
                </c:pt>
                <c:pt idx="85">
                  <c:v>-107.329962080747</c:v>
                </c:pt>
                <c:pt idx="86">
                  <c:v>-107.8111942395082</c:v>
                </c:pt>
                <c:pt idx="87">
                  <c:v>-108.2914014716285</c:v>
                </c:pt>
                <c:pt idx="88">
                  <c:v>-108.7705992740653</c:v>
                </c:pt>
                <c:pt idx="89">
                  <c:v>-109.2488008990275</c:v>
                </c:pt>
                <c:pt idx="90">
                  <c:v>-109.726017516534</c:v>
                </c:pt>
                <c:pt idx="91">
                  <c:v>-110.2022583675665</c:v>
                </c:pt>
                <c:pt idx="92">
                  <c:v>-110.6775309083153</c:v>
                </c:pt>
                <c:pt idx="93">
                  <c:v>-111.1518409459877</c:v>
                </c:pt>
                <c:pt idx="94">
                  <c:v>-111.6251927666269</c:v>
                </c:pt>
                <c:pt idx="95">
                  <c:v>-112.0975892553522</c:v>
                </c:pt>
                <c:pt idx="96">
                  <c:v>-112.5690320094449</c:v>
                </c:pt>
                <c:pt idx="97">
                  <c:v>-113.03952144463</c:v>
                </c:pt>
                <c:pt idx="98">
                  <c:v>-113.5090568949573</c:v>
                </c:pt>
                <c:pt idx="99">
                  <c:v>-113.9776367065754</c:v>
                </c:pt>
                <c:pt idx="100">
                  <c:v>-114.445258325774</c:v>
                </c:pt>
                <c:pt idx="101">
                  <c:v>-114.9119183815676</c:v>
                </c:pt>
                <c:pt idx="102">
                  <c:v>-115.3776127631351</c:v>
                </c:pt>
                <c:pt idx="103">
                  <c:v>-115.8423366923892</c:v>
                </c:pt>
                <c:pt idx="104">
                  <c:v>-116.3060847919383</c:v>
                </c:pt>
                <c:pt idx="105">
                  <c:v>-116.7688511486938</c:v>
                </c:pt>
                <c:pt idx="106">
                  <c:v>-117.2306293733677</c:v>
                </c:pt>
                <c:pt idx="107">
                  <c:v>-117.6914126560735</c:v>
                </c:pt>
                <c:pt idx="108">
                  <c:v>-118.1511938182615</c:v>
                </c:pt>
                <c:pt idx="109">
                  <c:v>-118.609965361183</c:v>
                </c:pt>
                <c:pt idx="110">
                  <c:v>-119.0677195110756</c:v>
                </c:pt>
                <c:pt idx="111">
                  <c:v>-119.5244482612593</c:v>
                </c:pt>
                <c:pt idx="112">
                  <c:v>-119.9801434113203</c:v>
                </c:pt>
                <c:pt idx="113">
                  <c:v>-120.4347966035316</c:v>
                </c:pt>
                <c:pt idx="114">
                  <c:v>-120.8883993566868</c:v>
                </c:pt>
                <c:pt idx="115">
                  <c:v>-121.3409430974837</c:v>
                </c:pt>
                <c:pt idx="116">
                  <c:v>-121.7924191896016</c:v>
                </c:pt>
                <c:pt idx="117">
                  <c:v>-122.2428189606085</c:v>
                </c:pt>
                <c:pt idx="118">
                  <c:v>-122.6921337268155</c:v>
                </c:pt>
                <c:pt idx="119">
                  <c:v>-123.1403548162129</c:v>
                </c:pt>
              </c:numCache>
            </c:numRef>
          </c:yVal>
          <c:smooth val="1"/>
          <c:extLst xmlns:c16r2="http://schemas.microsoft.com/office/drawing/2015/06/chart">
            <c:ext xmlns:c16="http://schemas.microsoft.com/office/drawing/2014/chart" uri="{C3380CC4-5D6E-409C-BE32-E72D297353CC}">
              <c16:uniqueId val="{00000008-F537-446E-B6D8-E0943A34026C}"/>
            </c:ext>
          </c:extLst>
        </c:ser>
        <c:dLbls>
          <c:showLegendKey val="0"/>
          <c:showVal val="0"/>
          <c:showCatName val="0"/>
          <c:showSerName val="0"/>
          <c:showPercent val="0"/>
          <c:showBubbleSize val="0"/>
        </c:dLbls>
        <c:axId val="-985698448"/>
        <c:axId val="-985695904"/>
      </c:scatterChart>
      <c:valAx>
        <c:axId val="-98569844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85695904"/>
        <c:crosses val="autoZero"/>
        <c:crossBetween val="midCat"/>
      </c:valAx>
      <c:valAx>
        <c:axId val="-98569590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85698448"/>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91044324127E6</c:v>
                </c:pt>
                <c:pt idx="3">
                  <c:v>3.1018387163944E6</c:v>
                </c:pt>
                <c:pt idx="4">
                  <c:v>3.10178893564328E6</c:v>
                </c:pt>
                <c:pt idx="5">
                  <c:v>3.10175930098645E6</c:v>
                </c:pt>
                <c:pt idx="6">
                  <c:v>3.10174818860541E6</c:v>
                </c:pt>
                <c:pt idx="7">
                  <c:v>3.1017541077001E6</c:v>
                </c:pt>
                <c:pt idx="8">
                  <c:v>3.10177568949481E6</c:v>
                </c:pt>
                <c:pt idx="9">
                  <c:v>3.10181167723904E6</c:v>
                </c:pt>
                <c:pt idx="10">
                  <c:v>3.1018609170136E6</c:v>
                </c:pt>
                <c:pt idx="11">
                  <c:v>3.10192234928044E6</c:v>
                </c:pt>
                <c:pt idx="12">
                  <c:v>3.10199500111854E6</c:v>
                </c:pt>
                <c:pt idx="13">
                  <c:v>3.1020779790925E6</c:v>
                </c:pt>
                <c:pt idx="14">
                  <c:v>3.1021701503213E6</c:v>
                </c:pt>
                <c:pt idx="15">
                  <c:v>3.10227087805453E6</c:v>
                </c:pt>
                <c:pt idx="16">
                  <c:v>3.1023794794831E6</c:v>
                </c:pt>
                <c:pt idx="17">
                  <c:v>3.10249531640254E6</c:v>
                </c:pt>
                <c:pt idx="18">
                  <c:v>3.10261780310371E6</c:v>
                </c:pt>
                <c:pt idx="19">
                  <c:v>3.10274640212069E6</c:v>
                </c:pt>
                <c:pt idx="20">
                  <c:v>3.1028806202378E6</c:v>
                </c:pt>
                <c:pt idx="21">
                  <c:v>3.103020004825E6</c:v>
                </c:pt>
                <c:pt idx="22">
                  <c:v>3.10316414047568E6</c:v>
                </c:pt>
                <c:pt idx="23">
                  <c:v>3.1033126459226E6</c:v>
                </c:pt>
                <c:pt idx="24">
                  <c:v>3.10346517120882E6</c:v>
                </c:pt>
                <c:pt idx="25">
                  <c:v>3.10362139509331E6</c:v>
                </c:pt>
                <c:pt idx="26">
                  <c:v>3.10378102267151E6</c:v>
                </c:pt>
                <c:pt idx="27">
                  <c:v>3.10394378264447E6</c:v>
                </c:pt>
                <c:pt idx="28">
                  <c:v>3.10410942608892E6</c:v>
                </c:pt>
                <c:pt idx="29">
                  <c:v>3.1042777244291E6</c:v>
                </c:pt>
                <c:pt idx="30">
                  <c:v>3.10444846773236E6</c:v>
                </c:pt>
                <c:pt idx="31">
                  <c:v>3.10462146316808E6</c:v>
                </c:pt>
                <c:pt idx="32">
                  <c:v>3.10479653359471E6</c:v>
                </c:pt>
                <c:pt idx="33">
                  <c:v>3.10497351626425E6</c:v>
                </c:pt>
                <c:pt idx="34">
                  <c:v>3.10515226163431E6</c:v>
                </c:pt>
                <c:pt idx="35">
                  <c:v>3.10533263227887E6</c:v>
                </c:pt>
                <c:pt idx="36">
                  <c:v>3.10551450188944E6</c:v>
                </c:pt>
                <c:pt idx="37">
                  <c:v>3.1056977543592E6</c:v>
                </c:pt>
                <c:pt idx="38">
                  <c:v>3.10588228294304E6</c:v>
                </c:pt>
                <c:pt idx="39">
                  <c:v>3.10606798948756E6</c:v>
                </c:pt>
                <c:pt idx="40">
                  <c:v>3.10625478372363E6</c:v>
                </c:pt>
                <c:pt idx="41">
                  <c:v>3.10644258261921E6</c:v>
                </c:pt>
                <c:pt idx="42">
                  <c:v>3.10663130978532E6</c:v>
                </c:pt>
                <c:pt idx="43">
                  <c:v>3.10682089493132E6</c:v>
                </c:pt>
                <c:pt idx="44">
                  <c:v>3.10701127336522E6</c:v>
                </c:pt>
                <c:pt idx="45">
                  <c:v>3.1072023855354E6</c:v>
                </c:pt>
                <c:pt idx="46">
                  <c:v>3.10739417661021E6</c:v>
                </c:pt>
                <c:pt idx="47">
                  <c:v>3.10758659609246E6</c:v>
                </c:pt>
                <c:pt idx="48">
                  <c:v>3.10777959746563E6</c:v>
                </c:pt>
                <c:pt idx="49">
                  <c:v>3.10797313786937E6</c:v>
                </c:pt>
                <c:pt idx="50">
                  <c:v>3.10816717780185E6</c:v>
                </c:pt>
                <c:pt idx="51">
                  <c:v>3.10836168084657E6</c:v>
                </c:pt>
                <c:pt idx="52">
                  <c:v>3.10855661342178E6</c:v>
                </c:pt>
                <c:pt idx="53">
                  <c:v>3.1087519445505E6</c:v>
                </c:pt>
                <c:pt idx="54">
                  <c:v>3.10894764564946E6</c:v>
                </c:pt>
                <c:pt idx="55">
                  <c:v>3.10914369033553E6</c:v>
                </c:pt>
                <c:pt idx="56">
                  <c:v>3.1093400542479E6</c:v>
                </c:pt>
                <c:pt idx="57">
                  <c:v>3.10953671488492E6</c:v>
                </c:pt>
                <c:pt idx="58">
                  <c:v>3.1097336514545E6</c:v>
                </c:pt>
                <c:pt idx="59">
                  <c:v>3.10993084473646E6</c:v>
                </c:pt>
                <c:pt idx="60">
                  <c:v>3.11012827695648E6</c:v>
                </c:pt>
                <c:pt idx="61">
                  <c:v>3.11032593167013E6</c:v>
                </c:pt>
                <c:pt idx="62">
                  <c:v>3.11052379365655E6</c:v>
                </c:pt>
                <c:pt idx="63">
                  <c:v>3.1107218488207E6</c:v>
                </c:pt>
                <c:pt idx="64">
                  <c:v>3.11092008410363E6</c:v>
                </c:pt>
                <c:pt idx="65">
                  <c:v>3.11111848740017E6</c:v>
                </c:pt>
                <c:pt idx="66">
                  <c:v>3.11131704748307E6</c:v>
                </c:pt>
                <c:pt idx="67">
                  <c:v>3.11151575393357E6</c:v>
                </c:pt>
                <c:pt idx="68">
                  <c:v>3.1117145970775E6</c:v>
                </c:pt>
                <c:pt idx="69">
                  <c:v>3.1119135679265E6</c:v>
                </c:pt>
                <c:pt idx="70">
                  <c:v>3.11211265812413E6</c:v>
                </c:pt>
                <c:pt idx="71">
                  <c:v>3.1123118598963E6</c:v>
                </c:pt>
                <c:pt idx="72">
                  <c:v>3.11251116600561E6</c:v>
                </c:pt>
                <c:pt idx="73">
                  <c:v>3.11271056970953E6</c:v>
                </c:pt>
                <c:pt idx="74">
                  <c:v>3.11291006472182E6</c:v>
                </c:pt>
                <c:pt idx="75">
                  <c:v>3.11310964517714E6</c:v>
                </c:pt>
                <c:pt idx="76">
                  <c:v>3.11330930559844E6</c:v>
                </c:pt>
                <c:pt idx="77">
                  <c:v>3.11350904086701E6</c:v>
                </c:pt>
                <c:pt idx="78">
                  <c:v>3.1137088461949E6</c:v>
                </c:pt>
                <c:pt idx="79">
                  <c:v>3.11390871709956E6</c:v>
                </c:pt>
                <c:pt idx="80">
                  <c:v>3.11410864938047E6</c:v>
                </c:pt>
                <c:pt idx="81">
                  <c:v>3.1143086390977E6</c:v>
                </c:pt>
                <c:pt idx="82">
                  <c:v>3.1145086825521E6</c:v>
                </c:pt>
                <c:pt idx="83">
                  <c:v>3.11470877626707E6</c:v>
                </c:pt>
                <c:pt idx="84">
                  <c:v>3.11490891697186E6</c:v>
                </c:pt>
                <c:pt idx="85">
                  <c:v>3.11510910158604E6</c:v>
                </c:pt>
                <c:pt idx="86">
                  <c:v>3.11530932720532E6</c:v>
                </c:pt>
                <c:pt idx="87">
                  <c:v>3.11550959108844E6</c:v>
                </c:pt>
                <c:pt idx="88">
                  <c:v>3.11570989064506E6</c:v>
                </c:pt>
                <c:pt idx="89">
                  <c:v>3.11591022342466E6</c:v>
                </c:pt>
                <c:pt idx="90">
                  <c:v>3.11611058710622E6</c:v>
                </c:pt>
                <c:pt idx="91">
                  <c:v>3.11631097948882E6</c:v>
                </c:pt>
                <c:pt idx="92">
                  <c:v>3.11651139848285E6</c:v>
                </c:pt>
                <c:pt idx="93">
                  <c:v>3.11671184210196E6</c:v>
                </c:pt>
                <c:pt idx="94">
                  <c:v>3.11691230845565E6</c:v>
                </c:pt>
                <c:pt idx="95">
                  <c:v>3.1171127957424E6</c:v>
                </c:pt>
                <c:pt idx="96">
                  <c:v>3.11731330224331E6</c:v>
                </c:pt>
                <c:pt idx="97">
                  <c:v>3.1175138263163E6</c:v>
                </c:pt>
                <c:pt idx="98">
                  <c:v>3.1177143663906E6</c:v>
                </c:pt>
                <c:pt idx="99">
                  <c:v>3.11791492096193E6</c:v>
                </c:pt>
                <c:pt idx="100">
                  <c:v>3.11811548858771E6</c:v>
                </c:pt>
                <c:pt idx="101">
                  <c:v>3.1183160678829E6</c:v>
                </c:pt>
                <c:pt idx="102">
                  <c:v>3.11851665751602E6</c:v>
                </c:pt>
                <c:pt idx="103">
                  <c:v>3.11871725620552E6</c:v>
                </c:pt>
                <c:pt idx="104">
                  <c:v>3.11891786271638E6</c:v>
                </c:pt>
                <c:pt idx="105">
                  <c:v>3.119118475857E6</c:v>
                </c:pt>
                <c:pt idx="106">
                  <c:v>3.1193190944763E6</c:v>
                </c:pt>
                <c:pt idx="107">
                  <c:v>3.1195197174611E6</c:v>
                </c:pt>
                <c:pt idx="108">
                  <c:v>3.11972034373352E6</c:v>
                </c:pt>
                <c:pt idx="109">
                  <c:v>3.11992097224884E6</c:v>
                </c:pt>
                <c:pt idx="110">
                  <c:v>3.12012160199321E6</c:v>
                </c:pt>
                <c:pt idx="111">
                  <c:v>3.12032223198181E6</c:v>
                </c:pt>
                <c:pt idx="112">
                  <c:v>3.12052286125692E6</c:v>
                </c:pt>
                <c:pt idx="113">
                  <c:v>3.12072348888631E6</c:v>
                </c:pt>
                <c:pt idx="114">
                  <c:v>3.12092411396157E6</c:v>
                </c:pt>
                <c:pt idx="115">
                  <c:v>3.12112473559674E6</c:v>
                </c:pt>
                <c:pt idx="116">
                  <c:v>3.1213253529269E6</c:v>
                </c:pt>
                <c:pt idx="117">
                  <c:v>3.12152596510688E6</c:v>
                </c:pt>
                <c:pt idx="118">
                  <c:v>3.1217265713102E6</c:v>
                </c:pt>
                <c:pt idx="119">
                  <c:v>3.12192717072782E6</c:v>
                </c:pt>
              </c:numCache>
            </c:numRef>
          </c:yVal>
          <c:smooth val="1"/>
          <c:extLst xmlns:c16r2="http://schemas.microsoft.com/office/drawing/2015/06/chart">
            <c:ext xmlns:c16="http://schemas.microsoft.com/office/drawing/2014/chart" uri="{C3380CC4-5D6E-409C-BE32-E72D297353CC}">
              <c16:uniqueId val="{00000000-2CCD-458A-ABB8-EB0752277925}"/>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820454156834E6</c:v>
                </c:pt>
                <c:pt idx="2">
                  <c:v>8.06322849400181E6</c:v>
                </c:pt>
                <c:pt idx="3">
                  <c:v>8.09857213012647E6</c:v>
                </c:pt>
                <c:pt idx="4">
                  <c:v>8.12638367412595E6</c:v>
                </c:pt>
                <c:pt idx="5">
                  <c:v>8.14833020668403E6</c:v>
                </c:pt>
                <c:pt idx="6">
                  <c:v>8.16570698271518E6</c:v>
                </c:pt>
                <c:pt idx="7">
                  <c:v>8.17952060083166E6</c:v>
                </c:pt>
                <c:pt idx="8">
                  <c:v>8.19055354506585E6</c:v>
                </c:pt>
                <c:pt idx="9">
                  <c:v>8.19941427775513E6</c:v>
                </c:pt>
                <c:pt idx="10">
                  <c:v>8.2065761197441E6</c:v>
                </c:pt>
                <c:pt idx="11">
                  <c:v>8.21240742909446E6</c:v>
                </c:pt>
                <c:pt idx="12">
                  <c:v>8.21719502696806E6</c:v>
                </c:pt>
                <c:pt idx="13">
                  <c:v>8.22113736853795E6</c:v>
                </c:pt>
                <c:pt idx="14">
                  <c:v>8.22442495023316E6</c:v>
                </c:pt>
                <c:pt idx="15">
                  <c:v>8.22719692612444E6</c:v>
                </c:pt>
                <c:pt idx="16">
                  <c:v>8.22956097411792E6</c:v>
                </c:pt>
                <c:pt idx="17">
                  <c:v>8.23160129711737E6</c:v>
                </c:pt>
                <c:pt idx="18">
                  <c:v>8.23338382846085E6</c:v>
                </c:pt>
                <c:pt idx="19">
                  <c:v>8.23496027464558E6</c:v>
                </c:pt>
                <c:pt idx="20">
                  <c:v>8.23637125677283E6</c:v>
                </c:pt>
                <c:pt idx="21">
                  <c:v>8.23764875220268E6</c:v>
                </c:pt>
                <c:pt idx="22">
                  <c:v>8.23881799281972E6</c:v>
                </c:pt>
                <c:pt idx="23">
                  <c:v>8.23989894131227E6</c:v>
                </c:pt>
                <c:pt idx="24">
                  <c:v>8.24090743970467E6</c:v>
                </c:pt>
                <c:pt idx="25">
                  <c:v>8.24185610330006E6</c:v>
                </c:pt>
                <c:pt idx="26">
                  <c:v>8.24275497353557E6</c:v>
                </c:pt>
                <c:pt idx="27">
                  <c:v>8.24361213313498E6</c:v>
                </c:pt>
                <c:pt idx="28">
                  <c:v>8.24443410574756E6</c:v>
                </c:pt>
                <c:pt idx="29">
                  <c:v>8.24522618280844E6</c:v>
                </c:pt>
                <c:pt idx="30">
                  <c:v>8.24599268074519E6</c:v>
                </c:pt>
                <c:pt idx="31">
                  <c:v>8.24673714213965E6</c:v>
                </c:pt>
                <c:pt idx="32">
                  <c:v>8.24746249325871E6</c:v>
                </c:pt>
                <c:pt idx="33">
                  <c:v>8.24817116760709E6</c:v>
                </c:pt>
                <c:pt idx="34">
                  <c:v>8.24886520300336E6</c:v>
                </c:pt>
                <c:pt idx="35">
                  <c:v>8.24954631800965E6</c:v>
                </c:pt>
                <c:pt idx="36">
                  <c:v>8.25021597224783E6</c:v>
                </c:pt>
                <c:pt idx="37">
                  <c:v>8.25087541412759E6</c:v>
                </c:pt>
                <c:pt idx="38">
                  <c:v>8.25152571872922E6</c:v>
                </c:pt>
                <c:pt idx="39">
                  <c:v>8.25216781790087E6</c:v>
                </c:pt>
                <c:pt idx="40">
                  <c:v>8.25280252443632E6</c:v>
                </c:pt>
                <c:pt idx="41">
                  <c:v>8.2534305514589E6</c:v>
                </c:pt>
                <c:pt idx="42">
                  <c:v>8.25405252805741E6</c:v>
                </c:pt>
                <c:pt idx="43">
                  <c:v>8.25466901196766E6</c:v>
                </c:pt>
                <c:pt idx="44">
                  <c:v>8.25528049991576E6</c:v>
                </c:pt>
                <c:pt idx="45">
                  <c:v>8.25588743610558E6</c:v>
                </c:pt>
                <c:pt idx="46">
                  <c:v>8.25649021922783E6</c:v>
                </c:pt>
                <c:pt idx="47">
                  <c:v>8.2570892082869E6</c:v>
                </c:pt>
                <c:pt idx="48">
                  <c:v>8.25768472747842E6</c:v>
                </c:pt>
                <c:pt idx="49">
                  <c:v>8.25827707030066E6</c:v>
                </c:pt>
                <c:pt idx="50">
                  <c:v>8.25886650304457E6</c:v>
                </c:pt>
                <c:pt idx="51">
                  <c:v>8.25945326777697E6</c:v>
                </c:pt>
                <c:pt idx="52">
                  <c:v>8.26003758490758E6</c:v>
                </c:pt>
                <c:pt idx="53">
                  <c:v>8.2606196554127E6</c:v>
                </c:pt>
                <c:pt idx="54">
                  <c:v>8.26119966277325E6</c:v>
                </c:pt>
                <c:pt idx="55">
                  <c:v>8.26177777467383E6</c:v>
                </c:pt>
                <c:pt idx="56">
                  <c:v>8.26235414450016E6</c:v>
                </c:pt>
                <c:pt idx="57">
                  <c:v>8.26292891266566E6</c:v>
                </c:pt>
                <c:pt idx="58">
                  <c:v>8.26350220779172E6</c:v>
                </c:pt>
                <c:pt idx="59">
                  <c:v>8.26407414776221E6</c:v>
                </c:pt>
                <c:pt idx="60">
                  <c:v>8.26464484066921E6</c:v>
                </c:pt>
                <c:pt idx="61">
                  <c:v>8.26521438566361E6</c:v>
                </c:pt>
                <c:pt idx="62">
                  <c:v>8.26578287372275E6</c:v>
                </c:pt>
                <c:pt idx="63">
                  <c:v>8.26635038834466E6</c:v>
                </c:pt>
                <c:pt idx="64">
                  <c:v>8.26691700617745E6</c:v>
                </c:pt>
                <c:pt idx="65">
                  <c:v>8.26748279759103E6</c:v>
                </c:pt>
                <c:pt idx="66">
                  <c:v>8.26804782719722E6</c:v>
                </c:pt>
                <c:pt idx="67">
                  <c:v>8.26861215432373E6</c:v>
                </c:pt>
                <c:pt idx="68">
                  <c:v>8.26917583344662E6</c:v>
                </c:pt>
                <c:pt idx="69">
                  <c:v>8.2697389145853E6</c:v>
                </c:pt>
                <c:pt idx="70">
                  <c:v>8.27030144366363E6</c:v>
                </c:pt>
                <c:pt idx="71">
                  <c:v>8.2708634628405E6</c:v>
                </c:pt>
                <c:pt idx="72">
                  <c:v>8.27142501081241E6</c:v>
                </c:pt>
                <c:pt idx="73">
                  <c:v>8.27198612309086E6</c:v>
                </c:pt>
                <c:pt idx="74">
                  <c:v>8.27254683225665E6</c:v>
                </c:pt>
                <c:pt idx="75">
                  <c:v>8.2731071681932E6</c:v>
                </c:pt>
                <c:pt idx="76">
                  <c:v>8.27366715830067E6</c:v>
                </c:pt>
                <c:pt idx="77">
                  <c:v>8.27422682769257E6</c:v>
                </c:pt>
                <c:pt idx="78">
                  <c:v>8.27478619937642E6</c:v>
                </c:pt>
                <c:pt idx="79">
                  <c:v>8.27534529441964E6</c:v>
                </c:pt>
                <c:pt idx="80">
                  <c:v>8.27590413210215E6</c:v>
                </c:pt>
                <c:pt idx="81">
                  <c:v>8.27646273005657E6</c:v>
                </c:pt>
                <c:pt idx="82">
                  <c:v>8.27702110439725E6</c:v>
                </c:pt>
                <c:pt idx="83">
                  <c:v>8.27757926983893E6</c:v>
                </c:pt>
                <c:pt idx="84">
                  <c:v>8.27813723980591E6</c:v>
                </c:pt>
                <c:pt idx="85">
                  <c:v>8.27869502653258E6</c:v>
                </c:pt>
                <c:pt idx="86">
                  <c:v>8.2792526411559E6</c:v>
                </c:pt>
                <c:pt idx="87">
                  <c:v>8.27981009380062E6</c:v>
                </c:pt>
                <c:pt idx="88">
                  <c:v>8.28036739365777E6</c:v>
                </c:pt>
                <c:pt idx="89">
                  <c:v>8.28092454905689E6</c:v>
                </c:pt>
                <c:pt idx="90">
                  <c:v>8.2814815675327E6</c:v>
                </c:pt>
                <c:pt idx="91">
                  <c:v>8.2820384558864E6</c:v>
                </c:pt>
                <c:pt idx="92">
                  <c:v>8.2825952202424E6</c:v>
                </c:pt>
                <c:pt idx="93">
                  <c:v>8.28315186610033E6</c:v>
                </c:pt>
                <c:pt idx="94">
                  <c:v>8.28370839838332E6</c:v>
                </c:pt>
                <c:pt idx="95">
                  <c:v>8.28426482148227E6</c:v>
                </c:pt>
                <c:pt idx="96">
                  <c:v>8.28482113929685E6</c:v>
                </c:pt>
                <c:pt idx="97">
                  <c:v>8.28537735527333E6</c:v>
                </c:pt>
                <c:pt idx="98">
                  <c:v>8.28593347243941E6</c:v>
                </c:pt>
                <c:pt idx="99">
                  <c:v>8.28648949343646E6</c:v>
                </c:pt>
                <c:pt idx="100">
                  <c:v>8.28704542054928E6</c:v>
                </c:pt>
                <c:pt idx="101">
                  <c:v>8.28760125573355E6</c:v>
                </c:pt>
                <c:pt idx="102">
                  <c:v>8.28815700064123E6</c:v>
                </c:pt>
                <c:pt idx="103">
                  <c:v>8.28871265664403E6</c:v>
                </c:pt>
                <c:pt idx="104">
                  <c:v>8.28926822485507E6</c:v>
                </c:pt>
                <c:pt idx="105">
                  <c:v>8.28982370614893E6</c:v>
                </c:pt>
                <c:pt idx="106">
                  <c:v>8.29037910118024E6</c:v>
                </c:pt>
                <c:pt idx="107">
                  <c:v>8.29093441040075E6</c:v>
                </c:pt>
                <c:pt idx="108">
                  <c:v>8.29148963407527E6</c:v>
                </c:pt>
                <c:pt idx="109">
                  <c:v>8.2920447722963E6</c:v>
                </c:pt>
                <c:pt idx="110">
                  <c:v>8.29259982499764E6</c:v>
                </c:pt>
                <c:pt idx="111">
                  <c:v>8.29315479196698E6</c:v>
                </c:pt>
                <c:pt idx="112">
                  <c:v>8.29370967285755E6</c:v>
                </c:pt>
                <c:pt idx="113">
                  <c:v>8.29426446719889E6</c:v>
                </c:pt>
                <c:pt idx="114">
                  <c:v>8.29481917440689E6</c:v>
                </c:pt>
                <c:pt idx="115">
                  <c:v>8.29537379379301E6</c:v>
                </c:pt>
                <c:pt idx="116">
                  <c:v>8.2959283245729E6</c:v>
                </c:pt>
                <c:pt idx="117">
                  <c:v>8.29648276587435E6</c:v>
                </c:pt>
                <c:pt idx="118">
                  <c:v>8.29703711674464E6</c:v>
                </c:pt>
                <c:pt idx="119">
                  <c:v>8.29759137615747E6</c:v>
                </c:pt>
              </c:numCache>
            </c:numRef>
          </c:yVal>
          <c:smooth val="1"/>
          <c:extLst xmlns:c16r2="http://schemas.microsoft.com/office/drawing/2015/06/chart">
            <c:ext xmlns:c16="http://schemas.microsoft.com/office/drawing/2014/chart" uri="{C3380CC4-5D6E-409C-BE32-E72D297353CC}">
              <c16:uniqueId val="{00000001-2CCD-458A-ABB8-EB0752277925}"/>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91044324127E6</c:v>
                </c:pt>
                <c:pt idx="3">
                  <c:v>3.1018387163944E6</c:v>
                </c:pt>
                <c:pt idx="4">
                  <c:v>3.10178893564328E6</c:v>
                </c:pt>
                <c:pt idx="5">
                  <c:v>3.10175930098645E6</c:v>
                </c:pt>
                <c:pt idx="6">
                  <c:v>3.10174818860541E6</c:v>
                </c:pt>
                <c:pt idx="7">
                  <c:v>3.1017541077001E6</c:v>
                </c:pt>
                <c:pt idx="8">
                  <c:v>3.10177568949481E6</c:v>
                </c:pt>
                <c:pt idx="9">
                  <c:v>3.10181167723904E6</c:v>
                </c:pt>
                <c:pt idx="10">
                  <c:v>3.1018609170136E6</c:v>
                </c:pt>
                <c:pt idx="11">
                  <c:v>3.10192234928044E6</c:v>
                </c:pt>
                <c:pt idx="12">
                  <c:v>3.10199500111854E6</c:v>
                </c:pt>
                <c:pt idx="13">
                  <c:v>3.1020779790925E6</c:v>
                </c:pt>
                <c:pt idx="14">
                  <c:v>3.1021701503213E6</c:v>
                </c:pt>
                <c:pt idx="15">
                  <c:v>3.10227087805453E6</c:v>
                </c:pt>
                <c:pt idx="16">
                  <c:v>3.10237947948309E6</c:v>
                </c:pt>
                <c:pt idx="17">
                  <c:v>3.10249531640254E6</c:v>
                </c:pt>
                <c:pt idx="18">
                  <c:v>3.10261780310371E6</c:v>
                </c:pt>
                <c:pt idx="19">
                  <c:v>3.10274640212069E6</c:v>
                </c:pt>
                <c:pt idx="20">
                  <c:v>3.1028806202378E6</c:v>
                </c:pt>
                <c:pt idx="21">
                  <c:v>3.103020004825E6</c:v>
                </c:pt>
                <c:pt idx="22">
                  <c:v>3.10316414047568E6</c:v>
                </c:pt>
                <c:pt idx="23">
                  <c:v>3.1033126459226E6</c:v>
                </c:pt>
                <c:pt idx="24">
                  <c:v>3.10346517120882E6</c:v>
                </c:pt>
                <c:pt idx="25">
                  <c:v>3.10362139509331E6</c:v>
                </c:pt>
                <c:pt idx="26">
                  <c:v>3.10378102267151E6</c:v>
                </c:pt>
                <c:pt idx="27">
                  <c:v>3.10394378264447E6</c:v>
                </c:pt>
                <c:pt idx="28">
                  <c:v>3.10410942608892E6</c:v>
                </c:pt>
                <c:pt idx="29">
                  <c:v>3.1042777244291E6</c:v>
                </c:pt>
                <c:pt idx="30">
                  <c:v>3.10444846773236E6</c:v>
                </c:pt>
                <c:pt idx="31">
                  <c:v>3.10462146316808E6</c:v>
                </c:pt>
                <c:pt idx="32">
                  <c:v>3.10479653359471E6</c:v>
                </c:pt>
                <c:pt idx="33">
                  <c:v>3.10497351626425E6</c:v>
                </c:pt>
                <c:pt idx="34">
                  <c:v>3.10515226163432E6</c:v>
                </c:pt>
                <c:pt idx="35">
                  <c:v>3.10533263227887E6</c:v>
                </c:pt>
                <c:pt idx="36">
                  <c:v>3.10551450188944E6</c:v>
                </c:pt>
                <c:pt idx="37">
                  <c:v>3.1056977543592E6</c:v>
                </c:pt>
                <c:pt idx="38">
                  <c:v>3.10588228294304E6</c:v>
                </c:pt>
                <c:pt idx="39">
                  <c:v>3.10606798948756E6</c:v>
                </c:pt>
                <c:pt idx="40">
                  <c:v>3.10625478372363E6</c:v>
                </c:pt>
                <c:pt idx="41">
                  <c:v>3.10644258261921E6</c:v>
                </c:pt>
                <c:pt idx="42">
                  <c:v>3.10663130978532E6</c:v>
                </c:pt>
                <c:pt idx="43">
                  <c:v>3.10682089493132E6</c:v>
                </c:pt>
                <c:pt idx="44">
                  <c:v>3.10701127336522E6</c:v>
                </c:pt>
                <c:pt idx="45">
                  <c:v>3.1072023855354E6</c:v>
                </c:pt>
                <c:pt idx="46">
                  <c:v>3.10739417661021E6</c:v>
                </c:pt>
                <c:pt idx="47">
                  <c:v>3.10758659609246E6</c:v>
                </c:pt>
                <c:pt idx="48">
                  <c:v>3.10777959746563E6</c:v>
                </c:pt>
                <c:pt idx="49">
                  <c:v>3.10797313786937E6</c:v>
                </c:pt>
                <c:pt idx="50">
                  <c:v>3.10816717780185E6</c:v>
                </c:pt>
                <c:pt idx="51">
                  <c:v>3.10836168084657E6</c:v>
                </c:pt>
                <c:pt idx="52">
                  <c:v>3.10855661342178E6</c:v>
                </c:pt>
                <c:pt idx="53">
                  <c:v>3.1087519445505E6</c:v>
                </c:pt>
                <c:pt idx="54">
                  <c:v>3.10894764564946E6</c:v>
                </c:pt>
                <c:pt idx="55">
                  <c:v>3.10914369033553E6</c:v>
                </c:pt>
                <c:pt idx="56">
                  <c:v>3.10934005424788E6</c:v>
                </c:pt>
                <c:pt idx="57">
                  <c:v>3.10953671488492E6</c:v>
                </c:pt>
                <c:pt idx="58">
                  <c:v>3.1097336514545E6</c:v>
                </c:pt>
                <c:pt idx="59">
                  <c:v>3.10993084473646E6</c:v>
                </c:pt>
                <c:pt idx="60">
                  <c:v>3.11012827695648E6</c:v>
                </c:pt>
                <c:pt idx="61">
                  <c:v>3.11032593167013E6</c:v>
                </c:pt>
                <c:pt idx="62">
                  <c:v>3.11052379365655E6</c:v>
                </c:pt>
                <c:pt idx="63">
                  <c:v>3.1107218488207E6</c:v>
                </c:pt>
                <c:pt idx="64">
                  <c:v>3.11092008410363E6</c:v>
                </c:pt>
                <c:pt idx="65">
                  <c:v>3.11111848740017E6</c:v>
                </c:pt>
                <c:pt idx="66">
                  <c:v>3.11131704748307E6</c:v>
                </c:pt>
                <c:pt idx="67">
                  <c:v>3.11151575393357E6</c:v>
                </c:pt>
                <c:pt idx="68">
                  <c:v>3.1117145970775E6</c:v>
                </c:pt>
                <c:pt idx="69">
                  <c:v>3.1119135679265E6</c:v>
                </c:pt>
                <c:pt idx="70">
                  <c:v>3.11211265812413E6</c:v>
                </c:pt>
                <c:pt idx="71">
                  <c:v>3.1123118598963E6</c:v>
                </c:pt>
                <c:pt idx="72">
                  <c:v>3.11251116600561E6</c:v>
                </c:pt>
                <c:pt idx="73">
                  <c:v>3.11271056970953E6</c:v>
                </c:pt>
                <c:pt idx="74">
                  <c:v>3.11291006472182E6</c:v>
                </c:pt>
                <c:pt idx="75">
                  <c:v>3.11310964517714E6</c:v>
                </c:pt>
                <c:pt idx="76">
                  <c:v>3.11330930559844E6</c:v>
                </c:pt>
                <c:pt idx="77">
                  <c:v>3.11350904086701E6</c:v>
                </c:pt>
                <c:pt idx="78">
                  <c:v>3.1137088461949E6</c:v>
                </c:pt>
                <c:pt idx="79">
                  <c:v>3.11390871709956E6</c:v>
                </c:pt>
                <c:pt idx="80">
                  <c:v>3.11410864938047E6</c:v>
                </c:pt>
                <c:pt idx="81">
                  <c:v>3.1143086390977E6</c:v>
                </c:pt>
                <c:pt idx="82">
                  <c:v>3.1145086825521E6</c:v>
                </c:pt>
                <c:pt idx="83">
                  <c:v>3.11470877626707E6</c:v>
                </c:pt>
                <c:pt idx="84">
                  <c:v>3.11490891697186E6</c:v>
                </c:pt>
                <c:pt idx="85">
                  <c:v>3.11510910158604E6</c:v>
                </c:pt>
                <c:pt idx="86">
                  <c:v>3.11530932720532E6</c:v>
                </c:pt>
                <c:pt idx="87">
                  <c:v>3.11550959108844E6</c:v>
                </c:pt>
                <c:pt idx="88">
                  <c:v>3.11570989064506E6</c:v>
                </c:pt>
                <c:pt idx="89">
                  <c:v>3.11591022342465E6</c:v>
                </c:pt>
                <c:pt idx="90">
                  <c:v>3.11611058710622E6</c:v>
                </c:pt>
                <c:pt idx="91">
                  <c:v>3.11631097948882E6</c:v>
                </c:pt>
                <c:pt idx="92">
                  <c:v>3.11651139848285E6</c:v>
                </c:pt>
                <c:pt idx="93">
                  <c:v>3.11671184210196E6</c:v>
                </c:pt>
                <c:pt idx="94">
                  <c:v>3.11691230845565E6</c:v>
                </c:pt>
                <c:pt idx="95">
                  <c:v>3.1171127957424E6</c:v>
                </c:pt>
                <c:pt idx="96">
                  <c:v>3.11731330224331E6</c:v>
                </c:pt>
                <c:pt idx="97">
                  <c:v>3.1175138263163E6</c:v>
                </c:pt>
                <c:pt idx="98">
                  <c:v>3.1177143663906E6</c:v>
                </c:pt>
                <c:pt idx="99">
                  <c:v>3.11791492096193E6</c:v>
                </c:pt>
                <c:pt idx="100">
                  <c:v>3.11811548858771E6</c:v>
                </c:pt>
                <c:pt idx="101">
                  <c:v>3.1183160678829E6</c:v>
                </c:pt>
                <c:pt idx="102">
                  <c:v>3.11851665751603E6</c:v>
                </c:pt>
                <c:pt idx="103">
                  <c:v>3.11871725620552E6</c:v>
                </c:pt>
                <c:pt idx="104">
                  <c:v>3.11891786271638E6</c:v>
                </c:pt>
                <c:pt idx="105">
                  <c:v>3.119118475857E6</c:v>
                </c:pt>
                <c:pt idx="106">
                  <c:v>3.1193190944763E6</c:v>
                </c:pt>
                <c:pt idx="107">
                  <c:v>3.1195197174611E6</c:v>
                </c:pt>
                <c:pt idx="108">
                  <c:v>3.11972034373352E6</c:v>
                </c:pt>
                <c:pt idx="109">
                  <c:v>3.11992097224884E6</c:v>
                </c:pt>
                <c:pt idx="110">
                  <c:v>3.12012160199321E6</c:v>
                </c:pt>
                <c:pt idx="111">
                  <c:v>3.12032223198181E6</c:v>
                </c:pt>
                <c:pt idx="112">
                  <c:v>3.12052286125692E6</c:v>
                </c:pt>
                <c:pt idx="113">
                  <c:v>3.12072348888631E6</c:v>
                </c:pt>
                <c:pt idx="114">
                  <c:v>3.12092411396157E6</c:v>
                </c:pt>
                <c:pt idx="115">
                  <c:v>3.12112473559674E6</c:v>
                </c:pt>
                <c:pt idx="116">
                  <c:v>3.1213253529269E6</c:v>
                </c:pt>
                <c:pt idx="117">
                  <c:v>3.12152596510688E6</c:v>
                </c:pt>
                <c:pt idx="118">
                  <c:v>3.1217265713102E6</c:v>
                </c:pt>
                <c:pt idx="119">
                  <c:v>3.12192717072782E6</c:v>
                </c:pt>
              </c:numCache>
            </c:numRef>
          </c:yVal>
          <c:smooth val="1"/>
          <c:extLst xmlns:c16r2="http://schemas.microsoft.com/office/drawing/2015/06/chart">
            <c:ext xmlns:c16="http://schemas.microsoft.com/office/drawing/2014/chart" uri="{C3380CC4-5D6E-409C-BE32-E72D297353CC}">
              <c16:uniqueId val="{00000002-2CCD-458A-ABB8-EB0752277925}"/>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832798358877E7</c:v>
                </c:pt>
                <c:pt idx="2">
                  <c:v>1.3560079661173E7</c:v>
                </c:pt>
                <c:pt idx="3">
                  <c:v>1.35449289083046E7</c:v>
                </c:pt>
                <c:pt idx="4">
                  <c:v>1.35358062843621E7</c:v>
                </c:pt>
                <c:pt idx="5">
                  <c:v>1.35311612136072E7</c:v>
                </c:pt>
                <c:pt idx="6">
                  <c:v>1.35298071256707E7</c:v>
                </c:pt>
                <c:pt idx="7">
                  <c:v>1.35308385225102E7</c:v>
                </c:pt>
                <c:pt idx="8">
                  <c:v>1.35335667394124E7</c:v>
                </c:pt>
                <c:pt idx="9">
                  <c:v>1.3537470203375E7</c:v>
                </c:pt>
                <c:pt idx="10">
                  <c:v>1.35421559321896E7</c:v>
                </c:pt>
                <c:pt idx="11">
                  <c:v>1.35473297478778E7</c:v>
                </c:pt>
                <c:pt idx="12">
                  <c:v>1.3552773244785E7</c:v>
                </c:pt>
                <c:pt idx="13">
                  <c:v>1.35583259922884E7</c:v>
                </c:pt>
                <c:pt idx="14">
                  <c:v>1.35638685435435E7</c:v>
                </c:pt>
                <c:pt idx="15">
                  <c:v>1.35693174836171E7</c:v>
                </c:pt>
                <c:pt idx="16">
                  <c:v>1.35746153669E7</c:v>
                </c:pt>
                <c:pt idx="17">
                  <c:v>1.35797241531709E7</c:v>
                </c:pt>
                <c:pt idx="18">
                  <c:v>1.35846203144354E7</c:v>
                </c:pt>
                <c:pt idx="19">
                  <c:v>1.35892910842628E7</c:v>
                </c:pt>
                <c:pt idx="20">
                  <c:v>1.35937315889475E7</c:v>
                </c:pt>
                <c:pt idx="21">
                  <c:v>1.35979426595082E7</c:v>
                </c:pt>
                <c:pt idx="22">
                  <c:v>1.36019291688435E7</c:v>
                </c:pt>
                <c:pt idx="23">
                  <c:v>1.3605698773496E7</c:v>
                </c:pt>
                <c:pt idx="24">
                  <c:v>1.3609260966719E7</c:v>
                </c:pt>
                <c:pt idx="25">
                  <c:v>1.361262637066E7</c:v>
                </c:pt>
                <c:pt idx="26">
                  <c:v>1.36158062118487E7</c:v>
                </c:pt>
                <c:pt idx="27">
                  <c:v>1.36188119312397E7</c:v>
                </c:pt>
                <c:pt idx="28">
                  <c:v>1.36216549110814E7</c:v>
                </c:pt>
                <c:pt idx="29">
                  <c:v>1.36243462796056E7</c:v>
                </c:pt>
                <c:pt idx="30">
                  <c:v>1.36268967766179E7</c:v>
                </c:pt>
                <c:pt idx="31">
                  <c:v>1.3629316665169E7</c:v>
                </c:pt>
                <c:pt idx="32">
                  <c:v>1.36316156776509E7</c:v>
                </c:pt>
                <c:pt idx="33">
                  <c:v>1.36338029873856E7</c:v>
                </c:pt>
                <c:pt idx="34">
                  <c:v>1.36358871988725E7</c:v>
                </c:pt>
                <c:pt idx="35">
                  <c:v>1.3637876351488E7</c:v>
                </c:pt>
                <c:pt idx="36">
                  <c:v>1.36397779326824E7</c:v>
                </c:pt>
                <c:pt idx="37">
                  <c:v>1.3641598897683E7</c:v>
                </c:pt>
                <c:pt idx="38">
                  <c:v>1.36433456934551E7</c:v>
                </c:pt>
                <c:pt idx="39">
                  <c:v>1.3645024285243E7</c:v>
                </c:pt>
                <c:pt idx="40">
                  <c:v>1.36466401844374E7</c:v>
                </c:pt>
                <c:pt idx="41">
                  <c:v>1.36481984768815E7</c:v>
                </c:pt>
                <c:pt idx="42">
                  <c:v>1.36497038509516E7</c:v>
                </c:pt>
                <c:pt idx="43">
                  <c:v>1.36511606249551E7</c:v>
                </c:pt>
                <c:pt idx="44">
                  <c:v>1.36525727735274E7</c:v>
                </c:pt>
                <c:pt idx="45">
                  <c:v>1.36539439528236E7</c:v>
                </c:pt>
                <c:pt idx="46">
                  <c:v>1.36552775243824E7</c:v>
                </c:pt>
                <c:pt idx="47">
                  <c:v>1.36565765775982E7</c:v>
                </c:pt>
                <c:pt idx="48">
                  <c:v>1.36578439507829E7</c:v>
                </c:pt>
                <c:pt idx="49">
                  <c:v>1.36590822508318E7</c:v>
                </c:pt>
                <c:pt idx="50">
                  <c:v>1.36602938715271E7</c:v>
                </c:pt>
                <c:pt idx="51">
                  <c:v>1.36614810105321E7</c:v>
                </c:pt>
                <c:pt idx="52">
                  <c:v>1.3662645685135E7</c:v>
                </c:pt>
                <c:pt idx="53">
                  <c:v>1.36637897468094E7</c:v>
                </c:pt>
                <c:pt idx="54">
                  <c:v>1.36649148946616E7</c:v>
                </c:pt>
                <c:pt idx="55">
                  <c:v>1.36660226878337E7</c:v>
                </c:pt>
                <c:pt idx="56">
                  <c:v>1.36671145569333E7</c:v>
                </c:pt>
                <c:pt idx="57">
                  <c:v>1.36681918145574E7</c:v>
                </c:pt>
                <c:pt idx="58">
                  <c:v>1.36692556649735E7</c:v>
                </c:pt>
                <c:pt idx="59">
                  <c:v>1.36703072130239E7</c:v>
                </c:pt>
                <c:pt idx="60">
                  <c:v>1.36713474723075E7</c:v>
                </c:pt>
                <c:pt idx="61">
                  <c:v>1.36723773726978E7</c:v>
                </c:pt>
                <c:pt idx="62">
                  <c:v>1.36733977672469E7</c:v>
                </c:pt>
                <c:pt idx="63">
                  <c:v>1.36744094385247E7</c:v>
                </c:pt>
                <c:pt idx="64">
                  <c:v>1.36754131044372E7</c:v>
                </c:pt>
                <c:pt idx="65">
                  <c:v>1.36764094235669E7</c:v>
                </c:pt>
                <c:pt idx="66">
                  <c:v>1.36773990000731E7</c:v>
                </c:pt>
                <c:pt idx="67">
                  <c:v>1.36783823881873E7</c:v>
                </c:pt>
                <c:pt idx="68">
                  <c:v>1.36793600963382E7</c:v>
                </c:pt>
                <c:pt idx="69">
                  <c:v>1.36803325909345E7</c:v>
                </c:pt>
                <c:pt idx="70">
                  <c:v>1.36813002998355E7</c:v>
                </c:pt>
                <c:pt idx="71">
                  <c:v>1.36822636155345E7</c:v>
                </c:pt>
                <c:pt idx="72">
                  <c:v>1.36832228980775E7</c:v>
                </c:pt>
                <c:pt idx="73">
                  <c:v>1.36841784777413E7</c:v>
                </c:pt>
                <c:pt idx="74">
                  <c:v>1.3685130657489E7</c:v>
                </c:pt>
                <c:pt idx="75">
                  <c:v>1.36860797152218E7</c:v>
                </c:pt>
                <c:pt idx="76">
                  <c:v>1.36870259058455E7</c:v>
                </c:pt>
                <c:pt idx="77">
                  <c:v>1.36879694631638E7</c:v>
                </c:pt>
                <c:pt idx="78">
                  <c:v>1.36889106016166E7</c:v>
                </c:pt>
                <c:pt idx="79">
                  <c:v>1.3689849517873E7</c:v>
                </c:pt>
                <c:pt idx="80">
                  <c:v>1.36907863922933E7</c:v>
                </c:pt>
                <c:pt idx="81">
                  <c:v>1.36917213902692E7</c:v>
                </c:pt>
                <c:pt idx="82">
                  <c:v>1.36926546634539E7</c:v>
                </c:pt>
                <c:pt idx="83">
                  <c:v>1.36935863508896E7</c:v>
                </c:pt>
                <c:pt idx="84">
                  <c:v>1.36945165800424E7</c:v>
                </c:pt>
                <c:pt idx="85">
                  <c:v>1.36954454677514E7</c:v>
                </c:pt>
                <c:pt idx="86">
                  <c:v>1.36963731210995E7</c:v>
                </c:pt>
                <c:pt idx="87">
                  <c:v>1.36972996382123E7</c:v>
                </c:pt>
                <c:pt idx="88">
                  <c:v>1.36982251089908E7</c:v>
                </c:pt>
                <c:pt idx="89">
                  <c:v>1.36991496157841E7</c:v>
                </c:pt>
                <c:pt idx="90">
                  <c:v>1.37000732340064E7</c:v>
                </c:pt>
                <c:pt idx="91">
                  <c:v>1.37009960327033E7</c:v>
                </c:pt>
                <c:pt idx="92">
                  <c:v>1.37019180750711E7</c:v>
                </c:pt>
                <c:pt idx="93">
                  <c:v>1.37028394189344E7</c:v>
                </c:pt>
                <c:pt idx="94">
                  <c:v>1.3703760117183E7</c:v>
                </c:pt>
                <c:pt idx="95">
                  <c:v>1.3704680218174E7</c:v>
                </c:pt>
                <c:pt idx="96">
                  <c:v>1.37055997661004E7</c:v>
                </c:pt>
                <c:pt idx="97">
                  <c:v>1.37065188013304E7</c:v>
                </c:pt>
                <c:pt idx="98">
                  <c:v>1.3707437360717E7</c:v>
                </c:pt>
                <c:pt idx="99">
                  <c:v>1.37083554778839E7</c:v>
                </c:pt>
                <c:pt idx="100">
                  <c:v>1.37092731834879E7</c:v>
                </c:pt>
                <c:pt idx="101">
                  <c:v>1.37101905054589E7</c:v>
                </c:pt>
                <c:pt idx="102">
                  <c:v>1.3711107469221E7</c:v>
                </c:pt>
                <c:pt idx="103">
                  <c:v>1.37120240978957E7</c:v>
                </c:pt>
                <c:pt idx="104">
                  <c:v>1.37129404124882E7</c:v>
                </c:pt>
                <c:pt idx="105">
                  <c:v>1.37138564320584E7</c:v>
                </c:pt>
                <c:pt idx="106">
                  <c:v>1.37147721738785E7</c:v>
                </c:pt>
                <c:pt idx="107">
                  <c:v>1.37156876535774E7</c:v>
                </c:pt>
                <c:pt idx="108">
                  <c:v>1.37166028852735E7</c:v>
                </c:pt>
                <c:pt idx="109">
                  <c:v>1.3717517881697E7</c:v>
                </c:pt>
                <c:pt idx="110">
                  <c:v>1.37184326543016E7</c:v>
                </c:pt>
                <c:pt idx="111">
                  <c:v>1.37193472133682E7</c:v>
                </c:pt>
                <c:pt idx="112">
                  <c:v>1.37202615680991E7</c:v>
                </c:pt>
                <c:pt idx="113">
                  <c:v>1.37211757267056E7</c:v>
                </c:pt>
                <c:pt idx="114">
                  <c:v>1.3722089696488E7</c:v>
                </c:pt>
                <c:pt idx="115">
                  <c:v>1.3723003483909E7</c:v>
                </c:pt>
                <c:pt idx="116">
                  <c:v>1.3723917094662E7</c:v>
                </c:pt>
                <c:pt idx="117">
                  <c:v>1.3724830533733E7</c:v>
                </c:pt>
                <c:pt idx="118">
                  <c:v>1.37257438054581E7</c:v>
                </c:pt>
                <c:pt idx="119">
                  <c:v>1.37266569135763E7</c:v>
                </c:pt>
              </c:numCache>
            </c:numRef>
          </c:yVal>
          <c:smooth val="1"/>
          <c:extLst xmlns:c16r2="http://schemas.microsoft.com/office/drawing/2015/06/chart">
            <c:ext xmlns:c16="http://schemas.microsoft.com/office/drawing/2014/chart" uri="{C3380CC4-5D6E-409C-BE32-E72D297353CC}">
              <c16:uniqueId val="{00000003-2CCD-458A-ABB8-EB0752277925}"/>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1054985698239E6</c:v>
                </c:pt>
                <c:pt idx="2">
                  <c:v>2.11086488339543E6</c:v>
                </c:pt>
                <c:pt idx="3">
                  <c:v>2.11583023647862E6</c:v>
                </c:pt>
                <c:pt idx="4">
                  <c:v>2.12041899366682E6</c:v>
                </c:pt>
                <c:pt idx="5">
                  <c:v>2.12465212678635E6</c:v>
                </c:pt>
                <c:pt idx="6">
                  <c:v>2.12854793151419E6</c:v>
                </c:pt>
                <c:pt idx="7">
                  <c:v>2.1321225784169E6</c:v>
                </c:pt>
                <c:pt idx="8">
                  <c:v>2.13539054062084E6</c:v>
                </c:pt>
                <c:pt idx="9">
                  <c:v>2.13836492589167E6</c:v>
                </c:pt>
                <c:pt idx="10">
                  <c:v>2.14105773464354E6</c:v>
                </c:pt>
                <c:pt idx="11">
                  <c:v>2.14348006056388E6</c:v>
                </c:pt>
                <c:pt idx="12">
                  <c:v>2.14564224679006E6</c:v>
                </c:pt>
                <c:pt idx="13">
                  <c:v>2.14790371107696E6</c:v>
                </c:pt>
                <c:pt idx="14">
                  <c:v>2.15010230909311E6</c:v>
                </c:pt>
                <c:pt idx="15">
                  <c:v>2.15222065050354E6</c:v>
                </c:pt>
                <c:pt idx="16">
                  <c:v>2.15425812644972E6</c:v>
                </c:pt>
                <c:pt idx="17">
                  <c:v>2.15621500618598E6</c:v>
                </c:pt>
                <c:pt idx="18">
                  <c:v>2.15809217323978E6</c:v>
                </c:pt>
                <c:pt idx="19">
                  <c:v>2.15989096867467E6</c:v>
                </c:pt>
                <c:pt idx="20">
                  <c:v>2.16161306956957E6</c:v>
                </c:pt>
                <c:pt idx="21">
                  <c:v>2.16326039471487E6</c:v>
                </c:pt>
                <c:pt idx="22">
                  <c:v>2.1648350314985E6</c:v>
                </c:pt>
                <c:pt idx="23">
                  <c:v>2.16633917929703E6</c:v>
                </c:pt>
                <c:pt idx="24">
                  <c:v>2.1677751057287E6</c:v>
                </c:pt>
                <c:pt idx="25">
                  <c:v>2.16914511293336E6</c:v>
                </c:pt>
                <c:pt idx="26">
                  <c:v>2.1704521216041E6</c:v>
                </c:pt>
                <c:pt idx="27">
                  <c:v>2.17169872466218E6</c:v>
                </c:pt>
                <c:pt idx="28">
                  <c:v>2.17288743268442E6</c:v>
                </c:pt>
                <c:pt idx="29">
                  <c:v>2.17402069523064E6</c:v>
                </c:pt>
                <c:pt idx="30">
                  <c:v>2.17510089544803E6</c:v>
                </c:pt>
                <c:pt idx="31">
                  <c:v>2.17613034622906E6</c:v>
                </c:pt>
                <c:pt idx="32">
                  <c:v>2.17711128774603E6</c:v>
                </c:pt>
                <c:pt idx="33">
                  <c:v>2.1780458860594E6</c:v>
                </c:pt>
                <c:pt idx="34">
                  <c:v>2.17893623256166E6</c:v>
                </c:pt>
                <c:pt idx="35">
                  <c:v>2.1797843440693E6</c:v>
                </c:pt>
                <c:pt idx="36">
                  <c:v>2.18059216341586E6</c:v>
                </c:pt>
                <c:pt idx="37">
                  <c:v>2.1813615604302E6</c:v>
                </c:pt>
                <c:pt idx="38">
                  <c:v>2.18209433320824E6</c:v>
                </c:pt>
                <c:pt idx="39">
                  <c:v>2.1827922106707E6</c:v>
                </c:pt>
                <c:pt idx="40">
                  <c:v>2.18345685363747E6</c:v>
                </c:pt>
                <c:pt idx="41">
                  <c:v>2.18408985648918E6</c:v>
                </c:pt>
                <c:pt idx="42">
                  <c:v>2.1846927489742E6</c:v>
                </c:pt>
                <c:pt idx="43">
                  <c:v>2.1852669980778E6</c:v>
                </c:pt>
                <c:pt idx="44">
                  <c:v>2.18581400992885E6</c:v>
                </c:pt>
                <c:pt idx="45">
                  <c:v>2.1863351317256E6</c:v>
                </c:pt>
                <c:pt idx="46">
                  <c:v>2.18683165366498E6</c:v>
                </c:pt>
                <c:pt idx="47">
                  <c:v>2.18730481086418E6</c:v>
                </c:pt>
                <c:pt idx="48">
                  <c:v>2.18775578526443E6</c:v>
                </c:pt>
                <c:pt idx="49">
                  <c:v>2.18818570750997E6</c:v>
                </c:pt>
                <c:pt idx="50">
                  <c:v>2.18859565879614E6</c:v>
                </c:pt>
                <c:pt idx="51">
                  <c:v>2.18898667268196E6</c:v>
                </c:pt>
                <c:pt idx="52">
                  <c:v>2.18935973686577E6</c:v>
                </c:pt>
                <c:pt idx="53">
                  <c:v>2.18971579491797E6</c:v>
                </c:pt>
                <c:pt idx="54">
                  <c:v>2.19005574797005E6</c:v>
                </c:pt>
                <c:pt idx="55">
                  <c:v>2.19038045635827E6</c:v>
                </c:pt>
                <c:pt idx="56">
                  <c:v>2.19069074122138E6</c:v>
                </c:pt>
                <c:pt idx="57">
                  <c:v>2.19098738605154E6</c:v>
                </c:pt>
                <c:pt idx="58">
                  <c:v>2.19127113819834E6</c:v>
                </c:pt>
                <c:pt idx="59">
                  <c:v>2.19154271032594E6</c:v>
                </c:pt>
                <c:pt idx="60">
                  <c:v>2.19180278182341E6</c:v>
                </c:pt>
                <c:pt idx="61">
                  <c:v>2.19205200016891E6</c:v>
                </c:pt>
                <c:pt idx="62">
                  <c:v>2.19229098224797E6</c:v>
                </c:pt>
                <c:pt idx="63">
                  <c:v>2.19252031562687E6</c:v>
                </c:pt>
                <c:pt idx="64">
                  <c:v>2.19274055978152E6</c:v>
                </c:pt>
                <c:pt idx="65">
                  <c:v>2.19295224728305E6</c:v>
                </c:pt>
                <c:pt idx="66">
                  <c:v>2.19315588494072E6</c:v>
                </c:pt>
                <c:pt idx="67">
                  <c:v>2.19335195490335E6</c:v>
                </c:pt>
                <c:pt idx="68">
                  <c:v>2.19354091572004E6</c:v>
                </c:pt>
                <c:pt idx="69">
                  <c:v>2.19372320336144E6</c:v>
                </c:pt>
                <c:pt idx="70">
                  <c:v>2.19389923220243E6</c:v>
                </c:pt>
                <c:pt idx="71">
                  <c:v>2.1940693959674E6</c:v>
                </c:pt>
                <c:pt idx="72">
                  <c:v>2.19423406863913E6</c:v>
                </c:pt>
                <c:pt idx="73">
                  <c:v>2.19439360533238E6</c:v>
                </c:pt>
                <c:pt idx="74">
                  <c:v>2.19454834313324E6</c:v>
                </c:pt>
                <c:pt idx="75">
                  <c:v>2.19469860190536E6</c:v>
                </c:pt>
                <c:pt idx="76">
                  <c:v>2.19484468506401E6</c:v>
                </c:pt>
                <c:pt idx="77">
                  <c:v>2.19498688031916E6</c:v>
                </c:pt>
                <c:pt idx="78">
                  <c:v>2.19512546038846E6</c:v>
                </c:pt>
                <c:pt idx="79">
                  <c:v>2.19526068368125E6</c:v>
                </c:pt>
                <c:pt idx="80">
                  <c:v>2.1953927949546E6</c:v>
                </c:pt>
                <c:pt idx="81">
                  <c:v>2.19552202594217E6</c:v>
                </c:pt>
                <c:pt idx="82">
                  <c:v>2.19564859595715E6</c:v>
                </c:pt>
                <c:pt idx="83">
                  <c:v>2.19577271246996E6</c:v>
                </c:pt>
                <c:pt idx="84">
                  <c:v>2.19589457166172E6</c:v>
                </c:pt>
                <c:pt idx="85">
                  <c:v>2.19601435895441E6</c:v>
                </c:pt>
                <c:pt idx="86">
                  <c:v>2.1961322495185E6</c:v>
                </c:pt>
                <c:pt idx="87">
                  <c:v>2.19624840875899E6</c:v>
                </c:pt>
                <c:pt idx="88">
                  <c:v>2.19636299278058E6</c:v>
                </c:pt>
                <c:pt idx="89">
                  <c:v>2.19647614883287E6</c:v>
                </c:pt>
                <c:pt idx="90">
                  <c:v>2.19658801573622E6</c:v>
                </c:pt>
                <c:pt idx="91">
                  <c:v>2.19669872428919E6</c:v>
                </c:pt>
                <c:pt idx="92">
                  <c:v>2.19680839765815E6</c:v>
                </c:pt>
                <c:pt idx="93">
                  <c:v>2.1969171517498E6</c:v>
                </c:pt>
                <c:pt idx="94">
                  <c:v>2.19702509556724E6</c:v>
                </c:pt>
                <c:pt idx="95">
                  <c:v>2.19713233155044E6</c:v>
                </c:pt>
                <c:pt idx="96">
                  <c:v>2.1972389559014E6</c:v>
                </c:pt>
                <c:pt idx="97">
                  <c:v>2.19734505889487E6</c:v>
                </c:pt>
                <c:pt idx="98">
                  <c:v>2.19745072517523E6</c:v>
                </c:pt>
                <c:pt idx="99">
                  <c:v>2.19755603403991E6</c:v>
                </c:pt>
                <c:pt idx="100">
                  <c:v>2.19766105971004E6</c:v>
                </c:pt>
                <c:pt idx="101">
                  <c:v>2.19776587158886E6</c:v>
                </c:pt>
                <c:pt idx="102">
                  <c:v>2.19787053450831E6</c:v>
                </c:pt>
                <c:pt idx="103">
                  <c:v>2.1979751089644E6</c:v>
                </c:pt>
                <c:pt idx="104">
                  <c:v>2.19807965134171E6</c:v>
                </c:pt>
                <c:pt idx="105">
                  <c:v>2.19818421412768E6</c:v>
                </c:pt>
                <c:pt idx="106">
                  <c:v>2.1982888461168E6</c:v>
                </c:pt>
                <c:pt idx="107">
                  <c:v>2.19839359260548E6</c:v>
                </c:pt>
                <c:pt idx="108">
                  <c:v>2.19849849557773E6</c:v>
                </c:pt>
                <c:pt idx="109">
                  <c:v>2.19860359388221E6</c:v>
                </c:pt>
                <c:pt idx="110">
                  <c:v>2.19870892340091E6</c:v>
                </c:pt>
                <c:pt idx="111">
                  <c:v>2.19881451720995E6</c:v>
                </c:pt>
                <c:pt idx="112">
                  <c:v>2.19892040573264E6</c:v>
                </c:pt>
                <c:pt idx="113">
                  <c:v>2.19902661688538E6</c:v>
                </c:pt>
                <c:pt idx="114">
                  <c:v>2.19913317621652E6</c:v>
                </c:pt>
                <c:pt idx="115">
                  <c:v>2.19924010703856E6</c:v>
                </c:pt>
                <c:pt idx="116">
                  <c:v>2.19934743055406E6</c:v>
                </c:pt>
                <c:pt idx="117">
                  <c:v>2.19945516597533E6</c:v>
                </c:pt>
                <c:pt idx="118">
                  <c:v>2.19956333063843E6</c:v>
                </c:pt>
                <c:pt idx="119">
                  <c:v>2.19967194011153E6</c:v>
                </c:pt>
              </c:numCache>
            </c:numRef>
          </c:yVal>
          <c:smooth val="1"/>
          <c:extLst xmlns:c16r2="http://schemas.microsoft.com/office/drawing/2015/06/chart">
            <c:ext xmlns:c16="http://schemas.microsoft.com/office/drawing/2014/chart" uri="{C3380CC4-5D6E-409C-BE32-E72D297353CC}">
              <c16:uniqueId val="{00000004-2CCD-458A-ABB8-EB0752277925}"/>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0811767801099E6</c:v>
                </c:pt>
                <c:pt idx="2">
                  <c:v>1.41238102095713E6</c:v>
                </c:pt>
                <c:pt idx="3">
                  <c:v>1.41689512918093E6</c:v>
                </c:pt>
                <c:pt idx="4">
                  <c:v>1.42165230379311E6</c:v>
                </c:pt>
                <c:pt idx="5">
                  <c:v>1.42664459325343E6</c:v>
                </c:pt>
                <c:pt idx="6">
                  <c:v>1.43186392028267E6</c:v>
                </c:pt>
                <c:pt idx="7">
                  <c:v>1.4373021743614E6</c:v>
                </c:pt>
                <c:pt idx="8">
                  <c:v>1.44295128130917E6</c:v>
                </c:pt>
                <c:pt idx="9">
                  <c:v>1.44880325517831E6</c:v>
                </c:pt>
                <c:pt idx="10">
                  <c:v>1.45485023650401E6</c:v>
                </c:pt>
                <c:pt idx="11">
                  <c:v>1.46108452004213E6</c:v>
                </c:pt>
                <c:pt idx="12">
                  <c:v>1.46749857442097E6</c:v>
                </c:pt>
                <c:pt idx="13">
                  <c:v>1.47378530980411E6</c:v>
                </c:pt>
                <c:pt idx="14">
                  <c:v>1.48008683477096E6</c:v>
                </c:pt>
                <c:pt idx="15">
                  <c:v>1.4864193609977E6</c:v>
                </c:pt>
                <c:pt idx="16">
                  <c:v>1.49278424815848E6</c:v>
                </c:pt>
                <c:pt idx="17">
                  <c:v>1.49918185382006E6</c:v>
                </c:pt>
                <c:pt idx="18">
                  <c:v>1.50561182563499E6</c:v>
                </c:pt>
                <c:pt idx="19">
                  <c:v>1.51207328564805E6</c:v>
                </c:pt>
                <c:pt idx="20">
                  <c:v>1.51856497240807E6</c:v>
                </c:pt>
                <c:pt idx="21">
                  <c:v>1.52508535050468E6</c:v>
                </c:pt>
                <c:pt idx="22">
                  <c:v>1.53163269483177E6</c:v>
                </c:pt>
                <c:pt idx="23">
                  <c:v>1.5382051552455E6</c:v>
                </c:pt>
                <c:pt idx="24">
                  <c:v>1.54480080601666E6</c:v>
                </c:pt>
                <c:pt idx="25">
                  <c:v>1.55141768349324E6</c:v>
                </c:pt>
                <c:pt idx="26">
                  <c:v>1.55805329182794E6</c:v>
                </c:pt>
                <c:pt idx="27">
                  <c:v>1.56470542278992E6</c:v>
                </c:pt>
                <c:pt idx="28">
                  <c:v>1.5713719455173E6</c:v>
                </c:pt>
                <c:pt idx="29">
                  <c:v>1.57805078964956E6</c:v>
                </c:pt>
                <c:pt idx="30">
                  <c:v>1.58473995092328E6</c:v>
                </c:pt>
                <c:pt idx="31">
                  <c:v>1.59143749493161E6</c:v>
                </c:pt>
                <c:pt idx="32">
                  <c:v>1.59814155933677E6</c:v>
                </c:pt>
                <c:pt idx="33">
                  <c:v>1.60485035490107E6</c:v>
                </c:pt>
                <c:pt idx="34">
                  <c:v>1.61156216562092E6</c:v>
                </c:pt>
                <c:pt idx="35">
                  <c:v>1.6182753481846E6</c:v>
                </c:pt>
                <c:pt idx="36">
                  <c:v>1.6249883309251E6</c:v>
                </c:pt>
                <c:pt idx="37">
                  <c:v>1.63169961240059E6</c:v>
                </c:pt>
                <c:pt idx="38">
                  <c:v>1.63840775970568E6</c:v>
                </c:pt>
                <c:pt idx="39">
                  <c:v>1.64511140568047E6</c:v>
                </c:pt>
                <c:pt idx="40">
                  <c:v>1.65180924741085E6</c:v>
                </c:pt>
                <c:pt idx="41">
                  <c:v>1.65850004424127E6</c:v>
                </c:pt>
                <c:pt idx="42">
                  <c:v>1.66518261568849E6</c:v>
                </c:pt>
                <c:pt idx="43">
                  <c:v>1.67185583933185E6</c:v>
                </c:pt>
                <c:pt idx="44">
                  <c:v>1.67851864870303E6</c:v>
                </c:pt>
                <c:pt idx="45">
                  <c:v>1.68517003119214E6</c:v>
                </c:pt>
                <c:pt idx="46">
                  <c:v>1.69180902598311E6</c:v>
                </c:pt>
                <c:pt idx="47">
                  <c:v>1.69843472202752E6</c:v>
                </c:pt>
                <c:pt idx="48">
                  <c:v>1.70504625606418E6</c:v>
                </c:pt>
                <c:pt idx="49">
                  <c:v>1.71164281068921E6</c:v>
                </c:pt>
                <c:pt idx="50">
                  <c:v>1.7182236124801E6</c:v>
                </c:pt>
                <c:pt idx="51">
                  <c:v>1.72478793017598E6</c:v>
                </c:pt>
                <c:pt idx="52">
                  <c:v>1.73133507291391E6</c:v>
                </c:pt>
                <c:pt idx="53">
                  <c:v>1.73786438852417E6</c:v>
                </c:pt>
                <c:pt idx="54">
                  <c:v>1.74437526188395E6</c:v>
                </c:pt>
                <c:pt idx="55">
                  <c:v>1.75086711332894E6</c:v>
                </c:pt>
                <c:pt idx="56">
                  <c:v>1.75733939712212E6</c:v>
                </c:pt>
                <c:pt idx="57">
                  <c:v>1.76379159997871E6</c:v>
                </c:pt>
                <c:pt idx="58">
                  <c:v>1.77022323964622E6</c:v>
                </c:pt>
                <c:pt idx="59">
                  <c:v>1.77663386353833E6</c:v>
                </c:pt>
                <c:pt idx="60">
                  <c:v>1.78302304742113E6</c:v>
                </c:pt>
                <c:pt idx="61">
                  <c:v>1.78939039415037E6</c:v>
                </c:pt>
                <c:pt idx="62">
                  <c:v>1.79573553245822E6</c:v>
                </c:pt>
                <c:pt idx="63">
                  <c:v>1.80205811578804E6</c:v>
                </c:pt>
                <c:pt idx="64">
                  <c:v>1.80835782117557E6</c:v>
                </c:pt>
                <c:pt idx="65">
                  <c:v>1.81463434817516E6</c:v>
                </c:pt>
                <c:pt idx="66">
                  <c:v>1.82088741782941E6</c:v>
                </c:pt>
                <c:pt idx="67">
                  <c:v>1.82711677168084E6</c:v>
                </c:pt>
                <c:pt idx="68">
                  <c:v>1.83332217082401E6</c:v>
                </c:pt>
                <c:pt idx="69">
                  <c:v>1.83950339499674E6</c:v>
                </c:pt>
                <c:pt idx="70">
                  <c:v>1.84566024170909E6</c:v>
                </c:pt>
                <c:pt idx="71">
                  <c:v>1.85179252540847E6</c:v>
                </c:pt>
                <c:pt idx="72">
                  <c:v>1.85790007667989E6</c:v>
                </c:pt>
                <c:pt idx="73">
                  <c:v>1.86398274147972E6</c:v>
                </c:pt>
                <c:pt idx="74">
                  <c:v>1.87004038040192E6</c:v>
                </c:pt>
                <c:pt idx="75">
                  <c:v>1.87607286797545E6</c:v>
                </c:pt>
                <c:pt idx="76">
                  <c:v>1.88208009199151E6</c:v>
                </c:pt>
                <c:pt idx="77">
                  <c:v>1.88806195285976E6</c:v>
                </c:pt>
                <c:pt idx="78">
                  <c:v>1.89401836299207E6</c:v>
                </c:pt>
                <c:pt idx="79">
                  <c:v>1.89994924621298E6</c:v>
                </c:pt>
                <c:pt idx="80">
                  <c:v>1.90585453719566E6</c:v>
                </c:pt>
                <c:pt idx="81">
                  <c:v>1.91173418092235E6</c:v>
                </c:pt>
                <c:pt idx="82">
                  <c:v>1.91758813216851E6</c:v>
                </c:pt>
                <c:pt idx="83">
                  <c:v>1.92341635500941E6</c:v>
                </c:pt>
                <c:pt idx="84">
                  <c:v>1.92921882234853E6</c:v>
                </c:pt>
                <c:pt idx="85">
                  <c:v>1.93499551546674E6</c:v>
                </c:pt>
                <c:pt idx="86">
                  <c:v>1.94074642359145E6</c:v>
                </c:pt>
                <c:pt idx="87">
                  <c:v>1.94647154348492E6</c:v>
                </c:pt>
                <c:pt idx="88">
                  <c:v>1.95217087905095E6</c:v>
                </c:pt>
                <c:pt idx="89">
                  <c:v>1.95784444095915E6</c:v>
                </c:pt>
                <c:pt idx="90">
                  <c:v>1.96349224628612E6</c:v>
                </c:pt>
                <c:pt idx="91">
                  <c:v>1.96911431817279E6</c:v>
                </c:pt>
                <c:pt idx="92">
                  <c:v>1.97471068549725E6</c:v>
                </c:pt>
                <c:pt idx="93">
                  <c:v>1.98028138256247E6</c:v>
                </c:pt>
                <c:pt idx="94">
                  <c:v>1.98582644879821E6</c:v>
                </c:pt>
                <c:pt idx="95">
                  <c:v>1.99134592847656E6</c:v>
                </c:pt>
                <c:pt idx="96">
                  <c:v>1.99683987044057E6</c:v>
                </c:pt>
                <c:pt idx="97">
                  <c:v>2.0023083278453E6</c:v>
                </c:pt>
                <c:pt idx="98">
                  <c:v>2.00775135791093E6</c:v>
                </c:pt>
                <c:pt idx="99">
                  <c:v>2.01316902168721E6</c:v>
                </c:pt>
                <c:pt idx="100">
                  <c:v>2.01856138382898E6</c:v>
                </c:pt>
                <c:pt idx="101">
                  <c:v>2.02392851238207E6</c:v>
                </c:pt>
                <c:pt idx="102">
                  <c:v>2.02927047857932E6</c:v>
                </c:pt>
                <c:pt idx="103">
                  <c:v>2.03458735664617E6</c:v>
                </c:pt>
                <c:pt idx="104">
                  <c:v>2.03987922361538E6</c:v>
                </c:pt>
                <c:pt idx="105">
                  <c:v>2.04514615915066E6</c:v>
                </c:pt>
                <c:pt idx="106">
                  <c:v>2.05038824537856E6</c:v>
                </c:pt>
                <c:pt idx="107">
                  <c:v>2.05560556672849E6</c:v>
                </c:pt>
                <c:pt idx="108">
                  <c:v>2.06079820978036E6</c:v>
                </c:pt>
                <c:pt idx="109">
                  <c:v>2.06596626311958E6</c:v>
                </c:pt>
                <c:pt idx="110">
                  <c:v>2.0711098171991E6</c:v>
                </c:pt>
                <c:pt idx="111">
                  <c:v>2.07622896420815E6</c:v>
                </c:pt>
                <c:pt idx="112">
                  <c:v>2.0813237979473E6</c:v>
                </c:pt>
                <c:pt idx="113">
                  <c:v>2.0863944137098E6</c:v>
                </c:pt>
                <c:pt idx="114">
                  <c:v>2.09144090816863E6</c:v>
                </c:pt>
                <c:pt idx="115">
                  <c:v>2.09646337926923E6</c:v>
                </c:pt>
                <c:pt idx="116">
                  <c:v>2.10146192612747E6</c:v>
                </c:pt>
                <c:pt idx="117">
                  <c:v>2.10643664893284E6</c:v>
                </c:pt>
                <c:pt idx="118">
                  <c:v>2.1113876488564E6</c:v>
                </c:pt>
                <c:pt idx="119">
                  <c:v>2.11631502796339E6</c:v>
                </c:pt>
              </c:numCache>
            </c:numRef>
          </c:yVal>
          <c:smooth val="1"/>
          <c:extLst xmlns:c16r2="http://schemas.microsoft.com/office/drawing/2015/06/chart">
            <c:ext xmlns:c16="http://schemas.microsoft.com/office/drawing/2014/chart" uri="{C3380CC4-5D6E-409C-BE32-E72D297353CC}">
              <c16:uniqueId val="{00000005-2CCD-458A-ABB8-EB0752277925}"/>
            </c:ext>
          </c:extLst>
        </c:ser>
        <c:dLbls>
          <c:showLegendKey val="0"/>
          <c:showVal val="0"/>
          <c:showCatName val="0"/>
          <c:showSerName val="0"/>
          <c:showPercent val="0"/>
          <c:showBubbleSize val="0"/>
        </c:dLbls>
        <c:axId val="-1315917344"/>
        <c:axId val="-1236807712"/>
      </c:scatterChart>
      <c:valAx>
        <c:axId val="-1315917344"/>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236807712"/>
        <c:crosses val="autoZero"/>
        <c:crossBetween val="midCat"/>
        <c:majorUnit val="5.0"/>
      </c:valAx>
      <c:valAx>
        <c:axId val="-1236807712"/>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315917344"/>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2">
    <c:autoUpdate val="0"/>
  </c:externalData>
</c:chartSpace>
</file>

<file path=word/charts/chart17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sychosocial-G'!$E$123</c:f>
              <c:strCache>
                <c:ptCount val="1"/>
                <c:pt idx="0">
                  <c:v>SOUD Deaths for 1.25x parameter level</c:v>
                </c:pt>
              </c:strCache>
            </c:strRef>
          </c:tx>
          <c:spPr>
            <a:ln w="76200">
              <a:solidFill>
                <a:schemeClr val="accent1"/>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E$3:$E$122</c:f>
              <c:numCache>
                <c:formatCode>General</c:formatCode>
                <c:ptCount val="120"/>
                <c:pt idx="0">
                  <c:v>0.0</c:v>
                </c:pt>
                <c:pt idx="1">
                  <c:v>-0.555218947720232</c:v>
                </c:pt>
                <c:pt idx="2">
                  <c:v>-1.041546979600093</c:v>
                </c:pt>
                <c:pt idx="3">
                  <c:v>-1.538455175954027</c:v>
                </c:pt>
                <c:pt idx="4">
                  <c:v>-2.021247818785946</c:v>
                </c:pt>
                <c:pt idx="5">
                  <c:v>-2.4901785620895</c:v>
                </c:pt>
                <c:pt idx="6">
                  <c:v>-2.94551665890267</c:v>
                </c:pt>
                <c:pt idx="7">
                  <c:v>-3.387541862108173</c:v>
                </c:pt>
                <c:pt idx="8">
                  <c:v>-3.816540514936968</c:v>
                </c:pt>
                <c:pt idx="9">
                  <c:v>-4.232802553669581</c:v>
                </c:pt>
                <c:pt idx="10">
                  <c:v>-4.636619216257086</c:v>
                </c:pt>
                <c:pt idx="11">
                  <c:v>-5.028281296992279</c:v>
                </c:pt>
                <c:pt idx="12">
                  <c:v>-5.408077823339772</c:v>
                </c:pt>
                <c:pt idx="13">
                  <c:v>-5.782202476776407</c:v>
                </c:pt>
                <c:pt idx="14">
                  <c:v>-6.14498025655438</c:v>
                </c:pt>
                <c:pt idx="15">
                  <c:v>-6.496726966400865</c:v>
                </c:pt>
                <c:pt idx="16">
                  <c:v>-6.837845605809707</c:v>
                </c:pt>
                <c:pt idx="17">
                  <c:v>-7.168677039606965</c:v>
                </c:pt>
                <c:pt idx="18">
                  <c:v>-7.48954630375131</c:v>
                </c:pt>
                <c:pt idx="19">
                  <c:v>-7.800764246350075</c:v>
                </c:pt>
                <c:pt idx="20">
                  <c:v>-8.10262877846883</c:v>
                </c:pt>
                <c:pt idx="21">
                  <c:v>-8.395425930051306</c:v>
                </c:pt>
                <c:pt idx="22">
                  <c:v>-8.67943074938896</c:v>
                </c:pt>
                <c:pt idx="23">
                  <c:v>-8.95490807596884</c:v>
                </c:pt>
                <c:pt idx="24">
                  <c:v>-9.222113210305906</c:v>
                </c:pt>
                <c:pt idx="25">
                  <c:v>-9.48129249946394</c:v>
                </c:pt>
                <c:pt idx="26">
                  <c:v>-9.732693845816246</c:v>
                </c:pt>
                <c:pt idx="27">
                  <c:v>-9.97654695073209</c:v>
                </c:pt>
                <c:pt idx="28">
                  <c:v>-10.21307406346664</c:v>
                </c:pt>
                <c:pt idx="29">
                  <c:v>-10.44249052676901</c:v>
                </c:pt>
                <c:pt idx="30">
                  <c:v>-10.6650049974952</c:v>
                </c:pt>
                <c:pt idx="31">
                  <c:v>-10.88081972287848</c:v>
                </c:pt>
                <c:pt idx="32">
                  <c:v>-11.09013079647434</c:v>
                </c:pt>
                <c:pt idx="33">
                  <c:v>-11.2931283958899</c:v>
                </c:pt>
                <c:pt idx="34">
                  <c:v>-11.48999700452214</c:v>
                </c:pt>
                <c:pt idx="35">
                  <c:v>-11.68091561914432</c:v>
                </c:pt>
                <c:pt idx="36">
                  <c:v>-11.86605794491186</c:v>
                </c:pt>
                <c:pt idx="37">
                  <c:v>-12.04559257909932</c:v>
                </c:pt>
                <c:pt idx="38">
                  <c:v>-12.21968318470497</c:v>
                </c:pt>
                <c:pt idx="39">
                  <c:v>-12.38848867187444</c:v>
                </c:pt>
                <c:pt idx="40">
                  <c:v>-12.55216333636426</c:v>
                </c:pt>
                <c:pt idx="41">
                  <c:v>-12.71085700835395</c:v>
                </c:pt>
                <c:pt idx="42">
                  <c:v>-12.8647151946151</c:v>
                </c:pt>
                <c:pt idx="43">
                  <c:v>-13.0138792140461</c:v>
                </c:pt>
                <c:pt idx="44">
                  <c:v>-13.1584863272221</c:v>
                </c:pt>
                <c:pt idx="45">
                  <c:v>-13.2986698604145</c:v>
                </c:pt>
                <c:pt idx="46">
                  <c:v>-13.43455932447775</c:v>
                </c:pt>
                <c:pt idx="47">
                  <c:v>-13.56628052896876</c:v>
                </c:pt>
                <c:pt idx="48">
                  <c:v>-13.6939556918137</c:v>
                </c:pt>
                <c:pt idx="49">
                  <c:v>-13.81770354481825</c:v>
                </c:pt>
                <c:pt idx="50">
                  <c:v>-13.93763943527572</c:v>
                </c:pt>
                <c:pt idx="51">
                  <c:v>-14.05387542392143</c:v>
                </c:pt>
                <c:pt idx="52">
                  <c:v>-14.16652037946124</c:v>
                </c:pt>
                <c:pt idx="53">
                  <c:v>-14.2756800698285</c:v>
                </c:pt>
                <c:pt idx="54">
                  <c:v>-14.38145725036361</c:v>
                </c:pt>
                <c:pt idx="55">
                  <c:v>-14.48395174909047</c:v>
                </c:pt>
                <c:pt idx="56">
                  <c:v>-14.58326054923505</c:v>
                </c:pt>
                <c:pt idx="57">
                  <c:v>-14.67947786911943</c:v>
                </c:pt>
                <c:pt idx="58">
                  <c:v>-14.77269523956967</c:v>
                </c:pt>
                <c:pt idx="59">
                  <c:v>-14.86300157893515</c:v>
                </c:pt>
                <c:pt idx="60">
                  <c:v>-14.95048326584722</c:v>
                </c:pt>
                <c:pt idx="61">
                  <c:v>-15.03522420979805</c:v>
                </c:pt>
                <c:pt idx="62">
                  <c:v>-15.11730591964488</c:v>
                </c:pt>
                <c:pt idx="63">
                  <c:v>-15.1968075701199</c:v>
                </c:pt>
                <c:pt idx="64">
                  <c:v>-15.27380606642305</c:v>
                </c:pt>
                <c:pt idx="65">
                  <c:v>-15.34837610697668</c:v>
                </c:pt>
                <c:pt idx="66">
                  <c:v>-15.42059024440773</c:v>
                </c:pt>
                <c:pt idx="67">
                  <c:v>-15.49051894482325</c:v>
                </c:pt>
                <c:pt idx="68">
                  <c:v>-15.55823064544261</c:v>
                </c:pt>
                <c:pt idx="69">
                  <c:v>-15.62379181063507</c:v>
                </c:pt>
                <c:pt idx="70">
                  <c:v>-15.68726698642758</c:v>
                </c:pt>
                <c:pt idx="71">
                  <c:v>-15.74871885352382</c:v>
                </c:pt>
                <c:pt idx="72">
                  <c:v>-15.80820827888842</c:v>
                </c:pt>
                <c:pt idx="73">
                  <c:v>-15.8657943659367</c:v>
                </c:pt>
                <c:pt idx="74">
                  <c:v>-15.92153450337694</c:v>
                </c:pt>
                <c:pt idx="75">
                  <c:v>-15.97548441274337</c:v>
                </c:pt>
                <c:pt idx="76">
                  <c:v>-16.02769819465827</c:v>
                </c:pt>
                <c:pt idx="77">
                  <c:v>-16.07822837386142</c:v>
                </c:pt>
                <c:pt idx="78">
                  <c:v>-16.12712594304339</c:v>
                </c:pt>
                <c:pt idx="79">
                  <c:v>-16.17444040550934</c:v>
                </c:pt>
                <c:pt idx="80">
                  <c:v>-16.22021981671701</c:v>
                </c:pt>
                <c:pt idx="81">
                  <c:v>-16.26451082470849</c:v>
                </c:pt>
                <c:pt idx="82">
                  <c:v>-16.30735870947442</c:v>
                </c:pt>
                <c:pt idx="83">
                  <c:v>-16.34880742127054</c:v>
                </c:pt>
                <c:pt idx="84">
                  <c:v>-16.38889961792362</c:v>
                </c:pt>
                <c:pt idx="85">
                  <c:v>-16.42767670114563</c:v>
                </c:pt>
                <c:pt idx="86">
                  <c:v>-16.46517885188716</c:v>
                </c:pt>
                <c:pt idx="87">
                  <c:v>-16.50144506474928</c:v>
                </c:pt>
                <c:pt idx="88">
                  <c:v>-16.53651318148477</c:v>
                </c:pt>
                <c:pt idx="89">
                  <c:v>-16.57041992360569</c:v>
                </c:pt>
                <c:pt idx="90">
                  <c:v>-16.60320092412444</c:v>
                </c:pt>
                <c:pt idx="91">
                  <c:v>-16.634890758447</c:v>
                </c:pt>
                <c:pt idx="92">
                  <c:v>-16.66552297444282</c:v>
                </c:pt>
                <c:pt idx="93">
                  <c:v>-16.69513012170721</c:v>
                </c:pt>
                <c:pt idx="94">
                  <c:v>-16.72374378004358</c:v>
                </c:pt>
                <c:pt idx="95">
                  <c:v>-16.75139458717815</c:v>
                </c:pt>
                <c:pt idx="96">
                  <c:v>-16.77811226572948</c:v>
                </c:pt>
                <c:pt idx="97">
                  <c:v>-16.80392564945266</c:v>
                </c:pt>
                <c:pt idx="98">
                  <c:v>-16.82886270877243</c:v>
                </c:pt>
                <c:pt idx="99">
                  <c:v>-16.85295057562705</c:v>
                </c:pt>
                <c:pt idx="100">
                  <c:v>-16.87621556763904</c:v>
                </c:pt>
                <c:pt idx="101">
                  <c:v>-16.89868321162518</c:v>
                </c:pt>
                <c:pt idx="102">
                  <c:v>-16.92037826647054</c:v>
                </c:pt>
                <c:pt idx="103">
                  <c:v>-16.94132474537518</c:v>
                </c:pt>
                <c:pt idx="104">
                  <c:v>-16.96154593749363</c:v>
                </c:pt>
                <c:pt idx="105">
                  <c:v>-16.98106442897997</c:v>
                </c:pt>
                <c:pt idx="106">
                  <c:v>-16.9999021234541</c:v>
                </c:pt>
                <c:pt idx="107">
                  <c:v>-17.01808026190643</c:v>
                </c:pt>
                <c:pt idx="108">
                  <c:v>-17.03561944204955</c:v>
                </c:pt>
                <c:pt idx="109">
                  <c:v>-17.05253963713757</c:v>
                </c:pt>
                <c:pt idx="110">
                  <c:v>-17.06886021426128</c:v>
                </c:pt>
                <c:pt idx="111">
                  <c:v>-17.08459995213542</c:v>
                </c:pt>
                <c:pt idx="112">
                  <c:v>-17.09977705839012</c:v>
                </c:pt>
                <c:pt idx="113">
                  <c:v>-17.11440918638043</c:v>
                </c:pt>
                <c:pt idx="114">
                  <c:v>-17.12851345152308</c:v>
                </c:pt>
                <c:pt idx="115">
                  <c:v>-17.1421064471785</c:v>
                </c:pt>
                <c:pt idx="116">
                  <c:v>-17.15520426008266</c:v>
                </c:pt>
                <c:pt idx="117">
                  <c:v>-17.16782248534546</c:v>
                </c:pt>
                <c:pt idx="118">
                  <c:v>-17.17997624102779</c:v>
                </c:pt>
                <c:pt idx="119">
                  <c:v>-17.19168018230253</c:v>
                </c:pt>
              </c:numCache>
            </c:numRef>
          </c:yVal>
          <c:smooth val="1"/>
          <c:extLst xmlns:c16r2="http://schemas.microsoft.com/office/drawing/2015/06/chart">
            <c:ext xmlns:c16="http://schemas.microsoft.com/office/drawing/2014/chart" uri="{C3380CC4-5D6E-409C-BE32-E72D297353CC}">
              <c16:uniqueId val="{00000000-ED37-4D98-84A9-ABD5754191CD}"/>
            </c:ext>
          </c:extLst>
        </c:ser>
        <c:ser>
          <c:idx val="3"/>
          <c:order val="1"/>
          <c:tx>
            <c:strRef>
              <c:f>'SA-Psychosocial-G'!$N$123</c:f>
              <c:strCache>
                <c:ptCount val="1"/>
                <c:pt idx="0">
                  <c:v>SOUD Deaths for 1x parameter level</c:v>
                </c:pt>
              </c:strCache>
            </c:strRef>
          </c:tx>
          <c:spPr>
            <a:ln w="28575">
              <a:solidFill>
                <a:schemeClr val="accent1"/>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N$3:$N$122</c:f>
              <c:numCache>
                <c:formatCode>General</c:formatCode>
                <c:ptCount val="120"/>
                <c:pt idx="0">
                  <c:v>0.0</c:v>
                </c:pt>
                <c:pt idx="1">
                  <c:v>-0.555218947720232</c:v>
                </c:pt>
                <c:pt idx="2">
                  <c:v>-1.041546979194163</c:v>
                </c:pt>
                <c:pt idx="3">
                  <c:v>-1.538455167332472</c:v>
                </c:pt>
                <c:pt idx="4">
                  <c:v>-2.021247782830983</c:v>
                </c:pt>
                <c:pt idx="5">
                  <c:v>-2.49017846617794</c:v>
                </c:pt>
                <c:pt idx="6">
                  <c:v>-2.945516455786992</c:v>
                </c:pt>
                <c:pt idx="7">
                  <c:v>-3.387541489601199</c:v>
                </c:pt>
                <c:pt idx="8">
                  <c:v>-3.816539896162431</c:v>
                </c:pt>
                <c:pt idx="9">
                  <c:v>-4.232801597696607</c:v>
                </c:pt>
                <c:pt idx="10">
                  <c:v>-4.636617818985265</c:v>
                </c:pt>
                <c:pt idx="11">
                  <c:v>-5.028279342187147</c:v>
                </c:pt>
                <c:pt idx="12">
                  <c:v>-5.408075183749383</c:v>
                </c:pt>
                <c:pt idx="13">
                  <c:v>-5.78219901527314</c:v>
                </c:pt>
                <c:pt idx="14">
                  <c:v>-6.144975770219824</c:v>
                </c:pt>
                <c:pt idx="15">
                  <c:v>-6.496721200914294</c:v>
                </c:pt>
                <c:pt idx="16">
                  <c:v>-6.837838264237416</c:v>
                </c:pt>
                <c:pt idx="17">
                  <c:v>-7.168667789747814</c:v>
                </c:pt>
                <c:pt idx="18">
                  <c:v>-7.489534784319586</c:v>
                </c:pt>
                <c:pt idx="19">
                  <c:v>-7.800750072215925</c:v>
                </c:pt>
                <c:pt idx="20">
                  <c:v>-8.10261154510804</c:v>
                </c:pt>
                <c:pt idx="21">
                  <c:v>-8.39540521735285</c:v>
                </c:pt>
                <c:pt idx="22">
                  <c:v>-8.67940612491866</c:v>
                </c:pt>
                <c:pt idx="23">
                  <c:v>-8.954879097778571</c:v>
                </c:pt>
                <c:pt idx="24">
                  <c:v>-9.222079429363653</c:v>
                </c:pt>
                <c:pt idx="25">
                  <c:v>-9.481253461755278</c:v>
                </c:pt>
                <c:pt idx="26">
                  <c:v>-9.73264909416978</c:v>
                </c:pt>
                <c:pt idx="27">
                  <c:v>-9.97649602632391</c:v>
                </c:pt>
                <c:pt idx="28">
                  <c:v>-10.21301650714754</c:v>
                </c:pt>
                <c:pt idx="29">
                  <c:v>-10.44242588023319</c:v>
                </c:pt>
                <c:pt idx="30">
                  <c:v>-10.66493280430645</c:v>
                </c:pt>
                <c:pt idx="31">
                  <c:v>-10.8807395293753</c:v>
                </c:pt>
                <c:pt idx="32">
                  <c:v>-11.09004215256286</c:v>
                </c:pt>
                <c:pt idx="33">
                  <c:v>-11.29303085574095</c:v>
                </c:pt>
                <c:pt idx="34">
                  <c:v>-11.48989012717891</c:v>
                </c:pt>
                <c:pt idx="35">
                  <c:v>-11.68079896905801</c:v>
                </c:pt>
                <c:pt idx="36">
                  <c:v>-11.86593109240207</c:v>
                </c:pt>
                <c:pt idx="37">
                  <c:v>-12.04545510075704</c:v>
                </c:pt>
                <c:pt idx="38">
                  <c:v>-12.21953466373736</c:v>
                </c:pt>
                <c:pt idx="39">
                  <c:v>-12.38832869840296</c:v>
                </c:pt>
                <c:pt idx="40">
                  <c:v>-12.55199150767423</c:v>
                </c:pt>
                <c:pt idx="41">
                  <c:v>-12.71067292910798</c:v>
                </c:pt>
                <c:pt idx="42">
                  <c:v>-12.8645184770281</c:v>
                </c:pt>
                <c:pt idx="43">
                  <c:v>-13.01366947802905</c:v>
                </c:pt>
                <c:pt idx="44">
                  <c:v>-13.1582632004973</c:v>
                </c:pt>
                <c:pt idx="45">
                  <c:v>-13.29843297860266</c:v>
                </c:pt>
                <c:pt idx="46">
                  <c:v>-13.43430833116608</c:v>
                </c:pt>
                <c:pt idx="47">
                  <c:v>-13.5660150757535</c:v>
                </c:pt>
                <c:pt idx="48">
                  <c:v>-13.69367543832936</c:v>
                </c:pt>
                <c:pt idx="49">
                  <c:v>-13.81740815874427</c:v>
                </c:pt>
                <c:pt idx="50">
                  <c:v>-13.93732859233501</c:v>
                </c:pt>
                <c:pt idx="51">
                  <c:v>-14.05354880785951</c:v>
                </c:pt>
                <c:pt idx="52">
                  <c:v>-14.1661776820192</c:v>
                </c:pt>
                <c:pt idx="53">
                  <c:v>-14.2753209907024</c:v>
                </c:pt>
                <c:pt idx="54">
                  <c:v>-14.38108149715486</c:v>
                </c:pt>
                <c:pt idx="55">
                  <c:v>-14.48355903725094</c:v>
                </c:pt>
                <c:pt idx="56">
                  <c:v>-14.58285060200124</c:v>
                </c:pt>
                <c:pt idx="57">
                  <c:v>-14.67905041744566</c:v>
                </c:pt>
                <c:pt idx="58">
                  <c:v>-14.77225002205039</c:v>
                </c:pt>
                <c:pt idx="59">
                  <c:v>-14.86253834172751</c:v>
                </c:pt>
                <c:pt idx="60">
                  <c:v>-14.95000176258677</c:v>
                </c:pt>
                <c:pt idx="61">
                  <c:v>-15.03472420151272</c:v>
                </c:pt>
                <c:pt idx="62">
                  <c:v>-15.11678717466698</c:v>
                </c:pt>
                <c:pt idx="63">
                  <c:v>-15.19626986399253</c:v>
                </c:pt>
                <c:pt idx="64">
                  <c:v>-15.27324918180891</c:v>
                </c:pt>
                <c:pt idx="65">
                  <c:v>-15.34779983356314</c:v>
                </c:pt>
                <c:pt idx="66">
                  <c:v>-15.41999437881148</c:v>
                </c:pt>
                <c:pt idx="67">
                  <c:v>-15.48990329049518</c:v>
                </c:pt>
                <c:pt idx="68">
                  <c:v>-15.55759501256946</c:v>
                </c:pt>
                <c:pt idx="69">
                  <c:v>-15.6231360160442</c:v>
                </c:pt>
                <c:pt idx="70">
                  <c:v>-15.68659085349048</c:v>
                </c:pt>
                <c:pt idx="71">
                  <c:v>-15.74802221205948</c:v>
                </c:pt>
                <c:pt idx="72">
                  <c:v>-15.80749096506754</c:v>
                </c:pt>
                <c:pt idx="73">
                  <c:v>-15.86505622218683</c:v>
                </c:pt>
                <c:pt idx="74">
                  <c:v>-15.92077537828827</c:v>
                </c:pt>
                <c:pt idx="75">
                  <c:v>-15.97470416097462</c:v>
                </c:pt>
                <c:pt idx="76">
                  <c:v>-16.02689667684454</c:v>
                </c:pt>
                <c:pt idx="77">
                  <c:v>-16.07740545652382</c:v>
                </c:pt>
                <c:pt idx="78">
                  <c:v>-16.12628149849577</c:v>
                </c:pt>
                <c:pt idx="79">
                  <c:v>-16.17357431177256</c:v>
                </c:pt>
                <c:pt idx="80">
                  <c:v>-16.21933195742934</c:v>
                </c:pt>
                <c:pt idx="81">
                  <c:v>-16.26360108903932</c:v>
                </c:pt>
                <c:pt idx="82">
                  <c:v>-16.30642699203888</c:v>
                </c:pt>
                <c:pt idx="83">
                  <c:v>-16.3478536220458</c:v>
                </c:pt>
                <c:pt idx="84">
                  <c:v>-16.38792364216688</c:v>
                </c:pt>
                <c:pt idx="85">
                  <c:v>-16.42667845931349</c:v>
                </c:pt>
                <c:pt idx="86">
                  <c:v>-16.4641582595546</c:v>
                </c:pt>
                <c:pt idx="87">
                  <c:v>-16.50040204253308</c:v>
                </c:pt>
                <c:pt idx="88">
                  <c:v>-16.53544765496628</c:v>
                </c:pt>
                <c:pt idx="89">
                  <c:v>-16.56933182325538</c:v>
                </c:pt>
                <c:pt idx="90">
                  <c:v>-16.60209018522812</c:v>
                </c:pt>
                <c:pt idx="91">
                  <c:v>-16.63375732103304</c:v>
                </c:pt>
                <c:pt idx="92">
                  <c:v>-16.66436678321206</c:v>
                </c:pt>
                <c:pt idx="93">
                  <c:v>-16.69395112596294</c:v>
                </c:pt>
                <c:pt idx="94">
                  <c:v>-16.72254193362278</c:v>
                </c:pt>
                <c:pt idx="95">
                  <c:v>-16.75016984838578</c:v>
                </c:pt>
                <c:pt idx="96">
                  <c:v>-16.77686459727173</c:v>
                </c:pt>
                <c:pt idx="97">
                  <c:v>-16.80265501837237</c:v>
                </c:pt>
                <c:pt idx="98">
                  <c:v>-16.82756908638807</c:v>
                </c:pt>
                <c:pt idx="99">
                  <c:v>-16.85163393746966</c:v>
                </c:pt>
                <c:pt idx="100">
                  <c:v>-16.874875893391</c:v>
                </c:pt>
                <c:pt idx="101">
                  <c:v>-16.8973204850626</c:v>
                </c:pt>
                <c:pt idx="102">
                  <c:v>-16.91899247540439</c:v>
                </c:pt>
                <c:pt idx="103">
                  <c:v>-16.93991588159479</c:v>
                </c:pt>
                <c:pt idx="104">
                  <c:v>-16.96011399671038</c:v>
                </c:pt>
                <c:pt idx="105">
                  <c:v>-16.97960941077308</c:v>
                </c:pt>
                <c:pt idx="106">
                  <c:v>-16.99842403121665</c:v>
                </c:pt>
                <c:pt idx="107">
                  <c:v>-17.01657910279405</c:v>
                </c:pt>
                <c:pt idx="108">
                  <c:v>-17.03409522692746</c:v>
                </c:pt>
                <c:pt idx="109">
                  <c:v>-17.05099238053088</c:v>
                </c:pt>
                <c:pt idx="110">
                  <c:v>-17.06728993430528</c:v>
                </c:pt>
                <c:pt idx="111">
                  <c:v>-17.08300667052753</c:v>
                </c:pt>
                <c:pt idx="112">
                  <c:v>-17.09816080034263</c:v>
                </c:pt>
                <c:pt idx="113">
                  <c:v>-17.11276998057222</c:v>
                </c:pt>
                <c:pt idx="114">
                  <c:v>-17.12685133005636</c:v>
                </c:pt>
                <c:pt idx="115">
                  <c:v>-17.14042144553132</c:v>
                </c:pt>
                <c:pt idx="116">
                  <c:v>-17.15349641706646</c:v>
                </c:pt>
                <c:pt idx="117">
                  <c:v>-17.16609184306169</c:v>
                </c:pt>
                <c:pt idx="118">
                  <c:v>-17.17822284482422</c:v>
                </c:pt>
                <c:pt idx="119">
                  <c:v>-17.18990408073328</c:v>
                </c:pt>
              </c:numCache>
            </c:numRef>
          </c:yVal>
          <c:smooth val="1"/>
          <c:extLst xmlns:c16r2="http://schemas.microsoft.com/office/drawing/2015/06/chart">
            <c:ext xmlns:c16="http://schemas.microsoft.com/office/drawing/2014/chart" uri="{C3380CC4-5D6E-409C-BE32-E72D297353CC}">
              <c16:uniqueId val="{00000001-ED37-4D98-84A9-ABD5754191CD}"/>
            </c:ext>
          </c:extLst>
        </c:ser>
        <c:ser>
          <c:idx val="0"/>
          <c:order val="2"/>
          <c:tx>
            <c:strRef>
              <c:f>'SA-Psychosocial-G'!$W$123</c:f>
              <c:strCache>
                <c:ptCount val="1"/>
                <c:pt idx="0">
                  <c:v>SOUD Deaths for 0.75x parameter level</c:v>
                </c:pt>
              </c:strCache>
            </c:strRef>
          </c:tx>
          <c:spPr>
            <a:ln w="6350">
              <a:solidFill>
                <a:schemeClr val="accent1"/>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W$3:$W$122</c:f>
              <c:numCache>
                <c:formatCode>General</c:formatCode>
                <c:ptCount val="120"/>
                <c:pt idx="0">
                  <c:v>0.0</c:v>
                </c:pt>
                <c:pt idx="1">
                  <c:v>-0.555218947720232</c:v>
                </c:pt>
                <c:pt idx="2">
                  <c:v>-1.041546978787892</c:v>
                </c:pt>
                <c:pt idx="3">
                  <c:v>-1.538455158709803</c:v>
                </c:pt>
                <c:pt idx="4">
                  <c:v>-2.02124774686672</c:v>
                </c:pt>
                <c:pt idx="5">
                  <c:v>-2.490178370228703</c:v>
                </c:pt>
                <c:pt idx="6">
                  <c:v>-2.945516252559742</c:v>
                </c:pt>
                <c:pt idx="7">
                  <c:v>-3.387541116829039</c:v>
                </c:pt>
                <c:pt idx="8">
                  <c:v>-3.816539276845651</c:v>
                </c:pt>
                <c:pt idx="9">
                  <c:v>-4.232800640728601</c:v>
                </c:pt>
                <c:pt idx="10">
                  <c:v>-4.636616420026415</c:v>
                </c:pt>
                <c:pt idx="11">
                  <c:v>-5.02827738469387</c:v>
                </c:pt>
                <c:pt idx="12">
                  <c:v>-5.408072540080957</c:v>
                </c:pt>
                <c:pt idx="13">
                  <c:v>-5.782195547829388</c:v>
                </c:pt>
                <c:pt idx="14">
                  <c:v>-6.144971275520144</c:v>
                </c:pt>
                <c:pt idx="15">
                  <c:v>-6.49671542393969</c:v>
                </c:pt>
                <c:pt idx="16">
                  <c:v>-6.837830907188025</c:v>
                </c:pt>
                <c:pt idx="17">
                  <c:v>-7.168658519357256</c:v>
                </c:pt>
                <c:pt idx="18">
                  <c:v>-7.489523238022502</c:v>
                </c:pt>
                <c:pt idx="19">
                  <c:v>-7.800735863365675</c:v>
                </c:pt>
                <c:pt idx="20">
                  <c:v>-8.102594267419522</c:v>
                </c:pt>
                <c:pt idx="21">
                  <c:v>-8.39538444869723</c:v>
                </c:pt>
                <c:pt idx="22">
                  <c:v>-8.679381430578971</c:v>
                </c:pt>
                <c:pt idx="23">
                  <c:v>-8.954850033258164</c:v>
                </c:pt>
                <c:pt idx="24">
                  <c:v>-9.222045542808654</c:v>
                </c:pt>
                <c:pt idx="25">
                  <c:v>-9.48121429605801</c:v>
                </c:pt>
                <c:pt idx="26">
                  <c:v>-9.732604188792351</c:v>
                </c:pt>
                <c:pt idx="27">
                  <c:v>-9.97644491880385</c:v>
                </c:pt>
                <c:pt idx="28">
                  <c:v>-10.21295873442821</c:v>
                </c:pt>
                <c:pt idx="29">
                  <c:v>-10.4423609798334</c:v>
                </c:pt>
                <c:pt idx="30">
                  <c:v>-10.66486031535107</c:v>
                </c:pt>
                <c:pt idx="31">
                  <c:v>-10.88065899350427</c:v>
                </c:pt>
                <c:pt idx="32">
                  <c:v>-11.08995311472761</c:v>
                </c:pt>
                <c:pt idx="33">
                  <c:v>-11.29293286490738</c:v>
                </c:pt>
                <c:pt idx="34">
                  <c:v>-11.48978273694136</c:v>
                </c:pt>
                <c:pt idx="35">
                  <c:v>-11.6806817381773</c:v>
                </c:pt>
                <c:pt idx="36">
                  <c:v>-11.86580358527535</c:v>
                </c:pt>
                <c:pt idx="37">
                  <c:v>-12.04531688782395</c:v>
                </c:pt>
                <c:pt idx="38">
                  <c:v>-12.2193853218331</c:v>
                </c:pt>
                <c:pt idx="39">
                  <c:v>-12.38816781106095</c:v>
                </c:pt>
                <c:pt idx="40">
                  <c:v>-12.55181866538612</c:v>
                </c:pt>
                <c:pt idx="41">
                  <c:v>-12.71048772953873</c:v>
                </c:pt>
                <c:pt idx="42">
                  <c:v>-12.8643205252007</c:v>
                </c:pt>
                <c:pt idx="43">
                  <c:v>-13.01345838647528</c:v>
                </c:pt>
                <c:pt idx="44">
                  <c:v>-13.15803858937686</c:v>
                </c:pt>
                <c:pt idx="45">
                  <c:v>-13.29819447580164</c:v>
                </c:pt>
                <c:pt idx="46">
                  <c:v>-13.43405557236774</c:v>
                </c:pt>
                <c:pt idx="47">
                  <c:v>-13.5657477044917</c:v>
                </c:pt>
                <c:pt idx="48">
                  <c:v>-13.69339310601922</c:v>
                </c:pt>
                <c:pt idx="49">
                  <c:v>-13.81711052470137</c:v>
                </c:pt>
                <c:pt idx="50">
                  <c:v>-13.9370153237765</c:v>
                </c:pt>
                <c:pt idx="51">
                  <c:v>-14.05321957989265</c:v>
                </c:pt>
                <c:pt idx="52">
                  <c:v>-14.16583217761872</c:v>
                </c:pt>
                <c:pt idx="53">
                  <c:v>-14.27495890067705</c:v>
                </c:pt>
                <c:pt idx="54">
                  <c:v>-14.3807025201058</c:v>
                </c:pt>
                <c:pt idx="55">
                  <c:v>-14.48316287952141</c:v>
                </c:pt>
                <c:pt idx="56">
                  <c:v>-14.58243697761877</c:v>
                </c:pt>
                <c:pt idx="57">
                  <c:v>-14.6786190480585</c:v>
                </c:pt>
                <c:pt idx="58">
                  <c:v>-14.77180063685903</c:v>
                </c:pt>
                <c:pt idx="59">
                  <c:v>-14.86207067741168</c:v>
                </c:pt>
                <c:pt idx="60">
                  <c:v>-14.94951556322837</c:v>
                </c:pt>
                <c:pt idx="61">
                  <c:v>-15.0342192185141</c:v>
                </c:pt>
                <c:pt idx="62">
                  <c:v>-15.11626316666843</c:v>
                </c:pt>
                <c:pt idx="63">
                  <c:v>-15.19572659678704</c:v>
                </c:pt>
                <c:pt idx="64">
                  <c:v>-15.27268642825407</c:v>
                </c:pt>
                <c:pt idx="65">
                  <c:v>-15.34721737349246</c:v>
                </c:pt>
                <c:pt idx="66">
                  <c:v>-15.41939199894405</c:v>
                </c:pt>
                <c:pt idx="67">
                  <c:v>-15.4892807843454</c:v>
                </c:pt>
                <c:pt idx="68">
                  <c:v>-15.55695218035585</c:v>
                </c:pt>
                <c:pt idx="69">
                  <c:v>-15.62247266459781</c:v>
                </c:pt>
                <c:pt idx="70">
                  <c:v>-15.68590679616223</c:v>
                </c:pt>
                <c:pt idx="71">
                  <c:v>-15.74731726863104</c:v>
                </c:pt>
                <c:pt idx="72">
                  <c:v>-15.80676496165822</c:v>
                </c:pt>
                <c:pt idx="73">
                  <c:v>-15.86430899116483</c:v>
                </c:pt>
                <c:pt idx="74">
                  <c:v>-15.92000675818</c:v>
                </c:pt>
                <c:pt idx="75">
                  <c:v>-15.97391399637556</c:v>
                </c:pt>
                <c:pt idx="76">
                  <c:v>-16.02608481833215</c:v>
                </c:pt>
                <c:pt idx="77">
                  <c:v>-16.07657176056843</c:v>
                </c:pt>
                <c:pt idx="78">
                  <c:v>-16.12542582737785</c:v>
                </c:pt>
                <c:pt idx="79">
                  <c:v>-16.17269653349451</c:v>
                </c:pt>
                <c:pt idx="80">
                  <c:v>-16.21843194563376</c:v>
                </c:pt>
                <c:pt idx="81">
                  <c:v>-16.26267872292518</c:v>
                </c:pt>
                <c:pt idx="82">
                  <c:v>-16.30548215628141</c:v>
                </c:pt>
                <c:pt idx="83">
                  <c:v>-16.3468862067163</c:v>
                </c:pt>
                <c:pt idx="84">
                  <c:v>-16.38693354265356</c:v>
                </c:pt>
                <c:pt idx="85">
                  <c:v>-16.42566557624448</c:v>
                </c:pt>
                <c:pt idx="86">
                  <c:v>-16.46312249872268</c:v>
                </c:pt>
                <c:pt idx="87">
                  <c:v>-16.49934331481991</c:v>
                </c:pt>
                <c:pt idx="88">
                  <c:v>-16.53436587627011</c:v>
                </c:pt>
                <c:pt idx="89">
                  <c:v>-16.56822691441851</c:v>
                </c:pt>
                <c:pt idx="90">
                  <c:v>-16.60096207196792</c:v>
                </c:pt>
                <c:pt idx="91">
                  <c:v>-16.63260593387164</c:v>
                </c:pt>
                <c:pt idx="92">
                  <c:v>-16.66319205740788</c:v>
                </c:pt>
                <c:pt idx="93">
                  <c:v>-16.69275300144579</c:v>
                </c:pt>
                <c:pt idx="94">
                  <c:v>-16.72132035492821</c:v>
                </c:pt>
                <c:pt idx="95">
                  <c:v>-16.74892476458988</c:v>
                </c:pt>
                <c:pt idx="96">
                  <c:v>-16.77559596193066</c:v>
                </c:pt>
                <c:pt idx="97">
                  <c:v>-16.80136278946006</c:v>
                </c:pt>
                <c:pt idx="98">
                  <c:v>-16.8262532262356</c:v>
                </c:pt>
                <c:pt idx="99">
                  <c:v>-16.85029441270733</c:v>
                </c:pt>
                <c:pt idx="100">
                  <c:v>-16.87351267489009</c:v>
                </c:pt>
                <c:pt idx="101">
                  <c:v>-16.89593354787855</c:v>
                </c:pt>
                <c:pt idx="102">
                  <c:v>-16.91758179872204</c:v>
                </c:pt>
                <c:pt idx="103">
                  <c:v>-16.93848144867395</c:v>
                </c:pt>
                <c:pt idx="104">
                  <c:v>-16.95865579483211</c:v>
                </c:pt>
                <c:pt idx="105">
                  <c:v>-16.97812743118778</c:v>
                </c:pt>
                <c:pt idx="106">
                  <c:v>-16.99691826909416</c:v>
                </c:pt>
                <c:pt idx="107">
                  <c:v>-17.01504955717098</c:v>
                </c:pt>
                <c:pt idx="108">
                  <c:v>-17.03254190066098</c:v>
                </c:pt>
                <c:pt idx="109">
                  <c:v>-17.04941528024854</c:v>
                </c:pt>
                <c:pt idx="110">
                  <c:v>-17.06568907035878</c:v>
                </c:pt>
                <c:pt idx="111">
                  <c:v>-17.08138205694631</c:v>
                </c:pt>
                <c:pt idx="112">
                  <c:v>-17.09651245478754</c:v>
                </c:pt>
                <c:pt idx="113">
                  <c:v>-17.11109792429262</c:v>
                </c:pt>
                <c:pt idx="114">
                  <c:v>-17.12515558784564</c:v>
                </c:pt>
                <c:pt idx="115">
                  <c:v>-17.1387020456833</c:v>
                </c:pt>
                <c:pt idx="116">
                  <c:v>-17.15175339133446</c:v>
                </c:pt>
                <c:pt idx="117">
                  <c:v>-17.16432522661682</c:v>
                </c:pt>
                <c:pt idx="118">
                  <c:v>-17.1764326762152</c:v>
                </c:pt>
                <c:pt idx="119">
                  <c:v>-17.18809040184556</c:v>
                </c:pt>
              </c:numCache>
            </c:numRef>
          </c:yVal>
          <c:smooth val="1"/>
          <c:extLst xmlns:c16r2="http://schemas.microsoft.com/office/drawing/2015/06/chart">
            <c:ext xmlns:c16="http://schemas.microsoft.com/office/drawing/2014/chart" uri="{C3380CC4-5D6E-409C-BE32-E72D297353CC}">
              <c16:uniqueId val="{00000002-ED37-4D98-84A9-ABD5754191CD}"/>
            </c:ext>
          </c:extLst>
        </c:ser>
        <c:ser>
          <c:idx val="7"/>
          <c:order val="3"/>
          <c:tx>
            <c:strRef>
              <c:f>'SA-Psychosocial-G'!$F$123</c:f>
              <c:strCache>
                <c:ptCount val="1"/>
                <c:pt idx="0">
                  <c:v>SHUD Deaths for 1.25x parameter level</c:v>
                </c:pt>
              </c:strCache>
            </c:strRef>
          </c:tx>
          <c:spPr>
            <a:ln w="76200">
              <a:solidFill>
                <a:schemeClr val="accent2"/>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F$3:$F$122</c:f>
              <c:numCache>
                <c:formatCode>General</c:formatCode>
                <c:ptCount val="120"/>
                <c:pt idx="0">
                  <c:v>0.0</c:v>
                </c:pt>
                <c:pt idx="1">
                  <c:v>-0.681746162869285</c:v>
                </c:pt>
                <c:pt idx="2">
                  <c:v>-1.476769858781972</c:v>
                </c:pt>
                <c:pt idx="3">
                  <c:v>-2.228080875723708</c:v>
                </c:pt>
                <c:pt idx="4">
                  <c:v>-2.987246671251932</c:v>
                </c:pt>
                <c:pt idx="5">
                  <c:v>-3.75534497670219</c:v>
                </c:pt>
                <c:pt idx="6">
                  <c:v>-4.533210861353018</c:v>
                </c:pt>
                <c:pt idx="7">
                  <c:v>-5.321478677297394</c:v>
                </c:pt>
                <c:pt idx="8">
                  <c:v>-6.120616722894965</c:v>
                </c:pt>
                <c:pt idx="9">
                  <c:v>-6.930955885223966</c:v>
                </c:pt>
                <c:pt idx="10">
                  <c:v>-7.75271332178704</c:v>
                </c:pt>
                <c:pt idx="11">
                  <c:v>-8.586012054931551</c:v>
                </c:pt>
                <c:pt idx="12">
                  <c:v>-9.430897198296042</c:v>
                </c:pt>
                <c:pt idx="13">
                  <c:v>-10.27523025508281</c:v>
                </c:pt>
                <c:pt idx="14">
                  <c:v>-11.13145878493369</c:v>
                </c:pt>
                <c:pt idx="15">
                  <c:v>-11.9994503147464</c:v>
                </c:pt>
                <c:pt idx="16">
                  <c:v>-12.87884516764384</c:v>
                </c:pt>
                <c:pt idx="17">
                  <c:v>-13.76936813179959</c:v>
                </c:pt>
                <c:pt idx="18">
                  <c:v>-14.67073965680042</c:v>
                </c:pt>
                <c:pt idx="19">
                  <c:v>-15.58267639043966</c:v>
                </c:pt>
                <c:pt idx="20">
                  <c:v>-16.50489201854775</c:v>
                </c:pt>
                <c:pt idx="21">
                  <c:v>-17.43709808014304</c:v>
                </c:pt>
                <c:pt idx="22">
                  <c:v>-18.37900473781524</c:v>
                </c:pt>
                <c:pt idx="23">
                  <c:v>-19.33032149268534</c:v>
                </c:pt>
                <c:pt idx="24">
                  <c:v>-20.29075783893945</c:v>
                </c:pt>
                <c:pt idx="25">
                  <c:v>-21.26002385676953</c:v>
                </c:pt>
                <c:pt idx="26">
                  <c:v>-22.2378102540471</c:v>
                </c:pt>
                <c:pt idx="27">
                  <c:v>-23.22383079766082</c:v>
                </c:pt>
                <c:pt idx="28">
                  <c:v>-24.21780112192846</c:v>
                </c:pt>
                <c:pt idx="29">
                  <c:v>-25.2194387322802</c:v>
                </c:pt>
                <c:pt idx="30">
                  <c:v>-26.22846356023538</c:v>
                </c:pt>
                <c:pt idx="31">
                  <c:v>-27.24459830568662</c:v>
                </c:pt>
                <c:pt idx="32">
                  <c:v>-28.26756873212382</c:v>
                </c:pt>
                <c:pt idx="33">
                  <c:v>-29.29710392138918</c:v>
                </c:pt>
                <c:pt idx="34">
                  <c:v>-30.33293649280254</c:v>
                </c:pt>
                <c:pt idx="35">
                  <c:v>-31.37480279089741</c:v>
                </c:pt>
                <c:pt idx="36">
                  <c:v>-32.42244304547762</c:v>
                </c:pt>
                <c:pt idx="37">
                  <c:v>-33.47560150721393</c:v>
                </c:pt>
                <c:pt idx="38">
                  <c:v>-34.53402656161436</c:v>
                </c:pt>
                <c:pt idx="39">
                  <c:v>-35.59747078897307</c:v>
                </c:pt>
                <c:pt idx="40">
                  <c:v>-36.66569107913735</c:v>
                </c:pt>
                <c:pt idx="41">
                  <c:v>-37.73844869358336</c:v>
                </c:pt>
                <c:pt idx="42">
                  <c:v>-38.81550931327124</c:v>
                </c:pt>
                <c:pt idx="43">
                  <c:v>-39.8966430748516</c:v>
                </c:pt>
                <c:pt idx="44">
                  <c:v>-40.98162459616479</c:v>
                </c:pt>
                <c:pt idx="45">
                  <c:v>-42.07023299211437</c:v>
                </c:pt>
                <c:pt idx="46">
                  <c:v>-43.162251881873</c:v>
                </c:pt>
                <c:pt idx="47">
                  <c:v>-44.2574693882792</c:v>
                </c:pt>
                <c:pt idx="48">
                  <c:v>-45.35567813017993</c:v>
                </c:pt>
                <c:pt idx="49">
                  <c:v>-46.4566752084013</c:v>
                </c:pt>
                <c:pt idx="50">
                  <c:v>-47.56026218596308</c:v>
                </c:pt>
                <c:pt idx="51">
                  <c:v>-48.66624506308081</c:v>
                </c:pt>
                <c:pt idx="52">
                  <c:v>-49.77443424740336</c:v>
                </c:pt>
                <c:pt idx="53">
                  <c:v>-50.88464452005263</c:v>
                </c:pt>
                <c:pt idx="54">
                  <c:v>-51.99669499782625</c:v>
                </c:pt>
                <c:pt idx="55">
                  <c:v>-53.110409091916</c:v>
                </c:pt>
                <c:pt idx="56">
                  <c:v>-54.2256144635192</c:v>
                </c:pt>
                <c:pt idx="57">
                  <c:v>-55.34214297663205</c:v>
                </c:pt>
                <c:pt idx="58">
                  <c:v>-56.4598306483342</c:v>
                </c:pt>
                <c:pt idx="59">
                  <c:v>-57.57851759682785</c:v>
                </c:pt>
                <c:pt idx="60">
                  <c:v>-58.69804798748505</c:v>
                </c:pt>
                <c:pt idx="61">
                  <c:v>-59.81826997712734</c:v>
                </c:pt>
                <c:pt idx="62">
                  <c:v>-60.93903565675928</c:v>
                </c:pt>
                <c:pt idx="63">
                  <c:v>-62.06020099295025</c:v>
                </c:pt>
                <c:pt idx="64">
                  <c:v>-63.1816257680504</c:v>
                </c:pt>
                <c:pt idx="65">
                  <c:v>-64.30317351940768</c:v>
                </c:pt>
                <c:pt idx="66">
                  <c:v>-65.42471147775805</c:v>
                </c:pt>
                <c:pt idx="67">
                  <c:v>-66.5461105049172</c:v>
                </c:pt>
                <c:pt idx="68">
                  <c:v>-67.66724503093263</c:v>
                </c:pt>
                <c:pt idx="69">
                  <c:v>-68.78799299080484</c:v>
                </c:pt>
                <c:pt idx="70">
                  <c:v>-69.9082357609159</c:v>
                </c:pt>
                <c:pt idx="71">
                  <c:v>-71.02785809525365</c:v>
                </c:pt>
                <c:pt idx="72">
                  <c:v>-72.14674806155796</c:v>
                </c:pt>
                <c:pt idx="73">
                  <c:v>-73.26479697746625</c:v>
                </c:pt>
                <c:pt idx="74">
                  <c:v>-74.38189934674928</c:v>
                </c:pt>
                <c:pt idx="75">
                  <c:v>-75.4979527957276</c:v>
                </c:pt>
                <c:pt idx="76">
                  <c:v>-76.61285800993758</c:v>
                </c:pt>
                <c:pt idx="77">
                  <c:v>-77.7265186711107</c:v>
                </c:pt>
                <c:pt idx="78">
                  <c:v>-78.83884139454307</c:v>
                </c:pt>
                <c:pt idx="79">
                  <c:v>-79.9497356669051</c:v>
                </c:pt>
                <c:pt idx="80">
                  <c:v>-81.0591137845404</c:v>
                </c:pt>
                <c:pt idx="81">
                  <c:v>-82.16689079232015</c:v>
                </c:pt>
                <c:pt idx="82">
                  <c:v>-83.27298442308332</c:v>
                </c:pt>
                <c:pt idx="83">
                  <c:v>-84.37731503770235</c:v>
                </c:pt>
                <c:pt idx="84">
                  <c:v>-85.47980556582428</c:v>
                </c:pt>
                <c:pt idx="85">
                  <c:v>-86.58038144730918</c:v>
                </c:pt>
                <c:pt idx="86">
                  <c:v>-87.67897057440145</c:v>
                </c:pt>
                <c:pt idx="87">
                  <c:v>-88.77550323466335</c:v>
                </c:pt>
                <c:pt idx="88">
                  <c:v>-89.86991205467501</c:v>
                </c:pt>
                <c:pt idx="89">
                  <c:v>-90.96213194455831</c:v>
                </c:pt>
                <c:pt idx="90">
                  <c:v>-92.05210004330988</c:v>
                </c:pt>
                <c:pt idx="91">
                  <c:v>-93.13975566497346</c:v>
                </c:pt>
                <c:pt idx="92">
                  <c:v>-94.22504024566501</c:v>
                </c:pt>
                <c:pt idx="93">
                  <c:v>-95.30789729145748</c:v>
                </c:pt>
                <c:pt idx="94">
                  <c:v>-96.38827232714051</c:v>
                </c:pt>
                <c:pt idx="95">
                  <c:v>-97.46611284586256</c:v>
                </c:pt>
                <c:pt idx="96">
                  <c:v>-98.54136825964282</c:v>
                </c:pt>
                <c:pt idx="97">
                  <c:v>-99.61398985079595</c:v>
                </c:pt>
                <c:pt idx="98">
                  <c:v>-100.683930724231</c:v>
                </c:pt>
                <c:pt idx="99">
                  <c:v>-101.751145760647</c:v>
                </c:pt>
                <c:pt idx="100">
                  <c:v>-102.8155915706268</c:v>
                </c:pt>
                <c:pt idx="101">
                  <c:v>-103.8772264496151</c:v>
                </c:pt>
                <c:pt idx="102">
                  <c:v>-104.9360103337936</c:v>
                </c:pt>
                <c:pt idx="103">
                  <c:v>-105.9919047568323</c:v>
                </c:pt>
                <c:pt idx="104">
                  <c:v>-107.0448728075272</c:v>
                </c:pt>
                <c:pt idx="105">
                  <c:v>-108.094879088313</c:v>
                </c:pt>
                <c:pt idx="106">
                  <c:v>-109.1418896746421</c:v>
                </c:pt>
                <c:pt idx="107">
                  <c:v>-110.1858720752305</c:v>
                </c:pt>
                <c:pt idx="108">
                  <c:v>-111.2267951931487</c:v>
                </c:pt>
                <c:pt idx="109">
                  <c:v>-112.26462928777</c:v>
                </c:pt>
                <c:pt idx="110">
                  <c:v>-113.2993459375467</c:v>
                </c:pt>
                <c:pt idx="111">
                  <c:v>-114.3309180036183</c:v>
                </c:pt>
                <c:pt idx="112">
                  <c:v>-115.3593195942346</c:v>
                </c:pt>
                <c:pt idx="113">
                  <c:v>-116.3845260299898</c:v>
                </c:pt>
                <c:pt idx="114">
                  <c:v>-117.4065138098478</c:v>
                </c:pt>
                <c:pt idx="115">
                  <c:v>-118.4252605779586</c:v>
                </c:pt>
                <c:pt idx="116">
                  <c:v>-119.440745091246</c:v>
                </c:pt>
                <c:pt idx="117">
                  <c:v>-120.4529471877559</c:v>
                </c:pt>
                <c:pt idx="118">
                  <c:v>-121.4618477557623</c:v>
                </c:pt>
                <c:pt idx="119">
                  <c:v>-122.4674287036037</c:v>
                </c:pt>
              </c:numCache>
            </c:numRef>
          </c:yVal>
          <c:smooth val="1"/>
          <c:extLst xmlns:c16r2="http://schemas.microsoft.com/office/drawing/2015/06/chart">
            <c:ext xmlns:c16="http://schemas.microsoft.com/office/drawing/2014/chart" uri="{C3380CC4-5D6E-409C-BE32-E72D297353CC}">
              <c16:uniqueId val="{00000003-ED37-4D98-84A9-ABD5754191CD}"/>
            </c:ext>
          </c:extLst>
        </c:ser>
        <c:ser>
          <c:idx val="4"/>
          <c:order val="4"/>
          <c:tx>
            <c:strRef>
              <c:f>'SA-Psychosocial-G'!$O$123</c:f>
              <c:strCache>
                <c:ptCount val="1"/>
                <c:pt idx="0">
                  <c:v>SHUD Deaths for 1x parameter level</c:v>
                </c:pt>
              </c:strCache>
            </c:strRef>
          </c:tx>
          <c:spPr>
            <a:ln w="38100">
              <a:solidFill>
                <a:schemeClr val="accent2"/>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O$3:$O$122</c:f>
              <c:numCache>
                <c:formatCode>General</c:formatCode>
                <c:ptCount val="120"/>
                <c:pt idx="0">
                  <c:v>0.0</c:v>
                </c:pt>
                <c:pt idx="1">
                  <c:v>-0.56646505905419</c:v>
                </c:pt>
                <c:pt idx="2">
                  <c:v>-1.227389376914471</c:v>
                </c:pt>
                <c:pt idx="3">
                  <c:v>-1.85239187587522</c:v>
                </c:pt>
                <c:pt idx="4">
                  <c:v>-2.484283859915195</c:v>
                </c:pt>
                <c:pt idx="5">
                  <c:v>-3.123954915559716</c:v>
                </c:pt>
                <c:pt idx="6">
                  <c:v>-3.772094633533379</c:v>
                </c:pt>
                <c:pt idx="7">
                  <c:v>-4.42922711136835</c:v>
                </c:pt>
                <c:pt idx="8">
                  <c:v>-5.095739476237168</c:v>
                </c:pt>
                <c:pt idx="9">
                  <c:v>-5.771905461249344</c:v>
                </c:pt>
                <c:pt idx="10">
                  <c:v>-6.457904904887886</c:v>
                </c:pt>
                <c:pt idx="11">
                  <c:v>-7.15383989032216</c:v>
                </c:pt>
                <c:pt idx="12">
                  <c:v>-7.859748115038973</c:v>
                </c:pt>
                <c:pt idx="13">
                  <c:v>-8.56554717600702</c:v>
                </c:pt>
                <c:pt idx="14">
                  <c:v>-9.281573776322368</c:v>
                </c:pt>
                <c:pt idx="15">
                  <c:v>-10.00771886212733</c:v>
                </c:pt>
                <c:pt idx="16">
                  <c:v>-10.7436846779281</c:v>
                </c:pt>
                <c:pt idx="17">
                  <c:v>-11.48924357119295</c:v>
                </c:pt>
                <c:pt idx="18">
                  <c:v>-12.24416424327919</c:v>
                </c:pt>
                <c:pt idx="19">
                  <c:v>-13.00821218573715</c:v>
                </c:pt>
                <c:pt idx="20">
                  <c:v>-13.78115037035386</c:v>
                </c:pt>
                <c:pt idx="21">
                  <c:v>-14.56273992041274</c:v>
                </c:pt>
                <c:pt idx="22">
                  <c:v>-15.3527407461932</c:v>
                </c:pt>
                <c:pt idx="23">
                  <c:v>-16.15091213558448</c:v>
                </c:pt>
                <c:pt idx="24">
                  <c:v>-16.95701329544982</c:v>
                </c:pt>
                <c:pt idx="25">
                  <c:v>-17.77080384259711</c:v>
                </c:pt>
                <c:pt idx="26">
                  <c:v>-18.59202722441605</c:v>
                </c:pt>
                <c:pt idx="27">
                  <c:v>-19.42044595813368</c:v>
                </c:pt>
                <c:pt idx="28">
                  <c:v>-20.25582403438302</c:v>
                </c:pt>
                <c:pt idx="29">
                  <c:v>-21.09792692044402</c:v>
                </c:pt>
                <c:pt idx="30">
                  <c:v>-21.94652202157877</c:v>
                </c:pt>
                <c:pt idx="31">
                  <c:v>-22.80137896599958</c:v>
                </c:pt>
                <c:pt idx="32">
                  <c:v>-23.66226985094636</c:v>
                </c:pt>
                <c:pt idx="33">
                  <c:v>-24.52896945530019</c:v>
                </c:pt>
                <c:pt idx="34">
                  <c:v>-25.40125542273622</c:v>
                </c:pt>
                <c:pt idx="35">
                  <c:v>-26.27890841889857</c:v>
                </c:pt>
                <c:pt idx="36">
                  <c:v>-27.16171226566098</c:v>
                </c:pt>
                <c:pt idx="37">
                  <c:v>-28.04945405513827</c:v>
                </c:pt>
                <c:pt idx="38">
                  <c:v>-28.94192424576891</c:v>
                </c:pt>
                <c:pt idx="39">
                  <c:v>-29.83891671357896</c:v>
                </c:pt>
                <c:pt idx="40">
                  <c:v>-30.74022884898318</c:v>
                </c:pt>
                <c:pt idx="41">
                  <c:v>-31.64566160985519</c:v>
                </c:pt>
                <c:pt idx="42">
                  <c:v>-32.555019562796</c:v>
                </c:pt>
                <c:pt idx="43">
                  <c:v>-33.46811091473468</c:v>
                </c:pt>
                <c:pt idx="44">
                  <c:v>-34.38474753564019</c:v>
                </c:pt>
                <c:pt idx="45">
                  <c:v>-35.30474497323608</c:v>
                </c:pt>
                <c:pt idx="46">
                  <c:v>-36.22792246051281</c:v>
                </c:pt>
                <c:pt idx="47">
                  <c:v>-37.15410291674188</c:v>
                </c:pt>
                <c:pt idx="48">
                  <c:v>-38.08311294263262</c:v>
                </c:pt>
                <c:pt idx="49">
                  <c:v>-39.01478281017948</c:v>
                </c:pt>
                <c:pt idx="50">
                  <c:v>-39.94894644771554</c:v>
                </c:pt>
                <c:pt idx="51">
                  <c:v>-40.88544142062673</c:v>
                </c:pt>
                <c:pt idx="52">
                  <c:v>-41.82410890809287</c:v>
                </c:pt>
                <c:pt idx="53">
                  <c:v>-42.76479367632341</c:v>
                </c:pt>
                <c:pt idx="54">
                  <c:v>-43.70734404859127</c:v>
                </c:pt>
                <c:pt idx="55">
                  <c:v>-44.65161187235935</c:v>
                </c:pt>
                <c:pt idx="56">
                  <c:v>-45.59745248379834</c:v>
                </c:pt>
                <c:pt idx="57">
                  <c:v>-46.54472466995409</c:v>
                </c:pt>
                <c:pt idx="58">
                  <c:v>-47.49329062880461</c:v>
                </c:pt>
                <c:pt idx="59">
                  <c:v>-48.44301592743786</c:v>
                </c:pt>
                <c:pt idx="60">
                  <c:v>-49.39376945854679</c:v>
                </c:pt>
                <c:pt idx="61">
                  <c:v>-50.34542339544559</c:v>
                </c:pt>
                <c:pt idx="62">
                  <c:v>-51.2978531457684</c:v>
                </c:pt>
                <c:pt idx="63">
                  <c:v>-52.25093730403387</c:v>
                </c:pt>
                <c:pt idx="64">
                  <c:v>-53.20455760321</c:v>
                </c:pt>
                <c:pt idx="65">
                  <c:v>-54.15859886544122</c:v>
                </c:pt>
                <c:pt idx="66">
                  <c:v>-55.11294895204501</c:v>
                </c:pt>
                <c:pt idx="67">
                  <c:v>-56.06749871292818</c:v>
                </c:pt>
                <c:pt idx="68">
                  <c:v>-57.0221419355179</c:v>
                </c:pt>
                <c:pt idx="69">
                  <c:v>-57.9767752933185</c:v>
                </c:pt>
                <c:pt idx="70">
                  <c:v>-58.93129829419854</c:v>
                </c:pt>
                <c:pt idx="71">
                  <c:v>-59.88561322849328</c:v>
                </c:pt>
                <c:pt idx="72">
                  <c:v>-60.83962511701007</c:v>
                </c:pt>
                <c:pt idx="73">
                  <c:v>-61.79324165901517</c:v>
                </c:pt>
                <c:pt idx="74">
                  <c:v>-62.7463731802778</c:v>
                </c:pt>
                <c:pt idx="75">
                  <c:v>-63.69893258123547</c:v>
                </c:pt>
                <c:pt idx="76">
                  <c:v>-64.65083528534391</c:v>
                </c:pt>
                <c:pt idx="77">
                  <c:v>-65.6019991876751</c:v>
                </c:pt>
                <c:pt idx="78">
                  <c:v>-66.55234460380385</c:v>
                </c:pt>
                <c:pt idx="79">
                  <c:v>-67.50179421905008</c:v>
                </c:pt>
                <c:pt idx="80">
                  <c:v>-68.45027303810023</c:v>
                </c:pt>
                <c:pt idx="81">
                  <c:v>-69.39770833507045</c:v>
                </c:pt>
                <c:pt idx="82">
                  <c:v>-70.3440296040355</c:v>
                </c:pt>
                <c:pt idx="83">
                  <c:v>-71.28916851005565</c:v>
                </c:pt>
                <c:pt idx="84">
                  <c:v>-72.23305884074975</c:v>
                </c:pt>
                <c:pt idx="85">
                  <c:v>-73.17563645841579</c:v>
                </c:pt>
                <c:pt idx="86">
                  <c:v>-74.11683925275705</c:v>
                </c:pt>
                <c:pt idx="87">
                  <c:v>-75.05660709419757</c:v>
                </c:pt>
                <c:pt idx="88">
                  <c:v>-75.9948817878481</c:v>
                </c:pt>
                <c:pt idx="89">
                  <c:v>-76.93160702810696</c:v>
                </c:pt>
                <c:pt idx="90">
                  <c:v>-77.86672835393018</c:v>
                </c:pt>
                <c:pt idx="91">
                  <c:v>-78.80019310477941</c:v>
                </c:pt>
                <c:pt idx="92">
                  <c:v>-79.73195037725131</c:v>
                </c:pt>
                <c:pt idx="93">
                  <c:v>-80.66195098241827</c:v>
                </c:pt>
                <c:pt idx="94">
                  <c:v>-81.5901474038651</c:v>
                </c:pt>
                <c:pt idx="95">
                  <c:v>-82.51649375644435</c:v>
                </c:pt>
                <c:pt idx="96">
                  <c:v>-83.4409457457489</c:v>
                </c:pt>
                <c:pt idx="97">
                  <c:v>-84.3634606283071</c:v>
                </c:pt>
                <c:pt idx="98">
                  <c:v>-85.28399717249978</c:v>
                </c:pt>
                <c:pt idx="99">
                  <c:v>-86.202515620214</c:v>
                </c:pt>
                <c:pt idx="100">
                  <c:v>-87.11897764920226</c:v>
                </c:pt>
                <c:pt idx="101">
                  <c:v>-88.03334633618904</c:v>
                </c:pt>
                <c:pt idx="102">
                  <c:v>-88.94558612069268</c:v>
                </c:pt>
                <c:pt idx="103">
                  <c:v>-89.85566276955545</c:v>
                </c:pt>
                <c:pt idx="104">
                  <c:v>-90.76354334221396</c:v>
                </c:pt>
                <c:pt idx="105">
                  <c:v>-91.66919615666403</c:v>
                </c:pt>
                <c:pt idx="106">
                  <c:v>-92.57259075614901</c:v>
                </c:pt>
                <c:pt idx="107">
                  <c:v>-93.47369787652747</c:v>
                </c:pt>
                <c:pt idx="108">
                  <c:v>-94.37248941436835</c:v>
                </c:pt>
                <c:pt idx="109">
                  <c:v>-95.26893839570825</c:v>
                </c:pt>
                <c:pt idx="110">
                  <c:v>-96.16301894550838</c:v>
                </c:pt>
                <c:pt idx="111">
                  <c:v>-97.05470625778037</c:v>
                </c:pt>
                <c:pt idx="112">
                  <c:v>-97.94397656638438</c:v>
                </c:pt>
                <c:pt idx="113">
                  <c:v>-98.83080711646998</c:v>
                </c:pt>
                <c:pt idx="114">
                  <c:v>-99.71517613659672</c:v>
                </c:pt>
                <c:pt idx="115">
                  <c:v>-100.5970628114651</c:v>
                </c:pt>
                <c:pt idx="116">
                  <c:v>-101.4764472552984</c:v>
                </c:pt>
                <c:pt idx="117">
                  <c:v>-102.3533104858452</c:v>
                </c:pt>
                <c:pt idx="118">
                  <c:v>-103.2276343989908</c:v>
                </c:pt>
                <c:pt idx="119">
                  <c:v>-104.0994017439741</c:v>
                </c:pt>
              </c:numCache>
            </c:numRef>
          </c:yVal>
          <c:smooth val="1"/>
          <c:extLst xmlns:c16r2="http://schemas.microsoft.com/office/drawing/2015/06/chart">
            <c:ext xmlns:c16="http://schemas.microsoft.com/office/drawing/2014/chart" uri="{C3380CC4-5D6E-409C-BE32-E72D297353CC}">
              <c16:uniqueId val="{00000004-ED37-4D98-84A9-ABD5754191CD}"/>
            </c:ext>
          </c:extLst>
        </c:ser>
        <c:ser>
          <c:idx val="1"/>
          <c:order val="5"/>
          <c:tx>
            <c:strRef>
              <c:f>'SA-Psychosocial-G'!$X$123</c:f>
              <c:strCache>
                <c:ptCount val="1"/>
                <c:pt idx="0">
                  <c:v>SHUD Deaths for 0.75x parameter level</c:v>
                </c:pt>
              </c:strCache>
            </c:strRef>
          </c:tx>
          <c:spPr>
            <a:ln w="6350">
              <a:solidFill>
                <a:schemeClr val="accent2"/>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X$3:$X$122</c:f>
              <c:numCache>
                <c:formatCode>General</c:formatCode>
                <c:ptCount val="120"/>
                <c:pt idx="0">
                  <c:v>0.0</c:v>
                </c:pt>
                <c:pt idx="1">
                  <c:v>-0.451114196559502</c:v>
                </c:pt>
                <c:pt idx="2">
                  <c:v>-0.977720735934463</c:v>
                </c:pt>
                <c:pt idx="3">
                  <c:v>-1.476038513074263</c:v>
                </c:pt>
                <c:pt idx="4">
                  <c:v>-1.980132485781996</c:v>
                </c:pt>
                <c:pt idx="5">
                  <c:v>-2.490706669536394</c:v>
                </c:pt>
                <c:pt idx="6">
                  <c:v>-3.008307099606577</c:v>
                </c:pt>
                <c:pt idx="7">
                  <c:v>-3.53334903179607</c:v>
                </c:pt>
                <c:pt idx="8">
                  <c:v>-4.066139436602157</c:v>
                </c:pt>
                <c:pt idx="9">
                  <c:v>-4.606895598541678</c:v>
                </c:pt>
                <c:pt idx="10">
                  <c:v>-5.155760504342424</c:v>
                </c:pt>
                <c:pt idx="11">
                  <c:v>-5.712815583670276</c:v>
                </c:pt>
                <c:pt idx="12">
                  <c:v>-6.278091266893421</c:v>
                </c:pt>
                <c:pt idx="13">
                  <c:v>-6.843561292857703</c:v>
                </c:pt>
                <c:pt idx="14">
                  <c:v>-7.417452923247628</c:v>
                </c:pt>
                <c:pt idx="15">
                  <c:v>-7.999680355008491</c:v>
                </c:pt>
                <c:pt idx="16">
                  <c:v>-8.59000757402491</c:v>
                </c:pt>
                <c:pt idx="17">
                  <c:v>-9.188254329713391</c:v>
                </c:pt>
                <c:pt idx="18">
                  <c:v>-9.794237434029696</c:v>
                </c:pt>
                <c:pt idx="19">
                  <c:v>-10.40777110119102</c:v>
                </c:pt>
                <c:pt idx="20">
                  <c:v>-11.02866749099205</c:v>
                </c:pt>
                <c:pt idx="21">
                  <c:v>-11.65673723854227</c:v>
                </c:pt>
                <c:pt idx="22">
                  <c:v>-12.29178995665104</c:v>
                </c:pt>
                <c:pt idx="23">
                  <c:v>-12.9336347033994</c:v>
                </c:pt>
                <c:pt idx="24">
                  <c:v>-13.58208041124826</c:v>
                </c:pt>
                <c:pt idx="25">
                  <c:v>-14.2369362766393</c:v>
                </c:pt>
                <c:pt idx="26">
                  <c:v>-14.89799855994002</c:v>
                </c:pt>
                <c:pt idx="27">
                  <c:v>-15.56507863520192</c:v>
                </c:pt>
                <c:pt idx="28">
                  <c:v>-16.23798898623891</c:v>
                </c:pt>
                <c:pt idx="29">
                  <c:v>-16.91654320930778</c:v>
                </c:pt>
                <c:pt idx="30">
                  <c:v>-17.60055638063623</c:v>
                </c:pt>
                <c:pt idx="31">
                  <c:v>-18.28984528377275</c:v>
                </c:pt>
                <c:pt idx="32">
                  <c:v>-18.98422860613648</c:v>
                </c:pt>
                <c:pt idx="33">
                  <c:v>-19.68352710905274</c:v>
                </c:pt>
                <c:pt idx="34">
                  <c:v>-20.38756377443631</c:v>
                </c:pt>
                <c:pt idx="35">
                  <c:v>-21.09616393087147</c:v>
                </c:pt>
                <c:pt idx="36">
                  <c:v>-21.80915536151651</c:v>
                </c:pt>
                <c:pt idx="37">
                  <c:v>-22.52636839593456</c:v>
                </c:pt>
                <c:pt idx="38">
                  <c:v>-23.24763598769457</c:v>
                </c:pt>
                <c:pt idx="39">
                  <c:v>-23.97279375631292</c:v>
                </c:pt>
                <c:pt idx="40">
                  <c:v>-24.70168006547294</c:v>
                </c:pt>
                <c:pt idx="41">
                  <c:v>-25.43413606644615</c:v>
                </c:pt>
                <c:pt idx="42">
                  <c:v>-26.17000573213245</c:v>
                </c:pt>
                <c:pt idx="43">
                  <c:v>-26.90913588341291</c:v>
                </c:pt>
                <c:pt idx="44">
                  <c:v>-27.65137620842445</c:v>
                </c:pt>
                <c:pt idx="45">
                  <c:v>-28.39657927547228</c:v>
                </c:pt>
                <c:pt idx="46">
                  <c:v>-29.14460054020556</c:v>
                </c:pt>
                <c:pt idx="47">
                  <c:v>-29.89529834761754</c:v>
                </c:pt>
                <c:pt idx="48">
                  <c:v>-30.64853392937287</c:v>
                </c:pt>
                <c:pt idx="49">
                  <c:v>-31.40417139690429</c:v>
                </c:pt>
                <c:pt idx="50">
                  <c:v>-32.1620777306839</c:v>
                </c:pt>
                <c:pt idx="51">
                  <c:v>-32.9221227660292</c:v>
                </c:pt>
                <c:pt idx="52">
                  <c:v>-33.68417917573525</c:v>
                </c:pt>
                <c:pt idx="53">
                  <c:v>-34.44812244990676</c:v>
                </c:pt>
                <c:pt idx="54">
                  <c:v>-35.21383087322524</c:v>
                </c:pt>
                <c:pt idx="55">
                  <c:v>-35.98118549989199</c:v>
                </c:pt>
                <c:pt idx="56">
                  <c:v>-36.75007012647792</c:v>
                </c:pt>
                <c:pt idx="57">
                  <c:v>-37.5203712628872</c:v>
                </c:pt>
                <c:pt idx="58">
                  <c:v>-38.29197810163041</c:v>
                </c:pt>
                <c:pt idx="59">
                  <c:v>-39.06478248558074</c:v>
                </c:pt>
                <c:pt idx="60">
                  <c:v>-39.83867887437925</c:v>
                </c:pt>
                <c:pt idx="61">
                  <c:v>-40.61356430964253</c:v>
                </c:pt>
                <c:pt idx="62">
                  <c:v>-41.38933837911252</c:v>
                </c:pt>
                <c:pt idx="63">
                  <c:v>-42.16590317987466</c:v>
                </c:pt>
                <c:pt idx="64">
                  <c:v>-42.9431632807797</c:v>
                </c:pt>
                <c:pt idx="65">
                  <c:v>-43.72102568416287</c:v>
                </c:pt>
                <c:pt idx="66">
                  <c:v>-44.49939978698303</c:v>
                </c:pt>
                <c:pt idx="67">
                  <c:v>-45.2781973414694</c:v>
                </c:pt>
                <c:pt idx="68">
                  <c:v>-46.05733241536839</c:v>
                </c:pt>
                <c:pt idx="69">
                  <c:v>-46.83672135187878</c:v>
                </c:pt>
                <c:pt idx="70">
                  <c:v>-47.61628272934998</c:v>
                </c:pt>
                <c:pt idx="71">
                  <c:v>-48.39593732081885</c:v>
                </c:pt>
                <c:pt idx="72">
                  <c:v>-49.175608053449</c:v>
                </c:pt>
                <c:pt idx="73">
                  <c:v>-49.95521996794514</c:v>
                </c:pt>
                <c:pt idx="74">
                  <c:v>-50.73470017798452</c:v>
                </c:pt>
                <c:pt idx="75">
                  <c:v>-51.51397782973739</c:v>
                </c:pt>
                <c:pt idx="76">
                  <c:v>-52.2929840615149</c:v>
                </c:pt>
                <c:pt idx="77">
                  <c:v>-53.07165196359175</c:v>
                </c:pt>
                <c:pt idx="78">
                  <c:v>-53.84991653825428</c:v>
                </c:pt>
                <c:pt idx="79">
                  <c:v>-54.627714660099</c:v>
                </c:pt>
                <c:pt idx="80">
                  <c:v>-55.40498503663142</c:v>
                </c:pt>
                <c:pt idx="81">
                  <c:v>-56.18166816919094</c:v>
                </c:pt>
                <c:pt idx="82">
                  <c:v>-56.95770631423319</c:v>
                </c:pt>
                <c:pt idx="83">
                  <c:v>-57.73304344499434</c:v>
                </c:pt>
                <c:pt idx="84">
                  <c:v>-58.50762521356815</c:v>
                </c:pt>
                <c:pt idx="85">
                  <c:v>-59.28139891341694</c:v>
                </c:pt>
                <c:pt idx="86">
                  <c:v>-60.05431344232893</c:v>
                </c:pt>
                <c:pt idx="87">
                  <c:v>-60.82631926585295</c:v>
                </c:pt>
                <c:pt idx="88">
                  <c:v>-61.59736838121447</c:v>
                </c:pt>
                <c:pt idx="89">
                  <c:v>-62.36741428173772</c:v>
                </c:pt>
                <c:pt idx="90">
                  <c:v>-63.13641192177847</c:v>
                </c:pt>
                <c:pt idx="91">
                  <c:v>-63.90431768218264</c:v>
                </c:pt>
                <c:pt idx="92">
                  <c:v>-64.67108933627894</c:v>
                </c:pt>
                <c:pt idx="93">
                  <c:v>-65.43668601641915</c:v>
                </c:pt>
                <c:pt idx="94">
                  <c:v>-66.2010681810552</c:v>
                </c:pt>
                <c:pt idx="95">
                  <c:v>-66.96419758238296</c:v>
                </c:pt>
                <c:pt idx="96">
                  <c:v>-67.72603723454309</c:v>
                </c:pt>
                <c:pt idx="97">
                  <c:v>-68.48655138237946</c:v>
                </c:pt>
                <c:pt idx="98">
                  <c:v>-69.24570547076091</c:v>
                </c:pt>
                <c:pt idx="99">
                  <c:v>-70.00346611447735</c:v>
                </c:pt>
                <c:pt idx="100">
                  <c:v>-70.75980106869427</c:v>
                </c:pt>
                <c:pt idx="101">
                  <c:v>-71.51467919997612</c:v>
                </c:pt>
                <c:pt idx="102">
                  <c:v>-72.26807045786825</c:v>
                </c:pt>
                <c:pt idx="103">
                  <c:v>-73.01994584705285</c:v>
                </c:pt>
                <c:pt idx="104">
                  <c:v>-73.77027740005315</c:v>
                </c:pt>
                <c:pt idx="105">
                  <c:v>-74.51903815050017</c:v>
                </c:pt>
                <c:pt idx="106">
                  <c:v>-75.26620210695575</c:v>
                </c:pt>
                <c:pt idx="107">
                  <c:v>-76.0117442272739</c:v>
                </c:pt>
                <c:pt idx="108">
                  <c:v>-76.75564039351406</c:v>
                </c:pt>
                <c:pt idx="109">
                  <c:v>-77.49786738740108</c:v>
                </c:pt>
                <c:pt idx="110">
                  <c:v>-78.23840286629745</c:v>
                </c:pt>
                <c:pt idx="111">
                  <c:v>-78.9772253397255</c:v>
                </c:pt>
                <c:pt idx="112">
                  <c:v>-79.7143141464001</c:v>
                </c:pt>
                <c:pt idx="113">
                  <c:v>-80.4496494317797</c:v>
                </c:pt>
                <c:pt idx="114">
                  <c:v>-81.18321212612196</c:v>
                </c:pt>
                <c:pt idx="115">
                  <c:v>-81.9149839230542</c:v>
                </c:pt>
                <c:pt idx="116">
                  <c:v>-82.64494725861678</c:v>
                </c:pt>
                <c:pt idx="117">
                  <c:v>-83.37308529081999</c:v>
                </c:pt>
                <c:pt idx="118">
                  <c:v>-84.09938187966225</c:v>
                </c:pt>
                <c:pt idx="119">
                  <c:v>-84.82382156762618</c:v>
                </c:pt>
              </c:numCache>
            </c:numRef>
          </c:yVal>
          <c:smooth val="1"/>
          <c:extLst xmlns:c16r2="http://schemas.microsoft.com/office/drawing/2015/06/chart">
            <c:ext xmlns:c16="http://schemas.microsoft.com/office/drawing/2014/chart" uri="{C3380CC4-5D6E-409C-BE32-E72D297353CC}">
              <c16:uniqueId val="{00000005-ED37-4D98-84A9-ABD5754191CD}"/>
            </c:ext>
          </c:extLst>
        </c:ser>
        <c:ser>
          <c:idx val="5"/>
          <c:order val="6"/>
          <c:tx>
            <c:strRef>
              <c:f>'SA-Psychosocial-G'!$G$123</c:f>
              <c:strCache>
                <c:ptCount val="1"/>
                <c:pt idx="0">
                  <c:v>Total Deaths for 1.25x parameter level</c:v>
                </c:pt>
              </c:strCache>
            </c:strRef>
          </c:tx>
          <c:spPr>
            <a:ln w="76200">
              <a:solidFill>
                <a:schemeClr val="tx1"/>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G$3:$G$122</c:f>
              <c:numCache>
                <c:formatCode>General</c:formatCode>
                <c:ptCount val="120"/>
                <c:pt idx="0">
                  <c:v>0.0</c:v>
                </c:pt>
                <c:pt idx="1">
                  <c:v>-1.236965110589608</c:v>
                </c:pt>
                <c:pt idx="2">
                  <c:v>-2.51831683838209</c:v>
                </c:pt>
                <c:pt idx="3">
                  <c:v>-3.766536051677758</c:v>
                </c:pt>
                <c:pt idx="4">
                  <c:v>-5.00849449003781</c:v>
                </c:pt>
                <c:pt idx="5">
                  <c:v>-6.245523538791708</c:v>
                </c:pt>
                <c:pt idx="6">
                  <c:v>-7.478727520255779</c:v>
                </c:pt>
                <c:pt idx="7">
                  <c:v>-8.709020539405537</c:v>
                </c:pt>
                <c:pt idx="8">
                  <c:v>-9.937157237831977</c:v>
                </c:pt>
                <c:pt idx="9">
                  <c:v>-11.16375843889368</c:v>
                </c:pt>
                <c:pt idx="10">
                  <c:v>-12.38933253804416</c:v>
                </c:pt>
                <c:pt idx="11">
                  <c:v>-13.61429335192402</c:v>
                </c:pt>
                <c:pt idx="12">
                  <c:v>-14.83897502163581</c:v>
                </c:pt>
                <c:pt idx="13">
                  <c:v>-16.05743273185903</c:v>
                </c:pt>
                <c:pt idx="14">
                  <c:v>-17.27643904148822</c:v>
                </c:pt>
                <c:pt idx="15">
                  <c:v>-18.49617728114702</c:v>
                </c:pt>
                <c:pt idx="16">
                  <c:v>-19.71669077345359</c:v>
                </c:pt>
                <c:pt idx="17">
                  <c:v>-20.93804517140648</c:v>
                </c:pt>
                <c:pt idx="18">
                  <c:v>-22.1602859605518</c:v>
                </c:pt>
                <c:pt idx="19">
                  <c:v>-23.38344063678958</c:v>
                </c:pt>
                <c:pt idx="20">
                  <c:v>-24.60752079701633</c:v>
                </c:pt>
                <c:pt idx="21">
                  <c:v>-25.8325240101944</c:v>
                </c:pt>
                <c:pt idx="22">
                  <c:v>-27.05843548720418</c:v>
                </c:pt>
                <c:pt idx="23">
                  <c:v>-28.28522956865431</c:v>
                </c:pt>
                <c:pt idx="24">
                  <c:v>-29.51287104924536</c:v>
                </c:pt>
                <c:pt idx="25">
                  <c:v>-30.74131635623407</c:v>
                </c:pt>
                <c:pt idx="26">
                  <c:v>-31.9705040998635</c:v>
                </c:pt>
                <c:pt idx="27">
                  <c:v>-33.20037774839274</c:v>
                </c:pt>
                <c:pt idx="28">
                  <c:v>-34.4308751853951</c:v>
                </c:pt>
                <c:pt idx="29">
                  <c:v>-35.66192925904915</c:v>
                </c:pt>
                <c:pt idx="30">
                  <c:v>-36.89346855772999</c:v>
                </c:pt>
                <c:pt idx="31">
                  <c:v>-38.125418028565</c:v>
                </c:pt>
                <c:pt idx="32">
                  <c:v>-39.35769952859773</c:v>
                </c:pt>
                <c:pt idx="33">
                  <c:v>-40.59023231727906</c:v>
                </c:pt>
                <c:pt idx="34">
                  <c:v>-41.82293349732445</c:v>
                </c:pt>
                <c:pt idx="35">
                  <c:v>-43.05571841004184</c:v>
                </c:pt>
                <c:pt idx="36">
                  <c:v>-44.28850099038963</c:v>
                </c:pt>
                <c:pt idx="37">
                  <c:v>-45.52119408631395</c:v>
                </c:pt>
                <c:pt idx="38">
                  <c:v>-46.75370974631987</c:v>
                </c:pt>
                <c:pt idx="39">
                  <c:v>-47.98595946084696</c:v>
                </c:pt>
                <c:pt idx="40">
                  <c:v>-49.2178544155019</c:v>
                </c:pt>
                <c:pt idx="41">
                  <c:v>-50.44930570193692</c:v>
                </c:pt>
                <c:pt idx="42">
                  <c:v>-51.68022450788597</c:v>
                </c:pt>
                <c:pt idx="43">
                  <c:v>-52.91052228889784</c:v>
                </c:pt>
                <c:pt idx="44">
                  <c:v>-54.14011092338724</c:v>
                </c:pt>
                <c:pt idx="45">
                  <c:v>-55.36890285252911</c:v>
                </c:pt>
                <c:pt idx="46">
                  <c:v>-56.59681120635077</c:v>
                </c:pt>
                <c:pt idx="47">
                  <c:v>-57.8237499172478</c:v>
                </c:pt>
                <c:pt idx="48">
                  <c:v>-59.04963382199376</c:v>
                </c:pt>
                <c:pt idx="49">
                  <c:v>-60.27437875321957</c:v>
                </c:pt>
                <c:pt idx="50">
                  <c:v>-61.49790162123873</c:v>
                </c:pt>
                <c:pt idx="51">
                  <c:v>-62.72012048700244</c:v>
                </c:pt>
                <c:pt idx="52">
                  <c:v>-63.9409546268646</c:v>
                </c:pt>
                <c:pt idx="53">
                  <c:v>-65.16032458988184</c:v>
                </c:pt>
                <c:pt idx="54">
                  <c:v>-66.37815224818895</c:v>
                </c:pt>
                <c:pt idx="55">
                  <c:v>-67.5943608410067</c:v>
                </c:pt>
                <c:pt idx="56">
                  <c:v>-68.80887501275282</c:v>
                </c:pt>
                <c:pt idx="57">
                  <c:v>-70.02162084575157</c:v>
                </c:pt>
                <c:pt idx="58">
                  <c:v>-71.23252588790383</c:v>
                </c:pt>
                <c:pt idx="59">
                  <c:v>-72.441519175763</c:v>
                </c:pt>
                <c:pt idx="60">
                  <c:v>-73.64853125333238</c:v>
                </c:pt>
                <c:pt idx="61">
                  <c:v>-74.85349418692505</c:v>
                </c:pt>
                <c:pt idx="62">
                  <c:v>-76.05634157640276</c:v>
                </c:pt>
                <c:pt idx="63">
                  <c:v>-77.25700856307021</c:v>
                </c:pt>
                <c:pt idx="64">
                  <c:v>-78.45543183447253</c:v>
                </c:pt>
                <c:pt idx="65">
                  <c:v>-79.65154962638441</c:v>
                </c:pt>
                <c:pt idx="66">
                  <c:v>-80.84530172216535</c:v>
                </c:pt>
                <c:pt idx="67">
                  <c:v>-82.0366294497407</c:v>
                </c:pt>
                <c:pt idx="68">
                  <c:v>-83.22547567637521</c:v>
                </c:pt>
                <c:pt idx="69">
                  <c:v>-84.41178480143998</c:v>
                </c:pt>
                <c:pt idx="70">
                  <c:v>-85.59550274734354</c:v>
                </c:pt>
                <c:pt idx="71">
                  <c:v>-86.77657694877761</c:v>
                </c:pt>
                <c:pt idx="72">
                  <c:v>-87.954956340447</c:v>
                </c:pt>
                <c:pt idx="73">
                  <c:v>-89.13059134340268</c:v>
                </c:pt>
                <c:pt idx="74">
                  <c:v>-90.30343385012571</c:v>
                </c:pt>
                <c:pt idx="75">
                  <c:v>-91.47343720847017</c:v>
                </c:pt>
                <c:pt idx="76">
                  <c:v>-92.64055620459594</c:v>
                </c:pt>
                <c:pt idx="77">
                  <c:v>-93.8047470449721</c:v>
                </c:pt>
                <c:pt idx="78">
                  <c:v>-94.9659673375869</c:v>
                </c:pt>
                <c:pt idx="79">
                  <c:v>-96.12417607241312</c:v>
                </c:pt>
                <c:pt idx="80">
                  <c:v>-97.27933360125743</c:v>
                </c:pt>
                <c:pt idx="81">
                  <c:v>-98.43140161702904</c:v>
                </c:pt>
                <c:pt idx="82">
                  <c:v>-99.58034313255713</c:v>
                </c:pt>
                <c:pt idx="83">
                  <c:v>-100.7261224589734</c:v>
                </c:pt>
                <c:pt idx="84">
                  <c:v>-101.868705183748</c:v>
                </c:pt>
                <c:pt idx="85">
                  <c:v>-103.0080581484549</c:v>
                </c:pt>
                <c:pt idx="86">
                  <c:v>-104.1441494262902</c:v>
                </c:pt>
                <c:pt idx="87">
                  <c:v>-105.2769482994129</c:v>
                </c:pt>
                <c:pt idx="88">
                  <c:v>-106.4064252361599</c:v>
                </c:pt>
                <c:pt idx="89">
                  <c:v>-107.5325518681638</c:v>
                </c:pt>
                <c:pt idx="90">
                  <c:v>-108.6553009674344</c:v>
                </c:pt>
                <c:pt idx="91">
                  <c:v>-109.7746464234203</c:v>
                </c:pt>
                <c:pt idx="92">
                  <c:v>-110.8905632201077</c:v>
                </c:pt>
                <c:pt idx="93">
                  <c:v>-112.0030274131645</c:v>
                </c:pt>
                <c:pt idx="94">
                  <c:v>-113.1120161071849</c:v>
                </c:pt>
                <c:pt idx="95">
                  <c:v>-114.2175074330408</c:v>
                </c:pt>
                <c:pt idx="96">
                  <c:v>-115.3194805253724</c:v>
                </c:pt>
                <c:pt idx="97">
                  <c:v>-116.4179155002492</c:v>
                </c:pt>
                <c:pt idx="98">
                  <c:v>-117.5127934330036</c:v>
                </c:pt>
                <c:pt idx="99">
                  <c:v>-118.604096336274</c:v>
                </c:pt>
                <c:pt idx="100">
                  <c:v>-119.6918071382659</c:v>
                </c:pt>
                <c:pt idx="101">
                  <c:v>-120.7759096612403</c:v>
                </c:pt>
                <c:pt idx="102">
                  <c:v>-121.8563886002641</c:v>
                </c:pt>
                <c:pt idx="103">
                  <c:v>-122.9332295022075</c:v>
                </c:pt>
                <c:pt idx="104">
                  <c:v>-124.0064187450207</c:v>
                </c:pt>
                <c:pt idx="105">
                  <c:v>-125.075943517293</c:v>
                </c:pt>
                <c:pt idx="106">
                  <c:v>-126.1417917980962</c:v>
                </c:pt>
                <c:pt idx="107">
                  <c:v>-127.203952337137</c:v>
                </c:pt>
                <c:pt idx="108">
                  <c:v>-128.2624146351985</c:v>
                </c:pt>
                <c:pt idx="109">
                  <c:v>-129.3171689249078</c:v>
                </c:pt>
                <c:pt idx="110">
                  <c:v>-130.368206151808</c:v>
                </c:pt>
                <c:pt idx="111">
                  <c:v>-131.4155179557537</c:v>
                </c:pt>
                <c:pt idx="112">
                  <c:v>-132.4590966526246</c:v>
                </c:pt>
                <c:pt idx="113">
                  <c:v>-133.4989352163703</c:v>
                </c:pt>
                <c:pt idx="114">
                  <c:v>-134.5350272613709</c:v>
                </c:pt>
                <c:pt idx="115">
                  <c:v>-135.5673670251372</c:v>
                </c:pt>
                <c:pt idx="116">
                  <c:v>-136.5959493513286</c:v>
                </c:pt>
                <c:pt idx="117">
                  <c:v>-137.6207696731012</c:v>
                </c:pt>
                <c:pt idx="118">
                  <c:v>-138.6418239967901</c:v>
                </c:pt>
                <c:pt idx="119">
                  <c:v>-139.6591088859062</c:v>
                </c:pt>
              </c:numCache>
            </c:numRef>
          </c:yVal>
          <c:smooth val="1"/>
          <c:extLst xmlns:c16r2="http://schemas.microsoft.com/office/drawing/2015/06/chart">
            <c:ext xmlns:c16="http://schemas.microsoft.com/office/drawing/2014/chart" uri="{C3380CC4-5D6E-409C-BE32-E72D297353CC}">
              <c16:uniqueId val="{00000006-ED37-4D98-84A9-ABD5754191CD}"/>
            </c:ext>
          </c:extLst>
        </c:ser>
        <c:ser>
          <c:idx val="2"/>
          <c:order val="7"/>
          <c:tx>
            <c:strRef>
              <c:f>'SA-Psychosocial-G'!$P$123</c:f>
              <c:strCache>
                <c:ptCount val="1"/>
                <c:pt idx="0">
                  <c:v>Total Deaths for 1x parameter level</c:v>
                </c:pt>
              </c:strCache>
            </c:strRef>
          </c:tx>
          <c:spPr>
            <a:ln w="28575">
              <a:solidFill>
                <a:schemeClr val="tx1"/>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P$3:$P$122</c:f>
              <c:numCache>
                <c:formatCode>General</c:formatCode>
                <c:ptCount val="120"/>
                <c:pt idx="0">
                  <c:v>0.0</c:v>
                </c:pt>
                <c:pt idx="1">
                  <c:v>-1.121684006774376</c:v>
                </c:pt>
                <c:pt idx="2">
                  <c:v>-2.268936356108542</c:v>
                </c:pt>
                <c:pt idx="3">
                  <c:v>-3.390847043207668</c:v>
                </c:pt>
                <c:pt idx="4">
                  <c:v>-4.505531642746194</c:v>
                </c:pt>
                <c:pt idx="5">
                  <c:v>-5.614133381737695</c:v>
                </c:pt>
                <c:pt idx="6">
                  <c:v>-6.717611089320325</c:v>
                </c:pt>
                <c:pt idx="7">
                  <c:v>-7.816768600969408</c:v>
                </c:pt>
                <c:pt idx="8">
                  <c:v>-8.912279372399597</c:v>
                </c:pt>
                <c:pt idx="9">
                  <c:v>-10.00470705894591</c:v>
                </c:pt>
                <c:pt idx="10">
                  <c:v>-11.09452272387293</c:v>
                </c:pt>
                <c:pt idx="11">
                  <c:v>-12.18211923250942</c:v>
                </c:pt>
                <c:pt idx="12">
                  <c:v>-13.2678232987883</c:v>
                </c:pt>
                <c:pt idx="13">
                  <c:v>-14.34774619128011</c:v>
                </c:pt>
                <c:pt idx="14">
                  <c:v>-15.42654954654222</c:v>
                </c:pt>
                <c:pt idx="15">
                  <c:v>-16.50444006304169</c:v>
                </c:pt>
                <c:pt idx="16">
                  <c:v>-17.5815229421652</c:v>
                </c:pt>
                <c:pt idx="17">
                  <c:v>-18.65791136094085</c:v>
                </c:pt>
                <c:pt idx="18">
                  <c:v>-19.73369902759879</c:v>
                </c:pt>
                <c:pt idx="19">
                  <c:v>-20.80896225795323</c:v>
                </c:pt>
                <c:pt idx="20">
                  <c:v>-21.8837619154619</c:v>
                </c:pt>
                <c:pt idx="21">
                  <c:v>-22.95814513776568</c:v>
                </c:pt>
                <c:pt idx="22">
                  <c:v>-24.03214687111148</c:v>
                </c:pt>
                <c:pt idx="23">
                  <c:v>-25.10579123336298</c:v>
                </c:pt>
                <c:pt idx="24">
                  <c:v>-26.17909272481352</c:v>
                </c:pt>
                <c:pt idx="25">
                  <c:v>-27.25205730435237</c:v>
                </c:pt>
                <c:pt idx="26">
                  <c:v>-28.3246763185859</c:v>
                </c:pt>
                <c:pt idx="27">
                  <c:v>-29.39694198445754</c:v>
                </c:pt>
                <c:pt idx="28">
                  <c:v>-30.46884054153058</c:v>
                </c:pt>
                <c:pt idx="29">
                  <c:v>-31.54035280067712</c:v>
                </c:pt>
                <c:pt idx="30">
                  <c:v>-32.6114548258852</c:v>
                </c:pt>
                <c:pt idx="31">
                  <c:v>-33.68211849537497</c:v>
                </c:pt>
                <c:pt idx="32">
                  <c:v>-34.75231200350903</c:v>
                </c:pt>
                <c:pt idx="33">
                  <c:v>-35.82200031104098</c:v>
                </c:pt>
                <c:pt idx="34">
                  <c:v>-36.8911455499152</c:v>
                </c:pt>
                <c:pt idx="35">
                  <c:v>-37.95970738795639</c:v>
                </c:pt>
                <c:pt idx="36">
                  <c:v>-39.02764335806295</c:v>
                </c:pt>
                <c:pt idx="37">
                  <c:v>-40.09490915589527</c:v>
                </c:pt>
                <c:pt idx="38">
                  <c:v>-41.16145890950647</c:v>
                </c:pt>
                <c:pt idx="39">
                  <c:v>-42.22724541198185</c:v>
                </c:pt>
                <c:pt idx="40">
                  <c:v>-43.29222035665734</c:v>
                </c:pt>
                <c:pt idx="41">
                  <c:v>-44.3563345389631</c:v>
                </c:pt>
                <c:pt idx="42">
                  <c:v>-45.41953803982437</c:v>
                </c:pt>
                <c:pt idx="43">
                  <c:v>-46.48178039276309</c:v>
                </c:pt>
                <c:pt idx="44">
                  <c:v>-47.5430107361381</c:v>
                </c:pt>
                <c:pt idx="45">
                  <c:v>-48.6031779518397</c:v>
                </c:pt>
                <c:pt idx="46">
                  <c:v>-49.6622307916788</c:v>
                </c:pt>
                <c:pt idx="47">
                  <c:v>-50.72011799249536</c:v>
                </c:pt>
                <c:pt idx="48">
                  <c:v>-51.77678838096186</c:v>
                </c:pt>
                <c:pt idx="49">
                  <c:v>-52.83219096892391</c:v>
                </c:pt>
                <c:pt idx="50">
                  <c:v>-53.88627504005067</c:v>
                </c:pt>
                <c:pt idx="51">
                  <c:v>-54.9389902284866</c:v>
                </c:pt>
                <c:pt idx="52">
                  <c:v>-55.99028659011196</c:v>
                </c:pt>
                <c:pt idx="53">
                  <c:v>-57.04011466702577</c:v>
                </c:pt>
                <c:pt idx="54">
                  <c:v>-58.088425545746</c:v>
                </c:pt>
                <c:pt idx="55">
                  <c:v>-59.13517090961033</c:v>
                </c:pt>
                <c:pt idx="56">
                  <c:v>-60.18030308579996</c:v>
                </c:pt>
                <c:pt idx="57">
                  <c:v>-61.22377508739977</c:v>
                </c:pt>
                <c:pt idx="58">
                  <c:v>-62.26554065085501</c:v>
                </c:pt>
                <c:pt idx="59">
                  <c:v>-63.30555426916544</c:v>
                </c:pt>
                <c:pt idx="60">
                  <c:v>-64.34377122113405</c:v>
                </c:pt>
                <c:pt idx="61">
                  <c:v>-65.38014759695761</c:v>
                </c:pt>
                <c:pt idx="62">
                  <c:v>-66.41464032043536</c:v>
                </c:pt>
                <c:pt idx="63">
                  <c:v>-67.4472071680265</c:v>
                </c:pt>
                <c:pt idx="64">
                  <c:v>-68.4778067850193</c:v>
                </c:pt>
                <c:pt idx="65">
                  <c:v>-69.50639869900448</c:v>
                </c:pt>
                <c:pt idx="66">
                  <c:v>-70.53294333085555</c:v>
                </c:pt>
                <c:pt idx="67">
                  <c:v>-71.55740200342237</c:v>
                </c:pt>
                <c:pt idx="68">
                  <c:v>-72.5797369480869</c:v>
                </c:pt>
                <c:pt idx="69">
                  <c:v>-73.5999113093625</c:v>
                </c:pt>
                <c:pt idx="70">
                  <c:v>-74.61788914768843</c:v>
                </c:pt>
                <c:pt idx="71">
                  <c:v>-75.63363544055278</c:v>
                </c:pt>
                <c:pt idx="72">
                  <c:v>-76.6471160820778</c:v>
                </c:pt>
                <c:pt idx="73">
                  <c:v>-77.658297881202</c:v>
                </c:pt>
                <c:pt idx="74">
                  <c:v>-78.66714855856537</c:v>
                </c:pt>
                <c:pt idx="75">
                  <c:v>-79.67363674221015</c:v>
                </c:pt>
                <c:pt idx="76">
                  <c:v>-80.67773196218732</c:v>
                </c:pt>
                <c:pt idx="77">
                  <c:v>-81.67940464419885</c:v>
                </c:pt>
                <c:pt idx="78">
                  <c:v>-82.6786261022993</c:v>
                </c:pt>
                <c:pt idx="79">
                  <c:v>-83.67536853082095</c:v>
                </c:pt>
                <c:pt idx="80">
                  <c:v>-84.66960499552947</c:v>
                </c:pt>
                <c:pt idx="81">
                  <c:v>-85.66130942410994</c:v>
                </c:pt>
                <c:pt idx="82">
                  <c:v>-86.65045659607362</c:v>
                </c:pt>
                <c:pt idx="83">
                  <c:v>-87.63702213210092</c:v>
                </c:pt>
                <c:pt idx="84">
                  <c:v>-88.62098248291628</c:v>
                </c:pt>
                <c:pt idx="85">
                  <c:v>-89.60231491772944</c:v>
                </c:pt>
                <c:pt idx="86">
                  <c:v>-90.58099751231221</c:v>
                </c:pt>
                <c:pt idx="87">
                  <c:v>-91.55700913673012</c:v>
                </c:pt>
                <c:pt idx="88">
                  <c:v>-92.5303294428144</c:v>
                </c:pt>
                <c:pt idx="89">
                  <c:v>-93.50093885136238</c:v>
                </c:pt>
                <c:pt idx="90">
                  <c:v>-94.46881853915878</c:v>
                </c:pt>
                <c:pt idx="91">
                  <c:v>-95.4339504258126</c:v>
                </c:pt>
                <c:pt idx="92">
                  <c:v>-96.39631716046267</c:v>
                </c:pt>
                <c:pt idx="93">
                  <c:v>-97.35590210837984</c:v>
                </c:pt>
                <c:pt idx="94">
                  <c:v>-98.31268933748738</c:v>
                </c:pt>
                <c:pt idx="95">
                  <c:v>-99.2666636048303</c:v>
                </c:pt>
                <c:pt idx="96">
                  <c:v>-100.2178103430207</c:v>
                </c:pt>
                <c:pt idx="97">
                  <c:v>-101.1661156466795</c:v>
                </c:pt>
                <c:pt idx="98">
                  <c:v>-102.111566258889</c:v>
                </c:pt>
                <c:pt idx="99">
                  <c:v>-103.0541495576836</c:v>
                </c:pt>
                <c:pt idx="100">
                  <c:v>-103.9938535425933</c:v>
                </c:pt>
                <c:pt idx="101">
                  <c:v>-104.9306668212528</c:v>
                </c:pt>
                <c:pt idx="102">
                  <c:v>-105.8645785960969</c:v>
                </c:pt>
                <c:pt idx="103">
                  <c:v>-106.7955786511504</c:v>
                </c:pt>
                <c:pt idx="104">
                  <c:v>-107.7236573389244</c:v>
                </c:pt>
                <c:pt idx="105">
                  <c:v>-108.6488055674386</c:v>
                </c:pt>
                <c:pt idx="106">
                  <c:v>-109.5710147873666</c:v>
                </c:pt>
                <c:pt idx="107">
                  <c:v>-110.4902769793224</c:v>
                </c:pt>
                <c:pt idx="108">
                  <c:v>-111.4065846412962</c:v>
                </c:pt>
                <c:pt idx="109">
                  <c:v>-112.3199307762394</c:v>
                </c:pt>
                <c:pt idx="110">
                  <c:v>-113.2303088798139</c:v>
                </c:pt>
                <c:pt idx="111">
                  <c:v>-114.1377129283095</c:v>
                </c:pt>
                <c:pt idx="112">
                  <c:v>-115.0421373667269</c:v>
                </c:pt>
                <c:pt idx="113">
                  <c:v>-115.9435770970437</c:v>
                </c:pt>
                <c:pt idx="114">
                  <c:v>-116.8420274666544</c:v>
                </c:pt>
                <c:pt idx="115">
                  <c:v>-117.7374842569963</c:v>
                </c:pt>
                <c:pt idx="116">
                  <c:v>-118.6299436723648</c:v>
                </c:pt>
                <c:pt idx="117">
                  <c:v>-119.5194023289069</c:v>
                </c:pt>
                <c:pt idx="118">
                  <c:v>-120.405857243815</c:v>
                </c:pt>
                <c:pt idx="119">
                  <c:v>-121.2893058247074</c:v>
                </c:pt>
              </c:numCache>
            </c:numRef>
          </c:yVal>
          <c:smooth val="1"/>
          <c:extLst xmlns:c16r2="http://schemas.microsoft.com/office/drawing/2015/06/chart">
            <c:ext xmlns:c16="http://schemas.microsoft.com/office/drawing/2014/chart" uri="{C3380CC4-5D6E-409C-BE32-E72D297353CC}">
              <c16:uniqueId val="{00000007-ED37-4D98-84A9-ABD5754191CD}"/>
            </c:ext>
          </c:extLst>
        </c:ser>
        <c:ser>
          <c:idx val="9"/>
          <c:order val="8"/>
          <c:tx>
            <c:strRef>
              <c:f>'SA-Psychosocial-G'!$Y$123</c:f>
              <c:strCache>
                <c:ptCount val="1"/>
                <c:pt idx="0">
                  <c:v>Total Deaths for 0.75x parameter level</c:v>
                </c:pt>
              </c:strCache>
            </c:strRef>
          </c:tx>
          <c:spPr>
            <a:ln w="6350">
              <a:solidFill>
                <a:schemeClr val="tx1"/>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Y$3:$Y$122</c:f>
              <c:numCache>
                <c:formatCode>General</c:formatCode>
                <c:ptCount val="120"/>
                <c:pt idx="0">
                  <c:v>0.0</c:v>
                </c:pt>
                <c:pt idx="1">
                  <c:v>-1.006333144279915</c:v>
                </c:pt>
                <c:pt idx="2">
                  <c:v>-2.019267714722355</c:v>
                </c:pt>
                <c:pt idx="3">
                  <c:v>-3.014493671784066</c:v>
                </c:pt>
                <c:pt idx="4">
                  <c:v>-4.001380232648716</c:v>
                </c:pt>
                <c:pt idx="5">
                  <c:v>-4.980885039764995</c:v>
                </c:pt>
                <c:pt idx="6">
                  <c:v>-5.95382335216632</c:v>
                </c:pt>
                <c:pt idx="7">
                  <c:v>-6.920890148625131</c:v>
                </c:pt>
                <c:pt idx="8">
                  <c:v>-7.882678713447785</c:v>
                </c:pt>
                <c:pt idx="9">
                  <c:v>-8.83969623927028</c:v>
                </c:pt>
                <c:pt idx="10">
                  <c:v>-9.792376924368863</c:v>
                </c:pt>
                <c:pt idx="11">
                  <c:v>-10.74109296836427</c:v>
                </c:pt>
                <c:pt idx="12">
                  <c:v>-11.68616380697445</c:v>
                </c:pt>
                <c:pt idx="13">
                  <c:v>-12.62575684068706</c:v>
                </c:pt>
                <c:pt idx="14">
                  <c:v>-13.56242419876785</c:v>
                </c:pt>
                <c:pt idx="15">
                  <c:v>-14.49639577894823</c:v>
                </c:pt>
                <c:pt idx="16">
                  <c:v>-15.42783848121289</c:v>
                </c:pt>
                <c:pt idx="17">
                  <c:v>-16.35691284907066</c:v>
                </c:pt>
                <c:pt idx="18">
                  <c:v>-17.28376067205236</c:v>
                </c:pt>
                <c:pt idx="19">
                  <c:v>-18.20850696455673</c:v>
                </c:pt>
                <c:pt idx="20">
                  <c:v>-19.13126175841161</c:v>
                </c:pt>
                <c:pt idx="21">
                  <c:v>-20.05212168723932</c:v>
                </c:pt>
                <c:pt idx="22">
                  <c:v>-20.97117138723015</c:v>
                </c:pt>
                <c:pt idx="23">
                  <c:v>-21.88848473665757</c:v>
                </c:pt>
                <c:pt idx="24">
                  <c:v>-22.80412595405688</c:v>
                </c:pt>
                <c:pt idx="25">
                  <c:v>-23.71815057269723</c:v>
                </c:pt>
                <c:pt idx="26">
                  <c:v>-24.63060274873251</c:v>
                </c:pt>
                <c:pt idx="27">
                  <c:v>-25.54152355400574</c:v>
                </c:pt>
                <c:pt idx="28">
                  <c:v>-26.45094772066718</c:v>
                </c:pt>
                <c:pt idx="29">
                  <c:v>-27.35890418914128</c:v>
                </c:pt>
                <c:pt idx="30">
                  <c:v>-28.26541669598688</c:v>
                </c:pt>
                <c:pt idx="31">
                  <c:v>-29.17050427727704</c:v>
                </c:pt>
                <c:pt idx="32">
                  <c:v>-30.074181720864</c:v>
                </c:pt>
                <c:pt idx="33">
                  <c:v>-30.97645997396002</c:v>
                </c:pt>
                <c:pt idx="34">
                  <c:v>-31.87734651137766</c:v>
                </c:pt>
                <c:pt idx="35">
                  <c:v>-32.7768456690488</c:v>
                </c:pt>
                <c:pt idx="36">
                  <c:v>-33.67495894679181</c:v>
                </c:pt>
                <c:pt idx="37">
                  <c:v>-34.57168528375824</c:v>
                </c:pt>
                <c:pt idx="38">
                  <c:v>-35.4670213095276</c:v>
                </c:pt>
                <c:pt idx="39">
                  <c:v>-36.36096156737374</c:v>
                </c:pt>
                <c:pt idx="40">
                  <c:v>-37.25349873085897</c:v>
                </c:pt>
                <c:pt idx="41">
                  <c:v>-38.14462379598486</c:v>
                </c:pt>
                <c:pt idx="42">
                  <c:v>-39.03432625733299</c:v>
                </c:pt>
                <c:pt idx="43">
                  <c:v>-39.92259426988812</c:v>
                </c:pt>
                <c:pt idx="44">
                  <c:v>-40.80941479780135</c:v>
                </c:pt>
                <c:pt idx="45">
                  <c:v>-41.6947737512739</c:v>
                </c:pt>
                <c:pt idx="46">
                  <c:v>-42.57865611257311</c:v>
                </c:pt>
                <c:pt idx="47">
                  <c:v>-43.4610460521093</c:v>
                </c:pt>
                <c:pt idx="48">
                  <c:v>-44.34192703539153</c:v>
                </c:pt>
                <c:pt idx="49">
                  <c:v>-45.22128192160567</c:v>
                </c:pt>
                <c:pt idx="50">
                  <c:v>-46.09909305446035</c:v>
                </c:pt>
                <c:pt idx="51">
                  <c:v>-46.9753423459218</c:v>
                </c:pt>
                <c:pt idx="52">
                  <c:v>-47.85001135335389</c:v>
                </c:pt>
                <c:pt idx="53">
                  <c:v>-48.72308135058383</c:v>
                </c:pt>
                <c:pt idx="54">
                  <c:v>-49.59453339333108</c:v>
                </c:pt>
                <c:pt idx="55">
                  <c:v>-50.46434837941374</c:v>
                </c:pt>
                <c:pt idx="56">
                  <c:v>-51.33250710409671</c:v>
                </c:pt>
                <c:pt idx="57">
                  <c:v>-52.1989903109458</c:v>
                </c:pt>
                <c:pt idx="58">
                  <c:v>-53.06377873848936</c:v>
                </c:pt>
                <c:pt idx="59">
                  <c:v>-53.92685316299242</c:v>
                </c:pt>
                <c:pt idx="60">
                  <c:v>-54.78819443760764</c:v>
                </c:pt>
                <c:pt idx="61">
                  <c:v>-55.64778352815733</c:v>
                </c:pt>
                <c:pt idx="62">
                  <c:v>-56.50560154578098</c:v>
                </c:pt>
                <c:pt idx="63">
                  <c:v>-57.36162977666114</c:v>
                </c:pt>
                <c:pt idx="64">
                  <c:v>-58.2158497090338</c:v>
                </c:pt>
                <c:pt idx="65">
                  <c:v>-59.06824305765542</c:v>
                </c:pt>
                <c:pt idx="66">
                  <c:v>-59.91879178592716</c:v>
                </c:pt>
                <c:pt idx="67">
                  <c:v>-60.76747812581493</c:v>
                </c:pt>
                <c:pt idx="68">
                  <c:v>-61.61428459572359</c:v>
                </c:pt>
                <c:pt idx="69">
                  <c:v>-62.45919401647662</c:v>
                </c:pt>
                <c:pt idx="70">
                  <c:v>-63.302189525512</c:v>
                </c:pt>
                <c:pt idx="71">
                  <c:v>-64.14325458944996</c:v>
                </c:pt>
                <c:pt idx="72">
                  <c:v>-64.98237301510735</c:v>
                </c:pt>
                <c:pt idx="73">
                  <c:v>-65.81952895910994</c:v>
                </c:pt>
                <c:pt idx="74">
                  <c:v>-66.65470693616352</c:v>
                </c:pt>
                <c:pt idx="75">
                  <c:v>-67.48789182611274</c:v>
                </c:pt>
                <c:pt idx="76">
                  <c:v>-68.31906887984706</c:v>
                </c:pt>
                <c:pt idx="77">
                  <c:v>-69.1482237241602</c:v>
                </c:pt>
                <c:pt idx="78">
                  <c:v>-69.97534236563139</c:v>
                </c:pt>
                <c:pt idx="79">
                  <c:v>-70.80041119359252</c:v>
                </c:pt>
                <c:pt idx="80">
                  <c:v>-71.6234169822651</c:v>
                </c:pt>
                <c:pt idx="81">
                  <c:v>-72.44434689211657</c:v>
                </c:pt>
                <c:pt idx="82">
                  <c:v>-73.26318847051465</c:v>
                </c:pt>
                <c:pt idx="83">
                  <c:v>-74.0799296517106</c:v>
                </c:pt>
                <c:pt idx="84">
                  <c:v>-74.89455875622117</c:v>
                </c:pt>
                <c:pt idx="85">
                  <c:v>-75.7070644896614</c:v>
                </c:pt>
                <c:pt idx="86">
                  <c:v>-76.51743594105183</c:v>
                </c:pt>
                <c:pt idx="87">
                  <c:v>-77.32566258067281</c:v>
                </c:pt>
                <c:pt idx="88">
                  <c:v>-78.13173425748329</c:v>
                </c:pt>
                <c:pt idx="89">
                  <c:v>-78.93564119615547</c:v>
                </c:pt>
                <c:pt idx="90">
                  <c:v>-79.73737399374634</c:v>
                </c:pt>
                <c:pt idx="91">
                  <c:v>-80.53692361605425</c:v>
                </c:pt>
                <c:pt idx="92">
                  <c:v>-81.33428139368745</c:v>
                </c:pt>
                <c:pt idx="93">
                  <c:v>-82.12943901786456</c:v>
                </c:pt>
                <c:pt idx="94">
                  <c:v>-82.92238853598222</c:v>
                </c:pt>
                <c:pt idx="95">
                  <c:v>-83.71312234697292</c:v>
                </c:pt>
                <c:pt idx="96">
                  <c:v>-84.50163319647395</c:v>
                </c:pt>
                <c:pt idx="97">
                  <c:v>-85.28791417183947</c:v>
                </c:pt>
                <c:pt idx="98">
                  <c:v>-86.07195869699625</c:v>
                </c:pt>
                <c:pt idx="99">
                  <c:v>-86.85376052718382</c:v>
                </c:pt>
                <c:pt idx="100">
                  <c:v>-87.63331374358408</c:v>
                </c:pt>
                <c:pt idx="101">
                  <c:v>-88.4106127478547</c:v>
                </c:pt>
                <c:pt idx="102">
                  <c:v>-89.18565225658892</c:v>
                </c:pt>
                <c:pt idx="103">
                  <c:v>-89.95842729572678</c:v>
                </c:pt>
                <c:pt idx="104">
                  <c:v>-90.72893319488502</c:v>
                </c:pt>
                <c:pt idx="105">
                  <c:v>-91.4971655816891</c:v>
                </c:pt>
                <c:pt idx="106">
                  <c:v>-92.26312037605061</c:v>
                </c:pt>
                <c:pt idx="107">
                  <c:v>-93.02679378444468</c:v>
                </c:pt>
                <c:pt idx="108">
                  <c:v>-93.78818229417551</c:v>
                </c:pt>
                <c:pt idx="109">
                  <c:v>-94.54728266764962</c:v>
                </c:pt>
                <c:pt idx="110">
                  <c:v>-95.30409193665544</c:v>
                </c:pt>
                <c:pt idx="111">
                  <c:v>-96.05860739667065</c:v>
                </c:pt>
                <c:pt idx="112">
                  <c:v>-96.81082660118772</c:v>
                </c:pt>
                <c:pt idx="113">
                  <c:v>-97.5607473560715</c:v>
                </c:pt>
                <c:pt idx="114">
                  <c:v>-98.30836771396768</c:v>
                </c:pt>
                <c:pt idx="115">
                  <c:v>-99.0536859687374</c:v>
                </c:pt>
                <c:pt idx="116">
                  <c:v>-99.79670064995123</c:v>
                </c:pt>
                <c:pt idx="117">
                  <c:v>-100.5374105174373</c:v>
                </c:pt>
                <c:pt idx="118">
                  <c:v>-101.2758145558778</c:v>
                </c:pt>
                <c:pt idx="119">
                  <c:v>-102.0119119694726</c:v>
                </c:pt>
              </c:numCache>
            </c:numRef>
          </c:yVal>
          <c:smooth val="1"/>
          <c:extLst xmlns:c16r2="http://schemas.microsoft.com/office/drawing/2015/06/chart">
            <c:ext xmlns:c16="http://schemas.microsoft.com/office/drawing/2014/chart" uri="{C3380CC4-5D6E-409C-BE32-E72D297353CC}">
              <c16:uniqueId val="{00000008-ED37-4D98-84A9-ABD5754191CD}"/>
            </c:ext>
          </c:extLst>
        </c:ser>
        <c:dLbls>
          <c:showLegendKey val="0"/>
          <c:showVal val="0"/>
          <c:showCatName val="0"/>
          <c:showSerName val="0"/>
          <c:showPercent val="0"/>
          <c:showBubbleSize val="0"/>
        </c:dLbls>
        <c:axId val="-1649083808"/>
        <c:axId val="-1684768752"/>
      </c:scatterChart>
      <c:valAx>
        <c:axId val="-164908380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684768752"/>
        <c:crosses val="autoZero"/>
        <c:crossBetween val="midCat"/>
      </c:valAx>
      <c:valAx>
        <c:axId val="-168476875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649083808"/>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7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324324324324324"/>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AcutePain-G'!$E$123</c:f>
              <c:strCache>
                <c:ptCount val="1"/>
                <c:pt idx="0">
                  <c:v>SOUD Deaths for 1.25x parameter level</c:v>
                </c:pt>
              </c:strCache>
            </c:strRef>
          </c:tx>
          <c:spPr>
            <a:ln w="76200">
              <a:solidFill>
                <a:schemeClr val="accent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E$3:$E$122</c:f>
              <c:numCache>
                <c:formatCode>General</c:formatCode>
                <c:ptCount val="120"/>
                <c:pt idx="0">
                  <c:v>0.0</c:v>
                </c:pt>
                <c:pt idx="1">
                  <c:v>0.0</c:v>
                </c:pt>
                <c:pt idx="2">
                  <c:v>-0.696768313568009</c:v>
                </c:pt>
                <c:pt idx="3">
                  <c:v>-1.282705822116236</c:v>
                </c:pt>
                <c:pt idx="4">
                  <c:v>-1.814627958432175</c:v>
                </c:pt>
                <c:pt idx="5">
                  <c:v>-2.460423741224212</c:v>
                </c:pt>
                <c:pt idx="6">
                  <c:v>-3.1227525764642</c:v>
                </c:pt>
                <c:pt idx="7">
                  <c:v>-3.788982090269724</c:v>
                </c:pt>
                <c:pt idx="8">
                  <c:v>-4.453372872954014</c:v>
                </c:pt>
                <c:pt idx="9">
                  <c:v>-5.111633007142654</c:v>
                </c:pt>
                <c:pt idx="10">
                  <c:v>-5.760587600029146</c:v>
                </c:pt>
                <c:pt idx="11">
                  <c:v>-6.397922664061935</c:v>
                </c:pt>
                <c:pt idx="12">
                  <c:v>-7.021986666958953</c:v>
                </c:pt>
                <c:pt idx="13">
                  <c:v>-15.7774948570313</c:v>
                </c:pt>
                <c:pt idx="14">
                  <c:v>-18.13505033207857</c:v>
                </c:pt>
                <c:pt idx="15">
                  <c:v>-20.39626477734607</c:v>
                </c:pt>
                <c:pt idx="16">
                  <c:v>-22.57034304973201</c:v>
                </c:pt>
                <c:pt idx="17">
                  <c:v>-24.6649055544819</c:v>
                </c:pt>
                <c:pt idx="18">
                  <c:v>-26.68645838149892</c:v>
                </c:pt>
                <c:pt idx="19">
                  <c:v>-28.64022856405306</c:v>
                </c:pt>
                <c:pt idx="20">
                  <c:v>-30.53055577782779</c:v>
                </c:pt>
                <c:pt idx="21">
                  <c:v>-32.36109132833874</c:v>
                </c:pt>
                <c:pt idx="22">
                  <c:v>-34.13494547370544</c:v>
                </c:pt>
                <c:pt idx="23">
                  <c:v>-35.85480191512409</c:v>
                </c:pt>
                <c:pt idx="24">
                  <c:v>-37.52300681846343</c:v>
                </c:pt>
                <c:pt idx="25">
                  <c:v>-39.14163806328119</c:v>
                </c:pt>
                <c:pt idx="26">
                  <c:v>-40.72639717901597</c:v>
                </c:pt>
                <c:pt idx="27">
                  <c:v>-42.26772225384936</c:v>
                </c:pt>
                <c:pt idx="28">
                  <c:v>-43.76691444080563</c:v>
                </c:pt>
                <c:pt idx="29">
                  <c:v>-45.22521257376677</c:v>
                </c:pt>
                <c:pt idx="30">
                  <c:v>-46.64378071754891</c:v>
                </c:pt>
                <c:pt idx="31">
                  <c:v>-48.0237209708354</c:v>
                </c:pt>
                <c:pt idx="32">
                  <c:v>-49.3660828476719</c:v>
                </c:pt>
                <c:pt idx="33">
                  <c:v>-50.6718708405889</c:v>
                </c:pt>
                <c:pt idx="34">
                  <c:v>-51.942050381292</c:v>
                </c:pt>
                <c:pt idx="35">
                  <c:v>-53.1775525416372</c:v>
                </c:pt>
                <c:pt idx="36">
                  <c:v>-54.37927775470597</c:v>
                </c:pt>
                <c:pt idx="37">
                  <c:v>-55.54809877344871</c:v>
                </c:pt>
                <c:pt idx="38">
                  <c:v>-56.68486303588195</c:v>
                </c:pt>
                <c:pt idx="39">
                  <c:v>-57.79041823812246</c:v>
                </c:pt>
                <c:pt idx="40">
                  <c:v>-58.86557025039185</c:v>
                </c:pt>
                <c:pt idx="41">
                  <c:v>-59.91110373679685</c:v>
                </c:pt>
                <c:pt idx="42">
                  <c:v>-60.92778335528195</c:v>
                </c:pt>
                <c:pt idx="43">
                  <c:v>-61.91635467814157</c:v>
                </c:pt>
                <c:pt idx="44">
                  <c:v>-62.87754497236129</c:v>
                </c:pt>
                <c:pt idx="45">
                  <c:v>-63.81206386928014</c:v>
                </c:pt>
                <c:pt idx="46">
                  <c:v>-64.7206039477499</c:v>
                </c:pt>
                <c:pt idx="47">
                  <c:v>-65.60384124928794</c:v>
                </c:pt>
                <c:pt idx="48">
                  <c:v>-66.46243573962894</c:v>
                </c:pt>
                <c:pt idx="49">
                  <c:v>-67.2970317278403</c:v>
                </c:pt>
                <c:pt idx="50">
                  <c:v>-68.10825825174945</c:v>
                </c:pt>
                <c:pt idx="51">
                  <c:v>-68.89672943649116</c:v>
                </c:pt>
                <c:pt idx="52">
                  <c:v>-69.66304487215712</c:v>
                </c:pt>
                <c:pt idx="53">
                  <c:v>-70.40778989774661</c:v>
                </c:pt>
                <c:pt idx="54">
                  <c:v>-71.13153590513464</c:v>
                </c:pt>
                <c:pt idx="55">
                  <c:v>-71.83484063171586</c:v>
                </c:pt>
                <c:pt idx="56">
                  <c:v>-72.51824844337993</c:v>
                </c:pt>
                <c:pt idx="57">
                  <c:v>-73.1822906093385</c:v>
                </c:pt>
                <c:pt idx="58">
                  <c:v>-73.82748556996465</c:v>
                </c:pt>
                <c:pt idx="59">
                  <c:v>-74.45433919855859</c:v>
                </c:pt>
                <c:pt idx="60">
                  <c:v>-75.06334505774241</c:v>
                </c:pt>
                <c:pt idx="61">
                  <c:v>-75.65498465101981</c:v>
                </c:pt>
                <c:pt idx="62">
                  <c:v>-76.22972766993942</c:v>
                </c:pt>
                <c:pt idx="63">
                  <c:v>-76.78803223716211</c:v>
                </c:pt>
                <c:pt idx="64">
                  <c:v>-77.33034514569245</c:v>
                </c:pt>
                <c:pt idx="65">
                  <c:v>-77.85710209452081</c:v>
                </c:pt>
                <c:pt idx="66">
                  <c:v>-78.36872792069751</c:v>
                </c:pt>
                <c:pt idx="67">
                  <c:v>-78.86563682797865</c:v>
                </c:pt>
                <c:pt idx="68">
                  <c:v>-79.34823261215574</c:v>
                </c:pt>
                <c:pt idx="69">
                  <c:v>-79.81690888309708</c:v>
                </c:pt>
                <c:pt idx="70">
                  <c:v>-80.27204928354348</c:v>
                </c:pt>
                <c:pt idx="71">
                  <c:v>-80.7140277047108</c:v>
                </c:pt>
                <c:pt idx="72">
                  <c:v>-81.14320849868375</c:v>
                </c:pt>
                <c:pt idx="73">
                  <c:v>-81.5599466876373</c:v>
                </c:pt>
                <c:pt idx="74">
                  <c:v>-81.9645881698834</c:v>
                </c:pt>
                <c:pt idx="75">
                  <c:v>-82.3574699227463</c:v>
                </c:pt>
                <c:pt idx="76">
                  <c:v>-82.73892020227463</c:v>
                </c:pt>
                <c:pt idx="77">
                  <c:v>-83.10925873978738</c:v>
                </c:pt>
                <c:pt idx="78">
                  <c:v>-83.46879693525425</c:v>
                </c:pt>
                <c:pt idx="79">
                  <c:v>-83.81783804751885</c:v>
                </c:pt>
                <c:pt idx="80">
                  <c:v>-84.15667738135625</c:v>
                </c:pt>
                <c:pt idx="81">
                  <c:v>-84.48560247138138</c:v>
                </c:pt>
                <c:pt idx="82">
                  <c:v>-84.80489326280101</c:v>
                </c:pt>
                <c:pt idx="83">
                  <c:v>-85.11482228902632</c:v>
                </c:pt>
                <c:pt idx="84">
                  <c:v>-85.415654846151</c:v>
                </c:pt>
                <c:pt idx="85">
                  <c:v>-85.7076491642976</c:v>
                </c:pt>
                <c:pt idx="86">
                  <c:v>-85.9910565758591</c:v>
                </c:pt>
                <c:pt idx="87">
                  <c:v>-86.2661216806383</c:v>
                </c:pt>
                <c:pt idx="88">
                  <c:v>-86.53308250790275</c:v>
                </c:pt>
                <c:pt idx="89">
                  <c:v>-86.7921706753779</c:v>
                </c:pt>
                <c:pt idx="90">
                  <c:v>-87.0436115451917</c:v>
                </c:pt>
                <c:pt idx="91">
                  <c:v>-87.28762437679481</c:v>
                </c:pt>
                <c:pt idx="92">
                  <c:v>-87.52442247688045</c:v>
                </c:pt>
                <c:pt idx="93">
                  <c:v>-87.7542133463297</c:v>
                </c:pt>
                <c:pt idx="94">
                  <c:v>-87.97719882419378</c:v>
                </c:pt>
                <c:pt idx="95">
                  <c:v>-88.19357522876898</c:v>
                </c:pt>
                <c:pt idx="96">
                  <c:v>-88.40353349576366</c:v>
                </c:pt>
                <c:pt idx="97">
                  <c:v>-88.60725931360507</c:v>
                </c:pt>
                <c:pt idx="98">
                  <c:v>-88.8049332559124</c:v>
                </c:pt>
                <c:pt idx="99">
                  <c:v>-88.99673091116675</c:v>
                </c:pt>
                <c:pt idx="100">
                  <c:v>-89.1828230096129</c:v>
                </c:pt>
                <c:pt idx="101">
                  <c:v>-89.36337554742782</c:v>
                </c:pt>
                <c:pt idx="102">
                  <c:v>-89.53854990819516</c:v>
                </c:pt>
                <c:pt idx="103">
                  <c:v>-89.70850298169917</c:v>
                </c:pt>
                <c:pt idx="104">
                  <c:v>-89.87338728011625</c:v>
                </c:pt>
                <c:pt idx="105">
                  <c:v>-90.03335105160315</c:v>
                </c:pt>
                <c:pt idx="106">
                  <c:v>-90.18853839133116</c:v>
                </c:pt>
                <c:pt idx="107">
                  <c:v>-90.33908935002032</c:v>
                </c:pt>
                <c:pt idx="108">
                  <c:v>-90.48514003998427</c:v>
                </c:pt>
                <c:pt idx="109">
                  <c:v>-90.62682273874957</c:v>
                </c:pt>
                <c:pt idx="110">
                  <c:v>-90.7642659902777</c:v>
                </c:pt>
                <c:pt idx="111">
                  <c:v>-90.89759470382361</c:v>
                </c:pt>
                <c:pt idx="112">
                  <c:v>-91.02693025048644</c:v>
                </c:pt>
                <c:pt idx="113">
                  <c:v>-91.15239055747952</c:v>
                </c:pt>
                <c:pt idx="114">
                  <c:v>-91.27409020016294</c:v>
                </c:pt>
                <c:pt idx="115">
                  <c:v>-91.3921404918691</c:v>
                </c:pt>
                <c:pt idx="116">
                  <c:v>-91.50664957159331</c:v>
                </c:pt>
                <c:pt idx="117">
                  <c:v>-91.6177224895474</c:v>
                </c:pt>
                <c:pt idx="118">
                  <c:v>-91.72546129063925</c:v>
                </c:pt>
                <c:pt idx="119">
                  <c:v>-91.82996509592203</c:v>
                </c:pt>
              </c:numCache>
            </c:numRef>
          </c:yVal>
          <c:smooth val="1"/>
          <c:extLst xmlns:c16r2="http://schemas.microsoft.com/office/drawing/2015/06/chart">
            <c:ext xmlns:c16="http://schemas.microsoft.com/office/drawing/2014/chart" uri="{C3380CC4-5D6E-409C-BE32-E72D297353CC}">
              <c16:uniqueId val="{00000000-50C8-4B6E-A95D-B9E7355EBB1E}"/>
            </c:ext>
          </c:extLst>
        </c:ser>
        <c:ser>
          <c:idx val="3"/>
          <c:order val="1"/>
          <c:tx>
            <c:strRef>
              <c:f>'SA-AcutePain-G'!$N$123</c:f>
              <c:strCache>
                <c:ptCount val="1"/>
                <c:pt idx="0">
                  <c:v>SOUD Deaths for 1x parameter level</c:v>
                </c:pt>
              </c:strCache>
            </c:strRef>
          </c:tx>
          <c:spPr>
            <a:ln w="28575">
              <a:solidFill>
                <a:schemeClr val="accent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N$3:$N$122</c:f>
              <c:numCache>
                <c:formatCode>General</c:formatCode>
                <c:ptCount val="120"/>
                <c:pt idx="0">
                  <c:v>0.0</c:v>
                </c:pt>
                <c:pt idx="1">
                  <c:v>0.0</c:v>
                </c:pt>
                <c:pt idx="2">
                  <c:v>-0.539176807099602</c:v>
                </c:pt>
                <c:pt idx="3">
                  <c:v>-0.991093897638348</c:v>
                </c:pt>
                <c:pt idx="4">
                  <c:v>-1.439876937289386</c:v>
                </c:pt>
                <c:pt idx="5">
                  <c:v>-1.960949234079044</c:v>
                </c:pt>
                <c:pt idx="6">
                  <c:v>-2.491304546400488</c:v>
                </c:pt>
                <c:pt idx="7">
                  <c:v>-3.024851697004988</c:v>
                </c:pt>
                <c:pt idx="8">
                  <c:v>-3.556997549502808</c:v>
                </c:pt>
                <c:pt idx="9">
                  <c:v>-4.084306227996827</c:v>
                </c:pt>
                <c:pt idx="10">
                  <c:v>-4.604234962425005</c:v>
                </c:pt>
                <c:pt idx="11">
                  <c:v>-5.114929360157165</c:v>
                </c:pt>
                <c:pt idx="12">
                  <c:v>-5.615064773384461</c:v>
                </c:pt>
                <c:pt idx="13">
                  <c:v>-12.62040985607168</c:v>
                </c:pt>
                <c:pt idx="14">
                  <c:v>-14.5077157144438</c:v>
                </c:pt>
                <c:pt idx="15">
                  <c:v>-16.31814626177609</c:v>
                </c:pt>
                <c:pt idx="16">
                  <c:v>-18.0590634528788</c:v>
                </c:pt>
                <c:pt idx="17">
                  <c:v>-19.73662711006425</c:v>
                </c:pt>
                <c:pt idx="18">
                  <c:v>-21.35599930194441</c:v>
                </c:pt>
                <c:pt idx="19">
                  <c:v>-22.92134473536548</c:v>
                </c:pt>
                <c:pt idx="20">
                  <c:v>-24.43612493510382</c:v>
                </c:pt>
                <c:pt idx="21">
                  <c:v>-25.90325039899269</c:v>
                </c:pt>
                <c:pt idx="22">
                  <c:v>-27.32519863499056</c:v>
                </c:pt>
                <c:pt idx="23">
                  <c:v>-28.70410590223764</c:v>
                </c:pt>
                <c:pt idx="24">
                  <c:v>-30.04183853965854</c:v>
                </c:pt>
                <c:pt idx="25">
                  <c:v>-31.34004844756159</c:v>
                </c:pt>
                <c:pt idx="26">
                  <c:v>-32.61128857596189</c:v>
                </c:pt>
                <c:pt idx="27">
                  <c:v>-33.84790060997982</c:v>
                </c:pt>
                <c:pt idx="28">
                  <c:v>-35.05091645278915</c:v>
                </c:pt>
                <c:pt idx="29">
                  <c:v>-36.2213184407368</c:v>
                </c:pt>
                <c:pt idx="30">
                  <c:v>-37.36002952252854</c:v>
                </c:pt>
                <c:pt idx="31">
                  <c:v>-38.46792332237528</c:v>
                </c:pt>
                <c:pt idx="32">
                  <c:v>-39.54583169698533</c:v>
                </c:pt>
                <c:pt idx="33">
                  <c:v>-40.59455079945128</c:v>
                </c:pt>
                <c:pt idx="34">
                  <c:v>-41.61484584547111</c:v>
                </c:pt>
                <c:pt idx="35">
                  <c:v>-42.6074548698798</c:v>
                </c:pt>
                <c:pt idx="36">
                  <c:v>-43.57309169788898</c:v>
                </c:pt>
                <c:pt idx="37">
                  <c:v>-44.51244830538176</c:v>
                </c:pt>
                <c:pt idx="38">
                  <c:v>-45.42619670374278</c:v>
                </c:pt>
                <c:pt idx="39">
                  <c:v>-46.31500939654872</c:v>
                </c:pt>
                <c:pt idx="40">
                  <c:v>-47.17952570108577</c:v>
                </c:pt>
                <c:pt idx="41">
                  <c:v>-48.02036823397811</c:v>
                </c:pt>
                <c:pt idx="42">
                  <c:v>-48.83814386248944</c:v>
                </c:pt>
                <c:pt idx="43">
                  <c:v>-49.63344443252565</c:v>
                </c:pt>
                <c:pt idx="44">
                  <c:v>-50.40684738423514</c:v>
                </c:pt>
                <c:pt idx="45">
                  <c:v>-51.15891627924675</c:v>
                </c:pt>
                <c:pt idx="46">
                  <c:v>-51.8902012588716</c:v>
                </c:pt>
                <c:pt idx="47">
                  <c:v>-52.60123944806215</c:v>
                </c:pt>
                <c:pt idx="48">
                  <c:v>-53.2925553166566</c:v>
                </c:pt>
                <c:pt idx="49">
                  <c:v>-53.96466100686597</c:v>
                </c:pt>
                <c:pt idx="50">
                  <c:v>-54.61805663402147</c:v>
                </c:pt>
                <c:pt idx="51">
                  <c:v>-55.25323056599422</c:v>
                </c:pt>
                <c:pt idx="52">
                  <c:v>-55.87065971813904</c:v>
                </c:pt>
                <c:pt idx="53">
                  <c:v>-56.47080977346614</c:v>
                </c:pt>
                <c:pt idx="54">
                  <c:v>-57.0541354190341</c:v>
                </c:pt>
                <c:pt idx="55">
                  <c:v>-57.62108057347454</c:v>
                </c:pt>
                <c:pt idx="56">
                  <c:v>-58.17207860700212</c:v>
                </c:pt>
                <c:pt idx="57">
                  <c:v>-58.70755255509069</c:v>
                </c:pt>
                <c:pt idx="58">
                  <c:v>-59.22791532676286</c:v>
                </c:pt>
                <c:pt idx="59">
                  <c:v>-59.73356990820853</c:v>
                </c:pt>
                <c:pt idx="60">
                  <c:v>-60.22490956229723</c:v>
                </c:pt>
                <c:pt idx="61">
                  <c:v>-60.70231802441264</c:v>
                </c:pt>
                <c:pt idx="62">
                  <c:v>-61.16616969493885</c:v>
                </c:pt>
                <c:pt idx="63">
                  <c:v>-61.61682982865671</c:v>
                </c:pt>
                <c:pt idx="64">
                  <c:v>-62.05465472123909</c:v>
                </c:pt>
                <c:pt idx="65">
                  <c:v>-62.47999189304888</c:v>
                </c:pt>
                <c:pt idx="66">
                  <c:v>-62.89318027022896</c:v>
                </c:pt>
                <c:pt idx="67">
                  <c:v>-63.29455036323802</c:v>
                </c:pt>
                <c:pt idx="68">
                  <c:v>-63.68442444285981</c:v>
                </c:pt>
                <c:pt idx="69">
                  <c:v>-64.06311671374804</c:v>
                </c:pt>
                <c:pt idx="70">
                  <c:v>-64.4309334855263</c:v>
                </c:pt>
                <c:pt idx="71">
                  <c:v>-64.78817334145855</c:v>
                </c:pt>
                <c:pt idx="72">
                  <c:v>-65.13512730471288</c:v>
                </c:pt>
                <c:pt idx="73">
                  <c:v>-65.47207900220218</c:v>
                </c:pt>
                <c:pt idx="74">
                  <c:v>-65.79930482603268</c:v>
                </c:pt>
                <c:pt idx="75">
                  <c:v>-66.11707409253255</c:v>
                </c:pt>
                <c:pt idx="76">
                  <c:v>-66.42564919887861</c:v>
                </c:pt>
                <c:pt idx="77">
                  <c:v>-66.725285777305</c:v>
                </c:pt>
                <c:pt idx="78">
                  <c:v>-67.01623284690068</c:v>
                </c:pt>
                <c:pt idx="79">
                  <c:v>-67.29873296299034</c:v>
                </c:pt>
                <c:pt idx="80">
                  <c:v>-67.57302236409618</c:v>
                </c:pt>
                <c:pt idx="81">
                  <c:v>-67.83933111647622</c:v>
                </c:pt>
                <c:pt idx="82">
                  <c:v>-68.09788325625931</c:v>
                </c:pt>
                <c:pt idx="83">
                  <c:v>-68.34889692913853</c:v>
                </c:pt>
                <c:pt idx="84">
                  <c:v>-68.59258452768346</c:v>
                </c:pt>
                <c:pt idx="85">
                  <c:v>-68.82915282622309</c:v>
                </c:pt>
                <c:pt idx="86">
                  <c:v>-69.05880311333765</c:v>
                </c:pt>
                <c:pt idx="87">
                  <c:v>-69.28173132195265</c:v>
                </c:pt>
                <c:pt idx="88">
                  <c:v>-69.49812815705785</c:v>
                </c:pt>
                <c:pt idx="89">
                  <c:v>-69.7081792210521</c:v>
                </c:pt>
                <c:pt idx="90">
                  <c:v>-69.91206513672788</c:v>
                </c:pt>
                <c:pt idx="91">
                  <c:v>-70.10996166791566</c:v>
                </c:pt>
                <c:pt idx="92">
                  <c:v>-70.30203983779541</c:v>
                </c:pt>
                <c:pt idx="93">
                  <c:v>-70.48846604490914</c:v>
                </c:pt>
                <c:pt idx="94">
                  <c:v>-70.66940217685342</c:v>
                </c:pt>
                <c:pt idx="95">
                  <c:v>-70.8450057217426</c:v>
                </c:pt>
                <c:pt idx="96">
                  <c:v>-71.01542987736677</c:v>
                </c:pt>
                <c:pt idx="97">
                  <c:v>-71.18082365816553</c:v>
                </c:pt>
                <c:pt idx="98">
                  <c:v>-71.34133199996691</c:v>
                </c:pt>
                <c:pt idx="99">
                  <c:v>-71.4970958625485</c:v>
                </c:pt>
                <c:pt idx="100">
                  <c:v>-71.64825233004045</c:v>
                </c:pt>
                <c:pt idx="101">
                  <c:v>-71.7949347091945</c:v>
                </c:pt>
                <c:pt idx="102">
                  <c:v>-71.9372726255423</c:v>
                </c:pt>
                <c:pt idx="103">
                  <c:v>-72.07539211747198</c:v>
                </c:pt>
                <c:pt idx="104">
                  <c:v>-72.2094157282626</c:v>
                </c:pt>
                <c:pt idx="105">
                  <c:v>-72.33946259606265</c:v>
                </c:pt>
                <c:pt idx="106">
                  <c:v>-72.4656485419127</c:v>
                </c:pt>
                <c:pt idx="107">
                  <c:v>-72.58808615576405</c:v>
                </c:pt>
                <c:pt idx="108">
                  <c:v>-72.70688488058228</c:v>
                </c:pt>
                <c:pt idx="109">
                  <c:v>-72.82215109451874</c:v>
                </c:pt>
                <c:pt idx="110">
                  <c:v>-72.93398819122928</c:v>
                </c:pt>
                <c:pt idx="111">
                  <c:v>-73.04249665831906</c:v>
                </c:pt>
                <c:pt idx="112">
                  <c:v>-73.14777415398046</c:v>
                </c:pt>
                <c:pt idx="113">
                  <c:v>-73.2499155818485</c:v>
                </c:pt>
                <c:pt idx="114">
                  <c:v>-73.3490131640748</c:v>
                </c:pt>
                <c:pt idx="115">
                  <c:v>-73.44515651270355</c:v>
                </c:pt>
                <c:pt idx="116">
                  <c:v>-73.53843269933017</c:v>
                </c:pt>
                <c:pt idx="117">
                  <c:v>-73.62892632309816</c:v>
                </c:pt>
                <c:pt idx="118">
                  <c:v>-73.71671957706958</c:v>
                </c:pt>
                <c:pt idx="119">
                  <c:v>-73.80189231297231</c:v>
                </c:pt>
              </c:numCache>
            </c:numRef>
          </c:yVal>
          <c:smooth val="1"/>
          <c:extLst xmlns:c16r2="http://schemas.microsoft.com/office/drawing/2015/06/chart">
            <c:ext xmlns:c16="http://schemas.microsoft.com/office/drawing/2014/chart" uri="{C3380CC4-5D6E-409C-BE32-E72D297353CC}">
              <c16:uniqueId val="{00000001-50C8-4B6E-A95D-B9E7355EBB1E}"/>
            </c:ext>
          </c:extLst>
        </c:ser>
        <c:ser>
          <c:idx val="0"/>
          <c:order val="2"/>
          <c:tx>
            <c:strRef>
              <c:f>'SA-AcutePain-G'!$W$123</c:f>
              <c:strCache>
                <c:ptCount val="1"/>
                <c:pt idx="0">
                  <c:v>SOUD Deaths for 0.75x parameter level</c:v>
                </c:pt>
              </c:strCache>
            </c:strRef>
          </c:tx>
          <c:spPr>
            <a:ln w="6350">
              <a:solidFill>
                <a:schemeClr val="accent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W$3:$W$122</c:f>
              <c:numCache>
                <c:formatCode>General</c:formatCode>
                <c:ptCount val="120"/>
                <c:pt idx="0">
                  <c:v>0.0</c:v>
                </c:pt>
                <c:pt idx="1">
                  <c:v>0.0</c:v>
                </c:pt>
                <c:pt idx="2">
                  <c:v>-0.392288509168225</c:v>
                </c:pt>
                <c:pt idx="3">
                  <c:v>-0.720563076260942</c:v>
                </c:pt>
                <c:pt idx="4">
                  <c:v>-1.07531364886238</c:v>
                </c:pt>
                <c:pt idx="5">
                  <c:v>-1.46640040348923</c:v>
                </c:pt>
                <c:pt idx="6">
                  <c:v>-1.864504005038657</c:v>
                </c:pt>
                <c:pt idx="7">
                  <c:v>-2.265055651164789</c:v>
                </c:pt>
                <c:pt idx="8">
                  <c:v>-2.664609299795393</c:v>
                </c:pt>
                <c:pt idx="9">
                  <c:v>-3.060586303139416</c:v>
                </c:pt>
                <c:pt idx="10">
                  <c:v>-3.451077455356358</c:v>
                </c:pt>
                <c:pt idx="11">
                  <c:v>-3.834689571516264</c:v>
                </c:pt>
                <c:pt idx="12">
                  <c:v>-4.210426608698526</c:v>
                </c:pt>
                <c:pt idx="13">
                  <c:v>-9.465112406276102</c:v>
                </c:pt>
                <c:pt idx="14">
                  <c:v>-10.88151177490054</c:v>
                </c:pt>
                <c:pt idx="15">
                  <c:v>-12.24040638226363</c:v>
                </c:pt>
                <c:pt idx="16">
                  <c:v>-13.54731686663201</c:v>
                </c:pt>
                <c:pt idx="17">
                  <c:v>-14.80690851743293</c:v>
                </c:pt>
                <c:pt idx="18">
                  <c:v>-16.0230142024953</c:v>
                </c:pt>
                <c:pt idx="19">
                  <c:v>-17.1987502229716</c:v>
                </c:pt>
                <c:pt idx="20">
                  <c:v>-18.33670511214932</c:v>
                </c:pt>
                <c:pt idx="21">
                  <c:v>-19.43905386714598</c:v>
                </c:pt>
                <c:pt idx="22">
                  <c:v>-20.50764662429562</c:v>
                </c:pt>
                <c:pt idx="23">
                  <c:v>-21.54407757660583</c:v>
                </c:pt>
                <c:pt idx="24">
                  <c:v>-22.54973855383172</c:v>
                </c:pt>
                <c:pt idx="25">
                  <c:v>-23.52586069563515</c:v>
                </c:pt>
                <c:pt idx="26">
                  <c:v>-24.48185252274532</c:v>
                </c:pt>
                <c:pt idx="27">
                  <c:v>-25.41196372009924</c:v>
                </c:pt>
                <c:pt idx="28">
                  <c:v>-26.31696146256795</c:v>
                </c:pt>
                <c:pt idx="29">
                  <c:v>-27.19757596415572</c:v>
                </c:pt>
                <c:pt idx="30">
                  <c:v>-28.05449321197596</c:v>
                </c:pt>
                <c:pt idx="31">
                  <c:v>-28.88836237186261</c:v>
                </c:pt>
                <c:pt idx="32">
                  <c:v>-29.69980151651084</c:v>
                </c:pt>
                <c:pt idx="33">
                  <c:v>-30.48940217390557</c:v>
                </c:pt>
                <c:pt idx="34">
                  <c:v>-31.25773290035006</c:v>
                </c:pt>
                <c:pt idx="35">
                  <c:v>-32.00534209483205</c:v>
                </c:pt>
                <c:pt idx="36">
                  <c:v>-32.73276022339344</c:v>
                </c:pt>
                <c:pt idx="37">
                  <c:v>-33.44050158453062</c:v>
                </c:pt>
                <c:pt idx="38">
                  <c:v>-34.12906571745522</c:v>
                </c:pt>
                <c:pt idx="39">
                  <c:v>-34.7989527434482</c:v>
                </c:pt>
                <c:pt idx="40">
                  <c:v>-35.45063809865619</c:v>
                </c:pt>
                <c:pt idx="41">
                  <c:v>-36.08458489079699</c:v>
                </c:pt>
                <c:pt idx="42">
                  <c:v>-36.7012446062537</c:v>
                </c:pt>
                <c:pt idx="43">
                  <c:v>-37.30105764987214</c:v>
                </c:pt>
                <c:pt idx="44">
                  <c:v>-37.88445380023794</c:v>
                </c:pt>
                <c:pt idx="45">
                  <c:v>-38.45185259885204</c:v>
                </c:pt>
                <c:pt idx="46">
                  <c:v>-39.00366368762391</c:v>
                </c:pt>
                <c:pt idx="47">
                  <c:v>-39.54028710580904</c:v>
                </c:pt>
                <c:pt idx="48">
                  <c:v>-40.0621135550174</c:v>
                </c:pt>
                <c:pt idx="49">
                  <c:v>-40.5695246390652</c:v>
                </c:pt>
                <c:pt idx="50">
                  <c:v>-41.06289308388982</c:v>
                </c:pt>
                <c:pt idx="51">
                  <c:v>-41.54258294163603</c:v>
                </c:pt>
                <c:pt idx="52">
                  <c:v>-42.00894980653352</c:v>
                </c:pt>
                <c:pt idx="53">
                  <c:v>-42.46234097484616</c:v>
                </c:pt>
                <c:pt idx="54">
                  <c:v>-42.9030956171293</c:v>
                </c:pt>
                <c:pt idx="55">
                  <c:v>-43.33154494399295</c:v>
                </c:pt>
                <c:pt idx="56">
                  <c:v>-43.7480123663659</c:v>
                </c:pt>
                <c:pt idx="57">
                  <c:v>-44.1528136511639</c:v>
                </c:pt>
                <c:pt idx="58">
                  <c:v>-44.5462570730588</c:v>
                </c:pt>
                <c:pt idx="59">
                  <c:v>-44.9286435628851</c:v>
                </c:pt>
                <c:pt idx="60">
                  <c:v>-45.30026685310794</c:v>
                </c:pt>
                <c:pt idx="61">
                  <c:v>-45.66141362066605</c:v>
                </c:pt>
                <c:pt idx="62">
                  <c:v>-46.01236362743525</c:v>
                </c:pt>
                <c:pt idx="63">
                  <c:v>-46.35338985851129</c:v>
                </c:pt>
                <c:pt idx="64">
                  <c:v>-46.68475865843507</c:v>
                </c:pt>
                <c:pt idx="65">
                  <c:v>-47.00672986552267</c:v>
                </c:pt>
                <c:pt idx="66">
                  <c:v>-47.31955694428895</c:v>
                </c:pt>
                <c:pt idx="67">
                  <c:v>-47.62348711606528</c:v>
                </c:pt>
                <c:pt idx="68">
                  <c:v>-47.91876148784255</c:v>
                </c:pt>
                <c:pt idx="69">
                  <c:v>-48.20561517937964</c:v>
                </c:pt>
                <c:pt idx="70">
                  <c:v>-48.4842774485742</c:v>
                </c:pt>
                <c:pt idx="71">
                  <c:v>-48.75497181513659</c:v>
                </c:pt>
                <c:pt idx="72">
                  <c:v>-49.01791618254222</c:v>
                </c:pt>
                <c:pt idx="73">
                  <c:v>-49.2733229582831</c:v>
                </c:pt>
                <c:pt idx="74">
                  <c:v>-49.52139917240602</c:v>
                </c:pt>
                <c:pt idx="75">
                  <c:v>-49.76234659434517</c:v>
                </c:pt>
                <c:pt idx="76">
                  <c:v>-49.99636184803241</c:v>
                </c:pt>
                <c:pt idx="77">
                  <c:v>-50.22363652529214</c:v>
                </c:pt>
                <c:pt idx="78">
                  <c:v>-50.44435729750921</c:v>
                </c:pt>
                <c:pt idx="79">
                  <c:v>-50.6587060255658</c:v>
                </c:pt>
                <c:pt idx="80">
                  <c:v>-50.86685986805112</c:v>
                </c:pt>
                <c:pt idx="81">
                  <c:v>-51.06899138772896</c:v>
                </c:pt>
                <c:pt idx="82">
                  <c:v>-51.26526865627284</c:v>
                </c:pt>
                <c:pt idx="83">
                  <c:v>-51.45585535726011</c:v>
                </c:pt>
                <c:pt idx="84">
                  <c:v>-51.6409108874315</c:v>
                </c:pt>
                <c:pt idx="85">
                  <c:v>-51.8205904562088</c:v>
                </c:pt>
                <c:pt idx="86">
                  <c:v>-51.99504518348645</c:v>
                </c:pt>
                <c:pt idx="87">
                  <c:v>-52.1644221956889</c:v>
                </c:pt>
                <c:pt idx="88">
                  <c:v>-52.32886472010434</c:v>
                </c:pt>
                <c:pt idx="89">
                  <c:v>-52.48851217750375</c:v>
                </c:pt>
                <c:pt idx="90">
                  <c:v>-52.64350027304574</c:v>
                </c:pt>
                <c:pt idx="91">
                  <c:v>-52.7939610854835</c:v>
                </c:pt>
                <c:pt idx="92">
                  <c:v>-52.94002315467812</c:v>
                </c:pt>
                <c:pt idx="93">
                  <c:v>-53.08181156743326</c:v>
                </c:pt>
                <c:pt idx="94">
                  <c:v>-53.21944804166039</c:v>
                </c:pt>
                <c:pt idx="95">
                  <c:v>-53.35305100888564</c:v>
                </c:pt>
                <c:pt idx="96">
                  <c:v>-53.48273569512048</c:v>
                </c:pt>
                <c:pt idx="97">
                  <c:v>-53.60861420009937</c:v>
                </c:pt>
                <c:pt idx="98">
                  <c:v>-53.7307955749104</c:v>
                </c:pt>
                <c:pt idx="99">
                  <c:v>-53.8493858980256</c:v>
                </c:pt>
                <c:pt idx="100">
                  <c:v>-53.9644883497568</c:v>
                </c:pt>
                <c:pt idx="101">
                  <c:v>-54.07620328514759</c:v>
                </c:pt>
                <c:pt idx="102">
                  <c:v>-54.184628305323</c:v>
                </c:pt>
                <c:pt idx="103">
                  <c:v>-54.28985832731615</c:v>
                </c:pt>
                <c:pt idx="104">
                  <c:v>-54.39198565238802</c:v>
                </c:pt>
                <c:pt idx="105">
                  <c:v>-54.49110003286277</c:v>
                </c:pt>
                <c:pt idx="106">
                  <c:v>-54.58728873749912</c:v>
                </c:pt>
                <c:pt idx="107">
                  <c:v>-54.68063661541314</c:v>
                </c:pt>
                <c:pt idx="108">
                  <c:v>-54.7712261585821</c:v>
                </c:pt>
                <c:pt idx="109">
                  <c:v>-54.85913756294</c:v>
                </c:pt>
                <c:pt idx="110">
                  <c:v>-54.94444878809824</c:v>
                </c:pt>
                <c:pt idx="111">
                  <c:v>-55.02723561569675</c:v>
                </c:pt>
                <c:pt idx="112">
                  <c:v>-55.1075717064262</c:v>
                </c:pt>
                <c:pt idx="113">
                  <c:v>-55.18552865572785</c:v>
                </c:pt>
                <c:pt idx="114">
                  <c:v>-55.26117604820044</c:v>
                </c:pt>
                <c:pt idx="115">
                  <c:v>-55.33458151073378</c:v>
                </c:pt>
                <c:pt idx="116">
                  <c:v>-55.40581076439496</c:v>
                </c:pt>
                <c:pt idx="117">
                  <c:v>-55.47492767507674</c:v>
                </c:pt>
                <c:pt idx="118">
                  <c:v>-55.54199430295355</c:v>
                </c:pt>
                <c:pt idx="119">
                  <c:v>-55.60707095073981</c:v>
                </c:pt>
              </c:numCache>
            </c:numRef>
          </c:yVal>
          <c:smooth val="1"/>
          <c:extLst xmlns:c16r2="http://schemas.microsoft.com/office/drawing/2015/06/chart">
            <c:ext xmlns:c16="http://schemas.microsoft.com/office/drawing/2014/chart" uri="{C3380CC4-5D6E-409C-BE32-E72D297353CC}">
              <c16:uniqueId val="{00000002-50C8-4B6E-A95D-B9E7355EBB1E}"/>
            </c:ext>
          </c:extLst>
        </c:ser>
        <c:ser>
          <c:idx val="7"/>
          <c:order val="3"/>
          <c:tx>
            <c:strRef>
              <c:f>'SA-AcutePain-G'!$F$123</c:f>
              <c:strCache>
                <c:ptCount val="1"/>
                <c:pt idx="0">
                  <c:v>SHUD Deaths for 1.25x parameter level</c:v>
                </c:pt>
              </c:strCache>
            </c:strRef>
          </c:tx>
          <c:spPr>
            <a:ln w="76200">
              <a:solidFill>
                <a:schemeClr val="accent2"/>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F$3:$F$122</c:f>
              <c:numCache>
                <c:formatCode>General</c:formatCode>
                <c:ptCount val="120"/>
                <c:pt idx="0">
                  <c:v>0.0</c:v>
                </c:pt>
                <c:pt idx="1">
                  <c:v>0.0</c:v>
                </c:pt>
                <c:pt idx="2">
                  <c:v>-0.754512336980815</c:v>
                </c:pt>
                <c:pt idx="3">
                  <c:v>-1.770569162009178</c:v>
                </c:pt>
                <c:pt idx="4">
                  <c:v>-2.931206530167356</c:v>
                </c:pt>
                <c:pt idx="5">
                  <c:v>-3.999254559689187</c:v>
                </c:pt>
                <c:pt idx="6">
                  <c:v>-5.088475430951303</c:v>
                </c:pt>
                <c:pt idx="7">
                  <c:v>-6.201847676871421</c:v>
                </c:pt>
                <c:pt idx="8">
                  <c:v>-7.337287261666638</c:v>
                </c:pt>
                <c:pt idx="9">
                  <c:v>-8.493124167103403</c:v>
                </c:pt>
                <c:pt idx="10">
                  <c:v>-9.667996076316422</c:v>
                </c:pt>
                <c:pt idx="11">
                  <c:v>-10.86076882265993</c:v>
                </c:pt>
                <c:pt idx="12">
                  <c:v>-12.0704770670669</c:v>
                </c:pt>
                <c:pt idx="13">
                  <c:v>-2.182356963950224</c:v>
                </c:pt>
                <c:pt idx="14">
                  <c:v>-1.100375844748805</c:v>
                </c:pt>
                <c:pt idx="15">
                  <c:v>-0.132273492741797</c:v>
                </c:pt>
                <c:pt idx="16">
                  <c:v>0.736525307045122</c:v>
                </c:pt>
                <c:pt idx="17">
                  <c:v>1.517641935311212</c:v>
                </c:pt>
                <c:pt idx="18">
                  <c:v>2.22055097303969</c:v>
                </c:pt>
                <c:pt idx="19">
                  <c:v>2.852548895671406</c:v>
                </c:pt>
                <c:pt idx="20">
                  <c:v>3.419411191578726</c:v>
                </c:pt>
                <c:pt idx="21">
                  <c:v>3.925754932271593</c:v>
                </c:pt>
                <c:pt idx="22">
                  <c:v>4.375309621306997</c:v>
                </c:pt>
                <c:pt idx="23">
                  <c:v>4.771125421684018</c:v>
                </c:pt>
                <c:pt idx="24">
                  <c:v>5.11573309986834</c:v>
                </c:pt>
                <c:pt idx="25">
                  <c:v>5.41126674321445</c:v>
                </c:pt>
                <c:pt idx="26">
                  <c:v>5.678430436128837</c:v>
                </c:pt>
                <c:pt idx="27">
                  <c:v>5.903340074509332</c:v>
                </c:pt>
                <c:pt idx="28">
                  <c:v>6.087102198202001</c:v>
                </c:pt>
                <c:pt idx="29">
                  <c:v>6.23076168077523</c:v>
                </c:pt>
                <c:pt idx="30">
                  <c:v>6.335287944175342</c:v>
                </c:pt>
                <c:pt idx="31">
                  <c:v>6.401594517530566</c:v>
                </c:pt>
                <c:pt idx="32">
                  <c:v>6.430552885435008</c:v>
                </c:pt>
                <c:pt idx="33">
                  <c:v>6.423003063419355</c:v>
                </c:pt>
                <c:pt idx="34">
                  <c:v>6.3797614238003</c:v>
                </c:pt>
                <c:pt idx="35">
                  <c:v>6.30162641507355</c:v>
                </c:pt>
                <c:pt idx="36">
                  <c:v>6.18938268392917</c:v>
                </c:pt>
                <c:pt idx="37">
                  <c:v>6.043803990461993</c:v>
                </c:pt>
                <c:pt idx="38">
                  <c:v>5.865655215810375</c:v>
                </c:pt>
                <c:pt idx="39">
                  <c:v>5.655725963014078</c:v>
                </c:pt>
                <c:pt idx="40">
                  <c:v>5.41477166863283</c:v>
                </c:pt>
                <c:pt idx="41">
                  <c:v>5.143540727853224</c:v>
                </c:pt>
                <c:pt idx="42">
                  <c:v>4.842774895366029</c:v>
                </c:pt>
                <c:pt idx="43">
                  <c:v>4.513209342827258</c:v>
                </c:pt>
                <c:pt idx="44">
                  <c:v>4.155572572137165</c:v>
                </c:pt>
                <c:pt idx="45">
                  <c:v>3.770586229361106</c:v>
                </c:pt>
                <c:pt idx="46">
                  <c:v>3.358964854506985</c:v>
                </c:pt>
                <c:pt idx="47">
                  <c:v>2.92141559295692</c:v>
                </c:pt>
                <c:pt idx="48">
                  <c:v>2.458637887600116</c:v>
                </c:pt>
                <c:pt idx="49">
                  <c:v>1.971323165612966</c:v>
                </c:pt>
                <c:pt idx="50">
                  <c:v>1.460154529941974</c:v>
                </c:pt>
                <c:pt idx="51">
                  <c:v>0.925806462616083</c:v>
                </c:pt>
                <c:pt idx="52">
                  <c:v>0.368944600277791</c:v>
                </c:pt>
                <c:pt idx="53">
                  <c:v>-0.209774574631683</c:v>
                </c:pt>
                <c:pt idx="54">
                  <c:v>-0.809703973530668</c:v>
                </c:pt>
                <c:pt idx="55">
                  <c:v>-1.430206117757962</c:v>
                </c:pt>
                <c:pt idx="56">
                  <c:v>-2.070653331042513</c:v>
                </c:pt>
                <c:pt idx="57">
                  <c:v>-2.730427908497404</c:v>
                </c:pt>
                <c:pt idx="58">
                  <c:v>-3.408922262618671</c:v>
                </c:pt>
                <c:pt idx="59">
                  <c:v>-4.105539046998211</c:v>
                </c:pt>
                <c:pt idx="60">
                  <c:v>-4.81969125864016</c:v>
                </c:pt>
                <c:pt idx="61">
                  <c:v>-5.550802319866534</c:v>
                </c:pt>
                <c:pt idx="62">
                  <c:v>-6.298306140869362</c:v>
                </c:pt>
                <c:pt idx="63">
                  <c:v>-7.061647163985208</c:v>
                </c:pt>
                <c:pt idx="64">
                  <c:v>-7.840280390790758</c:v>
                </c:pt>
                <c:pt idx="65">
                  <c:v>-8.633671393001258</c:v>
                </c:pt>
                <c:pt idx="66">
                  <c:v>-9.441296308409757</c:v>
                </c:pt>
                <c:pt idx="67">
                  <c:v>-10.26264182281006</c:v>
                </c:pt>
                <c:pt idx="68">
                  <c:v>-11.09720513890511</c:v>
                </c:pt>
                <c:pt idx="69">
                  <c:v>-11.94449393312898</c:v>
                </c:pt>
                <c:pt idx="70">
                  <c:v>-12.80402630130948</c:v>
                </c:pt>
                <c:pt idx="71">
                  <c:v>-13.67533069402948</c:v>
                </c:pt>
                <c:pt idx="72">
                  <c:v>-14.55794584250753</c:v>
                </c:pt>
                <c:pt idx="73">
                  <c:v>-15.45142067577931</c:v>
                </c:pt>
                <c:pt idx="74">
                  <c:v>-16.35531422991353</c:v>
                </c:pt>
                <c:pt idx="75">
                  <c:v>-17.26919554997002</c:v>
                </c:pt>
                <c:pt idx="76">
                  <c:v>-18.19264358534008</c:v>
                </c:pt>
                <c:pt idx="77">
                  <c:v>-19.12524707911171</c:v>
                </c:pt>
                <c:pt idx="78">
                  <c:v>-20.06660445201842</c:v>
                </c:pt>
                <c:pt idx="79">
                  <c:v>-21.01632368154732</c:v>
                </c:pt>
                <c:pt idx="80">
                  <c:v>-21.97402217670192</c:v>
                </c:pt>
                <c:pt idx="81">
                  <c:v>-22.93932664891577</c:v>
                </c:pt>
                <c:pt idx="82">
                  <c:v>-23.91187297957472</c:v>
                </c:pt>
                <c:pt idx="83">
                  <c:v>-24.89130608456344</c:v>
                </c:pt>
                <c:pt idx="84">
                  <c:v>-25.87727977624932</c:v>
                </c:pt>
                <c:pt idx="85">
                  <c:v>-26.86945662327125</c:v>
                </c:pt>
                <c:pt idx="86">
                  <c:v>-27.86750780848429</c:v>
                </c:pt>
                <c:pt idx="87">
                  <c:v>-28.87111298539048</c:v>
                </c:pt>
                <c:pt idx="88">
                  <c:v>-29.87996013336037</c:v>
                </c:pt>
                <c:pt idx="89">
                  <c:v>-30.89374541192751</c:v>
                </c:pt>
                <c:pt idx="90">
                  <c:v>-31.91217301442957</c:v>
                </c:pt>
                <c:pt idx="91">
                  <c:v>-32.93495502123334</c:v>
                </c:pt>
                <c:pt idx="92">
                  <c:v>-33.96181125278176</c:v>
                </c:pt>
                <c:pt idx="93">
                  <c:v>-34.9924691226705</c:v>
                </c:pt>
                <c:pt idx="94">
                  <c:v>-36.02666349095826</c:v>
                </c:pt>
                <c:pt idx="95">
                  <c:v>-37.06413651788862</c:v>
                </c:pt>
                <c:pt idx="96">
                  <c:v>-38.10463751819334</c:v>
                </c:pt>
                <c:pt idx="97">
                  <c:v>-39.1479228161349</c:v>
                </c:pt>
                <c:pt idx="98">
                  <c:v>-40.19375560143608</c:v>
                </c:pt>
                <c:pt idx="99">
                  <c:v>-41.24190578621364</c:v>
                </c:pt>
                <c:pt idx="100">
                  <c:v>-42.2921498630612</c:v>
                </c:pt>
                <c:pt idx="101">
                  <c:v>-43.34427076436709</c:v>
                </c:pt>
                <c:pt idx="102">
                  <c:v>-44.39805772298841</c:v>
                </c:pt>
                <c:pt idx="103">
                  <c:v>-45.45330613435517</c:v>
                </c:pt>
                <c:pt idx="104">
                  <c:v>-46.50981742010605</c:v>
                </c:pt>
                <c:pt idx="105">
                  <c:v>-47.56739889331597</c:v>
                </c:pt>
                <c:pt idx="106">
                  <c:v>-48.6258636253902</c:v>
                </c:pt>
                <c:pt idx="107">
                  <c:v>-49.68503031468154</c:v>
                </c:pt>
                <c:pt idx="108">
                  <c:v>-50.7447231568879</c:v>
                </c:pt>
                <c:pt idx="109">
                  <c:v>-51.80477171727382</c:v>
                </c:pt>
                <c:pt idx="110">
                  <c:v>-52.86501080476127</c:v>
                </c:pt>
                <c:pt idx="111">
                  <c:v>-53.92528034791762</c:v>
                </c:pt>
                <c:pt idx="112">
                  <c:v>-54.98542527288036</c:v>
                </c:pt>
                <c:pt idx="113">
                  <c:v>-56.04529538323855</c:v>
                </c:pt>
                <c:pt idx="114">
                  <c:v>-57.10474524189494</c:v>
                </c:pt>
                <c:pt idx="115">
                  <c:v>-58.16363405492052</c:v>
                </c:pt>
                <c:pt idx="116">
                  <c:v>-59.221825557424</c:v>
                </c:pt>
                <c:pt idx="117">
                  <c:v>-60.27918790143103</c:v>
                </c:pt>
                <c:pt idx="118">
                  <c:v>-61.33559354579493</c:v>
                </c:pt>
                <c:pt idx="119">
                  <c:v>-62.39091914813153</c:v>
                </c:pt>
              </c:numCache>
            </c:numRef>
          </c:yVal>
          <c:smooth val="1"/>
          <c:extLst xmlns:c16r2="http://schemas.microsoft.com/office/drawing/2015/06/chart">
            <c:ext xmlns:c16="http://schemas.microsoft.com/office/drawing/2014/chart" uri="{C3380CC4-5D6E-409C-BE32-E72D297353CC}">
              <c16:uniqueId val="{00000003-50C8-4B6E-A95D-B9E7355EBB1E}"/>
            </c:ext>
          </c:extLst>
        </c:ser>
        <c:ser>
          <c:idx val="4"/>
          <c:order val="4"/>
          <c:tx>
            <c:strRef>
              <c:f>'SA-AcutePain-G'!$O$123</c:f>
              <c:strCache>
                <c:ptCount val="1"/>
                <c:pt idx="0">
                  <c:v>SHUD Deaths for 1x parameter level</c:v>
                </c:pt>
              </c:strCache>
            </c:strRef>
          </c:tx>
          <c:spPr>
            <a:ln w="38100">
              <a:solidFill>
                <a:schemeClr val="accent2"/>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O$3:$O$122</c:f>
              <c:numCache>
                <c:formatCode>General</c:formatCode>
                <c:ptCount val="120"/>
                <c:pt idx="0">
                  <c:v>0.0</c:v>
                </c:pt>
                <c:pt idx="1">
                  <c:v>0.0</c:v>
                </c:pt>
                <c:pt idx="2">
                  <c:v>-0.784267248398601</c:v>
                </c:pt>
                <c:pt idx="3">
                  <c:v>-1.828261647680347</c:v>
                </c:pt>
                <c:pt idx="4">
                  <c:v>-2.949062615707817</c:v>
                </c:pt>
                <c:pt idx="5">
                  <c:v>-4.011323929188302</c:v>
                </c:pt>
                <c:pt idx="6">
                  <c:v>-5.100381356064967</c:v>
                </c:pt>
                <c:pt idx="7">
                  <c:v>-6.213599539910589</c:v>
                </c:pt>
                <c:pt idx="8">
                  <c:v>-7.34889855408187</c:v>
                </c:pt>
                <c:pt idx="9">
                  <c:v>-8.504612224110314</c:v>
                </c:pt>
                <c:pt idx="10">
                  <c:v>-9.679381824052768</c:v>
                </c:pt>
                <c:pt idx="11">
                  <c:v>-10.87207653633213</c:v>
                </c:pt>
                <c:pt idx="12">
                  <c:v>-12.08173414026801</c:v>
                </c:pt>
                <c:pt idx="13">
                  <c:v>-2.193593689026511</c:v>
                </c:pt>
                <c:pt idx="14">
                  <c:v>-1.113330026870062</c:v>
                </c:pt>
                <c:pt idx="15">
                  <c:v>-0.147141457702128</c:v>
                </c:pt>
                <c:pt idx="16">
                  <c:v>0.719571162418879</c:v>
                </c:pt>
                <c:pt idx="17">
                  <c:v>1.498561899775859</c:v>
                </c:pt>
                <c:pt idx="18">
                  <c:v>2.199252045705089</c:v>
                </c:pt>
                <c:pt idx="19">
                  <c:v>2.828932512326628</c:v>
                </c:pt>
                <c:pt idx="20">
                  <c:v>3.393380916973728</c:v>
                </c:pt>
                <c:pt idx="21">
                  <c:v>3.897214610914989</c:v>
                </c:pt>
                <c:pt idx="22">
                  <c:v>4.344162034119154</c:v>
                </c:pt>
                <c:pt idx="23">
                  <c:v>4.737271345756337</c:v>
                </c:pt>
                <c:pt idx="24">
                  <c:v>5.079070673289606</c:v>
                </c:pt>
                <c:pt idx="25">
                  <c:v>5.371691060007378</c:v>
                </c:pt>
                <c:pt idx="26">
                  <c:v>5.635836498620074</c:v>
                </c:pt>
                <c:pt idx="27">
                  <c:v>5.857617621705224</c:v>
                </c:pt>
                <c:pt idx="28">
                  <c:v>6.038137838870671</c:v>
                </c:pt>
                <c:pt idx="29">
                  <c:v>6.17843893925451</c:v>
                </c:pt>
                <c:pt idx="30">
                  <c:v>6.279487560321331</c:v>
                </c:pt>
                <c:pt idx="31">
                  <c:v>6.342194458198747</c:v>
                </c:pt>
                <c:pt idx="32">
                  <c:v>6.367428472738696</c:v>
                </c:pt>
                <c:pt idx="33">
                  <c:v>6.356027138789841</c:v>
                </c:pt>
                <c:pt idx="34">
                  <c:v>6.308804523562321</c:v>
                </c:pt>
                <c:pt idx="35">
                  <c:v>6.226556953170935</c:v>
                </c:pt>
                <c:pt idx="36">
                  <c:v>6.110067138581462</c:v>
                </c:pt>
                <c:pt idx="37">
                  <c:v>5.960107092307135</c:v>
                </c:pt>
                <c:pt idx="38">
                  <c:v>5.77744013569309</c:v>
                </c:pt>
                <c:pt idx="39">
                  <c:v>5.562854508350828</c:v>
                </c:pt>
                <c:pt idx="40">
                  <c:v>5.317104465296033</c:v>
                </c:pt>
                <c:pt idx="41">
                  <c:v>5.040937400797747</c:v>
                </c:pt>
                <c:pt idx="42">
                  <c:v>4.735094244886611</c:v>
                </c:pt>
                <c:pt idx="43">
                  <c:v>4.400309516432161</c:v>
                </c:pt>
                <c:pt idx="44">
                  <c:v>4.037311231153351</c:v>
                </c:pt>
                <c:pt idx="45">
                  <c:v>3.646820710233032</c:v>
                </c:pt>
                <c:pt idx="46">
                  <c:v>3.229552324667293</c:v>
                </c:pt>
                <c:pt idx="47">
                  <c:v>2.786213201181044</c:v>
                </c:pt>
                <c:pt idx="48">
                  <c:v>2.317502908793267</c:v>
                </c:pt>
                <c:pt idx="49">
                  <c:v>1.824113140009877</c:v>
                </c:pt>
                <c:pt idx="50">
                  <c:v>1.306727396725273</c:v>
                </c:pt>
                <c:pt idx="51">
                  <c:v>0.766020687984292</c:v>
                </c:pt>
                <c:pt idx="52">
                  <c:v>0.202659300028336</c:v>
                </c:pt>
                <c:pt idx="53">
                  <c:v>-0.382699517967376</c:v>
                </c:pt>
                <c:pt idx="54">
                  <c:v>-0.989407798930415</c:v>
                </c:pt>
                <c:pt idx="55">
                  <c:v>-1.616827079255836</c:v>
                </c:pt>
                <c:pt idx="56">
                  <c:v>-2.26432859648553</c:v>
                </c:pt>
                <c:pt idx="57">
                  <c:v>-2.931293463427892</c:v>
                </c:pt>
                <c:pt idx="58">
                  <c:v>-3.617112819178144</c:v>
                </c:pt>
                <c:pt idx="59">
                  <c:v>-4.321187957752883</c:v>
                </c:pt>
                <c:pt idx="60">
                  <c:v>-5.042930435218429</c:v>
                </c:pt>
                <c:pt idx="61">
                  <c:v>-5.781762156302192</c:v>
                </c:pt>
                <c:pt idx="62">
                  <c:v>-6.537115441530021</c:v>
                </c:pt>
                <c:pt idx="63">
                  <c:v>-7.30843307597961</c:v>
                </c:pt>
                <c:pt idx="64">
                  <c:v>-8.095168340731648</c:v>
                </c:pt>
                <c:pt idx="65">
                  <c:v>-8.89678502800325</c:v>
                </c:pt>
                <c:pt idx="66">
                  <c:v>-9.712757441207797</c:v>
                </c:pt>
                <c:pt idx="67">
                  <c:v>-10.54257038087985</c:v>
                </c:pt>
                <c:pt idx="68">
                  <c:v>-11.38571911745253</c:v>
                </c:pt>
                <c:pt idx="69">
                  <c:v>-12.24170935184393</c:v>
                </c:pt>
                <c:pt idx="70">
                  <c:v>-13.11005716475252</c:v>
                </c:pt>
                <c:pt idx="71">
                  <c:v>-13.99028895553597</c:v>
                </c:pt>
                <c:pt idx="72">
                  <c:v>-14.8819413714874</c:v>
                </c:pt>
                <c:pt idx="73">
                  <c:v>-15.78456122829821</c:v>
                </c:pt>
                <c:pt idx="74">
                  <c:v>-16.69770542243491</c:v>
                </c:pt>
                <c:pt idx="75">
                  <c:v>-17.6209408361417</c:v>
                </c:pt>
                <c:pt idx="76">
                  <c:v>-18.55384423571659</c:v>
                </c:pt>
                <c:pt idx="77">
                  <c:v>-19.49600216369213</c:v>
                </c:pt>
                <c:pt idx="78">
                  <c:v>-20.44701082549555</c:v>
                </c:pt>
                <c:pt idx="79">
                  <c:v>-21.40647597115312</c:v>
                </c:pt>
                <c:pt idx="80">
                  <c:v>-22.37401277254753</c:v>
                </c:pt>
                <c:pt idx="81">
                  <c:v>-23.34924569671971</c:v>
                </c:pt>
                <c:pt idx="82">
                  <c:v>-24.3318083756697</c:v>
                </c:pt>
                <c:pt idx="83">
                  <c:v>-25.32134347309329</c:v>
                </c:pt>
                <c:pt idx="84">
                  <c:v>-26.31750254844751</c:v>
                </c:pt>
                <c:pt idx="85">
                  <c:v>-27.31994591872931</c:v>
                </c:pt>
                <c:pt idx="86">
                  <c:v>-28.32834251831287</c:v>
                </c:pt>
                <c:pt idx="87">
                  <c:v>-29.34236975718754</c:v>
                </c:pt>
                <c:pt idx="88">
                  <c:v>-30.36171337789096</c:v>
                </c:pt>
                <c:pt idx="89">
                  <c:v>-31.38606731143268</c:v>
                </c:pt>
                <c:pt idx="90">
                  <c:v>-32.41513353247647</c:v>
                </c:pt>
                <c:pt idx="91">
                  <c:v>-33.44862191402863</c:v>
                </c:pt>
                <c:pt idx="92">
                  <c:v>-34.48625008186495</c:v>
                </c:pt>
                <c:pt idx="93">
                  <c:v>-35.52774326891436</c:v>
                </c:pt>
                <c:pt idx="94">
                  <c:v>-36.57283416979597</c:v>
                </c:pt>
                <c:pt idx="95">
                  <c:v>-37.6212627957004</c:v>
                </c:pt>
                <c:pt idx="96">
                  <c:v>-38.67277632977811</c:v>
                </c:pt>
                <c:pt idx="97">
                  <c:v>-39.72712898320505</c:v>
                </c:pt>
                <c:pt idx="98">
                  <c:v>-40.78408185205895</c:v>
                </c:pt>
                <c:pt idx="99">
                  <c:v>-41.84340277515376</c:v>
                </c:pt>
                <c:pt idx="100">
                  <c:v>-42.90486619294114</c:v>
                </c:pt>
                <c:pt idx="101">
                  <c:v>-43.9682530076095</c:v>
                </c:pt>
                <c:pt idx="102">
                  <c:v>-45.03335044445925</c:v>
                </c:pt>
                <c:pt idx="103">
                  <c:v>-46.09995191467896</c:v>
                </c:pt>
                <c:pt idx="104">
                  <c:v>-47.16785687957863</c:v>
                </c:pt>
                <c:pt idx="105">
                  <c:v>-48.23687071637777</c:v>
                </c:pt>
                <c:pt idx="106">
                  <c:v>-49.30680458560386</c:v>
                </c:pt>
                <c:pt idx="107">
                  <c:v>-50.37747530017341</c:v>
                </c:pt>
                <c:pt idx="108">
                  <c:v>-51.4487051962015</c:v>
                </c:pt>
                <c:pt idx="109">
                  <c:v>-52.52032200559952</c:v>
                </c:pt>
                <c:pt idx="110">
                  <c:v>-53.592158730494</c:v>
                </c:pt>
                <c:pt idx="111">
                  <c:v>-54.66405351951094</c:v>
                </c:pt>
                <c:pt idx="112">
                  <c:v>-55.73584954595253</c:v>
                </c:pt>
                <c:pt idx="113">
                  <c:v>-56.80739488789794</c:v>
                </c:pt>
                <c:pt idx="114">
                  <c:v>-57.87854241024817</c:v>
                </c:pt>
                <c:pt idx="115">
                  <c:v>-58.94914964873335</c:v>
                </c:pt>
                <c:pt idx="116">
                  <c:v>-60.01907869590118</c:v>
                </c:pt>
                <c:pt idx="117">
                  <c:v>-61.08819608908615</c:v>
                </c:pt>
                <c:pt idx="118">
                  <c:v>-62.15637270038251</c:v>
                </c:pt>
                <c:pt idx="119">
                  <c:v>-63.22348362861165</c:v>
                </c:pt>
              </c:numCache>
            </c:numRef>
          </c:yVal>
          <c:smooth val="1"/>
          <c:extLst xmlns:c16r2="http://schemas.microsoft.com/office/drawing/2015/06/chart">
            <c:ext xmlns:c16="http://schemas.microsoft.com/office/drawing/2014/chart" uri="{C3380CC4-5D6E-409C-BE32-E72D297353CC}">
              <c16:uniqueId val="{00000004-50C8-4B6E-A95D-B9E7355EBB1E}"/>
            </c:ext>
          </c:extLst>
        </c:ser>
        <c:ser>
          <c:idx val="1"/>
          <c:order val="5"/>
          <c:tx>
            <c:strRef>
              <c:f>'SA-AcutePain-G'!$X$123</c:f>
              <c:strCache>
                <c:ptCount val="1"/>
                <c:pt idx="0">
                  <c:v>SHUD Deaths for 0.75x parameter level</c:v>
                </c:pt>
              </c:strCache>
            </c:strRef>
          </c:tx>
          <c:spPr>
            <a:ln w="6350">
              <a:solidFill>
                <a:schemeClr val="accent2"/>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X$3:$X$122</c:f>
              <c:numCache>
                <c:formatCode>General</c:formatCode>
                <c:ptCount val="120"/>
                <c:pt idx="0">
                  <c:v>0.0</c:v>
                </c:pt>
                <c:pt idx="1">
                  <c:v>0.0</c:v>
                </c:pt>
                <c:pt idx="2">
                  <c:v>-0.811096842953066</c:v>
                </c:pt>
                <c:pt idx="3">
                  <c:v>-1.877415109633284</c:v>
                </c:pt>
                <c:pt idx="4">
                  <c:v>-2.958744788829381</c:v>
                </c:pt>
                <c:pt idx="5">
                  <c:v>-4.020879978527335</c:v>
                </c:pt>
                <c:pt idx="6">
                  <c:v>-5.109816937929645</c:v>
                </c:pt>
                <c:pt idx="7">
                  <c:v>-6.222924531555367</c:v>
                </c:pt>
                <c:pt idx="8">
                  <c:v>-7.358126791069162</c:v>
                </c:pt>
                <c:pt idx="9">
                  <c:v>-8.513761257971497</c:v>
                </c:pt>
                <c:pt idx="10">
                  <c:v>-9.68847268732725</c:v>
                </c:pt>
                <c:pt idx="11">
                  <c:v>-10.88113351609</c:v>
                </c:pt>
                <c:pt idx="12">
                  <c:v>-12.0907845607048</c:v>
                </c:pt>
                <c:pt idx="13">
                  <c:v>-2.202667703342468</c:v>
                </c:pt>
                <c:pt idx="14">
                  <c:v>-1.124165232997211</c:v>
                </c:pt>
                <c:pt idx="15">
                  <c:v>-0.159928861231538</c:v>
                </c:pt>
                <c:pt idx="16">
                  <c:v>0.704669050422763</c:v>
                </c:pt>
                <c:pt idx="17">
                  <c:v>1.481504575772897</c:v>
                </c:pt>
                <c:pt idx="18">
                  <c:v>2.179936511069809</c:v>
                </c:pt>
                <c:pt idx="19">
                  <c:v>2.80726034205577</c:v>
                </c:pt>
                <c:pt idx="20">
                  <c:v>3.369255854554558</c:v>
                </c:pt>
                <c:pt idx="21">
                  <c:v>3.87054068862144</c:v>
                </c:pt>
                <c:pt idx="22">
                  <c:v>4.314842224685266</c:v>
                </c:pt>
                <c:pt idx="23">
                  <c:v>4.705206617693193</c:v>
                </c:pt>
                <c:pt idx="24">
                  <c:v>5.044159351661664</c:v>
                </c:pt>
                <c:pt idx="25">
                  <c:v>5.333828417691802</c:v>
                </c:pt>
                <c:pt idx="26">
                  <c:v>5.594917705813486</c:v>
                </c:pt>
                <c:pt idx="27">
                  <c:v>5.813532570856656</c:v>
                </c:pt>
                <c:pt idx="28">
                  <c:v>5.99077328403301</c:v>
                </c:pt>
                <c:pt idx="29">
                  <c:v>6.127678547202025</c:v>
                </c:pt>
                <c:pt idx="30">
                  <c:v>6.225212189257354</c:v>
                </c:pt>
                <c:pt idx="31">
                  <c:v>6.284282151330581</c:v>
                </c:pt>
                <c:pt idx="32">
                  <c:v>6.305754603130977</c:v>
                </c:pt>
                <c:pt idx="33">
                  <c:v>6.290464572094606</c:v>
                </c:pt>
                <c:pt idx="34">
                  <c:v>6.23922379234632</c:v>
                </c:pt>
                <c:pt idx="35">
                  <c:v>6.152826438574175</c:v>
                </c:pt>
                <c:pt idx="36">
                  <c:v>6.032053256061863</c:v>
                </c:pt>
                <c:pt idx="37">
                  <c:v>5.877674479027735</c:v>
                </c:pt>
                <c:pt idx="38">
                  <c:v>5.690451837695886</c:v>
                </c:pt>
                <c:pt idx="39">
                  <c:v>5.471172176450272</c:v>
                </c:pt>
                <c:pt idx="40">
                  <c:v>5.220588536612038</c:v>
                </c:pt>
                <c:pt idx="41">
                  <c:v>4.939447279169735</c:v>
                </c:pt>
                <c:pt idx="42">
                  <c:v>4.628488477041522</c:v>
                </c:pt>
                <c:pt idx="43">
                  <c:v>4.288445963837103</c:v>
                </c:pt>
                <c:pt idx="44">
                  <c:v>3.920047236676737</c:v>
                </c:pt>
                <c:pt idx="45">
                  <c:v>3.524013259616004</c:v>
                </c:pt>
                <c:pt idx="46">
                  <c:v>3.101058202656304</c:v>
                </c:pt>
                <c:pt idx="47">
                  <c:v>2.651889142222535</c:v>
                </c:pt>
                <c:pt idx="48">
                  <c:v>2.177205742234264</c:v>
                </c:pt>
                <c:pt idx="49">
                  <c:v>1.677699929777418</c:v>
                </c:pt>
                <c:pt idx="50">
                  <c:v>1.154055575488928</c:v>
                </c:pt>
                <c:pt idx="51">
                  <c:v>0.606948185821693</c:v>
                </c:pt>
                <c:pt idx="52">
                  <c:v>0.037044667662667</c:v>
                </c:pt>
                <c:pt idx="53">
                  <c:v>-0.554996991334428</c:v>
                </c:pt>
                <c:pt idx="54">
                  <c:v>-1.168527973120672</c:v>
                </c:pt>
                <c:pt idx="55">
                  <c:v>-1.802908855876376</c:v>
                </c:pt>
                <c:pt idx="56">
                  <c:v>-2.45750981687338</c:v>
                </c:pt>
                <c:pt idx="57">
                  <c:v>-3.131710811685934</c:v>
                </c:pt>
                <c:pt idx="58">
                  <c:v>-3.824901730203237</c:v>
                </c:pt>
                <c:pt idx="59">
                  <c:v>-4.536482530166809</c:v>
                </c:pt>
                <c:pt idx="60">
                  <c:v>-5.265863349088067</c:v>
                </c:pt>
                <c:pt idx="61">
                  <c:v>-6.012464595546271</c:v>
                </c:pt>
                <c:pt idx="62">
                  <c:v>-6.775717020903812</c:v>
                </c:pt>
                <c:pt idx="63">
                  <c:v>-7.555061772518592</c:v>
                </c:pt>
                <c:pt idx="64">
                  <c:v>-8.349950429546334</c:v>
                </c:pt>
                <c:pt idx="65">
                  <c:v>-9.159845022307536</c:v>
                </c:pt>
                <c:pt idx="66">
                  <c:v>-9.98421803645797</c:v>
                </c:pt>
                <c:pt idx="67">
                  <c:v>-10.82255240291261</c:v>
                </c:pt>
                <c:pt idx="68">
                  <c:v>-11.67434147450149</c:v>
                </c:pt>
                <c:pt idx="69">
                  <c:v>-12.53908899031476</c:v>
                </c:pt>
                <c:pt idx="70">
                  <c:v>-13.4163090286385</c:v>
                </c:pt>
                <c:pt idx="71">
                  <c:v>-14.30552594935802</c:v>
                </c:pt>
                <c:pt idx="72">
                  <c:v>-15.20627432663841</c:v>
                </c:pt>
                <c:pt idx="73">
                  <c:v>-16.11809887267068</c:v>
                </c:pt>
                <c:pt idx="74">
                  <c:v>-17.04055435322962</c:v>
                </c:pt>
                <c:pt idx="75">
                  <c:v>-17.97320549572895</c:v>
                </c:pt>
                <c:pt idx="76">
                  <c:v>-18.91562689044422</c:v>
                </c:pt>
                <c:pt idx="77">
                  <c:v>-19.86740288552408</c:v>
                </c:pt>
                <c:pt idx="78">
                  <c:v>-20.82812747637872</c:v>
                </c:pt>
                <c:pt idx="79">
                  <c:v>-21.79740418999554</c:v>
                </c:pt>
                <c:pt idx="80">
                  <c:v>-22.77484596470508</c:v>
                </c:pt>
                <c:pt idx="81">
                  <c:v>-23.76007502588932</c:v>
                </c:pt>
                <c:pt idx="82">
                  <c:v>-24.75272275808551</c:v>
                </c:pt>
                <c:pt idx="83">
                  <c:v>-25.75242957392161</c:v>
                </c:pt>
                <c:pt idx="84">
                  <c:v>-26.75884478029047</c:v>
                </c:pt>
                <c:pt idx="85">
                  <c:v>-27.77162644212972</c:v>
                </c:pt>
                <c:pt idx="86">
                  <c:v>-28.79044124418212</c:v>
                </c:pt>
                <c:pt idx="87">
                  <c:v>-29.81496435105318</c:v>
                </c:pt>
                <c:pt idx="88">
                  <c:v>-30.84487926587513</c:v>
                </c:pt>
                <c:pt idx="89">
                  <c:v>-31.87987768788675</c:v>
                </c:pt>
                <c:pt idx="90">
                  <c:v>-32.91965936917391</c:v>
                </c:pt>
                <c:pt idx="91">
                  <c:v>-33.96393197084213</c:v>
                </c:pt>
                <c:pt idx="92">
                  <c:v>-35.0124109188454</c:v>
                </c:pt>
                <c:pt idx="93">
                  <c:v>-36.06481925969504</c:v>
                </c:pt>
                <c:pt idx="94">
                  <c:v>-37.12088751624997</c:v>
                </c:pt>
                <c:pt idx="95">
                  <c:v>-38.18035354377248</c:v>
                </c:pt>
                <c:pt idx="96">
                  <c:v>-39.2429623864281</c:v>
                </c:pt>
                <c:pt idx="97">
                  <c:v>-40.3084661343871</c:v>
                </c:pt>
                <c:pt idx="98">
                  <c:v>-41.37662378167995</c:v>
                </c:pt>
                <c:pt idx="99">
                  <c:v>-42.44720108494</c:v>
                </c:pt>
                <c:pt idx="100">
                  <c:v>-43.51997042315556</c:v>
                </c:pt>
                <c:pt idx="101">
                  <c:v>-44.5947106585558</c:v>
                </c:pt>
                <c:pt idx="102">
                  <c:v>-45.67120699872648</c:v>
                </c:pt>
                <c:pt idx="103">
                  <c:v>-46.7492508600591</c:v>
                </c:pt>
                <c:pt idx="104">
                  <c:v>-47.8286397326135</c:v>
                </c:pt>
                <c:pt idx="105">
                  <c:v>-48.90917704647645</c:v>
                </c:pt>
                <c:pt idx="106">
                  <c:v>-49.99067203969047</c:v>
                </c:pt>
                <c:pt idx="107">
                  <c:v>-51.07293962780968</c:v>
                </c:pt>
                <c:pt idx="108">
                  <c:v>-52.15580027514805</c:v>
                </c:pt>
                <c:pt idx="109">
                  <c:v>-53.23907986776234</c:v>
                </c:pt>
                <c:pt idx="110">
                  <c:v>-54.3226095882268</c:v>
                </c:pt>
                <c:pt idx="111">
                  <c:v>-55.40622579221719</c:v>
                </c:pt>
                <c:pt idx="112">
                  <c:v>-56.48976988696639</c:v>
                </c:pt>
                <c:pt idx="113">
                  <c:v>-57.57308821159639</c:v>
                </c:pt>
                <c:pt idx="114">
                  <c:v>-58.65603191936437</c:v>
                </c:pt>
                <c:pt idx="115">
                  <c:v>-59.73845686183618</c:v>
                </c:pt>
                <c:pt idx="116">
                  <c:v>-60.82022347500784</c:v>
                </c:pt>
                <c:pt idx="117">
                  <c:v>-61.90119666738384</c:v>
                </c:pt>
                <c:pt idx="118">
                  <c:v>-62.9812457100214</c:v>
                </c:pt>
                <c:pt idx="119">
                  <c:v>-64.0602441285469</c:v>
                </c:pt>
              </c:numCache>
            </c:numRef>
          </c:yVal>
          <c:smooth val="1"/>
          <c:extLst xmlns:c16r2="http://schemas.microsoft.com/office/drawing/2015/06/chart">
            <c:ext xmlns:c16="http://schemas.microsoft.com/office/drawing/2014/chart" uri="{C3380CC4-5D6E-409C-BE32-E72D297353CC}">
              <c16:uniqueId val="{00000005-50C8-4B6E-A95D-B9E7355EBB1E}"/>
            </c:ext>
          </c:extLst>
        </c:ser>
        <c:ser>
          <c:idx val="5"/>
          <c:order val="6"/>
          <c:tx>
            <c:strRef>
              <c:f>'SA-AcutePain-G'!$G$123</c:f>
              <c:strCache>
                <c:ptCount val="1"/>
                <c:pt idx="0">
                  <c:v>Total Deaths for 1.25x parameter level</c:v>
                </c:pt>
              </c:strCache>
            </c:strRef>
          </c:tx>
          <c:spPr>
            <a:ln w="76200">
              <a:solidFill>
                <a:schemeClr val="tx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G$3:$G$122</c:f>
              <c:numCache>
                <c:formatCode>General</c:formatCode>
                <c:ptCount val="120"/>
                <c:pt idx="0">
                  <c:v>0.0</c:v>
                </c:pt>
                <c:pt idx="1">
                  <c:v>0.0</c:v>
                </c:pt>
                <c:pt idx="2">
                  <c:v>-1.451280650548824</c:v>
                </c:pt>
                <c:pt idx="3">
                  <c:v>-3.053274984125392</c:v>
                </c:pt>
                <c:pt idx="4">
                  <c:v>-4.74583448859953</c:v>
                </c:pt>
                <c:pt idx="5">
                  <c:v>-6.45967830091336</c:v>
                </c:pt>
                <c:pt idx="6">
                  <c:v>-8.211228007415347</c:v>
                </c:pt>
                <c:pt idx="7">
                  <c:v>-9.990829767141068</c:v>
                </c:pt>
                <c:pt idx="8">
                  <c:v>-11.79066013462057</c:v>
                </c:pt>
                <c:pt idx="9">
                  <c:v>-13.60475717424601</c:v>
                </c:pt>
                <c:pt idx="10">
                  <c:v>-15.42858367634572</c:v>
                </c:pt>
                <c:pt idx="11">
                  <c:v>-17.258691486722</c:v>
                </c:pt>
                <c:pt idx="12">
                  <c:v>-19.09246373402592</c:v>
                </c:pt>
                <c:pt idx="13">
                  <c:v>-17.95985182098157</c:v>
                </c:pt>
                <c:pt idx="14">
                  <c:v>-19.23542617682718</c:v>
                </c:pt>
                <c:pt idx="15">
                  <c:v>-20.52853827008778</c:v>
                </c:pt>
                <c:pt idx="16">
                  <c:v>-21.83381774268678</c:v>
                </c:pt>
                <c:pt idx="17">
                  <c:v>-23.14726361917055</c:v>
                </c:pt>
                <c:pt idx="18">
                  <c:v>-24.46590740845918</c:v>
                </c:pt>
                <c:pt idx="19">
                  <c:v>-25.78767966838168</c:v>
                </c:pt>
                <c:pt idx="20">
                  <c:v>-27.11114458624902</c:v>
                </c:pt>
                <c:pt idx="21">
                  <c:v>-28.43533639606708</c:v>
                </c:pt>
                <c:pt idx="22">
                  <c:v>-29.75963585239856</c:v>
                </c:pt>
                <c:pt idx="23">
                  <c:v>-31.08367649344018</c:v>
                </c:pt>
                <c:pt idx="24">
                  <c:v>-32.40727371859502</c:v>
                </c:pt>
                <c:pt idx="25">
                  <c:v>-33.73037132006707</c:v>
                </c:pt>
                <c:pt idx="26">
                  <c:v>-35.0479667428871</c:v>
                </c:pt>
                <c:pt idx="27">
                  <c:v>-36.36438217933992</c:v>
                </c:pt>
                <c:pt idx="28">
                  <c:v>-37.67981224260375</c:v>
                </c:pt>
                <c:pt idx="29">
                  <c:v>-38.99445089299152</c:v>
                </c:pt>
                <c:pt idx="30">
                  <c:v>-40.3084927733737</c:v>
                </c:pt>
                <c:pt idx="31">
                  <c:v>-41.62212645330492</c:v>
                </c:pt>
                <c:pt idx="32">
                  <c:v>-42.93552996223698</c:v>
                </c:pt>
                <c:pt idx="33">
                  <c:v>-44.24886777716959</c:v>
                </c:pt>
                <c:pt idx="34">
                  <c:v>-45.56228895749178</c:v>
                </c:pt>
                <c:pt idx="35">
                  <c:v>-46.87592612656381</c:v>
                </c:pt>
                <c:pt idx="36">
                  <c:v>-48.1898950707772</c:v>
                </c:pt>
                <c:pt idx="37">
                  <c:v>-49.50429478298634</c:v>
                </c:pt>
                <c:pt idx="38">
                  <c:v>-50.81920782007196</c:v>
                </c:pt>
                <c:pt idx="39">
                  <c:v>-52.13469227510846</c:v>
                </c:pt>
                <c:pt idx="40">
                  <c:v>-53.45079858175895</c:v>
                </c:pt>
                <c:pt idx="41">
                  <c:v>-54.76756300894372</c:v>
                </c:pt>
                <c:pt idx="42">
                  <c:v>-56.08500845991599</c:v>
                </c:pt>
                <c:pt idx="43">
                  <c:v>-57.40314533531428</c:v>
                </c:pt>
                <c:pt idx="44">
                  <c:v>-58.72197240022447</c:v>
                </c:pt>
                <c:pt idx="45">
                  <c:v>-60.04147763991985</c:v>
                </c:pt>
                <c:pt idx="46">
                  <c:v>-61.36163909324235</c:v>
                </c:pt>
                <c:pt idx="47">
                  <c:v>-62.68242565633104</c:v>
                </c:pt>
                <c:pt idx="48">
                  <c:v>-64.00379785202796</c:v>
                </c:pt>
                <c:pt idx="49">
                  <c:v>-65.32570856222617</c:v>
                </c:pt>
                <c:pt idx="50">
                  <c:v>-66.6481037218079</c:v>
                </c:pt>
                <c:pt idx="51">
                  <c:v>-67.97092297387598</c:v>
                </c:pt>
                <c:pt idx="52">
                  <c:v>-69.29410027187996</c:v>
                </c:pt>
                <c:pt idx="53">
                  <c:v>-70.6175644723785</c:v>
                </c:pt>
                <c:pt idx="54">
                  <c:v>-71.9412398786653</c:v>
                </c:pt>
                <c:pt idx="55">
                  <c:v>-73.26504674947381</c:v>
                </c:pt>
                <c:pt idx="56">
                  <c:v>-74.58890177442159</c:v>
                </c:pt>
                <c:pt idx="57">
                  <c:v>-75.91271851783515</c:v>
                </c:pt>
                <c:pt idx="58">
                  <c:v>-77.236407832582</c:v>
                </c:pt>
                <c:pt idx="59">
                  <c:v>-78.55987824555663</c:v>
                </c:pt>
                <c:pt idx="60">
                  <c:v>-79.88303631638122</c:v>
                </c:pt>
                <c:pt idx="61">
                  <c:v>-81.20578697088538</c:v>
                </c:pt>
                <c:pt idx="62">
                  <c:v>-82.52803381080794</c:v>
                </c:pt>
                <c:pt idx="63">
                  <c:v>-83.849679401148</c:v>
                </c:pt>
                <c:pt idx="64">
                  <c:v>-85.17062553648216</c:v>
                </c:pt>
                <c:pt idx="65">
                  <c:v>-86.49077348752317</c:v>
                </c:pt>
                <c:pt idx="66">
                  <c:v>-87.8100242291073</c:v>
                </c:pt>
                <c:pt idx="67">
                  <c:v>-89.12827865078754</c:v>
                </c:pt>
                <c:pt idx="68">
                  <c:v>-90.44543775106145</c:v>
                </c:pt>
                <c:pt idx="69">
                  <c:v>-91.76140281622531</c:v>
                </c:pt>
                <c:pt idx="70">
                  <c:v>-93.07607558485255</c:v>
                </c:pt>
                <c:pt idx="71">
                  <c:v>-94.38935839873926</c:v>
                </c:pt>
                <c:pt idx="72">
                  <c:v>-95.70115434119136</c:v>
                </c:pt>
                <c:pt idx="73">
                  <c:v>-97.01136736341668</c:v>
                </c:pt>
                <c:pt idx="74">
                  <c:v>-98.31990239979655</c:v>
                </c:pt>
                <c:pt idx="75">
                  <c:v>-99.62666547271638</c:v>
                </c:pt>
                <c:pt idx="76">
                  <c:v>-100.9315637876152</c:v>
                </c:pt>
                <c:pt idx="77">
                  <c:v>-102.2345058188992</c:v>
                </c:pt>
                <c:pt idx="78">
                  <c:v>-103.5354013872732</c:v>
                </c:pt>
                <c:pt idx="79">
                  <c:v>-104.8341617290665</c:v>
                </c:pt>
                <c:pt idx="80">
                  <c:v>-106.1306995580586</c:v>
                </c:pt>
                <c:pt idx="81">
                  <c:v>-107.4249291202972</c:v>
                </c:pt>
                <c:pt idx="82">
                  <c:v>-108.716766242376</c:v>
                </c:pt>
                <c:pt idx="83">
                  <c:v>-110.0061283735899</c:v>
                </c:pt>
                <c:pt idx="84">
                  <c:v>-111.2929346224004</c:v>
                </c:pt>
                <c:pt idx="85">
                  <c:v>-112.5771057875688</c:v>
                </c:pt>
                <c:pt idx="86">
                  <c:v>-113.8585643843434</c:v>
                </c:pt>
                <c:pt idx="87">
                  <c:v>-115.1372346660288</c:v>
                </c:pt>
                <c:pt idx="88">
                  <c:v>-116.4130426412635</c:v>
                </c:pt>
                <c:pt idx="89">
                  <c:v>-117.6859160873051</c:v>
                </c:pt>
                <c:pt idx="90">
                  <c:v>-118.9557845596213</c:v>
                </c:pt>
                <c:pt idx="91">
                  <c:v>-120.2225793980283</c:v>
                </c:pt>
                <c:pt idx="92">
                  <c:v>-121.486233729663</c:v>
                </c:pt>
                <c:pt idx="93">
                  <c:v>-122.7466824690004</c:v>
                </c:pt>
                <c:pt idx="94">
                  <c:v>-124.0038623151523</c:v>
                </c:pt>
                <c:pt idx="95">
                  <c:v>-125.2577117466577</c:v>
                </c:pt>
                <c:pt idx="96">
                  <c:v>-126.5081710139571</c:v>
                </c:pt>
                <c:pt idx="97">
                  <c:v>-127.75518212974</c:v>
                </c:pt>
                <c:pt idx="98">
                  <c:v>-128.9986888573484</c:v>
                </c:pt>
                <c:pt idx="99">
                  <c:v>-130.2386366973803</c:v>
                </c:pt>
                <c:pt idx="100">
                  <c:v>-131.4749728726741</c:v>
                </c:pt>
                <c:pt idx="101">
                  <c:v>-132.7076463117965</c:v>
                </c:pt>
                <c:pt idx="102">
                  <c:v>-133.9366076311837</c:v>
                </c:pt>
                <c:pt idx="103">
                  <c:v>-135.1618091160545</c:v>
                </c:pt>
                <c:pt idx="104">
                  <c:v>-136.3832047002227</c:v>
                </c:pt>
                <c:pt idx="105">
                  <c:v>-137.6007499449192</c:v>
                </c:pt>
                <c:pt idx="106">
                  <c:v>-138.8144020167224</c:v>
                </c:pt>
                <c:pt idx="107">
                  <c:v>-140.0241196647026</c:v>
                </c:pt>
                <c:pt idx="108">
                  <c:v>-141.2298631968677</c:v>
                </c:pt>
                <c:pt idx="109">
                  <c:v>-142.4315944560245</c:v>
                </c:pt>
                <c:pt idx="110">
                  <c:v>-143.6292767950391</c:v>
                </c:pt>
                <c:pt idx="111">
                  <c:v>-144.8228750517413</c:v>
                </c:pt>
                <c:pt idx="112">
                  <c:v>-146.0123555233668</c:v>
                </c:pt>
                <c:pt idx="113">
                  <c:v>-147.19768594072</c:v>
                </c:pt>
                <c:pt idx="114">
                  <c:v>-148.378835442058</c:v>
                </c:pt>
                <c:pt idx="115">
                  <c:v>-149.5557745467894</c:v>
                </c:pt>
                <c:pt idx="116">
                  <c:v>-150.7284751290173</c:v>
                </c:pt>
                <c:pt idx="117">
                  <c:v>-151.8969103909787</c:v>
                </c:pt>
                <c:pt idx="118">
                  <c:v>-153.0610548364351</c:v>
                </c:pt>
                <c:pt idx="119">
                  <c:v>-154.2208842440537</c:v>
                </c:pt>
              </c:numCache>
            </c:numRef>
          </c:yVal>
          <c:smooth val="1"/>
          <c:extLst xmlns:c16r2="http://schemas.microsoft.com/office/drawing/2015/06/chart">
            <c:ext xmlns:c16="http://schemas.microsoft.com/office/drawing/2014/chart" uri="{C3380CC4-5D6E-409C-BE32-E72D297353CC}">
              <c16:uniqueId val="{00000006-50C8-4B6E-A95D-B9E7355EBB1E}"/>
            </c:ext>
          </c:extLst>
        </c:ser>
        <c:ser>
          <c:idx val="2"/>
          <c:order val="7"/>
          <c:tx>
            <c:strRef>
              <c:f>'SA-AcutePain-G'!$P$123</c:f>
              <c:strCache>
                <c:ptCount val="1"/>
                <c:pt idx="0">
                  <c:v>Total Deaths for 1x parameter level</c:v>
                </c:pt>
              </c:strCache>
            </c:strRef>
          </c:tx>
          <c:spPr>
            <a:ln w="28575">
              <a:solidFill>
                <a:schemeClr val="tx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P$3:$P$122</c:f>
              <c:numCache>
                <c:formatCode>General</c:formatCode>
                <c:ptCount val="120"/>
                <c:pt idx="0">
                  <c:v>0.0</c:v>
                </c:pt>
                <c:pt idx="1">
                  <c:v>0.0</c:v>
                </c:pt>
                <c:pt idx="2">
                  <c:v>-1.323444055498203</c:v>
                </c:pt>
                <c:pt idx="3">
                  <c:v>-2.819355545318694</c:v>
                </c:pt>
                <c:pt idx="4">
                  <c:v>-4.388939552997177</c:v>
                </c:pt>
                <c:pt idx="5">
                  <c:v>-5.97227316326735</c:v>
                </c:pt>
                <c:pt idx="6">
                  <c:v>-7.591685902465445</c:v>
                </c:pt>
                <c:pt idx="7">
                  <c:v>-9.238451236915468</c:v>
                </c:pt>
                <c:pt idx="8">
                  <c:v>-10.9058961035847</c:v>
                </c:pt>
                <c:pt idx="9">
                  <c:v>-12.58891845210733</c:v>
                </c:pt>
                <c:pt idx="10">
                  <c:v>-14.28361678647775</c:v>
                </c:pt>
                <c:pt idx="11">
                  <c:v>-15.98700589648938</c:v>
                </c:pt>
                <c:pt idx="12">
                  <c:v>-17.69679891365235</c:v>
                </c:pt>
                <c:pt idx="13">
                  <c:v>-14.81400354509815</c:v>
                </c:pt>
                <c:pt idx="14">
                  <c:v>-15.62104574131372</c:v>
                </c:pt>
                <c:pt idx="15">
                  <c:v>-16.46528771947824</c:v>
                </c:pt>
                <c:pt idx="16">
                  <c:v>-17.33949229045988</c:v>
                </c:pt>
                <c:pt idx="17">
                  <c:v>-18.2380652102885</c:v>
                </c:pt>
                <c:pt idx="18">
                  <c:v>-19.15674725623926</c:v>
                </c:pt>
                <c:pt idx="19">
                  <c:v>-20.09241222303895</c:v>
                </c:pt>
                <c:pt idx="20">
                  <c:v>-21.04274401813008</c:v>
                </c:pt>
                <c:pt idx="21">
                  <c:v>-22.00603578807763</c:v>
                </c:pt>
                <c:pt idx="22">
                  <c:v>-22.98103660087142</c:v>
                </c:pt>
                <c:pt idx="23">
                  <c:v>-23.96683455648144</c:v>
                </c:pt>
                <c:pt idx="24">
                  <c:v>-24.96276786636878</c:v>
                </c:pt>
                <c:pt idx="25">
                  <c:v>-25.96835738755412</c:v>
                </c:pt>
                <c:pt idx="26">
                  <c:v>-26.97545207734168</c:v>
                </c:pt>
                <c:pt idx="27">
                  <c:v>-27.99028298827448</c:v>
                </c:pt>
                <c:pt idx="28">
                  <c:v>-29.0127786139186</c:v>
                </c:pt>
                <c:pt idx="29">
                  <c:v>-30.04287950148237</c:v>
                </c:pt>
                <c:pt idx="30">
                  <c:v>-31.08054196220722</c:v>
                </c:pt>
                <c:pt idx="31">
                  <c:v>-32.12572886417643</c:v>
                </c:pt>
                <c:pt idx="32">
                  <c:v>-33.17840322424652</c:v>
                </c:pt>
                <c:pt idx="33">
                  <c:v>-34.2385236606613</c:v>
                </c:pt>
                <c:pt idx="34">
                  <c:v>-35.30604132190884</c:v>
                </c:pt>
                <c:pt idx="35">
                  <c:v>-36.3808979167089</c:v>
                </c:pt>
                <c:pt idx="36">
                  <c:v>-37.46302455930674</c:v>
                </c:pt>
                <c:pt idx="37">
                  <c:v>-38.55234121307458</c:v>
                </c:pt>
                <c:pt idx="38">
                  <c:v>-39.64875656804997</c:v>
                </c:pt>
                <c:pt idx="39">
                  <c:v>-40.75215488819772</c:v>
                </c:pt>
                <c:pt idx="40">
                  <c:v>-41.86242123578954</c:v>
                </c:pt>
                <c:pt idx="41">
                  <c:v>-42.97943083318042</c:v>
                </c:pt>
                <c:pt idx="42">
                  <c:v>-44.10304961760284</c:v>
                </c:pt>
                <c:pt idx="43">
                  <c:v>-45.23313491609347</c:v>
                </c:pt>
                <c:pt idx="44">
                  <c:v>-46.3695361530818</c:v>
                </c:pt>
                <c:pt idx="45">
                  <c:v>-47.51209556901382</c:v>
                </c:pt>
                <c:pt idx="46">
                  <c:v>-48.66064893420421</c:v>
                </c:pt>
                <c:pt idx="47">
                  <c:v>-49.8150262468812</c:v>
                </c:pt>
                <c:pt idx="48">
                  <c:v>-50.97505240786337</c:v>
                </c:pt>
                <c:pt idx="49">
                  <c:v>-52.14054786685664</c:v>
                </c:pt>
                <c:pt idx="50">
                  <c:v>-53.31132923729599</c:v>
                </c:pt>
                <c:pt idx="51">
                  <c:v>-54.48720987800975</c:v>
                </c:pt>
                <c:pt idx="52">
                  <c:v>-55.66800041811066</c:v>
                </c:pt>
                <c:pt idx="53">
                  <c:v>-56.85350929143419</c:v>
                </c:pt>
                <c:pt idx="54">
                  <c:v>-58.0435432179646</c:v>
                </c:pt>
                <c:pt idx="55">
                  <c:v>-59.23790765273039</c:v>
                </c:pt>
                <c:pt idx="56">
                  <c:v>-60.43640720348785</c:v>
                </c:pt>
                <c:pt idx="57">
                  <c:v>-61.63884601851846</c:v>
                </c:pt>
                <c:pt idx="58">
                  <c:v>-62.84502814594093</c:v>
                </c:pt>
                <c:pt idx="59">
                  <c:v>-64.05475786596155</c:v>
                </c:pt>
                <c:pt idx="60">
                  <c:v>-65.26783999751606</c:v>
                </c:pt>
                <c:pt idx="61">
                  <c:v>-66.48408018071487</c:v>
                </c:pt>
                <c:pt idx="62">
                  <c:v>-67.70328513646784</c:v>
                </c:pt>
                <c:pt idx="63">
                  <c:v>-68.92526290463624</c:v>
                </c:pt>
                <c:pt idx="64">
                  <c:v>-70.1498230619715</c:v>
                </c:pt>
                <c:pt idx="65">
                  <c:v>-71.3767769210512</c:v>
                </c:pt>
                <c:pt idx="66">
                  <c:v>-72.60593771143513</c:v>
                </c:pt>
                <c:pt idx="67">
                  <c:v>-73.8371207441181</c:v>
                </c:pt>
                <c:pt idx="68">
                  <c:v>-75.0701435603125</c:v>
                </c:pt>
                <c:pt idx="69">
                  <c:v>-76.30482606559194</c:v>
                </c:pt>
                <c:pt idx="70">
                  <c:v>-77.5409906502787</c:v>
                </c:pt>
                <c:pt idx="71">
                  <c:v>-78.77846229699384</c:v>
                </c:pt>
                <c:pt idx="72">
                  <c:v>-80.0170686762003</c:v>
                </c:pt>
                <c:pt idx="73">
                  <c:v>-81.25664023050048</c:v>
                </c:pt>
                <c:pt idx="74">
                  <c:v>-82.4970102484676</c:v>
                </c:pt>
                <c:pt idx="75">
                  <c:v>-83.73801492867464</c:v>
                </c:pt>
                <c:pt idx="76">
                  <c:v>-84.97949343459504</c:v>
                </c:pt>
                <c:pt idx="77">
                  <c:v>-86.22128794099702</c:v>
                </c:pt>
                <c:pt idx="78">
                  <c:v>-87.4632436723965</c:v>
                </c:pt>
                <c:pt idx="79">
                  <c:v>-88.70520893414431</c:v>
                </c:pt>
                <c:pt idx="80">
                  <c:v>-89.94703513664385</c:v>
                </c:pt>
                <c:pt idx="81">
                  <c:v>-91.18857681319632</c:v>
                </c:pt>
                <c:pt idx="82">
                  <c:v>-92.4296916319292</c:v>
                </c:pt>
                <c:pt idx="83">
                  <c:v>-93.67024040223119</c:v>
                </c:pt>
                <c:pt idx="84">
                  <c:v>-94.91008707613125</c:v>
                </c:pt>
                <c:pt idx="85">
                  <c:v>-96.14909874495345</c:v>
                </c:pt>
                <c:pt idx="86">
                  <c:v>-97.38714563165098</c:v>
                </c:pt>
                <c:pt idx="87">
                  <c:v>-98.6241010791401</c:v>
                </c:pt>
                <c:pt idx="88">
                  <c:v>-99.85984153494825</c:v>
                </c:pt>
                <c:pt idx="89">
                  <c:v>-101.0942465324848</c:v>
                </c:pt>
                <c:pt idx="90">
                  <c:v>-102.327198669205</c:v>
                </c:pt>
                <c:pt idx="91">
                  <c:v>-103.5585835819441</c:v>
                </c:pt>
                <c:pt idx="92">
                  <c:v>-104.7882899196616</c:v>
                </c:pt>
                <c:pt idx="93">
                  <c:v>-106.0162093138235</c:v>
                </c:pt>
                <c:pt idx="94">
                  <c:v>-107.2422363466517</c:v>
                </c:pt>
                <c:pt idx="95">
                  <c:v>-108.4662685174431</c:v>
                </c:pt>
                <c:pt idx="96">
                  <c:v>-109.6882062071449</c:v>
                </c:pt>
                <c:pt idx="97">
                  <c:v>-110.9079526413707</c:v>
                </c:pt>
                <c:pt idx="98">
                  <c:v>-112.125413852026</c:v>
                </c:pt>
                <c:pt idx="99">
                  <c:v>-113.3404986377022</c:v>
                </c:pt>
                <c:pt idx="100">
                  <c:v>-114.5531185229821</c:v>
                </c:pt>
                <c:pt idx="101">
                  <c:v>-115.7631877168039</c:v>
                </c:pt>
                <c:pt idx="102">
                  <c:v>-116.9706230700014</c:v>
                </c:pt>
                <c:pt idx="103">
                  <c:v>-118.1753440321529</c:v>
                </c:pt>
                <c:pt idx="104">
                  <c:v>-119.3772726078412</c:v>
                </c:pt>
                <c:pt idx="105">
                  <c:v>-120.5763333124412</c:v>
                </c:pt>
                <c:pt idx="106">
                  <c:v>-121.7724531275176</c:v>
                </c:pt>
                <c:pt idx="107">
                  <c:v>-122.9655614559386</c:v>
                </c:pt>
                <c:pt idx="108">
                  <c:v>-124.1555900767838</c:v>
                </c:pt>
                <c:pt idx="109">
                  <c:v>-125.3424731001189</c:v>
                </c:pt>
                <c:pt idx="110">
                  <c:v>-126.5261469217237</c:v>
                </c:pt>
                <c:pt idx="111">
                  <c:v>-127.70655017783</c:v>
                </c:pt>
                <c:pt idx="112">
                  <c:v>-128.8836236999344</c:v>
                </c:pt>
                <c:pt idx="113">
                  <c:v>-130.0573104697465</c:v>
                </c:pt>
                <c:pt idx="114">
                  <c:v>-131.2275555743232</c:v>
                </c:pt>
                <c:pt idx="115">
                  <c:v>-132.3943061614372</c:v>
                </c:pt>
                <c:pt idx="116">
                  <c:v>-133.5575113952314</c:v>
                </c:pt>
                <c:pt idx="117">
                  <c:v>-134.717122412185</c:v>
                </c:pt>
                <c:pt idx="118">
                  <c:v>-135.8730922774524</c:v>
                </c:pt>
                <c:pt idx="119">
                  <c:v>-137.0253759415847</c:v>
                </c:pt>
              </c:numCache>
            </c:numRef>
          </c:yVal>
          <c:smooth val="1"/>
          <c:extLst xmlns:c16r2="http://schemas.microsoft.com/office/drawing/2015/06/chart">
            <c:ext xmlns:c16="http://schemas.microsoft.com/office/drawing/2014/chart" uri="{C3380CC4-5D6E-409C-BE32-E72D297353CC}">
              <c16:uniqueId val="{00000007-50C8-4B6E-A95D-B9E7355EBB1E}"/>
            </c:ext>
          </c:extLst>
        </c:ser>
        <c:ser>
          <c:idx val="9"/>
          <c:order val="8"/>
          <c:tx>
            <c:strRef>
              <c:f>'SA-AcutePain-G'!$Y$123</c:f>
              <c:strCache>
                <c:ptCount val="1"/>
                <c:pt idx="0">
                  <c:v>Total Deaths for 0.75x parameter level</c:v>
                </c:pt>
              </c:strCache>
            </c:strRef>
          </c:tx>
          <c:spPr>
            <a:ln w="6350">
              <a:solidFill>
                <a:schemeClr val="tx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Y$3:$Y$122</c:f>
              <c:numCache>
                <c:formatCode>General</c:formatCode>
                <c:ptCount val="120"/>
                <c:pt idx="0">
                  <c:v>0.0</c:v>
                </c:pt>
                <c:pt idx="1">
                  <c:v>0.0</c:v>
                </c:pt>
                <c:pt idx="2">
                  <c:v>-1.203385352121222</c:v>
                </c:pt>
                <c:pt idx="3">
                  <c:v>-2.597978185894271</c:v>
                </c:pt>
                <c:pt idx="4">
                  <c:v>-4.034058437691693</c:v>
                </c:pt>
                <c:pt idx="5">
                  <c:v>-5.487280382016706</c:v>
                </c:pt>
                <c:pt idx="6">
                  <c:v>-6.974320942968416</c:v>
                </c:pt>
                <c:pt idx="7">
                  <c:v>-8.487980182720093</c:v>
                </c:pt>
                <c:pt idx="8">
                  <c:v>-10.02273609086465</c:v>
                </c:pt>
                <c:pt idx="9">
                  <c:v>-11.57434756111093</c:v>
                </c:pt>
                <c:pt idx="10">
                  <c:v>-13.13955014268354</c:v>
                </c:pt>
                <c:pt idx="11">
                  <c:v>-14.71582308760635</c:v>
                </c:pt>
                <c:pt idx="12">
                  <c:v>-16.30121116940336</c:v>
                </c:pt>
                <c:pt idx="13">
                  <c:v>-11.66778010961866</c:v>
                </c:pt>
                <c:pt idx="14">
                  <c:v>-12.0056770078978</c:v>
                </c:pt>
                <c:pt idx="15">
                  <c:v>-12.40033524349524</c:v>
                </c:pt>
                <c:pt idx="16">
                  <c:v>-12.84264781620927</c:v>
                </c:pt>
                <c:pt idx="17">
                  <c:v>-13.32540394166</c:v>
                </c:pt>
                <c:pt idx="18">
                  <c:v>-13.84307769142552</c:v>
                </c:pt>
                <c:pt idx="19">
                  <c:v>-14.39148988091602</c:v>
                </c:pt>
                <c:pt idx="20">
                  <c:v>-14.96744925759472</c:v>
                </c:pt>
                <c:pt idx="21">
                  <c:v>-15.56851317852456</c:v>
                </c:pt>
                <c:pt idx="22">
                  <c:v>-16.19280439961021</c:v>
                </c:pt>
                <c:pt idx="23">
                  <c:v>-16.8388709589126</c:v>
                </c:pt>
                <c:pt idx="24">
                  <c:v>-17.50557920216957</c:v>
                </c:pt>
                <c:pt idx="25">
                  <c:v>-18.19203227794288</c:v>
                </c:pt>
                <c:pt idx="26">
                  <c:v>-18.88693481693188</c:v>
                </c:pt>
                <c:pt idx="27">
                  <c:v>-19.59843114924261</c:v>
                </c:pt>
                <c:pt idx="28">
                  <c:v>-20.32618817853495</c:v>
                </c:pt>
                <c:pt idx="29">
                  <c:v>-21.06989741695374</c:v>
                </c:pt>
                <c:pt idx="30">
                  <c:v>-21.82928102271864</c:v>
                </c:pt>
                <c:pt idx="31">
                  <c:v>-22.60408022053207</c:v>
                </c:pt>
                <c:pt idx="32">
                  <c:v>-23.39404691337982</c:v>
                </c:pt>
                <c:pt idx="33">
                  <c:v>-24.19893760181139</c:v>
                </c:pt>
                <c:pt idx="34">
                  <c:v>-25.01850910800367</c:v>
                </c:pt>
                <c:pt idx="35">
                  <c:v>-25.85251565625799</c:v>
                </c:pt>
                <c:pt idx="36">
                  <c:v>-26.70070696733162</c:v>
                </c:pt>
                <c:pt idx="37">
                  <c:v>-27.5628271055029</c:v>
                </c:pt>
                <c:pt idx="38">
                  <c:v>-28.43861387975898</c:v>
                </c:pt>
                <c:pt idx="39">
                  <c:v>-29.32778056699799</c:v>
                </c:pt>
                <c:pt idx="40">
                  <c:v>-30.2300495620445</c:v>
                </c:pt>
                <c:pt idx="41">
                  <c:v>-31.14513761162771</c:v>
                </c:pt>
                <c:pt idx="42">
                  <c:v>-32.07275612921217</c:v>
                </c:pt>
                <c:pt idx="43">
                  <c:v>-33.01261168603564</c:v>
                </c:pt>
                <c:pt idx="44">
                  <c:v>-33.96440656356182</c:v>
                </c:pt>
                <c:pt idx="45">
                  <c:v>-34.92783933923639</c:v>
                </c:pt>
                <c:pt idx="46">
                  <c:v>-35.90260548496826</c:v>
                </c:pt>
                <c:pt idx="47">
                  <c:v>-36.88839796358634</c:v>
                </c:pt>
                <c:pt idx="48">
                  <c:v>-37.88490781278279</c:v>
                </c:pt>
                <c:pt idx="49">
                  <c:v>-38.89182470928679</c:v>
                </c:pt>
                <c:pt idx="50">
                  <c:v>-39.90883750840076</c:v>
                </c:pt>
                <c:pt idx="51">
                  <c:v>-40.93563475581414</c:v>
                </c:pt>
                <c:pt idx="52">
                  <c:v>-41.97190513887075</c:v>
                </c:pt>
                <c:pt idx="53">
                  <c:v>-43.01733796618064</c:v>
                </c:pt>
                <c:pt idx="54">
                  <c:v>-44.07162359024989</c:v>
                </c:pt>
                <c:pt idx="55">
                  <c:v>-45.1344537998693</c:v>
                </c:pt>
                <c:pt idx="56">
                  <c:v>-46.20552218323937</c:v>
                </c:pt>
                <c:pt idx="57">
                  <c:v>-47.28452446284992</c:v>
                </c:pt>
                <c:pt idx="58">
                  <c:v>-48.371158803262</c:v>
                </c:pt>
                <c:pt idx="59">
                  <c:v>-49.46512609305195</c:v>
                </c:pt>
                <c:pt idx="60">
                  <c:v>-50.56613020219656</c:v>
                </c:pt>
                <c:pt idx="61">
                  <c:v>-51.67387821621242</c:v>
                </c:pt>
                <c:pt idx="62">
                  <c:v>-52.78808064833906</c:v>
                </c:pt>
                <c:pt idx="63">
                  <c:v>-53.90845163102985</c:v>
                </c:pt>
                <c:pt idx="64">
                  <c:v>-55.03470908798131</c:v>
                </c:pt>
                <c:pt idx="65">
                  <c:v>-56.16657488783017</c:v>
                </c:pt>
                <c:pt idx="66">
                  <c:v>-57.30377498074692</c:v>
                </c:pt>
                <c:pt idx="67">
                  <c:v>-58.44603951897793</c:v>
                </c:pt>
                <c:pt idx="68">
                  <c:v>-59.5931029623448</c:v>
                </c:pt>
                <c:pt idx="69">
                  <c:v>-60.74470416969388</c:v>
                </c:pt>
                <c:pt idx="70">
                  <c:v>-61.90058647721189</c:v>
                </c:pt>
                <c:pt idx="71">
                  <c:v>-63.06049776449481</c:v>
                </c:pt>
                <c:pt idx="72">
                  <c:v>-64.22419050918054</c:v>
                </c:pt>
                <c:pt idx="73">
                  <c:v>-65.39142183095345</c:v>
                </c:pt>
                <c:pt idx="74">
                  <c:v>-66.5619535256357</c:v>
                </c:pt>
                <c:pt idx="75">
                  <c:v>-67.73555209007411</c:v>
                </c:pt>
                <c:pt idx="76">
                  <c:v>-68.91198873847671</c:v>
                </c:pt>
                <c:pt idx="77">
                  <c:v>-70.09103941081626</c:v>
                </c:pt>
                <c:pt idx="78">
                  <c:v>-71.27248477388724</c:v>
                </c:pt>
                <c:pt idx="79">
                  <c:v>-72.45611021556124</c:v>
                </c:pt>
                <c:pt idx="80">
                  <c:v>-73.64170583275485</c:v>
                </c:pt>
                <c:pt idx="81">
                  <c:v>-74.82906641361818</c:v>
                </c:pt>
                <c:pt idx="82">
                  <c:v>-76.01799141435836</c:v>
                </c:pt>
                <c:pt idx="83">
                  <c:v>-77.20828493118256</c:v>
                </c:pt>
                <c:pt idx="84">
                  <c:v>-78.39975566772185</c:v>
                </c:pt>
                <c:pt idx="85">
                  <c:v>-79.59221689833853</c:v>
                </c:pt>
                <c:pt idx="86">
                  <c:v>-80.78548642766815</c:v>
                </c:pt>
                <c:pt idx="87">
                  <c:v>-81.97938654674225</c:v>
                </c:pt>
                <c:pt idx="88">
                  <c:v>-83.17374398597944</c:v>
                </c:pt>
                <c:pt idx="89">
                  <c:v>-84.36838986539074</c:v>
                </c:pt>
                <c:pt idx="90">
                  <c:v>-85.5631596422197</c:v>
                </c:pt>
                <c:pt idx="91">
                  <c:v>-86.75789305632561</c:v>
                </c:pt>
                <c:pt idx="92">
                  <c:v>-87.95243407352245</c:v>
                </c:pt>
                <c:pt idx="93">
                  <c:v>-89.14663082712858</c:v>
                </c:pt>
                <c:pt idx="94">
                  <c:v>-90.34033555791048</c:v>
                </c:pt>
                <c:pt idx="95">
                  <c:v>-91.53340455265747</c:v>
                </c:pt>
                <c:pt idx="96">
                  <c:v>-92.72569808154848</c:v>
                </c:pt>
                <c:pt idx="97">
                  <c:v>-93.91708033448595</c:v>
                </c:pt>
                <c:pt idx="98">
                  <c:v>-95.10741935659004</c:v>
                </c:pt>
                <c:pt idx="99">
                  <c:v>-96.29658698296556</c:v>
                </c:pt>
                <c:pt idx="100">
                  <c:v>-97.48445877291206</c:v>
                </c:pt>
                <c:pt idx="101">
                  <c:v>-98.67091394370358</c:v>
                </c:pt>
                <c:pt idx="102">
                  <c:v>-99.85583530404841</c:v>
                </c:pt>
                <c:pt idx="103">
                  <c:v>-101.0391091873753</c:v>
                </c:pt>
                <c:pt idx="104">
                  <c:v>-102.2206253850014</c:v>
                </c:pt>
                <c:pt idx="105">
                  <c:v>-103.4002770793394</c:v>
                </c:pt>
                <c:pt idx="106">
                  <c:v>-104.5779607771897</c:v>
                </c:pt>
                <c:pt idx="107">
                  <c:v>-105.753576243223</c:v>
                </c:pt>
                <c:pt idx="108">
                  <c:v>-106.9270264337303</c:v>
                </c:pt>
                <c:pt idx="109">
                  <c:v>-108.0982174307031</c:v>
                </c:pt>
                <c:pt idx="110">
                  <c:v>-109.2670583763253</c:v>
                </c:pt>
                <c:pt idx="111">
                  <c:v>-110.4334614079142</c:v>
                </c:pt>
                <c:pt idx="112">
                  <c:v>-111.5973415933927</c:v>
                </c:pt>
                <c:pt idx="113">
                  <c:v>-112.7586168673245</c:v>
                </c:pt>
                <c:pt idx="114">
                  <c:v>-113.917207967565</c:v>
                </c:pt>
                <c:pt idx="115">
                  <c:v>-115.0730383725705</c:v>
                </c:pt>
                <c:pt idx="116">
                  <c:v>-116.2260342394027</c:v>
                </c:pt>
                <c:pt idx="117">
                  <c:v>-117.376124342461</c:v>
                </c:pt>
                <c:pt idx="118">
                  <c:v>-118.5232400129751</c:v>
                </c:pt>
                <c:pt idx="119">
                  <c:v>-119.6673150792866</c:v>
                </c:pt>
              </c:numCache>
            </c:numRef>
          </c:yVal>
          <c:smooth val="1"/>
          <c:extLst xmlns:c16r2="http://schemas.microsoft.com/office/drawing/2015/06/chart">
            <c:ext xmlns:c16="http://schemas.microsoft.com/office/drawing/2014/chart" uri="{C3380CC4-5D6E-409C-BE32-E72D297353CC}">
              <c16:uniqueId val="{00000008-50C8-4B6E-A95D-B9E7355EBB1E}"/>
            </c:ext>
          </c:extLst>
        </c:ser>
        <c:dLbls>
          <c:showLegendKey val="0"/>
          <c:showVal val="0"/>
          <c:showCatName val="0"/>
          <c:showSerName val="0"/>
          <c:showPercent val="0"/>
          <c:showBubbleSize val="0"/>
        </c:dLbls>
        <c:axId val="-1727411792"/>
        <c:axId val="-1261181600"/>
      </c:scatterChart>
      <c:valAx>
        <c:axId val="-1727411792"/>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261181600"/>
        <c:crosses val="autoZero"/>
        <c:crossBetween val="midCat"/>
      </c:valAx>
      <c:valAx>
        <c:axId val="-1261181600"/>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727411792"/>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7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54054054054054"/>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ersistingPain-G'!$E$123</c:f>
              <c:strCache>
                <c:ptCount val="1"/>
                <c:pt idx="0">
                  <c:v>SOUD Deaths for 1.25x parameter level</c:v>
                </c:pt>
              </c:strCache>
            </c:strRef>
          </c:tx>
          <c:spPr>
            <a:ln w="76200">
              <a:solidFill>
                <a:schemeClr val="accent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E$3:$E$122</c:f>
              <c:numCache>
                <c:formatCode>General</c:formatCode>
                <c:ptCount val="120"/>
                <c:pt idx="0">
                  <c:v>0.0</c:v>
                </c:pt>
                <c:pt idx="1">
                  <c:v>-0.319696581756716</c:v>
                </c:pt>
                <c:pt idx="2">
                  <c:v>-0.706512499527866</c:v>
                </c:pt>
                <c:pt idx="3">
                  <c:v>-1.134125236158593</c:v>
                </c:pt>
                <c:pt idx="4">
                  <c:v>-1.592166376449359</c:v>
                </c:pt>
                <c:pt idx="5">
                  <c:v>-2.0704119725905</c:v>
                </c:pt>
                <c:pt idx="6">
                  <c:v>-2.561008342745936</c:v>
                </c:pt>
                <c:pt idx="7">
                  <c:v>-3.057939737126571</c:v>
                </c:pt>
                <c:pt idx="8">
                  <c:v>-3.556615263097297</c:v>
                </c:pt>
                <c:pt idx="9">
                  <c:v>-4.053548353550264</c:v>
                </c:pt>
                <c:pt idx="10">
                  <c:v>-4.546108045816504</c:v>
                </c:pt>
                <c:pt idx="11">
                  <c:v>-5.03232598358468</c:v>
                </c:pt>
                <c:pt idx="12">
                  <c:v>-5.510746658678285</c:v>
                </c:pt>
                <c:pt idx="13">
                  <c:v>-6.583625130205154</c:v>
                </c:pt>
                <c:pt idx="14">
                  <c:v>-7.598207949485896</c:v>
                </c:pt>
                <c:pt idx="15">
                  <c:v>-8.5631620179634</c:v>
                </c:pt>
                <c:pt idx="16">
                  <c:v>-9.484972634565906</c:v>
                </c:pt>
                <c:pt idx="17">
                  <c:v>-10.36877746702607</c:v>
                </c:pt>
                <c:pt idx="18">
                  <c:v>-11.21866434351102</c:v>
                </c:pt>
                <c:pt idx="19">
                  <c:v>-12.03790500355658</c:v>
                </c:pt>
                <c:pt idx="20">
                  <c:v>-12.82913646886354</c:v>
                </c:pt>
                <c:pt idx="21">
                  <c:v>-13.59450176357232</c:v>
                </c:pt>
                <c:pt idx="22">
                  <c:v>-14.33575909362585</c:v>
                </c:pt>
                <c:pt idx="23">
                  <c:v>-15.05436655381118</c:v>
                </c:pt>
                <c:pt idx="24">
                  <c:v>-15.75154784733547</c:v>
                </c:pt>
                <c:pt idx="25">
                  <c:v>-16.42834327386172</c:v>
                </c:pt>
                <c:pt idx="26">
                  <c:v>-17.08667416092321</c:v>
                </c:pt>
                <c:pt idx="27">
                  <c:v>-17.72721152400281</c:v>
                </c:pt>
                <c:pt idx="28">
                  <c:v>-18.35055218626653</c:v>
                </c:pt>
                <c:pt idx="29">
                  <c:v>-18.95723680694578</c:v>
                </c:pt>
                <c:pt idx="30">
                  <c:v>-19.54776123064248</c:v>
                </c:pt>
                <c:pt idx="31">
                  <c:v>-20.12258527506432</c:v>
                </c:pt>
                <c:pt idx="32">
                  <c:v>-20.68213954566709</c:v>
                </c:pt>
                <c:pt idx="33">
                  <c:v>-21.22683072071131</c:v>
                </c:pt>
                <c:pt idx="34">
                  <c:v>-21.75704565081396</c:v>
                </c:pt>
                <c:pt idx="35">
                  <c:v>-22.27315453994859</c:v>
                </c:pt>
                <c:pt idx="36">
                  <c:v>-22.7755134149766</c:v>
                </c:pt>
                <c:pt idx="37">
                  <c:v>-23.26446604435639</c:v>
                </c:pt>
                <c:pt idx="38">
                  <c:v>-23.74034543062308</c:v>
                </c:pt>
                <c:pt idx="39">
                  <c:v>-24.20347672660157</c:v>
                </c:pt>
                <c:pt idx="40">
                  <c:v>-24.65417614698192</c:v>
                </c:pt>
                <c:pt idx="41">
                  <c:v>-25.09275170672452</c:v>
                </c:pt>
                <c:pt idx="42">
                  <c:v>-25.51950381324387</c:v>
                </c:pt>
                <c:pt idx="43">
                  <c:v>-25.93472573570802</c:v>
                </c:pt>
                <c:pt idx="44">
                  <c:v>-26.33870397970895</c:v>
                </c:pt>
                <c:pt idx="45">
                  <c:v>-26.73171858924425</c:v>
                </c:pt>
                <c:pt idx="46">
                  <c:v>-27.1140433929736</c:v>
                </c:pt>
                <c:pt idx="47">
                  <c:v>-27.48594620785475</c:v>
                </c:pt>
                <c:pt idx="48">
                  <c:v>-27.84768901029549</c:v>
                </c:pt>
                <c:pt idx="49">
                  <c:v>-28.19952808261385</c:v>
                </c:pt>
                <c:pt idx="50">
                  <c:v>-28.5417141408233</c:v>
                </c:pt>
                <c:pt idx="51">
                  <c:v>-28.87449244835875</c:v>
                </c:pt>
                <c:pt idx="52">
                  <c:v>-29.19810292229977</c:v>
                </c:pt>
                <c:pt idx="53">
                  <c:v>-29.51278022825456</c:v>
                </c:pt>
                <c:pt idx="54">
                  <c:v>-29.81875386954162</c:v>
                </c:pt>
                <c:pt idx="55">
                  <c:v>-30.11624827224643</c:v>
                </c:pt>
                <c:pt idx="56">
                  <c:v>-30.40548286731428</c:v>
                </c:pt>
                <c:pt idx="57">
                  <c:v>-30.68667217055226</c:v>
                </c:pt>
                <c:pt idx="58">
                  <c:v>-30.96002586117318</c:v>
                </c:pt>
                <c:pt idx="59">
                  <c:v>-31.22574885935298</c:v>
                </c:pt>
                <c:pt idx="60">
                  <c:v>-31.48404140313328</c:v>
                </c:pt>
                <c:pt idx="61">
                  <c:v>-31.73509912489838</c:v>
                </c:pt>
                <c:pt idx="62">
                  <c:v>-31.97911312758145</c:v>
                </c:pt>
                <c:pt idx="63">
                  <c:v>-32.21627006069584</c:v>
                </c:pt>
                <c:pt idx="64">
                  <c:v>-32.44675219623771</c:v>
                </c:pt>
                <c:pt idx="65">
                  <c:v>-32.6707375044886</c:v>
                </c:pt>
                <c:pt idx="66">
                  <c:v>-32.88839972970315</c:v>
                </c:pt>
                <c:pt idx="67">
                  <c:v>-33.09990846565529</c:v>
                </c:pt>
                <c:pt idx="68">
                  <c:v>-33.3054292310153</c:v>
                </c:pt>
                <c:pt idx="69">
                  <c:v>-33.50512354450567</c:v>
                </c:pt>
                <c:pt idx="70">
                  <c:v>-33.69914899979265</c:v>
                </c:pt>
                <c:pt idx="71">
                  <c:v>-33.88765934005871</c:v>
                </c:pt>
                <c:pt idx="72">
                  <c:v>-34.07080453220185</c:v>
                </c:pt>
                <c:pt idx="73">
                  <c:v>-34.24873084061202</c:v>
                </c:pt>
                <c:pt idx="74">
                  <c:v>-34.42158090046928</c:v>
                </c:pt>
                <c:pt idx="75">
                  <c:v>-34.58949379051244</c:v>
                </c:pt>
                <c:pt idx="76">
                  <c:v>-34.75260510523425</c:v>
                </c:pt>
                <c:pt idx="77">
                  <c:v>-34.91104702645102</c:v>
                </c:pt>
                <c:pt idx="78">
                  <c:v>-35.0649483942083</c:v>
                </c:pt>
                <c:pt idx="79">
                  <c:v>-35.21443477697994</c:v>
                </c:pt>
                <c:pt idx="80">
                  <c:v>-35.3596285411239</c:v>
                </c:pt>
                <c:pt idx="81">
                  <c:v>-35.50064891955833</c:v>
                </c:pt>
                <c:pt idx="82">
                  <c:v>-35.63761207962973</c:v>
                </c:pt>
                <c:pt idx="83">
                  <c:v>-35.77063119014006</c:v>
                </c:pt>
                <c:pt idx="84">
                  <c:v>-35.89981648751132</c:v>
                </c:pt>
                <c:pt idx="85">
                  <c:v>-36.0252753410591</c:v>
                </c:pt>
                <c:pt idx="86">
                  <c:v>-36.14711231735807</c:v>
                </c:pt>
                <c:pt idx="87">
                  <c:v>-36.26542924368145</c:v>
                </c:pt>
                <c:pt idx="88">
                  <c:v>-36.380325270493</c:v>
                </c:pt>
                <c:pt idx="89">
                  <c:v>-36.49189693298397</c:v>
                </c:pt>
                <c:pt idx="90">
                  <c:v>-36.60023821164052</c:v>
                </c:pt>
                <c:pt idx="91">
                  <c:v>-36.70544059183019</c:v>
                </c:pt>
                <c:pt idx="92">
                  <c:v>-36.80759312240252</c:v>
                </c:pt>
                <c:pt idx="93">
                  <c:v>-36.90678247329759</c:v>
                </c:pt>
                <c:pt idx="94">
                  <c:v>-37.0030929921559</c:v>
                </c:pt>
                <c:pt idx="95">
                  <c:v>-37.09660675992427</c:v>
                </c:pt>
                <c:pt idx="96">
                  <c:v>-37.18740364546709</c:v>
                </c:pt>
                <c:pt idx="97">
                  <c:v>-37.27556135917097</c:v>
                </c:pt>
                <c:pt idx="98">
                  <c:v>-37.36115550554867</c:v>
                </c:pt>
                <c:pt idx="99">
                  <c:v>-37.44425963484719</c:v>
                </c:pt>
                <c:pt idx="100">
                  <c:v>-37.52494529365974</c:v>
                </c:pt>
                <c:pt idx="101">
                  <c:v>-37.60328207454747</c:v>
                </c:pt>
                <c:pt idx="102">
                  <c:v>-37.67933766467954</c:v>
                </c:pt>
                <c:pt idx="103">
                  <c:v>-37.75317789349045</c:v>
                </c:pt>
                <c:pt idx="104">
                  <c:v>-37.82486677937175</c:v>
                </c:pt>
                <c:pt idx="105">
                  <c:v>-37.89446657539681</c:v>
                </c:pt>
                <c:pt idx="106">
                  <c:v>-37.96203781409931</c:v>
                </c:pt>
                <c:pt idx="107">
                  <c:v>-38.02763935129</c:v>
                </c:pt>
                <c:pt idx="108">
                  <c:v>-38.09132840896197</c:v>
                </c:pt>
                <c:pt idx="109">
                  <c:v>-38.15316061725319</c:v>
                </c:pt>
                <c:pt idx="110">
                  <c:v>-38.21319005550401</c:v>
                </c:pt>
                <c:pt idx="111">
                  <c:v>-38.27146929241015</c:v>
                </c:pt>
                <c:pt idx="112">
                  <c:v>-38.32804942528599</c:v>
                </c:pt>
                <c:pt idx="113">
                  <c:v>-38.3829801184481</c:v>
                </c:pt>
                <c:pt idx="114">
                  <c:v>-38.4363096407358</c:v>
                </c:pt>
                <c:pt idx="115">
                  <c:v>-38.4880849021733</c:v>
                </c:pt>
                <c:pt idx="116">
                  <c:v>-38.53835148979604</c:v>
                </c:pt>
                <c:pt idx="117">
                  <c:v>-38.58715370264552</c:v>
                </c:pt>
                <c:pt idx="118">
                  <c:v>-38.63453458595232</c:v>
                </c:pt>
                <c:pt idx="119">
                  <c:v>-38.68053596451621</c:v>
                </c:pt>
              </c:numCache>
            </c:numRef>
          </c:yVal>
          <c:smooth val="1"/>
          <c:extLst xmlns:c16r2="http://schemas.microsoft.com/office/drawing/2015/06/chart">
            <c:ext xmlns:c16="http://schemas.microsoft.com/office/drawing/2014/chart" uri="{C3380CC4-5D6E-409C-BE32-E72D297353CC}">
              <c16:uniqueId val="{00000000-7057-4777-AAB9-A285BF9E77BC}"/>
            </c:ext>
          </c:extLst>
        </c:ser>
        <c:ser>
          <c:idx val="3"/>
          <c:order val="1"/>
          <c:tx>
            <c:strRef>
              <c:f>'SA-PersistingPain-G'!$N$123</c:f>
              <c:strCache>
                <c:ptCount val="1"/>
                <c:pt idx="0">
                  <c:v>SOUD Deaths for 1x parameter level</c:v>
                </c:pt>
              </c:strCache>
            </c:strRef>
          </c:tx>
          <c:spPr>
            <a:ln w="28575">
              <a:solidFill>
                <a:schemeClr val="accent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N$3:$N$122</c:f>
              <c:numCache>
                <c:formatCode>General</c:formatCode>
                <c:ptCount val="120"/>
                <c:pt idx="0">
                  <c:v>0.0</c:v>
                </c:pt>
                <c:pt idx="1">
                  <c:v>-0.258492340543125</c:v>
                </c:pt>
                <c:pt idx="2">
                  <c:v>-0.56565497117781</c:v>
                </c:pt>
                <c:pt idx="3">
                  <c:v>-0.907840674664294</c:v>
                </c:pt>
                <c:pt idx="4">
                  <c:v>-1.27442978946458</c:v>
                </c:pt>
                <c:pt idx="5">
                  <c:v>-1.657245284251076</c:v>
                </c:pt>
                <c:pt idx="6">
                  <c:v>-2.050004887820205</c:v>
                </c:pt>
                <c:pt idx="7">
                  <c:v>-2.447895586307572</c:v>
                </c:pt>
                <c:pt idx="8">
                  <c:v>-2.847243445574782</c:v>
                </c:pt>
                <c:pt idx="9">
                  <c:v>-3.245257403825712</c:v>
                </c:pt>
                <c:pt idx="10">
                  <c:v>-3.639830462702593</c:v>
                </c:pt>
                <c:pt idx="11">
                  <c:v>-4.029385418043439</c:v>
                </c:pt>
                <c:pt idx="12">
                  <c:v>-4.412755152471981</c:v>
                </c:pt>
                <c:pt idx="13">
                  <c:v>-5.271740886590942</c:v>
                </c:pt>
                <c:pt idx="14">
                  <c:v>-6.084162557443435</c:v>
                </c:pt>
                <c:pt idx="15">
                  <c:v>-6.856949401225779</c:v>
                </c:pt>
                <c:pt idx="16">
                  <c:v>-7.595296199870404</c:v>
                </c:pt>
                <c:pt idx="17">
                  <c:v>-8.303313710312718</c:v>
                </c:pt>
                <c:pt idx="18">
                  <c:v>-8.984271485986298</c:v>
                </c:pt>
                <c:pt idx="19">
                  <c:v>-9.64078523472972</c:v>
                </c:pt>
                <c:pt idx="20">
                  <c:v>-10.27496218053107</c:v>
                </c:pt>
                <c:pt idx="21">
                  <c:v>-10.88851384406046</c:v>
                </c:pt>
                <c:pt idx="22">
                  <c:v>-11.48284354335367</c:v>
                </c:pt>
                <c:pt idx="23">
                  <c:v>-12.05911428008965</c:v>
                </c:pt>
                <c:pt idx="24">
                  <c:v>-12.61830140755737</c:v>
                </c:pt>
                <c:pt idx="25">
                  <c:v>-13.16123349141758</c:v>
                </c:pt>
                <c:pt idx="26">
                  <c:v>-13.68944404591673</c:v>
                </c:pt>
                <c:pt idx="27">
                  <c:v>-14.20346641154215</c:v>
                </c:pt>
                <c:pt idx="28">
                  <c:v>-14.70377460879572</c:v>
                </c:pt>
                <c:pt idx="29">
                  <c:v>-15.19079780402931</c:v>
                </c:pt>
                <c:pt idx="30">
                  <c:v>-15.66492939691514</c:v>
                </c:pt>
                <c:pt idx="31">
                  <c:v>-16.12653406159932</c:v>
                </c:pt>
                <c:pt idx="32">
                  <c:v>-16.57595320599003</c:v>
                </c:pt>
                <c:pt idx="33">
                  <c:v>-17.01350920473782</c:v>
                </c:pt>
                <c:pt idx="34">
                  <c:v>-17.43950868178382</c:v>
                </c:pt>
                <c:pt idx="35">
                  <c:v>-17.85424505651067</c:v>
                </c:pt>
                <c:pt idx="36">
                  <c:v>-18.2580005195302</c:v>
                </c:pt>
                <c:pt idx="37">
                  <c:v>-18.65104756691374</c:v>
                </c:pt>
                <c:pt idx="38">
                  <c:v>-19.03365019276269</c:v>
                </c:pt>
                <c:pt idx="39">
                  <c:v>-19.40606622069999</c:v>
                </c:pt>
                <c:pt idx="40">
                  <c:v>-19.76854643093573</c:v>
                </c:pt>
                <c:pt idx="41">
                  <c:v>-20.12133514833303</c:v>
                </c:pt>
                <c:pt idx="42">
                  <c:v>-20.46467071333932</c:v>
                </c:pt>
                <c:pt idx="43">
                  <c:v>-20.79878585448538</c:v>
                </c:pt>
                <c:pt idx="44">
                  <c:v>-21.12390798510041</c:v>
                </c:pt>
                <c:pt idx="45">
                  <c:v>-21.4402594418362</c:v>
                </c:pt>
                <c:pt idx="46">
                  <c:v>-21.74805767860469</c:v>
                </c:pt>
                <c:pt idx="47">
                  <c:v>-22.04751542642816</c:v>
                </c:pt>
                <c:pt idx="48">
                  <c:v>-22.33884082733086</c:v>
                </c:pt>
                <c:pt idx="49">
                  <c:v>-22.62223754851568</c:v>
                </c:pt>
                <c:pt idx="50">
                  <c:v>-22.89790488165199</c:v>
                </c:pt>
                <c:pt idx="51">
                  <c:v>-23.16603783097358</c:v>
                </c:pt>
                <c:pt idx="52">
                  <c:v>-23.42682719543607</c:v>
                </c:pt>
                <c:pt idx="53">
                  <c:v>-23.68045964186732</c:v>
                </c:pt>
                <c:pt idx="54">
                  <c:v>-23.92711777362747</c:v>
                </c:pt>
                <c:pt idx="55">
                  <c:v>-24.16698019603596</c:v>
                </c:pt>
                <c:pt idx="56">
                  <c:v>-24.40022157950002</c:v>
                </c:pt>
                <c:pt idx="57">
                  <c:v>-24.62701272104023</c:v>
                </c:pt>
                <c:pt idx="58">
                  <c:v>-24.84752060472112</c:v>
                </c:pt>
                <c:pt idx="59">
                  <c:v>-25.06190846136381</c:v>
                </c:pt>
                <c:pt idx="60">
                  <c:v>-25.2703358278053</c:v>
                </c:pt>
                <c:pt idx="61">
                  <c:v>-25.4729586058852</c:v>
                </c:pt>
                <c:pt idx="62">
                  <c:v>-25.66992912128892</c:v>
                </c:pt>
                <c:pt idx="63">
                  <c:v>-25.86139618231025</c:v>
                </c:pt>
                <c:pt idx="64">
                  <c:v>-26.04750513858666</c:v>
                </c:pt>
                <c:pt idx="65">
                  <c:v>-26.22839793981395</c:v>
                </c:pt>
                <c:pt idx="66">
                  <c:v>-26.40421319443167</c:v>
                </c:pt>
                <c:pt idx="67">
                  <c:v>-26.57508622826476</c:v>
                </c:pt>
                <c:pt idx="68">
                  <c:v>-26.74114914308166</c:v>
                </c:pt>
                <c:pt idx="69">
                  <c:v>-26.90253087504257</c:v>
                </c:pt>
                <c:pt idx="70">
                  <c:v>-27.05935725299146</c:v>
                </c:pt>
                <c:pt idx="71">
                  <c:v>-27.21175105654781</c:v>
                </c:pt>
                <c:pt idx="72">
                  <c:v>-27.35983207396037</c:v>
                </c:pt>
                <c:pt idx="73">
                  <c:v>-27.50371715967133</c:v>
                </c:pt>
                <c:pt idx="74">
                  <c:v>-27.64352029155217</c:v>
                </c:pt>
                <c:pt idx="75">
                  <c:v>-27.77935262776922</c:v>
                </c:pt>
                <c:pt idx="76">
                  <c:v>-27.9113225632359</c:v>
                </c:pt>
                <c:pt idx="77">
                  <c:v>-28.03953578561891</c:v>
                </c:pt>
                <c:pt idx="78">
                  <c:v>-28.16409533085302</c:v>
                </c:pt>
                <c:pt idx="79">
                  <c:v>-28.28510163814308</c:v>
                </c:pt>
                <c:pt idx="80">
                  <c:v>-28.40265260441032</c:v>
                </c:pt>
                <c:pt idx="81">
                  <c:v>-28.51684363816178</c:v>
                </c:pt>
                <c:pt idx="82">
                  <c:v>-28.62776771275371</c:v>
                </c:pt>
                <c:pt idx="83">
                  <c:v>-28.7355154190222</c:v>
                </c:pt>
                <c:pt idx="84">
                  <c:v>-28.8401750172636</c:v>
                </c:pt>
                <c:pt idx="85">
                  <c:v>-28.94183248854004</c:v>
                </c:pt>
                <c:pt idx="86">
                  <c:v>-29.04057158529758</c:v>
                </c:pt>
                <c:pt idx="87">
                  <c:v>-29.13647388127401</c:v>
                </c:pt>
                <c:pt idx="88">
                  <c:v>-29.22961882068835</c:v>
                </c:pt>
                <c:pt idx="89">
                  <c:v>-29.32008376669814</c:v>
                </c:pt>
                <c:pt idx="90">
                  <c:v>-29.40794404911282</c:v>
                </c:pt>
                <c:pt idx="91">
                  <c:v>-29.49327301135431</c:v>
                </c:pt>
                <c:pt idx="92">
                  <c:v>-29.57614205665995</c:v>
                </c:pt>
                <c:pt idx="93">
                  <c:v>-29.65662069351824</c:v>
                </c:pt>
                <c:pt idx="94">
                  <c:v>-29.73477658033718</c:v>
                </c:pt>
                <c:pt idx="95">
                  <c:v>-29.81067556933751</c:v>
                </c:pt>
                <c:pt idx="96">
                  <c:v>-29.88438174967076</c:v>
                </c:pt>
                <c:pt idx="97">
                  <c:v>-29.9559574897637</c:v>
                </c:pt>
                <c:pt idx="98">
                  <c:v>-30.02546347888515</c:v>
                </c:pt>
                <c:pt idx="99">
                  <c:v>-30.09295876793722</c:v>
                </c:pt>
                <c:pt idx="100">
                  <c:v>-30.15850080947506</c:v>
                </c:pt>
                <c:pt idx="101">
                  <c:v>-30.22214549695709</c:v>
                </c:pt>
                <c:pt idx="102">
                  <c:v>-30.28394720322918</c:v>
                </c:pt>
                <c:pt idx="103">
                  <c:v>-30.34395881824328</c:v>
                </c:pt>
                <c:pt idx="104">
                  <c:v>-30.40223178602518</c:v>
                </c:pt>
                <c:pt idx="105">
                  <c:v>-30.45881614088614</c:v>
                </c:pt>
                <c:pt idx="106">
                  <c:v>-30.51376054289192</c:v>
                </c:pt>
                <c:pt idx="107">
                  <c:v>-30.56711231259517</c:v>
                </c:pt>
                <c:pt idx="108">
                  <c:v>-30.61891746503134</c:v>
                </c:pt>
                <c:pt idx="109">
                  <c:v>-30.66922074299885</c:v>
                </c:pt>
                <c:pt idx="110">
                  <c:v>-30.71806564961755</c:v>
                </c:pt>
                <c:pt idx="111">
                  <c:v>-30.76549448018659</c:v>
                </c:pt>
                <c:pt idx="112">
                  <c:v>-30.81154835333682</c:v>
                </c:pt>
                <c:pt idx="113">
                  <c:v>-30.85626724150297</c:v>
                </c:pt>
                <c:pt idx="114">
                  <c:v>-30.89969000070928</c:v>
                </c:pt>
                <c:pt idx="115">
                  <c:v>-30.94185439968846</c:v>
                </c:pt>
                <c:pt idx="116">
                  <c:v>-30.98279714833888</c:v>
                </c:pt>
                <c:pt idx="117">
                  <c:v>-31.02255392553532</c:v>
                </c:pt>
                <c:pt idx="118">
                  <c:v>-31.06115940628979</c:v>
                </c:pt>
                <c:pt idx="119">
                  <c:v>-31.09864728829472</c:v>
                </c:pt>
              </c:numCache>
            </c:numRef>
          </c:yVal>
          <c:smooth val="1"/>
          <c:extLst xmlns:c16r2="http://schemas.microsoft.com/office/drawing/2015/06/chart">
            <c:ext xmlns:c16="http://schemas.microsoft.com/office/drawing/2014/chart" uri="{C3380CC4-5D6E-409C-BE32-E72D297353CC}">
              <c16:uniqueId val="{00000001-7057-4777-AAB9-A285BF9E77BC}"/>
            </c:ext>
          </c:extLst>
        </c:ser>
        <c:ser>
          <c:idx val="0"/>
          <c:order val="2"/>
          <c:tx>
            <c:strRef>
              <c:f>'SA-PersistingPain-G'!$W$123</c:f>
              <c:strCache>
                <c:ptCount val="1"/>
                <c:pt idx="0">
                  <c:v>SOUD Deaths for 0.75x parameter level</c:v>
                </c:pt>
              </c:strCache>
            </c:strRef>
          </c:tx>
          <c:spPr>
            <a:ln w="6350">
              <a:solidFill>
                <a:schemeClr val="accent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W$3:$W$122</c:f>
              <c:numCache>
                <c:formatCode>General</c:formatCode>
                <c:ptCount val="120"/>
                <c:pt idx="0">
                  <c:v>0.0</c:v>
                </c:pt>
                <c:pt idx="1">
                  <c:v>-0.19386925540748</c:v>
                </c:pt>
                <c:pt idx="2">
                  <c:v>-0.424278601322203</c:v>
                </c:pt>
                <c:pt idx="3">
                  <c:v>-0.680997563624373</c:v>
                </c:pt>
                <c:pt idx="4">
                  <c:v>-0.956064452573173</c:v>
                </c:pt>
                <c:pt idx="5">
                  <c:v>-1.243348107492011</c:v>
                </c:pt>
                <c:pt idx="6">
                  <c:v>-1.538137347783572</c:v>
                </c:pt>
                <c:pt idx="7">
                  <c:v>-1.836822119412727</c:v>
                </c:pt>
                <c:pt idx="8">
                  <c:v>-2.136646073140851</c:v>
                </c:pt>
                <c:pt idx="9">
                  <c:v>-2.435514572222518</c:v>
                </c:pt>
                <c:pt idx="10">
                  <c:v>-2.731845711563301</c:v>
                </c:pt>
                <c:pt idx="11">
                  <c:v>-3.024454712611555</c:v>
                </c:pt>
                <c:pt idx="12">
                  <c:v>-3.312464217129694</c:v>
                </c:pt>
                <c:pt idx="13">
                  <c:v>-3.957223032463253</c:v>
                </c:pt>
                <c:pt idx="14">
                  <c:v>-4.567109569288545</c:v>
                </c:pt>
                <c:pt idx="15">
                  <c:v>-5.147324298201235</c:v>
                </c:pt>
                <c:pt idx="16">
                  <c:v>-5.7017650985327</c:v>
                </c:pt>
                <c:pt idx="17">
                  <c:v>-6.233515509694894</c:v>
                </c:pt>
                <c:pt idx="18">
                  <c:v>-6.745027179949011</c:v>
                </c:pt>
                <c:pt idx="19">
                  <c:v>-7.238260641947908</c:v>
                </c:pt>
                <c:pt idx="20">
                  <c:v>-7.714794532556175</c:v>
                </c:pt>
                <c:pt idx="21">
                  <c:v>-8.175910331287104</c:v>
                </c:pt>
                <c:pt idx="22">
                  <c:v>-8.622658103577798</c:v>
                </c:pt>
                <c:pt idx="23">
                  <c:v>-9.05590750590709</c:v>
                </c:pt>
                <c:pt idx="24">
                  <c:v>-9.4763873559544</c:v>
                </c:pt>
                <c:pt idx="25">
                  <c:v>-9.884716330910555</c:v>
                </c:pt>
                <c:pt idx="26">
                  <c:v>-10.2820419129785</c:v>
                </c:pt>
                <c:pt idx="27">
                  <c:v>-10.66876150361779</c:v>
                </c:pt>
                <c:pt idx="28">
                  <c:v>-11.04522805059657</c:v>
                </c:pt>
                <c:pt idx="29">
                  <c:v>-11.41176091220077</c:v>
                </c:pt>
                <c:pt idx="30">
                  <c:v>-11.76865268447734</c:v>
                </c:pt>
                <c:pt idx="31">
                  <c:v>-12.11617449040771</c:v>
                </c:pt>
                <c:pt idx="32">
                  <c:v>-12.45458008010398</c:v>
                </c:pt>
                <c:pt idx="33">
                  <c:v>-12.78410900930255</c:v>
                </c:pt>
                <c:pt idx="34">
                  <c:v>-13.10498910350177</c:v>
                </c:pt>
                <c:pt idx="35">
                  <c:v>-13.41743836864007</c:v>
                </c:pt>
                <c:pt idx="36">
                  <c:v>-13.72166647310623</c:v>
                </c:pt>
                <c:pt idx="37">
                  <c:v>-14.01787589791204</c:v>
                </c:pt>
                <c:pt idx="38">
                  <c:v>-14.30626283010165</c:v>
                </c:pt>
                <c:pt idx="39">
                  <c:v>-14.58701891030782</c:v>
                </c:pt>
                <c:pt idx="40">
                  <c:v>-14.86033057643847</c:v>
                </c:pt>
                <c:pt idx="41">
                  <c:v>-15.12637950278947</c:v>
                </c:pt>
                <c:pt idx="42">
                  <c:v>-15.38534295117026</c:v>
                </c:pt>
                <c:pt idx="43">
                  <c:v>-15.63739404810235</c:v>
                </c:pt>
                <c:pt idx="44">
                  <c:v>-15.88270200512636</c:v>
                </c:pt>
                <c:pt idx="45">
                  <c:v>-16.12143229543826</c:v>
                </c:pt>
                <c:pt idx="46">
                  <c:v>-16.35374679706731</c:v>
                </c:pt>
                <c:pt idx="47">
                  <c:v>-16.57980391050642</c:v>
                </c:pt>
                <c:pt idx="48">
                  <c:v>-16.79975865688132</c:v>
                </c:pt>
                <c:pt idx="49">
                  <c:v>-17.01376276137221</c:v>
                </c:pt>
                <c:pt idx="50">
                  <c:v>-17.22196472549726</c:v>
                </c:pt>
                <c:pt idx="51">
                  <c:v>-17.42450989104771</c:v>
                </c:pt>
                <c:pt idx="52">
                  <c:v>-17.62154049961207</c:v>
                </c:pt>
                <c:pt idx="53">
                  <c:v>-17.81319574539591</c:v>
                </c:pt>
                <c:pt idx="54">
                  <c:v>-17.99961182472018</c:v>
                </c:pt>
                <c:pt idx="55">
                  <c:v>-18.18092198314735</c:v>
                </c:pt>
                <c:pt idx="56">
                  <c:v>-18.35725656093523</c:v>
                </c:pt>
                <c:pt idx="57">
                  <c:v>-18.52874303733934</c:v>
                </c:pt>
                <c:pt idx="58">
                  <c:v>-18.69550607415201</c:v>
                </c:pt>
                <c:pt idx="59">
                  <c:v>-18.85766755874392</c:v>
                </c:pt>
                <c:pt idx="60">
                  <c:v>-19.01534664683204</c:v>
                </c:pt>
                <c:pt idx="61">
                  <c:v>-19.16865980508078</c:v>
                </c:pt>
                <c:pt idx="62">
                  <c:v>-19.31772085365315</c:v>
                </c:pt>
                <c:pt idx="63">
                  <c:v>-19.46264100875158</c:v>
                </c:pt>
                <c:pt idx="64">
                  <c:v>-19.60352892518442</c:v>
                </c:pt>
                <c:pt idx="65">
                  <c:v>-19.74049073896358</c:v>
                </c:pt>
                <c:pt idx="66">
                  <c:v>-19.87363010993356</c:v>
                </c:pt>
                <c:pt idx="67">
                  <c:v>-20.00304826440668</c:v>
                </c:pt>
                <c:pt idx="68">
                  <c:v>-20.1288440377866</c:v>
                </c:pt>
                <c:pt idx="69">
                  <c:v>-20.25111391714846</c:v>
                </c:pt>
                <c:pt idx="70">
                  <c:v>-20.36995208374788</c:v>
                </c:pt>
                <c:pt idx="71">
                  <c:v>-20.48545045542232</c:v>
                </c:pt>
                <c:pt idx="72">
                  <c:v>-20.59769872885304</c:v>
                </c:pt>
                <c:pt idx="73">
                  <c:v>-20.70678442165017</c:v>
                </c:pt>
                <c:pt idx="74">
                  <c:v>-20.81279291423075</c:v>
                </c:pt>
                <c:pt idx="75">
                  <c:v>-20.91580749145871</c:v>
                </c:pt>
                <c:pt idx="76">
                  <c:v>-21.01590938400939</c:v>
                </c:pt>
                <c:pt idx="77">
                  <c:v>-21.1131778094336</c:v>
                </c:pt>
                <c:pt idx="78">
                  <c:v>-21.20769001289614</c:v>
                </c:pt>
                <c:pt idx="79">
                  <c:v>-21.2995213075506</c:v>
                </c:pt>
                <c:pt idx="80">
                  <c:v>-21.38874511454576</c:v>
                </c:pt>
                <c:pt idx="81">
                  <c:v>-21.47543300261707</c:v>
                </c:pt>
                <c:pt idx="82">
                  <c:v>-21.55965472726461</c:v>
                </c:pt>
                <c:pt idx="83">
                  <c:v>-21.64147826948145</c:v>
                </c:pt>
                <c:pt idx="84">
                  <c:v>-21.72096987402482</c:v>
                </c:pt>
                <c:pt idx="85">
                  <c:v>-21.79819408721139</c:v>
                </c:pt>
                <c:pt idx="86">
                  <c:v>-21.87321379422015</c:v>
                </c:pt>
                <c:pt idx="87">
                  <c:v>-21.9460902558943</c:v>
                </c:pt>
                <c:pt idx="88">
                  <c:v>-22.01688314502652</c:v>
                </c:pt>
                <c:pt idx="89">
                  <c:v>-22.08565058211988</c:v>
                </c:pt>
                <c:pt idx="90">
                  <c:v>-22.1524491706205</c:v>
                </c:pt>
                <c:pt idx="91">
                  <c:v>-22.21733403159876</c:v>
                </c:pt>
                <c:pt idx="92">
                  <c:v>-22.28035883789441</c:v>
                </c:pt>
                <c:pt idx="93">
                  <c:v>-22.34157584770642</c:v>
                </c:pt>
                <c:pt idx="94">
                  <c:v>-22.40103593762035</c:v>
                </c:pt>
                <c:pt idx="95">
                  <c:v>-22.45878863508776</c:v>
                </c:pt>
                <c:pt idx="96">
                  <c:v>-22.51488215033323</c:v>
                </c:pt>
                <c:pt idx="97">
                  <c:v>-22.56936340770419</c:v>
                </c:pt>
                <c:pt idx="98">
                  <c:v>-22.62227807645784</c:v>
                </c:pt>
                <c:pt idx="99">
                  <c:v>-22.67367060098011</c:v>
                </c:pt>
                <c:pt idx="100">
                  <c:v>-22.72358423044698</c:v>
                </c:pt>
                <c:pt idx="101">
                  <c:v>-22.7720610479216</c:v>
                </c:pt>
                <c:pt idx="102">
                  <c:v>-22.81914199889484</c:v>
                </c:pt>
                <c:pt idx="103">
                  <c:v>-22.86486691926864</c:v>
                </c:pt>
                <c:pt idx="104">
                  <c:v>-22.90927456278541</c:v>
                </c:pt>
                <c:pt idx="105">
                  <c:v>-22.95240262791167</c:v>
                </c:pt>
                <c:pt idx="106">
                  <c:v>-22.99428778417353</c:v>
                </c:pt>
                <c:pt idx="107">
                  <c:v>-23.03496569795245</c:v>
                </c:pt>
                <c:pt idx="108">
                  <c:v>-23.07447105774656</c:v>
                </c:pt>
                <c:pt idx="109">
                  <c:v>-23.11283759890171</c:v>
                </c:pt>
                <c:pt idx="110">
                  <c:v>-23.15009812781607</c:v>
                </c:pt>
                <c:pt idx="111">
                  <c:v>-23.18628454562879</c:v>
                </c:pt>
                <c:pt idx="112">
                  <c:v>-23.22142787139401</c:v>
                </c:pt>
                <c:pt idx="113">
                  <c:v>-23.25555826474836</c:v>
                </c:pt>
                <c:pt idx="114">
                  <c:v>-23.28870504808152</c:v>
                </c:pt>
                <c:pt idx="115">
                  <c:v>-23.32089672821064</c:v>
                </c:pt>
                <c:pt idx="116">
                  <c:v>-23.35216101757128</c:v>
                </c:pt>
                <c:pt idx="117">
                  <c:v>-23.38252485492658</c:v>
                </c:pt>
                <c:pt idx="118">
                  <c:v>-23.41201442560832</c:v>
                </c:pt>
                <c:pt idx="119">
                  <c:v>-23.44065518129032</c:v>
                </c:pt>
              </c:numCache>
            </c:numRef>
          </c:yVal>
          <c:smooth val="1"/>
          <c:extLst xmlns:c16r2="http://schemas.microsoft.com/office/drawing/2015/06/chart">
            <c:ext xmlns:c16="http://schemas.microsoft.com/office/drawing/2014/chart" uri="{C3380CC4-5D6E-409C-BE32-E72D297353CC}">
              <c16:uniqueId val="{00000002-7057-4777-AAB9-A285BF9E77BC}"/>
            </c:ext>
          </c:extLst>
        </c:ser>
        <c:ser>
          <c:idx val="7"/>
          <c:order val="3"/>
          <c:tx>
            <c:strRef>
              <c:f>'SA-PersistingPain-G'!$F$123</c:f>
              <c:strCache>
                <c:ptCount val="1"/>
                <c:pt idx="0">
                  <c:v>SHUD Deaths for 1.25x parameter level</c:v>
                </c:pt>
              </c:strCache>
            </c:strRef>
          </c:tx>
          <c:spPr>
            <a:ln w="76200">
              <a:solidFill>
                <a:schemeClr val="accent2"/>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F$3:$F$122</c:f>
              <c:numCache>
                <c:formatCode>General</c:formatCode>
                <c:ptCount val="120"/>
                <c:pt idx="0">
                  <c:v>0.0</c:v>
                </c:pt>
                <c:pt idx="1">
                  <c:v>0.437379206691776</c:v>
                </c:pt>
                <c:pt idx="2">
                  <c:v>0.831645738479347</c:v>
                </c:pt>
                <c:pt idx="3">
                  <c:v>1.181335824400958</c:v>
                </c:pt>
                <c:pt idx="4">
                  <c:v>1.496301626793502</c:v>
                </c:pt>
                <c:pt idx="5">
                  <c:v>1.781643697829895</c:v>
                </c:pt>
                <c:pt idx="6">
                  <c:v>2.041313830954278</c:v>
                </c:pt>
                <c:pt idx="7">
                  <c:v>2.278379887988831</c:v>
                </c:pt>
                <c:pt idx="8">
                  <c:v>2.495230286811193</c:v>
                </c:pt>
                <c:pt idx="9">
                  <c:v>2.693731820293942</c:v>
                </c:pt>
                <c:pt idx="10">
                  <c:v>2.87535138541616</c:v>
                </c:pt>
                <c:pt idx="11">
                  <c:v>3.041249810085854</c:v>
                </c:pt>
                <c:pt idx="12">
                  <c:v>3.192354113698677</c:v>
                </c:pt>
                <c:pt idx="13">
                  <c:v>4.152558026030865</c:v>
                </c:pt>
                <c:pt idx="14">
                  <c:v>5.026806075705144</c:v>
                </c:pt>
                <c:pt idx="15">
                  <c:v>5.830756226291935</c:v>
                </c:pt>
                <c:pt idx="16">
                  <c:v>6.5760612057657</c:v>
                </c:pt>
                <c:pt idx="17">
                  <c:v>7.2717537646824</c:v>
                </c:pt>
                <c:pt idx="18">
                  <c:v>7.924842936732896</c:v>
                </c:pt>
                <c:pt idx="19">
                  <c:v>8.540777648394801</c:v>
                </c:pt>
                <c:pt idx="20">
                  <c:v>9.123804995922274</c:v>
                </c:pt>
                <c:pt idx="21">
                  <c:v>9.677247005431217</c:v>
                </c:pt>
                <c:pt idx="22">
                  <c:v>10.20371432548368</c:v>
                </c:pt>
                <c:pt idx="23">
                  <c:v>10.70527113670632</c:v>
                </c:pt>
                <c:pt idx="24">
                  <c:v>11.18356233684967</c:v>
                </c:pt>
                <c:pt idx="25">
                  <c:v>11.63991156092584</c:v>
                </c:pt>
                <c:pt idx="26">
                  <c:v>12.07679441450396</c:v>
                </c:pt>
                <c:pt idx="27">
                  <c:v>12.49493769461074</c:v>
                </c:pt>
                <c:pt idx="28">
                  <c:v>12.89495046413231</c:v>
                </c:pt>
                <c:pt idx="29">
                  <c:v>13.27735639621783</c:v>
                </c:pt>
                <c:pt idx="30">
                  <c:v>13.64261490576914</c:v>
                </c:pt>
                <c:pt idx="31">
                  <c:v>13.99113724512003</c:v>
                </c:pt>
                <c:pt idx="32">
                  <c:v>14.32329873884837</c:v>
                </c:pt>
                <c:pt idx="33">
                  <c:v>14.63944804919074</c:v>
                </c:pt>
                <c:pt idx="34">
                  <c:v>14.93991416031154</c:v>
                </c:pt>
                <c:pt idx="35">
                  <c:v>15.22501161266059</c:v>
                </c:pt>
                <c:pt idx="36">
                  <c:v>15.49504439719863</c:v>
                </c:pt>
                <c:pt idx="37">
                  <c:v>15.75030882543865</c:v>
                </c:pt>
                <c:pt idx="38">
                  <c:v>15.99109561872183</c:v>
                </c:pt>
                <c:pt idx="39">
                  <c:v>16.21769379465541</c:v>
                </c:pt>
                <c:pt idx="40">
                  <c:v>16.4303889744127</c:v>
                </c:pt>
                <c:pt idx="41">
                  <c:v>16.62946413602854</c:v>
                </c:pt>
                <c:pt idx="42">
                  <c:v>16.81520011922589</c:v>
                </c:pt>
                <c:pt idx="43">
                  <c:v>16.98787593156753</c:v>
                </c:pt>
                <c:pt idx="44">
                  <c:v>17.14776890796579</c:v>
                </c:pt>
                <c:pt idx="45">
                  <c:v>17.29515476336423</c:v>
                </c:pt>
                <c:pt idx="46">
                  <c:v>17.43030756889325</c:v>
                </c:pt>
                <c:pt idx="47">
                  <c:v>17.55349967452488</c:v>
                </c:pt>
                <c:pt idx="48">
                  <c:v>17.66500159561342</c:v>
                </c:pt>
                <c:pt idx="49">
                  <c:v>17.76508187642057</c:v>
                </c:pt>
                <c:pt idx="50">
                  <c:v>17.85400694040618</c:v>
                </c:pt>
                <c:pt idx="51">
                  <c:v>17.93204093453888</c:v>
                </c:pt>
                <c:pt idx="52">
                  <c:v>17.99944557705921</c:v>
                </c:pt>
                <c:pt idx="53">
                  <c:v>18.05648000360134</c:v>
                </c:pt>
                <c:pt idx="54">
                  <c:v>18.10340061931547</c:v>
                </c:pt>
                <c:pt idx="55">
                  <c:v>18.14046095888189</c:v>
                </c:pt>
                <c:pt idx="56">
                  <c:v>18.16791155564401</c:v>
                </c:pt>
                <c:pt idx="57">
                  <c:v>18.18599982058045</c:v>
                </c:pt>
                <c:pt idx="58">
                  <c:v>18.19496993150724</c:v>
                </c:pt>
                <c:pt idx="59">
                  <c:v>18.19506273261941</c:v>
                </c:pt>
                <c:pt idx="60">
                  <c:v>18.18651564430638</c:v>
                </c:pt>
                <c:pt idx="61">
                  <c:v>18.16956258301443</c:v>
                </c:pt>
                <c:pt idx="62">
                  <c:v>18.14443389085568</c:v>
                </c:pt>
                <c:pt idx="63">
                  <c:v>18.11135627458166</c:v>
                </c:pt>
                <c:pt idx="64">
                  <c:v>18.07055275350235</c:v>
                </c:pt>
                <c:pt idx="65">
                  <c:v>18.02224261590468</c:v>
                </c:pt>
                <c:pt idx="66">
                  <c:v>17.96664138351957</c:v>
                </c:pt>
                <c:pt idx="67">
                  <c:v>17.9039607835528</c:v>
                </c:pt>
                <c:pt idx="68">
                  <c:v>17.83440872784004</c:v>
                </c:pt>
                <c:pt idx="69">
                  <c:v>17.75818929867082</c:v>
                </c:pt>
                <c:pt idx="70">
                  <c:v>17.67550274084365</c:v>
                </c:pt>
                <c:pt idx="71">
                  <c:v>17.58654545953182</c:v>
                </c:pt>
                <c:pt idx="72">
                  <c:v>17.49151002355656</c:v>
                </c:pt>
                <c:pt idx="73">
                  <c:v>17.39058517367985</c:v>
                </c:pt>
                <c:pt idx="74">
                  <c:v>17.28395583554493</c:v>
                </c:pt>
                <c:pt idx="75">
                  <c:v>17.17180313691633</c:v>
                </c:pt>
                <c:pt idx="76">
                  <c:v>17.05430442888387</c:v>
                </c:pt>
                <c:pt idx="77">
                  <c:v>16.93163331071251</c:v>
                </c:pt>
                <c:pt idx="78">
                  <c:v>16.80395965804714</c:v>
                </c:pt>
                <c:pt idx="79">
                  <c:v>16.6714496541756</c:v>
                </c:pt>
                <c:pt idx="80">
                  <c:v>16.53426582409952</c:v>
                </c:pt>
                <c:pt idx="81">
                  <c:v>16.39256707114968</c:v>
                </c:pt>
                <c:pt idx="82">
                  <c:v>16.24650871591315</c:v>
                </c:pt>
                <c:pt idx="83">
                  <c:v>16.09624253725006</c:v>
                </c:pt>
                <c:pt idx="84">
                  <c:v>15.9419168151911</c:v>
                </c:pt>
                <c:pt idx="85">
                  <c:v>15.78367637551546</c:v>
                </c:pt>
                <c:pt idx="86">
                  <c:v>15.62166263583017</c:v>
                </c:pt>
                <c:pt idx="87">
                  <c:v>15.45601365297152</c:v>
                </c:pt>
                <c:pt idx="88">
                  <c:v>15.28686417156828</c:v>
                </c:pt>
                <c:pt idx="89">
                  <c:v>15.11434567362057</c:v>
                </c:pt>
                <c:pt idx="90">
                  <c:v>14.93858642893833</c:v>
                </c:pt>
                <c:pt idx="91">
                  <c:v>14.7597115463233</c:v>
                </c:pt>
                <c:pt idx="92">
                  <c:v>14.57784302535715</c:v>
                </c:pt>
                <c:pt idx="93">
                  <c:v>14.39309980868093</c:v>
                </c:pt>
                <c:pt idx="94">
                  <c:v>14.20559783467102</c:v>
                </c:pt>
                <c:pt idx="95">
                  <c:v>14.01545009039028</c:v>
                </c:pt>
                <c:pt idx="96">
                  <c:v>13.82276666473772</c:v>
                </c:pt>
                <c:pt idx="97">
                  <c:v>13.62765480169887</c:v>
                </c:pt>
                <c:pt idx="98">
                  <c:v>13.43021895362253</c:v>
                </c:pt>
                <c:pt idx="99">
                  <c:v>13.23056083444953</c:v>
                </c:pt>
                <c:pt idx="100">
                  <c:v>13.02877947281213</c:v>
                </c:pt>
                <c:pt idx="101">
                  <c:v>12.82497126495905</c:v>
                </c:pt>
                <c:pt idx="102">
                  <c:v>12.61923002743019</c:v>
                </c:pt>
                <c:pt idx="103">
                  <c:v>12.4116470494359</c:v>
                </c:pt>
                <c:pt idx="104">
                  <c:v>12.20231114488956</c:v>
                </c:pt>
                <c:pt idx="105">
                  <c:v>11.99130870404379</c:v>
                </c:pt>
                <c:pt idx="106">
                  <c:v>11.7787237446908</c:v>
                </c:pt>
                <c:pt idx="107">
                  <c:v>11.56463796289017</c:v>
                </c:pt>
                <c:pt idx="108">
                  <c:v>11.349130783188</c:v>
                </c:pt>
                <c:pt idx="109">
                  <c:v>11.13227940829315</c:v>
                </c:pt>
                <c:pt idx="110">
                  <c:v>10.91415886818668</c:v>
                </c:pt>
                <c:pt idx="111">
                  <c:v>10.69484206863572</c:v>
                </c:pt>
                <c:pt idx="112">
                  <c:v>10.47439983908935</c:v>
                </c:pt>
                <c:pt idx="113">
                  <c:v>10.2529009799393</c:v>
                </c:pt>
                <c:pt idx="114">
                  <c:v>10.03041230911995</c:v>
                </c:pt>
                <c:pt idx="115">
                  <c:v>9.80699870804192</c:v>
                </c:pt>
                <c:pt idx="116">
                  <c:v>9.582723166834805</c:v>
                </c:pt>
                <c:pt idx="117">
                  <c:v>9.35764682889917</c:v>
                </c:pt>
                <c:pt idx="118">
                  <c:v>9.131829034746118</c:v>
                </c:pt>
                <c:pt idx="119">
                  <c:v>8.905327365122771</c:v>
                </c:pt>
              </c:numCache>
            </c:numRef>
          </c:yVal>
          <c:smooth val="1"/>
          <c:extLst xmlns:c16r2="http://schemas.microsoft.com/office/drawing/2015/06/chart">
            <c:ext xmlns:c16="http://schemas.microsoft.com/office/drawing/2014/chart" uri="{C3380CC4-5D6E-409C-BE32-E72D297353CC}">
              <c16:uniqueId val="{00000003-7057-4777-AAB9-A285BF9E77BC}"/>
            </c:ext>
          </c:extLst>
        </c:ser>
        <c:ser>
          <c:idx val="4"/>
          <c:order val="4"/>
          <c:tx>
            <c:strRef>
              <c:f>'SA-PersistingPain-G'!$O$123</c:f>
              <c:strCache>
                <c:ptCount val="1"/>
                <c:pt idx="0">
                  <c:v>SHUD Deaths for 1x parameter level</c:v>
                </c:pt>
              </c:strCache>
            </c:strRef>
          </c:tx>
          <c:spPr>
            <a:ln w="38100">
              <a:solidFill>
                <a:schemeClr val="accent2"/>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O$3:$O$122</c:f>
              <c:numCache>
                <c:formatCode>General</c:formatCode>
                <c:ptCount val="120"/>
                <c:pt idx="0">
                  <c:v>0.0</c:v>
                </c:pt>
                <c:pt idx="1">
                  <c:v>0.441167131539987</c:v>
                </c:pt>
                <c:pt idx="2">
                  <c:v>0.832165640972198</c:v>
                </c:pt>
                <c:pt idx="3">
                  <c:v>1.181844120646474</c:v>
                </c:pt>
                <c:pt idx="4">
                  <c:v>1.496794572253339</c:v>
                </c:pt>
                <c:pt idx="5">
                  <c:v>1.782115957523365</c:v>
                </c:pt>
                <c:pt idx="6">
                  <c:v>2.041758353208934</c:v>
                </c:pt>
                <c:pt idx="7">
                  <c:v>2.278787827223368</c:v>
                </c:pt>
                <c:pt idx="8">
                  <c:v>2.495590962852248</c:v>
                </c:pt>
                <c:pt idx="9">
                  <c:v>2.694032705898962</c:v>
                </c:pt>
                <c:pt idx="10">
                  <c:v>2.875578115570796</c:v>
                </c:pt>
                <c:pt idx="11">
                  <c:v>3.041386208091354</c:v>
                </c:pt>
                <c:pt idx="12">
                  <c:v>3.192382230182466</c:v>
                </c:pt>
                <c:pt idx="13">
                  <c:v>4.152458187862931</c:v>
                </c:pt>
                <c:pt idx="14">
                  <c:v>5.026438386151222</c:v>
                </c:pt>
                <c:pt idx="15">
                  <c:v>5.829996298960935</c:v>
                </c:pt>
                <c:pt idx="16">
                  <c:v>6.574811221836716</c:v>
                </c:pt>
                <c:pt idx="17">
                  <c:v>7.269931184599181</c:v>
                </c:pt>
                <c:pt idx="18">
                  <c:v>7.922376312485767</c:v>
                </c:pt>
                <c:pt idx="19">
                  <c:v>8.537603455451918</c:v>
                </c:pt>
                <c:pt idx="20">
                  <c:v>9.119865233578185</c:v>
                </c:pt>
                <c:pt idx="21">
                  <c:v>9.67248738691578</c:v>
                </c:pt>
                <c:pt idx="22">
                  <c:v>10.19808292039911</c:v>
                </c:pt>
                <c:pt idx="23">
                  <c:v>10.69871736008918</c:v>
                </c:pt>
                <c:pt idx="24">
                  <c:v>11.176036203582</c:v>
                </c:pt>
                <c:pt idx="25">
                  <c:v>11.63136314303128</c:v>
                </c:pt>
                <c:pt idx="26">
                  <c:v>12.0671736868077</c:v>
                </c:pt>
                <c:pt idx="27">
                  <c:v>12.48419406814564</c:v>
                </c:pt>
                <c:pt idx="28">
                  <c:v>12.88303260426833</c:v>
                </c:pt>
                <c:pt idx="29">
                  <c:v>13.26421213258877</c:v>
                </c:pt>
                <c:pt idx="30">
                  <c:v>13.62819117783502</c:v>
                </c:pt>
                <c:pt idx="31">
                  <c:v>13.97538008233837</c:v>
                </c:pt>
                <c:pt idx="32">
                  <c:v>14.30615326683942</c:v>
                </c:pt>
                <c:pt idx="33">
                  <c:v>14.62085851522906</c:v>
                </c:pt>
                <c:pt idx="34">
                  <c:v>14.91982397305601</c:v>
                </c:pt>
                <c:pt idx="35">
                  <c:v>15.20336339221358</c:v>
                </c:pt>
                <c:pt idx="36">
                  <c:v>15.47178003251102</c:v>
                </c:pt>
                <c:pt idx="37">
                  <c:v>15.72536953677559</c:v>
                </c:pt>
                <c:pt idx="38">
                  <c:v>15.96442202343574</c:v>
                </c:pt>
                <c:pt idx="39">
                  <c:v>16.18922597568862</c:v>
                </c:pt>
                <c:pt idx="40">
                  <c:v>16.4000665494445</c:v>
                </c:pt>
                <c:pt idx="41">
                  <c:v>16.59722632670855</c:v>
                </c:pt>
                <c:pt idx="42">
                  <c:v>16.78098581995314</c:v>
                </c:pt>
                <c:pt idx="43">
                  <c:v>16.95162377734045</c:v>
                </c:pt>
                <c:pt idx="44">
                  <c:v>17.10941734095895</c:v>
                </c:pt>
                <c:pt idx="45">
                  <c:v>17.25464209797438</c:v>
                </c:pt>
                <c:pt idx="46">
                  <c:v>17.3875720550619</c:v>
                </c:pt>
                <c:pt idx="47">
                  <c:v>17.50847955919322</c:v>
                </c:pt>
                <c:pt idx="48">
                  <c:v>17.6176351822075</c:v>
                </c:pt>
                <c:pt idx="49">
                  <c:v>17.7153075822926</c:v>
                </c:pt>
                <c:pt idx="50">
                  <c:v>17.8017633521813</c:v>
                </c:pt>
                <c:pt idx="51">
                  <c:v>17.87726686133978</c:v>
                </c:pt>
                <c:pt idx="52">
                  <c:v>17.94208010159345</c:v>
                </c:pt>
                <c:pt idx="53">
                  <c:v>17.99646253110852</c:v>
                </c:pt>
                <c:pt idx="54">
                  <c:v>18.04067092437831</c:v>
                </c:pt>
                <c:pt idx="55">
                  <c:v>18.07495923011957</c:v>
                </c:pt>
                <c:pt idx="56">
                  <c:v>18.09957843830225</c:v>
                </c:pt>
                <c:pt idx="57">
                  <c:v>18.11477645704858</c:v>
                </c:pt>
                <c:pt idx="58">
                  <c:v>18.12079799978947</c:v>
                </c:pt>
                <c:pt idx="59">
                  <c:v>18.11788448279748</c:v>
                </c:pt>
                <c:pt idx="60">
                  <c:v>18.1062739330232</c:v>
                </c:pt>
                <c:pt idx="61">
                  <c:v>18.08620090602608</c:v>
                </c:pt>
                <c:pt idx="62">
                  <c:v>18.05789641368706</c:v>
                </c:pt>
                <c:pt idx="63">
                  <c:v>18.021587861329</c:v>
                </c:pt>
                <c:pt idx="64">
                  <c:v>17.97749899383115</c:v>
                </c:pt>
                <c:pt idx="65">
                  <c:v>17.92584985028428</c:v>
                </c:pt>
                <c:pt idx="66">
                  <c:v>17.86685672673984</c:v>
                </c:pt>
                <c:pt idx="67">
                  <c:v>17.80073214657558</c:v>
                </c:pt>
                <c:pt idx="68">
                  <c:v>17.72768483802506</c:v>
                </c:pt>
                <c:pt idx="69">
                  <c:v>17.6479197184321</c:v>
                </c:pt>
                <c:pt idx="70">
                  <c:v>17.56163788477608</c:v>
                </c:pt>
                <c:pt idx="71">
                  <c:v>17.46903661006218</c:v>
                </c:pt>
                <c:pt idx="72">
                  <c:v>17.37030934516508</c:v>
                </c:pt>
                <c:pt idx="73">
                  <c:v>17.26564572573966</c:v>
                </c:pt>
                <c:pt idx="74">
                  <c:v>17.15523158382653</c:v>
                </c:pt>
                <c:pt idx="75">
                  <c:v>17.03924896380472</c:v>
                </c:pt>
                <c:pt idx="76">
                  <c:v>16.91787614235563</c:v>
                </c:pt>
                <c:pt idx="77">
                  <c:v>16.79128765211994</c:v>
                </c:pt>
                <c:pt idx="78">
                  <c:v>16.65965430874999</c:v>
                </c:pt>
                <c:pt idx="79">
                  <c:v>16.52314324107342</c:v>
                </c:pt>
                <c:pt idx="80">
                  <c:v>16.38191792410153</c:v>
                </c:pt>
                <c:pt idx="81">
                  <c:v>16.23613821462845</c:v>
                </c:pt>
                <c:pt idx="82">
                  <c:v>16.08596038918649</c:v>
                </c:pt>
                <c:pt idx="83">
                  <c:v>15.93153718413137</c:v>
                </c:pt>
                <c:pt idx="84">
                  <c:v>15.77301783764701</c:v>
                </c:pt>
                <c:pt idx="85">
                  <c:v>15.6105481334757</c:v>
                </c:pt>
                <c:pt idx="86">
                  <c:v>15.44427044618478</c:v>
                </c:pt>
                <c:pt idx="87">
                  <c:v>15.27432378779622</c:v>
                </c:pt>
                <c:pt idx="88">
                  <c:v>15.1008438556135</c:v>
                </c:pt>
                <c:pt idx="89">
                  <c:v>14.92396308110028</c:v>
                </c:pt>
                <c:pt idx="90">
                  <c:v>14.7438106796596</c:v>
                </c:pt>
                <c:pt idx="91">
                  <c:v>14.56051270118146</c:v>
                </c:pt>
                <c:pt idx="92">
                  <c:v>14.3741920812378</c:v>
                </c:pt>
                <c:pt idx="93">
                  <c:v>14.18496869280066</c:v>
                </c:pt>
                <c:pt idx="94">
                  <c:v>13.99295939838303</c:v>
                </c:pt>
                <c:pt idx="95">
                  <c:v>13.79827810249103</c:v>
                </c:pt>
                <c:pt idx="96">
                  <c:v>13.60103580430327</c:v>
                </c:pt>
                <c:pt idx="97">
                  <c:v>13.40134065047678</c:v>
                </c:pt>
                <c:pt idx="98">
                  <c:v>13.19929798801363</c:v>
                </c:pt>
                <c:pt idx="99">
                  <c:v>12.99501041709395</c:v>
                </c:pt>
                <c:pt idx="100">
                  <c:v>12.78857784382226</c:v>
                </c:pt>
                <c:pt idx="101">
                  <c:v>12.58009753280935</c:v>
                </c:pt>
                <c:pt idx="102">
                  <c:v>12.36966415953952</c:v>
                </c:pt>
                <c:pt idx="103">
                  <c:v>12.15736986245738</c:v>
                </c:pt>
                <c:pt idx="104">
                  <c:v>11.94330429473462</c:v>
                </c:pt>
                <c:pt idx="105">
                  <c:v>11.72755467565998</c:v>
                </c:pt>
                <c:pt idx="106">
                  <c:v>11.51020584161697</c:v>
                </c:pt>
                <c:pt idx="107">
                  <c:v>11.29134029660863</c:v>
                </c:pt>
                <c:pt idx="108">
                  <c:v>11.0710382622864</c:v>
                </c:pt>
                <c:pt idx="109">
                  <c:v>10.84937772746512</c:v>
                </c:pt>
                <c:pt idx="110">
                  <c:v>10.62643449707998</c:v>
                </c:pt>
                <c:pt idx="111">
                  <c:v>10.40228224056823</c:v>
                </c:pt>
                <c:pt idx="112">
                  <c:v>10.17699253965207</c:v>
                </c:pt>
                <c:pt idx="113">
                  <c:v>9.95063493549442</c:v>
                </c:pt>
                <c:pt idx="114">
                  <c:v>9.723276975217913</c:v>
                </c:pt>
                <c:pt idx="115">
                  <c:v>9.49498425776196</c:v>
                </c:pt>
                <c:pt idx="116">
                  <c:v>9.265820479072227</c:v>
                </c:pt>
                <c:pt idx="117">
                  <c:v>9.03584747660425</c:v>
                </c:pt>
                <c:pt idx="118">
                  <c:v>8.80512527313095</c:v>
                </c:pt>
                <c:pt idx="119">
                  <c:v>8.573712119849506</c:v>
                </c:pt>
              </c:numCache>
            </c:numRef>
          </c:yVal>
          <c:smooth val="1"/>
          <c:extLst xmlns:c16r2="http://schemas.microsoft.com/office/drawing/2015/06/chart">
            <c:ext xmlns:c16="http://schemas.microsoft.com/office/drawing/2014/chart" uri="{C3380CC4-5D6E-409C-BE32-E72D297353CC}">
              <c16:uniqueId val="{00000004-7057-4777-AAB9-A285BF9E77BC}"/>
            </c:ext>
          </c:extLst>
        </c:ser>
        <c:ser>
          <c:idx val="1"/>
          <c:order val="5"/>
          <c:tx>
            <c:strRef>
              <c:f>'SA-PersistingPain-G'!$X$123</c:f>
              <c:strCache>
                <c:ptCount val="1"/>
                <c:pt idx="0">
                  <c:v>SHUD Deaths for 0.75x parameter level</c:v>
                </c:pt>
              </c:strCache>
            </c:strRef>
          </c:tx>
          <c:spPr>
            <a:ln w="6350">
              <a:solidFill>
                <a:schemeClr val="accent2"/>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X$3:$X$122</c:f>
              <c:numCache>
                <c:formatCode>General</c:formatCode>
                <c:ptCount val="120"/>
                <c:pt idx="0">
                  <c:v>0.0</c:v>
                </c:pt>
                <c:pt idx="1">
                  <c:v>0.441167131540124</c:v>
                </c:pt>
                <c:pt idx="2">
                  <c:v>0.832164767918311</c:v>
                </c:pt>
                <c:pt idx="3">
                  <c:v>1.181840296761902</c:v>
                </c:pt>
                <c:pt idx="4">
                  <c:v>1.496784255178863</c:v>
                </c:pt>
                <c:pt idx="5">
                  <c:v>1.782093962393401</c:v>
                </c:pt>
                <c:pt idx="6">
                  <c:v>2.041717734647818</c:v>
                </c:pt>
                <c:pt idx="7">
                  <c:v>2.278719807497646</c:v>
                </c:pt>
                <c:pt idx="8">
                  <c:v>2.495484895609568</c:v>
                </c:pt>
                <c:pt idx="9">
                  <c:v>2.693876067343535</c:v>
                </c:pt>
                <c:pt idx="10">
                  <c:v>2.87535651678595</c:v>
                </c:pt>
                <c:pt idx="11">
                  <c:v>3.041083423645158</c:v>
                </c:pt>
                <c:pt idx="12">
                  <c:v>3.19198023924123</c:v>
                </c:pt>
                <c:pt idx="13">
                  <c:v>4.151937224873881</c:v>
                </c:pt>
                <c:pt idx="14">
                  <c:v>5.025651840938536</c:v>
                </c:pt>
                <c:pt idx="15">
                  <c:v>5.828825550232374</c:v>
                </c:pt>
                <c:pt idx="16">
                  <c:v>6.57315836011685</c:v>
                </c:pt>
                <c:pt idx="17">
                  <c:v>7.267713542408575</c:v>
                </c:pt>
                <c:pt idx="18">
                  <c:v>7.919522296431251</c:v>
                </c:pt>
                <c:pt idx="19">
                  <c:v>8.534049378558165</c:v>
                </c:pt>
                <c:pt idx="20">
                  <c:v>9.11555291589962</c:v>
                </c:pt>
                <c:pt idx="21">
                  <c:v>9.667362345852961</c:v>
                </c:pt>
                <c:pt idx="22">
                  <c:v>10.19209301331566</c:v>
                </c:pt>
                <c:pt idx="23">
                  <c:v>10.69181177352816</c:v>
                </c:pt>
                <c:pt idx="24">
                  <c:v>11.16816470781796</c:v>
                </c:pt>
                <c:pt idx="25">
                  <c:v>11.6224755494999</c:v>
                </c:pt>
                <c:pt idx="26">
                  <c:v>12.05721969394485</c:v>
                </c:pt>
                <c:pt idx="27">
                  <c:v>12.47312278341742</c:v>
                </c:pt>
                <c:pt idx="28">
                  <c:v>12.87079238459728</c:v>
                </c:pt>
                <c:pt idx="29">
                  <c:v>13.25075048399408</c:v>
                </c:pt>
                <c:pt idx="30">
                  <c:v>13.613454701114</c:v>
                </c:pt>
                <c:pt idx="31">
                  <c:v>13.95931445344522</c:v>
                </c:pt>
                <c:pt idx="32">
                  <c:v>14.28870324327209</c:v>
                </c:pt>
                <c:pt idx="33">
                  <c:v>14.60196796176006</c:v>
                </c:pt>
                <c:pt idx="34">
                  <c:v>14.89943590171583</c:v>
                </c:pt>
                <c:pt idx="35">
                  <c:v>15.18142001261808</c:v>
                </c:pt>
                <c:pt idx="36">
                  <c:v>15.44822280955072</c:v>
                </c:pt>
                <c:pt idx="37">
                  <c:v>15.70013925337498</c:v>
                </c:pt>
                <c:pt idx="38">
                  <c:v>15.9374588466395</c:v>
                </c:pt>
                <c:pt idx="39">
                  <c:v>16.16046952548718</c:v>
                </c:pt>
                <c:pt idx="40">
                  <c:v>16.36945596823621</c:v>
                </c:pt>
                <c:pt idx="41">
                  <c:v>16.56470034890263</c:v>
                </c:pt>
                <c:pt idx="42">
                  <c:v>16.74648284110818</c:v>
                </c:pt>
                <c:pt idx="43">
                  <c:v>16.91508192238348</c:v>
                </c:pt>
                <c:pt idx="44">
                  <c:v>17.07077453114362</c:v>
                </c:pt>
                <c:pt idx="45">
                  <c:v>17.21383611631586</c:v>
                </c:pt>
                <c:pt idx="46">
                  <c:v>17.34454061005777</c:v>
                </c:pt>
                <c:pt idx="47">
                  <c:v>17.46316034668303</c:v>
                </c:pt>
                <c:pt idx="48">
                  <c:v>17.5699659452689</c:v>
                </c:pt>
                <c:pt idx="49">
                  <c:v>17.66522616909974</c:v>
                </c:pt>
                <c:pt idx="50">
                  <c:v>17.74920777177498</c:v>
                </c:pt>
                <c:pt idx="51">
                  <c:v>17.82217533727726</c:v>
                </c:pt>
                <c:pt idx="52">
                  <c:v>17.88439112346687</c:v>
                </c:pt>
                <c:pt idx="53">
                  <c:v>17.93611490392291</c:v>
                </c:pt>
                <c:pt idx="54">
                  <c:v>17.97760381579691</c:v>
                </c:pt>
                <c:pt idx="55">
                  <c:v>18.00911221559281</c:v>
                </c:pt>
                <c:pt idx="56">
                  <c:v>18.03089154409274</c:v>
                </c:pt>
                <c:pt idx="57">
                  <c:v>18.04319020118301</c:v>
                </c:pt>
                <c:pt idx="58">
                  <c:v>18.04625343096454</c:v>
                </c:pt>
                <c:pt idx="59">
                  <c:v>18.04032321727188</c:v>
                </c:pt>
                <c:pt idx="60">
                  <c:v>18.02563818953492</c:v>
                </c:pt>
                <c:pt idx="61">
                  <c:v>18.00243353876848</c:v>
                </c:pt>
                <c:pt idx="62">
                  <c:v>17.97094094338772</c:v>
                </c:pt>
                <c:pt idx="63">
                  <c:v>17.93138850447467</c:v>
                </c:pt>
                <c:pt idx="64">
                  <c:v>17.88400069007671</c:v>
                </c:pt>
                <c:pt idx="65">
                  <c:v>17.82899828809873</c:v>
                </c:pt>
                <c:pt idx="66">
                  <c:v>17.76659836732838</c:v>
                </c:pt>
                <c:pt idx="67">
                  <c:v>17.69701424612512</c:v>
                </c:pt>
                <c:pt idx="68">
                  <c:v>17.62045546832933</c:v>
                </c:pt>
                <c:pt idx="69">
                  <c:v>17.53712778592744</c:v>
                </c:pt>
                <c:pt idx="70">
                  <c:v>17.44723314804873</c:v>
                </c:pt>
                <c:pt idx="71">
                  <c:v>17.35096969587244</c:v>
                </c:pt>
                <c:pt idx="72">
                  <c:v>17.24853176302922</c:v>
                </c:pt>
                <c:pt idx="73">
                  <c:v>17.14010988112758</c:v>
                </c:pt>
                <c:pt idx="74">
                  <c:v>17.02589079001442</c:v>
                </c:pt>
                <c:pt idx="75">
                  <c:v>16.9060574524308</c:v>
                </c:pt>
                <c:pt idx="76">
                  <c:v>16.78078907272992</c:v>
                </c:pt>
                <c:pt idx="77">
                  <c:v>16.65026111932984</c:v>
                </c:pt>
                <c:pt idx="78">
                  <c:v>16.51464535060691</c:v>
                </c:pt>
                <c:pt idx="79">
                  <c:v>16.37410984394922</c:v>
                </c:pt>
                <c:pt idx="80">
                  <c:v>16.22881902769582</c:v>
                </c:pt>
                <c:pt idx="81">
                  <c:v>16.07893371570959</c:v>
                </c:pt>
                <c:pt idx="82">
                  <c:v>15.92461114435132</c:v>
                </c:pt>
                <c:pt idx="83">
                  <c:v>15.76600501162361</c:v>
                </c:pt>
                <c:pt idx="84">
                  <c:v>15.60326551827684</c:v>
                </c:pt>
                <c:pt idx="85">
                  <c:v>15.43653941068064</c:v>
                </c:pt>
                <c:pt idx="86">
                  <c:v>15.26597002526651</c:v>
                </c:pt>
                <c:pt idx="87">
                  <c:v>15.09169733437766</c:v>
                </c:pt>
                <c:pt idx="88">
                  <c:v>14.9138579933545</c:v>
                </c:pt>
                <c:pt idx="89">
                  <c:v>14.7325853887</c:v>
                </c:pt>
                <c:pt idx="90">
                  <c:v>14.54800968718842</c:v>
                </c:pt>
                <c:pt idx="91">
                  <c:v>14.36025788577485</c:v>
                </c:pt>
                <c:pt idx="92">
                  <c:v>14.16945386218631</c:v>
                </c:pt>
                <c:pt idx="93">
                  <c:v>13.97571842606803</c:v>
                </c:pt>
                <c:pt idx="94">
                  <c:v>13.77916937058144</c:v>
                </c:pt>
                <c:pt idx="95">
                  <c:v>13.57992152435131</c:v>
                </c:pt>
                <c:pt idx="96">
                  <c:v>13.37808680366106</c:v>
                </c:pt>
                <c:pt idx="97">
                  <c:v>13.17377426481362</c:v>
                </c:pt>
                <c:pt idx="98">
                  <c:v>12.9670901565677</c:v>
                </c:pt>
                <c:pt idx="99">
                  <c:v>12.75813797258211</c:v>
                </c:pt>
                <c:pt idx="100">
                  <c:v>12.54701850378706</c:v>
                </c:pt>
                <c:pt idx="101">
                  <c:v>12.33382989062666</c:v>
                </c:pt>
                <c:pt idx="102">
                  <c:v>12.11866767510064</c:v>
                </c:pt>
                <c:pt idx="103">
                  <c:v>11.9016248525577</c:v>
                </c:pt>
                <c:pt idx="104">
                  <c:v>11.6827919231876</c:v>
                </c:pt>
                <c:pt idx="105">
                  <c:v>11.46225694315926</c:v>
                </c:pt>
                <c:pt idx="106">
                  <c:v>11.24010557536621</c:v>
                </c:pt>
                <c:pt idx="107">
                  <c:v>11.0164211397379</c:v>
                </c:pt>
                <c:pt idx="108">
                  <c:v>10.79128466308248</c:v>
                </c:pt>
                <c:pt idx="109">
                  <c:v>10.56477492842305</c:v>
                </c:pt>
                <c:pt idx="110">
                  <c:v>10.3369685237989</c:v>
                </c:pt>
                <c:pt idx="111">
                  <c:v>10.10793989051531</c:v>
                </c:pt>
                <c:pt idx="112">
                  <c:v>9.877761370796721</c:v>
                </c:pt>
                <c:pt idx="113">
                  <c:v>9.646503254839853</c:v>
                </c:pt>
                <c:pt idx="114">
                  <c:v>9.414233827239867</c:v>
                </c:pt>
                <c:pt idx="115">
                  <c:v>9.181019412772528</c:v>
                </c:pt>
                <c:pt idx="116">
                  <c:v>8.946924421517791</c:v>
                </c:pt>
                <c:pt idx="117">
                  <c:v>8.712011393313505</c:v>
                </c:pt>
                <c:pt idx="118">
                  <c:v>8.476341041526803</c:v>
                </c:pt>
                <c:pt idx="119">
                  <c:v>8.239972296131805</c:v>
                </c:pt>
              </c:numCache>
            </c:numRef>
          </c:yVal>
          <c:smooth val="1"/>
          <c:extLst xmlns:c16r2="http://schemas.microsoft.com/office/drawing/2015/06/chart">
            <c:ext xmlns:c16="http://schemas.microsoft.com/office/drawing/2014/chart" uri="{C3380CC4-5D6E-409C-BE32-E72D297353CC}">
              <c16:uniqueId val="{00000005-7057-4777-AAB9-A285BF9E77BC}"/>
            </c:ext>
          </c:extLst>
        </c:ser>
        <c:ser>
          <c:idx val="5"/>
          <c:order val="6"/>
          <c:tx>
            <c:strRef>
              <c:f>'SA-PersistingPain-G'!$G$123</c:f>
              <c:strCache>
                <c:ptCount val="1"/>
                <c:pt idx="0">
                  <c:v>Total Deaths for 1.25x parameter level</c:v>
                </c:pt>
              </c:strCache>
            </c:strRef>
          </c:tx>
          <c:spPr>
            <a:ln w="76200">
              <a:solidFill>
                <a:schemeClr val="tx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G$3:$G$122</c:f>
              <c:numCache>
                <c:formatCode>General</c:formatCode>
                <c:ptCount val="120"/>
                <c:pt idx="0">
                  <c:v>0.0</c:v>
                </c:pt>
                <c:pt idx="1">
                  <c:v>0.11768262493506</c:v>
                </c:pt>
                <c:pt idx="2">
                  <c:v>0.125133238951594</c:v>
                </c:pt>
                <c:pt idx="3">
                  <c:v>0.0472105882423875</c:v>
                </c:pt>
                <c:pt idx="4">
                  <c:v>-0.0958647496559024</c:v>
                </c:pt>
                <c:pt idx="5">
                  <c:v>-0.288768274760605</c:v>
                </c:pt>
                <c:pt idx="6">
                  <c:v>-0.519694511791704</c:v>
                </c:pt>
                <c:pt idx="7">
                  <c:v>-0.779559849137649</c:v>
                </c:pt>
                <c:pt idx="8">
                  <c:v>-1.0613849762859</c:v>
                </c:pt>
                <c:pt idx="9">
                  <c:v>-1.35981653325639</c:v>
                </c:pt>
                <c:pt idx="10">
                  <c:v>-1.67075666040032</c:v>
                </c:pt>
                <c:pt idx="11">
                  <c:v>-1.991076173498959</c:v>
                </c:pt>
                <c:pt idx="12">
                  <c:v>-2.318392544979588</c:v>
                </c:pt>
                <c:pt idx="13">
                  <c:v>-2.431067104174176</c:v>
                </c:pt>
                <c:pt idx="14">
                  <c:v>-2.571401873780768</c:v>
                </c:pt>
                <c:pt idx="15">
                  <c:v>-2.732405791671545</c:v>
                </c:pt>
                <c:pt idx="16">
                  <c:v>-2.908911428800093</c:v>
                </c:pt>
                <c:pt idx="17">
                  <c:v>-3.09702370234354</c:v>
                </c:pt>
                <c:pt idx="18">
                  <c:v>-3.29382140677817</c:v>
                </c:pt>
                <c:pt idx="19">
                  <c:v>-3.497127355161637</c:v>
                </c:pt>
                <c:pt idx="20">
                  <c:v>-3.70533147294118</c:v>
                </c:pt>
                <c:pt idx="21">
                  <c:v>-3.91725475814128</c:v>
                </c:pt>
                <c:pt idx="22">
                  <c:v>-4.132044768142305</c:v>
                </c:pt>
                <c:pt idx="23">
                  <c:v>-4.349095417104672</c:v>
                </c:pt>
                <c:pt idx="24">
                  <c:v>-4.567985510485665</c:v>
                </c:pt>
                <c:pt idx="25">
                  <c:v>-4.788431712936244</c:v>
                </c:pt>
                <c:pt idx="26">
                  <c:v>-5.009879746419256</c:v>
                </c:pt>
                <c:pt idx="27">
                  <c:v>-5.232273829391988</c:v>
                </c:pt>
                <c:pt idx="28">
                  <c:v>-5.45560172213427</c:v>
                </c:pt>
                <c:pt idx="29">
                  <c:v>-5.679880410727856</c:v>
                </c:pt>
                <c:pt idx="30">
                  <c:v>-5.90514632487343</c:v>
                </c:pt>
                <c:pt idx="31">
                  <c:v>-6.131448029944294</c:v>
                </c:pt>
                <c:pt idx="32">
                  <c:v>-6.358840806819336</c:v>
                </c:pt>
                <c:pt idx="33">
                  <c:v>-6.587382671520527</c:v>
                </c:pt>
                <c:pt idx="34">
                  <c:v>-6.817131490502424</c:v>
                </c:pt>
                <c:pt idx="35">
                  <c:v>-7.048142927288109</c:v>
                </c:pt>
                <c:pt idx="36">
                  <c:v>-7.280469017777977</c:v>
                </c:pt>
                <c:pt idx="37">
                  <c:v>-7.514157218917723</c:v>
                </c:pt>
                <c:pt idx="38">
                  <c:v>-7.74924981190152</c:v>
                </c:pt>
                <c:pt idx="39">
                  <c:v>-7.985782931946187</c:v>
                </c:pt>
                <c:pt idx="40">
                  <c:v>-8.2237871725692</c:v>
                </c:pt>
                <c:pt idx="41">
                  <c:v>-8.46328757069596</c:v>
                </c:pt>
                <c:pt idx="42">
                  <c:v>-8.704303694017918</c:v>
                </c:pt>
                <c:pt idx="43">
                  <c:v>-8.946849804140494</c:v>
                </c:pt>
                <c:pt idx="44">
                  <c:v>-9.190935071743114</c:v>
                </c:pt>
                <c:pt idx="45">
                  <c:v>-9.43656382588015</c:v>
                </c:pt>
                <c:pt idx="46">
                  <c:v>-9.6837358240804</c:v>
                </c:pt>
                <c:pt idx="47">
                  <c:v>-9.93244653332995</c:v>
                </c:pt>
                <c:pt idx="48">
                  <c:v>-10.1826874146821</c:v>
                </c:pt>
                <c:pt idx="49">
                  <c:v>-10.43444620619357</c:v>
                </c:pt>
                <c:pt idx="50">
                  <c:v>-10.6877072004173</c:v>
                </c:pt>
                <c:pt idx="51">
                  <c:v>-10.94245151381974</c:v>
                </c:pt>
                <c:pt idx="52">
                  <c:v>-11.19865734524037</c:v>
                </c:pt>
                <c:pt idx="53">
                  <c:v>-11.4563002246534</c:v>
                </c:pt>
                <c:pt idx="54">
                  <c:v>-11.71535325022614</c:v>
                </c:pt>
                <c:pt idx="55">
                  <c:v>-11.97578731336453</c:v>
                </c:pt>
                <c:pt idx="56">
                  <c:v>-12.23757131167022</c:v>
                </c:pt>
                <c:pt idx="57">
                  <c:v>-12.50067234997177</c:v>
                </c:pt>
                <c:pt idx="58">
                  <c:v>-12.76505592966605</c:v>
                </c:pt>
                <c:pt idx="59">
                  <c:v>-13.0306861267337</c:v>
                </c:pt>
                <c:pt idx="60">
                  <c:v>-13.29752575882712</c:v>
                </c:pt>
                <c:pt idx="61">
                  <c:v>-13.56553654188383</c:v>
                </c:pt>
                <c:pt idx="62">
                  <c:v>-13.8346792367258</c:v>
                </c:pt>
                <c:pt idx="63">
                  <c:v>-14.10491378611414</c:v>
                </c:pt>
                <c:pt idx="64">
                  <c:v>-14.37619944273538</c:v>
                </c:pt>
                <c:pt idx="65">
                  <c:v>-14.648494888584</c:v>
                </c:pt>
                <c:pt idx="66">
                  <c:v>-14.92175834618365</c:v>
                </c:pt>
                <c:pt idx="67">
                  <c:v>-15.19594768210254</c:v>
                </c:pt>
                <c:pt idx="68">
                  <c:v>-15.47102050317526</c:v>
                </c:pt>
                <c:pt idx="69">
                  <c:v>-15.74693424583484</c:v>
                </c:pt>
                <c:pt idx="70">
                  <c:v>-16.02364625894898</c:v>
                </c:pt>
                <c:pt idx="71">
                  <c:v>-16.30111388052682</c:v>
                </c:pt>
                <c:pt idx="72">
                  <c:v>-16.57929450864531</c:v>
                </c:pt>
                <c:pt idx="73">
                  <c:v>-16.85814566693224</c:v>
                </c:pt>
                <c:pt idx="74">
                  <c:v>-17.1376250649244</c:v>
                </c:pt>
                <c:pt idx="75">
                  <c:v>-17.41769065359631</c:v>
                </c:pt>
                <c:pt idx="76">
                  <c:v>-17.69830067635057</c:v>
                </c:pt>
                <c:pt idx="77">
                  <c:v>-17.97941371573843</c:v>
                </c:pt>
                <c:pt idx="78">
                  <c:v>-18.26098873616111</c:v>
                </c:pt>
                <c:pt idx="79">
                  <c:v>-18.5429851228043</c:v>
                </c:pt>
                <c:pt idx="80">
                  <c:v>-18.82536271702447</c:v>
                </c:pt>
                <c:pt idx="81">
                  <c:v>-19.10808184840871</c:v>
                </c:pt>
                <c:pt idx="82">
                  <c:v>-19.39110336371668</c:v>
                </c:pt>
                <c:pt idx="83">
                  <c:v>-19.67438865288996</c:v>
                </c:pt>
                <c:pt idx="84">
                  <c:v>-19.95789967232049</c:v>
                </c:pt>
                <c:pt idx="85">
                  <c:v>-20.24159896554347</c:v>
                </c:pt>
                <c:pt idx="86">
                  <c:v>-20.52544968152738</c:v>
                </c:pt>
                <c:pt idx="87">
                  <c:v>-20.80941559070997</c:v>
                </c:pt>
                <c:pt idx="88">
                  <c:v>-21.09346109892486</c:v>
                </c:pt>
                <c:pt idx="89">
                  <c:v>-21.37755125936328</c:v>
                </c:pt>
                <c:pt idx="90">
                  <c:v>-21.66165178270221</c:v>
                </c:pt>
                <c:pt idx="91">
                  <c:v>-21.94572904550648</c:v>
                </c:pt>
                <c:pt idx="92">
                  <c:v>-22.2297500970456</c:v>
                </c:pt>
                <c:pt idx="93">
                  <c:v>-22.51368266461732</c:v>
                </c:pt>
                <c:pt idx="94">
                  <c:v>-22.7974951574849</c:v>
                </c:pt>
                <c:pt idx="95">
                  <c:v>-23.08115666953409</c:v>
                </c:pt>
                <c:pt idx="96">
                  <c:v>-23.36463698072948</c:v>
                </c:pt>
                <c:pt idx="97">
                  <c:v>-23.6479065574722</c:v>
                </c:pt>
                <c:pt idx="98">
                  <c:v>-23.93093655192578</c:v>
                </c:pt>
                <c:pt idx="99">
                  <c:v>-24.21369880039783</c:v>
                </c:pt>
                <c:pt idx="100">
                  <c:v>-24.49616582084764</c:v>
                </c:pt>
                <c:pt idx="101">
                  <c:v>-24.77831080958822</c:v>
                </c:pt>
                <c:pt idx="102">
                  <c:v>-25.06010763724944</c:v>
                </c:pt>
                <c:pt idx="103">
                  <c:v>-25.34153084405489</c:v>
                </c:pt>
                <c:pt idx="104">
                  <c:v>-25.62255563448225</c:v>
                </c:pt>
                <c:pt idx="105">
                  <c:v>-25.90315787135392</c:v>
                </c:pt>
                <c:pt idx="106">
                  <c:v>-26.18331406940842</c:v>
                </c:pt>
                <c:pt idx="107">
                  <c:v>-26.46300138839997</c:v>
                </c:pt>
                <c:pt idx="108">
                  <c:v>-26.74219762577392</c:v>
                </c:pt>
                <c:pt idx="109">
                  <c:v>-27.02088120896033</c:v>
                </c:pt>
                <c:pt idx="110">
                  <c:v>-27.29903118731718</c:v>
                </c:pt>
                <c:pt idx="111">
                  <c:v>-27.57662722377445</c:v>
                </c:pt>
                <c:pt idx="112">
                  <c:v>-27.85364958619682</c:v>
                </c:pt>
                <c:pt idx="113">
                  <c:v>-28.1300791385088</c:v>
                </c:pt>
                <c:pt idx="114">
                  <c:v>-28.40589733161586</c:v>
                </c:pt>
                <c:pt idx="115">
                  <c:v>-28.68108619413142</c:v>
                </c:pt>
                <c:pt idx="116">
                  <c:v>-28.95562832296118</c:v>
                </c:pt>
                <c:pt idx="117">
                  <c:v>-29.22950687374651</c:v>
                </c:pt>
                <c:pt idx="118">
                  <c:v>-29.50270555120633</c:v>
                </c:pt>
                <c:pt idx="119">
                  <c:v>-29.77520859939322</c:v>
                </c:pt>
              </c:numCache>
            </c:numRef>
          </c:yVal>
          <c:smooth val="1"/>
          <c:extLst xmlns:c16r2="http://schemas.microsoft.com/office/drawing/2015/06/chart">
            <c:ext xmlns:c16="http://schemas.microsoft.com/office/drawing/2014/chart" uri="{C3380CC4-5D6E-409C-BE32-E72D297353CC}">
              <c16:uniqueId val="{00000006-7057-4777-AAB9-A285BF9E77BC}"/>
            </c:ext>
          </c:extLst>
        </c:ser>
        <c:ser>
          <c:idx val="2"/>
          <c:order val="7"/>
          <c:tx>
            <c:strRef>
              <c:f>'SA-PersistingPain-G'!$P$123</c:f>
              <c:strCache>
                <c:ptCount val="1"/>
                <c:pt idx="0">
                  <c:v>Total Deaths for 1x parameter level</c:v>
                </c:pt>
              </c:strCache>
            </c:strRef>
          </c:tx>
          <c:spPr>
            <a:ln w="28575">
              <a:solidFill>
                <a:schemeClr val="tx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P$3:$P$122</c:f>
              <c:numCache>
                <c:formatCode>General</c:formatCode>
                <c:ptCount val="120"/>
                <c:pt idx="0">
                  <c:v>0.0</c:v>
                </c:pt>
                <c:pt idx="1">
                  <c:v>0.182674790996907</c:v>
                </c:pt>
                <c:pt idx="2">
                  <c:v>0.266510669794479</c:v>
                </c:pt>
                <c:pt idx="3">
                  <c:v>0.274003445982225</c:v>
                </c:pt>
                <c:pt idx="4">
                  <c:v>0.222364782788691</c:v>
                </c:pt>
                <c:pt idx="5">
                  <c:v>0.124870673272335</c:v>
                </c:pt>
                <c:pt idx="6">
                  <c:v>-0.00824653461131675</c:v>
                </c:pt>
                <c:pt idx="7">
                  <c:v>-0.169107759084045</c:v>
                </c:pt>
                <c:pt idx="8">
                  <c:v>-0.351652482722557</c:v>
                </c:pt>
                <c:pt idx="9">
                  <c:v>-0.551224697926864</c:v>
                </c:pt>
                <c:pt idx="10">
                  <c:v>-0.76425234713156</c:v>
                </c:pt>
                <c:pt idx="11">
                  <c:v>-0.98799920995225</c:v>
                </c:pt>
                <c:pt idx="12">
                  <c:v>-1.22037292228938</c:v>
                </c:pt>
                <c:pt idx="13">
                  <c:v>-1.119282698727921</c:v>
                </c:pt>
                <c:pt idx="14">
                  <c:v>-1.057724171292239</c:v>
                </c:pt>
                <c:pt idx="15">
                  <c:v>-1.02695310226477</c:v>
                </c:pt>
                <c:pt idx="16">
                  <c:v>-1.02048497803362</c:v>
                </c:pt>
                <c:pt idx="17">
                  <c:v>-1.033382525713614</c:v>
                </c:pt>
                <c:pt idx="18">
                  <c:v>-1.06189517350058</c:v>
                </c:pt>
                <c:pt idx="19">
                  <c:v>-1.10318177927793</c:v>
                </c:pt>
                <c:pt idx="20">
                  <c:v>-1.155096946952926</c:v>
                </c:pt>
                <c:pt idx="21">
                  <c:v>-1.216026457144699</c:v>
                </c:pt>
                <c:pt idx="22">
                  <c:v>-1.284760622954582</c:v>
                </c:pt>
                <c:pt idx="23">
                  <c:v>-1.360396920000494</c:v>
                </c:pt>
                <c:pt idx="24">
                  <c:v>-1.44226520397533</c:v>
                </c:pt>
                <c:pt idx="25">
                  <c:v>-1.529870348386248</c:v>
                </c:pt>
                <c:pt idx="26">
                  <c:v>-1.622270359109143</c:v>
                </c:pt>
                <c:pt idx="27">
                  <c:v>-1.71927234339646</c:v>
                </c:pt>
                <c:pt idx="28">
                  <c:v>-1.820742004527392</c:v>
                </c:pt>
                <c:pt idx="29">
                  <c:v>-1.926585671440443</c:v>
                </c:pt>
                <c:pt idx="30">
                  <c:v>-2.036738219080098</c:v>
                </c:pt>
                <c:pt idx="31">
                  <c:v>-2.151153979260878</c:v>
                </c:pt>
                <c:pt idx="32">
                  <c:v>-2.269799939150516</c:v>
                </c:pt>
                <c:pt idx="33">
                  <c:v>-2.392650689508622</c:v>
                </c:pt>
                <c:pt idx="34">
                  <c:v>-2.519684708727754</c:v>
                </c:pt>
                <c:pt idx="35">
                  <c:v>-2.650881664297276</c:v>
                </c:pt>
                <c:pt idx="36">
                  <c:v>-2.786220487019181</c:v>
                </c:pt>
                <c:pt idx="37">
                  <c:v>-2.925678030137941</c:v>
                </c:pt>
                <c:pt idx="38">
                  <c:v>-3.069228169327016</c:v>
                </c:pt>
                <c:pt idx="39">
                  <c:v>-3.216840245011235</c:v>
                </c:pt>
                <c:pt idx="40">
                  <c:v>-3.368479881491567</c:v>
                </c:pt>
                <c:pt idx="41">
                  <c:v>-3.52410882162444</c:v>
                </c:pt>
                <c:pt idx="42">
                  <c:v>-3.683684893386135</c:v>
                </c:pt>
                <c:pt idx="43">
                  <c:v>-3.847162077144912</c:v>
                </c:pt>
                <c:pt idx="44">
                  <c:v>-4.014490644141461</c:v>
                </c:pt>
                <c:pt idx="45">
                  <c:v>-4.185617343861987</c:v>
                </c:pt>
                <c:pt idx="46">
                  <c:v>-4.360485623542686</c:v>
                </c:pt>
                <c:pt idx="47">
                  <c:v>-4.539035867234861</c:v>
                </c:pt>
                <c:pt idx="48">
                  <c:v>-4.721205645123338</c:v>
                </c:pt>
                <c:pt idx="49">
                  <c:v>-4.906929966223243</c:v>
                </c:pt>
                <c:pt idx="50">
                  <c:v>-5.096141529470833</c:v>
                </c:pt>
                <c:pt idx="51">
                  <c:v>-5.288770969633924</c:v>
                </c:pt>
                <c:pt idx="52">
                  <c:v>-5.484747093842497</c:v>
                </c:pt>
                <c:pt idx="53">
                  <c:v>-5.683997110758717</c:v>
                </c:pt>
                <c:pt idx="54">
                  <c:v>-5.886446849249276</c:v>
                </c:pt>
                <c:pt idx="55">
                  <c:v>-6.092020965916245</c:v>
                </c:pt>
                <c:pt idx="56">
                  <c:v>-6.300643141197633</c:v>
                </c:pt>
                <c:pt idx="57">
                  <c:v>-6.512236263991736</c:v>
                </c:pt>
                <c:pt idx="58">
                  <c:v>-6.726722604931592</c:v>
                </c:pt>
                <c:pt idx="59">
                  <c:v>-6.944023978566338</c:v>
                </c:pt>
                <c:pt idx="60">
                  <c:v>-7.164061894782117</c:v>
                </c:pt>
                <c:pt idx="61">
                  <c:v>-7.386757699859026</c:v>
                </c:pt>
                <c:pt idx="62">
                  <c:v>-7.612032707601656</c:v>
                </c:pt>
                <c:pt idx="63">
                  <c:v>-7.839808320981228</c:v>
                </c:pt>
                <c:pt idx="64">
                  <c:v>-8.070006144755503</c:v>
                </c:pt>
                <c:pt idx="65">
                  <c:v>-8.30254808952973</c:v>
                </c:pt>
                <c:pt idx="66">
                  <c:v>-8.537356467691437</c:v>
                </c:pt>
                <c:pt idx="67">
                  <c:v>-8.774354081689214</c:v>
                </c:pt>
                <c:pt idx="68">
                  <c:v>-9.013464305056686</c:v>
                </c:pt>
                <c:pt idx="69">
                  <c:v>-9.254611156610281</c:v>
                </c:pt>
                <c:pt idx="70">
                  <c:v>-9.49771936821521</c:v>
                </c:pt>
                <c:pt idx="71">
                  <c:v>-9.742714446485518</c:v>
                </c:pt>
                <c:pt idx="72">
                  <c:v>-9.989522728795282</c:v>
                </c:pt>
                <c:pt idx="73">
                  <c:v>-10.23807143393169</c:v>
                </c:pt>
                <c:pt idx="74">
                  <c:v>-10.48828870772554</c:v>
                </c:pt>
                <c:pt idx="75">
                  <c:v>-10.74010366396456</c:v>
                </c:pt>
                <c:pt idx="76">
                  <c:v>-10.99344642088022</c:v>
                </c:pt>
                <c:pt idx="77">
                  <c:v>-11.24824813349896</c:v>
                </c:pt>
                <c:pt idx="78">
                  <c:v>-11.50444102210313</c:v>
                </c:pt>
                <c:pt idx="79">
                  <c:v>-11.76195839706961</c:v>
                </c:pt>
                <c:pt idx="80">
                  <c:v>-12.02073468030881</c:v>
                </c:pt>
                <c:pt idx="81">
                  <c:v>-12.28070542353353</c:v>
                </c:pt>
                <c:pt idx="82">
                  <c:v>-12.54180732356735</c:v>
                </c:pt>
                <c:pt idx="83">
                  <c:v>-12.80397823489066</c:v>
                </c:pt>
                <c:pt idx="84">
                  <c:v>-13.06715717961661</c:v>
                </c:pt>
                <c:pt idx="85">
                  <c:v>-13.33128435506442</c:v>
                </c:pt>
                <c:pt idx="86">
                  <c:v>-13.59630113911303</c:v>
                </c:pt>
                <c:pt idx="87">
                  <c:v>-13.86215009347775</c:v>
                </c:pt>
                <c:pt idx="88">
                  <c:v>-14.1287749650749</c:v>
                </c:pt>
                <c:pt idx="89">
                  <c:v>-14.39612068559782</c:v>
                </c:pt>
                <c:pt idx="90">
                  <c:v>-14.66413336945334</c:v>
                </c:pt>
                <c:pt idx="91">
                  <c:v>-14.9327603101729</c:v>
                </c:pt>
                <c:pt idx="92">
                  <c:v>-15.20194997542226</c:v>
                </c:pt>
                <c:pt idx="93">
                  <c:v>-15.4716520007176</c:v>
                </c:pt>
                <c:pt idx="94">
                  <c:v>-15.74181718195423</c:v>
                </c:pt>
                <c:pt idx="95">
                  <c:v>-16.0123974668465</c:v>
                </c:pt>
                <c:pt idx="96">
                  <c:v>-16.28334594536748</c:v>
                </c:pt>
                <c:pt idx="97">
                  <c:v>-16.55461683928688</c:v>
                </c:pt>
                <c:pt idx="98">
                  <c:v>-16.82616549087161</c:v>
                </c:pt>
                <c:pt idx="99">
                  <c:v>-17.09794835084303</c:v>
                </c:pt>
                <c:pt idx="100">
                  <c:v>-17.36992296565295</c:v>
                </c:pt>
                <c:pt idx="101">
                  <c:v>-17.64204796414765</c:v>
                </c:pt>
                <c:pt idx="102">
                  <c:v>-17.91428304368965</c:v>
                </c:pt>
                <c:pt idx="103">
                  <c:v>-18.18658895578619</c:v>
                </c:pt>
                <c:pt idx="104">
                  <c:v>-18.45892749129052</c:v>
                </c:pt>
                <c:pt idx="105">
                  <c:v>-18.73126146522628</c:v>
                </c:pt>
                <c:pt idx="106">
                  <c:v>-19.00355470127506</c:v>
                </c:pt>
                <c:pt idx="107">
                  <c:v>-19.27577201598651</c:v>
                </c:pt>
                <c:pt idx="108">
                  <c:v>-19.54787920274503</c:v>
                </c:pt>
                <c:pt idx="109">
                  <c:v>-19.81984301553375</c:v>
                </c:pt>
                <c:pt idx="110">
                  <c:v>-20.09163115253778</c:v>
                </c:pt>
                <c:pt idx="111">
                  <c:v>-20.36321223961831</c:v>
                </c:pt>
                <c:pt idx="112">
                  <c:v>-20.6345558136848</c:v>
                </c:pt>
                <c:pt idx="113">
                  <c:v>-20.90563230600856</c:v>
                </c:pt>
                <c:pt idx="114">
                  <c:v>-21.17641302549173</c:v>
                </c:pt>
                <c:pt idx="115">
                  <c:v>-21.44687014192631</c:v>
                </c:pt>
                <c:pt idx="116">
                  <c:v>-21.7169766692672</c:v>
                </c:pt>
                <c:pt idx="117">
                  <c:v>-21.98670644893078</c:v>
                </c:pt>
                <c:pt idx="118">
                  <c:v>-22.25603413315866</c:v>
                </c:pt>
                <c:pt idx="119">
                  <c:v>-22.52493516844534</c:v>
                </c:pt>
              </c:numCache>
            </c:numRef>
          </c:yVal>
          <c:smooth val="1"/>
          <c:extLst xmlns:c16r2="http://schemas.microsoft.com/office/drawing/2015/06/chart">
            <c:ext xmlns:c16="http://schemas.microsoft.com/office/drawing/2014/chart" uri="{C3380CC4-5D6E-409C-BE32-E72D297353CC}">
              <c16:uniqueId val="{00000007-7057-4777-AAB9-A285BF9E77BC}"/>
            </c:ext>
          </c:extLst>
        </c:ser>
        <c:ser>
          <c:idx val="9"/>
          <c:order val="8"/>
          <c:tx>
            <c:strRef>
              <c:f>'SA-PersistingPain-G'!$Y$123</c:f>
              <c:strCache>
                <c:ptCount val="1"/>
                <c:pt idx="0">
                  <c:v>Total Deaths for 0.75x parameter level</c:v>
                </c:pt>
              </c:strCache>
            </c:strRef>
          </c:tx>
          <c:spPr>
            <a:ln w="6350">
              <a:solidFill>
                <a:schemeClr val="tx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Y$3:$Y$122</c:f>
              <c:numCache>
                <c:formatCode>General</c:formatCode>
                <c:ptCount val="120"/>
                <c:pt idx="0">
                  <c:v>0.0</c:v>
                </c:pt>
                <c:pt idx="1">
                  <c:v>0.247297876132689</c:v>
                </c:pt>
                <c:pt idx="2">
                  <c:v>0.407886166596199</c:v>
                </c:pt>
                <c:pt idx="3">
                  <c:v>0.500842733137551</c:v>
                </c:pt>
                <c:pt idx="4">
                  <c:v>0.540719802605736</c:v>
                </c:pt>
                <c:pt idx="5">
                  <c:v>0.53874585490139</c:v>
                </c:pt>
                <c:pt idx="6">
                  <c:v>0.503580386864223</c:v>
                </c:pt>
                <c:pt idx="7">
                  <c:v>0.441897688085146</c:v>
                </c:pt>
                <c:pt idx="8">
                  <c:v>0.358838822468624</c:v>
                </c:pt>
                <c:pt idx="9">
                  <c:v>0.258361495121017</c:v>
                </c:pt>
                <c:pt idx="10">
                  <c:v>0.14351080522265</c:v>
                </c:pt>
                <c:pt idx="11">
                  <c:v>0.0166287110335816</c:v>
                </c:pt>
                <c:pt idx="12">
                  <c:v>-0.120483977888534</c:v>
                </c:pt>
                <c:pt idx="13">
                  <c:v>0.194714192410538</c:v>
                </c:pt>
                <c:pt idx="14">
                  <c:v>0.458542271649912</c:v>
                </c:pt>
                <c:pt idx="15">
                  <c:v>0.681501252031194</c:v>
                </c:pt>
                <c:pt idx="16">
                  <c:v>0.871393261584262</c:v>
                </c:pt>
                <c:pt idx="17">
                  <c:v>1.034198032713766</c:v>
                </c:pt>
                <c:pt idx="18">
                  <c:v>1.174495116482285</c:v>
                </c:pt>
                <c:pt idx="19">
                  <c:v>1.295788736610166</c:v>
                </c:pt>
                <c:pt idx="20">
                  <c:v>1.400758383343327</c:v>
                </c:pt>
                <c:pt idx="21">
                  <c:v>1.491452014565812</c:v>
                </c:pt>
                <c:pt idx="22">
                  <c:v>1.569434909737902</c:v>
                </c:pt>
                <c:pt idx="23">
                  <c:v>1.635904267621163</c:v>
                </c:pt>
                <c:pt idx="24">
                  <c:v>1.691777351863584</c:v>
                </c:pt>
                <c:pt idx="25">
                  <c:v>1.737759218589372</c:v>
                </c:pt>
                <c:pt idx="26">
                  <c:v>1.775177780966305</c:v>
                </c:pt>
                <c:pt idx="27">
                  <c:v>1.804361279799514</c:v>
                </c:pt>
                <c:pt idx="28">
                  <c:v>1.825564334000774</c:v>
                </c:pt>
                <c:pt idx="29">
                  <c:v>1.83898957179331</c:v>
                </c:pt>
                <c:pt idx="30">
                  <c:v>1.844802016636686</c:v>
                </c:pt>
                <c:pt idx="31">
                  <c:v>1.843139963037493</c:v>
                </c:pt>
                <c:pt idx="32">
                  <c:v>1.834123163168124</c:v>
                </c:pt>
                <c:pt idx="33">
                  <c:v>1.817858952457573</c:v>
                </c:pt>
                <c:pt idx="34">
                  <c:v>1.79444679821413</c:v>
                </c:pt>
                <c:pt idx="35">
                  <c:v>1.763981643978013</c:v>
                </c:pt>
                <c:pt idx="36">
                  <c:v>1.7265563364444</c:v>
                </c:pt>
                <c:pt idx="37">
                  <c:v>1.68226335546301</c:v>
                </c:pt>
                <c:pt idx="38">
                  <c:v>1.631196016537888</c:v>
                </c:pt>
                <c:pt idx="39">
                  <c:v>1.573450615179308</c:v>
                </c:pt>
                <c:pt idx="40">
                  <c:v>1.509125391797806</c:v>
                </c:pt>
                <c:pt idx="41">
                  <c:v>1.43832084611322</c:v>
                </c:pt>
                <c:pt idx="42">
                  <c:v>1.361139889937976</c:v>
                </c:pt>
                <c:pt idx="43">
                  <c:v>1.277687874281037</c:v>
                </c:pt>
                <c:pt idx="44">
                  <c:v>1.18807252601714</c:v>
                </c:pt>
                <c:pt idx="45">
                  <c:v>1.092403820877507</c:v>
                </c:pt>
                <c:pt idx="46">
                  <c:v>0.990793812990296</c:v>
                </c:pt>
                <c:pt idx="47">
                  <c:v>0.8833564361767</c:v>
                </c:pt>
                <c:pt idx="48">
                  <c:v>0.770207288387519</c:v>
                </c:pt>
                <c:pt idx="49">
                  <c:v>0.65146340772767</c:v>
                </c:pt>
                <c:pt idx="50">
                  <c:v>0.527243046277681</c:v>
                </c:pt>
                <c:pt idx="51">
                  <c:v>0.397665446229575</c:v>
                </c:pt>
                <c:pt idx="52">
                  <c:v>0.262850623854911</c:v>
                </c:pt>
                <c:pt idx="53">
                  <c:v>0.122919158526929</c:v>
                </c:pt>
                <c:pt idx="54">
                  <c:v>-0.0220080089233761</c:v>
                </c:pt>
                <c:pt idx="55">
                  <c:v>-0.171809767554487</c:v>
                </c:pt>
                <c:pt idx="56">
                  <c:v>-0.326365016842601</c:v>
                </c:pt>
                <c:pt idx="57">
                  <c:v>-0.485552836156921</c:v>
                </c:pt>
                <c:pt idx="58">
                  <c:v>-0.649252643187538</c:v>
                </c:pt>
                <c:pt idx="59">
                  <c:v>-0.817344341472017</c:v>
                </c:pt>
                <c:pt idx="60">
                  <c:v>-0.989708457297183</c:v>
                </c:pt>
                <c:pt idx="61">
                  <c:v>-1.166226266312105</c:v>
                </c:pt>
                <c:pt idx="62">
                  <c:v>-1.346779910265377</c:v>
                </c:pt>
                <c:pt idx="63">
                  <c:v>-1.531252504276881</c:v>
                </c:pt>
                <c:pt idx="64">
                  <c:v>-1.719528235107737</c:v>
                </c:pt>
                <c:pt idx="65">
                  <c:v>-1.911492450864853</c:v>
                </c:pt>
                <c:pt idx="66">
                  <c:v>-2.10703174260516</c:v>
                </c:pt>
                <c:pt idx="67">
                  <c:v>-2.306034018281662</c:v>
                </c:pt>
                <c:pt idx="68">
                  <c:v>-2.508388569457247</c:v>
                </c:pt>
                <c:pt idx="69">
                  <c:v>-2.713986131221282</c:v>
                </c:pt>
                <c:pt idx="70">
                  <c:v>-2.922718935699216</c:v>
                </c:pt>
                <c:pt idx="71">
                  <c:v>-3.13448075954998</c:v>
                </c:pt>
                <c:pt idx="72">
                  <c:v>-3.349166965823815</c:v>
                </c:pt>
                <c:pt idx="73">
                  <c:v>-3.566674540522081</c:v>
                </c:pt>
                <c:pt idx="74">
                  <c:v>-3.78690212421634</c:v>
                </c:pt>
                <c:pt idx="75">
                  <c:v>-4.0097500390279</c:v>
                </c:pt>
                <c:pt idx="76">
                  <c:v>-4.235120311279115</c:v>
                </c:pt>
                <c:pt idx="77">
                  <c:v>-4.462916690103794</c:v>
                </c:pt>
                <c:pt idx="78">
                  <c:v>-4.693044662289075</c:v>
                </c:pt>
                <c:pt idx="79">
                  <c:v>-4.925411463601359</c:v>
                </c:pt>
                <c:pt idx="80">
                  <c:v>-5.159926086849827</c:v>
                </c:pt>
                <c:pt idx="81">
                  <c:v>-5.396499286907511</c:v>
                </c:pt>
                <c:pt idx="82">
                  <c:v>-5.635043582913203</c:v>
                </c:pt>
                <c:pt idx="83">
                  <c:v>-5.875473257857807</c:v>
                </c:pt>
                <c:pt idx="84">
                  <c:v>-6.117704355747926</c:v>
                </c:pt>
                <c:pt idx="85">
                  <c:v>-6.361654676530676</c:v>
                </c:pt>
                <c:pt idx="86">
                  <c:v>-6.60724376895355</c:v>
                </c:pt>
                <c:pt idx="87">
                  <c:v>-6.854392921516637</c:v>
                </c:pt>
                <c:pt idx="88">
                  <c:v>-7.103025151671909</c:v>
                </c:pt>
                <c:pt idx="89">
                  <c:v>-7.353065193420436</c:v>
                </c:pt>
                <c:pt idx="90">
                  <c:v>-7.604439483432178</c:v>
                </c:pt>
                <c:pt idx="91">
                  <c:v>-7.85707614582384</c:v>
                </c:pt>
                <c:pt idx="92">
                  <c:v>-8.110904975708034</c:v>
                </c:pt>
                <c:pt idx="93">
                  <c:v>-8.36585742163843</c:v>
                </c:pt>
                <c:pt idx="94">
                  <c:v>-8.621866567038751</c:v>
                </c:pt>
                <c:pt idx="95">
                  <c:v>-8.878867110736561</c:v>
                </c:pt>
                <c:pt idx="96">
                  <c:v>-9.136795346672118</c:v>
                </c:pt>
                <c:pt idx="97">
                  <c:v>-9.39558914289073</c:v>
                </c:pt>
                <c:pt idx="98">
                  <c:v>-9.6551879198903</c:v>
                </c:pt>
                <c:pt idx="99">
                  <c:v>-9.91553262839784</c:v>
                </c:pt>
                <c:pt idx="100">
                  <c:v>-10.17656572665978</c:v>
                </c:pt>
                <c:pt idx="101">
                  <c:v>-10.43823115729488</c:v>
                </c:pt>
                <c:pt idx="102">
                  <c:v>-10.70047432379402</c:v>
                </c:pt>
                <c:pt idx="103">
                  <c:v>-10.96324206671111</c:v>
                </c:pt>
                <c:pt idx="104">
                  <c:v>-11.22648263959777</c:v>
                </c:pt>
                <c:pt idx="105">
                  <c:v>-11.49014568475245</c:v>
                </c:pt>
                <c:pt idx="106">
                  <c:v>-11.7541822088073</c:v>
                </c:pt>
                <c:pt idx="107">
                  <c:v>-12.0185445582145</c:v>
                </c:pt>
                <c:pt idx="108">
                  <c:v>-12.28318639466434</c:v>
                </c:pt>
                <c:pt idx="109">
                  <c:v>-12.54806267047861</c:v>
                </c:pt>
                <c:pt idx="110">
                  <c:v>-12.8131296040171</c:v>
                </c:pt>
                <c:pt idx="111">
                  <c:v>-13.07834465511323</c:v>
                </c:pt>
                <c:pt idx="112">
                  <c:v>-13.34366650059742</c:v>
                </c:pt>
                <c:pt idx="113">
                  <c:v>-13.60905500990853</c:v>
                </c:pt>
                <c:pt idx="114">
                  <c:v>-13.8744712208416</c:v>
                </c:pt>
                <c:pt idx="115">
                  <c:v>-14.13987731543802</c:v>
                </c:pt>
                <c:pt idx="116">
                  <c:v>-14.40523659605333</c:v>
                </c:pt>
                <c:pt idx="117">
                  <c:v>-14.67051346161306</c:v>
                </c:pt>
                <c:pt idx="118">
                  <c:v>-14.93567338408161</c:v>
                </c:pt>
                <c:pt idx="119">
                  <c:v>-15.20068288515831</c:v>
                </c:pt>
              </c:numCache>
            </c:numRef>
          </c:yVal>
          <c:smooth val="1"/>
          <c:extLst xmlns:c16r2="http://schemas.microsoft.com/office/drawing/2015/06/chart">
            <c:ext xmlns:c16="http://schemas.microsoft.com/office/drawing/2014/chart" uri="{C3380CC4-5D6E-409C-BE32-E72D297353CC}">
              <c16:uniqueId val="{00000008-7057-4777-AAB9-A285BF9E77BC}"/>
            </c:ext>
          </c:extLst>
        </c:ser>
        <c:dLbls>
          <c:showLegendKey val="0"/>
          <c:showVal val="0"/>
          <c:showCatName val="0"/>
          <c:showSerName val="0"/>
          <c:showPercent val="0"/>
          <c:showBubbleSize val="0"/>
        </c:dLbls>
        <c:axId val="-1158771536"/>
        <c:axId val="-1158768992"/>
      </c:scatterChart>
      <c:valAx>
        <c:axId val="-115877153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158768992"/>
        <c:crosses val="autoZero"/>
        <c:crossBetween val="midCat"/>
      </c:valAx>
      <c:valAx>
        <c:axId val="-115876899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158771536"/>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7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87727593078643"/>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ChronicPain-G'!$E$123</c:f>
              <c:strCache>
                <c:ptCount val="1"/>
                <c:pt idx="0">
                  <c:v>SOUD Deaths for 1.25x parameter level</c:v>
                </c:pt>
              </c:strCache>
            </c:strRef>
          </c:tx>
          <c:spPr>
            <a:ln w="76200">
              <a:solidFill>
                <a:schemeClr val="accent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E$3:$E$122</c:f>
              <c:numCache>
                <c:formatCode>General</c:formatCode>
                <c:ptCount val="120"/>
                <c:pt idx="0">
                  <c:v>0.0</c:v>
                </c:pt>
                <c:pt idx="1">
                  <c:v>-6.347116253281126</c:v>
                </c:pt>
                <c:pt idx="2">
                  <c:v>-12.83859520351816</c:v>
                </c:pt>
                <c:pt idx="3">
                  <c:v>-19.40160705540929</c:v>
                </c:pt>
                <c:pt idx="4">
                  <c:v>-25.98791765253641</c:v>
                </c:pt>
                <c:pt idx="5">
                  <c:v>-32.55656940374161</c:v>
                </c:pt>
                <c:pt idx="6">
                  <c:v>-39.07493162607561</c:v>
                </c:pt>
                <c:pt idx="7">
                  <c:v>-45.517173720246</c:v>
                </c:pt>
                <c:pt idx="8">
                  <c:v>-51.86301339243186</c:v>
                </c:pt>
                <c:pt idx="9">
                  <c:v>-58.09669105040405</c:v>
                </c:pt>
                <c:pt idx="10">
                  <c:v>-64.20613001787075</c:v>
                </c:pt>
                <c:pt idx="11">
                  <c:v>-70.1822492853926</c:v>
                </c:pt>
                <c:pt idx="12">
                  <c:v>-76.01840138198847</c:v>
                </c:pt>
                <c:pt idx="13">
                  <c:v>-84.51577090990898</c:v>
                </c:pt>
                <c:pt idx="14">
                  <c:v>-92.68411625432448</c:v>
                </c:pt>
                <c:pt idx="15">
                  <c:v>-100.5531705600719</c:v>
                </c:pt>
                <c:pt idx="16">
                  <c:v>-108.1474411384399</c:v>
                </c:pt>
                <c:pt idx="17">
                  <c:v>-115.487550711518</c:v>
                </c:pt>
                <c:pt idx="18">
                  <c:v>-122.5909356718368</c:v>
                </c:pt>
                <c:pt idx="19">
                  <c:v>-129.4724218610471</c:v>
                </c:pt>
                <c:pt idx="20">
                  <c:v>-136.1446966089896</c:v>
                </c:pt>
                <c:pt idx="21">
                  <c:v>-142.618695318451</c:v>
                </c:pt>
                <c:pt idx="22">
                  <c:v>-148.9039177509953</c:v>
                </c:pt>
                <c:pt idx="23">
                  <c:v>-155.0086865485321</c:v>
                </c:pt>
                <c:pt idx="24">
                  <c:v>-160.940358342527</c:v>
                </c:pt>
                <c:pt idx="25">
                  <c:v>-166.705495988556</c:v>
                </c:pt>
                <c:pt idx="26">
                  <c:v>-172.313731478084</c:v>
                </c:pt>
                <c:pt idx="27">
                  <c:v>-177.7701784642784</c:v>
                </c:pt>
                <c:pt idx="28">
                  <c:v>-183.0795216060039</c:v>
                </c:pt>
                <c:pt idx="29">
                  <c:v>-188.246110092915</c:v>
                </c:pt>
                <c:pt idx="30">
                  <c:v>-193.2740127237657</c:v>
                </c:pt>
                <c:pt idx="31">
                  <c:v>-198.1670624894131</c:v>
                </c:pt>
                <c:pt idx="32">
                  <c:v>-202.9288927055858</c:v>
                </c:pt>
                <c:pt idx="33">
                  <c:v>-207.5629662789808</c:v>
                </c:pt>
                <c:pt idx="34">
                  <c:v>-212.0725993984285</c:v>
                </c:pt>
                <c:pt idx="35">
                  <c:v>-216.4609807047008</c:v>
                </c:pt>
                <c:pt idx="36">
                  <c:v>-220.731186797402</c:v>
                </c:pt>
                <c:pt idx="37">
                  <c:v>-224.8861947779253</c:v>
                </c:pt>
                <c:pt idx="38">
                  <c:v>-228.9288923971733</c:v>
                </c:pt>
                <c:pt idx="39">
                  <c:v>-232.8620913053484</c:v>
                </c:pt>
                <c:pt idx="40">
                  <c:v>-236.6885283285603</c:v>
                </c:pt>
                <c:pt idx="41">
                  <c:v>-240.4108708553412</c:v>
                </c:pt>
                <c:pt idx="42">
                  <c:v>-244.0317212804547</c:v>
                </c:pt>
                <c:pt idx="43">
                  <c:v>-247.5536206354409</c:v>
                </c:pt>
                <c:pt idx="44">
                  <c:v>-250.9790515687545</c:v>
                </c:pt>
                <c:pt idx="45">
                  <c:v>-254.310440807521</c:v>
                </c:pt>
                <c:pt idx="46">
                  <c:v>-257.5501612074497</c:v>
                </c:pt>
                <c:pt idx="47">
                  <c:v>-260.7005334767334</c:v>
                </c:pt>
                <c:pt idx="48">
                  <c:v>-263.7638276429759</c:v>
                </c:pt>
                <c:pt idx="49">
                  <c:v>-266.7422643185346</c:v>
                </c:pt>
                <c:pt idx="50">
                  <c:v>-269.6380158086469</c:v>
                </c:pt>
                <c:pt idx="51">
                  <c:v>-272.4532070977433</c:v>
                </c:pt>
                <c:pt idx="52">
                  <c:v>-275.1899167490835</c:v>
                </c:pt>
                <c:pt idx="53">
                  <c:v>-277.8501777257248</c:v>
                </c:pt>
                <c:pt idx="54">
                  <c:v>-280.4359781577382</c:v>
                </c:pt>
                <c:pt idx="55">
                  <c:v>-282.9492620696705</c:v>
                </c:pt>
                <c:pt idx="56">
                  <c:v>-285.3919300790178</c:v>
                </c:pt>
                <c:pt idx="57">
                  <c:v>-287.7658400740565</c:v>
                </c:pt>
                <c:pt idx="58">
                  <c:v>-290.072807877397</c:v>
                </c:pt>
                <c:pt idx="59">
                  <c:v>-292.3146079000799</c:v>
                </c:pt>
                <c:pt idx="60">
                  <c:v>-294.4929737897781</c:v>
                </c:pt>
                <c:pt idx="61">
                  <c:v>-296.6095990756922</c:v>
                </c:pt>
                <c:pt idx="62">
                  <c:v>-298.6661378119431</c:v>
                </c:pt>
                <c:pt idx="63">
                  <c:v>-300.664205220657</c:v>
                </c:pt>
                <c:pt idx="64">
                  <c:v>-302.6053783354634</c:v>
                </c:pt>
                <c:pt idx="65">
                  <c:v>-304.4911966457692</c:v>
                </c:pt>
                <c:pt idx="66">
                  <c:v>-306.3231627418836</c:v>
                </c:pt>
                <c:pt idx="67">
                  <c:v>-308.1027429608202</c:v>
                </c:pt>
                <c:pt idx="68">
                  <c:v>-309.8313680325255</c:v>
                </c:pt>
                <c:pt idx="69">
                  <c:v>-311.5104337261171</c:v>
                </c:pt>
                <c:pt idx="70">
                  <c:v>-313.1413014956198</c:v>
                </c:pt>
                <c:pt idx="71">
                  <c:v>-314.7252991247064</c:v>
                </c:pt>
                <c:pt idx="72">
                  <c:v>-316.2637213698605</c:v>
                </c:pt>
                <c:pt idx="73">
                  <c:v>-317.7578306013904</c:v>
                </c:pt>
                <c:pt idx="74">
                  <c:v>-319.208857441731</c:v>
                </c:pt>
                <c:pt idx="75">
                  <c:v>-320.618001400458</c:v>
                </c:pt>
                <c:pt idx="76">
                  <c:v>-321.9864315054836</c:v>
                </c:pt>
                <c:pt idx="77">
                  <c:v>-323.3152869299071</c:v>
                </c:pt>
                <c:pt idx="78">
                  <c:v>-324.6056776140128</c:v>
                </c:pt>
                <c:pt idx="79">
                  <c:v>-325.8586848819797</c:v>
                </c:pt>
                <c:pt idx="80">
                  <c:v>-327.0753620528363</c:v>
                </c:pt>
                <c:pt idx="81">
                  <c:v>-328.2567350452686</c:v>
                </c:pt>
                <c:pt idx="82">
                  <c:v>-329.4038029759282</c:v>
                </c:pt>
                <c:pt idx="83">
                  <c:v>-330.5175387508426</c:v>
                </c:pt>
                <c:pt idx="84">
                  <c:v>-331.5988896497022</c:v>
                </c:pt>
                <c:pt idx="85">
                  <c:v>-332.6487779026596</c:v>
                </c:pt>
                <c:pt idx="86">
                  <c:v>-333.6681012594425</c:v>
                </c:pt>
                <c:pt idx="87">
                  <c:v>-334.6577335505343</c:v>
                </c:pt>
                <c:pt idx="88">
                  <c:v>-335.6185252402286</c:v>
                </c:pt>
                <c:pt idx="89">
                  <c:v>-336.5513039713856</c:v>
                </c:pt>
                <c:pt idx="90">
                  <c:v>-337.4568751017397</c:v>
                </c:pt>
                <c:pt idx="91">
                  <c:v>-338.3360222316288</c:v>
                </c:pt>
                <c:pt idx="92">
                  <c:v>-339.1895077230491</c:v>
                </c:pt>
                <c:pt idx="93">
                  <c:v>-340.0180732099357</c:v>
                </c:pt>
                <c:pt idx="94">
                  <c:v>-340.8224400996138</c:v>
                </c:pt>
                <c:pt idx="95">
                  <c:v>-341.6033100653635</c:v>
                </c:pt>
                <c:pt idx="96">
                  <c:v>-342.3613655300663</c:v>
                </c:pt>
                <c:pt idx="97">
                  <c:v>-343.0972701409186</c:v>
                </c:pt>
                <c:pt idx="98">
                  <c:v>-343.8116692351981</c:v>
                </c:pt>
                <c:pt idx="99">
                  <c:v>-344.5051902971051</c:v>
                </c:pt>
                <c:pt idx="100">
                  <c:v>-345.1784434056884</c:v>
                </c:pt>
                <c:pt idx="101">
                  <c:v>-345.8320216738885</c:v>
                </c:pt>
                <c:pt idx="102">
                  <c:v>-346.4665016787501</c:v>
                </c:pt>
                <c:pt idx="103">
                  <c:v>-347.0824438828405</c:v>
                </c:pt>
                <c:pt idx="104">
                  <c:v>-347.6803930469476</c:v>
                </c:pt>
                <c:pt idx="105">
                  <c:v>-348.2608786341171</c:v>
                </c:pt>
                <c:pt idx="106">
                  <c:v>-348.8244152051075</c:v>
                </c:pt>
                <c:pt idx="107">
                  <c:v>-349.3715028053417</c:v>
                </c:pt>
                <c:pt idx="108">
                  <c:v>-349.9026273434523</c:v>
                </c:pt>
                <c:pt idx="109">
                  <c:v>-350.4182609614969</c:v>
                </c:pt>
                <c:pt idx="110">
                  <c:v>-350.9188623969671</c:v>
                </c:pt>
                <c:pt idx="111">
                  <c:v>-351.4048773366558</c:v>
                </c:pt>
                <c:pt idx="112">
                  <c:v>-351.8767387625327</c:v>
                </c:pt>
                <c:pt idx="113">
                  <c:v>-352.3348672897274</c:v>
                </c:pt>
                <c:pt idx="114">
                  <c:v>-352.7796714966576</c:v>
                </c:pt>
                <c:pt idx="115">
                  <c:v>-353.211548247572</c:v>
                </c:pt>
                <c:pt idx="116">
                  <c:v>-353.6308830075017</c:v>
                </c:pt>
                <c:pt idx="117">
                  <c:v>-354.0380501497066</c:v>
                </c:pt>
                <c:pt idx="118">
                  <c:v>-354.4334132559266</c:v>
                </c:pt>
                <c:pt idx="119">
                  <c:v>-354.81732540937</c:v>
                </c:pt>
              </c:numCache>
            </c:numRef>
          </c:yVal>
          <c:smooth val="1"/>
          <c:extLst xmlns:c16r2="http://schemas.microsoft.com/office/drawing/2015/06/chart">
            <c:ext xmlns:c16="http://schemas.microsoft.com/office/drawing/2014/chart" uri="{C3380CC4-5D6E-409C-BE32-E72D297353CC}">
              <c16:uniqueId val="{00000000-4216-4FC4-8418-EAB6F0594C94}"/>
            </c:ext>
          </c:extLst>
        </c:ser>
        <c:ser>
          <c:idx val="3"/>
          <c:order val="1"/>
          <c:tx>
            <c:strRef>
              <c:f>'SA-ChronicPain-G'!$N$123</c:f>
              <c:strCache>
                <c:ptCount val="1"/>
                <c:pt idx="0">
                  <c:v>SOUD Deaths for 1x parameter level</c:v>
                </c:pt>
              </c:strCache>
            </c:strRef>
          </c:tx>
          <c:spPr>
            <a:ln w="28575">
              <a:solidFill>
                <a:schemeClr val="accent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N$3:$N$122</c:f>
              <c:numCache>
                <c:formatCode>General</c:formatCode>
                <c:ptCount val="120"/>
                <c:pt idx="0">
                  <c:v>0.0</c:v>
                </c:pt>
                <c:pt idx="1">
                  <c:v>-5.081350909426828</c:v>
                </c:pt>
                <c:pt idx="2">
                  <c:v>-10.27407395081673</c:v>
                </c:pt>
                <c:pt idx="3">
                  <c:v>-15.527295431164</c:v>
                </c:pt>
                <c:pt idx="4">
                  <c:v>-20.80007673252828</c:v>
                </c:pt>
                <c:pt idx="5">
                  <c:v>-26.05962318398749</c:v>
                </c:pt>
                <c:pt idx="6">
                  <c:v>-31.27979693072468</c:v>
                </c:pt>
                <c:pt idx="7">
                  <c:v>-36.43989675148818</c:v>
                </c:pt>
                <c:pt idx="8">
                  <c:v>-41.52365766970684</c:v>
                </c:pt>
                <c:pt idx="9">
                  <c:v>-46.51843130379086</c:v>
                </c:pt>
                <c:pt idx="10">
                  <c:v>-51.4145147080054</c:v>
                </c:pt>
                <c:pt idx="11">
                  <c:v>-56.20460110844029</c:v>
                </c:pt>
                <c:pt idx="12">
                  <c:v>-60.88333062588087</c:v>
                </c:pt>
                <c:pt idx="13">
                  <c:v>-67.69162255853207</c:v>
                </c:pt>
                <c:pt idx="14">
                  <c:v>-74.2374036112793</c:v>
                </c:pt>
                <c:pt idx="15">
                  <c:v>-80.54443827266022</c:v>
                </c:pt>
                <c:pt idx="16">
                  <c:v>-86.63231744838825</c:v>
                </c:pt>
                <c:pt idx="17">
                  <c:v>-92.5175155763712</c:v>
                </c:pt>
                <c:pt idx="18">
                  <c:v>-98.213954548476</c:v>
                </c:pt>
                <c:pt idx="19">
                  <c:v>-103.7334652984021</c:v>
                </c:pt>
                <c:pt idx="20">
                  <c:v>-109.0861662039785</c:v>
                </c:pt>
                <c:pt idx="21">
                  <c:v>-114.2807729778995</c:v>
                </c:pt>
                <c:pt idx="22">
                  <c:v>-119.3248521977788</c:v>
                </c:pt>
                <c:pt idx="23">
                  <c:v>-124.2250285251019</c:v>
                </c:pt>
                <c:pt idx="24">
                  <c:v>-128.9871539126445</c:v>
                </c:pt>
                <c:pt idx="25">
                  <c:v>-133.6164456453306</c:v>
                </c:pt>
                <c:pt idx="26">
                  <c:v>-138.12057836789</c:v>
                </c:pt>
                <c:pt idx="27">
                  <c:v>-142.5036120990249</c:v>
                </c:pt>
                <c:pt idx="28">
                  <c:v>-146.7692644354542</c:v>
                </c:pt>
                <c:pt idx="29">
                  <c:v>-150.9209854772384</c:v>
                </c:pt>
                <c:pt idx="30">
                  <c:v>-154.9620019470675</c:v>
                </c:pt>
                <c:pt idx="31">
                  <c:v>-158.8953529013376</c:v>
                </c:pt>
                <c:pt idx="32">
                  <c:v>-162.7239186654994</c:v>
                </c:pt>
                <c:pt idx="33">
                  <c:v>-166.4504442634077</c:v>
                </c:pt>
                <c:pt idx="34">
                  <c:v>-170.0775583766598</c:v>
                </c:pt>
                <c:pt idx="35">
                  <c:v>-173.6077886787457</c:v>
                </c:pt>
                <c:pt idx="36">
                  <c:v>-177.0435742324341</c:v>
                </c:pt>
                <c:pt idx="37">
                  <c:v>-180.3872755109325</c:v>
                </c:pt>
                <c:pt idx="38">
                  <c:v>-183.6411824988834</c:v>
                </c:pt>
                <c:pt idx="39">
                  <c:v>-186.8075252761717</c:v>
                </c:pt>
                <c:pt idx="40">
                  <c:v>-189.8884750142556</c:v>
                </c:pt>
                <c:pt idx="41">
                  <c:v>-192.8861482608275</c:v>
                </c:pt>
                <c:pt idx="42">
                  <c:v>-195.802610469083</c:v>
                </c:pt>
                <c:pt idx="43">
                  <c:v>-198.6398788754946</c:v>
                </c:pt>
                <c:pt idx="44">
                  <c:v>-201.3999248567187</c:v>
                </c:pt>
                <c:pt idx="45">
                  <c:v>-204.0846758714982</c:v>
                </c:pt>
                <c:pt idx="46">
                  <c:v>-206.6960170730104</c:v>
                </c:pt>
                <c:pt idx="47">
                  <c:v>-209.2357926604851</c:v>
                </c:pt>
                <c:pt idx="48">
                  <c:v>-211.705807025458</c:v>
                </c:pt>
                <c:pt idx="49">
                  <c:v>-214.1078257370807</c:v>
                </c:pt>
                <c:pt idx="50">
                  <c:v>-216.4435764020623</c:v>
                </c:pt>
                <c:pt idx="51">
                  <c:v>-218.7147494276343</c:v>
                </c:pt>
                <c:pt idx="52">
                  <c:v>-220.922998715707</c:v>
                </c:pt>
                <c:pt idx="53">
                  <c:v>-223.0699422946466</c:v>
                </c:pt>
                <c:pt idx="54">
                  <c:v>-225.1571629086488</c:v>
                </c:pt>
                <c:pt idx="55">
                  <c:v>-227.1862085759181</c:v>
                </c:pt>
                <c:pt idx="56">
                  <c:v>-229.1585931242885</c:v>
                </c:pt>
                <c:pt idx="57">
                  <c:v>-231.075796710966</c:v>
                </c:pt>
                <c:pt idx="58">
                  <c:v>-232.9392663314923</c:v>
                </c:pt>
                <c:pt idx="59">
                  <c:v>-234.7504163217877</c:v>
                </c:pt>
                <c:pt idx="60">
                  <c:v>-236.5106288561205</c:v>
                </c:pt>
                <c:pt idx="61">
                  <c:v>-238.2212544430667</c:v>
                </c:pt>
                <c:pt idx="62">
                  <c:v>-239.8836124209024</c:v>
                </c:pt>
                <c:pt idx="63">
                  <c:v>-241.4989914533701</c:v>
                </c:pt>
                <c:pt idx="64">
                  <c:v>-243.0686500263936</c:v>
                </c:pt>
                <c:pt idx="65">
                  <c:v>-244.5938169460165</c:v>
                </c:pt>
                <c:pt idx="66">
                  <c:v>-246.075691837605</c:v>
                </c:pt>
                <c:pt idx="67">
                  <c:v>-247.515445646196</c:v>
                </c:pt>
                <c:pt idx="68">
                  <c:v>-248.914221137737</c:v>
                </c:pt>
                <c:pt idx="69">
                  <c:v>-250.2731334008868</c:v>
                </c:pt>
                <c:pt idx="70">
                  <c:v>-251.593270348978</c:v>
                </c:pt>
                <c:pt idx="71">
                  <c:v>-252.8756932216945</c:v>
                </c:pt>
                <c:pt idx="72">
                  <c:v>-254.1214370860137</c:v>
                </c:pt>
                <c:pt idx="73">
                  <c:v>-255.3315113359322</c:v>
                </c:pt>
                <c:pt idx="74">
                  <c:v>-256.5069001905071</c:v>
                </c:pt>
                <c:pt idx="75">
                  <c:v>-257.6485631897527</c:v>
                </c:pt>
                <c:pt idx="76">
                  <c:v>-258.7574356879401</c:v>
                </c:pt>
                <c:pt idx="77">
                  <c:v>-259.834429343872</c:v>
                </c:pt>
                <c:pt idx="78">
                  <c:v>-260.880432607721</c:v>
                </c:pt>
                <c:pt idx="79">
                  <c:v>-261.8963112040506</c:v>
                </c:pt>
                <c:pt idx="80">
                  <c:v>-262.8829086106534</c:v>
                </c:pt>
                <c:pt idx="81">
                  <c:v>-263.8410465328716</c:v>
                </c:pt>
                <c:pt idx="82">
                  <c:v>-264.7715253730938</c:v>
                </c:pt>
                <c:pt idx="83">
                  <c:v>-265.6751246951374</c:v>
                </c:pt>
                <c:pt idx="84">
                  <c:v>-266.5526036832584</c:v>
                </c:pt>
                <c:pt idx="85">
                  <c:v>-267.404701595553</c:v>
                </c:pt>
                <c:pt idx="86">
                  <c:v>-268.2321382115366</c:v>
                </c:pt>
                <c:pt idx="87">
                  <c:v>-269.0356142737236</c:v>
                </c:pt>
                <c:pt idx="88">
                  <c:v>-269.8158119229846</c:v>
                </c:pt>
                <c:pt idx="89">
                  <c:v>-270.573395127631</c:v>
                </c:pt>
                <c:pt idx="90">
                  <c:v>-271.3090101059936</c:v>
                </c:pt>
                <c:pt idx="91">
                  <c:v>-272.0232857424451</c:v>
                </c:pt>
                <c:pt idx="92">
                  <c:v>-272.7168339967571</c:v>
                </c:pt>
                <c:pt idx="93">
                  <c:v>-273.390250306706</c:v>
                </c:pt>
                <c:pt idx="94">
                  <c:v>-274.0441139838745</c:v>
                </c:pt>
                <c:pt idx="95">
                  <c:v>-274.678988602593</c:v>
                </c:pt>
                <c:pt idx="96">
                  <c:v>-275.2954223819875</c:v>
                </c:pt>
                <c:pt idx="97">
                  <c:v>-275.8939485611131</c:v>
                </c:pt>
                <c:pt idx="98">
                  <c:v>-276.475085767153</c:v>
                </c:pt>
                <c:pt idx="99">
                  <c:v>-277.0393383766879</c:v>
                </c:pt>
                <c:pt idx="100">
                  <c:v>-277.587196870067</c:v>
                </c:pt>
                <c:pt idx="101">
                  <c:v>-278.119138178807</c:v>
                </c:pt>
                <c:pt idx="102">
                  <c:v>-278.635626026207</c:v>
                </c:pt>
                <c:pt idx="103">
                  <c:v>-279.1371112610439</c:v>
                </c:pt>
                <c:pt idx="104">
                  <c:v>-279.6240321845008</c:v>
                </c:pt>
                <c:pt idx="105">
                  <c:v>-280.0968148703244</c:v>
                </c:pt>
                <c:pt idx="106">
                  <c:v>-280.5558734782886</c:v>
                </c:pt>
                <c:pt idx="107">
                  <c:v>-281.0016105610179</c:v>
                </c:pt>
                <c:pt idx="108">
                  <c:v>-281.4344173642122</c:v>
                </c:pt>
                <c:pt idx="109">
                  <c:v>-281.8546741203887</c:v>
                </c:pt>
                <c:pt idx="110">
                  <c:v>-282.2627503361647</c:v>
                </c:pt>
                <c:pt idx="111">
                  <c:v>-282.6590050731895</c:v>
                </c:pt>
                <c:pt idx="112">
                  <c:v>-283.0437872227886</c:v>
                </c:pt>
                <c:pt idx="113">
                  <c:v>-283.4174357744136</c:v>
                </c:pt>
                <c:pt idx="114">
                  <c:v>-283.7802800779746</c:v>
                </c:pt>
                <c:pt idx="115">
                  <c:v>-284.1326401001458</c:v>
                </c:pt>
                <c:pt idx="116">
                  <c:v>-284.4748266747351</c:v>
                </c:pt>
                <c:pt idx="117">
                  <c:v>-284.8071417472069</c:v>
                </c:pt>
                <c:pt idx="118">
                  <c:v>-285.1298786134503</c:v>
                </c:pt>
                <c:pt idx="119">
                  <c:v>-285.4433221528867</c:v>
                </c:pt>
              </c:numCache>
            </c:numRef>
          </c:yVal>
          <c:smooth val="1"/>
          <c:extLst xmlns:c16r2="http://schemas.microsoft.com/office/drawing/2015/06/chart">
            <c:ext xmlns:c16="http://schemas.microsoft.com/office/drawing/2014/chart" uri="{C3380CC4-5D6E-409C-BE32-E72D297353CC}">
              <c16:uniqueId val="{00000001-4216-4FC4-8418-EAB6F0594C94}"/>
            </c:ext>
          </c:extLst>
        </c:ser>
        <c:ser>
          <c:idx val="0"/>
          <c:order val="2"/>
          <c:tx>
            <c:strRef>
              <c:f>'SA-ChronicPain-G'!$W$123</c:f>
              <c:strCache>
                <c:ptCount val="1"/>
                <c:pt idx="0">
                  <c:v>SOUD Deaths for 0.75x parameter level</c:v>
                </c:pt>
              </c:strCache>
            </c:strRef>
          </c:tx>
          <c:spPr>
            <a:ln w="6350">
              <a:solidFill>
                <a:schemeClr val="accent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W$3:$W$122</c:f>
              <c:numCache>
                <c:formatCode>General</c:formatCode>
                <c:ptCount val="120"/>
                <c:pt idx="0">
                  <c:v>0.0</c:v>
                </c:pt>
                <c:pt idx="1">
                  <c:v>-3.811705305817999</c:v>
                </c:pt>
                <c:pt idx="2">
                  <c:v>-7.707657717680035</c:v>
                </c:pt>
                <c:pt idx="3">
                  <c:v>-11.649691657505</c:v>
                </c:pt>
                <c:pt idx="4">
                  <c:v>-15.60708667423667</c:v>
                </c:pt>
                <c:pt idx="5">
                  <c:v>-19.55522554713516</c:v>
                </c:pt>
                <c:pt idx="6">
                  <c:v>-23.47448011833151</c:v>
                </c:pt>
                <c:pt idx="7">
                  <c:v>-27.34929711373616</c:v>
                </c:pt>
                <c:pt idx="8">
                  <c:v>-31.16744862628966</c:v>
                </c:pt>
                <c:pt idx="9">
                  <c:v>-34.91941800367209</c:v>
                </c:pt>
                <c:pt idx="10">
                  <c:v>-38.5978969811561</c:v>
                </c:pt>
                <c:pt idx="11">
                  <c:v>-42.19737413533312</c:v>
                </c:pt>
                <c:pt idx="12">
                  <c:v>-45.71379824591515</c:v>
                </c:pt>
                <c:pt idx="13">
                  <c:v>-50.82783759949599</c:v>
                </c:pt>
                <c:pt idx="14">
                  <c:v>-55.74552375728062</c:v>
                </c:pt>
                <c:pt idx="15">
                  <c:v>-60.48467044092259</c:v>
                </c:pt>
                <c:pt idx="16">
                  <c:v>-65.05995661755735</c:v>
                </c:pt>
                <c:pt idx="17">
                  <c:v>-69.4837204151791</c:v>
                </c:pt>
                <c:pt idx="18">
                  <c:v>-73.7663829404579</c:v>
                </c:pt>
                <c:pt idx="19">
                  <c:v>-77.9167951823054</c:v>
                </c:pt>
                <c:pt idx="20">
                  <c:v>-81.94252239142868</c:v>
                </c:pt>
                <c:pt idx="21">
                  <c:v>-85.85007696542745</c:v>
                </c:pt>
                <c:pt idx="22">
                  <c:v>-89.64510897239518</c:v>
                </c:pt>
                <c:pt idx="23">
                  <c:v>-93.3325618665837</c:v>
                </c:pt>
                <c:pt idx="24">
                  <c:v>-96.9167996342902</c:v>
                </c:pt>
                <c:pt idx="25">
                  <c:v>-100.4017105147708</c:v>
                </c:pt>
                <c:pt idx="26">
                  <c:v>-103.7930272954117</c:v>
                </c:pt>
                <c:pt idx="27">
                  <c:v>-107.0937718120024</c:v>
                </c:pt>
                <c:pt idx="28">
                  <c:v>-110.3067096668395</c:v>
                </c:pt>
                <c:pt idx="29">
                  <c:v>-113.4344064846138</c:v>
                </c:pt>
                <c:pt idx="30">
                  <c:v>-116.4792610504477</c:v>
                </c:pt>
                <c:pt idx="31">
                  <c:v>-119.4435321272722</c:v>
                </c:pt>
                <c:pt idx="32">
                  <c:v>-122.3293601796828</c:v>
                </c:pt>
                <c:pt idx="33">
                  <c:v>-125.1387849588366</c:v>
                </c:pt>
                <c:pt idx="34">
                  <c:v>-127.8737597272448</c:v>
                </c:pt>
                <c:pt idx="35">
                  <c:v>-130.5361627585977</c:v>
                </c:pt>
                <c:pt idx="36">
                  <c:v>-133.127806630174</c:v>
                </c:pt>
                <c:pt idx="37">
                  <c:v>-135.6504457292604</c:v>
                </c:pt>
                <c:pt idx="38">
                  <c:v>-138.1057823164425</c:v>
                </c:pt>
                <c:pt idx="39">
                  <c:v>-140.4954744518597</c:v>
                </c:pt>
                <c:pt idx="40">
                  <c:v>-142.821136724121</c:v>
                </c:pt>
                <c:pt idx="41">
                  <c:v>-145.0843434457881</c:v>
                </c:pt>
                <c:pt idx="42">
                  <c:v>-147.28663128134</c:v>
                </c:pt>
                <c:pt idx="43">
                  <c:v>-149.4295013858502</c:v>
                </c:pt>
                <c:pt idx="44">
                  <c:v>-151.514421152582</c:v>
                </c:pt>
                <c:pt idx="45">
                  <c:v>-153.5428256490983</c:v>
                </c:pt>
                <c:pt idx="46">
                  <c:v>-155.5161188061182</c:v>
                </c:pt>
                <c:pt idx="47">
                  <c:v>-157.435674410877</c:v>
                </c:pt>
                <c:pt idx="48">
                  <c:v>-159.3028369466027</c:v>
                </c:pt>
                <c:pt idx="49">
                  <c:v>-161.1189223115164</c:v>
                </c:pt>
                <c:pt idx="50">
                  <c:v>-162.8852184440888</c:v>
                </c:pt>
                <c:pt idx="51">
                  <c:v>-164.60298587591</c:v>
                </c:pt>
                <c:pt idx="52">
                  <c:v>-166.2734582333343</c:v>
                </c:pt>
                <c:pt idx="53">
                  <c:v>-167.8978426927516</c:v>
                </c:pt>
                <c:pt idx="54">
                  <c:v>-169.4773204044803</c:v>
                </c:pt>
                <c:pt idx="55">
                  <c:v>-171.01304689372</c:v>
                </c:pt>
                <c:pt idx="56">
                  <c:v>-172.5061524450378</c:v>
                </c:pt>
                <c:pt idx="57">
                  <c:v>-173.9577424754195</c:v>
                </c:pt>
                <c:pt idx="58">
                  <c:v>-175.3688978997061</c:v>
                </c:pt>
                <c:pt idx="59">
                  <c:v>-176.7406754913037</c:v>
                </c:pt>
                <c:pt idx="60">
                  <c:v>-178.0741082403478</c:v>
                </c:pt>
                <c:pt idx="61">
                  <c:v>-179.3702057107474</c:v>
                </c:pt>
                <c:pt idx="62">
                  <c:v>-180.629954397371</c:v>
                </c:pt>
                <c:pt idx="63">
                  <c:v>-181.854318083899</c:v>
                </c:pt>
                <c:pt idx="64">
                  <c:v>-183.0442382018688</c:v>
                </c:pt>
                <c:pt idx="65">
                  <c:v>-184.2006341910781</c:v>
                </c:pt>
                <c:pt idx="66">
                  <c:v>-185.3244038613747</c:v>
                </c:pt>
                <c:pt idx="67">
                  <c:v>-186.4164237557355</c:v>
                </c:pt>
                <c:pt idx="68">
                  <c:v>-187.4775495144332</c:v>
                </c:pt>
                <c:pt idx="69">
                  <c:v>-188.5086162400372</c:v>
                </c:pt>
                <c:pt idx="70">
                  <c:v>-189.5104388629337</c:v>
                </c:pt>
                <c:pt idx="71">
                  <c:v>-190.4838125070311</c:v>
                </c:pt>
                <c:pt idx="72">
                  <c:v>-191.429512855291</c:v>
                </c:pt>
                <c:pt idx="73">
                  <c:v>-192.3482965147227</c:v>
                </c:pt>
                <c:pt idx="74">
                  <c:v>-193.2409013804784</c:v>
                </c:pt>
                <c:pt idx="75">
                  <c:v>-194.1080469986936</c:v>
                </c:pt>
                <c:pt idx="76">
                  <c:v>-194.950434927722</c:v>
                </c:pt>
                <c:pt idx="77">
                  <c:v>-195.7687490974396</c:v>
                </c:pt>
                <c:pt idx="78">
                  <c:v>-196.563656166296</c:v>
                </c:pt>
                <c:pt idx="79">
                  <c:v>-197.3358058758137</c:v>
                </c:pt>
                <c:pt idx="80">
                  <c:v>-198.085831402267</c:v>
                </c:pt>
                <c:pt idx="81">
                  <c:v>-198.8143497052598</c:v>
                </c:pt>
                <c:pt idx="82">
                  <c:v>-199.52196187298</c:v>
                </c:pt>
                <c:pt idx="83">
                  <c:v>-200.2092534638954</c:v>
                </c:pt>
                <c:pt idx="84">
                  <c:v>-200.8767948446944</c:v>
                </c:pt>
                <c:pt idx="85">
                  <c:v>-201.5251415242761</c:v>
                </c:pt>
                <c:pt idx="86">
                  <c:v>-202.1548344836374</c:v>
                </c:pt>
                <c:pt idx="87">
                  <c:v>-202.7664005014887</c:v>
                </c:pt>
                <c:pt idx="88">
                  <c:v>-203.3603524754756</c:v>
                </c:pt>
                <c:pt idx="89">
                  <c:v>-203.9371897388794</c:v>
                </c:pt>
                <c:pt idx="90">
                  <c:v>-204.4973983726965</c:v>
                </c:pt>
                <c:pt idx="91">
                  <c:v>-205.0414515130024</c:v>
                </c:pt>
                <c:pt idx="92">
                  <c:v>-205.5698096535205</c:v>
                </c:pt>
                <c:pt idx="93">
                  <c:v>-206.082920943338</c:v>
                </c:pt>
                <c:pt idx="94">
                  <c:v>-206.5812214797014</c:v>
                </c:pt>
                <c:pt idx="95">
                  <c:v>-207.0651355958611</c:v>
                </c:pt>
                <c:pt idx="96">
                  <c:v>-207.5350761439227</c:v>
                </c:pt>
                <c:pt idx="97">
                  <c:v>-207.991444772684</c:v>
                </c:pt>
                <c:pt idx="98">
                  <c:v>-208.4346322004455</c:v>
                </c:pt>
                <c:pt idx="99">
                  <c:v>-208.865018482779</c:v>
                </c:pt>
                <c:pt idx="100">
                  <c:v>-209.282973275265</c:v>
                </c:pt>
                <c:pt idx="101">
                  <c:v>-209.6888560911976</c:v>
                </c:pt>
                <c:pt idx="102">
                  <c:v>-210.0830165542776</c:v>
                </c:pt>
                <c:pt idx="103">
                  <c:v>-210.4657946463081</c:v>
                </c:pt>
                <c:pt idx="104">
                  <c:v>-210.8375209499227</c:v>
                </c:pt>
                <c:pt idx="105">
                  <c:v>-211.1985168863737</c:v>
                </c:pt>
                <c:pt idx="106">
                  <c:v>-211.549094948419</c:v>
                </c:pt>
                <c:pt idx="107">
                  <c:v>-211.8895589283413</c:v>
                </c:pt>
                <c:pt idx="108">
                  <c:v>-212.2202041411507</c:v>
                </c:pt>
                <c:pt idx="109">
                  <c:v>-212.5413176430111</c:v>
                </c:pt>
                <c:pt idx="110">
                  <c:v>-212.8531784449443</c:v>
                </c:pt>
                <c:pt idx="111">
                  <c:v>-213.1560577218623</c:v>
                </c:pt>
                <c:pt idx="112">
                  <c:v>-213.4502190169873</c:v>
                </c:pt>
                <c:pt idx="113">
                  <c:v>-213.7359184417106</c:v>
                </c:pt>
                <c:pt idx="114">
                  <c:v>-214.0134048709588</c:v>
                </c:pt>
                <c:pt idx="115">
                  <c:v>-214.2829201341227</c:v>
                </c:pt>
                <c:pt idx="116">
                  <c:v>-214.5446992016149</c:v>
                </c:pt>
                <c:pt idx="117">
                  <c:v>-214.7989703671195</c:v>
                </c:pt>
                <c:pt idx="118">
                  <c:v>-215.0459554256036</c:v>
                </c:pt>
                <c:pt idx="119">
                  <c:v>-215.2858698471538</c:v>
                </c:pt>
              </c:numCache>
            </c:numRef>
          </c:yVal>
          <c:smooth val="1"/>
          <c:extLst xmlns:c16r2="http://schemas.microsoft.com/office/drawing/2015/06/chart">
            <c:ext xmlns:c16="http://schemas.microsoft.com/office/drawing/2014/chart" uri="{C3380CC4-5D6E-409C-BE32-E72D297353CC}">
              <c16:uniqueId val="{00000002-4216-4FC4-8418-EAB6F0594C94}"/>
            </c:ext>
          </c:extLst>
        </c:ser>
        <c:ser>
          <c:idx val="7"/>
          <c:order val="3"/>
          <c:tx>
            <c:strRef>
              <c:f>'SA-ChronicPain-G'!$F$123</c:f>
              <c:strCache>
                <c:ptCount val="1"/>
                <c:pt idx="0">
                  <c:v>SHUD Deaths for 1.25x parameter level</c:v>
                </c:pt>
              </c:strCache>
            </c:strRef>
          </c:tx>
          <c:spPr>
            <a:ln w="76200">
              <a:solidFill>
                <a:schemeClr val="accent2"/>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F$3:$F$122</c:f>
              <c:numCache>
                <c:formatCode>General</c:formatCode>
                <c:ptCount val="120"/>
                <c:pt idx="0">
                  <c:v>0.0</c:v>
                </c:pt>
                <c:pt idx="1">
                  <c:v>8.657319265027762</c:v>
                </c:pt>
                <c:pt idx="2">
                  <c:v>16.88296239714168</c:v>
                </c:pt>
                <c:pt idx="3">
                  <c:v>24.71647899990235</c:v>
                </c:pt>
                <c:pt idx="4">
                  <c:v>32.20141739132647</c:v>
                </c:pt>
                <c:pt idx="5">
                  <c:v>39.37035586148304</c:v>
                </c:pt>
                <c:pt idx="6">
                  <c:v>46.24967822782495</c:v>
                </c:pt>
                <c:pt idx="7">
                  <c:v>52.86080105047495</c:v>
                </c:pt>
                <c:pt idx="8">
                  <c:v>59.2211655268084</c:v>
                </c:pt>
                <c:pt idx="9">
                  <c:v>65.34503830831635</c:v>
                </c:pt>
                <c:pt idx="10">
                  <c:v>71.24415727306596</c:v>
                </c:pt>
                <c:pt idx="11">
                  <c:v>76.92825158080413</c:v>
                </c:pt>
                <c:pt idx="12">
                  <c:v>82.40545986483053</c:v>
                </c:pt>
                <c:pt idx="13">
                  <c:v>91.51083293716616</c:v>
                </c:pt>
                <c:pt idx="14">
                  <c:v>100.1463977175462</c:v>
                </c:pt>
                <c:pt idx="15">
                  <c:v>108.3715883923724</c:v>
                </c:pt>
                <c:pt idx="16">
                  <c:v>116.2338459705646</c:v>
                </c:pt>
                <c:pt idx="17">
                  <c:v>123.7715097261585</c:v>
                </c:pt>
                <c:pt idx="18">
                  <c:v>131.0156115993042</c:v>
                </c:pt>
                <c:pt idx="19">
                  <c:v>137.9913269935961</c:v>
                </c:pt>
                <c:pt idx="20">
                  <c:v>144.7191444382784</c:v>
                </c:pt>
                <c:pt idx="21">
                  <c:v>151.2158075595512</c:v>
                </c:pt>
                <c:pt idx="22">
                  <c:v>157.4950728142834</c:v>
                </c:pt>
                <c:pt idx="23">
                  <c:v>163.5683182780018</c:v>
                </c:pt>
                <c:pt idx="24">
                  <c:v>169.4450321251444</c:v>
                </c:pt>
                <c:pt idx="25">
                  <c:v>175.1332040203473</c:v>
                </c:pt>
                <c:pt idx="26">
                  <c:v>180.6447150681051</c:v>
                </c:pt>
                <c:pt idx="27">
                  <c:v>185.9850469802722</c:v>
                </c:pt>
                <c:pt idx="28">
                  <c:v>191.1589837195995</c:v>
                </c:pt>
                <c:pt idx="29">
                  <c:v>196.1707909097414</c:v>
                </c:pt>
                <c:pt idx="30">
                  <c:v>201.024329879066</c:v>
                </c:pt>
                <c:pt idx="31">
                  <c:v>205.723147604642</c:v>
                </c:pt>
                <c:pt idx="32">
                  <c:v>210.2705474908019</c:v>
                </c:pt>
                <c:pt idx="33">
                  <c:v>214.6696448368106</c:v>
                </c:pt>
                <c:pt idx="34">
                  <c:v>218.9234100923998</c:v>
                </c:pt>
                <c:pt idx="35">
                  <c:v>223.0347023906634</c:v>
                </c:pt>
                <c:pt idx="36">
                  <c:v>227.0062953565046</c:v>
                </c:pt>
                <c:pt idx="37">
                  <c:v>230.8408967929691</c:v>
                </c:pt>
                <c:pt idx="38">
                  <c:v>234.5411635290351</c:v>
                </c:pt>
                <c:pt idx="39">
                  <c:v>238.1097193207658</c:v>
                </c:pt>
                <c:pt idx="40">
                  <c:v>241.5491555113013</c:v>
                </c:pt>
                <c:pt idx="41">
                  <c:v>244.8620367362896</c:v>
                </c:pt>
                <c:pt idx="42">
                  <c:v>248.0509048971952</c:v>
                </c:pt>
                <c:pt idx="43">
                  <c:v>251.11828172139</c:v>
                </c:pt>
                <c:pt idx="44">
                  <c:v>254.0666702409634</c:v>
                </c:pt>
                <c:pt idx="45">
                  <c:v>256.8985554537595</c:v>
                </c:pt>
                <c:pt idx="46">
                  <c:v>259.6164043748478</c:v>
                </c:pt>
                <c:pt idx="47">
                  <c:v>262.2226656423906</c:v>
                </c:pt>
                <c:pt idx="48">
                  <c:v>264.71976880657</c:v>
                </c:pt>
                <c:pt idx="49">
                  <c:v>267.1101234020531</c:v>
                </c:pt>
                <c:pt idx="50">
                  <c:v>269.3961178820466</c:v>
                </c:pt>
                <c:pt idx="51">
                  <c:v>271.5801184741562</c:v>
                </c:pt>
                <c:pt idx="52">
                  <c:v>273.6644680135557</c:v>
                </c:pt>
                <c:pt idx="53">
                  <c:v>275.6514847687264</c:v>
                </c:pt>
                <c:pt idx="54">
                  <c:v>277.543461295752</c:v>
                </c:pt>
                <c:pt idx="55">
                  <c:v>279.3426633403821</c:v>
                </c:pt>
                <c:pt idx="56">
                  <c:v>281.0513288013607</c:v>
                </c:pt>
                <c:pt idx="57">
                  <c:v>282.6716667642637</c:v>
                </c:pt>
                <c:pt idx="58">
                  <c:v>284.2058566117196</c:v>
                </c:pt>
                <c:pt idx="59">
                  <c:v>285.6560472133592</c:v>
                </c:pt>
                <c:pt idx="60">
                  <c:v>287.0243561968375</c:v>
                </c:pt>
                <c:pt idx="61">
                  <c:v>288.31286929978</c:v>
                </c:pt>
                <c:pt idx="62">
                  <c:v>289.5236398013892</c:v>
                </c:pt>
                <c:pt idx="63">
                  <c:v>290.658688031605</c:v>
                </c:pt>
                <c:pt idx="64">
                  <c:v>291.7200009551269</c:v>
                </c:pt>
                <c:pt idx="65">
                  <c:v>292.7095318272009</c:v>
                </c:pt>
                <c:pt idx="66">
                  <c:v>293.6291999177685</c:v>
                </c:pt>
                <c:pt idx="67">
                  <c:v>294.4808903004351</c:v>
                </c:pt>
                <c:pt idx="68">
                  <c:v>295.2664537026182</c:v>
                </c:pt>
                <c:pt idx="69">
                  <c:v>295.9877064132576</c:v>
                </c:pt>
                <c:pt idx="70">
                  <c:v>296.6464302444216</c:v>
                </c:pt>
                <c:pt idx="71">
                  <c:v>297.2443725433488</c:v>
                </c:pt>
                <c:pt idx="72">
                  <c:v>297.7832462514065</c:v>
                </c:pt>
                <c:pt idx="73">
                  <c:v>298.2647300066731</c:v>
                </c:pt>
                <c:pt idx="74">
                  <c:v>298.6904682869358</c:v>
                </c:pt>
                <c:pt idx="75">
                  <c:v>299.0620715900208</c:v>
                </c:pt>
                <c:pt idx="76">
                  <c:v>299.3811166485484</c:v>
                </c:pt>
                <c:pt idx="77">
                  <c:v>299.64914667633</c:v>
                </c:pt>
                <c:pt idx="78">
                  <c:v>299.8676716436877</c:v>
                </c:pt>
                <c:pt idx="79">
                  <c:v>300.0381685793407</c:v>
                </c:pt>
                <c:pt idx="80">
                  <c:v>300.162081896332</c:v>
                </c:pt>
                <c:pt idx="81">
                  <c:v>300.240823739855</c:v>
                </c:pt>
                <c:pt idx="82">
                  <c:v>300.2757743548441</c:v>
                </c:pt>
                <c:pt idx="83">
                  <c:v>300.2682824713447</c:v>
                </c:pt>
                <c:pt idx="84">
                  <c:v>300.2196657058043</c:v>
                </c:pt>
                <c:pt idx="85">
                  <c:v>300.1312109765269</c:v>
                </c:pt>
                <c:pt idx="86">
                  <c:v>300.0041749316572</c:v>
                </c:pt>
                <c:pt idx="87">
                  <c:v>299.8397843881443</c:v>
                </c:pt>
                <c:pt idx="88">
                  <c:v>299.6392367802545</c:v>
                </c:pt>
                <c:pt idx="89">
                  <c:v>299.4037006162815</c:v>
                </c:pt>
                <c:pt idx="90">
                  <c:v>299.1343159421809</c:v>
                </c:pt>
                <c:pt idx="91">
                  <c:v>298.8321948110172</c:v>
                </c:pt>
                <c:pt idx="92">
                  <c:v>298.4984217569735</c:v>
                </c:pt>
                <c:pt idx="93">
                  <c:v>298.1340542731593</c:v>
                </c:pt>
                <c:pt idx="94">
                  <c:v>297.7401232919601</c:v>
                </c:pt>
                <c:pt idx="95">
                  <c:v>297.3176336673292</c:v>
                </c:pt>
                <c:pt idx="96">
                  <c:v>296.8675646580033</c:v>
                </c:pt>
                <c:pt idx="97">
                  <c:v>296.390870410987</c:v>
                </c:pt>
                <c:pt idx="98">
                  <c:v>295.8884804445632</c:v>
                </c:pt>
                <c:pt idx="99">
                  <c:v>295.3613001302033</c:v>
                </c:pt>
                <c:pt idx="100">
                  <c:v>294.8102111727554</c:v>
                </c:pt>
                <c:pt idx="101">
                  <c:v>294.2360720883738</c:v>
                </c:pt>
                <c:pt idx="102">
                  <c:v>293.6397186797067</c:v>
                </c:pt>
                <c:pt idx="103">
                  <c:v>293.0219645077738</c:v>
                </c:pt>
                <c:pt idx="104">
                  <c:v>292.3836013602904</c:v>
                </c:pt>
                <c:pt idx="105">
                  <c:v>291.7253997158617</c:v>
                </c:pt>
                <c:pt idx="106">
                  <c:v>291.04810920381</c:v>
                </c:pt>
                <c:pt idx="107">
                  <c:v>290.3524590592746</c:v>
                </c:pt>
                <c:pt idx="108">
                  <c:v>289.6391585732972</c:v>
                </c:pt>
                <c:pt idx="109">
                  <c:v>288.9088975376361</c:v>
                </c:pt>
                <c:pt idx="110">
                  <c:v>288.1623466840667</c:v>
                </c:pt>
                <c:pt idx="111">
                  <c:v>287.4001581179699</c:v>
                </c:pt>
                <c:pt idx="112">
                  <c:v>286.6229657460171</c:v>
                </c:pt>
                <c:pt idx="113">
                  <c:v>285.8313856977849</c:v>
                </c:pt>
                <c:pt idx="114">
                  <c:v>285.0260167411598</c:v>
                </c:pt>
                <c:pt idx="115">
                  <c:v>284.2074406914441</c:v>
                </c:pt>
                <c:pt idx="116">
                  <c:v>283.3762228139421</c:v>
                </c:pt>
                <c:pt idx="117">
                  <c:v>282.5329122201325</c:v>
                </c:pt>
                <c:pt idx="118">
                  <c:v>281.6780422571641</c:v>
                </c:pt>
                <c:pt idx="119">
                  <c:v>280.812130890728</c:v>
                </c:pt>
              </c:numCache>
            </c:numRef>
          </c:yVal>
          <c:smooth val="1"/>
          <c:extLst xmlns:c16r2="http://schemas.microsoft.com/office/drawing/2015/06/chart">
            <c:ext xmlns:c16="http://schemas.microsoft.com/office/drawing/2014/chart" uri="{C3380CC4-5D6E-409C-BE32-E72D297353CC}">
              <c16:uniqueId val="{00000003-4216-4FC4-8418-EAB6F0594C94}"/>
            </c:ext>
          </c:extLst>
        </c:ser>
        <c:ser>
          <c:idx val="4"/>
          <c:order val="4"/>
          <c:tx>
            <c:strRef>
              <c:f>'SA-ChronicPain-G'!$O$123</c:f>
              <c:strCache>
                <c:ptCount val="1"/>
                <c:pt idx="0">
                  <c:v>SHUD Deaths for 1x parameter level</c:v>
                </c:pt>
              </c:strCache>
            </c:strRef>
          </c:tx>
          <c:spPr>
            <a:ln w="38100">
              <a:solidFill>
                <a:schemeClr val="accent2"/>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O$3:$O$122</c:f>
              <c:numCache>
                <c:formatCode>General</c:formatCode>
                <c:ptCount val="120"/>
                <c:pt idx="0">
                  <c:v>0.0</c:v>
                </c:pt>
                <c:pt idx="1">
                  <c:v>8.662671162358105</c:v>
                </c:pt>
                <c:pt idx="2">
                  <c:v>16.88654504411484</c:v>
                </c:pt>
                <c:pt idx="3">
                  <c:v>24.72146879722764</c:v>
                </c:pt>
                <c:pt idx="4">
                  <c:v>32.20771402619717</c:v>
                </c:pt>
                <c:pt idx="5">
                  <c:v>39.37783960659272</c:v>
                </c:pt>
                <c:pt idx="6">
                  <c:v>46.25820893498207</c:v>
                </c:pt>
                <c:pt idx="7">
                  <c:v>52.8702175185194</c:v>
                </c:pt>
                <c:pt idx="8">
                  <c:v>59.23128517642531</c:v>
                </c:pt>
                <c:pt idx="9">
                  <c:v>65.35565710953561</c:v>
                </c:pt>
                <c:pt idx="10">
                  <c:v>71.25504988061098</c:v>
                </c:pt>
                <c:pt idx="11">
                  <c:v>76.93917164008944</c:v>
                </c:pt>
                <c:pt idx="12">
                  <c:v>82.41614045768111</c:v>
                </c:pt>
                <c:pt idx="13">
                  <c:v>91.52100937461951</c:v>
                </c:pt>
                <c:pt idx="14">
                  <c:v>100.1553107380016</c:v>
                </c:pt>
                <c:pt idx="15">
                  <c:v>108.378558494162</c:v>
                </c:pt>
                <c:pt idx="16">
                  <c:v>116.2382685359853</c:v>
                </c:pt>
                <c:pt idx="17">
                  <c:v>123.7728308481196</c:v>
                </c:pt>
                <c:pt idx="18">
                  <c:v>131.0133135188916</c:v>
                </c:pt>
                <c:pt idx="19">
                  <c:v>137.9849166313228</c:v>
                </c:pt>
                <c:pt idx="20">
                  <c:v>144.7081444025791</c:v>
                </c:pt>
                <c:pt idx="21">
                  <c:v>151.1997491491265</c:v>
                </c:pt>
                <c:pt idx="22">
                  <c:v>157.4734906234555</c:v>
                </c:pt>
                <c:pt idx="23">
                  <c:v>163.540746089175</c:v>
                </c:pt>
                <c:pt idx="24">
                  <c:v>169.4109998332147</c:v>
                </c:pt>
                <c:pt idx="25">
                  <c:v>175.0922353830587</c:v>
                </c:pt>
                <c:pt idx="26">
                  <c:v>180.5963286574892</c:v>
                </c:pt>
                <c:pt idx="27">
                  <c:v>185.9287529866194</c:v>
                </c:pt>
                <c:pt idx="28">
                  <c:v>191.0942833149251</c:v>
                </c:pt>
                <c:pt idx="29">
                  <c:v>196.0971759565128</c:v>
                </c:pt>
                <c:pt idx="30">
                  <c:v>200.9412828773312</c:v>
                </c:pt>
                <c:pt idx="31">
                  <c:v>205.6301418337501</c:v>
                </c:pt>
                <c:pt idx="32">
                  <c:v>210.167047302241</c:v>
                </c:pt>
                <c:pt idx="33">
                  <c:v>214.555106063138</c:v>
                </c:pt>
                <c:pt idx="34">
                  <c:v>218.7972805441274</c:v>
                </c:pt>
                <c:pt idx="35">
                  <c:v>222.8964224184758</c:v>
                </c:pt>
                <c:pt idx="36">
                  <c:v>226.8552984606557</c:v>
                </c:pt>
                <c:pt idx="37">
                  <c:v>230.6766102652813</c:v>
                </c:pt>
                <c:pt idx="38">
                  <c:v>234.3630091158203</c:v>
                </c:pt>
                <c:pt idx="39">
                  <c:v>237.9171139044871</c:v>
                </c:pt>
                <c:pt idx="40">
                  <c:v>241.341511790953</c:v>
                </c:pt>
                <c:pt idx="41">
                  <c:v>244.6387639057047</c:v>
                </c:pt>
                <c:pt idx="42">
                  <c:v>247.8114093166032</c:v>
                </c:pt>
                <c:pt idx="43">
                  <c:v>250.861967578452</c:v>
                </c:pt>
                <c:pt idx="44">
                  <c:v>253.7929401983287</c:v>
                </c:pt>
                <c:pt idx="45">
                  <c:v>256.6068112808468</c:v>
                </c:pt>
                <c:pt idx="46">
                  <c:v>259.3060475620576</c:v>
                </c:pt>
                <c:pt idx="47">
                  <c:v>261.8930979964031</c:v>
                </c:pt>
                <c:pt idx="48">
                  <c:v>264.370393025714</c:v>
                </c:pt>
                <c:pt idx="49">
                  <c:v>266.7403436310177</c:v>
                </c:pt>
                <c:pt idx="50">
                  <c:v>269.0053402454438</c:v>
                </c:pt>
                <c:pt idx="51">
                  <c:v>271.1677515886195</c:v>
                </c:pt>
                <c:pt idx="52">
                  <c:v>273.229923478251</c:v>
                </c:pt>
                <c:pt idx="53">
                  <c:v>275.1941776342188</c:v>
                </c:pt>
                <c:pt idx="54">
                  <c:v>277.0628105113231</c:v>
                </c:pt>
                <c:pt idx="55">
                  <c:v>278.8380921799485</c:v>
                </c:pt>
                <c:pt idx="56">
                  <c:v>280.5222652682439</c:v>
                </c:pt>
                <c:pt idx="57">
                  <c:v>282.117543975085</c:v>
                </c:pt>
                <c:pt idx="58">
                  <c:v>283.6261131597739</c:v>
                </c:pt>
                <c:pt idx="59">
                  <c:v>285.0501275118497</c:v>
                </c:pt>
                <c:pt idx="60">
                  <c:v>286.3917108023646</c:v>
                </c:pt>
                <c:pt idx="61">
                  <c:v>287.6529552165458</c:v>
                </c:pt>
                <c:pt idx="62">
                  <c:v>288.8359207665574</c:v>
                </c:pt>
                <c:pt idx="63">
                  <c:v>289.9426347823006</c:v>
                </c:pt>
                <c:pt idx="64">
                  <c:v>290.9750914775589</c:v>
                </c:pt>
                <c:pt idx="65">
                  <c:v>291.9352515884086</c:v>
                </c:pt>
                <c:pt idx="66">
                  <c:v>292.825042080491</c:v>
                </c:pt>
                <c:pt idx="67">
                  <c:v>293.6463559216122</c:v>
                </c:pt>
                <c:pt idx="68">
                  <c:v>294.4010519160431</c:v>
                </c:pt>
                <c:pt idx="69">
                  <c:v>295.090954596869</c:v>
                </c:pt>
                <c:pt idx="70">
                  <c:v>295.717854172782</c:v>
                </c:pt>
                <c:pt idx="71">
                  <c:v>296.2835065257801</c:v>
                </c:pt>
                <c:pt idx="72">
                  <c:v>296.7896332563079</c:v>
                </c:pt>
                <c:pt idx="73">
                  <c:v>297.2379217725185</c:v>
                </c:pt>
                <c:pt idx="74">
                  <c:v>297.6300254204393</c:v>
                </c:pt>
                <c:pt idx="75">
                  <c:v>297.9675636519654</c:v>
                </c:pt>
                <c:pt idx="76">
                  <c:v>298.2521222277561</c:v>
                </c:pt>
                <c:pt idx="77">
                  <c:v>298.4852534522201</c:v>
                </c:pt>
                <c:pt idx="78">
                  <c:v>298.6684764379887</c:v>
                </c:pt>
                <c:pt idx="79">
                  <c:v>298.8032773972326</c:v>
                </c:pt>
                <c:pt idx="80">
                  <c:v>298.8911099576459</c:v>
                </c:pt>
                <c:pt idx="81">
                  <c:v>298.9333955006885</c:v>
                </c:pt>
                <c:pt idx="82">
                  <c:v>298.9315235199965</c:v>
                </c:pt>
                <c:pt idx="83">
                  <c:v>298.886851998028</c:v>
                </c:pt>
                <c:pt idx="84">
                  <c:v>298.8007077990535</c:v>
                </c:pt>
                <c:pt idx="85">
                  <c:v>298.6743870766687</c:v>
                </c:pt>
                <c:pt idx="86">
                  <c:v>298.5091556942433</c:v>
                </c:pt>
                <c:pt idx="87">
                  <c:v>298.3062496567323</c:v>
                </c:pt>
                <c:pt idx="88">
                  <c:v>298.0668755523914</c:v>
                </c:pt>
                <c:pt idx="89">
                  <c:v>297.7922110030547</c:v>
                </c:pt>
                <c:pt idx="90">
                  <c:v>297.4834051216931</c:v>
                </c:pt>
                <c:pt idx="91">
                  <c:v>297.1415789760719</c:v>
                </c:pt>
                <c:pt idx="92">
                  <c:v>296.767826057406</c:v>
                </c:pt>
                <c:pt idx="93">
                  <c:v>296.3632127529688</c:v>
                </c:pt>
                <c:pt idx="94">
                  <c:v>295.9287788217196</c:v>
                </c:pt>
                <c:pt idx="95">
                  <c:v>295.4655378720286</c:v>
                </c:pt>
                <c:pt idx="96">
                  <c:v>294.9744778406982</c:v>
                </c:pt>
                <c:pt idx="97">
                  <c:v>294.4565614724816</c:v>
                </c:pt>
                <c:pt idx="98">
                  <c:v>293.9127267994371</c:v>
                </c:pt>
                <c:pt idx="99">
                  <c:v>293.3438876193775</c:v>
                </c:pt>
                <c:pt idx="100">
                  <c:v>292.7509339729089</c:v>
                </c:pt>
                <c:pt idx="101">
                  <c:v>292.1347326184151</c:v>
                </c:pt>
                <c:pt idx="102">
                  <c:v>291.4961275044994</c:v>
                </c:pt>
                <c:pt idx="103">
                  <c:v>290.835940239455</c:v>
                </c:pt>
                <c:pt idx="104">
                  <c:v>290.1549705572033</c:v>
                </c:pt>
                <c:pt idx="105">
                  <c:v>289.4539967794905</c:v>
                </c:pt>
                <c:pt idx="106">
                  <c:v>288.7337762738042</c:v>
                </c:pt>
                <c:pt idx="107">
                  <c:v>287.9950459067836</c:v>
                </c:pt>
                <c:pt idx="108">
                  <c:v>287.2385224927866</c:v>
                </c:pt>
                <c:pt idx="109">
                  <c:v>286.464903237379</c:v>
                </c:pt>
                <c:pt idx="110">
                  <c:v>285.674866175421</c:v>
                </c:pt>
                <c:pt idx="111">
                  <c:v>284.8690706036701</c:v>
                </c:pt>
                <c:pt idx="112">
                  <c:v>284.04815750757</c:v>
                </c:pt>
                <c:pt idx="113">
                  <c:v>283.212749982165</c:v>
                </c:pt>
                <c:pt idx="114">
                  <c:v>282.3634536468708</c:v>
                </c:pt>
                <c:pt idx="115">
                  <c:v>281.5008570541358</c:v>
                </c:pt>
                <c:pt idx="116">
                  <c:v>280.6255320917214</c:v>
                </c:pt>
                <c:pt idx="117">
                  <c:v>279.7380343785997</c:v>
                </c:pt>
                <c:pt idx="118">
                  <c:v>278.8389036543915</c:v>
                </c:pt>
                <c:pt idx="119">
                  <c:v>277.9286641621782</c:v>
                </c:pt>
              </c:numCache>
            </c:numRef>
          </c:yVal>
          <c:smooth val="1"/>
          <c:extLst xmlns:c16r2="http://schemas.microsoft.com/office/drawing/2015/06/chart">
            <c:ext xmlns:c16="http://schemas.microsoft.com/office/drawing/2014/chart" uri="{C3380CC4-5D6E-409C-BE32-E72D297353CC}">
              <c16:uniqueId val="{00000004-4216-4FC4-8418-EAB6F0594C94}"/>
            </c:ext>
          </c:extLst>
        </c:ser>
        <c:ser>
          <c:idx val="1"/>
          <c:order val="5"/>
          <c:tx>
            <c:strRef>
              <c:f>'SA-ChronicPain-G'!$X$123</c:f>
              <c:strCache>
                <c:ptCount val="1"/>
                <c:pt idx="0">
                  <c:v>SHUD Deaths for 0.75x parameter level</c:v>
                </c:pt>
              </c:strCache>
            </c:strRef>
          </c:tx>
          <c:spPr>
            <a:ln w="6350">
              <a:solidFill>
                <a:schemeClr val="accent2"/>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X$3:$X$122</c:f>
              <c:numCache>
                <c:formatCode>General</c:formatCode>
                <c:ptCount val="120"/>
                <c:pt idx="0">
                  <c:v>0.0</c:v>
                </c:pt>
                <c:pt idx="1">
                  <c:v>8.664235134840964</c:v>
                </c:pt>
                <c:pt idx="2">
                  <c:v>16.88960690897708</c:v>
                </c:pt>
                <c:pt idx="3">
                  <c:v>24.72594643990118</c:v>
                </c:pt>
                <c:pt idx="4">
                  <c:v>32.213507291608</c:v>
                </c:pt>
                <c:pt idx="5">
                  <c:v>39.3848288419048</c:v>
                </c:pt>
                <c:pt idx="6">
                  <c:v>46.26625398348256</c:v>
                </c:pt>
                <c:pt idx="7">
                  <c:v>52.8791570851849</c:v>
                </c:pt>
                <c:pt idx="8">
                  <c:v>59.2409364997628</c:v>
                </c:pt>
                <c:pt idx="9">
                  <c:v>65.36581588570951</c:v>
                </c:pt>
                <c:pt idx="10">
                  <c:v>71.26549039519787</c:v>
                </c:pt>
                <c:pt idx="11">
                  <c:v>76.9496470704255</c:v>
                </c:pt>
                <c:pt idx="12">
                  <c:v>82.42638331496335</c:v>
                </c:pt>
                <c:pt idx="13">
                  <c:v>91.53075429323498</c:v>
                </c:pt>
                <c:pt idx="14">
                  <c:v>100.1637911140235</c:v>
                </c:pt>
                <c:pt idx="15">
                  <c:v>108.3850999077931</c:v>
                </c:pt>
                <c:pt idx="16">
                  <c:v>116.2422655325516</c:v>
                </c:pt>
                <c:pt idx="17">
                  <c:v>123.7737285751057</c:v>
                </c:pt>
                <c:pt idx="18">
                  <c:v>131.0105931758224</c:v>
                </c:pt>
                <c:pt idx="19">
                  <c:v>137.9780839945362</c:v>
                </c:pt>
                <c:pt idx="20">
                  <c:v>144.6967208276741</c:v>
                </c:pt>
                <c:pt idx="21">
                  <c:v>151.1832645677995</c:v>
                </c:pt>
                <c:pt idx="22">
                  <c:v>157.4514781438583</c:v>
                </c:pt>
                <c:pt idx="23">
                  <c:v>163.51273788391</c:v>
                </c:pt>
                <c:pt idx="24">
                  <c:v>169.3765240597879</c:v>
                </c:pt>
                <c:pt idx="25">
                  <c:v>175.05081393079</c:v>
                </c:pt>
                <c:pt idx="26">
                  <c:v>180.5474780967014</c:v>
                </c:pt>
                <c:pt idx="27">
                  <c:v>185.8719813589354</c:v>
                </c:pt>
                <c:pt idx="28">
                  <c:v>191.0290895171001</c:v>
                </c:pt>
                <c:pt idx="29">
                  <c:v>196.0230494373853</c:v>
                </c:pt>
                <c:pt idx="30">
                  <c:v>200.857703584</c:v>
                </c:pt>
                <c:pt idx="31">
                  <c:v>205.5365803528293</c:v>
                </c:pt>
                <c:pt idx="32">
                  <c:v>210.0629651526256</c:v>
                </c:pt>
                <c:pt idx="33">
                  <c:v>214.439956105242</c:v>
                </c:pt>
                <c:pt idx="34">
                  <c:v>218.6705074774278</c:v>
                </c:pt>
                <c:pt idx="35">
                  <c:v>222.7574633447331</c:v>
                </c:pt>
                <c:pt idx="36">
                  <c:v>226.7035834946277</c:v>
                </c:pt>
                <c:pt idx="37">
                  <c:v>230.511563178349</c:v>
                </c:pt>
                <c:pt idx="38">
                  <c:v>234.1840480008083</c:v>
                </c:pt>
                <c:pt idx="39">
                  <c:v>237.723651859506</c:v>
                </c:pt>
                <c:pt idx="40">
                  <c:v>241.1329576021838</c:v>
                </c:pt>
                <c:pt idx="41">
                  <c:v>244.4145227283871</c:v>
                </c:pt>
                <c:pt idx="42">
                  <c:v>247.5708833494698</c:v>
                </c:pt>
                <c:pt idx="43">
                  <c:v>250.604556727837</c:v>
                </c:pt>
                <c:pt idx="44">
                  <c:v>253.5180427289934</c:v>
                </c:pt>
                <c:pt idx="45">
                  <c:v>256.3138244511786</c:v>
                </c:pt>
                <c:pt idx="46">
                  <c:v>258.9943682418734</c:v>
                </c:pt>
                <c:pt idx="47">
                  <c:v>261.5621232659784</c:v>
                </c:pt>
                <c:pt idx="48">
                  <c:v>264.0195207549719</c:v>
                </c:pt>
                <c:pt idx="49">
                  <c:v>266.3689730382183</c:v>
                </c:pt>
                <c:pt idx="50">
                  <c:v>268.6128724347954</c:v>
                </c:pt>
                <c:pt idx="51">
                  <c:v>270.7535900665181</c:v>
                </c:pt>
                <c:pt idx="52">
                  <c:v>272.7934746479986</c:v>
                </c:pt>
                <c:pt idx="53">
                  <c:v>274.7348512691665</c:v>
                </c:pt>
                <c:pt idx="54">
                  <c:v>276.580020206505</c:v>
                </c:pt>
                <c:pt idx="55">
                  <c:v>278.3312557823683</c:v>
                </c:pt>
                <c:pt idx="56">
                  <c:v>279.9908052860225</c:v>
                </c:pt>
                <c:pt idx="57">
                  <c:v>281.5608879657671</c:v>
                </c:pt>
                <c:pt idx="58">
                  <c:v>283.0436940981203</c:v>
                </c:pt>
                <c:pt idx="59">
                  <c:v>284.4413841374738</c:v>
                </c:pt>
                <c:pt idx="60">
                  <c:v>285.7560879476436</c:v>
                </c:pt>
                <c:pt idx="61">
                  <c:v>286.989904115209</c:v>
                </c:pt>
                <c:pt idx="62">
                  <c:v>288.1448993434103</c:v>
                </c:pt>
                <c:pt idx="63">
                  <c:v>289.2231079245635</c:v>
                </c:pt>
                <c:pt idx="64">
                  <c:v>290.2265312882834</c:v>
                </c:pt>
                <c:pt idx="65">
                  <c:v>291.1571376225044</c:v>
                </c:pt>
                <c:pt idx="66">
                  <c:v>292.0168615637585</c:v>
                </c:pt>
                <c:pt idx="67">
                  <c:v>292.807603953427</c:v>
                </c:pt>
                <c:pt idx="68">
                  <c:v>293.5312316560886</c:v>
                </c:pt>
                <c:pt idx="69">
                  <c:v>294.1895774364661</c:v>
                </c:pt>
                <c:pt idx="70">
                  <c:v>294.7844398913176</c:v>
                </c:pt>
                <c:pt idx="71">
                  <c:v>295.3175834327353</c:v>
                </c:pt>
                <c:pt idx="72">
                  <c:v>295.7907383193884</c:v>
                </c:pt>
                <c:pt idx="73">
                  <c:v>296.2056007323857</c:v>
                </c:pt>
                <c:pt idx="74">
                  <c:v>296.5638328925282</c:v>
                </c:pt>
                <c:pt idx="75">
                  <c:v>296.8670632158818</c:v>
                </c:pt>
                <c:pt idx="76">
                  <c:v>297.1168865047242</c:v>
                </c:pt>
                <c:pt idx="77">
                  <c:v>297.314864171065</c:v>
                </c:pt>
                <c:pt idx="78">
                  <c:v>297.4625244900739</c:v>
                </c:pt>
                <c:pt idx="79">
                  <c:v>297.5613628809072</c:v>
                </c:pt>
                <c:pt idx="80">
                  <c:v>297.6128422125228</c:v>
                </c:pt>
                <c:pt idx="81">
                  <c:v>297.6183931322576</c:v>
                </c:pt>
                <c:pt idx="82">
                  <c:v>297.5794144150213</c:v>
                </c:pt>
                <c:pt idx="83">
                  <c:v>297.4972733311079</c:v>
                </c:pt>
                <c:pt idx="84">
                  <c:v>297.3733060307447</c:v>
                </c:pt>
                <c:pt idx="85">
                  <c:v>297.2088179436032</c:v>
                </c:pt>
                <c:pt idx="86">
                  <c:v>297.005084191624</c:v>
                </c:pt>
                <c:pt idx="87">
                  <c:v>296.7633500135438</c:v>
                </c:pt>
                <c:pt idx="88">
                  <c:v>296.484831199759</c:v>
                </c:pt>
                <c:pt idx="89">
                  <c:v>296.1707145360521</c:v>
                </c:pt>
                <c:pt idx="90">
                  <c:v>295.8221582549766</c:v>
                </c:pt>
                <c:pt idx="91">
                  <c:v>295.4402924936701</c:v>
                </c:pt>
                <c:pt idx="92">
                  <c:v>295.0262197569741</c:v>
                </c:pt>
                <c:pt idx="93">
                  <c:v>294.5810153848911</c:v>
                </c:pt>
                <c:pt idx="94">
                  <c:v>294.105728023234</c:v>
                </c:pt>
                <c:pt idx="95">
                  <c:v>293.6013800968284</c:v>
                </c:pt>
                <c:pt idx="96">
                  <c:v>293.06896828418</c:v>
                </c:pt>
                <c:pt idx="97">
                  <c:v>292.5094639929803</c:v>
                </c:pt>
                <c:pt idx="98">
                  <c:v>291.923813835663</c:v>
                </c:pt>
                <c:pt idx="99">
                  <c:v>291.3129401043795</c:v>
                </c:pt>
                <c:pt idx="100">
                  <c:v>290.6777412447508</c:v>
                </c:pt>
                <c:pt idx="101">
                  <c:v>290.019092327834</c:v>
                </c:pt>
                <c:pt idx="102">
                  <c:v>289.337845519788</c:v>
                </c:pt>
                <c:pt idx="103">
                  <c:v>288.634830548737</c:v>
                </c:pt>
                <c:pt idx="104">
                  <c:v>287.9108551684091</c:v>
                </c:pt>
                <c:pt idx="105">
                  <c:v>287.1667056181337</c:v>
                </c:pt>
                <c:pt idx="106">
                  <c:v>286.4031470788219</c:v>
                </c:pt>
                <c:pt idx="107">
                  <c:v>285.6209241246148</c:v>
                </c:pt>
                <c:pt idx="108">
                  <c:v>284.8207611698584</c:v>
                </c:pt>
                <c:pt idx="109">
                  <c:v>284.0033629111736</c:v>
                </c:pt>
                <c:pt idx="110">
                  <c:v>283.1694147643314</c:v>
                </c:pt>
                <c:pt idx="111">
                  <c:v>282.3195832957267</c:v>
                </c:pt>
                <c:pt idx="112">
                  <c:v>281.4545166482619</c:v>
                </c:pt>
                <c:pt idx="113">
                  <c:v>280.574844961441</c:v>
                </c:pt>
                <c:pt idx="114">
                  <c:v>279.681180785536</c:v>
                </c:pt>
                <c:pt idx="115">
                  <c:v>278.7741194896755</c:v>
                </c:pt>
                <c:pt idx="116">
                  <c:v>277.8542396637832</c:v>
                </c:pt>
                <c:pt idx="117">
                  <c:v>276.9221035141441</c:v>
                </c:pt>
                <c:pt idx="118">
                  <c:v>275.9782572527066</c:v>
                </c:pt>
                <c:pt idx="119">
                  <c:v>275.0232314798816</c:v>
                </c:pt>
              </c:numCache>
            </c:numRef>
          </c:yVal>
          <c:smooth val="1"/>
          <c:extLst xmlns:c16r2="http://schemas.microsoft.com/office/drawing/2015/06/chart">
            <c:ext xmlns:c16="http://schemas.microsoft.com/office/drawing/2014/chart" uri="{C3380CC4-5D6E-409C-BE32-E72D297353CC}">
              <c16:uniqueId val="{00000005-4216-4FC4-8418-EAB6F0594C94}"/>
            </c:ext>
          </c:extLst>
        </c:ser>
        <c:ser>
          <c:idx val="5"/>
          <c:order val="6"/>
          <c:tx>
            <c:strRef>
              <c:f>'SA-ChronicPain-G'!$G$123</c:f>
              <c:strCache>
                <c:ptCount val="1"/>
                <c:pt idx="0">
                  <c:v>Total Deaths for 1.25x parameter level</c:v>
                </c:pt>
              </c:strCache>
            </c:strRef>
          </c:tx>
          <c:spPr>
            <a:ln w="76200">
              <a:solidFill>
                <a:schemeClr val="tx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G$3:$G$122</c:f>
              <c:numCache>
                <c:formatCode>General</c:formatCode>
                <c:ptCount val="120"/>
                <c:pt idx="0">
                  <c:v>0.0</c:v>
                </c:pt>
                <c:pt idx="1">
                  <c:v>2.310203011746625</c:v>
                </c:pt>
                <c:pt idx="2">
                  <c:v>4.04436719362357</c:v>
                </c:pt>
                <c:pt idx="3">
                  <c:v>5.314871944493086</c:v>
                </c:pt>
                <c:pt idx="4">
                  <c:v>6.213499738790142</c:v>
                </c:pt>
                <c:pt idx="5">
                  <c:v>6.813786457740838</c:v>
                </c:pt>
                <c:pt idx="6">
                  <c:v>7.174746601749391</c:v>
                </c:pt>
                <c:pt idx="7">
                  <c:v>7.343627330228673</c:v>
                </c:pt>
                <c:pt idx="8">
                  <c:v>7.358152134376678</c:v>
                </c:pt>
                <c:pt idx="9">
                  <c:v>7.248347257912564</c:v>
                </c:pt>
                <c:pt idx="10">
                  <c:v>7.038027255195265</c:v>
                </c:pt>
                <c:pt idx="11">
                  <c:v>6.746002295411471</c:v>
                </c:pt>
                <c:pt idx="12">
                  <c:v>6.38705848284217</c:v>
                </c:pt>
                <c:pt idx="13">
                  <c:v>6.995062027258063</c:v>
                </c:pt>
                <c:pt idx="14">
                  <c:v>7.46228146322187</c:v>
                </c:pt>
                <c:pt idx="15">
                  <c:v>7.818417832300461</c:v>
                </c:pt>
                <c:pt idx="16">
                  <c:v>8.08640483212475</c:v>
                </c:pt>
                <c:pt idx="17">
                  <c:v>8.283959014640732</c:v>
                </c:pt>
                <c:pt idx="18">
                  <c:v>8.424675927468568</c:v>
                </c:pt>
                <c:pt idx="19">
                  <c:v>8.518905132549115</c:v>
                </c:pt>
                <c:pt idx="20">
                  <c:v>8.57444782928883</c:v>
                </c:pt>
                <c:pt idx="21">
                  <c:v>8.597112241100058</c:v>
                </c:pt>
                <c:pt idx="22">
                  <c:v>8.591155063288068</c:v>
                </c:pt>
                <c:pt idx="23">
                  <c:v>8.559631729469856</c:v>
                </c:pt>
                <c:pt idx="24">
                  <c:v>8.504673782617347</c:v>
                </c:pt>
                <c:pt idx="25">
                  <c:v>8.427708031792008</c:v>
                </c:pt>
                <c:pt idx="26">
                  <c:v>8.33098359002138</c:v>
                </c:pt>
                <c:pt idx="27">
                  <c:v>8.214868515993931</c:v>
                </c:pt>
                <c:pt idx="28">
                  <c:v>8.079462113595536</c:v>
                </c:pt>
                <c:pt idx="29">
                  <c:v>7.924680816826304</c:v>
                </c:pt>
                <c:pt idx="30">
                  <c:v>7.750317155296306</c:v>
                </c:pt>
                <c:pt idx="31">
                  <c:v>7.556085115228916</c:v>
                </c:pt>
                <c:pt idx="32">
                  <c:v>7.341654785215951</c:v>
                </c:pt>
                <c:pt idx="33">
                  <c:v>7.106678557829945</c:v>
                </c:pt>
                <c:pt idx="34">
                  <c:v>6.850810693971334</c:v>
                </c:pt>
                <c:pt idx="35">
                  <c:v>6.57372168596253</c:v>
                </c:pt>
                <c:pt idx="36">
                  <c:v>6.275108559102682</c:v>
                </c:pt>
                <c:pt idx="37">
                  <c:v>5.954702015043994</c:v>
                </c:pt>
                <c:pt idx="38">
                  <c:v>5.612271131861599</c:v>
                </c:pt>
                <c:pt idx="39">
                  <c:v>5.24762801541724</c:v>
                </c:pt>
                <c:pt idx="40">
                  <c:v>4.86062718274116</c:v>
                </c:pt>
                <c:pt idx="41">
                  <c:v>4.45116588094852</c:v>
                </c:pt>
                <c:pt idx="42">
                  <c:v>4.019183616740515</c:v>
                </c:pt>
                <c:pt idx="43">
                  <c:v>3.564661085949138</c:v>
                </c:pt>
                <c:pt idx="44">
                  <c:v>3.08761867220892</c:v>
                </c:pt>
                <c:pt idx="45">
                  <c:v>2.58811464623841</c:v>
                </c:pt>
                <c:pt idx="46">
                  <c:v>2.066243167397897</c:v>
                </c:pt>
                <c:pt idx="47">
                  <c:v>1.522132165656876</c:v>
                </c:pt>
                <c:pt idx="48">
                  <c:v>0.955941163594252</c:v>
                </c:pt>
                <c:pt idx="49">
                  <c:v>0.367859083518488</c:v>
                </c:pt>
                <c:pt idx="50">
                  <c:v>-0.241897926598995</c:v>
                </c:pt>
                <c:pt idx="51">
                  <c:v>-0.873088623587137</c:v>
                </c:pt>
                <c:pt idx="52">
                  <c:v>-1.525448735527971</c:v>
                </c:pt>
                <c:pt idx="53">
                  <c:v>-2.198692956998548</c:v>
                </c:pt>
                <c:pt idx="54">
                  <c:v>-2.892516861986132</c:v>
                </c:pt>
                <c:pt idx="55">
                  <c:v>-3.606598729288362</c:v>
                </c:pt>
                <c:pt idx="56">
                  <c:v>-4.340601277657226</c:v>
                </c:pt>
                <c:pt idx="57">
                  <c:v>-5.094173309792768</c:v>
                </c:pt>
                <c:pt idx="58">
                  <c:v>-5.866951265677695</c:v>
                </c:pt>
                <c:pt idx="59">
                  <c:v>-6.658560686720648</c:v>
                </c:pt>
                <c:pt idx="60">
                  <c:v>-7.468617592940791</c:v>
                </c:pt>
                <c:pt idx="61">
                  <c:v>-8.296729775912148</c:v>
                </c:pt>
                <c:pt idx="62">
                  <c:v>-9.142498010553568</c:v>
                </c:pt>
                <c:pt idx="63">
                  <c:v>-10.00551718905226</c:v>
                </c:pt>
                <c:pt idx="64">
                  <c:v>-10.88537738033656</c:v>
                </c:pt>
                <c:pt idx="65">
                  <c:v>-11.78166481857042</c:v>
                </c:pt>
                <c:pt idx="66">
                  <c:v>-12.69396282411735</c:v>
                </c:pt>
                <c:pt idx="67">
                  <c:v>-13.62185266038514</c:v>
                </c:pt>
                <c:pt idx="68">
                  <c:v>-14.56491432990515</c:v>
                </c:pt>
                <c:pt idx="69">
                  <c:v>-15.52272731285966</c:v>
                </c:pt>
                <c:pt idx="70">
                  <c:v>-16.49487125119832</c:v>
                </c:pt>
                <c:pt idx="71">
                  <c:v>-17.48092658135752</c:v>
                </c:pt>
                <c:pt idx="72">
                  <c:v>-18.48047511845407</c:v>
                </c:pt>
                <c:pt idx="73">
                  <c:v>-19.49310059471718</c:v>
                </c:pt>
                <c:pt idx="74">
                  <c:v>-20.51838915479521</c:v>
                </c:pt>
                <c:pt idx="75">
                  <c:v>-21.55592981043718</c:v>
                </c:pt>
                <c:pt idx="76">
                  <c:v>-22.60531485693073</c:v>
                </c:pt>
                <c:pt idx="77">
                  <c:v>-23.66614025357712</c:v>
                </c:pt>
                <c:pt idx="78">
                  <c:v>-24.73800597032512</c:v>
                </c:pt>
                <c:pt idx="79">
                  <c:v>-25.82051630263912</c:v>
                </c:pt>
                <c:pt idx="80">
                  <c:v>-26.91328015650479</c:v>
                </c:pt>
                <c:pt idx="81">
                  <c:v>-28.01591130541592</c:v>
                </c:pt>
                <c:pt idx="82">
                  <c:v>-29.1280286210842</c:v>
                </c:pt>
                <c:pt idx="83">
                  <c:v>-30.24925627949779</c:v>
                </c:pt>
                <c:pt idx="84">
                  <c:v>-31.37922394389825</c:v>
                </c:pt>
                <c:pt idx="85">
                  <c:v>-32.51756692613215</c:v>
                </c:pt>
                <c:pt idx="86">
                  <c:v>-33.66392632778515</c:v>
                </c:pt>
                <c:pt idx="87">
                  <c:v>-34.81794916238977</c:v>
                </c:pt>
                <c:pt idx="88">
                  <c:v>-35.97928845997419</c:v>
                </c:pt>
                <c:pt idx="89">
                  <c:v>-37.14760335510437</c:v>
                </c:pt>
                <c:pt idx="90">
                  <c:v>-38.3225591595522</c:v>
                </c:pt>
                <c:pt idx="91">
                  <c:v>-39.50382742061174</c:v>
                </c:pt>
                <c:pt idx="92">
                  <c:v>-40.69108596607092</c:v>
                </c:pt>
                <c:pt idx="93">
                  <c:v>-41.88401893677665</c:v>
                </c:pt>
                <c:pt idx="94">
                  <c:v>-43.08231680765393</c:v>
                </c:pt>
                <c:pt idx="95">
                  <c:v>-44.28567639803432</c:v>
                </c:pt>
                <c:pt idx="96">
                  <c:v>-45.4938008720631</c:v>
                </c:pt>
                <c:pt idx="97">
                  <c:v>-46.70639972993158</c:v>
                </c:pt>
                <c:pt idx="98">
                  <c:v>-47.9231887906346</c:v>
                </c:pt>
                <c:pt idx="99">
                  <c:v>-49.143890166902</c:v>
                </c:pt>
                <c:pt idx="100">
                  <c:v>-50.36823223293313</c:v>
                </c:pt>
                <c:pt idx="101">
                  <c:v>-51.59594958550952</c:v>
                </c:pt>
                <c:pt idx="102">
                  <c:v>-52.82678299904352</c:v>
                </c:pt>
                <c:pt idx="103">
                  <c:v>-54.06047937506654</c:v>
                </c:pt>
                <c:pt idx="104">
                  <c:v>-55.29679168665725</c:v>
                </c:pt>
                <c:pt idx="105">
                  <c:v>-56.53547891825564</c:v>
                </c:pt>
                <c:pt idx="106">
                  <c:v>-57.77630600129739</c:v>
                </c:pt>
                <c:pt idx="107">
                  <c:v>-59.01904374606735</c:v>
                </c:pt>
                <c:pt idx="108">
                  <c:v>-60.26346877015467</c:v>
                </c:pt>
                <c:pt idx="109">
                  <c:v>-61.509363423862</c:v>
                </c:pt>
                <c:pt idx="110">
                  <c:v>-62.75651571290036</c:v>
                </c:pt>
                <c:pt idx="111">
                  <c:v>-64.00471921868538</c:v>
                </c:pt>
                <c:pt idx="112">
                  <c:v>-65.25377301651913</c:v>
                </c:pt>
                <c:pt idx="113">
                  <c:v>-66.50348159194236</c:v>
                </c:pt>
                <c:pt idx="114">
                  <c:v>-67.7536547554925</c:v>
                </c:pt>
                <c:pt idx="115">
                  <c:v>-69.00410755613395</c:v>
                </c:pt>
                <c:pt idx="116">
                  <c:v>-70.25466019355918</c:v>
                </c:pt>
                <c:pt idx="117">
                  <c:v>-71.50513792957405</c:v>
                </c:pt>
                <c:pt idx="118">
                  <c:v>-72.75537099876595</c:v>
                </c:pt>
                <c:pt idx="119">
                  <c:v>-74.0051945186422</c:v>
                </c:pt>
              </c:numCache>
            </c:numRef>
          </c:yVal>
          <c:smooth val="1"/>
          <c:extLst xmlns:c16r2="http://schemas.microsoft.com/office/drawing/2015/06/chart">
            <c:ext xmlns:c16="http://schemas.microsoft.com/office/drawing/2014/chart" uri="{C3380CC4-5D6E-409C-BE32-E72D297353CC}">
              <c16:uniqueId val="{00000006-4216-4FC4-8418-EAB6F0594C94}"/>
            </c:ext>
          </c:extLst>
        </c:ser>
        <c:ser>
          <c:idx val="2"/>
          <c:order val="7"/>
          <c:tx>
            <c:strRef>
              <c:f>'SA-ChronicPain-G'!$P$123</c:f>
              <c:strCache>
                <c:ptCount val="1"/>
                <c:pt idx="0">
                  <c:v>Total Deaths for 1x parameter level</c:v>
                </c:pt>
              </c:strCache>
            </c:strRef>
          </c:tx>
          <c:spPr>
            <a:ln w="28575">
              <a:solidFill>
                <a:schemeClr val="tx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P$3:$P$122</c:f>
              <c:numCache>
                <c:formatCode>General</c:formatCode>
                <c:ptCount val="120"/>
                <c:pt idx="0">
                  <c:v>0.0</c:v>
                </c:pt>
                <c:pt idx="1">
                  <c:v>3.58132025293139</c:v>
                </c:pt>
                <c:pt idx="2">
                  <c:v>6.612471093298109</c:v>
                </c:pt>
                <c:pt idx="3">
                  <c:v>9.194173366063449</c:v>
                </c:pt>
                <c:pt idx="4">
                  <c:v>11.407637293669</c:v>
                </c:pt>
                <c:pt idx="5">
                  <c:v>13.31821642260534</c:v>
                </c:pt>
                <c:pt idx="6">
                  <c:v>14.97841200425723</c:v>
                </c:pt>
                <c:pt idx="7">
                  <c:v>16.4303207670308</c:v>
                </c:pt>
                <c:pt idx="8">
                  <c:v>17.70762750671843</c:v>
                </c:pt>
                <c:pt idx="9">
                  <c:v>18.83722580574545</c:v>
                </c:pt>
                <c:pt idx="10">
                  <c:v>19.84053517260563</c:v>
                </c:pt>
                <c:pt idx="11">
                  <c:v>20.7345705316492</c:v>
                </c:pt>
                <c:pt idx="12">
                  <c:v>21.5328098318003</c:v>
                </c:pt>
                <c:pt idx="13">
                  <c:v>23.82938681608753</c:v>
                </c:pt>
                <c:pt idx="14">
                  <c:v>25.91790712672232</c:v>
                </c:pt>
                <c:pt idx="15">
                  <c:v>27.83412022150114</c:v>
                </c:pt>
                <c:pt idx="16">
                  <c:v>29.60595108759708</c:v>
                </c:pt>
                <c:pt idx="17">
                  <c:v>31.25531527174831</c:v>
                </c:pt>
                <c:pt idx="18">
                  <c:v>32.79935897041556</c:v>
                </c:pt>
                <c:pt idx="19">
                  <c:v>34.25145133292067</c:v>
                </c:pt>
                <c:pt idx="20">
                  <c:v>35.62197819860048</c:v>
                </c:pt>
                <c:pt idx="21">
                  <c:v>36.91897617122692</c:v>
                </c:pt>
                <c:pt idx="22">
                  <c:v>38.1486384256767</c:v>
                </c:pt>
                <c:pt idx="23">
                  <c:v>39.3157175640731</c:v>
                </c:pt>
                <c:pt idx="24">
                  <c:v>40.42384592057023</c:v>
                </c:pt>
                <c:pt idx="25">
                  <c:v>41.47578973772825</c:v>
                </c:pt>
                <c:pt idx="26">
                  <c:v>42.47575028959941</c:v>
                </c:pt>
                <c:pt idx="27">
                  <c:v>43.42514088759435</c:v>
                </c:pt>
                <c:pt idx="28">
                  <c:v>44.32501887947088</c:v>
                </c:pt>
                <c:pt idx="29">
                  <c:v>45.17619047927435</c:v>
                </c:pt>
                <c:pt idx="30">
                  <c:v>45.9792809302638</c:v>
                </c:pt>
                <c:pt idx="31">
                  <c:v>46.7347889324125</c:v>
                </c:pt>
                <c:pt idx="32">
                  <c:v>47.44312863674163</c:v>
                </c:pt>
                <c:pt idx="33">
                  <c:v>48.10466179972995</c:v>
                </c:pt>
                <c:pt idx="34">
                  <c:v>48.71972216746757</c:v>
                </c:pt>
                <c:pt idx="35">
                  <c:v>49.28863373973017</c:v>
                </c:pt>
                <c:pt idx="36">
                  <c:v>49.81172422822149</c:v>
                </c:pt>
                <c:pt idx="37">
                  <c:v>50.28933475434874</c:v>
                </c:pt>
                <c:pt idx="38">
                  <c:v>50.7218266169366</c:v>
                </c:pt>
                <c:pt idx="39">
                  <c:v>51.10958862831554</c:v>
                </c:pt>
                <c:pt idx="40">
                  <c:v>51.45303677669699</c:v>
                </c:pt>
                <c:pt idx="41">
                  <c:v>51.75261564487718</c:v>
                </c:pt>
                <c:pt idx="42">
                  <c:v>52.0087988475202</c:v>
                </c:pt>
                <c:pt idx="43">
                  <c:v>52.22208870295735</c:v>
                </c:pt>
                <c:pt idx="44">
                  <c:v>52.3930153416101</c:v>
                </c:pt>
                <c:pt idx="45">
                  <c:v>52.52213540934845</c:v>
                </c:pt>
                <c:pt idx="46">
                  <c:v>52.61003048904684</c:v>
                </c:pt>
                <c:pt idx="47">
                  <c:v>52.65730533591814</c:v>
                </c:pt>
                <c:pt idx="48">
                  <c:v>52.66458600025607</c:v>
                </c:pt>
                <c:pt idx="49">
                  <c:v>52.6325178939369</c:v>
                </c:pt>
                <c:pt idx="50">
                  <c:v>52.56176384338151</c:v>
                </c:pt>
                <c:pt idx="51">
                  <c:v>52.45300216098553</c:v>
                </c:pt>
                <c:pt idx="52">
                  <c:v>52.30692476254409</c:v>
                </c:pt>
                <c:pt idx="53">
                  <c:v>52.12423533957208</c:v>
                </c:pt>
                <c:pt idx="54">
                  <c:v>51.90564760267424</c:v>
                </c:pt>
                <c:pt idx="55">
                  <c:v>51.65188360403</c:v>
                </c:pt>
                <c:pt idx="56">
                  <c:v>51.36367214395545</c:v>
                </c:pt>
                <c:pt idx="57">
                  <c:v>51.04174726411895</c:v>
                </c:pt>
                <c:pt idx="58">
                  <c:v>50.68684682828219</c:v>
                </c:pt>
                <c:pt idx="59">
                  <c:v>50.29971119006196</c:v>
                </c:pt>
                <c:pt idx="60">
                  <c:v>49.88108194624354</c:v>
                </c:pt>
                <c:pt idx="61">
                  <c:v>49.43170077347904</c:v>
                </c:pt>
                <c:pt idx="62">
                  <c:v>48.95230834565518</c:v>
                </c:pt>
                <c:pt idx="63">
                  <c:v>48.44364332893061</c:v>
                </c:pt>
                <c:pt idx="64">
                  <c:v>47.90644145116485</c:v>
                </c:pt>
                <c:pt idx="65">
                  <c:v>47.34143464239195</c:v>
                </c:pt>
                <c:pt idx="66">
                  <c:v>46.74935024288615</c:v>
                </c:pt>
                <c:pt idx="67">
                  <c:v>46.13091027541618</c:v>
                </c:pt>
                <c:pt idx="68">
                  <c:v>45.48683077830614</c:v>
                </c:pt>
                <c:pt idx="69">
                  <c:v>44.81782119598189</c:v>
                </c:pt>
                <c:pt idx="70">
                  <c:v>44.12458382380414</c:v>
                </c:pt>
                <c:pt idx="71">
                  <c:v>43.40781330408545</c:v>
                </c:pt>
                <c:pt idx="72">
                  <c:v>42.6681961702942</c:v>
                </c:pt>
                <c:pt idx="73">
                  <c:v>41.90641043658643</c:v>
                </c:pt>
                <c:pt idx="74">
                  <c:v>41.12312522993234</c:v>
                </c:pt>
                <c:pt idx="75">
                  <c:v>40.31900046221173</c:v>
                </c:pt>
                <c:pt idx="76">
                  <c:v>39.49468653981597</c:v>
                </c:pt>
                <c:pt idx="77">
                  <c:v>38.65082410835407</c:v>
                </c:pt>
                <c:pt idx="78">
                  <c:v>37.78804383026772</c:v>
                </c:pt>
                <c:pt idx="79">
                  <c:v>36.90696619318192</c:v>
                </c:pt>
                <c:pt idx="80">
                  <c:v>36.0082013469987</c:v>
                </c:pt>
                <c:pt idx="81">
                  <c:v>35.0923489678226</c:v>
                </c:pt>
                <c:pt idx="82">
                  <c:v>34.15999814690267</c:v>
                </c:pt>
                <c:pt idx="83">
                  <c:v>33.21172730289072</c:v>
                </c:pt>
                <c:pt idx="84">
                  <c:v>32.24810411579515</c:v>
                </c:pt>
                <c:pt idx="85">
                  <c:v>31.26968548111572</c:v>
                </c:pt>
                <c:pt idx="86">
                  <c:v>30.27701748270379</c:v>
                </c:pt>
                <c:pt idx="87">
                  <c:v>29.2706353830089</c:v>
                </c:pt>
                <c:pt idx="88">
                  <c:v>28.25106362940688</c:v>
                </c:pt>
                <c:pt idx="89">
                  <c:v>27.21881587542375</c:v>
                </c:pt>
                <c:pt idx="90">
                  <c:v>26.17439501569961</c:v>
                </c:pt>
                <c:pt idx="91">
                  <c:v>25.11829323362731</c:v>
                </c:pt>
                <c:pt idx="92">
                  <c:v>24.05099206064883</c:v>
                </c:pt>
                <c:pt idx="93">
                  <c:v>22.97296244626268</c:v>
                </c:pt>
                <c:pt idx="94">
                  <c:v>21.88466483784541</c:v>
                </c:pt>
                <c:pt idx="95">
                  <c:v>20.78654926943646</c:v>
                </c:pt>
                <c:pt idx="96">
                  <c:v>19.67905545871035</c:v>
                </c:pt>
                <c:pt idx="97">
                  <c:v>18.56261291137048</c:v>
                </c:pt>
                <c:pt idx="98">
                  <c:v>17.43764103228396</c:v>
                </c:pt>
                <c:pt idx="99">
                  <c:v>16.3045492426847</c:v>
                </c:pt>
                <c:pt idx="100">
                  <c:v>15.16373710284233</c:v>
                </c:pt>
                <c:pt idx="101">
                  <c:v>14.01559443960818</c:v>
                </c:pt>
                <c:pt idx="102">
                  <c:v>12.86050147829746</c:v>
                </c:pt>
                <c:pt idx="103">
                  <c:v>11.69882897841007</c:v>
                </c:pt>
                <c:pt idx="104">
                  <c:v>10.53093837270235</c:v>
                </c:pt>
                <c:pt idx="105">
                  <c:v>9.35718190916614</c:v>
                </c:pt>
                <c:pt idx="106">
                  <c:v>8.177902795514818</c:v>
                </c:pt>
                <c:pt idx="107">
                  <c:v>6.993435345766279</c:v>
                </c:pt>
                <c:pt idx="108">
                  <c:v>5.804105128578731</c:v>
                </c:pt>
                <c:pt idx="109">
                  <c:v>4.610229116990194</c:v>
                </c:pt>
                <c:pt idx="110">
                  <c:v>3.412115839256236</c:v>
                </c:pt>
                <c:pt idx="111">
                  <c:v>2.21006553048064</c:v>
                </c:pt>
                <c:pt idx="112">
                  <c:v>1.004370284786182</c:v>
                </c:pt>
                <c:pt idx="113">
                  <c:v>-0.204685792248529</c:v>
                </c:pt>
                <c:pt idx="114">
                  <c:v>-1.416826431103982</c:v>
                </c:pt>
                <c:pt idx="115">
                  <c:v>-2.63178304600997</c:v>
                </c:pt>
                <c:pt idx="116">
                  <c:v>-3.84929458301385</c:v>
                </c:pt>
                <c:pt idx="117">
                  <c:v>-5.069107368601816</c:v>
                </c:pt>
                <c:pt idx="118">
                  <c:v>-6.290974959058562</c:v>
                </c:pt>
                <c:pt idx="119">
                  <c:v>-7.514657990708474</c:v>
                </c:pt>
              </c:numCache>
            </c:numRef>
          </c:yVal>
          <c:smooth val="1"/>
          <c:extLst xmlns:c16r2="http://schemas.microsoft.com/office/drawing/2015/06/chart">
            <c:ext xmlns:c16="http://schemas.microsoft.com/office/drawing/2014/chart" uri="{C3380CC4-5D6E-409C-BE32-E72D297353CC}">
              <c16:uniqueId val="{00000007-4216-4FC4-8418-EAB6F0594C94}"/>
            </c:ext>
          </c:extLst>
        </c:ser>
        <c:ser>
          <c:idx val="9"/>
          <c:order val="8"/>
          <c:tx>
            <c:strRef>
              <c:f>'SA-ChronicPain-G'!$Y$123</c:f>
              <c:strCache>
                <c:ptCount val="1"/>
                <c:pt idx="0">
                  <c:v>Total Deaths for 0.75x parameter level</c:v>
                </c:pt>
              </c:strCache>
            </c:strRef>
          </c:tx>
          <c:spPr>
            <a:ln w="6350">
              <a:solidFill>
                <a:schemeClr val="tx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Y$3:$Y$122</c:f>
              <c:numCache>
                <c:formatCode>General</c:formatCode>
                <c:ptCount val="120"/>
                <c:pt idx="0">
                  <c:v>0.0</c:v>
                </c:pt>
                <c:pt idx="1">
                  <c:v>4.852529829022925</c:v>
                </c:pt>
                <c:pt idx="2">
                  <c:v>9.181949191297368</c:v>
                </c:pt>
                <c:pt idx="3">
                  <c:v>13.07625478239624</c:v>
                </c:pt>
                <c:pt idx="4">
                  <c:v>16.60642061737131</c:v>
                </c:pt>
                <c:pt idx="5">
                  <c:v>19.82960329476962</c:v>
                </c:pt>
                <c:pt idx="6">
                  <c:v>22.79177386515098</c:v>
                </c:pt>
                <c:pt idx="7">
                  <c:v>25.52985997144897</c:v>
                </c:pt>
                <c:pt idx="8">
                  <c:v>28.07348787347312</c:v>
                </c:pt>
                <c:pt idx="9">
                  <c:v>30.44639788203708</c:v>
                </c:pt>
                <c:pt idx="10">
                  <c:v>32.66759341404172</c:v>
                </c:pt>
                <c:pt idx="11">
                  <c:v>34.75227293509238</c:v>
                </c:pt>
                <c:pt idx="12">
                  <c:v>36.71258506904883</c:v>
                </c:pt>
                <c:pt idx="13">
                  <c:v>40.70291669373877</c:v>
                </c:pt>
                <c:pt idx="14">
                  <c:v>44.41826735674204</c:v>
                </c:pt>
                <c:pt idx="15">
                  <c:v>47.90042946687034</c:v>
                </c:pt>
                <c:pt idx="16">
                  <c:v>51.18230891499406</c:v>
                </c:pt>
                <c:pt idx="17">
                  <c:v>54.29000815992667</c:v>
                </c:pt>
                <c:pt idx="18">
                  <c:v>57.24421023536392</c:v>
                </c:pt>
                <c:pt idx="19">
                  <c:v>60.06128881223059</c:v>
                </c:pt>
                <c:pt idx="20">
                  <c:v>62.75419843624545</c:v>
                </c:pt>
                <c:pt idx="21">
                  <c:v>65.33318760237171</c:v>
                </c:pt>
                <c:pt idx="22">
                  <c:v>67.80636917146285</c:v>
                </c:pt>
                <c:pt idx="23">
                  <c:v>70.1801760173235</c:v>
                </c:pt>
                <c:pt idx="24">
                  <c:v>72.4597244254976</c:v>
                </c:pt>
                <c:pt idx="25">
                  <c:v>74.64910341601903</c:v>
                </c:pt>
                <c:pt idx="26">
                  <c:v>76.75445080128965</c:v>
                </c:pt>
                <c:pt idx="27">
                  <c:v>78.77820954693284</c:v>
                </c:pt>
                <c:pt idx="28">
                  <c:v>80.72237985025984</c:v>
                </c:pt>
                <c:pt idx="29">
                  <c:v>82.58864295277066</c:v>
                </c:pt>
                <c:pt idx="30">
                  <c:v>84.37844253355011</c:v>
                </c:pt>
                <c:pt idx="31">
                  <c:v>86.0930482255571</c:v>
                </c:pt>
                <c:pt idx="32">
                  <c:v>87.7336049729429</c:v>
                </c:pt>
                <c:pt idx="33">
                  <c:v>89.30117114640439</c:v>
                </c:pt>
                <c:pt idx="34">
                  <c:v>90.79674775018265</c:v>
                </c:pt>
                <c:pt idx="35">
                  <c:v>92.22130058613534</c:v>
                </c:pt>
                <c:pt idx="36">
                  <c:v>93.57577686445252</c:v>
                </c:pt>
                <c:pt idx="37">
                  <c:v>94.86111744908903</c:v>
                </c:pt>
                <c:pt idx="38">
                  <c:v>96.0782656843658</c:v>
                </c:pt>
                <c:pt idx="39">
                  <c:v>97.22817740764565</c:v>
                </c:pt>
                <c:pt idx="40">
                  <c:v>98.31182087806304</c:v>
                </c:pt>
                <c:pt idx="41">
                  <c:v>99.33017928259895</c:v>
                </c:pt>
                <c:pt idx="42">
                  <c:v>100.2842520681298</c:v>
                </c:pt>
                <c:pt idx="43">
                  <c:v>101.1750553419879</c:v>
                </c:pt>
                <c:pt idx="44">
                  <c:v>102.0036215764114</c:v>
                </c:pt>
                <c:pt idx="45">
                  <c:v>102.7709988020816</c:v>
                </c:pt>
                <c:pt idx="46">
                  <c:v>103.47824943576</c:v>
                </c:pt>
                <c:pt idx="47">
                  <c:v>104.1264488551016</c:v>
                </c:pt>
                <c:pt idx="48">
                  <c:v>104.716683808369</c:v>
                </c:pt>
                <c:pt idx="49">
                  <c:v>105.2500507267019</c:v>
                </c:pt>
                <c:pt idx="50">
                  <c:v>105.7276539907065</c:v>
                </c:pt>
                <c:pt idx="51">
                  <c:v>106.1506041906082</c:v>
                </c:pt>
                <c:pt idx="52">
                  <c:v>106.5200164146644</c:v>
                </c:pt>
                <c:pt idx="53">
                  <c:v>106.8370085764147</c:v>
                </c:pt>
                <c:pt idx="54">
                  <c:v>107.1026998020248</c:v>
                </c:pt>
                <c:pt idx="55">
                  <c:v>107.3182088886485</c:v>
                </c:pt>
                <c:pt idx="56">
                  <c:v>107.484652840985</c:v>
                </c:pt>
                <c:pt idx="57">
                  <c:v>107.6031454903475</c:v>
                </c:pt>
                <c:pt idx="58">
                  <c:v>107.6747961984141</c:v>
                </c:pt>
                <c:pt idx="59">
                  <c:v>107.7007086461651</c:v>
                </c:pt>
                <c:pt idx="60">
                  <c:v>107.6819797072967</c:v>
                </c:pt>
                <c:pt idx="61">
                  <c:v>107.6196984044615</c:v>
                </c:pt>
                <c:pt idx="62">
                  <c:v>107.5149449460393</c:v>
                </c:pt>
                <c:pt idx="63">
                  <c:v>107.3687898406644</c:v>
                </c:pt>
                <c:pt idx="64">
                  <c:v>107.1822930864227</c:v>
                </c:pt>
                <c:pt idx="65">
                  <c:v>106.9565034314265</c:v>
                </c:pt>
                <c:pt idx="66">
                  <c:v>106.6924577023839</c:v>
                </c:pt>
                <c:pt idx="67">
                  <c:v>106.3911801976913</c:v>
                </c:pt>
                <c:pt idx="68">
                  <c:v>106.0536821416558</c:v>
                </c:pt>
                <c:pt idx="69">
                  <c:v>105.6809611964288</c:v>
                </c:pt>
                <c:pt idx="70">
                  <c:v>105.2740010283838</c:v>
                </c:pt>
                <c:pt idx="71">
                  <c:v>104.833770925704</c:v>
                </c:pt>
                <c:pt idx="72">
                  <c:v>104.3612254640973</c:v>
                </c:pt>
                <c:pt idx="73">
                  <c:v>103.857304217663</c:v>
                </c:pt>
                <c:pt idx="74">
                  <c:v>103.3229315120498</c:v>
                </c:pt>
                <c:pt idx="75">
                  <c:v>102.7590162171881</c:v>
                </c:pt>
                <c:pt idx="76">
                  <c:v>102.1664515770022</c:v>
                </c:pt>
                <c:pt idx="77">
                  <c:v>101.5461150736252</c:v>
                </c:pt>
                <c:pt idx="78">
                  <c:v>100.8988683237785</c:v>
                </c:pt>
                <c:pt idx="79">
                  <c:v>100.2255570050934</c:v>
                </c:pt>
                <c:pt idx="80">
                  <c:v>99.52701081025545</c:v>
                </c:pt>
                <c:pt idx="81">
                  <c:v>98.8040434269978</c:v>
                </c:pt>
                <c:pt idx="82">
                  <c:v>98.05745254204125</c:v>
                </c:pt>
                <c:pt idx="83">
                  <c:v>97.28801986721246</c:v>
                </c:pt>
                <c:pt idx="84">
                  <c:v>96.49651118605024</c:v>
                </c:pt>
                <c:pt idx="85">
                  <c:v>95.68367641932915</c:v>
                </c:pt>
                <c:pt idx="86">
                  <c:v>94.85024970798675</c:v>
                </c:pt>
                <c:pt idx="87">
                  <c:v>93.99694951205511</c:v>
                </c:pt>
                <c:pt idx="88">
                  <c:v>93.12447872428234</c:v>
                </c:pt>
                <c:pt idx="89">
                  <c:v>92.2335247971725</c:v>
                </c:pt>
                <c:pt idx="90">
                  <c:v>91.32475988228055</c:v>
                </c:pt>
                <c:pt idx="91">
                  <c:v>90.39884098066781</c:v>
                </c:pt>
                <c:pt idx="92">
                  <c:v>89.45641010345999</c:v>
                </c:pt>
                <c:pt idx="93">
                  <c:v>88.49809444155312</c:v>
                </c:pt>
                <c:pt idx="94">
                  <c:v>87.52450654353265</c:v>
                </c:pt>
                <c:pt idx="95">
                  <c:v>86.5362445009673</c:v>
                </c:pt>
                <c:pt idx="96">
                  <c:v>85.53389214025718</c:v>
                </c:pt>
                <c:pt idx="97">
                  <c:v>84.51801922029622</c:v>
                </c:pt>
                <c:pt idx="98">
                  <c:v>83.4891816352175</c:v>
                </c:pt>
                <c:pt idx="99">
                  <c:v>82.447921621601</c:v>
                </c:pt>
                <c:pt idx="100">
                  <c:v>81.39476796948601</c:v>
                </c:pt>
                <c:pt idx="101">
                  <c:v>80.33023623663559</c:v>
                </c:pt>
                <c:pt idx="102">
                  <c:v>79.25482896551056</c:v>
                </c:pt>
                <c:pt idx="103">
                  <c:v>78.16903590242752</c:v>
                </c:pt>
                <c:pt idx="104">
                  <c:v>77.07333421848485</c:v>
                </c:pt>
                <c:pt idx="105">
                  <c:v>75.96818873175911</c:v>
                </c:pt>
                <c:pt idx="106">
                  <c:v>74.85405213040247</c:v>
                </c:pt>
                <c:pt idx="107">
                  <c:v>73.73136519627341</c:v>
                </c:pt>
                <c:pt idx="108">
                  <c:v>72.60055702870777</c:v>
                </c:pt>
                <c:pt idx="109">
                  <c:v>71.46204526816353</c:v>
                </c:pt>
                <c:pt idx="110">
                  <c:v>70.31623631938704</c:v>
                </c:pt>
                <c:pt idx="111">
                  <c:v>69.16352557386425</c:v>
                </c:pt>
                <c:pt idx="112">
                  <c:v>68.0042976312753</c:v>
                </c:pt>
                <c:pt idx="113">
                  <c:v>66.83892651973018</c:v>
                </c:pt>
                <c:pt idx="114">
                  <c:v>65.66777591457615</c:v>
                </c:pt>
                <c:pt idx="115">
                  <c:v>64.4911993555582</c:v>
                </c:pt>
                <c:pt idx="116">
                  <c:v>63.30954046216844</c:v>
                </c:pt>
                <c:pt idx="117">
                  <c:v>62.12313314702468</c:v>
                </c:pt>
                <c:pt idx="118">
                  <c:v>60.9323018271049</c:v>
                </c:pt>
                <c:pt idx="119">
                  <c:v>59.73736163272788</c:v>
                </c:pt>
              </c:numCache>
            </c:numRef>
          </c:yVal>
          <c:smooth val="1"/>
          <c:extLst xmlns:c16r2="http://schemas.microsoft.com/office/drawing/2015/06/chart">
            <c:ext xmlns:c16="http://schemas.microsoft.com/office/drawing/2014/chart" uri="{C3380CC4-5D6E-409C-BE32-E72D297353CC}">
              <c16:uniqueId val="{00000008-4216-4FC4-8418-EAB6F0594C94}"/>
            </c:ext>
          </c:extLst>
        </c:ser>
        <c:dLbls>
          <c:showLegendKey val="0"/>
          <c:showVal val="0"/>
          <c:showCatName val="0"/>
          <c:showSerName val="0"/>
          <c:showPercent val="0"/>
          <c:showBubbleSize val="0"/>
        </c:dLbls>
        <c:axId val="-1159049424"/>
        <c:axId val="-1159047232"/>
      </c:scatterChart>
      <c:valAx>
        <c:axId val="-1159049424"/>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159047232"/>
        <c:crosses val="autoZero"/>
        <c:crossBetween val="midCat"/>
      </c:valAx>
      <c:valAx>
        <c:axId val="-115904723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159049424"/>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7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87727593078643"/>
          <c:y val="0.027027027027027"/>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5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86.30737482704231</c:v>
                </c:pt>
                <c:pt idx="2">
                  <c:v>-163.5216667714636</c:v>
                </c:pt>
                <c:pt idx="3">
                  <c:v>-232.4328163297672</c:v>
                </c:pt>
                <c:pt idx="4">
                  <c:v>-293.8403284476112</c:v>
                </c:pt>
                <c:pt idx="5">
                  <c:v>-348.5166887331421</c:v>
                </c:pt>
                <c:pt idx="6">
                  <c:v>-397.1867686752412</c:v>
                </c:pt>
                <c:pt idx="7">
                  <c:v>-440.5175465914833</c:v>
                </c:pt>
                <c:pt idx="8">
                  <c:v>-479.1143873042276</c:v>
                </c:pt>
                <c:pt idx="9">
                  <c:v>-513.521374917895</c:v>
                </c:pt>
                <c:pt idx="10">
                  <c:v>-544.224040922241</c:v>
                </c:pt>
                <c:pt idx="11">
                  <c:v>-571.653402748137</c:v>
                </c:pt>
                <c:pt idx="12">
                  <c:v>-596.1906135394425</c:v>
                </c:pt>
                <c:pt idx="13">
                  <c:v>-629.7517376180232</c:v>
                </c:pt>
                <c:pt idx="14">
                  <c:v>-659.2488216446736</c:v>
                </c:pt>
                <c:pt idx="15">
                  <c:v>-685.3370850622374</c:v>
                </c:pt>
                <c:pt idx="16">
                  <c:v>-708.5357093291487</c:v>
                </c:pt>
                <c:pt idx="17">
                  <c:v>-729.2621971046979</c:v>
                </c:pt>
                <c:pt idx="18">
                  <c:v>-747.8569864647324</c:v>
                </c:pt>
                <c:pt idx="19">
                  <c:v>-764.6012193986168</c:v>
                </c:pt>
                <c:pt idx="20">
                  <c:v>-779.729709716154</c:v>
                </c:pt>
                <c:pt idx="21">
                  <c:v>-793.4405249078042</c:v>
                </c:pt>
                <c:pt idx="22">
                  <c:v>-805.9021627792529</c:v>
                </c:pt>
                <c:pt idx="23">
                  <c:v>-817.2590051674488</c:v>
                </c:pt>
                <c:pt idx="24">
                  <c:v>-827.6355253133044</c:v>
                </c:pt>
                <c:pt idx="25">
                  <c:v>-837.1395834353941</c:v>
                </c:pt>
                <c:pt idx="26">
                  <c:v>-845.8846259149979</c:v>
                </c:pt>
                <c:pt idx="27">
                  <c:v>-853.9471835173525</c:v>
                </c:pt>
                <c:pt idx="28">
                  <c:v>-861.3949578669092</c:v>
                </c:pt>
                <c:pt idx="29">
                  <c:v>-868.2879631918754</c:v>
                </c:pt>
                <c:pt idx="30">
                  <c:v>-874.6794586960631</c:v>
                </c:pt>
                <c:pt idx="31">
                  <c:v>-880.6167618744864</c:v>
                </c:pt>
                <c:pt idx="32">
                  <c:v>-886.1419594729529</c:v>
                </c:pt>
                <c:pt idx="33">
                  <c:v>-891.2925298547922</c:v>
                </c:pt>
                <c:pt idx="34">
                  <c:v>-896.101888429893</c:v>
                </c:pt>
                <c:pt idx="35">
                  <c:v>-900.5998660913792</c:v>
                </c:pt>
                <c:pt idx="36">
                  <c:v>-904.8131291982336</c:v>
                </c:pt>
                <c:pt idx="37">
                  <c:v>-908.7655484709019</c:v>
                </c:pt>
                <c:pt idx="38">
                  <c:v>-912.4785231813714</c:v>
                </c:pt>
                <c:pt idx="39">
                  <c:v>-915.9712997291056</c:v>
                </c:pt>
                <c:pt idx="40">
                  <c:v>-919.2611753222394</c:v>
                </c:pt>
                <c:pt idx="41">
                  <c:v>-922.3637224678351</c:v>
                </c:pt>
                <c:pt idx="42">
                  <c:v>-925.2929861832179</c:v>
                </c:pt>
                <c:pt idx="43">
                  <c:v>-928.0616571696452</c:v>
                </c:pt>
                <c:pt idx="44">
                  <c:v>-930.6812239989064</c:v>
                </c:pt>
                <c:pt idx="45">
                  <c:v>-933.1621069545429</c:v>
                </c:pt>
                <c:pt idx="46">
                  <c:v>-935.5137758204684</c:v>
                </c:pt>
                <c:pt idx="47">
                  <c:v>-937.7448536116182</c:v>
                </c:pt>
                <c:pt idx="48">
                  <c:v>-939.8632079849515</c:v>
                </c:pt>
                <c:pt idx="49">
                  <c:v>-941.8760318479511</c:v>
                </c:pt>
                <c:pt idx="50">
                  <c:v>-943.7899144900887</c:v>
                </c:pt>
                <c:pt idx="51">
                  <c:v>-945.6109043966505</c:v>
                </c:pt>
                <c:pt idx="52">
                  <c:v>-947.3445648171762</c:v>
                </c:pt>
                <c:pt idx="53">
                  <c:v>-948.9960228304674</c:v>
                </c:pt>
                <c:pt idx="54">
                  <c:v>-950.5700127831234</c:v>
                </c:pt>
                <c:pt idx="55">
                  <c:v>-952.0709147809279</c:v>
                </c:pt>
                <c:pt idx="56">
                  <c:v>-953.5027888282952</c:v>
                </c:pt>
                <c:pt idx="57">
                  <c:v>-954.8694051380704</c:v>
                </c:pt>
                <c:pt idx="58">
                  <c:v>-956.174271070023</c:v>
                </c:pt>
                <c:pt idx="59">
                  <c:v>-957.4206551002874</c:v>
                </c:pt>
                <c:pt idx="60">
                  <c:v>-958.6116081748514</c:v>
                </c:pt>
                <c:pt idx="61">
                  <c:v>-959.7499827570106</c:v>
                </c:pt>
                <c:pt idx="62">
                  <c:v>-960.8384498409879</c:v>
                </c:pt>
                <c:pt idx="63">
                  <c:v>-961.8795141706292</c:v>
                </c:pt>
                <c:pt idx="64">
                  <c:v>-962.8755278730727</c:v>
                </c:pt>
                <c:pt idx="65">
                  <c:v>-963.8287026918642</c:v>
                </c:pt>
                <c:pt idx="66">
                  <c:v>-964.7411209813329</c:v>
                </c:pt>
                <c:pt idx="67">
                  <c:v>-965.614745604642</c:v>
                </c:pt>
                <c:pt idx="68">
                  <c:v>-966.4514288606329</c:v>
                </c:pt>
                <c:pt idx="69">
                  <c:v>-967.2529205496318</c:v>
                </c:pt>
                <c:pt idx="70">
                  <c:v>-968.0208752749203</c:v>
                </c:pt>
                <c:pt idx="71">
                  <c:v>-968.7568590651825</c:v>
                </c:pt>
                <c:pt idx="72">
                  <c:v>-969.4623553928574</c:v>
                </c:pt>
                <c:pt idx="73">
                  <c:v>-970.1387706545035</c:v>
                </c:pt>
                <c:pt idx="74">
                  <c:v>-970.7874391713636</c:v>
                </c:pt>
                <c:pt idx="75">
                  <c:v>-971.4096277614824</c:v>
                </c:pt>
                <c:pt idx="76">
                  <c:v>-972.0065399286255</c:v>
                </c:pt>
                <c:pt idx="77">
                  <c:v>-972.579319707991</c:v>
                </c:pt>
                <c:pt idx="78">
                  <c:v>-973.1290552040302</c:v>
                </c:pt>
                <c:pt idx="79">
                  <c:v>-973.6567818515716</c:v>
                </c:pt>
                <c:pt idx="80">
                  <c:v>-974.163485427887</c:v>
                </c:pt>
                <c:pt idx="81">
                  <c:v>-974.6501048401518</c:v>
                </c:pt>
                <c:pt idx="82">
                  <c:v>-975.1175347099844</c:v>
                </c:pt>
                <c:pt idx="83">
                  <c:v>-975.566627774291</c:v>
                </c:pt>
                <c:pt idx="84">
                  <c:v>-975.9981971195413</c:v>
                </c:pt>
                <c:pt idx="85">
                  <c:v>-976.413018264589</c:v>
                </c:pt>
                <c:pt idx="86">
                  <c:v>-976.8118311056967</c:v>
                </c:pt>
                <c:pt idx="87">
                  <c:v>-977.1953417357071</c:v>
                </c:pt>
                <c:pt idx="88">
                  <c:v>-977.5642241482024</c:v>
                </c:pt>
                <c:pt idx="89">
                  <c:v>-977.9191218362673</c:v>
                </c:pt>
                <c:pt idx="90">
                  <c:v>-978.2606492944724</c:v>
                </c:pt>
                <c:pt idx="91">
                  <c:v>-978.5893934318305</c:v>
                </c:pt>
                <c:pt idx="92">
                  <c:v>-978.905914902656</c:v>
                </c:pt>
                <c:pt idx="93">
                  <c:v>-979.210749361612</c:v>
                </c:pt>
                <c:pt idx="94">
                  <c:v>-979.504408648557</c:v>
                </c:pt>
                <c:pt idx="95">
                  <c:v>-979.787381908306</c:v>
                </c:pt>
                <c:pt idx="96">
                  <c:v>-980.060136649923</c:v>
                </c:pt>
                <c:pt idx="97">
                  <c:v>-980.3231197497079</c:v>
                </c:pt>
                <c:pt idx="98">
                  <c:v>-980.5767584017082</c:v>
                </c:pt>
                <c:pt idx="99">
                  <c:v>-980.8214610191784</c:v>
                </c:pt>
                <c:pt idx="100">
                  <c:v>-981.0576180902012</c:v>
                </c:pt>
                <c:pt idx="101">
                  <c:v>-981.2856029903291</c:v>
                </c:pt>
                <c:pt idx="102">
                  <c:v>-981.5057727548355</c:v>
                </c:pt>
                <c:pt idx="103">
                  <c:v>-981.7184688131613</c:v>
                </c:pt>
                <c:pt idx="104">
                  <c:v>-981.9240176876277</c:v>
                </c:pt>
                <c:pt idx="105">
                  <c:v>-982.122731658576</c:v>
                </c:pt>
                <c:pt idx="106">
                  <c:v>-982.3149093978066</c:v>
                </c:pt>
                <c:pt idx="107">
                  <c:v>-982.500836572101</c:v>
                </c:pt>
                <c:pt idx="108">
                  <c:v>-982.6807864184366</c:v>
                </c:pt>
                <c:pt idx="109">
                  <c:v>-982.8550202924381</c:v>
                </c:pt>
                <c:pt idx="110">
                  <c:v>-983.0237881914976</c:v>
                </c:pt>
                <c:pt idx="111">
                  <c:v>-983.1873292537944</c:v>
                </c:pt>
                <c:pt idx="112">
                  <c:v>-983.3458722346058</c:v>
                </c:pt>
                <c:pt idx="113">
                  <c:v>-983.4996359609103</c:v>
                </c:pt>
                <c:pt idx="114">
                  <c:v>-983.6488297654521</c:v>
                </c:pt>
                <c:pt idx="115">
                  <c:v>-983.793653901261</c:v>
                </c:pt>
                <c:pt idx="116">
                  <c:v>-983.93429993758</c:v>
                </c:pt>
                <c:pt idx="117">
                  <c:v>-984.0709511381057</c:v>
                </c:pt>
                <c:pt idx="118">
                  <c:v>-984.203782822383</c:v>
                </c:pt>
                <c:pt idx="119">
                  <c:v>-984.3329627111582</c:v>
                </c:pt>
              </c:numCache>
            </c:numRef>
          </c:yVal>
          <c:smooth val="1"/>
          <c:extLst xmlns:c16r2="http://schemas.microsoft.com/office/drawing/2015/06/chart">
            <c:ext xmlns:c16="http://schemas.microsoft.com/office/drawing/2014/chart" uri="{C3380CC4-5D6E-409C-BE32-E72D297353CC}">
              <c16:uniqueId val="{00000000-0CE7-4CDA-8B8F-1C841A52237D}"/>
            </c:ext>
          </c:extLst>
        </c:ser>
        <c:ser>
          <c:idx val="3"/>
          <c:order val="1"/>
          <c:tx>
            <c:strRef>
              <c:f>'SA-Policy-G'!$N$123</c:f>
              <c:strCache>
                <c:ptCount val="1"/>
                <c:pt idx="0">
                  <c:v>SOUD Deaths for 1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86.30737482704221</c:v>
                </c:pt>
                <c:pt idx="2">
                  <c:v>-163.4640808912111</c:v>
                </c:pt>
                <c:pt idx="3">
                  <c:v>-232.2796236498337</c:v>
                </c:pt>
                <c:pt idx="4">
                  <c:v>-293.5669572387495</c:v>
                </c:pt>
                <c:pt idx="5">
                  <c:v>-348.1078138588207</c:v>
                </c:pt>
                <c:pt idx="6">
                  <c:v>-396.6334234356333</c:v>
                </c:pt>
                <c:pt idx="7">
                  <c:v>-439.8151353602339</c:v>
                </c:pt>
                <c:pt idx="8">
                  <c:v>-478.2613158682622</c:v>
                </c:pt>
                <c:pt idx="9">
                  <c:v>-512.5181047411543</c:v>
                </c:pt>
                <c:pt idx="10">
                  <c:v>-543.072434647061</c:v>
                </c:pt>
                <c:pt idx="11">
                  <c:v>-570.3562700436564</c:v>
                </c:pt>
                <c:pt idx="12">
                  <c:v>-594.751395003805</c:v>
                </c:pt>
                <c:pt idx="13">
                  <c:v>-628.1742840112194</c:v>
                </c:pt>
                <c:pt idx="14">
                  <c:v>-657.5373230695611</c:v>
                </c:pt>
                <c:pt idx="15">
                  <c:v>-683.495804464846</c:v>
                </c:pt>
                <c:pt idx="16">
                  <c:v>-706.5689157126842</c:v>
                </c:pt>
                <c:pt idx="17">
                  <c:v>-727.1741477120856</c:v>
                </c:pt>
                <c:pt idx="18">
                  <c:v>-745.6519106223434</c:v>
                </c:pt>
                <c:pt idx="19">
                  <c:v>-762.283304254041</c:v>
                </c:pt>
                <c:pt idx="20">
                  <c:v>-777.3030880135626</c:v>
                </c:pt>
                <c:pt idx="21">
                  <c:v>-790.9092647755314</c:v>
                </c:pt>
                <c:pt idx="22">
                  <c:v>-803.270259406732</c:v>
                </c:pt>
                <c:pt idx="23">
                  <c:v>-814.5303741972581</c:v>
                </c:pt>
                <c:pt idx="24">
                  <c:v>-824.8139977518681</c:v>
                </c:pt>
                <c:pt idx="25">
                  <c:v>-834.2289018816715</c:v>
                </c:pt>
                <c:pt idx="26">
                  <c:v>-842.888369218541</c:v>
                </c:pt>
                <c:pt idx="27">
                  <c:v>-850.8688528321767</c:v>
                </c:pt>
                <c:pt idx="28">
                  <c:v>-858.2379771364534</c:v>
                </c:pt>
                <c:pt idx="29">
                  <c:v>-865.0556746318044</c:v>
                </c:pt>
                <c:pt idx="30">
                  <c:v>-871.3751198747124</c:v>
                </c:pt>
                <c:pt idx="31">
                  <c:v>-877.2435440274751</c:v>
                </c:pt>
                <c:pt idx="32">
                  <c:v>-882.702946749806</c:v>
                </c:pt>
                <c:pt idx="33">
                  <c:v>-887.790719265145</c:v>
                </c:pt>
                <c:pt idx="34">
                  <c:v>-892.5401903100461</c:v>
                </c:pt>
                <c:pt idx="35">
                  <c:v>-896.9811049531208</c:v>
                </c:pt>
                <c:pt idx="36">
                  <c:v>-901.140044854038</c:v>
                </c:pt>
                <c:pt idx="37">
                  <c:v>-905.04079735484</c:v>
                </c:pt>
                <c:pt idx="38">
                  <c:v>-908.7046798050542</c:v>
                </c:pt>
                <c:pt idx="39">
                  <c:v>-912.150857909687</c:v>
                </c:pt>
                <c:pt idx="40">
                  <c:v>-915.3965498935871</c:v>
                </c:pt>
                <c:pt idx="41">
                  <c:v>-918.4572510179944</c:v>
                </c:pt>
                <c:pt idx="42">
                  <c:v>-921.3469307770007</c:v>
                </c:pt>
                <c:pt idx="43">
                  <c:v>-924.0782060539071</c:v>
                </c:pt>
                <c:pt idx="44">
                  <c:v>-926.6624932898622</c:v>
                </c:pt>
                <c:pt idx="45">
                  <c:v>-929.1101423073866</c:v>
                </c:pt>
                <c:pt idx="46">
                  <c:v>-931.4305540822227</c:v>
                </c:pt>
                <c:pt idx="47">
                  <c:v>-933.6322844583784</c:v>
                </c:pt>
                <c:pt idx="48">
                  <c:v>-935.7231355446136</c:v>
                </c:pt>
                <c:pt idx="49">
                  <c:v>-937.7102363094857</c:v>
                </c:pt>
                <c:pt idx="50">
                  <c:v>-939.6001137001431</c:v>
                </c:pt>
                <c:pt idx="51">
                  <c:v>-941.3987554438481</c:v>
                </c:pt>
                <c:pt idx="52">
                  <c:v>-943.111665603393</c:v>
                </c:pt>
                <c:pt idx="53">
                  <c:v>-944.7439136302698</c:v>
                </c:pt>
                <c:pt idx="54">
                  <c:v>-946.3001777908369</c:v>
                </c:pt>
                <c:pt idx="55">
                  <c:v>-947.784783644503</c:v>
                </c:pt>
                <c:pt idx="56">
                  <c:v>-949.2017381689832</c:v>
                </c:pt>
                <c:pt idx="57">
                  <c:v>-950.5547600547984</c:v>
                </c:pt>
                <c:pt idx="58">
                  <c:v>-951.8473066272576</c:v>
                </c:pt>
                <c:pt idx="59">
                  <c:v>-953.0825977981443</c:v>
                </c:pt>
                <c:pt idx="60">
                  <c:v>-954.2636374001615</c:v>
                </c:pt>
                <c:pt idx="61">
                  <c:v>-955.393232214096</c:v>
                </c:pt>
                <c:pt idx="62">
                  <c:v>-956.474008960881</c:v>
                </c:pt>
                <c:pt idx="63">
                  <c:v>-957.5084294975583</c:v>
                </c:pt>
                <c:pt idx="64">
                  <c:v>-958.498804427112</c:v>
                </c:pt>
                <c:pt idx="65">
                  <c:v>-959.4473053066928</c:v>
                </c:pt>
                <c:pt idx="66">
                  <c:v>-960.3559756161816</c:v>
                </c:pt>
                <c:pt idx="67">
                  <c:v>-961.226740629567</c:v>
                </c:pt>
                <c:pt idx="68">
                  <c:v>-962.0614163144164</c:v>
                </c:pt>
                <c:pt idx="69">
                  <c:v>-962.8617173696577</c:v>
                </c:pt>
                <c:pt idx="70">
                  <c:v>-963.6292644984956</c:v>
                </c:pt>
                <c:pt idx="71">
                  <c:v>-964.3655910019216</c:v>
                </c:pt>
                <c:pt idx="72">
                  <c:v>-965.0721487678034</c:v>
                </c:pt>
                <c:pt idx="73">
                  <c:v>-965.7503137217316</c:v>
                </c:pt>
                <c:pt idx="74">
                  <c:v>-966.401390798022</c:v>
                </c:pt>
                <c:pt idx="75">
                  <c:v>-967.0266184821629</c:v>
                </c:pt>
                <c:pt idx="76">
                  <c:v>-967.6271729701735</c:v>
                </c:pt>
                <c:pt idx="77">
                  <c:v>-968.2041719848178</c:v>
                </c:pt>
                <c:pt idx="78">
                  <c:v>-968.7586782841838</c:v>
                </c:pt>
                <c:pt idx="79">
                  <c:v>-969.2917028937871</c:v>
                </c:pt>
                <c:pt idx="80">
                  <c:v>-969.804208089942</c:v>
                </c:pt>
                <c:pt idx="81">
                  <c:v>-970.2971101589173</c:v>
                </c:pt>
                <c:pt idx="82">
                  <c:v>-970.7712819535296</c:v>
                </c:pt>
                <c:pt idx="83">
                  <c:v>-971.227555266579</c:v>
                </c:pt>
                <c:pt idx="84">
                  <c:v>-971.6667230381266</c:v>
                </c:pt>
                <c:pt idx="85">
                  <c:v>-972.0895414119144</c:v>
                </c:pt>
                <c:pt idx="86">
                  <c:v>-972.4967316544652</c:v>
                </c:pt>
                <c:pt idx="87">
                  <c:v>-972.888981948946</c:v>
                </c:pt>
                <c:pt idx="88">
                  <c:v>-973.2669490745914</c:v>
                </c:pt>
                <c:pt idx="89">
                  <c:v>-973.6312599813274</c:v>
                </c:pt>
                <c:pt idx="90">
                  <c:v>-973.9825132682392</c:v>
                </c:pt>
                <c:pt idx="91">
                  <c:v>-974.3212805736027</c:v>
                </c:pt>
                <c:pt idx="92">
                  <c:v>-974.6481078834786</c:v>
                </c:pt>
                <c:pt idx="93">
                  <c:v>-974.9635167650994</c:v>
                </c:pt>
                <c:pt idx="94">
                  <c:v>-975.268005530656</c:v>
                </c:pt>
                <c:pt idx="95">
                  <c:v>-975.562050336676</c:v>
                </c:pt>
                <c:pt idx="96">
                  <c:v>-975.8461062235023</c:v>
                </c:pt>
                <c:pt idx="97">
                  <c:v>-976.1206080991003</c:v>
                </c:pt>
                <c:pt idx="98">
                  <c:v>-976.3859716709846</c:v>
                </c:pt>
                <c:pt idx="99">
                  <c:v>-976.6425943297069</c:v>
                </c:pt>
                <c:pt idx="100">
                  <c:v>-976.8908559870665</c:v>
                </c:pt>
                <c:pt idx="101">
                  <c:v>-977.1311198719144</c:v>
                </c:pt>
                <c:pt idx="102">
                  <c:v>-977.3637332862088</c:v>
                </c:pt>
                <c:pt idx="103">
                  <c:v>-977.589028323675</c:v>
                </c:pt>
                <c:pt idx="104">
                  <c:v>-977.8073225534079</c:v>
                </c:pt>
                <c:pt idx="105">
                  <c:v>-978.0189196703637</c:v>
                </c:pt>
                <c:pt idx="106">
                  <c:v>-978.224110114665</c:v>
                </c:pt>
                <c:pt idx="107">
                  <c:v>-978.4231716615115</c:v>
                </c:pt>
                <c:pt idx="108">
                  <c:v>-978.6163699832579</c:v>
                </c:pt>
                <c:pt idx="109">
                  <c:v>-978.8039591852063</c:v>
                </c:pt>
                <c:pt idx="110">
                  <c:v>-978.9861823165203</c:v>
                </c:pt>
                <c:pt idx="111">
                  <c:v>-979.1632718574976</c:v>
                </c:pt>
                <c:pt idx="112">
                  <c:v>-979.3354501845515</c:v>
                </c:pt>
                <c:pt idx="113">
                  <c:v>-979.502930013932</c:v>
                </c:pt>
                <c:pt idx="114">
                  <c:v>-979.6659148252542</c:v>
                </c:pt>
                <c:pt idx="115">
                  <c:v>-979.8245992659654</c:v>
                </c:pt>
                <c:pt idx="116">
                  <c:v>-979.9791695375046</c:v>
                </c:pt>
                <c:pt idx="117">
                  <c:v>-980.1298037642151</c:v>
                </c:pt>
                <c:pt idx="118">
                  <c:v>-980.2766723457282</c:v>
                </c:pt>
                <c:pt idx="119">
                  <c:v>-980.4199382936586</c:v>
                </c:pt>
              </c:numCache>
            </c:numRef>
          </c:yVal>
          <c:smooth val="1"/>
          <c:extLst xmlns:c16r2="http://schemas.microsoft.com/office/drawing/2015/06/chart">
            <c:ext xmlns:c16="http://schemas.microsoft.com/office/drawing/2014/chart" uri="{C3380CC4-5D6E-409C-BE32-E72D297353CC}">
              <c16:uniqueId val="{00000001-0CE7-4CDA-8B8F-1C841A52237D}"/>
            </c:ext>
          </c:extLst>
        </c:ser>
        <c:ser>
          <c:idx val="0"/>
          <c:order val="2"/>
          <c:tx>
            <c:strRef>
              <c:f>'SA-Policy-G'!$W$123</c:f>
              <c:strCache>
                <c:ptCount val="1"/>
                <c:pt idx="0">
                  <c:v>SOUD Deaths for 0.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84.17586711853022</c:v>
                </c:pt>
                <c:pt idx="2">
                  <c:v>-159.4994741717271</c:v>
                </c:pt>
                <c:pt idx="3">
                  <c:v>-226.7463717467382</c:v>
                </c:pt>
                <c:pt idx="4">
                  <c:v>-286.7002089340779</c:v>
                </c:pt>
                <c:pt idx="5">
                  <c:v>-340.118083558356</c:v>
                </c:pt>
                <c:pt idx="6">
                  <c:v>-387.7105527136337</c:v>
                </c:pt>
                <c:pt idx="7">
                  <c:v>-430.1315992476568</c:v>
                </c:pt>
                <c:pt idx="8">
                  <c:v>-467.9749516734188</c:v>
                </c:pt>
                <c:pt idx="9">
                  <c:v>-501.774346482761</c:v>
                </c:pt>
                <c:pt idx="10">
                  <c:v>-532.0061328331981</c:v>
                </c:pt>
                <c:pt idx="11">
                  <c:v>-559.0931689046605</c:v>
                </c:pt>
                <c:pt idx="12">
                  <c:v>-583.4093299786431</c:v>
                </c:pt>
                <c:pt idx="13">
                  <c:v>-616.6355208440174</c:v>
                </c:pt>
                <c:pt idx="14">
                  <c:v>-645.748181934947</c:v>
                </c:pt>
                <c:pt idx="15">
                  <c:v>-671.4645558340151</c:v>
                </c:pt>
                <c:pt idx="16">
                  <c:v>-694.3051476759014</c:v>
                </c:pt>
                <c:pt idx="17">
                  <c:v>-714.688354545099</c:v>
                </c:pt>
                <c:pt idx="18">
                  <c:v>-732.9551961069774</c:v>
                </c:pt>
                <c:pt idx="19">
                  <c:v>-749.3871498107164</c:v>
                </c:pt>
                <c:pt idx="20">
                  <c:v>-764.211854876682</c:v>
                </c:pt>
                <c:pt idx="21">
                  <c:v>-777.6135698285234</c:v>
                </c:pt>
                <c:pt idx="22">
                  <c:v>-789.778966640499</c:v>
                </c:pt>
                <c:pt idx="23">
                  <c:v>-800.8523156117392</c:v>
                </c:pt>
                <c:pt idx="24">
                  <c:v>-810.957916039979</c:v>
                </c:pt>
                <c:pt idx="25">
                  <c:v>-820.2034071939414</c:v>
                </c:pt>
                <c:pt idx="26">
                  <c:v>-828.7014273239678</c:v>
                </c:pt>
                <c:pt idx="27">
                  <c:v>-836.5279953089843</c:v>
                </c:pt>
                <c:pt idx="28">
                  <c:v>-843.7504127367875</c:v>
                </c:pt>
                <c:pt idx="29">
                  <c:v>-850.4282894329074</c:v>
                </c:pt>
                <c:pt idx="30">
                  <c:v>-856.6144804966456</c:v>
                </c:pt>
                <c:pt idx="31">
                  <c:v>-862.3559034319674</c:v>
                </c:pt>
                <c:pt idx="32">
                  <c:v>-867.6942519325401</c:v>
                </c:pt>
                <c:pt idx="33">
                  <c:v>-872.6666076286107</c:v>
                </c:pt>
                <c:pt idx="34">
                  <c:v>-877.3059761036509</c:v>
                </c:pt>
                <c:pt idx="35">
                  <c:v>-881.6418226153794</c:v>
                </c:pt>
                <c:pt idx="36">
                  <c:v>-885.7004603027892</c:v>
                </c:pt>
                <c:pt idx="37">
                  <c:v>-889.5054193356763</c:v>
                </c:pt>
                <c:pt idx="38">
                  <c:v>-893.0777712314885</c:v>
                </c:pt>
                <c:pt idx="39">
                  <c:v>-896.4364460059574</c:v>
                </c:pt>
                <c:pt idx="40">
                  <c:v>-899.5984368905143</c:v>
                </c:pt>
                <c:pt idx="41">
                  <c:v>-902.5790247991206</c:v>
                </c:pt>
                <c:pt idx="42">
                  <c:v>-905.3898248002674</c:v>
                </c:pt>
                <c:pt idx="43">
                  <c:v>-908.0409053020014</c:v>
                </c:pt>
                <c:pt idx="44">
                  <c:v>-910.5471960722994</c:v>
                </c:pt>
                <c:pt idx="45">
                  <c:v>-912.9189162854724</c:v>
                </c:pt>
                <c:pt idx="46">
                  <c:v>-915.165343461158</c:v>
                </c:pt>
                <c:pt idx="47">
                  <c:v>-917.2949168126368</c:v>
                </c:pt>
                <c:pt idx="48">
                  <c:v>-919.3153283825068</c:v>
                </c:pt>
                <c:pt idx="49">
                  <c:v>-921.2336033295905</c:v>
                </c:pt>
                <c:pt idx="50">
                  <c:v>-923.0561707506134</c:v>
                </c:pt>
                <c:pt idx="51">
                  <c:v>-924.788926196437</c:v>
                </c:pt>
                <c:pt idx="52">
                  <c:v>-926.4372869516553</c:v>
                </c:pt>
                <c:pt idx="53">
                  <c:v>-928.0062408259092</c:v>
                </c:pt>
                <c:pt idx="54">
                  <c:v>-929.500389330038</c:v>
                </c:pt>
                <c:pt idx="55">
                  <c:v>-930.9239821930718</c:v>
                </c:pt>
                <c:pt idx="56">
                  <c:v>-932.2809510152683</c:v>
                </c:pt>
                <c:pt idx="57">
                  <c:v>-933.5749499457867</c:v>
                </c:pt>
                <c:pt idx="58">
                  <c:v>-934.8093758895681</c:v>
                </c:pt>
                <c:pt idx="59">
                  <c:v>-935.987392234823</c:v>
                </c:pt>
                <c:pt idx="60">
                  <c:v>-937.1119499903322</c:v>
                </c:pt>
                <c:pt idx="61">
                  <c:v>-938.1858066241735</c:v>
                </c:pt>
                <c:pt idx="62">
                  <c:v>-939.2115428754644</c:v>
                </c:pt>
                <c:pt idx="63">
                  <c:v>-940.1915777777846</c:v>
                </c:pt>
                <c:pt idx="64">
                  <c:v>-941.1281821038258</c:v>
                </c:pt>
                <c:pt idx="65">
                  <c:v>-942.0234904155283</c:v>
                </c:pt>
                <c:pt idx="66">
                  <c:v>-942.8795118813033</c:v>
                </c:pt>
                <c:pt idx="67">
                  <c:v>-943.698140002574</c:v>
                </c:pt>
                <c:pt idx="68">
                  <c:v>-944.4811613681551</c:v>
                </c:pt>
                <c:pt idx="69">
                  <c:v>-945.2302635527116</c:v>
                </c:pt>
                <c:pt idx="70">
                  <c:v>-945.9470422746778</c:v>
                </c:pt>
                <c:pt idx="71">
                  <c:v>-946.6330078686547</c:v>
                </c:pt>
                <c:pt idx="72">
                  <c:v>-947.28959115867</c:v>
                </c:pt>
                <c:pt idx="73">
                  <c:v>-947.9181487983402</c:v>
                </c:pt>
                <c:pt idx="74">
                  <c:v>-948.5199681360646</c:v>
                </c:pt>
                <c:pt idx="75">
                  <c:v>-949.096271656482</c:v>
                </c:pt>
                <c:pt idx="76">
                  <c:v>-949.6482210433926</c:v>
                </c:pt>
                <c:pt idx="77">
                  <c:v>-950.1769209040328</c:v>
                </c:pt>
                <c:pt idx="78">
                  <c:v>-950.683422189921</c:v>
                </c:pt>
                <c:pt idx="79">
                  <c:v>-951.1687253454111</c:v>
                </c:pt>
                <c:pt idx="80">
                  <c:v>-951.6337832114835</c:v>
                </c:pt>
                <c:pt idx="81">
                  <c:v>-952.079503709128</c:v>
                </c:pt>
                <c:pt idx="82">
                  <c:v>-952.5067523239093</c:v>
                </c:pt>
                <c:pt idx="83">
                  <c:v>-952.9163544108967</c:v>
                </c:pt>
                <c:pt idx="84">
                  <c:v>-953.3090973369134</c:v>
                </c:pt>
                <c:pt idx="85">
                  <c:v>-953.685732475222</c:v>
                </c:pt>
                <c:pt idx="86">
                  <c:v>-954.046977066065</c:v>
                </c:pt>
                <c:pt idx="87">
                  <c:v>-954.3935159550296</c:v>
                </c:pt>
                <c:pt idx="88">
                  <c:v>-954.7260032199034</c:v>
                </c:pt>
                <c:pt idx="89">
                  <c:v>-955.0450636955483</c:v>
                </c:pt>
                <c:pt idx="90">
                  <c:v>-955.3512944053263</c:v>
                </c:pt>
                <c:pt idx="91">
                  <c:v>-955.6452659066825</c:v>
                </c:pt>
                <c:pt idx="92">
                  <c:v>-955.9275235577376</c:v>
                </c:pt>
                <c:pt idx="93">
                  <c:v>-956.1985887111056</c:v>
                </c:pt>
                <c:pt idx="94">
                  <c:v>-956.4589598403633</c:v>
                </c:pt>
                <c:pt idx="95">
                  <c:v>-956.7091136042594</c:v>
                </c:pt>
                <c:pt idx="96">
                  <c:v>-956.9495058531284</c:v>
                </c:pt>
                <c:pt idx="97">
                  <c:v>-957.180572581615</c:v>
                </c:pt>
                <c:pt idx="98">
                  <c:v>-957.4027308313932</c:v>
                </c:pt>
                <c:pt idx="99">
                  <c:v>-957.61637954727</c:v>
                </c:pt>
                <c:pt idx="100">
                  <c:v>-957.8219003897128</c:v>
                </c:pt>
                <c:pt idx="101">
                  <c:v>-958.0196585066357</c:v>
                </c:pt>
                <c:pt idx="102">
                  <c:v>-958.210003266925</c:v>
                </c:pt>
                <c:pt idx="103">
                  <c:v>-958.393268958164</c:v>
                </c:pt>
                <c:pt idx="104">
                  <c:v>-958.5697754505933</c:v>
                </c:pt>
                <c:pt idx="105">
                  <c:v>-958.7398288293564</c:v>
                </c:pt>
                <c:pt idx="106">
                  <c:v>-958.9037219968295</c:v>
                </c:pt>
                <c:pt idx="107">
                  <c:v>-959.0617352467255</c:v>
                </c:pt>
                <c:pt idx="108">
                  <c:v>-959.2141368115351</c:v>
                </c:pt>
                <c:pt idx="109">
                  <c:v>-959.361183384744</c:v>
                </c:pt>
                <c:pt idx="110">
                  <c:v>-959.503120619207</c:v>
                </c:pt>
                <c:pt idx="111">
                  <c:v>-959.6401836028284</c:v>
                </c:pt>
                <c:pt idx="112">
                  <c:v>-959.7725973128868</c:v>
                </c:pt>
                <c:pt idx="113">
                  <c:v>-959.900577049926</c:v>
                </c:pt>
                <c:pt idx="114">
                  <c:v>-960.0243288523324</c:v>
                </c:pt>
                <c:pt idx="115">
                  <c:v>-960.1440498925224</c:v>
                </c:pt>
                <c:pt idx="116">
                  <c:v>-960.2599288556509</c:v>
                </c:pt>
                <c:pt idx="117">
                  <c:v>-960.372146301662</c:v>
                </c:pt>
                <c:pt idx="118">
                  <c:v>-960.4808750115134</c:v>
                </c:pt>
                <c:pt idx="119">
                  <c:v>-960.586280318285</c:v>
                </c:pt>
              </c:numCache>
            </c:numRef>
          </c:yVal>
          <c:smooth val="1"/>
          <c:extLst xmlns:c16r2="http://schemas.microsoft.com/office/drawing/2015/06/chart">
            <c:ext xmlns:c16="http://schemas.microsoft.com/office/drawing/2014/chart" uri="{C3380CC4-5D6E-409C-BE32-E72D297353CC}">
              <c16:uniqueId val="{00000002-0CE7-4CDA-8B8F-1C841A52237D}"/>
            </c:ext>
          </c:extLst>
        </c:ser>
        <c:ser>
          <c:idx val="7"/>
          <c:order val="3"/>
          <c:tx>
            <c:strRef>
              <c:f>'SA-Policy-G'!$F$123</c:f>
              <c:strCache>
                <c:ptCount val="1"/>
                <c:pt idx="0">
                  <c:v>SHUD Deaths for 1.5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147.1946304845744</c:v>
                </c:pt>
                <c:pt idx="2">
                  <c:v>274.9273044680554</c:v>
                </c:pt>
                <c:pt idx="3">
                  <c:v>386.0407074273933</c:v>
                </c:pt>
                <c:pt idx="4">
                  <c:v>482.9240533348346</c:v>
                </c:pt>
                <c:pt idx="5">
                  <c:v>567.5904361196581</c:v>
                </c:pt>
                <c:pt idx="6">
                  <c:v>641.7400397472348</c:v>
                </c:pt>
                <c:pt idx="7">
                  <c:v>706.8119786403888</c:v>
                </c:pt>
                <c:pt idx="8">
                  <c:v>764.0269863125598</c:v>
                </c:pt>
                <c:pt idx="9">
                  <c:v>814.422694626952</c:v>
                </c:pt>
                <c:pt idx="10">
                  <c:v>858.8828831239804</c:v>
                </c:pt>
                <c:pt idx="11">
                  <c:v>898.1617983181115</c:v>
                </c:pt>
                <c:pt idx="12">
                  <c:v>932.9044256727733</c:v>
                </c:pt>
                <c:pt idx="13">
                  <c:v>983.4125334204278</c:v>
                </c:pt>
                <c:pt idx="14">
                  <c:v>1027.185112694588</c:v>
                </c:pt>
                <c:pt idx="15">
                  <c:v>1065.378352474138</c:v>
                </c:pt>
                <c:pt idx="16">
                  <c:v>1098.889980970096</c:v>
                </c:pt>
                <c:pt idx="17">
                  <c:v>1128.427076201603</c:v>
                </c:pt>
                <c:pt idx="18">
                  <c:v>1154.554462443812</c:v>
                </c:pt>
                <c:pt idx="19">
                  <c:v>1177.729475523454</c:v>
                </c:pt>
                <c:pt idx="20">
                  <c:v>1198.327155633227</c:v>
                </c:pt>
                <c:pt idx="21">
                  <c:v>1216.658683557894</c:v>
                </c:pt>
                <c:pt idx="22">
                  <c:v>1232.985019157172</c:v>
                </c:pt>
                <c:pt idx="23">
                  <c:v>1247.527109227907</c:v>
                </c:pt>
                <c:pt idx="24">
                  <c:v>1260.473622634419</c:v>
                </c:pt>
                <c:pt idx="25">
                  <c:v>1271.986886986282</c:v>
                </c:pt>
                <c:pt idx="26">
                  <c:v>1282.240882057212</c:v>
                </c:pt>
                <c:pt idx="27">
                  <c:v>1291.348566734843</c:v>
                </c:pt>
                <c:pt idx="28">
                  <c:v>1299.410118709307</c:v>
                </c:pt>
                <c:pt idx="29">
                  <c:v>1306.514725478318</c:v>
                </c:pt>
                <c:pt idx="30">
                  <c:v>1312.742005756872</c:v>
                </c:pt>
                <c:pt idx="31">
                  <c:v>1318.163224533924</c:v>
                </c:pt>
                <c:pt idx="32">
                  <c:v>1322.842335700333</c:v>
                </c:pt>
                <c:pt idx="33">
                  <c:v>1326.836879439443</c:v>
                </c:pt>
                <c:pt idx="34">
                  <c:v>1330.198756700736</c:v>
                </c:pt>
                <c:pt idx="35">
                  <c:v>1332.974899217644</c:v>
                </c:pt>
                <c:pt idx="36">
                  <c:v>1335.20785043974</c:v>
                </c:pt>
                <c:pt idx="37">
                  <c:v>1336.936270250033</c:v>
                </c:pt>
                <c:pt idx="38">
                  <c:v>1338.195374299626</c:v>
                </c:pt>
                <c:pt idx="39">
                  <c:v>1339.017374286914</c:v>
                </c:pt>
                <c:pt idx="40">
                  <c:v>1339.431732054034</c:v>
                </c:pt>
                <c:pt idx="41">
                  <c:v>1339.465459360202</c:v>
                </c:pt>
                <c:pt idx="42">
                  <c:v>1339.143379869628</c:v>
                </c:pt>
                <c:pt idx="43">
                  <c:v>1338.4883582612</c:v>
                </c:pt>
                <c:pt idx="44">
                  <c:v>1337.5215010264</c:v>
                </c:pt>
                <c:pt idx="45">
                  <c:v>1336.262332825348</c:v>
                </c:pt>
                <c:pt idx="46">
                  <c:v>1334.728951692213</c:v>
                </c:pt>
                <c:pt idx="47">
                  <c:v>1332.9381658994</c:v>
                </c:pt>
                <c:pt idx="48">
                  <c:v>1330.905614886201</c:v>
                </c:pt>
                <c:pt idx="49">
                  <c:v>1328.645876317411</c:v>
                </c:pt>
                <c:pt idx="50">
                  <c:v>1326.172561049671</c:v>
                </c:pt>
                <c:pt idx="51">
                  <c:v>1323.498397538757</c:v>
                </c:pt>
                <c:pt idx="52">
                  <c:v>1320.635307111432</c:v>
                </c:pt>
                <c:pt idx="53">
                  <c:v>1317.594470998258</c:v>
                </c:pt>
                <c:pt idx="54">
                  <c:v>1314.386390291119</c:v>
                </c:pt>
                <c:pt idx="55">
                  <c:v>1311.020939683446</c:v>
                </c:pt>
                <c:pt idx="56">
                  <c:v>1307.507415738493</c:v>
                </c:pt>
                <c:pt idx="57">
                  <c:v>1303.854580334947</c:v>
                </c:pt>
                <c:pt idx="58">
                  <c:v>1300.070699856022</c:v>
                </c:pt>
                <c:pt idx="59">
                  <c:v>1296.163580616202</c:v>
                </c:pt>
                <c:pt idx="60">
                  <c:v>1292.140600957365</c:v>
                </c:pt>
                <c:pt idx="61">
                  <c:v>1288.008740391846</c:v>
                </c:pt>
                <c:pt idx="62">
                  <c:v>1283.774606122961</c:v>
                </c:pt>
                <c:pt idx="63">
                  <c:v>1279.444457232575</c:v>
                </c:pt>
                <c:pt idx="64">
                  <c:v>1275.024226789798</c:v>
                </c:pt>
                <c:pt idx="65">
                  <c:v>1270.519542104007</c:v>
                </c:pt>
                <c:pt idx="66">
                  <c:v>1265.935743318022</c:v>
                </c:pt>
                <c:pt idx="67">
                  <c:v>1261.277900514035</c:v>
                </c:pt>
                <c:pt idx="68">
                  <c:v>1256.550829484356</c:v>
                </c:pt>
                <c:pt idx="69">
                  <c:v>1251.759106301123</c:v>
                </c:pt>
                <c:pt idx="70">
                  <c:v>1246.90708080342</c:v>
                </c:pt>
                <c:pt idx="71">
                  <c:v>1241.998889106564</c:v>
                </c:pt>
                <c:pt idx="72">
                  <c:v>1237.038465226365</c:v>
                </c:pt>
                <c:pt idx="73">
                  <c:v>1232.029551900554</c:v>
                </c:pt>
                <c:pt idx="74">
                  <c:v>1226.975710680504</c:v>
                </c:pt>
                <c:pt idx="75">
                  <c:v>1221.8803313582</c:v>
                </c:pt>
                <c:pt idx="76">
                  <c:v>1216.746640786335</c:v>
                </c:pt>
                <c:pt idx="77">
                  <c:v>1211.577711143208</c:v>
                </c:pt>
                <c:pt idx="78">
                  <c:v>1206.376467688598</c:v>
                </c:pt>
                <c:pt idx="79">
                  <c:v>1201.145696051942</c:v>
                </c:pt>
                <c:pt idx="80">
                  <c:v>1195.888049089923</c:v>
                </c:pt>
                <c:pt idx="81">
                  <c:v>1190.60605334679</c:v>
                </c:pt>
                <c:pt idx="82">
                  <c:v>1185.302115147428</c:v>
                </c:pt>
                <c:pt idx="83">
                  <c:v>1179.978526350268</c:v>
                </c:pt>
                <c:pt idx="84">
                  <c:v>1174.637469784503</c:v>
                </c:pt>
                <c:pt idx="85">
                  <c:v>1169.2810243938</c:v>
                </c:pt>
                <c:pt idx="86">
                  <c:v>1163.91117010664</c:v>
                </c:pt>
                <c:pt idx="87">
                  <c:v>1158.529792451606</c:v>
                </c:pt>
                <c:pt idx="88">
                  <c:v>1153.138686934292</c:v>
                </c:pt>
                <c:pt idx="89">
                  <c:v>1147.739563191122</c:v>
                </c:pt>
                <c:pt idx="90">
                  <c:v>1142.334048934008</c:v>
                </c:pt>
                <c:pt idx="91">
                  <c:v>1136.923693698683</c:v>
                </c:pt>
                <c:pt idx="92">
                  <c:v>1131.509972408452</c:v>
                </c:pt>
                <c:pt idx="93">
                  <c:v>1126.094288764248</c:v>
                </c:pt>
                <c:pt idx="94">
                  <c:v>1120.67797847098</c:v>
                </c:pt>
                <c:pt idx="95">
                  <c:v>1115.262312309433</c:v>
                </c:pt>
                <c:pt idx="96">
                  <c:v>1109.848499062311</c:v>
                </c:pt>
                <c:pt idx="97">
                  <c:v>1104.437688302398</c:v>
                </c:pt>
                <c:pt idx="98">
                  <c:v>1099.030973050221</c:v>
                </c:pt>
                <c:pt idx="99">
                  <c:v>1093.629392308149</c:v>
                </c:pt>
                <c:pt idx="100">
                  <c:v>1088.233933477357</c:v>
                </c:pt>
                <c:pt idx="101">
                  <c:v>1082.845534663684</c:v>
                </c:pt>
                <c:pt idx="102">
                  <c:v>1077.465086878028</c:v>
                </c:pt>
                <c:pt idx="103">
                  <c:v>1072.093436136558</c:v>
                </c:pt>
                <c:pt idx="104">
                  <c:v>1066.731385465743</c:v>
                </c:pt>
                <c:pt idx="105">
                  <c:v>1061.379696816806</c:v>
                </c:pt>
                <c:pt idx="106">
                  <c:v>1056.039092894086</c:v>
                </c:pt>
                <c:pt idx="107">
                  <c:v>1050.710258901373</c:v>
                </c:pt>
                <c:pt idx="108">
                  <c:v>1045.393844210183</c:v>
                </c:pt>
                <c:pt idx="109">
                  <c:v>1040.090463953634</c:v>
                </c:pt>
                <c:pt idx="110">
                  <c:v>1034.800700549445</c:v>
                </c:pt>
                <c:pt idx="111">
                  <c:v>1029.525105155342</c:v>
                </c:pt>
                <c:pt idx="112">
                  <c:v>1024.264199060023</c:v>
                </c:pt>
                <c:pt idx="113">
                  <c:v>1019.01847501263</c:v>
                </c:pt>
                <c:pt idx="114">
                  <c:v>1013.788398493576</c:v>
                </c:pt>
                <c:pt idx="115">
                  <c:v>1008.574408929371</c:v>
                </c:pt>
                <c:pt idx="116">
                  <c:v>1003.376920854012</c:v>
                </c:pt>
                <c:pt idx="117">
                  <c:v>998.1963250193365</c:v>
                </c:pt>
                <c:pt idx="118">
                  <c:v>993.032989456653</c:v>
                </c:pt>
                <c:pt idx="119">
                  <c:v>987.8872604918168</c:v>
                </c:pt>
              </c:numCache>
            </c:numRef>
          </c:yVal>
          <c:smooth val="1"/>
          <c:extLst xmlns:c16r2="http://schemas.microsoft.com/office/drawing/2015/06/chart">
            <c:ext xmlns:c16="http://schemas.microsoft.com/office/drawing/2014/chart" uri="{C3380CC4-5D6E-409C-BE32-E72D297353CC}">
              <c16:uniqueId val="{00000003-0CE7-4CDA-8B8F-1C841A52237D}"/>
            </c:ext>
          </c:extLst>
        </c:ser>
        <c:ser>
          <c:idx val="4"/>
          <c:order val="4"/>
          <c:tx>
            <c:strRef>
              <c:f>'SA-Policy-G'!$O$123</c:f>
              <c:strCache>
                <c:ptCount val="1"/>
                <c:pt idx="0">
                  <c:v>SHUD Deaths for 1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147.1946304845742</c:v>
                </c:pt>
                <c:pt idx="2">
                  <c:v>275.3856313417451</c:v>
                </c:pt>
                <c:pt idx="3">
                  <c:v>387.2755789115589</c:v>
                </c:pt>
                <c:pt idx="4">
                  <c:v>485.1578547674278</c:v>
                </c:pt>
                <c:pt idx="5">
                  <c:v>570.9799156384867</c:v>
                </c:pt>
                <c:pt idx="6">
                  <c:v>646.3968959989844</c:v>
                </c:pt>
                <c:pt idx="7">
                  <c:v>712.8168957544624</c:v>
                </c:pt>
                <c:pt idx="8">
                  <c:v>771.4392014845714</c:v>
                </c:pt>
                <c:pt idx="9">
                  <c:v>823.2865214315701</c:v>
                </c:pt>
                <c:pt idx="10">
                  <c:v>869.232161361762</c:v>
                </c:pt>
                <c:pt idx="11">
                  <c:v>910.0229323360141</c:v>
                </c:pt>
                <c:pt idx="12">
                  <c:v>946.298462256168</c:v>
                </c:pt>
                <c:pt idx="13">
                  <c:v>998.356586483613</c:v>
                </c:pt>
                <c:pt idx="14">
                  <c:v>1043.693460805163</c:v>
                </c:pt>
                <c:pt idx="15">
                  <c:v>1083.46383896451</c:v>
                </c:pt>
                <c:pt idx="16">
                  <c:v>1118.564086427548</c:v>
                </c:pt>
                <c:pt idx="17">
                  <c:v>1149.70004156726</c:v>
                </c:pt>
                <c:pt idx="18">
                  <c:v>1177.43539344251</c:v>
                </c:pt>
                <c:pt idx="19">
                  <c:v>1202.226433216385</c:v>
                </c:pt>
                <c:pt idx="20">
                  <c:v>1224.447236450367</c:v>
                </c:pt>
                <c:pt idx="21">
                  <c:v>1244.40809104426</c:v>
                </c:pt>
                <c:pt idx="22">
                  <c:v>1262.369128943857</c:v>
                </c:pt>
                <c:pt idx="23">
                  <c:v>1278.550528274897</c:v>
                </c:pt>
                <c:pt idx="24">
                  <c:v>1293.140243494763</c:v>
                </c:pt>
                <c:pt idx="25">
                  <c:v>1306.299937650245</c:v>
                </c:pt>
                <c:pt idx="26">
                  <c:v>1318.20284775589</c:v>
                </c:pt>
                <c:pt idx="27">
                  <c:v>1328.96138301681</c:v>
                </c:pt>
                <c:pt idx="28">
                  <c:v>1338.675213884034</c:v>
                </c:pt>
                <c:pt idx="29">
                  <c:v>1347.43304955384</c:v>
                </c:pt>
                <c:pt idx="30">
                  <c:v>1355.314058019496</c:v>
                </c:pt>
                <c:pt idx="31">
                  <c:v>1362.389079746438</c:v>
                </c:pt>
                <c:pt idx="32">
                  <c:v>1368.721668881437</c:v>
                </c:pt>
                <c:pt idx="33">
                  <c:v>1374.368989218495</c:v>
                </c:pt>
                <c:pt idx="34">
                  <c:v>1379.382587266497</c:v>
                </c:pt>
                <c:pt idx="35">
                  <c:v>1383.809060898811</c:v>
                </c:pt>
                <c:pt idx="36">
                  <c:v>1387.690638969372</c:v>
                </c:pt>
                <c:pt idx="37">
                  <c:v>1391.065684776492</c:v>
                </c:pt>
                <c:pt idx="38">
                  <c:v>1393.969134213763</c:v>
                </c:pt>
                <c:pt idx="39">
                  <c:v>1396.432934397581</c:v>
                </c:pt>
                <c:pt idx="40">
                  <c:v>1398.4862974615</c:v>
                </c:pt>
                <c:pt idx="41">
                  <c:v>1400.155999359357</c:v>
                </c:pt>
                <c:pt idx="42">
                  <c:v>1401.46664091386</c:v>
                </c:pt>
                <c:pt idx="43">
                  <c:v>1402.440876072872</c:v>
                </c:pt>
                <c:pt idx="44">
                  <c:v>1403.099611932736</c:v>
                </c:pt>
                <c:pt idx="45">
                  <c:v>1403.46218439123</c:v>
                </c:pt>
                <c:pt idx="46">
                  <c:v>1403.546512714508</c:v>
                </c:pt>
                <c:pt idx="47">
                  <c:v>1403.369235820977</c:v>
                </c:pt>
                <c:pt idx="48">
                  <c:v>1402.94583268168</c:v>
                </c:pt>
                <c:pt idx="49">
                  <c:v>1402.290728897145</c:v>
                </c:pt>
                <c:pt idx="50">
                  <c:v>1401.417391223293</c:v>
                </c:pt>
                <c:pt idx="51">
                  <c:v>1400.338411575017</c:v>
                </c:pt>
                <c:pt idx="52">
                  <c:v>1399.065581925204</c:v>
                </c:pt>
                <c:pt idx="53">
                  <c:v>1397.609960995881</c:v>
                </c:pt>
                <c:pt idx="54">
                  <c:v>1395.981933899332</c:v>
                </c:pt>
                <c:pt idx="55">
                  <c:v>1394.191265584173</c:v>
                </c:pt>
                <c:pt idx="56">
                  <c:v>1392.24714882922</c:v>
                </c:pt>
                <c:pt idx="57">
                  <c:v>1390.158247432227</c:v>
                </c:pt>
                <c:pt idx="58">
                  <c:v>1387.93273515771</c:v>
                </c:pt>
                <c:pt idx="59">
                  <c:v>1385.578330936366</c:v>
                </c:pt>
                <c:pt idx="60">
                  <c:v>1383.10233074634</c:v>
                </c:pt>
                <c:pt idx="61">
                  <c:v>1380.51163655264</c:v>
                </c:pt>
                <c:pt idx="62">
                  <c:v>1377.812782634115</c:v>
                </c:pt>
                <c:pt idx="63">
                  <c:v>1375.011959586688</c:v>
                </c:pt>
                <c:pt idx="64">
                  <c:v>1372.115036256028</c:v>
                </c:pt>
                <c:pt idx="65">
                  <c:v>1369.127579822247</c:v>
                </c:pt>
                <c:pt idx="66">
                  <c:v>1366.054874231785</c:v>
                </c:pt>
                <c:pt idx="67">
                  <c:v>1362.9019371486</c:v>
                </c:pt>
                <c:pt idx="68">
                  <c:v>1359.673535576257</c:v>
                </c:pt>
                <c:pt idx="69">
                  <c:v>1356.37420028468</c:v>
                </c:pt>
                <c:pt idx="70">
                  <c:v>1353.008239159672</c:v>
                </c:pt>
                <c:pt idx="71">
                  <c:v>1349.579749579676</c:v>
                </c:pt>
                <c:pt idx="72">
                  <c:v>1346.092629912286</c:v>
                </c:pt>
                <c:pt idx="73">
                  <c:v>1342.550590212539</c:v>
                </c:pt>
                <c:pt idx="74">
                  <c:v>1338.957162195844</c:v>
                </c:pt>
                <c:pt idx="75">
                  <c:v>1335.315708550351</c:v>
                </c:pt>
                <c:pt idx="76">
                  <c:v>1331.629431646487</c:v>
                </c:pt>
                <c:pt idx="77">
                  <c:v>1327.901381695155</c:v>
                </c:pt>
                <c:pt idx="78">
                  <c:v>1324.13446440065</c:v>
                </c:pt>
                <c:pt idx="79">
                  <c:v>1320.331448149486</c:v>
                </c:pt>
                <c:pt idx="80">
                  <c:v>1316.494970772131</c:v>
                </c:pt>
                <c:pt idx="81">
                  <c:v>1312.627545910845</c:v>
                </c:pt>
                <c:pt idx="82">
                  <c:v>1308.73156902355</c:v>
                </c:pt>
                <c:pt idx="83">
                  <c:v>1304.809323050706</c:v>
                </c:pt>
                <c:pt idx="84">
                  <c:v>1300.86298376956</c:v>
                </c:pt>
                <c:pt idx="85">
                  <c:v>1296.894624857885</c:v>
                </c:pt>
                <c:pt idx="86">
                  <c:v>1292.90622268725</c:v>
                </c:pt>
                <c:pt idx="87">
                  <c:v>1288.89966086399</c:v>
                </c:pt>
                <c:pt idx="88">
                  <c:v>1284.876734534584</c:v>
                </c:pt>
                <c:pt idx="89">
                  <c:v>1280.839154470521</c:v>
                </c:pt>
                <c:pt idx="90">
                  <c:v>1276.788550946593</c:v>
                </c:pt>
                <c:pt idx="91">
                  <c:v>1272.726477425313</c:v>
                </c:pt>
                <c:pt idx="92">
                  <c:v>1268.654414059167</c:v>
                </c:pt>
                <c:pt idx="93">
                  <c:v>1264.573771021486</c:v>
                </c:pt>
                <c:pt idx="94">
                  <c:v>1260.485891675833</c:v>
                </c:pt>
                <c:pt idx="95">
                  <c:v>1256.392055593153</c:v>
                </c:pt>
                <c:pt idx="96">
                  <c:v>1252.29348142514</c:v>
                </c:pt>
                <c:pt idx="97">
                  <c:v>1248.19132964176</c:v>
                </c:pt>
                <c:pt idx="98">
                  <c:v>1244.086705140243</c:v>
                </c:pt>
                <c:pt idx="99">
                  <c:v>1239.980659732411</c:v>
                </c:pt>
                <c:pt idx="100">
                  <c:v>1235.874194516691</c:v>
                </c:pt>
                <c:pt idx="101">
                  <c:v>1231.768262140801</c:v>
                </c:pt>
                <c:pt idx="102">
                  <c:v>1227.663768960681</c:v>
                </c:pt>
                <c:pt idx="103">
                  <c:v>1223.561577100882</c:v>
                </c:pt>
                <c:pt idx="104">
                  <c:v>1219.462506421352</c:v>
                </c:pt>
                <c:pt idx="105">
                  <c:v>1215.367336395214</c:v>
                </c:pt>
                <c:pt idx="106">
                  <c:v>1211.276807901872</c:v>
                </c:pt>
                <c:pt idx="107">
                  <c:v>1207.191624939564</c:v>
                </c:pt>
                <c:pt idx="108">
                  <c:v>1203.112456261188</c:v>
                </c:pt>
                <c:pt idx="109">
                  <c:v>1199.039936937076</c:v>
                </c:pt>
                <c:pt idx="110">
                  <c:v>1194.974669848134</c:v>
                </c:pt>
                <c:pt idx="111">
                  <c:v>1190.917227112636</c:v>
                </c:pt>
                <c:pt idx="112">
                  <c:v>1186.868151449728</c:v>
                </c:pt>
                <c:pt idx="113">
                  <c:v>1182.827957482597</c:v>
                </c:pt>
                <c:pt idx="114">
                  <c:v>1178.797132984058</c:v>
                </c:pt>
                <c:pt idx="115">
                  <c:v>1174.776140067203</c:v>
                </c:pt>
                <c:pt idx="116">
                  <c:v>1170.765416323612</c:v>
                </c:pt>
                <c:pt idx="117">
                  <c:v>1166.7653759115</c:v>
                </c:pt>
                <c:pt idx="118">
                  <c:v>1162.77641059606</c:v>
                </c:pt>
                <c:pt idx="119">
                  <c:v>1158.798890744165</c:v>
                </c:pt>
              </c:numCache>
            </c:numRef>
          </c:yVal>
          <c:smooth val="1"/>
          <c:extLst xmlns:c16r2="http://schemas.microsoft.com/office/drawing/2015/06/chart">
            <c:ext xmlns:c16="http://schemas.microsoft.com/office/drawing/2014/chart" uri="{C3380CC4-5D6E-409C-BE32-E72D297353CC}">
              <c16:uniqueId val="{00000004-0CE7-4CDA-8B8F-1C841A52237D}"/>
            </c:ext>
          </c:extLst>
        </c:ser>
        <c:ser>
          <c:idx val="1"/>
          <c:order val="5"/>
          <c:tx>
            <c:strRef>
              <c:f>'SA-Policy-G'!$X$123</c:f>
              <c:strCache>
                <c:ptCount val="1"/>
                <c:pt idx="0">
                  <c:v>SHUD Deaths for 0.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143.5876985532126</c:v>
                </c:pt>
                <c:pt idx="2">
                  <c:v>269.2705698161538</c:v>
                </c:pt>
                <c:pt idx="3">
                  <c:v>379.5034886729997</c:v>
                </c:pt>
                <c:pt idx="4">
                  <c:v>476.3996005010376</c:v>
                </c:pt>
                <c:pt idx="5">
                  <c:v>561.7750547729541</c:v>
                </c:pt>
                <c:pt idx="6">
                  <c:v>637.1886174857674</c:v>
                </c:pt>
                <c:pt idx="7">
                  <c:v>703.9770479376145</c:v>
                </c:pt>
                <c:pt idx="8">
                  <c:v>763.286283078047</c:v>
                </c:pt>
                <c:pt idx="9">
                  <c:v>816.0986626864762</c:v>
                </c:pt>
                <c:pt idx="10">
                  <c:v>863.2565285921312</c:v>
                </c:pt>
                <c:pt idx="11">
                  <c:v>905.482571610311</c:v>
                </c:pt>
                <c:pt idx="12">
                  <c:v>943.3973041135654</c:v>
                </c:pt>
                <c:pt idx="13">
                  <c:v>996.8948227084244</c:v>
                </c:pt>
                <c:pt idx="14">
                  <c:v>1043.580124804259</c:v>
                </c:pt>
                <c:pt idx="15">
                  <c:v>1084.715630129661</c:v>
                </c:pt>
                <c:pt idx="16">
                  <c:v>1121.199523481838</c:v>
                </c:pt>
                <c:pt idx="17">
                  <c:v>1153.73870141263</c:v>
                </c:pt>
                <c:pt idx="18">
                  <c:v>1182.897372907498</c:v>
                </c:pt>
                <c:pt idx="19">
                  <c:v>1209.131941704664</c:v>
                </c:pt>
                <c:pt idx="20">
                  <c:v>1232.803623471343</c:v>
                </c:pt>
                <c:pt idx="21">
                  <c:v>1254.198511014748</c:v>
                </c:pt>
                <c:pt idx="22">
                  <c:v>1273.608130532862</c:v>
                </c:pt>
                <c:pt idx="23">
                  <c:v>1291.252056180806</c:v>
                </c:pt>
                <c:pt idx="24">
                  <c:v>1307.317579650415</c:v>
                </c:pt>
                <c:pt idx="25">
                  <c:v>1321.96566563213</c:v>
                </c:pt>
                <c:pt idx="26">
                  <c:v>1335.368019230242</c:v>
                </c:pt>
                <c:pt idx="27">
                  <c:v>1347.635915429165</c:v>
                </c:pt>
                <c:pt idx="28">
                  <c:v>1358.86811792015</c:v>
                </c:pt>
                <c:pt idx="29">
                  <c:v>1369.152459149021</c:v>
                </c:pt>
                <c:pt idx="30">
                  <c:v>1378.567262621727</c:v>
                </c:pt>
                <c:pt idx="31">
                  <c:v>1387.182558382791</c:v>
                </c:pt>
                <c:pt idx="32">
                  <c:v>1395.061125157157</c:v>
                </c:pt>
                <c:pt idx="33">
                  <c:v>1402.259364646124</c:v>
                </c:pt>
                <c:pt idx="34">
                  <c:v>1408.82805575923</c:v>
                </c:pt>
                <c:pt idx="35">
                  <c:v>1414.813120447182</c:v>
                </c:pt>
                <c:pt idx="36">
                  <c:v>1420.256145699735</c:v>
                </c:pt>
                <c:pt idx="37">
                  <c:v>1425.194885837338</c:v>
                </c:pt>
                <c:pt idx="38">
                  <c:v>1429.663699514311</c:v>
                </c:pt>
                <c:pt idx="39">
                  <c:v>1433.693985294856</c:v>
                </c:pt>
                <c:pt idx="40">
                  <c:v>1437.314435494057</c:v>
                </c:pt>
                <c:pt idx="41">
                  <c:v>1440.551334089218</c:v>
                </c:pt>
                <c:pt idx="42">
                  <c:v>1443.424296026117</c:v>
                </c:pt>
                <c:pt idx="43">
                  <c:v>1445.950622095829</c:v>
                </c:pt>
                <c:pt idx="44">
                  <c:v>1448.158645632841</c:v>
                </c:pt>
                <c:pt idx="45">
                  <c:v>1450.067396217226</c:v>
                </c:pt>
                <c:pt idx="46">
                  <c:v>1451.694505431622</c:v>
                </c:pt>
                <c:pt idx="47">
                  <c:v>1453.056342079101</c:v>
                </c:pt>
                <c:pt idx="48">
                  <c:v>1454.168131748901</c:v>
                </c:pt>
                <c:pt idx="49">
                  <c:v>1455.04406251264</c:v>
                </c:pt>
                <c:pt idx="50">
                  <c:v>1455.697378621223</c:v>
                </c:pt>
                <c:pt idx="51">
                  <c:v>1456.140463728433</c:v>
                </c:pt>
                <c:pt idx="52">
                  <c:v>1456.384915051778</c:v>
                </c:pt>
                <c:pt idx="53">
                  <c:v>1456.441609371845</c:v>
                </c:pt>
                <c:pt idx="54">
                  <c:v>1456.320762021736</c:v>
                </c:pt>
                <c:pt idx="55">
                  <c:v>1456.031971893558</c:v>
                </c:pt>
                <c:pt idx="56">
                  <c:v>1455.5842684012</c:v>
                </c:pt>
                <c:pt idx="57">
                  <c:v>1454.986176459706</c:v>
                </c:pt>
                <c:pt idx="58">
                  <c:v>1454.245741099555</c:v>
                </c:pt>
                <c:pt idx="59">
                  <c:v>1453.370562120712</c:v>
                </c:pt>
                <c:pt idx="60">
                  <c:v>1452.367825492328</c:v>
                </c:pt>
                <c:pt idx="61">
                  <c:v>1451.244331834611</c:v>
                </c:pt>
                <c:pt idx="62">
                  <c:v>1450.006522310355</c:v>
                </c:pt>
                <c:pt idx="63">
                  <c:v>1448.660502213416</c:v>
                </c:pt>
                <c:pt idx="64">
                  <c:v>1447.21206250606</c:v>
                </c:pt>
                <c:pt idx="65">
                  <c:v>1445.66669952657</c:v>
                </c:pt>
                <c:pt idx="66">
                  <c:v>1444.029633061304</c:v>
                </c:pt>
                <c:pt idx="67">
                  <c:v>1442.305822952293</c:v>
                </c:pt>
                <c:pt idx="68">
                  <c:v>1440.49998437766</c:v>
                </c:pt>
                <c:pt idx="69">
                  <c:v>1438.616601950928</c:v>
                </c:pt>
                <c:pt idx="70">
                  <c:v>1436.659942796132</c:v>
                </c:pt>
                <c:pt idx="71">
                  <c:v>1434.634068638823</c:v>
                </c:pt>
                <c:pt idx="72">
                  <c:v>1432.542847029312</c:v>
                </c:pt>
                <c:pt idx="73">
                  <c:v>1430.389961779744</c:v>
                </c:pt>
                <c:pt idx="74">
                  <c:v>1428.178922687351</c:v>
                </c:pt>
                <c:pt idx="75">
                  <c:v>1425.913074608204</c:v>
                </c:pt>
                <c:pt idx="76">
                  <c:v>1423.59560593871</c:v>
                </c:pt>
                <c:pt idx="77">
                  <c:v>1421.229556555935</c:v>
                </c:pt>
                <c:pt idx="78">
                  <c:v>1418.817825262422</c:v>
                </c:pt>
                <c:pt idx="79">
                  <c:v>1416.363176776267</c:v>
                </c:pt>
                <c:pt idx="80">
                  <c:v>1413.868248303113</c:v>
                </c:pt>
                <c:pt idx="81">
                  <c:v>1411.335555722878</c:v>
                </c:pt>
                <c:pt idx="82">
                  <c:v>1408.767499420803</c:v>
                </c:pt>
                <c:pt idx="83">
                  <c:v>1406.166369789538</c:v>
                </c:pt>
                <c:pt idx="84">
                  <c:v>1403.534352426292</c:v>
                </c:pt>
                <c:pt idx="85">
                  <c:v>1400.873533046857</c:v>
                </c:pt>
                <c:pt idx="86">
                  <c:v>1398.185902136235</c:v>
                </c:pt>
                <c:pt idx="87">
                  <c:v>1395.473359353824</c:v>
                </c:pt>
                <c:pt idx="88">
                  <c:v>1392.737717709514</c:v>
                </c:pt>
                <c:pt idx="89">
                  <c:v>1389.980707525595</c:v>
                </c:pt>
                <c:pt idx="90">
                  <c:v>1387.203980198104</c:v>
                </c:pt>
                <c:pt idx="91">
                  <c:v>1384.409111770103</c:v>
                </c:pt>
                <c:pt idx="92">
                  <c:v>1381.597606328351</c:v>
                </c:pt>
                <c:pt idx="93">
                  <c:v>1378.770899233908</c:v>
                </c:pt>
                <c:pt idx="94">
                  <c:v>1375.9303601964</c:v>
                </c:pt>
                <c:pt idx="95">
                  <c:v>1373.077296200899</c:v>
                </c:pt>
                <c:pt idx="96">
                  <c:v>1370.212954295758</c:v>
                </c:pt>
                <c:pt idx="97">
                  <c:v>1367.338524249054</c:v>
                </c:pt>
                <c:pt idx="98">
                  <c:v>1364.45514108083</c:v>
                </c:pt>
                <c:pt idx="99">
                  <c:v>1361.56388747777</c:v>
                </c:pt>
                <c:pt idx="100">
                  <c:v>1358.665796096502</c:v>
                </c:pt>
                <c:pt idx="101">
                  <c:v>1355.761851761336</c:v>
                </c:pt>
                <c:pt idx="102">
                  <c:v>1352.852993561828</c:v>
                </c:pt>
                <c:pt idx="103">
                  <c:v>1349.940116855262</c:v>
                </c:pt>
                <c:pt idx="104">
                  <c:v>1347.024075178778</c:v>
                </c:pt>
                <c:pt idx="105">
                  <c:v>1344.105682075637</c:v>
                </c:pt>
                <c:pt idx="106">
                  <c:v>1341.185712839801</c:v>
                </c:pt>
                <c:pt idx="107">
                  <c:v>1338.264906182792</c:v>
                </c:pt>
                <c:pt idx="108">
                  <c:v>1335.343965826542</c:v>
                </c:pt>
                <c:pt idx="109">
                  <c:v>1332.423562025781</c:v>
                </c:pt>
                <c:pt idx="110">
                  <c:v>1329.504333023247</c:v>
                </c:pt>
                <c:pt idx="111">
                  <c:v>1326.586886440882</c:v>
                </c:pt>
                <c:pt idx="112">
                  <c:v>1323.67180060999</c:v>
                </c:pt>
                <c:pt idx="113">
                  <c:v>1320.759625843151</c:v>
                </c:pt>
                <c:pt idx="114">
                  <c:v>1317.85088565059</c:v>
                </c:pt>
                <c:pt idx="115">
                  <c:v>1314.946077903508</c:v>
                </c:pt>
                <c:pt idx="116">
                  <c:v>1312.045675946802</c:v>
                </c:pt>
                <c:pt idx="117">
                  <c:v>1309.150129663439</c:v>
                </c:pt>
                <c:pt idx="118">
                  <c:v>1306.259866492672</c:v>
                </c:pt>
                <c:pt idx="119">
                  <c:v>1303.375292404151</c:v>
                </c:pt>
              </c:numCache>
            </c:numRef>
          </c:yVal>
          <c:smooth val="1"/>
          <c:extLst xmlns:c16r2="http://schemas.microsoft.com/office/drawing/2015/06/chart">
            <c:ext xmlns:c16="http://schemas.microsoft.com/office/drawing/2014/chart" uri="{C3380CC4-5D6E-409C-BE32-E72D297353CC}">
              <c16:uniqueId val="{00000005-0CE7-4CDA-8B8F-1C841A52237D}"/>
            </c:ext>
          </c:extLst>
        </c:ser>
        <c:ser>
          <c:idx val="5"/>
          <c:order val="6"/>
          <c:tx>
            <c:strRef>
              <c:f>'SA-Policy-G'!$G$123</c:f>
              <c:strCache>
                <c:ptCount val="1"/>
                <c:pt idx="0">
                  <c:v>Total Deaths for 1.5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60.88725565753197</c:v>
                </c:pt>
                <c:pt idx="2">
                  <c:v>111.405637696594</c:v>
                </c:pt>
                <c:pt idx="3">
                  <c:v>153.607891097626</c:v>
                </c:pt>
                <c:pt idx="4">
                  <c:v>189.0837248872231</c:v>
                </c:pt>
                <c:pt idx="5">
                  <c:v>219.0737473865154</c:v>
                </c:pt>
                <c:pt idx="6">
                  <c:v>244.5532710719937</c:v>
                </c:pt>
                <c:pt idx="7">
                  <c:v>266.2944320489052</c:v>
                </c:pt>
                <c:pt idx="8">
                  <c:v>284.9125990083318</c:v>
                </c:pt>
                <c:pt idx="9">
                  <c:v>300.9013197090566</c:v>
                </c:pt>
                <c:pt idx="10">
                  <c:v>314.6588422017392</c:v>
                </c:pt>
                <c:pt idx="11">
                  <c:v>326.5083955699739</c:v>
                </c:pt>
                <c:pt idx="12">
                  <c:v>336.7138121333305</c:v>
                </c:pt>
                <c:pt idx="13">
                  <c:v>353.6607958024074</c:v>
                </c:pt>
                <c:pt idx="14">
                  <c:v>367.9362910499136</c:v>
                </c:pt>
                <c:pt idx="15">
                  <c:v>380.041267411901</c:v>
                </c:pt>
                <c:pt idx="16">
                  <c:v>390.3542716409473</c:v>
                </c:pt>
                <c:pt idx="17">
                  <c:v>399.1648790969011</c:v>
                </c:pt>
                <c:pt idx="18">
                  <c:v>406.6974759790789</c:v>
                </c:pt>
                <c:pt idx="19">
                  <c:v>413.1282561248375</c:v>
                </c:pt>
                <c:pt idx="20">
                  <c:v>418.5974459170722</c:v>
                </c:pt>
                <c:pt idx="21">
                  <c:v>423.2181586500879</c:v>
                </c:pt>
                <c:pt idx="22">
                  <c:v>427.0828563779183</c:v>
                </c:pt>
                <c:pt idx="23">
                  <c:v>430.2681040604581</c:v>
                </c:pt>
                <c:pt idx="24">
                  <c:v>432.8380973211142</c:v>
                </c:pt>
                <c:pt idx="25">
                  <c:v>434.8473035508875</c:v>
                </c:pt>
                <c:pt idx="26">
                  <c:v>436.3562561422135</c:v>
                </c:pt>
                <c:pt idx="27">
                  <c:v>437.4013832174886</c:v>
                </c:pt>
                <c:pt idx="28">
                  <c:v>438.0151608423976</c:v>
                </c:pt>
                <c:pt idx="29">
                  <c:v>438.2267622864425</c:v>
                </c:pt>
                <c:pt idx="30">
                  <c:v>438.0625470608096</c:v>
                </c:pt>
                <c:pt idx="31">
                  <c:v>437.54646265944</c:v>
                </c:pt>
                <c:pt idx="32">
                  <c:v>436.7003762273769</c:v>
                </c:pt>
                <c:pt idx="33">
                  <c:v>435.5443495846506</c:v>
                </c:pt>
                <c:pt idx="34">
                  <c:v>434.0968682708427</c:v>
                </c:pt>
                <c:pt idx="35">
                  <c:v>432.3750331262646</c:v>
                </c:pt>
                <c:pt idx="36">
                  <c:v>430.3947212415017</c:v>
                </c:pt>
                <c:pt idx="37">
                  <c:v>428.170721779131</c:v>
                </c:pt>
                <c:pt idx="38">
                  <c:v>425.7168511182542</c:v>
                </c:pt>
                <c:pt idx="39">
                  <c:v>423.046074557808</c:v>
                </c:pt>
                <c:pt idx="40">
                  <c:v>420.1705567317942</c:v>
                </c:pt>
                <c:pt idx="41">
                  <c:v>417.1017368923665</c:v>
                </c:pt>
                <c:pt idx="42">
                  <c:v>413.850393686409</c:v>
                </c:pt>
                <c:pt idx="43">
                  <c:v>410.4267010915534</c:v>
                </c:pt>
                <c:pt idx="44">
                  <c:v>406.8402770274914</c:v>
                </c:pt>
                <c:pt idx="45">
                  <c:v>403.1002258708046</c:v>
                </c:pt>
                <c:pt idx="46">
                  <c:v>399.215175871744</c:v>
                </c:pt>
                <c:pt idx="47">
                  <c:v>395.1933122877812</c:v>
                </c:pt>
                <c:pt idx="48">
                  <c:v>391.0424069012448</c:v>
                </c:pt>
                <c:pt idx="49">
                  <c:v>386.76984446946</c:v>
                </c:pt>
                <c:pt idx="50">
                  <c:v>382.3826465595822</c:v>
                </c:pt>
                <c:pt idx="51">
                  <c:v>377.887493142107</c:v>
                </c:pt>
                <c:pt idx="52">
                  <c:v>373.2907422942559</c:v>
                </c:pt>
                <c:pt idx="53">
                  <c:v>368.5984481677908</c:v>
                </c:pt>
                <c:pt idx="54">
                  <c:v>363.8163775079929</c:v>
                </c:pt>
                <c:pt idx="55">
                  <c:v>358.9500249025172</c:v>
                </c:pt>
                <c:pt idx="56">
                  <c:v>354.0046269101972</c:v>
                </c:pt>
                <c:pt idx="57">
                  <c:v>348.9851751968765</c:v>
                </c:pt>
                <c:pt idx="58">
                  <c:v>343.8964287859989</c:v>
                </c:pt>
                <c:pt idx="59">
                  <c:v>338.7429255159122</c:v>
                </c:pt>
                <c:pt idx="60">
                  <c:v>333.5289927825119</c:v>
                </c:pt>
                <c:pt idx="61">
                  <c:v>328.2587576348365</c:v>
                </c:pt>
                <c:pt idx="62">
                  <c:v>322.936156281969</c:v>
                </c:pt>
                <c:pt idx="63">
                  <c:v>317.5649430619452</c:v>
                </c:pt>
                <c:pt idx="64">
                  <c:v>312.1486989167256</c:v>
                </c:pt>
                <c:pt idx="65">
                  <c:v>306.6908394121421</c:v>
                </c:pt>
                <c:pt idx="66">
                  <c:v>301.1946223366874</c:v>
                </c:pt>
                <c:pt idx="67">
                  <c:v>295.6631549093929</c:v>
                </c:pt>
                <c:pt idx="68">
                  <c:v>290.099400623722</c:v>
                </c:pt>
                <c:pt idx="69">
                  <c:v>284.5061857514912</c:v>
                </c:pt>
                <c:pt idx="70">
                  <c:v>278.8862055284981</c:v>
                </c:pt>
                <c:pt idx="71">
                  <c:v>273.2420300413816</c:v>
                </c:pt>
                <c:pt idx="72">
                  <c:v>267.5761098335079</c:v>
                </c:pt>
                <c:pt idx="73">
                  <c:v>261.8907812460507</c:v>
                </c:pt>
                <c:pt idx="74">
                  <c:v>256.18827150914</c:v>
                </c:pt>
                <c:pt idx="75">
                  <c:v>250.4707035967172</c:v>
                </c:pt>
                <c:pt idx="76">
                  <c:v>244.7401008577093</c:v>
                </c:pt>
                <c:pt idx="77">
                  <c:v>238.9983914352163</c:v>
                </c:pt>
                <c:pt idx="78">
                  <c:v>233.2474124845679</c:v>
                </c:pt>
                <c:pt idx="79">
                  <c:v>227.488914200371</c:v>
                </c:pt>
                <c:pt idx="80">
                  <c:v>221.7245636620367</c:v>
                </c:pt>
                <c:pt idx="81">
                  <c:v>215.9559485066377</c:v>
                </c:pt>
                <c:pt idx="82">
                  <c:v>210.1845804374435</c:v>
                </c:pt>
                <c:pt idx="83">
                  <c:v>204.4118985759735</c:v>
                </c:pt>
                <c:pt idx="84">
                  <c:v>198.6392726649615</c:v>
                </c:pt>
                <c:pt idx="85">
                  <c:v>192.8680061292098</c:v>
                </c:pt>
                <c:pt idx="86">
                  <c:v>187.0993390009435</c:v>
                </c:pt>
                <c:pt idx="87">
                  <c:v>181.3344507158988</c:v>
                </c:pt>
                <c:pt idx="88">
                  <c:v>175.5744627860892</c:v>
                </c:pt>
                <c:pt idx="89">
                  <c:v>169.8204413548543</c:v>
                </c:pt>
                <c:pt idx="90">
                  <c:v>164.0733996395356</c:v>
                </c:pt>
                <c:pt idx="91">
                  <c:v>158.3343002668526</c:v>
                </c:pt>
                <c:pt idx="92">
                  <c:v>152.6040575057958</c:v>
                </c:pt>
                <c:pt idx="93">
                  <c:v>146.8835394026363</c:v>
                </c:pt>
                <c:pt idx="94">
                  <c:v>141.1735698224235</c:v>
                </c:pt>
                <c:pt idx="95">
                  <c:v>135.4749304011279</c:v>
                </c:pt>
                <c:pt idx="96">
                  <c:v>129.7883624123884</c:v>
                </c:pt>
                <c:pt idx="97">
                  <c:v>124.1145685526887</c:v>
                </c:pt>
                <c:pt idx="98">
                  <c:v>118.4542146485127</c:v>
                </c:pt>
                <c:pt idx="99">
                  <c:v>112.8079312889699</c:v>
                </c:pt>
                <c:pt idx="100">
                  <c:v>107.17631538715</c:v>
                </c:pt>
                <c:pt idx="101">
                  <c:v>101.559931673355</c:v>
                </c:pt>
                <c:pt idx="102">
                  <c:v>95.95931412319278</c:v>
                </c:pt>
                <c:pt idx="103">
                  <c:v>90.37496732339805</c:v>
                </c:pt>
                <c:pt idx="104">
                  <c:v>84.80736777811471</c:v>
                </c:pt>
                <c:pt idx="105">
                  <c:v>79.25696515823047</c:v>
                </c:pt>
                <c:pt idx="106">
                  <c:v>73.72418349627886</c:v>
                </c:pt>
                <c:pt idx="107">
                  <c:v>68.2094223292726</c:v>
                </c:pt>
                <c:pt idx="108">
                  <c:v>62.71305779174666</c:v>
                </c:pt>
                <c:pt idx="109">
                  <c:v>57.2354436611912</c:v>
                </c:pt>
                <c:pt idx="110">
                  <c:v>51.77691235794737</c:v>
                </c:pt>
                <c:pt idx="111">
                  <c:v>46.33777590154786</c:v>
                </c:pt>
                <c:pt idx="112">
                  <c:v>40.91832682541671</c:v>
                </c:pt>
                <c:pt idx="113">
                  <c:v>35.51883905171972</c:v>
                </c:pt>
                <c:pt idx="114">
                  <c:v>30.13956872812323</c:v>
                </c:pt>
                <c:pt idx="115">
                  <c:v>24.7807550281098</c:v>
                </c:pt>
                <c:pt idx="116">
                  <c:v>19.44262091643141</c:v>
                </c:pt>
                <c:pt idx="117">
                  <c:v>14.12537388123055</c:v>
                </c:pt>
                <c:pt idx="118">
                  <c:v>8.82920663426967</c:v>
                </c:pt>
                <c:pt idx="119">
                  <c:v>3.554297780660272</c:v>
                </c:pt>
              </c:numCache>
            </c:numRef>
          </c:yVal>
          <c:smooth val="1"/>
          <c:extLst xmlns:c16r2="http://schemas.microsoft.com/office/drawing/2015/06/chart">
            <c:ext xmlns:c16="http://schemas.microsoft.com/office/drawing/2014/chart" uri="{C3380CC4-5D6E-409C-BE32-E72D297353CC}">
              <c16:uniqueId val="{00000006-0CE7-4CDA-8B8F-1C841A52237D}"/>
            </c:ext>
          </c:extLst>
        </c:ser>
        <c:ser>
          <c:idx val="2"/>
          <c:order val="7"/>
          <c:tx>
            <c:strRef>
              <c:f>'SA-Policy-G'!$P$123</c:f>
              <c:strCache>
                <c:ptCount val="1"/>
                <c:pt idx="0">
                  <c:v>Total Deaths for 1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60.88725565753197</c:v>
                </c:pt>
                <c:pt idx="2">
                  <c:v>111.9215504505341</c:v>
                </c:pt>
                <c:pt idx="3">
                  <c:v>154.9959552617261</c:v>
                </c:pt>
                <c:pt idx="4">
                  <c:v>191.5908975286781</c:v>
                </c:pt>
                <c:pt idx="5">
                  <c:v>222.8721017796662</c:v>
                </c:pt>
                <c:pt idx="6">
                  <c:v>249.7634725633513</c:v>
                </c:pt>
                <c:pt idx="7">
                  <c:v>273.0017603942285</c:v>
                </c:pt>
                <c:pt idx="8">
                  <c:v>293.177885616311</c:v>
                </c:pt>
                <c:pt idx="9">
                  <c:v>310.7684166904158</c:v>
                </c:pt>
                <c:pt idx="10">
                  <c:v>326.1597267147017</c:v>
                </c:pt>
                <c:pt idx="11">
                  <c:v>339.6666622923575</c:v>
                </c:pt>
                <c:pt idx="12">
                  <c:v>351.547067252363</c:v>
                </c:pt>
                <c:pt idx="13">
                  <c:v>370.1823024723976</c:v>
                </c:pt>
                <c:pt idx="14">
                  <c:v>386.1561377356018</c:v>
                </c:pt>
                <c:pt idx="15">
                  <c:v>399.9680344996626</c:v>
                </c:pt>
                <c:pt idx="16">
                  <c:v>411.9951707148639</c:v>
                </c:pt>
                <c:pt idx="17">
                  <c:v>422.5258938551734</c:v>
                </c:pt>
                <c:pt idx="18">
                  <c:v>431.7834828201665</c:v>
                </c:pt>
                <c:pt idx="19">
                  <c:v>439.9431289623436</c:v>
                </c:pt>
                <c:pt idx="20">
                  <c:v>447.144148436804</c:v>
                </c:pt>
                <c:pt idx="21">
                  <c:v>453.4988262687276</c:v>
                </c:pt>
                <c:pt idx="22">
                  <c:v>459.0988695371244</c:v>
                </c:pt>
                <c:pt idx="23">
                  <c:v>464.0201540776386</c:v>
                </c:pt>
                <c:pt idx="24">
                  <c:v>468.3262457428924</c:v>
                </c:pt>
                <c:pt idx="25">
                  <c:v>472.0710357685709</c:v>
                </c:pt>
                <c:pt idx="26">
                  <c:v>475.3144785373486</c:v>
                </c:pt>
                <c:pt idx="27">
                  <c:v>478.092530184634</c:v>
                </c:pt>
                <c:pt idx="28">
                  <c:v>480.4372367475762</c:v>
                </c:pt>
                <c:pt idx="29">
                  <c:v>482.3773749220358</c:v>
                </c:pt>
                <c:pt idx="30">
                  <c:v>483.9389381447812</c:v>
                </c:pt>
                <c:pt idx="31">
                  <c:v>485.1455357189627</c:v>
                </c:pt>
                <c:pt idx="32">
                  <c:v>486.0187221316311</c:v>
                </c:pt>
                <c:pt idx="33">
                  <c:v>486.5782699533505</c:v>
                </c:pt>
                <c:pt idx="34">
                  <c:v>486.8423969564514</c:v>
                </c:pt>
                <c:pt idx="35">
                  <c:v>486.8279559456881</c:v>
                </c:pt>
                <c:pt idx="36">
                  <c:v>486.5505941153334</c:v>
                </c:pt>
                <c:pt idx="37">
                  <c:v>486.0248874216516</c:v>
                </c:pt>
                <c:pt idx="38">
                  <c:v>485.2644544087083</c:v>
                </c:pt>
                <c:pt idx="39">
                  <c:v>484.2820764878936</c:v>
                </c:pt>
                <c:pt idx="40">
                  <c:v>483.0897475679089</c:v>
                </c:pt>
                <c:pt idx="41">
                  <c:v>481.6987483413594</c:v>
                </c:pt>
                <c:pt idx="42">
                  <c:v>480.1197101368587</c:v>
                </c:pt>
                <c:pt idx="43">
                  <c:v>478.362670018965</c:v>
                </c:pt>
                <c:pt idx="44">
                  <c:v>476.437118642871</c:v>
                </c:pt>
                <c:pt idx="45">
                  <c:v>474.3520420838441</c:v>
                </c:pt>
                <c:pt idx="46">
                  <c:v>472.1159586322812</c:v>
                </c:pt>
                <c:pt idx="47">
                  <c:v>469.7369513625959</c:v>
                </c:pt>
                <c:pt idx="48">
                  <c:v>467.2226971370668</c:v>
                </c:pt>
                <c:pt idx="49">
                  <c:v>464.5804925876585</c:v>
                </c:pt>
                <c:pt idx="50">
                  <c:v>461.8172775231498</c:v>
                </c:pt>
                <c:pt idx="51">
                  <c:v>458.9396561311687</c:v>
                </c:pt>
                <c:pt idx="52">
                  <c:v>455.9539163218107</c:v>
                </c:pt>
                <c:pt idx="53">
                  <c:v>452.8660473656111</c:v>
                </c:pt>
                <c:pt idx="54">
                  <c:v>449.6817561084952</c:v>
                </c:pt>
                <c:pt idx="55">
                  <c:v>446.40648193967</c:v>
                </c:pt>
                <c:pt idx="56">
                  <c:v>443.045410660237</c:v>
                </c:pt>
                <c:pt idx="57">
                  <c:v>439.6034873774286</c:v>
                </c:pt>
                <c:pt idx="58">
                  <c:v>436.0854285304514</c:v>
                </c:pt>
                <c:pt idx="59">
                  <c:v>432.4957331382211</c:v>
                </c:pt>
                <c:pt idx="60">
                  <c:v>428.8386933461786</c:v>
                </c:pt>
                <c:pt idx="61">
                  <c:v>425.1184043385435</c:v>
                </c:pt>
                <c:pt idx="62">
                  <c:v>421.3387736732345</c:v>
                </c:pt>
                <c:pt idx="63">
                  <c:v>417.5035300891294</c:v>
                </c:pt>
                <c:pt idx="64">
                  <c:v>413.6162318289163</c:v>
                </c:pt>
                <c:pt idx="65">
                  <c:v>409.680274515554</c:v>
                </c:pt>
                <c:pt idx="66">
                  <c:v>405.6988986156036</c:v>
                </c:pt>
                <c:pt idx="67">
                  <c:v>401.6751965190334</c:v>
                </c:pt>
                <c:pt idx="68">
                  <c:v>397.6121192618366</c:v>
                </c:pt>
                <c:pt idx="69">
                  <c:v>393.5124829150222</c:v>
                </c:pt>
                <c:pt idx="70">
                  <c:v>389.3789746611752</c:v>
                </c:pt>
                <c:pt idx="71">
                  <c:v>385.21415857775</c:v>
                </c:pt>
                <c:pt idx="72">
                  <c:v>381.0204811444826</c:v>
                </c:pt>
                <c:pt idx="73">
                  <c:v>376.8002764908075</c:v>
                </c:pt>
                <c:pt idx="74">
                  <c:v>372.5557713978224</c:v>
                </c:pt>
                <c:pt idx="75">
                  <c:v>368.2890900681836</c:v>
                </c:pt>
                <c:pt idx="76">
                  <c:v>364.0022586763138</c:v>
                </c:pt>
                <c:pt idx="77">
                  <c:v>359.697209710338</c:v>
                </c:pt>
                <c:pt idx="78">
                  <c:v>355.3757861164663</c:v>
                </c:pt>
                <c:pt idx="79">
                  <c:v>351.0397452556986</c:v>
                </c:pt>
                <c:pt idx="80">
                  <c:v>346.6907626821851</c:v>
                </c:pt>
                <c:pt idx="81">
                  <c:v>342.3304357519272</c:v>
                </c:pt>
                <c:pt idx="82">
                  <c:v>337.960287070021</c:v>
                </c:pt>
                <c:pt idx="83">
                  <c:v>333.5817677841267</c:v>
                </c:pt>
                <c:pt idx="84">
                  <c:v>329.196260731432</c:v>
                </c:pt>
                <c:pt idx="85">
                  <c:v>324.8050834459717</c:v>
                </c:pt>
                <c:pt idx="86">
                  <c:v>320.409491032785</c:v>
                </c:pt>
                <c:pt idx="87">
                  <c:v>316.0106789150444</c:v>
                </c:pt>
                <c:pt idx="88">
                  <c:v>311.6097854599921</c:v>
                </c:pt>
                <c:pt idx="89">
                  <c:v>307.2078944891924</c:v>
                </c:pt>
                <c:pt idx="90">
                  <c:v>302.806037678354</c:v>
                </c:pt>
                <c:pt idx="91">
                  <c:v>298.4051968517089</c:v>
                </c:pt>
                <c:pt idx="92">
                  <c:v>294.0063061756856</c:v>
                </c:pt>
                <c:pt idx="93">
                  <c:v>289.6102542563863</c:v>
                </c:pt>
                <c:pt idx="94">
                  <c:v>285.2178861451773</c:v>
                </c:pt>
                <c:pt idx="95">
                  <c:v>280.8300052564769</c:v>
                </c:pt>
                <c:pt idx="96">
                  <c:v>276.4473752016381</c:v>
                </c:pt>
                <c:pt idx="97">
                  <c:v>272.0707215426592</c:v>
                </c:pt>
                <c:pt idx="98">
                  <c:v>267.7007334692585</c:v>
                </c:pt>
                <c:pt idx="99">
                  <c:v>263.3380654027042</c:v>
                </c:pt>
                <c:pt idx="100">
                  <c:v>258.9833385296236</c:v>
                </c:pt>
                <c:pt idx="101">
                  <c:v>254.637142268884</c:v>
                </c:pt>
                <c:pt idx="102">
                  <c:v>250.3000356744723</c:v>
                </c:pt>
                <c:pt idx="103">
                  <c:v>245.9725487772062</c:v>
                </c:pt>
                <c:pt idx="104">
                  <c:v>241.6551838679425</c:v>
                </c:pt>
                <c:pt idx="105">
                  <c:v>237.3484167248498</c:v>
                </c:pt>
                <c:pt idx="106">
                  <c:v>233.0526977872066</c:v>
                </c:pt>
                <c:pt idx="107">
                  <c:v>228.7684532780521</c:v>
                </c:pt>
                <c:pt idx="108">
                  <c:v>224.4960862779293</c:v>
                </c:pt>
                <c:pt idx="109">
                  <c:v>220.2359777518647</c:v>
                </c:pt>
                <c:pt idx="110">
                  <c:v>215.988487531614</c:v>
                </c:pt>
                <c:pt idx="111">
                  <c:v>211.7539552551381</c:v>
                </c:pt>
                <c:pt idx="112">
                  <c:v>207.5327012651726</c:v>
                </c:pt>
                <c:pt idx="113">
                  <c:v>203.325027468665</c:v>
                </c:pt>
                <c:pt idx="114">
                  <c:v>199.1312181588005</c:v>
                </c:pt>
                <c:pt idx="115">
                  <c:v>194.9515408012371</c:v>
                </c:pt>
                <c:pt idx="116">
                  <c:v>190.7862467861075</c:v>
                </c:pt>
                <c:pt idx="117">
                  <c:v>186.6355721472844</c:v>
                </c:pt>
                <c:pt idx="118">
                  <c:v>182.4997382503323</c:v>
                </c:pt>
                <c:pt idx="119">
                  <c:v>178.3789524505062</c:v>
                </c:pt>
              </c:numCache>
            </c:numRef>
          </c:yVal>
          <c:smooth val="1"/>
          <c:extLst xmlns:c16r2="http://schemas.microsoft.com/office/drawing/2015/06/chart">
            <c:ext xmlns:c16="http://schemas.microsoft.com/office/drawing/2014/chart" uri="{C3380CC4-5D6E-409C-BE32-E72D297353CC}">
              <c16:uniqueId val="{00000007-0CE7-4CDA-8B8F-1C841A52237D}"/>
            </c:ext>
          </c:extLst>
        </c:ser>
        <c:ser>
          <c:idx val="9"/>
          <c:order val="8"/>
          <c:tx>
            <c:strRef>
              <c:f>'SA-Policy-G'!$Y$123</c:f>
              <c:strCache>
                <c:ptCount val="1"/>
                <c:pt idx="0">
                  <c:v>Total Deaths for 0.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59.41183143468134</c:v>
                </c:pt>
                <c:pt idx="2">
                  <c:v>109.7710956444265</c:v>
                </c:pt>
                <c:pt idx="3">
                  <c:v>152.7571169262616</c:v>
                </c:pt>
                <c:pt idx="4">
                  <c:v>189.6993915669596</c:v>
                </c:pt>
                <c:pt idx="5">
                  <c:v>221.6569712145983</c:v>
                </c:pt>
                <c:pt idx="6">
                  <c:v>249.478064772135</c:v>
                </c:pt>
                <c:pt idx="7">
                  <c:v>273.8454486899553</c:v>
                </c:pt>
                <c:pt idx="8">
                  <c:v>295.3113314046282</c:v>
                </c:pt>
                <c:pt idx="9">
                  <c:v>314.3243162037155</c:v>
                </c:pt>
                <c:pt idx="10">
                  <c:v>331.2503957589319</c:v>
                </c:pt>
                <c:pt idx="11">
                  <c:v>346.3894027056506</c:v>
                </c:pt>
                <c:pt idx="12">
                  <c:v>359.9879741349233</c:v>
                </c:pt>
                <c:pt idx="13">
                  <c:v>380.2593018644047</c:v>
                </c:pt>
                <c:pt idx="14">
                  <c:v>397.8319428693113</c:v>
                </c:pt>
                <c:pt idx="15">
                  <c:v>413.2510742956436</c:v>
                </c:pt>
                <c:pt idx="16">
                  <c:v>426.894375805936</c:v>
                </c:pt>
                <c:pt idx="17">
                  <c:v>439.0503468675303</c:v>
                </c:pt>
                <c:pt idx="18">
                  <c:v>449.9421768005191</c:v>
                </c:pt>
                <c:pt idx="19">
                  <c:v>459.744791893944</c:v>
                </c:pt>
                <c:pt idx="20">
                  <c:v>468.5917685946623</c:v>
                </c:pt>
                <c:pt idx="21">
                  <c:v>476.5849411862238</c:v>
                </c:pt>
                <c:pt idx="22">
                  <c:v>483.8291638923627</c:v>
                </c:pt>
                <c:pt idx="23">
                  <c:v>490.3997405690633</c:v>
                </c:pt>
                <c:pt idx="24">
                  <c:v>496.359663610434</c:v>
                </c:pt>
                <c:pt idx="25">
                  <c:v>501.7622584381866</c:v>
                </c:pt>
                <c:pt idx="26">
                  <c:v>506.6665919062721</c:v>
                </c:pt>
                <c:pt idx="27">
                  <c:v>511.1079201201811</c:v>
                </c:pt>
                <c:pt idx="28">
                  <c:v>515.1177051833629</c:v>
                </c:pt>
                <c:pt idx="29">
                  <c:v>518.7241697161133</c:v>
                </c:pt>
                <c:pt idx="30">
                  <c:v>521.9527821250823</c:v>
                </c:pt>
                <c:pt idx="31">
                  <c:v>524.8266549508228</c:v>
                </c:pt>
                <c:pt idx="32">
                  <c:v>527.3668732246168</c:v>
                </c:pt>
                <c:pt idx="33">
                  <c:v>529.5927570175133</c:v>
                </c:pt>
                <c:pt idx="34">
                  <c:v>531.5220796555784</c:v>
                </c:pt>
                <c:pt idx="35">
                  <c:v>533.171297831803</c:v>
                </c:pt>
                <c:pt idx="36">
                  <c:v>534.5556853969463</c:v>
                </c:pt>
                <c:pt idx="37">
                  <c:v>535.689466501662</c:v>
                </c:pt>
                <c:pt idx="38">
                  <c:v>536.5859282828228</c:v>
                </c:pt>
                <c:pt idx="39">
                  <c:v>537.2575392888962</c:v>
                </c:pt>
                <c:pt idx="40">
                  <c:v>537.7159986035427</c:v>
                </c:pt>
                <c:pt idx="41">
                  <c:v>537.9723092900975</c:v>
                </c:pt>
                <c:pt idx="42">
                  <c:v>538.0344712258495</c:v>
                </c:pt>
                <c:pt idx="43">
                  <c:v>537.9097167938276</c:v>
                </c:pt>
                <c:pt idx="44">
                  <c:v>537.611449560542</c:v>
                </c:pt>
                <c:pt idx="45">
                  <c:v>537.1484799317516</c:v>
                </c:pt>
                <c:pt idx="46">
                  <c:v>536.5291619704649</c:v>
                </c:pt>
                <c:pt idx="47">
                  <c:v>535.7614252664646</c:v>
                </c:pt>
                <c:pt idx="48">
                  <c:v>534.8528033663908</c:v>
                </c:pt>
                <c:pt idx="49">
                  <c:v>533.8104591830461</c:v>
                </c:pt>
                <c:pt idx="50">
                  <c:v>532.6412078706094</c:v>
                </c:pt>
                <c:pt idx="51">
                  <c:v>531.3515375319961</c:v>
                </c:pt>
                <c:pt idx="52">
                  <c:v>529.9476281001174</c:v>
                </c:pt>
                <c:pt idx="53">
                  <c:v>528.4353685459312</c:v>
                </c:pt>
                <c:pt idx="54">
                  <c:v>526.8203726916981</c:v>
                </c:pt>
                <c:pt idx="55">
                  <c:v>525.1079897004868</c:v>
                </c:pt>
                <c:pt idx="56">
                  <c:v>523.3033173859283</c:v>
                </c:pt>
                <c:pt idx="57">
                  <c:v>521.4112265139146</c:v>
                </c:pt>
                <c:pt idx="58">
                  <c:v>519.436365209987</c:v>
                </c:pt>
                <c:pt idx="59">
                  <c:v>517.3831698858874</c:v>
                </c:pt>
                <c:pt idx="60">
                  <c:v>515.2558755019955</c:v>
                </c:pt>
                <c:pt idx="61">
                  <c:v>513.0585252104379</c:v>
                </c:pt>
                <c:pt idx="62">
                  <c:v>510.7949794348904</c:v>
                </c:pt>
                <c:pt idx="63">
                  <c:v>508.4689244356315</c:v>
                </c:pt>
                <c:pt idx="64">
                  <c:v>506.0838804022331</c:v>
                </c:pt>
                <c:pt idx="65">
                  <c:v>503.6432091110416</c:v>
                </c:pt>
                <c:pt idx="66">
                  <c:v>501.1501211799975</c:v>
                </c:pt>
                <c:pt idx="67">
                  <c:v>498.6076829497187</c:v>
                </c:pt>
                <c:pt idx="68">
                  <c:v>496.0188230095049</c:v>
                </c:pt>
                <c:pt idx="69">
                  <c:v>493.3863383982141</c:v>
                </c:pt>
                <c:pt idx="70">
                  <c:v>490.7129005214545</c:v>
                </c:pt>
                <c:pt idx="71">
                  <c:v>488.0010607701693</c:v>
                </c:pt>
                <c:pt idx="72">
                  <c:v>485.2532558706428</c:v>
                </c:pt>
                <c:pt idx="73">
                  <c:v>482.4718129814019</c:v>
                </c:pt>
                <c:pt idx="74">
                  <c:v>479.6589545512836</c:v>
                </c:pt>
                <c:pt idx="75">
                  <c:v>476.8168029517224</c:v>
                </c:pt>
                <c:pt idx="76">
                  <c:v>473.9473848953163</c:v>
                </c:pt>
                <c:pt idx="77">
                  <c:v>471.0526356519023</c:v>
                </c:pt>
                <c:pt idx="78">
                  <c:v>468.1344030725008</c:v>
                </c:pt>
                <c:pt idx="79">
                  <c:v>465.194451430856</c:v>
                </c:pt>
                <c:pt idx="80">
                  <c:v>462.2344650916297</c:v>
                </c:pt>
                <c:pt idx="81">
                  <c:v>459.2560520137505</c:v>
                </c:pt>
                <c:pt idx="82">
                  <c:v>456.2607470968944</c:v>
                </c:pt>
                <c:pt idx="83">
                  <c:v>453.2500153786406</c:v>
                </c:pt>
                <c:pt idx="84">
                  <c:v>450.2252550893779</c:v>
                </c:pt>
                <c:pt idx="85">
                  <c:v>447.1878005716351</c:v>
                </c:pt>
                <c:pt idx="86">
                  <c:v>444.1389250701694</c:v>
                </c:pt>
                <c:pt idx="87">
                  <c:v>441.0798433987941</c:v>
                </c:pt>
                <c:pt idx="88">
                  <c:v>438.0117144896086</c:v>
                </c:pt>
                <c:pt idx="89">
                  <c:v>434.9356438300433</c:v>
                </c:pt>
                <c:pt idx="90">
                  <c:v>431.8526857927721</c:v>
                </c:pt>
                <c:pt idx="91">
                  <c:v>428.7638458634208</c:v>
                </c:pt>
                <c:pt idx="92">
                  <c:v>425.6700827706136</c:v>
                </c:pt>
                <c:pt idx="93">
                  <c:v>422.5723105228032</c:v>
                </c:pt>
                <c:pt idx="94">
                  <c:v>419.4714003560356</c:v>
                </c:pt>
                <c:pt idx="95">
                  <c:v>416.3681825966398</c:v>
                </c:pt>
                <c:pt idx="96">
                  <c:v>413.2634484426266</c:v>
                </c:pt>
                <c:pt idx="97">
                  <c:v>410.157951667438</c:v>
                </c:pt>
                <c:pt idx="98">
                  <c:v>407.0524102494368</c:v>
                </c:pt>
                <c:pt idx="99">
                  <c:v>403.9475079305</c:v>
                </c:pt>
                <c:pt idx="100">
                  <c:v>400.8438957067861</c:v>
                </c:pt>
                <c:pt idx="101">
                  <c:v>397.7421932547004</c:v>
                </c:pt>
                <c:pt idx="102">
                  <c:v>394.6429902949035</c:v>
                </c:pt>
                <c:pt idx="103">
                  <c:v>391.5468478970977</c:v>
                </c:pt>
                <c:pt idx="104">
                  <c:v>388.4542997281839</c:v>
                </c:pt>
                <c:pt idx="105">
                  <c:v>385.3658532462806</c:v>
                </c:pt>
                <c:pt idx="106">
                  <c:v>382.28199084297</c:v>
                </c:pt>
                <c:pt idx="107">
                  <c:v>379.203170936066</c:v>
                </c:pt>
                <c:pt idx="108">
                  <c:v>376.1298290150065</c:v>
                </c:pt>
                <c:pt idx="109">
                  <c:v>373.0623786410317</c:v>
                </c:pt>
                <c:pt idx="110">
                  <c:v>370.0012124040392</c:v>
                </c:pt>
                <c:pt idx="111">
                  <c:v>366.946702838054</c:v>
                </c:pt>
                <c:pt idx="112">
                  <c:v>363.8992032971024</c:v>
                </c:pt>
                <c:pt idx="113">
                  <c:v>360.8590487932245</c:v>
                </c:pt>
                <c:pt idx="114">
                  <c:v>357.8265567982545</c:v>
                </c:pt>
                <c:pt idx="115">
                  <c:v>354.8020280109843</c:v>
                </c:pt>
                <c:pt idx="116">
                  <c:v>351.7857470911508</c:v>
                </c:pt>
                <c:pt idx="117">
                  <c:v>348.7779833617771</c:v>
                </c:pt>
                <c:pt idx="118">
                  <c:v>345.7789914811589</c:v>
                </c:pt>
                <c:pt idx="119">
                  <c:v>342.7890120858661</c:v>
                </c:pt>
              </c:numCache>
            </c:numRef>
          </c:yVal>
          <c:smooth val="1"/>
          <c:extLst xmlns:c16r2="http://schemas.microsoft.com/office/drawing/2015/06/chart">
            <c:ext xmlns:c16="http://schemas.microsoft.com/office/drawing/2014/chart" uri="{C3380CC4-5D6E-409C-BE32-E72D297353CC}">
              <c16:uniqueId val="{00000008-0CE7-4CDA-8B8F-1C841A52237D}"/>
            </c:ext>
          </c:extLst>
        </c:ser>
        <c:dLbls>
          <c:showLegendKey val="0"/>
          <c:showVal val="0"/>
          <c:showCatName val="0"/>
          <c:showSerName val="0"/>
          <c:showPercent val="0"/>
          <c:showBubbleSize val="0"/>
        </c:dLbls>
        <c:axId val="-1158781936"/>
        <c:axId val="-1158779744"/>
      </c:scatterChart>
      <c:valAx>
        <c:axId val="-115878193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158779744"/>
        <c:crosses val="autoZero"/>
        <c:crossBetween val="midCat"/>
      </c:valAx>
      <c:valAx>
        <c:axId val="-115877974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158781936"/>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7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25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27.48116867060607</c:v>
                </c:pt>
                <c:pt idx="2">
                  <c:v>-53.69118074857667</c:v>
                </c:pt>
                <c:pt idx="3">
                  <c:v>-78.6578768309634</c:v>
                </c:pt>
                <c:pt idx="4">
                  <c:v>-102.4387571320273</c:v>
                </c:pt>
                <c:pt idx="5">
                  <c:v>-125.0867191973201</c:v>
                </c:pt>
                <c:pt idx="6">
                  <c:v>-146.6528311989064</c:v>
                </c:pt>
                <c:pt idx="7">
                  <c:v>-167.1862505785978</c:v>
                </c:pt>
                <c:pt idx="8">
                  <c:v>-186.7341856690613</c:v>
                </c:pt>
                <c:pt idx="9">
                  <c:v>-205.341889477406</c:v>
                </c:pt>
                <c:pt idx="10">
                  <c:v>-223.0526772698864</c:v>
                </c:pt>
                <c:pt idx="11">
                  <c:v>-239.9079615083501</c:v>
                </c:pt>
                <c:pt idx="12">
                  <c:v>-255.9472991761938</c:v>
                </c:pt>
                <c:pt idx="13">
                  <c:v>-272.0575705572869</c:v>
                </c:pt>
                <c:pt idx="14">
                  <c:v>-287.18778627783</c:v>
                </c:pt>
                <c:pt idx="15">
                  <c:v>-301.6234706961351</c:v>
                </c:pt>
                <c:pt idx="16">
                  <c:v>-315.3968633002465</c:v>
                </c:pt>
                <c:pt idx="17">
                  <c:v>-328.5387647285376</c:v>
                </c:pt>
                <c:pt idx="18">
                  <c:v>-341.078569375595</c:v>
                </c:pt>
                <c:pt idx="19">
                  <c:v>-353.0443135474517</c:v>
                </c:pt>
                <c:pt idx="20">
                  <c:v>-364.4627265928978</c:v>
                </c:pt>
                <c:pt idx="21">
                  <c:v>-375.3592835323917</c:v>
                </c:pt>
                <c:pt idx="22">
                  <c:v>-385.7582581216473</c:v>
                </c:pt>
                <c:pt idx="23">
                  <c:v>-395.6827755740538</c:v>
                </c:pt>
                <c:pt idx="24">
                  <c:v>-405.1548643842373</c:v>
                </c:pt>
                <c:pt idx="25">
                  <c:v>-414.1955068604228</c:v>
                </c:pt>
                <c:pt idx="26">
                  <c:v>-422.8261094331168</c:v>
                </c:pt>
                <c:pt idx="27">
                  <c:v>-431.0652598766699</c:v>
                </c:pt>
                <c:pt idx="28">
                  <c:v>-438.9310832641917</c:v>
                </c:pt>
                <c:pt idx="29">
                  <c:v>-446.4408494640297</c:v>
                </c:pt>
                <c:pt idx="30">
                  <c:v>-453.6110126871308</c:v>
                </c:pt>
                <c:pt idx="31">
                  <c:v>-460.4572505519498</c:v>
                </c:pt>
                <c:pt idx="32">
                  <c:v>-466.9945013914497</c:v>
                </c:pt>
                <c:pt idx="33">
                  <c:v>-473.2369998345876</c:v>
                </c:pt>
                <c:pt idx="34">
                  <c:v>-479.1983107110798</c:v>
                </c:pt>
                <c:pt idx="35">
                  <c:v>-484.8913613358233</c:v>
                </c:pt>
                <c:pt idx="36">
                  <c:v>-490.3284722340831</c:v>
                </c:pt>
                <c:pt idx="37">
                  <c:v>-495.5213863711899</c:v>
                </c:pt>
                <c:pt idx="38">
                  <c:v>-500.4812969515131</c:v>
                </c:pt>
                <c:pt idx="39">
                  <c:v>-505.2188762492747</c:v>
                </c:pt>
                <c:pt idx="40">
                  <c:v>-509.744297503477</c:v>
                </c:pt>
                <c:pt idx="41">
                  <c:v>-514.0672595935505</c:v>
                </c:pt>
                <c:pt idx="42">
                  <c:v>-518.197009772743</c:v>
                </c:pt>
                <c:pt idx="43">
                  <c:v>-522.1423652717618</c:v>
                </c:pt>
                <c:pt idx="44">
                  <c:v>-525.9117338338658</c:v>
                </c:pt>
                <c:pt idx="45">
                  <c:v>-529.513133235361</c:v>
                </c:pt>
                <c:pt idx="46">
                  <c:v>-532.9542098430393</c:v>
                </c:pt>
                <c:pt idx="47">
                  <c:v>-536.2422562575633</c:v>
                </c:pt>
                <c:pt idx="48">
                  <c:v>-539.3842280893863</c:v>
                </c:pt>
                <c:pt idx="49">
                  <c:v>-542.386759911492</c:v>
                </c:pt>
                <c:pt idx="50">
                  <c:v>-545.2561804309063</c:v>
                </c:pt>
                <c:pt idx="51">
                  <c:v>-547.998526918818</c:v>
                </c:pt>
                <c:pt idx="52">
                  <c:v>-550.61955894112</c:v>
                </c:pt>
                <c:pt idx="53">
                  <c:v>-553.1247714154263</c:v>
                </c:pt>
                <c:pt idx="54">
                  <c:v>-555.5194070354884</c:v>
                </c:pt>
                <c:pt idx="55">
                  <c:v>-557.8084680937574</c:v>
                </c:pt>
                <c:pt idx="56">
                  <c:v>-559.9967277324744</c:v>
                </c:pt>
                <c:pt idx="57">
                  <c:v>-562.088740652074</c:v>
                </c:pt>
                <c:pt idx="58">
                  <c:v>-564.088853304156</c:v>
                </c:pt>
                <c:pt idx="59">
                  <c:v>-566.0012135948922</c:v>
                </c:pt>
                <c:pt idx="60">
                  <c:v>-567.829780123292</c:v>
                </c:pt>
                <c:pt idx="61">
                  <c:v>-569.578330977565</c:v>
                </c:pt>
                <c:pt idx="62">
                  <c:v>-571.2504721115281</c:v>
                </c:pt>
                <c:pt idx="63">
                  <c:v>-572.8496453218934</c:v>
                </c:pt>
                <c:pt idx="64">
                  <c:v>-574.379135846186</c:v>
                </c:pt>
                <c:pt idx="65">
                  <c:v>-575.8420796000053</c:v>
                </c:pt>
                <c:pt idx="66">
                  <c:v>-577.241470071386</c:v>
                </c:pt>
                <c:pt idx="67">
                  <c:v>-578.5801648890754</c:v>
                </c:pt>
                <c:pt idx="68">
                  <c:v>-579.8608920807127</c:v>
                </c:pt>
                <c:pt idx="69">
                  <c:v>-581.0862560360507</c:v>
                </c:pt>
                <c:pt idx="70">
                  <c:v>-582.258743189572</c:v>
                </c:pt>
                <c:pt idx="71">
                  <c:v>-583.3807274361935</c:v>
                </c:pt>
                <c:pt idx="72">
                  <c:v>-584.4544752929434</c:v>
                </c:pt>
                <c:pt idx="73">
                  <c:v>-585.4821508189464</c:v>
                </c:pt>
                <c:pt idx="74">
                  <c:v>-586.4658203053632</c:v>
                </c:pt>
                <c:pt idx="75">
                  <c:v>-587.4074567463844</c:v>
                </c:pt>
                <c:pt idx="76">
                  <c:v>-588.3089441017753</c:v>
                </c:pt>
                <c:pt idx="77">
                  <c:v>-589.1720813610116</c:v>
                </c:pt>
                <c:pt idx="78">
                  <c:v>-589.9985864184644</c:v>
                </c:pt>
                <c:pt idx="79">
                  <c:v>-590.790099768687</c:v>
                </c:pt>
                <c:pt idx="80">
                  <c:v>-591.548188030365</c:v>
                </c:pt>
                <c:pt idx="81">
                  <c:v>-592.274347307104</c:v>
                </c:pt>
                <c:pt idx="82">
                  <c:v>-592.970006392768</c:v>
                </c:pt>
                <c:pt idx="83">
                  <c:v>-593.6365298287923</c:v>
                </c:pt>
                <c:pt idx="84">
                  <c:v>-594.275220820414</c:v>
                </c:pt>
                <c:pt idx="85">
                  <c:v>-594.8873240185404</c:v>
                </c:pt>
                <c:pt idx="86">
                  <c:v>-595.4740281735482</c:v>
                </c:pt>
                <c:pt idx="87">
                  <c:v>-596.0364686670786</c:v>
                </c:pt>
                <c:pt idx="88">
                  <c:v>-596.5757299275381</c:v>
                </c:pt>
                <c:pt idx="89">
                  <c:v>-597.0928477347684</c:v>
                </c:pt>
                <c:pt idx="90">
                  <c:v>-597.5888114190895</c:v>
                </c:pt>
                <c:pt idx="91">
                  <c:v>-598.0645659596392</c:v>
                </c:pt>
                <c:pt idx="92">
                  <c:v>-598.5210139867271</c:v>
                </c:pt>
                <c:pt idx="93">
                  <c:v>-598.9590176926773</c:v>
                </c:pt>
                <c:pt idx="94">
                  <c:v>-599.3794006554166</c:v>
                </c:pt>
                <c:pt idx="95">
                  <c:v>-599.782949578873</c:v>
                </c:pt>
                <c:pt idx="96">
                  <c:v>-600.1704159540455</c:v>
                </c:pt>
                <c:pt idx="97">
                  <c:v>-600.5425176444271</c:v>
                </c:pt>
                <c:pt idx="98">
                  <c:v>-600.8999403992896</c:v>
                </c:pt>
                <c:pt idx="99">
                  <c:v>-601.243339298144</c:v>
                </c:pt>
                <c:pt idx="100">
                  <c:v>-601.573340129604</c:v>
                </c:pt>
                <c:pt idx="101">
                  <c:v>-601.8905407076336</c:v>
                </c:pt>
                <c:pt idx="102">
                  <c:v>-602.1955121280925</c:v>
                </c:pt>
                <c:pt idx="103">
                  <c:v>-602.488799968317</c:v>
                </c:pt>
                <c:pt idx="104">
                  <c:v>-602.7709254323646</c:v>
                </c:pt>
                <c:pt idx="105">
                  <c:v>-603.042386444418</c:v>
                </c:pt>
                <c:pt idx="106">
                  <c:v>-603.3036586927224</c:v>
                </c:pt>
                <c:pt idx="107">
                  <c:v>-603.5551966263251</c:v>
                </c:pt>
                <c:pt idx="108">
                  <c:v>-603.7974344067881</c:v>
                </c:pt>
                <c:pt idx="109">
                  <c:v>-604.0307868169284</c:v>
                </c:pt>
                <c:pt idx="110">
                  <c:v>-604.255650128553</c:v>
                </c:pt>
                <c:pt idx="111">
                  <c:v>-604.4724029310498</c:v>
                </c:pt>
                <c:pt idx="112">
                  <c:v>-604.6814069226446</c:v>
                </c:pt>
                <c:pt idx="113">
                  <c:v>-604.8830076660035</c:v>
                </c:pt>
                <c:pt idx="114">
                  <c:v>-605.0775353098182</c:v>
                </c:pt>
                <c:pt idx="115">
                  <c:v>-605.2653052779248</c:v>
                </c:pt>
                <c:pt idx="116">
                  <c:v>-605.4466189274124</c:v>
                </c:pt>
                <c:pt idx="117">
                  <c:v>-605.6217641771645</c:v>
                </c:pt>
                <c:pt idx="118">
                  <c:v>-605.7910161081381</c:v>
                </c:pt>
                <c:pt idx="119">
                  <c:v>-605.9546375366996</c:v>
                </c:pt>
              </c:numCache>
            </c:numRef>
          </c:yVal>
          <c:smooth val="1"/>
          <c:extLst xmlns:c16r2="http://schemas.microsoft.com/office/drawing/2015/06/chart">
            <c:ext xmlns:c16="http://schemas.microsoft.com/office/drawing/2014/chart" uri="{C3380CC4-5D6E-409C-BE32-E72D297353CC}">
              <c16:uniqueId val="{00000000-1627-426C-9E36-757F77847F6D}"/>
            </c:ext>
          </c:extLst>
        </c:ser>
        <c:ser>
          <c:idx val="3"/>
          <c:order val="1"/>
          <c:tx>
            <c:strRef>
              <c:f>'SA-Policy-G'!$N$123</c:f>
              <c:strCache>
                <c:ptCount val="1"/>
                <c:pt idx="0">
                  <c:v>SOUD Deaths for 1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21.99165893277247</c:v>
                </c:pt>
                <c:pt idx="2">
                  <c:v>-42.96914486942931</c:v>
                </c:pt>
                <c:pt idx="3">
                  <c:v>-62.96141263628192</c:v>
                </c:pt>
                <c:pt idx="4">
                  <c:v>-82.01145916049914</c:v>
                </c:pt>
                <c:pt idx="5">
                  <c:v>-100.1609752598799</c:v>
                </c:pt>
                <c:pt idx="6">
                  <c:v>-117.4502324566181</c:v>
                </c:pt>
                <c:pt idx="7">
                  <c:v>-133.9180151798858</c:v>
                </c:pt>
                <c:pt idx="8">
                  <c:v>-149.6015874845331</c:v>
                </c:pt>
                <c:pt idx="9">
                  <c:v>-164.5366856327989</c:v>
                </c:pt>
                <c:pt idx="10">
                  <c:v>-178.7575298482134</c:v>
                </c:pt>
                <c:pt idx="11">
                  <c:v>-192.2968500790943</c:v>
                </c:pt>
                <c:pt idx="12">
                  <c:v>-205.1859217978484</c:v>
                </c:pt>
                <c:pt idx="13">
                  <c:v>-218.1339637880646</c:v>
                </c:pt>
                <c:pt idx="14">
                  <c:v>-230.2999627643837</c:v>
                </c:pt>
                <c:pt idx="15">
                  <c:v>-241.9120512835268</c:v>
                </c:pt>
                <c:pt idx="16">
                  <c:v>-252.9957702184689</c:v>
                </c:pt>
                <c:pt idx="17">
                  <c:v>-263.5755236167726</c:v>
                </c:pt>
                <c:pt idx="18">
                  <c:v>-273.674607956556</c:v>
                </c:pt>
                <c:pt idx="19">
                  <c:v>-283.3152497214729</c:v>
                </c:pt>
                <c:pt idx="20">
                  <c:v>-292.5186453629078</c:v>
                </c:pt>
                <c:pt idx="21">
                  <c:v>-301.3050024878033</c:v>
                </c:pt>
                <c:pt idx="22">
                  <c:v>-309.6935814269312</c:v>
                </c:pt>
                <c:pt idx="23">
                  <c:v>-317.7027365662265</c:v>
                </c:pt>
                <c:pt idx="24">
                  <c:v>-325.3499569969848</c:v>
                </c:pt>
                <c:pt idx="25">
                  <c:v>-332.651906171938</c:v>
                </c:pt>
                <c:pt idx="26">
                  <c:v>-339.6255978104616</c:v>
                </c:pt>
                <c:pt idx="27">
                  <c:v>-346.2858007081134</c:v>
                </c:pt>
                <c:pt idx="28">
                  <c:v>-352.6469227090508</c:v>
                </c:pt>
                <c:pt idx="29">
                  <c:v>-358.7226961205258</c:v>
                </c:pt>
                <c:pt idx="30">
                  <c:v>-364.5262087573767</c:v>
                </c:pt>
                <c:pt idx="31">
                  <c:v>-370.0699346422674</c:v>
                </c:pt>
                <c:pt idx="32">
                  <c:v>-375.3657633326806</c:v>
                </c:pt>
                <c:pt idx="33">
                  <c:v>-380.4250278989064</c:v>
                </c:pt>
                <c:pt idx="34">
                  <c:v>-385.2585315904176</c:v>
                </c:pt>
                <c:pt idx="35">
                  <c:v>-389.876573234157</c:v>
                </c:pt>
                <c:pt idx="36">
                  <c:v>-394.2889714120925</c:v>
                </c:pt>
                <c:pt idx="37">
                  <c:v>-398.5050874675387</c:v>
                </c:pt>
                <c:pt idx="38">
                  <c:v>-402.5338473906284</c:v>
                </c:pt>
                <c:pt idx="39">
                  <c:v>-406.3837645527739</c:v>
                </c:pt>
                <c:pt idx="40">
                  <c:v>-410.0629569124839</c:v>
                </c:pt>
                <c:pt idx="41">
                  <c:v>-413.5791664653701</c:v>
                </c:pt>
                <c:pt idx="42">
                  <c:v>-416.9397771590864</c:v>
                </c:pt>
                <c:pt idx="43">
                  <c:v>-420.1518319220618</c:v>
                </c:pt>
                <c:pt idx="44">
                  <c:v>-423.2220488538681</c:v>
                </c:pt>
                <c:pt idx="45">
                  <c:v>-426.1568366194578</c:v>
                </c:pt>
                <c:pt idx="46">
                  <c:v>-428.9623090875301</c:v>
                </c:pt>
                <c:pt idx="47">
                  <c:v>-431.6442992513558</c:v>
                </c:pt>
                <c:pt idx="48">
                  <c:v>-434.2083724685089</c:v>
                </c:pt>
                <c:pt idx="49">
                  <c:v>-436.659839054124</c:v>
                </c:pt>
                <c:pt idx="50">
                  <c:v>-439.0037662605104</c:v>
                </c:pt>
                <c:pt idx="51">
                  <c:v>-441.2449896743223</c:v>
                </c:pt>
                <c:pt idx="52">
                  <c:v>-443.3881240640314</c:v>
                </c:pt>
                <c:pt idx="53">
                  <c:v>-445.4375736979694</c:v>
                </c:pt>
                <c:pt idx="54">
                  <c:v>-447.3975421650715</c:v>
                </c:pt>
                <c:pt idx="55">
                  <c:v>-449.2720417223892</c:v>
                </c:pt>
                <c:pt idx="56">
                  <c:v>-451.064902193152</c:v>
                </c:pt>
                <c:pt idx="57">
                  <c:v>-452.7797794379234</c:v>
                </c:pt>
                <c:pt idx="58">
                  <c:v>-454.4201634202169</c:v>
                </c:pt>
                <c:pt idx="59">
                  <c:v>-455.9893858868043</c:v>
                </c:pt>
                <c:pt idx="60">
                  <c:v>-457.4906276818978</c:v>
                </c:pt>
                <c:pt idx="61">
                  <c:v>-458.9269257133789</c:v>
                </c:pt>
                <c:pt idx="62">
                  <c:v>-460.3011795883019</c:v>
                </c:pt>
                <c:pt idx="63">
                  <c:v>-461.6161579339935</c:v>
                </c:pt>
                <c:pt idx="64">
                  <c:v>-462.8745044202457</c:v>
                </c:pt>
                <c:pt idx="65">
                  <c:v>-464.0787434972696</c:v>
                </c:pt>
                <c:pt idx="66">
                  <c:v>-465.2312858633401</c:v>
                </c:pt>
                <c:pt idx="67">
                  <c:v>-466.3344336753314</c:v>
                </c:pt>
                <c:pt idx="68">
                  <c:v>-467.3903855146752</c:v>
                </c:pt>
                <c:pt idx="69">
                  <c:v>-468.4012411206316</c:v>
                </c:pt>
                <c:pt idx="70">
                  <c:v>-469.3690059021566</c:v>
                </c:pt>
                <c:pt idx="71">
                  <c:v>-470.2955952390702</c:v>
                </c:pt>
                <c:pt idx="72">
                  <c:v>-471.1828385827042</c:v>
                </c:pt>
                <c:pt idx="73">
                  <c:v>-472.03248336567</c:v>
                </c:pt>
                <c:pt idx="74">
                  <c:v>-472.8461987299266</c:v>
                </c:pt>
                <c:pt idx="75">
                  <c:v>-473.625579081852</c:v>
                </c:pt>
                <c:pt idx="76">
                  <c:v>-474.3721474825886</c:v>
                </c:pt>
                <c:pt idx="77">
                  <c:v>-475.0873588815369</c:v>
                </c:pt>
                <c:pt idx="78">
                  <c:v>-475.7726032004342</c:v>
                </c:pt>
                <c:pt idx="79">
                  <c:v>-476.4292082751669</c:v>
                </c:pt>
                <c:pt idx="80">
                  <c:v>-477.0584426620175</c:v>
                </c:pt>
                <c:pt idx="81">
                  <c:v>-477.661518314789</c:v>
                </c:pt>
                <c:pt idx="82">
                  <c:v>-478.2395931388995</c:v>
                </c:pt>
                <c:pt idx="83">
                  <c:v>-478.7937734282455</c:v>
                </c:pt>
                <c:pt idx="84">
                  <c:v>-479.3251161903593</c:v>
                </c:pt>
                <c:pt idx="85">
                  <c:v>-479.8346313650902</c:v>
                </c:pt>
                <c:pt idx="86">
                  <c:v>-480.3232839418324</c:v>
                </c:pt>
                <c:pt idx="87">
                  <c:v>-480.7919959800191</c:v>
                </c:pt>
                <c:pt idx="88">
                  <c:v>-481.2416485374268</c:v>
                </c:pt>
                <c:pt idx="89">
                  <c:v>-481.673083510569</c:v>
                </c:pt>
                <c:pt idx="90">
                  <c:v>-482.087105391304</c:v>
                </c:pt>
                <c:pt idx="91">
                  <c:v>-482.484482943527</c:v>
                </c:pt>
                <c:pt idx="92">
                  <c:v>-482.8659508036718</c:v>
                </c:pt>
                <c:pt idx="93">
                  <c:v>-483.2322110085531</c:v>
                </c:pt>
                <c:pt idx="94">
                  <c:v>-483.5839344539119</c:v>
                </c:pt>
                <c:pt idx="95">
                  <c:v>-483.9217622868752</c:v>
                </c:pt>
                <c:pt idx="96">
                  <c:v>-484.2463072353663</c:v>
                </c:pt>
                <c:pt idx="97">
                  <c:v>-484.5581548773922</c:v>
                </c:pt>
                <c:pt idx="98">
                  <c:v>-484.8578648529677</c:v>
                </c:pt>
                <c:pt idx="99">
                  <c:v>-485.14597202131</c:v>
                </c:pt>
                <c:pt idx="100">
                  <c:v>-485.4229875658258</c:v>
                </c:pt>
                <c:pt idx="101">
                  <c:v>-485.6894000492863</c:v>
                </c:pt>
                <c:pt idx="102">
                  <c:v>-485.9456764214654</c:v>
                </c:pt>
                <c:pt idx="103">
                  <c:v>-486.1922629814231</c:v>
                </c:pt>
                <c:pt idx="104">
                  <c:v>-486.4295862965079</c:v>
                </c:pt>
                <c:pt idx="105">
                  <c:v>-486.6580540800522</c:v>
                </c:pt>
                <c:pt idx="106">
                  <c:v>-486.8780560296451</c:v>
                </c:pt>
                <c:pt idx="107">
                  <c:v>-487.0899646277832</c:v>
                </c:pt>
                <c:pt idx="108">
                  <c:v>-487.2941359066027</c:v>
                </c:pt>
                <c:pt idx="109">
                  <c:v>-487.4909101783466</c:v>
                </c:pt>
                <c:pt idx="110">
                  <c:v>-487.6806127330877</c:v>
                </c:pt>
                <c:pt idx="111">
                  <c:v>-487.8635545052419</c:v>
                </c:pt>
                <c:pt idx="112">
                  <c:v>-488.0400327102411</c:v>
                </c:pt>
                <c:pt idx="113">
                  <c:v>-488.2103314527486</c:v>
                </c:pt>
                <c:pt idx="114">
                  <c:v>-488.374722307694</c:v>
                </c:pt>
                <c:pt idx="115">
                  <c:v>-488.5334648753471</c:v>
                </c:pt>
                <c:pt idx="116">
                  <c:v>-488.686807311631</c:v>
                </c:pt>
                <c:pt idx="117">
                  <c:v>-488.834986834763</c:v>
                </c:pt>
                <c:pt idx="118">
                  <c:v>-488.9782302093078</c:v>
                </c:pt>
                <c:pt idx="119">
                  <c:v>-489.1167542086588</c:v>
                </c:pt>
              </c:numCache>
            </c:numRef>
          </c:yVal>
          <c:smooth val="1"/>
          <c:extLst xmlns:c16r2="http://schemas.microsoft.com/office/drawing/2015/06/chart">
            <c:ext xmlns:c16="http://schemas.microsoft.com/office/drawing/2014/chart" uri="{C3380CC4-5D6E-409C-BE32-E72D297353CC}">
              <c16:uniqueId val="{00000001-1627-426C-9E36-757F77847F6D}"/>
            </c:ext>
          </c:extLst>
        </c:ser>
        <c:ser>
          <c:idx val="0"/>
          <c:order val="2"/>
          <c:tx>
            <c:strRef>
              <c:f>'SA-Policy-G'!$W$123</c:f>
              <c:strCache>
                <c:ptCount val="1"/>
                <c:pt idx="0">
                  <c:v>SOUD Deaths for 0.7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16.49673589044182</c:v>
                </c:pt>
                <c:pt idx="2">
                  <c:v>-32.23871469530941</c:v>
                </c:pt>
                <c:pt idx="3">
                  <c:v>-47.24711416941155</c:v>
                </c:pt>
                <c:pt idx="4">
                  <c:v>-61.55367893219895</c:v>
                </c:pt>
                <c:pt idx="5">
                  <c:v>-75.18920891613976</c:v>
                </c:pt>
                <c:pt idx="6">
                  <c:v>-88.18347238284019</c:v>
                </c:pt>
                <c:pt idx="7">
                  <c:v>-100.5651530755442</c:v>
                </c:pt>
                <c:pt idx="8">
                  <c:v>-112.3618233556956</c:v>
                </c:pt>
                <c:pt idx="9">
                  <c:v>-123.5999368340079</c:v>
                </c:pt>
                <c:pt idx="10">
                  <c:v>-134.30483547681</c:v>
                </c:pt>
                <c:pt idx="11">
                  <c:v>-144.500767313576</c:v>
                </c:pt>
                <c:pt idx="12">
                  <c:v>-154.2109117624502</c:v>
                </c:pt>
                <c:pt idx="13">
                  <c:v>-163.9669690637994</c:v>
                </c:pt>
                <c:pt idx="14">
                  <c:v>-173.1380094633154</c:v>
                </c:pt>
                <c:pt idx="15">
                  <c:v>-181.8949239494496</c:v>
                </c:pt>
                <c:pt idx="16">
                  <c:v>-190.2566769295342</c:v>
                </c:pt>
                <c:pt idx="17">
                  <c:v>-198.241393908109</c:v>
                </c:pt>
                <c:pt idx="18">
                  <c:v>-205.866382710253</c:v>
                </c:pt>
                <c:pt idx="19">
                  <c:v>-213.1481609505689</c:v>
                </c:pt>
                <c:pt idx="20">
                  <c:v>-220.1024853068751</c:v>
                </c:pt>
                <c:pt idx="21">
                  <c:v>-226.7443817330673</c:v>
                </c:pt>
                <c:pt idx="22">
                  <c:v>-233.0881759811295</c:v>
                </c:pt>
                <c:pt idx="23">
                  <c:v>-239.1475239717847</c:v>
                </c:pt>
                <c:pt idx="24">
                  <c:v>-244.9354416821191</c:v>
                </c:pt>
                <c:pt idx="25">
                  <c:v>-250.4643343161788</c:v>
                </c:pt>
                <c:pt idx="26">
                  <c:v>-255.7468779829578</c:v>
                </c:pt>
                <c:pt idx="27">
                  <c:v>-260.7940725766168</c:v>
                </c:pt>
                <c:pt idx="28">
                  <c:v>-265.6166541847613</c:v>
                </c:pt>
                <c:pt idx="29">
                  <c:v>-270.2248586986921</c:v>
                </c:pt>
                <c:pt idx="30">
                  <c:v>-274.6284446608486</c:v>
                </c:pt>
                <c:pt idx="31">
                  <c:v>-278.8367158794437</c:v>
                </c:pt>
                <c:pt idx="32">
                  <c:v>-282.8585430376017</c:v>
                </c:pt>
                <c:pt idx="33">
                  <c:v>-286.7023843139681</c:v>
                </c:pt>
                <c:pt idx="34">
                  <c:v>-290.3763050416512</c:v>
                </c:pt>
                <c:pt idx="35">
                  <c:v>-293.8879964369755</c:v>
                </c:pt>
                <c:pt idx="36">
                  <c:v>-297.2447934324244</c:v>
                </c:pt>
                <c:pt idx="37">
                  <c:v>-300.453691649808</c:v>
                </c:pt>
                <c:pt idx="38">
                  <c:v>-303.5213635504018</c:v>
                </c:pt>
                <c:pt idx="39">
                  <c:v>-306.45417523925</c:v>
                </c:pt>
                <c:pt idx="40">
                  <c:v>-309.2581991378809</c:v>
                </c:pt>
                <c:pt idx="41">
                  <c:v>-311.9392283547325</c:v>
                </c:pt>
                <c:pt idx="42">
                  <c:v>-314.5027899181889</c:v>
                </c:pt>
                <c:pt idx="43">
                  <c:v>-316.9541573580036</c:v>
                </c:pt>
                <c:pt idx="44">
                  <c:v>-319.298362670211</c:v>
                </c:pt>
                <c:pt idx="45">
                  <c:v>-321.5402076964952</c:v>
                </c:pt>
                <c:pt idx="46">
                  <c:v>-323.6842749474839</c:v>
                </c:pt>
                <c:pt idx="47">
                  <c:v>-325.7349378980936</c:v>
                </c:pt>
                <c:pt idx="48">
                  <c:v>-327.6963707816067</c:v>
                </c:pt>
                <c:pt idx="49">
                  <c:v>-329.5725579079136</c:v>
                </c:pt>
                <c:pt idx="50">
                  <c:v>-331.3673025299513</c:v>
                </c:pt>
                <c:pt idx="51">
                  <c:v>-333.0842352812417</c:v>
                </c:pt>
                <c:pt idx="52">
                  <c:v>-334.7268222086096</c:v>
                </c:pt>
                <c:pt idx="53">
                  <c:v>-336.2983724148119</c:v>
                </c:pt>
                <c:pt idx="54">
                  <c:v>-337.8020453347467</c:v>
                </c:pt>
                <c:pt idx="55">
                  <c:v>-339.2408576628886</c:v>
                </c:pt>
                <c:pt idx="56">
                  <c:v>-340.6176899494213</c:v>
                </c:pt>
                <c:pt idx="57">
                  <c:v>-341.9352928815819</c:v>
                </c:pt>
                <c:pt idx="58">
                  <c:v>-343.1962932659387</c:v>
                </c:pt>
                <c:pt idx="59">
                  <c:v>-344.4031997264372</c:v>
                </c:pt>
                <c:pt idx="60">
                  <c:v>-345.5584081323214</c:v>
                </c:pt>
                <c:pt idx="61">
                  <c:v>-346.6642067692501</c:v>
                </c:pt>
                <c:pt idx="62">
                  <c:v>-347.7227812663006</c:v>
                </c:pt>
                <c:pt idx="63">
                  <c:v>-348.7362192908299</c:v>
                </c:pt>
                <c:pt idx="64">
                  <c:v>-349.7065150225894</c:v>
                </c:pt>
                <c:pt idx="65">
                  <c:v>-350.6355734178699</c:v>
                </c:pt>
                <c:pt idx="66">
                  <c:v>-351.5252142739303</c:v>
                </c:pt>
                <c:pt idx="67">
                  <c:v>-352.3771761034044</c:v>
                </c:pt>
                <c:pt idx="68">
                  <c:v>-353.1931198279119</c:v>
                </c:pt>
                <c:pt idx="69">
                  <c:v>-353.9746322996147</c:v>
                </c:pt>
                <c:pt idx="70">
                  <c:v>-354.7232296590145</c:v>
                </c:pt>
                <c:pt idx="71">
                  <c:v>-355.4403605368927</c:v>
                </c:pt>
                <c:pt idx="72">
                  <c:v>-356.127409107853</c:v>
                </c:pt>
                <c:pt idx="73">
                  <c:v>-356.7856980025919</c:v>
                </c:pt>
                <c:pt idx="74">
                  <c:v>-357.4164910856396</c:v>
                </c:pt>
                <c:pt idx="75">
                  <c:v>-358.0209961049909</c:v>
                </c:pt>
                <c:pt idx="76">
                  <c:v>-358.600367219713</c:v>
                </c:pt>
                <c:pt idx="77">
                  <c:v>-359.1557074113346</c:v>
                </c:pt>
                <c:pt idx="78">
                  <c:v>-359.6880707845093</c:v>
                </c:pt>
                <c:pt idx="79">
                  <c:v>-360.1984647621886</c:v>
                </c:pt>
                <c:pt idx="80">
                  <c:v>-360.6878521802977</c:v>
                </c:pt>
                <c:pt idx="81">
                  <c:v>-361.1571532866074</c:v>
                </c:pt>
                <c:pt idx="82">
                  <c:v>-361.6072476483515</c:v>
                </c:pt>
                <c:pt idx="83">
                  <c:v>-362.0389759728266</c:v>
                </c:pt>
                <c:pt idx="84">
                  <c:v>-362.4531418450752</c:v>
                </c:pt>
                <c:pt idx="85">
                  <c:v>-362.8505133865031</c:v>
                </c:pt>
                <c:pt idx="86">
                  <c:v>-363.2318248381455</c:v>
                </c:pt>
                <c:pt idx="87">
                  <c:v>-363.5977780720638</c:v>
                </c:pt>
                <c:pt idx="88">
                  <c:v>-363.9490440342266</c:v>
                </c:pt>
                <c:pt idx="89">
                  <c:v>-364.2862641220526</c:v>
                </c:pt>
                <c:pt idx="90">
                  <c:v>-364.6100514996383</c:v>
                </c:pt>
                <c:pt idx="91">
                  <c:v>-364.9209923535572</c:v>
                </c:pt>
                <c:pt idx="92">
                  <c:v>-365.2196470919668</c:v>
                </c:pt>
                <c:pt idx="93">
                  <c:v>-365.5065514896501</c:v>
                </c:pt>
                <c:pt idx="94">
                  <c:v>-365.7822177814624</c:v>
                </c:pt>
                <c:pt idx="95">
                  <c:v>-366.0471357065761</c:v>
                </c:pt>
                <c:pt idx="96">
                  <c:v>-366.3017735057638</c:v>
                </c:pt>
                <c:pt idx="97">
                  <c:v>-366.5465788738827</c:v>
                </c:pt>
                <c:pt idx="98">
                  <c:v>-366.7819798696106</c:v>
                </c:pt>
                <c:pt idx="99">
                  <c:v>-367.0083857843821</c:v>
                </c:pt>
                <c:pt idx="100">
                  <c:v>-367.2261879723936</c:v>
                </c:pt>
                <c:pt idx="101">
                  <c:v>-367.4357606434565</c:v>
                </c:pt>
                <c:pt idx="102">
                  <c:v>-367.637461620368</c:v>
                </c:pt>
                <c:pt idx="103">
                  <c:v>-367.8316330624526</c:v>
                </c:pt>
                <c:pt idx="104">
                  <c:v>-368.0186021567754</c:v>
                </c:pt>
                <c:pt idx="105">
                  <c:v>-368.1986817785103</c:v>
                </c:pt>
                <c:pt idx="106">
                  <c:v>-368.3721711218654</c:v>
                </c:pt>
                <c:pt idx="107">
                  <c:v>-368.5393563028869</c:v>
                </c:pt>
                <c:pt idx="108">
                  <c:v>-368.700510935427</c:v>
                </c:pt>
                <c:pt idx="109">
                  <c:v>-368.8558966814746</c:v>
                </c:pt>
                <c:pt idx="110">
                  <c:v>-369.005763777022</c:v>
                </c:pt>
                <c:pt idx="111">
                  <c:v>-369.150351534555</c:v>
                </c:pt>
                <c:pt idx="112">
                  <c:v>-369.2898888232336</c:v>
                </c:pt>
                <c:pt idx="113">
                  <c:v>-369.4245945277574</c:v>
                </c:pt>
                <c:pt idx="114">
                  <c:v>-369.5546779868798</c:v>
                </c:pt>
                <c:pt idx="115">
                  <c:v>-369.6803394124843</c:v>
                </c:pt>
                <c:pt idx="116">
                  <c:v>-369.8017702900995</c:v>
                </c:pt>
                <c:pt idx="117">
                  <c:v>-369.9191537616666</c:v>
                </c:pt>
                <c:pt idx="118">
                  <c:v>-370.0326649913929</c:v>
                </c:pt>
                <c:pt idx="119">
                  <c:v>-370.1424715154047</c:v>
                </c:pt>
              </c:numCache>
            </c:numRef>
          </c:yVal>
          <c:smooth val="1"/>
          <c:extLst xmlns:c16r2="http://schemas.microsoft.com/office/drawing/2015/06/chart">
            <c:ext xmlns:c16="http://schemas.microsoft.com/office/drawing/2014/chart" uri="{C3380CC4-5D6E-409C-BE32-E72D297353CC}">
              <c16:uniqueId val="{00000002-1627-426C-9E36-757F77847F6D}"/>
            </c:ext>
          </c:extLst>
        </c:ser>
        <c:ser>
          <c:idx val="7"/>
          <c:order val="3"/>
          <c:tx>
            <c:strRef>
              <c:f>'SA-Policy-G'!$F$123</c:f>
              <c:strCache>
                <c:ptCount val="1"/>
                <c:pt idx="0">
                  <c:v>SHUD Deaths for 1.25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37.4953012397925</c:v>
                </c:pt>
                <c:pt idx="2">
                  <c:v>73.02346920645877</c:v>
                </c:pt>
                <c:pt idx="3">
                  <c:v>106.7829230381373</c:v>
                </c:pt>
                <c:pt idx="4">
                  <c:v>138.9238562602572</c:v>
                </c:pt>
                <c:pt idx="5">
                  <c:v>169.5721206649458</c:v>
                </c:pt>
                <c:pt idx="6">
                  <c:v>198.8361728119401</c:v>
                </c:pt>
                <c:pt idx="7">
                  <c:v>226.8100925684761</c:v>
                </c:pt>
                <c:pt idx="8">
                  <c:v>253.5760537698959</c:v>
                </c:pt>
                <c:pt idx="9">
                  <c:v>279.2063468807784</c:v>
                </c:pt>
                <c:pt idx="10">
                  <c:v>303.7650353604129</c:v>
                </c:pt>
                <c:pt idx="11">
                  <c:v>327.3093125581019</c:v>
                </c:pt>
                <c:pt idx="12">
                  <c:v>349.890613789061</c:v>
                </c:pt>
                <c:pt idx="13">
                  <c:v>372.7140429211975</c:v>
                </c:pt>
                <c:pt idx="14">
                  <c:v>394.3304450018065</c:v>
                </c:pt>
                <c:pt idx="15">
                  <c:v>415.126925691751</c:v>
                </c:pt>
                <c:pt idx="16">
                  <c:v>435.1402309734246</c:v>
                </c:pt>
                <c:pt idx="17">
                  <c:v>454.4044045262825</c:v>
                </c:pt>
                <c:pt idx="18">
                  <c:v>472.9511368086937</c:v>
                </c:pt>
                <c:pt idx="19">
                  <c:v>490.8100666224692</c:v>
                </c:pt>
                <c:pt idx="20">
                  <c:v>508.0090321881821</c:v>
                </c:pt>
                <c:pt idx="21">
                  <c:v>524.57428051569</c:v>
                </c:pt>
                <c:pt idx="22">
                  <c:v>540.530642377867</c:v>
                </c:pt>
                <c:pt idx="23">
                  <c:v>555.9016789266266</c:v>
                </c:pt>
                <c:pt idx="24">
                  <c:v>570.709804936563</c:v>
                </c:pt>
                <c:pt idx="25">
                  <c:v>584.9763927879876</c:v>
                </c:pt>
                <c:pt idx="26">
                  <c:v>598.723799029612</c:v>
                </c:pt>
                <c:pt idx="27">
                  <c:v>611.9709382924946</c:v>
                </c:pt>
                <c:pt idx="28">
                  <c:v>624.7365222436875</c:v>
                </c:pt>
                <c:pt idx="29">
                  <c:v>637.0385132822379</c:v>
                </c:pt>
                <c:pt idx="30">
                  <c:v>648.8941691113262</c:v>
                </c:pt>
                <c:pt idx="31">
                  <c:v>660.320083299367</c:v>
                </c:pt>
                <c:pt idx="32">
                  <c:v>671.3322210361429</c:v>
                </c:pt>
                <c:pt idx="33">
                  <c:v>681.9459508968779</c:v>
                </c:pt>
                <c:pt idx="34">
                  <c:v>692.1760732869176</c:v>
                </c:pt>
                <c:pt idx="35">
                  <c:v>702.0368461185998</c:v>
                </c:pt>
                <c:pt idx="36">
                  <c:v>711.5420081723794</c:v>
                </c:pt>
                <c:pt idx="37">
                  <c:v>720.7048005124881</c:v>
                </c:pt>
                <c:pt idx="38">
                  <c:v>729.5379862604376</c:v>
                </c:pt>
                <c:pt idx="39">
                  <c:v>738.0538722439556</c:v>
                </c:pt>
                <c:pt idx="40">
                  <c:v>746.2643217509449</c:v>
                </c:pt>
                <c:pt idx="41">
                  <c:v>754.1807717811246</c:v>
                </c:pt>
                <c:pt idx="42">
                  <c:v>761.814248357686</c:v>
                </c:pt>
                <c:pt idx="43">
                  <c:v>769.175381050219</c:v>
                </c:pt>
                <c:pt idx="44">
                  <c:v>776.2744168080037</c:v>
                </c:pt>
                <c:pt idx="45">
                  <c:v>783.1212331798208</c:v>
                </c:pt>
                <c:pt idx="46">
                  <c:v>789.7253509828855</c:v>
                </c:pt>
                <c:pt idx="47">
                  <c:v>796.0959464725261</c:v>
                </c:pt>
                <c:pt idx="48">
                  <c:v>802.2418630553011</c:v>
                </c:pt>
                <c:pt idx="49">
                  <c:v>808.1716225809826</c:v>
                </c:pt>
                <c:pt idx="50">
                  <c:v>813.8934362429787</c:v>
                </c:pt>
                <c:pt idx="51">
                  <c:v>819.4152151119727</c:v>
                </c:pt>
                <c:pt idx="52">
                  <c:v>824.7445803292955</c:v>
                </c:pt>
                <c:pt idx="53">
                  <c:v>829.8888729645435</c:v>
                </c:pt>
                <c:pt idx="54">
                  <c:v>834.8551635624929</c:v>
                </c:pt>
                <c:pt idx="55">
                  <c:v>839.6502613906904</c:v>
                </c:pt>
                <c:pt idx="56">
                  <c:v>844.2807233993587</c:v>
                </c:pt>
                <c:pt idx="57">
                  <c:v>848.7528629039783</c:v>
                </c:pt>
                <c:pt idx="58">
                  <c:v>853.0727579998075</c:v>
                </c:pt>
                <c:pt idx="59">
                  <c:v>857.2462597167793</c:v>
                </c:pt>
                <c:pt idx="60">
                  <c:v>861.278999922572</c:v>
                </c:pt>
                <c:pt idx="61">
                  <c:v>865.1763989810312</c:v>
                </c:pt>
                <c:pt idx="62">
                  <c:v>868.9436731727573</c:v>
                </c:pt>
                <c:pt idx="63">
                  <c:v>872.5858418842603</c:v>
                </c:pt>
                <c:pt idx="64">
                  <c:v>876.107734571833</c:v>
                </c:pt>
                <c:pt idx="65">
                  <c:v>879.513997506046</c:v>
                </c:pt>
                <c:pt idx="66">
                  <c:v>882.8091003025526</c:v>
                </c:pt>
                <c:pt idx="67">
                  <c:v>885.9973422447638</c:v>
                </c:pt>
                <c:pt idx="68">
                  <c:v>889.0828584037644</c:v>
                </c:pt>
                <c:pt idx="69">
                  <c:v>892.0696255607911</c:v>
                </c:pt>
                <c:pt idx="70">
                  <c:v>894.9614679374083</c:v>
                </c:pt>
                <c:pt idx="71">
                  <c:v>897.7620627384902</c:v>
                </c:pt>
                <c:pt idx="72">
                  <c:v>900.47494551296</c:v>
                </c:pt>
                <c:pt idx="73">
                  <c:v>903.1035153372305</c:v>
                </c:pt>
                <c:pt idx="74">
                  <c:v>905.6510398261315</c:v>
                </c:pt>
                <c:pt idx="75">
                  <c:v>908.1206599760837</c:v>
                </c:pt>
                <c:pt idx="76">
                  <c:v>910.515394845172</c:v>
                </c:pt>
                <c:pt idx="77">
                  <c:v>912.8381460747063</c:v>
                </c:pt>
                <c:pt idx="78">
                  <c:v>915.091702256785</c:v>
                </c:pt>
                <c:pt idx="79">
                  <c:v>917.278743152264</c:v>
                </c:pt>
                <c:pt idx="80">
                  <c:v>919.4018437635054</c:v>
                </c:pt>
                <c:pt idx="81">
                  <c:v>921.463478266165</c:v>
                </c:pt>
                <c:pt idx="82">
                  <c:v>923.4660238041771</c:v>
                </c:pt>
                <c:pt idx="83">
                  <c:v>925.4117641520984</c:v>
                </c:pt>
                <c:pt idx="84">
                  <c:v>927.3028932487543</c:v>
                </c:pt>
                <c:pt idx="85">
                  <c:v>929.1415186062014</c:v>
                </c:pt>
                <c:pt idx="86">
                  <c:v>930.9296645978004</c:v>
                </c:pt>
                <c:pt idx="87">
                  <c:v>932.669275629193</c:v>
                </c:pt>
                <c:pt idx="88">
                  <c:v>934.362219195855</c:v>
                </c:pt>
                <c:pt idx="89">
                  <c:v>936.0102888308484</c:v>
                </c:pt>
                <c:pt idx="90">
                  <c:v>937.6152069462115</c:v>
                </c:pt>
                <c:pt idx="91">
                  <c:v>939.178627571521</c:v>
                </c:pt>
                <c:pt idx="92">
                  <c:v>940.7021389928781</c:v>
                </c:pt>
                <c:pt idx="93">
                  <c:v>942.1872662956064</c:v>
                </c:pt>
                <c:pt idx="94">
                  <c:v>943.6354738138507</c:v>
                </c:pt>
                <c:pt idx="95">
                  <c:v>945.0481674901312</c:v>
                </c:pt>
                <c:pt idx="96">
                  <c:v>946.4266971478999</c:v>
                </c:pt>
                <c:pt idx="97">
                  <c:v>947.7723586799935</c:v>
                </c:pt>
                <c:pt idx="98">
                  <c:v>949.0863961558304</c:v>
                </c:pt>
                <c:pt idx="99">
                  <c:v>950.370003850155</c:v>
                </c:pt>
                <c:pt idx="100">
                  <c:v>951.624328195952</c:v>
                </c:pt>
                <c:pt idx="101">
                  <c:v>952.8504696642027</c:v>
                </c:pt>
                <c:pt idx="102">
                  <c:v>954.0494845729717</c:v>
                </c:pt>
                <c:pt idx="103">
                  <c:v>955.222386828305</c:v>
                </c:pt>
                <c:pt idx="104">
                  <c:v>956.3701495993348</c:v>
                </c:pt>
                <c:pt idx="105">
                  <c:v>957.493706929866</c:v>
                </c:pt>
                <c:pt idx="106">
                  <c:v>958.5939552887296</c:v>
                </c:pt>
                <c:pt idx="107">
                  <c:v>959.671755061052</c:v>
                </c:pt>
                <c:pt idx="108">
                  <c:v>960.7279319825523</c:v>
                </c:pt>
                <c:pt idx="109">
                  <c:v>961.763278518916</c:v>
                </c:pt>
                <c:pt idx="110">
                  <c:v>962.778555192197</c:v>
                </c:pt>
                <c:pt idx="111">
                  <c:v>963.774491856194</c:v>
                </c:pt>
                <c:pt idx="112">
                  <c:v>964.751788922622</c:v>
                </c:pt>
                <c:pt idx="113">
                  <c:v>965.7111185398837</c:v>
                </c:pt>
                <c:pt idx="114">
                  <c:v>966.6531257261752</c:v>
                </c:pt>
                <c:pt idx="115">
                  <c:v>967.5784294585866</c:v>
                </c:pt>
                <c:pt idx="116">
                  <c:v>968.4876237198279</c:v>
                </c:pt>
                <c:pt idx="117">
                  <c:v>969.3812785041543</c:v>
                </c:pt>
                <c:pt idx="118">
                  <c:v>970.2599407839704</c:v>
                </c:pt>
                <c:pt idx="119">
                  <c:v>971.1241354386155</c:v>
                </c:pt>
              </c:numCache>
            </c:numRef>
          </c:yVal>
          <c:smooth val="1"/>
          <c:extLst xmlns:c16r2="http://schemas.microsoft.com/office/drawing/2015/06/chart">
            <c:ext xmlns:c16="http://schemas.microsoft.com/office/drawing/2014/chart" uri="{C3380CC4-5D6E-409C-BE32-E72D297353CC}">
              <c16:uniqueId val="{00000003-1627-426C-9E36-757F77847F6D}"/>
            </c:ext>
          </c:extLst>
        </c:ser>
        <c:ser>
          <c:idx val="4"/>
          <c:order val="4"/>
          <c:tx>
            <c:strRef>
              <c:f>'SA-Policy-G'!$O$123</c:f>
              <c:strCache>
                <c:ptCount val="1"/>
                <c:pt idx="0">
                  <c:v>SHUD Deaths for 1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37.5058529309289</c:v>
                </c:pt>
                <c:pt idx="2">
                  <c:v>73.04348591405514</c:v>
                </c:pt>
                <c:pt idx="3">
                  <c:v>106.8208744028138</c:v>
                </c:pt>
                <c:pt idx="4">
                  <c:v>138.98426392522</c:v>
                </c:pt>
                <c:pt idx="5">
                  <c:v>169.6588776048637</c:v>
                </c:pt>
                <c:pt idx="6">
                  <c:v>198.952597606393</c:v>
                </c:pt>
                <c:pt idx="7">
                  <c:v>226.9589782670408</c:v>
                </c:pt>
                <c:pt idx="8">
                  <c:v>253.759712085634</c:v>
                </c:pt>
                <c:pt idx="9">
                  <c:v>279.4266483279976</c:v>
                </c:pt>
                <c:pt idx="10">
                  <c:v>304.0234458517371</c:v>
                </c:pt>
                <c:pt idx="11">
                  <c:v>327.6069268927957</c:v>
                </c:pt>
                <c:pt idx="12">
                  <c:v>350.2281863961836</c:v>
                </c:pt>
                <c:pt idx="13">
                  <c:v>373.0921123173186</c:v>
                </c:pt>
                <c:pt idx="14">
                  <c:v>394.7491954980217</c:v>
                </c:pt>
                <c:pt idx="15">
                  <c:v>415.5863578328416</c:v>
                </c:pt>
                <c:pt idx="16">
                  <c:v>435.640133937807</c:v>
                </c:pt>
                <c:pt idx="17">
                  <c:v>454.9443663794505</c:v>
                </c:pt>
                <c:pt idx="18">
                  <c:v>473.5305598697178</c:v>
                </c:pt>
                <c:pt idx="19">
                  <c:v>491.4281821449295</c:v>
                </c:pt>
                <c:pt idx="20">
                  <c:v>508.6649143299342</c:v>
                </c:pt>
                <c:pt idx="21">
                  <c:v>525.2668596015362</c:v>
                </c:pt>
                <c:pt idx="22">
                  <c:v>541.258717466892</c:v>
                </c:pt>
                <c:pt idx="23">
                  <c:v>556.6639297011912</c:v>
                </c:pt>
                <c:pt idx="24">
                  <c:v>571.5048029335715</c:v>
                </c:pt>
                <c:pt idx="25">
                  <c:v>585.8026119953257</c:v>
                </c:pt>
                <c:pt idx="26">
                  <c:v>599.5796265314734</c:v>
                </c:pt>
                <c:pt idx="27">
                  <c:v>612.8546834767094</c:v>
                </c:pt>
                <c:pt idx="28">
                  <c:v>625.6464257310054</c:v>
                </c:pt>
                <c:pt idx="29">
                  <c:v>637.9727552530132</c:v>
                </c:pt>
                <c:pt idx="30">
                  <c:v>649.8508771044433</c:v>
                </c:pt>
                <c:pt idx="31">
                  <c:v>661.297339519021</c:v>
                </c:pt>
                <c:pt idx="32">
                  <c:v>672.3280691910072</c:v>
                </c:pt>
                <c:pt idx="33">
                  <c:v>682.9584025952572</c:v>
                </c:pt>
                <c:pt idx="34">
                  <c:v>693.2031140104066</c:v>
                </c:pt>
                <c:pt idx="35">
                  <c:v>703.0764407959032</c:v>
                </c:pt>
                <c:pt idx="36">
                  <c:v>712.5921063739404</c:v>
                </c:pt>
                <c:pt idx="37">
                  <c:v>721.763341285693</c:v>
                </c:pt>
                <c:pt idx="38">
                  <c:v>730.6029026242952</c:v>
                </c:pt>
                <c:pt idx="39">
                  <c:v>739.1230953631595</c:v>
                </c:pt>
                <c:pt idx="40">
                  <c:v>747.3357848042046</c:v>
                </c:pt>
                <c:pt idx="41">
                  <c:v>755.2524135406708</c:v>
                </c:pt>
                <c:pt idx="42">
                  <c:v>762.8840164955399</c:v>
                </c:pt>
                <c:pt idx="43">
                  <c:v>770.2412351861933</c:v>
                </c:pt>
                <c:pt idx="44">
                  <c:v>777.3343313136475</c:v>
                </c:pt>
                <c:pt idx="45">
                  <c:v>784.1731997519416</c:v>
                </c:pt>
                <c:pt idx="46">
                  <c:v>790.7673809995782</c:v>
                </c:pt>
                <c:pt idx="47">
                  <c:v>797.1260731440672</c:v>
                </c:pt>
                <c:pt idx="48">
                  <c:v>803.2581433816665</c:v>
                </c:pt>
                <c:pt idx="49">
                  <c:v>809.1721391271936</c:v>
                </c:pt>
                <c:pt idx="50">
                  <c:v>814.876298742938</c:v>
                </c:pt>
                <c:pt idx="51">
                  <c:v>820.3785619109552</c:v>
                </c:pt>
                <c:pt idx="52">
                  <c:v>825.68657967472</c:v>
                </c:pt>
                <c:pt idx="53">
                  <c:v>830.8077241542755</c:v>
                </c:pt>
                <c:pt idx="54">
                  <c:v>835.749097959361</c:v>
                </c:pt>
                <c:pt idx="55">
                  <c:v>840.5175433115244</c:v>
                </c:pt>
                <c:pt idx="56">
                  <c:v>845.1196508864804</c:v>
                </c:pt>
                <c:pt idx="57">
                  <c:v>849.5617683865919</c:v>
                </c:pt>
                <c:pt idx="58">
                  <c:v>853.850008852418</c:v>
                </c:pt>
                <c:pt idx="59">
                  <c:v>857.9902587214197</c:v>
                </c:pt>
                <c:pt idx="60">
                  <c:v>861.988185641187</c:v>
                </c:pt>
                <c:pt idx="61">
                  <c:v>865.8492460441414</c:v>
                </c:pt>
                <c:pt idx="62">
                  <c:v>869.578692490136</c:v>
                </c:pt>
                <c:pt idx="63">
                  <c:v>873.181580783076</c:v>
                </c:pt>
                <c:pt idx="64">
                  <c:v>876.6627768674282</c:v>
                </c:pt>
                <c:pt idx="65">
                  <c:v>880.0269635102283</c:v>
                </c:pt>
                <c:pt idx="66">
                  <c:v>883.2786467740355</c:v>
                </c:pt>
                <c:pt idx="67">
                  <c:v>886.4221622861063</c:v>
                </c:pt>
                <c:pt idx="68">
                  <c:v>889.4616813089664</c:v>
                </c:pt>
                <c:pt idx="69">
                  <c:v>892.4012166174198</c:v>
                </c:pt>
                <c:pt idx="70">
                  <c:v>895.2446281869574</c:v>
                </c:pt>
                <c:pt idx="71">
                  <c:v>897.9956286984294</c:v>
                </c:pt>
                <c:pt idx="72">
                  <c:v>900.6577888637719</c:v>
                </c:pt>
                <c:pt idx="73">
                  <c:v>903.234542577497</c:v>
                </c:pt>
                <c:pt idx="74">
                  <c:v>905.7291918985984</c:v>
                </c:pt>
                <c:pt idx="75">
                  <c:v>908.1449118674224</c:v>
                </c:pt>
                <c:pt idx="76">
                  <c:v>910.4847551620238</c:v>
                </c:pt>
                <c:pt idx="77">
                  <c:v>912.7516565984214</c:v>
                </c:pt>
                <c:pt idx="78">
                  <c:v>914.9484374791245</c:v>
                </c:pt>
                <c:pt idx="79">
                  <c:v>917.0778097942039</c:v>
                </c:pt>
                <c:pt idx="80">
                  <c:v>919.142380279142</c:v>
                </c:pt>
                <c:pt idx="81">
                  <c:v>921.1446543335674</c:v>
                </c:pt>
                <c:pt idx="82">
                  <c:v>923.0870398049896</c:v>
                </c:pt>
                <c:pt idx="83">
                  <c:v>924.9718506414781</c:v>
                </c:pt>
                <c:pt idx="84">
                  <c:v>926.8013104172184</c:v>
                </c:pt>
                <c:pt idx="85">
                  <c:v>928.5775557347829</c:v>
                </c:pt>
                <c:pt idx="86">
                  <c:v>930.3026395078681</c:v>
                </c:pt>
                <c:pt idx="87">
                  <c:v>931.978534128156</c:v>
                </c:pt>
                <c:pt idx="88">
                  <c:v>933.6071345199261</c:v>
                </c:pt>
                <c:pt idx="89">
                  <c:v>935.1902610859148</c:v>
                </c:pt>
                <c:pt idx="90">
                  <c:v>936.729662547856</c:v>
                </c:pt>
                <c:pt idx="91">
                  <c:v>938.2270186850424</c:v>
                </c:pt>
                <c:pt idx="92">
                  <c:v>939.6839429742335</c:v>
                </c:pt>
                <c:pt idx="93">
                  <c:v>941.1019851340128</c:v>
                </c:pt>
                <c:pt idx="94">
                  <c:v>942.4826335768085</c:v>
                </c:pt>
                <c:pt idx="95">
                  <c:v>943.8273177715085</c:v>
                </c:pt>
                <c:pt idx="96">
                  <c:v>945.1374105197112</c:v>
                </c:pt>
                <c:pt idx="97">
                  <c:v>946.4142301484064</c:v>
                </c:pt>
                <c:pt idx="98">
                  <c:v>947.6590426219584</c:v>
                </c:pt>
                <c:pt idx="99">
                  <c:v>948.873063576045</c:v>
                </c:pt>
                <c:pt idx="100">
                  <c:v>950.057460276236</c:v>
                </c:pt>
                <c:pt idx="101">
                  <c:v>951.2133535037756</c:v>
                </c:pt>
                <c:pt idx="102">
                  <c:v>952.3418193710404</c:v>
                </c:pt>
                <c:pt idx="103">
                  <c:v>953.443891069127</c:v>
                </c:pt>
                <c:pt idx="104">
                  <c:v>954.5205605499024</c:v>
                </c:pt>
                <c:pt idx="105">
                  <c:v>955.5727801448068</c:v>
                </c:pt>
                <c:pt idx="106">
                  <c:v>956.6014641226114</c:v>
                </c:pt>
                <c:pt idx="107">
                  <c:v>957.607490188298</c:v>
                </c:pt>
                <c:pt idx="108">
                  <c:v>958.5917009251195</c:v>
                </c:pt>
                <c:pt idx="109">
                  <c:v>959.5549051818654</c:v>
                </c:pt>
                <c:pt idx="110">
                  <c:v>960.497879407295</c:v>
                </c:pt>
                <c:pt idx="111">
                  <c:v>961.4213689336091</c:v>
                </c:pt>
                <c:pt idx="112">
                  <c:v>962.3260892108123</c:v>
                </c:pt>
                <c:pt idx="113">
                  <c:v>963.2127269937213</c:v>
                </c:pt>
                <c:pt idx="114">
                  <c:v>964.0819414833484</c:v>
                </c:pt>
                <c:pt idx="115">
                  <c:v>964.9343654243014</c:v>
                </c:pt>
                <c:pt idx="116">
                  <c:v>965.7706061598305</c:v>
                </c:pt>
                <c:pt idx="117">
                  <c:v>966.5912466460434</c:v>
                </c:pt>
                <c:pt idx="118">
                  <c:v>967.396846426815</c:v>
                </c:pt>
                <c:pt idx="119">
                  <c:v>968.187942570823</c:v>
                </c:pt>
              </c:numCache>
            </c:numRef>
          </c:yVal>
          <c:smooth val="1"/>
          <c:extLst xmlns:c16r2="http://schemas.microsoft.com/office/drawing/2015/06/chart">
            <c:ext xmlns:c16="http://schemas.microsoft.com/office/drawing/2014/chart" uri="{C3380CC4-5D6E-409C-BE32-E72D297353CC}">
              <c16:uniqueId val="{00000004-1627-426C-9E36-757F77847F6D}"/>
            </c:ext>
          </c:extLst>
        </c:ser>
        <c:ser>
          <c:idx val="1"/>
          <c:order val="5"/>
          <c:tx>
            <c:strRef>
              <c:f>'SA-Policy-G'!$X$123</c:f>
              <c:strCache>
                <c:ptCount val="1"/>
                <c:pt idx="0">
                  <c:v>SHUD Deaths for 0.7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37.51261669721706</c:v>
                </c:pt>
                <c:pt idx="2">
                  <c:v>73.06298413783959</c:v>
                </c:pt>
                <c:pt idx="3">
                  <c:v>106.8583223570281</c:v>
                </c:pt>
                <c:pt idx="4">
                  <c:v>139.0441890106063</c:v>
                </c:pt>
                <c:pt idx="5">
                  <c:v>169.7451795730559</c:v>
                </c:pt>
                <c:pt idx="6">
                  <c:v>199.0686025263487</c:v>
                </c:pt>
                <c:pt idx="7">
                  <c:v>227.1074871180901</c:v>
                </c:pt>
                <c:pt idx="8">
                  <c:v>253.9430447118496</c:v>
                </c:pt>
                <c:pt idx="9">
                  <c:v>279.6466833664345</c:v>
                </c:pt>
                <c:pt idx="10">
                  <c:v>304.2816571466082</c:v>
                </c:pt>
                <c:pt idx="11">
                  <c:v>327.9044168249302</c:v>
                </c:pt>
                <c:pt idx="12">
                  <c:v>350.5657164889589</c:v>
                </c:pt>
                <c:pt idx="13">
                  <c:v>373.4702275767087</c:v>
                </c:pt>
                <c:pt idx="14">
                  <c:v>395.1680794585972</c:v>
                </c:pt>
                <c:pt idx="15">
                  <c:v>416.0460220242066</c:v>
                </c:pt>
                <c:pt idx="16">
                  <c:v>436.140371889065</c:v>
                </c:pt>
                <c:pt idx="17">
                  <c:v>455.4847696401739</c:v>
                </c:pt>
                <c:pt idx="18">
                  <c:v>474.1105333546839</c:v>
                </c:pt>
                <c:pt idx="19">
                  <c:v>492.0469587824846</c:v>
                </c:pt>
                <c:pt idx="20">
                  <c:v>509.3215690068859</c:v>
                </c:pt>
                <c:pt idx="21">
                  <c:v>525.960322408052</c:v>
                </c:pt>
                <c:pt idx="22">
                  <c:v>541.987786252523</c:v>
                </c:pt>
                <c:pt idx="23">
                  <c:v>557.427281958421</c:v>
                </c:pt>
                <c:pt idx="24">
                  <c:v>572.3010070289279</c:v>
                </c:pt>
                <c:pt idx="25">
                  <c:v>586.6301377704741</c:v>
                </c:pt>
                <c:pt idx="26">
                  <c:v>600.4368559575525</c:v>
                </c:pt>
                <c:pt idx="27">
                  <c:v>613.7399198633072</c:v>
                </c:pt>
                <c:pt idx="28">
                  <c:v>626.5579026941479</c:v>
                </c:pt>
                <c:pt idx="29">
                  <c:v>638.908645051016</c:v>
                </c:pt>
                <c:pt idx="30">
                  <c:v>650.8092984590684</c:v>
                </c:pt>
                <c:pt idx="31">
                  <c:v>662.276364946881</c:v>
                </c:pt>
                <c:pt idx="32">
                  <c:v>673.325731869414</c:v>
                </c:pt>
                <c:pt idx="33">
                  <c:v>683.9727027857424</c:v>
                </c:pt>
                <c:pt idx="34">
                  <c:v>694.2320250622544</c:v>
                </c:pt>
                <c:pt idx="35">
                  <c:v>704.1179147510312</c:v>
                </c:pt>
                <c:pt idx="36">
                  <c:v>713.6440791935804</c:v>
                </c:pt>
                <c:pt idx="37">
                  <c:v>722.8237377184631</c:v>
                </c:pt>
                <c:pt idx="38">
                  <c:v>731.6696407343077</c:v>
                </c:pt>
                <c:pt idx="39">
                  <c:v>740.19409073795</c:v>
                </c:pt>
                <c:pt idx="40">
                  <c:v>748.408954457175</c:v>
                </c:pt>
                <c:pt idx="41">
                  <c:v>756.3256795248542</c:v>
                </c:pt>
                <c:pt idx="42">
                  <c:v>763.9553092441301</c:v>
                </c:pt>
                <c:pt idx="43">
                  <c:v>771.3084965946363</c:v>
                </c:pt>
                <c:pt idx="44">
                  <c:v>778.395517577491</c:v>
                </c:pt>
                <c:pt idx="45">
                  <c:v>785.2262839738955</c:v>
                </c:pt>
                <c:pt idx="46">
                  <c:v>791.8103555786836</c:v>
                </c:pt>
                <c:pt idx="47">
                  <c:v>798.1569519592371</c:v>
                </c:pt>
                <c:pt idx="48">
                  <c:v>804.2749637812892</c:v>
                </c:pt>
                <c:pt idx="49">
                  <c:v>810.1729637359454</c:v>
                </c:pt>
                <c:pt idx="50">
                  <c:v>815.859217096418</c:v>
                </c:pt>
                <c:pt idx="51">
                  <c:v>821.3416919282454</c:v>
                </c:pt>
                <c:pt idx="52">
                  <c:v>826.6280689784991</c:v>
                </c:pt>
                <c:pt idx="53">
                  <c:v>831.725751247642</c:v>
                </c:pt>
                <c:pt idx="54">
                  <c:v>836.641873268061</c:v>
                </c:pt>
                <c:pt idx="55">
                  <c:v>841.3833100998905</c:v>
                </c:pt>
                <c:pt idx="56">
                  <c:v>845.9566860549221</c:v>
                </c:pt>
                <c:pt idx="57">
                  <c:v>850.368383158144</c:v>
                </c:pt>
                <c:pt idx="58">
                  <c:v>854.6245493554318</c:v>
                </c:pt>
                <c:pt idx="59">
                  <c:v>858.731106475147</c:v>
                </c:pt>
                <c:pt idx="60">
                  <c:v>862.693757950677</c:v>
                </c:pt>
                <c:pt idx="61">
                  <c:v>866.5179963104902</c:v>
                </c:pt>
                <c:pt idx="62">
                  <c:v>870.2091104418681</c:v>
                </c:pt>
                <c:pt idx="63">
                  <c:v>873.7721926341115</c:v>
                </c:pt>
                <c:pt idx="64">
                  <c:v>877.2121454068031</c:v>
                </c:pt>
                <c:pt idx="65">
                  <c:v>880.533688128463</c:v>
                </c:pt>
                <c:pt idx="66">
                  <c:v>883.7413634307874</c:v>
                </c:pt>
                <c:pt idx="67">
                  <c:v>886.8395434234864</c:v>
                </c:pt>
                <c:pt idx="68">
                  <c:v>889.8324357146673</c:v>
                </c:pt>
                <c:pt idx="69">
                  <c:v>892.724089241564</c:v>
                </c:pt>
                <c:pt idx="70">
                  <c:v>895.518399916372</c:v>
                </c:pt>
                <c:pt idx="71">
                  <c:v>898.219116091835</c:v>
                </c:pt>
                <c:pt idx="72">
                  <c:v>900.8298438511767</c:v>
                </c:pt>
                <c:pt idx="73">
                  <c:v>903.3540521269081</c:v>
                </c:pt>
                <c:pt idx="74">
                  <c:v>905.795077652969</c:v>
                </c:pt>
                <c:pt idx="75">
                  <c:v>908.1561297545858</c:v>
                </c:pt>
                <c:pt idx="76">
                  <c:v>910.4402949802248</c:v>
                </c:pt>
                <c:pt idx="77">
                  <c:v>912.6505415798688</c:v>
                </c:pt>
                <c:pt idx="78">
                  <c:v>914.789723833849</c:v>
                </c:pt>
                <c:pt idx="79">
                  <c:v>916.8605862364004</c:v>
                </c:pt>
                <c:pt idx="80">
                  <c:v>918.8657675379784</c:v>
                </c:pt>
                <c:pt idx="81">
                  <c:v>920.8078046503903</c:v>
                </c:pt>
                <c:pt idx="82">
                  <c:v>922.689136418667</c:v>
                </c:pt>
                <c:pt idx="83">
                  <c:v>924.5121072635553</c:v>
                </c:pt>
                <c:pt idx="84">
                  <c:v>926.278970698441</c:v>
                </c:pt>
                <c:pt idx="85">
                  <c:v>927.9918927244274</c:v>
                </c:pt>
                <c:pt idx="86">
                  <c:v>929.6529551072314</c:v>
                </c:pt>
                <c:pt idx="87">
                  <c:v>931.2641585394793</c:v>
                </c:pt>
                <c:pt idx="88">
                  <c:v>932.8274256919102</c:v>
                </c:pt>
                <c:pt idx="89">
                  <c:v>934.344604156928</c:v>
                </c:pt>
                <c:pt idx="90">
                  <c:v>935.8174692878329</c:v>
                </c:pt>
                <c:pt idx="91">
                  <c:v>937.2477269370525</c:v>
                </c:pt>
                <c:pt idx="92">
                  <c:v>938.6370160965264</c:v>
                </c:pt>
                <c:pt idx="93">
                  <c:v>939.9869114434229</c:v>
                </c:pt>
                <c:pt idx="94">
                  <c:v>941.2989257941828</c:v>
                </c:pt>
                <c:pt idx="95">
                  <c:v>942.5745124699027</c:v>
                </c:pt>
                <c:pt idx="96">
                  <c:v>943.8150675759424</c:v>
                </c:pt>
                <c:pt idx="97">
                  <c:v>945.0219321985763</c:v>
                </c:pt>
                <c:pt idx="98">
                  <c:v>946.196394521428</c:v>
                </c:pt>
                <c:pt idx="99">
                  <c:v>947.3396918643854</c:v>
                </c:pt>
                <c:pt idx="100">
                  <c:v>948.4530126475696</c:v>
                </c:pt>
                <c:pt idx="101">
                  <c:v>949.5374982828994</c:v>
                </c:pt>
                <c:pt idx="102">
                  <c:v>950.5942449957178</c:v>
                </c:pt>
                <c:pt idx="103">
                  <c:v>951.624305578833</c:v>
                </c:pt>
                <c:pt idx="104">
                  <c:v>952.6286910813378</c:v>
                </c:pt>
                <c:pt idx="105">
                  <c:v>953.6083724344265</c:v>
                </c:pt>
                <c:pt idx="106">
                  <c:v>954.5642820163946</c:v>
                </c:pt>
                <c:pt idx="107">
                  <c:v>955.4973151589544</c:v>
                </c:pt>
                <c:pt idx="108">
                  <c:v>956.4083315969116</c:v>
                </c:pt>
                <c:pt idx="109">
                  <c:v>957.2981568631897</c:v>
                </c:pt>
                <c:pt idx="110">
                  <c:v>958.167583631145</c:v>
                </c:pt>
                <c:pt idx="111">
                  <c:v>959.0173730060295</c:v>
                </c:pt>
                <c:pt idx="112">
                  <c:v>959.8482557674229</c:v>
                </c:pt>
                <c:pt idx="113">
                  <c:v>960.660933564377</c:v>
                </c:pt>
                <c:pt idx="114">
                  <c:v>961.4560800649779</c:v>
                </c:pt>
                <c:pt idx="115">
                  <c:v>962.234342061975</c:v>
                </c:pt>
                <c:pt idx="116">
                  <c:v>962.996340536047</c:v>
                </c:pt>
                <c:pt idx="117">
                  <c:v>963.7426716782608</c:v>
                </c:pt>
                <c:pt idx="118">
                  <c:v>964.4739078732072</c:v>
                </c:pt>
                <c:pt idx="119">
                  <c:v>965.1905986442396</c:v>
                </c:pt>
              </c:numCache>
            </c:numRef>
          </c:yVal>
          <c:smooth val="1"/>
          <c:extLst xmlns:c16r2="http://schemas.microsoft.com/office/drawing/2015/06/chart">
            <c:ext xmlns:c16="http://schemas.microsoft.com/office/drawing/2014/chart" uri="{C3380CC4-5D6E-409C-BE32-E72D297353CC}">
              <c16:uniqueId val="{00000005-1627-426C-9E36-757F77847F6D}"/>
            </c:ext>
          </c:extLst>
        </c:ser>
        <c:ser>
          <c:idx val="5"/>
          <c:order val="6"/>
          <c:tx>
            <c:strRef>
              <c:f>'SA-Policy-G'!$G$123</c:f>
              <c:strCache>
                <c:ptCount val="1"/>
                <c:pt idx="0">
                  <c:v>Total Deaths for 1.25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10.0141325691865</c:v>
                </c:pt>
                <c:pt idx="2">
                  <c:v>19.33228845788226</c:v>
                </c:pt>
                <c:pt idx="3">
                  <c:v>28.12504620717348</c:v>
                </c:pt>
                <c:pt idx="4">
                  <c:v>36.48509912822992</c:v>
                </c:pt>
                <c:pt idx="5">
                  <c:v>44.48540146762549</c:v>
                </c:pt>
                <c:pt idx="6">
                  <c:v>52.1833416130339</c:v>
                </c:pt>
                <c:pt idx="7">
                  <c:v>59.6238419898784</c:v>
                </c:pt>
                <c:pt idx="8">
                  <c:v>66.84186810083455</c:v>
                </c:pt>
                <c:pt idx="9">
                  <c:v>73.86445740337256</c:v>
                </c:pt>
                <c:pt idx="10">
                  <c:v>80.71235809052629</c:v>
                </c:pt>
                <c:pt idx="11">
                  <c:v>87.40135104975226</c:v>
                </c:pt>
                <c:pt idx="12">
                  <c:v>93.94331461286726</c:v>
                </c:pt>
                <c:pt idx="13">
                  <c:v>100.6564723639104</c:v>
                </c:pt>
                <c:pt idx="14">
                  <c:v>107.1426587239766</c:v>
                </c:pt>
                <c:pt idx="15">
                  <c:v>113.5034549956156</c:v>
                </c:pt>
                <c:pt idx="16">
                  <c:v>119.7433676731781</c:v>
                </c:pt>
                <c:pt idx="17">
                  <c:v>125.8656397977446</c:v>
                </c:pt>
                <c:pt idx="18">
                  <c:v>131.8725674331003</c:v>
                </c:pt>
                <c:pt idx="19">
                  <c:v>137.7657530750174</c:v>
                </c:pt>
                <c:pt idx="20">
                  <c:v>143.5463055952848</c:v>
                </c:pt>
                <c:pt idx="21">
                  <c:v>149.2149969832982</c:v>
                </c:pt>
                <c:pt idx="22">
                  <c:v>154.7723842562195</c:v>
                </c:pt>
                <c:pt idx="23">
                  <c:v>160.2189033525726</c:v>
                </c:pt>
                <c:pt idx="24">
                  <c:v>165.5549405523263</c:v>
                </c:pt>
                <c:pt idx="25">
                  <c:v>170.7808859275648</c:v>
                </c:pt>
                <c:pt idx="26">
                  <c:v>175.897689596495</c:v>
                </c:pt>
                <c:pt idx="27">
                  <c:v>180.9056784158248</c:v>
                </c:pt>
                <c:pt idx="28">
                  <c:v>185.8054389794945</c:v>
                </c:pt>
                <c:pt idx="29">
                  <c:v>190.5976638182092</c:v>
                </c:pt>
                <c:pt idx="30">
                  <c:v>195.2831564241951</c:v>
                </c:pt>
                <c:pt idx="31">
                  <c:v>199.8628327474173</c:v>
                </c:pt>
                <c:pt idx="32">
                  <c:v>204.337719644694</c:v>
                </c:pt>
                <c:pt idx="33">
                  <c:v>208.7089510622913</c:v>
                </c:pt>
                <c:pt idx="34">
                  <c:v>212.9777625758364</c:v>
                </c:pt>
                <c:pt idx="35">
                  <c:v>217.1454847827763</c:v>
                </c:pt>
                <c:pt idx="36">
                  <c:v>221.2135359382964</c:v>
                </c:pt>
                <c:pt idx="37">
                  <c:v>225.183414141297</c:v>
                </c:pt>
                <c:pt idx="38">
                  <c:v>229.0566893089235</c:v>
                </c:pt>
                <c:pt idx="39">
                  <c:v>232.8349959946802</c:v>
                </c:pt>
                <c:pt idx="40">
                  <c:v>236.520024247468</c:v>
                </c:pt>
                <c:pt idx="41">
                  <c:v>240.1135121875726</c:v>
                </c:pt>
                <c:pt idx="42">
                  <c:v>243.6172385849435</c:v>
                </c:pt>
                <c:pt idx="43">
                  <c:v>247.0330157784576</c:v>
                </c:pt>
                <c:pt idx="44">
                  <c:v>250.3626829741381</c:v>
                </c:pt>
                <c:pt idx="45">
                  <c:v>253.6080999444596</c:v>
                </c:pt>
                <c:pt idx="46">
                  <c:v>256.7711411398446</c:v>
                </c:pt>
                <c:pt idx="47">
                  <c:v>259.8536902149628</c:v>
                </c:pt>
                <c:pt idx="48">
                  <c:v>262.8576349659146</c:v>
                </c:pt>
                <c:pt idx="49">
                  <c:v>265.7848626694902</c:v>
                </c:pt>
                <c:pt idx="50">
                  <c:v>268.6372558120722</c:v>
                </c:pt>
                <c:pt idx="51">
                  <c:v>271.416688193157</c:v>
                </c:pt>
                <c:pt idx="52">
                  <c:v>274.1250213881755</c:v>
                </c:pt>
                <c:pt idx="53">
                  <c:v>276.7641015491164</c:v>
                </c:pt>
                <c:pt idx="54">
                  <c:v>279.3357565270051</c:v>
                </c:pt>
                <c:pt idx="55">
                  <c:v>281.8417932969331</c:v>
                </c:pt>
                <c:pt idx="56">
                  <c:v>284.2839956668839</c:v>
                </c:pt>
                <c:pt idx="57">
                  <c:v>286.6641222519063</c:v>
                </c:pt>
                <c:pt idx="58">
                  <c:v>288.9839046956512</c:v>
                </c:pt>
                <c:pt idx="59">
                  <c:v>291.245046121887</c:v>
                </c:pt>
                <c:pt idx="60">
                  <c:v>293.4492197992789</c:v>
                </c:pt>
                <c:pt idx="61">
                  <c:v>295.598068003466</c:v>
                </c:pt>
                <c:pt idx="62">
                  <c:v>297.6932010612292</c:v>
                </c:pt>
                <c:pt idx="63">
                  <c:v>299.736196562365</c:v>
                </c:pt>
                <c:pt idx="64">
                  <c:v>301.7285987256465</c:v>
                </c:pt>
                <c:pt idx="65">
                  <c:v>303.6719179060389</c:v>
                </c:pt>
                <c:pt idx="66">
                  <c:v>305.5676302311668</c:v>
                </c:pt>
                <c:pt idx="67">
                  <c:v>307.4171773556874</c:v>
                </c:pt>
                <c:pt idx="68">
                  <c:v>309.2219663230504</c:v>
                </c:pt>
                <c:pt idx="69">
                  <c:v>310.9833695247403</c:v>
                </c:pt>
                <c:pt idx="70">
                  <c:v>312.7027247478371</c:v>
                </c:pt>
                <c:pt idx="71">
                  <c:v>314.3813353022961</c:v>
                </c:pt>
                <c:pt idx="72">
                  <c:v>316.0204702200161</c:v>
                </c:pt>
                <c:pt idx="73">
                  <c:v>317.621364518283</c:v>
                </c:pt>
                <c:pt idx="74">
                  <c:v>319.185219520767</c:v>
                </c:pt>
                <c:pt idx="75">
                  <c:v>320.7132032296992</c:v>
                </c:pt>
                <c:pt idx="76">
                  <c:v>322.2064507433965</c:v>
                </c:pt>
                <c:pt idx="77">
                  <c:v>323.6660647136948</c:v>
                </c:pt>
                <c:pt idx="78">
                  <c:v>325.0931158383202</c:v>
                </c:pt>
                <c:pt idx="79">
                  <c:v>326.488643383577</c:v>
                </c:pt>
                <c:pt idx="80">
                  <c:v>327.8536557331404</c:v>
                </c:pt>
                <c:pt idx="81">
                  <c:v>329.1891309590618</c:v>
                </c:pt>
                <c:pt idx="82">
                  <c:v>330.4960174114095</c:v>
                </c:pt>
                <c:pt idx="83">
                  <c:v>331.775234323306</c:v>
                </c:pt>
                <c:pt idx="84">
                  <c:v>333.0276724283393</c:v>
                </c:pt>
                <c:pt idx="85">
                  <c:v>334.2541945876611</c:v>
                </c:pt>
                <c:pt idx="86">
                  <c:v>335.4556364242524</c:v>
                </c:pt>
                <c:pt idx="87">
                  <c:v>336.6328069621142</c:v>
                </c:pt>
                <c:pt idx="88">
                  <c:v>337.7864892683205</c:v>
                </c:pt>
                <c:pt idx="89">
                  <c:v>338.9174410960806</c:v>
                </c:pt>
                <c:pt idx="90">
                  <c:v>340.0263955271216</c:v>
                </c:pt>
                <c:pt idx="91">
                  <c:v>341.1140616118818</c:v>
                </c:pt>
                <c:pt idx="92">
                  <c:v>342.1811250061505</c:v>
                </c:pt>
                <c:pt idx="93">
                  <c:v>343.2282486029292</c:v>
                </c:pt>
                <c:pt idx="94">
                  <c:v>344.2560731584338</c:v>
                </c:pt>
                <c:pt idx="95">
                  <c:v>345.2652179112582</c:v>
                </c:pt>
                <c:pt idx="96">
                  <c:v>346.2562811938547</c:v>
                </c:pt>
                <c:pt idx="97">
                  <c:v>347.2298410355641</c:v>
                </c:pt>
                <c:pt idx="98">
                  <c:v>348.186455756541</c:v>
                </c:pt>
                <c:pt idx="99">
                  <c:v>349.1266645520115</c:v>
                </c:pt>
                <c:pt idx="100">
                  <c:v>350.05098806635</c:v>
                </c:pt>
                <c:pt idx="101">
                  <c:v>350.9599289565699</c:v>
                </c:pt>
                <c:pt idx="102">
                  <c:v>351.8539724448792</c:v>
                </c:pt>
                <c:pt idx="103">
                  <c:v>352.7335868599885</c:v>
                </c:pt>
                <c:pt idx="104">
                  <c:v>353.5992241669698</c:v>
                </c:pt>
                <c:pt idx="105">
                  <c:v>354.4513204854462</c:v>
                </c:pt>
                <c:pt idx="106">
                  <c:v>355.2902965960054</c:v>
                </c:pt>
                <c:pt idx="107">
                  <c:v>356.1165584347261</c:v>
                </c:pt>
                <c:pt idx="108">
                  <c:v>356.930497575765</c:v>
                </c:pt>
                <c:pt idx="109">
                  <c:v>357.7324917019872</c:v>
                </c:pt>
                <c:pt idx="110">
                  <c:v>358.5229050636441</c:v>
                </c:pt>
                <c:pt idx="111">
                  <c:v>359.3020889251441</c:v>
                </c:pt>
                <c:pt idx="112">
                  <c:v>360.0703819999773</c:v>
                </c:pt>
                <c:pt idx="113">
                  <c:v>360.8281108738811</c:v>
                </c:pt>
                <c:pt idx="114">
                  <c:v>361.5755904163572</c:v>
                </c:pt>
                <c:pt idx="115">
                  <c:v>362.313124180662</c:v>
                </c:pt>
                <c:pt idx="116">
                  <c:v>363.0410047924149</c:v>
                </c:pt>
                <c:pt idx="117">
                  <c:v>363.7595143269895</c:v>
                </c:pt>
                <c:pt idx="118">
                  <c:v>364.4689246758327</c:v>
                </c:pt>
                <c:pt idx="119">
                  <c:v>365.169497901916</c:v>
                </c:pt>
              </c:numCache>
            </c:numRef>
          </c:yVal>
          <c:smooth val="1"/>
          <c:extLst xmlns:c16r2="http://schemas.microsoft.com/office/drawing/2015/06/chart">
            <c:ext xmlns:c16="http://schemas.microsoft.com/office/drawing/2014/chart" uri="{C3380CC4-5D6E-409C-BE32-E72D297353CC}">
              <c16:uniqueId val="{00000006-1627-426C-9E36-757F77847F6D}"/>
            </c:ext>
          </c:extLst>
        </c:ser>
        <c:ser>
          <c:idx val="2"/>
          <c:order val="7"/>
          <c:tx>
            <c:strRef>
              <c:f>'SA-Policy-G'!$P$123</c:f>
              <c:strCache>
                <c:ptCount val="1"/>
                <c:pt idx="0">
                  <c:v>Total Deaths for 1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15.51419399815641</c:v>
                </c:pt>
                <c:pt idx="2">
                  <c:v>30.07434104462582</c:v>
                </c:pt>
                <c:pt idx="3">
                  <c:v>43.85946176653187</c:v>
                </c:pt>
                <c:pt idx="4">
                  <c:v>56.97280476472078</c:v>
                </c:pt>
                <c:pt idx="5">
                  <c:v>69.49790234498387</c:v>
                </c:pt>
                <c:pt idx="6">
                  <c:v>81.50236514977475</c:v>
                </c:pt>
                <c:pt idx="7">
                  <c:v>93.040963087155</c:v>
                </c:pt>
                <c:pt idx="8">
                  <c:v>104.158124601101</c:v>
                </c:pt>
                <c:pt idx="9">
                  <c:v>114.8899626951988</c:v>
                </c:pt>
                <c:pt idx="10">
                  <c:v>125.2659160035238</c:v>
                </c:pt>
                <c:pt idx="11">
                  <c:v>135.3100768137013</c:v>
                </c:pt>
                <c:pt idx="12">
                  <c:v>145.0422645983356</c:v>
                </c:pt>
                <c:pt idx="13">
                  <c:v>154.9581485292541</c:v>
                </c:pt>
                <c:pt idx="14">
                  <c:v>164.4492327336374</c:v>
                </c:pt>
                <c:pt idx="15">
                  <c:v>173.6743065493148</c:v>
                </c:pt>
                <c:pt idx="16">
                  <c:v>182.6443637193379</c:v>
                </c:pt>
                <c:pt idx="17">
                  <c:v>191.368842762678</c:v>
                </c:pt>
                <c:pt idx="18">
                  <c:v>199.8559519131621</c:v>
                </c:pt>
                <c:pt idx="19">
                  <c:v>208.1129324234562</c:v>
                </c:pt>
                <c:pt idx="20">
                  <c:v>216.1462689670265</c:v>
                </c:pt>
                <c:pt idx="21">
                  <c:v>223.961857113733</c:v>
                </c:pt>
                <c:pt idx="22">
                  <c:v>231.5651360399602</c:v>
                </c:pt>
                <c:pt idx="23">
                  <c:v>238.9611931349644</c:v>
                </c:pt>
                <c:pt idx="24">
                  <c:v>246.1548459365865</c:v>
                </c:pt>
                <c:pt idx="25">
                  <c:v>253.1507058233893</c:v>
                </c:pt>
                <c:pt idx="26">
                  <c:v>259.9540287210117</c:v>
                </c:pt>
                <c:pt idx="27">
                  <c:v>266.5688827685963</c:v>
                </c:pt>
                <c:pt idx="28">
                  <c:v>272.9995030219549</c:v>
                </c:pt>
                <c:pt idx="29">
                  <c:v>279.2500591324874</c:v>
                </c:pt>
                <c:pt idx="30">
                  <c:v>285.3246683470672</c:v>
                </c:pt>
                <c:pt idx="31">
                  <c:v>291.2274048767528</c:v>
                </c:pt>
                <c:pt idx="32">
                  <c:v>296.9623058583284</c:v>
                </c:pt>
                <c:pt idx="33">
                  <c:v>302.5333746963507</c:v>
                </c:pt>
                <c:pt idx="34">
                  <c:v>307.944582419989</c:v>
                </c:pt>
                <c:pt idx="35">
                  <c:v>313.1998675617477</c:v>
                </c:pt>
                <c:pt idx="36">
                  <c:v>318.3031349618469</c:v>
                </c:pt>
                <c:pt idx="37">
                  <c:v>323.2582538181541</c:v>
                </c:pt>
                <c:pt idx="38">
                  <c:v>328.0690552336666</c:v>
                </c:pt>
                <c:pt idx="39">
                  <c:v>332.7393308103851</c:v>
                </c:pt>
                <c:pt idx="40">
                  <c:v>337.272827891721</c:v>
                </c:pt>
                <c:pt idx="41">
                  <c:v>341.6732470753006</c:v>
                </c:pt>
                <c:pt idx="42">
                  <c:v>345.9442393364546</c:v>
                </c:pt>
                <c:pt idx="43">
                  <c:v>350.0894032641316</c:v>
                </c:pt>
                <c:pt idx="44">
                  <c:v>354.1122824597794</c:v>
                </c:pt>
                <c:pt idx="45">
                  <c:v>358.0163631324837</c:v>
                </c:pt>
                <c:pt idx="46">
                  <c:v>361.8050719120482</c:v>
                </c:pt>
                <c:pt idx="47">
                  <c:v>365.4817738927117</c:v>
                </c:pt>
                <c:pt idx="48">
                  <c:v>369.0497709131564</c:v>
                </c:pt>
                <c:pt idx="49">
                  <c:v>372.5123000730696</c:v>
                </c:pt>
                <c:pt idx="50">
                  <c:v>375.8725324824288</c:v>
                </c:pt>
                <c:pt idx="51">
                  <c:v>379.1335722366329</c:v>
                </c:pt>
                <c:pt idx="52">
                  <c:v>382.2984556106886</c:v>
                </c:pt>
                <c:pt idx="53">
                  <c:v>385.3701504563072</c:v>
                </c:pt>
                <c:pt idx="54">
                  <c:v>388.3515557942889</c:v>
                </c:pt>
                <c:pt idx="55">
                  <c:v>391.2455015891356</c:v>
                </c:pt>
                <c:pt idx="56">
                  <c:v>394.054748693329</c:v>
                </c:pt>
                <c:pt idx="57">
                  <c:v>396.7819889486679</c:v>
                </c:pt>
                <c:pt idx="58">
                  <c:v>399.4298454322033</c:v>
                </c:pt>
                <c:pt idx="59">
                  <c:v>402.0008728346165</c:v>
                </c:pt>
                <c:pt idx="60">
                  <c:v>404.4975579592871</c:v>
                </c:pt>
                <c:pt idx="61">
                  <c:v>406.9223203307618</c:v>
                </c:pt>
                <c:pt idx="62">
                  <c:v>409.2775129018335</c:v>
                </c:pt>
                <c:pt idx="63">
                  <c:v>411.5654228490823</c:v>
                </c:pt>
                <c:pt idx="64">
                  <c:v>413.7882724471812</c:v>
                </c:pt>
                <c:pt idx="65">
                  <c:v>415.9482200129585</c:v>
                </c:pt>
                <c:pt idx="66">
                  <c:v>418.0473609106957</c:v>
                </c:pt>
                <c:pt idx="67">
                  <c:v>420.0877286107747</c:v>
                </c:pt>
                <c:pt idx="68">
                  <c:v>422.0712957942914</c:v>
                </c:pt>
                <c:pt idx="69">
                  <c:v>423.9999754967889</c:v>
                </c:pt>
                <c:pt idx="70">
                  <c:v>425.875622284802</c:v>
                </c:pt>
                <c:pt idx="71">
                  <c:v>427.7000334593602</c:v>
                </c:pt>
                <c:pt idx="72">
                  <c:v>429.4749502810675</c:v>
                </c:pt>
                <c:pt idx="73">
                  <c:v>431.2020592118268</c:v>
                </c:pt>
                <c:pt idx="74">
                  <c:v>432.8829931686722</c:v>
                </c:pt>
                <c:pt idx="75">
                  <c:v>434.5193327855702</c:v>
                </c:pt>
                <c:pt idx="76">
                  <c:v>436.1126076794345</c:v>
                </c:pt>
                <c:pt idx="77">
                  <c:v>437.6642977168846</c:v>
                </c:pt>
                <c:pt idx="78">
                  <c:v>439.1758342786889</c:v>
                </c:pt>
                <c:pt idx="79">
                  <c:v>440.6486015190383</c:v>
                </c:pt>
                <c:pt idx="80">
                  <c:v>442.0839376171239</c:v>
                </c:pt>
                <c:pt idx="81">
                  <c:v>443.4831360187769</c:v>
                </c:pt>
                <c:pt idx="82">
                  <c:v>444.8474466660903</c:v>
                </c:pt>
                <c:pt idx="83">
                  <c:v>446.1780772132317</c:v>
                </c:pt>
                <c:pt idx="84">
                  <c:v>447.4761942268589</c:v>
                </c:pt>
                <c:pt idx="85">
                  <c:v>448.7429243696938</c:v>
                </c:pt>
                <c:pt idx="86">
                  <c:v>449.9793555660356</c:v>
                </c:pt>
                <c:pt idx="87">
                  <c:v>451.1865381481345</c:v>
                </c:pt>
                <c:pt idx="88">
                  <c:v>452.3654859824993</c:v>
                </c:pt>
                <c:pt idx="89">
                  <c:v>453.5171775753473</c:v>
                </c:pt>
                <c:pt idx="90">
                  <c:v>454.642557156552</c:v>
                </c:pt>
                <c:pt idx="91">
                  <c:v>455.7425357415165</c:v>
                </c:pt>
                <c:pt idx="92">
                  <c:v>456.817992170561</c:v>
                </c:pt>
                <c:pt idx="93">
                  <c:v>457.8697741254597</c:v>
                </c:pt>
                <c:pt idx="94">
                  <c:v>458.8986991228955</c:v>
                </c:pt>
                <c:pt idx="95">
                  <c:v>459.9055554846339</c:v>
                </c:pt>
                <c:pt idx="96">
                  <c:v>460.8911032843449</c:v>
                </c:pt>
                <c:pt idx="97">
                  <c:v>461.8560752710142</c:v>
                </c:pt>
                <c:pt idx="98">
                  <c:v>462.8011777689895</c:v>
                </c:pt>
                <c:pt idx="99">
                  <c:v>463.7270915547346</c:v>
                </c:pt>
                <c:pt idx="100">
                  <c:v>464.6344727104101</c:v>
                </c:pt>
                <c:pt idx="101">
                  <c:v>465.5239534544884</c:v>
                </c:pt>
                <c:pt idx="102">
                  <c:v>466.3961429495739</c:v>
                </c:pt>
                <c:pt idx="103">
                  <c:v>467.2516280877032</c:v>
                </c:pt>
                <c:pt idx="104">
                  <c:v>468.0909742533942</c:v>
                </c:pt>
                <c:pt idx="105">
                  <c:v>468.9147260647542</c:v>
                </c:pt>
                <c:pt idx="106">
                  <c:v>469.7234080929663</c:v>
                </c:pt>
                <c:pt idx="107">
                  <c:v>470.5175255605153</c:v>
                </c:pt>
                <c:pt idx="108">
                  <c:v>471.2975650185159</c:v>
                </c:pt>
                <c:pt idx="109">
                  <c:v>472.0639950035193</c:v>
                </c:pt>
                <c:pt idx="110">
                  <c:v>472.8172666742075</c:v>
                </c:pt>
                <c:pt idx="111">
                  <c:v>473.5578144283674</c:v>
                </c:pt>
                <c:pt idx="112">
                  <c:v>474.2860565005702</c:v>
                </c:pt>
                <c:pt idx="113">
                  <c:v>475.0023955409719</c:v>
                </c:pt>
                <c:pt idx="114">
                  <c:v>475.7072191756542</c:v>
                </c:pt>
                <c:pt idx="115">
                  <c:v>476.4009005489546</c:v>
                </c:pt>
                <c:pt idx="116">
                  <c:v>477.0837988481985</c:v>
                </c:pt>
                <c:pt idx="117">
                  <c:v>477.7562598112795</c:v>
                </c:pt>
                <c:pt idx="118">
                  <c:v>478.4186162175066</c:v>
                </c:pt>
                <c:pt idx="119">
                  <c:v>479.0711883621631</c:v>
                </c:pt>
              </c:numCache>
            </c:numRef>
          </c:yVal>
          <c:smooth val="1"/>
          <c:extLst xmlns:c16r2="http://schemas.microsoft.com/office/drawing/2015/06/chart">
            <c:ext xmlns:c16="http://schemas.microsoft.com/office/drawing/2014/chart" uri="{C3380CC4-5D6E-409C-BE32-E72D297353CC}">
              <c16:uniqueId val="{00000007-1627-426C-9E36-757F77847F6D}"/>
            </c:ext>
          </c:extLst>
        </c:ser>
        <c:ser>
          <c:idx val="9"/>
          <c:order val="8"/>
          <c:tx>
            <c:strRef>
              <c:f>'SA-Policy-G'!$Y$123</c:f>
              <c:strCache>
                <c:ptCount val="1"/>
                <c:pt idx="0">
                  <c:v>Total Deaths for 0.7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21.01588080677534</c:v>
                </c:pt>
                <c:pt idx="2">
                  <c:v>40.82426944253042</c:v>
                </c:pt>
                <c:pt idx="3">
                  <c:v>59.61120818761631</c:v>
                </c:pt>
                <c:pt idx="4">
                  <c:v>77.4905100784073</c:v>
                </c:pt>
                <c:pt idx="5">
                  <c:v>94.55597065691578</c:v>
                </c:pt>
                <c:pt idx="6">
                  <c:v>110.8851301435082</c:v>
                </c:pt>
                <c:pt idx="7">
                  <c:v>126.542334042546</c:v>
                </c:pt>
                <c:pt idx="8">
                  <c:v>141.581221356154</c:v>
                </c:pt>
                <c:pt idx="9">
                  <c:v>156.0467465324267</c:v>
                </c:pt>
                <c:pt idx="10">
                  <c:v>169.9768216697986</c:v>
                </c:pt>
                <c:pt idx="11">
                  <c:v>183.4036495113542</c:v>
                </c:pt>
                <c:pt idx="12">
                  <c:v>196.354804726509</c:v>
                </c:pt>
                <c:pt idx="13">
                  <c:v>209.5032585129094</c:v>
                </c:pt>
                <c:pt idx="14">
                  <c:v>222.0300699952828</c:v>
                </c:pt>
                <c:pt idx="15">
                  <c:v>234.1510980747571</c:v>
                </c:pt>
                <c:pt idx="16">
                  <c:v>245.8836949595307</c:v>
                </c:pt>
                <c:pt idx="17">
                  <c:v>257.2433757320653</c:v>
                </c:pt>
                <c:pt idx="18">
                  <c:v>268.2441506444308</c:v>
                </c:pt>
                <c:pt idx="19">
                  <c:v>278.8987978319167</c:v>
                </c:pt>
                <c:pt idx="20">
                  <c:v>289.2190837000108</c:v>
                </c:pt>
                <c:pt idx="21">
                  <c:v>299.2159406749846</c:v>
                </c:pt>
                <c:pt idx="22">
                  <c:v>308.8996102713933</c:v>
                </c:pt>
                <c:pt idx="23">
                  <c:v>318.2797579866361</c:v>
                </c:pt>
                <c:pt idx="24">
                  <c:v>327.3655653468088</c:v>
                </c:pt>
                <c:pt idx="25">
                  <c:v>336.1658034542953</c:v>
                </c:pt>
                <c:pt idx="26">
                  <c:v>344.6899779745945</c:v>
                </c:pt>
                <c:pt idx="27">
                  <c:v>352.9458472866903</c:v>
                </c:pt>
                <c:pt idx="28">
                  <c:v>360.9412485093877</c:v>
                </c:pt>
                <c:pt idx="29">
                  <c:v>368.683786352324</c:v>
                </c:pt>
                <c:pt idx="30">
                  <c:v>376.18085379822</c:v>
                </c:pt>
                <c:pt idx="31">
                  <c:v>383.4396490674367</c:v>
                </c:pt>
                <c:pt idx="32">
                  <c:v>390.4671888318123</c:v>
                </c:pt>
                <c:pt idx="33">
                  <c:v>397.2703184717733</c:v>
                </c:pt>
                <c:pt idx="34">
                  <c:v>403.855720020604</c:v>
                </c:pt>
                <c:pt idx="35">
                  <c:v>410.2299183140555</c:v>
                </c:pt>
                <c:pt idx="36">
                  <c:v>416.3992857611562</c:v>
                </c:pt>
                <c:pt idx="37">
                  <c:v>422.3700460686552</c:v>
                </c:pt>
                <c:pt idx="38">
                  <c:v>428.1482771839058</c:v>
                </c:pt>
                <c:pt idx="39">
                  <c:v>433.7399154986987</c:v>
                </c:pt>
                <c:pt idx="40">
                  <c:v>439.1507553192943</c:v>
                </c:pt>
                <c:pt idx="41">
                  <c:v>444.3864511701216</c:v>
                </c:pt>
                <c:pt idx="42">
                  <c:v>449.4525193259402</c:v>
                </c:pt>
                <c:pt idx="43">
                  <c:v>454.3543392366326</c:v>
                </c:pt>
                <c:pt idx="44">
                  <c:v>459.0971549072781</c:v>
                </c:pt>
                <c:pt idx="45">
                  <c:v>463.6860762773989</c:v>
                </c:pt>
                <c:pt idx="46">
                  <c:v>468.1260806311986</c:v>
                </c:pt>
                <c:pt idx="47">
                  <c:v>472.4220140611436</c:v>
                </c:pt>
                <c:pt idx="48">
                  <c:v>476.5785929996815</c:v>
                </c:pt>
                <c:pt idx="49">
                  <c:v>480.6004058280324</c:v>
                </c:pt>
                <c:pt idx="50">
                  <c:v>484.4919145664686</c:v>
                </c:pt>
                <c:pt idx="51">
                  <c:v>488.2574566470037</c:v>
                </c:pt>
                <c:pt idx="52">
                  <c:v>491.9012467698884</c:v>
                </c:pt>
                <c:pt idx="53">
                  <c:v>495.4273788328292</c:v>
                </c:pt>
                <c:pt idx="54">
                  <c:v>498.8398279333144</c:v>
                </c:pt>
                <c:pt idx="55">
                  <c:v>502.142452437002</c:v>
                </c:pt>
                <c:pt idx="56">
                  <c:v>505.3389961055024</c:v>
                </c:pt>
                <c:pt idx="57">
                  <c:v>508.4330902765618</c:v>
                </c:pt>
                <c:pt idx="58">
                  <c:v>511.4282560894922</c:v>
                </c:pt>
                <c:pt idx="59">
                  <c:v>514.3279067487081</c:v>
                </c:pt>
                <c:pt idx="60">
                  <c:v>517.135349818355</c:v>
                </c:pt>
                <c:pt idx="61">
                  <c:v>519.8537895412398</c:v>
                </c:pt>
                <c:pt idx="62">
                  <c:v>522.4863291755677</c:v>
                </c:pt>
                <c:pt idx="63">
                  <c:v>525.0359733432808</c:v>
                </c:pt>
                <c:pt idx="64">
                  <c:v>527.5056303842124</c:v>
                </c:pt>
                <c:pt idx="65">
                  <c:v>529.8981147105921</c:v>
                </c:pt>
                <c:pt idx="66">
                  <c:v>532.2161491568575</c:v>
                </c:pt>
                <c:pt idx="67">
                  <c:v>534.4623673200824</c:v>
                </c:pt>
                <c:pt idx="68">
                  <c:v>536.6393158867552</c:v>
                </c:pt>
                <c:pt idx="69">
                  <c:v>538.7494569419491</c:v>
                </c:pt>
                <c:pt idx="70">
                  <c:v>540.795170257357</c:v>
                </c:pt>
                <c:pt idx="71">
                  <c:v>542.778755554943</c:v>
                </c:pt>
                <c:pt idx="72">
                  <c:v>544.702434743324</c:v>
                </c:pt>
                <c:pt idx="73">
                  <c:v>546.5683541243172</c:v>
                </c:pt>
                <c:pt idx="74">
                  <c:v>548.378586567329</c:v>
                </c:pt>
                <c:pt idx="75">
                  <c:v>550.135133649596</c:v>
                </c:pt>
                <c:pt idx="76">
                  <c:v>551.8399277605129</c:v>
                </c:pt>
                <c:pt idx="77">
                  <c:v>553.4948341685345</c:v>
                </c:pt>
                <c:pt idx="78">
                  <c:v>555.1016530493396</c:v>
                </c:pt>
                <c:pt idx="79">
                  <c:v>556.6621214742098</c:v>
                </c:pt>
                <c:pt idx="80">
                  <c:v>558.177915357681</c:v>
                </c:pt>
                <c:pt idx="81">
                  <c:v>559.650651363783</c:v>
                </c:pt>
                <c:pt idx="82">
                  <c:v>561.0818887703156</c:v>
                </c:pt>
                <c:pt idx="83">
                  <c:v>562.473131290728</c:v>
                </c:pt>
                <c:pt idx="84">
                  <c:v>563.8258288533646</c:v>
                </c:pt>
                <c:pt idx="85">
                  <c:v>565.1413793379241</c:v>
                </c:pt>
                <c:pt idx="86">
                  <c:v>566.4211302690866</c:v>
                </c:pt>
                <c:pt idx="87">
                  <c:v>567.6663804674158</c:v>
                </c:pt>
                <c:pt idx="88">
                  <c:v>568.878381657686</c:v>
                </c:pt>
                <c:pt idx="89">
                  <c:v>570.0583400348768</c:v>
                </c:pt>
                <c:pt idx="90">
                  <c:v>571.207417788196</c:v>
                </c:pt>
                <c:pt idx="91">
                  <c:v>572.3267345834944</c:v>
                </c:pt>
                <c:pt idx="92">
                  <c:v>573.4173690045589</c:v>
                </c:pt>
                <c:pt idx="93">
                  <c:v>574.4803599537737</c:v>
                </c:pt>
                <c:pt idx="94">
                  <c:v>575.5167080127204</c:v>
                </c:pt>
                <c:pt idx="95">
                  <c:v>576.527376763327</c:v>
                </c:pt>
                <c:pt idx="96">
                  <c:v>577.5132940701787</c:v>
                </c:pt>
                <c:pt idx="97">
                  <c:v>578.475353324694</c:v>
                </c:pt>
                <c:pt idx="98">
                  <c:v>579.4144146518171</c:v>
                </c:pt>
                <c:pt idx="99">
                  <c:v>580.3313060800024</c:v>
                </c:pt>
                <c:pt idx="100">
                  <c:v>581.226824675175</c:v>
                </c:pt>
                <c:pt idx="101">
                  <c:v>582.1017376394438</c:v>
                </c:pt>
                <c:pt idx="102">
                  <c:v>582.95678337535</c:v>
                </c:pt>
                <c:pt idx="103">
                  <c:v>583.79267251638</c:v>
                </c:pt>
                <c:pt idx="104">
                  <c:v>584.6100889245625</c:v>
                </c:pt>
                <c:pt idx="105">
                  <c:v>585.4096906559163</c:v>
                </c:pt>
                <c:pt idx="106">
                  <c:v>586.1921108945276</c:v>
                </c:pt>
                <c:pt idx="107">
                  <c:v>586.9579588560664</c:v>
                </c:pt>
                <c:pt idx="108">
                  <c:v>587.707820661484</c:v>
                </c:pt>
                <c:pt idx="109">
                  <c:v>588.4422601817118</c:v>
                </c:pt>
                <c:pt idx="110">
                  <c:v>589.1618198541229</c:v>
                </c:pt>
                <c:pt idx="111">
                  <c:v>589.8670214714723</c:v>
                </c:pt>
                <c:pt idx="112">
                  <c:v>590.5583669441896</c:v>
                </c:pt>
                <c:pt idx="113">
                  <c:v>591.236339036619</c:v>
                </c:pt>
                <c:pt idx="114">
                  <c:v>591.901402078098</c:v>
                </c:pt>
                <c:pt idx="115">
                  <c:v>592.5540026494896</c:v>
                </c:pt>
                <c:pt idx="116">
                  <c:v>593.194570245948</c:v>
                </c:pt>
                <c:pt idx="117">
                  <c:v>593.8235179165943</c:v>
                </c:pt>
                <c:pt idx="118">
                  <c:v>594.4412428818121</c:v>
                </c:pt>
                <c:pt idx="119">
                  <c:v>595.0481271288344</c:v>
                </c:pt>
              </c:numCache>
            </c:numRef>
          </c:yVal>
          <c:smooth val="1"/>
          <c:extLst xmlns:c16r2="http://schemas.microsoft.com/office/drawing/2015/06/chart">
            <c:ext xmlns:c16="http://schemas.microsoft.com/office/drawing/2014/chart" uri="{C3380CC4-5D6E-409C-BE32-E72D297353CC}">
              <c16:uniqueId val="{00000008-1627-426C-9E36-757F77847F6D}"/>
            </c:ext>
          </c:extLst>
        </c:ser>
        <c:dLbls>
          <c:showLegendKey val="0"/>
          <c:showVal val="0"/>
          <c:showCatName val="0"/>
          <c:showSerName val="0"/>
          <c:showPercent val="0"/>
          <c:showBubbleSize val="0"/>
        </c:dLbls>
        <c:axId val="-985825632"/>
        <c:axId val="-984029888"/>
      </c:scatterChart>
      <c:valAx>
        <c:axId val="-985825632"/>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84029888"/>
        <c:crosses val="autoZero"/>
        <c:crossBetween val="midCat"/>
      </c:valAx>
      <c:valAx>
        <c:axId val="-98402988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85825632"/>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7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27027027027027"/>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Reformulate-G'!$E$123</c:f>
              <c:strCache>
                <c:ptCount val="1"/>
                <c:pt idx="0">
                  <c:v>SOUD Deaths for 1.25x parameter level</c:v>
                </c:pt>
              </c:strCache>
            </c:strRef>
          </c:tx>
          <c:spPr>
            <a:ln w="76200">
              <a:solidFill>
                <a:schemeClr val="accent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E$3:$E$122</c:f>
              <c:numCache>
                <c:formatCode>General</c:formatCode>
                <c:ptCount val="120"/>
                <c:pt idx="0">
                  <c:v>0.0</c:v>
                </c:pt>
                <c:pt idx="1">
                  <c:v>-14.86979336636837</c:v>
                </c:pt>
                <c:pt idx="2">
                  <c:v>-29.94589039932853</c:v>
                </c:pt>
                <c:pt idx="3">
                  <c:v>-45.20862405429502</c:v>
                </c:pt>
                <c:pt idx="4">
                  <c:v>-60.65036575147185</c:v>
                </c:pt>
                <c:pt idx="5">
                  <c:v>-76.2606665693966</c:v>
                </c:pt>
                <c:pt idx="6">
                  <c:v>-92.02923015425895</c:v>
                </c:pt>
                <c:pt idx="7">
                  <c:v>-107.9459574235339</c:v>
                </c:pt>
                <c:pt idx="8">
                  <c:v>-124.0009786090718</c:v>
                </c:pt>
                <c:pt idx="9">
                  <c:v>-140.1846755700183</c:v>
                </c:pt>
                <c:pt idx="10">
                  <c:v>-156.4876966431536</c:v>
                </c:pt>
                <c:pt idx="11">
                  <c:v>-172.9009657868583</c:v>
                </c:pt>
                <c:pt idx="12">
                  <c:v>-189.4156873782041</c:v>
                </c:pt>
                <c:pt idx="13">
                  <c:v>-201.4396767657472</c:v>
                </c:pt>
                <c:pt idx="14">
                  <c:v>-213.1603023691413</c:v>
                </c:pt>
                <c:pt idx="15">
                  <c:v>-224.5807396357522</c:v>
                </c:pt>
                <c:pt idx="16">
                  <c:v>-235.7080434040978</c:v>
                </c:pt>
                <c:pt idx="17">
                  <c:v>-246.5490267201813</c:v>
                </c:pt>
                <c:pt idx="18">
                  <c:v>-257.1102870115853</c:v>
                </c:pt>
                <c:pt idx="19">
                  <c:v>-267.3982420001622</c:v>
                </c:pt>
                <c:pt idx="20">
                  <c:v>-277.419156389537</c:v>
                </c:pt>
                <c:pt idx="21">
                  <c:v>-287.1791614650057</c:v>
                </c:pt>
                <c:pt idx="22">
                  <c:v>-296.6842693190063</c:v>
                </c:pt>
                <c:pt idx="23">
                  <c:v>-305.9403830222058</c:v>
                </c:pt>
                <c:pt idx="24">
                  <c:v>-314.9533037555668</c:v>
                </c:pt>
                <c:pt idx="25">
                  <c:v>-323.7287356829762</c:v>
                </c:pt>
                <c:pt idx="26">
                  <c:v>-332.2689159434966</c:v>
                </c:pt>
                <c:pt idx="27">
                  <c:v>-340.579286502089</c:v>
                </c:pt>
                <c:pt idx="28">
                  <c:v>-348.6652010782538</c:v>
                </c:pt>
                <c:pt idx="29">
                  <c:v>-356.5319288206965</c:v>
                </c:pt>
                <c:pt idx="30">
                  <c:v>-364.184655199366</c:v>
                </c:pt>
                <c:pt idx="31">
                  <c:v>-371.6284823400231</c:v>
                </c:pt>
                <c:pt idx="32">
                  <c:v>-378.8684290372805</c:v>
                </c:pt>
                <c:pt idx="33">
                  <c:v>-385.9094305710238</c:v>
                </c:pt>
                <c:pt idx="34">
                  <c:v>-392.7563384184292</c:v>
                </c:pt>
                <c:pt idx="35">
                  <c:v>-399.4139199291066</c:v>
                </c:pt>
                <c:pt idx="36">
                  <c:v>-405.8868580119502</c:v>
                </c:pt>
                <c:pt idx="37">
                  <c:v>-412.1797508681342</c:v>
                </c:pt>
                <c:pt idx="38">
                  <c:v>-418.2971117936256</c:v>
                </c:pt>
                <c:pt idx="39">
                  <c:v>-424.243366884629</c:v>
                </c:pt>
                <c:pt idx="40">
                  <c:v>-430.0228574449046</c:v>
                </c:pt>
                <c:pt idx="41">
                  <c:v>-435.639840017231</c:v>
                </c:pt>
                <c:pt idx="42">
                  <c:v>-441.0984865374833</c:v>
                </c:pt>
                <c:pt idx="43">
                  <c:v>-446.4028845918395</c:v>
                </c:pt>
                <c:pt idx="44">
                  <c:v>-451.5570377728556</c:v>
                </c:pt>
                <c:pt idx="45">
                  <c:v>-456.564866129484</c:v>
                </c:pt>
                <c:pt idx="46">
                  <c:v>-461.4302067054606</c:v>
                </c:pt>
                <c:pt idx="47">
                  <c:v>-466.1568141601066</c:v>
                </c:pt>
                <c:pt idx="48">
                  <c:v>-470.7483614654523</c:v>
                </c:pt>
                <c:pt idx="49">
                  <c:v>-475.2084406735302</c:v>
                </c:pt>
                <c:pt idx="50">
                  <c:v>-479.5405637478067</c:v>
                </c:pt>
                <c:pt idx="51">
                  <c:v>-483.7481634528555</c:v>
                </c:pt>
                <c:pt idx="52">
                  <c:v>-487.8345942957918</c:v>
                </c:pt>
                <c:pt idx="53">
                  <c:v>-491.8031335162916</c:v>
                </c:pt>
                <c:pt idx="54">
                  <c:v>-495.6569821184704</c:v>
                </c:pt>
                <c:pt idx="55">
                  <c:v>-499.3992659397341</c:v>
                </c:pt>
                <c:pt idx="56">
                  <c:v>-503.0330367521512</c:v>
                </c:pt>
                <c:pt idx="57">
                  <c:v>-506.5612733919643</c:v>
                </c:pt>
                <c:pt idx="58">
                  <c:v>-509.9868829131838</c:v>
                </c:pt>
                <c:pt idx="59">
                  <c:v>-513.3127017616642</c:v>
                </c:pt>
                <c:pt idx="60">
                  <c:v>-516.5414969659994</c:v>
                </c:pt>
                <c:pt idx="61">
                  <c:v>-519.6759673420931</c:v>
                </c:pt>
                <c:pt idx="62">
                  <c:v>-522.71874470836</c:v>
                </c:pt>
                <c:pt idx="63">
                  <c:v>-525.6723951087753</c:v>
                </c:pt>
                <c:pt idx="64">
                  <c:v>-528.5394200412044</c:v>
                </c:pt>
                <c:pt idx="65">
                  <c:v>-531.3222576886274</c:v>
                </c:pt>
                <c:pt idx="66">
                  <c:v>-534.0232841510897</c:v>
                </c:pt>
                <c:pt idx="67">
                  <c:v>-536.644814676338</c:v>
                </c:pt>
                <c:pt idx="68">
                  <c:v>-539.1891048873508</c:v>
                </c:pt>
                <c:pt idx="69">
                  <c:v>-541.6583520050244</c:v>
                </c:pt>
                <c:pt idx="70">
                  <c:v>-544.0546960644929</c:v>
                </c:pt>
                <c:pt idx="71">
                  <c:v>-546.3802211236979</c:v>
                </c:pt>
                <c:pt idx="72">
                  <c:v>-548.6369564628799</c:v>
                </c:pt>
                <c:pt idx="73">
                  <c:v>-550.826877773892</c:v>
                </c:pt>
                <c:pt idx="74">
                  <c:v>-552.9519083382464</c:v>
                </c:pt>
                <c:pt idx="75">
                  <c:v>-555.0139201929574</c:v>
                </c:pt>
                <c:pt idx="76">
                  <c:v>-557.0147352833605</c:v>
                </c:pt>
                <c:pt idx="77">
                  <c:v>-558.9561266020759</c:v>
                </c:pt>
                <c:pt idx="78">
                  <c:v>-560.8398193135878</c:v>
                </c:pt>
                <c:pt idx="79">
                  <c:v>-562.6674918636154</c:v>
                </c:pt>
                <c:pt idx="80">
                  <c:v>-564.4407770730191</c:v>
                </c:pt>
                <c:pt idx="81">
                  <c:v>-566.1612632155574</c:v>
                </c:pt>
                <c:pt idx="82">
                  <c:v>-567.8304950792406</c:v>
                </c:pt>
                <c:pt idx="83">
                  <c:v>-569.449975010854</c:v>
                </c:pt>
                <c:pt idx="84">
                  <c:v>-571.0211639434572</c:v>
                </c:pt>
                <c:pt idx="85">
                  <c:v>-572.5454824065375</c:v>
                </c:pt>
                <c:pt idx="86">
                  <c:v>-574.024311518687</c:v>
                </c:pt>
                <c:pt idx="87">
                  <c:v>-575.4589939626365</c:v>
                </c:pt>
                <c:pt idx="88">
                  <c:v>-576.8508349425368</c:v>
                </c:pt>
                <c:pt idx="89">
                  <c:v>-578.2011031234329</c:v>
                </c:pt>
                <c:pt idx="90">
                  <c:v>-579.5110315528797</c:v>
                </c:pt>
                <c:pt idx="91">
                  <c:v>-580.78181856469</c:v>
                </c:pt>
                <c:pt idx="92">
                  <c:v>-582.0146286648567</c:v>
                </c:pt>
                <c:pt idx="93">
                  <c:v>-583.2105933996816</c:v>
                </c:pt>
                <c:pt idx="94">
                  <c:v>-584.3708122061786</c:v>
                </c:pt>
                <c:pt idx="95">
                  <c:v>-585.496353244857</c:v>
                </c:pt>
                <c:pt idx="96">
                  <c:v>-586.5882542149925</c:v>
                </c:pt>
                <c:pt idx="97">
                  <c:v>-587.6475231525069</c:v>
                </c:pt>
                <c:pt idx="98">
                  <c:v>-588.6751392106536</c:v>
                </c:pt>
                <c:pt idx="99">
                  <c:v>-589.6720534235351</c:v>
                </c:pt>
                <c:pt idx="100">
                  <c:v>-590.6391894528498</c:v>
                </c:pt>
                <c:pt idx="101">
                  <c:v>-591.577444317835</c:v>
                </c:pt>
                <c:pt idx="102">
                  <c:v>-592.4876891087364</c:v>
                </c:pt>
                <c:pt idx="103">
                  <c:v>-593.3707696839679</c:v>
                </c:pt>
                <c:pt idx="104">
                  <c:v>-594.2275073511832</c:v>
                </c:pt>
                <c:pt idx="105">
                  <c:v>-595.0586995324883</c:v>
                </c:pt>
                <c:pt idx="106">
                  <c:v>-595.865120414006</c:v>
                </c:pt>
                <c:pt idx="107">
                  <c:v>-596.6475215801063</c:v>
                </c:pt>
                <c:pt idx="108">
                  <c:v>-597.4066326323339</c:v>
                </c:pt>
                <c:pt idx="109">
                  <c:v>-598.1431617936194</c:v>
                </c:pt>
                <c:pt idx="110">
                  <c:v>-598.8577964976829</c:v>
                </c:pt>
                <c:pt idx="111">
                  <c:v>-599.5512039640917</c:v>
                </c:pt>
                <c:pt idx="112">
                  <c:v>-600.224031759133</c:v>
                </c:pt>
                <c:pt idx="113">
                  <c:v>-600.8769083428062</c:v>
                </c:pt>
                <c:pt idx="114">
                  <c:v>-601.5104436021606</c:v>
                </c:pt>
                <c:pt idx="115">
                  <c:v>-602.1252293712379</c:v>
                </c:pt>
                <c:pt idx="116">
                  <c:v>-602.721839937892</c:v>
                </c:pt>
                <c:pt idx="117">
                  <c:v>-603.3008325377256</c:v>
                </c:pt>
                <c:pt idx="118">
                  <c:v>-603.862747835409</c:v>
                </c:pt>
                <c:pt idx="119">
                  <c:v>-604.4081103936794</c:v>
                </c:pt>
              </c:numCache>
            </c:numRef>
          </c:yVal>
          <c:smooth val="1"/>
          <c:extLst xmlns:c16r2="http://schemas.microsoft.com/office/drawing/2015/06/chart">
            <c:ext xmlns:c16="http://schemas.microsoft.com/office/drawing/2014/chart" uri="{C3380CC4-5D6E-409C-BE32-E72D297353CC}">
              <c16:uniqueId val="{00000000-808D-45E4-90DE-8CCC11596132}"/>
            </c:ext>
          </c:extLst>
        </c:ser>
        <c:ser>
          <c:idx val="3"/>
          <c:order val="1"/>
          <c:tx>
            <c:strRef>
              <c:f>'SA-Reformulate-G'!$N$123</c:f>
              <c:strCache>
                <c:ptCount val="1"/>
                <c:pt idx="0">
                  <c:v>SOUD Deaths for 1x parameter level</c:v>
                </c:pt>
              </c:strCache>
            </c:strRef>
          </c:tx>
          <c:spPr>
            <a:ln w="28575">
              <a:solidFill>
                <a:schemeClr val="accent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N$3:$N$122</c:f>
              <c:numCache>
                <c:formatCode>General</c:formatCode>
                <c:ptCount val="120"/>
                <c:pt idx="0">
                  <c:v>0.0</c:v>
                </c:pt>
                <c:pt idx="1">
                  <c:v>-11.8996771662295</c:v>
                </c:pt>
                <c:pt idx="2">
                  <c:v>-23.96089684657482</c:v>
                </c:pt>
                <c:pt idx="3">
                  <c:v>-36.17531276584164</c:v>
                </c:pt>
                <c:pt idx="4">
                  <c:v>-48.53447507803184</c:v>
                </c:pt>
                <c:pt idx="5">
                  <c:v>-61.03000555161488</c:v>
                </c:pt>
                <c:pt idx="6">
                  <c:v>-73.65364697361095</c:v>
                </c:pt>
                <c:pt idx="7">
                  <c:v>-86.39729897566067</c:v>
                </c:pt>
                <c:pt idx="8">
                  <c:v>-99.25304373641944</c:v>
                </c:pt>
                <c:pt idx="9">
                  <c:v>-112.2131639017274</c:v>
                </c:pt>
                <c:pt idx="10">
                  <c:v>-125.2701545352237</c:v>
                </c:pt>
                <c:pt idx="11">
                  <c:v>-138.416730503328</c:v>
                </c:pt>
                <c:pt idx="12">
                  <c:v>-151.6458303813906</c:v>
                </c:pt>
                <c:pt idx="13">
                  <c:v>-161.2843756642791</c:v>
                </c:pt>
                <c:pt idx="14">
                  <c:v>-170.6815682040843</c:v>
                </c:pt>
                <c:pt idx="15">
                  <c:v>-179.8398462410636</c:v>
                </c:pt>
                <c:pt idx="16">
                  <c:v>-188.7647694149885</c:v>
                </c:pt>
                <c:pt idx="17">
                  <c:v>-197.4617041367179</c:v>
                </c:pt>
                <c:pt idx="18">
                  <c:v>-205.9358483633594</c:v>
                </c:pt>
                <c:pt idx="19">
                  <c:v>-214.1922600834061</c:v>
                </c:pt>
                <c:pt idx="20">
                  <c:v>-222.2358784463585</c:v>
                </c:pt>
                <c:pt idx="21">
                  <c:v>-230.0715392521905</c:v>
                </c:pt>
                <c:pt idx="22">
                  <c:v>-237.7039861647595</c:v>
                </c:pt>
                <c:pt idx="23">
                  <c:v>-245.1378787001753</c:v>
                </c:pt>
                <c:pt idx="24">
                  <c:v>-252.377797798565</c:v>
                </c:pt>
                <c:pt idx="25">
                  <c:v>-259.4282495999076</c:v>
                </c:pt>
                <c:pt idx="26">
                  <c:v>-266.2909714654581</c:v>
                </c:pt>
                <c:pt idx="27">
                  <c:v>-272.9702646901424</c:v>
                </c:pt>
                <c:pt idx="28">
                  <c:v>-279.470362395195</c:v>
                </c:pt>
                <c:pt idx="29">
                  <c:v>-285.7954324132239</c:v>
                </c:pt>
                <c:pt idx="30">
                  <c:v>-291.949577910221</c:v>
                </c:pt>
                <c:pt idx="31">
                  <c:v>-297.9368375723689</c:v>
                </c:pt>
                <c:pt idx="32">
                  <c:v>-303.7611855386542</c:v>
                </c:pt>
                <c:pt idx="33">
                  <c:v>-309.426531178779</c:v>
                </c:pt>
                <c:pt idx="34">
                  <c:v>-314.9367187900122</c:v>
                </c:pt>
                <c:pt idx="35">
                  <c:v>-320.2955272666142</c:v>
                </c:pt>
                <c:pt idx="36">
                  <c:v>-325.5066697807735</c:v>
                </c:pt>
                <c:pt idx="37">
                  <c:v>-330.5737935022862</c:v>
                </c:pt>
                <c:pt idx="38">
                  <c:v>-335.5004793757738</c:v>
                </c:pt>
                <c:pt idx="39">
                  <c:v>-340.2902402269717</c:v>
                </c:pt>
                <c:pt idx="40">
                  <c:v>-344.9465226218364</c:v>
                </c:pt>
                <c:pt idx="41">
                  <c:v>-349.472706831955</c:v>
                </c:pt>
                <c:pt idx="42">
                  <c:v>-353.8721068997923</c:v>
                </c:pt>
                <c:pt idx="43">
                  <c:v>-358.1479707880125</c:v>
                </c:pt>
                <c:pt idx="44">
                  <c:v>-362.3034806094794</c:v>
                </c:pt>
                <c:pt idx="45">
                  <c:v>-366.3417529339548</c:v>
                </c:pt>
                <c:pt idx="46">
                  <c:v>-370.2658391670166</c:v>
                </c:pt>
                <c:pt idx="47">
                  <c:v>-374.0787259964175</c:v>
                </c:pt>
                <c:pt idx="48">
                  <c:v>-377.7833359009725</c:v>
                </c:pt>
                <c:pt idx="49">
                  <c:v>-381.3825277170739</c:v>
                </c:pt>
                <c:pt idx="50">
                  <c:v>-384.8790972578742</c:v>
                </c:pt>
                <c:pt idx="51">
                  <c:v>-388.2757779805816</c:v>
                </c:pt>
                <c:pt idx="52">
                  <c:v>-391.5752416964911</c:v>
                </c:pt>
                <c:pt idx="53">
                  <c:v>-394.7800993212425</c:v>
                </c:pt>
                <c:pt idx="54">
                  <c:v>-397.8929016599303</c:v>
                </c:pt>
                <c:pt idx="55">
                  <c:v>-400.9161402231096</c:v>
                </c:pt>
                <c:pt idx="56">
                  <c:v>-403.8522480700743</c:v>
                </c:pt>
                <c:pt idx="57">
                  <c:v>-406.7036006759157</c:v>
                </c:pt>
                <c:pt idx="58">
                  <c:v>-409.4725168191339</c:v>
                </c:pt>
                <c:pt idx="59">
                  <c:v>-412.1612594867597</c:v>
                </c:pt>
                <c:pt idx="60">
                  <c:v>-414.7720367941764</c:v>
                </c:pt>
                <c:pt idx="61">
                  <c:v>-417.307002917007</c:v>
                </c:pt>
                <c:pt idx="62">
                  <c:v>-419.7682590326389</c:v>
                </c:pt>
                <c:pt idx="63">
                  <c:v>-422.1578542691236</c:v>
                </c:pt>
                <c:pt idx="64">
                  <c:v>-424.4777866593684</c:v>
                </c:pt>
                <c:pt idx="65">
                  <c:v>-426.7300040986916</c:v>
                </c:pt>
                <c:pt idx="66">
                  <c:v>-428.9164053039676</c:v>
                </c:pt>
                <c:pt idx="67">
                  <c:v>-431.038840772719</c:v>
                </c:pt>
                <c:pt idx="68">
                  <c:v>-433.0991137406666</c:v>
                </c:pt>
                <c:pt idx="69">
                  <c:v>-435.0989811363737</c:v>
                </c:pt>
                <c:pt idx="70">
                  <c:v>-437.0401545316412</c:v>
                </c:pt>
                <c:pt idx="71">
                  <c:v>-438.9243010866587</c:v>
                </c:pt>
                <c:pt idx="72">
                  <c:v>-440.7530444887054</c:v>
                </c:pt>
                <c:pt idx="73">
                  <c:v>-442.527965883543</c:v>
                </c:pt>
                <c:pt idx="74">
                  <c:v>-444.2506047986053</c:v>
                </c:pt>
                <c:pt idx="75">
                  <c:v>-445.9224600572092</c:v>
                </c:pt>
                <c:pt idx="76">
                  <c:v>-447.5449906830872</c:v>
                </c:pt>
                <c:pt idx="77">
                  <c:v>-449.1196167946066</c:v>
                </c:pt>
                <c:pt idx="78">
                  <c:v>-450.647720488115</c:v>
                </c:pt>
                <c:pt idx="79">
                  <c:v>-452.1306467099134</c:v>
                </c:pt>
                <c:pt idx="80">
                  <c:v>-453.5697041164121</c:v>
                </c:pt>
                <c:pt idx="81">
                  <c:v>-454.9661659220766</c:v>
                </c:pt>
                <c:pt idx="82">
                  <c:v>-456.321270734866</c:v>
                </c:pt>
                <c:pt idx="83">
                  <c:v>-457.636223378762</c:v>
                </c:pt>
                <c:pt idx="84">
                  <c:v>-458.912195703317</c:v>
                </c:pt>
                <c:pt idx="85">
                  <c:v>-460.1503273798471</c:v>
                </c:pt>
                <c:pt idx="86">
                  <c:v>-461.3517266841915</c:v>
                </c:pt>
                <c:pt idx="87">
                  <c:v>-462.5174712658811</c:v>
                </c:pt>
                <c:pt idx="88">
                  <c:v>-463.6486089036078</c:v>
                </c:pt>
                <c:pt idx="89">
                  <c:v>-464.746158246923</c:v>
                </c:pt>
                <c:pt idx="90">
                  <c:v>-465.8111095441452</c:v>
                </c:pt>
                <c:pt idx="91">
                  <c:v>-466.8444253563595</c:v>
                </c:pt>
                <c:pt idx="92">
                  <c:v>-467.847041257675</c:v>
                </c:pt>
                <c:pt idx="93">
                  <c:v>-468.8198665215932</c:v>
                </c:pt>
                <c:pt idx="94">
                  <c:v>-469.7637847936327</c:v>
                </c:pt>
                <c:pt idx="95">
                  <c:v>-470.6796547502365</c:v>
                </c:pt>
                <c:pt idx="96">
                  <c:v>-471.5683107440352</c:v>
                </c:pt>
                <c:pt idx="97">
                  <c:v>-472.430563435568</c:v>
                </c:pt>
                <c:pt idx="98">
                  <c:v>-473.2672004115548</c:v>
                </c:pt>
                <c:pt idx="99">
                  <c:v>-474.0789867898412</c:v>
                </c:pt>
                <c:pt idx="100">
                  <c:v>-474.8666658111434</c:v>
                </c:pt>
                <c:pt idx="101">
                  <c:v>-475.6309594177291</c:v>
                </c:pt>
                <c:pt idx="102">
                  <c:v>-476.3725688191816</c:v>
                </c:pt>
                <c:pt idx="103">
                  <c:v>-477.0921750453986</c:v>
                </c:pt>
                <c:pt idx="104">
                  <c:v>-477.7904394869942</c:v>
                </c:pt>
                <c:pt idx="105">
                  <c:v>-478.4680044232766</c:v>
                </c:pt>
                <c:pt idx="106">
                  <c:v>-479.1254935379231</c:v>
                </c:pt>
                <c:pt idx="107">
                  <c:v>-479.7635124226416</c:v>
                </c:pt>
                <c:pt idx="108">
                  <c:v>-480.3826490688933</c:v>
                </c:pt>
                <c:pt idx="109">
                  <c:v>-480.9834743478866</c:v>
                </c:pt>
                <c:pt idx="110">
                  <c:v>-481.5665424790996</c:v>
                </c:pt>
                <c:pt idx="111">
                  <c:v>-482.1323914874322</c:v>
                </c:pt>
                <c:pt idx="112">
                  <c:v>-482.6815436492373</c:v>
                </c:pt>
                <c:pt idx="113">
                  <c:v>-483.2145059274105</c:v>
                </c:pt>
                <c:pt idx="114">
                  <c:v>-483.7317703957364</c:v>
                </c:pt>
                <c:pt idx="115">
                  <c:v>-484.2338146526823</c:v>
                </c:pt>
                <c:pt idx="116">
                  <c:v>-484.7211022248765</c:v>
                </c:pt>
                <c:pt idx="117">
                  <c:v>-485.1940829603625</c:v>
                </c:pt>
                <c:pt idx="118">
                  <c:v>-485.653193411998</c:v>
                </c:pt>
                <c:pt idx="119">
                  <c:v>-486.0988572110296</c:v>
                </c:pt>
              </c:numCache>
            </c:numRef>
          </c:yVal>
          <c:smooth val="1"/>
          <c:extLst xmlns:c16r2="http://schemas.microsoft.com/office/drawing/2015/06/chart">
            <c:ext xmlns:c16="http://schemas.microsoft.com/office/drawing/2014/chart" uri="{C3380CC4-5D6E-409C-BE32-E72D297353CC}">
              <c16:uniqueId val="{00000001-808D-45E4-90DE-8CCC11596132}"/>
            </c:ext>
          </c:extLst>
        </c:ser>
        <c:ser>
          <c:idx val="0"/>
          <c:order val="2"/>
          <c:tx>
            <c:strRef>
              <c:f>'SA-Reformulate-G'!$W$123</c:f>
              <c:strCache>
                <c:ptCount val="1"/>
                <c:pt idx="0">
                  <c:v>SOUD Deaths for 0.75x parameter level</c:v>
                </c:pt>
              </c:strCache>
            </c:strRef>
          </c:tx>
          <c:spPr>
            <a:ln w="6350">
              <a:solidFill>
                <a:schemeClr val="accent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W$3:$W$122</c:f>
              <c:numCache>
                <c:formatCode>General</c:formatCode>
                <c:ptCount val="120"/>
                <c:pt idx="0">
                  <c:v>0.0</c:v>
                </c:pt>
                <c:pt idx="1">
                  <c:v>-8.925588423169552</c:v>
                </c:pt>
                <c:pt idx="2">
                  <c:v>-17.97351499767776</c:v>
                </c:pt>
                <c:pt idx="3">
                  <c:v>-27.13750777390483</c:v>
                </c:pt>
                <c:pt idx="4">
                  <c:v>-36.41121626017267</c:v>
                </c:pt>
                <c:pt idx="5">
                  <c:v>-45.7883428376383</c:v>
                </c:pt>
                <c:pt idx="6">
                  <c:v>-55.26267985688915</c:v>
                </c:pt>
                <c:pt idx="7">
                  <c:v>-64.82813655581617</c:v>
                </c:pt>
                <c:pt idx="8">
                  <c:v>-74.47875838760842</c:v>
                </c:pt>
                <c:pt idx="9">
                  <c:v>-84.20874051352152</c:v>
                </c:pt>
                <c:pt idx="10">
                  <c:v>-94.01243681889027</c:v>
                </c:pt>
                <c:pt idx="11">
                  <c:v>-103.8843655045018</c:v>
                </c:pt>
                <c:pt idx="12">
                  <c:v>-113.8192120678839</c:v>
                </c:pt>
                <c:pt idx="13">
                  <c:v>-121.0626697878222</c:v>
                </c:pt>
                <c:pt idx="14">
                  <c:v>-128.1261172905253</c:v>
                </c:pt>
                <c:pt idx="15">
                  <c:v>-135.0113136757903</c:v>
                </c:pt>
                <c:pt idx="16">
                  <c:v>-141.722362599321</c:v>
                </c:pt>
                <c:pt idx="17">
                  <c:v>-148.2632260338025</c:v>
                </c:pt>
                <c:pt idx="18">
                  <c:v>-154.6377426215893</c:v>
                </c:pt>
                <c:pt idx="19">
                  <c:v>-160.8496488466276</c:v>
                </c:pt>
                <c:pt idx="20">
                  <c:v>-166.9025947183943</c:v>
                </c:pt>
                <c:pt idx="21">
                  <c:v>-172.8001552480719</c:v>
                </c:pt>
                <c:pt idx="22">
                  <c:v>-178.5458387351789</c:v>
                </c:pt>
                <c:pt idx="23">
                  <c:v>-184.1430926491661</c:v>
                </c:pt>
                <c:pt idx="24">
                  <c:v>-189.5953077094237</c:v>
                </c:pt>
                <c:pt idx="25">
                  <c:v>-194.9058206269518</c:v>
                </c:pt>
                <c:pt idx="26">
                  <c:v>-200.0758951431579</c:v>
                </c:pt>
                <c:pt idx="27">
                  <c:v>-205.108717983425</c:v>
                </c:pt>
                <c:pt idx="28">
                  <c:v>-210.007426557452</c:v>
                </c:pt>
                <c:pt idx="29">
                  <c:v>-214.7751110656461</c:v>
                </c:pt>
                <c:pt idx="30">
                  <c:v>-219.4148149035867</c:v>
                </c:pt>
                <c:pt idx="31">
                  <c:v>-223.9295347425798</c:v>
                </c:pt>
                <c:pt idx="32">
                  <c:v>-228.3222204217201</c:v>
                </c:pt>
                <c:pt idx="33">
                  <c:v>-232.5957747258975</c:v>
                </c:pt>
                <c:pt idx="34">
                  <c:v>-236.7530531046716</c:v>
                </c:pt>
                <c:pt idx="35">
                  <c:v>-240.7968633722393</c:v>
                </c:pt>
                <c:pt idx="36">
                  <c:v>-244.7299654174628</c:v>
                </c:pt>
                <c:pt idx="37">
                  <c:v>-248.5550709443947</c:v>
                </c:pt>
                <c:pt idx="38">
                  <c:v>-252.2748432572298</c:v>
                </c:pt>
                <c:pt idx="39">
                  <c:v>-255.8918957972218</c:v>
                </c:pt>
                <c:pt idx="40">
                  <c:v>-259.4087934875016</c:v>
                </c:pt>
                <c:pt idx="41">
                  <c:v>-262.8280526629736</c:v>
                </c:pt>
                <c:pt idx="42">
                  <c:v>-266.1521410762373</c:v>
                </c:pt>
                <c:pt idx="43">
                  <c:v>-269.3834779678006</c:v>
                </c:pt>
                <c:pt idx="44">
                  <c:v>-272.5244341979043</c:v>
                </c:pt>
                <c:pt idx="45">
                  <c:v>-275.5773324370139</c:v>
                </c:pt>
                <c:pt idx="46">
                  <c:v>-278.5444474115906</c:v>
                </c:pt>
                <c:pt idx="47">
                  <c:v>-281.4280062015412</c:v>
                </c:pt>
                <c:pt idx="48">
                  <c:v>-284.2301885856521</c:v>
                </c:pt>
                <c:pt idx="49">
                  <c:v>-286.953127431287</c:v>
                </c:pt>
                <c:pt idx="50">
                  <c:v>-289.5989091247181</c:v>
                </c:pt>
                <c:pt idx="51">
                  <c:v>-292.169574038435</c:v>
                </c:pt>
                <c:pt idx="52">
                  <c:v>-294.6671170316739</c:v>
                </c:pt>
                <c:pt idx="53">
                  <c:v>-297.0934879820508</c:v>
                </c:pt>
                <c:pt idx="54">
                  <c:v>-299.4505923442919</c:v>
                </c:pt>
                <c:pt idx="55">
                  <c:v>-301.7402917331571</c:v>
                </c:pt>
                <c:pt idx="56">
                  <c:v>-303.9644045277251</c:v>
                </c:pt>
                <c:pt idx="57">
                  <c:v>-306.1247064944655</c:v>
                </c:pt>
                <c:pt idx="58">
                  <c:v>-308.2229314266222</c:v>
                </c:pt>
                <c:pt idx="59">
                  <c:v>-310.2607717976272</c:v>
                </c:pt>
                <c:pt idx="60">
                  <c:v>-312.2398794264062</c:v>
                </c:pt>
                <c:pt idx="61">
                  <c:v>-314.1618661525866</c:v>
                </c:pt>
                <c:pt idx="62">
                  <c:v>-316.028304519762</c:v>
                </c:pt>
                <c:pt idx="63">
                  <c:v>-317.8407284651024</c:v>
                </c:pt>
                <c:pt idx="64">
                  <c:v>-319.6006340137222</c:v>
                </c:pt>
                <c:pt idx="65">
                  <c:v>-321.3094799763406</c:v>
                </c:pt>
                <c:pt idx="66">
                  <c:v>-322.9686886488872</c:v>
                </c:pt>
                <c:pt idx="67">
                  <c:v>-324.579646512803</c:v>
                </c:pt>
                <c:pt idx="68">
                  <c:v>-326.143704934891</c:v>
                </c:pt>
                <c:pt idx="69">
                  <c:v>-327.6621808656675</c:v>
                </c:pt>
                <c:pt idx="70">
                  <c:v>-329.1363575352456</c:v>
                </c:pt>
                <c:pt idx="71">
                  <c:v>-330.5674851458747</c:v>
                </c:pt>
                <c:pt idx="72">
                  <c:v>-331.9567815603248</c:v>
                </c:pt>
                <c:pt idx="73">
                  <c:v>-333.3054329853887</c:v>
                </c:pt>
                <c:pt idx="74">
                  <c:v>-334.61459464983</c:v>
                </c:pt>
                <c:pt idx="75">
                  <c:v>-335.8853914761766</c:v>
                </c:pt>
                <c:pt idx="76">
                  <c:v>-337.1189187458376</c:v>
                </c:pt>
                <c:pt idx="77">
                  <c:v>-338.3162427569719</c:v>
                </c:pt>
                <c:pt idx="78">
                  <c:v>-339.478401474812</c:v>
                </c:pt>
                <c:pt idx="79">
                  <c:v>-340.6064051738952</c:v>
                </c:pt>
                <c:pt idx="80">
                  <c:v>-341.7012370719698</c:v>
                </c:pt>
                <c:pt idx="81">
                  <c:v>-342.7638539552239</c:v>
                </c:pt>
                <c:pt idx="82">
                  <c:v>-343.7951867945264</c:v>
                </c:pt>
                <c:pt idx="83">
                  <c:v>-344.7961413525516</c:v>
                </c:pt>
                <c:pt idx="84">
                  <c:v>-345.7675987815092</c:v>
                </c:pt>
                <c:pt idx="85">
                  <c:v>-346.7104162112716</c:v>
                </c:pt>
                <c:pt idx="86">
                  <c:v>-347.6254273279191</c:v>
                </c:pt>
                <c:pt idx="87">
                  <c:v>-348.5134429423528</c:v>
                </c:pt>
                <c:pt idx="88">
                  <c:v>-349.3752515491261</c:v>
                </c:pt>
                <c:pt idx="89">
                  <c:v>-350.2116198752369</c:v>
                </c:pt>
                <c:pt idx="90">
                  <c:v>-351.0232934189376</c:v>
                </c:pt>
                <c:pt idx="91">
                  <c:v>-351.8109969784886</c:v>
                </c:pt>
                <c:pt idx="92">
                  <c:v>-352.5754351708716</c:v>
                </c:pt>
                <c:pt idx="93">
                  <c:v>-353.3172929404376</c:v>
                </c:pt>
                <c:pt idx="94">
                  <c:v>-354.0372360575369</c:v>
                </c:pt>
                <c:pt idx="95">
                  <c:v>-354.7359116071489</c:v>
                </c:pt>
                <c:pt idx="96">
                  <c:v>-355.4139484675586</c:v>
                </c:pt>
                <c:pt idx="97">
                  <c:v>-356.0719577791418</c:v>
                </c:pt>
                <c:pt idx="98">
                  <c:v>-356.7105334033186</c:v>
                </c:pt>
                <c:pt idx="99">
                  <c:v>-357.3302523717701</c:v>
                </c:pt>
                <c:pt idx="100">
                  <c:v>-357.9316753259814</c:v>
                </c:pt>
                <c:pt idx="101">
                  <c:v>-358.5153469472139</c:v>
                </c:pt>
                <c:pt idx="102">
                  <c:v>-359.0817963770363</c:v>
                </c:pt>
                <c:pt idx="103">
                  <c:v>-359.6315376284268</c:v>
                </c:pt>
                <c:pt idx="104">
                  <c:v>-360.1650699877165</c:v>
                </c:pt>
                <c:pt idx="105">
                  <c:v>-360.6828784073312</c:v>
                </c:pt>
                <c:pt idx="106">
                  <c:v>-361.1854338895583</c:v>
                </c:pt>
                <c:pt idx="107">
                  <c:v>-361.6731938614174</c:v>
                </c:pt>
                <c:pt idx="108">
                  <c:v>-362.146602540786</c:v>
                </c:pt>
                <c:pt idx="109">
                  <c:v>-362.6060912939004</c:v>
                </c:pt>
                <c:pt idx="110">
                  <c:v>-363.0520789843723</c:v>
                </c:pt>
                <c:pt idx="111">
                  <c:v>-363.4849723138594</c:v>
                </c:pt>
                <c:pt idx="112">
                  <c:v>-363.9051661545245</c:v>
                </c:pt>
                <c:pt idx="113">
                  <c:v>-364.3130438734288</c:v>
                </c:pt>
                <c:pt idx="114">
                  <c:v>-364.7089776489966</c:v>
                </c:pt>
                <c:pt idx="115">
                  <c:v>-365.0933287796962</c:v>
                </c:pt>
                <c:pt idx="116">
                  <c:v>-365.4664479850869</c:v>
                </c:pt>
                <c:pt idx="117">
                  <c:v>-365.8286756993484</c:v>
                </c:pt>
                <c:pt idx="118">
                  <c:v>-366.1803423574796</c:v>
                </c:pt>
                <c:pt idx="119">
                  <c:v>-366.5217686742712</c:v>
                </c:pt>
              </c:numCache>
            </c:numRef>
          </c:yVal>
          <c:smooth val="1"/>
          <c:extLst xmlns:c16r2="http://schemas.microsoft.com/office/drawing/2015/06/chart">
            <c:ext xmlns:c16="http://schemas.microsoft.com/office/drawing/2014/chart" uri="{C3380CC4-5D6E-409C-BE32-E72D297353CC}">
              <c16:uniqueId val="{00000002-808D-45E4-90DE-8CCC11596132}"/>
            </c:ext>
          </c:extLst>
        </c:ser>
        <c:ser>
          <c:idx val="7"/>
          <c:order val="3"/>
          <c:tx>
            <c:strRef>
              <c:f>'SA-Reformulate-G'!$F$123</c:f>
              <c:strCache>
                <c:ptCount val="1"/>
                <c:pt idx="0">
                  <c:v>SHUD Deaths for 1.25x parameter level</c:v>
                </c:pt>
              </c:strCache>
            </c:strRef>
          </c:tx>
          <c:spPr>
            <a:ln w="76200">
              <a:solidFill>
                <a:schemeClr val="accent2"/>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F$3:$F$122</c:f>
              <c:numCache>
                <c:formatCode>General</c:formatCode>
                <c:ptCount val="120"/>
                <c:pt idx="0">
                  <c:v>0.0</c:v>
                </c:pt>
                <c:pt idx="1">
                  <c:v>13.39454293098456</c:v>
                </c:pt>
                <c:pt idx="2">
                  <c:v>27.08515724500221</c:v>
                </c:pt>
                <c:pt idx="3">
                  <c:v>41.0669392481499</c:v>
                </c:pt>
                <c:pt idx="4">
                  <c:v>55.34487749667188</c:v>
                </c:pt>
                <c:pt idx="5">
                  <c:v>69.9174501383641</c:v>
                </c:pt>
                <c:pt idx="6">
                  <c:v>84.780556917067</c:v>
                </c:pt>
                <c:pt idx="7">
                  <c:v>99.92807241254941</c:v>
                </c:pt>
                <c:pt idx="8">
                  <c:v>115.3522989281205</c:v>
                </c:pt>
                <c:pt idx="9">
                  <c:v>131.0443365992517</c:v>
                </c:pt>
                <c:pt idx="10">
                  <c:v>146.9943852794427</c:v>
                </c:pt>
                <c:pt idx="11">
                  <c:v>163.1919902445477</c:v>
                </c:pt>
                <c:pt idx="12">
                  <c:v>179.6262416683854</c:v>
                </c:pt>
                <c:pt idx="13">
                  <c:v>190.0321042071267</c:v>
                </c:pt>
                <c:pt idx="14">
                  <c:v>200.16880549892</c:v>
                </c:pt>
                <c:pt idx="15">
                  <c:v>210.0287105053475</c:v>
                </c:pt>
                <c:pt idx="16">
                  <c:v>219.6108896262146</c:v>
                </c:pt>
                <c:pt idx="17">
                  <c:v>228.9152259576516</c:v>
                </c:pt>
                <c:pt idx="18">
                  <c:v>237.9422881952854</c:v>
                </c:pt>
                <c:pt idx="19">
                  <c:v>246.6932434437851</c:v>
                </c:pt>
                <c:pt idx="20">
                  <c:v>255.1697801337132</c:v>
                </c:pt>
                <c:pt idx="21">
                  <c:v>263.3740399271736</c:v>
                </c:pt>
                <c:pt idx="22">
                  <c:v>271.3085576419072</c:v>
                </c:pt>
                <c:pt idx="23">
                  <c:v>278.9762082849969</c:v>
                </c:pt>
                <c:pt idx="24">
                  <c:v>286.3801603614087</c:v>
                </c:pt>
                <c:pt idx="25">
                  <c:v>293.5238347015035</c:v>
                </c:pt>
                <c:pt idx="26">
                  <c:v>300.4062677681686</c:v>
                </c:pt>
                <c:pt idx="27">
                  <c:v>307.0312090267402</c:v>
                </c:pt>
                <c:pt idx="28">
                  <c:v>313.4025564299038</c:v>
                </c:pt>
                <c:pt idx="29">
                  <c:v>319.5243375667109</c:v>
                </c:pt>
                <c:pt idx="30">
                  <c:v>325.4006900213061</c:v>
                </c:pt>
                <c:pt idx="31">
                  <c:v>331.0358434931348</c:v>
                </c:pt>
                <c:pt idx="32">
                  <c:v>336.434103603678</c:v>
                </c:pt>
                <c:pt idx="33">
                  <c:v>341.5998372332286</c:v>
                </c:pt>
                <c:pt idx="34">
                  <c:v>346.5374592428439</c:v>
                </c:pt>
                <c:pt idx="35">
                  <c:v>351.251420449311</c:v>
                </c:pt>
                <c:pt idx="36">
                  <c:v>355.7461967333635</c:v>
                </c:pt>
                <c:pt idx="37">
                  <c:v>360.0262791733038</c:v>
                </c:pt>
                <c:pt idx="38">
                  <c:v>364.0961651071036</c:v>
                </c:pt>
                <c:pt idx="39">
                  <c:v>367.9603470618208</c:v>
                </c:pt>
                <c:pt idx="40">
                  <c:v>371.6233087497839</c:v>
                </c:pt>
                <c:pt idx="41">
                  <c:v>375.0895183562619</c:v>
                </c:pt>
                <c:pt idx="42">
                  <c:v>378.3634224938835</c:v>
                </c:pt>
                <c:pt idx="43">
                  <c:v>381.449440742622</c:v>
                </c:pt>
                <c:pt idx="44">
                  <c:v>384.3519607233643</c:v>
                </c:pt>
                <c:pt idx="45">
                  <c:v>387.0753336589912</c:v>
                </c:pt>
                <c:pt idx="46">
                  <c:v>389.6238703816781</c:v>
                </c:pt>
                <c:pt idx="47">
                  <c:v>392.0018377492966</c:v>
                </c:pt>
                <c:pt idx="48">
                  <c:v>394.2134554374869</c:v>
                </c:pt>
                <c:pt idx="49">
                  <c:v>396.2628930771436</c:v>
                </c:pt>
                <c:pt idx="50">
                  <c:v>398.154267709927</c:v>
                </c:pt>
                <c:pt idx="51">
                  <c:v>399.8916415368577</c:v>
                </c:pt>
                <c:pt idx="52">
                  <c:v>401.4790199361639</c:v>
                </c:pt>
                <c:pt idx="53">
                  <c:v>402.9203497326806</c:v>
                </c:pt>
                <c:pt idx="54">
                  <c:v>404.2195176975642</c:v>
                </c:pt>
                <c:pt idx="55">
                  <c:v>405.3803492608341</c:v>
                </c:pt>
                <c:pt idx="56">
                  <c:v>406.4066074207834</c:v>
                </c:pt>
                <c:pt idx="57">
                  <c:v>407.3019918352261</c:v>
                </c:pt>
                <c:pt idx="58">
                  <c:v>408.0701380809156</c:v>
                </c:pt>
                <c:pt idx="59">
                  <c:v>408.7146170683567</c:v>
                </c:pt>
                <c:pt idx="60">
                  <c:v>409.2389346001699</c:v>
                </c:pt>
                <c:pt idx="61">
                  <c:v>409.6465310620512</c:v>
                </c:pt>
                <c:pt idx="62">
                  <c:v>409.9407812359843</c:v>
                </c:pt>
                <c:pt idx="63">
                  <c:v>410.1249942263421</c:v>
                </c:pt>
                <c:pt idx="64">
                  <c:v>410.2024134898249</c:v>
                </c:pt>
                <c:pt idx="65">
                  <c:v>410.1762169610311</c:v>
                </c:pt>
                <c:pt idx="66">
                  <c:v>410.0495172658992</c:v>
                </c:pt>
                <c:pt idx="67">
                  <c:v>409.8253620157714</c:v>
                </c:pt>
                <c:pt idx="68">
                  <c:v>409.5067341753322</c:v>
                </c:pt>
                <c:pt idx="69">
                  <c:v>409.096552498089</c:v>
                </c:pt>
                <c:pt idx="70">
                  <c:v>408.5976720235188</c:v>
                </c:pt>
                <c:pt idx="71">
                  <c:v>408.0128846302445</c:v>
                </c:pt>
                <c:pt idx="72">
                  <c:v>407.3449196402599</c:v>
                </c:pt>
                <c:pt idx="73">
                  <c:v>406.5964444691766</c:v>
                </c:pt>
                <c:pt idx="74">
                  <c:v>405.7700653180996</c:v>
                </c:pt>
                <c:pt idx="75">
                  <c:v>404.8683279028392</c:v>
                </c:pt>
                <c:pt idx="76">
                  <c:v>403.8937182165619</c:v>
                </c:pt>
                <c:pt idx="77">
                  <c:v>402.8486633221422</c:v>
                </c:pt>
                <c:pt idx="78">
                  <c:v>401.7355321708055</c:v>
                </c:pt>
                <c:pt idx="79">
                  <c:v>400.5566364438316</c:v>
                </c:pt>
                <c:pt idx="80">
                  <c:v>399.3142314143202</c:v>
                </c:pt>
                <c:pt idx="81">
                  <c:v>398.0105168262235</c:v>
                </c:pt>
                <c:pt idx="82">
                  <c:v>396.647637788037</c:v>
                </c:pt>
                <c:pt idx="83">
                  <c:v>395.2276856787192</c:v>
                </c:pt>
                <c:pt idx="84">
                  <c:v>393.7526990635943</c:v>
                </c:pt>
                <c:pt idx="85">
                  <c:v>392.2246646181212</c:v>
                </c:pt>
                <c:pt idx="86">
                  <c:v>390.6455180575902</c:v>
                </c:pt>
                <c:pt idx="87">
                  <c:v>389.017145070944</c:v>
                </c:pt>
                <c:pt idx="88">
                  <c:v>387.341382257026</c:v>
                </c:pt>
                <c:pt idx="89">
                  <c:v>385.6200180617362</c:v>
                </c:pt>
                <c:pt idx="90">
                  <c:v>383.8547937146274</c:v>
                </c:pt>
                <c:pt idx="91">
                  <c:v>382.0474041636446</c:v>
                </c:pt>
                <c:pt idx="92">
                  <c:v>380.199499006774</c:v>
                </c:pt>
                <c:pt idx="93">
                  <c:v>378.3126834194802</c:v>
                </c:pt>
                <c:pt idx="94">
                  <c:v>376.3885190769066</c:v>
                </c:pt>
                <c:pt idx="95">
                  <c:v>374.4285250698956</c:v>
                </c:pt>
                <c:pt idx="96">
                  <c:v>372.4341788139449</c:v>
                </c:pt>
                <c:pt idx="97">
                  <c:v>370.4069169503516</c:v>
                </c:pt>
                <c:pt idx="98">
                  <c:v>368.3481362387901</c:v>
                </c:pt>
                <c:pt idx="99">
                  <c:v>366.2591944406833</c:v>
                </c:pt>
                <c:pt idx="100">
                  <c:v>364.141411192823</c:v>
                </c:pt>
                <c:pt idx="101">
                  <c:v>361.9960688706036</c:v>
                </c:pt>
                <c:pt idx="102">
                  <c:v>359.8244134405574</c:v>
                </c:pt>
                <c:pt idx="103">
                  <c:v>357.6276553016104</c:v>
                </c:pt>
                <c:pt idx="104">
                  <c:v>355.4069701147945</c:v>
                </c:pt>
                <c:pt idx="105">
                  <c:v>353.1634996210311</c:v>
                </c:pt>
                <c:pt idx="106">
                  <c:v>350.8983524467316</c:v>
                </c:pt>
                <c:pt idx="107">
                  <c:v>348.6126048969513</c:v>
                </c:pt>
                <c:pt idx="108">
                  <c:v>346.3073017358893</c:v>
                </c:pt>
                <c:pt idx="109">
                  <c:v>343.9834569545689</c:v>
                </c:pt>
                <c:pt idx="110">
                  <c:v>341.6420545255505</c:v>
                </c:pt>
                <c:pt idx="111">
                  <c:v>339.284049144538</c:v>
                </c:pt>
                <c:pt idx="112">
                  <c:v>336.9103669588516</c:v>
                </c:pt>
                <c:pt idx="113">
                  <c:v>334.5219062826386</c:v>
                </c:pt>
                <c:pt idx="114">
                  <c:v>332.1195382988455</c:v>
                </c:pt>
                <c:pt idx="115">
                  <c:v>329.7041077478654</c:v>
                </c:pt>
                <c:pt idx="116">
                  <c:v>327.2764336029596</c:v>
                </c:pt>
                <c:pt idx="117">
                  <c:v>324.8373097323939</c:v>
                </c:pt>
                <c:pt idx="118">
                  <c:v>322.3875055483716</c:v>
                </c:pt>
                <c:pt idx="119">
                  <c:v>319.9277666428204</c:v>
                </c:pt>
              </c:numCache>
            </c:numRef>
          </c:yVal>
          <c:smooth val="1"/>
          <c:extLst xmlns:c16r2="http://schemas.microsoft.com/office/drawing/2015/06/chart">
            <c:ext xmlns:c16="http://schemas.microsoft.com/office/drawing/2014/chart" uri="{C3380CC4-5D6E-409C-BE32-E72D297353CC}">
              <c16:uniqueId val="{00000003-808D-45E4-90DE-8CCC11596132}"/>
            </c:ext>
          </c:extLst>
        </c:ser>
        <c:ser>
          <c:idx val="4"/>
          <c:order val="4"/>
          <c:tx>
            <c:strRef>
              <c:f>'SA-Reformulate-G'!$O$123</c:f>
              <c:strCache>
                <c:ptCount val="1"/>
                <c:pt idx="0">
                  <c:v>SHUD Deaths for 1x parameter level</c:v>
                </c:pt>
              </c:strCache>
            </c:strRef>
          </c:tx>
          <c:spPr>
            <a:ln w="38100">
              <a:solidFill>
                <a:schemeClr val="accent2"/>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O$3:$O$122</c:f>
              <c:numCache>
                <c:formatCode>General</c:formatCode>
                <c:ptCount val="120"/>
                <c:pt idx="0">
                  <c:v>0.0</c:v>
                </c:pt>
                <c:pt idx="1">
                  <c:v>13.40020762281165</c:v>
                </c:pt>
                <c:pt idx="2">
                  <c:v>27.08819807653752</c:v>
                </c:pt>
                <c:pt idx="3">
                  <c:v>41.0693746570079</c:v>
                </c:pt>
                <c:pt idx="4">
                  <c:v>55.34545524922328</c:v>
                </c:pt>
                <c:pt idx="5">
                  <c:v>69.91490162345716</c:v>
                </c:pt>
                <c:pt idx="6">
                  <c:v>84.77359347912583</c:v>
                </c:pt>
                <c:pt idx="7">
                  <c:v>99.91538235686576</c:v>
                </c:pt>
                <c:pt idx="8">
                  <c:v>115.3325450917555</c:v>
                </c:pt>
                <c:pt idx="9">
                  <c:v>131.016154400575</c:v>
                </c:pt>
                <c:pt idx="10">
                  <c:v>146.9563811740382</c:v>
                </c:pt>
                <c:pt idx="11">
                  <c:v>163.1427405273003</c:v>
                </c:pt>
                <c:pt idx="12">
                  <c:v>179.5642915714965</c:v>
                </c:pt>
                <c:pt idx="13">
                  <c:v>189.9571452020492</c:v>
                </c:pt>
                <c:pt idx="14">
                  <c:v>200.0805746296626</c:v>
                </c:pt>
                <c:pt idx="15">
                  <c:v>209.9268627954186</c:v>
                </c:pt>
                <c:pt idx="16">
                  <c:v>219.4950240905974</c:v>
                </c:pt>
                <c:pt idx="17">
                  <c:v>228.7848853904519</c:v>
                </c:pt>
                <c:pt idx="18">
                  <c:v>237.7969640060671</c:v>
                </c:pt>
                <c:pt idx="19">
                  <c:v>246.5323799175628</c:v>
                </c:pt>
                <c:pt idx="20">
                  <c:v>254.9927782131164</c:v>
                </c:pt>
                <c:pt idx="21">
                  <c:v>263.180260609268</c:v>
                </c:pt>
                <c:pt idx="22">
                  <c:v>271.0973250623666</c:v>
                </c:pt>
                <c:pt idx="23">
                  <c:v>278.7468125467448</c:v>
                </c:pt>
                <c:pt idx="24">
                  <c:v>286.1318601524514</c:v>
                </c:pt>
                <c:pt idx="25">
                  <c:v>293.2558597370634</c:v>
                </c:pt>
                <c:pt idx="26">
                  <c:v>300.1178247124364</c:v>
                </c:pt>
                <c:pt idx="27">
                  <c:v>306.7214802526369</c:v>
                </c:pt>
                <c:pt idx="28">
                  <c:v>313.070701969631</c:v>
                </c:pt>
                <c:pt idx="29">
                  <c:v>319.1694970241433</c:v>
                </c:pt>
                <c:pt idx="30">
                  <c:v>325.0219843946318</c:v>
                </c:pt>
                <c:pt idx="31">
                  <c:v>330.6323769252268</c:v>
                </c:pt>
                <c:pt idx="32">
                  <c:v>336.0049650658831</c:v>
                </c:pt>
                <c:pt idx="33">
                  <c:v>341.1441021469164</c:v>
                </c:pt>
                <c:pt idx="34">
                  <c:v>346.0541910421196</c:v>
                </c:pt>
                <c:pt idx="35">
                  <c:v>350.7396720875262</c:v>
                </c:pt>
                <c:pt idx="36">
                  <c:v>355.2050121355386</c:v>
                </c:pt>
                <c:pt idx="37">
                  <c:v>359.4546946361031</c:v>
                </c:pt>
                <c:pt idx="38">
                  <c:v>363.4932106477505</c:v>
                </c:pt>
                <c:pt idx="39">
                  <c:v>367.3250477256265</c:v>
                </c:pt>
                <c:pt idx="40">
                  <c:v>370.9546858600436</c:v>
                </c:pt>
                <c:pt idx="41">
                  <c:v>374.3865907158988</c:v>
                </c:pt>
                <c:pt idx="42">
                  <c:v>377.625207539808</c:v>
                </c:pt>
                <c:pt idx="43">
                  <c:v>380.674955653511</c:v>
                </c:pt>
                <c:pt idx="44">
                  <c:v>383.5402234815955</c:v>
                </c:pt>
                <c:pt idx="45">
                  <c:v>386.2253640674595</c:v>
                </c:pt>
                <c:pt idx="46">
                  <c:v>388.7346910362162</c:v>
                </c:pt>
                <c:pt idx="47">
                  <c:v>391.0724749674587</c:v>
                </c:pt>
                <c:pt idx="48">
                  <c:v>393.2429401444428</c:v>
                </c:pt>
                <c:pt idx="49">
                  <c:v>395.2502616494897</c:v>
                </c:pt>
                <c:pt idx="50">
                  <c:v>397.098562778208</c:v>
                </c:pt>
                <c:pt idx="51">
                  <c:v>398.791912747661</c:v>
                </c:pt>
                <c:pt idx="52">
                  <c:v>400.3343246746255</c:v>
                </c:pt>
                <c:pt idx="53">
                  <c:v>401.7297538062786</c:v>
                </c:pt>
                <c:pt idx="54">
                  <c:v>402.9820959821182</c:v>
                </c:pt>
                <c:pt idx="55">
                  <c:v>404.0951863096315</c:v>
                </c:pt>
                <c:pt idx="56">
                  <c:v>405.072798037707</c:v>
                </c:pt>
                <c:pt idx="57">
                  <c:v>405.9186416128885</c:v>
                </c:pt>
                <c:pt idx="58">
                  <c:v>406.6363639047294</c:v>
                </c:pt>
                <c:pt idx="59">
                  <c:v>407.2295475874996</c:v>
                </c:pt>
                <c:pt idx="60">
                  <c:v>407.7017106664242</c:v>
                </c:pt>
                <c:pt idx="61">
                  <c:v>408.0563061374465</c:v>
                </c:pt>
                <c:pt idx="62">
                  <c:v>408.296721770288</c:v>
                </c:pt>
                <c:pt idx="63">
                  <c:v>408.4262800052911</c:v>
                </c:pt>
                <c:pt idx="64">
                  <c:v>408.4482379550656</c:v>
                </c:pt>
                <c:pt idx="65">
                  <c:v>408.365787502789</c:v>
                </c:pt>
                <c:pt idx="66">
                  <c:v>408.1820554892555</c:v>
                </c:pt>
                <c:pt idx="67">
                  <c:v>407.9001039815269</c:v>
                </c:pt>
                <c:pt idx="68">
                  <c:v>407.5229306163729</c:v>
                </c:pt>
                <c:pt idx="69">
                  <c:v>407.0534690121775</c:v>
                </c:pt>
                <c:pt idx="70">
                  <c:v>406.4945892433904</c:v>
                </c:pt>
                <c:pt idx="71">
                  <c:v>405.8490983719713</c:v>
                </c:pt>
                <c:pt idx="72">
                  <c:v>405.1197410306555</c:v>
                </c:pt>
                <c:pt idx="73">
                  <c:v>404.3092000531816</c:v>
                </c:pt>
                <c:pt idx="74">
                  <c:v>403.4200971469513</c:v>
                </c:pt>
                <c:pt idx="75">
                  <c:v>402.4549936038728</c:v>
                </c:pt>
                <c:pt idx="76">
                  <c:v>401.4163910454286</c:v>
                </c:pt>
                <c:pt idx="77">
                  <c:v>400.3067321982538</c:v>
                </c:pt>
                <c:pt idx="78">
                  <c:v>399.128401696765</c:v>
                </c:pt>
                <c:pt idx="79">
                  <c:v>397.8837269096076</c:v>
                </c:pt>
                <c:pt idx="80">
                  <c:v>396.5749787868922</c:v>
                </c:pt>
                <c:pt idx="81">
                  <c:v>395.2043727254176</c:v>
                </c:pt>
                <c:pt idx="82">
                  <c:v>393.7740694492437</c:v>
                </c:pt>
                <c:pt idx="83">
                  <c:v>392.2861759031686</c:v>
                </c:pt>
                <c:pt idx="84">
                  <c:v>390.7427461568462</c:v>
                </c:pt>
                <c:pt idx="85">
                  <c:v>389.145782317393</c:v>
                </c:pt>
                <c:pt idx="86">
                  <c:v>387.4972354485591</c:v>
                </c:pt>
                <c:pt idx="87">
                  <c:v>385.7990064946238</c:v>
                </c:pt>
                <c:pt idx="88">
                  <c:v>384.0529472072457</c:v>
                </c:pt>
                <c:pt idx="89">
                  <c:v>382.2608610738577</c:v>
                </c:pt>
                <c:pt idx="90">
                  <c:v>380.4245042459866</c:v>
                </c:pt>
                <c:pt idx="91">
                  <c:v>378.5455864662599</c:v>
                </c:pt>
                <c:pt idx="92">
                  <c:v>376.6257719928133</c:v>
                </c:pt>
                <c:pt idx="93">
                  <c:v>374.666680519994</c:v>
                </c:pt>
                <c:pt idx="94">
                  <c:v>372.6698880942752</c:v>
                </c:pt>
                <c:pt idx="95">
                  <c:v>370.6369280244488</c:v>
                </c:pt>
                <c:pt idx="96">
                  <c:v>368.5692917852004</c:v>
                </c:pt>
                <c:pt idx="97">
                  <c:v>366.4684299132678</c:v>
                </c:pt>
                <c:pt idx="98">
                  <c:v>364.3357528954517</c:v>
                </c:pt>
                <c:pt idx="99">
                  <c:v>362.1726320478077</c:v>
                </c:pt>
                <c:pt idx="100">
                  <c:v>359.9804003854265</c:v>
                </c:pt>
                <c:pt idx="101">
                  <c:v>357.7603534822466</c:v>
                </c:pt>
                <c:pt idx="102">
                  <c:v>355.5137503204411</c:v>
                </c:pt>
                <c:pt idx="103">
                  <c:v>353.2418141288762</c:v>
                </c:pt>
                <c:pt idx="104">
                  <c:v>350.945733210358</c:v>
                </c:pt>
                <c:pt idx="105">
                  <c:v>348.6266617572242</c:v>
                </c:pt>
                <c:pt idx="106">
                  <c:v>346.2857206550458</c:v>
                </c:pt>
                <c:pt idx="107">
                  <c:v>343.923998274153</c:v>
                </c:pt>
                <c:pt idx="108">
                  <c:v>341.5425512487712</c:v>
                </c:pt>
                <c:pt idx="109">
                  <c:v>339.14240524358</c:v>
                </c:pt>
                <c:pt idx="110">
                  <c:v>336.7245557075339</c:v>
                </c:pt>
                <c:pt idx="111">
                  <c:v>334.289968614828</c:v>
                </c:pt>
                <c:pt idx="112">
                  <c:v>331.8395811929025</c:v>
                </c:pt>
                <c:pt idx="113">
                  <c:v>329.3743026374224</c:v>
                </c:pt>
                <c:pt idx="114">
                  <c:v>326.8950148141826</c:v>
                </c:pt>
                <c:pt idx="115">
                  <c:v>324.4025729479062</c:v>
                </c:pt>
                <c:pt idx="116">
                  <c:v>321.897806297955</c:v>
                </c:pt>
                <c:pt idx="117">
                  <c:v>319.381518820918</c:v>
                </c:pt>
                <c:pt idx="118">
                  <c:v>316.8544898201861</c:v>
                </c:pt>
                <c:pt idx="119">
                  <c:v>314.3174745824849</c:v>
                </c:pt>
              </c:numCache>
            </c:numRef>
          </c:yVal>
          <c:smooth val="1"/>
          <c:extLst xmlns:c16r2="http://schemas.microsoft.com/office/drawing/2015/06/chart">
            <c:ext xmlns:c16="http://schemas.microsoft.com/office/drawing/2014/chart" uri="{C3380CC4-5D6E-409C-BE32-E72D297353CC}">
              <c16:uniqueId val="{00000004-808D-45E4-90DE-8CCC11596132}"/>
            </c:ext>
          </c:extLst>
        </c:ser>
        <c:ser>
          <c:idx val="1"/>
          <c:order val="5"/>
          <c:tx>
            <c:strRef>
              <c:f>'SA-Reformulate-G'!$X$123</c:f>
              <c:strCache>
                <c:ptCount val="1"/>
                <c:pt idx="0">
                  <c:v>SHUD Deaths for 0.75x parameter level</c:v>
                </c:pt>
              </c:strCache>
            </c:strRef>
          </c:tx>
          <c:spPr>
            <a:ln w="6350">
              <a:solidFill>
                <a:schemeClr val="accent2"/>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X$3:$X$122</c:f>
              <c:numCache>
                <c:formatCode>General</c:formatCode>
                <c:ptCount val="120"/>
                <c:pt idx="0">
                  <c:v>0.0</c:v>
                </c:pt>
                <c:pt idx="1">
                  <c:v>13.4020843897909</c:v>
                </c:pt>
                <c:pt idx="2">
                  <c:v>27.09071812477828</c:v>
                </c:pt>
                <c:pt idx="3">
                  <c:v>41.07129788177522</c:v>
                </c:pt>
                <c:pt idx="4">
                  <c:v>55.34552951577749</c:v>
                </c:pt>
                <c:pt idx="5">
                  <c:v>69.91185829875135</c:v>
                </c:pt>
                <c:pt idx="6">
                  <c:v>84.76614375947356</c:v>
                </c:pt>
                <c:pt idx="7">
                  <c:v>99.9022142651757</c:v>
                </c:pt>
                <c:pt idx="8">
                  <c:v>115.3123210396972</c:v>
                </c:pt>
                <c:pt idx="9">
                  <c:v>130.9875092289184</c:v>
                </c:pt>
                <c:pt idx="10">
                  <c:v>146.917920599053</c:v>
                </c:pt>
                <c:pt idx="11">
                  <c:v>163.0930399331816</c:v>
                </c:pt>
                <c:pt idx="12">
                  <c:v>179.5018950986733</c:v>
                </c:pt>
                <c:pt idx="13">
                  <c:v>189.8817430394757</c:v>
                </c:pt>
                <c:pt idx="14">
                  <c:v>199.9918958233318</c:v>
                </c:pt>
                <c:pt idx="15">
                  <c:v>209.8245667368195</c:v>
                </c:pt>
                <c:pt idx="16">
                  <c:v>219.3787081782726</c:v>
                </c:pt>
                <c:pt idx="17">
                  <c:v>228.654090621597</c:v>
                </c:pt>
                <c:pt idx="18">
                  <c:v>237.6511798196403</c:v>
                </c:pt>
                <c:pt idx="19">
                  <c:v>246.3710484430586</c:v>
                </c:pt>
                <c:pt idx="20">
                  <c:v>254.8152980426891</c:v>
                </c:pt>
                <c:pt idx="21">
                  <c:v>262.9859901857065</c:v>
                </c:pt>
                <c:pt idx="22">
                  <c:v>270.8855857555735</c:v>
                </c:pt>
                <c:pt idx="23">
                  <c:v>278.5168914757493</c:v>
                </c:pt>
                <c:pt idx="24">
                  <c:v>285.8830127976672</c:v>
                </c:pt>
                <c:pt idx="25">
                  <c:v>292.9873123778351</c:v>
                </c:pt>
                <c:pt idx="26">
                  <c:v>299.8287803464302</c:v>
                </c:pt>
                <c:pt idx="27">
                  <c:v>306.4111173418868</c:v>
                </c:pt>
                <c:pt idx="28">
                  <c:v>312.7381764115905</c:v>
                </c:pt>
                <c:pt idx="29">
                  <c:v>318.8139440526816</c:v>
                </c:pt>
                <c:pt idx="30">
                  <c:v>324.642520402376</c:v>
                </c:pt>
                <c:pt idx="31">
                  <c:v>330.2281012144085</c:v>
                </c:pt>
                <c:pt idx="32">
                  <c:v>335.5749615332211</c:v>
                </c:pt>
                <c:pt idx="33">
                  <c:v>340.6874409068777</c:v>
                </c:pt>
                <c:pt idx="34">
                  <c:v>345.5699299919101</c:v>
                </c:pt>
                <c:pt idx="35">
                  <c:v>350.2268584164281</c:v>
                </c:pt>
                <c:pt idx="36">
                  <c:v>354.6626837806547</c:v>
                </c:pt>
                <c:pt idx="37">
                  <c:v>358.8818816861382</c:v>
                </c:pt>
                <c:pt idx="38">
                  <c:v>362.8889366961603</c:v>
                </c:pt>
                <c:pt idx="39">
                  <c:v>366.6883311828137</c:v>
                </c:pt>
                <c:pt idx="40">
                  <c:v>370.2845412082538</c:v>
                </c:pt>
                <c:pt idx="41">
                  <c:v>373.6820297162756</c:v>
                </c:pt>
                <c:pt idx="42">
                  <c:v>376.8852403924474</c:v>
                </c:pt>
                <c:pt idx="43">
                  <c:v>379.898592111228</c:v>
                </c:pt>
                <c:pt idx="44">
                  <c:v>382.726473918105</c:v>
                </c:pt>
                <c:pt idx="45">
                  <c:v>385.3732405006918</c:v>
                </c:pt>
                <c:pt idx="46">
                  <c:v>387.8432081074046</c:v>
                </c:pt>
                <c:pt idx="47">
                  <c:v>390.140650876811</c:v>
                </c:pt>
                <c:pt idx="48">
                  <c:v>392.269797544071</c:v>
                </c:pt>
                <c:pt idx="49">
                  <c:v>394.2348284943879</c:v>
                </c:pt>
                <c:pt idx="50">
                  <c:v>396.0398731360683</c:v>
                </c:pt>
                <c:pt idx="51">
                  <c:v>397.689007568322</c:v>
                </c:pt>
                <c:pt idx="52">
                  <c:v>399.1862525200441</c:v>
                </c:pt>
                <c:pt idx="53">
                  <c:v>400.5355715418561</c:v>
                </c:pt>
                <c:pt idx="54">
                  <c:v>401.740869430223</c:v>
                </c:pt>
                <c:pt idx="55">
                  <c:v>402.8059908662784</c:v>
                </c:pt>
                <c:pt idx="56">
                  <c:v>403.7347192532686</c:v>
                </c:pt>
                <c:pt idx="57">
                  <c:v>404.5307757377855</c:v>
                </c:pt>
                <c:pt idx="58">
                  <c:v>405.1978184010262</c:v>
                </c:pt>
                <c:pt idx="59">
                  <c:v>405.7394416073648</c:v>
                </c:pt>
                <c:pt idx="60">
                  <c:v>406.1591754983995</c:v>
                </c:pt>
                <c:pt idx="61">
                  <c:v>406.4604856214902</c:v>
                </c:pt>
                <c:pt idx="62">
                  <c:v>406.6467726825414</c:v>
                </c:pt>
                <c:pt idx="63">
                  <c:v>406.7213724135119</c:v>
                </c:pt>
                <c:pt idx="64">
                  <c:v>406.6875555457381</c:v>
                </c:pt>
                <c:pt idx="65">
                  <c:v>406.5485278807691</c:v>
                </c:pt>
                <c:pt idx="66">
                  <c:v>406.3074304509714</c:v>
                </c:pt>
                <c:pt idx="67">
                  <c:v>405.9673397626165</c:v>
                </c:pt>
                <c:pt idx="68">
                  <c:v>405.5312681147344</c:v>
                </c:pt>
                <c:pt idx="69">
                  <c:v>405.002163987255</c:v>
                </c:pt>
                <c:pt idx="70">
                  <c:v>404.3829124927008</c:v>
                </c:pt>
                <c:pt idx="71">
                  <c:v>403.6763358856832</c:v>
                </c:pt>
                <c:pt idx="72">
                  <c:v>402.8851941251166</c:v>
                </c:pt>
                <c:pt idx="73">
                  <c:v>402.0121854842503</c:v>
                </c:pt>
                <c:pt idx="74">
                  <c:v>401.059947203968</c:v>
                </c:pt>
                <c:pt idx="75">
                  <c:v>400.0310561850935</c:v>
                </c:pt>
                <c:pt idx="76">
                  <c:v>398.928029715731</c:v>
                </c:pt>
                <c:pt idx="77">
                  <c:v>397.7533262298961</c:v>
                </c:pt>
                <c:pt idx="78">
                  <c:v>396.5093460939758</c:v>
                </c:pt>
                <c:pt idx="79">
                  <c:v>395.1984324177449</c:v>
                </c:pt>
                <c:pt idx="80">
                  <c:v>393.822871886921</c:v>
                </c:pt>
                <c:pt idx="81">
                  <c:v>392.3848956144007</c:v>
                </c:pt>
                <c:pt idx="82">
                  <c:v>390.8866800075531</c:v>
                </c:pt>
                <c:pt idx="83">
                  <c:v>389.3303476490851</c:v>
                </c:pt>
                <c:pt idx="84">
                  <c:v>387.7179681892043</c:v>
                </c:pt>
                <c:pt idx="85">
                  <c:v>386.0515592469116</c:v>
                </c:pt>
                <c:pt idx="86">
                  <c:v>384.3330873184879</c:v>
                </c:pt>
                <c:pt idx="87">
                  <c:v>382.5644686912291</c:v>
                </c:pt>
                <c:pt idx="88">
                  <c:v>380.7475703608628</c:v>
                </c:pt>
                <c:pt idx="89">
                  <c:v>378.8842109509113</c:v>
                </c:pt>
                <c:pt idx="90">
                  <c:v>376.9761616326246</c:v>
                </c:pt>
                <c:pt idx="91">
                  <c:v>375.0251470440812</c:v>
                </c:pt>
                <c:pt idx="92">
                  <c:v>373.0328462072196</c:v>
                </c:pt>
                <c:pt idx="93">
                  <c:v>371.0008934416305</c:v>
                </c:pt>
                <c:pt idx="94">
                  <c:v>368.9308792740472</c:v>
                </c:pt>
                <c:pt idx="95">
                  <c:v>366.824351342565</c:v>
                </c:pt>
                <c:pt idx="96">
                  <c:v>364.6828152946759</c:v>
                </c:pt>
                <c:pt idx="97">
                  <c:v>362.5077356783136</c:v>
                </c:pt>
                <c:pt idx="98">
                  <c:v>360.3005368251466</c:v>
                </c:pt>
                <c:pt idx="99">
                  <c:v>358.0626037254536</c:v>
                </c:pt>
                <c:pt idx="100">
                  <c:v>355.795282893946</c:v>
                </c:pt>
                <c:pt idx="101">
                  <c:v>353.4998832259955</c:v>
                </c:pt>
                <c:pt idx="102">
                  <c:v>351.1776768437574</c:v>
                </c:pt>
                <c:pt idx="103">
                  <c:v>348.8298999317343</c:v>
                </c:pt>
                <c:pt idx="104">
                  <c:v>346.4577535613917</c:v>
                </c:pt>
                <c:pt idx="105">
                  <c:v>344.0624045044613</c:v>
                </c:pt>
                <c:pt idx="106">
                  <c:v>341.644986034622</c:v>
                </c:pt>
                <c:pt idx="107">
                  <c:v>339.2065987172788</c:v>
                </c:pt>
                <c:pt idx="108">
                  <c:v>336.7483111872555</c:v>
                </c:pt>
                <c:pt idx="109">
                  <c:v>334.2711609140636</c:v>
                </c:pt>
                <c:pt idx="110">
                  <c:v>331.7761549547861</c:v>
                </c:pt>
                <c:pt idx="111">
                  <c:v>329.2642706942831</c:v>
                </c:pt>
                <c:pt idx="112">
                  <c:v>326.7364565726007</c:v>
                </c:pt>
                <c:pt idx="113">
                  <c:v>324.1936327996846</c:v>
                </c:pt>
                <c:pt idx="114">
                  <c:v>321.6366920570674</c:v>
                </c:pt>
                <c:pt idx="115">
                  <c:v>319.0665001867625</c:v>
                </c:pt>
                <c:pt idx="116">
                  <c:v>316.4838968671576</c:v>
                </c:pt>
                <c:pt idx="117">
                  <c:v>313.8896962760111</c:v>
                </c:pt>
                <c:pt idx="118">
                  <c:v>311.2846877405414</c:v>
                </c:pt>
                <c:pt idx="119">
                  <c:v>308.6696363746601</c:v>
                </c:pt>
              </c:numCache>
            </c:numRef>
          </c:yVal>
          <c:smooth val="1"/>
          <c:extLst xmlns:c16r2="http://schemas.microsoft.com/office/drawing/2015/06/chart">
            <c:ext xmlns:c16="http://schemas.microsoft.com/office/drawing/2014/chart" uri="{C3380CC4-5D6E-409C-BE32-E72D297353CC}">
              <c16:uniqueId val="{00000005-808D-45E4-90DE-8CCC11596132}"/>
            </c:ext>
          </c:extLst>
        </c:ser>
        <c:ser>
          <c:idx val="5"/>
          <c:order val="6"/>
          <c:tx>
            <c:strRef>
              <c:f>'SA-Reformulate-G'!$G$123</c:f>
              <c:strCache>
                <c:ptCount val="1"/>
                <c:pt idx="0">
                  <c:v>Total Deaths for 1.25x parameter level</c:v>
                </c:pt>
              </c:strCache>
            </c:strRef>
          </c:tx>
          <c:spPr>
            <a:ln w="76200">
              <a:solidFill>
                <a:schemeClr val="tx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G$3:$G$122</c:f>
              <c:numCache>
                <c:formatCode>General</c:formatCode>
                <c:ptCount val="120"/>
                <c:pt idx="0">
                  <c:v>0.0</c:v>
                </c:pt>
                <c:pt idx="1">
                  <c:v>-1.47525043538385</c:v>
                </c:pt>
                <c:pt idx="2">
                  <c:v>-2.860733154326181</c:v>
                </c:pt>
                <c:pt idx="3">
                  <c:v>-4.141684806145188</c:v>
                </c:pt>
                <c:pt idx="4">
                  <c:v>-5.305488254799139</c:v>
                </c:pt>
                <c:pt idx="5">
                  <c:v>-6.34321643103226</c:v>
                </c:pt>
                <c:pt idx="6">
                  <c:v>-7.248673237192906</c:v>
                </c:pt>
                <c:pt idx="7">
                  <c:v>-8.01788501098281</c:v>
                </c:pt>
                <c:pt idx="8">
                  <c:v>-8.648679680951075</c:v>
                </c:pt>
                <c:pt idx="9">
                  <c:v>-9.140338970766743</c:v>
                </c:pt>
                <c:pt idx="10">
                  <c:v>-9.493311363711044</c:v>
                </c:pt>
                <c:pt idx="11">
                  <c:v>-9.708975542310544</c:v>
                </c:pt>
                <c:pt idx="12">
                  <c:v>-9.78944570981871</c:v>
                </c:pt>
                <c:pt idx="13">
                  <c:v>-11.40757255862045</c:v>
                </c:pt>
                <c:pt idx="14">
                  <c:v>-12.99149687022141</c:v>
                </c:pt>
                <c:pt idx="15">
                  <c:v>-14.5520291304048</c:v>
                </c:pt>
                <c:pt idx="16">
                  <c:v>-16.09715377788311</c:v>
                </c:pt>
                <c:pt idx="17">
                  <c:v>-17.63380076252965</c:v>
                </c:pt>
                <c:pt idx="18">
                  <c:v>-19.1679988163</c:v>
                </c:pt>
                <c:pt idx="19">
                  <c:v>-20.70499855637713</c:v>
                </c:pt>
                <c:pt idx="20">
                  <c:v>-22.24937625582388</c:v>
                </c:pt>
                <c:pt idx="21">
                  <c:v>-23.80512153783001</c:v>
                </c:pt>
                <c:pt idx="22">
                  <c:v>-25.37571167709898</c:v>
                </c:pt>
                <c:pt idx="23">
                  <c:v>-26.96417473720872</c:v>
                </c:pt>
                <c:pt idx="24">
                  <c:v>-28.57314339415812</c:v>
                </c:pt>
                <c:pt idx="25">
                  <c:v>-30.2049009814737</c:v>
                </c:pt>
                <c:pt idx="26">
                  <c:v>-31.86264817532678</c:v>
                </c:pt>
                <c:pt idx="27">
                  <c:v>-33.54807747534831</c:v>
                </c:pt>
                <c:pt idx="28">
                  <c:v>-35.26264464835007</c:v>
                </c:pt>
                <c:pt idx="29">
                  <c:v>-37.00759125398555</c:v>
                </c:pt>
                <c:pt idx="30">
                  <c:v>-38.78396517805904</c:v>
                </c:pt>
                <c:pt idx="31">
                  <c:v>-40.59263884688856</c:v>
                </c:pt>
                <c:pt idx="32">
                  <c:v>-42.43432543360289</c:v>
                </c:pt>
                <c:pt idx="33">
                  <c:v>-44.30959333779501</c:v>
                </c:pt>
                <c:pt idx="34">
                  <c:v>-46.21887917558884</c:v>
                </c:pt>
                <c:pt idx="35">
                  <c:v>-48.16249947979829</c:v>
                </c:pt>
                <c:pt idx="36">
                  <c:v>-50.14066127858649</c:v>
                </c:pt>
                <c:pt idx="37">
                  <c:v>-52.15347169483027</c:v>
                </c:pt>
                <c:pt idx="38">
                  <c:v>-54.20094668652073</c:v>
                </c:pt>
                <c:pt idx="39">
                  <c:v>-56.28301982280836</c:v>
                </c:pt>
                <c:pt idx="40">
                  <c:v>-58.3995486951203</c:v>
                </c:pt>
                <c:pt idx="41">
                  <c:v>-60.55032166096859</c:v>
                </c:pt>
                <c:pt idx="42">
                  <c:v>-62.7350640435996</c:v>
                </c:pt>
                <c:pt idx="43">
                  <c:v>-64.9534438492174</c:v>
                </c:pt>
                <c:pt idx="44">
                  <c:v>-67.20507704949046</c:v>
                </c:pt>
                <c:pt idx="45">
                  <c:v>-69.48953247049275</c:v>
                </c:pt>
                <c:pt idx="46">
                  <c:v>-71.80633632378102</c:v>
                </c:pt>
                <c:pt idx="47">
                  <c:v>-74.15497641080854</c:v>
                </c:pt>
                <c:pt idx="48">
                  <c:v>-76.53490602796546</c:v>
                </c:pt>
                <c:pt idx="49">
                  <c:v>-78.94554759638655</c:v>
                </c:pt>
                <c:pt idx="50">
                  <c:v>-81.38629603787945</c:v>
                </c:pt>
                <c:pt idx="51">
                  <c:v>-83.8565219159982</c:v>
                </c:pt>
                <c:pt idx="52">
                  <c:v>-86.35557435962617</c:v>
                </c:pt>
                <c:pt idx="53">
                  <c:v>-88.88278378360921</c:v>
                </c:pt>
                <c:pt idx="54">
                  <c:v>-91.4374644209062</c:v>
                </c:pt>
                <c:pt idx="55">
                  <c:v>-94.01891667890006</c:v>
                </c:pt>
                <c:pt idx="56">
                  <c:v>-96.6264293313725</c:v>
                </c:pt>
                <c:pt idx="57">
                  <c:v>-99.25928155673765</c:v>
                </c:pt>
                <c:pt idx="58">
                  <c:v>-101.916744832268</c:v>
                </c:pt>
                <c:pt idx="59">
                  <c:v>-104.5980846933076</c:v>
                </c:pt>
                <c:pt idx="60">
                  <c:v>-107.3025623658252</c:v>
                </c:pt>
                <c:pt idx="61">
                  <c:v>-110.0294362800421</c:v>
                </c:pt>
                <c:pt idx="62">
                  <c:v>-112.7779634723753</c:v>
                </c:pt>
                <c:pt idx="63">
                  <c:v>-115.5474008824333</c:v>
                </c:pt>
                <c:pt idx="64">
                  <c:v>-118.3370065513802</c:v>
                </c:pt>
                <c:pt idx="65">
                  <c:v>-121.146040727598</c:v>
                </c:pt>
                <c:pt idx="66">
                  <c:v>-123.9737668851908</c:v>
                </c:pt>
                <c:pt idx="67">
                  <c:v>-126.8194526605661</c:v>
                </c:pt>
                <c:pt idx="68">
                  <c:v>-129.6823707120187</c:v>
                </c:pt>
                <c:pt idx="69">
                  <c:v>-132.5617995069298</c:v>
                </c:pt>
                <c:pt idx="70">
                  <c:v>-135.4570240409758</c:v>
                </c:pt>
                <c:pt idx="71">
                  <c:v>-138.3673364934537</c:v>
                </c:pt>
                <c:pt idx="72">
                  <c:v>-141.2920368226201</c:v>
                </c:pt>
                <c:pt idx="73">
                  <c:v>-144.2304333047146</c:v>
                </c:pt>
                <c:pt idx="74">
                  <c:v>-147.1818430201469</c:v>
                </c:pt>
                <c:pt idx="75">
                  <c:v>-150.1455922901199</c:v>
                </c:pt>
                <c:pt idx="76">
                  <c:v>-153.121017066798</c:v>
                </c:pt>
                <c:pt idx="77">
                  <c:v>-156.1074632799395</c:v>
                </c:pt>
                <c:pt idx="78">
                  <c:v>-159.1042871427821</c:v>
                </c:pt>
                <c:pt idx="79">
                  <c:v>-162.1108554197836</c:v>
                </c:pt>
                <c:pt idx="80">
                  <c:v>-165.126545658699</c:v>
                </c:pt>
                <c:pt idx="81">
                  <c:v>-168.150746389336</c:v>
                </c:pt>
                <c:pt idx="82">
                  <c:v>-171.1828572912037</c:v>
                </c:pt>
                <c:pt idx="83">
                  <c:v>-174.222289332135</c:v>
                </c:pt>
                <c:pt idx="84">
                  <c:v>-177.2684648798628</c:v>
                </c:pt>
                <c:pt idx="85">
                  <c:v>-180.3208177884161</c:v>
                </c:pt>
                <c:pt idx="86">
                  <c:v>-183.3787934610968</c:v>
                </c:pt>
                <c:pt idx="87">
                  <c:v>-186.4418488916918</c:v>
                </c:pt>
                <c:pt idx="88">
                  <c:v>-189.5094526855109</c:v>
                </c:pt>
                <c:pt idx="89">
                  <c:v>-192.5810850616974</c:v>
                </c:pt>
                <c:pt idx="90">
                  <c:v>-195.6562378382526</c:v>
                </c:pt>
                <c:pt idx="91">
                  <c:v>-198.7344144010448</c:v>
                </c:pt>
                <c:pt idx="92">
                  <c:v>-201.815129658083</c:v>
                </c:pt>
                <c:pt idx="93">
                  <c:v>-204.8979099802015</c:v>
                </c:pt>
                <c:pt idx="94">
                  <c:v>-207.9822931292706</c:v>
                </c:pt>
                <c:pt idx="95">
                  <c:v>-211.0678281749613</c:v>
                </c:pt>
                <c:pt idx="96">
                  <c:v>-214.1540754010474</c:v>
                </c:pt>
                <c:pt idx="97">
                  <c:v>-217.2406062021601</c:v>
                </c:pt>
                <c:pt idx="98">
                  <c:v>-220.3270029718632</c:v>
                </c:pt>
                <c:pt idx="99">
                  <c:v>-223.4128589828475</c:v>
                </c:pt>
                <c:pt idx="100">
                  <c:v>-226.4977782600267</c:v>
                </c:pt>
                <c:pt idx="101">
                  <c:v>-229.5813754472311</c:v>
                </c:pt>
                <c:pt idx="102">
                  <c:v>-232.6632756681793</c:v>
                </c:pt>
                <c:pt idx="103">
                  <c:v>-235.7431143823575</c:v>
                </c:pt>
                <c:pt idx="104">
                  <c:v>-238.8205372363887</c:v>
                </c:pt>
                <c:pt idx="105">
                  <c:v>-241.8951999114572</c:v>
                </c:pt>
                <c:pt idx="106">
                  <c:v>-244.966767967284</c:v>
                </c:pt>
                <c:pt idx="107">
                  <c:v>-248.0349166831552</c:v>
                </c:pt>
                <c:pt idx="108">
                  <c:v>-251.0993308964443</c:v>
                </c:pt>
                <c:pt idx="109">
                  <c:v>-254.1597048390475</c:v>
                </c:pt>
                <c:pt idx="110">
                  <c:v>-257.2157419721331</c:v>
                </c:pt>
                <c:pt idx="111">
                  <c:v>-260.2671548195537</c:v>
                </c:pt>
                <c:pt idx="112">
                  <c:v>-263.3136648002805</c:v>
                </c:pt>
                <c:pt idx="113">
                  <c:v>-266.355002060165</c:v>
                </c:pt>
                <c:pt idx="114">
                  <c:v>-269.3909053033151</c:v>
                </c:pt>
                <c:pt idx="115">
                  <c:v>-272.4211216233728</c:v>
                </c:pt>
                <c:pt idx="116">
                  <c:v>-275.4454063349321</c:v>
                </c:pt>
                <c:pt idx="117">
                  <c:v>-278.4635228053318</c:v>
                </c:pt>
                <c:pt idx="118">
                  <c:v>-281.4752422870457</c:v>
                </c:pt>
                <c:pt idx="119">
                  <c:v>-284.4803437508588</c:v>
                </c:pt>
              </c:numCache>
            </c:numRef>
          </c:yVal>
          <c:smooth val="1"/>
          <c:extLst xmlns:c16r2="http://schemas.microsoft.com/office/drawing/2015/06/chart">
            <c:ext xmlns:c16="http://schemas.microsoft.com/office/drawing/2014/chart" uri="{C3380CC4-5D6E-409C-BE32-E72D297353CC}">
              <c16:uniqueId val="{00000006-808D-45E4-90DE-8CCC11596132}"/>
            </c:ext>
          </c:extLst>
        </c:ser>
        <c:ser>
          <c:idx val="2"/>
          <c:order val="7"/>
          <c:tx>
            <c:strRef>
              <c:f>'SA-Reformulate-G'!$P$123</c:f>
              <c:strCache>
                <c:ptCount val="1"/>
                <c:pt idx="0">
                  <c:v>Total Deaths for 1x parameter level</c:v>
                </c:pt>
              </c:strCache>
            </c:strRef>
          </c:tx>
          <c:spPr>
            <a:ln w="28575">
              <a:solidFill>
                <a:schemeClr val="tx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P$3:$P$122</c:f>
              <c:numCache>
                <c:formatCode>General</c:formatCode>
                <c:ptCount val="120"/>
                <c:pt idx="0">
                  <c:v>0.0</c:v>
                </c:pt>
                <c:pt idx="1">
                  <c:v>1.500530456582101</c:v>
                </c:pt>
                <c:pt idx="2">
                  <c:v>3.127301229962768</c:v>
                </c:pt>
                <c:pt idx="3">
                  <c:v>4.894061891166205</c:v>
                </c:pt>
                <c:pt idx="4">
                  <c:v>6.810980171191384</c:v>
                </c:pt>
                <c:pt idx="5">
                  <c:v>8.88489607184183</c:v>
                </c:pt>
                <c:pt idx="6">
                  <c:v>11.11994650551455</c:v>
                </c:pt>
                <c:pt idx="7">
                  <c:v>13.51808338120636</c:v>
                </c:pt>
                <c:pt idx="8">
                  <c:v>16.07950135533538</c:v>
                </c:pt>
                <c:pt idx="9">
                  <c:v>18.80299049884757</c:v>
                </c:pt>
                <c:pt idx="10">
                  <c:v>21.68622663881456</c:v>
                </c:pt>
                <c:pt idx="11">
                  <c:v>24.72601002397232</c:v>
                </c:pt>
                <c:pt idx="12">
                  <c:v>27.91846119010597</c:v>
                </c:pt>
                <c:pt idx="13">
                  <c:v>28.67276953777018</c:v>
                </c:pt>
                <c:pt idx="14">
                  <c:v>29.39900642557846</c:v>
                </c:pt>
                <c:pt idx="15">
                  <c:v>30.08701655435498</c:v>
                </c:pt>
                <c:pt idx="16">
                  <c:v>30.73025467560883</c:v>
                </c:pt>
                <c:pt idx="17">
                  <c:v>31.3231812537339</c:v>
                </c:pt>
                <c:pt idx="18">
                  <c:v>31.86111564270782</c:v>
                </c:pt>
                <c:pt idx="19">
                  <c:v>32.34011983415648</c:v>
                </c:pt>
                <c:pt idx="20">
                  <c:v>32.75689976675785</c:v>
                </c:pt>
                <c:pt idx="21">
                  <c:v>33.10872135707746</c:v>
                </c:pt>
                <c:pt idx="22">
                  <c:v>33.39333889760701</c:v>
                </c:pt>
                <c:pt idx="23">
                  <c:v>33.6089338465695</c:v>
                </c:pt>
                <c:pt idx="24">
                  <c:v>33.754062353886</c:v>
                </c:pt>
                <c:pt idx="25">
                  <c:v>33.8276101371559</c:v>
                </c:pt>
                <c:pt idx="26">
                  <c:v>33.82685324697823</c:v>
                </c:pt>
                <c:pt idx="27">
                  <c:v>33.75121556249474</c:v>
                </c:pt>
                <c:pt idx="28">
                  <c:v>33.60033957443592</c:v>
                </c:pt>
                <c:pt idx="29">
                  <c:v>33.37406461091904</c:v>
                </c:pt>
                <c:pt idx="30">
                  <c:v>33.07240648441054</c:v>
                </c:pt>
                <c:pt idx="31">
                  <c:v>32.6955393528552</c:v>
                </c:pt>
                <c:pt idx="32">
                  <c:v>32.24377952722875</c:v>
                </c:pt>
                <c:pt idx="33">
                  <c:v>31.7175709681329</c:v>
                </c:pt>
                <c:pt idx="34">
                  <c:v>31.11747225210265</c:v>
                </c:pt>
                <c:pt idx="35">
                  <c:v>30.44414482090728</c:v>
                </c:pt>
                <c:pt idx="36">
                  <c:v>29.69834235476488</c:v>
                </c:pt>
                <c:pt idx="37">
                  <c:v>28.88090113381318</c:v>
                </c:pt>
                <c:pt idx="38">
                  <c:v>27.99273127197616</c:v>
                </c:pt>
                <c:pt idx="39">
                  <c:v>27.03480749865466</c:v>
                </c:pt>
                <c:pt idx="40">
                  <c:v>26.00816323820727</c:v>
                </c:pt>
                <c:pt idx="41">
                  <c:v>24.91388388394412</c:v>
                </c:pt>
                <c:pt idx="42">
                  <c:v>23.75310064001551</c:v>
                </c:pt>
                <c:pt idx="43">
                  <c:v>22.52698486549867</c:v>
                </c:pt>
                <c:pt idx="44">
                  <c:v>21.2367428721156</c:v>
                </c:pt>
                <c:pt idx="45">
                  <c:v>19.8836111335046</c:v>
                </c:pt>
                <c:pt idx="46">
                  <c:v>18.46885186919967</c:v>
                </c:pt>
                <c:pt idx="47">
                  <c:v>16.99374897104098</c:v>
                </c:pt>
                <c:pt idx="48">
                  <c:v>15.45960424346467</c:v>
                </c:pt>
                <c:pt idx="49">
                  <c:v>13.8677339324153</c:v>
                </c:pt>
                <c:pt idx="50">
                  <c:v>12.21946552033787</c:v>
                </c:pt>
                <c:pt idx="51">
                  <c:v>10.51613476708162</c:v>
                </c:pt>
                <c:pt idx="52">
                  <c:v>8.75908297813435</c:v>
                </c:pt>
                <c:pt idx="53">
                  <c:v>6.949654485036218</c:v>
                </c:pt>
                <c:pt idx="54">
                  <c:v>5.089194322187812</c:v>
                </c:pt>
                <c:pt idx="55">
                  <c:v>3.179046086521384</c:v>
                </c:pt>
                <c:pt idx="56">
                  <c:v>1.220549967632587</c:v>
                </c:pt>
                <c:pt idx="57">
                  <c:v>-0.784959063027236</c:v>
                </c:pt>
                <c:pt idx="58">
                  <c:v>-2.836152914404419</c:v>
                </c:pt>
                <c:pt idx="59">
                  <c:v>-4.931711899260108</c:v>
                </c:pt>
                <c:pt idx="60">
                  <c:v>-7.07032612775238</c:v>
                </c:pt>
                <c:pt idx="61">
                  <c:v>-9.25069677956053</c:v>
                </c:pt>
                <c:pt idx="62">
                  <c:v>-11.47153726234628</c:v>
                </c:pt>
                <c:pt idx="63">
                  <c:v>-13.73157426383218</c:v>
                </c:pt>
                <c:pt idx="64">
                  <c:v>-16.02954870430253</c:v>
                </c:pt>
                <c:pt idx="65">
                  <c:v>-18.36421659590355</c:v>
                </c:pt>
                <c:pt idx="66">
                  <c:v>-20.73434981471187</c:v>
                </c:pt>
                <c:pt idx="67">
                  <c:v>-23.13873679119182</c:v>
                </c:pt>
                <c:pt idx="68">
                  <c:v>-25.57618312429855</c:v>
                </c:pt>
                <c:pt idx="69">
                  <c:v>-28.04551212419597</c:v>
                </c:pt>
                <c:pt idx="70">
                  <c:v>-30.54556528825083</c:v>
                </c:pt>
                <c:pt idx="71">
                  <c:v>-33.07520271468743</c:v>
                </c:pt>
                <c:pt idx="72">
                  <c:v>-35.63330345804975</c:v>
                </c:pt>
                <c:pt idx="73">
                  <c:v>-38.21876583036164</c:v>
                </c:pt>
                <c:pt idx="74">
                  <c:v>-40.83050765165343</c:v>
                </c:pt>
                <c:pt idx="75">
                  <c:v>-43.46746645333587</c:v>
                </c:pt>
                <c:pt idx="76">
                  <c:v>-46.12859963765804</c:v>
                </c:pt>
                <c:pt idx="77">
                  <c:v>-48.81288459635199</c:v>
                </c:pt>
                <c:pt idx="78">
                  <c:v>-51.5193187913501</c:v>
                </c:pt>
                <c:pt idx="79">
                  <c:v>-54.24691980030588</c:v>
                </c:pt>
                <c:pt idx="80">
                  <c:v>-56.99472532951963</c:v>
                </c:pt>
                <c:pt idx="81">
                  <c:v>-59.76179319666376</c:v>
                </c:pt>
                <c:pt idx="82">
                  <c:v>-62.54720128562197</c:v>
                </c:pt>
                <c:pt idx="83">
                  <c:v>-65.35004747559091</c:v>
                </c:pt>
                <c:pt idx="84">
                  <c:v>-68.16944954647045</c:v>
                </c:pt>
                <c:pt idx="85">
                  <c:v>-71.00454506245345</c:v>
                </c:pt>
                <c:pt idx="86">
                  <c:v>-73.85449123562775</c:v>
                </c:pt>
                <c:pt idx="87">
                  <c:v>-76.71846477125686</c:v>
                </c:pt>
                <c:pt idx="88">
                  <c:v>-79.5956616963621</c:v>
                </c:pt>
                <c:pt idx="89">
                  <c:v>-82.48529717307015</c:v>
                </c:pt>
                <c:pt idx="90">
                  <c:v>-85.38660529815743</c:v>
                </c:pt>
                <c:pt idx="91">
                  <c:v>-88.29883889009854</c:v>
                </c:pt>
                <c:pt idx="92">
                  <c:v>-91.2212692648616</c:v>
                </c:pt>
                <c:pt idx="93">
                  <c:v>-94.15318600159856</c:v>
                </c:pt>
                <c:pt idx="94">
                  <c:v>-97.09389669935762</c:v>
                </c:pt>
                <c:pt idx="95">
                  <c:v>-100.0427267257875</c:v>
                </c:pt>
                <c:pt idx="96">
                  <c:v>-102.9990189588349</c:v>
                </c:pt>
                <c:pt idx="97">
                  <c:v>-105.9621335223003</c:v>
                </c:pt>
                <c:pt idx="98">
                  <c:v>-108.9314475161035</c:v>
                </c:pt>
                <c:pt idx="99">
                  <c:v>-111.9063547420338</c:v>
                </c:pt>
                <c:pt idx="100">
                  <c:v>-114.886265425717</c:v>
                </c:pt>
                <c:pt idx="101">
                  <c:v>-117.8706059354794</c:v>
                </c:pt>
                <c:pt idx="102">
                  <c:v>-120.8588184987405</c:v>
                </c:pt>
                <c:pt idx="103">
                  <c:v>-123.8503609165236</c:v>
                </c:pt>
                <c:pt idx="104">
                  <c:v>-126.8447062766409</c:v>
                </c:pt>
                <c:pt idx="105">
                  <c:v>-129.8413426660525</c:v>
                </c:pt>
                <c:pt idx="106">
                  <c:v>-132.8397728828773</c:v>
                </c:pt>
                <c:pt idx="107">
                  <c:v>-135.8395141484912</c:v>
                </c:pt>
                <c:pt idx="108">
                  <c:v>-138.840097820122</c:v>
                </c:pt>
                <c:pt idx="109">
                  <c:v>-141.8410691043067</c:v>
                </c:pt>
                <c:pt idx="110">
                  <c:v>-144.8419867715653</c:v>
                </c:pt>
                <c:pt idx="111">
                  <c:v>-147.8424228726043</c:v>
                </c:pt>
                <c:pt idx="112">
                  <c:v>-150.8419624563347</c:v>
                </c:pt>
                <c:pt idx="113">
                  <c:v>-153.8402032899881</c:v>
                </c:pt>
                <c:pt idx="114">
                  <c:v>-156.8367555815537</c:v>
                </c:pt>
                <c:pt idx="115">
                  <c:v>-159.8312417047785</c:v>
                </c:pt>
                <c:pt idx="116">
                  <c:v>-162.823295926922</c:v>
                </c:pt>
                <c:pt idx="117">
                  <c:v>-165.8125641394443</c:v>
                </c:pt>
                <c:pt idx="118">
                  <c:v>-168.7987035918121</c:v>
                </c:pt>
                <c:pt idx="119">
                  <c:v>-171.781382628545</c:v>
                </c:pt>
              </c:numCache>
            </c:numRef>
          </c:yVal>
          <c:smooth val="1"/>
          <c:extLst xmlns:c16r2="http://schemas.microsoft.com/office/drawing/2015/06/chart">
            <c:ext xmlns:c16="http://schemas.microsoft.com/office/drawing/2014/chart" uri="{C3380CC4-5D6E-409C-BE32-E72D297353CC}">
              <c16:uniqueId val="{00000007-808D-45E4-90DE-8CCC11596132}"/>
            </c:ext>
          </c:extLst>
        </c:ser>
        <c:ser>
          <c:idx val="9"/>
          <c:order val="8"/>
          <c:tx>
            <c:strRef>
              <c:f>'SA-Reformulate-G'!$Y$123</c:f>
              <c:strCache>
                <c:ptCount val="1"/>
                <c:pt idx="0">
                  <c:v>Total Deaths for 0.75x parameter level</c:v>
                </c:pt>
              </c:strCache>
            </c:strRef>
          </c:tx>
          <c:spPr>
            <a:ln w="6350">
              <a:solidFill>
                <a:schemeClr val="tx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Y$3:$Y$122</c:f>
              <c:numCache>
                <c:formatCode>General</c:formatCode>
                <c:ptCount val="120"/>
                <c:pt idx="0">
                  <c:v>0.0</c:v>
                </c:pt>
                <c:pt idx="1">
                  <c:v>4.476495966621405</c:v>
                </c:pt>
                <c:pt idx="2">
                  <c:v>9.117203127100618</c:v>
                </c:pt>
                <c:pt idx="3">
                  <c:v>13.93379010787035</c:v>
                </c:pt>
                <c:pt idx="4">
                  <c:v>18.93431325560491</c:v>
                </c:pt>
                <c:pt idx="5">
                  <c:v>24.123515461113</c:v>
                </c:pt>
                <c:pt idx="6">
                  <c:v>29.50346390258433</c:v>
                </c:pt>
                <c:pt idx="7">
                  <c:v>35.07407770935912</c:v>
                </c:pt>
                <c:pt idx="8">
                  <c:v>40.83356265208759</c:v>
                </c:pt>
                <c:pt idx="9">
                  <c:v>46.77876871539543</c:v>
                </c:pt>
                <c:pt idx="10">
                  <c:v>52.9054837801618</c:v>
                </c:pt>
                <c:pt idx="11">
                  <c:v>59.2086744286798</c:v>
                </c:pt>
                <c:pt idx="12">
                  <c:v>65.68268303078847</c:v>
                </c:pt>
                <c:pt idx="13">
                  <c:v>68.81907325165338</c:v>
                </c:pt>
                <c:pt idx="14">
                  <c:v>71.86577853280481</c:v>
                </c:pt>
                <c:pt idx="15">
                  <c:v>74.8132530610292</c:v>
                </c:pt>
                <c:pt idx="16">
                  <c:v>77.65634557895046</c:v>
                </c:pt>
                <c:pt idx="17">
                  <c:v>80.39086458779455</c:v>
                </c:pt>
                <c:pt idx="18">
                  <c:v>83.01343719805021</c:v>
                </c:pt>
                <c:pt idx="19">
                  <c:v>85.52139959643011</c:v>
                </c:pt>
                <c:pt idx="20">
                  <c:v>87.91270332429485</c:v>
                </c:pt>
                <c:pt idx="21">
                  <c:v>90.1858349376333</c:v>
                </c:pt>
                <c:pt idx="22">
                  <c:v>92.33974702039411</c:v>
                </c:pt>
                <c:pt idx="23">
                  <c:v>94.37379882657977</c:v>
                </c:pt>
                <c:pt idx="24">
                  <c:v>96.2877050882437</c:v>
                </c:pt>
                <c:pt idx="25">
                  <c:v>98.08149175088295</c:v>
                </c:pt>
                <c:pt idx="26">
                  <c:v>99.75288520327125</c:v>
                </c:pt>
                <c:pt idx="27">
                  <c:v>101.3023993584686</c:v>
                </c:pt>
                <c:pt idx="28">
                  <c:v>102.730749854145</c:v>
                </c:pt>
                <c:pt idx="29">
                  <c:v>104.0388329870361</c:v>
                </c:pt>
                <c:pt idx="30">
                  <c:v>105.2277054987891</c:v>
                </c:pt>
                <c:pt idx="31">
                  <c:v>106.2985664718286</c:v>
                </c:pt>
                <c:pt idx="32">
                  <c:v>107.252741111501</c:v>
                </c:pt>
                <c:pt idx="33">
                  <c:v>108.0916661809802</c:v>
                </c:pt>
                <c:pt idx="34">
                  <c:v>108.8168768872384</c:v>
                </c:pt>
                <c:pt idx="35">
                  <c:v>109.429995044189</c:v>
                </c:pt>
                <c:pt idx="36">
                  <c:v>109.9327183631919</c:v>
                </c:pt>
                <c:pt idx="37">
                  <c:v>110.3268107417435</c:v>
                </c:pt>
                <c:pt idx="38">
                  <c:v>110.6140934389305</c:v>
                </c:pt>
                <c:pt idx="39">
                  <c:v>110.7964353855919</c:v>
                </c:pt>
                <c:pt idx="40">
                  <c:v>110.8757477207482</c:v>
                </c:pt>
                <c:pt idx="41">
                  <c:v>110.8539770533012</c:v>
                </c:pt>
                <c:pt idx="42">
                  <c:v>110.73309931621</c:v>
                </c:pt>
                <c:pt idx="43">
                  <c:v>110.5151141434271</c:v>
                </c:pt>
                <c:pt idx="44">
                  <c:v>110.2020397202051</c:v>
                </c:pt>
                <c:pt idx="45">
                  <c:v>109.7959080636774</c:v>
                </c:pt>
                <c:pt idx="46">
                  <c:v>109.298760695814</c:v>
                </c:pt>
                <c:pt idx="47">
                  <c:v>108.7126446752698</c:v>
                </c:pt>
                <c:pt idx="48">
                  <c:v>108.0396089584187</c:v>
                </c:pt>
                <c:pt idx="49">
                  <c:v>107.2817010630963</c:v>
                </c:pt>
                <c:pt idx="50">
                  <c:v>106.4409640113501</c:v>
                </c:pt>
                <c:pt idx="51">
                  <c:v>105.5194335298872</c:v>
                </c:pt>
                <c:pt idx="52">
                  <c:v>104.5191354883691</c:v>
                </c:pt>
                <c:pt idx="53">
                  <c:v>103.4420835598053</c:v>
                </c:pt>
                <c:pt idx="54">
                  <c:v>102.290277085931</c:v>
                </c:pt>
                <c:pt idx="55">
                  <c:v>101.0656991331215</c:v>
                </c:pt>
                <c:pt idx="56">
                  <c:v>99.77031472554358</c:v>
                </c:pt>
                <c:pt idx="57">
                  <c:v>98.4060692433199</c:v>
                </c:pt>
                <c:pt idx="58">
                  <c:v>96.97488697440338</c:v>
                </c:pt>
                <c:pt idx="59">
                  <c:v>95.47866980973776</c:v>
                </c:pt>
                <c:pt idx="60">
                  <c:v>93.9192960719935</c:v>
                </c:pt>
                <c:pt idx="61">
                  <c:v>92.2986194689036</c:v>
                </c:pt>
                <c:pt idx="62">
                  <c:v>90.61846816277861</c:v>
                </c:pt>
                <c:pt idx="63">
                  <c:v>88.88064394840985</c:v>
                </c:pt>
                <c:pt idx="64">
                  <c:v>87.08692153201585</c:v>
                </c:pt>
                <c:pt idx="65">
                  <c:v>85.23904790442838</c:v>
                </c:pt>
                <c:pt idx="66">
                  <c:v>83.33874180208268</c:v>
                </c:pt>
                <c:pt idx="67">
                  <c:v>81.3876932498186</c:v>
                </c:pt>
                <c:pt idx="68">
                  <c:v>79.3875631798432</c:v>
                </c:pt>
                <c:pt idx="69">
                  <c:v>77.33998312158741</c:v>
                </c:pt>
                <c:pt idx="70">
                  <c:v>75.24655495745533</c:v>
                </c:pt>
                <c:pt idx="71">
                  <c:v>73.10885073980828</c:v>
                </c:pt>
                <c:pt idx="72">
                  <c:v>70.92841256479105</c:v>
                </c:pt>
                <c:pt idx="73">
                  <c:v>68.70675249886155</c:v>
                </c:pt>
                <c:pt idx="74">
                  <c:v>66.44535255413825</c:v>
                </c:pt>
                <c:pt idx="75">
                  <c:v>64.1456647089133</c:v>
                </c:pt>
                <c:pt idx="76">
                  <c:v>61.8091109698932</c:v>
                </c:pt>
                <c:pt idx="77">
                  <c:v>59.43708347292304</c:v>
                </c:pt>
                <c:pt idx="78">
                  <c:v>57.03094461916398</c:v>
                </c:pt>
                <c:pt idx="79">
                  <c:v>54.59202724384986</c:v>
                </c:pt>
                <c:pt idx="80">
                  <c:v>52.12163481494672</c:v>
                </c:pt>
                <c:pt idx="81">
                  <c:v>49.62104165917555</c:v>
                </c:pt>
                <c:pt idx="82">
                  <c:v>47.0914932130263</c:v>
                </c:pt>
                <c:pt idx="83">
                  <c:v>44.5342062965296</c:v>
                </c:pt>
                <c:pt idx="84">
                  <c:v>41.95036940769401</c:v>
                </c:pt>
                <c:pt idx="85">
                  <c:v>39.34114303563882</c:v>
                </c:pt>
                <c:pt idx="86">
                  <c:v>36.70765999056884</c:v>
                </c:pt>
                <c:pt idx="87">
                  <c:v>34.05102574887628</c:v>
                </c:pt>
                <c:pt idx="88">
                  <c:v>31.37231881173665</c:v>
                </c:pt>
                <c:pt idx="89">
                  <c:v>28.67259107567365</c:v>
                </c:pt>
                <c:pt idx="90">
                  <c:v>25.95286821368686</c:v>
                </c:pt>
                <c:pt idx="91">
                  <c:v>23.21415006559191</c:v>
                </c:pt>
                <c:pt idx="92">
                  <c:v>20.45741103634791</c:v>
                </c:pt>
                <c:pt idx="93">
                  <c:v>17.68360050119302</c:v>
                </c:pt>
                <c:pt idx="94">
                  <c:v>14.89364321651024</c:v>
                </c:pt>
                <c:pt idx="95">
                  <c:v>12.08843973541516</c:v>
                </c:pt>
                <c:pt idx="96">
                  <c:v>9.268866827115697</c:v>
                </c:pt>
                <c:pt idx="97">
                  <c:v>6.43577789917167</c:v>
                </c:pt>
                <c:pt idx="98">
                  <c:v>3.590003421827896</c:v>
                </c:pt>
                <c:pt idx="99">
                  <c:v>0.732351353683771</c:v>
                </c:pt>
                <c:pt idx="100">
                  <c:v>-2.136392432035336</c:v>
                </c:pt>
                <c:pt idx="101">
                  <c:v>-5.01546372122307</c:v>
                </c:pt>
                <c:pt idx="102">
                  <c:v>-7.904119533278704</c:v>
                </c:pt>
                <c:pt idx="103">
                  <c:v>-10.80163769669266</c:v>
                </c:pt>
                <c:pt idx="104">
                  <c:v>-13.70731642632472</c:v>
                </c:pt>
                <c:pt idx="105">
                  <c:v>-16.62047390287002</c:v>
                </c:pt>
                <c:pt idx="106">
                  <c:v>-19.54044785493647</c:v>
                </c:pt>
                <c:pt idx="107">
                  <c:v>-22.466595144133</c:v>
                </c:pt>
                <c:pt idx="108">
                  <c:v>-25.39829135353052</c:v>
                </c:pt>
                <c:pt idx="109">
                  <c:v>-28.33493037983667</c:v>
                </c:pt>
                <c:pt idx="110">
                  <c:v>-31.27592402958153</c:v>
                </c:pt>
                <c:pt idx="111">
                  <c:v>-34.22070161957617</c:v>
                </c:pt>
                <c:pt idx="112">
                  <c:v>-37.16870958191894</c:v>
                </c:pt>
                <c:pt idx="113">
                  <c:v>-40.11941107374324</c:v>
                </c:pt>
                <c:pt idx="114">
                  <c:v>-43.07228559192904</c:v>
                </c:pt>
                <c:pt idx="115">
                  <c:v>-46.02682859293486</c:v>
                </c:pt>
                <c:pt idx="116">
                  <c:v>-48.98255111792927</c:v>
                </c:pt>
                <c:pt idx="117">
                  <c:v>-51.93897942333732</c:v>
                </c:pt>
                <c:pt idx="118">
                  <c:v>-54.89565461693864</c:v>
                </c:pt>
                <c:pt idx="119">
                  <c:v>-57.852132299611</c:v>
                </c:pt>
              </c:numCache>
            </c:numRef>
          </c:yVal>
          <c:smooth val="1"/>
          <c:extLst xmlns:c16r2="http://schemas.microsoft.com/office/drawing/2015/06/chart">
            <c:ext xmlns:c16="http://schemas.microsoft.com/office/drawing/2014/chart" uri="{C3380CC4-5D6E-409C-BE32-E72D297353CC}">
              <c16:uniqueId val="{00000008-808D-45E4-90DE-8CCC11596132}"/>
            </c:ext>
          </c:extLst>
        </c:ser>
        <c:dLbls>
          <c:showLegendKey val="0"/>
          <c:showVal val="0"/>
          <c:showCatName val="0"/>
          <c:showSerName val="0"/>
          <c:showPercent val="0"/>
          <c:showBubbleSize val="0"/>
        </c:dLbls>
        <c:axId val="-1260116576"/>
        <c:axId val="-1260113728"/>
      </c:scatterChart>
      <c:valAx>
        <c:axId val="-126011657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260113728"/>
        <c:crosses val="autoZero"/>
        <c:crossBetween val="midCat"/>
      </c:valAx>
      <c:valAx>
        <c:axId val="-126011372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260116576"/>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7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87727593078643"/>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Disposal-G'!$E$123</c:f>
              <c:strCache>
                <c:ptCount val="1"/>
                <c:pt idx="0">
                  <c:v>SOUD Deaths for 1.25x parameter level</c:v>
                </c:pt>
              </c:strCache>
            </c:strRef>
          </c:tx>
          <c:spPr>
            <a:ln w="76200">
              <a:solidFill>
                <a:schemeClr val="accent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E$3:$E$122</c:f>
              <c:numCache>
                <c:formatCode>General</c:formatCode>
                <c:ptCount val="120"/>
                <c:pt idx="0">
                  <c:v>0.0</c:v>
                </c:pt>
                <c:pt idx="1">
                  <c:v>-1.715497464487544</c:v>
                </c:pt>
                <c:pt idx="2">
                  <c:v>-3.634851720196297</c:v>
                </c:pt>
                <c:pt idx="3">
                  <c:v>-5.742059585074798</c:v>
                </c:pt>
                <c:pt idx="4">
                  <c:v>-8.033392226853831</c:v>
                </c:pt>
                <c:pt idx="5">
                  <c:v>-10.50233304598676</c:v>
                </c:pt>
                <c:pt idx="6">
                  <c:v>-13.14249397403485</c:v>
                </c:pt>
                <c:pt idx="7">
                  <c:v>-15.9476189729853</c:v>
                </c:pt>
                <c:pt idx="8">
                  <c:v>-18.91158632332883</c:v>
                </c:pt>
                <c:pt idx="9">
                  <c:v>-22.02840995903405</c:v>
                </c:pt>
                <c:pt idx="10">
                  <c:v>-25.29224005029357</c:v>
                </c:pt>
                <c:pt idx="11">
                  <c:v>-28.69736299145186</c:v>
                </c:pt>
                <c:pt idx="12">
                  <c:v>-32.23820091768791</c:v>
                </c:pt>
                <c:pt idx="13">
                  <c:v>-34.48175771809962</c:v>
                </c:pt>
                <c:pt idx="14">
                  <c:v>-36.67395200856564</c:v>
                </c:pt>
                <c:pt idx="15">
                  <c:v>-38.81383120985029</c:v>
                </c:pt>
                <c:pt idx="16">
                  <c:v>-40.9021785236508</c:v>
                </c:pt>
                <c:pt idx="17">
                  <c:v>-42.93991133026118</c:v>
                </c:pt>
                <c:pt idx="18">
                  <c:v>-44.92803608365557</c:v>
                </c:pt>
                <c:pt idx="19">
                  <c:v>-46.86762211898004</c:v>
                </c:pt>
                <c:pt idx="20">
                  <c:v>-48.75978131218384</c:v>
                </c:pt>
                <c:pt idx="21">
                  <c:v>-50.6056522667955</c:v>
                </c:pt>
                <c:pt idx="22">
                  <c:v>-52.40638803046424</c:v>
                </c:pt>
                <c:pt idx="23">
                  <c:v>-54.16314656581562</c:v>
                </c:pt>
                <c:pt idx="24">
                  <c:v>-55.87708337238691</c:v>
                </c:pt>
                <c:pt idx="25">
                  <c:v>-57.5493457901675</c:v>
                </c:pt>
                <c:pt idx="26">
                  <c:v>-59.1786292248298</c:v>
                </c:pt>
                <c:pt idx="27">
                  <c:v>-60.76582242066185</c:v>
                </c:pt>
                <c:pt idx="28">
                  <c:v>-62.31181736146114</c:v>
                </c:pt>
                <c:pt idx="29">
                  <c:v>-63.81750283524281</c:v>
                </c:pt>
                <c:pt idx="30">
                  <c:v>-65.28376245938051</c:v>
                </c:pt>
                <c:pt idx="31">
                  <c:v>-66.71147305007032</c:v>
                </c:pt>
                <c:pt idx="32">
                  <c:v>-68.10150328212155</c:v>
                </c:pt>
                <c:pt idx="33">
                  <c:v>-69.45471258482621</c:v>
                </c:pt>
                <c:pt idx="34">
                  <c:v>-70.77195023089608</c:v>
                </c:pt>
                <c:pt idx="35">
                  <c:v>-72.05405458432912</c:v>
                </c:pt>
                <c:pt idx="36">
                  <c:v>-73.3018524800487</c:v>
                </c:pt>
                <c:pt idx="37">
                  <c:v>-74.51615871356377</c:v>
                </c:pt>
                <c:pt idx="38">
                  <c:v>-75.69777562320674</c:v>
                </c:pt>
                <c:pt idx="39">
                  <c:v>-76.84748855419855</c:v>
                </c:pt>
                <c:pt idx="40">
                  <c:v>-77.9660695107978</c:v>
                </c:pt>
                <c:pt idx="41">
                  <c:v>-79.05427699977846</c:v>
                </c:pt>
                <c:pt idx="42">
                  <c:v>-80.11285590259334</c:v>
                </c:pt>
                <c:pt idx="43">
                  <c:v>-81.14253738866876</c:v>
                </c:pt>
                <c:pt idx="44">
                  <c:v>-82.14403886444565</c:v>
                </c:pt>
                <c:pt idx="45">
                  <c:v>-83.11806395367678</c:v>
                </c:pt>
                <c:pt idx="46">
                  <c:v>-84.06530250513518</c:v>
                </c:pt>
                <c:pt idx="47">
                  <c:v>-84.9864306244701</c:v>
                </c:pt>
                <c:pt idx="48">
                  <c:v>-85.88211072740609</c:v>
                </c:pt>
                <c:pt idx="49">
                  <c:v>-86.75299161183908</c:v>
                </c:pt>
                <c:pt idx="50">
                  <c:v>-87.59970854669326</c:v>
                </c:pt>
                <c:pt idx="51">
                  <c:v>-88.42288337568255</c:v>
                </c:pt>
                <c:pt idx="52">
                  <c:v>-89.22312462702</c:v>
                </c:pt>
                <c:pt idx="53">
                  <c:v>-90.001027641888</c:v>
                </c:pt>
                <c:pt idx="54">
                  <c:v>-90.75717471344578</c:v>
                </c:pt>
                <c:pt idx="55">
                  <c:v>-91.49213523512007</c:v>
                </c:pt>
                <c:pt idx="56">
                  <c:v>-92.20646585709355</c:v>
                </c:pt>
                <c:pt idx="57">
                  <c:v>-92.9007106500025</c:v>
                </c:pt>
                <c:pt idx="58">
                  <c:v>-93.57540127493765</c:v>
                </c:pt>
                <c:pt idx="59">
                  <c:v>-94.23105715893615</c:v>
                </c:pt>
                <c:pt idx="60">
                  <c:v>-94.86818567520147</c:v>
                </c:pt>
                <c:pt idx="61">
                  <c:v>-95.4872823273772</c:v>
                </c:pt>
                <c:pt idx="62">
                  <c:v>-96.08883093722842</c:v>
                </c:pt>
                <c:pt idx="63">
                  <c:v>-96.67330383516764</c:v>
                </c:pt>
                <c:pt idx="64">
                  <c:v>-97.24116205306846</c:v>
                </c:pt>
                <c:pt idx="65">
                  <c:v>-97.79285551889365</c:v>
                </c:pt>
                <c:pt idx="66">
                  <c:v>-98.3288232526869</c:v>
                </c:pt>
                <c:pt idx="67">
                  <c:v>-98.84949356350375</c:v>
                </c:pt>
                <c:pt idx="68">
                  <c:v>-99.35528424692295</c:v>
                </c:pt>
                <c:pt idx="69">
                  <c:v>-99.84660278278375</c:v>
                </c:pt>
                <c:pt idx="70">
                  <c:v>-100.3238465328191</c:v>
                </c:pt>
                <c:pt idx="71">
                  <c:v>-100.7874029379052</c:v>
                </c:pt>
                <c:pt idx="72">
                  <c:v>-101.2376497146547</c:v>
                </c:pt>
                <c:pt idx="73">
                  <c:v>-101.6749550511065</c:v>
                </c:pt>
                <c:pt idx="74">
                  <c:v>-102.0996778012942</c:v>
                </c:pt>
                <c:pt idx="75">
                  <c:v>-102.5121676784826</c:v>
                </c:pt>
                <c:pt idx="76">
                  <c:v>-102.9127654468944</c:v>
                </c:pt>
                <c:pt idx="77">
                  <c:v>-103.301803111757</c:v>
                </c:pt>
                <c:pt idx="78">
                  <c:v>-103.6796041075141</c:v>
                </c:pt>
                <c:pt idx="79">
                  <c:v>-104.0464834840725</c:v>
                </c:pt>
                <c:pt idx="80">
                  <c:v>-104.4027480909543</c:v>
                </c:pt>
                <c:pt idx="81">
                  <c:v>-104.7486967592521</c:v>
                </c:pt>
                <c:pt idx="82">
                  <c:v>-105.0846204812823</c:v>
                </c:pt>
                <c:pt idx="83">
                  <c:v>-105.4108025878551</c:v>
                </c:pt>
                <c:pt idx="84">
                  <c:v>-105.7275189230853</c:v>
                </c:pt>
                <c:pt idx="85">
                  <c:v>-106.0350380166711</c:v>
                </c:pt>
                <c:pt idx="86">
                  <c:v>-106.3336212535945</c:v>
                </c:pt>
                <c:pt idx="87">
                  <c:v>-106.6235230411854</c:v>
                </c:pt>
                <c:pt idx="88">
                  <c:v>-106.904990973511</c:v>
                </c:pt>
                <c:pt idx="89">
                  <c:v>-107.1782659930575</c:v>
                </c:pt>
                <c:pt idx="90">
                  <c:v>-107.443582549678</c:v>
                </c:pt>
                <c:pt idx="91">
                  <c:v>-107.7011687567815</c:v>
                </c:pt>
                <c:pt idx="92">
                  <c:v>-107.9512465447501</c:v>
                </c:pt>
                <c:pt idx="93">
                  <c:v>-108.1940318115768</c:v>
                </c:pt>
                <c:pt idx="94">
                  <c:v>-108.4297345707137</c:v>
                </c:pt>
                <c:pt idx="95">
                  <c:v>-108.6585590961336</c:v>
                </c:pt>
                <c:pt idx="96">
                  <c:v>-108.8807040646059</c:v>
                </c:pt>
                <c:pt idx="97">
                  <c:v>-109.0963626951991</c:v>
                </c:pt>
                <c:pt idx="98">
                  <c:v>-109.3057228860121</c:v>
                </c:pt>
                <c:pt idx="99">
                  <c:v>-109.5089673481577</c:v>
                </c:pt>
                <c:pt idx="100">
                  <c:v>-109.706273737008</c:v>
                </c:pt>
                <c:pt idx="101">
                  <c:v>-109.8978147807263</c:v>
                </c:pt>
                <c:pt idx="102">
                  <c:v>-110.0837584061031</c:v>
                </c:pt>
                <c:pt idx="103">
                  <c:v>-110.2642678617256</c:v>
                </c:pt>
                <c:pt idx="104">
                  <c:v>-110.4395018385006</c:v>
                </c:pt>
                <c:pt idx="105">
                  <c:v>-110.6096145875671</c:v>
                </c:pt>
                <c:pt idx="106">
                  <c:v>-110.7747560356194</c:v>
                </c:pt>
                <c:pt idx="107">
                  <c:v>-110.9350718976773</c:v>
                </c:pt>
                <c:pt idx="108">
                  <c:v>-111.0907037873377</c:v>
                </c:pt>
                <c:pt idx="109">
                  <c:v>-111.2417893245342</c:v>
                </c:pt>
                <c:pt idx="110">
                  <c:v>-111.3884622408459</c:v>
                </c:pt>
                <c:pt idx="111">
                  <c:v>-111.5308524823872</c:v>
                </c:pt>
                <c:pt idx="112">
                  <c:v>-111.6690863103177</c:v>
                </c:pt>
                <c:pt idx="113">
                  <c:v>-111.8032863990065</c:v>
                </c:pt>
                <c:pt idx="114">
                  <c:v>-111.9335719318893</c:v>
                </c:pt>
                <c:pt idx="115">
                  <c:v>-112.0600586950576</c:v>
                </c:pt>
                <c:pt idx="116">
                  <c:v>-112.1828591686165</c:v>
                </c:pt>
                <c:pt idx="117">
                  <c:v>-112.3020826158509</c:v>
                </c:pt>
                <c:pt idx="118">
                  <c:v>-112.4178351702365</c:v>
                </c:pt>
                <c:pt idx="119">
                  <c:v>-112.5302199203407</c:v>
                </c:pt>
              </c:numCache>
            </c:numRef>
          </c:yVal>
          <c:smooth val="1"/>
          <c:extLst xmlns:c16r2="http://schemas.microsoft.com/office/drawing/2015/06/chart">
            <c:ext xmlns:c16="http://schemas.microsoft.com/office/drawing/2014/chart" uri="{C3380CC4-5D6E-409C-BE32-E72D297353CC}">
              <c16:uniqueId val="{00000000-09EE-4C17-A7C4-45EEFFFE373A}"/>
            </c:ext>
          </c:extLst>
        </c:ser>
        <c:ser>
          <c:idx val="3"/>
          <c:order val="1"/>
          <c:tx>
            <c:strRef>
              <c:f>'SA-Disposal-G'!$N$123</c:f>
              <c:strCache>
                <c:ptCount val="1"/>
                <c:pt idx="0">
                  <c:v>SOUD Deaths for 1x parameter level</c:v>
                </c:pt>
              </c:strCache>
            </c:strRef>
          </c:tx>
          <c:spPr>
            <a:ln w="28575">
              <a:solidFill>
                <a:schemeClr val="accent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N$3:$N$122</c:f>
              <c:numCache>
                <c:formatCode>General</c:formatCode>
                <c:ptCount val="120"/>
                <c:pt idx="0">
                  <c:v>0.0</c:v>
                </c:pt>
                <c:pt idx="1">
                  <c:v>-1.375133046727978</c:v>
                </c:pt>
                <c:pt idx="2">
                  <c:v>-2.90834473900536</c:v>
                </c:pt>
                <c:pt idx="3">
                  <c:v>-4.594265212461051</c:v>
                </c:pt>
                <c:pt idx="4">
                  <c:v>-6.427609001744917</c:v>
                </c:pt>
                <c:pt idx="5">
                  <c:v>-8.40318761370252</c:v>
                </c:pt>
                <c:pt idx="6">
                  <c:v>-10.51591365466736</c:v>
                </c:pt>
                <c:pt idx="7">
                  <c:v>-12.76080369760116</c:v>
                </c:pt>
                <c:pt idx="8">
                  <c:v>-15.13298017990555</c:v>
                </c:pt>
                <c:pt idx="9">
                  <c:v>-17.62767253734712</c:v>
                </c:pt>
                <c:pt idx="10">
                  <c:v>-20.24021773468522</c:v>
                </c:pt>
                <c:pt idx="11">
                  <c:v>-22.96606031885062</c:v>
                </c:pt>
                <c:pt idx="12">
                  <c:v>-25.80075209347378</c:v>
                </c:pt>
                <c:pt idx="13">
                  <c:v>-27.59790898886274</c:v>
                </c:pt>
                <c:pt idx="14">
                  <c:v>-29.35423534867052</c:v>
                </c:pt>
                <c:pt idx="15">
                  <c:v>-31.06894373151508</c:v>
                </c:pt>
                <c:pt idx="16">
                  <c:v>-32.74264938451044</c:v>
                </c:pt>
                <c:pt idx="17">
                  <c:v>-34.37607157013444</c:v>
                </c:pt>
                <c:pt idx="18">
                  <c:v>-35.97000156512559</c:v>
                </c:pt>
                <c:pt idx="19">
                  <c:v>-37.52528166827931</c:v>
                </c:pt>
                <c:pt idx="20">
                  <c:v>-39.04278888337035</c:v>
                </c:pt>
                <c:pt idx="21">
                  <c:v>-40.52342222940531</c:v>
                </c:pt>
                <c:pt idx="22">
                  <c:v>-41.9680928791937</c:v>
                </c:pt>
                <c:pt idx="23">
                  <c:v>-43.3777165049644</c:v>
                </c:pt>
                <c:pt idx="24">
                  <c:v>-44.7532073477592</c:v>
                </c:pt>
                <c:pt idx="25">
                  <c:v>-46.09547363446031</c:v>
                </c:pt>
                <c:pt idx="26">
                  <c:v>-47.40346217926334</c:v>
                </c:pt>
                <c:pt idx="27">
                  <c:v>-48.67787481634829</c:v>
                </c:pt>
                <c:pt idx="28">
                  <c:v>-49.91941634006314</c:v>
                </c:pt>
                <c:pt idx="29">
                  <c:v>-51.12878937112757</c:v>
                </c:pt>
                <c:pt idx="30">
                  <c:v>-52.30669275775409</c:v>
                </c:pt>
                <c:pt idx="31">
                  <c:v>-53.45382026003599</c:v>
                </c:pt>
                <c:pt idx="32">
                  <c:v>-54.57085946700384</c:v>
                </c:pt>
                <c:pt idx="33">
                  <c:v>-55.658490902846</c:v>
                </c:pt>
                <c:pt idx="34">
                  <c:v>-56.71738728783927</c:v>
                </c:pt>
                <c:pt idx="35">
                  <c:v>-57.74821292665625</c:v>
                </c:pt>
                <c:pt idx="36">
                  <c:v>-58.75162320229121</c:v>
                </c:pt>
                <c:pt idx="37">
                  <c:v>-59.728264158206</c:v>
                </c:pt>
                <c:pt idx="38">
                  <c:v>-60.6787721547088</c:v>
                </c:pt>
                <c:pt idx="39">
                  <c:v>-61.60377022982307</c:v>
                </c:pt>
                <c:pt idx="40">
                  <c:v>-62.50387101165975</c:v>
                </c:pt>
                <c:pt idx="41">
                  <c:v>-63.37967658420219</c:v>
                </c:pt>
                <c:pt idx="42">
                  <c:v>-64.23177837629574</c:v>
                </c:pt>
                <c:pt idx="43">
                  <c:v>-65.06075708371475</c:v>
                </c:pt>
                <c:pt idx="44">
                  <c:v>-65.86718262002583</c:v>
                </c:pt>
                <c:pt idx="45">
                  <c:v>-66.65161409265288</c:v>
                </c:pt>
                <c:pt idx="46">
                  <c:v>-67.4145998010559</c:v>
                </c:pt>
                <c:pt idx="47">
                  <c:v>-68.15667725442553</c:v>
                </c:pt>
                <c:pt idx="48">
                  <c:v>-68.8783732066499</c:v>
                </c:pt>
                <c:pt idx="49">
                  <c:v>-69.58020370657623</c:v>
                </c:pt>
                <c:pt idx="50">
                  <c:v>-70.26267416188688</c:v>
                </c:pt>
                <c:pt idx="51">
                  <c:v>-70.92627941508367</c:v>
                </c:pt>
                <c:pt idx="52">
                  <c:v>-71.57150382441844</c:v>
                </c:pt>
                <c:pt idx="53">
                  <c:v>-72.198821360016</c:v>
                </c:pt>
                <c:pt idx="54">
                  <c:v>-72.80869570861247</c:v>
                </c:pt>
                <c:pt idx="55">
                  <c:v>-73.40158038591</c:v>
                </c:pt>
                <c:pt idx="56">
                  <c:v>-73.97791885566548</c:v>
                </c:pt>
                <c:pt idx="57">
                  <c:v>-74.53814465472858</c:v>
                </c:pt>
                <c:pt idx="58">
                  <c:v>-75.08268152330135</c:v>
                </c:pt>
                <c:pt idx="59">
                  <c:v>-75.61194353976177</c:v>
                </c:pt>
                <c:pt idx="60">
                  <c:v>-76.12633525944335</c:v>
                </c:pt>
                <c:pt idx="61">
                  <c:v>-76.62625185683117</c:v>
                </c:pt>
                <c:pt idx="62">
                  <c:v>-77.11207927064248</c:v>
                </c:pt>
                <c:pt idx="63">
                  <c:v>-77.58419435134386</c:v>
                </c:pt>
                <c:pt idx="64">
                  <c:v>-78.0429650106778</c:v>
                </c:pt>
                <c:pt idx="65">
                  <c:v>-78.48875037277456</c:v>
                </c:pt>
                <c:pt idx="66">
                  <c:v>-78.92190092651981</c:v>
                </c:pt>
                <c:pt idx="67">
                  <c:v>-79.34275867881868</c:v>
                </c:pt>
                <c:pt idx="68">
                  <c:v>-79.75165730848067</c:v>
                </c:pt>
                <c:pt idx="69">
                  <c:v>-80.14892232041615</c:v>
                </c:pt>
                <c:pt idx="70">
                  <c:v>-80.53487119989575</c:v>
                </c:pt>
                <c:pt idx="71">
                  <c:v>-80.9098135666423</c:v>
                </c:pt>
                <c:pt idx="72">
                  <c:v>-81.27405132852225</c:v>
                </c:pt>
                <c:pt idx="73">
                  <c:v>-81.62787883465381</c:v>
                </c:pt>
                <c:pt idx="74">
                  <c:v>-81.97158302774296</c:v>
                </c:pt>
                <c:pt idx="75">
                  <c:v>-82.30544359545856</c:v>
                </c:pt>
                <c:pt idx="76">
                  <c:v>-82.62973312075465</c:v>
                </c:pt>
                <c:pt idx="77">
                  <c:v>-82.94471723093427</c:v>
                </c:pt>
                <c:pt idx="78">
                  <c:v>-83.2506547453669</c:v>
                </c:pt>
                <c:pt idx="79">
                  <c:v>-83.54779782175385</c:v>
                </c:pt>
                <c:pt idx="80">
                  <c:v>-83.83639210081525</c:v>
                </c:pt>
                <c:pt idx="81">
                  <c:v>-84.11667684932148</c:v>
                </c:pt>
                <c:pt idx="82">
                  <c:v>-84.38888510138835</c:v>
                </c:pt>
                <c:pt idx="83">
                  <c:v>-84.65324379796824</c:v>
                </c:pt>
                <c:pt idx="84">
                  <c:v>-84.90997392444971</c:v>
                </c:pt>
                <c:pt idx="85">
                  <c:v>-85.15929064634796</c:v>
                </c:pt>
                <c:pt idx="86">
                  <c:v>-85.4014034430016</c:v>
                </c:pt>
                <c:pt idx="87">
                  <c:v>-85.63651623925568</c:v>
                </c:pt>
                <c:pt idx="88">
                  <c:v>-85.86482753508398</c:v>
                </c:pt>
                <c:pt idx="89">
                  <c:v>-86.08653053313068</c:v>
                </c:pt>
                <c:pt idx="90">
                  <c:v>-86.3018132641379</c:v>
                </c:pt>
                <c:pt idx="91">
                  <c:v>-86.51085871023808</c:v>
                </c:pt>
                <c:pt idx="92">
                  <c:v>-86.7138449261154</c:v>
                </c:pt>
                <c:pt idx="93">
                  <c:v>-86.91094515799761</c:v>
                </c:pt>
                <c:pt idx="94">
                  <c:v>-87.10232796049345</c:v>
                </c:pt>
                <c:pt idx="95">
                  <c:v>-87.28815731126721</c:v>
                </c:pt>
                <c:pt idx="96">
                  <c:v>-87.46859272353595</c:v>
                </c:pt>
                <c:pt idx="97">
                  <c:v>-87.64378935642507</c:v>
                </c:pt>
                <c:pt idx="98">
                  <c:v>-87.81389812316046</c:v>
                </c:pt>
                <c:pt idx="99">
                  <c:v>-87.97906579710613</c:v>
                </c:pt>
                <c:pt idx="100">
                  <c:v>-88.13943511568321</c:v>
                </c:pt>
                <c:pt idx="101">
                  <c:v>-88.2951448821701</c:v>
                </c:pt>
                <c:pt idx="102">
                  <c:v>-88.44633006537632</c:v>
                </c:pt>
                <c:pt idx="103">
                  <c:v>-88.59312189725774</c:v>
                </c:pt>
                <c:pt idx="104">
                  <c:v>-88.73564796844627</c:v>
                </c:pt>
                <c:pt idx="105">
                  <c:v>-88.87403232173841</c:v>
                </c:pt>
                <c:pt idx="106">
                  <c:v>-89.00839554356085</c:v>
                </c:pt>
                <c:pt idx="107">
                  <c:v>-89.13885485343013</c:v>
                </c:pt>
                <c:pt idx="108">
                  <c:v>-89.26552419143854</c:v>
                </c:pt>
                <c:pt idx="109">
                  <c:v>-89.3885143037846</c:v>
                </c:pt>
                <c:pt idx="110">
                  <c:v>-89.50793282638755</c:v>
                </c:pt>
                <c:pt idx="111">
                  <c:v>-89.62388436658928</c:v>
                </c:pt>
                <c:pt idx="112">
                  <c:v>-89.73647058299895</c:v>
                </c:pt>
                <c:pt idx="113">
                  <c:v>-89.84579026347915</c:v>
                </c:pt>
                <c:pt idx="114">
                  <c:v>-89.9519394013394</c:v>
                </c:pt>
                <c:pt idx="115">
                  <c:v>-90.05501126972028</c:v>
                </c:pt>
                <c:pt idx="116">
                  <c:v>-90.15509649424237</c:v>
                </c:pt>
                <c:pt idx="117">
                  <c:v>-90.25228312391732</c:v>
                </c:pt>
                <c:pt idx="118">
                  <c:v>-90.3466567003662</c:v>
                </c:pt>
                <c:pt idx="119">
                  <c:v>-90.4383003253734</c:v>
                </c:pt>
              </c:numCache>
            </c:numRef>
          </c:yVal>
          <c:smooth val="1"/>
          <c:extLst xmlns:c16r2="http://schemas.microsoft.com/office/drawing/2015/06/chart">
            <c:ext xmlns:c16="http://schemas.microsoft.com/office/drawing/2014/chart" uri="{C3380CC4-5D6E-409C-BE32-E72D297353CC}">
              <c16:uniqueId val="{00000001-09EE-4C17-A7C4-45EEFFFE373A}"/>
            </c:ext>
          </c:extLst>
        </c:ser>
        <c:ser>
          <c:idx val="0"/>
          <c:order val="2"/>
          <c:tx>
            <c:strRef>
              <c:f>'SA-Disposal-G'!$W$123</c:f>
              <c:strCache>
                <c:ptCount val="1"/>
                <c:pt idx="0">
                  <c:v>SOUD Deaths for 0.75x parameter level</c:v>
                </c:pt>
              </c:strCache>
            </c:strRef>
          </c:tx>
          <c:spPr>
            <a:ln w="6350">
              <a:solidFill>
                <a:schemeClr val="accent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W$3:$W$122</c:f>
              <c:numCache>
                <c:formatCode>General</c:formatCode>
                <c:ptCount val="120"/>
                <c:pt idx="0">
                  <c:v>0.0</c:v>
                </c:pt>
                <c:pt idx="1">
                  <c:v>-1.031349785046018</c:v>
                </c:pt>
                <c:pt idx="2">
                  <c:v>-2.18130972065892</c:v>
                </c:pt>
                <c:pt idx="3">
                  <c:v>-3.44587376177442</c:v>
                </c:pt>
                <c:pt idx="4">
                  <c:v>-4.821097770215386</c:v>
                </c:pt>
                <c:pt idx="5">
                  <c:v>-6.303108996803258</c:v>
                </c:pt>
                <c:pt idx="6">
                  <c:v>-7.888109228364806</c:v>
                </c:pt>
                <c:pt idx="7">
                  <c:v>-9.572376988863471</c:v>
                </c:pt>
                <c:pt idx="8">
                  <c:v>-11.35226901263181</c:v>
                </c:pt>
                <c:pt idx="9">
                  <c:v>-13.22422114366682</c:v>
                </c:pt>
                <c:pt idx="10">
                  <c:v>-15.18474878135378</c:v>
                </c:pt>
                <c:pt idx="11">
                  <c:v>-17.23044696694597</c:v>
                </c:pt>
                <c:pt idx="12">
                  <c:v>-19.3579901848597</c:v>
                </c:pt>
                <c:pt idx="13">
                  <c:v>-20.70760005931497</c:v>
                </c:pt>
                <c:pt idx="14">
                  <c:v>-22.02677842523276</c:v>
                </c:pt>
                <c:pt idx="15">
                  <c:v>-23.3149224656159</c:v>
                </c:pt>
                <c:pt idx="16">
                  <c:v>-24.5724820490098</c:v>
                </c:pt>
                <c:pt idx="17">
                  <c:v>-25.79998567262155</c:v>
                </c:pt>
                <c:pt idx="18">
                  <c:v>-26.99801641607392</c:v>
                </c:pt>
                <c:pt idx="19">
                  <c:v>-28.16719615862676</c:v>
                </c:pt>
                <c:pt idx="20">
                  <c:v>-29.3081733080938</c:v>
                </c:pt>
                <c:pt idx="21">
                  <c:v>-30.42161325448571</c:v>
                </c:pt>
                <c:pt idx="22">
                  <c:v>-31.50819094824099</c:v>
                </c:pt>
                <c:pt idx="23">
                  <c:v>-32.5685851364302</c:v>
                </c:pt>
                <c:pt idx="24">
                  <c:v>-33.60347389394376</c:v>
                </c:pt>
                <c:pt idx="25">
                  <c:v>-34.61353116716433</c:v>
                </c:pt>
                <c:pt idx="26">
                  <c:v>-35.59795994121718</c:v>
                </c:pt>
                <c:pt idx="27">
                  <c:v>-36.55727971916303</c:v>
                </c:pt>
                <c:pt idx="28">
                  <c:v>-37.49201251007126</c:v>
                </c:pt>
                <c:pt idx="29">
                  <c:v>-38.40267897209704</c:v>
                </c:pt>
                <c:pt idx="30">
                  <c:v>-39.2897972048221</c:v>
                </c:pt>
                <c:pt idx="31">
                  <c:v>-40.15388175434711</c:v>
                </c:pt>
                <c:pt idx="32">
                  <c:v>-40.9954427931562</c:v>
                </c:pt>
                <c:pt idx="33">
                  <c:v>-41.81498544206195</c:v>
                </c:pt>
                <c:pt idx="34">
                  <c:v>-42.61300920838269</c:v>
                </c:pt>
                <c:pt idx="35">
                  <c:v>-43.3900075198092</c:v>
                </c:pt>
                <c:pt idx="36">
                  <c:v>-44.14646733763599</c:v>
                </c:pt>
                <c:pt idx="37">
                  <c:v>-44.8828688362989</c:v>
                </c:pt>
                <c:pt idx="38">
                  <c:v>-45.59968513871758</c:v>
                </c:pt>
                <c:pt idx="39">
                  <c:v>-46.2973795792614</c:v>
                </c:pt>
                <c:pt idx="40">
                  <c:v>-46.9764078811089</c:v>
                </c:pt>
                <c:pt idx="41">
                  <c:v>-47.63721804895862</c:v>
                </c:pt>
                <c:pt idx="42">
                  <c:v>-48.28025027928877</c:v>
                </c:pt>
                <c:pt idx="43">
                  <c:v>-48.90593689557156</c:v>
                </c:pt>
                <c:pt idx="44">
                  <c:v>-49.51470230522572</c:v>
                </c:pt>
                <c:pt idx="45">
                  <c:v>-50.10696297560445</c:v>
                </c:pt>
                <c:pt idx="46">
                  <c:v>-50.68312742671444</c:v>
                </c:pt>
                <c:pt idx="47">
                  <c:v>-51.24359623871462</c:v>
                </c:pt>
                <c:pt idx="48">
                  <c:v>-51.7887620724983</c:v>
                </c:pt>
                <c:pt idx="49">
                  <c:v>-52.31900970190294</c:v>
                </c:pt>
                <c:pt idx="50">
                  <c:v>-52.8347160562618</c:v>
                </c:pt>
                <c:pt idx="51">
                  <c:v>-53.3362502721669</c:v>
                </c:pt>
                <c:pt idx="52">
                  <c:v>-53.82397374909576</c:v>
                </c:pt>
                <c:pt idx="53">
                  <c:v>-54.29824021655696</c:v>
                </c:pt>
                <c:pt idx="54">
                  <c:v>-54.75939580783822</c:v>
                </c:pt>
                <c:pt idx="55">
                  <c:v>-55.20777913960084</c:v>
                </c:pt>
                <c:pt idx="56">
                  <c:v>-55.6437213966563</c:v>
                </c:pt>
                <c:pt idx="57">
                  <c:v>-56.06754642134104</c:v>
                </c:pt>
                <c:pt idx="58">
                  <c:v>-56.4795708069346</c:v>
                </c:pt>
                <c:pt idx="59">
                  <c:v>-56.8801039946272</c:v>
                </c:pt>
                <c:pt idx="60">
                  <c:v>-57.26944837359144</c:v>
                </c:pt>
                <c:pt idx="61">
                  <c:v>-57.64789938372324</c:v>
                </c:pt>
                <c:pt idx="62">
                  <c:v>-58.0157456206864</c:v>
                </c:pt>
                <c:pt idx="63">
                  <c:v>-58.37326894289572</c:v>
                </c:pt>
                <c:pt idx="64">
                  <c:v>-58.72074458012432</c:v>
                </c:pt>
                <c:pt idx="65">
                  <c:v>-59.05844124342078</c:v>
                </c:pt>
                <c:pt idx="66">
                  <c:v>-59.38662123607382</c:v>
                </c:pt>
                <c:pt idx="67">
                  <c:v>-59.70554056537374</c:v>
                </c:pt>
                <c:pt idx="68">
                  <c:v>-60.01544905493115</c:v>
                </c:pt>
                <c:pt idx="69">
                  <c:v>-60.31659045734627</c:v>
                </c:pt>
                <c:pt idx="70">
                  <c:v>-60.60920256703096</c:v>
                </c:pt>
                <c:pt idx="71">
                  <c:v>-60.8935173329918</c:v>
                </c:pt>
                <c:pt idx="72">
                  <c:v>-61.16976097143224</c:v>
                </c:pt>
                <c:pt idx="73">
                  <c:v>-61.43815407799637</c:v>
                </c:pt>
                <c:pt idx="74">
                  <c:v>-61.69891173953006</c:v>
                </c:pt>
                <c:pt idx="75">
                  <c:v>-61.95224364523</c:v>
                </c:pt>
                <c:pt idx="76">
                  <c:v>-62.19835419706328</c:v>
                </c:pt>
                <c:pt idx="77">
                  <c:v>-62.43744261934808</c:v>
                </c:pt>
                <c:pt idx="78">
                  <c:v>-62.6697030674154</c:v>
                </c:pt>
                <c:pt idx="79">
                  <c:v>-62.89532473523644</c:v>
                </c:pt>
                <c:pt idx="80">
                  <c:v>-63.1144919619742</c:v>
                </c:pt>
                <c:pt idx="81">
                  <c:v>-63.32738433735373</c:v>
                </c:pt>
                <c:pt idx="82">
                  <c:v>-63.53417680581144</c:v>
                </c:pt>
                <c:pt idx="83">
                  <c:v>-63.73503976935783</c:v>
                </c:pt>
                <c:pt idx="84">
                  <c:v>-63.93013918910285</c:v>
                </c:pt>
                <c:pt idx="85">
                  <c:v>-64.11963668540495</c:v>
                </c:pt>
                <c:pt idx="86">
                  <c:v>-64.30368963659885</c:v>
                </c:pt>
                <c:pt idx="87">
                  <c:v>-64.48245127627665</c:v>
                </c:pt>
                <c:pt idx="88">
                  <c:v>-64.65607078908035</c:v>
                </c:pt>
                <c:pt idx="89">
                  <c:v>-64.8246934050007</c:v>
                </c:pt>
                <c:pt idx="90">
                  <c:v>-64.98846049213988</c:v>
                </c:pt>
                <c:pt idx="91">
                  <c:v>-65.1475096479417</c:v>
                </c:pt>
                <c:pt idx="92">
                  <c:v>-65.30197478886202</c:v>
                </c:pt>
                <c:pt idx="93">
                  <c:v>-65.45198623847898</c:v>
                </c:pt>
                <c:pt idx="94">
                  <c:v>-65.59767081402575</c:v>
                </c:pt>
                <c:pt idx="95">
                  <c:v>-65.73915191135987</c:v>
                </c:pt>
                <c:pt idx="96">
                  <c:v>-65.8765495883431</c:v>
                </c:pt>
                <c:pt idx="97">
                  <c:v>-66.00998064665731</c:v>
                </c:pt>
                <c:pt idx="98">
                  <c:v>-66.13955871204352</c:v>
                </c:pt>
                <c:pt idx="99">
                  <c:v>-66.26539431297788</c:v>
                </c:pt>
                <c:pt idx="100">
                  <c:v>-66.38759495777984</c:v>
                </c:pt>
                <c:pt idx="101">
                  <c:v>-66.50626521018064</c:v>
                </c:pt>
                <c:pt idx="102">
                  <c:v>-66.6215067633477</c:v>
                </c:pt>
                <c:pt idx="103">
                  <c:v>-66.73341851237628</c:v>
                </c:pt>
                <c:pt idx="104">
                  <c:v>-66.8420966252732</c:v>
                </c:pt>
                <c:pt idx="105">
                  <c:v>-66.94763461242971</c:v>
                </c:pt>
                <c:pt idx="106">
                  <c:v>-67.05012339462087</c:v>
                </c:pt>
                <c:pt idx="107">
                  <c:v>-67.14965136952264</c:v>
                </c:pt>
                <c:pt idx="108">
                  <c:v>-67.24630447678608</c:v>
                </c:pt>
                <c:pt idx="109">
                  <c:v>-67.3401662616703</c:v>
                </c:pt>
                <c:pt idx="110">
                  <c:v>-67.43131793726246</c:v>
                </c:pt>
                <c:pt idx="111">
                  <c:v>-67.51983844529995</c:v>
                </c:pt>
                <c:pt idx="112">
                  <c:v>-67.60580451561371</c:v>
                </c:pt>
                <c:pt idx="113">
                  <c:v>-67.6892907242184</c:v>
                </c:pt>
                <c:pt idx="114">
                  <c:v>-67.77036955005545</c:v>
                </c:pt>
                <c:pt idx="115">
                  <c:v>-67.8491114304351</c:v>
                </c:pt>
                <c:pt idx="116">
                  <c:v>-67.92558481516924</c:v>
                </c:pt>
                <c:pt idx="117">
                  <c:v>-67.99985621944195</c:v>
                </c:pt>
                <c:pt idx="118">
                  <c:v>-68.07199027541601</c:v>
                </c:pt>
                <c:pt idx="119">
                  <c:v>-68.14204978262241</c:v>
                </c:pt>
              </c:numCache>
            </c:numRef>
          </c:yVal>
          <c:smooth val="1"/>
          <c:extLst xmlns:c16r2="http://schemas.microsoft.com/office/drawing/2015/06/chart">
            <c:ext xmlns:c16="http://schemas.microsoft.com/office/drawing/2014/chart" uri="{C3380CC4-5D6E-409C-BE32-E72D297353CC}">
              <c16:uniqueId val="{00000002-09EE-4C17-A7C4-45EEFFFE373A}"/>
            </c:ext>
          </c:extLst>
        </c:ser>
        <c:ser>
          <c:idx val="7"/>
          <c:order val="3"/>
          <c:tx>
            <c:strRef>
              <c:f>'SA-Disposal-G'!$F$123</c:f>
              <c:strCache>
                <c:ptCount val="1"/>
                <c:pt idx="0">
                  <c:v>SHUD Deaths for 1.25x parameter level</c:v>
                </c:pt>
              </c:strCache>
            </c:strRef>
          </c:tx>
          <c:spPr>
            <a:ln w="76200">
              <a:solidFill>
                <a:schemeClr val="accent2"/>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F$3:$F$122</c:f>
              <c:numCache>
                <c:formatCode>General</c:formatCode>
                <c:ptCount val="120"/>
                <c:pt idx="0">
                  <c:v>0.0</c:v>
                </c:pt>
                <c:pt idx="1">
                  <c:v>0.86802183450709</c:v>
                </c:pt>
                <c:pt idx="2">
                  <c:v>2.019423168694721</c:v>
                </c:pt>
                <c:pt idx="3">
                  <c:v>3.43391255193451</c:v>
                </c:pt>
                <c:pt idx="4">
                  <c:v>5.105537250073866</c:v>
                </c:pt>
                <c:pt idx="5">
                  <c:v>7.025634599622935</c:v>
                </c:pt>
                <c:pt idx="6">
                  <c:v>9.185992829834871</c:v>
                </c:pt>
                <c:pt idx="7">
                  <c:v>11.57877415335338</c:v>
                </c:pt>
                <c:pt idx="8">
                  <c:v>14.19645424104151</c:v>
                </c:pt>
                <c:pt idx="9">
                  <c:v>17.03177468233829</c:v>
                </c:pt>
                <c:pt idx="10">
                  <c:v>20.07770573149078</c:v>
                </c:pt>
                <c:pt idx="11">
                  <c:v>23.32741719277406</c:v>
                </c:pt>
                <c:pt idx="12">
                  <c:v>26.77425573712612</c:v>
                </c:pt>
                <c:pt idx="13">
                  <c:v>28.4640068714275</c:v>
                </c:pt>
                <c:pt idx="14">
                  <c:v>30.1118960336205</c:v>
                </c:pt>
                <c:pt idx="15">
                  <c:v>31.71419209539722</c:v>
                </c:pt>
                <c:pt idx="16">
                  <c:v>33.26986529420147</c:v>
                </c:pt>
                <c:pt idx="17">
                  <c:v>34.7783222269278</c:v>
                </c:pt>
                <c:pt idx="18">
                  <c:v>36.23930448524411</c:v>
                </c:pt>
                <c:pt idx="19">
                  <c:v>37.65281968299473</c:v>
                </c:pt>
                <c:pt idx="20">
                  <c:v>39.01908666423213</c:v>
                </c:pt>
                <c:pt idx="21">
                  <c:v>40.33849184741322</c:v>
                </c:pt>
                <c:pt idx="22">
                  <c:v>41.61155435908513</c:v>
                </c:pt>
                <c:pt idx="23">
                  <c:v>42.83889811494773</c:v>
                </c:pt>
                <c:pt idx="24">
                  <c:v>44.02122940096119</c:v>
                </c:pt>
                <c:pt idx="25">
                  <c:v>45.1593188164712</c:v>
                </c:pt>
                <c:pt idx="26">
                  <c:v>46.25065974803965</c:v>
                </c:pt>
                <c:pt idx="27">
                  <c:v>47.2958208105924</c:v>
                </c:pt>
                <c:pt idx="28">
                  <c:v>48.2954221244148</c:v>
                </c:pt>
                <c:pt idx="29">
                  <c:v>49.25012202345606</c:v>
                </c:pt>
                <c:pt idx="30">
                  <c:v>50.16061054321922</c:v>
                </c:pt>
                <c:pt idx="31">
                  <c:v>51.0276038959525</c:v>
                </c:pt>
                <c:pt idx="32">
                  <c:v>51.85183976597072</c:v>
                </c:pt>
                <c:pt idx="33">
                  <c:v>52.63407327756795</c:v>
                </c:pt>
                <c:pt idx="34">
                  <c:v>53.37507351755126</c:v>
                </c:pt>
                <c:pt idx="35">
                  <c:v>54.0756205179528</c:v>
                </c:pt>
                <c:pt idx="36">
                  <c:v>54.73650262307383</c:v>
                </c:pt>
                <c:pt idx="37">
                  <c:v>55.35851417974519</c:v>
                </c:pt>
                <c:pt idx="38">
                  <c:v>55.94245350136595</c:v>
                </c:pt>
                <c:pt idx="39">
                  <c:v>56.48911534379908</c:v>
                </c:pt>
                <c:pt idx="40">
                  <c:v>56.99929469581949</c:v>
                </c:pt>
                <c:pt idx="41">
                  <c:v>57.47378541886528</c:v>
                </c:pt>
                <c:pt idx="42">
                  <c:v>57.91337901116403</c:v>
                </c:pt>
                <c:pt idx="43">
                  <c:v>58.31886350361776</c:v>
                </c:pt>
                <c:pt idx="44">
                  <c:v>58.69102247187048</c:v>
                </c:pt>
                <c:pt idx="45">
                  <c:v>59.030634151452</c:v>
                </c:pt>
                <c:pt idx="46">
                  <c:v>59.33847064493515</c:v>
                </c:pt>
                <c:pt idx="47">
                  <c:v>59.61529721164924</c:v>
                </c:pt>
                <c:pt idx="48">
                  <c:v>59.8618716318591</c:v>
                </c:pt>
                <c:pt idx="49">
                  <c:v>60.07894363838932</c:v>
                </c:pt>
                <c:pt idx="50">
                  <c:v>60.2672544095967</c:v>
                </c:pt>
                <c:pt idx="51">
                  <c:v>60.42753611831281</c:v>
                </c:pt>
                <c:pt idx="52">
                  <c:v>60.56051152212896</c:v>
                </c:pt>
                <c:pt idx="53">
                  <c:v>60.66689361030348</c:v>
                </c:pt>
                <c:pt idx="54">
                  <c:v>60.74738529404858</c:v>
                </c:pt>
                <c:pt idx="55">
                  <c:v>60.8026791366978</c:v>
                </c:pt>
                <c:pt idx="56">
                  <c:v>60.83345712066802</c:v>
                </c:pt>
                <c:pt idx="57">
                  <c:v>60.84039044839219</c:v>
                </c:pt>
                <c:pt idx="58">
                  <c:v>60.8241393746336</c:v>
                </c:pt>
                <c:pt idx="59">
                  <c:v>60.78535306782696</c:v>
                </c:pt>
                <c:pt idx="60">
                  <c:v>60.72466949825601</c:v>
                </c:pt>
                <c:pt idx="61">
                  <c:v>60.64271535105304</c:v>
                </c:pt>
                <c:pt idx="62">
                  <c:v>60.5401059621398</c:v>
                </c:pt>
                <c:pt idx="63">
                  <c:v>60.41744527539354</c:v>
                </c:pt>
                <c:pt idx="64">
                  <c:v>60.27532581941223</c:v>
                </c:pt>
                <c:pt idx="65">
                  <c:v>60.1143287023452</c:v>
                </c:pt>
                <c:pt idx="66">
                  <c:v>59.93502362343406</c:v>
                </c:pt>
                <c:pt idx="67">
                  <c:v>59.73796889992145</c:v>
                </c:pt>
                <c:pt idx="68">
                  <c:v>59.52371150811486</c:v>
                </c:pt>
                <c:pt idx="69">
                  <c:v>59.29278713746758</c:v>
                </c:pt>
                <c:pt idx="70">
                  <c:v>59.04572025658767</c:v>
                </c:pt>
                <c:pt idx="71">
                  <c:v>58.78302419017923</c:v>
                </c:pt>
                <c:pt idx="72">
                  <c:v>58.50520120597562</c:v>
                </c:pt>
                <c:pt idx="73">
                  <c:v>58.21274261077864</c:v>
                </c:pt>
                <c:pt idx="74">
                  <c:v>57.90612885478272</c:v>
                </c:pt>
                <c:pt idx="75">
                  <c:v>57.58582964340926</c:v>
                </c:pt>
                <c:pt idx="76">
                  <c:v>57.25230405592367</c:v>
                </c:pt>
                <c:pt idx="77">
                  <c:v>56.90600067016135</c:v>
                </c:pt>
                <c:pt idx="78">
                  <c:v>56.54735769272816</c:v>
                </c:pt>
                <c:pt idx="79">
                  <c:v>56.17680309407383</c:v>
                </c:pt>
                <c:pt idx="80">
                  <c:v>55.79475474789501</c:v>
                </c:pt>
                <c:pt idx="81">
                  <c:v>55.40162057433694</c:v>
                </c:pt>
                <c:pt idx="82">
                  <c:v>54.99779868651503</c:v>
                </c:pt>
                <c:pt idx="83">
                  <c:v>54.58367753989344</c:v>
                </c:pt>
                <c:pt idx="84">
                  <c:v>54.15963608412394</c:v>
                </c:pt>
                <c:pt idx="85">
                  <c:v>53.726043916902</c:v>
                </c:pt>
                <c:pt idx="86">
                  <c:v>53.28326143952977</c:v>
                </c:pt>
                <c:pt idx="87">
                  <c:v>52.83164001379657</c:v>
                </c:pt>
                <c:pt idx="88">
                  <c:v>52.37152211988678</c:v>
                </c:pt>
                <c:pt idx="89">
                  <c:v>51.90324151499995</c:v>
                </c:pt>
                <c:pt idx="90">
                  <c:v>51.42712339242462</c:v>
                </c:pt>
                <c:pt idx="91">
                  <c:v>50.94348454080075</c:v>
                </c:pt>
                <c:pt idx="92">
                  <c:v>50.45263350333801</c:v>
                </c:pt>
                <c:pt idx="93">
                  <c:v>49.95487073676613</c:v>
                </c:pt>
                <c:pt idx="94">
                  <c:v>49.45048876982803</c:v>
                </c:pt>
                <c:pt idx="95">
                  <c:v>48.93977236111387</c:v>
                </c:pt>
                <c:pt idx="96">
                  <c:v>48.42299865607652</c:v>
                </c:pt>
                <c:pt idx="97">
                  <c:v>47.90043734306941</c:v>
                </c:pt>
                <c:pt idx="98">
                  <c:v>47.37235080825685</c:v>
                </c:pt>
                <c:pt idx="99">
                  <c:v>46.8389942892698</c:v>
                </c:pt>
                <c:pt idx="100">
                  <c:v>46.30061602748619</c:v>
                </c:pt>
                <c:pt idx="101">
                  <c:v>45.75745741882614</c:v>
                </c:pt>
                <c:pt idx="102">
                  <c:v>45.20975316296121</c:v>
                </c:pt>
                <c:pt idx="103">
                  <c:v>44.6577314108491</c:v>
                </c:pt>
                <c:pt idx="104">
                  <c:v>44.10161391051774</c:v>
                </c:pt>
                <c:pt idx="105">
                  <c:v>43.54161615101587</c:v>
                </c:pt>
                <c:pt idx="106">
                  <c:v>42.97794750447779</c:v>
                </c:pt>
                <c:pt idx="107">
                  <c:v>42.41081136623604</c:v>
                </c:pt>
                <c:pt idx="108">
                  <c:v>41.84040529294153</c:v>
                </c:pt>
                <c:pt idx="109">
                  <c:v>41.26692113863268</c:v>
                </c:pt>
                <c:pt idx="110">
                  <c:v>40.69054518873564</c:v>
                </c:pt>
                <c:pt idx="111">
                  <c:v>40.11145829194798</c:v>
                </c:pt>
                <c:pt idx="112">
                  <c:v>39.52983598998662</c:v>
                </c:pt>
                <c:pt idx="113">
                  <c:v>38.94584864517724</c:v>
                </c:pt>
                <c:pt idx="114">
                  <c:v>38.35966156586786</c:v>
                </c:pt>
                <c:pt idx="115">
                  <c:v>37.77143512965695</c:v>
                </c:pt>
                <c:pt idx="116">
                  <c:v>37.18132490441403</c:v>
                </c:pt>
                <c:pt idx="117">
                  <c:v>36.58948176711579</c:v>
                </c:pt>
                <c:pt idx="118">
                  <c:v>35.99605202046483</c:v>
                </c:pt>
                <c:pt idx="119">
                  <c:v>35.40117750730779</c:v>
                </c:pt>
              </c:numCache>
            </c:numRef>
          </c:yVal>
          <c:smooth val="1"/>
          <c:extLst xmlns:c16r2="http://schemas.microsoft.com/office/drawing/2015/06/chart">
            <c:ext xmlns:c16="http://schemas.microsoft.com/office/drawing/2014/chart" uri="{C3380CC4-5D6E-409C-BE32-E72D297353CC}">
              <c16:uniqueId val="{00000003-09EE-4C17-A7C4-45EEFFFE373A}"/>
            </c:ext>
          </c:extLst>
        </c:ser>
        <c:ser>
          <c:idx val="4"/>
          <c:order val="4"/>
          <c:tx>
            <c:strRef>
              <c:f>'SA-Disposal-G'!$O$123</c:f>
              <c:strCache>
                <c:ptCount val="1"/>
                <c:pt idx="0">
                  <c:v>SHUD Deaths for 1x parameter level</c:v>
                </c:pt>
              </c:strCache>
            </c:strRef>
          </c:tx>
          <c:spPr>
            <a:ln w="38100">
              <a:solidFill>
                <a:schemeClr val="accent2"/>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O$3:$O$122</c:f>
              <c:numCache>
                <c:formatCode>General</c:formatCode>
                <c:ptCount val="120"/>
                <c:pt idx="0">
                  <c:v>0.0</c:v>
                </c:pt>
                <c:pt idx="1">
                  <c:v>0.871809759355165</c:v>
                </c:pt>
                <c:pt idx="2">
                  <c:v>2.019605970605153</c:v>
                </c:pt>
                <c:pt idx="3">
                  <c:v>3.433415424821942</c:v>
                </c:pt>
                <c:pt idx="4">
                  <c:v>5.10402980316967</c:v>
                </c:pt>
                <c:pt idx="5">
                  <c:v>7.022788235370172</c:v>
                </c:pt>
                <c:pt idx="6">
                  <c:v>9.18147952783429</c:v>
                </c:pt>
                <c:pt idx="7">
                  <c:v>11.57226539396834</c:v>
                </c:pt>
                <c:pt idx="8">
                  <c:v>14.18762004592577</c:v>
                </c:pt>
                <c:pt idx="9">
                  <c:v>17.02028275482285</c:v>
                </c:pt>
                <c:pt idx="10">
                  <c:v>20.06322068298762</c:v>
                </c:pt>
                <c:pt idx="11">
                  <c:v>23.30959984393622</c:v>
                </c:pt>
                <c:pt idx="12">
                  <c:v>26.7527624846236</c:v>
                </c:pt>
                <c:pt idx="13">
                  <c:v>28.43848911287555</c:v>
                </c:pt>
                <c:pt idx="14">
                  <c:v>30.08230635218802</c:v>
                </c:pt>
                <c:pt idx="15">
                  <c:v>31.68045699158856</c:v>
                </c:pt>
                <c:pt idx="16">
                  <c:v>33.23190570492715</c:v>
                </c:pt>
                <c:pt idx="17">
                  <c:v>34.73604916051194</c:v>
                </c:pt>
                <c:pt idx="18">
                  <c:v>36.19262021368068</c:v>
                </c:pt>
                <c:pt idx="19">
                  <c:v>37.60161876304505</c:v>
                </c:pt>
                <c:pt idx="20">
                  <c:v>38.96325680680424</c:v>
                </c:pt>
                <c:pt idx="21">
                  <c:v>40.27791466555677</c:v>
                </c:pt>
                <c:pt idx="22">
                  <c:v>41.5461060185637</c:v>
                </c:pt>
                <c:pt idx="23">
                  <c:v>42.7684499062129</c:v>
                </c:pt>
                <c:pt idx="24">
                  <c:v>43.94564824737741</c:v>
                </c:pt>
                <c:pt idx="25">
                  <c:v>45.07846773045971</c:v>
                </c:pt>
                <c:pt idx="26">
                  <c:v>46.1643976430019</c:v>
                </c:pt>
                <c:pt idx="27">
                  <c:v>47.20400332890672</c:v>
                </c:pt>
                <c:pt idx="28">
                  <c:v>48.19790190732201</c:v>
                </c:pt>
                <c:pt idx="29">
                  <c:v>49.14674900035465</c:v>
                </c:pt>
                <c:pt idx="30">
                  <c:v>50.05123219595671</c:v>
                </c:pt>
                <c:pt idx="31">
                  <c:v>50.91206551062555</c:v>
                </c:pt>
                <c:pt idx="32">
                  <c:v>51.72998467396587</c:v>
                </c:pt>
                <c:pt idx="33">
                  <c:v>52.5057430871097</c:v>
                </c:pt>
                <c:pt idx="34">
                  <c:v>53.24010833670423</c:v>
                </c:pt>
                <c:pt idx="35">
                  <c:v>53.93385916978599</c:v>
                </c:pt>
                <c:pt idx="36">
                  <c:v>54.58778285351318</c:v>
                </c:pt>
                <c:pt idx="37">
                  <c:v>55.20267285849336</c:v>
                </c:pt>
                <c:pt idx="38">
                  <c:v>55.77932681617257</c:v>
                </c:pt>
                <c:pt idx="39">
                  <c:v>56.31853898630397</c:v>
                </c:pt>
                <c:pt idx="40">
                  <c:v>56.82110404172577</c:v>
                </c:pt>
                <c:pt idx="41">
                  <c:v>57.28781570176788</c:v>
                </c:pt>
                <c:pt idx="42">
                  <c:v>57.71946549021929</c:v>
                </c:pt>
                <c:pt idx="43">
                  <c:v>58.11684162511519</c:v>
                </c:pt>
                <c:pt idx="44">
                  <c:v>58.48072802476671</c:v>
                </c:pt>
                <c:pt idx="45">
                  <c:v>58.81190341694109</c:v>
                </c:pt>
                <c:pt idx="46">
                  <c:v>59.11114054009659</c:v>
                </c:pt>
                <c:pt idx="47">
                  <c:v>59.37920542723997</c:v>
                </c:pt>
                <c:pt idx="48">
                  <c:v>59.61685676431004</c:v>
                </c:pt>
                <c:pt idx="49">
                  <c:v>59.824845316063</c:v>
                </c:pt>
                <c:pt idx="50">
                  <c:v>60.00391341337652</c:v>
                </c:pt>
                <c:pt idx="51">
                  <c:v>60.15479449659689</c:v>
                </c:pt>
                <c:pt idx="52">
                  <c:v>60.27821270030167</c:v>
                </c:pt>
                <c:pt idx="53">
                  <c:v>60.37488249476216</c:v>
                </c:pt>
                <c:pt idx="54">
                  <c:v>60.44550837088704</c:v>
                </c:pt>
                <c:pt idx="55">
                  <c:v>60.49078456512319</c:v>
                </c:pt>
                <c:pt idx="56">
                  <c:v>60.51139482126892</c:v>
                </c:pt>
                <c:pt idx="57">
                  <c:v>60.50801218634306</c:v>
                </c:pt>
                <c:pt idx="58">
                  <c:v>60.48129883795373</c:v>
                </c:pt>
                <c:pt idx="59">
                  <c:v>60.4319059408028</c:v>
                </c:pt>
                <c:pt idx="60">
                  <c:v>60.36047353013877</c:v>
                </c:pt>
                <c:pt idx="61">
                  <c:v>60.2676304201455</c:v>
                </c:pt>
                <c:pt idx="62">
                  <c:v>60.1539941354002</c:v>
                </c:pt>
                <c:pt idx="63">
                  <c:v>60.02017086366941</c:v>
                </c:pt>
                <c:pt idx="64">
                  <c:v>59.86675542842558</c:v>
                </c:pt>
                <c:pt idx="65">
                  <c:v>59.6943312795639</c:v>
                </c:pt>
                <c:pt idx="66">
                  <c:v>59.50347050093692</c:v>
                </c:pt>
                <c:pt idx="67">
                  <c:v>59.2947338333931</c:v>
                </c:pt>
                <c:pt idx="68">
                  <c:v>59.0686707120944</c:v>
                </c:pt>
                <c:pt idx="69">
                  <c:v>58.82581931696786</c:v>
                </c:pt>
                <c:pt idx="70">
                  <c:v>58.56670663521481</c:v>
                </c:pt>
                <c:pt idx="71">
                  <c:v>58.29184853487454</c:v>
                </c:pt>
                <c:pt idx="72">
                  <c:v>58.00174984850223</c:v>
                </c:pt>
                <c:pt idx="73">
                  <c:v>57.69690446607056</c:v>
                </c:pt>
                <c:pt idx="74">
                  <c:v>57.37779543627998</c:v>
                </c:pt>
                <c:pt idx="75">
                  <c:v>57.04489507549199</c:v>
                </c:pt>
                <c:pt idx="76">
                  <c:v>56.69866508356754</c:v>
                </c:pt>
                <c:pt idx="77">
                  <c:v>56.33955666592014</c:v>
                </c:pt>
                <c:pt idx="78">
                  <c:v>55.9680106611661</c:v>
                </c:pt>
                <c:pt idx="79">
                  <c:v>55.58445767374961</c:v>
                </c:pt>
                <c:pt idx="80">
                  <c:v>55.18931821100895</c:v>
                </c:pt>
                <c:pt idx="81">
                  <c:v>54.78300282414284</c:v>
                </c:pt>
                <c:pt idx="82">
                  <c:v>54.36591225260808</c:v>
                </c:pt>
                <c:pt idx="83">
                  <c:v>53.93843757147344</c:v>
                </c:pt>
                <c:pt idx="84">
                  <c:v>53.50096034131898</c:v>
                </c:pt>
                <c:pt idx="85">
                  <c:v>53.05385276027229</c:v>
                </c:pt>
                <c:pt idx="86">
                  <c:v>52.5974778178259</c:v>
                </c:pt>
                <c:pt idx="87">
                  <c:v>52.13218945007088</c:v>
                </c:pt>
                <c:pt idx="88">
                  <c:v>51.65833269604478</c:v>
                </c:pt>
                <c:pt idx="89">
                  <c:v>51.17624385488434</c:v>
                </c:pt>
                <c:pt idx="90">
                  <c:v>50.68625064350544</c:v>
                </c:pt>
                <c:pt idx="91">
                  <c:v>50.18867235455986</c:v>
                </c:pt>
                <c:pt idx="92">
                  <c:v>49.68382001442196</c:v>
                </c:pt>
                <c:pt idx="93">
                  <c:v>49.17199654098908</c:v>
                </c:pt>
                <c:pt idx="94">
                  <c:v>48.65349690109304</c:v>
                </c:pt>
                <c:pt idx="95">
                  <c:v>48.12860826732735</c:v>
                </c:pt>
                <c:pt idx="96">
                  <c:v>47.5976101741248</c:v>
                </c:pt>
                <c:pt idx="97">
                  <c:v>47.06077467291784</c:v>
                </c:pt>
                <c:pt idx="98">
                  <c:v>46.51836648624609</c:v>
                </c:pt>
                <c:pt idx="99">
                  <c:v>45.97064316066194</c:v>
                </c:pt>
                <c:pt idx="100">
                  <c:v>45.41785521832198</c:v>
                </c:pt>
                <c:pt idx="101">
                  <c:v>44.86024630715642</c:v>
                </c:pt>
                <c:pt idx="102">
                  <c:v>44.2980533495012</c:v>
                </c:pt>
                <c:pt idx="103">
                  <c:v>43.73150668911249</c:v>
                </c:pt>
                <c:pt idx="104">
                  <c:v>43.1608302364773</c:v>
                </c:pt>
                <c:pt idx="105">
                  <c:v>42.58624161234413</c:v>
                </c:pt>
                <c:pt idx="106">
                  <c:v>42.00795228941274</c:v>
                </c:pt>
                <c:pt idx="107">
                  <c:v>41.42616773211585</c:v>
                </c:pt>
                <c:pt idx="108">
                  <c:v>40.84108753444886</c:v>
                </c:pt>
                <c:pt idx="109">
                  <c:v>40.25290555580249</c:v>
                </c:pt>
                <c:pt idx="110">
                  <c:v>39.66181005474596</c:v>
                </c:pt>
                <c:pt idx="111">
                  <c:v>39.06798382074503</c:v>
                </c:pt>
                <c:pt idx="112">
                  <c:v>38.47160430377895</c:v>
                </c:pt>
                <c:pt idx="113">
                  <c:v>37.87284374182877</c:v>
                </c:pt>
                <c:pt idx="114">
                  <c:v>37.27186928622385</c:v>
                </c:pt>
                <c:pt idx="115">
                  <c:v>36.66884312483362</c:v>
                </c:pt>
                <c:pt idx="116">
                  <c:v>36.06392260308817</c:v>
                </c:pt>
                <c:pt idx="117">
                  <c:v>35.45726034282725</c:v>
                </c:pt>
                <c:pt idx="118">
                  <c:v>34.84900435897325</c:v>
                </c:pt>
                <c:pt idx="119">
                  <c:v>34.23929817402463</c:v>
                </c:pt>
              </c:numCache>
            </c:numRef>
          </c:yVal>
          <c:smooth val="1"/>
          <c:extLst xmlns:c16r2="http://schemas.microsoft.com/office/drawing/2015/06/chart">
            <c:ext xmlns:c16="http://schemas.microsoft.com/office/drawing/2014/chart" uri="{C3380CC4-5D6E-409C-BE32-E72D297353CC}">
              <c16:uniqueId val="{00000004-09EE-4C17-A7C4-45EEFFFE373A}"/>
            </c:ext>
          </c:extLst>
        </c:ser>
        <c:ser>
          <c:idx val="1"/>
          <c:order val="5"/>
          <c:tx>
            <c:strRef>
              <c:f>'SA-Disposal-G'!$X$123</c:f>
              <c:strCache>
                <c:ptCount val="1"/>
                <c:pt idx="0">
                  <c:v>SHUD Deaths for 0.75x parameter level</c:v>
                </c:pt>
              </c:strCache>
            </c:strRef>
          </c:tx>
          <c:spPr>
            <a:ln w="6350">
              <a:solidFill>
                <a:schemeClr val="accent2"/>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X$3:$X$122</c:f>
              <c:numCache>
                <c:formatCode>General</c:formatCode>
                <c:ptCount val="120"/>
                <c:pt idx="0">
                  <c:v>0.0</c:v>
                </c:pt>
                <c:pt idx="1">
                  <c:v>0.871809759355347</c:v>
                </c:pt>
                <c:pt idx="2">
                  <c:v>2.019267997011139</c:v>
                </c:pt>
                <c:pt idx="3">
                  <c:v>3.432406171300454</c:v>
                </c:pt>
                <c:pt idx="4">
                  <c:v>5.102019068004235</c:v>
                </c:pt>
                <c:pt idx="5">
                  <c:v>7.019447550716177</c:v>
                </c:pt>
                <c:pt idx="6">
                  <c:v>9.17648095121972</c:v>
                </c:pt>
                <c:pt idx="7">
                  <c:v>11.5652804363931</c:v>
                </c:pt>
                <c:pt idx="8">
                  <c:v>14.17831871575431</c:v>
                </c:pt>
                <c:pt idx="9">
                  <c:v>17.00833270058251</c:v>
                </c:pt>
                <c:pt idx="10">
                  <c:v>20.04828642137877</c:v>
                </c:pt>
                <c:pt idx="11">
                  <c:v>23.29134206193038</c:v>
                </c:pt>
                <c:pt idx="12">
                  <c:v>26.73083740659768</c:v>
                </c:pt>
                <c:pt idx="13">
                  <c:v>28.41254792541331</c:v>
                </c:pt>
                <c:pt idx="14">
                  <c:v>30.05229478665433</c:v>
                </c:pt>
                <c:pt idx="15">
                  <c:v>31.64630715416251</c:v>
                </c:pt>
                <c:pt idx="16">
                  <c:v>33.19353826038295</c:v>
                </c:pt>
                <c:pt idx="17">
                  <c:v>34.69337478487081</c:v>
                </c:pt>
                <c:pt idx="18">
                  <c:v>36.14554080558123</c:v>
                </c:pt>
                <c:pt idx="19">
                  <c:v>37.55002846469367</c:v>
                </c:pt>
                <c:pt idx="20">
                  <c:v>38.90704287318619</c:v>
                </c:pt>
                <c:pt idx="21">
                  <c:v>40.21695821233343</c:v>
                </c:pt>
                <c:pt idx="22">
                  <c:v>41.4802826726057</c:v>
                </c:pt>
                <c:pt idx="23">
                  <c:v>42.69763037762245</c:v>
                </c:pt>
                <c:pt idx="24">
                  <c:v>43.86969883782244</c:v>
                </c:pt>
                <c:pt idx="25">
                  <c:v>44.9972507895063</c:v>
                </c:pt>
                <c:pt idx="26">
                  <c:v>46.07777138018177</c:v>
                </c:pt>
                <c:pt idx="27">
                  <c:v>47.111822630574</c:v>
                </c:pt>
                <c:pt idx="28">
                  <c:v>48.10001862904392</c:v>
                </c:pt>
                <c:pt idx="29">
                  <c:v>49.04301224615228</c:v>
                </c:pt>
                <c:pt idx="30">
                  <c:v>49.94148858298689</c:v>
                </c:pt>
                <c:pt idx="31">
                  <c:v>50.79615942149102</c:v>
                </c:pt>
                <c:pt idx="32">
                  <c:v>51.60775849831926</c:v>
                </c:pt>
                <c:pt idx="33">
                  <c:v>52.37703745381602</c:v>
                </c:pt>
                <c:pt idx="34">
                  <c:v>53.10476233751573</c:v>
                </c:pt>
                <c:pt idx="35">
                  <c:v>53.79171057521634</c:v>
                </c:pt>
                <c:pt idx="36">
                  <c:v>54.4386683214541</c:v>
                </c:pt>
                <c:pt idx="37">
                  <c:v>55.04642813594428</c:v>
                </c:pt>
                <c:pt idx="38">
                  <c:v>55.61578693436464</c:v>
                </c:pt>
                <c:pt idx="39">
                  <c:v>56.14753844743291</c:v>
                </c:pt>
                <c:pt idx="40">
                  <c:v>56.64247700003398</c:v>
                </c:pt>
                <c:pt idx="41">
                  <c:v>57.10139613835713</c:v>
                </c:pt>
                <c:pt idx="42">
                  <c:v>57.52508738171854</c:v>
                </c:pt>
                <c:pt idx="43">
                  <c:v>57.9143391062757</c:v>
                </c:pt>
                <c:pt idx="44">
                  <c:v>58.26993554505243</c:v>
                </c:pt>
                <c:pt idx="45">
                  <c:v>58.59265589117048</c:v>
                </c:pt>
                <c:pt idx="46">
                  <c:v>58.88327349318939</c:v>
                </c:pt>
                <c:pt idx="47">
                  <c:v>59.1425551331291</c:v>
                </c:pt>
                <c:pt idx="48">
                  <c:v>59.37126037906251</c:v>
                </c:pt>
                <c:pt idx="49">
                  <c:v>59.57014100528944</c:v>
                </c:pt>
                <c:pt idx="50">
                  <c:v>59.73994047397077</c:v>
                </c:pt>
                <c:pt idx="51">
                  <c:v>59.88139347289489</c:v>
                </c:pt>
                <c:pt idx="52">
                  <c:v>59.99522549472131</c:v>
                </c:pt>
                <c:pt idx="53">
                  <c:v>60.08215247300832</c:v>
                </c:pt>
                <c:pt idx="54">
                  <c:v>60.14288046179998</c:v>
                </c:pt>
                <c:pt idx="55">
                  <c:v>60.17810535528556</c:v>
                </c:pt>
                <c:pt idx="56">
                  <c:v>60.1885126444321</c:v>
                </c:pt>
                <c:pt idx="57">
                  <c:v>60.17477720780535</c:v>
                </c:pt>
                <c:pt idx="58">
                  <c:v>60.13756313398194</c:v>
                </c:pt>
                <c:pt idx="59">
                  <c:v>60.07752357320597</c:v>
                </c:pt>
                <c:pt idx="60">
                  <c:v>59.99530061611344</c:v>
                </c:pt>
                <c:pt idx="61">
                  <c:v>59.89152519749423</c:v>
                </c:pt>
                <c:pt idx="62">
                  <c:v>59.76681702325877</c:v>
                </c:pt>
                <c:pt idx="63">
                  <c:v>59.6217845188467</c:v>
                </c:pt>
                <c:pt idx="64">
                  <c:v>59.45702479748599</c:v>
                </c:pt>
                <c:pt idx="65">
                  <c:v>59.27312364677268</c:v>
                </c:pt>
                <c:pt idx="66">
                  <c:v>59.07065553218586</c:v>
                </c:pt>
                <c:pt idx="67">
                  <c:v>58.85018361623924</c:v>
                </c:pt>
                <c:pt idx="68">
                  <c:v>58.61225979203104</c:v>
                </c:pt>
                <c:pt idx="69">
                  <c:v>58.35742473004619</c:v>
                </c:pt>
                <c:pt idx="70">
                  <c:v>58.08620793714945</c:v>
                </c:pt>
                <c:pt idx="71">
                  <c:v>57.79912782674591</c:v>
                </c:pt>
                <c:pt idx="72">
                  <c:v>57.49669179917964</c:v>
                </c:pt>
                <c:pt idx="73">
                  <c:v>57.17939633148503</c:v>
                </c:pt>
                <c:pt idx="74">
                  <c:v>56.8477270756476</c:v>
                </c:pt>
                <c:pt idx="75">
                  <c:v>56.50215896462718</c:v>
                </c:pt>
                <c:pt idx="76">
                  <c:v>56.14315632537677</c:v>
                </c:pt>
                <c:pt idx="77">
                  <c:v>55.77117299821757</c:v>
                </c:pt>
                <c:pt idx="78">
                  <c:v>55.38665246189839</c:v>
                </c:pt>
                <c:pt idx="79">
                  <c:v>54.99002796375898</c:v>
                </c:pt>
                <c:pt idx="80">
                  <c:v>54.58172265442563</c:v>
                </c:pt>
                <c:pt idx="81">
                  <c:v>54.16214972653028</c:v>
                </c:pt>
                <c:pt idx="82">
                  <c:v>53.73171255694833</c:v>
                </c:pt>
                <c:pt idx="83">
                  <c:v>53.29080485210284</c:v>
                </c:pt>
                <c:pt idx="84">
                  <c:v>52.83981079590985</c:v>
                </c:pt>
                <c:pt idx="85">
                  <c:v>52.37910519996058</c:v>
                </c:pt>
                <c:pt idx="86">
                  <c:v>51.90905365556937</c:v>
                </c:pt>
                <c:pt idx="87">
                  <c:v>51.43001268734088</c:v>
                </c:pt>
                <c:pt idx="88">
                  <c:v>50.94232990793371</c:v>
                </c:pt>
                <c:pt idx="89">
                  <c:v>50.44634417371267</c:v>
                </c:pt>
                <c:pt idx="90">
                  <c:v>49.94238574102351</c:v>
                </c:pt>
                <c:pt idx="91">
                  <c:v>49.430776422808</c:v>
                </c:pt>
                <c:pt idx="92">
                  <c:v>48.91182974534564</c:v>
                </c:pt>
                <c:pt idx="93">
                  <c:v>48.38585110487925</c:v>
                </c:pt>
                <c:pt idx="94">
                  <c:v>47.85313792391503</c:v>
                </c:pt>
                <c:pt idx="95">
                  <c:v>47.31397980702857</c:v>
                </c:pt>
                <c:pt idx="96">
                  <c:v>46.7686586959749</c:v>
                </c:pt>
                <c:pt idx="97">
                  <c:v>46.21744902396144</c:v>
                </c:pt>
                <c:pt idx="98">
                  <c:v>45.66061786891596</c:v>
                </c:pt>
                <c:pt idx="99">
                  <c:v>45.0984251056309</c:v>
                </c:pt>
                <c:pt idx="100">
                  <c:v>44.53112355664678</c:v>
                </c:pt>
                <c:pt idx="101">
                  <c:v>43.95895914177068</c:v>
                </c:pt>
                <c:pt idx="102">
                  <c:v>43.38217102611016</c:v>
                </c:pt>
                <c:pt idx="103">
                  <c:v>42.80099176655222</c:v>
                </c:pt>
                <c:pt idx="104">
                  <c:v>42.21564745657965</c:v>
                </c:pt>
                <c:pt idx="105">
                  <c:v>41.62635786936575</c:v>
                </c:pt>
                <c:pt idx="106">
                  <c:v>41.03333659906615</c:v>
                </c:pt>
                <c:pt idx="107">
                  <c:v>40.43679120025522</c:v>
                </c:pt>
                <c:pt idx="108">
                  <c:v>39.83692332545343</c:v>
                </c:pt>
                <c:pt idx="109">
                  <c:v>39.23392886069136</c:v>
                </c:pt>
                <c:pt idx="110">
                  <c:v>38.62799805907398</c:v>
                </c:pt>
                <c:pt idx="111">
                  <c:v>38.01931567231568</c:v>
                </c:pt>
                <c:pt idx="112">
                  <c:v>37.40806108020517</c:v>
                </c:pt>
                <c:pt idx="113">
                  <c:v>36.79440841797846</c:v>
                </c:pt>
                <c:pt idx="114">
                  <c:v>36.17852670158927</c:v>
                </c:pt>
                <c:pt idx="115">
                  <c:v>35.56057995084645</c:v>
                </c:pt>
                <c:pt idx="116">
                  <c:v>34.94072731041754</c:v>
                </c:pt>
                <c:pt idx="117">
                  <c:v>34.3191231686878</c:v>
                </c:pt>
                <c:pt idx="118">
                  <c:v>33.69591727446531</c:v>
                </c:pt>
                <c:pt idx="119">
                  <c:v>33.07125485153689</c:v>
                </c:pt>
              </c:numCache>
            </c:numRef>
          </c:yVal>
          <c:smooth val="1"/>
          <c:extLst xmlns:c16r2="http://schemas.microsoft.com/office/drawing/2015/06/chart">
            <c:ext xmlns:c16="http://schemas.microsoft.com/office/drawing/2014/chart" uri="{C3380CC4-5D6E-409C-BE32-E72D297353CC}">
              <c16:uniqueId val="{00000005-09EE-4C17-A7C4-45EEFFFE373A}"/>
            </c:ext>
          </c:extLst>
        </c:ser>
        <c:ser>
          <c:idx val="5"/>
          <c:order val="6"/>
          <c:tx>
            <c:strRef>
              <c:f>'SA-Disposal-G'!$G$123</c:f>
              <c:strCache>
                <c:ptCount val="1"/>
                <c:pt idx="0">
                  <c:v>Total Deaths for 1.25x parameter level</c:v>
                </c:pt>
              </c:strCache>
            </c:strRef>
          </c:tx>
          <c:spPr>
            <a:ln w="76200">
              <a:solidFill>
                <a:schemeClr val="tx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G$3:$G$122</c:f>
              <c:numCache>
                <c:formatCode>General</c:formatCode>
                <c:ptCount val="120"/>
                <c:pt idx="0">
                  <c:v>0.0</c:v>
                </c:pt>
                <c:pt idx="1">
                  <c:v>-0.84747562998059</c:v>
                </c:pt>
                <c:pt idx="2">
                  <c:v>-1.6154285515016</c:v>
                </c:pt>
                <c:pt idx="3">
                  <c:v>-2.308147033140266</c:v>
                </c:pt>
                <c:pt idx="4">
                  <c:v>-2.927854976779781</c:v>
                </c:pt>
                <c:pt idx="5">
                  <c:v>-3.476698446363696</c:v>
                </c:pt>
                <c:pt idx="6">
                  <c:v>-3.956501144199956</c:v>
                </c:pt>
                <c:pt idx="7">
                  <c:v>-4.368844819631875</c:v>
                </c:pt>
                <c:pt idx="8">
                  <c:v>-4.715132082287166</c:v>
                </c:pt>
                <c:pt idx="9">
                  <c:v>-4.996635276695764</c:v>
                </c:pt>
                <c:pt idx="10">
                  <c:v>-5.214534318802713</c:v>
                </c:pt>
                <c:pt idx="11">
                  <c:v>-5.369945798677827</c:v>
                </c:pt>
                <c:pt idx="12">
                  <c:v>-5.463945180561767</c:v>
                </c:pt>
                <c:pt idx="13">
                  <c:v>-6.017750846671547</c:v>
                </c:pt>
                <c:pt idx="14">
                  <c:v>-6.562055974944984</c:v>
                </c:pt>
                <c:pt idx="15">
                  <c:v>-7.09963911445316</c:v>
                </c:pt>
                <c:pt idx="16">
                  <c:v>-7.632313229449195</c:v>
                </c:pt>
                <c:pt idx="17">
                  <c:v>-8.16158910333338</c:v>
                </c:pt>
                <c:pt idx="18">
                  <c:v>-8.688731598411005</c:v>
                </c:pt>
                <c:pt idx="19">
                  <c:v>-9.214802435985346</c:v>
                </c:pt>
                <c:pt idx="20">
                  <c:v>-9.740694647950841</c:v>
                </c:pt>
                <c:pt idx="21">
                  <c:v>-10.26716041938244</c:v>
                </c:pt>
                <c:pt idx="22">
                  <c:v>-10.79483367137927</c:v>
                </c:pt>
                <c:pt idx="23">
                  <c:v>-11.3242484508678</c:v>
                </c:pt>
                <c:pt idx="24">
                  <c:v>-11.85585397142622</c:v>
                </c:pt>
                <c:pt idx="25">
                  <c:v>-12.39002697369624</c:v>
                </c:pt>
                <c:pt idx="26">
                  <c:v>-12.92796947679003</c:v>
                </c:pt>
                <c:pt idx="27">
                  <c:v>-13.4700016100695</c:v>
                </c:pt>
                <c:pt idx="28">
                  <c:v>-14.01639523704716</c:v>
                </c:pt>
                <c:pt idx="29">
                  <c:v>-14.5673808117871</c:v>
                </c:pt>
                <c:pt idx="30">
                  <c:v>-15.12315191616131</c:v>
                </c:pt>
                <c:pt idx="31">
                  <c:v>-15.68386915411784</c:v>
                </c:pt>
                <c:pt idx="32">
                  <c:v>-16.24966351615102</c:v>
                </c:pt>
                <c:pt idx="33">
                  <c:v>-16.82063930725822</c:v>
                </c:pt>
                <c:pt idx="34">
                  <c:v>-17.39687671334501</c:v>
                </c:pt>
                <c:pt idx="35">
                  <c:v>-17.97843406637649</c:v>
                </c:pt>
                <c:pt idx="36">
                  <c:v>-18.56534985697439</c:v>
                </c:pt>
                <c:pt idx="37">
                  <c:v>-19.15764453381925</c:v>
                </c:pt>
                <c:pt idx="38">
                  <c:v>-19.75532212184062</c:v>
                </c:pt>
                <c:pt idx="39">
                  <c:v>-20.35837321039958</c:v>
                </c:pt>
                <c:pt idx="40">
                  <c:v>-20.96677481497818</c:v>
                </c:pt>
                <c:pt idx="41">
                  <c:v>-21.58049158091308</c:v>
                </c:pt>
                <c:pt idx="42">
                  <c:v>-22.19947689143019</c:v>
                </c:pt>
                <c:pt idx="43">
                  <c:v>-22.82367388505081</c:v>
                </c:pt>
                <c:pt idx="44">
                  <c:v>-23.45301639257541</c:v>
                </c:pt>
                <c:pt idx="45">
                  <c:v>-24.08742980222488</c:v>
                </c:pt>
                <c:pt idx="46">
                  <c:v>-24.72683186020022</c:v>
                </c:pt>
                <c:pt idx="47">
                  <c:v>-25.37113341282038</c:v>
                </c:pt>
                <c:pt idx="48">
                  <c:v>-26.02023909554772</c:v>
                </c:pt>
                <c:pt idx="49">
                  <c:v>-26.67404797345007</c:v>
                </c:pt>
                <c:pt idx="50">
                  <c:v>-27.33245413709774</c:v>
                </c:pt>
                <c:pt idx="51">
                  <c:v>-27.99534725736993</c:v>
                </c:pt>
                <c:pt idx="52">
                  <c:v>-28.66261310489099</c:v>
                </c:pt>
                <c:pt idx="53">
                  <c:v>-29.33413403158465</c:v>
                </c:pt>
                <c:pt idx="54">
                  <c:v>-30.00978941939711</c:v>
                </c:pt>
                <c:pt idx="55">
                  <c:v>-30.6894560984224</c:v>
                </c:pt>
                <c:pt idx="56">
                  <c:v>-31.37300873642544</c:v>
                </c:pt>
                <c:pt idx="57">
                  <c:v>-32.06032020160974</c:v>
                </c:pt>
                <c:pt idx="58">
                  <c:v>-32.75126190030424</c:v>
                </c:pt>
                <c:pt idx="59">
                  <c:v>-33.4457040911092</c:v>
                </c:pt>
                <c:pt idx="60">
                  <c:v>-34.14351617694501</c:v>
                </c:pt>
                <c:pt idx="61">
                  <c:v>-34.8445669763242</c:v>
                </c:pt>
                <c:pt idx="62">
                  <c:v>-35.54872497508977</c:v>
                </c:pt>
                <c:pt idx="63">
                  <c:v>-36.25585855977423</c:v>
                </c:pt>
                <c:pt idx="64">
                  <c:v>-36.96583623365623</c:v>
                </c:pt>
                <c:pt idx="65">
                  <c:v>-37.67852681654895</c:v>
                </c:pt>
                <c:pt idx="66">
                  <c:v>-38.39379962925349</c:v>
                </c:pt>
                <c:pt idx="67">
                  <c:v>-39.11152466358195</c:v>
                </c:pt>
                <c:pt idx="68">
                  <c:v>-39.83157273880815</c:v>
                </c:pt>
                <c:pt idx="69">
                  <c:v>-40.55381564531609</c:v>
                </c:pt>
                <c:pt idx="70">
                  <c:v>-41.27812627623152</c:v>
                </c:pt>
                <c:pt idx="71">
                  <c:v>-42.00437874772596</c:v>
                </c:pt>
                <c:pt idx="72">
                  <c:v>-42.73244850867922</c:v>
                </c:pt>
                <c:pt idx="73">
                  <c:v>-43.46221244032795</c:v>
                </c:pt>
                <c:pt idx="74">
                  <c:v>-44.1935489465115</c:v>
                </c:pt>
                <c:pt idx="75">
                  <c:v>-44.92633803507332</c:v>
                </c:pt>
                <c:pt idx="76">
                  <c:v>-45.6604613909708</c:v>
                </c:pt>
                <c:pt idx="77">
                  <c:v>-46.3958024415957</c:v>
                </c:pt>
                <c:pt idx="78">
                  <c:v>-47.132246414786</c:v>
                </c:pt>
                <c:pt idx="79">
                  <c:v>-47.86968038999859</c:v>
                </c:pt>
                <c:pt idx="80">
                  <c:v>-48.6079933430593</c:v>
                </c:pt>
                <c:pt idx="81">
                  <c:v>-49.34707618491439</c:v>
                </c:pt>
                <c:pt idx="82">
                  <c:v>-50.08682179476681</c:v>
                </c:pt>
                <c:pt idx="83">
                  <c:v>-50.82712504796118</c:v>
                </c:pt>
                <c:pt idx="84">
                  <c:v>-51.56788283896158</c:v>
                </c:pt>
                <c:pt idx="85">
                  <c:v>-52.30899409976907</c:v>
                </c:pt>
                <c:pt idx="86">
                  <c:v>-53.05035981406481</c:v>
                </c:pt>
                <c:pt idx="87">
                  <c:v>-53.791883027388</c:v>
                </c:pt>
                <c:pt idx="88">
                  <c:v>-54.53346885362429</c:v>
                </c:pt>
                <c:pt idx="89">
                  <c:v>-55.27502447805735</c:v>
                </c:pt>
                <c:pt idx="90">
                  <c:v>-56.01645915725294</c:v>
                </c:pt>
                <c:pt idx="91">
                  <c:v>-56.75768421598075</c:v>
                </c:pt>
                <c:pt idx="92">
                  <c:v>-57.49861304141168</c:v>
                </c:pt>
                <c:pt idx="93">
                  <c:v>-58.23916107481035</c:v>
                </c:pt>
                <c:pt idx="94">
                  <c:v>-58.97924580088538</c:v>
                </c:pt>
                <c:pt idx="95">
                  <c:v>-59.71878673501987</c:v>
                </c:pt>
                <c:pt idx="96">
                  <c:v>-60.45770540852955</c:v>
                </c:pt>
                <c:pt idx="97">
                  <c:v>-61.1959253521298</c:v>
                </c:pt>
                <c:pt idx="98">
                  <c:v>-61.93337207775513</c:v>
                </c:pt>
                <c:pt idx="99">
                  <c:v>-62.6699730588879</c:v>
                </c:pt>
                <c:pt idx="100">
                  <c:v>-63.4056577095219</c:v>
                </c:pt>
                <c:pt idx="101">
                  <c:v>-64.14035736189958</c:v>
                </c:pt>
                <c:pt idx="102">
                  <c:v>-64.87400524314188</c:v>
                </c:pt>
                <c:pt idx="103">
                  <c:v>-65.60653645087635</c:v>
                </c:pt>
                <c:pt idx="104">
                  <c:v>-66.33788792798295</c:v>
                </c:pt>
                <c:pt idx="105">
                  <c:v>-67.06799843655038</c:v>
                </c:pt>
                <c:pt idx="106">
                  <c:v>-67.79680853114178</c:v>
                </c:pt>
                <c:pt idx="107">
                  <c:v>-68.52426053144081</c:v>
                </c:pt>
                <c:pt idx="108">
                  <c:v>-69.25029849439596</c:v>
                </c:pt>
                <c:pt idx="109">
                  <c:v>-69.9748681859016</c:v>
                </c:pt>
                <c:pt idx="110">
                  <c:v>-70.69791705211028</c:v>
                </c:pt>
                <c:pt idx="111">
                  <c:v>-71.41939419043925</c:v>
                </c:pt>
                <c:pt idx="112">
                  <c:v>-72.13925032033111</c:v>
                </c:pt>
                <c:pt idx="113">
                  <c:v>-72.85743775382805</c:v>
                </c:pt>
                <c:pt idx="114">
                  <c:v>-73.57391036601985</c:v>
                </c:pt>
                <c:pt idx="115">
                  <c:v>-74.2886235654006</c:v>
                </c:pt>
                <c:pt idx="116">
                  <c:v>-75.0015342642026</c:v>
                </c:pt>
                <c:pt idx="117">
                  <c:v>-75.71260084873465</c:v>
                </c:pt>
                <c:pt idx="118">
                  <c:v>-76.42178314977164</c:v>
                </c:pt>
                <c:pt idx="119">
                  <c:v>-77.12904241303156</c:v>
                </c:pt>
              </c:numCache>
            </c:numRef>
          </c:yVal>
          <c:smooth val="1"/>
          <c:extLst xmlns:c16r2="http://schemas.microsoft.com/office/drawing/2015/06/chart">
            <c:ext xmlns:c16="http://schemas.microsoft.com/office/drawing/2014/chart" uri="{C3380CC4-5D6E-409C-BE32-E72D297353CC}">
              <c16:uniqueId val="{00000006-09EE-4C17-A7C4-45EEFFFE373A}"/>
            </c:ext>
          </c:extLst>
        </c:ser>
        <c:ser>
          <c:idx val="2"/>
          <c:order val="7"/>
          <c:tx>
            <c:strRef>
              <c:f>'SA-Disposal-G'!$P$123</c:f>
              <c:strCache>
                <c:ptCount val="1"/>
                <c:pt idx="0">
                  <c:v>Total Deaths for 1x parameter level</c:v>
                </c:pt>
              </c:strCache>
            </c:strRef>
          </c:tx>
          <c:spPr>
            <a:ln w="28575">
              <a:solidFill>
                <a:schemeClr val="tx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P$3:$P$122</c:f>
              <c:numCache>
                <c:formatCode>General</c:formatCode>
                <c:ptCount val="120"/>
                <c:pt idx="0">
                  <c:v>0.0</c:v>
                </c:pt>
                <c:pt idx="1">
                  <c:v>-0.503323287372768</c:v>
                </c:pt>
                <c:pt idx="2">
                  <c:v>-0.888738768400117</c:v>
                </c:pt>
                <c:pt idx="3">
                  <c:v>-1.160849787639199</c:v>
                </c:pt>
                <c:pt idx="4">
                  <c:v>-1.323579198575226</c:v>
                </c:pt>
                <c:pt idx="5">
                  <c:v>-1.380399378332277</c:v>
                </c:pt>
                <c:pt idx="6">
                  <c:v>-1.334434126833094</c:v>
                </c:pt>
                <c:pt idx="7">
                  <c:v>-1.188538303632731</c:v>
                </c:pt>
                <c:pt idx="8">
                  <c:v>-0.945360133979784</c:v>
                </c:pt>
                <c:pt idx="9">
                  <c:v>-0.607389782524342</c:v>
                </c:pt>
                <c:pt idx="10">
                  <c:v>-0.176997051697435</c:v>
                </c:pt>
                <c:pt idx="11">
                  <c:v>0.343539525085544</c:v>
                </c:pt>
                <c:pt idx="12">
                  <c:v>0.952010391149952</c:v>
                </c:pt>
                <c:pt idx="13">
                  <c:v>0.840580124012877</c:v>
                </c:pt>
                <c:pt idx="14">
                  <c:v>0.728071003517471</c:v>
                </c:pt>
                <c:pt idx="15">
                  <c:v>0.611513260073434</c:v>
                </c:pt>
                <c:pt idx="16">
                  <c:v>0.489256320416689</c:v>
                </c:pt>
                <c:pt idx="17">
                  <c:v>0.35997759037723</c:v>
                </c:pt>
                <c:pt idx="18">
                  <c:v>0.222618648555044</c:v>
                </c:pt>
                <c:pt idx="19">
                  <c:v>0.0763370947656767</c:v>
                </c:pt>
                <c:pt idx="20">
                  <c:v>-0.0795320765661472</c:v>
                </c:pt>
                <c:pt idx="21">
                  <c:v>-0.245507563848378</c:v>
                </c:pt>
                <c:pt idx="22">
                  <c:v>-0.421986860630204</c:v>
                </c:pt>
                <c:pt idx="23">
                  <c:v>-0.609266598751492</c:v>
                </c:pt>
                <c:pt idx="24">
                  <c:v>-0.807559100381741</c:v>
                </c:pt>
                <c:pt idx="25">
                  <c:v>-1.017005904000553</c:v>
                </c:pt>
                <c:pt idx="26">
                  <c:v>-1.239064536262049</c:v>
                </c:pt>
                <c:pt idx="27">
                  <c:v>-1.473871487441602</c:v>
                </c:pt>
                <c:pt idx="28">
                  <c:v>-1.721514432741242</c:v>
                </c:pt>
                <c:pt idx="29">
                  <c:v>-1.982040370772847</c:v>
                </c:pt>
                <c:pt idx="30">
                  <c:v>-2.255460561797417</c:v>
                </c:pt>
                <c:pt idx="31">
                  <c:v>-2.541754749410802</c:v>
                </c:pt>
                <c:pt idx="32">
                  <c:v>-2.840874793038163</c:v>
                </c:pt>
                <c:pt idx="33">
                  <c:v>-3.152747815736256</c:v>
                </c:pt>
                <c:pt idx="34">
                  <c:v>-3.477278951135168</c:v>
                </c:pt>
                <c:pt idx="35">
                  <c:v>-3.814353756869969</c:v>
                </c:pt>
                <c:pt idx="36">
                  <c:v>-4.163840348778074</c:v>
                </c:pt>
                <c:pt idx="37">
                  <c:v>-4.525591299712642</c:v>
                </c:pt>
                <c:pt idx="38">
                  <c:v>-4.899445338536315</c:v>
                </c:pt>
                <c:pt idx="39">
                  <c:v>-5.285231243519092</c:v>
                </c:pt>
                <c:pt idx="40">
                  <c:v>-5.682766969933707</c:v>
                </c:pt>
                <c:pt idx="41">
                  <c:v>-6.091860882434957</c:v>
                </c:pt>
                <c:pt idx="42">
                  <c:v>-6.512312886077638</c:v>
                </c:pt>
                <c:pt idx="43">
                  <c:v>-6.943915458599275</c:v>
                </c:pt>
                <c:pt idx="44">
                  <c:v>-7.386454595258965</c:v>
                </c:pt>
                <c:pt idx="45">
                  <c:v>-7.839710675711603</c:v>
                </c:pt>
                <c:pt idx="46">
                  <c:v>-8.30345926095924</c:v>
                </c:pt>
                <c:pt idx="47">
                  <c:v>-8.777471827186168</c:v>
                </c:pt>
                <c:pt idx="48">
                  <c:v>-9.261516442341371</c:v>
                </c:pt>
                <c:pt idx="49">
                  <c:v>-9.755358390513311</c:v>
                </c:pt>
                <c:pt idx="50">
                  <c:v>-10.25876074851039</c:v>
                </c:pt>
                <c:pt idx="51">
                  <c:v>-10.7714849184863</c:v>
                </c:pt>
                <c:pt idx="52">
                  <c:v>-11.2932911241167</c:v>
                </c:pt>
                <c:pt idx="53">
                  <c:v>-11.82393886525292</c:v>
                </c:pt>
                <c:pt idx="54">
                  <c:v>-12.3631873377255</c:v>
                </c:pt>
                <c:pt idx="55">
                  <c:v>-12.91079582078646</c:v>
                </c:pt>
                <c:pt idx="56">
                  <c:v>-13.46652403439666</c:v>
                </c:pt>
                <c:pt idx="57">
                  <c:v>-14.03013246838545</c:v>
                </c:pt>
                <c:pt idx="58">
                  <c:v>-14.60138268534811</c:v>
                </c:pt>
                <c:pt idx="59">
                  <c:v>-15.18003759895905</c:v>
                </c:pt>
                <c:pt idx="60">
                  <c:v>-15.76586172930565</c:v>
                </c:pt>
                <c:pt idx="61">
                  <c:v>-16.35862143668678</c:v>
                </c:pt>
                <c:pt idx="62">
                  <c:v>-16.95808513524225</c:v>
                </c:pt>
                <c:pt idx="63">
                  <c:v>-17.56402348767442</c:v>
                </c:pt>
                <c:pt idx="64">
                  <c:v>-18.17620958225224</c:v>
                </c:pt>
                <c:pt idx="65">
                  <c:v>-18.79441909321163</c:v>
                </c:pt>
                <c:pt idx="66">
                  <c:v>-19.41843042558271</c:v>
                </c:pt>
                <c:pt idx="67">
                  <c:v>-20.04802484542562</c:v>
                </c:pt>
                <c:pt idx="68">
                  <c:v>-20.68298659638704</c:v>
                </c:pt>
                <c:pt idx="69">
                  <c:v>-21.32310300344834</c:v>
                </c:pt>
                <c:pt idx="70">
                  <c:v>-21.96816456468118</c:v>
                </c:pt>
                <c:pt idx="71">
                  <c:v>-22.61796503176742</c:v>
                </c:pt>
                <c:pt idx="72">
                  <c:v>-23.27230148002031</c:v>
                </c:pt>
                <c:pt idx="73">
                  <c:v>-23.93097436858525</c:v>
                </c:pt>
                <c:pt idx="74">
                  <c:v>-24.59378759146292</c:v>
                </c:pt>
                <c:pt idx="75">
                  <c:v>-25.26054851996678</c:v>
                </c:pt>
                <c:pt idx="76">
                  <c:v>-25.93106803718829</c:v>
                </c:pt>
                <c:pt idx="77">
                  <c:v>-26.60516056501406</c:v>
                </c:pt>
                <c:pt idx="78">
                  <c:v>-27.28264408420088</c:v>
                </c:pt>
                <c:pt idx="79">
                  <c:v>-27.96334014800422</c:v>
                </c:pt>
                <c:pt idx="80">
                  <c:v>-28.64707388980664</c:v>
                </c:pt>
                <c:pt idx="81">
                  <c:v>-29.33367402517888</c:v>
                </c:pt>
                <c:pt idx="82">
                  <c:v>-30.02297284878127</c:v>
                </c:pt>
                <c:pt idx="83">
                  <c:v>-30.71480622649474</c:v>
                </c:pt>
                <c:pt idx="84">
                  <c:v>-31.40901358313078</c:v>
                </c:pt>
                <c:pt idx="85">
                  <c:v>-32.10543788607551</c:v>
                </c:pt>
                <c:pt idx="86">
                  <c:v>-32.80392562517572</c:v>
                </c:pt>
                <c:pt idx="87">
                  <c:v>-33.50432678918473</c:v>
                </c:pt>
                <c:pt idx="88">
                  <c:v>-34.20649483903967</c:v>
                </c:pt>
                <c:pt idx="89">
                  <c:v>-34.91028667824617</c:v>
                </c:pt>
                <c:pt idx="90">
                  <c:v>-35.6155626206325</c:v>
                </c:pt>
                <c:pt idx="91">
                  <c:v>-36.32218635567824</c:v>
                </c:pt>
                <c:pt idx="92">
                  <c:v>-37.03002491169288</c:v>
                </c:pt>
                <c:pt idx="93">
                  <c:v>-37.7389486170086</c:v>
                </c:pt>
                <c:pt idx="94">
                  <c:v>-38.44883105940124</c:v>
                </c:pt>
                <c:pt idx="95">
                  <c:v>-39.15954904393984</c:v>
                </c:pt>
                <c:pt idx="96">
                  <c:v>-39.87098254941132</c:v>
                </c:pt>
                <c:pt idx="97">
                  <c:v>-40.58301468350852</c:v>
                </c:pt>
                <c:pt idx="98">
                  <c:v>-41.29553163691426</c:v>
                </c:pt>
                <c:pt idx="99">
                  <c:v>-42.00842263644417</c:v>
                </c:pt>
                <c:pt idx="100">
                  <c:v>-42.72157989736293</c:v>
                </c:pt>
                <c:pt idx="101">
                  <c:v>-43.43489857501282</c:v>
                </c:pt>
                <c:pt idx="102">
                  <c:v>-44.1482767158749</c:v>
                </c:pt>
                <c:pt idx="103">
                  <c:v>-44.86161520814535</c:v>
                </c:pt>
                <c:pt idx="104">
                  <c:v>-45.57481773196901</c:v>
                </c:pt>
                <c:pt idx="105">
                  <c:v>-46.28779070939459</c:v>
                </c:pt>
                <c:pt idx="106">
                  <c:v>-47.0004432541492</c:v>
                </c:pt>
                <c:pt idx="107">
                  <c:v>-47.71268712131504</c:v>
                </c:pt>
                <c:pt idx="108">
                  <c:v>-48.42443665698902</c:v>
                </c:pt>
                <c:pt idx="109">
                  <c:v>-49.13560874798277</c:v>
                </c:pt>
                <c:pt idx="110">
                  <c:v>-49.84612277164197</c:v>
                </c:pt>
                <c:pt idx="111">
                  <c:v>-50.55590054584555</c:v>
                </c:pt>
                <c:pt idx="112">
                  <c:v>-51.26486627922002</c:v>
                </c:pt>
                <c:pt idx="113">
                  <c:v>-51.9729465216511</c:v>
                </c:pt>
                <c:pt idx="114">
                  <c:v>-52.68007011511563</c:v>
                </c:pt>
                <c:pt idx="115">
                  <c:v>-53.3861681448866</c:v>
                </c:pt>
                <c:pt idx="116">
                  <c:v>-54.09117389115427</c:v>
                </c:pt>
                <c:pt idx="117">
                  <c:v>-54.79502278109002</c:v>
                </c:pt>
                <c:pt idx="118">
                  <c:v>-55.49765234139304</c:v>
                </c:pt>
                <c:pt idx="119">
                  <c:v>-56.19900215134867</c:v>
                </c:pt>
              </c:numCache>
            </c:numRef>
          </c:yVal>
          <c:smooth val="1"/>
          <c:extLst xmlns:c16r2="http://schemas.microsoft.com/office/drawing/2015/06/chart">
            <c:ext xmlns:c16="http://schemas.microsoft.com/office/drawing/2014/chart" uri="{C3380CC4-5D6E-409C-BE32-E72D297353CC}">
              <c16:uniqueId val="{00000007-09EE-4C17-A7C4-45EEFFFE373A}"/>
            </c:ext>
          </c:extLst>
        </c:ser>
        <c:ser>
          <c:idx val="9"/>
          <c:order val="8"/>
          <c:tx>
            <c:strRef>
              <c:f>'SA-Disposal-G'!$Y$123</c:f>
              <c:strCache>
                <c:ptCount val="1"/>
                <c:pt idx="0">
                  <c:v>Total Deaths for 0.75x parameter level</c:v>
                </c:pt>
              </c:strCache>
            </c:strRef>
          </c:tx>
          <c:spPr>
            <a:ln w="6350">
              <a:solidFill>
                <a:schemeClr val="tx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Y$3:$Y$122</c:f>
              <c:numCache>
                <c:formatCode>General</c:formatCode>
                <c:ptCount val="120"/>
                <c:pt idx="0">
                  <c:v>0.0</c:v>
                </c:pt>
                <c:pt idx="1">
                  <c:v>-0.159540025690603</c:v>
                </c:pt>
                <c:pt idx="2">
                  <c:v>-0.162041723647735</c:v>
                </c:pt>
                <c:pt idx="3">
                  <c:v>-0.0134675904739197</c:v>
                </c:pt>
                <c:pt idx="4">
                  <c:v>0.280921297788973</c:v>
                </c:pt>
                <c:pt idx="5">
                  <c:v>0.716338553912828</c:v>
                </c:pt>
                <c:pt idx="6">
                  <c:v>1.288371722854845</c:v>
                </c:pt>
                <c:pt idx="7">
                  <c:v>1.992903447529761</c:v>
                </c:pt>
                <c:pt idx="8">
                  <c:v>2.826049703122408</c:v>
                </c:pt>
                <c:pt idx="9">
                  <c:v>3.78411155691565</c:v>
                </c:pt>
                <c:pt idx="10">
                  <c:v>4.863537640024988</c:v>
                </c:pt>
                <c:pt idx="11">
                  <c:v>6.060895094984426</c:v>
                </c:pt>
                <c:pt idx="12">
                  <c:v>7.372847221737897</c:v>
                </c:pt>
                <c:pt idx="13">
                  <c:v>7.704947866098179</c:v>
                </c:pt>
                <c:pt idx="14">
                  <c:v>8.02551636142157</c:v>
                </c:pt>
                <c:pt idx="15">
                  <c:v>8.33138468854663</c:v>
                </c:pt>
                <c:pt idx="16">
                  <c:v>8.621056211373252</c:v>
                </c:pt>
                <c:pt idx="17">
                  <c:v>8.89338911224927</c:v>
                </c:pt>
                <c:pt idx="18">
                  <c:v>9.147524389507403</c:v>
                </c:pt>
                <c:pt idx="19">
                  <c:v>9.3828323060673</c:v>
                </c:pt>
                <c:pt idx="20">
                  <c:v>9.598869565092498</c:v>
                </c:pt>
                <c:pt idx="21">
                  <c:v>9.79534495784765</c:v>
                </c:pt>
                <c:pt idx="22">
                  <c:v>9.972091724364823</c:v>
                </c:pt>
                <c:pt idx="23">
                  <c:v>10.12904524119231</c:v>
                </c:pt>
                <c:pt idx="24">
                  <c:v>10.26622494387866</c:v>
                </c:pt>
                <c:pt idx="25">
                  <c:v>10.3837196223421</c:v>
                </c:pt>
                <c:pt idx="26">
                  <c:v>10.4798114389645</c:v>
                </c:pt>
                <c:pt idx="27">
                  <c:v>10.55454291141045</c:v>
                </c:pt>
                <c:pt idx="28">
                  <c:v>10.6080061189728</c:v>
                </c:pt>
                <c:pt idx="29">
                  <c:v>10.64033327405518</c:v>
                </c:pt>
                <c:pt idx="30">
                  <c:v>10.65169137816524</c:v>
                </c:pt>
                <c:pt idx="31">
                  <c:v>10.64227766714316</c:v>
                </c:pt>
                <c:pt idx="32">
                  <c:v>10.6123157051632</c:v>
                </c:pt>
                <c:pt idx="33">
                  <c:v>10.562052011755</c:v>
                </c:pt>
                <c:pt idx="34">
                  <c:v>10.49175312913298</c:v>
                </c:pt>
                <c:pt idx="35">
                  <c:v>10.40170305540723</c:v>
                </c:pt>
                <c:pt idx="36">
                  <c:v>10.29220098381757</c:v>
                </c:pt>
                <c:pt idx="37">
                  <c:v>10.1635592996453</c:v>
                </c:pt>
                <c:pt idx="38">
                  <c:v>10.01610179564696</c:v>
                </c:pt>
                <c:pt idx="39">
                  <c:v>9.850158868171457</c:v>
                </c:pt>
                <c:pt idx="40">
                  <c:v>9.66606911892504</c:v>
                </c:pt>
                <c:pt idx="41">
                  <c:v>9.464178089398498</c:v>
                </c:pt>
                <c:pt idx="42">
                  <c:v>9.244837102429848</c:v>
                </c:pt>
                <c:pt idx="43">
                  <c:v>9.00840221070416</c:v>
                </c:pt>
                <c:pt idx="44">
                  <c:v>8.75523323982666</c:v>
                </c:pt>
                <c:pt idx="45">
                  <c:v>8.48569291556596</c:v>
                </c:pt>
                <c:pt idx="46">
                  <c:v>8.200146066474818</c:v>
                </c:pt>
                <c:pt idx="47">
                  <c:v>7.898958894414591</c:v>
                </c:pt>
                <c:pt idx="48">
                  <c:v>7.58249830656482</c:v>
                </c:pt>
                <c:pt idx="49">
                  <c:v>7.251131303386273</c:v>
                </c:pt>
                <c:pt idx="50">
                  <c:v>6.905224417708996</c:v>
                </c:pt>
                <c:pt idx="51">
                  <c:v>6.545143200728217</c:v>
                </c:pt>
                <c:pt idx="52">
                  <c:v>6.171251745625477</c:v>
                </c:pt>
                <c:pt idx="53">
                  <c:v>5.783912256451275</c:v>
                </c:pt>
                <c:pt idx="54">
                  <c:v>5.383484653962114</c:v>
                </c:pt>
                <c:pt idx="55">
                  <c:v>4.97032621568478</c:v>
                </c:pt>
                <c:pt idx="56">
                  <c:v>4.544791247775835</c:v>
                </c:pt>
                <c:pt idx="57">
                  <c:v>4.107230786463878</c:v>
                </c:pt>
                <c:pt idx="58">
                  <c:v>3.657992327047304</c:v>
                </c:pt>
                <c:pt idx="59">
                  <c:v>3.197419578579365</c:v>
                </c:pt>
                <c:pt idx="60">
                  <c:v>2.725852242522023</c:v>
                </c:pt>
                <c:pt idx="61">
                  <c:v>2.243625813770586</c:v>
                </c:pt>
                <c:pt idx="62">
                  <c:v>1.751071402572461</c:v>
                </c:pt>
                <c:pt idx="63">
                  <c:v>1.248515575950933</c:v>
                </c:pt>
                <c:pt idx="64">
                  <c:v>0.736280217362218</c:v>
                </c:pt>
                <c:pt idx="65">
                  <c:v>0.214682403351981</c:v>
                </c:pt>
                <c:pt idx="66">
                  <c:v>-0.315965703887878</c:v>
                </c:pt>
                <c:pt idx="67">
                  <c:v>-0.855356949134148</c:v>
                </c:pt>
                <c:pt idx="68">
                  <c:v>-1.403189262900105</c:v>
                </c:pt>
                <c:pt idx="69">
                  <c:v>-1.959165727300296</c:v>
                </c:pt>
                <c:pt idx="70">
                  <c:v>-2.522994629881487</c:v>
                </c:pt>
                <c:pt idx="71">
                  <c:v>-3.094389506245898</c:v>
                </c:pt>
                <c:pt idx="72">
                  <c:v>-3.673069172252508</c:v>
                </c:pt>
                <c:pt idx="73">
                  <c:v>-4.258757746511264</c:v>
                </c:pt>
                <c:pt idx="74">
                  <c:v>-4.851184663881566</c:v>
                </c:pt>
                <c:pt idx="75">
                  <c:v>-5.450084680603231</c:v>
                </c:pt>
                <c:pt idx="76">
                  <c:v>-6.055197871686516</c:v>
                </c:pt>
                <c:pt idx="77">
                  <c:v>-6.666269621131004</c:v>
                </c:pt>
                <c:pt idx="78">
                  <c:v>-7.283050605516427</c:v>
                </c:pt>
                <c:pt idx="79">
                  <c:v>-7.90529677147747</c:v>
                </c:pt>
                <c:pt idx="80">
                  <c:v>-8.532769307548416</c:v>
                </c:pt>
                <c:pt idx="81">
                  <c:v>-9.16523461082343</c:v>
                </c:pt>
                <c:pt idx="82">
                  <c:v>-9.802464248863</c:v>
                </c:pt>
                <c:pt idx="83">
                  <c:v>-10.44423491725488</c:v>
                </c:pt>
                <c:pt idx="84">
                  <c:v>-11.09032839319316</c:v>
                </c:pt>
                <c:pt idx="85">
                  <c:v>-11.7405314854444</c:v>
                </c:pt>
                <c:pt idx="86">
                  <c:v>-12.39463598102966</c:v>
                </c:pt>
                <c:pt idx="87">
                  <c:v>-13.052438588936</c:v>
                </c:pt>
                <c:pt idx="88">
                  <c:v>-13.71374088114712</c:v>
                </c:pt>
                <c:pt idx="89">
                  <c:v>-14.37834923128758</c:v>
                </c:pt>
                <c:pt idx="90">
                  <c:v>-15.04607475111647</c:v>
                </c:pt>
                <c:pt idx="91">
                  <c:v>-15.7167332251337</c:v>
                </c:pt>
                <c:pt idx="92">
                  <c:v>-16.39014504351571</c:v>
                </c:pt>
                <c:pt idx="93">
                  <c:v>-17.06613513359962</c:v>
                </c:pt>
                <c:pt idx="94">
                  <c:v>-17.74453289011088</c:v>
                </c:pt>
                <c:pt idx="95">
                  <c:v>-18.42517210433108</c:v>
                </c:pt>
                <c:pt idx="96">
                  <c:v>-19.10789089236829</c:v>
                </c:pt>
                <c:pt idx="97">
                  <c:v>-19.79253162269588</c:v>
                </c:pt>
                <c:pt idx="98">
                  <c:v>-20.47894084312868</c:v>
                </c:pt>
                <c:pt idx="99">
                  <c:v>-21.16696920734703</c:v>
                </c:pt>
                <c:pt idx="100">
                  <c:v>-21.85647140113237</c:v>
                </c:pt>
                <c:pt idx="101">
                  <c:v>-22.54730606841003</c:v>
                </c:pt>
                <c:pt idx="102">
                  <c:v>-23.2393357372373</c:v>
                </c:pt>
                <c:pt idx="103">
                  <c:v>-23.93242674582457</c:v>
                </c:pt>
                <c:pt idx="104">
                  <c:v>-24.62644916869358</c:v>
                </c:pt>
                <c:pt idx="105">
                  <c:v>-25.32127674306408</c:v>
                </c:pt>
                <c:pt idx="106">
                  <c:v>-26.01678679555475</c:v>
                </c:pt>
                <c:pt idx="107">
                  <c:v>-26.71286016926738</c:v>
                </c:pt>
                <c:pt idx="108">
                  <c:v>-27.40938115133286</c:v>
                </c:pt>
                <c:pt idx="109">
                  <c:v>-28.10623740097881</c:v>
                </c:pt>
                <c:pt idx="110">
                  <c:v>-28.8033198781885</c:v>
                </c:pt>
                <c:pt idx="111">
                  <c:v>-29.50052277298428</c:v>
                </c:pt>
                <c:pt idx="112">
                  <c:v>-30.19774343540926</c:v>
                </c:pt>
                <c:pt idx="113">
                  <c:v>-30.89488230624001</c:v>
                </c:pt>
                <c:pt idx="114">
                  <c:v>-31.59184284846615</c:v>
                </c:pt>
                <c:pt idx="115">
                  <c:v>-32.28853147958862</c:v>
                </c:pt>
                <c:pt idx="116">
                  <c:v>-32.98485750475199</c:v>
                </c:pt>
                <c:pt idx="117">
                  <c:v>-33.6807330507541</c:v>
                </c:pt>
                <c:pt idx="118">
                  <c:v>-34.37607300095074</c:v>
                </c:pt>
                <c:pt idx="119">
                  <c:v>-35.07079493108527</c:v>
                </c:pt>
              </c:numCache>
            </c:numRef>
          </c:yVal>
          <c:smooth val="1"/>
          <c:extLst xmlns:c16r2="http://schemas.microsoft.com/office/drawing/2015/06/chart">
            <c:ext xmlns:c16="http://schemas.microsoft.com/office/drawing/2014/chart" uri="{C3380CC4-5D6E-409C-BE32-E72D297353CC}">
              <c16:uniqueId val="{00000008-09EE-4C17-A7C4-45EEFFFE373A}"/>
            </c:ext>
          </c:extLst>
        </c:ser>
        <c:dLbls>
          <c:showLegendKey val="0"/>
          <c:showVal val="0"/>
          <c:showCatName val="0"/>
          <c:showSerName val="0"/>
          <c:showPercent val="0"/>
          <c:showBubbleSize val="0"/>
        </c:dLbls>
        <c:axId val="-1074277312"/>
        <c:axId val="-1584716896"/>
      </c:scatterChart>
      <c:valAx>
        <c:axId val="-1074277312"/>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584716896"/>
        <c:crosses val="autoZero"/>
        <c:crossBetween val="midCat"/>
      </c:valAx>
      <c:valAx>
        <c:axId val="-1584716896"/>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74277312"/>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7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27027027027027"/>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aloxone-G'!$E$123</c:f>
              <c:strCache>
                <c:ptCount val="1"/>
                <c:pt idx="0">
                  <c:v>SOUD Deaths for 1.25x parameter level</c:v>
                </c:pt>
              </c:strCache>
            </c:strRef>
          </c:tx>
          <c:spPr>
            <a:ln w="76200">
              <a:solidFill>
                <a:schemeClr val="accent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E$3:$E$122</c:f>
              <c:numCache>
                <c:formatCode>General</c:formatCode>
                <c:ptCount val="120"/>
                <c:pt idx="0">
                  <c:v>-88.11917131193704</c:v>
                </c:pt>
                <c:pt idx="1">
                  <c:v>-88.15623405884435</c:v>
                </c:pt>
                <c:pt idx="2">
                  <c:v>-88.18375536837295</c:v>
                </c:pt>
                <c:pt idx="3">
                  <c:v>-88.19914929684077</c:v>
                </c:pt>
                <c:pt idx="4">
                  <c:v>-88.2045264048163</c:v>
                </c:pt>
                <c:pt idx="5">
                  <c:v>-88.2006569868723</c:v>
                </c:pt>
                <c:pt idx="6">
                  <c:v>-88.18819098475424</c:v>
                </c:pt>
                <c:pt idx="7">
                  <c:v>-88.16768375568921</c:v>
                </c:pt>
                <c:pt idx="8">
                  <c:v>-88.13961604735178</c:v>
                </c:pt>
                <c:pt idx="9">
                  <c:v>-88.1044094846757</c:v>
                </c:pt>
                <c:pt idx="10">
                  <c:v>-88.06243857938026</c:v>
                </c:pt>
                <c:pt idx="11">
                  <c:v>-88.01404004603191</c:v>
                </c:pt>
                <c:pt idx="12">
                  <c:v>-87.95952003225935</c:v>
                </c:pt>
                <c:pt idx="13">
                  <c:v>-87.9165609225276</c:v>
                </c:pt>
                <c:pt idx="14">
                  <c:v>-87.8770155643122</c:v>
                </c:pt>
                <c:pt idx="15">
                  <c:v>-87.83960059911473</c:v>
                </c:pt>
                <c:pt idx="16">
                  <c:v>-87.8039644441435</c:v>
                </c:pt>
                <c:pt idx="17">
                  <c:v>-87.76983211826506</c:v>
                </c:pt>
                <c:pt idx="18">
                  <c:v>-87.73698455123746</c:v>
                </c:pt>
                <c:pt idx="19">
                  <c:v>-87.7052466795778</c:v>
                </c:pt>
                <c:pt idx="20">
                  <c:v>-87.67447815233648</c:v>
                </c:pt>
                <c:pt idx="21">
                  <c:v>-87.6445660537107</c:v>
                </c:pt>
                <c:pt idx="22">
                  <c:v>-87.615419197297</c:v>
                </c:pt>
                <c:pt idx="23">
                  <c:v>-87.5869636459996</c:v>
                </c:pt>
                <c:pt idx="24">
                  <c:v>-87.55913918848356</c:v>
                </c:pt>
                <c:pt idx="25">
                  <c:v>-87.53189656288068</c:v>
                </c:pt>
                <c:pt idx="26">
                  <c:v>-87.50522500072338</c:v>
                </c:pt>
                <c:pt idx="27">
                  <c:v>-87.47910541056598</c:v>
                </c:pt>
                <c:pt idx="28">
                  <c:v>-87.4535212256741</c:v>
                </c:pt>
                <c:pt idx="29">
                  <c:v>-87.42845905862235</c:v>
                </c:pt>
                <c:pt idx="30">
                  <c:v>-87.40390803070895</c:v>
                </c:pt>
                <c:pt idx="31">
                  <c:v>-87.37985922620098</c:v>
                </c:pt>
                <c:pt idx="32">
                  <c:v>-87.35630525709576</c:v>
                </c:pt>
                <c:pt idx="33">
                  <c:v>-87.33323991552028</c:v>
                </c:pt>
                <c:pt idx="34">
                  <c:v>-87.31065789573554</c:v>
                </c:pt>
                <c:pt idx="35">
                  <c:v>-87.28855457159405</c:v>
                </c:pt>
                <c:pt idx="36">
                  <c:v>-87.26692581827956</c:v>
                </c:pt>
                <c:pt idx="37">
                  <c:v>-87.24576786952818</c:v>
                </c:pt>
                <c:pt idx="38">
                  <c:v>-87.22507720336264</c:v>
                </c:pt>
                <c:pt idx="39">
                  <c:v>-87.20485050192016</c:v>
                </c:pt>
                <c:pt idx="40">
                  <c:v>-87.18508455073284</c:v>
                </c:pt>
                <c:pt idx="41">
                  <c:v>-87.16577617494247</c:v>
                </c:pt>
                <c:pt idx="42">
                  <c:v>-87.1469221910377</c:v>
                </c:pt>
                <c:pt idx="43">
                  <c:v>-87.12851936908048</c:v>
                </c:pt>
                <c:pt idx="44">
                  <c:v>-87.11056440347923</c:v>
                </c:pt>
                <c:pt idx="45">
                  <c:v>-87.09305389076674</c:v>
                </c:pt>
                <c:pt idx="46">
                  <c:v>-87.07598431314814</c:v>
                </c:pt>
                <c:pt idx="47">
                  <c:v>-87.05935202679184</c:v>
                </c:pt>
                <c:pt idx="48">
                  <c:v>-87.0431532540352</c:v>
                </c:pt>
                <c:pt idx="49">
                  <c:v>-87.02738407880665</c:v>
                </c:pt>
                <c:pt idx="50">
                  <c:v>-87.01204044471232</c:v>
                </c:pt>
                <c:pt idx="51">
                  <c:v>-86.99711815529107</c:v>
                </c:pt>
                <c:pt idx="52">
                  <c:v>-86.98261287614665</c:v>
                </c:pt>
                <c:pt idx="53">
                  <c:v>-86.96852013848292</c:v>
                </c:pt>
                <c:pt idx="54">
                  <c:v>-86.95483534379605</c:v>
                </c:pt>
                <c:pt idx="55">
                  <c:v>-86.9415537695024</c:v>
                </c:pt>
                <c:pt idx="56">
                  <c:v>-86.92867057530077</c:v>
                </c:pt>
                <c:pt idx="57">
                  <c:v>-86.91618081010367</c:v>
                </c:pt>
                <c:pt idx="58">
                  <c:v>-86.9040794193883</c:v>
                </c:pt>
                <c:pt idx="59">
                  <c:v>-86.89236125285439</c:v>
                </c:pt>
                <c:pt idx="60">
                  <c:v>-86.88102107228575</c:v>
                </c:pt>
                <c:pt idx="61">
                  <c:v>-86.87005355951158</c:v>
                </c:pt>
                <c:pt idx="62">
                  <c:v>-86.85945332442579</c:v>
                </c:pt>
                <c:pt idx="63">
                  <c:v>-86.84921491296923</c:v>
                </c:pt>
                <c:pt idx="64">
                  <c:v>-86.83933281503475</c:v>
                </c:pt>
                <c:pt idx="65">
                  <c:v>-86.82980147226588</c:v>
                </c:pt>
                <c:pt idx="66">
                  <c:v>-86.8206152856777</c:v>
                </c:pt>
                <c:pt idx="67">
                  <c:v>-86.811768623103</c:v>
                </c:pt>
                <c:pt idx="68">
                  <c:v>-86.80325582642301</c:v>
                </c:pt>
                <c:pt idx="69">
                  <c:v>-86.79507121856388</c:v>
                </c:pt>
                <c:pt idx="70">
                  <c:v>-86.7872091102407</c:v>
                </c:pt>
                <c:pt idx="71">
                  <c:v>-86.77966380643898</c:v>
                </c:pt>
                <c:pt idx="72">
                  <c:v>-86.77242961263887</c:v>
                </c:pt>
                <c:pt idx="73">
                  <c:v>-86.76550084074695</c:v>
                </c:pt>
                <c:pt idx="74">
                  <c:v>-86.75887181475113</c:v>
                </c:pt>
                <c:pt idx="75">
                  <c:v>-86.75253687610603</c:v>
                </c:pt>
                <c:pt idx="76">
                  <c:v>-86.74649038881483</c:v>
                </c:pt>
                <c:pt idx="77">
                  <c:v>-86.740726744248</c:v>
                </c:pt>
                <c:pt idx="78">
                  <c:v>-86.73524036567896</c:v>
                </c:pt>
                <c:pt idx="79">
                  <c:v>-86.73002571254648</c:v>
                </c:pt>
                <c:pt idx="80">
                  <c:v>-86.72507728444705</c:v>
                </c:pt>
                <c:pt idx="81">
                  <c:v>-86.72038962486753</c:v>
                </c:pt>
                <c:pt idx="82">
                  <c:v>-86.71595732466205</c:v>
                </c:pt>
                <c:pt idx="83">
                  <c:v>-86.7117750252767</c:v>
                </c:pt>
                <c:pt idx="84">
                  <c:v>-86.70783742174016</c:v>
                </c:pt>
                <c:pt idx="85">
                  <c:v>-86.70413926540956</c:v>
                </c:pt>
                <c:pt idx="86">
                  <c:v>-86.70067536650298</c:v>
                </c:pt>
                <c:pt idx="87">
                  <c:v>-86.69744059640755</c:v>
                </c:pt>
                <c:pt idx="88">
                  <c:v>-86.6944298897822</c:v>
                </c:pt>
                <c:pt idx="89">
                  <c:v>-86.69163824645264</c:v>
                </c:pt>
                <c:pt idx="90">
                  <c:v>-86.68906073313067</c:v>
                </c:pt>
                <c:pt idx="91">
                  <c:v>-86.68669248493104</c:v>
                </c:pt>
                <c:pt idx="92">
                  <c:v>-86.68452870672228</c:v>
                </c:pt>
                <c:pt idx="93">
                  <c:v>-86.68256467431692</c:v>
                </c:pt>
                <c:pt idx="94">
                  <c:v>-86.68079573548695</c:v>
                </c:pt>
                <c:pt idx="95">
                  <c:v>-86.67921731084755</c:v>
                </c:pt>
                <c:pt idx="96">
                  <c:v>-86.67782489457541</c:v>
                </c:pt>
                <c:pt idx="97">
                  <c:v>-86.676614055013</c:v>
                </c:pt>
                <c:pt idx="98">
                  <c:v>-86.67558043513205</c:v>
                </c:pt>
                <c:pt idx="99">
                  <c:v>-86.67471975287854</c:v>
                </c:pt>
                <c:pt idx="100">
                  <c:v>-86.67402780140505</c:v>
                </c:pt>
                <c:pt idx="101">
                  <c:v>-86.67350044919465</c:v>
                </c:pt>
                <c:pt idx="102">
                  <c:v>-86.67313364008335</c:v>
                </c:pt>
                <c:pt idx="103">
                  <c:v>-86.67292339318877</c:v>
                </c:pt>
                <c:pt idx="104">
                  <c:v>-86.67286580275385</c:v>
                </c:pt>
                <c:pt idx="105">
                  <c:v>-86.67295703790093</c:v>
                </c:pt>
                <c:pt idx="106">
                  <c:v>-86.67319334231145</c:v>
                </c:pt>
                <c:pt idx="107">
                  <c:v>-86.67357103383216</c:v>
                </c:pt>
                <c:pt idx="108">
                  <c:v>-86.67408650402857</c:v>
                </c:pt>
                <c:pt idx="109">
                  <c:v>-86.67473621764978</c:v>
                </c:pt>
                <c:pt idx="110">
                  <c:v>-86.67551671206243</c:v>
                </c:pt>
                <c:pt idx="111">
                  <c:v>-86.67642459661565</c:v>
                </c:pt>
                <c:pt idx="112">
                  <c:v>-86.67745655196295</c:v>
                </c:pt>
                <c:pt idx="113">
                  <c:v>-86.6786093293423</c:v>
                </c:pt>
                <c:pt idx="114">
                  <c:v>-86.67987974981335</c:v>
                </c:pt>
                <c:pt idx="115">
                  <c:v>-86.68126470345571</c:v>
                </c:pt>
                <c:pt idx="116">
                  <c:v>-86.68276114853575</c:v>
                </c:pt>
                <c:pt idx="117">
                  <c:v>-86.68436611064986</c:v>
                </c:pt>
                <c:pt idx="118">
                  <c:v>-86.68607668182665</c:v>
                </c:pt>
                <c:pt idx="119">
                  <c:v>-86.68789001961434</c:v>
                </c:pt>
              </c:numCache>
            </c:numRef>
          </c:yVal>
          <c:smooth val="1"/>
          <c:extLst xmlns:c16r2="http://schemas.microsoft.com/office/drawing/2015/06/chart">
            <c:ext xmlns:c16="http://schemas.microsoft.com/office/drawing/2014/chart" uri="{C3380CC4-5D6E-409C-BE32-E72D297353CC}">
              <c16:uniqueId val="{00000000-0830-44D7-A376-938C47ADB1B1}"/>
            </c:ext>
          </c:extLst>
        </c:ser>
        <c:ser>
          <c:idx val="3"/>
          <c:order val="1"/>
          <c:tx>
            <c:strRef>
              <c:f>'SA-Naloxone-G'!$N$123</c:f>
              <c:strCache>
                <c:ptCount val="1"/>
                <c:pt idx="0">
                  <c:v>SOUD Deaths for 1x parameter level</c:v>
                </c:pt>
              </c:strCache>
            </c:strRef>
          </c:tx>
          <c:spPr>
            <a:ln w="28575">
              <a:solidFill>
                <a:schemeClr val="accent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N$3:$N$122</c:f>
              <c:numCache>
                <c:formatCode>General</c:formatCode>
                <c:ptCount val="120"/>
                <c:pt idx="0">
                  <c:v>-70.49533704954985</c:v>
                </c:pt>
                <c:pt idx="1">
                  <c:v>-70.54708325608391</c:v>
                </c:pt>
                <c:pt idx="2">
                  <c:v>-70.58854905067375</c:v>
                </c:pt>
                <c:pt idx="3">
                  <c:v>-70.62069424678535</c:v>
                </c:pt>
                <c:pt idx="4">
                  <c:v>-70.6442694473224</c:v>
                </c:pt>
                <c:pt idx="5">
                  <c:v>-70.65990226412741</c:v>
                </c:pt>
                <c:pt idx="6">
                  <c:v>-70.6681240619993</c:v>
                </c:pt>
                <c:pt idx="7">
                  <c:v>-70.6693905293155</c:v>
                </c:pt>
                <c:pt idx="8">
                  <c:v>-70.6640976233738</c:v>
                </c:pt>
                <c:pt idx="9">
                  <c:v>-70.65259393228538</c:v>
                </c:pt>
                <c:pt idx="10">
                  <c:v>-70.6351902606378</c:v>
                </c:pt>
                <c:pt idx="11">
                  <c:v>-70.61216706478791</c:v>
                </c:pt>
                <c:pt idx="12">
                  <c:v>-70.58378022301301</c:v>
                </c:pt>
                <c:pt idx="13">
                  <c:v>-70.56440866391183</c:v>
                </c:pt>
                <c:pt idx="14">
                  <c:v>-70.5473503023082</c:v>
                </c:pt>
                <c:pt idx="15">
                  <c:v>-70.53158484023282</c:v>
                </c:pt>
                <c:pt idx="16">
                  <c:v>-70.51684273632848</c:v>
                </c:pt>
                <c:pt idx="17">
                  <c:v>-70.50291396733442</c:v>
                </c:pt>
                <c:pt idx="18">
                  <c:v>-70.48963312807796</c:v>
                </c:pt>
                <c:pt idx="19">
                  <c:v>-70.4768698867435</c:v>
                </c:pt>
                <c:pt idx="20">
                  <c:v>-70.4645215295146</c:v>
                </c:pt>
                <c:pt idx="21">
                  <c:v>-70.45250712413298</c:v>
                </c:pt>
                <c:pt idx="22">
                  <c:v>-70.4407629450108</c:v>
                </c:pt>
                <c:pt idx="23">
                  <c:v>-70.42923888209626</c:v>
                </c:pt>
                <c:pt idx="24">
                  <c:v>-70.41789561751427</c:v>
                </c:pt>
                <c:pt idx="25">
                  <c:v>-70.40670240191812</c:v>
                </c:pt>
                <c:pt idx="26">
                  <c:v>-70.3956594742679</c:v>
                </c:pt>
                <c:pt idx="27">
                  <c:v>-70.38475988544243</c:v>
                </c:pt>
                <c:pt idx="28">
                  <c:v>-70.37399850840993</c:v>
                </c:pt>
                <c:pt idx="29">
                  <c:v>-70.36337257384967</c:v>
                </c:pt>
                <c:pt idx="30">
                  <c:v>-70.3528811324514</c:v>
                </c:pt>
                <c:pt idx="31">
                  <c:v>-70.34252462048536</c:v>
                </c:pt>
                <c:pt idx="32">
                  <c:v>-70.33230451407393</c:v>
                </c:pt>
                <c:pt idx="33">
                  <c:v>-70.32222305382105</c:v>
                </c:pt>
                <c:pt idx="34">
                  <c:v>-70.31228302525876</c:v>
                </c:pt>
                <c:pt idx="35">
                  <c:v>-70.30248758379433</c:v>
                </c:pt>
                <c:pt idx="36">
                  <c:v>-70.29284011516278</c:v>
                </c:pt>
                <c:pt idx="37">
                  <c:v>-70.28334412431161</c:v>
                </c:pt>
                <c:pt idx="38">
                  <c:v>-70.27400314715378</c:v>
                </c:pt>
                <c:pt idx="39">
                  <c:v>-70.2648207222701</c:v>
                </c:pt>
                <c:pt idx="40">
                  <c:v>-70.25580031293566</c:v>
                </c:pt>
                <c:pt idx="41">
                  <c:v>-70.24694525925963</c:v>
                </c:pt>
                <c:pt idx="42">
                  <c:v>-70.23825874275035</c:v>
                </c:pt>
                <c:pt idx="43">
                  <c:v>-70.22974375926458</c:v>
                </c:pt>
                <c:pt idx="44">
                  <c:v>-70.22140309874997</c:v>
                </c:pt>
                <c:pt idx="45">
                  <c:v>-70.2132393305782</c:v>
                </c:pt>
                <c:pt idx="46">
                  <c:v>-70.20525479345925</c:v>
                </c:pt>
                <c:pt idx="47">
                  <c:v>-70.1974515891175</c:v>
                </c:pt>
                <c:pt idx="48">
                  <c:v>-70.18983157906364</c:v>
                </c:pt>
                <c:pt idx="49">
                  <c:v>-70.1823963839099</c:v>
                </c:pt>
                <c:pt idx="50">
                  <c:v>-70.17514738475985</c:v>
                </c:pt>
                <c:pt idx="51">
                  <c:v>-70.16808572631905</c:v>
                </c:pt>
                <c:pt idx="52">
                  <c:v>-70.161212321443</c:v>
                </c:pt>
                <c:pt idx="53">
                  <c:v>-70.15452785678291</c:v>
                </c:pt>
                <c:pt idx="54">
                  <c:v>-70.14803279930925</c:v>
                </c:pt>
                <c:pt idx="55">
                  <c:v>-70.14172740353048</c:v>
                </c:pt>
                <c:pt idx="56">
                  <c:v>-70.13561171927547</c:v>
                </c:pt>
                <c:pt idx="57">
                  <c:v>-70.12968559986955</c:v>
                </c:pt>
                <c:pt idx="58">
                  <c:v>-70.1239487106135</c:v>
                </c:pt>
                <c:pt idx="59">
                  <c:v>-70.11840053745777</c:v>
                </c:pt>
                <c:pt idx="60">
                  <c:v>-70.11304039579568</c:v>
                </c:pt>
                <c:pt idx="61">
                  <c:v>-70.10786743929341</c:v>
                </c:pt>
                <c:pt idx="62">
                  <c:v>-70.10288066872398</c:v>
                </c:pt>
                <c:pt idx="63">
                  <c:v>-70.09807894072068</c:v>
                </c:pt>
                <c:pt idx="64">
                  <c:v>-70.09346097643365</c:v>
                </c:pt>
                <c:pt idx="65">
                  <c:v>-70.0890253700383</c:v>
                </c:pt>
                <c:pt idx="66">
                  <c:v>-70.08477059708238</c:v>
                </c:pt>
                <c:pt idx="67">
                  <c:v>-70.08069502263595</c:v>
                </c:pt>
                <c:pt idx="68">
                  <c:v>-70.0767969092153</c:v>
                </c:pt>
                <c:pt idx="69">
                  <c:v>-70.07307442449275</c:v>
                </c:pt>
                <c:pt idx="70">
                  <c:v>-70.06952564875876</c:v>
                </c:pt>
                <c:pt idx="71">
                  <c:v>-70.06614858212008</c:v>
                </c:pt>
                <c:pt idx="72">
                  <c:v>-70.06294115145811</c:v>
                </c:pt>
                <c:pt idx="73">
                  <c:v>-70.05990121711335</c:v>
                </c:pt>
                <c:pt idx="74">
                  <c:v>-70.05702657929576</c:v>
                </c:pt>
                <c:pt idx="75">
                  <c:v>-70.0543149842473</c:v>
                </c:pt>
                <c:pt idx="76">
                  <c:v>-70.05176413012231</c:v>
                </c:pt>
                <c:pt idx="77">
                  <c:v>-70.04937167261035</c:v>
                </c:pt>
                <c:pt idx="78">
                  <c:v>-70.0471352302934</c:v>
                </c:pt>
                <c:pt idx="79">
                  <c:v>-70.04505238974911</c:v>
                </c:pt>
                <c:pt idx="80">
                  <c:v>-70.04312071039696</c:v>
                </c:pt>
                <c:pt idx="81">
                  <c:v>-70.04133772909773</c:v>
                </c:pt>
                <c:pt idx="82">
                  <c:v>-70.03970096451276</c:v>
                </c:pt>
                <c:pt idx="83">
                  <c:v>-70.03820792122194</c:v>
                </c:pt>
                <c:pt idx="84">
                  <c:v>-70.03685609361761</c:v>
                </c:pt>
                <c:pt idx="85">
                  <c:v>-70.03564296957101</c:v>
                </c:pt>
                <c:pt idx="86">
                  <c:v>-70.03456603388704</c:v>
                </c:pt>
                <c:pt idx="87">
                  <c:v>-70.0336227715474</c:v>
                </c:pt>
                <c:pt idx="88">
                  <c:v>-70.03281067075311</c:v>
                </c:pt>
                <c:pt idx="89">
                  <c:v>-70.0321272257758</c:v>
                </c:pt>
                <c:pt idx="90">
                  <c:v>-70.0315699396187</c:v>
                </c:pt>
                <c:pt idx="91">
                  <c:v>-70.03113632649863</c:v>
                </c:pt>
                <c:pt idx="92">
                  <c:v>-70.0308239141639</c:v>
                </c:pt>
                <c:pt idx="93">
                  <c:v>-70.03063024603075</c:v>
                </c:pt>
                <c:pt idx="94">
                  <c:v>-70.03055288318109</c:v>
                </c:pt>
                <c:pt idx="95">
                  <c:v>-70.03058940619935</c:v>
                </c:pt>
                <c:pt idx="96">
                  <c:v>-70.03073741685982</c:v>
                </c:pt>
                <c:pt idx="97">
                  <c:v>-70.03099453969685</c:v>
                </c:pt>
                <c:pt idx="98">
                  <c:v>-70.03135842341601</c:v>
                </c:pt>
                <c:pt idx="99">
                  <c:v>-70.0318267422078</c:v>
                </c:pt>
                <c:pt idx="100">
                  <c:v>-70.03239719692408</c:v>
                </c:pt>
                <c:pt idx="101">
                  <c:v>-70.03306751615828</c:v>
                </c:pt>
                <c:pt idx="102">
                  <c:v>-70.03383545719858</c:v>
                </c:pt>
                <c:pt idx="103">
                  <c:v>-70.03469880689808</c:v>
                </c:pt>
                <c:pt idx="104">
                  <c:v>-70.03565538244438</c:v>
                </c:pt>
                <c:pt idx="105">
                  <c:v>-70.03670303203565</c:v>
                </c:pt>
                <c:pt idx="106">
                  <c:v>-70.03783963547246</c:v>
                </c:pt>
                <c:pt idx="107">
                  <c:v>-70.03906310467087</c:v>
                </c:pt>
                <c:pt idx="108">
                  <c:v>-70.04037138409795</c:v>
                </c:pt>
                <c:pt idx="109">
                  <c:v>-70.0417624511381</c:v>
                </c:pt>
                <c:pt idx="110">
                  <c:v>-70.04323431638858</c:v>
                </c:pt>
                <c:pt idx="111">
                  <c:v>-70.04478502389655</c:v>
                </c:pt>
                <c:pt idx="112">
                  <c:v>-70.0464126513314</c:v>
                </c:pt>
                <c:pt idx="113">
                  <c:v>-70.04811531010648</c:v>
                </c:pt>
                <c:pt idx="114">
                  <c:v>-70.04989114544864</c:v>
                </c:pt>
                <c:pt idx="115">
                  <c:v>-70.05173833641244</c:v>
                </c:pt>
                <c:pt idx="116">
                  <c:v>-70.0536550958661</c:v>
                </c:pt>
                <c:pt idx="117">
                  <c:v>-70.05563967040638</c:v>
                </c:pt>
                <c:pt idx="118">
                  <c:v>-70.05769034026862</c:v>
                </c:pt>
                <c:pt idx="119">
                  <c:v>-70.05980541917451</c:v>
                </c:pt>
              </c:numCache>
            </c:numRef>
          </c:yVal>
          <c:smooth val="1"/>
          <c:extLst xmlns:c16r2="http://schemas.microsoft.com/office/drawing/2015/06/chart">
            <c:ext xmlns:c16="http://schemas.microsoft.com/office/drawing/2014/chart" uri="{C3380CC4-5D6E-409C-BE32-E72D297353CC}">
              <c16:uniqueId val="{00000001-0830-44D7-A376-938C47ADB1B1}"/>
            </c:ext>
          </c:extLst>
        </c:ser>
        <c:ser>
          <c:idx val="0"/>
          <c:order val="2"/>
          <c:tx>
            <c:strRef>
              <c:f>'SA-Naloxone-G'!$W$123</c:f>
              <c:strCache>
                <c:ptCount val="1"/>
                <c:pt idx="0">
                  <c:v>SOUD Deaths for 0.75x parameter level</c:v>
                </c:pt>
              </c:strCache>
            </c:strRef>
          </c:tx>
          <c:spPr>
            <a:ln w="6350">
              <a:solidFill>
                <a:schemeClr val="accent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W$3:$W$122</c:f>
              <c:numCache>
                <c:formatCode>General</c:formatCode>
                <c:ptCount val="120"/>
                <c:pt idx="0">
                  <c:v>-52.87150278716155</c:v>
                </c:pt>
                <c:pt idx="1">
                  <c:v>-52.92604848500496</c:v>
                </c:pt>
                <c:pt idx="2">
                  <c:v>-52.97245747256613</c:v>
                </c:pt>
                <c:pt idx="3">
                  <c:v>-53.01145748658204</c:v>
                </c:pt>
                <c:pt idx="4">
                  <c:v>-53.04361950434296</c:v>
                </c:pt>
                <c:pt idx="5">
                  <c:v>-53.06942234435705</c:v>
                </c:pt>
                <c:pt idx="6">
                  <c:v>-53.08927268258582</c:v>
                </c:pt>
                <c:pt idx="7">
                  <c:v>-53.10352044726928</c:v>
                </c:pt>
                <c:pt idx="8">
                  <c:v>-53.11247075153727</c:v>
                </c:pt>
                <c:pt idx="9">
                  <c:v>-53.1163931437322</c:v>
                </c:pt>
                <c:pt idx="10">
                  <c:v>-53.11552877974722</c:v>
                </c:pt>
                <c:pt idx="11">
                  <c:v>-53.11009598590747</c:v>
                </c:pt>
                <c:pt idx="12">
                  <c:v>-53.10029457562301</c:v>
                </c:pt>
                <c:pt idx="13">
                  <c:v>-53.097083209302</c:v>
                </c:pt>
                <c:pt idx="14">
                  <c:v>-53.09529541173572</c:v>
                </c:pt>
                <c:pt idx="15">
                  <c:v>-53.09417324103007</c:v>
                </c:pt>
                <c:pt idx="16">
                  <c:v>-53.09352181235935</c:v>
                </c:pt>
                <c:pt idx="17">
                  <c:v>-53.09319083848451</c:v>
                </c:pt>
                <c:pt idx="18">
                  <c:v>-53.09306342733593</c:v>
                </c:pt>
                <c:pt idx="19">
                  <c:v>-53.09304890286705</c:v>
                </c:pt>
                <c:pt idx="20">
                  <c:v>-53.09307719823994</c:v>
                </c:pt>
                <c:pt idx="21">
                  <c:v>-53.09309446729609</c:v>
                </c:pt>
                <c:pt idx="22">
                  <c:v>-53.09305964535738</c:v>
                </c:pt>
                <c:pt idx="23">
                  <c:v>-53.09294175028403</c:v>
                </c:pt>
                <c:pt idx="24">
                  <c:v>-53.09271776125486</c:v>
                </c:pt>
                <c:pt idx="25">
                  <c:v>-53.092370948787</c:v>
                </c:pt>
                <c:pt idx="26">
                  <c:v>-53.09190797788158</c:v>
                </c:pt>
                <c:pt idx="27">
                  <c:v>-53.0913297305217</c:v>
                </c:pt>
                <c:pt idx="28">
                  <c:v>-53.09063831926871</c:v>
                </c:pt>
                <c:pt idx="29">
                  <c:v>-53.08983749049398</c:v>
                </c:pt>
                <c:pt idx="30">
                  <c:v>-53.0889322221951</c:v>
                </c:pt>
                <c:pt idx="31">
                  <c:v>-53.08792839954187</c:v>
                </c:pt>
                <c:pt idx="32">
                  <c:v>-53.08683255719679</c:v>
                </c:pt>
                <c:pt idx="33">
                  <c:v>-53.08565167454567</c:v>
                </c:pt>
                <c:pt idx="34">
                  <c:v>-53.08439301294685</c:v>
                </c:pt>
                <c:pt idx="35">
                  <c:v>-53.08306398643676</c:v>
                </c:pt>
                <c:pt idx="36">
                  <c:v>-53.08167205913414</c:v>
                </c:pt>
                <c:pt idx="37">
                  <c:v>-53.08022466403389</c:v>
                </c:pt>
                <c:pt idx="38">
                  <c:v>-53.07872913896937</c:v>
                </c:pt>
                <c:pt idx="39">
                  <c:v>-53.07719270807294</c:v>
                </c:pt>
                <c:pt idx="40">
                  <c:v>-53.075622425042</c:v>
                </c:pt>
                <c:pt idx="41">
                  <c:v>-53.07402513943757</c:v>
                </c:pt>
                <c:pt idx="42">
                  <c:v>-53.07240747230875</c:v>
                </c:pt>
                <c:pt idx="43">
                  <c:v>-53.070775798089</c:v>
                </c:pt>
                <c:pt idx="44">
                  <c:v>-53.0691362315819</c:v>
                </c:pt>
                <c:pt idx="45">
                  <c:v>-53.06749461912791</c:v>
                </c:pt>
                <c:pt idx="46">
                  <c:v>-53.06585653317945</c:v>
                </c:pt>
                <c:pt idx="47">
                  <c:v>-53.06422726969206</c:v>
                </c:pt>
                <c:pt idx="48">
                  <c:v>-53.06261184780803</c:v>
                </c:pt>
                <c:pt idx="49">
                  <c:v>-53.06101501141997</c:v>
                </c:pt>
                <c:pt idx="50">
                  <c:v>-53.059441232285</c:v>
                </c:pt>
                <c:pt idx="51">
                  <c:v>-53.05789471438123</c:v>
                </c:pt>
                <c:pt idx="52">
                  <c:v>-53.05637939934083</c:v>
                </c:pt>
                <c:pt idx="53">
                  <c:v>-53.05489897265564</c:v>
                </c:pt>
                <c:pt idx="54">
                  <c:v>-53.05345687053244</c:v>
                </c:pt>
                <c:pt idx="55">
                  <c:v>-53.052056287238</c:v>
                </c:pt>
                <c:pt idx="56">
                  <c:v>-53.05070018282936</c:v>
                </c:pt>
                <c:pt idx="57">
                  <c:v>-53.0493912911606</c:v>
                </c:pt>
                <c:pt idx="58">
                  <c:v>-53.04813212808355</c:v>
                </c:pt>
                <c:pt idx="59">
                  <c:v>-53.04692499976618</c:v>
                </c:pt>
                <c:pt idx="60">
                  <c:v>-53.04577201107281</c:v>
                </c:pt>
                <c:pt idx="61">
                  <c:v>-53.04467507393925</c:v>
                </c:pt>
                <c:pt idx="62">
                  <c:v>-53.04363591571977</c:v>
                </c:pt>
                <c:pt idx="63">
                  <c:v>-53.04265608744709</c:v>
                </c:pt>
                <c:pt idx="64">
                  <c:v>-53.0417369719914</c:v>
                </c:pt>
                <c:pt idx="65">
                  <c:v>-53.0408797920705</c:v>
                </c:pt>
                <c:pt idx="66">
                  <c:v>-53.04008561811715</c:v>
                </c:pt>
                <c:pt idx="67">
                  <c:v>-53.03935537596021</c:v>
                </c:pt>
                <c:pt idx="68">
                  <c:v>-53.03868985431829</c:v>
                </c:pt>
                <c:pt idx="69">
                  <c:v>-53.03808971209028</c:v>
                </c:pt>
                <c:pt idx="70">
                  <c:v>-53.0375554854332</c:v>
                </c:pt>
                <c:pt idx="71">
                  <c:v>-53.03708759462369</c:v>
                </c:pt>
                <c:pt idx="72">
                  <c:v>-53.03668635069504</c:v>
                </c:pt>
                <c:pt idx="73">
                  <c:v>-53.03635196184393</c:v>
                </c:pt>
                <c:pt idx="74">
                  <c:v>-53.03608453961369</c:v>
                </c:pt>
                <c:pt idx="75">
                  <c:v>-53.03588410484844</c:v>
                </c:pt>
                <c:pt idx="76">
                  <c:v>-53.03575059341117</c:v>
                </c:pt>
                <c:pt idx="77">
                  <c:v>-53.0356838616859</c:v>
                </c:pt>
                <c:pt idx="78">
                  <c:v>-53.03568369185015</c:v>
                </c:pt>
                <c:pt idx="79">
                  <c:v>-53.0357497969224</c:v>
                </c:pt>
                <c:pt idx="80">
                  <c:v>-53.03588182560294</c:v>
                </c:pt>
                <c:pt idx="81">
                  <c:v>-53.03607936689021</c:v>
                </c:pt>
                <c:pt idx="82">
                  <c:v>-53.0363419544978</c:v>
                </c:pt>
                <c:pt idx="83">
                  <c:v>-53.03666907106199</c:v>
                </c:pt>
                <c:pt idx="84">
                  <c:v>-53.03706015215532</c:v>
                </c:pt>
                <c:pt idx="85">
                  <c:v>-53.0375145901044</c:v>
                </c:pt>
                <c:pt idx="86">
                  <c:v>-53.0380317376244</c:v>
                </c:pt>
                <c:pt idx="87">
                  <c:v>-53.03861091126934</c:v>
                </c:pt>
                <c:pt idx="88">
                  <c:v>-53.03925139470914</c:v>
                </c:pt>
                <c:pt idx="89">
                  <c:v>-53.03995244183648</c:v>
                </c:pt>
                <c:pt idx="90">
                  <c:v>-53.04071327971062</c:v>
                </c:pt>
                <c:pt idx="91">
                  <c:v>-53.04153311134424</c:v>
                </c:pt>
                <c:pt idx="92">
                  <c:v>-53.04241111833696</c:v>
                </c:pt>
                <c:pt idx="93">
                  <c:v>-53.04334646336599</c:v>
                </c:pt>
                <c:pt idx="94">
                  <c:v>-53.04433829253287</c:v>
                </c:pt>
                <c:pt idx="95">
                  <c:v>-53.04538573757931</c:v>
                </c:pt>
                <c:pt idx="96">
                  <c:v>-53.04648791797219</c:v>
                </c:pt>
                <c:pt idx="97">
                  <c:v>-53.04764394286504</c:v>
                </c:pt>
                <c:pt idx="98">
                  <c:v>-53.04885291294208</c:v>
                </c:pt>
                <c:pt idx="99">
                  <c:v>-53.05011392214795</c:v>
                </c:pt>
                <c:pt idx="100">
                  <c:v>-53.05142605931067</c:v>
                </c:pt>
                <c:pt idx="101">
                  <c:v>-53.05278840966199</c:v>
                </c:pt>
                <c:pt idx="102">
                  <c:v>-53.05420005625484</c:v>
                </c:pt>
                <c:pt idx="103">
                  <c:v>-53.05566008129123</c:v>
                </c:pt>
                <c:pt idx="104">
                  <c:v>-53.05716756736188</c:v>
                </c:pt>
                <c:pt idx="105">
                  <c:v>-53.05872159859639</c:v>
                </c:pt>
                <c:pt idx="106">
                  <c:v>-53.0603212617314</c:v>
                </c:pt>
                <c:pt idx="107">
                  <c:v>-53.06196564711028</c:v>
                </c:pt>
                <c:pt idx="108">
                  <c:v>-53.0636538495986</c:v>
                </c:pt>
                <c:pt idx="109">
                  <c:v>-53.06538496943863</c:v>
                </c:pt>
                <c:pt idx="110">
                  <c:v>-53.0671581130332</c:v>
                </c:pt>
                <c:pt idx="111">
                  <c:v>-53.06897239366801</c:v>
                </c:pt>
                <c:pt idx="112">
                  <c:v>-53.07082693217658</c:v>
                </c:pt>
                <c:pt idx="113">
                  <c:v>-53.072720857546</c:v>
                </c:pt>
                <c:pt idx="114">
                  <c:v>-53.0746533074723</c:v>
                </c:pt>
                <c:pt idx="115">
                  <c:v>-53.07662342886508</c:v>
                </c:pt>
                <c:pt idx="116">
                  <c:v>-53.07863037830334</c:v>
                </c:pt>
                <c:pt idx="117">
                  <c:v>-53.08067332244775</c:v>
                </c:pt>
                <c:pt idx="118">
                  <c:v>-53.0827514384112</c:v>
                </c:pt>
                <c:pt idx="119">
                  <c:v>-53.08486391408938</c:v>
                </c:pt>
              </c:numCache>
            </c:numRef>
          </c:yVal>
          <c:smooth val="1"/>
          <c:extLst xmlns:c16r2="http://schemas.microsoft.com/office/drawing/2015/06/chart">
            <c:ext xmlns:c16="http://schemas.microsoft.com/office/drawing/2014/chart" uri="{C3380CC4-5D6E-409C-BE32-E72D297353CC}">
              <c16:uniqueId val="{00000002-0830-44D7-A376-938C47ADB1B1}"/>
            </c:ext>
          </c:extLst>
        </c:ser>
        <c:ser>
          <c:idx val="7"/>
          <c:order val="3"/>
          <c:tx>
            <c:strRef>
              <c:f>'SA-Naloxone-G'!$F$123</c:f>
              <c:strCache>
                <c:ptCount val="1"/>
                <c:pt idx="0">
                  <c:v>SHUD Deaths for 1.25x parameter level</c:v>
                </c:pt>
              </c:strCache>
            </c:strRef>
          </c:tx>
          <c:spPr>
            <a:ln w="76200">
              <a:solidFill>
                <a:schemeClr val="accent2"/>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F$3:$F$122</c:f>
              <c:numCache>
                <c:formatCode>General</c:formatCode>
                <c:ptCount val="120"/>
                <c:pt idx="0">
                  <c:v>-92.0016820899263</c:v>
                </c:pt>
                <c:pt idx="1">
                  <c:v>-92.16098321391328</c:v>
                </c:pt>
                <c:pt idx="2">
                  <c:v>-92.3298635118427</c:v>
                </c:pt>
                <c:pt idx="3">
                  <c:v>-92.5122497042178</c:v>
                </c:pt>
                <c:pt idx="4">
                  <c:v>-92.70647180015411</c:v>
                </c:pt>
                <c:pt idx="5">
                  <c:v>-92.91213277277618</c:v>
                </c:pt>
                <c:pt idx="6">
                  <c:v>-93.12881254260706</c:v>
                </c:pt>
                <c:pt idx="7">
                  <c:v>-93.35607779496708</c:v>
                </c:pt>
                <c:pt idx="8">
                  <c:v>-93.5934893856386</c:v>
                </c:pt>
                <c:pt idx="9">
                  <c:v>-93.84060788970444</c:v>
                </c:pt>
                <c:pt idx="10">
                  <c:v>-94.0969977211187</c:v>
                </c:pt>
                <c:pt idx="11">
                  <c:v>-94.36223015370271</c:v>
                </c:pt>
                <c:pt idx="12">
                  <c:v>-94.63588549920868</c:v>
                </c:pt>
                <c:pt idx="13">
                  <c:v>-94.89836658010935</c:v>
                </c:pt>
                <c:pt idx="14">
                  <c:v>-95.15863224166785</c:v>
                </c:pt>
                <c:pt idx="15">
                  <c:v>-95.4180243641492</c:v>
                </c:pt>
                <c:pt idx="16">
                  <c:v>-95.67681573663394</c:v>
                </c:pt>
                <c:pt idx="17">
                  <c:v>-95.93518017622861</c:v>
                </c:pt>
                <c:pt idx="18">
                  <c:v>-96.19322161450145</c:v>
                </c:pt>
                <c:pt idx="19">
                  <c:v>-96.4509917871399</c:v>
                </c:pt>
                <c:pt idx="20">
                  <c:v>-96.70850380464904</c:v>
                </c:pt>
                <c:pt idx="21">
                  <c:v>-96.96574255867745</c:v>
                </c:pt>
                <c:pt idx="22">
                  <c:v>-97.22267268499485</c:v>
                </c:pt>
                <c:pt idx="23">
                  <c:v>-97.4792446407623</c:v>
                </c:pt>
                <c:pt idx="24">
                  <c:v>-97.73539932734675</c:v>
                </c:pt>
                <c:pt idx="25">
                  <c:v>-97.99107159210435</c:v>
                </c:pt>
                <c:pt idx="26">
                  <c:v>-98.24616009162636</c:v>
                </c:pt>
                <c:pt idx="27">
                  <c:v>-98.50057910857708</c:v>
                </c:pt>
                <c:pt idx="28">
                  <c:v>-98.7542464605531</c:v>
                </c:pt>
                <c:pt idx="29">
                  <c:v>-99.00708257775705</c:v>
                </c:pt>
                <c:pt idx="30">
                  <c:v>-99.25901102993664</c:v>
                </c:pt>
                <c:pt idx="31">
                  <c:v>-99.50995888777155</c:v>
                </c:pt>
                <c:pt idx="32">
                  <c:v>-99.75985694618075</c:v>
                </c:pt>
                <c:pt idx="33">
                  <c:v>-100.0086398434764</c:v>
                </c:pt>
                <c:pt idx="34">
                  <c:v>-100.2562461025873</c:v>
                </c:pt>
                <c:pt idx="35">
                  <c:v>-100.5026181144603</c:v>
                </c:pt>
                <c:pt idx="36">
                  <c:v>-100.7477020790818</c:v>
                </c:pt>
                <c:pt idx="37">
                  <c:v>-100.9914479159451</c:v>
                </c:pt>
                <c:pt idx="38">
                  <c:v>-101.2338091529951</c:v>
                </c:pt>
                <c:pt idx="39">
                  <c:v>-101.4747427446343</c:v>
                </c:pt>
                <c:pt idx="40">
                  <c:v>-101.7142089677767</c:v>
                </c:pt>
                <c:pt idx="41">
                  <c:v>-101.9521712882387</c:v>
                </c:pt>
                <c:pt idx="42">
                  <c:v>-102.1885962209245</c:v>
                </c:pt>
                <c:pt idx="43">
                  <c:v>-102.4234531892048</c:v>
                </c:pt>
                <c:pt idx="44">
                  <c:v>-102.6567143852666</c:v>
                </c:pt>
                <c:pt idx="45">
                  <c:v>-102.8883546327008</c:v>
                </c:pt>
                <c:pt idx="46">
                  <c:v>-103.1183512522527</c:v>
                </c:pt>
                <c:pt idx="47">
                  <c:v>-103.3466839313693</c:v>
                </c:pt>
                <c:pt idx="48">
                  <c:v>-103.5733345979924</c:v>
                </c:pt>
                <c:pt idx="49">
                  <c:v>-103.7982872988647</c:v>
                </c:pt>
                <c:pt idx="50">
                  <c:v>-104.021528082521</c:v>
                </c:pt>
                <c:pt idx="51">
                  <c:v>-104.243044887029</c:v>
                </c:pt>
                <c:pt idx="52">
                  <c:v>-104.4628274323907</c:v>
                </c:pt>
                <c:pt idx="53">
                  <c:v>-104.6808671177124</c:v>
                </c:pt>
                <c:pt idx="54">
                  <c:v>-104.8971569230156</c:v>
                </c:pt>
                <c:pt idx="55">
                  <c:v>-105.1116913155828</c:v>
                </c:pt>
                <c:pt idx="56">
                  <c:v>-105.3244661607019</c:v>
                </c:pt>
                <c:pt idx="57">
                  <c:v>-105.5354786366724</c:v>
                </c:pt>
                <c:pt idx="58">
                  <c:v>-105.7447271539384</c:v>
                </c:pt>
                <c:pt idx="59">
                  <c:v>-105.952211278175</c:v>
                </c:pt>
                <c:pt idx="60">
                  <c:v>-106.1579316572</c:v>
                </c:pt>
                <c:pt idx="61">
                  <c:v>-106.361889951538</c:v>
                </c:pt>
                <c:pt idx="62">
                  <c:v>-106.5640887685006</c:v>
                </c:pt>
                <c:pt idx="63">
                  <c:v>-106.7645315996261</c:v>
                </c:pt>
                <c:pt idx="64">
                  <c:v>-106.9632227613334</c:v>
                </c:pt>
                <c:pt idx="65">
                  <c:v>-107.1601673386564</c:v>
                </c:pt>
                <c:pt idx="66">
                  <c:v>-107.3553711319126</c:v>
                </c:pt>
                <c:pt idx="67">
                  <c:v>-107.5488406061769</c:v>
                </c:pt>
                <c:pt idx="68">
                  <c:v>-107.7405828434366</c:v>
                </c:pt>
                <c:pt idx="69">
                  <c:v>-107.9306054972974</c:v>
                </c:pt>
                <c:pt idx="70">
                  <c:v>-108.1189167501237</c:v>
                </c:pt>
                <c:pt idx="71">
                  <c:v>-108.3055252725058</c:v>
                </c:pt>
                <c:pt idx="72">
                  <c:v>-108.4904401849325</c:v>
                </c:pt>
                <c:pt idx="73">
                  <c:v>-108.6736710215735</c:v>
                </c:pt>
                <c:pt idx="74">
                  <c:v>-108.8552276960663</c:v>
                </c:pt>
                <c:pt idx="75">
                  <c:v>-109.0351204692118</c:v>
                </c:pt>
                <c:pt idx="76">
                  <c:v>-109.2133599184873</c:v>
                </c:pt>
                <c:pt idx="77">
                  <c:v>-109.3899569092867</c:v>
                </c:pt>
                <c:pt idx="78">
                  <c:v>-109.5649225678034</c:v>
                </c:pt>
                <c:pt idx="79">
                  <c:v>-109.7382682554767</c:v>
                </c:pt>
                <c:pt idx="80">
                  <c:v>-109.9100055449217</c:v>
                </c:pt>
                <c:pt idx="81">
                  <c:v>-110.0801461972692</c:v>
                </c:pt>
                <c:pt idx="82">
                  <c:v>-110.2487021408492</c:v>
                </c:pt>
                <c:pt idx="83">
                  <c:v>-110.4156854511413</c:v>
                </c:pt>
                <c:pt idx="84">
                  <c:v>-110.5811083319394</c:v>
                </c:pt>
                <c:pt idx="85">
                  <c:v>-110.744983097657</c:v>
                </c:pt>
                <c:pt idx="86">
                  <c:v>-110.9073221567261</c:v>
                </c:pt>
                <c:pt idx="87">
                  <c:v>-111.0681379960223</c:v>
                </c:pt>
                <c:pt idx="88">
                  <c:v>-111.2274431662746</c:v>
                </c:pt>
                <c:pt idx="89">
                  <c:v>-111.3852502683963</c:v>
                </c:pt>
                <c:pt idx="90">
                  <c:v>-111.541571940701</c:v>
                </c:pt>
                <c:pt idx="91">
                  <c:v>-111.6964208469483</c:v>
                </c:pt>
                <c:pt idx="92">
                  <c:v>-111.8498096651781</c:v>
                </c:pt>
                <c:pt idx="93">
                  <c:v>-112.0017510772945</c:v>
                </c:pt>
                <c:pt idx="94">
                  <c:v>-112.1522577593529</c:v>
                </c:pt>
                <c:pt idx="95">
                  <c:v>-112.3013423725204</c:v>
                </c:pt>
                <c:pt idx="96">
                  <c:v>-112.4490175546656</c:v>
                </c:pt>
                <c:pt idx="97">
                  <c:v>-112.5952959125488</c:v>
                </c:pt>
                <c:pt idx="98">
                  <c:v>-112.7401900145761</c:v>
                </c:pt>
                <c:pt idx="99">
                  <c:v>-112.8837123840894</c:v>
                </c:pt>
                <c:pt idx="100">
                  <c:v>-113.0258754931599</c:v>
                </c:pt>
                <c:pt idx="101">
                  <c:v>-113.1666917568602</c:v>
                </c:pt>
                <c:pt idx="102">
                  <c:v>-113.3061735279836</c:v>
                </c:pt>
                <c:pt idx="103">
                  <c:v>-113.4443330921905</c:v>
                </c:pt>
                <c:pt idx="104">
                  <c:v>-113.5811826635519</c:v>
                </c:pt>
                <c:pt idx="105">
                  <c:v>-113.7167343804728</c:v>
                </c:pt>
                <c:pt idx="106">
                  <c:v>-113.8510003019699</c:v>
                </c:pt>
                <c:pt idx="107">
                  <c:v>-113.9839924042837</c:v>
                </c:pt>
                <c:pt idx="108">
                  <c:v>-114.115722577806</c:v>
                </c:pt>
                <c:pt idx="109">
                  <c:v>-114.2462026243032</c:v>
                </c:pt>
                <c:pt idx="110">
                  <c:v>-114.3754442544205</c:v>
                </c:pt>
                <c:pt idx="111">
                  <c:v>-114.5034590854437</c:v>
                </c:pt>
                <c:pt idx="112">
                  <c:v>-114.6302586393107</c:v>
                </c:pt>
                <c:pt idx="113">
                  <c:v>-114.7558543408516</c:v>
                </c:pt>
                <c:pt idx="114">
                  <c:v>-114.8802575162481</c:v>
                </c:pt>
                <c:pt idx="115">
                  <c:v>-115.0034793916927</c:v>
                </c:pt>
                <c:pt idx="116">
                  <c:v>-115.1255310922387</c:v>
                </c:pt>
                <c:pt idx="117">
                  <c:v>-115.2464236408295</c:v>
                </c:pt>
                <c:pt idx="118">
                  <c:v>-115.3661679574931</c:v>
                </c:pt>
                <c:pt idx="119">
                  <c:v>-115.4847748586935</c:v>
                </c:pt>
              </c:numCache>
            </c:numRef>
          </c:yVal>
          <c:smooth val="1"/>
          <c:extLst xmlns:c16r2="http://schemas.microsoft.com/office/drawing/2015/06/chart">
            <c:ext xmlns:c16="http://schemas.microsoft.com/office/drawing/2014/chart" uri="{C3380CC4-5D6E-409C-BE32-E72D297353CC}">
              <c16:uniqueId val="{00000003-0830-44D7-A376-938C47ADB1B1}"/>
            </c:ext>
          </c:extLst>
        </c:ser>
        <c:ser>
          <c:idx val="4"/>
          <c:order val="4"/>
          <c:tx>
            <c:strRef>
              <c:f>'SA-Naloxone-G'!$O$123</c:f>
              <c:strCache>
                <c:ptCount val="1"/>
                <c:pt idx="0">
                  <c:v>SHUD Deaths for 1x parameter level</c:v>
                </c:pt>
              </c:strCache>
            </c:strRef>
          </c:tx>
          <c:spPr>
            <a:ln w="38100">
              <a:solidFill>
                <a:schemeClr val="accent2"/>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O$3:$O$122</c:f>
              <c:numCache>
                <c:formatCode>General</c:formatCode>
                <c:ptCount val="120"/>
                <c:pt idx="0">
                  <c:v>-92.0016820899263</c:v>
                </c:pt>
                <c:pt idx="1">
                  <c:v>-92.16383439838735</c:v>
                </c:pt>
                <c:pt idx="2">
                  <c:v>-92.33897921466605</c:v>
                </c:pt>
                <c:pt idx="3">
                  <c:v>-92.52689203057622</c:v>
                </c:pt>
                <c:pt idx="4">
                  <c:v>-92.7272038243574</c:v>
                </c:pt>
                <c:pt idx="5">
                  <c:v>-92.93950846063107</c:v>
                </c:pt>
                <c:pt idx="6">
                  <c:v>-93.16337610365062</c:v>
                </c:pt>
                <c:pt idx="7">
                  <c:v>-93.39836313251028</c:v>
                </c:pt>
                <c:pt idx="8">
                  <c:v>-93.64401963248545</c:v>
                </c:pt>
                <c:pt idx="9">
                  <c:v>-93.89989501872012</c:v>
                </c:pt>
                <c:pt idx="10">
                  <c:v>-94.16554222147788</c:v>
                </c:pt>
                <c:pt idx="11">
                  <c:v>-94.4405207649897</c:v>
                </c:pt>
                <c:pt idx="12">
                  <c:v>-94.72439899668167</c:v>
                </c:pt>
                <c:pt idx="13">
                  <c:v>-94.9972247078593</c:v>
                </c:pt>
                <c:pt idx="14">
                  <c:v>-95.2682569270073</c:v>
                </c:pt>
                <c:pt idx="15">
                  <c:v>-95.53883439880369</c:v>
                </c:pt>
                <c:pt idx="16">
                  <c:v>-95.809218425898</c:v>
                </c:pt>
                <c:pt idx="17">
                  <c:v>-96.07957324475335</c:v>
                </c:pt>
                <c:pt idx="18">
                  <c:v>-96.34999290354425</c:v>
                </c:pt>
                <c:pt idx="19">
                  <c:v>-96.62051903832155</c:v>
                </c:pt>
                <c:pt idx="20">
                  <c:v>-96.89115451826883</c:v>
                </c:pt>
                <c:pt idx="21">
                  <c:v>-97.16187391129475</c:v>
                </c:pt>
                <c:pt idx="22">
                  <c:v>-97.43263149433572</c:v>
                </c:pt>
                <c:pt idx="23">
                  <c:v>-97.70336736861013</c:v>
                </c:pt>
                <c:pt idx="24">
                  <c:v>-97.97401211307805</c:v>
                </c:pt>
                <c:pt idx="25">
                  <c:v>-98.24449031109661</c:v>
                </c:pt>
                <c:pt idx="26">
                  <c:v>-98.5146898390355</c:v>
                </c:pt>
                <c:pt idx="27">
                  <c:v>-98.7845148349309</c:v>
                </c:pt>
                <c:pt idx="28">
                  <c:v>-99.05387309507004</c:v>
                </c:pt>
                <c:pt idx="29">
                  <c:v>-99.32267514715058</c:v>
                </c:pt>
                <c:pt idx="30">
                  <c:v>-99.59083479061345</c:v>
                </c:pt>
                <c:pt idx="31">
                  <c:v>-99.8582694657658</c:v>
                </c:pt>
                <c:pt idx="32">
                  <c:v>-100.1249004835407</c:v>
                </c:pt>
                <c:pt idx="33">
                  <c:v>-100.3906531500375</c:v>
                </c:pt>
                <c:pt idx="34">
                  <c:v>-100.6554568122125</c:v>
                </c:pt>
                <c:pt idx="35">
                  <c:v>-100.9192448449703</c:v>
                </c:pt>
                <c:pt idx="36">
                  <c:v>-101.1819545951901</c:v>
                </c:pt>
                <c:pt idx="37">
                  <c:v>-101.4435272946018</c:v>
                </c:pt>
                <c:pt idx="38">
                  <c:v>-101.7039079506074</c:v>
                </c:pt>
                <c:pt idx="39">
                  <c:v>-101.9630451646633</c:v>
                </c:pt>
                <c:pt idx="40">
                  <c:v>-102.2208910302613</c:v>
                </c:pt>
                <c:pt idx="41">
                  <c:v>-102.4774009999577</c:v>
                </c:pt>
                <c:pt idx="42">
                  <c:v>-102.7325337458214</c:v>
                </c:pt>
                <c:pt idx="43">
                  <c:v>-102.9862510187801</c:v>
                </c:pt>
                <c:pt idx="44">
                  <c:v>-103.238517508657</c:v>
                </c:pt>
                <c:pt idx="45">
                  <c:v>-103.4893007061948</c:v>
                </c:pt>
                <c:pt idx="46">
                  <c:v>-103.7385707680098</c:v>
                </c:pt>
                <c:pt idx="47">
                  <c:v>-103.9863003851408</c:v>
                </c:pt>
                <c:pt idx="48">
                  <c:v>-104.2324646556458</c:v>
                </c:pt>
                <c:pt idx="49">
                  <c:v>-104.4770409615477</c:v>
                </c:pt>
                <c:pt idx="50">
                  <c:v>-104.7200088503055</c:v>
                </c:pt>
                <c:pt idx="51">
                  <c:v>-104.9613499208964</c:v>
                </c:pt>
                <c:pt idx="52">
                  <c:v>-105.2010477144295</c:v>
                </c:pt>
                <c:pt idx="53">
                  <c:v>-105.4390876094146</c:v>
                </c:pt>
                <c:pt idx="54">
                  <c:v>-105.6754567215741</c:v>
                </c:pt>
                <c:pt idx="55">
                  <c:v>-105.9101438080952</c:v>
                </c:pt>
                <c:pt idx="56">
                  <c:v>-106.1431391761993</c:v>
                </c:pt>
                <c:pt idx="57">
                  <c:v>-106.3744345959117</c:v>
                </c:pt>
                <c:pt idx="58">
                  <c:v>-106.6040232168813</c:v>
                </c:pt>
                <c:pt idx="59">
                  <c:v>-106.8318994891164</c:v>
                </c:pt>
                <c:pt idx="60">
                  <c:v>-107.0580590874877</c:v>
                </c:pt>
                <c:pt idx="61">
                  <c:v>-107.2824988398537</c:v>
                </c:pt>
                <c:pt idx="62">
                  <c:v>-107.5052166586672</c:v>
                </c:pt>
                <c:pt idx="63">
                  <c:v>-107.7262114759154</c:v>
                </c:pt>
                <c:pt idx="64">
                  <c:v>-107.9454831812582</c:v>
                </c:pt>
                <c:pt idx="65">
                  <c:v>-108.1630325632298</c:v>
                </c:pt>
                <c:pt idx="66">
                  <c:v>-108.3788612533645</c:v>
                </c:pt>
                <c:pt idx="67">
                  <c:v>-108.5929716731313</c:v>
                </c:pt>
                <c:pt idx="68">
                  <c:v>-108.8053669835384</c:v>
                </c:pt>
                <c:pt idx="69">
                  <c:v>-109.0160510372996</c:v>
                </c:pt>
                <c:pt idx="70">
                  <c:v>-109.2250283334439</c:v>
                </c:pt>
                <c:pt idx="71">
                  <c:v>-109.432303974257</c:v>
                </c:pt>
                <c:pt idx="72">
                  <c:v>-109.6378836244449</c:v>
                </c:pt>
                <c:pt idx="73">
                  <c:v>-109.8417734724267</c:v>
                </c:pt>
                <c:pt idx="74">
                  <c:v>-110.0439801936455</c:v>
                </c:pt>
                <c:pt idx="75">
                  <c:v>-110.244510915817</c:v>
                </c:pt>
                <c:pt idx="76">
                  <c:v>-110.443373186011</c:v>
                </c:pt>
                <c:pt idx="77">
                  <c:v>-110.6405749394927</c:v>
                </c:pt>
                <c:pt idx="78">
                  <c:v>-110.836124470229</c:v>
                </c:pt>
                <c:pt idx="79">
                  <c:v>-111.0300304029914</c:v>
                </c:pt>
                <c:pt idx="80">
                  <c:v>-111.2223016669693</c:v>
                </c:pt>
                <c:pt idx="81">
                  <c:v>-111.4129474708277</c:v>
                </c:pt>
                <c:pt idx="82">
                  <c:v>-111.6019772791371</c:v>
                </c:pt>
                <c:pt idx="83">
                  <c:v>-111.78940079011</c:v>
                </c:pt>
                <c:pt idx="84">
                  <c:v>-111.9752279145801</c:v>
                </c:pt>
                <c:pt idx="85">
                  <c:v>-112.159468756161</c:v>
                </c:pt>
                <c:pt idx="86">
                  <c:v>-112.3421335925304</c:v>
                </c:pt>
                <c:pt idx="87">
                  <c:v>-112.5232328577837</c:v>
                </c:pt>
                <c:pt idx="88">
                  <c:v>-112.7027771257997</c:v>
                </c:pt>
                <c:pt idx="89">
                  <c:v>-112.8807770945733</c:v>
                </c:pt>
                <c:pt idx="90">
                  <c:v>-113.0572435714636</c:v>
                </c:pt>
                <c:pt idx="91">
                  <c:v>-113.232187459312</c:v>
                </c:pt>
                <c:pt idx="92">
                  <c:v>-113.4056197433864</c:v>
                </c:pt>
                <c:pt idx="93">
                  <c:v>-113.5775514791124</c:v>
                </c:pt>
                <c:pt idx="94">
                  <c:v>-113.7479937805444</c:v>
                </c:pt>
                <c:pt idx="95">
                  <c:v>-113.9169578095471</c:v>
                </c:pt>
                <c:pt idx="96">
                  <c:v>-114.0844547656451</c:v>
                </c:pt>
                <c:pt idx="97">
                  <c:v>-114.2504958765085</c:v>
                </c:pt>
                <c:pt idx="98">
                  <c:v>-114.4150923890384</c:v>
                </c:pt>
                <c:pt idx="99">
                  <c:v>-114.578255561028</c:v>
                </c:pt>
                <c:pt idx="100">
                  <c:v>-114.7399966533611</c:v>
                </c:pt>
                <c:pt idx="101">
                  <c:v>-114.9003269227229</c:v>
                </c:pt>
                <c:pt idx="102">
                  <c:v>-115.059257614798</c:v>
                </c:pt>
                <c:pt idx="103">
                  <c:v>-115.2167999579283</c:v>
                </c:pt>
                <c:pt idx="104">
                  <c:v>-115.372965157201</c:v>
                </c:pt>
                <c:pt idx="105">
                  <c:v>-115.5277643889553</c:v>
                </c:pt>
                <c:pt idx="106">
                  <c:v>-115.6812087956739</c:v>
                </c:pt>
                <c:pt idx="107">
                  <c:v>-115.8333094812382</c:v>
                </c:pt>
                <c:pt idx="108">
                  <c:v>-115.9840775065435</c:v>
                </c:pt>
                <c:pt idx="109">
                  <c:v>-116.1335238854295</c:v>
                </c:pt>
                <c:pt idx="110">
                  <c:v>-116.2816595809306</c:v>
                </c:pt>
                <c:pt idx="111">
                  <c:v>-116.4284955018145</c:v>
                </c:pt>
                <c:pt idx="112">
                  <c:v>-116.5740424994003</c:v>
                </c:pt>
                <c:pt idx="113">
                  <c:v>-116.7183113646342</c:v>
                </c:pt>
                <c:pt idx="114">
                  <c:v>-116.8613128254159</c:v>
                </c:pt>
                <c:pt idx="115">
                  <c:v>-117.003057544153</c:v>
                </c:pt>
                <c:pt idx="116">
                  <c:v>-117.1435561155382</c:v>
                </c:pt>
                <c:pt idx="117">
                  <c:v>-117.2828190645258</c:v>
                </c:pt>
                <c:pt idx="118">
                  <c:v>-117.4208568445109</c:v>
                </c:pt>
                <c:pt idx="119">
                  <c:v>-117.5576798356837</c:v>
                </c:pt>
              </c:numCache>
            </c:numRef>
          </c:yVal>
          <c:smooth val="1"/>
          <c:extLst xmlns:c16r2="http://schemas.microsoft.com/office/drawing/2015/06/chart">
            <c:ext xmlns:c16="http://schemas.microsoft.com/office/drawing/2014/chart" uri="{C3380CC4-5D6E-409C-BE32-E72D297353CC}">
              <c16:uniqueId val="{00000004-0830-44D7-A376-938C47ADB1B1}"/>
            </c:ext>
          </c:extLst>
        </c:ser>
        <c:ser>
          <c:idx val="1"/>
          <c:order val="5"/>
          <c:tx>
            <c:strRef>
              <c:f>'SA-Naloxone-G'!$X$123</c:f>
              <c:strCache>
                <c:ptCount val="1"/>
                <c:pt idx="0">
                  <c:v>SHUD Deaths for 0.75x parameter level</c:v>
                </c:pt>
              </c:strCache>
            </c:strRef>
          </c:tx>
          <c:spPr>
            <a:ln w="6350">
              <a:solidFill>
                <a:schemeClr val="accent2"/>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X$3:$X$122</c:f>
              <c:numCache>
                <c:formatCode>General</c:formatCode>
                <c:ptCount val="120"/>
                <c:pt idx="0">
                  <c:v>-92.0016820899263</c:v>
                </c:pt>
                <c:pt idx="1">
                  <c:v>-92.16820747292745</c:v>
                </c:pt>
                <c:pt idx="2">
                  <c:v>-92.34830442367824</c:v>
                </c:pt>
                <c:pt idx="3">
                  <c:v>-92.54174132750808</c:v>
                </c:pt>
                <c:pt idx="4">
                  <c:v>-92.74814114038341</c:v>
                </c:pt>
                <c:pt idx="5">
                  <c:v>-92.96708892455208</c:v>
                </c:pt>
                <c:pt idx="6">
                  <c:v>-93.19814537660037</c:v>
                </c:pt>
                <c:pt idx="7">
                  <c:v>-93.44085684203291</c:v>
                </c:pt>
                <c:pt idx="8">
                  <c:v>-93.69476289302258</c:v>
                </c:pt>
                <c:pt idx="9">
                  <c:v>-93.95940202758814</c:v>
                </c:pt>
                <c:pt idx="10">
                  <c:v>-94.2343159210527</c:v>
                </c:pt>
                <c:pt idx="11">
                  <c:v>-94.51905256324974</c:v>
                </c:pt>
                <c:pt idx="12">
                  <c:v>-94.81316853935445</c:v>
                </c:pt>
                <c:pt idx="13">
                  <c:v>-95.09635679885301</c:v>
                </c:pt>
                <c:pt idx="14">
                  <c:v>-95.37817936090565</c:v>
                </c:pt>
                <c:pt idx="15">
                  <c:v>-95.65996696002938</c:v>
                </c:pt>
                <c:pt idx="16">
                  <c:v>-95.9419718952471</c:v>
                </c:pt>
                <c:pt idx="17">
                  <c:v>-96.22434895867575</c:v>
                </c:pt>
                <c:pt idx="18">
                  <c:v>-96.50718243479398</c:v>
                </c:pt>
                <c:pt idx="19">
                  <c:v>-96.79050397105416</c:v>
                </c:pt>
                <c:pt idx="20">
                  <c:v>-97.07430629789371</c:v>
                </c:pt>
                <c:pt idx="21">
                  <c:v>-97.35855375379265</c:v>
                </c:pt>
                <c:pt idx="22">
                  <c:v>-97.64319034308397</c:v>
                </c:pt>
                <c:pt idx="23">
                  <c:v>-97.92814588940175</c:v>
                </c:pt>
                <c:pt idx="24">
                  <c:v>-98.21334071999338</c:v>
                </c:pt>
                <c:pt idx="25">
                  <c:v>-98.49868921746385</c:v>
                </c:pt>
                <c:pt idx="26">
                  <c:v>-98.78406853367925</c:v>
                </c:pt>
                <c:pt idx="27">
                  <c:v>-99.06937271528393</c:v>
                </c:pt>
                <c:pt idx="28">
                  <c:v>-99.35449957477981</c:v>
                </c:pt>
                <c:pt idx="29">
                  <c:v>-99.6393497724976</c:v>
                </c:pt>
                <c:pt idx="30">
                  <c:v>-99.92382736638865</c:v>
                </c:pt>
                <c:pt idx="31">
                  <c:v>-100.2078401890888</c:v>
                </c:pt>
                <c:pt idx="32">
                  <c:v>-100.4913000843612</c:v>
                </c:pt>
                <c:pt idx="33">
                  <c:v>-100.7741230372505</c:v>
                </c:pt>
                <c:pt idx="34">
                  <c:v>-101.0562292244748</c:v>
                </c:pt>
                <c:pt idx="35">
                  <c:v>-101.3375430054304</c:v>
                </c:pt>
                <c:pt idx="36">
                  <c:v>-101.6179928694488</c:v>
                </c:pt>
                <c:pt idx="37">
                  <c:v>-101.897511351298</c:v>
                </c:pt>
                <c:pt idx="38">
                  <c:v>-102.1760349241027</c:v>
                </c:pt>
                <c:pt idx="39">
                  <c:v>-102.453503818312</c:v>
                </c:pt>
                <c:pt idx="40">
                  <c:v>-102.7298619218251</c:v>
                </c:pt>
                <c:pt idx="41">
                  <c:v>-103.005056647849</c:v>
                </c:pt>
                <c:pt idx="42">
                  <c:v>-103.2790387958175</c:v>
                </c:pt>
                <c:pt idx="43">
                  <c:v>-103.5517624109007</c:v>
                </c:pt>
                <c:pt idx="44">
                  <c:v>-103.8231846439203</c:v>
                </c:pt>
                <c:pt idx="45">
                  <c:v>-104.0932656129967</c:v>
                </c:pt>
                <c:pt idx="46">
                  <c:v>-104.3619682678904</c:v>
                </c:pt>
                <c:pt idx="47">
                  <c:v>-104.6292582577256</c:v>
                </c:pt>
                <c:pt idx="48">
                  <c:v>-104.8951038025668</c:v>
                </c:pt>
                <c:pt idx="49">
                  <c:v>-105.1594755691692</c:v>
                </c:pt>
                <c:pt idx="50">
                  <c:v>-105.4223465510912</c:v>
                </c:pt>
                <c:pt idx="51">
                  <c:v>-105.683691953277</c:v>
                </c:pt>
                <c:pt idx="52">
                  <c:v>-105.9434890810303</c:v>
                </c:pt>
                <c:pt idx="53">
                  <c:v>-106.2017172335354</c:v>
                </c:pt>
                <c:pt idx="54">
                  <c:v>-106.4583576018061</c:v>
                </c:pt>
                <c:pt idx="55">
                  <c:v>-106.7133931709804</c:v>
                </c:pt>
                <c:pt idx="56">
                  <c:v>-106.966808626857</c:v>
                </c:pt>
                <c:pt idx="57">
                  <c:v>-107.2185902665404</c:v>
                </c:pt>
                <c:pt idx="58">
                  <c:v>-107.4687259130844</c:v>
                </c:pt>
                <c:pt idx="59">
                  <c:v>-107.7172048339846</c:v>
                </c:pt>
                <c:pt idx="60">
                  <c:v>-107.9640176633926</c:v>
                </c:pt>
                <c:pt idx="61">
                  <c:v>-108.209156327908</c:v>
                </c:pt>
                <c:pt idx="62">
                  <c:v>-108.4526139758138</c:v>
                </c:pt>
                <c:pt idx="63">
                  <c:v>-108.6943849096219</c:v>
                </c:pt>
                <c:pt idx="64">
                  <c:v>-108.9344645217862</c:v>
                </c:pt>
                <c:pt idx="65">
                  <c:v>-109.1728492334662</c:v>
                </c:pt>
                <c:pt idx="66">
                  <c:v>-109.4095364361974</c:v>
                </c:pt>
                <c:pt idx="67">
                  <c:v>-109.6445244363657</c:v>
                </c:pt>
                <c:pt idx="68">
                  <c:v>-109.8778124023451</c:v>
                </c:pt>
                <c:pt idx="69">
                  <c:v>-110.109400314202</c:v>
                </c:pt>
                <c:pt idx="70">
                  <c:v>-110.3392889158394</c:v>
                </c:pt>
                <c:pt idx="71">
                  <c:v>-110.5674796694853</c:v>
                </c:pt>
                <c:pt idx="72">
                  <c:v>-110.7939747124163</c:v>
                </c:pt>
                <c:pt idx="73">
                  <c:v>-111.0187768158125</c:v>
                </c:pt>
                <c:pt idx="74">
                  <c:v>-111.2418893456615</c:v>
                </c:pt>
                <c:pt idx="75">
                  <c:v>-111.463316225607</c:v>
                </c:pt>
                <c:pt idx="76">
                  <c:v>-111.6830619016557</c:v>
                </c:pt>
                <c:pt idx="77">
                  <c:v>-111.9011313086671</c:v>
                </c:pt>
                <c:pt idx="78">
                  <c:v>-112.1175298385307</c:v>
                </c:pt>
                <c:pt idx="79">
                  <c:v>-112.332263309968</c:v>
                </c:pt>
                <c:pt idx="80">
                  <c:v>-112.5453379398706</c:v>
                </c:pt>
                <c:pt idx="81">
                  <c:v>-112.7567603161129</c:v>
                </c:pt>
                <c:pt idx="82">
                  <c:v>-112.966537371768</c:v>
                </c:pt>
                <c:pt idx="83">
                  <c:v>-113.174676360659</c:v>
                </c:pt>
                <c:pt idx="84">
                  <c:v>-113.3811848341868</c:v>
                </c:pt>
                <c:pt idx="85">
                  <c:v>-113.5860706193693</c:v>
                </c:pt>
                <c:pt idx="86">
                  <c:v>-113.7893417980429</c:v>
                </c:pt>
                <c:pt idx="87">
                  <c:v>-113.9910066871613</c:v>
                </c:pt>
                <c:pt idx="88">
                  <c:v>-114.1910738201472</c:v>
                </c:pt>
                <c:pt idx="89">
                  <c:v>-114.3895519292425</c:v>
                </c:pt>
                <c:pt idx="90">
                  <c:v>-114.5864499288107</c:v>
                </c:pt>
                <c:pt idx="91">
                  <c:v>-114.7817768995446</c:v>
                </c:pt>
                <c:pt idx="92">
                  <c:v>-114.9755420735359</c:v>
                </c:pt>
                <c:pt idx="93">
                  <c:v>-115.1677548201665</c:v>
                </c:pt>
                <c:pt idx="94">
                  <c:v>-115.3584246327775</c:v>
                </c:pt>
                <c:pt idx="95">
                  <c:v>-115.5475611160846</c:v>
                </c:pt>
                <c:pt idx="96">
                  <c:v>-115.7351739742945</c:v>
                </c:pt>
                <c:pt idx="97">
                  <c:v>-115.9212729998942</c:v>
                </c:pt>
                <c:pt idx="98">
                  <c:v>-116.1058680630797</c:v>
                </c:pt>
                <c:pt idx="99">
                  <c:v>-116.288969101789</c:v>
                </c:pt>
                <c:pt idx="100">
                  <c:v>-116.4705861123119</c:v>
                </c:pt>
                <c:pt idx="101">
                  <c:v>-116.6507291404464</c:v>
                </c:pt>
                <c:pt idx="102">
                  <c:v>-116.8294082731737</c:v>
                </c:pt>
                <c:pt idx="103">
                  <c:v>-117.0066336308313</c:v>
                </c:pt>
                <c:pt idx="104">
                  <c:v>-117.182415359751</c:v>
                </c:pt>
                <c:pt idx="105">
                  <c:v>-117.3567636253391</c:v>
                </c:pt>
                <c:pt idx="106">
                  <c:v>-117.5296886055861</c:v>
                </c:pt>
                <c:pt idx="107">
                  <c:v>-117.70120048497</c:v>
                </c:pt>
                <c:pt idx="108">
                  <c:v>-117.8713094487423</c:v>
                </c:pt>
                <c:pt idx="109">
                  <c:v>-118.0400256775763</c:v>
                </c:pt>
                <c:pt idx="110">
                  <c:v>-118.2073593425537</c:v>
                </c:pt>
                <c:pt idx="111">
                  <c:v>-118.3733206004748</c:v>
                </c:pt>
                <c:pt idx="112">
                  <c:v>-118.5379195894784</c:v>
                </c:pt>
                <c:pt idx="113">
                  <c:v>-118.7011664249514</c:v>
                </c:pt>
                <c:pt idx="114">
                  <c:v>-118.8630711957115</c:v>
                </c:pt>
                <c:pt idx="115">
                  <c:v>-119.023643960456</c:v>
                </c:pt>
                <c:pt idx="116">
                  <c:v>-119.1828947444491</c:v>
                </c:pt>
                <c:pt idx="117">
                  <c:v>-119.3408335364532</c:v>
                </c:pt>
                <c:pt idx="118">
                  <c:v>-119.4974702858708</c:v>
                </c:pt>
                <c:pt idx="119">
                  <c:v>-119.6528149001037</c:v>
                </c:pt>
              </c:numCache>
            </c:numRef>
          </c:yVal>
          <c:smooth val="1"/>
          <c:extLst xmlns:c16r2="http://schemas.microsoft.com/office/drawing/2015/06/chart">
            <c:ext xmlns:c16="http://schemas.microsoft.com/office/drawing/2014/chart" uri="{C3380CC4-5D6E-409C-BE32-E72D297353CC}">
              <c16:uniqueId val="{00000005-0830-44D7-A376-938C47ADB1B1}"/>
            </c:ext>
          </c:extLst>
        </c:ser>
        <c:ser>
          <c:idx val="5"/>
          <c:order val="6"/>
          <c:tx>
            <c:strRef>
              <c:f>'SA-Naloxone-G'!$G$123</c:f>
              <c:strCache>
                <c:ptCount val="1"/>
                <c:pt idx="0">
                  <c:v>Total Deaths for 1.25x parameter level</c:v>
                </c:pt>
              </c:strCache>
            </c:strRef>
          </c:tx>
          <c:spPr>
            <a:ln w="76200">
              <a:solidFill>
                <a:schemeClr val="tx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G$3:$G$122</c:f>
              <c:numCache>
                <c:formatCode>General</c:formatCode>
                <c:ptCount val="120"/>
                <c:pt idx="0">
                  <c:v>-180.1208534018633</c:v>
                </c:pt>
                <c:pt idx="1">
                  <c:v>-180.3172172727578</c:v>
                </c:pt>
                <c:pt idx="2">
                  <c:v>-180.5136188802157</c:v>
                </c:pt>
                <c:pt idx="3">
                  <c:v>-180.7113990010587</c:v>
                </c:pt>
                <c:pt idx="4">
                  <c:v>-180.9109982049714</c:v>
                </c:pt>
                <c:pt idx="5">
                  <c:v>-181.1127897596487</c:v>
                </c:pt>
                <c:pt idx="6">
                  <c:v>-181.3170035273631</c:v>
                </c:pt>
                <c:pt idx="7">
                  <c:v>-181.5237615506564</c:v>
                </c:pt>
                <c:pt idx="8">
                  <c:v>-181.7331054329903</c:v>
                </c:pt>
                <c:pt idx="9">
                  <c:v>-181.9450173743801</c:v>
                </c:pt>
                <c:pt idx="10">
                  <c:v>-182.1594363004998</c:v>
                </c:pt>
                <c:pt idx="11">
                  <c:v>-182.3762701997355</c:v>
                </c:pt>
                <c:pt idx="12">
                  <c:v>-182.595405531468</c:v>
                </c:pt>
                <c:pt idx="13">
                  <c:v>-182.814927502637</c:v>
                </c:pt>
                <c:pt idx="14">
                  <c:v>-183.0356478059805</c:v>
                </c:pt>
                <c:pt idx="15">
                  <c:v>-183.257624963264</c:v>
                </c:pt>
                <c:pt idx="16">
                  <c:v>-183.4807801807787</c:v>
                </c:pt>
                <c:pt idx="17">
                  <c:v>-183.7050122944948</c:v>
                </c:pt>
                <c:pt idx="18">
                  <c:v>-183.9302061657388</c:v>
                </c:pt>
                <c:pt idx="19">
                  <c:v>-184.1562384667175</c:v>
                </c:pt>
                <c:pt idx="20">
                  <c:v>-184.3829819569867</c:v>
                </c:pt>
                <c:pt idx="21">
                  <c:v>-184.6103086123884</c:v>
                </c:pt>
                <c:pt idx="22">
                  <c:v>-184.8380918822922</c:v>
                </c:pt>
                <c:pt idx="23">
                  <c:v>-185.0662082867618</c:v>
                </c:pt>
                <c:pt idx="24">
                  <c:v>-185.294538515831</c:v>
                </c:pt>
                <c:pt idx="25">
                  <c:v>-185.5229681549854</c:v>
                </c:pt>
                <c:pt idx="26">
                  <c:v>-185.7513850923498</c:v>
                </c:pt>
                <c:pt idx="27">
                  <c:v>-185.9796845191401</c:v>
                </c:pt>
                <c:pt idx="28">
                  <c:v>-186.2077676862273</c:v>
                </c:pt>
                <c:pt idx="29">
                  <c:v>-186.4355416363798</c:v>
                </c:pt>
                <c:pt idx="30">
                  <c:v>-186.6629190606457</c:v>
                </c:pt>
                <c:pt idx="31">
                  <c:v>-186.889818113973</c:v>
                </c:pt>
                <c:pt idx="32">
                  <c:v>-187.1161622032776</c:v>
                </c:pt>
                <c:pt idx="33">
                  <c:v>-187.3418797589968</c:v>
                </c:pt>
                <c:pt idx="34">
                  <c:v>-187.5669039983228</c:v>
                </c:pt>
                <c:pt idx="35">
                  <c:v>-187.7911726860546</c:v>
                </c:pt>
                <c:pt idx="36">
                  <c:v>-188.0146278973613</c:v>
                </c:pt>
                <c:pt idx="37">
                  <c:v>-188.2372157854732</c:v>
                </c:pt>
                <c:pt idx="38">
                  <c:v>-188.4588863563584</c:v>
                </c:pt>
                <c:pt idx="39">
                  <c:v>-188.6795932465537</c:v>
                </c:pt>
                <c:pt idx="40">
                  <c:v>-188.8992935185103</c:v>
                </c:pt>
                <c:pt idx="41">
                  <c:v>-189.1179474631822</c:v>
                </c:pt>
                <c:pt idx="42">
                  <c:v>-189.3355184119622</c:v>
                </c:pt>
                <c:pt idx="43">
                  <c:v>-189.5519725582852</c:v>
                </c:pt>
                <c:pt idx="44">
                  <c:v>-189.7672787887456</c:v>
                </c:pt>
                <c:pt idx="45">
                  <c:v>-189.9814085234677</c:v>
                </c:pt>
                <c:pt idx="46">
                  <c:v>-190.1943355654017</c:v>
                </c:pt>
                <c:pt idx="47">
                  <c:v>-190.4060359581621</c:v>
                </c:pt>
                <c:pt idx="48">
                  <c:v>-190.6164878520277</c:v>
                </c:pt>
                <c:pt idx="49">
                  <c:v>-190.8256713776715</c:v>
                </c:pt>
                <c:pt idx="50">
                  <c:v>-191.0335685272333</c:v>
                </c:pt>
                <c:pt idx="51">
                  <c:v>-191.2401630423202</c:v>
                </c:pt>
                <c:pt idx="52">
                  <c:v>-191.4454403085378</c:v>
                </c:pt>
                <c:pt idx="53">
                  <c:v>-191.649387256196</c:v>
                </c:pt>
                <c:pt idx="54">
                  <c:v>-191.8519922668117</c:v>
                </c:pt>
                <c:pt idx="55">
                  <c:v>-192.0532450850853</c:v>
                </c:pt>
                <c:pt idx="56">
                  <c:v>-192.2531367360028</c:v>
                </c:pt>
                <c:pt idx="57">
                  <c:v>-192.451659446776</c:v>
                </c:pt>
                <c:pt idx="58">
                  <c:v>-192.6488065733267</c:v>
                </c:pt>
                <c:pt idx="59">
                  <c:v>-192.8445725310302</c:v>
                </c:pt>
                <c:pt idx="60">
                  <c:v>-193.0389527294859</c:v>
                </c:pt>
                <c:pt idx="61">
                  <c:v>-193.2319435110498</c:v>
                </c:pt>
                <c:pt idx="62">
                  <c:v>-193.4235420929271</c:v>
                </c:pt>
                <c:pt idx="63">
                  <c:v>-193.6137465125955</c:v>
                </c:pt>
                <c:pt idx="64">
                  <c:v>-193.8025555763692</c:v>
                </c:pt>
                <c:pt idx="65">
                  <c:v>-193.989968810923</c:v>
                </c:pt>
                <c:pt idx="66">
                  <c:v>-194.1759864175903</c:v>
                </c:pt>
                <c:pt idx="67">
                  <c:v>-194.36060922928</c:v>
                </c:pt>
                <c:pt idx="68">
                  <c:v>-194.5438386698602</c:v>
                </c:pt>
                <c:pt idx="69">
                  <c:v>-194.7256767158624</c:v>
                </c:pt>
                <c:pt idx="70">
                  <c:v>-194.9061258603645</c:v>
                </c:pt>
                <c:pt idx="71">
                  <c:v>-195.085189078945</c:v>
                </c:pt>
                <c:pt idx="72">
                  <c:v>-195.2628697975723</c:v>
                </c:pt>
                <c:pt idx="73">
                  <c:v>-195.4391718623205</c:v>
                </c:pt>
                <c:pt idx="74">
                  <c:v>-195.614099510819</c:v>
                </c:pt>
                <c:pt idx="75">
                  <c:v>-195.7876573453191</c:v>
                </c:pt>
                <c:pt idx="76">
                  <c:v>-195.9598503073021</c:v>
                </c:pt>
                <c:pt idx="77">
                  <c:v>-196.1306836535346</c:v>
                </c:pt>
                <c:pt idx="78">
                  <c:v>-196.3001629334823</c:v>
                </c:pt>
                <c:pt idx="79">
                  <c:v>-196.4682939680234</c:v>
                </c:pt>
                <c:pt idx="80">
                  <c:v>-196.6350828293687</c:v>
                </c:pt>
                <c:pt idx="81">
                  <c:v>-196.8005358221368</c:v>
                </c:pt>
                <c:pt idx="82">
                  <c:v>-196.9646594655114</c:v>
                </c:pt>
                <c:pt idx="83">
                  <c:v>-197.127460476418</c:v>
                </c:pt>
                <c:pt idx="84">
                  <c:v>-197.2889457536798</c:v>
                </c:pt>
                <c:pt idx="85">
                  <c:v>-197.4491223630665</c:v>
                </c:pt>
                <c:pt idx="86">
                  <c:v>-197.6079975232291</c:v>
                </c:pt>
                <c:pt idx="87">
                  <c:v>-197.7655785924302</c:v>
                </c:pt>
                <c:pt idx="88">
                  <c:v>-197.921873056057</c:v>
                </c:pt>
                <c:pt idx="89">
                  <c:v>-198.0768885148496</c:v>
                </c:pt>
                <c:pt idx="90">
                  <c:v>-198.2306326738322</c:v>
                </c:pt>
                <c:pt idx="91">
                  <c:v>-198.3831133318794</c:v>
                </c:pt>
                <c:pt idx="92">
                  <c:v>-198.534338371901</c:v>
                </c:pt>
                <c:pt idx="93">
                  <c:v>-198.6843157516115</c:v>
                </c:pt>
                <c:pt idx="94">
                  <c:v>-198.8330534948399</c:v>
                </c:pt>
                <c:pt idx="95">
                  <c:v>-198.980559683368</c:v>
                </c:pt>
                <c:pt idx="96">
                  <c:v>-199.126842449241</c:v>
                </c:pt>
                <c:pt idx="97">
                  <c:v>-199.2719099675616</c:v>
                </c:pt>
                <c:pt idx="98">
                  <c:v>-199.4157704497084</c:v>
                </c:pt>
                <c:pt idx="99">
                  <c:v>-199.5584321369684</c:v>
                </c:pt>
                <c:pt idx="100">
                  <c:v>-199.6999032945643</c:v>
                </c:pt>
                <c:pt idx="101">
                  <c:v>-199.8401922060547</c:v>
                </c:pt>
                <c:pt idx="102">
                  <c:v>-199.979307168067</c:v>
                </c:pt>
                <c:pt idx="103">
                  <c:v>-200.1172564853804</c:v>
                </c:pt>
                <c:pt idx="104">
                  <c:v>-200.2540484663073</c:v>
                </c:pt>
                <c:pt idx="105">
                  <c:v>-200.389691418375</c:v>
                </c:pt>
                <c:pt idx="106">
                  <c:v>-200.5241936442814</c:v>
                </c:pt>
                <c:pt idx="107">
                  <c:v>-200.657563438117</c:v>
                </c:pt>
                <c:pt idx="108">
                  <c:v>-200.7898090818356</c:v>
                </c:pt>
                <c:pt idx="109">
                  <c:v>-200.9209388419545</c:v>
                </c:pt>
                <c:pt idx="110">
                  <c:v>-201.050960966484</c:v>
                </c:pt>
                <c:pt idx="111">
                  <c:v>-201.1798836820597</c:v>
                </c:pt>
                <c:pt idx="112">
                  <c:v>-201.3077151912739</c:v>
                </c:pt>
                <c:pt idx="113">
                  <c:v>-201.4344636701938</c:v>
                </c:pt>
                <c:pt idx="114">
                  <c:v>-201.5601372660614</c:v>
                </c:pt>
                <c:pt idx="115">
                  <c:v>-201.6847440951476</c:v>
                </c:pt>
                <c:pt idx="116">
                  <c:v>-201.8082922407757</c:v>
                </c:pt>
                <c:pt idx="117">
                  <c:v>-201.9307897514808</c:v>
                </c:pt>
                <c:pt idx="118">
                  <c:v>-202.0522446393198</c:v>
                </c:pt>
                <c:pt idx="119">
                  <c:v>-202.1726648783083</c:v>
                </c:pt>
              </c:numCache>
            </c:numRef>
          </c:yVal>
          <c:smooth val="1"/>
          <c:extLst xmlns:c16r2="http://schemas.microsoft.com/office/drawing/2015/06/chart">
            <c:ext xmlns:c16="http://schemas.microsoft.com/office/drawing/2014/chart" uri="{C3380CC4-5D6E-409C-BE32-E72D297353CC}">
              <c16:uniqueId val="{00000006-0830-44D7-A376-938C47ADB1B1}"/>
            </c:ext>
          </c:extLst>
        </c:ser>
        <c:ser>
          <c:idx val="2"/>
          <c:order val="7"/>
          <c:tx>
            <c:strRef>
              <c:f>'SA-Naloxone-G'!$P$123</c:f>
              <c:strCache>
                <c:ptCount val="1"/>
                <c:pt idx="0">
                  <c:v>Total Deaths for 1x parameter level</c:v>
                </c:pt>
              </c:strCache>
            </c:strRef>
          </c:tx>
          <c:spPr>
            <a:ln w="28575">
              <a:solidFill>
                <a:schemeClr val="tx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P$3:$P$122</c:f>
              <c:numCache>
                <c:formatCode>General</c:formatCode>
                <c:ptCount val="120"/>
                <c:pt idx="0">
                  <c:v>-162.4970191394767</c:v>
                </c:pt>
                <c:pt idx="1">
                  <c:v>-162.7109176544713</c:v>
                </c:pt>
                <c:pt idx="2">
                  <c:v>-162.9275282653407</c:v>
                </c:pt>
                <c:pt idx="3">
                  <c:v>-163.1475862773628</c:v>
                </c:pt>
                <c:pt idx="4">
                  <c:v>-163.3714732716798</c:v>
                </c:pt>
                <c:pt idx="5">
                  <c:v>-163.5994107247585</c:v>
                </c:pt>
                <c:pt idx="6">
                  <c:v>-163.8315001656516</c:v>
                </c:pt>
                <c:pt idx="7">
                  <c:v>-164.0677536618255</c:v>
                </c:pt>
                <c:pt idx="8">
                  <c:v>-164.3081172558593</c:v>
                </c:pt>
                <c:pt idx="9">
                  <c:v>-164.552488951007</c:v>
                </c:pt>
                <c:pt idx="10">
                  <c:v>-164.8007324821155</c:v>
                </c:pt>
                <c:pt idx="11">
                  <c:v>-165.0526878297777</c:v>
                </c:pt>
                <c:pt idx="12">
                  <c:v>-165.3081792196954</c:v>
                </c:pt>
                <c:pt idx="13">
                  <c:v>-165.5616333717711</c:v>
                </c:pt>
                <c:pt idx="14">
                  <c:v>-165.8156072293155</c:v>
                </c:pt>
                <c:pt idx="15">
                  <c:v>-166.0704192390372</c:v>
                </c:pt>
                <c:pt idx="16">
                  <c:v>-166.3260611622271</c:v>
                </c:pt>
                <c:pt idx="17">
                  <c:v>-166.582487212088</c:v>
                </c:pt>
                <c:pt idx="18">
                  <c:v>-166.8396260316224</c:v>
                </c:pt>
                <c:pt idx="19">
                  <c:v>-167.0973889250655</c:v>
                </c:pt>
                <c:pt idx="20">
                  <c:v>-167.3556760477833</c:v>
                </c:pt>
                <c:pt idx="21">
                  <c:v>-167.6143810354278</c:v>
                </c:pt>
                <c:pt idx="22">
                  <c:v>-167.8733944393467</c:v>
                </c:pt>
                <c:pt idx="23">
                  <c:v>-168.1326062507071</c:v>
                </c:pt>
                <c:pt idx="24">
                  <c:v>-168.3919077305927</c:v>
                </c:pt>
                <c:pt idx="25">
                  <c:v>-168.6511927130146</c:v>
                </c:pt>
                <c:pt idx="26">
                  <c:v>-168.9103493133033</c:v>
                </c:pt>
                <c:pt idx="27">
                  <c:v>-169.1692747203734</c:v>
                </c:pt>
                <c:pt idx="28">
                  <c:v>-169.4278716034808</c:v>
                </c:pt>
                <c:pt idx="29">
                  <c:v>-169.6860477210027</c:v>
                </c:pt>
                <c:pt idx="30">
                  <c:v>-169.9437159230662</c:v>
                </c:pt>
                <c:pt idx="31">
                  <c:v>-170.2007940862512</c:v>
                </c:pt>
                <c:pt idx="32">
                  <c:v>-170.4572049976154</c:v>
                </c:pt>
                <c:pt idx="33">
                  <c:v>-170.7128762038585</c:v>
                </c:pt>
                <c:pt idx="34">
                  <c:v>-170.9677398374713</c:v>
                </c:pt>
                <c:pt idx="35">
                  <c:v>-171.2217324287656</c:v>
                </c:pt>
                <c:pt idx="36">
                  <c:v>-171.4747947103532</c:v>
                </c:pt>
                <c:pt idx="37">
                  <c:v>-171.7268714189134</c:v>
                </c:pt>
                <c:pt idx="38">
                  <c:v>-171.9779110977614</c:v>
                </c:pt>
                <c:pt idx="39">
                  <c:v>-172.2278658869333</c:v>
                </c:pt>
                <c:pt idx="40">
                  <c:v>-172.4766913431978</c:v>
                </c:pt>
                <c:pt idx="41">
                  <c:v>-172.7243462592172</c:v>
                </c:pt>
                <c:pt idx="42">
                  <c:v>-172.9707924885721</c:v>
                </c:pt>
                <c:pt idx="43">
                  <c:v>-173.2159947780438</c:v>
                </c:pt>
                <c:pt idx="44">
                  <c:v>-173.459920607407</c:v>
                </c:pt>
                <c:pt idx="45">
                  <c:v>-173.7025400367731</c:v>
                </c:pt>
                <c:pt idx="46">
                  <c:v>-173.9438255614693</c:v>
                </c:pt>
                <c:pt idx="47">
                  <c:v>-174.1837519742571</c:v>
                </c:pt>
                <c:pt idx="48">
                  <c:v>-174.4222962347104</c:v>
                </c:pt>
                <c:pt idx="49">
                  <c:v>-174.6594373454581</c:v>
                </c:pt>
                <c:pt idx="50">
                  <c:v>-174.8951562350665</c:v>
                </c:pt>
                <c:pt idx="51">
                  <c:v>-175.1294356472153</c:v>
                </c:pt>
                <c:pt idx="52">
                  <c:v>-175.3622600358723</c:v>
                </c:pt>
                <c:pt idx="53">
                  <c:v>-175.5936154661987</c:v>
                </c:pt>
                <c:pt idx="54">
                  <c:v>-175.8234895208834</c:v>
                </c:pt>
                <c:pt idx="55">
                  <c:v>-176.0518712116255</c:v>
                </c:pt>
                <c:pt idx="56">
                  <c:v>-176.278750895475</c:v>
                </c:pt>
                <c:pt idx="57">
                  <c:v>-176.5041201957816</c:v>
                </c:pt>
                <c:pt idx="58">
                  <c:v>-176.7279719274961</c:v>
                </c:pt>
                <c:pt idx="59">
                  <c:v>-176.9503000265754</c:v>
                </c:pt>
                <c:pt idx="60">
                  <c:v>-177.1710994832835</c:v>
                </c:pt>
                <c:pt idx="61">
                  <c:v>-177.3903662791471</c:v>
                </c:pt>
                <c:pt idx="62">
                  <c:v>-177.6080973273917</c:v>
                </c:pt>
                <c:pt idx="63">
                  <c:v>-177.824290416637</c:v>
                </c:pt>
                <c:pt idx="64">
                  <c:v>-178.0389441576921</c:v>
                </c:pt>
                <c:pt idx="65">
                  <c:v>-178.2520579332683</c:v>
                </c:pt>
                <c:pt idx="66">
                  <c:v>-178.4636318504477</c:v>
                </c:pt>
                <c:pt idx="67">
                  <c:v>-178.6736666957673</c:v>
                </c:pt>
                <c:pt idx="68">
                  <c:v>-178.882163892754</c:v>
                </c:pt>
                <c:pt idx="69">
                  <c:v>-179.0891254617929</c:v>
                </c:pt>
                <c:pt idx="70">
                  <c:v>-179.2945539822026</c:v>
                </c:pt>
                <c:pt idx="71">
                  <c:v>-179.498452556377</c:v>
                </c:pt>
                <c:pt idx="72">
                  <c:v>-179.7008247759043</c:v>
                </c:pt>
                <c:pt idx="73">
                  <c:v>-179.9016746895403</c:v>
                </c:pt>
                <c:pt idx="74">
                  <c:v>-180.1010067729412</c:v>
                </c:pt>
                <c:pt idx="75">
                  <c:v>-180.2988259000641</c:v>
                </c:pt>
                <c:pt idx="76">
                  <c:v>-180.495137316133</c:v>
                </c:pt>
                <c:pt idx="77">
                  <c:v>-180.689946612103</c:v>
                </c:pt>
                <c:pt idx="78">
                  <c:v>-180.8832597005224</c:v>
                </c:pt>
                <c:pt idx="79">
                  <c:v>-181.0750827927399</c:v>
                </c:pt>
                <c:pt idx="80">
                  <c:v>-181.2654223773661</c:v>
                </c:pt>
                <c:pt idx="81">
                  <c:v>-181.4542851999256</c:v>
                </c:pt>
                <c:pt idx="82">
                  <c:v>-181.64167824365</c:v>
                </c:pt>
                <c:pt idx="83">
                  <c:v>-181.827608711332</c:v>
                </c:pt>
                <c:pt idx="84">
                  <c:v>-182.0120840081977</c:v>
                </c:pt>
                <c:pt idx="85">
                  <c:v>-182.1951117257319</c:v>
                </c:pt>
                <c:pt idx="86">
                  <c:v>-182.3766996264176</c:v>
                </c:pt>
                <c:pt idx="87">
                  <c:v>-182.556855629331</c:v>
                </c:pt>
                <c:pt idx="88">
                  <c:v>-182.7355877965499</c:v>
                </c:pt>
                <c:pt idx="89">
                  <c:v>-182.9129043203492</c:v>
                </c:pt>
                <c:pt idx="90">
                  <c:v>-183.0888135110825</c:v>
                </c:pt>
                <c:pt idx="91">
                  <c:v>-183.2633237858114</c:v>
                </c:pt>
                <c:pt idx="92">
                  <c:v>-183.4364436575503</c:v>
                </c:pt>
                <c:pt idx="93">
                  <c:v>-183.6081817251432</c:v>
                </c:pt>
                <c:pt idx="94">
                  <c:v>-183.7785466637261</c:v>
                </c:pt>
                <c:pt idx="95">
                  <c:v>-183.9475472157465</c:v>
                </c:pt>
                <c:pt idx="96">
                  <c:v>-184.115192182506</c:v>
                </c:pt>
                <c:pt idx="97">
                  <c:v>-184.2814904162053</c:v>
                </c:pt>
                <c:pt idx="98">
                  <c:v>-184.4464508124543</c:v>
                </c:pt>
                <c:pt idx="99">
                  <c:v>-184.6100823032358</c:v>
                </c:pt>
                <c:pt idx="100">
                  <c:v>-184.7723938502867</c:v>
                </c:pt>
                <c:pt idx="101">
                  <c:v>-184.9333944388819</c:v>
                </c:pt>
                <c:pt idx="102">
                  <c:v>-185.0930930719965</c:v>
                </c:pt>
                <c:pt idx="103">
                  <c:v>-185.2514987648267</c:v>
                </c:pt>
                <c:pt idx="104">
                  <c:v>-185.4086205396456</c:v>
                </c:pt>
                <c:pt idx="105">
                  <c:v>-185.5644674209915</c:v>
                </c:pt>
                <c:pt idx="106">
                  <c:v>-185.7190484311458</c:v>
                </c:pt>
                <c:pt idx="107">
                  <c:v>-185.8723725859091</c:v>
                </c:pt>
                <c:pt idx="108">
                  <c:v>-186.0244488906415</c:v>
                </c:pt>
                <c:pt idx="109">
                  <c:v>-186.1752863365675</c:v>
                </c:pt>
                <c:pt idx="110">
                  <c:v>-186.3248938973192</c:v>
                </c:pt>
                <c:pt idx="111">
                  <c:v>-186.4732805257112</c:v>
                </c:pt>
                <c:pt idx="112">
                  <c:v>-186.6204551507318</c:v>
                </c:pt>
                <c:pt idx="113">
                  <c:v>-186.7664266747407</c:v>
                </c:pt>
                <c:pt idx="114">
                  <c:v>-186.9112039708647</c:v>
                </c:pt>
                <c:pt idx="115">
                  <c:v>-187.0547958805667</c:v>
                </c:pt>
                <c:pt idx="116">
                  <c:v>-187.1972112114044</c:v>
                </c:pt>
                <c:pt idx="117">
                  <c:v>-187.3384587349324</c:v>
                </c:pt>
                <c:pt idx="118">
                  <c:v>-187.4785471847795</c:v>
                </c:pt>
                <c:pt idx="119">
                  <c:v>-187.6174852548581</c:v>
                </c:pt>
              </c:numCache>
            </c:numRef>
          </c:yVal>
          <c:smooth val="1"/>
          <c:extLst xmlns:c16r2="http://schemas.microsoft.com/office/drawing/2015/06/chart">
            <c:ext xmlns:c16="http://schemas.microsoft.com/office/drawing/2014/chart" uri="{C3380CC4-5D6E-409C-BE32-E72D297353CC}">
              <c16:uniqueId val="{00000007-0830-44D7-A376-938C47ADB1B1}"/>
            </c:ext>
          </c:extLst>
        </c:ser>
        <c:ser>
          <c:idx val="9"/>
          <c:order val="8"/>
          <c:tx>
            <c:strRef>
              <c:f>'SA-Naloxone-G'!$Y$123</c:f>
              <c:strCache>
                <c:ptCount val="1"/>
                <c:pt idx="0">
                  <c:v>Total Deaths for 0.75x parameter level</c:v>
                </c:pt>
              </c:strCache>
            </c:strRef>
          </c:tx>
          <c:spPr>
            <a:ln w="6350">
              <a:solidFill>
                <a:schemeClr val="tx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Y$3:$Y$122</c:f>
              <c:numCache>
                <c:formatCode>General</c:formatCode>
                <c:ptCount val="120"/>
                <c:pt idx="0">
                  <c:v>-144.873184877088</c:v>
                </c:pt>
                <c:pt idx="1">
                  <c:v>-145.0942559579324</c:v>
                </c:pt>
                <c:pt idx="2">
                  <c:v>-145.3207618962448</c:v>
                </c:pt>
                <c:pt idx="3">
                  <c:v>-145.5531988140906</c:v>
                </c:pt>
                <c:pt idx="4">
                  <c:v>-145.7917606447268</c:v>
                </c:pt>
                <c:pt idx="5">
                  <c:v>-146.0365112689092</c:v>
                </c:pt>
                <c:pt idx="6">
                  <c:v>-146.2874180591874</c:v>
                </c:pt>
                <c:pt idx="7">
                  <c:v>-146.5443772893021</c:v>
                </c:pt>
                <c:pt idx="8">
                  <c:v>-146.8072336445606</c:v>
                </c:pt>
                <c:pt idx="9">
                  <c:v>-147.0757951713206</c:v>
                </c:pt>
                <c:pt idx="10">
                  <c:v>-147.3498447008</c:v>
                </c:pt>
                <c:pt idx="11">
                  <c:v>-147.6291485491573</c:v>
                </c:pt>
                <c:pt idx="12">
                  <c:v>-147.913463114978</c:v>
                </c:pt>
                <c:pt idx="13">
                  <c:v>-148.1934400081555</c:v>
                </c:pt>
                <c:pt idx="14">
                  <c:v>-148.4734747726414</c:v>
                </c:pt>
                <c:pt idx="15">
                  <c:v>-148.7541402010594</c:v>
                </c:pt>
                <c:pt idx="16">
                  <c:v>-149.0354937076064</c:v>
                </c:pt>
                <c:pt idx="17">
                  <c:v>-149.3175397971603</c:v>
                </c:pt>
                <c:pt idx="18">
                  <c:v>-149.6002458621302</c:v>
                </c:pt>
                <c:pt idx="19">
                  <c:v>-149.8835528739213</c:v>
                </c:pt>
                <c:pt idx="20">
                  <c:v>-150.1673834961342</c:v>
                </c:pt>
                <c:pt idx="21">
                  <c:v>-150.4516482210895</c:v>
                </c:pt>
                <c:pt idx="22">
                  <c:v>-150.736249988442</c:v>
                </c:pt>
                <c:pt idx="23">
                  <c:v>-151.0210876396858</c:v>
                </c:pt>
                <c:pt idx="24">
                  <c:v>-151.3060584812483</c:v>
                </c:pt>
                <c:pt idx="25">
                  <c:v>-151.5910601662507</c:v>
                </c:pt>
                <c:pt idx="26">
                  <c:v>-151.8759765115615</c:v>
                </c:pt>
                <c:pt idx="27">
                  <c:v>-152.1607024458068</c:v>
                </c:pt>
                <c:pt idx="28">
                  <c:v>-152.4451378940485</c:v>
                </c:pt>
                <c:pt idx="29">
                  <c:v>-152.729187262993</c:v>
                </c:pt>
                <c:pt idx="30">
                  <c:v>-153.0127595885838</c:v>
                </c:pt>
                <c:pt idx="31">
                  <c:v>-153.2957685886306</c:v>
                </c:pt>
                <c:pt idx="32">
                  <c:v>-153.5781326415579</c:v>
                </c:pt>
                <c:pt idx="33">
                  <c:v>-153.8597747117961</c:v>
                </c:pt>
                <c:pt idx="34">
                  <c:v>-154.1406222374216</c:v>
                </c:pt>
                <c:pt idx="35">
                  <c:v>-154.4206069918673</c:v>
                </c:pt>
                <c:pt idx="36">
                  <c:v>-154.6996649285825</c:v>
                </c:pt>
                <c:pt idx="37">
                  <c:v>-154.977736015332</c:v>
                </c:pt>
                <c:pt idx="38">
                  <c:v>-155.2547640630711</c:v>
                </c:pt>
                <c:pt idx="39">
                  <c:v>-155.530696526385</c:v>
                </c:pt>
                <c:pt idx="40">
                  <c:v>-155.8054843468673</c:v>
                </c:pt>
                <c:pt idx="41">
                  <c:v>-156.0790817872864</c:v>
                </c:pt>
                <c:pt idx="42">
                  <c:v>-156.3514462681261</c:v>
                </c:pt>
                <c:pt idx="43">
                  <c:v>-156.6225382089897</c:v>
                </c:pt>
                <c:pt idx="44">
                  <c:v>-156.8923208755022</c:v>
                </c:pt>
                <c:pt idx="45">
                  <c:v>-157.1607602321247</c:v>
                </c:pt>
                <c:pt idx="46">
                  <c:v>-157.42782480107</c:v>
                </c:pt>
                <c:pt idx="47">
                  <c:v>-157.6934855274183</c:v>
                </c:pt>
                <c:pt idx="48">
                  <c:v>-157.9577156503748</c:v>
                </c:pt>
                <c:pt idx="49">
                  <c:v>-158.2204905805891</c:v>
                </c:pt>
                <c:pt idx="50">
                  <c:v>-158.4817877833762</c:v>
                </c:pt>
                <c:pt idx="51">
                  <c:v>-158.7415866676587</c:v>
                </c:pt>
                <c:pt idx="52">
                  <c:v>-158.9998684803711</c:v>
                </c:pt>
                <c:pt idx="53">
                  <c:v>-159.2566162061911</c:v>
                </c:pt>
                <c:pt idx="54">
                  <c:v>-159.5118144723387</c:v>
                </c:pt>
                <c:pt idx="55">
                  <c:v>-159.7654494582183</c:v>
                </c:pt>
                <c:pt idx="56">
                  <c:v>-160.0175088096865</c:v>
                </c:pt>
                <c:pt idx="57">
                  <c:v>-160.2679815577011</c:v>
                </c:pt>
                <c:pt idx="58">
                  <c:v>-160.5168580411678</c:v>
                </c:pt>
                <c:pt idx="59">
                  <c:v>-160.7641298337512</c:v>
                </c:pt>
                <c:pt idx="60">
                  <c:v>-161.0097896744654</c:v>
                </c:pt>
                <c:pt idx="61">
                  <c:v>-161.2538314018472</c:v>
                </c:pt>
                <c:pt idx="62">
                  <c:v>-161.4962498915334</c:v>
                </c:pt>
                <c:pt idx="63">
                  <c:v>-161.7370409970694</c:v>
                </c:pt>
                <c:pt idx="64">
                  <c:v>-161.9762014937777</c:v>
                </c:pt>
                <c:pt idx="65">
                  <c:v>-162.2137290255368</c:v>
                </c:pt>
                <c:pt idx="66">
                  <c:v>-162.4496220543146</c:v>
                </c:pt>
                <c:pt idx="67">
                  <c:v>-162.683879812326</c:v>
                </c:pt>
                <c:pt idx="68">
                  <c:v>-162.9165022566635</c:v>
                </c:pt>
                <c:pt idx="69">
                  <c:v>-163.1474900262924</c:v>
                </c:pt>
                <c:pt idx="70">
                  <c:v>-163.3768444012726</c:v>
                </c:pt>
                <c:pt idx="71">
                  <c:v>-163.6045672641091</c:v>
                </c:pt>
                <c:pt idx="72">
                  <c:v>-163.8306610631114</c:v>
                </c:pt>
                <c:pt idx="73">
                  <c:v>-164.0551287776564</c:v>
                </c:pt>
                <c:pt idx="74">
                  <c:v>-164.277973885276</c:v>
                </c:pt>
                <c:pt idx="75">
                  <c:v>-164.4992003304555</c:v>
                </c:pt>
                <c:pt idx="76">
                  <c:v>-164.7188124950668</c:v>
                </c:pt>
                <c:pt idx="77">
                  <c:v>-164.936815170353</c:v>
                </c:pt>
                <c:pt idx="78">
                  <c:v>-165.1532135303809</c:v>
                </c:pt>
                <c:pt idx="79">
                  <c:v>-165.3680131068904</c:v>
                </c:pt>
                <c:pt idx="80">
                  <c:v>-165.5812197654735</c:v>
                </c:pt>
                <c:pt idx="81">
                  <c:v>-165.7928396830031</c:v>
                </c:pt>
                <c:pt idx="82">
                  <c:v>-166.0028793262658</c:v>
                </c:pt>
                <c:pt idx="83">
                  <c:v>-166.2113454317208</c:v>
                </c:pt>
                <c:pt idx="84">
                  <c:v>-166.4182449863421</c:v>
                </c:pt>
                <c:pt idx="85">
                  <c:v>-166.6235852094738</c:v>
                </c:pt>
                <c:pt idx="86">
                  <c:v>-166.8273735356671</c:v>
                </c:pt>
                <c:pt idx="87">
                  <c:v>-167.0296175984307</c:v>
                </c:pt>
                <c:pt idx="88">
                  <c:v>-167.2303252148564</c:v>
                </c:pt>
                <c:pt idx="89">
                  <c:v>-167.4295043710791</c:v>
                </c:pt>
                <c:pt idx="90">
                  <c:v>-167.6271632085215</c:v>
                </c:pt>
                <c:pt idx="91">
                  <c:v>-167.823310010889</c:v>
                </c:pt>
                <c:pt idx="92">
                  <c:v>-168.0179531918699</c:v>
                </c:pt>
                <c:pt idx="93">
                  <c:v>-168.2111012835326</c:v>
                </c:pt>
                <c:pt idx="94">
                  <c:v>-168.4027629253102</c:v>
                </c:pt>
                <c:pt idx="95">
                  <c:v>-168.5929468536638</c:v>
                </c:pt>
                <c:pt idx="96">
                  <c:v>-168.7816618922666</c:v>
                </c:pt>
                <c:pt idx="97">
                  <c:v>-168.9689169427593</c:v>
                </c:pt>
                <c:pt idx="98">
                  <c:v>-169.1547209760218</c:v>
                </c:pt>
                <c:pt idx="99">
                  <c:v>-169.3390830239368</c:v>
                </c:pt>
                <c:pt idx="100">
                  <c:v>-169.5220121716233</c:v>
                </c:pt>
                <c:pt idx="101">
                  <c:v>-169.7035175501092</c:v>
                </c:pt>
                <c:pt idx="102">
                  <c:v>-169.8836083294285</c:v>
                </c:pt>
                <c:pt idx="103">
                  <c:v>-170.0622937121231</c:v>
                </c:pt>
                <c:pt idx="104">
                  <c:v>-170.2395829271137</c:v>
                </c:pt>
                <c:pt idx="105">
                  <c:v>-170.4154852239355</c:v>
                </c:pt>
                <c:pt idx="106">
                  <c:v>-170.5900098673176</c:v>
                </c:pt>
                <c:pt idx="107">
                  <c:v>-170.7631661320803</c:v>
                </c:pt>
                <c:pt idx="108">
                  <c:v>-170.9349632983403</c:v>
                </c:pt>
                <c:pt idx="109">
                  <c:v>-171.105410647015</c:v>
                </c:pt>
                <c:pt idx="110">
                  <c:v>-171.2745174555868</c:v>
                </c:pt>
                <c:pt idx="111">
                  <c:v>-171.4422929941422</c:v>
                </c:pt>
                <c:pt idx="112">
                  <c:v>-171.6087465216552</c:v>
                </c:pt>
                <c:pt idx="113">
                  <c:v>-171.7738872824974</c:v>
                </c:pt>
                <c:pt idx="114">
                  <c:v>-171.9377245031837</c:v>
                </c:pt>
                <c:pt idx="115">
                  <c:v>-172.100267389321</c:v>
                </c:pt>
                <c:pt idx="116">
                  <c:v>-172.2615251227516</c:v>
                </c:pt>
                <c:pt idx="117">
                  <c:v>-172.421506858901</c:v>
                </c:pt>
                <c:pt idx="118">
                  <c:v>-172.5802217242821</c:v>
                </c:pt>
                <c:pt idx="119">
                  <c:v>-172.737678814193</c:v>
                </c:pt>
              </c:numCache>
            </c:numRef>
          </c:yVal>
          <c:smooth val="1"/>
          <c:extLst xmlns:c16r2="http://schemas.microsoft.com/office/drawing/2015/06/chart">
            <c:ext xmlns:c16="http://schemas.microsoft.com/office/drawing/2014/chart" uri="{C3380CC4-5D6E-409C-BE32-E72D297353CC}">
              <c16:uniqueId val="{00000008-0830-44D7-A376-938C47ADB1B1}"/>
            </c:ext>
          </c:extLst>
        </c:ser>
        <c:dLbls>
          <c:showLegendKey val="0"/>
          <c:showVal val="0"/>
          <c:showCatName val="0"/>
          <c:showSerName val="0"/>
          <c:showPercent val="0"/>
          <c:showBubbleSize val="0"/>
        </c:dLbls>
        <c:axId val="-983723552"/>
        <c:axId val="-983720704"/>
      </c:scatterChart>
      <c:valAx>
        <c:axId val="-983723552"/>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83720704"/>
        <c:crosses val="autoZero"/>
        <c:crossBetween val="midCat"/>
      </c:valAx>
      <c:valAx>
        <c:axId val="-98372070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83723552"/>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7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eedle-G'!$E$123</c:f>
              <c:strCache>
                <c:ptCount val="1"/>
                <c:pt idx="0">
                  <c:v>SOUD Deaths for 1.25x parameter level</c:v>
                </c:pt>
              </c:strCache>
            </c:strRef>
          </c:tx>
          <c:spPr>
            <a:ln w="76200">
              <a:solidFill>
                <a:schemeClr val="accent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E$3:$E$122</c:f>
              <c:numCache>
                <c:formatCode>General</c:formatCode>
                <c:ptCount val="120"/>
                <c:pt idx="0">
                  <c:v>0.0</c:v>
                </c:pt>
                <c:pt idx="1">
                  <c:v>0.0</c:v>
                </c:pt>
                <c:pt idx="2">
                  <c:v>-2.89628405880649E-7</c:v>
                </c:pt>
                <c:pt idx="3">
                  <c:v>-8.470142574879E-7</c:v>
                </c:pt>
                <c:pt idx="4">
                  <c:v>-1.64525513355329E-6</c:v>
                </c:pt>
                <c:pt idx="5">
                  <c:v>-2.65428093371156E-6</c:v>
                </c:pt>
                <c:pt idx="6">
                  <c:v>-3.84225452307874E-6</c:v>
                </c:pt>
                <c:pt idx="7">
                  <c:v>-5.17662685979303E-6</c:v>
                </c:pt>
                <c:pt idx="8">
                  <c:v>-6.62491729599424E-6</c:v>
                </c:pt>
                <c:pt idx="9">
                  <c:v>-8.15528442217328E-6</c:v>
                </c:pt>
                <c:pt idx="10">
                  <c:v>-9.73692954175931E-6</c:v>
                </c:pt>
                <c:pt idx="11">
                  <c:v>-1.13403744990137E-5</c:v>
                </c:pt>
                <c:pt idx="12">
                  <c:v>-1.29376410541227E-5</c:v>
                </c:pt>
                <c:pt idx="13">
                  <c:v>-1.45023556797241E-5</c:v>
                </c:pt>
                <c:pt idx="14">
                  <c:v>-1.59282106551473E-5</c:v>
                </c:pt>
                <c:pt idx="15">
                  <c:v>-1.71258127011242E-5</c:v>
                </c:pt>
                <c:pt idx="16">
                  <c:v>-1.80161974185467E-5</c:v>
                </c:pt>
                <c:pt idx="17">
                  <c:v>-1.8529324870542E-5</c:v>
                </c:pt>
                <c:pt idx="18">
                  <c:v>-1.86029735004922E-5</c:v>
                </c:pt>
                <c:pt idx="19">
                  <c:v>-1.8181800101047E-5</c:v>
                </c:pt>
                <c:pt idx="20">
                  <c:v>-1.7216536525666E-5</c:v>
                </c:pt>
                <c:pt idx="21">
                  <c:v>-1.56633004053219E-5</c:v>
                </c:pt>
                <c:pt idx="22">
                  <c:v>-1.34829983153395E-5</c:v>
                </c:pt>
                <c:pt idx="23">
                  <c:v>-1.06408082046983E-5</c:v>
                </c:pt>
                <c:pt idx="24">
                  <c:v>-7.10572767275153E-6</c:v>
                </c:pt>
                <c:pt idx="25">
                  <c:v>-2.85017576970858E-6</c:v>
                </c:pt>
                <c:pt idx="26">
                  <c:v>2.1503443349502E-6</c:v>
                </c:pt>
                <c:pt idx="27">
                  <c:v>7.91769293755351E-6</c:v>
                </c:pt>
                <c:pt idx="28">
                  <c:v>1.44713307690836E-5</c:v>
                </c:pt>
                <c:pt idx="29">
                  <c:v>2.18285404571361E-5</c:v>
                </c:pt>
                <c:pt idx="30">
                  <c:v>3.00046249776642E-5</c:v>
                </c:pt>
                <c:pt idx="31">
                  <c:v>3.90130912819586E-5</c:v>
                </c:pt>
                <c:pt idx="32">
                  <c:v>4.88658137101083E-5</c:v>
                </c:pt>
                <c:pt idx="33">
                  <c:v>5.95731808743949E-5</c:v>
                </c:pt>
                <c:pt idx="34">
                  <c:v>7.11442322199218E-5</c:v>
                </c:pt>
                <c:pt idx="35">
                  <c:v>8.35867811247226E-5</c:v>
                </c:pt>
                <c:pt idx="36">
                  <c:v>9.69075238117512E-5</c:v>
                </c:pt>
                <c:pt idx="37">
                  <c:v>0.000111112143395076</c:v>
                </c:pt>
                <c:pt idx="38">
                  <c:v>0.000126205401898005</c:v>
                </c:pt>
                <c:pt idx="39">
                  <c:v>0.000142191223153532</c:v>
                </c:pt>
                <c:pt idx="40">
                  <c:v>0.000159072773544722</c:v>
                </c:pt>
                <c:pt idx="41">
                  <c:v>0.000176852529102689</c:v>
                </c:pt>
                <c:pt idx="42">
                  <c:v>0.00019553234178602</c:v>
                </c:pt>
                <c:pt idx="43">
                  <c:v>0.000215113497961283</c:v>
                </c:pt>
                <c:pt idx="44">
                  <c:v>0.00023559677247249</c:v>
                </c:pt>
                <c:pt idx="45">
                  <c:v>0.000256982476980738</c:v>
                </c:pt>
                <c:pt idx="46">
                  <c:v>0.000279270505870954</c:v>
                </c:pt>
                <c:pt idx="47">
                  <c:v>0.000302460376360614</c:v>
                </c:pt>
                <c:pt idx="48">
                  <c:v>0.000326551265811759</c:v>
                </c:pt>
                <c:pt idx="49">
                  <c:v>0.000351542047383191</c:v>
                </c:pt>
                <c:pt idx="50">
                  <c:v>0.000377431319975585</c:v>
                </c:pt>
                <c:pt idx="51">
                  <c:v>0.000404217437289844</c:v>
                </c:pt>
                <c:pt idx="52">
                  <c:v>0.000431898533429376</c:v>
                </c:pt>
                <c:pt idx="53">
                  <c:v>0.000460472547615609</c:v>
                </c:pt>
                <c:pt idx="54">
                  <c:v>0.000489937245265537</c:v>
                </c:pt>
                <c:pt idx="55">
                  <c:v>0.000520290236363507</c:v>
                </c:pt>
                <c:pt idx="56">
                  <c:v>0.000551528997425521</c:v>
                </c:pt>
                <c:pt idx="57">
                  <c:v>0.000583650884095732</c:v>
                </c:pt>
                <c:pt idx="58">
                  <c:v>0.000616653147267243</c:v>
                </c:pt>
                <c:pt idx="59">
                  <c:v>0.000650532947634019</c:v>
                </c:pt>
                <c:pt idx="60">
                  <c:v>0.000685287366718512</c:v>
                </c:pt>
                <c:pt idx="61">
                  <c:v>0.000720913419149838</c:v>
                </c:pt>
                <c:pt idx="62">
                  <c:v>0.000757408062622744</c:v>
                </c:pt>
                <c:pt idx="63">
                  <c:v>0.000794768206242224</c:v>
                </c:pt>
                <c:pt idx="64">
                  <c:v>0.000832990720527959</c:v>
                </c:pt>
                <c:pt idx="65">
                  <c:v>0.000872072443985416</c:v>
                </c:pt>
                <c:pt idx="66">
                  <c:v>0.000912010189244938</c:v>
                </c:pt>
                <c:pt idx="67">
                  <c:v>0.00095280075086066</c:v>
                </c:pt>
                <c:pt idx="68">
                  <c:v>0.000994440910062621</c:v>
                </c:pt>
                <c:pt idx="69">
                  <c:v>0.00103692743907686</c:v>
                </c:pt>
                <c:pt idx="70">
                  <c:v>0.00108025710721904</c:v>
                </c:pt>
                <c:pt idx="71">
                  <c:v>0.00112442668346375</c:v>
                </c:pt>
                <c:pt idx="72">
                  <c:v>0.00116943294033263</c:v>
                </c:pt>
                <c:pt idx="73">
                  <c:v>0.00121527265800978</c:v>
                </c:pt>
                <c:pt idx="74">
                  <c:v>0.00126194262552417</c:v>
                </c:pt>
                <c:pt idx="75">
                  <c:v>0.00130943964500148</c:v>
                </c:pt>
                <c:pt idx="76">
                  <c:v>0.00135776053291465</c:v>
                </c:pt>
                <c:pt idx="77">
                  <c:v>0.00140690212119807</c:v>
                </c:pt>
                <c:pt idx="78">
                  <c:v>0.00145686126120381</c:v>
                </c:pt>
                <c:pt idx="79">
                  <c:v>0.00150763482295133</c:v>
                </c:pt>
                <c:pt idx="80">
                  <c:v>0.00155921969719657</c:v>
                </c:pt>
                <c:pt idx="81">
                  <c:v>0.00161161279736461</c:v>
                </c:pt>
                <c:pt idx="82">
                  <c:v>0.00166481105811727</c:v>
                </c:pt>
                <c:pt idx="83">
                  <c:v>0.00171881143926384</c:v>
                </c:pt>
                <c:pt idx="84">
                  <c:v>0.0017736109228963</c:v>
                </c:pt>
                <c:pt idx="85">
                  <c:v>0.00182920651698168</c:v>
                </c:pt>
                <c:pt idx="86">
                  <c:v>0.00188559525367964</c:v>
                </c:pt>
                <c:pt idx="87">
                  <c:v>0.00194277419020636</c:v>
                </c:pt>
                <c:pt idx="88">
                  <c:v>0.00200074040906202</c:v>
                </c:pt>
                <c:pt idx="89">
                  <c:v>0.00205949101871283</c:v>
                </c:pt>
                <c:pt idx="90">
                  <c:v>0.00211902315090811</c:v>
                </c:pt>
                <c:pt idx="91">
                  <c:v>0.0021793339648184</c:v>
                </c:pt>
                <c:pt idx="92">
                  <c:v>0.00224042064405694</c:v>
                </c:pt>
                <c:pt idx="93">
                  <c:v>0.00230228039590656</c:v>
                </c:pt>
                <c:pt idx="94">
                  <c:v>0.00236491045377534</c:v>
                </c:pt>
                <c:pt idx="95">
                  <c:v>0.0024283080742407</c:v>
                </c:pt>
                <c:pt idx="96">
                  <c:v>0.00249247053927775</c:v>
                </c:pt>
                <c:pt idx="97">
                  <c:v>0.00255739515323512</c:v>
                </c:pt>
                <c:pt idx="98">
                  <c:v>0.00262307924454035</c:v>
                </c:pt>
                <c:pt idx="99">
                  <c:v>0.00268952016383537</c:v>
                </c:pt>
                <c:pt idx="100">
                  <c:v>0.0027567152848178</c:v>
                </c:pt>
                <c:pt idx="101">
                  <c:v>0.00282466200362705</c:v>
                </c:pt>
                <c:pt idx="102">
                  <c:v>0.00289335773659332</c:v>
                </c:pt>
                <c:pt idx="103">
                  <c:v>0.00296279992232939</c:v>
                </c:pt>
                <c:pt idx="104">
                  <c:v>0.00303298602000268</c:v>
                </c:pt>
                <c:pt idx="105">
                  <c:v>0.00310391350810732</c:v>
                </c:pt>
                <c:pt idx="106">
                  <c:v>0.00317557988532826</c:v>
                </c:pt>
                <c:pt idx="107">
                  <c:v>0.00324798267042752</c:v>
                </c:pt>
                <c:pt idx="108">
                  <c:v>0.00332111939928836</c:v>
                </c:pt>
                <c:pt idx="109">
                  <c:v>0.0033949876269844</c:v>
                </c:pt>
                <c:pt idx="110">
                  <c:v>0.00346958492580143</c:v>
                </c:pt>
                <c:pt idx="111">
                  <c:v>0.00354490888576038</c:v>
                </c:pt>
                <c:pt idx="112">
                  <c:v>0.00362095711316215</c:v>
                </c:pt>
                <c:pt idx="113">
                  <c:v>0.00369772723058759</c:v>
                </c:pt>
                <c:pt idx="114">
                  <c:v>0.00377521687664739</c:v>
                </c:pt>
                <c:pt idx="115">
                  <c:v>0.00385342370491344</c:v>
                </c:pt>
                <c:pt idx="116">
                  <c:v>0.00393234538439628</c:v>
                </c:pt>
                <c:pt idx="117">
                  <c:v>0.00401197959743058</c:v>
                </c:pt>
                <c:pt idx="118">
                  <c:v>0.00409232404172144</c:v>
                </c:pt>
                <c:pt idx="119">
                  <c:v>0.00417337642663824</c:v>
                </c:pt>
              </c:numCache>
            </c:numRef>
          </c:yVal>
          <c:smooth val="1"/>
          <c:extLst xmlns:c16r2="http://schemas.microsoft.com/office/drawing/2015/06/chart">
            <c:ext xmlns:c16="http://schemas.microsoft.com/office/drawing/2014/chart" uri="{C3380CC4-5D6E-409C-BE32-E72D297353CC}">
              <c16:uniqueId val="{00000000-341B-4151-B8D9-1CACBA78CC37}"/>
            </c:ext>
          </c:extLst>
        </c:ser>
        <c:ser>
          <c:idx val="3"/>
          <c:order val="1"/>
          <c:tx>
            <c:strRef>
              <c:f>'SA-Needle-G'!$N$123</c:f>
              <c:strCache>
                <c:ptCount val="1"/>
                <c:pt idx="0">
                  <c:v>SOUD Deaths for 1x parameter level</c:v>
                </c:pt>
              </c:strCache>
            </c:strRef>
          </c:tx>
          <c:spPr>
            <a:ln w="28575">
              <a:solidFill>
                <a:schemeClr val="accent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N$3:$N$122</c:f>
              <c:numCache>
                <c:formatCode>General</c:formatCode>
                <c:ptCount val="120"/>
                <c:pt idx="0">
                  <c:v>0.0</c:v>
                </c:pt>
                <c:pt idx="1">
                  <c:v>0.0</c:v>
                </c:pt>
                <c:pt idx="2">
                  <c:v>-2.31705666919879E-7</c:v>
                </c:pt>
                <c:pt idx="3">
                  <c:v>-6.77652701597253E-7</c:v>
                </c:pt>
                <c:pt idx="4">
                  <c:v>-1.3163489938961E-6</c:v>
                </c:pt>
                <c:pt idx="5">
                  <c:v>-2.12376178296836E-6</c:v>
                </c:pt>
                <c:pt idx="6">
                  <c:v>-3.07443972360488E-6</c:v>
                </c:pt>
                <c:pt idx="7">
                  <c:v>-4.14235580592503E-6</c:v>
                </c:pt>
                <c:pt idx="8">
                  <c:v>-5.30153165527736E-6</c:v>
                </c:pt>
                <c:pt idx="9">
                  <c:v>-6.52649400763039E-6</c:v>
                </c:pt>
                <c:pt idx="10">
                  <c:v>-7.79259844421176E-6</c:v>
                </c:pt>
                <c:pt idx="11">
                  <c:v>-9.07625164927594E-6</c:v>
                </c:pt>
                <c:pt idx="12">
                  <c:v>-1.03550540643482E-5</c:v>
                </c:pt>
                <c:pt idx="13">
                  <c:v>-1.16078873588776E-5</c:v>
                </c:pt>
                <c:pt idx="14">
                  <c:v>-1.27496770119251E-5</c:v>
                </c:pt>
                <c:pt idx="15">
                  <c:v>-1.37088692099496E-5</c:v>
                </c:pt>
                <c:pt idx="16">
                  <c:v>-1.44222407016059E-5</c:v>
                </c:pt>
                <c:pt idx="17">
                  <c:v>-1.48336973552432E-5</c:v>
                </c:pt>
                <c:pt idx="18">
                  <c:v>-1.48933884702274E-5</c:v>
                </c:pt>
                <c:pt idx="19">
                  <c:v>-1.45569566029735E-5</c:v>
                </c:pt>
                <c:pt idx="20">
                  <c:v>-1.37848958502218E-5</c:v>
                </c:pt>
                <c:pt idx="21">
                  <c:v>-1.25419994674303E-5</c:v>
                </c:pt>
                <c:pt idx="22">
                  <c:v>-1.0796886681419E-5</c:v>
                </c:pt>
                <c:pt idx="23">
                  <c:v>-8.52158646011958E-6</c:v>
                </c:pt>
                <c:pt idx="24">
                  <c:v>-5.69117669328989E-6</c:v>
                </c:pt>
                <c:pt idx="25">
                  <c:v>-2.28347034862963E-6</c:v>
                </c:pt>
                <c:pt idx="26">
                  <c:v>1.72125892277108E-6</c:v>
                </c:pt>
                <c:pt idx="27">
                  <c:v>6.340630284285E-6</c:v>
                </c:pt>
                <c:pt idx="28">
                  <c:v>1.15903462756251E-5</c:v>
                </c:pt>
                <c:pt idx="29">
                  <c:v>1.74843685272208E-5</c:v>
                </c:pt>
                <c:pt idx="30">
                  <c:v>2.40350781041343E-5</c:v>
                </c:pt>
                <c:pt idx="31">
                  <c:v>3.12534196609704E-5</c:v>
                </c:pt>
                <c:pt idx="32">
                  <c:v>3.91490313859322E-5</c:v>
                </c:pt>
                <c:pt idx="33">
                  <c:v>4.77303657135053E-5</c:v>
                </c:pt>
                <c:pt idx="34">
                  <c:v>5.70047945757324E-5</c:v>
                </c:pt>
                <c:pt idx="35">
                  <c:v>6.69787087190343E-5</c:v>
                </c:pt>
                <c:pt idx="36">
                  <c:v>7.76576049702271E-5</c:v>
                </c:pt>
                <c:pt idx="37">
                  <c:v>8.90461691142264E-5</c:v>
                </c:pt>
                <c:pt idx="38">
                  <c:v>0.000101148348494462</c:v>
                </c:pt>
                <c:pt idx="39">
                  <c:v>0.000113967419815708</c:v>
                </c:pt>
                <c:pt idx="40">
                  <c:v>0.00012750605187648</c:v>
                </c:pt>
                <c:pt idx="41">
                  <c:v>0.000141766359456597</c:v>
                </c:pt>
                <c:pt idx="42">
                  <c:v>0.000156749957477587</c:v>
                </c:pt>
                <c:pt idx="43">
                  <c:v>0.00017245800593173</c:v>
                </c:pt>
                <c:pt idx="44">
                  <c:v>0.000188891253287693</c:v>
                </c:pt>
                <c:pt idx="45">
                  <c:v>0.00020605007755421</c:v>
                </c:pt>
                <c:pt idx="46">
                  <c:v>0.000223934518567148</c:v>
                </c:pt>
                <c:pt idx="47">
                  <c:v>0.000242544314437509</c:v>
                </c:pt>
                <c:pt idx="48">
                  <c:v>0.000261878928131409</c:v>
                </c:pt>
                <c:pt idx="49">
                  <c:v>0.00028193757812005</c:v>
                </c:pt>
                <c:pt idx="50">
                  <c:v>0.000302719260798767</c:v>
                </c:pt>
                <c:pt idx="51">
                  <c:v>0.000324222774202099</c:v>
                </c:pt>
                <c:pt idx="52">
                  <c:v>0.000346446738717532</c:v>
                </c:pt>
                <c:pt idx="53">
                  <c:v>0.000369389616730586</c:v>
                </c:pt>
                <c:pt idx="54">
                  <c:v>0.000393049729541417</c:v>
                </c:pt>
                <c:pt idx="55">
                  <c:v>0.000417425272780747</c:v>
                </c:pt>
                <c:pt idx="56">
                  <c:v>0.00044251433143927</c:v>
                </c:pt>
                <c:pt idx="57">
                  <c:v>0.000468314892600574</c:v>
                </c:pt>
                <c:pt idx="58">
                  <c:v>0.00049482485765111</c:v>
                </c:pt>
                <c:pt idx="59">
                  <c:v>0.000522042053830773</c:v>
                </c:pt>
                <c:pt idx="60">
                  <c:v>0.00054996424280489</c:v>
                </c:pt>
                <c:pt idx="61">
                  <c:v>0.000578589131168883</c:v>
                </c:pt>
                <c:pt idx="62">
                  <c:v>0.000607914376359986</c:v>
                </c:pt>
                <c:pt idx="63">
                  <c:v>0.000637937597844029</c:v>
                </c:pt>
                <c:pt idx="64">
                  <c:v>0.000668656379843924</c:v>
                </c:pt>
                <c:pt idx="65">
                  <c:v>0.00070006827936595</c:v>
                </c:pt>
                <c:pt idx="66">
                  <c:v>0.000732170832316114</c:v>
                </c:pt>
                <c:pt idx="67">
                  <c:v>0.000764961557183596</c:v>
                </c:pt>
                <c:pt idx="68">
                  <c:v>0.000798437959883813</c:v>
                </c:pt>
                <c:pt idx="69">
                  <c:v>0.000832597539010748</c:v>
                </c:pt>
                <c:pt idx="70">
                  <c:v>0.000867437786428127</c:v>
                </c:pt>
                <c:pt idx="71">
                  <c:v>0.000902956194431681</c:v>
                </c:pt>
                <c:pt idx="72">
                  <c:v>0.000939150255021559</c:v>
                </c:pt>
                <c:pt idx="73">
                  <c:v>0.000976017465814038</c:v>
                </c:pt>
                <c:pt idx="74">
                  <c:v>0.00101355532910929</c:v>
                </c:pt>
                <c:pt idx="75">
                  <c:v>0.00105176135646161</c:v>
                </c:pt>
                <c:pt idx="76">
                  <c:v>0.00109063306933876</c:v>
                </c:pt>
                <c:pt idx="77">
                  <c:v>0.00113016800030437</c:v>
                </c:pt>
                <c:pt idx="78">
                  <c:v>0.00117036369595098</c:v>
                </c:pt>
                <c:pt idx="79">
                  <c:v>0.00121121771574053</c:v>
                </c:pt>
                <c:pt idx="80">
                  <c:v>0.00125272763564226</c:v>
                </c:pt>
                <c:pt idx="81">
                  <c:v>0.00129489104688218</c:v>
                </c:pt>
                <c:pt idx="82">
                  <c:v>0.00133770555780757</c:v>
                </c:pt>
                <c:pt idx="83">
                  <c:v>0.00138116879463723</c:v>
                </c:pt>
                <c:pt idx="84">
                  <c:v>0.00142527840082494</c:v>
                </c:pt>
                <c:pt idx="85">
                  <c:v>0.00147003203896929</c:v>
                </c:pt>
                <c:pt idx="86">
                  <c:v>0.00151542738935859</c:v>
                </c:pt>
                <c:pt idx="87">
                  <c:v>0.00156146215156241</c:v>
                </c:pt>
                <c:pt idx="88">
                  <c:v>0.00160813404484088</c:v>
                </c:pt>
                <c:pt idx="89">
                  <c:v>0.00165544080689415</c:v>
                </c:pt>
                <c:pt idx="90">
                  <c:v>0.00170338019422616</c:v>
                </c:pt>
                <c:pt idx="91">
                  <c:v>0.00175194998366805</c:v>
                </c:pt>
                <c:pt idx="92">
                  <c:v>0.00180114796967246</c:v>
                </c:pt>
                <c:pt idx="93">
                  <c:v>0.00185097196622337</c:v>
                </c:pt>
                <c:pt idx="94">
                  <c:v>0.00190141980626777</c:v>
                </c:pt>
                <c:pt idx="95">
                  <c:v>0.00195248934012397</c:v>
                </c:pt>
                <c:pt idx="96">
                  <c:v>0.00200417843807372</c:v>
                </c:pt>
                <c:pt idx="97">
                  <c:v>0.00205648498722439</c:v>
                </c:pt>
                <c:pt idx="98">
                  <c:v>0.00210940689221388</c:v>
                </c:pt>
                <c:pt idx="99">
                  <c:v>0.00216294207621104</c:v>
                </c:pt>
                <c:pt idx="100">
                  <c:v>0.00221708847866466</c:v>
                </c:pt>
                <c:pt idx="101">
                  <c:v>0.00227184405625849</c:v>
                </c:pt>
                <c:pt idx="102">
                  <c:v>0.00232720678127407</c:v>
                </c:pt>
                <c:pt idx="103">
                  <c:v>0.00238317464288684</c:v>
                </c:pt>
                <c:pt idx="104">
                  <c:v>0.00243974564584732</c:v>
                </c:pt>
                <c:pt idx="105">
                  <c:v>0.00249691780979901</c:v>
                </c:pt>
                <c:pt idx="106">
                  <c:v>0.00255468917023336</c:v>
                </c:pt>
                <c:pt idx="107">
                  <c:v>0.0026130577761478</c:v>
                </c:pt>
                <c:pt idx="108">
                  <c:v>0.00267202169154643</c:v>
                </c:pt>
                <c:pt idx="109">
                  <c:v>0.00273157899391663</c:v>
                </c:pt>
                <c:pt idx="110">
                  <c:v>0.00279172777461554</c:v>
                </c:pt>
                <c:pt idx="111">
                  <c:v>0.00285246613730123</c:v>
                </c:pt>
                <c:pt idx="112">
                  <c:v>0.00291379219879673</c:v>
                </c:pt>
                <c:pt idx="113">
                  <c:v>0.0029757040883851</c:v>
                </c:pt>
                <c:pt idx="114">
                  <c:v>0.00303819994712739</c:v>
                </c:pt>
                <c:pt idx="115">
                  <c:v>0.00310127792720323</c:v>
                </c:pt>
                <c:pt idx="116">
                  <c:v>0.00316493619300218</c:v>
                </c:pt>
                <c:pt idx="117">
                  <c:v>0.00322917291935028</c:v>
                </c:pt>
                <c:pt idx="118">
                  <c:v>0.00329398629116895</c:v>
                </c:pt>
                <c:pt idx="119">
                  <c:v>0.00335937450386154</c:v>
                </c:pt>
              </c:numCache>
            </c:numRef>
          </c:yVal>
          <c:smooth val="1"/>
          <c:extLst xmlns:c16r2="http://schemas.microsoft.com/office/drawing/2015/06/chart">
            <c:ext xmlns:c16="http://schemas.microsoft.com/office/drawing/2014/chart" uri="{C3380CC4-5D6E-409C-BE32-E72D297353CC}">
              <c16:uniqueId val="{00000001-341B-4151-B8D9-1CACBA78CC37}"/>
            </c:ext>
          </c:extLst>
        </c:ser>
        <c:ser>
          <c:idx val="0"/>
          <c:order val="2"/>
          <c:tx>
            <c:strRef>
              <c:f>'SA-Needle-G'!$W$123</c:f>
              <c:strCache>
                <c:ptCount val="1"/>
                <c:pt idx="0">
                  <c:v>SOUD Deaths for 0.75x parameter level</c:v>
                </c:pt>
              </c:strCache>
            </c:strRef>
          </c:tx>
          <c:spPr>
            <a:ln w="6350">
              <a:solidFill>
                <a:schemeClr val="accent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W$3:$W$122</c:f>
              <c:numCache>
                <c:formatCode>General</c:formatCode>
                <c:ptCount val="120"/>
                <c:pt idx="0">
                  <c:v>0.0</c:v>
                </c:pt>
                <c:pt idx="1">
                  <c:v>0.0</c:v>
                </c:pt>
                <c:pt idx="2">
                  <c:v>-1.73781404555484E-7</c:v>
                </c:pt>
                <c:pt idx="3">
                  <c:v>-5.08270863974758E-7</c:v>
                </c:pt>
                <c:pt idx="4">
                  <c:v>-9.87371049632202E-7</c:v>
                </c:pt>
                <c:pt idx="5">
                  <c:v>-1.59307494413952E-6</c:v>
                </c:pt>
                <c:pt idx="6">
                  <c:v>-2.30630846544955E-6</c:v>
                </c:pt>
                <c:pt idx="7">
                  <c:v>-3.10755951886676E-6</c:v>
                </c:pt>
                <c:pt idx="8">
                  <c:v>-3.97734941088856E-6</c:v>
                </c:pt>
                <c:pt idx="9">
                  <c:v>-4.89657340949634E-6</c:v>
                </c:pt>
                <c:pt idx="10">
                  <c:v>-5.84674405672558E-6</c:v>
                </c:pt>
                <c:pt idx="11">
                  <c:v>-6.81015726513578E-6</c:v>
                </c:pt>
                <c:pt idx="12">
                  <c:v>-7.7700024803562E-6</c:v>
                </c:pt>
                <c:pt idx="13">
                  <c:v>-8.71042464041238E-6</c:v>
                </c:pt>
                <c:pt idx="14">
                  <c:v>-9.5675975899212E-6</c:v>
                </c:pt>
                <c:pt idx="15">
                  <c:v>-1.0287826307831E-5</c:v>
                </c:pt>
                <c:pt idx="16">
                  <c:v>-1.08236546111584E-5</c:v>
                </c:pt>
                <c:pt idx="17">
                  <c:v>-1.11329647324965E-5</c:v>
                </c:pt>
                <c:pt idx="18">
                  <c:v>-1.11783145712252E-5</c:v>
                </c:pt>
                <c:pt idx="19">
                  <c:v>-1.09263730337261E-5</c:v>
                </c:pt>
                <c:pt idx="20">
                  <c:v>-1.03474416391691E-5</c:v>
                </c:pt>
                <c:pt idx="21">
                  <c:v>-9.4150411996452E-6</c:v>
                </c:pt>
                <c:pt idx="22">
                  <c:v>-8.10555509360711E-6</c:v>
                </c:pt>
                <c:pt idx="23">
                  <c:v>-6.39791958292335E-6</c:v>
                </c:pt>
                <c:pt idx="24">
                  <c:v>-4.27335467065859E-6</c:v>
                </c:pt>
                <c:pt idx="25">
                  <c:v>-1.71512651832018E-6</c:v>
                </c:pt>
                <c:pt idx="26">
                  <c:v>1.29165559883404E-6</c:v>
                </c:pt>
                <c:pt idx="27">
                  <c:v>4.76030475056177E-6</c:v>
                </c:pt>
                <c:pt idx="28">
                  <c:v>8.7026987785066E-6</c:v>
                </c:pt>
                <c:pt idx="29">
                  <c:v>1.31294107632129E-5</c:v>
                </c:pt>
                <c:pt idx="30">
                  <c:v>1.80498306235677E-5</c:v>
                </c:pt>
                <c:pt idx="31">
                  <c:v>2.34722709137714E-5</c:v>
                </c:pt>
                <c:pt idx="32">
                  <c:v>2.94040667768058E-5</c:v>
                </c:pt>
                <c:pt idx="33">
                  <c:v>3.5851662278219E-5</c:v>
                </c:pt>
                <c:pt idx="34">
                  <c:v>4.28206931019304E-5</c:v>
                </c:pt>
                <c:pt idx="35">
                  <c:v>5.03160566495353E-5</c:v>
                </c:pt>
                <c:pt idx="36">
                  <c:v>5.83419821850839E-5</c:v>
                </c:pt>
                <c:pt idx="37">
                  <c:v>6.69020887698935E-5</c:v>
                </c:pt>
                <c:pt idx="38">
                  <c:v>7.59994407417253E-5</c:v>
                </c:pt>
                <c:pt idx="39">
                  <c:v>8.56365994877707E-5</c:v>
                </c:pt>
                <c:pt idx="40">
                  <c:v>9.58156691240222E-5</c:v>
                </c:pt>
                <c:pt idx="41">
                  <c:v>0.000106538337149686</c:v>
                </c:pt>
                <c:pt idx="42">
                  <c:v>0.000117805914737801</c:v>
                </c:pt>
                <c:pt idx="43">
                  <c:v>0.000129619371114131</c:v>
                </c:pt>
                <c:pt idx="44">
                  <c:v>0.000141979366321721</c:v>
                </c:pt>
                <c:pt idx="45">
                  <c:v>0.000154886278824051</c:v>
                </c:pt>
                <c:pt idx="46">
                  <c:v>0.000168340234836251</c:v>
                </c:pt>
                <c:pt idx="47">
                  <c:v>0.000182341130471286</c:v>
                </c:pt>
                <c:pt idx="48">
                  <c:v>0.00019688865641001</c:v>
                </c:pt>
                <c:pt idx="49">
                  <c:v>0.000211982315499881</c:v>
                </c:pt>
                <c:pt idx="50">
                  <c:v>0.000227621444764736</c:v>
                </c:pt>
                <c:pt idx="51">
                  <c:v>0.000243805230275029</c:v>
                </c:pt>
                <c:pt idx="52">
                  <c:v>0.000260532723359574</c:v>
                </c:pt>
                <c:pt idx="53">
                  <c:v>0.000277802854770925</c:v>
                </c:pt>
                <c:pt idx="54">
                  <c:v>0.000295614448691595</c:v>
                </c:pt>
                <c:pt idx="55">
                  <c:v>0.000313966232351959</c:v>
                </c:pt>
                <c:pt idx="56">
                  <c:v>0.000332856849581731</c:v>
                </c:pt>
                <c:pt idx="57">
                  <c:v>0.000352284868654351</c:v>
                </c:pt>
                <c:pt idx="58">
                  <c:v>0.000372248792655227</c:v>
                </c:pt>
                <c:pt idx="59">
                  <c:v>0.00039274706668948</c:v>
                </c:pt>
                <c:pt idx="60">
                  <c:v>0.000413778085567173</c:v>
                </c:pt>
                <c:pt idx="61">
                  <c:v>0.000435340200760947</c:v>
                </c:pt>
                <c:pt idx="62">
                  <c:v>0.000457431726772484</c:v>
                </c:pt>
                <c:pt idx="63">
                  <c:v>0.000480050947066957</c:v>
                </c:pt>
                <c:pt idx="64">
                  <c:v>0.00050319611705163</c:v>
                </c:pt>
                <c:pt idx="65">
                  <c:v>0.000526865471420024</c:v>
                </c:pt>
                <c:pt idx="66">
                  <c:v>0.000551057226834928</c:v>
                </c:pt>
                <c:pt idx="67">
                  <c:v>0.000575769585930175</c:v>
                </c:pt>
                <c:pt idx="68">
                  <c:v>0.000601000739970914</c:v>
                </c:pt>
                <c:pt idx="69">
                  <c:v>0.000626748873764882</c:v>
                </c:pt>
                <c:pt idx="70">
                  <c:v>0.000653012166412736</c:v>
                </c:pt>
                <c:pt idx="71">
                  <c:v>0.000679788795059721</c:v>
                </c:pt>
                <c:pt idx="72">
                  <c:v>0.000707076936646444</c:v>
                </c:pt>
                <c:pt idx="73">
                  <c:v>0.000734874769477756</c:v>
                </c:pt>
                <c:pt idx="74">
                  <c:v>0.000763180475405534</c:v>
                </c:pt>
                <c:pt idx="75">
                  <c:v>0.000791992241670414</c:v>
                </c:pt>
                <c:pt idx="76">
                  <c:v>0.000821308262243292</c:v>
                </c:pt>
                <c:pt idx="77">
                  <c:v>0.0008511267378708</c:v>
                </c:pt>
                <c:pt idx="78">
                  <c:v>0.000881445877826081</c:v>
                </c:pt>
                <c:pt idx="79">
                  <c:v>0.00091226390270549</c:v>
                </c:pt>
                <c:pt idx="80">
                  <c:v>0.000943579041177145</c:v>
                </c:pt>
                <c:pt idx="81">
                  <c:v>0.000975389534983151</c:v>
                </c:pt>
                <c:pt idx="82">
                  <c:v>0.00100769363618838</c:v>
                </c:pt>
                <c:pt idx="83">
                  <c:v>0.00104048960929504</c:v>
                </c:pt>
                <c:pt idx="84">
                  <c:v>0.00107377573206122</c:v>
                </c:pt>
                <c:pt idx="85">
                  <c:v>0.00110755029406846</c:v>
                </c:pt>
                <c:pt idx="86">
                  <c:v>0.00114181159842701</c:v>
                </c:pt>
                <c:pt idx="87">
                  <c:v>0.00117655796161671</c:v>
                </c:pt>
                <c:pt idx="88">
                  <c:v>0.0012117877131459</c:v>
                </c:pt>
                <c:pt idx="89">
                  <c:v>0.0012474991966883</c:v>
                </c:pt>
                <c:pt idx="90">
                  <c:v>0.00128369076901436</c:v>
                </c:pt>
                <c:pt idx="91">
                  <c:v>0.00132036079994577</c:v>
                </c:pt>
                <c:pt idx="92">
                  <c:v>0.0013575076740608</c:v>
                </c:pt>
                <c:pt idx="93">
                  <c:v>0.00139512978730636</c:v>
                </c:pt>
                <c:pt idx="94">
                  <c:v>0.00143322555120449</c:v>
                </c:pt>
                <c:pt idx="95">
                  <c:v>0.00147179338864589</c:v>
                </c:pt>
                <c:pt idx="96">
                  <c:v>0.0015108317362774</c:v>
                </c:pt>
                <c:pt idx="97">
                  <c:v>0.00155033904388802</c:v>
                </c:pt>
                <c:pt idx="98">
                  <c:v>0.00159031377245356</c:v>
                </c:pt>
                <c:pt idx="99">
                  <c:v>0.00163075439716067</c:v>
                </c:pt>
                <c:pt idx="100">
                  <c:v>0.00167165940374616</c:v>
                </c:pt>
                <c:pt idx="101">
                  <c:v>0.00171302729113449</c:v>
                </c:pt>
                <c:pt idx="102">
                  <c:v>0.00175485656920955</c:v>
                </c:pt>
                <c:pt idx="103">
                  <c:v>0.00179714575963317</c:v>
                </c:pt>
                <c:pt idx="104">
                  <c:v>0.00183989339484469</c:v>
                </c:pt>
                <c:pt idx="105">
                  <c:v>0.0018830980183111</c:v>
                </c:pt>
                <c:pt idx="106">
                  <c:v>0.00192675818436783</c:v>
                </c:pt>
                <c:pt idx="107">
                  <c:v>0.00197087245778675</c:v>
                </c:pt>
                <c:pt idx="108">
                  <c:v>0.0020154394129122</c:v>
                </c:pt>
                <c:pt idx="109">
                  <c:v>0.00206045763454767</c:v>
                </c:pt>
                <c:pt idx="110">
                  <c:v>0.00210592571625057</c:v>
                </c:pt>
                <c:pt idx="111">
                  <c:v>0.00215184226176461</c:v>
                </c:pt>
                <c:pt idx="112">
                  <c:v>0.00219820588288258</c:v>
                </c:pt>
                <c:pt idx="113">
                  <c:v>0.00224501520099238</c:v>
                </c:pt>
                <c:pt idx="114">
                  <c:v>0.002292268845531</c:v>
                </c:pt>
                <c:pt idx="115">
                  <c:v>0.00233996545384798</c:v>
                </c:pt>
                <c:pt idx="116">
                  <c:v>0.00238810367163751</c:v>
                </c:pt>
                <c:pt idx="117">
                  <c:v>0.00243668215205162</c:v>
                </c:pt>
                <c:pt idx="118">
                  <c:v>0.0024856995559503</c:v>
                </c:pt>
                <c:pt idx="119">
                  <c:v>0.00253515455087836</c:v>
                </c:pt>
              </c:numCache>
            </c:numRef>
          </c:yVal>
          <c:smooth val="1"/>
          <c:extLst xmlns:c16r2="http://schemas.microsoft.com/office/drawing/2015/06/chart">
            <c:ext xmlns:c16="http://schemas.microsoft.com/office/drawing/2014/chart" uri="{C3380CC4-5D6E-409C-BE32-E72D297353CC}">
              <c16:uniqueId val="{00000002-341B-4151-B8D9-1CACBA78CC37}"/>
            </c:ext>
          </c:extLst>
        </c:ser>
        <c:ser>
          <c:idx val="7"/>
          <c:order val="3"/>
          <c:tx>
            <c:strRef>
              <c:f>'SA-Needle-G'!$F$123</c:f>
              <c:strCache>
                <c:ptCount val="1"/>
                <c:pt idx="0">
                  <c:v>SHUD Deaths for 1.25x parameter level</c:v>
                </c:pt>
              </c:strCache>
            </c:strRef>
          </c:tx>
          <c:spPr>
            <a:ln w="76200">
              <a:solidFill>
                <a:schemeClr val="accent2"/>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F$3:$F$122</c:f>
              <c:numCache>
                <c:formatCode>General</c:formatCode>
                <c:ptCount val="120"/>
                <c:pt idx="0">
                  <c:v>-41.63115838956923</c:v>
                </c:pt>
                <c:pt idx="1">
                  <c:v>-41.70642082209192</c:v>
                </c:pt>
                <c:pt idx="2">
                  <c:v>-41.78789805676204</c:v>
                </c:pt>
                <c:pt idx="3">
                  <c:v>-41.87567211815103</c:v>
                </c:pt>
                <c:pt idx="4">
                  <c:v>-41.96950852945887</c:v>
                </c:pt>
                <c:pt idx="5">
                  <c:v>-42.069215922721</c:v>
                </c:pt>
                <c:pt idx="6">
                  <c:v>-42.1745919150711</c:v>
                </c:pt>
                <c:pt idx="7">
                  <c:v>-42.28542762914032</c:v>
                </c:pt>
                <c:pt idx="8">
                  <c:v>-42.40151111437908</c:v>
                </c:pt>
                <c:pt idx="9">
                  <c:v>-42.52262992116412</c:v>
                </c:pt>
                <c:pt idx="10">
                  <c:v>-42.64857302208586</c:v>
                </c:pt>
                <c:pt idx="11">
                  <c:v>-42.7791322307778</c:v>
                </c:pt>
                <c:pt idx="12">
                  <c:v>-42.91410323459682</c:v>
                </c:pt>
                <c:pt idx="13">
                  <c:v>-43.0441843284908</c:v>
                </c:pt>
                <c:pt idx="14">
                  <c:v>-43.1737989557761</c:v>
                </c:pt>
                <c:pt idx="15">
                  <c:v>-43.30354681127092</c:v>
                </c:pt>
                <c:pt idx="16">
                  <c:v>-43.43353960476297</c:v>
                </c:pt>
                <c:pt idx="17">
                  <c:v>-43.56384467881194</c:v>
                </c:pt>
                <c:pt idx="18">
                  <c:v>-43.69449736919614</c:v>
                </c:pt>
                <c:pt idx="19">
                  <c:v>-43.82550911956404</c:v>
                </c:pt>
                <c:pt idx="20">
                  <c:v>-43.95687371165099</c:v>
                </c:pt>
                <c:pt idx="21">
                  <c:v>-44.0885720452192</c:v>
                </c:pt>
                <c:pt idx="22">
                  <c:v>-44.22057579803396</c:v>
                </c:pt>
                <c:pt idx="23">
                  <c:v>-44.35285022138039</c:v>
                </c:pt>
                <c:pt idx="24">
                  <c:v>-44.48535626866978</c:v>
                </c:pt>
                <c:pt idx="25">
                  <c:v>-44.61805220989154</c:v>
                </c:pt>
                <c:pt idx="26">
                  <c:v>-44.75087929105462</c:v>
                </c:pt>
                <c:pt idx="27">
                  <c:v>-44.88378659393369</c:v>
                </c:pt>
                <c:pt idx="28">
                  <c:v>-45.01672492746334</c:v>
                </c:pt>
                <c:pt idx="29">
                  <c:v>-45.14964641546676</c:v>
                </c:pt>
                <c:pt idx="30">
                  <c:v>-45.28250474809833</c:v>
                </c:pt>
                <c:pt idx="31">
                  <c:v>-45.41525535491546</c:v>
                </c:pt>
                <c:pt idx="32">
                  <c:v>-45.54785551398135</c:v>
                </c:pt>
                <c:pt idx="33">
                  <c:v>-45.6802644125756</c:v>
                </c:pt>
                <c:pt idx="34">
                  <c:v>-45.81244317157334</c:v>
                </c:pt>
                <c:pt idx="35">
                  <c:v>-45.94435484273136</c:v>
                </c:pt>
                <c:pt idx="36">
                  <c:v>-46.07596438599071</c:v>
                </c:pt>
                <c:pt idx="37">
                  <c:v>-46.2072386322457</c:v>
                </c:pt>
                <c:pt idx="38">
                  <c:v>-46.33814623574294</c:v>
                </c:pt>
                <c:pt idx="39">
                  <c:v>-46.46865759255051</c:v>
                </c:pt>
                <c:pt idx="40">
                  <c:v>-46.59874479626765</c:v>
                </c:pt>
                <c:pt idx="41">
                  <c:v>-46.72838157871345</c:v>
                </c:pt>
                <c:pt idx="42">
                  <c:v>-46.85754324738392</c:v>
                </c:pt>
                <c:pt idx="43">
                  <c:v>-46.98620662216795</c:v>
                </c:pt>
                <c:pt idx="44">
                  <c:v>-47.1143499721688</c:v>
                </c:pt>
                <c:pt idx="45">
                  <c:v>-47.2419529532242</c:v>
                </c:pt>
                <c:pt idx="46">
                  <c:v>-47.3689965465791</c:v>
                </c:pt>
                <c:pt idx="47">
                  <c:v>-47.49546299901665</c:v>
                </c:pt>
                <c:pt idx="48">
                  <c:v>-47.6213357646745</c:v>
                </c:pt>
                <c:pt idx="49">
                  <c:v>-47.74659944868985</c:v>
                </c:pt>
                <c:pt idx="50">
                  <c:v>-47.87123975276899</c:v>
                </c:pt>
                <c:pt idx="51">
                  <c:v>-47.99524342272716</c:v>
                </c:pt>
                <c:pt idx="52">
                  <c:v>-48.11859819797538</c:v>
                </c:pt>
                <c:pt idx="53">
                  <c:v>-48.24129276302097</c:v>
                </c:pt>
                <c:pt idx="54">
                  <c:v>-48.36331670093377</c:v>
                </c:pt>
                <c:pt idx="55">
                  <c:v>-48.4846604487519</c:v>
                </c:pt>
                <c:pt idx="56">
                  <c:v>-48.60531525476521</c:v>
                </c:pt>
                <c:pt idx="57">
                  <c:v>-48.72527313763944</c:v>
                </c:pt>
                <c:pt idx="58">
                  <c:v>-48.84452684731959</c:v>
                </c:pt>
                <c:pt idx="59">
                  <c:v>-48.96306982765324</c:v>
                </c:pt>
                <c:pt idx="60">
                  <c:v>-49.0808961806782</c:v>
                </c:pt>
                <c:pt idx="61">
                  <c:v>-49.19800063250956</c:v>
                </c:pt>
                <c:pt idx="62">
                  <c:v>-49.31437850077013</c:v>
                </c:pt>
                <c:pt idx="63">
                  <c:v>-49.43002566350533</c:v>
                </c:pt>
                <c:pt idx="64">
                  <c:v>-49.544938529517</c:v>
                </c:pt>
                <c:pt idx="65">
                  <c:v>-49.6591140100693</c:v>
                </c:pt>
                <c:pt idx="66">
                  <c:v>-49.77254949190065</c:v>
                </c:pt>
                <c:pt idx="67">
                  <c:v>-49.885242811494</c:v>
                </c:pt>
                <c:pt idx="68">
                  <c:v>-49.9971922305539</c:v>
                </c:pt>
                <c:pt idx="69">
                  <c:v>-50.10839641263178</c:v>
                </c:pt>
                <c:pt idx="70">
                  <c:v>-50.21885440085548</c:v>
                </c:pt>
                <c:pt idx="71">
                  <c:v>-50.3285655967201</c:v>
                </c:pt>
                <c:pt idx="72">
                  <c:v>-50.43752973988394</c:v>
                </c:pt>
                <c:pt idx="73">
                  <c:v>-50.54574688893312</c:v>
                </c:pt>
                <c:pt idx="74">
                  <c:v>-50.65321740307012</c:v>
                </c:pt>
                <c:pt idx="75">
                  <c:v>-50.7599419246874</c:v>
                </c:pt>
                <c:pt idx="76">
                  <c:v>-50.86592136278114</c:v>
                </c:pt>
                <c:pt idx="77">
                  <c:v>-50.97115687717692</c:v>
                </c:pt>
                <c:pt idx="78">
                  <c:v>-51.07564986352113</c:v>
                </c:pt>
                <c:pt idx="79">
                  <c:v>-51.17940193901158</c:v>
                </c:pt>
                <c:pt idx="80">
                  <c:v>-51.28241492883267</c:v>
                </c:pt>
                <c:pt idx="81">
                  <c:v>-51.38469085325189</c:v>
                </c:pt>
                <c:pt idx="82">
                  <c:v>-51.4862319153745</c:v>
                </c:pt>
                <c:pt idx="83">
                  <c:v>-51.58704048948634</c:v>
                </c:pt>
                <c:pt idx="84">
                  <c:v>-51.68711911000328</c:v>
                </c:pt>
                <c:pt idx="85">
                  <c:v>-51.78647046095853</c:v>
                </c:pt>
                <c:pt idx="86">
                  <c:v>-51.88509736603324</c:v>
                </c:pt>
                <c:pt idx="87">
                  <c:v>-51.98300277908588</c:v>
                </c:pt>
                <c:pt idx="88">
                  <c:v>-52.08018977516807</c:v>
                </c:pt>
                <c:pt idx="89">
                  <c:v>-52.17666154199603</c:v>
                </c:pt>
                <c:pt idx="90">
                  <c:v>-52.27242137187177</c:v>
                </c:pt>
                <c:pt idx="91">
                  <c:v>-52.36747265400472</c:v>
                </c:pt>
                <c:pt idx="92">
                  <c:v>-52.46181886724789</c:v>
                </c:pt>
                <c:pt idx="93">
                  <c:v>-52.55546357320763</c:v>
                </c:pt>
                <c:pt idx="94">
                  <c:v>-52.64841040971135</c:v>
                </c:pt>
                <c:pt idx="95">
                  <c:v>-52.74066308462292</c:v>
                </c:pt>
                <c:pt idx="96">
                  <c:v>-52.83222536999038</c:v>
                </c:pt>
                <c:pt idx="97">
                  <c:v>-52.9231010964964</c:v>
                </c:pt>
                <c:pt idx="98">
                  <c:v>-53.013294148216</c:v>
                </c:pt>
                <c:pt idx="99">
                  <c:v>-53.10280845764904</c:v>
                </c:pt>
                <c:pt idx="100">
                  <c:v>-53.19164800102781</c:v>
                </c:pt>
                <c:pt idx="101">
                  <c:v>-53.27981679387512</c:v>
                </c:pt>
                <c:pt idx="102">
                  <c:v>-53.36731888681424</c:v>
                </c:pt>
                <c:pt idx="103">
                  <c:v>-53.45415836160419</c:v>
                </c:pt>
                <c:pt idx="104">
                  <c:v>-53.5403393273959</c:v>
                </c:pt>
                <c:pt idx="105">
                  <c:v>-53.62586591720283</c:v>
                </c:pt>
                <c:pt idx="106">
                  <c:v>-53.71074228456673</c:v>
                </c:pt>
                <c:pt idx="107">
                  <c:v>-53.79497260041384</c:v>
                </c:pt>
                <c:pt idx="108">
                  <c:v>-53.87856105009195</c:v>
                </c:pt>
                <c:pt idx="109">
                  <c:v>-53.9615118305791</c:v>
                </c:pt>
                <c:pt idx="110">
                  <c:v>-54.04382914785392</c:v>
                </c:pt>
                <c:pt idx="111">
                  <c:v>-54.12551721442046</c:v>
                </c:pt>
                <c:pt idx="112">
                  <c:v>-54.20658024698145</c:v>
                </c:pt>
                <c:pt idx="113">
                  <c:v>-54.28702246424684</c:v>
                </c:pt>
                <c:pt idx="114">
                  <c:v>-54.36684808488229</c:v>
                </c:pt>
                <c:pt idx="115">
                  <c:v>-54.4460613255733</c:v>
                </c:pt>
                <c:pt idx="116">
                  <c:v>-54.52466639921597</c:v>
                </c:pt>
                <c:pt idx="117">
                  <c:v>-54.60266751322114</c:v>
                </c:pt>
                <c:pt idx="118">
                  <c:v>-54.68006886791775</c:v>
                </c:pt>
                <c:pt idx="119">
                  <c:v>-54.75687465506599</c:v>
                </c:pt>
              </c:numCache>
            </c:numRef>
          </c:yVal>
          <c:smooth val="1"/>
          <c:extLst xmlns:c16r2="http://schemas.microsoft.com/office/drawing/2015/06/chart">
            <c:ext xmlns:c16="http://schemas.microsoft.com/office/drawing/2014/chart" uri="{C3380CC4-5D6E-409C-BE32-E72D297353CC}">
              <c16:uniqueId val="{00000003-341B-4151-B8D9-1CACBA78CC37}"/>
            </c:ext>
          </c:extLst>
        </c:ser>
        <c:ser>
          <c:idx val="4"/>
          <c:order val="4"/>
          <c:tx>
            <c:strRef>
              <c:f>'SA-Needle-G'!$O$123</c:f>
              <c:strCache>
                <c:ptCount val="1"/>
                <c:pt idx="0">
                  <c:v>SHUD Deaths for 1x parameter level</c:v>
                </c:pt>
              </c:strCache>
            </c:strRef>
          </c:tx>
          <c:spPr>
            <a:ln w="38100">
              <a:solidFill>
                <a:schemeClr val="accent2"/>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O$3:$O$122</c:f>
              <c:numCache>
                <c:formatCode>General</c:formatCode>
                <c:ptCount val="120"/>
                <c:pt idx="0">
                  <c:v>-41.63115838956923</c:v>
                </c:pt>
                <c:pt idx="1">
                  <c:v>-41.707260217977</c:v>
                </c:pt>
                <c:pt idx="2">
                  <c:v>-41.78982668166886</c:v>
                </c:pt>
                <c:pt idx="3">
                  <c:v>-41.87874775510397</c:v>
                </c:pt>
                <c:pt idx="4">
                  <c:v>-41.97384745896019</c:v>
                </c:pt>
                <c:pt idx="5">
                  <c:v>-42.07493253025054</c:v>
                </c:pt>
                <c:pt idx="6">
                  <c:v>-42.18179855236824</c:v>
                </c:pt>
                <c:pt idx="7">
                  <c:v>-42.29423449650776</c:v>
                </c:pt>
                <c:pt idx="8">
                  <c:v>-42.41202616124883</c:v>
                </c:pt>
                <c:pt idx="9">
                  <c:v>-42.53495876262041</c:v>
                </c:pt>
                <c:pt idx="10">
                  <c:v>-42.66281886935125</c:v>
                </c:pt>
                <c:pt idx="11">
                  <c:v>-42.7953958340062</c:v>
                </c:pt>
                <c:pt idx="12">
                  <c:v>-42.93248283652778</c:v>
                </c:pt>
                <c:pt idx="13">
                  <c:v>-43.06470432965493</c:v>
                </c:pt>
                <c:pt idx="14">
                  <c:v>-43.196546643471</c:v>
                </c:pt>
                <c:pt idx="15">
                  <c:v>-43.3286079818696</c:v>
                </c:pt>
                <c:pt idx="16">
                  <c:v>-43.46099801944797</c:v>
                </c:pt>
                <c:pt idx="17">
                  <c:v>-43.5937820806391</c:v>
                </c:pt>
                <c:pt idx="18">
                  <c:v>-43.7269934183059</c:v>
                </c:pt>
                <c:pt idx="19">
                  <c:v>-43.86064134771942</c:v>
                </c:pt>
                <c:pt idx="20">
                  <c:v>-43.99471749236586</c:v>
                </c:pt>
                <c:pt idx="21">
                  <c:v>-44.129200576267</c:v>
                </c:pt>
                <c:pt idx="22">
                  <c:v>-44.26406009385801</c:v>
                </c:pt>
                <c:pt idx="23">
                  <c:v>-44.39925911345225</c:v>
                </c:pt>
                <c:pt idx="24">
                  <c:v>-44.53475641226485</c:v>
                </c:pt>
                <c:pt idx="25">
                  <c:v>-44.6705080960844</c:v>
                </c:pt>
                <c:pt idx="26">
                  <c:v>-44.8064531391769</c:v>
                </c:pt>
                <c:pt idx="27">
                  <c:v>-44.94253848450402</c:v>
                </c:pt>
                <c:pt idx="28">
                  <c:v>-45.0787128263508</c:v>
                </c:pt>
                <c:pt idx="29">
                  <c:v>-45.214926199282</c:v>
                </c:pt>
                <c:pt idx="30">
                  <c:v>-45.35113023172548</c:v>
                </c:pt>
                <c:pt idx="31">
                  <c:v>-45.48727832069171</c:v>
                </c:pt>
                <c:pt idx="32">
                  <c:v>-45.6233257422481</c:v>
                </c:pt>
                <c:pt idx="33">
                  <c:v>-45.7592297133879</c:v>
                </c:pt>
                <c:pt idx="34">
                  <c:v>-45.89494941736879</c:v>
                </c:pt>
                <c:pt idx="35">
                  <c:v>-46.03044600180397</c:v>
                </c:pt>
                <c:pt idx="36">
                  <c:v>-46.16568255661208</c:v>
                </c:pt>
                <c:pt idx="37">
                  <c:v>-46.30062407732584</c:v>
                </c:pt>
                <c:pt idx="38">
                  <c:v>-46.43523741790295</c:v>
                </c:pt>
                <c:pt idx="39">
                  <c:v>-46.56949120930555</c:v>
                </c:pt>
                <c:pt idx="40">
                  <c:v>-46.70335581563677</c:v>
                </c:pt>
                <c:pt idx="41">
                  <c:v>-46.83680327498423</c:v>
                </c:pt>
                <c:pt idx="42">
                  <c:v>-46.96980723695633</c:v>
                </c:pt>
                <c:pt idx="43">
                  <c:v>-47.1023428994159</c:v>
                </c:pt>
                <c:pt idx="44">
                  <c:v>-47.2343869452568</c:v>
                </c:pt>
                <c:pt idx="45">
                  <c:v>-47.36591747982649</c:v>
                </c:pt>
                <c:pt idx="46">
                  <c:v>-47.49691396945422</c:v>
                </c:pt>
                <c:pt idx="47">
                  <c:v>-47.6273571813902</c:v>
                </c:pt>
                <c:pt idx="48">
                  <c:v>-47.75722912539</c:v>
                </c:pt>
                <c:pt idx="49">
                  <c:v>-47.88651299709431</c:v>
                </c:pt>
                <c:pt idx="50">
                  <c:v>-48.01519312329344</c:v>
                </c:pt>
                <c:pt idx="51">
                  <c:v>-48.1432549091388</c:v>
                </c:pt>
                <c:pt idx="52">
                  <c:v>-48.27068478726801</c:v>
                </c:pt>
                <c:pt idx="53">
                  <c:v>-48.3974701689224</c:v>
                </c:pt>
                <c:pt idx="54">
                  <c:v>-48.52359939700614</c:v>
                </c:pt>
                <c:pt idx="55">
                  <c:v>-48.64906170106613</c:v>
                </c:pt>
                <c:pt idx="56">
                  <c:v>-48.77384715413555</c:v>
                </c:pt>
                <c:pt idx="57">
                  <c:v>-48.89794663139183</c:v>
                </c:pt>
                <c:pt idx="58">
                  <c:v>-49.0213517705923</c:v>
                </c:pt>
                <c:pt idx="59">
                  <c:v>-49.14405493421057</c:v>
                </c:pt>
                <c:pt idx="60">
                  <c:v>-49.26604917322902</c:v>
                </c:pt>
                <c:pt idx="61">
                  <c:v>-49.38732819252141</c:v>
                </c:pt>
                <c:pt idx="62">
                  <c:v>-49.50788631777318</c:v>
                </c:pt>
                <c:pt idx="63">
                  <c:v>-49.62771846387927</c:v>
                </c:pt>
                <c:pt idx="64">
                  <c:v>-49.74682010475162</c:v>
                </c:pt>
                <c:pt idx="65">
                  <c:v>-49.8651872445034</c:v>
                </c:pt>
                <c:pt idx="66">
                  <c:v>-49.9828163899315</c:v>
                </c:pt>
                <c:pt idx="67">
                  <c:v>-50.09970452425686</c:v>
                </c:pt>
                <c:pt idx="68">
                  <c:v>-50.21584908207051</c:v>
                </c:pt>
                <c:pt idx="69">
                  <c:v>-50.33124792542716</c:v>
                </c:pt>
                <c:pt idx="70">
                  <c:v>-50.44589932105141</c:v>
                </c:pt>
                <c:pt idx="71">
                  <c:v>-50.55980191859219</c:v>
                </c:pt>
                <c:pt idx="72">
                  <c:v>-50.67295472989976</c:v>
                </c:pt>
                <c:pt idx="73">
                  <c:v>-50.78535710926644</c:v>
                </c:pt>
                <c:pt idx="74">
                  <c:v>-50.8970087345966</c:v>
                </c:pt>
                <c:pt idx="75">
                  <c:v>-51.00790958946394</c:v>
                </c:pt>
                <c:pt idx="76">
                  <c:v>-51.11805994601805</c:v>
                </c:pt>
                <c:pt idx="77">
                  <c:v>-51.22746034870147</c:v>
                </c:pt>
                <c:pt idx="78">
                  <c:v>-51.33611159874565</c:v>
                </c:pt>
                <c:pt idx="79">
                  <c:v>-51.44401473940339</c:v>
                </c:pt>
                <c:pt idx="80">
                  <c:v>-51.55117104189704</c:v>
                </c:pt>
                <c:pt idx="81">
                  <c:v>-51.65758199203619</c:v>
                </c:pt>
                <c:pt idx="82">
                  <c:v>-51.76324927748942</c:v>
                </c:pt>
                <c:pt idx="83">
                  <c:v>-51.86817477566854</c:v>
                </c:pt>
                <c:pt idx="84">
                  <c:v>-51.9723605422076</c:v>
                </c:pt>
                <c:pt idx="85">
                  <c:v>-52.0758088000017</c:v>
                </c:pt>
                <c:pt idx="86">
                  <c:v>-52.17852192878467</c:v>
                </c:pt>
                <c:pt idx="87">
                  <c:v>-52.28050245522213</c:v>
                </c:pt>
                <c:pt idx="88">
                  <c:v>-52.38175304349564</c:v>
                </c:pt>
                <c:pt idx="89">
                  <c:v>-52.48227648634595</c:v>
                </c:pt>
                <c:pt idx="90">
                  <c:v>-52.5820756965752</c:v>
                </c:pt>
                <c:pt idx="91">
                  <c:v>-52.68115369896645</c:v>
                </c:pt>
                <c:pt idx="92">
                  <c:v>-52.77951362260932</c:v>
                </c:pt>
                <c:pt idx="93">
                  <c:v>-52.87715869361809</c:v>
                </c:pt>
                <c:pt idx="94">
                  <c:v>-52.97409222821507</c:v>
                </c:pt>
                <c:pt idx="95">
                  <c:v>-53.0703176261652</c:v>
                </c:pt>
                <c:pt idx="96">
                  <c:v>-53.1658383645492</c:v>
                </c:pt>
                <c:pt idx="97">
                  <c:v>-53.26065799185812</c:v>
                </c:pt>
                <c:pt idx="98">
                  <c:v>-53.35478012238372</c:v>
                </c:pt>
                <c:pt idx="99">
                  <c:v>-53.4482084309133</c:v>
                </c:pt>
                <c:pt idx="100">
                  <c:v>-53.54094664768891</c:v>
                </c:pt>
                <c:pt idx="101">
                  <c:v>-53.63299855363702</c:v>
                </c:pt>
                <c:pt idx="102">
                  <c:v>-53.72436797584673</c:v>
                </c:pt>
                <c:pt idx="103">
                  <c:v>-53.81505878329072</c:v>
                </c:pt>
                <c:pt idx="104">
                  <c:v>-53.90507488276747</c:v>
                </c:pt>
                <c:pt idx="105">
                  <c:v>-53.99442021506847</c:v>
                </c:pt>
                <c:pt idx="106">
                  <c:v>-54.08309875134572</c:v>
                </c:pt>
                <c:pt idx="107">
                  <c:v>-54.17111448967619</c:v>
                </c:pt>
                <c:pt idx="108">
                  <c:v>-54.25847145182009</c:v>
                </c:pt>
                <c:pt idx="109">
                  <c:v>-54.34517368014508</c:v>
                </c:pt>
                <c:pt idx="110">
                  <c:v>-54.43122523473276</c:v>
                </c:pt>
                <c:pt idx="111">
                  <c:v>-54.51663019063876</c:v>
                </c:pt>
                <c:pt idx="112">
                  <c:v>-54.6013926353061</c:v>
                </c:pt>
                <c:pt idx="113">
                  <c:v>-54.6855166661262</c:v>
                </c:pt>
                <c:pt idx="114">
                  <c:v>-54.76900638814017</c:v>
                </c:pt>
                <c:pt idx="115">
                  <c:v>-54.85186591186599</c:v>
                </c:pt>
                <c:pt idx="116">
                  <c:v>-54.93409935126093</c:v>
                </c:pt>
                <c:pt idx="117">
                  <c:v>-55.0157108217888</c:v>
                </c:pt>
                <c:pt idx="118">
                  <c:v>-55.09670443861187</c:v>
                </c:pt>
                <c:pt idx="119">
                  <c:v>-55.17708431488835</c:v>
                </c:pt>
              </c:numCache>
            </c:numRef>
          </c:yVal>
          <c:smooth val="1"/>
          <c:extLst xmlns:c16r2="http://schemas.microsoft.com/office/drawing/2015/06/chart">
            <c:ext xmlns:c16="http://schemas.microsoft.com/office/drawing/2014/chart" uri="{C3380CC4-5D6E-409C-BE32-E72D297353CC}">
              <c16:uniqueId val="{00000004-341B-4151-B8D9-1CACBA78CC37}"/>
            </c:ext>
          </c:extLst>
        </c:ser>
        <c:ser>
          <c:idx val="1"/>
          <c:order val="5"/>
          <c:tx>
            <c:strRef>
              <c:f>'SA-Needle-G'!$X$123</c:f>
              <c:strCache>
                <c:ptCount val="1"/>
                <c:pt idx="0">
                  <c:v>SHUD Deaths for 0.75x parameter level</c:v>
                </c:pt>
              </c:strCache>
            </c:strRef>
          </c:tx>
          <c:spPr>
            <a:ln w="6350">
              <a:solidFill>
                <a:schemeClr val="accent2"/>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X$3:$X$122</c:f>
              <c:numCache>
                <c:formatCode>General</c:formatCode>
                <c:ptCount val="120"/>
                <c:pt idx="0">
                  <c:v>-41.63115838956923</c:v>
                </c:pt>
                <c:pt idx="1">
                  <c:v>-41.70816950374314</c:v>
                </c:pt>
                <c:pt idx="2">
                  <c:v>-41.79176484382324</c:v>
                </c:pt>
                <c:pt idx="3">
                  <c:v>-41.88183288883774</c:v>
                </c:pt>
                <c:pt idx="4">
                  <c:v>-41.97819596987373</c:v>
                </c:pt>
                <c:pt idx="5">
                  <c:v>-42.08065896908943</c:v>
                </c:pt>
                <c:pt idx="6">
                  <c:v>-42.18901547420224</c:v>
                </c:pt>
                <c:pt idx="7">
                  <c:v>-42.30305234101934</c:v>
                </c:pt>
                <c:pt idx="8">
                  <c:v>-42.42255315137504</c:v>
                </c:pt>
                <c:pt idx="9">
                  <c:v>-42.54730081919249</c:v>
                </c:pt>
                <c:pt idx="10">
                  <c:v>-42.67707953976947</c:v>
                </c:pt>
                <c:pt idx="11">
                  <c:v>-42.81167623325386</c:v>
                </c:pt>
                <c:pt idx="12">
                  <c:v>-42.95088159910191</c:v>
                </c:pt>
                <c:pt idx="13">
                  <c:v>-43.08524627309198</c:v>
                </c:pt>
                <c:pt idx="14">
                  <c:v>-43.21931961449995</c:v>
                </c:pt>
                <c:pt idx="15">
                  <c:v>-43.35369812494415</c:v>
                </c:pt>
                <c:pt idx="16">
                  <c:v>-43.48848956994351</c:v>
                </c:pt>
                <c:pt idx="17">
                  <c:v>-43.62375727319225</c:v>
                </c:pt>
                <c:pt idx="18">
                  <c:v>-43.75953242047496</c:v>
                </c:pt>
                <c:pt idx="19">
                  <c:v>-43.89582221336425</c:v>
                </c:pt>
                <c:pt idx="20">
                  <c:v>-44.03261613062714</c:v>
                </c:pt>
                <c:pt idx="21">
                  <c:v>-44.16989073295786</c:v>
                </c:pt>
                <c:pt idx="22">
                  <c:v>-44.30761334277777</c:v>
                </c:pt>
                <c:pt idx="23">
                  <c:v>-44.44574485567149</c:v>
                </c:pt>
                <c:pt idx="24">
                  <c:v>-44.58424188186389</c:v>
                </c:pt>
                <c:pt idx="25">
                  <c:v>-44.72305837113403</c:v>
                </c:pt>
                <c:pt idx="26">
                  <c:v>-44.86213103316527</c:v>
                </c:pt>
                <c:pt idx="27">
                  <c:v>-45.00140467851377</c:v>
                </c:pt>
                <c:pt idx="28">
                  <c:v>-45.1408258918838</c:v>
                </c:pt>
                <c:pt idx="29">
                  <c:v>-45.28034262294132</c:v>
                </c:pt>
                <c:pt idx="30">
                  <c:v>-45.41990444188495</c:v>
                </c:pt>
                <c:pt idx="31">
                  <c:v>-45.55946271583694</c:v>
                </c:pt>
                <c:pt idx="32">
                  <c:v>-45.6989707207258</c:v>
                </c:pt>
                <c:pt idx="33">
                  <c:v>-45.83838370433987</c:v>
                </c:pt>
                <c:pt idx="34">
                  <c:v>-45.97765891266344</c:v>
                </c:pt>
                <c:pt idx="35">
                  <c:v>-46.11675558879133</c:v>
                </c:pt>
                <c:pt idx="36">
                  <c:v>-46.25563495157598</c:v>
                </c:pt>
                <c:pt idx="37">
                  <c:v>-46.39426015948504</c:v>
                </c:pt>
                <c:pt idx="38">
                  <c:v>-46.53259626387102</c:v>
                </c:pt>
                <c:pt idx="39">
                  <c:v>-46.67061012767908</c:v>
                </c:pt>
                <c:pt idx="40">
                  <c:v>-46.80827038204188</c:v>
                </c:pt>
                <c:pt idx="41">
                  <c:v>-46.94554736731087</c:v>
                </c:pt>
                <c:pt idx="42">
                  <c:v>-47.08241307069449</c:v>
                </c:pt>
                <c:pt idx="43">
                  <c:v>-47.21884106303599</c:v>
                </c:pt>
                <c:pt idx="44">
                  <c:v>-47.35480643557575</c:v>
                </c:pt>
                <c:pt idx="45">
                  <c:v>-47.4902857372979</c:v>
                </c:pt>
                <c:pt idx="46">
                  <c:v>-47.62525691334131</c:v>
                </c:pt>
                <c:pt idx="47">
                  <c:v>-47.75969924477085</c:v>
                </c:pt>
                <c:pt idx="48">
                  <c:v>-47.89359328995552</c:v>
                </c:pt>
                <c:pt idx="49">
                  <c:v>-48.02692082770086</c:v>
                </c:pt>
                <c:pt idx="50">
                  <c:v>-48.15966480223609</c:v>
                </c:pt>
                <c:pt idx="51">
                  <c:v>-48.29180927011903</c:v>
                </c:pt>
                <c:pt idx="52">
                  <c:v>-48.42333934901344</c:v>
                </c:pt>
                <c:pt idx="53">
                  <c:v>-48.55424116845001</c:v>
                </c:pt>
                <c:pt idx="54">
                  <c:v>-48.6845018225015</c:v>
                </c:pt>
                <c:pt idx="55">
                  <c:v>-48.81410932434608</c:v>
                </c:pt>
                <c:pt idx="56">
                  <c:v>-48.94305256269303</c:v>
                </c:pt>
                <c:pt idx="57">
                  <c:v>-49.07132125999829</c:v>
                </c:pt>
                <c:pt idx="58">
                  <c:v>-49.19890593244006</c:v>
                </c:pt>
                <c:pt idx="59">
                  <c:v>-49.32579785159074</c:v>
                </c:pt>
                <c:pt idx="60">
                  <c:v>-49.45198900772603</c:v>
                </c:pt>
                <c:pt idx="61">
                  <c:v>-49.5774720747254</c:v>
                </c:pt>
                <c:pt idx="62">
                  <c:v>-49.70224037648473</c:v>
                </c:pt>
                <c:pt idx="63">
                  <c:v>-49.82628785481626</c:v>
                </c:pt>
                <c:pt idx="64">
                  <c:v>-49.9496090387528</c:v>
                </c:pt>
                <c:pt idx="65">
                  <c:v>-50.07219901520794</c:v>
                </c:pt>
                <c:pt idx="66">
                  <c:v>-50.1940534009486</c:v>
                </c:pt>
                <c:pt idx="67">
                  <c:v>-50.31516831581735</c:v>
                </c:pt>
                <c:pt idx="68">
                  <c:v>-50.4355403571556</c:v>
                </c:pt>
                <c:pt idx="69">
                  <c:v>-50.55516657538018</c:v>
                </c:pt>
                <c:pt idx="70">
                  <c:v>-50.67404445066781</c:v>
                </c:pt>
                <c:pt idx="71">
                  <c:v>-50.79217187069666</c:v>
                </c:pt>
                <c:pt idx="72">
                  <c:v>-50.90954710939774</c:v>
                </c:pt>
                <c:pt idx="73">
                  <c:v>-51.0261688066912</c:v>
                </c:pt>
                <c:pt idx="74">
                  <c:v>-51.1420359491392</c:v>
                </c:pt>
                <c:pt idx="75">
                  <c:v>-51.25714785150144</c:v>
                </c:pt>
                <c:pt idx="76">
                  <c:v>-51.37150413913464</c:v>
                </c:pt>
                <c:pt idx="77">
                  <c:v>-51.48510473121424</c:v>
                </c:pt>
                <c:pt idx="78">
                  <c:v>-51.59794982473413</c:v>
                </c:pt>
                <c:pt idx="79">
                  <c:v>-51.71003987925419</c:v>
                </c:pt>
                <c:pt idx="80">
                  <c:v>-51.82137560236292</c:v>
                </c:pt>
                <c:pt idx="81">
                  <c:v>-51.93195793582136</c:v>
                </c:pt>
                <c:pt idx="82">
                  <c:v>-52.04178804236071</c:v>
                </c:pt>
                <c:pt idx="83">
                  <c:v>-52.15086729310674</c:v>
                </c:pt>
                <c:pt idx="84">
                  <c:v>-52.25919725559915</c:v>
                </c:pt>
                <c:pt idx="85">
                  <c:v>-52.3667796823786</c:v>
                </c:pt>
                <c:pt idx="86">
                  <c:v>-52.47361650012358</c:v>
                </c:pt>
                <c:pt idx="87">
                  <c:v>-52.57970979930602</c:v>
                </c:pt>
                <c:pt idx="88">
                  <c:v>-52.68506182434059</c:v>
                </c:pt>
                <c:pt idx="89">
                  <c:v>-52.789674964216</c:v>
                </c:pt>
                <c:pt idx="90">
                  <c:v>-52.89355174357415</c:v>
                </c:pt>
                <c:pt idx="91">
                  <c:v>-52.99669481422355</c:v>
                </c:pt>
                <c:pt idx="92">
                  <c:v>-53.09910694706836</c:v>
                </c:pt>
                <c:pt idx="93">
                  <c:v>-53.20079102442927</c:v>
                </c:pt>
                <c:pt idx="94">
                  <c:v>-53.30175003274525</c:v>
                </c:pt>
                <c:pt idx="95">
                  <c:v>-53.40198705562934</c:v>
                </c:pt>
                <c:pt idx="96">
                  <c:v>-53.50150526727525</c:v>
                </c:pt>
                <c:pt idx="97">
                  <c:v>-53.60030792617676</c:v>
                </c:pt>
                <c:pt idx="98">
                  <c:v>-53.698398369182</c:v>
                </c:pt>
                <c:pt idx="99">
                  <c:v>-53.7957800058237</c:v>
                </c:pt>
                <c:pt idx="100">
                  <c:v>-53.89245631294797</c:v>
                </c:pt>
                <c:pt idx="101">
                  <c:v>-53.98843082960622</c:v>
                </c:pt>
                <c:pt idx="102">
                  <c:v>-54.08370715220892</c:v>
                </c:pt>
                <c:pt idx="103">
                  <c:v>-54.17828892992793</c:v>
                </c:pt>
                <c:pt idx="104">
                  <c:v>-54.27217986032714</c:v>
                </c:pt>
                <c:pt idx="105">
                  <c:v>-54.36538368522339</c:v>
                </c:pt>
                <c:pt idx="106">
                  <c:v>-54.4579041867588</c:v>
                </c:pt>
                <c:pt idx="107">
                  <c:v>-54.54974518367305</c:v>
                </c:pt>
                <c:pt idx="108">
                  <c:v>-54.64091052777708</c:v>
                </c:pt>
                <c:pt idx="109">
                  <c:v>-54.73140410060178</c:v>
                </c:pt>
                <c:pt idx="110">
                  <c:v>-54.82122981023424</c:v>
                </c:pt>
                <c:pt idx="111">
                  <c:v>-54.91039158830876</c:v>
                </c:pt>
                <c:pt idx="112">
                  <c:v>-54.99889338716585</c:v>
                </c:pt>
                <c:pt idx="113">
                  <c:v>-55.08673917716455</c:v>
                </c:pt>
                <c:pt idx="114">
                  <c:v>-55.1739329441315</c:v>
                </c:pt>
                <c:pt idx="115">
                  <c:v>-55.26047868695568</c:v>
                </c:pt>
                <c:pt idx="116">
                  <c:v>-55.34638041530997</c:v>
                </c:pt>
                <c:pt idx="117">
                  <c:v>-55.4316421475</c:v>
                </c:pt>
                <c:pt idx="118">
                  <c:v>-55.51626790842693</c:v>
                </c:pt>
                <c:pt idx="119">
                  <c:v>-55.60026172767171</c:v>
                </c:pt>
              </c:numCache>
            </c:numRef>
          </c:yVal>
          <c:smooth val="1"/>
          <c:extLst xmlns:c16r2="http://schemas.microsoft.com/office/drawing/2015/06/chart">
            <c:ext xmlns:c16="http://schemas.microsoft.com/office/drawing/2014/chart" uri="{C3380CC4-5D6E-409C-BE32-E72D297353CC}">
              <c16:uniqueId val="{00000005-341B-4151-B8D9-1CACBA78CC37}"/>
            </c:ext>
          </c:extLst>
        </c:ser>
        <c:ser>
          <c:idx val="5"/>
          <c:order val="6"/>
          <c:tx>
            <c:strRef>
              <c:f>'SA-Needle-G'!$G$123</c:f>
              <c:strCache>
                <c:ptCount val="1"/>
                <c:pt idx="0">
                  <c:v>Total Deaths for 1.25x parameter level</c:v>
                </c:pt>
              </c:strCache>
            </c:strRef>
          </c:tx>
          <c:spPr>
            <a:ln w="76200">
              <a:solidFill>
                <a:schemeClr val="tx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G$3:$G$122</c:f>
              <c:numCache>
                <c:formatCode>General</c:formatCode>
                <c:ptCount val="120"/>
                <c:pt idx="0">
                  <c:v>-41.63115838956927</c:v>
                </c:pt>
                <c:pt idx="1">
                  <c:v>-41.70642082209206</c:v>
                </c:pt>
                <c:pt idx="2">
                  <c:v>-41.78789834639101</c:v>
                </c:pt>
                <c:pt idx="3">
                  <c:v>-41.87567296516536</c:v>
                </c:pt>
                <c:pt idx="4">
                  <c:v>-41.96951017471392</c:v>
                </c:pt>
                <c:pt idx="5">
                  <c:v>-42.06921857700194</c:v>
                </c:pt>
                <c:pt idx="6">
                  <c:v>-42.17459575732564</c:v>
                </c:pt>
                <c:pt idx="7">
                  <c:v>-42.2854328057672</c:v>
                </c:pt>
                <c:pt idx="8">
                  <c:v>-42.40151773929599</c:v>
                </c:pt>
                <c:pt idx="9">
                  <c:v>-42.52263807644844</c:v>
                </c:pt>
                <c:pt idx="10">
                  <c:v>-42.64858275901533</c:v>
                </c:pt>
                <c:pt idx="11">
                  <c:v>-42.7791435711524</c:v>
                </c:pt>
                <c:pt idx="12">
                  <c:v>-42.91411617223789</c:v>
                </c:pt>
                <c:pt idx="13">
                  <c:v>-43.04419883084638</c:v>
                </c:pt>
                <c:pt idx="14">
                  <c:v>-43.17381488398667</c:v>
                </c:pt>
                <c:pt idx="15">
                  <c:v>-43.30356393708371</c:v>
                </c:pt>
                <c:pt idx="16">
                  <c:v>-43.43355762096026</c:v>
                </c:pt>
                <c:pt idx="17">
                  <c:v>-43.56386320813677</c:v>
                </c:pt>
                <c:pt idx="18">
                  <c:v>-43.6945159721702</c:v>
                </c:pt>
                <c:pt idx="19">
                  <c:v>-43.82552730136413</c:v>
                </c:pt>
                <c:pt idx="20">
                  <c:v>-43.9568909281876</c:v>
                </c:pt>
                <c:pt idx="21">
                  <c:v>-44.08858770851976</c:v>
                </c:pt>
                <c:pt idx="22">
                  <c:v>-44.22058928103235</c:v>
                </c:pt>
                <c:pt idx="23">
                  <c:v>-44.35286086218849</c:v>
                </c:pt>
                <c:pt idx="24">
                  <c:v>-44.48536337439737</c:v>
                </c:pt>
                <c:pt idx="25">
                  <c:v>-44.61805506006713</c:v>
                </c:pt>
                <c:pt idx="26">
                  <c:v>-44.75087714071022</c:v>
                </c:pt>
                <c:pt idx="27">
                  <c:v>-44.88377867624109</c:v>
                </c:pt>
                <c:pt idx="28">
                  <c:v>-45.01671045613264</c:v>
                </c:pt>
                <c:pt idx="29">
                  <c:v>-45.14962458692685</c:v>
                </c:pt>
                <c:pt idx="30">
                  <c:v>-45.2824747434734</c:v>
                </c:pt>
                <c:pt idx="31">
                  <c:v>-45.41521634182427</c:v>
                </c:pt>
                <c:pt idx="32">
                  <c:v>-45.54780664816771</c:v>
                </c:pt>
                <c:pt idx="33">
                  <c:v>-45.68020483939434</c:v>
                </c:pt>
                <c:pt idx="34">
                  <c:v>-45.81237202734114</c:v>
                </c:pt>
                <c:pt idx="35">
                  <c:v>-45.94427125594999</c:v>
                </c:pt>
                <c:pt idx="36">
                  <c:v>-46.07586747846599</c:v>
                </c:pt>
                <c:pt idx="37">
                  <c:v>-46.20712752010225</c:v>
                </c:pt>
                <c:pt idx="38">
                  <c:v>-46.33802003034116</c:v>
                </c:pt>
                <c:pt idx="39">
                  <c:v>-46.46851540132752</c:v>
                </c:pt>
                <c:pt idx="40">
                  <c:v>-46.598585723494</c:v>
                </c:pt>
                <c:pt idx="41">
                  <c:v>-46.72820472618413</c:v>
                </c:pt>
                <c:pt idx="42">
                  <c:v>-46.85734771504151</c:v>
                </c:pt>
                <c:pt idx="43">
                  <c:v>-46.98599150866998</c:v>
                </c:pt>
                <c:pt idx="44">
                  <c:v>-47.114114375396</c:v>
                </c:pt>
                <c:pt idx="45">
                  <c:v>-47.24169597074749</c:v>
                </c:pt>
                <c:pt idx="46">
                  <c:v>-47.36871727607317</c:v>
                </c:pt>
                <c:pt idx="47">
                  <c:v>-47.49516053864036</c:v>
                </c:pt>
                <c:pt idx="48">
                  <c:v>-47.62100921340866</c:v>
                </c:pt>
                <c:pt idx="49">
                  <c:v>-47.74624790664284</c:v>
                </c:pt>
                <c:pt idx="50">
                  <c:v>-47.870862321449</c:v>
                </c:pt>
                <c:pt idx="51">
                  <c:v>-47.99483920529</c:v>
                </c:pt>
                <c:pt idx="52">
                  <c:v>-48.11816629944197</c:v>
                </c:pt>
                <c:pt idx="53">
                  <c:v>-48.24083229047346</c:v>
                </c:pt>
                <c:pt idx="54">
                  <c:v>-48.36282676368803</c:v>
                </c:pt>
                <c:pt idx="55">
                  <c:v>-48.48414015851564</c:v>
                </c:pt>
                <c:pt idx="56">
                  <c:v>-48.60476372576785</c:v>
                </c:pt>
                <c:pt idx="57">
                  <c:v>-48.72468948675542</c:v>
                </c:pt>
                <c:pt idx="58">
                  <c:v>-48.84391019417235</c:v>
                </c:pt>
                <c:pt idx="59">
                  <c:v>-48.96241929470552</c:v>
                </c:pt>
                <c:pt idx="60">
                  <c:v>-49.08021089331157</c:v>
                </c:pt>
                <c:pt idx="61">
                  <c:v>-49.1972797190904</c:v>
                </c:pt>
                <c:pt idx="62">
                  <c:v>-49.31362109270693</c:v>
                </c:pt>
                <c:pt idx="63">
                  <c:v>-49.42923089529913</c:v>
                </c:pt>
                <c:pt idx="64">
                  <c:v>-49.54410553879652</c:v>
                </c:pt>
                <c:pt idx="65">
                  <c:v>-49.65824193762537</c:v>
                </c:pt>
                <c:pt idx="66">
                  <c:v>-49.77163748171103</c:v>
                </c:pt>
                <c:pt idx="67">
                  <c:v>-49.88429001074269</c:v>
                </c:pt>
                <c:pt idx="68">
                  <c:v>-49.99619778964377</c:v>
                </c:pt>
                <c:pt idx="69">
                  <c:v>-50.10735948519208</c:v>
                </c:pt>
                <c:pt idx="70">
                  <c:v>-50.21777414374827</c:v>
                </c:pt>
                <c:pt idx="71">
                  <c:v>-50.32744117003599</c:v>
                </c:pt>
                <c:pt idx="72">
                  <c:v>-50.4363603069437</c:v>
                </c:pt>
                <c:pt idx="73">
                  <c:v>-50.54453161627517</c:v>
                </c:pt>
                <c:pt idx="74">
                  <c:v>-50.65195546044423</c:v>
                </c:pt>
                <c:pt idx="75">
                  <c:v>-50.75863248504209</c:v>
                </c:pt>
                <c:pt idx="76">
                  <c:v>-50.86456360224788</c:v>
                </c:pt>
                <c:pt idx="77">
                  <c:v>-50.96974997505576</c:v>
                </c:pt>
                <c:pt idx="78">
                  <c:v>-51.07419300226</c:v>
                </c:pt>
                <c:pt idx="79">
                  <c:v>-51.1778943041887</c:v>
                </c:pt>
                <c:pt idx="80">
                  <c:v>-51.28085570913554</c:v>
                </c:pt>
                <c:pt idx="81">
                  <c:v>-51.38307924045521</c:v>
                </c:pt>
                <c:pt idx="82">
                  <c:v>-51.48456710431599</c:v>
                </c:pt>
                <c:pt idx="83">
                  <c:v>-51.58532167804749</c:v>
                </c:pt>
                <c:pt idx="84">
                  <c:v>-51.68534549908081</c:v>
                </c:pt>
                <c:pt idx="85">
                  <c:v>-51.78464125444093</c:v>
                </c:pt>
                <c:pt idx="86">
                  <c:v>-51.8832117707795</c:v>
                </c:pt>
                <c:pt idx="87">
                  <c:v>-51.98106000489501</c:v>
                </c:pt>
                <c:pt idx="88">
                  <c:v>-52.0781890347591</c:v>
                </c:pt>
                <c:pt idx="89">
                  <c:v>-52.17460205097777</c:v>
                </c:pt>
                <c:pt idx="90">
                  <c:v>-52.2703023487208</c:v>
                </c:pt>
                <c:pt idx="91">
                  <c:v>-52.36529332003993</c:v>
                </c:pt>
                <c:pt idx="92">
                  <c:v>-52.45957844660434</c:v>
                </c:pt>
                <c:pt idx="93">
                  <c:v>-52.55316129281209</c:v>
                </c:pt>
                <c:pt idx="94">
                  <c:v>-52.64604549925775</c:v>
                </c:pt>
                <c:pt idx="95">
                  <c:v>-52.73823477654887</c:v>
                </c:pt>
                <c:pt idx="96">
                  <c:v>-52.82973289945111</c:v>
                </c:pt>
                <c:pt idx="97">
                  <c:v>-52.92054370134309</c:v>
                </c:pt>
                <c:pt idx="98">
                  <c:v>-53.0106710689718</c:v>
                </c:pt>
                <c:pt idx="99">
                  <c:v>-53.100118937486</c:v>
                </c:pt>
                <c:pt idx="100">
                  <c:v>-53.18889128574227</c:v>
                </c:pt>
                <c:pt idx="101">
                  <c:v>-53.27699213187116</c:v>
                </c:pt>
                <c:pt idx="102">
                  <c:v>-53.36442552907783</c:v>
                </c:pt>
                <c:pt idx="103">
                  <c:v>-53.45119556168189</c:v>
                </c:pt>
                <c:pt idx="104">
                  <c:v>-53.53730634137601</c:v>
                </c:pt>
                <c:pt idx="105">
                  <c:v>-53.6227620036947</c:v>
                </c:pt>
                <c:pt idx="106">
                  <c:v>-53.70756670468145</c:v>
                </c:pt>
                <c:pt idx="107">
                  <c:v>-53.79172461774314</c:v>
                </c:pt>
                <c:pt idx="108">
                  <c:v>-53.87523993069281</c:v>
                </c:pt>
                <c:pt idx="109">
                  <c:v>-53.95811684295231</c:v>
                </c:pt>
                <c:pt idx="110">
                  <c:v>-54.0403595629281</c:v>
                </c:pt>
                <c:pt idx="111">
                  <c:v>-54.12197230553476</c:v>
                </c:pt>
                <c:pt idx="112">
                  <c:v>-54.20295928986834</c:v>
                </c:pt>
                <c:pt idx="113">
                  <c:v>-54.28332473701676</c:v>
                </c:pt>
                <c:pt idx="114">
                  <c:v>-54.36307286800592</c:v>
                </c:pt>
                <c:pt idx="115">
                  <c:v>-54.44220790186844</c:v>
                </c:pt>
                <c:pt idx="116">
                  <c:v>-54.52073405383207</c:v>
                </c:pt>
                <c:pt idx="117">
                  <c:v>-54.59865553362442</c:v>
                </c:pt>
                <c:pt idx="118">
                  <c:v>-54.6759765438761</c:v>
                </c:pt>
                <c:pt idx="119">
                  <c:v>-54.75270127863977</c:v>
                </c:pt>
              </c:numCache>
            </c:numRef>
          </c:yVal>
          <c:smooth val="1"/>
          <c:extLst xmlns:c16r2="http://schemas.microsoft.com/office/drawing/2015/06/chart">
            <c:ext xmlns:c16="http://schemas.microsoft.com/office/drawing/2014/chart" uri="{C3380CC4-5D6E-409C-BE32-E72D297353CC}">
              <c16:uniqueId val="{00000006-341B-4151-B8D9-1CACBA78CC37}"/>
            </c:ext>
          </c:extLst>
        </c:ser>
        <c:ser>
          <c:idx val="2"/>
          <c:order val="7"/>
          <c:tx>
            <c:strRef>
              <c:f>'SA-Needle-G'!$P$123</c:f>
              <c:strCache>
                <c:ptCount val="1"/>
                <c:pt idx="0">
                  <c:v>Total Deaths for 1x parameter level</c:v>
                </c:pt>
              </c:strCache>
            </c:strRef>
          </c:tx>
          <c:spPr>
            <a:ln w="28575">
              <a:solidFill>
                <a:schemeClr val="tx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P$3:$P$122</c:f>
              <c:numCache>
                <c:formatCode>General</c:formatCode>
                <c:ptCount val="120"/>
                <c:pt idx="0">
                  <c:v>-41.63115838956923</c:v>
                </c:pt>
                <c:pt idx="1">
                  <c:v>-41.707260217977</c:v>
                </c:pt>
                <c:pt idx="2">
                  <c:v>-41.78982691337487</c:v>
                </c:pt>
                <c:pt idx="3">
                  <c:v>-41.87874843275672</c:v>
                </c:pt>
                <c:pt idx="4">
                  <c:v>-41.9738487753099</c:v>
                </c:pt>
                <c:pt idx="5">
                  <c:v>-42.074934654012</c:v>
                </c:pt>
                <c:pt idx="6">
                  <c:v>-42.18180162680844</c:v>
                </c:pt>
                <c:pt idx="7">
                  <c:v>-42.2942386388636</c:v>
                </c:pt>
                <c:pt idx="8">
                  <c:v>-42.41203146278107</c:v>
                </c:pt>
                <c:pt idx="9">
                  <c:v>-42.53496528911455</c:v>
                </c:pt>
                <c:pt idx="10">
                  <c:v>-42.66282666194945</c:v>
                </c:pt>
                <c:pt idx="11">
                  <c:v>-42.79540491025791</c:v>
                </c:pt>
                <c:pt idx="12">
                  <c:v>-42.93249319158176</c:v>
                </c:pt>
                <c:pt idx="13">
                  <c:v>-43.06471593754217</c:v>
                </c:pt>
                <c:pt idx="14">
                  <c:v>-43.1965593931479</c:v>
                </c:pt>
                <c:pt idx="15">
                  <c:v>-43.3286216907388</c:v>
                </c:pt>
                <c:pt idx="16">
                  <c:v>-43.46101244168872</c:v>
                </c:pt>
                <c:pt idx="17">
                  <c:v>-43.59379691433651</c:v>
                </c:pt>
                <c:pt idx="18">
                  <c:v>-43.7270083116944</c:v>
                </c:pt>
                <c:pt idx="19">
                  <c:v>-43.8606559046762</c:v>
                </c:pt>
                <c:pt idx="20">
                  <c:v>-43.99473127726174</c:v>
                </c:pt>
                <c:pt idx="21">
                  <c:v>-44.12921311826653</c:v>
                </c:pt>
                <c:pt idx="22">
                  <c:v>-44.26407089074477</c:v>
                </c:pt>
                <c:pt idx="23">
                  <c:v>-44.39926763503829</c:v>
                </c:pt>
                <c:pt idx="24">
                  <c:v>-44.53476210344157</c:v>
                </c:pt>
                <c:pt idx="25">
                  <c:v>-44.6705103795547</c:v>
                </c:pt>
                <c:pt idx="26">
                  <c:v>-44.80645141791774</c:v>
                </c:pt>
                <c:pt idx="27">
                  <c:v>-44.94253214387376</c:v>
                </c:pt>
                <c:pt idx="28">
                  <c:v>-45.0787012360045</c:v>
                </c:pt>
                <c:pt idx="29">
                  <c:v>-45.21490871491365</c:v>
                </c:pt>
                <c:pt idx="30">
                  <c:v>-45.35110619664681</c:v>
                </c:pt>
                <c:pt idx="31">
                  <c:v>-45.48724706727123</c:v>
                </c:pt>
                <c:pt idx="32">
                  <c:v>-45.62328659321597</c:v>
                </c:pt>
                <c:pt idx="33">
                  <c:v>-45.7591819830222</c:v>
                </c:pt>
                <c:pt idx="34">
                  <c:v>-45.89489241257461</c:v>
                </c:pt>
                <c:pt idx="35">
                  <c:v>-46.0303790230952</c:v>
                </c:pt>
                <c:pt idx="36">
                  <c:v>-46.16560489900753</c:v>
                </c:pt>
                <c:pt idx="37">
                  <c:v>-46.30053503115668</c:v>
                </c:pt>
                <c:pt idx="38">
                  <c:v>-46.4351362695546</c:v>
                </c:pt>
                <c:pt idx="39">
                  <c:v>-46.56937724188583</c:v>
                </c:pt>
                <c:pt idx="40">
                  <c:v>-46.7032283095847</c:v>
                </c:pt>
                <c:pt idx="41">
                  <c:v>-46.83666150862472</c:v>
                </c:pt>
                <c:pt idx="42">
                  <c:v>-46.96965048699904</c:v>
                </c:pt>
                <c:pt idx="43">
                  <c:v>-47.10217044140986</c:v>
                </c:pt>
                <c:pt idx="44">
                  <c:v>-47.23419805400354</c:v>
                </c:pt>
                <c:pt idx="45">
                  <c:v>-47.365711429749</c:v>
                </c:pt>
                <c:pt idx="46">
                  <c:v>-47.49669003493568</c:v>
                </c:pt>
                <c:pt idx="47">
                  <c:v>-47.62711463707591</c:v>
                </c:pt>
                <c:pt idx="48">
                  <c:v>-47.75696724646182</c:v>
                </c:pt>
                <c:pt idx="49">
                  <c:v>-47.88623105951599</c:v>
                </c:pt>
                <c:pt idx="50">
                  <c:v>-48.01489040403197</c:v>
                </c:pt>
                <c:pt idx="51">
                  <c:v>-48.1429306863644</c:v>
                </c:pt>
                <c:pt idx="52">
                  <c:v>-48.27033834053</c:v>
                </c:pt>
                <c:pt idx="53">
                  <c:v>-48.39710077930555</c:v>
                </c:pt>
                <c:pt idx="54">
                  <c:v>-48.52320634727666</c:v>
                </c:pt>
                <c:pt idx="55">
                  <c:v>-48.64864427579379</c:v>
                </c:pt>
                <c:pt idx="56">
                  <c:v>-48.77340463980422</c:v>
                </c:pt>
                <c:pt idx="57">
                  <c:v>-48.89747831649911</c:v>
                </c:pt>
                <c:pt idx="58">
                  <c:v>-49.02085694573466</c:v>
                </c:pt>
                <c:pt idx="59">
                  <c:v>-49.14353289215686</c:v>
                </c:pt>
                <c:pt idx="60">
                  <c:v>-49.26549920898624</c:v>
                </c:pt>
                <c:pt idx="61">
                  <c:v>-49.38674960338997</c:v>
                </c:pt>
                <c:pt idx="62">
                  <c:v>-49.50727840339643</c:v>
                </c:pt>
                <c:pt idx="63">
                  <c:v>-49.6270805262816</c:v>
                </c:pt>
                <c:pt idx="64">
                  <c:v>-49.7461514483718</c:v>
                </c:pt>
                <c:pt idx="65">
                  <c:v>-49.86448717622368</c:v>
                </c:pt>
                <c:pt idx="66">
                  <c:v>-49.98208421909892</c:v>
                </c:pt>
                <c:pt idx="67">
                  <c:v>-50.0989395626997</c:v>
                </c:pt>
                <c:pt idx="68">
                  <c:v>-50.21505064411062</c:v>
                </c:pt>
                <c:pt idx="69">
                  <c:v>-50.33041532788852</c:v>
                </c:pt>
                <c:pt idx="70">
                  <c:v>-50.4450318832649</c:v>
                </c:pt>
                <c:pt idx="71">
                  <c:v>-50.55889896239754</c:v>
                </c:pt>
                <c:pt idx="72">
                  <c:v>-50.67201557964476</c:v>
                </c:pt>
                <c:pt idx="73">
                  <c:v>-50.7843810918008</c:v>
                </c:pt>
                <c:pt idx="74">
                  <c:v>-50.89599517926737</c:v>
                </c:pt>
                <c:pt idx="75">
                  <c:v>-51.00685782810778</c:v>
                </c:pt>
                <c:pt idx="76">
                  <c:v>-51.1169693129486</c:v>
                </c:pt>
                <c:pt idx="77">
                  <c:v>-51.2263301807011</c:v>
                </c:pt>
                <c:pt idx="78">
                  <c:v>-51.33494123504988</c:v>
                </c:pt>
                <c:pt idx="79">
                  <c:v>-51.44280352168779</c:v>
                </c:pt>
                <c:pt idx="80">
                  <c:v>-51.54991831426127</c:v>
                </c:pt>
                <c:pt idx="81">
                  <c:v>-51.65628710098952</c:v>
                </c:pt>
                <c:pt idx="82">
                  <c:v>-51.7619115719317</c:v>
                </c:pt>
                <c:pt idx="83">
                  <c:v>-51.8667936068739</c:v>
                </c:pt>
                <c:pt idx="84">
                  <c:v>-51.97093526380695</c:v>
                </c:pt>
                <c:pt idx="85">
                  <c:v>-52.07433876796262</c:v>
                </c:pt>
                <c:pt idx="86">
                  <c:v>-52.17700650139491</c:v>
                </c:pt>
                <c:pt idx="87">
                  <c:v>-52.278940993071</c:v>
                </c:pt>
                <c:pt idx="88">
                  <c:v>-52.3801449094508</c:v>
                </c:pt>
                <c:pt idx="89">
                  <c:v>-52.48062104553922</c:v>
                </c:pt>
                <c:pt idx="90">
                  <c:v>-52.58037231638108</c:v>
                </c:pt>
                <c:pt idx="91">
                  <c:v>-52.67940174898272</c:v>
                </c:pt>
                <c:pt idx="92">
                  <c:v>-52.77771247463956</c:v>
                </c:pt>
                <c:pt idx="93">
                  <c:v>-52.87530772165204</c:v>
                </c:pt>
                <c:pt idx="94">
                  <c:v>-52.97219080840878</c:v>
                </c:pt>
                <c:pt idx="95">
                  <c:v>-53.0683651368251</c:v>
                </c:pt>
                <c:pt idx="96">
                  <c:v>-53.16383418611112</c:v>
                </c:pt>
                <c:pt idx="97">
                  <c:v>-53.25860150687068</c:v>
                </c:pt>
                <c:pt idx="98">
                  <c:v>-53.35267071549139</c:v>
                </c:pt>
                <c:pt idx="99">
                  <c:v>-53.44604548883714</c:v>
                </c:pt>
                <c:pt idx="100">
                  <c:v>-53.53872955921</c:v>
                </c:pt>
                <c:pt idx="101">
                  <c:v>-53.63072670958054</c:v>
                </c:pt>
                <c:pt idx="102">
                  <c:v>-53.72204076906546</c:v>
                </c:pt>
                <c:pt idx="103">
                  <c:v>-53.81267560864809</c:v>
                </c:pt>
                <c:pt idx="104">
                  <c:v>-53.9026351371217</c:v>
                </c:pt>
                <c:pt idx="105">
                  <c:v>-53.99192329725888</c:v>
                </c:pt>
                <c:pt idx="106">
                  <c:v>-54.08054406217552</c:v>
                </c:pt>
                <c:pt idx="107">
                  <c:v>-54.16850143190013</c:v>
                </c:pt>
                <c:pt idx="108">
                  <c:v>-54.25579943012853</c:v>
                </c:pt>
                <c:pt idx="109">
                  <c:v>-54.34244210115121</c:v>
                </c:pt>
                <c:pt idx="110">
                  <c:v>-54.42843350695834</c:v>
                </c:pt>
                <c:pt idx="111">
                  <c:v>-54.51377772450137</c:v>
                </c:pt>
                <c:pt idx="112">
                  <c:v>-54.59847884310725</c:v>
                </c:pt>
                <c:pt idx="113">
                  <c:v>-54.68254096203782</c:v>
                </c:pt>
                <c:pt idx="114">
                  <c:v>-54.76596818819325</c:v>
                </c:pt>
                <c:pt idx="115">
                  <c:v>-54.84876463393967</c:v>
                </c:pt>
                <c:pt idx="116">
                  <c:v>-54.93093441506844</c:v>
                </c:pt>
                <c:pt idx="117">
                  <c:v>-55.01248164886965</c:v>
                </c:pt>
                <c:pt idx="118">
                  <c:v>-55.09341045232068</c:v>
                </c:pt>
                <c:pt idx="119">
                  <c:v>-55.17372494038454</c:v>
                </c:pt>
              </c:numCache>
            </c:numRef>
          </c:yVal>
          <c:smooth val="1"/>
          <c:extLst xmlns:c16r2="http://schemas.microsoft.com/office/drawing/2015/06/chart">
            <c:ext xmlns:c16="http://schemas.microsoft.com/office/drawing/2014/chart" uri="{C3380CC4-5D6E-409C-BE32-E72D297353CC}">
              <c16:uniqueId val="{00000007-341B-4151-B8D9-1CACBA78CC37}"/>
            </c:ext>
          </c:extLst>
        </c:ser>
        <c:ser>
          <c:idx val="9"/>
          <c:order val="8"/>
          <c:tx>
            <c:strRef>
              <c:f>'SA-Needle-G'!$Y$123</c:f>
              <c:strCache>
                <c:ptCount val="1"/>
                <c:pt idx="0">
                  <c:v>Total Deaths for 0.75x parameter level</c:v>
                </c:pt>
              </c:strCache>
            </c:strRef>
          </c:tx>
          <c:spPr>
            <a:ln w="6350">
              <a:solidFill>
                <a:schemeClr val="tx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Y$3:$Y$122</c:f>
              <c:numCache>
                <c:formatCode>General</c:formatCode>
                <c:ptCount val="120"/>
                <c:pt idx="0">
                  <c:v>-41.63115838956923</c:v>
                </c:pt>
                <c:pt idx="1">
                  <c:v>-41.70816950374324</c:v>
                </c:pt>
                <c:pt idx="2">
                  <c:v>-41.79176501760458</c:v>
                </c:pt>
                <c:pt idx="3">
                  <c:v>-41.88183339710859</c:v>
                </c:pt>
                <c:pt idx="4">
                  <c:v>-41.9781969572448</c:v>
                </c:pt>
                <c:pt idx="5">
                  <c:v>-42.08066056216398</c:v>
                </c:pt>
                <c:pt idx="6">
                  <c:v>-42.18901778051072</c:v>
                </c:pt>
                <c:pt idx="7">
                  <c:v>-42.30305544857876</c:v>
                </c:pt>
                <c:pt idx="8">
                  <c:v>-42.42255712872456</c:v>
                </c:pt>
                <c:pt idx="9">
                  <c:v>-42.54730571576597</c:v>
                </c:pt>
                <c:pt idx="10">
                  <c:v>-42.67708538651345</c:v>
                </c:pt>
                <c:pt idx="11">
                  <c:v>-42.81168304341092</c:v>
                </c:pt>
                <c:pt idx="12">
                  <c:v>-42.95088936910494</c:v>
                </c:pt>
                <c:pt idx="13">
                  <c:v>-43.08525498351649</c:v>
                </c:pt>
                <c:pt idx="14">
                  <c:v>-43.21932918209755</c:v>
                </c:pt>
                <c:pt idx="15">
                  <c:v>-43.35370841277047</c:v>
                </c:pt>
                <c:pt idx="16">
                  <c:v>-43.48850039359877</c:v>
                </c:pt>
                <c:pt idx="17">
                  <c:v>-43.62376840615688</c:v>
                </c:pt>
                <c:pt idx="18">
                  <c:v>-43.75954359878947</c:v>
                </c:pt>
                <c:pt idx="19">
                  <c:v>-43.89583313973744</c:v>
                </c:pt>
                <c:pt idx="20">
                  <c:v>-44.03262647806878</c:v>
                </c:pt>
                <c:pt idx="21">
                  <c:v>-44.16990014799912</c:v>
                </c:pt>
                <c:pt idx="22">
                  <c:v>-44.30762144833203</c:v>
                </c:pt>
                <c:pt idx="23">
                  <c:v>-44.44575125359115</c:v>
                </c:pt>
                <c:pt idx="24">
                  <c:v>-44.58424615521839</c:v>
                </c:pt>
                <c:pt idx="25">
                  <c:v>-44.7230600862606</c:v>
                </c:pt>
                <c:pt idx="26">
                  <c:v>-44.8621297415098</c:v>
                </c:pt>
                <c:pt idx="27">
                  <c:v>-45.00139991820906</c:v>
                </c:pt>
                <c:pt idx="28">
                  <c:v>-45.14081718918496</c:v>
                </c:pt>
                <c:pt idx="29">
                  <c:v>-45.28032949353047</c:v>
                </c:pt>
                <c:pt idx="30">
                  <c:v>-45.41988639205432</c:v>
                </c:pt>
                <c:pt idx="31">
                  <c:v>-45.559439243566</c:v>
                </c:pt>
                <c:pt idx="32">
                  <c:v>-45.69894131665891</c:v>
                </c:pt>
                <c:pt idx="33">
                  <c:v>-45.83834785267754</c:v>
                </c:pt>
                <c:pt idx="34">
                  <c:v>-45.97761609197028</c:v>
                </c:pt>
                <c:pt idx="35">
                  <c:v>-46.11670527273472</c:v>
                </c:pt>
                <c:pt idx="36">
                  <c:v>-46.25557660959384</c:v>
                </c:pt>
                <c:pt idx="37">
                  <c:v>-46.394193257396</c:v>
                </c:pt>
                <c:pt idx="38">
                  <c:v>-46.53252026443033</c:v>
                </c:pt>
                <c:pt idx="39">
                  <c:v>-46.67052449107964</c:v>
                </c:pt>
                <c:pt idx="40">
                  <c:v>-46.80817456637273</c:v>
                </c:pt>
                <c:pt idx="41">
                  <c:v>-46.9454408289737</c:v>
                </c:pt>
                <c:pt idx="42">
                  <c:v>-47.0822952647799</c:v>
                </c:pt>
                <c:pt idx="43">
                  <c:v>-47.21871144366555</c:v>
                </c:pt>
                <c:pt idx="44">
                  <c:v>-47.35466445620833</c:v>
                </c:pt>
                <c:pt idx="45">
                  <c:v>-47.4901308510193</c:v>
                </c:pt>
                <c:pt idx="46">
                  <c:v>-47.62508857310655</c:v>
                </c:pt>
                <c:pt idx="47">
                  <c:v>-47.7595169036403</c:v>
                </c:pt>
                <c:pt idx="48">
                  <c:v>-47.89339640129919</c:v>
                </c:pt>
                <c:pt idx="49">
                  <c:v>-48.0267088453853</c:v>
                </c:pt>
                <c:pt idx="50">
                  <c:v>-48.15943718079199</c:v>
                </c:pt>
                <c:pt idx="51">
                  <c:v>-48.29156546488875</c:v>
                </c:pt>
                <c:pt idx="52">
                  <c:v>-48.42307881629004</c:v>
                </c:pt>
                <c:pt idx="53">
                  <c:v>-48.5539633655958</c:v>
                </c:pt>
                <c:pt idx="54">
                  <c:v>-48.68420620805291</c:v>
                </c:pt>
                <c:pt idx="55">
                  <c:v>-48.81379535811411</c:v>
                </c:pt>
                <c:pt idx="56">
                  <c:v>-48.94271970584396</c:v>
                </c:pt>
                <c:pt idx="57">
                  <c:v>-49.0709689751297</c:v>
                </c:pt>
                <c:pt idx="58">
                  <c:v>-49.19853368364748</c:v>
                </c:pt>
                <c:pt idx="59">
                  <c:v>-49.3254051045239</c:v>
                </c:pt>
                <c:pt idx="60">
                  <c:v>-49.45157522964129</c:v>
                </c:pt>
                <c:pt idx="61">
                  <c:v>-49.5770367345247</c:v>
                </c:pt>
                <c:pt idx="62">
                  <c:v>-49.70178294475781</c:v>
                </c:pt>
                <c:pt idx="63">
                  <c:v>-49.8258078038698</c:v>
                </c:pt>
                <c:pt idx="64">
                  <c:v>-49.9491058426357</c:v>
                </c:pt>
                <c:pt idx="65">
                  <c:v>-50.07167214973649</c:v>
                </c:pt>
                <c:pt idx="66">
                  <c:v>-50.1935023437219</c:v>
                </c:pt>
                <c:pt idx="67">
                  <c:v>-50.31459254623152</c:v>
                </c:pt>
                <c:pt idx="68">
                  <c:v>-50.43493935641568</c:v>
                </c:pt>
                <c:pt idx="69">
                  <c:v>-50.55453982650697</c:v>
                </c:pt>
                <c:pt idx="70">
                  <c:v>-50.67339143850222</c:v>
                </c:pt>
                <c:pt idx="71">
                  <c:v>-50.79149208190165</c:v>
                </c:pt>
                <c:pt idx="72">
                  <c:v>-50.90884003246133</c:v>
                </c:pt>
                <c:pt idx="73">
                  <c:v>-51.0254339319218</c:v>
                </c:pt>
                <c:pt idx="74">
                  <c:v>-51.14127276866385</c:v>
                </c:pt>
                <c:pt idx="75">
                  <c:v>-51.25635585925961</c:v>
                </c:pt>
                <c:pt idx="76">
                  <c:v>-51.37068283087245</c:v>
                </c:pt>
                <c:pt idx="77">
                  <c:v>-51.48425360447644</c:v>
                </c:pt>
                <c:pt idx="78">
                  <c:v>-51.59706837885624</c:v>
                </c:pt>
                <c:pt idx="79">
                  <c:v>-51.70912761535142</c:v>
                </c:pt>
                <c:pt idx="80">
                  <c:v>-51.82043202332157</c:v>
                </c:pt>
                <c:pt idx="81">
                  <c:v>-51.93098254628637</c:v>
                </c:pt>
                <c:pt idx="82">
                  <c:v>-52.0407803487245</c:v>
                </c:pt>
                <c:pt idx="83">
                  <c:v>-52.14982680349704</c:v>
                </c:pt>
                <c:pt idx="84">
                  <c:v>-52.25812347986717</c:v>
                </c:pt>
                <c:pt idx="85">
                  <c:v>-52.36567213208464</c:v>
                </c:pt>
                <c:pt idx="86">
                  <c:v>-52.47247468852506</c:v>
                </c:pt>
                <c:pt idx="87">
                  <c:v>-52.57853324134467</c:v>
                </c:pt>
                <c:pt idx="88">
                  <c:v>-52.68385003662748</c:v>
                </c:pt>
                <c:pt idx="89">
                  <c:v>-52.78842746501972</c:v>
                </c:pt>
                <c:pt idx="90">
                  <c:v>-52.8922680528052</c:v>
                </c:pt>
                <c:pt idx="91">
                  <c:v>-52.99537445342352</c:v>
                </c:pt>
                <c:pt idx="92">
                  <c:v>-53.09774943939404</c:v>
                </c:pt>
                <c:pt idx="93">
                  <c:v>-53.19939589464193</c:v>
                </c:pt>
                <c:pt idx="94">
                  <c:v>-53.3003168071939</c:v>
                </c:pt>
                <c:pt idx="95">
                  <c:v>-53.40051526224151</c:v>
                </c:pt>
                <c:pt idx="96">
                  <c:v>-53.49999443553884</c:v>
                </c:pt>
                <c:pt idx="97">
                  <c:v>-53.59875758713288</c:v>
                </c:pt>
                <c:pt idx="98">
                  <c:v>-53.69680805540955</c:v>
                </c:pt>
                <c:pt idx="99">
                  <c:v>-53.79414925142633</c:v>
                </c:pt>
                <c:pt idx="100">
                  <c:v>-53.89078465354351</c:v>
                </c:pt>
                <c:pt idx="101">
                  <c:v>-53.9867178023152</c:v>
                </c:pt>
                <c:pt idx="102">
                  <c:v>-54.0819522956395</c:v>
                </c:pt>
                <c:pt idx="103">
                  <c:v>-54.17649178416832</c:v>
                </c:pt>
                <c:pt idx="104">
                  <c:v>-54.27033996693226</c:v>
                </c:pt>
                <c:pt idx="105">
                  <c:v>-54.36350058720537</c:v>
                </c:pt>
                <c:pt idx="106">
                  <c:v>-54.4559774285744</c:v>
                </c:pt>
                <c:pt idx="107">
                  <c:v>-54.54777431121509</c:v>
                </c:pt>
                <c:pt idx="108">
                  <c:v>-54.63889508836441</c:v>
                </c:pt>
                <c:pt idx="109">
                  <c:v>-54.7293436429673</c:v>
                </c:pt>
                <c:pt idx="110">
                  <c:v>-54.81912388451811</c:v>
                </c:pt>
                <c:pt idx="111">
                  <c:v>-54.90823974604696</c:v>
                </c:pt>
                <c:pt idx="112">
                  <c:v>-54.99669518128302</c:v>
                </c:pt>
                <c:pt idx="113">
                  <c:v>-55.08449416196272</c:v>
                </c:pt>
                <c:pt idx="114">
                  <c:v>-55.17164067528594</c:v>
                </c:pt>
                <c:pt idx="115">
                  <c:v>-55.2581387215019</c:v>
                </c:pt>
                <c:pt idx="116">
                  <c:v>-55.34399231163857</c:v>
                </c:pt>
                <c:pt idx="117">
                  <c:v>-55.42920546534774</c:v>
                </c:pt>
                <c:pt idx="118">
                  <c:v>-55.5137822088711</c:v>
                </c:pt>
                <c:pt idx="119">
                  <c:v>-55.59772657312065</c:v>
                </c:pt>
              </c:numCache>
            </c:numRef>
          </c:yVal>
          <c:smooth val="1"/>
          <c:extLst xmlns:c16r2="http://schemas.microsoft.com/office/drawing/2015/06/chart">
            <c:ext xmlns:c16="http://schemas.microsoft.com/office/drawing/2014/chart" uri="{C3380CC4-5D6E-409C-BE32-E72D297353CC}">
              <c16:uniqueId val="{00000008-341B-4151-B8D9-1CACBA78CC37}"/>
            </c:ext>
          </c:extLst>
        </c:ser>
        <c:dLbls>
          <c:showLegendKey val="0"/>
          <c:showVal val="0"/>
          <c:showCatName val="0"/>
          <c:showSerName val="0"/>
          <c:showPercent val="0"/>
          <c:showBubbleSize val="0"/>
        </c:dLbls>
        <c:axId val="-985925968"/>
        <c:axId val="-985923776"/>
      </c:scatterChart>
      <c:valAx>
        <c:axId val="-98592596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85923776"/>
        <c:crosses val="autoZero"/>
        <c:crossBetween val="midCat"/>
      </c:valAx>
      <c:valAx>
        <c:axId val="-985923776"/>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85925968"/>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82469.3128527024</c:v>
                </c:pt>
                <c:pt idx="2">
                  <c:v>981402.8722465623</c:v>
                </c:pt>
                <c:pt idx="3">
                  <c:v>980269.0672328134</c:v>
                </c:pt>
                <c:pt idx="4">
                  <c:v>979078.5202261174</c:v>
                </c:pt>
                <c:pt idx="5">
                  <c:v>977839.5773417936</c:v>
                </c:pt>
                <c:pt idx="6">
                  <c:v>976558.825015634</c:v>
                </c:pt>
                <c:pt idx="7">
                  <c:v>975241.4918423908</c:v>
                </c:pt>
                <c:pt idx="8">
                  <c:v>973891.7591972933</c:v>
                </c:pt>
                <c:pt idx="9">
                  <c:v>972513.0011780013</c:v>
                </c:pt>
                <c:pt idx="10">
                  <c:v>971107.969797948</c:v>
                </c:pt>
                <c:pt idx="11">
                  <c:v>969678.9377839424</c:v>
                </c:pt>
                <c:pt idx="12">
                  <c:v>968227.808557217</c:v>
                </c:pt>
                <c:pt idx="13">
                  <c:v>966756.2008260914</c:v>
                </c:pt>
                <c:pt idx="14">
                  <c:v>965297.9656450394</c:v>
                </c:pt>
                <c:pt idx="15">
                  <c:v>963864.368441806</c:v>
                </c:pt>
                <c:pt idx="16">
                  <c:v>962462.0001023603</c:v>
                </c:pt>
                <c:pt idx="17">
                  <c:v>961095.2844361963</c:v>
                </c:pt>
                <c:pt idx="18">
                  <c:v>959767.017421807</c:v>
                </c:pt>
                <c:pt idx="19">
                  <c:v>958478.7761574542</c:v>
                </c:pt>
                <c:pt idx="20">
                  <c:v>957231.2326351234</c:v>
                </c:pt>
                <c:pt idx="21">
                  <c:v>956024.3940033375</c:v>
                </c:pt>
                <c:pt idx="22">
                  <c:v>954857.7860752053</c:v>
                </c:pt>
                <c:pt idx="23">
                  <c:v>953730.5930541981</c:v>
                </c:pt>
                <c:pt idx="24">
                  <c:v>952641.7635176748</c:v>
                </c:pt>
                <c:pt idx="25">
                  <c:v>951590.0904257271</c:v>
                </c:pt>
                <c:pt idx="26">
                  <c:v>950574.2711623819</c:v>
                </c:pt>
                <c:pt idx="27">
                  <c:v>949593.0084263897</c:v>
                </c:pt>
                <c:pt idx="28">
                  <c:v>948645.002764867</c:v>
                </c:pt>
                <c:pt idx="29">
                  <c:v>947728.968074453</c:v>
                </c:pt>
                <c:pt idx="30">
                  <c:v>946843.6449432302</c:v>
                </c:pt>
                <c:pt idx="31">
                  <c:v>945987.8098422573</c:v>
                </c:pt>
                <c:pt idx="32">
                  <c:v>945160.2811725381</c:v>
                </c:pt>
                <c:pt idx="33">
                  <c:v>944359.9229585205</c:v>
                </c:pt>
                <c:pt idx="34">
                  <c:v>943585.64679469</c:v>
                </c:pt>
                <c:pt idx="35">
                  <c:v>942836.4125092017</c:v>
                </c:pt>
                <c:pt idx="36">
                  <c:v>942111.2278984443</c:v>
                </c:pt>
                <c:pt idx="37">
                  <c:v>941409.1478015875</c:v>
                </c:pt>
                <c:pt idx="38">
                  <c:v>940729.2727188087</c:v>
                </c:pt>
                <c:pt idx="39">
                  <c:v>940070.7471266693</c:v>
                </c:pt>
                <c:pt idx="40">
                  <c:v>939432.7577028539</c:v>
                </c:pt>
                <c:pt idx="41">
                  <c:v>938814.5313752143</c:v>
                </c:pt>
                <c:pt idx="42">
                  <c:v>938215.3333148073</c:v>
                </c:pt>
                <c:pt idx="43">
                  <c:v>937634.4649272091</c:v>
                </c:pt>
                <c:pt idx="44">
                  <c:v>937071.2618763634</c:v>
                </c:pt>
                <c:pt idx="45">
                  <c:v>936525.0921648163</c:v>
                </c:pt>
                <c:pt idx="46">
                  <c:v>935995.354286329</c:v>
                </c:pt>
                <c:pt idx="47">
                  <c:v>935481.4754609643</c:v>
                </c:pt>
                <c:pt idx="48">
                  <c:v>934982.9099584217</c:v>
                </c:pt>
                <c:pt idx="49">
                  <c:v>934499.1375121031</c:v>
                </c:pt>
                <c:pt idx="50">
                  <c:v>934029.661824148</c:v>
                </c:pt>
                <c:pt idx="51">
                  <c:v>933574.009159927</c:v>
                </c:pt>
                <c:pt idx="52">
                  <c:v>933131.7270293989</c:v>
                </c:pt>
                <c:pt idx="53">
                  <c:v>932702.382952052</c:v>
                </c:pt>
                <c:pt idx="54">
                  <c:v>932285.5633014324</c:v>
                </c:pt>
                <c:pt idx="55">
                  <c:v>931880.872225046</c:v>
                </c:pt>
                <c:pt idx="56">
                  <c:v>931487.930635317</c:v>
                </c:pt>
                <c:pt idx="57">
                  <c:v>931106.3752672964</c:v>
                </c:pt>
                <c:pt idx="58">
                  <c:v>930735.857798888</c:v>
                </c:pt>
                <c:pt idx="59">
                  <c:v>930376.0440294709</c:v>
                </c:pt>
                <c:pt idx="60">
                  <c:v>930026.6131129973</c:v>
                </c:pt>
                <c:pt idx="61">
                  <c:v>929687.2568418084</c:v>
                </c:pt>
                <c:pt idx="62">
                  <c:v>929357.6789776253</c:v>
                </c:pt>
                <c:pt idx="63">
                  <c:v>929037.5946263901</c:v>
                </c:pt>
                <c:pt idx="64">
                  <c:v>928726.7296538197</c:v>
                </c:pt>
                <c:pt idx="65">
                  <c:v>928424.8201387663</c:v>
                </c:pt>
                <c:pt idx="66">
                  <c:v>928131.6118616573</c:v>
                </c:pt>
                <c:pt idx="67">
                  <c:v>927846.859825486</c:v>
                </c:pt>
                <c:pt idx="68">
                  <c:v>927570.327807009</c:v>
                </c:pt>
                <c:pt idx="69">
                  <c:v>927301.7879359588</c:v>
                </c:pt>
                <c:pt idx="70">
                  <c:v>927041.0203002937</c:v>
                </c:pt>
                <c:pt idx="71">
                  <c:v>926787.812575538</c:v>
                </c:pt>
                <c:pt idx="72">
                  <c:v>926541.9596765923</c:v>
                </c:pt>
                <c:pt idx="73">
                  <c:v>926303.2634303255</c:v>
                </c:pt>
                <c:pt idx="74">
                  <c:v>926071.5322675235</c:v>
                </c:pt>
                <c:pt idx="75">
                  <c:v>925846.5809328131</c:v>
                </c:pt>
                <c:pt idx="76">
                  <c:v>925628.2302113083</c:v>
                </c:pt>
                <c:pt idx="77">
                  <c:v>925416.3066708127</c:v>
                </c:pt>
                <c:pt idx="78">
                  <c:v>925210.6424185019</c:v>
                </c:pt>
                <c:pt idx="79">
                  <c:v>925011.0748710989</c:v>
                </c:pt>
                <c:pt idx="80">
                  <c:v>924817.446537613</c:v>
                </c:pt>
                <c:pt idx="81">
                  <c:v>924629.6048138117</c:v>
                </c:pt>
                <c:pt idx="82">
                  <c:v>924447.401787625</c:v>
                </c:pt>
                <c:pt idx="83">
                  <c:v>924270.6940547659</c:v>
                </c:pt>
                <c:pt idx="84">
                  <c:v>924099.3425438965</c:v>
                </c:pt>
                <c:pt idx="85">
                  <c:v>923933.2123507163</c:v>
                </c:pt>
                <c:pt idx="86">
                  <c:v>923772.1725803989</c:v>
                </c:pt>
                <c:pt idx="87">
                  <c:v>923616.0961978573</c:v>
                </c:pt>
                <c:pt idx="88">
                  <c:v>923464.859885311</c:v>
                </c:pt>
                <c:pt idx="89">
                  <c:v>923318.343906746</c:v>
                </c:pt>
                <c:pt idx="90">
                  <c:v>923176.4319788181</c:v>
                </c:pt>
                <c:pt idx="91">
                  <c:v>923039.0111477926</c:v>
                </c:pt>
                <c:pt idx="92">
                  <c:v>922905.9716721891</c:v>
                </c:pt>
                <c:pt idx="93">
                  <c:v>922777.2069107719</c:v>
                </c:pt>
                <c:pt idx="94">
                  <c:v>922652.6132155793</c:v>
                </c:pt>
                <c:pt idx="95">
                  <c:v>922532.0898296911</c:v>
                </c:pt>
                <c:pt idx="96">
                  <c:v>922415.5387894743</c:v>
                </c:pt>
                <c:pt idx="97">
                  <c:v>922302.864831049</c:v>
                </c:pt>
                <c:pt idx="98">
                  <c:v>922193.9753007317</c:v>
                </c:pt>
                <c:pt idx="99">
                  <c:v>922088.7800692489</c:v>
                </c:pt>
                <c:pt idx="100">
                  <c:v>921987.1914495139</c:v>
                </c:pt>
                <c:pt idx="101">
                  <c:v>921889.1241177527</c:v>
                </c:pt>
                <c:pt idx="102">
                  <c:v>921794.4950378527</c:v>
                </c:pt>
                <c:pt idx="103">
                  <c:v>921703.2233886963</c:v>
                </c:pt>
                <c:pt idx="104">
                  <c:v>921615.2304943993</c:v>
                </c:pt>
                <c:pt idx="105">
                  <c:v>921530.4397572455</c:v>
                </c:pt>
                <c:pt idx="106">
                  <c:v>921448.7765932153</c:v>
                </c:pt>
                <c:pt idx="107">
                  <c:v>921370.1683699753</c:v>
                </c:pt>
                <c:pt idx="108">
                  <c:v>921294.544347197</c:v>
                </c:pt>
                <c:pt idx="109">
                  <c:v>921221.8356191072</c:v>
                </c:pt>
                <c:pt idx="110">
                  <c:v>921151.9750591539</c:v>
                </c:pt>
                <c:pt idx="111">
                  <c:v>921084.8972666985</c:v>
                </c:pt>
                <c:pt idx="112">
                  <c:v>921020.538515617</c:v>
                </c:pt>
                <c:pt idx="113">
                  <c:v>920958.8367047634</c:v>
                </c:pt>
                <c:pt idx="114">
                  <c:v>920899.7313101703</c:v>
                </c:pt>
                <c:pt idx="115">
                  <c:v>920843.1633389367</c:v>
                </c:pt>
                <c:pt idx="116">
                  <c:v>920789.0752847114</c:v>
                </c:pt>
                <c:pt idx="117">
                  <c:v>920737.411084718</c:v>
                </c:pt>
                <c:pt idx="118">
                  <c:v>920688.1160782473</c:v>
                </c:pt>
                <c:pt idx="119">
                  <c:v>920641.1369665511</c:v>
                </c:pt>
              </c:numCache>
            </c:numRef>
          </c:yVal>
          <c:smooth val="1"/>
          <c:extLst xmlns:c16r2="http://schemas.microsoft.com/office/drawing/2015/06/chart">
            <c:ext xmlns:c16="http://schemas.microsoft.com/office/drawing/2014/chart" uri="{C3380CC4-5D6E-409C-BE32-E72D297353CC}">
              <c16:uniqueId val="{00000000-FD98-471E-9EB4-8B93BDFFC793}"/>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30055.0694524405</c:v>
                </c:pt>
                <c:pt idx="2">
                  <c:v>530475.4963737965</c:v>
                </c:pt>
                <c:pt idx="3">
                  <c:v>530821.1086893137</c:v>
                </c:pt>
                <c:pt idx="4">
                  <c:v>531096.2120488383</c:v>
                </c:pt>
                <c:pt idx="5">
                  <c:v>531304.5039374371</c:v>
                </c:pt>
                <c:pt idx="6">
                  <c:v>531449.210547999</c:v>
                </c:pt>
                <c:pt idx="7">
                  <c:v>531533.1870597713</c:v>
                </c:pt>
                <c:pt idx="8">
                  <c:v>531558.9949518603</c:v>
                </c:pt>
                <c:pt idx="9">
                  <c:v>531528.9615994167</c:v>
                </c:pt>
                <c:pt idx="10">
                  <c:v>531445.2261998919</c:v>
                </c:pt>
                <c:pt idx="11">
                  <c:v>531309.7751627213</c:v>
                </c:pt>
                <c:pt idx="12">
                  <c:v>531124.4693851185</c:v>
                </c:pt>
                <c:pt idx="13">
                  <c:v>530891.065285323</c:v>
                </c:pt>
                <c:pt idx="14">
                  <c:v>530643.633782337</c:v>
                </c:pt>
                <c:pt idx="15">
                  <c:v>530393.913118712</c:v>
                </c:pt>
                <c:pt idx="16">
                  <c:v>530149.0727380936</c:v>
                </c:pt>
                <c:pt idx="17">
                  <c:v>529914.1765941683</c:v>
                </c:pt>
                <c:pt idx="18">
                  <c:v>529692.6951672982</c:v>
                </c:pt>
                <c:pt idx="19">
                  <c:v>529486.8948139842</c:v>
                </c:pt>
                <c:pt idx="20">
                  <c:v>529298.1376165305</c:v>
                </c:pt>
                <c:pt idx="21">
                  <c:v>529127.1119435203</c:v>
                </c:pt>
                <c:pt idx="22">
                  <c:v>528974.0093780315</c:v>
                </c:pt>
                <c:pt idx="23">
                  <c:v>528838.6601584173</c:v>
                </c:pt>
                <c:pt idx="24">
                  <c:v>528720.6365504998</c:v>
                </c:pt>
                <c:pt idx="25">
                  <c:v>528619.331454351</c:v>
                </c:pt>
                <c:pt idx="26">
                  <c:v>528534.0179064914</c:v>
                </c:pt>
                <c:pt idx="27">
                  <c:v>528463.9508056774</c:v>
                </c:pt>
                <c:pt idx="28">
                  <c:v>528408.3596086214</c:v>
                </c:pt>
                <c:pt idx="29">
                  <c:v>528366.4645267638</c:v>
                </c:pt>
                <c:pt idx="30">
                  <c:v>528337.490765131</c:v>
                </c:pt>
                <c:pt idx="31">
                  <c:v>528320.678707641</c:v>
                </c:pt>
                <c:pt idx="32">
                  <c:v>528315.291004774</c:v>
                </c:pt>
                <c:pt idx="33">
                  <c:v>528320.6173194578</c:v>
                </c:pt>
                <c:pt idx="34">
                  <c:v>528335.9773132033</c:v>
                </c:pt>
                <c:pt idx="35">
                  <c:v>528360.722319712</c:v>
                </c:pt>
                <c:pt idx="36">
                  <c:v>528394.2360491143</c:v>
                </c:pt>
                <c:pt idx="37">
                  <c:v>528435.9345851015</c:v>
                </c:pt>
                <c:pt idx="38">
                  <c:v>528485.2658752107</c:v>
                </c:pt>
                <c:pt idx="39">
                  <c:v>528541.7088662064</c:v>
                </c:pt>
                <c:pt idx="40">
                  <c:v>528604.7724994901</c:v>
                </c:pt>
                <c:pt idx="41">
                  <c:v>528673.9944786119</c:v>
                </c:pt>
                <c:pt idx="42">
                  <c:v>528748.9399316623</c:v>
                </c:pt>
                <c:pt idx="43">
                  <c:v>528829.2000252679</c:v>
                </c:pt>
                <c:pt idx="44">
                  <c:v>528914.39056701</c:v>
                </c:pt>
                <c:pt idx="45">
                  <c:v>529004.150622843</c:v>
                </c:pt>
                <c:pt idx="46">
                  <c:v>529098.141168214</c:v>
                </c:pt>
                <c:pt idx="47">
                  <c:v>529196.0437856741</c:v>
                </c:pt>
                <c:pt idx="48">
                  <c:v>529297.5594173198</c:v>
                </c:pt>
                <c:pt idx="49">
                  <c:v>529402.4071770611</c:v>
                </c:pt>
                <c:pt idx="50">
                  <c:v>529510.3232252591</c:v>
                </c:pt>
                <c:pt idx="51">
                  <c:v>529621.0597064511</c:v>
                </c:pt>
                <c:pt idx="52">
                  <c:v>529734.3837495939</c:v>
                </c:pt>
                <c:pt idx="53">
                  <c:v>529850.0765295032</c:v>
                </c:pt>
                <c:pt idx="54">
                  <c:v>529967.9323872148</c:v>
                </c:pt>
                <c:pt idx="55">
                  <c:v>530087.7580067274</c:v>
                </c:pt>
                <c:pt idx="56">
                  <c:v>530209.3716452907</c:v>
                </c:pt>
                <c:pt idx="57">
                  <c:v>530332.6024143603</c:v>
                </c:pt>
                <c:pt idx="58">
                  <c:v>530457.2896082113</c:v>
                </c:pt>
                <c:pt idx="59">
                  <c:v>530583.2820773262</c:v>
                </c:pt>
                <c:pt idx="60">
                  <c:v>530710.4376436651</c:v>
                </c:pt>
                <c:pt idx="61">
                  <c:v>530838.6225550828</c:v>
                </c:pt>
                <c:pt idx="62">
                  <c:v>530967.7109762423</c:v>
                </c:pt>
                <c:pt idx="63">
                  <c:v>531097.5845135333</c:v>
                </c:pt>
                <c:pt idx="64">
                  <c:v>531228.1317716334</c:v>
                </c:pt>
                <c:pt idx="65">
                  <c:v>531359.2479394868</c:v>
                </c:pt>
                <c:pt idx="66">
                  <c:v>531490.834403634</c:v>
                </c:pt>
                <c:pt idx="67">
                  <c:v>531622.7983869364</c:v>
                </c:pt>
                <c:pt idx="68">
                  <c:v>531755.052610905</c:v>
                </c:pt>
                <c:pt idx="69">
                  <c:v>531887.5149799269</c:v>
                </c:pt>
                <c:pt idx="70">
                  <c:v>532020.1082858474</c:v>
                </c:pt>
                <c:pt idx="71">
                  <c:v>532152.7599314438</c:v>
                </c:pt>
                <c:pt idx="72">
                  <c:v>532285.4016714514</c:v>
                </c:pt>
                <c:pt idx="73">
                  <c:v>532417.9693698923</c:v>
                </c:pt>
                <c:pt idx="74">
                  <c:v>532550.4027725569</c:v>
                </c:pt>
                <c:pt idx="75">
                  <c:v>532682.6452935693</c:v>
                </c:pt>
                <c:pt idx="76">
                  <c:v>532814.6438150441</c:v>
                </c:pt>
                <c:pt idx="77">
                  <c:v>532946.3484989291</c:v>
                </c:pt>
                <c:pt idx="78">
                  <c:v>533077.7126101883</c:v>
                </c:pt>
                <c:pt idx="79">
                  <c:v>533208.692350529</c:v>
                </c:pt>
                <c:pt idx="80">
                  <c:v>533339.2467019721</c:v>
                </c:pt>
                <c:pt idx="81">
                  <c:v>533469.3372795782</c:v>
                </c:pt>
                <c:pt idx="82">
                  <c:v>533598.9281927225</c:v>
                </c:pt>
                <c:pt idx="83">
                  <c:v>533727.9859143392</c:v>
                </c:pt>
                <c:pt idx="84">
                  <c:v>533856.4791576073</c:v>
                </c:pt>
                <c:pt idx="85">
                  <c:v>533984.3787595886</c:v>
                </c:pt>
                <c:pt idx="86">
                  <c:v>534111.6575713583</c:v>
                </c:pt>
                <c:pt idx="87">
                  <c:v>534238.290354219</c:v>
                </c:pt>
                <c:pt idx="88">
                  <c:v>534364.2536815848</c:v>
                </c:pt>
                <c:pt idx="89">
                  <c:v>534489.5258462042</c:v>
                </c:pt>
                <c:pt idx="90">
                  <c:v>534614.0867723589</c:v>
                </c:pt>
                <c:pt idx="91">
                  <c:v>534737.9179327422</c:v>
                </c:pt>
                <c:pt idx="92">
                  <c:v>534861.002269724</c:v>
                </c:pt>
                <c:pt idx="93">
                  <c:v>534983.3241207307</c:v>
                </c:pt>
                <c:pt idx="94">
                  <c:v>535104.869147495</c:v>
                </c:pt>
                <c:pt idx="95">
                  <c:v>535225.6242689412</c:v>
                </c:pt>
                <c:pt idx="96">
                  <c:v>535345.5775974889</c:v>
                </c:pt>
                <c:pt idx="97">
                  <c:v>535464.718378576</c:v>
                </c:pt>
                <c:pt idx="98">
                  <c:v>535583.0369332198</c:v>
                </c:pt>
                <c:pt idx="99">
                  <c:v>535700.5246034095</c:v>
                </c:pt>
                <c:pt idx="100">
                  <c:v>535817.1737002323</c:v>
                </c:pt>
                <c:pt idx="101">
                  <c:v>535932.97745451</c:v>
                </c:pt>
                <c:pt idx="102">
                  <c:v>536047.9299698486</c:v>
                </c:pt>
                <c:pt idx="103">
                  <c:v>536162.026177954</c:v>
                </c:pt>
                <c:pt idx="104">
                  <c:v>536275.261796093</c:v>
                </c:pt>
                <c:pt idx="105">
                  <c:v>536387.633286582</c:v>
                </c:pt>
                <c:pt idx="106">
                  <c:v>536499.1378181931</c:v>
                </c:pt>
                <c:pt idx="107">
                  <c:v>536609.7732293869</c:v>
                </c:pt>
                <c:pt idx="108">
                  <c:v>536719.5379932593</c:v>
                </c:pt>
                <c:pt idx="109">
                  <c:v>536828.4311841274</c:v>
                </c:pt>
                <c:pt idx="110">
                  <c:v>536936.4524456643</c:v>
                </c:pt>
                <c:pt idx="111">
                  <c:v>537043.60196051</c:v>
                </c:pt>
                <c:pt idx="112">
                  <c:v>537149.8804212735</c:v>
                </c:pt>
                <c:pt idx="113">
                  <c:v>537255.2890028663</c:v>
                </c:pt>
                <c:pt idx="114">
                  <c:v>537359.829336107</c:v>
                </c:pt>
                <c:pt idx="115">
                  <c:v>537463.5034825043</c:v>
                </c:pt>
                <c:pt idx="116">
                  <c:v>537566.3139102134</c:v>
                </c:pt>
                <c:pt idx="117">
                  <c:v>537668.2634710588</c:v>
                </c:pt>
                <c:pt idx="118">
                  <c:v>537769.3553786023</c:v>
                </c:pt>
                <c:pt idx="119">
                  <c:v>537869.5931871998</c:v>
                </c:pt>
              </c:numCache>
            </c:numRef>
          </c:yVal>
          <c:smooth val="1"/>
          <c:extLst xmlns:c16r2="http://schemas.microsoft.com/office/drawing/2015/06/chart">
            <c:ext xmlns:c16="http://schemas.microsoft.com/office/drawing/2014/chart" uri="{C3380CC4-5D6E-409C-BE32-E72D297353CC}">
              <c16:uniqueId val="{00000001-FD98-471E-9EB4-8B93BDFFC793}"/>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697.2917222088</c:v>
                </c:pt>
                <c:pt idx="14">
                  <c:v>258356.8264228364</c:v>
                </c:pt>
                <c:pt idx="15">
                  <c:v>258129.2212478677</c:v>
                </c:pt>
                <c:pt idx="16">
                  <c:v>257985.8139987937</c:v>
                </c:pt>
                <c:pt idx="17">
                  <c:v>257904.707558675</c:v>
                </c:pt>
                <c:pt idx="18">
                  <c:v>257869.1502425098</c:v>
                </c:pt>
                <c:pt idx="19">
                  <c:v>257866.3633586811</c:v>
                </c:pt>
                <c:pt idx="20">
                  <c:v>257886.6333560997</c:v>
                </c:pt>
                <c:pt idx="21">
                  <c:v>257922.6088213063</c:v>
                </c:pt>
                <c:pt idx="22">
                  <c:v>257968.7563104171</c:v>
                </c:pt>
                <c:pt idx="23">
                  <c:v>258020.939321013</c:v>
                </c:pt>
                <c:pt idx="24">
                  <c:v>258076.0927150749</c:v>
                </c:pt>
                <c:pt idx="25">
                  <c:v>258131.9711156925</c:v>
                </c:pt>
                <c:pt idx="26">
                  <c:v>258187.825948624</c:v>
                </c:pt>
                <c:pt idx="27">
                  <c:v>258242.7893650155</c:v>
                </c:pt>
                <c:pt idx="28">
                  <c:v>258296.2306351691</c:v>
                </c:pt>
                <c:pt idx="29">
                  <c:v>258347.7347892608</c:v>
                </c:pt>
                <c:pt idx="30">
                  <c:v>258397.0481136992</c:v>
                </c:pt>
                <c:pt idx="31">
                  <c:v>258444.0361203446</c:v>
                </c:pt>
                <c:pt idx="32">
                  <c:v>258488.6514299743</c:v>
                </c:pt>
                <c:pt idx="33">
                  <c:v>258530.9093090616</c:v>
                </c:pt>
                <c:pt idx="34">
                  <c:v>258570.8691071533</c:v>
                </c:pt>
                <c:pt idx="35">
                  <c:v>258608.6202378694</c:v>
                </c:pt>
                <c:pt idx="36">
                  <c:v>258644.2716533999</c:v>
                </c:pt>
                <c:pt idx="37">
                  <c:v>258677.9440002717</c:v>
                </c:pt>
                <c:pt idx="38">
                  <c:v>258709.7638285512</c:v>
                </c:pt>
                <c:pt idx="39">
                  <c:v>258739.8608898183</c:v>
                </c:pt>
                <c:pt idx="40">
                  <c:v>258768.3640269183</c:v>
                </c:pt>
                <c:pt idx="41">
                  <c:v>258795.3988192376</c:v>
                </c:pt>
                <c:pt idx="42">
                  <c:v>258821.0860398162</c:v>
                </c:pt>
                <c:pt idx="43">
                  <c:v>258845.540653225</c:v>
                </c:pt>
                <c:pt idx="44">
                  <c:v>258868.8712159219</c:v>
                </c:pt>
                <c:pt idx="45">
                  <c:v>258891.179573908</c:v>
                </c:pt>
                <c:pt idx="46">
                  <c:v>258912.5607773236</c:v>
                </c:pt>
                <c:pt idx="47">
                  <c:v>258933.103150786</c:v>
                </c:pt>
                <c:pt idx="48">
                  <c:v>258952.888473029</c:v>
                </c:pt>
                <c:pt idx="49">
                  <c:v>258971.9922307851</c:v>
                </c:pt>
                <c:pt idx="50">
                  <c:v>258990.4839205816</c:v>
                </c:pt>
                <c:pt idx="51">
                  <c:v>259008.4273788527</c:v>
                </c:pt>
                <c:pt idx="52">
                  <c:v>259025.881128534</c:v>
                </c:pt>
                <c:pt idx="53">
                  <c:v>259042.8987269849</c:v>
                </c:pt>
                <c:pt idx="54">
                  <c:v>259059.5291092065</c:v>
                </c:pt>
                <c:pt idx="55">
                  <c:v>259075.8169213116</c:v>
                </c:pt>
                <c:pt idx="56">
                  <c:v>259091.8028407185</c:v>
                </c:pt>
                <c:pt idx="57">
                  <c:v>259107.5238808163</c:v>
                </c:pt>
                <c:pt idx="58">
                  <c:v>259123.0136787913</c:v>
                </c:pt>
                <c:pt idx="59">
                  <c:v>259138.3027660009</c:v>
                </c:pt>
                <c:pt idx="60">
                  <c:v>259153.4188207915</c:v>
                </c:pt>
                <c:pt idx="61">
                  <c:v>259168.3869040149</c:v>
                </c:pt>
                <c:pt idx="62">
                  <c:v>259183.2296777549</c:v>
                </c:pt>
                <c:pt idx="63">
                  <c:v>259197.9676079426</c:v>
                </c:pt>
                <c:pt idx="64">
                  <c:v>259212.6191516484</c:v>
                </c:pt>
                <c:pt idx="65">
                  <c:v>259227.2009299056</c:v>
                </c:pt>
                <c:pt idx="66">
                  <c:v>259241.7278869395</c:v>
                </c:pt>
                <c:pt idx="67">
                  <c:v>259256.213436683</c:v>
                </c:pt>
                <c:pt idx="68">
                  <c:v>259270.6695974442</c:v>
                </c:pt>
                <c:pt idx="69">
                  <c:v>259285.1071155691</c:v>
                </c:pt>
                <c:pt idx="70">
                  <c:v>259299.5355789007</c:v>
                </c:pt>
                <c:pt idx="71">
                  <c:v>259313.9635208074</c:v>
                </c:pt>
                <c:pt idx="72">
                  <c:v>259328.3985154975</c:v>
                </c:pt>
                <c:pt idx="73">
                  <c:v>259342.8472653036</c:v>
                </c:pt>
                <c:pt idx="74">
                  <c:v>259357.3156805704</c:v>
                </c:pt>
                <c:pt idx="75">
                  <c:v>259371.8089527387</c:v>
                </c:pt>
                <c:pt idx="76">
                  <c:v>259386.3316211764</c:v>
                </c:pt>
                <c:pt idx="77">
                  <c:v>259400.887634264</c:v>
                </c:pt>
                <c:pt idx="78">
                  <c:v>259415.4804052101</c:v>
                </c:pt>
                <c:pt idx="79">
                  <c:v>259430.1128630285</c:v>
                </c:pt>
                <c:pt idx="80">
                  <c:v>259444.7874990822</c:v>
                </c:pt>
                <c:pt idx="81">
                  <c:v>259459.5064095621</c:v>
                </c:pt>
                <c:pt idx="82">
                  <c:v>259474.2713342424</c:v>
                </c:pt>
                <c:pt idx="83">
                  <c:v>259489.0836918253</c:v>
                </c:pt>
                <c:pt idx="84">
                  <c:v>259503.9446121631</c:v>
                </c:pt>
                <c:pt idx="85">
                  <c:v>259518.8549656219</c:v>
                </c:pt>
                <c:pt idx="86">
                  <c:v>259533.8153898301</c:v>
                </c:pt>
                <c:pt idx="87">
                  <c:v>259548.8263140332</c:v>
                </c:pt>
                <c:pt idx="88">
                  <c:v>259563.8879812605</c:v>
                </c:pt>
                <c:pt idx="89">
                  <c:v>259579.00046849</c:v>
                </c:pt>
                <c:pt idx="90">
                  <c:v>259594.1637049834</c:v>
                </c:pt>
                <c:pt idx="91">
                  <c:v>259609.3774889477</c:v>
                </c:pt>
                <c:pt idx="92">
                  <c:v>259624.6415026693</c:v>
                </c:pt>
                <c:pt idx="93">
                  <c:v>259639.9553262507</c:v>
                </c:pt>
                <c:pt idx="94">
                  <c:v>259655.3184500711</c:v>
                </c:pt>
                <c:pt idx="95">
                  <c:v>259670.7302860827</c:v>
                </c:pt>
                <c:pt idx="96">
                  <c:v>259686.1901780423</c:v>
                </c:pt>
                <c:pt idx="97">
                  <c:v>259701.6974107719</c:v>
                </c:pt>
                <c:pt idx="98">
                  <c:v>259717.2512185331</c:v>
                </c:pt>
                <c:pt idx="99">
                  <c:v>259732.8507925927</c:v>
                </c:pt>
                <c:pt idx="100">
                  <c:v>259748.495288053</c:v>
                </c:pt>
                <c:pt idx="101">
                  <c:v>259764.1838300031</c:v>
                </c:pt>
                <c:pt idx="102">
                  <c:v>259779.915519066</c:v>
                </c:pt>
                <c:pt idx="103">
                  <c:v>259795.6894363801</c:v>
                </c:pt>
                <c:pt idx="104">
                  <c:v>259811.5046480752</c:v>
                </c:pt>
                <c:pt idx="105">
                  <c:v>259827.3602092842</c:v>
                </c:pt>
                <c:pt idx="106">
                  <c:v>259843.2551677327</c:v>
                </c:pt>
                <c:pt idx="107">
                  <c:v>259859.1885669452</c:v>
                </c:pt>
                <c:pt idx="108">
                  <c:v>259875.1594491024</c:v>
                </c:pt>
                <c:pt idx="109">
                  <c:v>259891.1668575812</c:v>
                </c:pt>
                <c:pt idx="110">
                  <c:v>259907.2098392057</c:v>
                </c:pt>
                <c:pt idx="111">
                  <c:v>259923.2874462382</c:v>
                </c:pt>
                <c:pt idx="112">
                  <c:v>259939.3987381305</c:v>
                </c:pt>
                <c:pt idx="113">
                  <c:v>259955.5427830618</c:v>
                </c:pt>
                <c:pt idx="114">
                  <c:v>259971.7186592804</c:v>
                </c:pt>
                <c:pt idx="115">
                  <c:v>259987.9254562685</c:v>
                </c:pt>
                <c:pt idx="116">
                  <c:v>260004.1622757482</c:v>
                </c:pt>
                <c:pt idx="117">
                  <c:v>260020.428232541</c:v>
                </c:pt>
                <c:pt idx="118">
                  <c:v>260036.7224553001</c:v>
                </c:pt>
                <c:pt idx="119">
                  <c:v>260053.0440871197</c:v>
                </c:pt>
              </c:numCache>
            </c:numRef>
          </c:yVal>
          <c:smooth val="1"/>
          <c:extLst xmlns:c16r2="http://schemas.microsoft.com/office/drawing/2015/06/chart">
            <c:ext xmlns:c16="http://schemas.microsoft.com/office/drawing/2014/chart" uri="{C3380CC4-5D6E-409C-BE32-E72D297353CC}">
              <c16:uniqueId val="{00000002-FD98-471E-9EB4-8B93BDFFC793}"/>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2303.1525138263</c:v>
                </c:pt>
                <c:pt idx="2">
                  <c:v>329377.5464314189</c:v>
                </c:pt>
                <c:pt idx="3">
                  <c:v>336188.9915069083</c:v>
                </c:pt>
                <c:pt idx="4">
                  <c:v>342746.9406211859</c:v>
                </c:pt>
                <c:pt idx="5">
                  <c:v>349060.3382880589</c:v>
                </c:pt>
                <c:pt idx="6">
                  <c:v>355137.6837797744</c:v>
                </c:pt>
                <c:pt idx="7">
                  <c:v>360987.0800491969</c:v>
                </c:pt>
                <c:pt idx="8">
                  <c:v>366616.2734652446</c:v>
                </c:pt>
                <c:pt idx="9">
                  <c:v>372032.6863544954</c:v>
                </c:pt>
                <c:pt idx="10">
                  <c:v>377243.4438910121</c:v>
                </c:pt>
                <c:pt idx="11">
                  <c:v>382255.3965341579</c:v>
                </c:pt>
                <c:pt idx="12">
                  <c:v>387075.1389485592</c:v>
                </c:pt>
                <c:pt idx="13">
                  <c:v>391559.153243337</c:v>
                </c:pt>
                <c:pt idx="14">
                  <c:v>395803.8832429001</c:v>
                </c:pt>
                <c:pt idx="15">
                  <c:v>399833.1476951505</c:v>
                </c:pt>
                <c:pt idx="16">
                  <c:v>403661.2396104676</c:v>
                </c:pt>
                <c:pt idx="17">
                  <c:v>407300.8375969391</c:v>
                </c:pt>
                <c:pt idx="18">
                  <c:v>410763.3104081695</c:v>
                </c:pt>
                <c:pt idx="19">
                  <c:v>414058.9343445496</c:v>
                </c:pt>
                <c:pt idx="20">
                  <c:v>417197.0659618119</c:v>
                </c:pt>
                <c:pt idx="21">
                  <c:v>420186.2799467041</c:v>
                </c:pt>
                <c:pt idx="22">
                  <c:v>423034.4797348315</c:v>
                </c:pt>
                <c:pt idx="23">
                  <c:v>425748.9867633991</c:v>
                </c:pt>
                <c:pt idx="24">
                  <c:v>428336.6129454405</c:v>
                </c:pt>
                <c:pt idx="25">
                  <c:v>430803.7199375937</c:v>
                </c:pt>
                <c:pt idx="26">
                  <c:v>433156.0065865992</c:v>
                </c:pt>
                <c:pt idx="27">
                  <c:v>435398.9760651019</c:v>
                </c:pt>
                <c:pt idx="28">
                  <c:v>437537.839675767</c:v>
                </c:pt>
                <c:pt idx="29">
                  <c:v>439577.5278401612</c:v>
                </c:pt>
                <c:pt idx="30">
                  <c:v>441522.7116259651</c:v>
                </c:pt>
                <c:pt idx="31">
                  <c:v>443377.8215588165</c:v>
                </c:pt>
                <c:pt idx="32">
                  <c:v>445147.0641387411</c:v>
                </c:pt>
                <c:pt idx="33">
                  <c:v>446834.4364723612</c:v>
                </c:pt>
                <c:pt idx="34">
                  <c:v>448443.739346613</c:v>
                </c:pt>
                <c:pt idx="35">
                  <c:v>449978.5890025036</c:v>
                </c:pt>
                <c:pt idx="36">
                  <c:v>451442.4278149032</c:v>
                </c:pt>
                <c:pt idx="37">
                  <c:v>452838.5340432332</c:v>
                </c:pt>
                <c:pt idx="38">
                  <c:v>454170.0307856625</c:v>
                </c:pt>
                <c:pt idx="39">
                  <c:v>455439.8937880007</c:v>
                </c:pt>
                <c:pt idx="40">
                  <c:v>456650.9594082074</c:v>
                </c:pt>
                <c:pt idx="41">
                  <c:v>457805.9318161164</c:v>
                </c:pt>
                <c:pt idx="42">
                  <c:v>458907.3896879182</c:v>
                </c:pt>
                <c:pt idx="43">
                  <c:v>459957.7924720901</c:v>
                </c:pt>
                <c:pt idx="44">
                  <c:v>460959.4862695577</c:v>
                </c:pt>
                <c:pt idx="45">
                  <c:v>461914.7093640213</c:v>
                </c:pt>
                <c:pt idx="46">
                  <c:v>462825.5974331106</c:v>
                </c:pt>
                <c:pt idx="47">
                  <c:v>463694.188466751</c:v>
                </c:pt>
                <c:pt idx="48">
                  <c:v>464522.4274156574</c:v>
                </c:pt>
                <c:pt idx="49">
                  <c:v>465312.1705900254</c:v>
                </c:pt>
                <c:pt idx="50">
                  <c:v>466065.1898261475</c:v>
                </c:pt>
                <c:pt idx="51">
                  <c:v>466783.1764367275</c:v>
                </c:pt>
                <c:pt idx="52">
                  <c:v>467467.7449582368</c:v>
                </c:pt>
                <c:pt idx="53">
                  <c:v>468120.4367094348</c:v>
                </c:pt>
                <c:pt idx="54">
                  <c:v>468742.7231721974</c:v>
                </c:pt>
                <c:pt idx="55">
                  <c:v>469336.0092051906</c:v>
                </c:pt>
                <c:pt idx="56">
                  <c:v>469901.6361000586</c:v>
                </c:pt>
                <c:pt idx="57">
                  <c:v>470440.8844890673</c:v>
                </c:pt>
                <c:pt idx="58">
                  <c:v>470954.9771124527</c:v>
                </c:pt>
                <c:pt idx="59">
                  <c:v>471445.0814531402</c:v>
                </c:pt>
                <c:pt idx="60">
                  <c:v>471912.3122459578</c:v>
                </c:pt>
                <c:pt idx="61">
                  <c:v>472357.7338679994</c:v>
                </c:pt>
                <c:pt idx="62">
                  <c:v>472782.3626163504</c:v>
                </c:pt>
                <c:pt idx="63">
                  <c:v>473187.1688790018</c:v>
                </c:pt>
                <c:pt idx="64">
                  <c:v>473573.0792044181</c:v>
                </c:pt>
                <c:pt idx="65">
                  <c:v>473940.978274887</c:v>
                </c:pt>
                <c:pt idx="66">
                  <c:v>474291.7107884908</c:v>
                </c:pt>
                <c:pt idx="67">
                  <c:v>474626.0832542416</c:v>
                </c:pt>
                <c:pt idx="68">
                  <c:v>474944.8657046797</c:v>
                </c:pt>
                <c:pt idx="69">
                  <c:v>475248.7933299784</c:v>
                </c:pt>
                <c:pt idx="70">
                  <c:v>475538.5680373844</c:v>
                </c:pt>
                <c:pt idx="71">
                  <c:v>475814.859939608</c:v>
                </c:pt>
                <c:pt idx="72">
                  <c:v>476078.3087755851</c:v>
                </c:pt>
                <c:pt idx="73">
                  <c:v>476329.5252668542</c:v>
                </c:pt>
                <c:pt idx="74">
                  <c:v>476569.0924125885</c:v>
                </c:pt>
                <c:pt idx="75">
                  <c:v>476797.5667262366</c:v>
                </c:pt>
                <c:pt idx="76">
                  <c:v>477015.4794164847</c:v>
                </c:pt>
                <c:pt idx="77">
                  <c:v>477223.3375151544</c:v>
                </c:pt>
                <c:pt idx="78">
                  <c:v>477421.6249545551</c:v>
                </c:pt>
                <c:pt idx="79">
                  <c:v>477610.8035965977</c:v>
                </c:pt>
                <c:pt idx="80">
                  <c:v>477791.3142159302</c:v>
                </c:pt>
                <c:pt idx="81">
                  <c:v>477963.5774392143</c:v>
                </c:pt>
                <c:pt idx="82">
                  <c:v>478127.9946425586</c:v>
                </c:pt>
                <c:pt idx="83">
                  <c:v>478284.9488090276</c:v>
                </c:pt>
                <c:pt idx="84">
                  <c:v>478434.8053480536</c:v>
                </c:pt>
                <c:pt idx="85">
                  <c:v>478577.912878483</c:v>
                </c:pt>
                <c:pt idx="86">
                  <c:v>478714.6039769116</c:v>
                </c:pt>
                <c:pt idx="87">
                  <c:v>478845.1958928807</c:v>
                </c:pt>
                <c:pt idx="88">
                  <c:v>478969.991232429</c:v>
                </c:pt>
                <c:pt idx="89">
                  <c:v>479089.2786114281</c:v>
                </c:pt>
                <c:pt idx="90">
                  <c:v>479203.3332800564</c:v>
                </c:pt>
                <c:pt idx="91">
                  <c:v>479312.4177197085</c:v>
                </c:pt>
                <c:pt idx="92">
                  <c:v>479416.7822135706</c:v>
                </c:pt>
                <c:pt idx="93">
                  <c:v>479516.6653920381</c:v>
                </c:pt>
                <c:pt idx="94">
                  <c:v>479612.2947540957</c:v>
                </c:pt>
                <c:pt idx="95">
                  <c:v>479703.8871657294</c:v>
                </c:pt>
                <c:pt idx="96">
                  <c:v>479791.6493363875</c:v>
                </c:pt>
                <c:pt idx="97">
                  <c:v>479875.7782744661</c:v>
                </c:pt>
                <c:pt idx="98">
                  <c:v>479956.4617227449</c:v>
                </c:pt>
                <c:pt idx="99">
                  <c:v>480033.8785746575</c:v>
                </c:pt>
                <c:pt idx="100">
                  <c:v>480108.1992722448</c:v>
                </c:pt>
                <c:pt idx="101">
                  <c:v>480179.5861865952</c:v>
                </c:pt>
                <c:pt idx="102">
                  <c:v>480248.1939815425</c:v>
                </c:pt>
                <c:pt idx="103">
                  <c:v>480314.1699613584</c:v>
                </c:pt>
                <c:pt idx="104">
                  <c:v>480377.6544031407</c:v>
                </c:pt>
                <c:pt idx="105">
                  <c:v>480438.7808745679</c:v>
                </c:pt>
                <c:pt idx="106">
                  <c:v>480497.6765376629</c:v>
                </c:pt>
                <c:pt idx="107">
                  <c:v>480554.4624391761</c:v>
                </c:pt>
                <c:pt idx="108">
                  <c:v>480609.2537881738</c:v>
                </c:pt>
                <c:pt idx="109">
                  <c:v>480662.1602213918</c:v>
                </c:pt>
                <c:pt idx="110">
                  <c:v>480713.2860568878</c:v>
                </c:pt>
                <c:pt idx="111">
                  <c:v>480762.7305365025</c:v>
                </c:pt>
                <c:pt idx="112">
                  <c:v>480810.5880576192</c:v>
                </c:pt>
                <c:pt idx="113">
                  <c:v>480856.9483946861</c:v>
                </c:pt>
                <c:pt idx="114">
                  <c:v>480901.8969109586</c:v>
                </c:pt>
                <c:pt idx="115">
                  <c:v>480945.514760855</c:v>
                </c:pt>
                <c:pt idx="116">
                  <c:v>480987.879083389</c:v>
                </c:pt>
                <c:pt idx="117">
                  <c:v>481029.0631870127</c:v>
                </c:pt>
                <c:pt idx="118">
                  <c:v>481069.1367262785</c:v>
                </c:pt>
                <c:pt idx="119">
                  <c:v>481108.1658706635</c:v>
                </c:pt>
              </c:numCache>
            </c:numRef>
          </c:yVal>
          <c:smooth val="1"/>
          <c:extLst xmlns:c16r2="http://schemas.microsoft.com/office/drawing/2015/06/chart">
            <c:ext xmlns:c16="http://schemas.microsoft.com/office/drawing/2014/chart" uri="{C3380CC4-5D6E-409C-BE32-E72D297353CC}">
              <c16:uniqueId val="{00000003-FD98-471E-9EB4-8B93BDFFC793}"/>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2643075299104E6</c:v>
                </c:pt>
                <c:pt idx="2">
                  <c:v>1.12983844365403E6</c:v>
                </c:pt>
                <c:pt idx="3">
                  <c:v>1.13349481558317E6</c:v>
                </c:pt>
                <c:pt idx="4">
                  <c:v>1.13738329210955E6</c:v>
                </c:pt>
                <c:pt idx="5">
                  <c:v>1.14148893918553E6</c:v>
                </c:pt>
                <c:pt idx="6">
                  <c:v>1.14579825767683E6</c:v>
                </c:pt>
                <c:pt idx="7">
                  <c:v>1.15029899728238E6</c:v>
                </c:pt>
                <c:pt idx="8">
                  <c:v>1.1549799946756E6</c:v>
                </c:pt>
                <c:pt idx="9">
                  <c:v>1.15983103339228E6</c:v>
                </c:pt>
                <c:pt idx="10">
                  <c:v>1.16484272300373E6</c:v>
                </c:pt>
                <c:pt idx="11">
                  <c:v>1.17000639523441E6</c:v>
                </c:pt>
                <c:pt idx="12">
                  <c:v>1.17531401485538E6</c:v>
                </c:pt>
                <c:pt idx="13">
                  <c:v>1.18045835760054E6</c:v>
                </c:pt>
                <c:pt idx="14">
                  <c:v>1.18559275698303E6</c:v>
                </c:pt>
                <c:pt idx="15">
                  <c:v>1.19073736720468E6</c:v>
                </c:pt>
                <c:pt idx="16">
                  <c:v>1.19589617660581E6</c:v>
                </c:pt>
                <c:pt idx="17">
                  <c:v>1.20107164419412E6</c:v>
                </c:pt>
                <c:pt idx="18">
                  <c:v>1.20626512450503E6</c:v>
                </c:pt>
                <c:pt idx="19">
                  <c:v>1.2114771497143E6</c:v>
                </c:pt>
                <c:pt idx="20">
                  <c:v>1.21670764500372E6</c:v>
                </c:pt>
                <c:pt idx="21">
                  <c:v>1.22195609281244E6</c:v>
                </c:pt>
                <c:pt idx="22">
                  <c:v>1.22722165784255E6</c:v>
                </c:pt>
                <c:pt idx="23">
                  <c:v>1.23250328195534E6</c:v>
                </c:pt>
                <c:pt idx="24">
                  <c:v>1.23779975598771E6</c:v>
                </c:pt>
                <c:pt idx="25">
                  <c:v>1.24310977389507E6</c:v>
                </c:pt>
                <c:pt idx="26">
                  <c:v>1.2484314505781E6</c:v>
                </c:pt>
                <c:pt idx="27">
                  <c:v>1.25376316984218E6</c:v>
                </c:pt>
                <c:pt idx="28">
                  <c:v>1.25910336692946E6</c:v>
                </c:pt>
                <c:pt idx="29">
                  <c:v>1.26445051350152E6</c:v>
                </c:pt>
                <c:pt idx="30">
                  <c:v>1.26980312537223E6</c:v>
                </c:pt>
                <c:pt idx="31">
                  <c:v>1.27515976780997E6</c:v>
                </c:pt>
                <c:pt idx="32">
                  <c:v>1.28051905887414E6</c:v>
                </c:pt>
                <c:pt idx="33">
                  <c:v>1.28587967128452E6</c:v>
                </c:pt>
                <c:pt idx="34">
                  <c:v>1.29124033320346E6</c:v>
                </c:pt>
                <c:pt idx="35">
                  <c:v>1.29659982821922E6</c:v>
                </c:pt>
                <c:pt idx="36">
                  <c:v>1.30195699474904E6</c:v>
                </c:pt>
                <c:pt idx="37">
                  <c:v>1.30731072502683E6</c:v>
                </c:pt>
                <c:pt idx="38">
                  <c:v>1.3126599638E6</c:v>
                </c:pt>
                <c:pt idx="39">
                  <c:v>1.31800370591658E6</c:v>
                </c:pt>
                <c:pt idx="40">
                  <c:v>1.32334099523801E6</c:v>
                </c:pt>
                <c:pt idx="41">
                  <c:v>1.32867092304477E6</c:v>
                </c:pt>
                <c:pt idx="42">
                  <c:v>1.33399262634514E6</c:v>
                </c:pt>
                <c:pt idx="43">
                  <c:v>1.33930528616579E6</c:v>
                </c:pt>
                <c:pt idx="44">
                  <c:v>1.34460812584703E6</c:v>
                </c:pt>
                <c:pt idx="45">
                  <c:v>1.34990040935884E6</c:v>
                </c:pt>
                <c:pt idx="46">
                  <c:v>1.35518143964885E6</c:v>
                </c:pt>
                <c:pt idx="47">
                  <c:v>1.36045055703035E6</c:v>
                </c:pt>
                <c:pt idx="48">
                  <c:v>1.36570713761549E6</c:v>
                </c:pt>
                <c:pt idx="49">
                  <c:v>1.37095059179712E6</c:v>
                </c:pt>
                <c:pt idx="50">
                  <c:v>1.37618036278105E6</c:v>
                </c:pt>
                <c:pt idx="51">
                  <c:v>1.38139592516978E6</c:v>
                </c:pt>
                <c:pt idx="52">
                  <c:v>1.38659678359606E6</c:v>
                </c:pt>
                <c:pt idx="53">
                  <c:v>1.3917824714086E6</c:v>
                </c:pt>
                <c:pt idx="54">
                  <c:v>1.39695254940813E6</c:v>
                </c:pt>
                <c:pt idx="55">
                  <c:v>1.40210660463288E6</c:v>
                </c:pt>
                <c:pt idx="56">
                  <c:v>1.40724424919185E6</c:v>
                </c:pt>
                <c:pt idx="57">
                  <c:v>1.41236511914474E6</c:v>
                </c:pt>
                <c:pt idx="58">
                  <c:v>1.41746887342705E6</c:v>
                </c:pt>
                <c:pt idx="59">
                  <c:v>1.42255519281863E6</c:v>
                </c:pt>
                <c:pt idx="60">
                  <c:v>1.42762377895444E6</c:v>
                </c:pt>
                <c:pt idx="61">
                  <c:v>1.43267435337586E6</c:v>
                </c:pt>
                <c:pt idx="62">
                  <c:v>1.43770665662112E6</c:v>
                </c:pt>
                <c:pt idx="63">
                  <c:v>1.44272044735342E6</c:v>
                </c:pt>
                <c:pt idx="64">
                  <c:v>1.44771550152523E6</c:v>
                </c:pt>
                <c:pt idx="65">
                  <c:v>1.4526916115776E6</c:v>
                </c:pt>
                <c:pt idx="66">
                  <c:v>1.4576485856729E6</c:v>
                </c:pt>
                <c:pt idx="67">
                  <c:v>1.46258624695986E6</c:v>
                </c:pt>
                <c:pt idx="68">
                  <c:v>1.46750443286966E6</c:v>
                </c:pt>
                <c:pt idx="69">
                  <c:v>1.47240299444173E6</c:v>
                </c:pt>
                <c:pt idx="70">
                  <c:v>1.47728179567832E6</c:v>
                </c:pt>
                <c:pt idx="71">
                  <c:v>1.48214071292643E6</c:v>
                </c:pt>
                <c:pt idx="72">
                  <c:v>1.4869796342863E6</c:v>
                </c:pt>
                <c:pt idx="73">
                  <c:v>1.49179845904521E6</c:v>
                </c:pt>
                <c:pt idx="74">
                  <c:v>1.49659709713567E6</c:v>
                </c:pt>
                <c:pt idx="75">
                  <c:v>1.50137546861704E6</c:v>
                </c:pt>
                <c:pt idx="76">
                  <c:v>1.50613350317954E6</c:v>
                </c:pt>
                <c:pt idx="77">
                  <c:v>1.51087113966993E6</c:v>
                </c:pt>
                <c:pt idx="78">
                  <c:v>1.51558832563776E6</c:v>
                </c:pt>
                <c:pt idx="79">
                  <c:v>1.5202850169016E6</c:v>
                </c:pt>
                <c:pt idx="80">
                  <c:v>1.52496117713415E6</c:v>
                </c:pt>
                <c:pt idx="81">
                  <c:v>1.52961677746586E6</c:v>
                </c:pt>
                <c:pt idx="82">
                  <c:v>1.53425179610583E6</c:v>
                </c:pt>
                <c:pt idx="83">
                  <c:v>1.53886621797963E6</c:v>
                </c:pt>
                <c:pt idx="84">
                  <c:v>1.54346003438325E6</c:v>
                </c:pt>
                <c:pt idx="85">
                  <c:v>1.54803324265241E6</c:v>
                </c:pt>
                <c:pt idx="86">
                  <c:v>1.55258584584677E6</c:v>
                </c:pt>
                <c:pt idx="87">
                  <c:v>1.55711785244827E6</c:v>
                </c:pt>
                <c:pt idx="88">
                  <c:v>1.56162927607302E6</c:v>
                </c:pt>
                <c:pt idx="89">
                  <c:v>1.56612013519635E6</c:v>
                </c:pt>
                <c:pt idx="90">
                  <c:v>1.57059045289016E6</c:v>
                </c:pt>
                <c:pt idx="91">
                  <c:v>1.5750402565724E6</c:v>
                </c:pt>
                <c:pt idx="92">
                  <c:v>1.57946957776785E6</c:v>
                </c:pt>
                <c:pt idx="93">
                  <c:v>1.58387845187992E6</c:v>
                </c:pt>
                <c:pt idx="94">
                  <c:v>1.58826691797298E6</c:v>
                </c:pt>
                <c:pt idx="95">
                  <c:v>1.59263501856464E6</c:v>
                </c:pt>
                <c:pt idx="96">
                  <c:v>1.59698279942773E6</c:v>
                </c:pt>
                <c:pt idx="97">
                  <c:v>1.60131030940146E6</c:v>
                </c:pt>
                <c:pt idx="98">
                  <c:v>1.60561760021132E6</c:v>
                </c:pt>
                <c:pt idx="99">
                  <c:v>1.60990472629752E6</c:v>
                </c:pt>
                <c:pt idx="100">
                  <c:v>1.6141717446514E6</c:v>
                </c:pt>
                <c:pt idx="101">
                  <c:v>1.61841871465956E6</c:v>
                </c:pt>
                <c:pt idx="102">
                  <c:v>1.62264569795543E6</c:v>
                </c:pt>
                <c:pt idx="103">
                  <c:v>1.62685275827779E6</c:v>
                </c:pt>
                <c:pt idx="104">
                  <c:v>1.63103996133615E6</c:v>
                </c:pt>
                <c:pt idx="105">
                  <c:v>1.63520737468245E6</c:v>
                </c:pt>
                <c:pt idx="106">
                  <c:v>1.63935506758903E6</c:v>
                </c:pt>
                <c:pt idx="107">
                  <c:v>1.64348311093242E6</c:v>
                </c:pt>
                <c:pt idx="108">
                  <c:v>1.64759157708282E6</c:v>
                </c:pt>
                <c:pt idx="109">
                  <c:v>1.65168053979891E6</c:v>
                </c:pt>
                <c:pt idx="110">
                  <c:v>1.6557500741278E6</c:v>
                </c:pt>
                <c:pt idx="111">
                  <c:v>1.65980025630997E6</c:v>
                </c:pt>
                <c:pt idx="112">
                  <c:v>1.66383116368878E6</c:v>
                </c:pt>
                <c:pt idx="113">
                  <c:v>1.66784287462455E6</c:v>
                </c:pt>
                <c:pt idx="114">
                  <c:v>1.67183546841291E6</c:v>
                </c:pt>
                <c:pt idx="115">
                  <c:v>1.67580902520719E6</c:v>
                </c:pt>
                <c:pt idx="116">
                  <c:v>1.67976362594477E6</c:v>
                </c:pt>
                <c:pt idx="117">
                  <c:v>1.6836993522771E6</c:v>
                </c:pt>
                <c:pt idx="118">
                  <c:v>1.68761628650333E6</c:v>
                </c:pt>
                <c:pt idx="119">
                  <c:v>1.69151451150728E6</c:v>
                </c:pt>
              </c:numCache>
            </c:numRef>
          </c:yVal>
          <c:smooth val="1"/>
          <c:extLst xmlns:c16r2="http://schemas.microsoft.com/office/drawing/2015/06/chart">
            <c:ext xmlns:c16="http://schemas.microsoft.com/office/drawing/2014/chart" uri="{C3380CC4-5D6E-409C-BE32-E72D297353CC}">
              <c16:uniqueId val="{00000004-FD98-471E-9EB4-8B93BDFFC793}"/>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686.9250199481</c:v>
                </c:pt>
                <c:pt idx="2">
                  <c:v>282542.5773031008</c:v>
                </c:pt>
                <c:pt idx="3">
                  <c:v>283400.3135977671</c:v>
                </c:pt>
                <c:pt idx="4">
                  <c:v>284269.0116835592</c:v>
                </c:pt>
                <c:pt idx="5">
                  <c:v>285155.6540679027</c:v>
                </c:pt>
                <c:pt idx="6">
                  <c:v>286065.662605845</c:v>
                </c:pt>
                <c:pt idx="7">
                  <c:v>287003.1770790186</c:v>
                </c:pt>
                <c:pt idx="8">
                  <c:v>287971.286633573</c:v>
                </c:pt>
                <c:pt idx="9">
                  <c:v>288972.2217860362</c:v>
                </c:pt>
                <c:pt idx="10">
                  <c:v>290007.5135002713</c:v>
                </c:pt>
                <c:pt idx="11">
                  <c:v>291078.1248077126</c:v>
                </c:pt>
                <c:pt idx="12">
                  <c:v>292184.5595655921</c:v>
                </c:pt>
                <c:pt idx="13">
                  <c:v>293326.952203578</c:v>
                </c:pt>
                <c:pt idx="14">
                  <c:v>294494.0777879377</c:v>
                </c:pt>
                <c:pt idx="15">
                  <c:v>295681.9937930203</c:v>
                </c:pt>
                <c:pt idx="16">
                  <c:v>296888.0715526679</c:v>
                </c:pt>
                <c:pt idx="17">
                  <c:v>298110.2096259369</c:v>
                </c:pt>
                <c:pt idx="18">
                  <c:v>299346.7011299588</c:v>
                </c:pt>
                <c:pt idx="19">
                  <c:v>300596.1359337469</c:v>
                </c:pt>
                <c:pt idx="20">
                  <c:v>301857.3274043465</c:v>
                </c:pt>
                <c:pt idx="21">
                  <c:v>303129.2576922419</c:v>
                </c:pt>
                <c:pt idx="22">
                  <c:v>304411.0369892173</c:v>
                </c:pt>
                <c:pt idx="23">
                  <c:v>305701.8732901608</c:v>
                </c:pt>
                <c:pt idx="24">
                  <c:v>307001.0500289425</c:v>
                </c:pt>
                <c:pt idx="25">
                  <c:v>308307.909598167</c:v>
                </c:pt>
                <c:pt idx="26">
                  <c:v>309621.8412498437</c:v>
                </c:pt>
                <c:pt idx="27">
                  <c:v>310942.2529477378</c:v>
                </c:pt>
                <c:pt idx="28">
                  <c:v>312268.5785878357</c:v>
                </c:pt>
                <c:pt idx="29">
                  <c:v>313600.2761480389</c:v>
                </c:pt>
                <c:pt idx="30">
                  <c:v>314936.8255510516</c:v>
                </c:pt>
                <c:pt idx="31">
                  <c:v>316277.7271216405</c:v>
                </c:pt>
                <c:pt idx="32">
                  <c:v>317622.5004626314</c:v>
                </c:pt>
                <c:pt idx="33">
                  <c:v>318970.6836165506</c:v>
                </c:pt>
                <c:pt idx="34">
                  <c:v>320321.832417463</c:v>
                </c:pt>
                <c:pt idx="35">
                  <c:v>321675.5199653821</c:v>
                </c:pt>
                <c:pt idx="36">
                  <c:v>323031.3361760483</c:v>
                </c:pt>
                <c:pt idx="37">
                  <c:v>324388.887373758</c:v>
                </c:pt>
                <c:pt idx="38">
                  <c:v>325747.7959056912</c:v>
                </c:pt>
                <c:pt idx="39">
                  <c:v>327107.6997638926</c:v>
                </c:pt>
                <c:pt idx="40">
                  <c:v>328468.2521728397</c:v>
                </c:pt>
                <c:pt idx="41">
                  <c:v>329829.1211965</c:v>
                </c:pt>
                <c:pt idx="42">
                  <c:v>331189.9893433506</c:v>
                </c:pt>
                <c:pt idx="43">
                  <c:v>332550.5531660673</c:v>
                </c:pt>
                <c:pt idx="44">
                  <c:v>333910.5228559903</c:v>
                </c:pt>
                <c:pt idx="45">
                  <c:v>335269.6218332996</c:v>
                </c:pt>
                <c:pt idx="46">
                  <c:v>336627.5863342566</c:v>
                </c:pt>
                <c:pt idx="47">
                  <c:v>337984.1649971691</c:v>
                </c:pt>
                <c:pt idx="48">
                  <c:v>339339.1184486892</c:v>
                </c:pt>
                <c:pt idx="49">
                  <c:v>340692.2188920941</c:v>
                </c:pt>
                <c:pt idx="50">
                  <c:v>342043.2496990475</c:v>
                </c:pt>
                <c:pt idx="51">
                  <c:v>343392.0050062049</c:v>
                </c:pt>
                <c:pt idx="52">
                  <c:v>344738.289317857</c:v>
                </c:pt>
                <c:pt idx="53">
                  <c:v>346081.9171155823</c:v>
                </c:pt>
                <c:pt idx="54">
                  <c:v>347422.7124758167</c:v>
                </c:pt>
                <c:pt idx="55">
                  <c:v>348760.508696058</c:v>
                </c:pt>
                <c:pt idx="56">
                  <c:v>350095.1479302754</c:v>
                </c:pt>
                <c:pt idx="57">
                  <c:v>351426.4808339643</c:v>
                </c:pt>
                <c:pt idx="58">
                  <c:v>352754.3662191696</c:v>
                </c:pt>
                <c:pt idx="59">
                  <c:v>354078.6707197038</c:v>
                </c:pt>
                <c:pt idx="60">
                  <c:v>355399.2684666924</c:v>
                </c:pt>
                <c:pt idx="61">
                  <c:v>356716.040774509</c:v>
                </c:pt>
                <c:pt idx="62">
                  <c:v>358028.8758370978</c:v>
                </c:pt>
                <c:pt idx="63">
                  <c:v>359337.6684346214</c:v>
                </c:pt>
                <c:pt idx="64">
                  <c:v>360642.3196503364</c:v>
                </c:pt>
                <c:pt idx="65">
                  <c:v>361942.7365975537</c:v>
                </c:pt>
                <c:pt idx="66">
                  <c:v>363238.8321565141</c:v>
                </c:pt>
                <c:pt idx="67">
                  <c:v>364530.5247209828</c:v>
                </c:pt>
                <c:pt idx="68">
                  <c:v>365817.7379543511</c:v>
                </c:pt>
                <c:pt idx="69">
                  <c:v>367100.4005550118</c:v>
                </c:pt>
                <c:pt idx="70">
                  <c:v>368378.4460307707</c:v>
                </c:pt>
                <c:pt idx="71">
                  <c:v>369651.8124820453</c:v>
                </c:pt>
                <c:pt idx="72">
                  <c:v>370920.4423935917</c:v>
                </c:pt>
                <c:pt idx="73">
                  <c:v>372184.2824345083</c:v>
                </c:pt>
                <c:pt idx="74">
                  <c:v>373443.2832662518</c:v>
                </c:pt>
                <c:pt idx="75">
                  <c:v>374697.399358409</c:v>
                </c:pt>
                <c:pt idx="76">
                  <c:v>375946.5888119671</c:v>
                </c:pt>
                <c:pt idx="77">
                  <c:v>377190.8131898267</c:v>
                </c:pt>
                <c:pt idx="78">
                  <c:v>378430.0373543077</c:v>
                </c:pt>
                <c:pt idx="79">
                  <c:v>379664.2293113981</c:v>
                </c:pt>
                <c:pt idx="80">
                  <c:v>380893.3600615083</c:v>
                </c:pt>
                <c:pt idx="81">
                  <c:v>382117.4034564881</c:v>
                </c:pt>
                <c:pt idx="82">
                  <c:v>383336.33606268</c:v>
                </c:pt>
                <c:pt idx="83">
                  <c:v>384550.13702978</c:v>
                </c:pt>
                <c:pt idx="84">
                  <c:v>385758.7879652875</c:v>
                </c:pt>
                <c:pt idx="85">
                  <c:v>386962.2728143357</c:v>
                </c:pt>
                <c:pt idx="86">
                  <c:v>388160.5777446756</c:v>
                </c:pt>
                <c:pt idx="87">
                  <c:v>389353.6910366498</c:v>
                </c:pt>
                <c:pt idx="88">
                  <c:v>390541.6029779224</c:v>
                </c:pt>
                <c:pt idx="89">
                  <c:v>391724.3057628009</c:v>
                </c:pt>
                <c:pt idx="90">
                  <c:v>392901.7933959593</c:v>
                </c:pt>
                <c:pt idx="91">
                  <c:v>394074.0616003894</c:v>
                </c:pt>
                <c:pt idx="92">
                  <c:v>395241.107729406</c:v>
                </c:pt>
                <c:pt idx="93">
                  <c:v>396402.930682556</c:v>
                </c:pt>
                <c:pt idx="94">
                  <c:v>397559.5308252351</c:v>
                </c:pt>
                <c:pt idx="95">
                  <c:v>398710.9099119252</c:v>
                </c:pt>
                <c:pt idx="96">
                  <c:v>399857.0710128334</c:v>
                </c:pt>
                <c:pt idx="97">
                  <c:v>400998.0184438415</c:v>
                </c:pt>
                <c:pt idx="98">
                  <c:v>402133.7576996075</c:v>
                </c:pt>
                <c:pt idx="99">
                  <c:v>403264.2953896924</c:v>
                </c:pt>
                <c:pt idx="100">
                  <c:v>404389.639177587</c:v>
                </c:pt>
                <c:pt idx="101">
                  <c:v>405509.7977225154</c:v>
                </c:pt>
                <c:pt idx="102">
                  <c:v>406624.7806238995</c:v>
                </c:pt>
                <c:pt idx="103">
                  <c:v>407734.5983683714</c:v>
                </c:pt>
                <c:pt idx="104">
                  <c:v>408839.2622792253</c:v>
                </c:pt>
                <c:pt idx="105">
                  <c:v>409938.784468206</c:v>
                </c:pt>
                <c:pt idx="106">
                  <c:v>411033.1777895343</c:v>
                </c:pt>
                <c:pt idx="107">
                  <c:v>412122.4557960716</c:v>
                </c:pt>
                <c:pt idx="108">
                  <c:v>413206.6326975349</c:v>
                </c:pt>
                <c:pt idx="109">
                  <c:v>414285.7233206693</c:v>
                </c:pt>
                <c:pt idx="110">
                  <c:v>415359.7430712997</c:v>
                </c:pt>
                <c:pt idx="111">
                  <c:v>416428.7078981725</c:v>
                </c:pt>
                <c:pt idx="112">
                  <c:v>417492.6342585171</c:v>
                </c:pt>
                <c:pt idx="113">
                  <c:v>418551.5390852451</c:v>
                </c:pt>
                <c:pt idx="114">
                  <c:v>419605.4397557215</c:v>
                </c:pt>
                <c:pt idx="115">
                  <c:v>420654.3540620342</c:v>
                </c:pt>
                <c:pt idx="116">
                  <c:v>421698.3001827001</c:v>
                </c:pt>
                <c:pt idx="117">
                  <c:v>422737.2966557391</c:v>
                </c:pt>
                <c:pt idx="118">
                  <c:v>423771.3623530615</c:v>
                </c:pt>
                <c:pt idx="119">
                  <c:v>424800.5164561052</c:v>
                </c:pt>
              </c:numCache>
            </c:numRef>
          </c:yVal>
          <c:smooth val="1"/>
          <c:extLst xmlns:c16r2="http://schemas.microsoft.com/office/drawing/2015/06/chart">
            <c:ext xmlns:c16="http://schemas.microsoft.com/office/drawing/2014/chart" uri="{C3380CC4-5D6E-409C-BE32-E72D297353CC}">
              <c16:uniqueId val="{00000005-FD98-471E-9EB4-8B93BDFFC793}"/>
            </c:ext>
          </c:extLst>
        </c:ser>
        <c:dLbls>
          <c:showLegendKey val="0"/>
          <c:showVal val="0"/>
          <c:showCatName val="0"/>
          <c:showSerName val="0"/>
          <c:showPercent val="0"/>
          <c:showBubbleSize val="0"/>
        </c:dLbls>
        <c:axId val="-1048220864"/>
        <c:axId val="-1048219152"/>
      </c:scatterChart>
      <c:valAx>
        <c:axId val="-1048220864"/>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48219152"/>
        <c:crosses val="autoZero"/>
        <c:crossBetween val="midCat"/>
        <c:majorUnit val="5.0"/>
      </c:valAx>
      <c:valAx>
        <c:axId val="-1048219152"/>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48220864"/>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2">
    <c:autoUpdate val="0"/>
  </c:externalData>
</c:chartSpace>
</file>

<file path=word/charts/chart18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851851851852"/>
          <c:y val="0.027027027027027"/>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MAT-G'!$E$123</c:f>
              <c:strCache>
                <c:ptCount val="1"/>
                <c:pt idx="0">
                  <c:v>SOUD Deaths for 1.25x parameter level</c:v>
                </c:pt>
              </c:strCache>
            </c:strRef>
          </c:tx>
          <c:spPr>
            <a:ln w="76200">
              <a:solidFill>
                <a:schemeClr val="accent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E$3:$E$122</c:f>
              <c:numCache>
                <c:formatCode>General</c:formatCode>
                <c:ptCount val="120"/>
                <c:pt idx="0">
                  <c:v>0.0</c:v>
                </c:pt>
                <c:pt idx="1">
                  <c:v>-1.73502603528375</c:v>
                </c:pt>
                <c:pt idx="2">
                  <c:v>-3.044212089875578</c:v>
                </c:pt>
                <c:pt idx="3">
                  <c:v>-3.977676798154562</c:v>
                </c:pt>
                <c:pt idx="4">
                  <c:v>-4.586250175790292</c:v>
                </c:pt>
                <c:pt idx="5">
                  <c:v>-4.975781270805601</c:v>
                </c:pt>
                <c:pt idx="6">
                  <c:v>-5.308558872641965</c:v>
                </c:pt>
                <c:pt idx="7">
                  <c:v>-5.519987523046566</c:v>
                </c:pt>
                <c:pt idx="8">
                  <c:v>-5.968532219004123</c:v>
                </c:pt>
                <c:pt idx="9">
                  <c:v>-6.598909500940429</c:v>
                </c:pt>
                <c:pt idx="10">
                  <c:v>-7.236580854085465</c:v>
                </c:pt>
                <c:pt idx="11">
                  <c:v>-7.879907884183603</c:v>
                </c:pt>
                <c:pt idx="12">
                  <c:v>-8.52737053538399</c:v>
                </c:pt>
                <c:pt idx="13">
                  <c:v>-9.213523036960818</c:v>
                </c:pt>
                <c:pt idx="14">
                  <c:v>-9.905706481259926</c:v>
                </c:pt>
                <c:pt idx="15">
                  <c:v>-10.60106273796521</c:v>
                </c:pt>
                <c:pt idx="16">
                  <c:v>-11.29723118424467</c:v>
                </c:pt>
                <c:pt idx="17">
                  <c:v>-11.9921930110817</c:v>
                </c:pt>
                <c:pt idx="18">
                  <c:v>-12.68432484727493</c:v>
                </c:pt>
                <c:pt idx="19">
                  <c:v>-13.37245981536497</c:v>
                </c:pt>
                <c:pt idx="20">
                  <c:v>-14.0554581400274</c:v>
                </c:pt>
                <c:pt idx="21">
                  <c:v>-14.73292742209726</c:v>
                </c:pt>
                <c:pt idx="22">
                  <c:v>-15.40446530250613</c:v>
                </c:pt>
                <c:pt idx="23">
                  <c:v>-16.06944062717228</c:v>
                </c:pt>
                <c:pt idx="24">
                  <c:v>-16.7272951545742</c:v>
                </c:pt>
                <c:pt idx="25">
                  <c:v>-17.37753605241996</c:v>
                </c:pt>
                <c:pt idx="26">
                  <c:v>-18.0197902861559</c:v>
                </c:pt>
                <c:pt idx="27">
                  <c:v>-18.65368361317437</c:v>
                </c:pt>
                <c:pt idx="28">
                  <c:v>-19.27888630057878</c:v>
                </c:pt>
                <c:pt idx="29">
                  <c:v>-19.89510952358946</c:v>
                </c:pt>
                <c:pt idx="30">
                  <c:v>-20.50210195349466</c:v>
                </c:pt>
                <c:pt idx="31">
                  <c:v>-21.09964691423718</c:v>
                </c:pt>
                <c:pt idx="32">
                  <c:v>-21.68756003369276</c:v>
                </c:pt>
                <c:pt idx="33">
                  <c:v>-22.26568646248968</c:v>
                </c:pt>
                <c:pt idx="34">
                  <c:v>-22.83389963232338</c:v>
                </c:pt>
                <c:pt idx="35">
                  <c:v>-23.39209889474419</c:v>
                </c:pt>
                <c:pt idx="36">
                  <c:v>-23.9402069853465</c:v>
                </c:pt>
                <c:pt idx="37">
                  <c:v>-24.47816820946271</c:v>
                </c:pt>
                <c:pt idx="38">
                  <c:v>-25.00594677016208</c:v>
                </c:pt>
                <c:pt idx="39">
                  <c:v>-25.52352532509435</c:v>
                </c:pt>
                <c:pt idx="40">
                  <c:v>-26.0309034555979</c:v>
                </c:pt>
                <c:pt idx="41">
                  <c:v>-26.52809632275446</c:v>
                </c:pt>
                <c:pt idx="42">
                  <c:v>-27.0151334152685</c:v>
                </c:pt>
                <c:pt idx="43">
                  <c:v>-27.4920573806156</c:v>
                </c:pt>
                <c:pt idx="44">
                  <c:v>-27.95892293302158</c:v>
                </c:pt>
                <c:pt idx="45">
                  <c:v>-28.41579583272078</c:v>
                </c:pt>
                <c:pt idx="46">
                  <c:v>-28.86275193012488</c:v>
                </c:pt>
                <c:pt idx="47">
                  <c:v>-29.29987627266644</c:v>
                </c:pt>
                <c:pt idx="48">
                  <c:v>-29.72726226793108</c:v>
                </c:pt>
                <c:pt idx="49">
                  <c:v>-30.14501089882588</c:v>
                </c:pt>
                <c:pt idx="50">
                  <c:v>-30.55322998852368</c:v>
                </c:pt>
                <c:pt idx="51">
                  <c:v>-30.95203351217208</c:v>
                </c:pt>
                <c:pt idx="52">
                  <c:v>-31.34154095277022</c:v>
                </c:pt>
                <c:pt idx="53">
                  <c:v>-31.72187669831017</c:v>
                </c:pt>
                <c:pt idx="54">
                  <c:v>-32.09316947792922</c:v>
                </c:pt>
                <c:pt idx="55">
                  <c:v>-32.45555183485485</c:v>
                </c:pt>
                <c:pt idx="56">
                  <c:v>-32.80915963404215</c:v>
                </c:pt>
                <c:pt idx="57">
                  <c:v>-33.1541316025525</c:v>
                </c:pt>
                <c:pt idx="58">
                  <c:v>-33.4906089008163</c:v>
                </c:pt>
                <c:pt idx="59">
                  <c:v>-33.81873472304459</c:v>
                </c:pt>
                <c:pt idx="60">
                  <c:v>-34.1386539251483</c:v>
                </c:pt>
                <c:pt idx="61">
                  <c:v>-34.45051267860686</c:v>
                </c:pt>
                <c:pt idx="62">
                  <c:v>-34.75445814881985</c:v>
                </c:pt>
                <c:pt idx="63">
                  <c:v>-35.05063819654801</c:v>
                </c:pt>
                <c:pt idx="64">
                  <c:v>-35.33920110112525</c:v>
                </c:pt>
                <c:pt idx="65">
                  <c:v>-35.62029530420316</c:v>
                </c:pt>
                <c:pt idx="66">
                  <c:v>-35.8940691728338</c:v>
                </c:pt>
                <c:pt idx="67">
                  <c:v>-36.1606707807792</c:v>
                </c:pt>
                <c:pt idx="68">
                  <c:v>-36.42024770698625</c:v>
                </c:pt>
                <c:pt idx="69">
                  <c:v>-36.67294685021675</c:v>
                </c:pt>
                <c:pt idx="70">
                  <c:v>-36.91891425888205</c:v>
                </c:pt>
                <c:pt idx="71">
                  <c:v>-37.15829497517711</c:v>
                </c:pt>
                <c:pt idx="72">
                  <c:v>-37.39123289266388</c:v>
                </c:pt>
                <c:pt idx="73">
                  <c:v>-37.61787062648177</c:v>
                </c:pt>
                <c:pt idx="74">
                  <c:v>-37.83834939542917</c:v>
                </c:pt>
                <c:pt idx="75">
                  <c:v>-38.0528089151784</c:v>
                </c:pt>
                <c:pt idx="76">
                  <c:v>-38.26138730194155</c:v>
                </c:pt>
                <c:pt idx="77">
                  <c:v>-38.46422098593305</c:v>
                </c:pt>
                <c:pt idx="78">
                  <c:v>-38.66144463400752</c:v>
                </c:pt>
                <c:pt idx="79">
                  <c:v>-38.85319108089598</c:v>
                </c:pt>
                <c:pt idx="80">
                  <c:v>-39.03959126848255</c:v>
                </c:pt>
                <c:pt idx="81">
                  <c:v>-39.22077419259678</c:v>
                </c:pt>
                <c:pt idx="82">
                  <c:v>-39.39686685683449</c:v>
                </c:pt>
                <c:pt idx="83">
                  <c:v>-39.5679942329347</c:v>
                </c:pt>
                <c:pt idx="84">
                  <c:v>-39.7342792272707</c:v>
                </c:pt>
                <c:pt idx="85">
                  <c:v>-39.89584265303981</c:v>
                </c:pt>
                <c:pt idx="86">
                  <c:v>-40.05280320775874</c:v>
                </c:pt>
                <c:pt idx="87">
                  <c:v>-40.20527745569109</c:v>
                </c:pt>
                <c:pt idx="88">
                  <c:v>-40.35337981485782</c:v>
                </c:pt>
                <c:pt idx="89">
                  <c:v>-40.49722254828994</c:v>
                </c:pt>
                <c:pt idx="90">
                  <c:v>-40.63691575923396</c:v>
                </c:pt>
                <c:pt idx="91">
                  <c:v>-40.77256738998876</c:v>
                </c:pt>
                <c:pt idx="92">
                  <c:v>-40.90428322411204</c:v>
                </c:pt>
                <c:pt idx="93">
                  <c:v>-41.03216689173669</c:v>
                </c:pt>
                <c:pt idx="94">
                  <c:v>-41.15631987773767</c:v>
                </c:pt>
                <c:pt idx="95">
                  <c:v>-41.2768415325338</c:v>
                </c:pt>
                <c:pt idx="96">
                  <c:v>-41.39382908529478</c:v>
                </c:pt>
                <c:pt idx="97">
                  <c:v>-41.50737765935704</c:v>
                </c:pt>
                <c:pt idx="98">
                  <c:v>-41.61758028964509</c:v>
                </c:pt>
                <c:pt idx="99">
                  <c:v>-41.7245279419335</c:v>
                </c:pt>
                <c:pt idx="100">
                  <c:v>-41.8283095337609</c:v>
                </c:pt>
                <c:pt idx="101">
                  <c:v>-41.92901195685663</c:v>
                </c:pt>
                <c:pt idx="102">
                  <c:v>-42.02672010091226</c:v>
                </c:pt>
                <c:pt idx="103">
                  <c:v>-42.12151687857038</c:v>
                </c:pt>
                <c:pt idx="104">
                  <c:v>-42.21348325149597</c:v>
                </c:pt>
                <c:pt idx="105">
                  <c:v>-42.30269825740609</c:v>
                </c:pt>
                <c:pt idx="106">
                  <c:v>-42.38923903794218</c:v>
                </c:pt>
                <c:pt idx="107">
                  <c:v>-42.47318086728599</c:v>
                </c:pt>
                <c:pt idx="108">
                  <c:v>-42.55459718140794</c:v>
                </c:pt>
                <c:pt idx="109">
                  <c:v>-42.6335596078604</c:v>
                </c:pt>
                <c:pt idx="110">
                  <c:v>-42.71013799602926</c:v>
                </c:pt>
                <c:pt idx="111">
                  <c:v>-42.78440044776199</c:v>
                </c:pt>
                <c:pt idx="112">
                  <c:v>-42.85641334829644</c:v>
                </c:pt>
                <c:pt idx="113">
                  <c:v>-42.92624139741437</c:v>
                </c:pt>
                <c:pt idx="114">
                  <c:v>-42.99394764077114</c:v>
                </c:pt>
                <c:pt idx="115">
                  <c:v>-43.05959350131985</c:v>
                </c:pt>
                <c:pt idx="116">
                  <c:v>-43.1232388107925</c:v>
                </c:pt>
                <c:pt idx="117">
                  <c:v>-43.18494184117421</c:v>
                </c:pt>
                <c:pt idx="118">
                  <c:v>-43.2447593361289</c:v>
                </c:pt>
                <c:pt idx="119">
                  <c:v>-43.30274654233254</c:v>
                </c:pt>
              </c:numCache>
            </c:numRef>
          </c:yVal>
          <c:smooth val="1"/>
          <c:extLst xmlns:c16r2="http://schemas.microsoft.com/office/drawing/2015/06/chart">
            <c:ext xmlns:c16="http://schemas.microsoft.com/office/drawing/2014/chart" uri="{C3380CC4-5D6E-409C-BE32-E72D297353CC}">
              <c16:uniqueId val="{00000000-E567-4DF7-B360-96F366CD6D50}"/>
            </c:ext>
          </c:extLst>
        </c:ser>
        <c:ser>
          <c:idx val="3"/>
          <c:order val="1"/>
          <c:tx>
            <c:strRef>
              <c:f>'SA-MAT-G'!$N$123</c:f>
              <c:strCache>
                <c:ptCount val="1"/>
                <c:pt idx="0">
                  <c:v>SOUD Deaths for 1x parameter level</c:v>
                </c:pt>
              </c:strCache>
            </c:strRef>
          </c:tx>
          <c:spPr>
            <a:ln w="28575">
              <a:solidFill>
                <a:schemeClr val="accent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N$3:$N$122</c:f>
              <c:numCache>
                <c:formatCode>General</c:formatCode>
                <c:ptCount val="120"/>
                <c:pt idx="0">
                  <c:v>0.0</c:v>
                </c:pt>
                <c:pt idx="1">
                  <c:v>-1.37196019672822</c:v>
                </c:pt>
                <c:pt idx="2">
                  <c:v>-2.397224848656037</c:v>
                </c:pt>
                <c:pt idx="3">
                  <c:v>-3.12313447769286</c:v>
                </c:pt>
                <c:pt idx="4">
                  <c:v>-3.587911448074282</c:v>
                </c:pt>
                <c:pt idx="5">
                  <c:v>-3.890092891611039</c:v>
                </c:pt>
                <c:pt idx="6">
                  <c:v>-4.147158800702726</c:v>
                </c:pt>
                <c:pt idx="7">
                  <c:v>-4.312333883337533</c:v>
                </c:pt>
                <c:pt idx="8">
                  <c:v>-4.733470533521177</c:v>
                </c:pt>
                <c:pt idx="9">
                  <c:v>-5.242367640641647</c:v>
                </c:pt>
                <c:pt idx="10">
                  <c:v>-5.757350556334305</c:v>
                </c:pt>
                <c:pt idx="11">
                  <c:v>-6.277093161770517</c:v>
                </c:pt>
                <c:pt idx="12">
                  <c:v>-6.800364335184648</c:v>
                </c:pt>
                <c:pt idx="13">
                  <c:v>-7.354797969262177</c:v>
                </c:pt>
                <c:pt idx="14">
                  <c:v>-7.914221893124931</c:v>
                </c:pt>
                <c:pt idx="15">
                  <c:v>-8.47632780460192</c:v>
                </c:pt>
                <c:pt idx="16">
                  <c:v>-9.039218499439448</c:v>
                </c:pt>
                <c:pt idx="17">
                  <c:v>-9.601266032336912</c:v>
                </c:pt>
                <c:pt idx="18">
                  <c:v>-10.1611831715717</c:v>
                </c:pt>
                <c:pt idx="19">
                  <c:v>-10.71802586522658</c:v>
                </c:pt>
                <c:pt idx="20">
                  <c:v>-11.27088049112224</c:v>
                </c:pt>
                <c:pt idx="21">
                  <c:v>-11.81953782141386</c:v>
                </c:pt>
                <c:pt idx="22">
                  <c:v>-12.36356110066763</c:v>
                </c:pt>
                <c:pt idx="23">
                  <c:v>-12.9024350349601</c:v>
                </c:pt>
                <c:pt idx="24">
                  <c:v>-13.4357032982747</c:v>
                </c:pt>
                <c:pt idx="25">
                  <c:v>-13.96296220053964</c:v>
                </c:pt>
                <c:pt idx="26">
                  <c:v>-14.48390421956337</c:v>
                </c:pt>
                <c:pt idx="27">
                  <c:v>-14.99822113555795</c:v>
                </c:pt>
                <c:pt idx="28">
                  <c:v>-15.5056406357824</c:v>
                </c:pt>
                <c:pt idx="29">
                  <c:v>-16.0059234550127</c:v>
                </c:pt>
                <c:pt idx="30">
                  <c:v>-16.49886063554293</c:v>
                </c:pt>
                <c:pt idx="31">
                  <c:v>-16.98427129128622</c:v>
                </c:pt>
                <c:pt idx="32">
                  <c:v>-17.46200068498358</c:v>
                </c:pt>
                <c:pt idx="33">
                  <c:v>-17.93191801364205</c:v>
                </c:pt>
                <c:pt idx="34">
                  <c:v>-18.39391559519729</c:v>
                </c:pt>
                <c:pt idx="35">
                  <c:v>-18.84790658446502</c:v>
                </c:pt>
                <c:pt idx="36">
                  <c:v>-19.29382312646376</c:v>
                </c:pt>
                <c:pt idx="37">
                  <c:v>-19.73161490044442</c:v>
                </c:pt>
                <c:pt idx="38">
                  <c:v>-20.16124777630714</c:v>
                </c:pt>
                <c:pt idx="39">
                  <c:v>-20.58270265392394</c:v>
                </c:pt>
                <c:pt idx="40">
                  <c:v>-20.99597423200703</c:v>
                </c:pt>
                <c:pt idx="41">
                  <c:v>-21.40106992642163</c:v>
                </c:pt>
                <c:pt idx="42">
                  <c:v>-21.79800886190637</c:v>
                </c:pt>
                <c:pt idx="43">
                  <c:v>-22.1868209303052</c:v>
                </c:pt>
                <c:pt idx="44">
                  <c:v>-22.56754591029051</c:v>
                </c:pt>
                <c:pt idx="45">
                  <c:v>-22.94023264400168</c:v>
                </c:pt>
                <c:pt idx="46">
                  <c:v>-23.30493826563022</c:v>
                </c:pt>
                <c:pt idx="47">
                  <c:v>-23.66172748047613</c:v>
                </c:pt>
                <c:pt idx="48">
                  <c:v>-24.01067188836473</c:v>
                </c:pt>
                <c:pt idx="49">
                  <c:v>-24.3518493490737</c:v>
                </c:pt>
                <c:pt idx="50">
                  <c:v>-24.68534338763682</c:v>
                </c:pt>
                <c:pt idx="51">
                  <c:v>-25.01124263712518</c:v>
                </c:pt>
                <c:pt idx="52">
                  <c:v>-25.32964031684308</c:v>
                </c:pt>
                <c:pt idx="53">
                  <c:v>-25.6406337436142</c:v>
                </c:pt>
                <c:pt idx="54">
                  <c:v>-25.94432387437842</c:v>
                </c:pt>
                <c:pt idx="55">
                  <c:v>-26.24081487832168</c:v>
                </c:pt>
                <c:pt idx="56">
                  <c:v>-26.53021373687027</c:v>
                </c:pt>
                <c:pt idx="57">
                  <c:v>-26.81262986998804</c:v>
                </c:pt>
                <c:pt idx="58">
                  <c:v>-27.08817478730555</c:v>
                </c:pt>
                <c:pt idx="59">
                  <c:v>-27.35696176268704</c:v>
                </c:pt>
                <c:pt idx="60">
                  <c:v>-27.61910553093294</c:v>
                </c:pt>
                <c:pt idx="61">
                  <c:v>-27.87472200536758</c:v>
                </c:pt>
                <c:pt idx="62">
                  <c:v>-28.12392801515077</c:v>
                </c:pt>
                <c:pt idx="63">
                  <c:v>-28.36684106118395</c:v>
                </c:pt>
                <c:pt idx="64">
                  <c:v>-28.60357908957974</c:v>
                </c:pt>
                <c:pt idx="65">
                  <c:v>-28.83426028168144</c:v>
                </c:pt>
                <c:pt idx="66">
                  <c:v>-29.05900285969419</c:v>
                </c:pt>
                <c:pt idx="67">
                  <c:v>-29.2779249070358</c:v>
                </c:pt>
                <c:pt idx="68">
                  <c:v>-29.49114420254712</c:v>
                </c:pt>
                <c:pt idx="69">
                  <c:v>-29.69877806776753</c:v>
                </c:pt>
                <c:pt idx="70">
                  <c:v>-29.90094322650805</c:v>
                </c:pt>
                <c:pt idx="71">
                  <c:v>-30.09775567599138</c:v>
                </c:pt>
                <c:pt idx="72">
                  <c:v>-30.28933056888916</c:v>
                </c:pt>
                <c:pt idx="73">
                  <c:v>-30.47578210558622</c:v>
                </c:pt>
                <c:pt idx="74">
                  <c:v>-30.65722343607251</c:v>
                </c:pt>
                <c:pt idx="75">
                  <c:v>-30.83376657086678</c:v>
                </c:pt>
                <c:pt idx="76">
                  <c:v>-31.00552230042688</c:v>
                </c:pt>
                <c:pt idx="77">
                  <c:v>-31.17260012251861</c:v>
                </c:pt>
                <c:pt idx="78">
                  <c:v>-31.33510817704314</c:v>
                </c:pt>
                <c:pt idx="79">
                  <c:v>-31.49315318786741</c:v>
                </c:pt>
                <c:pt idx="80">
                  <c:v>-31.64684041119383</c:v>
                </c:pt>
                <c:pt idx="81">
                  <c:v>-31.79627359006328</c:v>
                </c:pt>
                <c:pt idx="82">
                  <c:v>-31.94155491458641</c:v>
                </c:pt>
                <c:pt idx="83">
                  <c:v>-32.08278498752997</c:v>
                </c:pt>
                <c:pt idx="84">
                  <c:v>-32.22006279490044</c:v>
                </c:pt>
                <c:pt idx="85">
                  <c:v>-32.35348568118899</c:v>
                </c:pt>
                <c:pt idx="86">
                  <c:v>-32.4831493289632</c:v>
                </c:pt>
                <c:pt idx="87">
                  <c:v>-32.60914774249572</c:v>
                </c:pt>
                <c:pt idx="88">
                  <c:v>-32.7315732351625</c:v>
                </c:pt>
                <c:pt idx="89">
                  <c:v>-32.85051642032802</c:v>
                </c:pt>
                <c:pt idx="90">
                  <c:v>-32.96606620547273</c:v>
                </c:pt>
                <c:pt idx="91">
                  <c:v>-33.07830978932157</c:v>
                </c:pt>
                <c:pt idx="92">
                  <c:v>-33.18733266175506</c:v>
                </c:pt>
                <c:pt idx="93">
                  <c:v>-33.29321860628056</c:v>
                </c:pt>
                <c:pt idx="94">
                  <c:v>-33.39604970487501</c:v>
                </c:pt>
                <c:pt idx="95">
                  <c:v>-33.49590634500612</c:v>
                </c:pt>
                <c:pt idx="96">
                  <c:v>-33.59286722865472</c:v>
                </c:pt>
                <c:pt idx="97">
                  <c:v>-33.68700938317691</c:v>
                </c:pt>
                <c:pt idx="98">
                  <c:v>-33.77840817384232</c:v>
                </c:pt>
                <c:pt idx="99">
                  <c:v>-33.86713731790884</c:v>
                </c:pt>
                <c:pt idx="100">
                  <c:v>-33.95326890009017</c:v>
                </c:pt>
                <c:pt idx="101">
                  <c:v>-34.0368733892911</c:v>
                </c:pt>
                <c:pt idx="102">
                  <c:v>-34.11801965648435</c:v>
                </c:pt>
                <c:pt idx="103">
                  <c:v>-34.19677499361817</c:v>
                </c:pt>
                <c:pt idx="104">
                  <c:v>-34.2732051334474</c:v>
                </c:pt>
                <c:pt idx="105">
                  <c:v>-34.3473742701854</c:v>
                </c:pt>
                <c:pt idx="106">
                  <c:v>-34.41934508088625</c:v>
                </c:pt>
                <c:pt idx="107">
                  <c:v>-34.48917874746867</c:v>
                </c:pt>
                <c:pt idx="108">
                  <c:v>-34.55693497929411</c:v>
                </c:pt>
                <c:pt idx="109">
                  <c:v>-34.62267203623732</c:v>
                </c:pt>
                <c:pt idx="110">
                  <c:v>-34.68644675215425</c:v>
                </c:pt>
                <c:pt idx="111">
                  <c:v>-34.74831455870842</c:v>
                </c:pt>
                <c:pt idx="112">
                  <c:v>-34.80832950946913</c:v>
                </c:pt>
                <c:pt idx="113">
                  <c:v>-34.86654430423973</c:v>
                </c:pt>
                <c:pt idx="114">
                  <c:v>-34.92301031355568</c:v>
                </c:pt>
                <c:pt idx="115">
                  <c:v>-34.97777760330185</c:v>
                </c:pt>
                <c:pt idx="116">
                  <c:v>-35.03089495940849</c:v>
                </c:pt>
                <c:pt idx="117">
                  <c:v>-35.08240991257508</c:v>
                </c:pt>
                <c:pt idx="118">
                  <c:v>-35.13236876299001</c:v>
                </c:pt>
                <c:pt idx="119">
                  <c:v>-35.18081660500484</c:v>
                </c:pt>
              </c:numCache>
            </c:numRef>
          </c:yVal>
          <c:smooth val="1"/>
          <c:extLst xmlns:c16r2="http://schemas.microsoft.com/office/drawing/2015/06/chart">
            <c:ext xmlns:c16="http://schemas.microsoft.com/office/drawing/2014/chart" uri="{C3380CC4-5D6E-409C-BE32-E72D297353CC}">
              <c16:uniqueId val="{00000001-E567-4DF7-B360-96F366CD6D50}"/>
            </c:ext>
          </c:extLst>
        </c:ser>
        <c:ser>
          <c:idx val="0"/>
          <c:order val="2"/>
          <c:tx>
            <c:strRef>
              <c:f>'SA-MAT-G'!$W$123</c:f>
              <c:strCache>
                <c:ptCount val="1"/>
                <c:pt idx="0">
                  <c:v>SOUD Deaths for 0.75x parameter level</c:v>
                </c:pt>
              </c:strCache>
            </c:strRef>
          </c:tx>
          <c:spPr>
            <a:ln w="6350">
              <a:solidFill>
                <a:schemeClr val="accent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W$3:$W$122</c:f>
              <c:numCache>
                <c:formatCode>General</c:formatCode>
                <c:ptCount val="120"/>
                <c:pt idx="0">
                  <c:v>0.0</c:v>
                </c:pt>
                <c:pt idx="1">
                  <c:v>-1.014873367569316</c:v>
                </c:pt>
                <c:pt idx="2">
                  <c:v>-1.769007718604052</c:v>
                </c:pt>
                <c:pt idx="3">
                  <c:v>-2.297788939892848</c:v>
                </c:pt>
                <c:pt idx="4">
                  <c:v>-2.629798694299734</c:v>
                </c:pt>
                <c:pt idx="5">
                  <c:v>-2.856340435577712</c:v>
                </c:pt>
                <c:pt idx="6">
                  <c:v>-3.036297089421237</c:v>
                </c:pt>
                <c:pt idx="7">
                  <c:v>-3.15715966917121</c:v>
                </c:pt>
                <c:pt idx="8">
                  <c:v>-3.51975298059665</c:v>
                </c:pt>
                <c:pt idx="9">
                  <c:v>-3.904846875882663</c:v>
                </c:pt>
                <c:pt idx="10">
                  <c:v>-4.29469558422038</c:v>
                </c:pt>
                <c:pt idx="11">
                  <c:v>-4.688293018606873</c:v>
                </c:pt>
                <c:pt idx="12">
                  <c:v>-5.084704573483668</c:v>
                </c:pt>
                <c:pt idx="13">
                  <c:v>-5.504648583481843</c:v>
                </c:pt>
                <c:pt idx="14">
                  <c:v>-5.928458576281765</c:v>
                </c:pt>
                <c:pt idx="15">
                  <c:v>-6.354393715076662</c:v>
                </c:pt>
                <c:pt idx="16">
                  <c:v>-6.781021424855998</c:v>
                </c:pt>
                <c:pt idx="17">
                  <c:v>-7.207111041393636</c:v>
                </c:pt>
                <c:pt idx="18">
                  <c:v>-7.631717928450575</c:v>
                </c:pt>
                <c:pt idx="19">
                  <c:v>-8.054103151663685</c:v>
                </c:pt>
                <c:pt idx="20">
                  <c:v>-8.473590765377412</c:v>
                </c:pt>
                <c:pt idx="21">
                  <c:v>-8.89010251567324</c:v>
                </c:pt>
                <c:pt idx="22">
                  <c:v>-9.30322459213503</c:v>
                </c:pt>
                <c:pt idx="23">
                  <c:v>-9.712562722159118</c:v>
                </c:pt>
                <c:pt idx="24">
                  <c:v>-10.117767333158</c:v>
                </c:pt>
                <c:pt idx="25">
                  <c:v>-10.51852855677996</c:v>
                </c:pt>
                <c:pt idx="26">
                  <c:v>-10.91460889401903</c:v>
                </c:pt>
                <c:pt idx="27">
                  <c:v>-11.305770514534</c:v>
                </c:pt>
                <c:pt idx="28">
                  <c:v>-11.69180275140791</c:v>
                </c:pt>
                <c:pt idx="29">
                  <c:v>-12.07251995553784</c:v>
                </c:pt>
                <c:pt idx="30">
                  <c:v>-12.44775943871334</c:v>
                </c:pt>
                <c:pt idx="31">
                  <c:v>-12.8173798474158</c:v>
                </c:pt>
                <c:pt idx="32">
                  <c:v>-13.1812596261688</c:v>
                </c:pt>
                <c:pt idx="33">
                  <c:v>-13.53929542443259</c:v>
                </c:pt>
                <c:pt idx="34">
                  <c:v>-13.89140160316963</c:v>
                </c:pt>
                <c:pt idx="35">
                  <c:v>-14.23750822519098</c:v>
                </c:pt>
                <c:pt idx="36">
                  <c:v>-14.57755980695001</c:v>
                </c:pt>
                <c:pt idx="37">
                  <c:v>-14.9115142233672</c:v>
                </c:pt>
                <c:pt idx="38">
                  <c:v>-15.23934169583492</c:v>
                </c:pt>
                <c:pt idx="39">
                  <c:v>-15.56102391727091</c:v>
                </c:pt>
                <c:pt idx="40">
                  <c:v>-15.87655312410047</c:v>
                </c:pt>
                <c:pt idx="41">
                  <c:v>-16.18593128027902</c:v>
                </c:pt>
                <c:pt idx="42">
                  <c:v>-16.48916931626616</c:v>
                </c:pt>
                <c:pt idx="43">
                  <c:v>-16.78628641782757</c:v>
                </c:pt>
                <c:pt idx="44">
                  <c:v>-17.07730936099063</c:v>
                </c:pt>
                <c:pt idx="45">
                  <c:v>-17.36227188949801</c:v>
                </c:pt>
                <c:pt idx="46">
                  <c:v>-17.64121413132484</c:v>
                </c:pt>
                <c:pt idx="47">
                  <c:v>-17.91418205326134</c:v>
                </c:pt>
                <c:pt idx="48">
                  <c:v>-18.18122694825524</c:v>
                </c:pt>
                <c:pt idx="49">
                  <c:v>-18.44240495453908</c:v>
                </c:pt>
                <c:pt idx="50">
                  <c:v>-18.69777660470124</c:v>
                </c:pt>
                <c:pt idx="51">
                  <c:v>-18.94740640290692</c:v>
                </c:pt>
                <c:pt idx="52">
                  <c:v>-19.19136242873342</c:v>
                </c:pt>
                <c:pt idx="53">
                  <c:v>-19.4297159658812</c:v>
                </c:pt>
                <c:pt idx="54">
                  <c:v>-19.66254115443409</c:v>
                </c:pt>
                <c:pt idx="55">
                  <c:v>-19.8899146653388</c:v>
                </c:pt>
                <c:pt idx="56">
                  <c:v>-20.11191539585974</c:v>
                </c:pt>
                <c:pt idx="57">
                  <c:v>-20.32862418484406</c:v>
                </c:pt>
                <c:pt idx="58">
                  <c:v>-20.54012354669137</c:v>
                </c:pt>
                <c:pt idx="59">
                  <c:v>-20.74649742299341</c:v>
                </c:pt>
                <c:pt idx="60">
                  <c:v>-20.94783095086505</c:v>
                </c:pt>
                <c:pt idx="61">
                  <c:v>-21.14421024703102</c:v>
                </c:pt>
                <c:pt idx="62">
                  <c:v>-21.33572220679928</c:v>
                </c:pt>
                <c:pt idx="63">
                  <c:v>-21.52245431708261</c:v>
                </c:pt>
                <c:pt idx="64">
                  <c:v>-21.70449448268205</c:v>
                </c:pt>
                <c:pt idx="65">
                  <c:v>-21.88193086508709</c:v>
                </c:pt>
                <c:pt idx="66">
                  <c:v>-22.05485173308072</c:v>
                </c:pt>
                <c:pt idx="67">
                  <c:v>-22.22334532448338</c:v>
                </c:pt>
                <c:pt idx="68">
                  <c:v>-22.38749971839131</c:v>
                </c:pt>
                <c:pt idx="69">
                  <c:v>-22.54740271731271</c:v>
                </c:pt>
                <c:pt idx="70">
                  <c:v>-22.70314173861993</c:v>
                </c:pt>
                <c:pt idx="71">
                  <c:v>-22.85480371478647</c:v>
                </c:pt>
                <c:pt idx="72">
                  <c:v>-23.00247500187713</c:v>
                </c:pt>
                <c:pt idx="73">
                  <c:v>-23.1462412958201</c:v>
                </c:pt>
                <c:pt idx="74">
                  <c:v>-23.28618755598188</c:v>
                </c:pt>
                <c:pt idx="75">
                  <c:v>-23.4223979356171</c:v>
                </c:pt>
                <c:pt idx="76">
                  <c:v>-23.55495571877058</c:v>
                </c:pt>
                <c:pt idx="77">
                  <c:v>-23.68394326324135</c:v>
                </c:pt>
                <c:pt idx="78">
                  <c:v>-23.80944194923175</c:v>
                </c:pt>
                <c:pt idx="79">
                  <c:v>-23.93153213332488</c:v>
                </c:pt>
                <c:pt idx="80">
                  <c:v>-24.05029310747127</c:v>
                </c:pt>
                <c:pt idx="81">
                  <c:v>-24.16580306263807</c:v>
                </c:pt>
                <c:pt idx="82">
                  <c:v>-24.27813905685575</c:v>
                </c:pt>
                <c:pt idx="83">
                  <c:v>-24.38737698734707</c:v>
                </c:pt>
                <c:pt idx="84">
                  <c:v>-24.49359156649088</c:v>
                </c:pt>
                <c:pt idx="85">
                  <c:v>-24.59685630135532</c:v>
                </c:pt>
                <c:pt idx="86">
                  <c:v>-24.6972434765655</c:v>
                </c:pt>
                <c:pt idx="87">
                  <c:v>-24.79482414027589</c:v>
                </c:pt>
                <c:pt idx="88">
                  <c:v>-24.8896680930349</c:v>
                </c:pt>
                <c:pt idx="89">
                  <c:v>-24.98184387933808</c:v>
                </c:pt>
                <c:pt idx="90">
                  <c:v>-25.07141878167904</c:v>
                </c:pt>
                <c:pt idx="91">
                  <c:v>-25.15845881691799</c:v>
                </c:pt>
                <c:pt idx="92">
                  <c:v>-25.24302873479537</c:v>
                </c:pt>
                <c:pt idx="93">
                  <c:v>-25.32519201843725</c:v>
                </c:pt>
                <c:pt idx="94">
                  <c:v>-25.40501088668761</c:v>
                </c:pt>
                <c:pt idx="95">
                  <c:v>-25.48254629814176</c:v>
                </c:pt>
                <c:pt idx="96">
                  <c:v>-25.5578579567344</c:v>
                </c:pt>
                <c:pt idx="97">
                  <c:v>-25.63100431875477</c:v>
                </c:pt>
                <c:pt idx="98">
                  <c:v>-25.70204260118551</c:v>
                </c:pt>
                <c:pt idx="99">
                  <c:v>-25.77102879123341</c:v>
                </c:pt>
                <c:pt idx="100">
                  <c:v>-25.83801765695803</c:v>
                </c:pt>
                <c:pt idx="101">
                  <c:v>-25.90306275889911</c:v>
                </c:pt>
                <c:pt idx="102">
                  <c:v>-25.96621646260705</c:v>
                </c:pt>
                <c:pt idx="103">
                  <c:v>-26.02752995198976</c:v>
                </c:pt>
                <c:pt idx="104">
                  <c:v>-26.08705324339383</c:v>
                </c:pt>
                <c:pt idx="105">
                  <c:v>-26.14483520034566</c:v>
                </c:pt>
                <c:pt idx="106">
                  <c:v>-26.20092354887936</c:v>
                </c:pt>
                <c:pt idx="107">
                  <c:v>-26.25536489338074</c:v>
                </c:pt>
                <c:pt idx="108">
                  <c:v>-26.30820473289182</c:v>
                </c:pt>
                <c:pt idx="109">
                  <c:v>-26.35948747781076</c:v>
                </c:pt>
                <c:pt idx="110">
                  <c:v>-26.4092564669349</c:v>
                </c:pt>
                <c:pt idx="111">
                  <c:v>-26.4575539847933</c:v>
                </c:pt>
                <c:pt idx="112">
                  <c:v>-26.50442127922765</c:v>
                </c:pt>
                <c:pt idx="113">
                  <c:v>-26.54989857916619</c:v>
                </c:pt>
                <c:pt idx="114">
                  <c:v>-26.59402511255898</c:v>
                </c:pt>
                <c:pt idx="115">
                  <c:v>-26.63683912443182</c:v>
                </c:pt>
                <c:pt idx="116">
                  <c:v>-26.67837789502203</c:v>
                </c:pt>
                <c:pt idx="117">
                  <c:v>-26.71867775796445</c:v>
                </c:pt>
                <c:pt idx="118">
                  <c:v>-26.75777411849708</c:v>
                </c:pt>
                <c:pt idx="119">
                  <c:v>-26.79570147165895</c:v>
                </c:pt>
              </c:numCache>
            </c:numRef>
          </c:yVal>
          <c:smooth val="1"/>
          <c:extLst xmlns:c16r2="http://schemas.microsoft.com/office/drawing/2015/06/chart">
            <c:ext xmlns:c16="http://schemas.microsoft.com/office/drawing/2014/chart" uri="{C3380CC4-5D6E-409C-BE32-E72D297353CC}">
              <c16:uniqueId val="{00000002-E567-4DF7-B360-96F366CD6D50}"/>
            </c:ext>
          </c:extLst>
        </c:ser>
        <c:ser>
          <c:idx val="7"/>
          <c:order val="3"/>
          <c:tx>
            <c:strRef>
              <c:f>'SA-MAT-G'!$F$123</c:f>
              <c:strCache>
                <c:ptCount val="1"/>
                <c:pt idx="0">
                  <c:v>SHUD Deaths for 1.25x parameter level</c:v>
                </c:pt>
              </c:strCache>
            </c:strRef>
          </c:tx>
          <c:spPr>
            <a:ln w="76200">
              <a:solidFill>
                <a:schemeClr val="accent2"/>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F$3:$F$122</c:f>
              <c:numCache>
                <c:formatCode>General</c:formatCode>
                <c:ptCount val="120"/>
                <c:pt idx="0">
                  <c:v>0.0</c:v>
                </c:pt>
                <c:pt idx="1">
                  <c:v>-9.235264680639485</c:v>
                </c:pt>
                <c:pt idx="2">
                  <c:v>-17.31868181500613</c:v>
                </c:pt>
                <c:pt idx="3">
                  <c:v>-24.48677009569128</c:v>
                </c:pt>
                <c:pt idx="4">
                  <c:v>-30.92173255394878</c:v>
                </c:pt>
                <c:pt idx="5">
                  <c:v>-36.68268621303609</c:v>
                </c:pt>
                <c:pt idx="6">
                  <c:v>-41.7136331460717</c:v>
                </c:pt>
                <c:pt idx="7">
                  <c:v>-46.23673355921724</c:v>
                </c:pt>
                <c:pt idx="8">
                  <c:v>-49.87228733499445</c:v>
                </c:pt>
                <c:pt idx="9">
                  <c:v>-52.82417521418496</c:v>
                </c:pt>
                <c:pt idx="10">
                  <c:v>-55.38815695675407</c:v>
                </c:pt>
                <c:pt idx="11">
                  <c:v>-57.6270229421619</c:v>
                </c:pt>
                <c:pt idx="12">
                  <c:v>-59.59236688618043</c:v>
                </c:pt>
                <c:pt idx="13">
                  <c:v>-61.27761663539987</c:v>
                </c:pt>
                <c:pt idx="14">
                  <c:v>-62.76145037014548</c:v>
                </c:pt>
                <c:pt idx="15">
                  <c:v>-64.07534125834957</c:v>
                </c:pt>
                <c:pt idx="16">
                  <c:v>-65.24523669474197</c:v>
                </c:pt>
                <c:pt idx="17">
                  <c:v>-66.29270093423351</c:v>
                </c:pt>
                <c:pt idx="18">
                  <c:v>-67.23556911292525</c:v>
                </c:pt>
                <c:pt idx="19">
                  <c:v>-68.08845425949328</c:v>
                </c:pt>
                <c:pt idx="20">
                  <c:v>-68.86381049205895</c:v>
                </c:pt>
                <c:pt idx="21">
                  <c:v>-69.57133856843802</c:v>
                </c:pt>
                <c:pt idx="22">
                  <c:v>-70.2194018459253</c:v>
                </c:pt>
                <c:pt idx="23">
                  <c:v>-70.81548282429569</c:v>
                </c:pt>
                <c:pt idx="24">
                  <c:v>-71.36600755133008</c:v>
                </c:pt>
                <c:pt idx="25">
                  <c:v>-71.87652359291314</c:v>
                </c:pt>
                <c:pt idx="26">
                  <c:v>-72.35176214649408</c:v>
                </c:pt>
                <c:pt idx="27">
                  <c:v>-72.79591534484457</c:v>
                </c:pt>
                <c:pt idx="28">
                  <c:v>-73.21266311549702</c:v>
                </c:pt>
                <c:pt idx="29">
                  <c:v>-73.60525166740135</c:v>
                </c:pt>
                <c:pt idx="30">
                  <c:v>-73.97655829258827</c:v>
                </c:pt>
                <c:pt idx="31">
                  <c:v>-74.32914446056733</c:v>
                </c:pt>
                <c:pt idx="32">
                  <c:v>-74.66529937561631</c:v>
                </c:pt>
                <c:pt idx="33">
                  <c:v>-74.9870769322134</c:v>
                </c:pt>
                <c:pt idx="34">
                  <c:v>-75.29632473362775</c:v>
                </c:pt>
                <c:pt idx="35">
                  <c:v>-75.59471001395521</c:v>
                </c:pt>
                <c:pt idx="36">
                  <c:v>-75.88374176849705</c:v>
                </c:pt>
                <c:pt idx="37">
                  <c:v>-76.16478881214896</c:v>
                </c:pt>
                <c:pt idx="38">
                  <c:v>-76.439095084053</c:v>
                </c:pt>
                <c:pt idx="39">
                  <c:v>-76.70779255070845</c:v>
                </c:pt>
                <c:pt idx="40">
                  <c:v>-76.97191252276525</c:v>
                </c:pt>
                <c:pt idx="41">
                  <c:v>-77.23239531565115</c:v>
                </c:pt>
                <c:pt idx="42">
                  <c:v>-77.49009863611813</c:v>
                </c:pt>
                <c:pt idx="43">
                  <c:v>-77.74580490982926</c:v>
                </c:pt>
                <c:pt idx="44">
                  <c:v>-78.00022772395344</c:v>
                </c:pt>
                <c:pt idx="45">
                  <c:v>-78.25401752654034</c:v>
                </c:pt>
                <c:pt idx="46">
                  <c:v>-78.50776670057557</c:v>
                </c:pt>
                <c:pt idx="47">
                  <c:v>-78.76201410469618</c:v>
                </c:pt>
                <c:pt idx="48">
                  <c:v>-79.0172491620451</c:v>
                </c:pt>
                <c:pt idx="49">
                  <c:v>-79.27391556197143</c:v>
                </c:pt>
                <c:pt idx="50">
                  <c:v>-79.5324146262703</c:v>
                </c:pt>
                <c:pt idx="51">
                  <c:v>-79.7931083838071</c:v>
                </c:pt>
                <c:pt idx="52">
                  <c:v>-80.05632238974104</c:v>
                </c:pt>
                <c:pt idx="53">
                  <c:v>-80.32234832025723</c:v>
                </c:pt>
                <c:pt idx="54">
                  <c:v>-80.59144636812468</c:v>
                </c:pt>
                <c:pt idx="55">
                  <c:v>-80.86384746056645</c:v>
                </c:pt>
                <c:pt idx="56">
                  <c:v>-81.13975531771165</c:v>
                </c:pt>
                <c:pt idx="57">
                  <c:v>-81.41934836712355</c:v>
                </c:pt>
                <c:pt idx="58">
                  <c:v>-81.70278152775202</c:v>
                </c:pt>
                <c:pt idx="59">
                  <c:v>-81.9901878748165</c:v>
                </c:pt>
                <c:pt idx="60">
                  <c:v>-82.28168019558541</c:v>
                </c:pt>
                <c:pt idx="61">
                  <c:v>-82.57735244483278</c:v>
                </c:pt>
                <c:pt idx="62">
                  <c:v>-82.87728110763537</c:v>
                </c:pt>
                <c:pt idx="63">
                  <c:v>-83.18152647636216</c:v>
                </c:pt>
                <c:pt idx="64">
                  <c:v>-83.4901338479195</c:v>
                </c:pt>
                <c:pt idx="65">
                  <c:v>-83.80313464674914</c:v>
                </c:pt>
                <c:pt idx="66">
                  <c:v>-84.12054747848026</c:v>
                </c:pt>
                <c:pt idx="67">
                  <c:v>-84.44237911874781</c:v>
                </c:pt>
                <c:pt idx="68">
                  <c:v>-84.7686254412403</c:v>
                </c:pt>
                <c:pt idx="69">
                  <c:v>-85.09927228876063</c:v>
                </c:pt>
                <c:pt idx="70">
                  <c:v>-85.43429629072892</c:v>
                </c:pt>
                <c:pt idx="71">
                  <c:v>-85.7736656303385</c:v>
                </c:pt>
                <c:pt idx="72">
                  <c:v>-86.11734076432444</c:v>
                </c:pt>
                <c:pt idx="73">
                  <c:v>-86.46527509810806</c:v>
                </c:pt>
                <c:pt idx="74">
                  <c:v>-86.81741561888357</c:v>
                </c:pt>
                <c:pt idx="75">
                  <c:v>-87.17370348907343</c:v>
                </c:pt>
                <c:pt idx="76">
                  <c:v>-87.53407460238675</c:v>
                </c:pt>
                <c:pt idx="77">
                  <c:v>-87.89846010462321</c:v>
                </c:pt>
                <c:pt idx="78">
                  <c:v>-88.26678688120573</c:v>
                </c:pt>
                <c:pt idx="79">
                  <c:v>-88.6389780133069</c:v>
                </c:pt>
                <c:pt idx="80">
                  <c:v>-89.0149532043779</c:v>
                </c:pt>
                <c:pt idx="81">
                  <c:v>-89.3946291786922</c:v>
                </c:pt>
                <c:pt idx="82">
                  <c:v>-89.77792005353785</c:v>
                </c:pt>
                <c:pt idx="83">
                  <c:v>-90.16473768650825</c:v>
                </c:pt>
                <c:pt idx="84">
                  <c:v>-90.5549919993188</c:v>
                </c:pt>
                <c:pt idx="85">
                  <c:v>-90.94859127946911</c:v>
                </c:pt>
                <c:pt idx="86">
                  <c:v>-91.3454424610274</c:v>
                </c:pt>
                <c:pt idx="87">
                  <c:v>-91.74545138571076</c:v>
                </c:pt>
                <c:pt idx="88">
                  <c:v>-92.1485230454036</c:v>
                </c:pt>
                <c:pt idx="89">
                  <c:v>-92.55456180717105</c:v>
                </c:pt>
                <c:pt idx="90">
                  <c:v>-92.96347162179464</c:v>
                </c:pt>
                <c:pt idx="91">
                  <c:v>-93.375156216767</c:v>
                </c:pt>
                <c:pt idx="92">
                  <c:v>-93.78951927467616</c:v>
                </c:pt>
                <c:pt idx="93">
                  <c:v>-94.2064645978082</c:v>
                </c:pt>
                <c:pt idx="94">
                  <c:v>-94.62589625981605</c:v>
                </c:pt>
                <c:pt idx="95">
                  <c:v>-95.0477187451984</c:v>
                </c:pt>
                <c:pt idx="96">
                  <c:v>-95.47183707731588</c:v>
                </c:pt>
                <c:pt idx="97">
                  <c:v>-95.89815693565828</c:v>
                </c:pt>
                <c:pt idx="98">
                  <c:v>-96.32658476299025</c:v>
                </c:pt>
                <c:pt idx="99">
                  <c:v>-96.75702786300071</c:v>
                </c:pt>
                <c:pt idx="100">
                  <c:v>-97.18939448905075</c:v>
                </c:pt>
                <c:pt idx="101">
                  <c:v>-97.62359392455119</c:v>
                </c:pt>
                <c:pt idx="102">
                  <c:v>-98.05953655551923</c:v>
                </c:pt>
                <c:pt idx="103">
                  <c:v>-98.4971339357817</c:v>
                </c:pt>
                <c:pt idx="104">
                  <c:v>-98.93629884530866</c:v>
                </c:pt>
                <c:pt idx="105">
                  <c:v>-99.37694534211874</c:v>
                </c:pt>
                <c:pt idx="106">
                  <c:v>-99.81898880816894</c:v>
                </c:pt>
                <c:pt idx="107">
                  <c:v>-100.262345989619</c:v>
                </c:pt>
                <c:pt idx="108">
                  <c:v>-100.706935031848</c:v>
                </c:pt>
                <c:pt idx="109">
                  <c:v>-101.152675509586</c:v>
                </c:pt>
                <c:pt idx="110">
                  <c:v>-101.599488452472</c:v>
                </c:pt>
                <c:pt idx="111">
                  <c:v>-102.047296366361</c:v>
                </c:pt>
                <c:pt idx="112">
                  <c:v>-102.4960232506808</c:v>
                </c:pt>
                <c:pt idx="113">
                  <c:v>-102.9455946121123</c:v>
                </c:pt>
                <c:pt idx="114">
                  <c:v>-103.3959374748547</c:v>
                </c:pt>
                <c:pt idx="115">
                  <c:v>-103.8469803877282</c:v>
                </c:pt>
                <c:pt idx="116">
                  <c:v>-104.2986534283471</c:v>
                </c:pt>
                <c:pt idx="117">
                  <c:v>-104.7508882045745</c:v>
                </c:pt>
                <c:pt idx="118">
                  <c:v>-105.2036178534835</c:v>
                </c:pt>
                <c:pt idx="119">
                  <c:v>-105.6567770380003</c:v>
                </c:pt>
              </c:numCache>
            </c:numRef>
          </c:yVal>
          <c:smooth val="1"/>
          <c:extLst xmlns:c16r2="http://schemas.microsoft.com/office/drawing/2015/06/chart">
            <c:ext xmlns:c16="http://schemas.microsoft.com/office/drawing/2014/chart" uri="{C3380CC4-5D6E-409C-BE32-E72D297353CC}">
              <c16:uniqueId val="{00000003-E567-4DF7-B360-96F366CD6D50}"/>
            </c:ext>
          </c:extLst>
        </c:ser>
        <c:ser>
          <c:idx val="4"/>
          <c:order val="4"/>
          <c:tx>
            <c:strRef>
              <c:f>'SA-MAT-G'!$O$123</c:f>
              <c:strCache>
                <c:ptCount val="1"/>
                <c:pt idx="0">
                  <c:v>SHUD Deaths for 1x parameter level</c:v>
                </c:pt>
              </c:strCache>
            </c:strRef>
          </c:tx>
          <c:spPr>
            <a:ln w="38100">
              <a:solidFill>
                <a:schemeClr val="accent2"/>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O$3:$O$122</c:f>
              <c:numCache>
                <c:formatCode>General</c:formatCode>
                <c:ptCount val="120"/>
                <c:pt idx="0">
                  <c:v>0.0</c:v>
                </c:pt>
                <c:pt idx="1">
                  <c:v>-9.26369735801523</c:v>
                </c:pt>
                <c:pt idx="2">
                  <c:v>-17.38514739873778</c:v>
                </c:pt>
                <c:pt idx="3">
                  <c:v>-24.59069654757628</c:v>
                </c:pt>
                <c:pt idx="4">
                  <c:v>-31.06588350104898</c:v>
                </c:pt>
                <c:pt idx="5">
                  <c:v>-36.84572984714823</c:v>
                </c:pt>
                <c:pt idx="6">
                  <c:v>-41.89570938127954</c:v>
                </c:pt>
                <c:pt idx="7">
                  <c:v>-46.42425470883295</c:v>
                </c:pt>
                <c:pt idx="8">
                  <c:v>-49.96644111348304</c:v>
                </c:pt>
                <c:pt idx="9">
                  <c:v>-52.91783169769969</c:v>
                </c:pt>
                <c:pt idx="10">
                  <c:v>-55.48128368426584</c:v>
                </c:pt>
                <c:pt idx="11">
                  <c:v>-57.7195898323008</c:v>
                </c:pt>
                <c:pt idx="12">
                  <c:v>-59.68434678153339</c:v>
                </c:pt>
                <c:pt idx="13">
                  <c:v>-61.36897699555274</c:v>
                </c:pt>
                <c:pt idx="14">
                  <c:v>-62.85222939577032</c:v>
                </c:pt>
                <c:pt idx="15">
                  <c:v>-64.16559371701108</c:v>
                </c:pt>
                <c:pt idx="16">
                  <c:v>-65.33501640376538</c:v>
                </c:pt>
                <c:pt idx="17">
                  <c:v>-66.38206735793761</c:v>
                </c:pt>
                <c:pt idx="18">
                  <c:v>-67.32454590225021</c:v>
                </c:pt>
                <c:pt idx="19">
                  <c:v>-68.17706840172214</c:v>
                </c:pt>
                <c:pt idx="20">
                  <c:v>-68.95206887381077</c:v>
                </c:pt>
                <c:pt idx="21">
                  <c:v>-69.65908047066449</c:v>
                </c:pt>
                <c:pt idx="22">
                  <c:v>-70.30663896910786</c:v>
                </c:pt>
                <c:pt idx="23">
                  <c:v>-70.9022324913071</c:v>
                </c:pt>
                <c:pt idx="24">
                  <c:v>-71.45229233499518</c:v>
                </c:pt>
                <c:pt idx="25">
                  <c:v>-71.96237143901658</c:v>
                </c:pt>
                <c:pt idx="26">
                  <c:v>-72.4372064281081</c:v>
                </c:pt>
                <c:pt idx="27">
                  <c:v>-72.88099501303338</c:v>
                </c:pt>
                <c:pt idx="28">
                  <c:v>-73.2974227396165</c:v>
                </c:pt>
                <c:pt idx="29">
                  <c:v>-73.6897414143349</c:v>
                </c:pt>
                <c:pt idx="30">
                  <c:v>-74.06083389126283</c:v>
                </c:pt>
                <c:pt idx="31">
                  <c:v>-74.4132670701604</c:v>
                </c:pt>
                <c:pt idx="32">
                  <c:v>-74.74933550232085</c:v>
                </c:pt>
                <c:pt idx="33">
                  <c:v>-75.07109828569308</c:v>
                </c:pt>
                <c:pt idx="34">
                  <c:v>-75.38040780999859</c:v>
                </c:pt>
                <c:pt idx="35">
                  <c:v>-75.67893626601349</c:v>
                </c:pt>
                <c:pt idx="36">
                  <c:v>-75.96819746222985</c:v>
                </c:pt>
                <c:pt idx="37">
                  <c:v>-76.2495648696952</c:v>
                </c:pt>
                <c:pt idx="38">
                  <c:v>-76.52428691667791</c:v>
                </c:pt>
                <c:pt idx="39">
                  <c:v>-76.793499883214</c:v>
                </c:pt>
                <c:pt idx="40">
                  <c:v>-77.05823921093098</c:v>
                </c:pt>
                <c:pt idx="41">
                  <c:v>-77.31944915791995</c:v>
                </c:pt>
                <c:pt idx="42">
                  <c:v>-77.57799118064625</c:v>
                </c:pt>
                <c:pt idx="43">
                  <c:v>-77.83465125803995</c:v>
                </c:pt>
                <c:pt idx="44">
                  <c:v>-78.09014633147115</c:v>
                </c:pt>
                <c:pt idx="45">
                  <c:v>-78.34513000256744</c:v>
                </c:pt>
                <c:pt idx="46">
                  <c:v>-78.60019760648645</c:v>
                </c:pt>
                <c:pt idx="47">
                  <c:v>-78.85589075217825</c:v>
                </c:pt>
                <c:pt idx="48">
                  <c:v>-79.11270141254668</c:v>
                </c:pt>
                <c:pt idx="49">
                  <c:v>-79.37107562756331</c:v>
                </c:pt>
                <c:pt idx="50">
                  <c:v>-79.63141687246804</c:v>
                </c:pt>
                <c:pt idx="51">
                  <c:v>-79.89408913488005</c:v>
                </c:pt>
                <c:pt idx="52">
                  <c:v>-80.15941973694615</c:v>
                </c:pt>
                <c:pt idx="53">
                  <c:v>-80.42770193341588</c:v>
                </c:pt>
                <c:pt idx="54">
                  <c:v>-80.69919731088336</c:v>
                </c:pt>
                <c:pt idx="55">
                  <c:v>-80.97413800967324</c:v>
                </c:pt>
                <c:pt idx="56">
                  <c:v>-81.25272878654245</c:v>
                </c:pt>
                <c:pt idx="57">
                  <c:v>-81.53514893372498</c:v>
                </c:pt>
                <c:pt idx="58">
                  <c:v>-81.82155406758268</c:v>
                </c:pt>
                <c:pt idx="59">
                  <c:v>-82.11207779833305</c:v>
                </c:pt>
                <c:pt idx="60">
                  <c:v>-82.4068332908421</c:v>
                </c:pt>
                <c:pt idx="61">
                  <c:v>-82.7059147251643</c:v>
                </c:pt>
                <c:pt idx="62">
                  <c:v>-83.00939866453085</c:v>
                </c:pt>
                <c:pt idx="63">
                  <c:v>-83.31734533757005</c:v>
                </c:pt>
                <c:pt idx="64">
                  <c:v>-83.62979984083864</c:v>
                </c:pt>
                <c:pt idx="65">
                  <c:v>-83.9467932671033</c:v>
                </c:pt>
                <c:pt idx="66">
                  <c:v>-84.26834376428833</c:v>
                </c:pt>
                <c:pt idx="67">
                  <c:v>-84.59445752957306</c:v>
                </c:pt>
                <c:pt idx="68">
                  <c:v>-84.92512974269444</c:v>
                </c:pt>
                <c:pt idx="69">
                  <c:v>-85.26034544220351</c:v>
                </c:pt>
                <c:pt idx="70">
                  <c:v>-85.60008034812842</c:v>
                </c:pt>
                <c:pt idx="71">
                  <c:v>-85.9443016342185</c:v>
                </c:pt>
                <c:pt idx="72">
                  <c:v>-86.29296865272025</c:v>
                </c:pt>
                <c:pt idx="73">
                  <c:v>-86.64603361446385</c:v>
                </c:pt>
                <c:pt idx="74">
                  <c:v>-87.00344222679291</c:v>
                </c:pt>
                <c:pt idx="75">
                  <c:v>-87.36513429176878</c:v>
                </c:pt>
                <c:pt idx="76">
                  <c:v>-87.7310442668776</c:v>
                </c:pt>
                <c:pt idx="77">
                  <c:v>-88.10110179038665</c:v>
                </c:pt>
                <c:pt idx="78">
                  <c:v>-88.47523217330546</c:v>
                </c:pt>
                <c:pt idx="79">
                  <c:v>-88.8533568598511</c:v>
                </c:pt>
                <c:pt idx="80">
                  <c:v>-89.23539385817253</c:v>
                </c:pt>
                <c:pt idx="81">
                  <c:v>-89.62125814299858</c:v>
                </c:pt>
                <c:pt idx="82">
                  <c:v>-90.01086203180965</c:v>
                </c:pt>
                <c:pt idx="83">
                  <c:v>-90.4041155359765</c:v>
                </c:pt>
                <c:pt idx="84">
                  <c:v>-90.800926688321</c:v>
                </c:pt>
                <c:pt idx="85">
                  <c:v>-91.20120184839856</c:v>
                </c:pt>
                <c:pt idx="86">
                  <c:v>-91.60484598677284</c:v>
                </c:pt>
                <c:pt idx="87">
                  <c:v>-92.011762949479</c:v>
                </c:pt>
                <c:pt idx="88">
                  <c:v>-92.42185570379691</c:v>
                </c:pt>
                <c:pt idx="89">
                  <c:v>-92.83502656641078</c:v>
                </c:pt>
                <c:pt idx="90">
                  <c:v>-93.25117741496125</c:v>
                </c:pt>
                <c:pt idx="91">
                  <c:v>-93.67020988395335</c:v>
                </c:pt>
                <c:pt idx="92">
                  <c:v>-94.09202554592516</c:v>
                </c:pt>
                <c:pt idx="93">
                  <c:v>-94.5165260787456</c:v>
                </c:pt>
                <c:pt idx="94">
                  <c:v>-94.9436134198408</c:v>
                </c:pt>
                <c:pt idx="95">
                  <c:v>-95.37318990813628</c:v>
                </c:pt>
                <c:pt idx="96">
                  <c:v>-95.80515841443236</c:v>
                </c:pt>
                <c:pt idx="97">
                  <c:v>-96.23942246092174</c:v>
                </c:pt>
                <c:pt idx="98">
                  <c:v>-96.67588633046941</c:v>
                </c:pt>
                <c:pt idx="99">
                  <c:v>-97.11445516633648</c:v>
                </c:pt>
                <c:pt idx="100">
                  <c:v>-97.55503506284555</c:v>
                </c:pt>
                <c:pt idx="101">
                  <c:v>-97.9975331476426</c:v>
                </c:pt>
                <c:pt idx="102">
                  <c:v>-98.4418576559959</c:v>
                </c:pt>
                <c:pt idx="103">
                  <c:v>-98.88791799768218</c:v>
                </c:pt>
                <c:pt idx="104">
                  <c:v>-99.33562481690335</c:v>
                </c:pt>
                <c:pt idx="105">
                  <c:v>-99.784890045688</c:v>
                </c:pt>
                <c:pt idx="106">
                  <c:v>-100.2356269511995</c:v>
                </c:pt>
                <c:pt idx="107">
                  <c:v>-100.6877501773342</c:v>
                </c:pt>
                <c:pt idx="108">
                  <c:v>-101.1411757810054</c:v>
                </c:pt>
                <c:pt idx="109">
                  <c:v>-101.5958212634497</c:v>
                </c:pt>
                <c:pt idx="110">
                  <c:v>-102.051605596896</c:v>
                </c:pt>
                <c:pt idx="111">
                  <c:v>-102.5084492469192</c:v>
                </c:pt>
                <c:pt idx="112">
                  <c:v>-102.9662741907651</c:v>
                </c:pt>
                <c:pt idx="113">
                  <c:v>-103.4250039319395</c:v>
                </c:pt>
                <c:pt idx="114">
                  <c:v>-103.8845635113171</c:v>
                </c:pt>
                <c:pt idx="115">
                  <c:v>-104.3448795150277</c:v>
                </c:pt>
                <c:pt idx="116">
                  <c:v>-104.8058800793514</c:v>
                </c:pt>
                <c:pt idx="117">
                  <c:v>-105.267494892846</c:v>
                </c:pt>
                <c:pt idx="118">
                  <c:v>-105.7296551959171</c:v>
                </c:pt>
                <c:pt idx="119">
                  <c:v>-106.192293778028</c:v>
                </c:pt>
              </c:numCache>
            </c:numRef>
          </c:yVal>
          <c:smooth val="1"/>
          <c:extLst xmlns:c16r2="http://schemas.microsoft.com/office/drawing/2015/06/chart">
            <c:ext xmlns:c16="http://schemas.microsoft.com/office/drawing/2014/chart" uri="{C3380CC4-5D6E-409C-BE32-E72D297353CC}">
              <c16:uniqueId val="{00000004-E567-4DF7-B360-96F366CD6D50}"/>
            </c:ext>
          </c:extLst>
        </c:ser>
        <c:ser>
          <c:idx val="1"/>
          <c:order val="5"/>
          <c:tx>
            <c:strRef>
              <c:f>'SA-MAT-G'!$X$123</c:f>
              <c:strCache>
                <c:ptCount val="1"/>
                <c:pt idx="0">
                  <c:v>SHUD Deaths for 0.75x parameter level</c:v>
                </c:pt>
              </c:strCache>
            </c:strRef>
          </c:tx>
          <c:spPr>
            <a:ln w="6350">
              <a:solidFill>
                <a:schemeClr val="accent2"/>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X$3:$X$122</c:f>
              <c:numCache>
                <c:formatCode>General</c:formatCode>
                <c:ptCount val="120"/>
                <c:pt idx="0">
                  <c:v>0.0</c:v>
                </c:pt>
                <c:pt idx="1">
                  <c:v>-9.295917960238718</c:v>
                </c:pt>
                <c:pt idx="2">
                  <c:v>-17.45213465758401</c:v>
                </c:pt>
                <c:pt idx="3">
                  <c:v>-24.69513883190061</c:v>
                </c:pt>
                <c:pt idx="4">
                  <c:v>-31.2105471798267</c:v>
                </c:pt>
                <c:pt idx="5">
                  <c:v>-36.9931111645098</c:v>
                </c:pt>
                <c:pt idx="6">
                  <c:v>-42.07600312366598</c:v>
                </c:pt>
                <c:pt idx="7">
                  <c:v>-46.61000770002688</c:v>
                </c:pt>
                <c:pt idx="8">
                  <c:v>-50.05872671357792</c:v>
                </c:pt>
                <c:pt idx="9">
                  <c:v>-53.00965039498896</c:v>
                </c:pt>
                <c:pt idx="10">
                  <c:v>-55.57260281571767</c:v>
                </c:pt>
                <c:pt idx="11">
                  <c:v>-57.81037906668384</c:v>
                </c:pt>
                <c:pt idx="12">
                  <c:v>-59.77457867526604</c:v>
                </c:pt>
                <c:pt idx="13">
                  <c:v>-61.45861869624324</c:v>
                </c:pt>
                <c:pt idx="14">
                  <c:v>-62.94132540812848</c:v>
                </c:pt>
                <c:pt idx="15">
                  <c:v>-64.25419263791441</c:v>
                </c:pt>
                <c:pt idx="16">
                  <c:v>-65.42317174706504</c:v>
                </c:pt>
                <c:pt idx="17">
                  <c:v>-66.46983834069808</c:v>
                </c:pt>
                <c:pt idx="18">
                  <c:v>-67.4119277713489</c:v>
                </c:pt>
                <c:pt idx="19">
                  <c:v>-68.26411301315296</c:v>
                </c:pt>
                <c:pt idx="20">
                  <c:v>-69.03878314066245</c:v>
                </c:pt>
                <c:pt idx="21">
                  <c:v>-69.74530337855411</c:v>
                </c:pt>
                <c:pt idx="22">
                  <c:v>-70.39238217528242</c:v>
                </c:pt>
                <c:pt idx="23">
                  <c:v>-70.9875133050487</c:v>
                </c:pt>
                <c:pt idx="24">
                  <c:v>-71.53713334838384</c:v>
                </c:pt>
                <c:pt idx="25">
                  <c:v>-72.04680065351408</c:v>
                </c:pt>
                <c:pt idx="26">
                  <c:v>-72.52125731225566</c:v>
                </c:pt>
                <c:pt idx="27">
                  <c:v>-72.96470666788732</c:v>
                </c:pt>
                <c:pt idx="28">
                  <c:v>-73.38083991988015</c:v>
                </c:pt>
                <c:pt idx="29">
                  <c:v>-73.77291452083108</c:v>
                </c:pt>
                <c:pt idx="30">
                  <c:v>-74.14381893801618</c:v>
                </c:pt>
                <c:pt idx="31">
                  <c:v>-74.4961255057158</c:v>
                </c:pt>
                <c:pt idx="32">
                  <c:v>-74.83213422279245</c:v>
                </c:pt>
                <c:pt idx="33">
                  <c:v>-75.1539094483151</c:v>
                </c:pt>
                <c:pt idx="34">
                  <c:v>-75.46330841671065</c:v>
                </c:pt>
                <c:pt idx="35">
                  <c:v>-75.76200833529788</c:v>
                </c:pt>
                <c:pt idx="36">
                  <c:v>-76.05152788662788</c:v>
                </c:pt>
                <c:pt idx="37">
                  <c:v>-76.33324525958005</c:v>
                </c:pt>
                <c:pt idx="38">
                  <c:v>-76.60841343381734</c:v>
                </c:pt>
                <c:pt idx="39">
                  <c:v>-76.87817306557311</c:v>
                </c:pt>
                <c:pt idx="40">
                  <c:v>-77.1435637903486</c:v>
                </c:pt>
                <c:pt idx="41">
                  <c:v>-77.40553387180128</c:v>
                </c:pt>
                <c:pt idx="42">
                  <c:v>-77.66494857887051</c:v>
                </c:pt>
                <c:pt idx="43">
                  <c:v>-77.92259750620565</c:v>
                </c:pt>
                <c:pt idx="44">
                  <c:v>-78.17920101128396</c:v>
                </c:pt>
                <c:pt idx="45">
                  <c:v>-78.43541591069257</c:v>
                </c:pt>
                <c:pt idx="46">
                  <c:v>-78.69184055239265</c:v>
                </c:pt>
                <c:pt idx="47">
                  <c:v>-78.94901935540616</c:v>
                </c:pt>
                <c:pt idx="48">
                  <c:v>-79.20744690116343</c:v>
                </c:pt>
                <c:pt idx="49">
                  <c:v>-79.46757163790963</c:v>
                </c:pt>
                <c:pt idx="50">
                  <c:v>-79.72979925077405</c:v>
                </c:pt>
                <c:pt idx="51">
                  <c:v>-79.9944957412553</c:v>
                </c:pt>
                <c:pt idx="52">
                  <c:v>-80.261990252223</c:v>
                </c:pt>
                <c:pt idx="53">
                  <c:v>-80.53257766924076</c:v>
                </c:pt>
                <c:pt idx="54">
                  <c:v>-80.80652102342835</c:v>
                </c:pt>
                <c:pt idx="55">
                  <c:v>-81.08405371727936</c:v>
                </c:pt>
                <c:pt idx="56">
                  <c:v>-81.36538159157847</c:v>
                </c:pt>
                <c:pt idx="57">
                  <c:v>-81.65068484889385</c:v>
                </c:pt>
                <c:pt idx="58">
                  <c:v>-81.9401198468682</c:v>
                </c:pt>
                <c:pt idx="59">
                  <c:v>-82.23382077278255</c:v>
                </c:pt>
                <c:pt idx="60">
                  <c:v>-82.53190120929306</c:v>
                </c:pt>
                <c:pt idx="61">
                  <c:v>-82.8344556000513</c:v>
                </c:pt>
                <c:pt idx="62">
                  <c:v>-83.1415606228433</c:v>
                </c:pt>
                <c:pt idx="63">
                  <c:v>-83.45327647703411</c:v>
                </c:pt>
                <c:pt idx="64">
                  <c:v>-83.76964809135684</c:v>
                </c:pt>
                <c:pt idx="65">
                  <c:v>-84.0907062574808</c:v>
                </c:pt>
                <c:pt idx="66">
                  <c:v>-84.4164686942544</c:v>
                </c:pt>
                <c:pt idx="67">
                  <c:v>-84.74694104706567</c:v>
                </c:pt>
                <c:pt idx="68">
                  <c:v>-85.08211782640596</c:v>
                </c:pt>
                <c:pt idx="69">
                  <c:v>-85.4219832893463</c:v>
                </c:pt>
                <c:pt idx="70">
                  <c:v>-85.7665122673474</c:v>
                </c:pt>
                <c:pt idx="71">
                  <c:v>-86.11567094361648</c:v>
                </c:pt>
                <c:pt idx="72">
                  <c:v>-86.4694175829177</c:v>
                </c:pt>
                <c:pt idx="73">
                  <c:v>-86.82770321660044</c:v>
                </c:pt>
                <c:pt idx="74">
                  <c:v>-87.19047228540882</c:v>
                </c:pt>
                <c:pt idx="75">
                  <c:v>-87.55766324245064</c:v>
                </c:pt>
                <c:pt idx="76">
                  <c:v>-87.92920911859085</c:v>
                </c:pt>
                <c:pt idx="77">
                  <c:v>-88.3050380523765</c:v>
                </c:pt>
                <c:pt idx="78">
                  <c:v>-88.6850737864722</c:v>
                </c:pt>
                <c:pt idx="79">
                  <c:v>-89.06923613247562</c:v>
                </c:pt>
                <c:pt idx="80">
                  <c:v>-89.45744140589454</c:v>
                </c:pt>
                <c:pt idx="81">
                  <c:v>-89.84960283292305</c:v>
                </c:pt>
                <c:pt idx="82">
                  <c:v>-90.24563093062625</c:v>
                </c:pt>
                <c:pt idx="83">
                  <c:v>-90.64543386197428</c:v>
                </c:pt>
                <c:pt idx="84">
                  <c:v>-91.04891776718355</c:v>
                </c:pt>
                <c:pt idx="85">
                  <c:v>-91.45598707264902</c:v>
                </c:pt>
                <c:pt idx="86">
                  <c:v>-91.8665447787702</c:v>
                </c:pt>
                <c:pt idx="87">
                  <c:v>-92.28049272781695</c:v>
                </c:pt>
                <c:pt idx="88">
                  <c:v>-92.69773185301493</c:v>
                </c:pt>
                <c:pt idx="89">
                  <c:v>-93.11816240988695</c:v>
                </c:pt>
                <c:pt idx="90">
                  <c:v>-93.54168419086136</c:v>
                </c:pt>
                <c:pt idx="91">
                  <c:v>-93.9681967241424</c:v>
                </c:pt>
                <c:pt idx="92">
                  <c:v>-94.3975994577095</c:v>
                </c:pt>
                <c:pt idx="93">
                  <c:v>-94.82979192933455</c:v>
                </c:pt>
                <c:pt idx="94">
                  <c:v>-95.2646739234302</c:v>
                </c:pt>
                <c:pt idx="95">
                  <c:v>-95.70214561548605</c:v>
                </c:pt>
                <c:pt idx="96">
                  <c:v>-96.14210770485285</c:v>
                </c:pt>
                <c:pt idx="97">
                  <c:v>-96.58446153653549</c:v>
                </c:pt>
                <c:pt idx="98">
                  <c:v>-97.02910921268622</c:v>
                </c:pt>
                <c:pt idx="99">
                  <c:v>-97.47595369439143</c:v>
                </c:pt>
                <c:pt idx="100">
                  <c:v>-97.92489889435112</c:v>
                </c:pt>
                <c:pt idx="101">
                  <c:v>-98.37584976102585</c:v>
                </c:pt>
                <c:pt idx="102">
                  <c:v>-98.82871235473692</c:v>
                </c:pt>
                <c:pt idx="103">
                  <c:v>-99.28339391627435</c:v>
                </c:pt>
                <c:pt idx="104">
                  <c:v>-99.73980292842305</c:v>
                </c:pt>
                <c:pt idx="105">
                  <c:v>-100.1978491709171</c:v>
                </c:pt>
                <c:pt idx="106">
                  <c:v>-100.6574437691896</c:v>
                </c:pt>
                <c:pt idx="107">
                  <c:v>-101.118499237356</c:v>
                </c:pt>
                <c:pt idx="108">
                  <c:v>-101.5809295157853</c:v>
                </c:pt>
                <c:pt idx="109">
                  <c:v>-102.0446500036282</c:v>
                </c:pt>
                <c:pt idx="110">
                  <c:v>-102.5095775866365</c:v>
                </c:pt>
                <c:pt idx="111">
                  <c:v>-102.9756306605851</c:v>
                </c:pt>
                <c:pt idx="112">
                  <c:v>-103.4427291506066</c:v>
                </c:pt>
                <c:pt idx="113">
                  <c:v>-103.9107945267211</c:v>
                </c:pt>
                <c:pt idx="114">
                  <c:v>-104.3797498158187</c:v>
                </c:pt>
                <c:pt idx="115">
                  <c:v>-104.849519610364</c:v>
                </c:pt>
                <c:pt idx="116">
                  <c:v>-105.3200300740421</c:v>
                </c:pt>
                <c:pt idx="117">
                  <c:v>-105.791208944587</c:v>
                </c:pt>
                <c:pt idx="118">
                  <c:v>-106.2629855339934</c:v>
                </c:pt>
                <c:pt idx="119">
                  <c:v>-106.7352907263163</c:v>
                </c:pt>
              </c:numCache>
            </c:numRef>
          </c:yVal>
          <c:smooth val="1"/>
          <c:extLst xmlns:c16r2="http://schemas.microsoft.com/office/drawing/2015/06/chart">
            <c:ext xmlns:c16="http://schemas.microsoft.com/office/drawing/2014/chart" uri="{C3380CC4-5D6E-409C-BE32-E72D297353CC}">
              <c16:uniqueId val="{00000005-E567-4DF7-B360-96F366CD6D50}"/>
            </c:ext>
          </c:extLst>
        </c:ser>
        <c:ser>
          <c:idx val="5"/>
          <c:order val="6"/>
          <c:tx>
            <c:strRef>
              <c:f>'SA-MAT-G'!$G$123</c:f>
              <c:strCache>
                <c:ptCount val="1"/>
                <c:pt idx="0">
                  <c:v>Total Deaths for 1.25x parameter level</c:v>
                </c:pt>
              </c:strCache>
            </c:strRef>
          </c:tx>
          <c:spPr>
            <a:ln w="76200">
              <a:solidFill>
                <a:schemeClr val="tx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G$3:$G$122</c:f>
              <c:numCache>
                <c:formatCode>General</c:formatCode>
                <c:ptCount val="120"/>
                <c:pt idx="0">
                  <c:v>0.0</c:v>
                </c:pt>
                <c:pt idx="1">
                  <c:v>-10.97029071592328</c:v>
                </c:pt>
                <c:pt idx="2">
                  <c:v>-20.36289390488164</c:v>
                </c:pt>
                <c:pt idx="3">
                  <c:v>-28.46444689384568</c:v>
                </c:pt>
                <c:pt idx="4">
                  <c:v>-35.50798272973933</c:v>
                </c:pt>
                <c:pt idx="5">
                  <c:v>-41.65846748384097</c:v>
                </c:pt>
                <c:pt idx="6">
                  <c:v>-47.02219201871362</c:v>
                </c:pt>
                <c:pt idx="7">
                  <c:v>-51.75672108226409</c:v>
                </c:pt>
                <c:pt idx="8">
                  <c:v>-55.84081955399794</c:v>
                </c:pt>
                <c:pt idx="9">
                  <c:v>-59.4230847151255</c:v>
                </c:pt>
                <c:pt idx="10">
                  <c:v>-62.62473781083954</c:v>
                </c:pt>
                <c:pt idx="11">
                  <c:v>-65.50693082634565</c:v>
                </c:pt>
                <c:pt idx="12">
                  <c:v>-68.11973742156366</c:v>
                </c:pt>
                <c:pt idx="13">
                  <c:v>-70.4911396723607</c:v>
                </c:pt>
                <c:pt idx="14">
                  <c:v>-72.66715685140525</c:v>
                </c:pt>
                <c:pt idx="15">
                  <c:v>-74.67640399631591</c:v>
                </c:pt>
                <c:pt idx="16">
                  <c:v>-76.54246787898595</c:v>
                </c:pt>
                <c:pt idx="17">
                  <c:v>-78.2848939453151</c:v>
                </c:pt>
                <c:pt idx="18">
                  <c:v>-79.9198939602006</c:v>
                </c:pt>
                <c:pt idx="19">
                  <c:v>-81.46091407485863</c:v>
                </c:pt>
                <c:pt idx="20">
                  <c:v>-82.91926863208687</c:v>
                </c:pt>
                <c:pt idx="21">
                  <c:v>-84.30426599053662</c:v>
                </c:pt>
                <c:pt idx="22">
                  <c:v>-85.62386714843016</c:v>
                </c:pt>
                <c:pt idx="23">
                  <c:v>-86.88492345146866</c:v>
                </c:pt>
                <c:pt idx="24">
                  <c:v>-88.09330270590425</c:v>
                </c:pt>
                <c:pt idx="25">
                  <c:v>-89.2540596453329</c:v>
                </c:pt>
                <c:pt idx="26">
                  <c:v>-90.37155243265001</c:v>
                </c:pt>
                <c:pt idx="27">
                  <c:v>-91.44959895801876</c:v>
                </c:pt>
                <c:pt idx="28">
                  <c:v>-92.4915494160759</c:v>
                </c:pt>
                <c:pt idx="29">
                  <c:v>-93.50036119099055</c:v>
                </c:pt>
                <c:pt idx="30">
                  <c:v>-94.47866024608395</c:v>
                </c:pt>
                <c:pt idx="31">
                  <c:v>-95.42879137480337</c:v>
                </c:pt>
                <c:pt idx="32">
                  <c:v>-96.35285940930907</c:v>
                </c:pt>
                <c:pt idx="33">
                  <c:v>-97.25276339470318</c:v>
                </c:pt>
                <c:pt idx="34">
                  <c:v>-98.13022436595133</c:v>
                </c:pt>
                <c:pt idx="35">
                  <c:v>-98.98680890869905</c:v>
                </c:pt>
                <c:pt idx="36">
                  <c:v>-99.82394875384298</c:v>
                </c:pt>
                <c:pt idx="37">
                  <c:v>-100.6429570216132</c:v>
                </c:pt>
                <c:pt idx="38">
                  <c:v>-101.4450418542154</c:v>
                </c:pt>
                <c:pt idx="39">
                  <c:v>-102.2313178758032</c:v>
                </c:pt>
                <c:pt idx="40">
                  <c:v>-103.002815978363</c:v>
                </c:pt>
                <c:pt idx="41">
                  <c:v>-103.7604916384066</c:v>
                </c:pt>
                <c:pt idx="42">
                  <c:v>-104.5052320513864</c:v>
                </c:pt>
                <c:pt idx="43">
                  <c:v>-105.2378622904448</c:v>
                </c:pt>
                <c:pt idx="44">
                  <c:v>-105.9591506569749</c:v>
                </c:pt>
                <c:pt idx="45">
                  <c:v>-106.6698133592616</c:v>
                </c:pt>
                <c:pt idx="46">
                  <c:v>-107.3705186307004</c:v>
                </c:pt>
                <c:pt idx="47">
                  <c:v>-108.0618903773628</c:v>
                </c:pt>
                <c:pt idx="48">
                  <c:v>-108.7445114299762</c:v>
                </c:pt>
                <c:pt idx="49">
                  <c:v>-109.4189264607975</c:v>
                </c:pt>
                <c:pt idx="50">
                  <c:v>-110.0856446147942</c:v>
                </c:pt>
                <c:pt idx="51">
                  <c:v>-110.7451418959792</c:v>
                </c:pt>
                <c:pt idx="52">
                  <c:v>-111.3978633425112</c:v>
                </c:pt>
                <c:pt idx="53">
                  <c:v>-112.044225018569</c:v>
                </c:pt>
                <c:pt idx="54">
                  <c:v>-112.684615846054</c:v>
                </c:pt>
                <c:pt idx="55">
                  <c:v>-113.3193992954216</c:v>
                </c:pt>
                <c:pt idx="56">
                  <c:v>-113.9489149517547</c:v>
                </c:pt>
                <c:pt idx="57">
                  <c:v>-114.5734799696764</c:v>
                </c:pt>
                <c:pt idx="58">
                  <c:v>-115.1933904285695</c:v>
                </c:pt>
                <c:pt idx="59">
                  <c:v>-115.8089225978612</c:v>
                </c:pt>
                <c:pt idx="60">
                  <c:v>-116.4203341207338</c:v>
                </c:pt>
                <c:pt idx="61">
                  <c:v>-117.0278651234396</c:v>
                </c:pt>
                <c:pt idx="62">
                  <c:v>-117.6317392564562</c:v>
                </c:pt>
                <c:pt idx="63">
                  <c:v>-118.2321646729101</c:v>
                </c:pt>
                <c:pt idx="64">
                  <c:v>-118.8293349490449</c:v>
                </c:pt>
                <c:pt idx="65">
                  <c:v>-119.4234299509523</c:v>
                </c:pt>
                <c:pt idx="66">
                  <c:v>-120.0146166513153</c:v>
                </c:pt>
                <c:pt idx="67">
                  <c:v>-120.6030498995271</c:v>
                </c:pt>
                <c:pt idx="68">
                  <c:v>-121.1888731482265</c:v>
                </c:pt>
                <c:pt idx="69">
                  <c:v>-121.7722191389771</c:v>
                </c:pt>
                <c:pt idx="70">
                  <c:v>-122.353210549611</c:v>
                </c:pt>
                <c:pt idx="71">
                  <c:v>-122.9319606055155</c:v>
                </c:pt>
                <c:pt idx="72">
                  <c:v>-123.5085736569886</c:v>
                </c:pt>
                <c:pt idx="73">
                  <c:v>-124.0831457245901</c:v>
                </c:pt>
                <c:pt idx="74">
                  <c:v>-124.6557650143127</c:v>
                </c:pt>
                <c:pt idx="75">
                  <c:v>-125.2265124042518</c:v>
                </c:pt>
                <c:pt idx="76">
                  <c:v>-125.7954619043284</c:v>
                </c:pt>
                <c:pt idx="77">
                  <c:v>-126.3626810905571</c:v>
                </c:pt>
                <c:pt idx="78">
                  <c:v>-126.9282315152133</c:v>
                </c:pt>
                <c:pt idx="79">
                  <c:v>-127.4921690942042</c:v>
                </c:pt>
                <c:pt idx="80">
                  <c:v>-128.0545444728608</c:v>
                </c:pt>
                <c:pt idx="81">
                  <c:v>-128.6154033712888</c:v>
                </c:pt>
                <c:pt idx="82">
                  <c:v>-129.1747869103729</c:v>
                </c:pt>
                <c:pt idx="83">
                  <c:v>-129.7327319194436</c:v>
                </c:pt>
                <c:pt idx="84">
                  <c:v>-130.2892712265893</c:v>
                </c:pt>
                <c:pt idx="85">
                  <c:v>-130.844433932509</c:v>
                </c:pt>
                <c:pt idx="86">
                  <c:v>-131.398245668786</c:v>
                </c:pt>
                <c:pt idx="87">
                  <c:v>-131.9507288414024</c:v>
                </c:pt>
                <c:pt idx="88">
                  <c:v>-132.5019028602615</c:v>
                </c:pt>
                <c:pt idx="89">
                  <c:v>-133.051784355461</c:v>
                </c:pt>
                <c:pt idx="90">
                  <c:v>-133.6003873810285</c:v>
                </c:pt>
                <c:pt idx="91">
                  <c:v>-134.147723606757</c:v>
                </c:pt>
                <c:pt idx="92">
                  <c:v>-134.6938024987885</c:v>
                </c:pt>
                <c:pt idx="93">
                  <c:v>-135.238631489545</c:v>
                </c:pt>
                <c:pt idx="94">
                  <c:v>-135.7822161375545</c:v>
                </c:pt>
                <c:pt idx="95">
                  <c:v>-136.3245602777322</c:v>
                </c:pt>
                <c:pt idx="96">
                  <c:v>-136.8656661626114</c:v>
                </c:pt>
                <c:pt idx="97">
                  <c:v>-137.4055345950159</c:v>
                </c:pt>
                <c:pt idx="98">
                  <c:v>-137.9441650526356</c:v>
                </c:pt>
                <c:pt idx="99">
                  <c:v>-138.4815558049342</c:v>
                </c:pt>
                <c:pt idx="100">
                  <c:v>-139.0177040228118</c:v>
                </c:pt>
                <c:pt idx="101">
                  <c:v>-139.5526058814084</c:v>
                </c:pt>
                <c:pt idx="102">
                  <c:v>-140.0862566564321</c:v>
                </c:pt>
                <c:pt idx="103">
                  <c:v>-140.6186508143522</c:v>
                </c:pt>
                <c:pt idx="104">
                  <c:v>-141.1497820968031</c:v>
                </c:pt>
                <c:pt idx="105">
                  <c:v>-141.679643599525</c:v>
                </c:pt>
                <c:pt idx="106">
                  <c:v>-142.208227846113</c:v>
                </c:pt>
                <c:pt idx="107">
                  <c:v>-142.7355268569054</c:v>
                </c:pt>
                <c:pt idx="108">
                  <c:v>-143.261532213256</c:v>
                </c:pt>
                <c:pt idx="109">
                  <c:v>-143.7862351174464</c:v>
                </c:pt>
                <c:pt idx="110">
                  <c:v>-144.3096264485013</c:v>
                </c:pt>
                <c:pt idx="111">
                  <c:v>-144.8316968141236</c:v>
                </c:pt>
                <c:pt idx="112">
                  <c:v>-145.3524365989775</c:v>
                </c:pt>
                <c:pt idx="113">
                  <c:v>-145.8718360095266</c:v>
                </c:pt>
                <c:pt idx="114">
                  <c:v>-146.3898851156258</c:v>
                </c:pt>
                <c:pt idx="115">
                  <c:v>-146.906573889048</c:v>
                </c:pt>
                <c:pt idx="116">
                  <c:v>-147.4218922391397</c:v>
                </c:pt>
                <c:pt idx="117">
                  <c:v>-147.9358300457488</c:v>
                </c:pt>
                <c:pt idx="118">
                  <c:v>-148.4483771896122</c:v>
                </c:pt>
                <c:pt idx="119">
                  <c:v>-148.9595235803328</c:v>
                </c:pt>
              </c:numCache>
            </c:numRef>
          </c:yVal>
          <c:smooth val="1"/>
          <c:extLst xmlns:c16r2="http://schemas.microsoft.com/office/drawing/2015/06/chart">
            <c:ext xmlns:c16="http://schemas.microsoft.com/office/drawing/2014/chart" uri="{C3380CC4-5D6E-409C-BE32-E72D297353CC}">
              <c16:uniqueId val="{00000006-E567-4DF7-B360-96F366CD6D50}"/>
            </c:ext>
          </c:extLst>
        </c:ser>
        <c:ser>
          <c:idx val="2"/>
          <c:order val="7"/>
          <c:tx>
            <c:strRef>
              <c:f>'SA-MAT-G'!$P$123</c:f>
              <c:strCache>
                <c:ptCount val="1"/>
                <c:pt idx="0">
                  <c:v>Total Deaths for 1x parameter level</c:v>
                </c:pt>
              </c:strCache>
            </c:strRef>
          </c:tx>
          <c:spPr>
            <a:ln w="28575">
              <a:solidFill>
                <a:schemeClr val="tx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P$3:$P$122</c:f>
              <c:numCache>
                <c:formatCode>General</c:formatCode>
                <c:ptCount val="120"/>
                <c:pt idx="0">
                  <c:v>0.0</c:v>
                </c:pt>
                <c:pt idx="1">
                  <c:v>-10.63565755474347</c:v>
                </c:pt>
                <c:pt idx="2">
                  <c:v>-19.78237224739348</c:v>
                </c:pt>
                <c:pt idx="3">
                  <c:v>-27.71383102526929</c:v>
                </c:pt>
                <c:pt idx="4">
                  <c:v>-34.65379494912331</c:v>
                </c:pt>
                <c:pt idx="5">
                  <c:v>-40.73582273875923</c:v>
                </c:pt>
                <c:pt idx="6">
                  <c:v>-46.04286818198219</c:v>
                </c:pt>
                <c:pt idx="7">
                  <c:v>-50.7365885921704</c:v>
                </c:pt>
                <c:pt idx="8">
                  <c:v>-54.69991164700418</c:v>
                </c:pt>
                <c:pt idx="9">
                  <c:v>-58.16019933834204</c:v>
                </c:pt>
                <c:pt idx="10">
                  <c:v>-61.23863424060095</c:v>
                </c:pt>
                <c:pt idx="11">
                  <c:v>-63.99668299407144</c:v>
                </c:pt>
                <c:pt idx="12">
                  <c:v>-66.48471111671785</c:v>
                </c:pt>
                <c:pt idx="13">
                  <c:v>-68.72377496481481</c:v>
                </c:pt>
                <c:pt idx="14">
                  <c:v>-70.76645128889512</c:v>
                </c:pt>
                <c:pt idx="15">
                  <c:v>-72.6419215216129</c:v>
                </c:pt>
                <c:pt idx="16">
                  <c:v>-74.37423490320481</c:v>
                </c:pt>
                <c:pt idx="17">
                  <c:v>-75.98333339027522</c:v>
                </c:pt>
                <c:pt idx="18">
                  <c:v>-77.48572907382135</c:v>
                </c:pt>
                <c:pt idx="19">
                  <c:v>-78.89509426694876</c:v>
                </c:pt>
                <c:pt idx="20">
                  <c:v>-80.22294936493371</c:v>
                </c:pt>
                <c:pt idx="21">
                  <c:v>-81.47861829207905</c:v>
                </c:pt>
                <c:pt idx="22">
                  <c:v>-82.67020006977554</c:v>
                </c:pt>
                <c:pt idx="23">
                  <c:v>-83.8046675262672</c:v>
                </c:pt>
                <c:pt idx="24">
                  <c:v>-84.88799563326988</c:v>
                </c:pt>
                <c:pt idx="25">
                  <c:v>-85.92533363955565</c:v>
                </c:pt>
                <c:pt idx="26">
                  <c:v>-86.92111064767156</c:v>
                </c:pt>
                <c:pt idx="27">
                  <c:v>-87.87921614859218</c:v>
                </c:pt>
                <c:pt idx="28">
                  <c:v>-88.80306337539892</c:v>
                </c:pt>
                <c:pt idx="29">
                  <c:v>-89.6956648693482</c:v>
                </c:pt>
                <c:pt idx="30">
                  <c:v>-90.5596945268057</c:v>
                </c:pt>
                <c:pt idx="31">
                  <c:v>-91.39753836144658</c:v>
                </c:pt>
                <c:pt idx="32">
                  <c:v>-92.2113361873052</c:v>
                </c:pt>
                <c:pt idx="33">
                  <c:v>-93.0030162993351</c:v>
                </c:pt>
                <c:pt idx="34">
                  <c:v>-93.77432340519666</c:v>
                </c:pt>
                <c:pt idx="35">
                  <c:v>-94.5268428504783</c:v>
                </c:pt>
                <c:pt idx="36">
                  <c:v>-95.26202058869353</c:v>
                </c:pt>
                <c:pt idx="37">
                  <c:v>-95.9811797701396</c:v>
                </c:pt>
                <c:pt idx="38">
                  <c:v>-96.68553469298431</c:v>
                </c:pt>
                <c:pt idx="39">
                  <c:v>-97.37620253713771</c:v>
                </c:pt>
                <c:pt idx="40">
                  <c:v>-98.0542134429379</c:v>
                </c:pt>
                <c:pt idx="41">
                  <c:v>-98.7205190843419</c:v>
                </c:pt>
                <c:pt idx="42">
                  <c:v>-99.37600004255127</c:v>
                </c:pt>
                <c:pt idx="43">
                  <c:v>-100.0214721883451</c:v>
                </c:pt>
                <c:pt idx="44">
                  <c:v>-100.6576922417621</c:v>
                </c:pt>
                <c:pt idx="45">
                  <c:v>-101.2853626465702</c:v>
                </c:pt>
                <c:pt idx="46">
                  <c:v>-101.9051358721175</c:v>
                </c:pt>
                <c:pt idx="47">
                  <c:v>-102.5176182326554</c:v>
                </c:pt>
                <c:pt idx="48">
                  <c:v>-103.1233733009124</c:v>
                </c:pt>
                <c:pt idx="49">
                  <c:v>-103.7229249766379</c:v>
                </c:pt>
                <c:pt idx="50">
                  <c:v>-104.3167602601062</c:v>
                </c:pt>
                <c:pt idx="51">
                  <c:v>-104.9053317720055</c:v>
                </c:pt>
                <c:pt idx="52">
                  <c:v>-105.4890600537892</c:v>
                </c:pt>
                <c:pt idx="53">
                  <c:v>-106.0683356770304</c:v>
                </c:pt>
                <c:pt idx="54">
                  <c:v>-106.6435211852632</c:v>
                </c:pt>
                <c:pt idx="55">
                  <c:v>-107.2149528879951</c:v>
                </c:pt>
                <c:pt idx="56">
                  <c:v>-107.7829425234129</c:v>
                </c:pt>
                <c:pt idx="57">
                  <c:v>-108.347778803714</c:v>
                </c:pt>
                <c:pt idx="58">
                  <c:v>-108.9097288548882</c:v>
                </c:pt>
                <c:pt idx="59">
                  <c:v>-109.4690395610206</c:v>
                </c:pt>
                <c:pt idx="60">
                  <c:v>-110.025938821775</c:v>
                </c:pt>
                <c:pt idx="61">
                  <c:v>-110.580636730532</c:v>
                </c:pt>
                <c:pt idx="62">
                  <c:v>-111.1333266796814</c:v>
                </c:pt>
                <c:pt idx="63">
                  <c:v>-111.6841863987544</c:v>
                </c:pt>
                <c:pt idx="64">
                  <c:v>-112.2333789304192</c:v>
                </c:pt>
                <c:pt idx="65">
                  <c:v>-112.7810535487847</c:v>
                </c:pt>
                <c:pt idx="66">
                  <c:v>-113.3273466239824</c:v>
                </c:pt>
                <c:pt idx="67">
                  <c:v>-113.8723824366089</c:v>
                </c:pt>
                <c:pt idx="68">
                  <c:v>-114.4162739452416</c:v>
                </c:pt>
                <c:pt idx="69">
                  <c:v>-114.959123509971</c:v>
                </c:pt>
                <c:pt idx="70">
                  <c:v>-115.5010235746371</c:v>
                </c:pt>
                <c:pt idx="71">
                  <c:v>-116.0420573102098</c:v>
                </c:pt>
                <c:pt idx="72">
                  <c:v>-116.5822992216098</c:v>
                </c:pt>
                <c:pt idx="73">
                  <c:v>-117.1218157200509</c:v>
                </c:pt>
                <c:pt idx="74">
                  <c:v>-117.6606656628663</c:v>
                </c:pt>
                <c:pt idx="75">
                  <c:v>-118.1989008626357</c:v>
                </c:pt>
                <c:pt idx="76">
                  <c:v>-118.7365665673045</c:v>
                </c:pt>
                <c:pt idx="77">
                  <c:v>-119.2737019129052</c:v>
                </c:pt>
                <c:pt idx="78">
                  <c:v>-119.8103403503494</c:v>
                </c:pt>
                <c:pt idx="79">
                  <c:v>-120.3465100477197</c:v>
                </c:pt>
                <c:pt idx="80">
                  <c:v>-120.8822342693664</c:v>
                </c:pt>
                <c:pt idx="81">
                  <c:v>-121.4175317330627</c:v>
                </c:pt>
                <c:pt idx="82">
                  <c:v>-121.9524169463962</c:v>
                </c:pt>
                <c:pt idx="83">
                  <c:v>-122.4869005235064</c:v>
                </c:pt>
                <c:pt idx="84">
                  <c:v>-123.0209894832214</c:v>
                </c:pt>
                <c:pt idx="85">
                  <c:v>-123.5546875295881</c:v>
                </c:pt>
                <c:pt idx="86">
                  <c:v>-124.0879953157362</c:v>
                </c:pt>
                <c:pt idx="87">
                  <c:v>-124.6209106919745</c:v>
                </c:pt>
                <c:pt idx="88">
                  <c:v>-125.1534289389594</c:v>
                </c:pt>
                <c:pt idx="89">
                  <c:v>-125.6855429867393</c:v>
                </c:pt>
                <c:pt idx="90">
                  <c:v>-126.2172436204345</c:v>
                </c:pt>
                <c:pt idx="91">
                  <c:v>-126.7485196732752</c:v>
                </c:pt>
                <c:pt idx="92">
                  <c:v>-127.2793582076802</c:v>
                </c:pt>
                <c:pt idx="93">
                  <c:v>-127.8097446850262</c:v>
                </c:pt>
                <c:pt idx="94">
                  <c:v>-128.3396631247157</c:v>
                </c:pt>
                <c:pt idx="95">
                  <c:v>-128.8690962531422</c:v>
                </c:pt>
                <c:pt idx="96">
                  <c:v>-129.398025643088</c:v>
                </c:pt>
                <c:pt idx="97">
                  <c:v>-129.9264318440985</c:v>
                </c:pt>
                <c:pt idx="98">
                  <c:v>-130.454294504314</c:v>
                </c:pt>
                <c:pt idx="99">
                  <c:v>-130.9815924842453</c:v>
                </c:pt>
                <c:pt idx="100">
                  <c:v>-131.5083039629363</c:v>
                </c:pt>
                <c:pt idx="101">
                  <c:v>-132.0344065369335</c:v>
                </c:pt>
                <c:pt idx="102">
                  <c:v>-132.5598773124801</c:v>
                </c:pt>
                <c:pt idx="103">
                  <c:v>-133.0846929913006</c:v>
                </c:pt>
                <c:pt idx="104">
                  <c:v>-133.6088299503508</c:v>
                </c:pt>
                <c:pt idx="105">
                  <c:v>-134.1322643158736</c:v>
                </c:pt>
                <c:pt idx="106">
                  <c:v>-134.6549720320857</c:v>
                </c:pt>
                <c:pt idx="107">
                  <c:v>-135.176928924803</c:v>
                </c:pt>
                <c:pt idx="108">
                  <c:v>-135.6981107603</c:v>
                </c:pt>
                <c:pt idx="109">
                  <c:v>-136.2184932996871</c:v>
                </c:pt>
                <c:pt idx="110">
                  <c:v>-136.7380523490504</c:v>
                </c:pt>
                <c:pt idx="111">
                  <c:v>-137.2567638056275</c:v>
                </c:pt>
                <c:pt idx="112">
                  <c:v>-137.7746037002342</c:v>
                </c:pt>
                <c:pt idx="113">
                  <c:v>-138.2915482361793</c:v>
                </c:pt>
                <c:pt idx="114">
                  <c:v>-138.807573824873</c:v>
                </c:pt>
                <c:pt idx="115">
                  <c:v>-139.3226571183293</c:v>
                </c:pt>
                <c:pt idx="116">
                  <c:v>-139.8367750387601</c:v>
                </c:pt>
                <c:pt idx="117">
                  <c:v>-140.349904805421</c:v>
                </c:pt>
                <c:pt idx="118">
                  <c:v>-140.8620239589071</c:v>
                </c:pt>
                <c:pt idx="119">
                  <c:v>-141.3731103830327</c:v>
                </c:pt>
              </c:numCache>
            </c:numRef>
          </c:yVal>
          <c:smooth val="1"/>
          <c:extLst xmlns:c16r2="http://schemas.microsoft.com/office/drawing/2015/06/chart">
            <c:ext xmlns:c16="http://schemas.microsoft.com/office/drawing/2014/chart" uri="{C3380CC4-5D6E-409C-BE32-E72D297353CC}">
              <c16:uniqueId val="{00000007-E567-4DF7-B360-96F366CD6D50}"/>
            </c:ext>
          </c:extLst>
        </c:ser>
        <c:ser>
          <c:idx val="9"/>
          <c:order val="8"/>
          <c:tx>
            <c:strRef>
              <c:f>'SA-MAT-G'!$Y$123</c:f>
              <c:strCache>
                <c:ptCount val="1"/>
                <c:pt idx="0">
                  <c:v>Total Deaths for 0.75x parameter level</c:v>
                </c:pt>
              </c:strCache>
            </c:strRef>
          </c:tx>
          <c:spPr>
            <a:ln w="6350">
              <a:solidFill>
                <a:schemeClr val="tx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Y$3:$Y$122</c:f>
              <c:numCache>
                <c:formatCode>General</c:formatCode>
                <c:ptCount val="120"/>
                <c:pt idx="0">
                  <c:v>0.0</c:v>
                </c:pt>
                <c:pt idx="1">
                  <c:v>-10.31079132780797</c:v>
                </c:pt>
                <c:pt idx="2">
                  <c:v>-19.22114237618768</c:v>
                </c:pt>
                <c:pt idx="3">
                  <c:v>-26.99292777179348</c:v>
                </c:pt>
                <c:pt idx="4">
                  <c:v>-33.84034587412638</c:v>
                </c:pt>
                <c:pt idx="5">
                  <c:v>-39.84945160008724</c:v>
                </c:pt>
                <c:pt idx="6">
                  <c:v>-45.1123002130873</c:v>
                </c:pt>
                <c:pt idx="7">
                  <c:v>-49.76716736919802</c:v>
                </c:pt>
                <c:pt idx="8">
                  <c:v>-53.57847969417462</c:v>
                </c:pt>
                <c:pt idx="9">
                  <c:v>-56.91449727087164</c:v>
                </c:pt>
                <c:pt idx="10">
                  <c:v>-59.8672983999381</c:v>
                </c:pt>
                <c:pt idx="11">
                  <c:v>-62.49867208529054</c:v>
                </c:pt>
                <c:pt idx="12">
                  <c:v>-64.8592832487498</c:v>
                </c:pt>
                <c:pt idx="13">
                  <c:v>-66.9632672797254</c:v>
                </c:pt>
                <c:pt idx="14">
                  <c:v>-68.86978398441023</c:v>
                </c:pt>
                <c:pt idx="15">
                  <c:v>-70.60858635298945</c:v>
                </c:pt>
                <c:pt idx="16">
                  <c:v>-72.204193171921</c:v>
                </c:pt>
                <c:pt idx="17">
                  <c:v>-73.6769493820909</c:v>
                </c:pt>
                <c:pt idx="18">
                  <c:v>-75.0436456997994</c:v>
                </c:pt>
                <c:pt idx="19">
                  <c:v>-76.31821616481677</c:v>
                </c:pt>
                <c:pt idx="20">
                  <c:v>-77.51237390604045</c:v>
                </c:pt>
                <c:pt idx="21">
                  <c:v>-78.63540589422755</c:v>
                </c:pt>
                <c:pt idx="22">
                  <c:v>-79.69560676741861</c:v>
                </c:pt>
                <c:pt idx="23">
                  <c:v>-80.70007602720775</c:v>
                </c:pt>
                <c:pt idx="24">
                  <c:v>-81.65490068154186</c:v>
                </c:pt>
                <c:pt idx="25">
                  <c:v>-82.56532921029398</c:v>
                </c:pt>
                <c:pt idx="26">
                  <c:v>-83.43586620627556</c:v>
                </c:pt>
                <c:pt idx="27">
                  <c:v>-84.27047718241961</c:v>
                </c:pt>
                <c:pt idx="28">
                  <c:v>-85.07264267128865</c:v>
                </c:pt>
                <c:pt idx="29">
                  <c:v>-85.84543447636888</c:v>
                </c:pt>
                <c:pt idx="30">
                  <c:v>-86.59157837672836</c:v>
                </c:pt>
                <c:pt idx="31">
                  <c:v>-87.31350535313135</c:v>
                </c:pt>
                <c:pt idx="32">
                  <c:v>-88.01339384896137</c:v>
                </c:pt>
                <c:pt idx="33">
                  <c:v>-88.69320487274767</c:v>
                </c:pt>
                <c:pt idx="34">
                  <c:v>-89.35471001988014</c:v>
                </c:pt>
                <c:pt idx="35">
                  <c:v>-89.99951656048884</c:v>
                </c:pt>
                <c:pt idx="36">
                  <c:v>-90.62908769357755</c:v>
                </c:pt>
                <c:pt idx="37">
                  <c:v>-91.2447594829473</c:v>
                </c:pt>
                <c:pt idx="38">
                  <c:v>-91.8477551296523</c:v>
                </c:pt>
                <c:pt idx="39">
                  <c:v>-92.4391969828441</c:v>
                </c:pt>
                <c:pt idx="40">
                  <c:v>-93.02011691444905</c:v>
                </c:pt>
                <c:pt idx="41">
                  <c:v>-93.59146515208005</c:v>
                </c:pt>
                <c:pt idx="42">
                  <c:v>-94.15411789513668</c:v>
                </c:pt>
                <c:pt idx="43">
                  <c:v>-94.70888392403321</c:v>
                </c:pt>
                <c:pt idx="44">
                  <c:v>-95.25651037227581</c:v>
                </c:pt>
                <c:pt idx="45">
                  <c:v>-95.79768780019071</c:v>
                </c:pt>
                <c:pt idx="46">
                  <c:v>-96.3330546837177</c:v>
                </c:pt>
                <c:pt idx="47">
                  <c:v>-96.86320140866736</c:v>
                </c:pt>
                <c:pt idx="48">
                  <c:v>-97.38867384941868</c:v>
                </c:pt>
                <c:pt idx="49">
                  <c:v>-97.90997659244815</c:v>
                </c:pt>
                <c:pt idx="50">
                  <c:v>-98.42757585547515</c:v>
                </c:pt>
                <c:pt idx="51">
                  <c:v>-98.94190214416212</c:v>
                </c:pt>
                <c:pt idx="52">
                  <c:v>-99.45335268095645</c:v>
                </c:pt>
                <c:pt idx="53">
                  <c:v>-99.962293635122</c:v>
                </c:pt>
                <c:pt idx="54">
                  <c:v>-100.4690621778631</c:v>
                </c:pt>
                <c:pt idx="55">
                  <c:v>-100.973968382618</c:v>
                </c:pt>
                <c:pt idx="56">
                  <c:v>-101.4772969874392</c:v>
                </c:pt>
                <c:pt idx="57">
                  <c:v>-101.9793090337386</c:v>
                </c:pt>
                <c:pt idx="58">
                  <c:v>-102.4802433935596</c:v>
                </c:pt>
                <c:pt idx="59">
                  <c:v>-102.9803181957758</c:v>
                </c:pt>
                <c:pt idx="60">
                  <c:v>-103.4797321601582</c:v>
                </c:pt>
                <c:pt idx="61">
                  <c:v>-103.9786658470824</c:v>
                </c:pt>
                <c:pt idx="62">
                  <c:v>-104.4772828296427</c:v>
                </c:pt>
                <c:pt idx="63">
                  <c:v>-104.9757307941167</c:v>
                </c:pt>
                <c:pt idx="64">
                  <c:v>-105.474142574039</c:v>
                </c:pt>
                <c:pt idx="65">
                  <c:v>-105.9726371225692</c:v>
                </c:pt>
                <c:pt idx="66">
                  <c:v>-106.4713204273351</c:v>
                </c:pt>
                <c:pt idx="67">
                  <c:v>-106.9702863715491</c:v>
                </c:pt>
                <c:pt idx="68">
                  <c:v>-107.4696175447984</c:v>
                </c:pt>
                <c:pt idx="69">
                  <c:v>-107.9693860066592</c:v>
                </c:pt>
                <c:pt idx="70">
                  <c:v>-108.4696540059673</c:v>
                </c:pt>
                <c:pt idx="71">
                  <c:v>-108.9704746584031</c:v>
                </c:pt>
                <c:pt idx="72">
                  <c:v>-109.4718925847947</c:v>
                </c:pt>
                <c:pt idx="73">
                  <c:v>-109.9739445124214</c:v>
                </c:pt>
                <c:pt idx="74">
                  <c:v>-110.4766598413915</c:v>
                </c:pt>
                <c:pt idx="75">
                  <c:v>-110.9800611780678</c:v>
                </c:pt>
                <c:pt idx="76">
                  <c:v>-111.4841648373617</c:v>
                </c:pt>
                <c:pt idx="77">
                  <c:v>-111.9889813156187</c:v>
                </c:pt>
                <c:pt idx="78">
                  <c:v>-112.4945157357045</c:v>
                </c:pt>
                <c:pt idx="79">
                  <c:v>-113.0007682658019</c:v>
                </c:pt>
                <c:pt idx="80">
                  <c:v>-113.5077345133658</c:v>
                </c:pt>
                <c:pt idx="81">
                  <c:v>-114.0154058955622</c:v>
                </c:pt>
                <c:pt idx="82">
                  <c:v>-114.5237699874818</c:v>
                </c:pt>
                <c:pt idx="83">
                  <c:v>-115.0328108493211</c:v>
                </c:pt>
                <c:pt idx="84">
                  <c:v>-115.5425093336744</c:v>
                </c:pt>
                <c:pt idx="85">
                  <c:v>-116.0528433740057</c:v>
                </c:pt>
                <c:pt idx="86">
                  <c:v>-116.5637882553356</c:v>
                </c:pt>
                <c:pt idx="87">
                  <c:v>-117.0753168680929</c:v>
                </c:pt>
                <c:pt idx="88">
                  <c:v>-117.5873999460508</c:v>
                </c:pt>
                <c:pt idx="89">
                  <c:v>-118.1000062892252</c:v>
                </c:pt>
                <c:pt idx="90">
                  <c:v>-118.6131029725406</c:v>
                </c:pt>
                <c:pt idx="91">
                  <c:v>-119.1266555410604</c:v>
                </c:pt>
                <c:pt idx="92">
                  <c:v>-119.6406281925048</c:v>
                </c:pt>
                <c:pt idx="93">
                  <c:v>-120.1549839477721</c:v>
                </c:pt>
                <c:pt idx="94">
                  <c:v>-120.6696848101178</c:v>
                </c:pt>
                <c:pt idx="95">
                  <c:v>-121.1846919136291</c:v>
                </c:pt>
                <c:pt idx="96">
                  <c:v>-121.6999656615876</c:v>
                </c:pt>
                <c:pt idx="97">
                  <c:v>-122.215465855291</c:v>
                </c:pt>
                <c:pt idx="98">
                  <c:v>-122.7311518138731</c:v>
                </c:pt>
                <c:pt idx="99">
                  <c:v>-123.2469824856246</c:v>
                </c:pt>
                <c:pt idx="100">
                  <c:v>-123.7629165513099</c:v>
                </c:pt>
                <c:pt idx="101">
                  <c:v>-124.2789125199255</c:v>
                </c:pt>
                <c:pt idx="102">
                  <c:v>-124.7949288173451</c:v>
                </c:pt>
                <c:pt idx="103">
                  <c:v>-125.3109238682641</c:v>
                </c:pt>
                <c:pt idx="104">
                  <c:v>-125.8268561718174</c:v>
                </c:pt>
                <c:pt idx="105">
                  <c:v>-126.3426843712628</c:v>
                </c:pt>
                <c:pt idx="106">
                  <c:v>-126.8583673180689</c:v>
                </c:pt>
                <c:pt idx="107">
                  <c:v>-127.3738641307367</c:v>
                </c:pt>
                <c:pt idx="108">
                  <c:v>-127.8891342486773</c:v>
                </c:pt>
                <c:pt idx="109">
                  <c:v>-128.404137481439</c:v>
                </c:pt>
                <c:pt idx="110">
                  <c:v>-128.9188340535714</c:v>
                </c:pt>
                <c:pt idx="111">
                  <c:v>-129.4331846453784</c:v>
                </c:pt>
                <c:pt idx="112">
                  <c:v>-129.9471504298343</c:v>
                </c:pt>
                <c:pt idx="113">
                  <c:v>-130.4606931058872</c:v>
                </c:pt>
                <c:pt idx="114">
                  <c:v>-130.9737749283775</c:v>
                </c:pt>
                <c:pt idx="115">
                  <c:v>-131.4863587347958</c:v>
                </c:pt>
                <c:pt idx="116">
                  <c:v>-131.9984079690641</c:v>
                </c:pt>
                <c:pt idx="117">
                  <c:v>-132.5098867025514</c:v>
                </c:pt>
                <c:pt idx="118">
                  <c:v>-133.0207596524907</c:v>
                </c:pt>
                <c:pt idx="119">
                  <c:v>-133.5309921979751</c:v>
                </c:pt>
              </c:numCache>
            </c:numRef>
          </c:yVal>
          <c:smooth val="1"/>
          <c:extLst xmlns:c16r2="http://schemas.microsoft.com/office/drawing/2015/06/chart">
            <c:ext xmlns:c16="http://schemas.microsoft.com/office/drawing/2014/chart" uri="{C3380CC4-5D6E-409C-BE32-E72D297353CC}">
              <c16:uniqueId val="{00000008-E567-4DF7-B360-96F366CD6D50}"/>
            </c:ext>
          </c:extLst>
        </c:ser>
        <c:dLbls>
          <c:showLegendKey val="0"/>
          <c:showVal val="0"/>
          <c:showCatName val="0"/>
          <c:showSerName val="0"/>
          <c:showPercent val="0"/>
          <c:showBubbleSize val="0"/>
        </c:dLbls>
        <c:axId val="-1042752896"/>
        <c:axId val="-1042748432"/>
      </c:scatterChart>
      <c:valAx>
        <c:axId val="-104275289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42748432"/>
        <c:crosses val="autoZero"/>
        <c:crossBetween val="midCat"/>
      </c:valAx>
      <c:valAx>
        <c:axId val="-104274843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42752896"/>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8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246111597161"/>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sychosocial-G'!$E$123</c:f>
              <c:strCache>
                <c:ptCount val="1"/>
                <c:pt idx="0">
                  <c:v>SOUD Deaths for 1.25x parameter level</c:v>
                </c:pt>
              </c:strCache>
            </c:strRef>
          </c:tx>
          <c:spPr>
            <a:ln w="76200">
              <a:solidFill>
                <a:schemeClr val="accent1"/>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E$3:$E$122</c:f>
              <c:numCache>
                <c:formatCode>General</c:formatCode>
                <c:ptCount val="120"/>
                <c:pt idx="0">
                  <c:v>0.0</c:v>
                </c:pt>
                <c:pt idx="1">
                  <c:v>-0.707714122430616</c:v>
                </c:pt>
                <c:pt idx="2">
                  <c:v>-1.303484305186657</c:v>
                </c:pt>
                <c:pt idx="3">
                  <c:v>-1.924012856149147</c:v>
                </c:pt>
                <c:pt idx="4">
                  <c:v>-2.526699842847415</c:v>
                </c:pt>
                <c:pt idx="5">
                  <c:v>-3.111875032116107</c:v>
                </c:pt>
                <c:pt idx="6">
                  <c:v>-3.679887166210209</c:v>
                </c:pt>
                <c:pt idx="7">
                  <c:v>-4.231097595159053</c:v>
                </c:pt>
                <c:pt idx="8">
                  <c:v>-4.765875403149486</c:v>
                </c:pt>
                <c:pt idx="9">
                  <c:v>-5.284593676039321</c:v>
                </c:pt>
                <c:pt idx="10">
                  <c:v>-5.787626651811297</c:v>
                </c:pt>
                <c:pt idx="11">
                  <c:v>-6.275347553900292</c:v>
                </c:pt>
                <c:pt idx="12">
                  <c:v>-6.748126952342841</c:v>
                </c:pt>
                <c:pt idx="13">
                  <c:v>-7.213714462731446</c:v>
                </c:pt>
                <c:pt idx="14">
                  <c:v>-7.665046878113125</c:v>
                </c:pt>
                <c:pt idx="15">
                  <c:v>-8.102481170802366</c:v>
                </c:pt>
                <c:pt idx="16">
                  <c:v>-8.52654939736924</c:v>
                </c:pt>
                <c:pt idx="17">
                  <c:v>-8.937684635691926</c:v>
                </c:pt>
                <c:pt idx="18">
                  <c:v>-9.336299784658548</c:v>
                </c:pt>
                <c:pt idx="19">
                  <c:v>-9.722789693879416</c:v>
                </c:pt>
                <c:pt idx="20">
                  <c:v>-10.09753273702493</c:v>
                </c:pt>
                <c:pt idx="21">
                  <c:v>-10.4608921417679</c:v>
                </c:pt>
                <c:pt idx="22">
                  <c:v>-10.81321712441897</c:v>
                </c:pt>
                <c:pt idx="23">
                  <c:v>-11.15484386639143</c:v>
                </c:pt>
                <c:pt idx="24">
                  <c:v>-11.48609636187532</c:v>
                </c:pt>
                <c:pt idx="25">
                  <c:v>-11.80728716001099</c:v>
                </c:pt>
                <c:pt idx="26">
                  <c:v>-12.11873050679185</c:v>
                </c:pt>
                <c:pt idx="27">
                  <c:v>-12.4207177003806</c:v>
                </c:pt>
                <c:pt idx="28">
                  <c:v>-12.71353041900152</c:v>
                </c:pt>
                <c:pt idx="29">
                  <c:v>-12.9974415306115</c:v>
                </c:pt>
                <c:pt idx="30">
                  <c:v>-13.2727153402466</c:v>
                </c:pt>
                <c:pt idx="31">
                  <c:v>-13.53960794389413</c:v>
                </c:pt>
                <c:pt idx="32">
                  <c:v>-13.79836755689755</c:v>
                </c:pt>
                <c:pt idx="33">
                  <c:v>-14.04923481930036</c:v>
                </c:pt>
                <c:pt idx="34">
                  <c:v>-14.29244308089656</c:v>
                </c:pt>
                <c:pt idx="35">
                  <c:v>-14.52821866830436</c:v>
                </c:pt>
                <c:pt idx="36">
                  <c:v>-14.75678113602532</c:v>
                </c:pt>
                <c:pt idx="37">
                  <c:v>-14.97834350314165</c:v>
                </c:pt>
                <c:pt idx="38">
                  <c:v>-15.19311247707747</c:v>
                </c:pt>
                <c:pt idx="39">
                  <c:v>-15.40128868686534</c:v>
                </c:pt>
                <c:pt idx="40">
                  <c:v>-15.60306686252363</c:v>
                </c:pt>
                <c:pt idx="41">
                  <c:v>-15.79863602692781</c:v>
                </c:pt>
                <c:pt idx="42">
                  <c:v>-15.98817967934863</c:v>
                </c:pt>
                <c:pt idx="43">
                  <c:v>-16.17187597040611</c:v>
                </c:pt>
                <c:pt idx="44">
                  <c:v>-16.34989786931644</c:v>
                </c:pt>
                <c:pt idx="45">
                  <c:v>-16.52241332401836</c:v>
                </c:pt>
                <c:pt idx="46">
                  <c:v>-16.68958541468266</c:v>
                </c:pt>
                <c:pt idx="47">
                  <c:v>-16.85157250105601</c:v>
                </c:pt>
                <c:pt idx="48">
                  <c:v>-17.00852836406148</c:v>
                </c:pt>
                <c:pt idx="49">
                  <c:v>-17.16060234201097</c:v>
                </c:pt>
                <c:pt idx="50">
                  <c:v>-17.30793946177375</c:v>
                </c:pt>
                <c:pt idx="51">
                  <c:v>-17.45068056519843</c:v>
                </c:pt>
                <c:pt idx="52">
                  <c:v>-17.58896243110214</c:v>
                </c:pt>
                <c:pt idx="53">
                  <c:v>-17.72291789300186</c:v>
                </c:pt>
                <c:pt idx="54">
                  <c:v>-17.8526759528565</c:v>
                </c:pt>
                <c:pt idx="55">
                  <c:v>-17.97836189103161</c:v>
                </c:pt>
                <c:pt idx="56">
                  <c:v>-18.10009737267526</c:v>
                </c:pt>
                <c:pt idx="57">
                  <c:v>-18.21800055068632</c:v>
                </c:pt>
                <c:pt idx="58">
                  <c:v>-18.33218616543213</c:v>
                </c:pt>
                <c:pt idx="59">
                  <c:v>-18.44276564137308</c:v>
                </c:pt>
                <c:pt idx="60">
                  <c:v>-18.54984718072518</c:v>
                </c:pt>
                <c:pt idx="61">
                  <c:v>-18.65353585429466</c:v>
                </c:pt>
                <c:pt idx="62">
                  <c:v>-18.75393368960024</c:v>
                </c:pt>
                <c:pt idx="63">
                  <c:v>-18.85113975640061</c:v>
                </c:pt>
                <c:pt idx="64">
                  <c:v>-18.9452502497197</c:v>
                </c:pt>
                <c:pt idx="65">
                  <c:v>-19.03635857047716</c:v>
                </c:pt>
                <c:pt idx="66">
                  <c:v>-19.1245554038088</c:v>
                </c:pt>
                <c:pt idx="67">
                  <c:v>-19.20992879515866</c:v>
                </c:pt>
                <c:pt idx="68">
                  <c:v>-19.29256422423073</c:v>
                </c:pt>
                <c:pt idx="69">
                  <c:v>-19.37254467686648</c:v>
                </c:pt>
                <c:pt idx="70">
                  <c:v>-19.44995071492164</c:v>
                </c:pt>
                <c:pt idx="71">
                  <c:v>-19.5248605442091</c:v>
                </c:pt>
                <c:pt idx="72">
                  <c:v>-19.59735008057132</c:v>
                </c:pt>
                <c:pt idx="73">
                  <c:v>-19.6674930141367</c:v>
                </c:pt>
                <c:pt idx="74">
                  <c:v>-19.73536087182351</c:v>
                </c:pt>
                <c:pt idx="75">
                  <c:v>-19.80102307813792</c:v>
                </c:pt>
                <c:pt idx="76">
                  <c:v>-19.86454701432201</c:v>
                </c:pt>
                <c:pt idx="77">
                  <c:v>-19.92599807589934</c:v>
                </c:pt>
                <c:pt idx="78">
                  <c:v>-19.98543972865982</c:v>
                </c:pt>
                <c:pt idx="79">
                  <c:v>-20.04293356313647</c:v>
                </c:pt>
                <c:pt idx="80">
                  <c:v>-20.09853934761112</c:v>
                </c:pt>
                <c:pt idx="81">
                  <c:v>-20.15231507968833</c:v>
                </c:pt>
                <c:pt idx="82">
                  <c:v>-20.20431703648387</c:v>
                </c:pt>
                <c:pt idx="83">
                  <c:v>-20.25459982345756</c:v>
                </c:pt>
                <c:pt idx="84">
                  <c:v>-20.30321642193439</c:v>
                </c:pt>
                <c:pt idx="85">
                  <c:v>-20.35021823533886</c:v>
                </c:pt>
                <c:pt idx="86">
                  <c:v>-20.39565513419004</c:v>
                </c:pt>
                <c:pt idx="87">
                  <c:v>-20.43957549987813</c:v>
                </c:pt>
                <c:pt idx="88">
                  <c:v>-20.48202626726052</c:v>
                </c:pt>
                <c:pt idx="89">
                  <c:v>-20.5230529661055</c:v>
                </c:pt>
                <c:pt idx="90">
                  <c:v>-20.56269976141714</c:v>
                </c:pt>
                <c:pt idx="91">
                  <c:v>-20.60100949266369</c:v>
                </c:pt>
                <c:pt idx="92">
                  <c:v>-20.63802371194397</c:v>
                </c:pt>
                <c:pt idx="93">
                  <c:v>-20.67378272111718</c:v>
                </c:pt>
                <c:pt idx="94">
                  <c:v>-20.70832560791973</c:v>
                </c:pt>
                <c:pt idx="95">
                  <c:v>-20.741690281099</c:v>
                </c:pt>
                <c:pt idx="96">
                  <c:v>-20.7739135045862</c:v>
                </c:pt>
                <c:pt idx="97">
                  <c:v>-20.80503093073508</c:v>
                </c:pt>
                <c:pt idx="98">
                  <c:v>-20.83507713264876</c:v>
                </c:pt>
                <c:pt idx="99">
                  <c:v>-20.86408563561833</c:v>
                </c:pt>
                <c:pt idx="100">
                  <c:v>-20.89208894769442</c:v>
                </c:pt>
                <c:pt idx="101">
                  <c:v>-20.91911858942012</c:v>
                </c:pt>
                <c:pt idx="102">
                  <c:v>-20.9452051227353</c:v>
                </c:pt>
                <c:pt idx="103">
                  <c:v>-20.9703781790857</c:v>
                </c:pt>
                <c:pt idx="104">
                  <c:v>-20.99466648674831</c:v>
                </c:pt>
                <c:pt idx="105">
                  <c:v>-21.01809789739918</c:v>
                </c:pt>
                <c:pt idx="106">
                  <c:v>-21.04069941193728</c:v>
                </c:pt>
                <c:pt idx="107">
                  <c:v>-21.06249720558908</c:v>
                </c:pt>
                <c:pt idx="108">
                  <c:v>-21.08351665231082</c:v>
                </c:pt>
                <c:pt idx="109">
                  <c:v>-21.10378234850122</c:v>
                </c:pt>
                <c:pt idx="110">
                  <c:v>-21.12331813605399</c:v>
                </c:pt>
                <c:pt idx="111">
                  <c:v>-21.14214712475574</c:v>
                </c:pt>
                <c:pt idx="112">
                  <c:v>-21.16029171405221</c:v>
                </c:pt>
                <c:pt idx="113">
                  <c:v>-21.17777361419817</c:v>
                </c:pt>
                <c:pt idx="114">
                  <c:v>-21.1946138668103</c:v>
                </c:pt>
                <c:pt idx="115">
                  <c:v>-21.21083286482979</c:v>
                </c:pt>
                <c:pt idx="116">
                  <c:v>-21.22645037192297</c:v>
                </c:pt>
                <c:pt idx="117">
                  <c:v>-21.24148554132178</c:v>
                </c:pt>
                <c:pt idx="118">
                  <c:v>-21.25595693412982</c:v>
                </c:pt>
                <c:pt idx="119">
                  <c:v>-21.26988253710246</c:v>
                </c:pt>
              </c:numCache>
            </c:numRef>
          </c:yVal>
          <c:smooth val="1"/>
          <c:extLst xmlns:c16r2="http://schemas.microsoft.com/office/drawing/2015/06/chart">
            <c:ext xmlns:c16="http://schemas.microsoft.com/office/drawing/2014/chart" uri="{C3380CC4-5D6E-409C-BE32-E72D297353CC}">
              <c16:uniqueId val="{00000000-426A-4EFF-888D-577143BA2881}"/>
            </c:ext>
          </c:extLst>
        </c:ser>
        <c:ser>
          <c:idx val="3"/>
          <c:order val="1"/>
          <c:tx>
            <c:strRef>
              <c:f>'SA-Psychosocial-G'!$N$123</c:f>
              <c:strCache>
                <c:ptCount val="1"/>
                <c:pt idx="0">
                  <c:v>SOUD Deaths for 1x parameter level</c:v>
                </c:pt>
              </c:strCache>
            </c:strRef>
          </c:tx>
          <c:spPr>
            <a:ln w="28575">
              <a:solidFill>
                <a:schemeClr val="accent1"/>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N$3:$N$122</c:f>
              <c:numCache>
                <c:formatCode>General</c:formatCode>
                <c:ptCount val="120"/>
                <c:pt idx="0">
                  <c:v>0.0</c:v>
                </c:pt>
                <c:pt idx="1">
                  <c:v>-0.555218947720232</c:v>
                </c:pt>
                <c:pt idx="2">
                  <c:v>-1.041546979194163</c:v>
                </c:pt>
                <c:pt idx="3">
                  <c:v>-1.538455167332472</c:v>
                </c:pt>
                <c:pt idx="4">
                  <c:v>-2.021247782830983</c:v>
                </c:pt>
                <c:pt idx="5">
                  <c:v>-2.49017846617794</c:v>
                </c:pt>
                <c:pt idx="6">
                  <c:v>-2.945516455786992</c:v>
                </c:pt>
                <c:pt idx="7">
                  <c:v>-3.387541489601199</c:v>
                </c:pt>
                <c:pt idx="8">
                  <c:v>-3.816539896162431</c:v>
                </c:pt>
                <c:pt idx="9">
                  <c:v>-4.232801597696607</c:v>
                </c:pt>
                <c:pt idx="10">
                  <c:v>-4.636617818985265</c:v>
                </c:pt>
                <c:pt idx="11">
                  <c:v>-5.028279342187147</c:v>
                </c:pt>
                <c:pt idx="12">
                  <c:v>-5.408075183749383</c:v>
                </c:pt>
                <c:pt idx="13">
                  <c:v>-5.78219901527314</c:v>
                </c:pt>
                <c:pt idx="14">
                  <c:v>-6.144975770219824</c:v>
                </c:pt>
                <c:pt idx="15">
                  <c:v>-6.496721200914294</c:v>
                </c:pt>
                <c:pt idx="16">
                  <c:v>-6.837838264237416</c:v>
                </c:pt>
                <c:pt idx="17">
                  <c:v>-7.168667789747814</c:v>
                </c:pt>
                <c:pt idx="18">
                  <c:v>-7.489534784319586</c:v>
                </c:pt>
                <c:pt idx="19">
                  <c:v>-7.800750072215925</c:v>
                </c:pt>
                <c:pt idx="20">
                  <c:v>-8.10261154510804</c:v>
                </c:pt>
                <c:pt idx="21">
                  <c:v>-8.39540521735285</c:v>
                </c:pt>
                <c:pt idx="22">
                  <c:v>-8.67940612491866</c:v>
                </c:pt>
                <c:pt idx="23">
                  <c:v>-8.954879097778571</c:v>
                </c:pt>
                <c:pt idx="24">
                  <c:v>-9.222079429363653</c:v>
                </c:pt>
                <c:pt idx="25">
                  <c:v>-9.481253461755278</c:v>
                </c:pt>
                <c:pt idx="26">
                  <c:v>-9.73264909416978</c:v>
                </c:pt>
                <c:pt idx="27">
                  <c:v>-9.97649602632391</c:v>
                </c:pt>
                <c:pt idx="28">
                  <c:v>-10.21301650714754</c:v>
                </c:pt>
                <c:pt idx="29">
                  <c:v>-10.44242588023319</c:v>
                </c:pt>
                <c:pt idx="30">
                  <c:v>-10.66493280430645</c:v>
                </c:pt>
                <c:pt idx="31">
                  <c:v>-10.8807395293753</c:v>
                </c:pt>
                <c:pt idx="32">
                  <c:v>-11.09004215256286</c:v>
                </c:pt>
                <c:pt idx="33">
                  <c:v>-11.29303085574095</c:v>
                </c:pt>
                <c:pt idx="34">
                  <c:v>-11.48989012717891</c:v>
                </c:pt>
                <c:pt idx="35">
                  <c:v>-11.68079896905801</c:v>
                </c:pt>
                <c:pt idx="36">
                  <c:v>-11.86593109240207</c:v>
                </c:pt>
                <c:pt idx="37">
                  <c:v>-12.04545510075704</c:v>
                </c:pt>
                <c:pt idx="38">
                  <c:v>-12.21953466373736</c:v>
                </c:pt>
                <c:pt idx="39">
                  <c:v>-12.38832869840296</c:v>
                </c:pt>
                <c:pt idx="40">
                  <c:v>-12.55199150767423</c:v>
                </c:pt>
                <c:pt idx="41">
                  <c:v>-12.71067292910798</c:v>
                </c:pt>
                <c:pt idx="42">
                  <c:v>-12.8645184770281</c:v>
                </c:pt>
                <c:pt idx="43">
                  <c:v>-13.01366947802905</c:v>
                </c:pt>
                <c:pt idx="44">
                  <c:v>-13.1582632004973</c:v>
                </c:pt>
                <c:pt idx="45">
                  <c:v>-13.29843297860266</c:v>
                </c:pt>
                <c:pt idx="46">
                  <c:v>-13.43430833116608</c:v>
                </c:pt>
                <c:pt idx="47">
                  <c:v>-13.5660150757535</c:v>
                </c:pt>
                <c:pt idx="48">
                  <c:v>-13.69367543832936</c:v>
                </c:pt>
                <c:pt idx="49">
                  <c:v>-13.81740815874427</c:v>
                </c:pt>
                <c:pt idx="50">
                  <c:v>-13.93732859233501</c:v>
                </c:pt>
                <c:pt idx="51">
                  <c:v>-14.05354880785951</c:v>
                </c:pt>
                <c:pt idx="52">
                  <c:v>-14.1661776820192</c:v>
                </c:pt>
                <c:pt idx="53">
                  <c:v>-14.2753209907024</c:v>
                </c:pt>
                <c:pt idx="54">
                  <c:v>-14.38108149715486</c:v>
                </c:pt>
                <c:pt idx="55">
                  <c:v>-14.48355903725094</c:v>
                </c:pt>
                <c:pt idx="56">
                  <c:v>-14.58285060200124</c:v>
                </c:pt>
                <c:pt idx="57">
                  <c:v>-14.67905041744566</c:v>
                </c:pt>
                <c:pt idx="58">
                  <c:v>-14.77225002205039</c:v>
                </c:pt>
                <c:pt idx="59">
                  <c:v>-14.86253834172751</c:v>
                </c:pt>
                <c:pt idx="60">
                  <c:v>-14.95000176258677</c:v>
                </c:pt>
                <c:pt idx="61">
                  <c:v>-15.03472420151272</c:v>
                </c:pt>
                <c:pt idx="62">
                  <c:v>-15.11678717466698</c:v>
                </c:pt>
                <c:pt idx="63">
                  <c:v>-15.19626986399253</c:v>
                </c:pt>
                <c:pt idx="64">
                  <c:v>-15.27324918180891</c:v>
                </c:pt>
                <c:pt idx="65">
                  <c:v>-15.34779983356314</c:v>
                </c:pt>
                <c:pt idx="66">
                  <c:v>-15.41999437881148</c:v>
                </c:pt>
                <c:pt idx="67">
                  <c:v>-15.48990329049518</c:v>
                </c:pt>
                <c:pt idx="68">
                  <c:v>-15.55759501256946</c:v>
                </c:pt>
                <c:pt idx="69">
                  <c:v>-15.6231360160442</c:v>
                </c:pt>
                <c:pt idx="70">
                  <c:v>-15.68659085349048</c:v>
                </c:pt>
                <c:pt idx="71">
                  <c:v>-15.74802221205948</c:v>
                </c:pt>
                <c:pt idx="72">
                  <c:v>-15.80749096506754</c:v>
                </c:pt>
                <c:pt idx="73">
                  <c:v>-15.86505622218683</c:v>
                </c:pt>
                <c:pt idx="74">
                  <c:v>-15.92077537828827</c:v>
                </c:pt>
                <c:pt idx="75">
                  <c:v>-15.97470416097462</c:v>
                </c:pt>
                <c:pt idx="76">
                  <c:v>-16.02689667684454</c:v>
                </c:pt>
                <c:pt idx="77">
                  <c:v>-16.07740545652382</c:v>
                </c:pt>
                <c:pt idx="78">
                  <c:v>-16.12628149849577</c:v>
                </c:pt>
                <c:pt idx="79">
                  <c:v>-16.17357431177256</c:v>
                </c:pt>
                <c:pt idx="80">
                  <c:v>-16.21933195742934</c:v>
                </c:pt>
                <c:pt idx="81">
                  <c:v>-16.26360108903932</c:v>
                </c:pt>
                <c:pt idx="82">
                  <c:v>-16.30642699203888</c:v>
                </c:pt>
                <c:pt idx="83">
                  <c:v>-16.3478536220458</c:v>
                </c:pt>
                <c:pt idx="84">
                  <c:v>-16.38792364216688</c:v>
                </c:pt>
                <c:pt idx="85">
                  <c:v>-16.42667845931349</c:v>
                </c:pt>
                <c:pt idx="86">
                  <c:v>-16.4641582595546</c:v>
                </c:pt>
                <c:pt idx="87">
                  <c:v>-16.50040204253308</c:v>
                </c:pt>
                <c:pt idx="88">
                  <c:v>-16.53544765496628</c:v>
                </c:pt>
                <c:pt idx="89">
                  <c:v>-16.56933182325538</c:v>
                </c:pt>
                <c:pt idx="90">
                  <c:v>-16.60209018522812</c:v>
                </c:pt>
                <c:pt idx="91">
                  <c:v>-16.63375732103304</c:v>
                </c:pt>
                <c:pt idx="92">
                  <c:v>-16.66436678321206</c:v>
                </c:pt>
                <c:pt idx="93">
                  <c:v>-16.69395112596294</c:v>
                </c:pt>
                <c:pt idx="94">
                  <c:v>-16.72254193362278</c:v>
                </c:pt>
                <c:pt idx="95">
                  <c:v>-16.75016984838578</c:v>
                </c:pt>
                <c:pt idx="96">
                  <c:v>-16.77686459727173</c:v>
                </c:pt>
                <c:pt idx="97">
                  <c:v>-16.80265501837237</c:v>
                </c:pt>
                <c:pt idx="98">
                  <c:v>-16.82756908638807</c:v>
                </c:pt>
                <c:pt idx="99">
                  <c:v>-16.85163393746966</c:v>
                </c:pt>
                <c:pt idx="100">
                  <c:v>-16.874875893391</c:v>
                </c:pt>
                <c:pt idx="101">
                  <c:v>-16.8973204850626</c:v>
                </c:pt>
                <c:pt idx="102">
                  <c:v>-16.91899247540439</c:v>
                </c:pt>
                <c:pt idx="103">
                  <c:v>-16.93991588159479</c:v>
                </c:pt>
                <c:pt idx="104">
                  <c:v>-16.96011399671038</c:v>
                </c:pt>
                <c:pt idx="105">
                  <c:v>-16.97960941077308</c:v>
                </c:pt>
                <c:pt idx="106">
                  <c:v>-16.99842403121665</c:v>
                </c:pt>
                <c:pt idx="107">
                  <c:v>-17.01657910279405</c:v>
                </c:pt>
                <c:pt idx="108">
                  <c:v>-17.03409522692746</c:v>
                </c:pt>
                <c:pt idx="109">
                  <c:v>-17.05099238053088</c:v>
                </c:pt>
                <c:pt idx="110">
                  <c:v>-17.06728993430528</c:v>
                </c:pt>
                <c:pt idx="111">
                  <c:v>-17.08300667052753</c:v>
                </c:pt>
                <c:pt idx="112">
                  <c:v>-17.09816080034263</c:v>
                </c:pt>
                <c:pt idx="113">
                  <c:v>-17.11276998057222</c:v>
                </c:pt>
                <c:pt idx="114">
                  <c:v>-17.12685133005636</c:v>
                </c:pt>
                <c:pt idx="115">
                  <c:v>-17.14042144553132</c:v>
                </c:pt>
                <c:pt idx="116">
                  <c:v>-17.15349641706646</c:v>
                </c:pt>
                <c:pt idx="117">
                  <c:v>-17.16609184306169</c:v>
                </c:pt>
                <c:pt idx="118">
                  <c:v>-17.17822284482422</c:v>
                </c:pt>
                <c:pt idx="119">
                  <c:v>-17.18990408073328</c:v>
                </c:pt>
              </c:numCache>
            </c:numRef>
          </c:yVal>
          <c:smooth val="1"/>
          <c:extLst xmlns:c16r2="http://schemas.microsoft.com/office/drawing/2015/06/chart">
            <c:ext xmlns:c16="http://schemas.microsoft.com/office/drawing/2014/chart" uri="{C3380CC4-5D6E-409C-BE32-E72D297353CC}">
              <c16:uniqueId val="{00000001-426A-4EFF-888D-577143BA2881}"/>
            </c:ext>
          </c:extLst>
        </c:ser>
        <c:ser>
          <c:idx val="0"/>
          <c:order val="2"/>
          <c:tx>
            <c:strRef>
              <c:f>'SA-Psychosocial-G'!$W$123</c:f>
              <c:strCache>
                <c:ptCount val="1"/>
                <c:pt idx="0">
                  <c:v>SOUD Deaths for 0.75x parameter level</c:v>
                </c:pt>
              </c:strCache>
            </c:strRef>
          </c:tx>
          <c:spPr>
            <a:ln w="6350">
              <a:solidFill>
                <a:schemeClr val="accent1"/>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W$3:$W$122</c:f>
              <c:numCache>
                <c:formatCode>General</c:formatCode>
                <c:ptCount val="120"/>
                <c:pt idx="0">
                  <c:v>0.0</c:v>
                </c:pt>
                <c:pt idx="1">
                  <c:v>-0.406148641768323</c:v>
                </c:pt>
                <c:pt idx="2">
                  <c:v>-0.779932659889368</c:v>
                </c:pt>
                <c:pt idx="3">
                  <c:v>-1.152985464585663</c:v>
                </c:pt>
                <c:pt idx="4">
                  <c:v>-1.515569885862328</c:v>
                </c:pt>
                <c:pt idx="5">
                  <c:v>-1.867868581892958</c:v>
                </c:pt>
                <c:pt idx="6">
                  <c:v>-2.210076216053312</c:v>
                </c:pt>
                <c:pt idx="7">
                  <c:v>-2.542395630964302</c:v>
                </c:pt>
                <c:pt idx="8">
                  <c:v>-2.865034909596238</c:v>
                </c:pt>
                <c:pt idx="9">
                  <c:v>-3.178205119710757</c:v>
                </c:pt>
                <c:pt idx="10">
                  <c:v>-3.482118587193554</c:v>
                </c:pt>
                <c:pt idx="11">
                  <c:v>-3.776987578581633</c:v>
                </c:pt>
                <c:pt idx="12">
                  <c:v>-4.063023300018381</c:v>
                </c:pt>
                <c:pt idx="13">
                  <c:v>-4.344866509439935</c:v>
                </c:pt>
                <c:pt idx="14">
                  <c:v>-4.618238966330137</c:v>
                </c:pt>
                <c:pt idx="15">
                  <c:v>-4.883406877639374</c:v>
                </c:pt>
                <c:pt idx="16">
                  <c:v>-5.140652328012061</c:v>
                </c:pt>
                <c:pt idx="17">
                  <c:v>-5.390226713087895</c:v>
                </c:pt>
                <c:pt idx="18">
                  <c:v>-5.632369809972419</c:v>
                </c:pt>
                <c:pt idx="19">
                  <c:v>-5.867310949316305</c:v>
                </c:pt>
                <c:pt idx="20">
                  <c:v>-6.095269946466692</c:v>
                </c:pt>
                <c:pt idx="21">
                  <c:v>-6.316457886565828</c:v>
                </c:pt>
                <c:pt idx="22">
                  <c:v>-6.53107779230388</c:v>
                </c:pt>
                <c:pt idx="23">
                  <c:v>-6.73932519676978</c:v>
                </c:pt>
                <c:pt idx="24">
                  <c:v>-6.941388639152</c:v>
                </c:pt>
                <c:pt idx="25">
                  <c:v>-7.137450097349936</c:v>
                </c:pt>
                <c:pt idx="26">
                  <c:v>-7.32769286567252</c:v>
                </c:pt>
                <c:pt idx="27">
                  <c:v>-7.512286700554341</c:v>
                </c:pt>
                <c:pt idx="28">
                  <c:v>-7.691395965211905</c:v>
                </c:pt>
                <c:pt idx="29">
                  <c:v>-7.865179944544002</c:v>
                </c:pt>
                <c:pt idx="30">
                  <c:v>-8.033793033084544</c:v>
                </c:pt>
                <c:pt idx="31">
                  <c:v>-8.197384937031097</c:v>
                </c:pt>
                <c:pt idx="32">
                  <c:v>-8.35610086102613</c:v>
                </c:pt>
                <c:pt idx="33">
                  <c:v>-8.510081681482548</c:v>
                </c:pt>
                <c:pt idx="34">
                  <c:v>-8.65946410809463</c:v>
                </c:pt>
                <c:pt idx="35">
                  <c:v>-8.80438083492957</c:v>
                </c:pt>
                <c:pt idx="36">
                  <c:v>-8.94496068225444</c:v>
                </c:pt>
                <c:pt idx="37">
                  <c:v>-9.081328730091039</c:v>
                </c:pt>
                <c:pt idx="38">
                  <c:v>-9.213606444335498</c:v>
                </c:pt>
                <c:pt idx="39">
                  <c:v>-9.341911808911648</c:v>
                </c:pt>
                <c:pt idx="40">
                  <c:v>-9.466359425805103</c:v>
                </c:pt>
                <c:pt idx="41">
                  <c:v>-9.587060623165893</c:v>
                </c:pt>
                <c:pt idx="42">
                  <c:v>-9.704123558414748</c:v>
                </c:pt>
                <c:pt idx="43">
                  <c:v>-9.817653316562</c:v>
                </c:pt>
                <c:pt idx="44">
                  <c:v>-9.927752004173635</c:v>
                </c:pt>
                <c:pt idx="45">
                  <c:v>-10.03451883931914</c:v>
                </c:pt>
                <c:pt idx="46">
                  <c:v>-10.13805023779037</c:v>
                </c:pt>
                <c:pt idx="47">
                  <c:v>-10.23843989586976</c:v>
                </c:pt>
                <c:pt idx="48">
                  <c:v>-10.33577886986611</c:v>
                </c:pt>
                <c:pt idx="49">
                  <c:v>-10.4301556526513</c:v>
                </c:pt>
                <c:pt idx="50">
                  <c:v>-10.52165624737033</c:v>
                </c:pt>
                <c:pt idx="51">
                  <c:v>-10.61036423851401</c:v>
                </c:pt>
                <c:pt idx="52">
                  <c:v>-10.69636086052481</c:v>
                </c:pt>
                <c:pt idx="53">
                  <c:v>-10.77972506403657</c:v>
                </c:pt>
                <c:pt idx="54">
                  <c:v>-10.86053357990152</c:v>
                </c:pt>
                <c:pt idx="55">
                  <c:v>-10.93886098112657</c:v>
                </c:pt>
                <c:pt idx="56">
                  <c:v>-11.01477974282236</c:v>
                </c:pt>
                <c:pt idx="57">
                  <c:v>-11.08836030027028</c:v>
                </c:pt>
                <c:pt idx="58">
                  <c:v>-11.15967110519452</c:v>
                </c:pt>
                <c:pt idx="59">
                  <c:v>-11.22877868032504</c:v>
                </c:pt>
                <c:pt idx="60">
                  <c:v>-11.29574767233294</c:v>
                </c:pt>
                <c:pt idx="61">
                  <c:v>-11.3606409031997</c:v>
                </c:pt>
                <c:pt idx="62">
                  <c:v>-11.42351942009989</c:v>
                </c:pt>
                <c:pt idx="63">
                  <c:v>-11.48444254384858</c:v>
                </c:pt>
                <c:pt idx="64">
                  <c:v>-11.54346791597522</c:v>
                </c:pt>
                <c:pt idx="65">
                  <c:v>-11.60065154447645</c:v>
                </c:pt>
                <c:pt idx="66">
                  <c:v>-11.6560478482978</c:v>
                </c:pt>
                <c:pt idx="67">
                  <c:v>-11.70970970058931</c:v>
                </c:pt>
                <c:pt idx="68">
                  <c:v>-11.76168847077959</c:v>
                </c:pt>
                <c:pt idx="69">
                  <c:v>-11.81203406550912</c:v>
                </c:pt>
                <c:pt idx="70">
                  <c:v>-11.86079496846032</c:v>
                </c:pt>
                <c:pt idx="71">
                  <c:v>-11.90801827912003</c:v>
                </c:pt>
                <c:pt idx="72">
                  <c:v>-11.9537497505106</c:v>
                </c:pt>
                <c:pt idx="73">
                  <c:v>-11.9980338259185</c:v>
                </c:pt>
                <c:pt idx="74">
                  <c:v>-12.04091367465321</c:v>
                </c:pt>
                <c:pt idx="75">
                  <c:v>-12.0824312268649</c:v>
                </c:pt>
                <c:pt idx="76">
                  <c:v>-12.12262720744684</c:v>
                </c:pt>
                <c:pt idx="77">
                  <c:v>-12.16154116905097</c:v>
                </c:pt>
                <c:pt idx="78">
                  <c:v>-12.19921152424019</c:v>
                </c:pt>
                <c:pt idx="79">
                  <c:v>-12.23567557679864</c:v>
                </c:pt>
                <c:pt idx="80">
                  <c:v>-12.27096955223192</c:v>
                </c:pt>
                <c:pt idx="81">
                  <c:v>-12.30512862746536</c:v>
                </c:pt>
                <c:pt idx="82">
                  <c:v>-12.33818695977407</c:v>
                </c:pt>
                <c:pt idx="83">
                  <c:v>-12.37017771495794</c:v>
                </c:pt>
                <c:pt idx="84">
                  <c:v>-12.401133094781</c:v>
                </c:pt>
                <c:pt idx="85">
                  <c:v>-12.43108436370103</c:v>
                </c:pt>
                <c:pt idx="86">
                  <c:v>-12.46006187489593</c:v>
                </c:pt>
                <c:pt idx="87">
                  <c:v>-12.48809509561604</c:v>
                </c:pt>
                <c:pt idx="88">
                  <c:v>-12.5152126318713</c:v>
                </c:pt>
                <c:pt idx="89">
                  <c:v>-12.54144225247505</c:v>
                </c:pt>
                <c:pt idx="90">
                  <c:v>-12.56681091245553</c:v>
                </c:pt>
                <c:pt idx="91">
                  <c:v>-12.5913447758567</c:v>
                </c:pt>
                <c:pt idx="92">
                  <c:v>-12.6150692379347</c:v>
                </c:pt>
                <c:pt idx="93">
                  <c:v>-12.63800894677911</c:v>
                </c:pt>
                <c:pt idx="94">
                  <c:v>-12.66018782435165</c:v>
                </c:pt>
                <c:pt idx="95">
                  <c:v>-12.68162908698227</c:v>
                </c:pt>
                <c:pt idx="96">
                  <c:v>-12.70235526531233</c:v>
                </c:pt>
                <c:pt idx="97">
                  <c:v>-12.72238822371287</c:v>
                </c:pt>
                <c:pt idx="98">
                  <c:v>-12.74174917919013</c:v>
                </c:pt>
                <c:pt idx="99">
                  <c:v>-12.76045871977754</c:v>
                </c:pt>
                <c:pt idx="100">
                  <c:v>-12.77853682244822</c:v>
                </c:pt>
                <c:pt idx="101">
                  <c:v>-12.79600287053831</c:v>
                </c:pt>
                <c:pt idx="102">
                  <c:v>-12.81287567070945</c:v>
                </c:pt>
                <c:pt idx="103">
                  <c:v>-12.8291734694508</c:v>
                </c:pt>
                <c:pt idx="104">
                  <c:v>-12.84491396913847</c:v>
                </c:pt>
                <c:pt idx="105">
                  <c:v>-12.86011434366035</c:v>
                </c:pt>
                <c:pt idx="106">
                  <c:v>-12.87479125361815</c:v>
                </c:pt>
                <c:pt idx="107">
                  <c:v>-12.88896086111495</c:v>
                </c:pt>
                <c:pt idx="108">
                  <c:v>-12.90263884414362</c:v>
                </c:pt>
                <c:pt idx="109">
                  <c:v>-12.91584041057838</c:v>
                </c:pt>
                <c:pt idx="110">
                  <c:v>-12.92858031178832</c:v>
                </c:pt>
                <c:pt idx="111">
                  <c:v>-12.94087285587334</c:v>
                </c:pt>
                <c:pt idx="112">
                  <c:v>-12.95273192054071</c:v>
                </c:pt>
                <c:pt idx="113">
                  <c:v>-12.96417096562288</c:v>
                </c:pt>
                <c:pt idx="114">
                  <c:v>-12.97520304525296</c:v>
                </c:pt>
                <c:pt idx="115">
                  <c:v>-12.98584081970118</c:v>
                </c:pt>
                <c:pt idx="116">
                  <c:v>-12.99609656688526</c:v>
                </c:pt>
                <c:pt idx="117">
                  <c:v>-13.00598219355777</c:v>
                </c:pt>
                <c:pt idx="118">
                  <c:v>-13.01550924618441</c:v>
                </c:pt>
                <c:pt idx="119">
                  <c:v>-13.02468892151896</c:v>
                </c:pt>
              </c:numCache>
            </c:numRef>
          </c:yVal>
          <c:smooth val="1"/>
          <c:extLst xmlns:c16r2="http://schemas.microsoft.com/office/drawing/2015/06/chart">
            <c:ext xmlns:c16="http://schemas.microsoft.com/office/drawing/2014/chart" uri="{C3380CC4-5D6E-409C-BE32-E72D297353CC}">
              <c16:uniqueId val="{00000002-426A-4EFF-888D-577143BA2881}"/>
            </c:ext>
          </c:extLst>
        </c:ser>
        <c:ser>
          <c:idx val="7"/>
          <c:order val="3"/>
          <c:tx>
            <c:strRef>
              <c:f>'SA-Psychosocial-G'!$F$123</c:f>
              <c:strCache>
                <c:ptCount val="1"/>
                <c:pt idx="0">
                  <c:v>SHUD Deaths for 1.25x parameter level</c:v>
                </c:pt>
              </c:strCache>
            </c:strRef>
          </c:tx>
          <c:spPr>
            <a:ln w="76200">
              <a:solidFill>
                <a:schemeClr val="accent2"/>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F$3:$F$122</c:f>
              <c:numCache>
                <c:formatCode>General</c:formatCode>
                <c:ptCount val="120"/>
                <c:pt idx="0">
                  <c:v>0.0</c:v>
                </c:pt>
                <c:pt idx="1">
                  <c:v>-0.547298130011541</c:v>
                </c:pt>
                <c:pt idx="2">
                  <c:v>-1.22471189830626</c:v>
                </c:pt>
                <c:pt idx="3">
                  <c:v>-1.849680927241252</c:v>
                </c:pt>
                <c:pt idx="4">
                  <c:v>-2.481509654291267</c:v>
                </c:pt>
                <c:pt idx="5">
                  <c:v>-3.121081696660849</c:v>
                </c:pt>
                <c:pt idx="6">
                  <c:v>-3.769080986146901</c:v>
                </c:pt>
                <c:pt idx="7">
                  <c:v>-4.426026249561346</c:v>
                </c:pt>
                <c:pt idx="8">
                  <c:v>-5.0922995199684</c:v>
                </c:pt>
                <c:pt idx="9">
                  <c:v>-5.768169702938348</c:v>
                </c:pt>
                <c:pt idx="10">
                  <c:v>-6.453812067123135</c:v>
                </c:pt>
                <c:pt idx="11">
                  <c:v>-7.14932437560751</c:v>
                </c:pt>
                <c:pt idx="12">
                  <c:v>-7.854740248268751</c:v>
                </c:pt>
                <c:pt idx="13">
                  <c:v>-8.559975258922577</c:v>
                </c:pt>
                <c:pt idx="14">
                  <c:v>-9.275328357153448</c:v>
                </c:pt>
                <c:pt idx="15">
                  <c:v>-10.00075073444586</c:v>
                </c:pt>
                <c:pt idx="16">
                  <c:v>-10.73591223257326</c:v>
                </c:pt>
                <c:pt idx="17">
                  <c:v>-11.48058240813002</c:v>
                </c:pt>
                <c:pt idx="18">
                  <c:v>-12.23452741740107</c:v>
                </c:pt>
                <c:pt idx="19">
                  <c:v>-12.99751035785298</c:v>
                </c:pt>
                <c:pt idx="20">
                  <c:v>-13.76929195922085</c:v>
                </c:pt>
                <c:pt idx="21">
                  <c:v>-14.54963125475951</c:v>
                </c:pt>
                <c:pt idx="22">
                  <c:v>-15.33828621562216</c:v>
                </c:pt>
                <c:pt idx="23">
                  <c:v>-16.13501433951192</c:v>
                </c:pt>
                <c:pt idx="24">
                  <c:v>-16.93957318944044</c:v>
                </c:pt>
                <c:pt idx="25">
                  <c:v>-17.75172088162052</c:v>
                </c:pt>
                <c:pt idx="26">
                  <c:v>-18.57119950826846</c:v>
                </c:pt>
                <c:pt idx="27">
                  <c:v>-19.397770310654</c:v>
                </c:pt>
                <c:pt idx="28">
                  <c:v>-20.23119624840069</c:v>
                </c:pt>
                <c:pt idx="29">
                  <c:v>-21.07124183343922</c:v>
                </c:pt>
                <c:pt idx="30">
                  <c:v>-21.91767363982062</c:v>
                </c:pt>
                <c:pt idx="31">
                  <c:v>-22.7702605848041</c:v>
                </c:pt>
                <c:pt idx="32">
                  <c:v>-23.62877417069344</c:v>
                </c:pt>
                <c:pt idx="33">
                  <c:v>-24.49298869321342</c:v>
                </c:pt>
                <c:pt idx="34">
                  <c:v>-25.36268142045169</c:v>
                </c:pt>
                <c:pt idx="35">
                  <c:v>-26.23763274586213</c:v>
                </c:pt>
                <c:pt idx="36">
                  <c:v>-27.11762631840202</c:v>
                </c:pt>
                <c:pt idx="37">
                  <c:v>-28.00244915247767</c:v>
                </c:pt>
                <c:pt idx="38">
                  <c:v>-28.8918917200263</c:v>
                </c:pt>
                <c:pt idx="39">
                  <c:v>-29.78574799785761</c:v>
                </c:pt>
                <c:pt idx="40">
                  <c:v>-30.68381556051072</c:v>
                </c:pt>
                <c:pt idx="41">
                  <c:v>-31.58589562974112</c:v>
                </c:pt>
                <c:pt idx="42">
                  <c:v>-32.49179311200032</c:v>
                </c:pt>
                <c:pt idx="43">
                  <c:v>-33.40131662642497</c:v>
                </c:pt>
                <c:pt idx="44">
                  <c:v>-34.31427852402327</c:v>
                </c:pt>
                <c:pt idx="45">
                  <c:v>-35.2304948989492</c:v>
                </c:pt>
                <c:pt idx="46">
                  <c:v>-36.14978559266849</c:v>
                </c:pt>
                <c:pt idx="47">
                  <c:v>-37.07197419171384</c:v>
                </c:pt>
                <c:pt idx="48">
                  <c:v>-37.99688801967</c:v>
                </c:pt>
                <c:pt idx="49">
                  <c:v>-38.92435812393946</c:v>
                </c:pt>
                <c:pt idx="50">
                  <c:v>-39.85421925780904</c:v>
                </c:pt>
                <c:pt idx="51">
                  <c:v>-40.78630985826445</c:v>
                </c:pt>
                <c:pt idx="52">
                  <c:v>-41.72047201991304</c:v>
                </c:pt>
                <c:pt idx="53">
                  <c:v>-42.65655146550795</c:v>
                </c:pt>
                <c:pt idx="54">
                  <c:v>-43.594397513336</c:v>
                </c:pt>
                <c:pt idx="55">
                  <c:v>-44.53386304180464</c:v>
                </c:pt>
                <c:pt idx="56">
                  <c:v>-45.47480445149247</c:v>
                </c:pt>
                <c:pt idx="57">
                  <c:v>-46.41708162494177</c:v>
                </c:pt>
                <c:pt idx="58">
                  <c:v>-47.36055788441858</c:v>
                </c:pt>
                <c:pt idx="59">
                  <c:v>-48.30509994788072</c:v>
                </c:pt>
                <c:pt idx="60">
                  <c:v>-49.25057788334199</c:v>
                </c:pt>
                <c:pt idx="61">
                  <c:v>-50.19686506183334</c:v>
                </c:pt>
                <c:pt idx="62">
                  <c:v>-51.1438381091296</c:v>
                </c:pt>
                <c:pt idx="63">
                  <c:v>-52.09137685641345</c:v>
                </c:pt>
                <c:pt idx="64">
                  <c:v>-53.03936429002033</c:v>
                </c:pt>
                <c:pt idx="65">
                  <c:v>-53.98768650040823</c:v>
                </c:pt>
                <c:pt idx="66">
                  <c:v>-54.93623263048412</c:v>
                </c:pt>
                <c:pt idx="67">
                  <c:v>-55.88489482339669</c:v>
                </c:pt>
                <c:pt idx="68">
                  <c:v>-56.8335681699411</c:v>
                </c:pt>
                <c:pt idx="69">
                  <c:v>-57.78215065562458</c:v>
                </c:pt>
                <c:pt idx="70">
                  <c:v>-58.73054310755092</c:v>
                </c:pt>
                <c:pt idx="71">
                  <c:v>-59.67864914117035</c:v>
                </c:pt>
                <c:pt idx="72">
                  <c:v>-60.62637510699751</c:v>
                </c:pt>
                <c:pt idx="73">
                  <c:v>-61.57363003737</c:v>
                </c:pt>
                <c:pt idx="74">
                  <c:v>-62.52032559331983</c:v>
                </c:pt>
                <c:pt idx="75">
                  <c:v>-63.46637601162297</c:v>
                </c:pt>
                <c:pt idx="76">
                  <c:v>-64.41169805208965</c:v>
                </c:pt>
                <c:pt idx="77">
                  <c:v>-65.3562109451521</c:v>
                </c:pt>
                <c:pt idx="78">
                  <c:v>-66.29983633979238</c:v>
                </c:pt>
                <c:pt idx="79">
                  <c:v>-67.24249825187675</c:v>
                </c:pt>
                <c:pt idx="80">
                  <c:v>-68.18412301291955</c:v>
                </c:pt>
                <c:pt idx="81">
                  <c:v>-69.12463921932475</c:v>
                </c:pt>
                <c:pt idx="82">
                  <c:v>-70.0639776821476</c:v>
                </c:pt>
                <c:pt idx="83">
                  <c:v>-71.00207137739663</c:v>
                </c:pt>
                <c:pt idx="84">
                  <c:v>-71.93885539691661</c:v>
                </c:pt>
                <c:pt idx="85">
                  <c:v>-72.87426689986564</c:v>
                </c:pt>
                <c:pt idx="86">
                  <c:v>-73.8082450648321</c:v>
                </c:pt>
                <c:pt idx="87">
                  <c:v>-74.74073104258326</c:v>
                </c:pt>
                <c:pt idx="88">
                  <c:v>-75.67166790949855</c:v>
                </c:pt>
                <c:pt idx="89">
                  <c:v>-76.60100062166114</c:v>
                </c:pt>
                <c:pt idx="90">
                  <c:v>-77.52867596967348</c:v>
                </c:pt>
                <c:pt idx="91">
                  <c:v>-78.4546425341634</c:v>
                </c:pt>
                <c:pt idx="92">
                  <c:v>-79.37885064201345</c:v>
                </c:pt>
                <c:pt idx="93">
                  <c:v>-80.30125232332753</c:v>
                </c:pt>
                <c:pt idx="94">
                  <c:v>-81.2218012691179</c:v>
                </c:pt>
                <c:pt idx="95">
                  <c:v>-82.1404527897463</c:v>
                </c:pt>
                <c:pt idx="96">
                  <c:v>-83.05716377409983</c:v>
                </c:pt>
                <c:pt idx="97">
                  <c:v>-83.97189264952195</c:v>
                </c:pt>
                <c:pt idx="98">
                  <c:v>-84.88459934248598</c:v>
                </c:pt>
                <c:pt idx="99">
                  <c:v>-85.79524524002177</c:v>
                </c:pt>
                <c:pt idx="100">
                  <c:v>-86.70379315188285</c:v>
                </c:pt>
                <c:pt idx="101">
                  <c:v>-87.61020727347291</c:v>
                </c:pt>
                <c:pt idx="102">
                  <c:v>-88.51445314950296</c:v>
                </c:pt>
                <c:pt idx="103">
                  <c:v>-89.41649763839663</c:v>
                </c:pt>
                <c:pt idx="104">
                  <c:v>-90.3163088774231</c:v>
                </c:pt>
                <c:pt idx="105">
                  <c:v>-91.21385624857562</c:v>
                </c:pt>
                <c:pt idx="106">
                  <c:v>-92.1091103451477</c:v>
                </c:pt>
                <c:pt idx="107">
                  <c:v>-93.00204293906035</c:v>
                </c:pt>
                <c:pt idx="108">
                  <c:v>-93.8926269488779</c:v>
                </c:pt>
                <c:pt idx="109">
                  <c:v>-94.78083640853058</c:v>
                </c:pt>
                <c:pt idx="110">
                  <c:v>-95.66664643674838</c:v>
                </c:pt>
                <c:pt idx="111">
                  <c:v>-96.55003320716095</c:v>
                </c:pt>
                <c:pt idx="112">
                  <c:v>-97.43097391909377</c:v>
                </c:pt>
                <c:pt idx="113">
                  <c:v>-98.30944676902908</c:v>
                </c:pt>
                <c:pt idx="114">
                  <c:v>-99.1854309227233</c:v>
                </c:pt>
                <c:pt idx="115">
                  <c:v>-100.0589064879906</c:v>
                </c:pt>
                <c:pt idx="116">
                  <c:v>-100.9298544881058</c:v>
                </c:pt>
                <c:pt idx="117">
                  <c:v>-101.7982568358617</c:v>
                </c:pt>
                <c:pt idx="118">
                  <c:v>-102.6640963082362</c:v>
                </c:pt>
                <c:pt idx="119">
                  <c:v>-103.5273565216758</c:v>
                </c:pt>
              </c:numCache>
            </c:numRef>
          </c:yVal>
          <c:smooth val="1"/>
          <c:extLst xmlns:c16r2="http://schemas.microsoft.com/office/drawing/2015/06/chart">
            <c:ext xmlns:c16="http://schemas.microsoft.com/office/drawing/2014/chart" uri="{C3380CC4-5D6E-409C-BE32-E72D297353CC}">
              <c16:uniqueId val="{00000003-426A-4EFF-888D-577143BA2881}"/>
            </c:ext>
          </c:extLst>
        </c:ser>
        <c:ser>
          <c:idx val="4"/>
          <c:order val="4"/>
          <c:tx>
            <c:strRef>
              <c:f>'SA-Psychosocial-G'!$O$123</c:f>
              <c:strCache>
                <c:ptCount val="1"/>
                <c:pt idx="0">
                  <c:v>SHUD Deaths for 1x parameter level</c:v>
                </c:pt>
              </c:strCache>
            </c:strRef>
          </c:tx>
          <c:spPr>
            <a:ln w="38100">
              <a:solidFill>
                <a:schemeClr val="accent2"/>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O$3:$O$122</c:f>
              <c:numCache>
                <c:formatCode>General</c:formatCode>
                <c:ptCount val="120"/>
                <c:pt idx="0">
                  <c:v>0.0</c:v>
                </c:pt>
                <c:pt idx="1">
                  <c:v>-0.56646505905419</c:v>
                </c:pt>
                <c:pt idx="2">
                  <c:v>-1.227389376914471</c:v>
                </c:pt>
                <c:pt idx="3">
                  <c:v>-1.85239187587522</c:v>
                </c:pt>
                <c:pt idx="4">
                  <c:v>-2.484283859915195</c:v>
                </c:pt>
                <c:pt idx="5">
                  <c:v>-3.123954915559716</c:v>
                </c:pt>
                <c:pt idx="6">
                  <c:v>-3.772094633533379</c:v>
                </c:pt>
                <c:pt idx="7">
                  <c:v>-4.42922711136835</c:v>
                </c:pt>
                <c:pt idx="8">
                  <c:v>-5.095739476237168</c:v>
                </c:pt>
                <c:pt idx="9">
                  <c:v>-5.771905461249344</c:v>
                </c:pt>
                <c:pt idx="10">
                  <c:v>-6.457904904887886</c:v>
                </c:pt>
                <c:pt idx="11">
                  <c:v>-7.15383989032216</c:v>
                </c:pt>
                <c:pt idx="12">
                  <c:v>-7.859748115038973</c:v>
                </c:pt>
                <c:pt idx="13">
                  <c:v>-8.56554717600702</c:v>
                </c:pt>
                <c:pt idx="14">
                  <c:v>-9.281573776322368</c:v>
                </c:pt>
                <c:pt idx="15">
                  <c:v>-10.00771886212733</c:v>
                </c:pt>
                <c:pt idx="16">
                  <c:v>-10.7436846779281</c:v>
                </c:pt>
                <c:pt idx="17">
                  <c:v>-11.48924357119295</c:v>
                </c:pt>
                <c:pt idx="18">
                  <c:v>-12.24416424327919</c:v>
                </c:pt>
                <c:pt idx="19">
                  <c:v>-13.00821218573715</c:v>
                </c:pt>
                <c:pt idx="20">
                  <c:v>-13.78115037035386</c:v>
                </c:pt>
                <c:pt idx="21">
                  <c:v>-14.56273992041274</c:v>
                </c:pt>
                <c:pt idx="22">
                  <c:v>-15.3527407461932</c:v>
                </c:pt>
                <c:pt idx="23">
                  <c:v>-16.15091213558448</c:v>
                </c:pt>
                <c:pt idx="24">
                  <c:v>-16.95701329544982</c:v>
                </c:pt>
                <c:pt idx="25">
                  <c:v>-17.77080384259711</c:v>
                </c:pt>
                <c:pt idx="26">
                  <c:v>-18.59202722441605</c:v>
                </c:pt>
                <c:pt idx="27">
                  <c:v>-19.42044595813368</c:v>
                </c:pt>
                <c:pt idx="28">
                  <c:v>-20.25582403438302</c:v>
                </c:pt>
                <c:pt idx="29">
                  <c:v>-21.09792692044402</c:v>
                </c:pt>
                <c:pt idx="30">
                  <c:v>-21.94652202157877</c:v>
                </c:pt>
                <c:pt idx="31">
                  <c:v>-22.80137896599958</c:v>
                </c:pt>
                <c:pt idx="32">
                  <c:v>-23.66226985094636</c:v>
                </c:pt>
                <c:pt idx="33">
                  <c:v>-24.52896945530019</c:v>
                </c:pt>
                <c:pt idx="34">
                  <c:v>-25.40125542273622</c:v>
                </c:pt>
                <c:pt idx="35">
                  <c:v>-26.27890841889857</c:v>
                </c:pt>
                <c:pt idx="36">
                  <c:v>-27.16171226566098</c:v>
                </c:pt>
                <c:pt idx="37">
                  <c:v>-28.04945405513827</c:v>
                </c:pt>
                <c:pt idx="38">
                  <c:v>-28.94192424576891</c:v>
                </c:pt>
                <c:pt idx="39">
                  <c:v>-29.83891671357896</c:v>
                </c:pt>
                <c:pt idx="40">
                  <c:v>-30.74022884898318</c:v>
                </c:pt>
                <c:pt idx="41">
                  <c:v>-31.64566160985519</c:v>
                </c:pt>
                <c:pt idx="42">
                  <c:v>-32.555019562796</c:v>
                </c:pt>
                <c:pt idx="43">
                  <c:v>-33.46811091473468</c:v>
                </c:pt>
                <c:pt idx="44">
                  <c:v>-34.38474753564019</c:v>
                </c:pt>
                <c:pt idx="45">
                  <c:v>-35.30474497323608</c:v>
                </c:pt>
                <c:pt idx="46">
                  <c:v>-36.22792246051281</c:v>
                </c:pt>
                <c:pt idx="47">
                  <c:v>-37.15410291674188</c:v>
                </c:pt>
                <c:pt idx="48">
                  <c:v>-38.08311294263262</c:v>
                </c:pt>
                <c:pt idx="49">
                  <c:v>-39.01478281017948</c:v>
                </c:pt>
                <c:pt idx="50">
                  <c:v>-39.94894644771554</c:v>
                </c:pt>
                <c:pt idx="51">
                  <c:v>-40.88544142062673</c:v>
                </c:pt>
                <c:pt idx="52">
                  <c:v>-41.82410890809287</c:v>
                </c:pt>
                <c:pt idx="53">
                  <c:v>-42.76479367632341</c:v>
                </c:pt>
                <c:pt idx="54">
                  <c:v>-43.70734404859127</c:v>
                </c:pt>
                <c:pt idx="55">
                  <c:v>-44.65161187235935</c:v>
                </c:pt>
                <c:pt idx="56">
                  <c:v>-45.59745248379834</c:v>
                </c:pt>
                <c:pt idx="57">
                  <c:v>-46.54472466995409</c:v>
                </c:pt>
                <c:pt idx="58">
                  <c:v>-47.49329062880461</c:v>
                </c:pt>
                <c:pt idx="59">
                  <c:v>-48.44301592743786</c:v>
                </c:pt>
                <c:pt idx="60">
                  <c:v>-49.39376945854679</c:v>
                </c:pt>
                <c:pt idx="61">
                  <c:v>-50.34542339544559</c:v>
                </c:pt>
                <c:pt idx="62">
                  <c:v>-51.2978531457684</c:v>
                </c:pt>
                <c:pt idx="63">
                  <c:v>-52.25093730403387</c:v>
                </c:pt>
                <c:pt idx="64">
                  <c:v>-53.20455760321</c:v>
                </c:pt>
                <c:pt idx="65">
                  <c:v>-54.15859886544122</c:v>
                </c:pt>
                <c:pt idx="66">
                  <c:v>-55.11294895204501</c:v>
                </c:pt>
                <c:pt idx="67">
                  <c:v>-56.06749871292818</c:v>
                </c:pt>
                <c:pt idx="68">
                  <c:v>-57.0221419355179</c:v>
                </c:pt>
                <c:pt idx="69">
                  <c:v>-57.9767752933185</c:v>
                </c:pt>
                <c:pt idx="70">
                  <c:v>-58.93129829419854</c:v>
                </c:pt>
                <c:pt idx="71">
                  <c:v>-59.88561322849328</c:v>
                </c:pt>
                <c:pt idx="72">
                  <c:v>-60.83962511701007</c:v>
                </c:pt>
                <c:pt idx="73">
                  <c:v>-61.79324165901517</c:v>
                </c:pt>
                <c:pt idx="74">
                  <c:v>-62.7463731802778</c:v>
                </c:pt>
                <c:pt idx="75">
                  <c:v>-63.69893258123547</c:v>
                </c:pt>
                <c:pt idx="76">
                  <c:v>-64.65083528534391</c:v>
                </c:pt>
                <c:pt idx="77">
                  <c:v>-65.6019991876751</c:v>
                </c:pt>
                <c:pt idx="78">
                  <c:v>-66.55234460380385</c:v>
                </c:pt>
                <c:pt idx="79">
                  <c:v>-67.50179421905008</c:v>
                </c:pt>
                <c:pt idx="80">
                  <c:v>-68.45027303810023</c:v>
                </c:pt>
                <c:pt idx="81">
                  <c:v>-69.39770833507045</c:v>
                </c:pt>
                <c:pt idx="82">
                  <c:v>-70.3440296040355</c:v>
                </c:pt>
                <c:pt idx="83">
                  <c:v>-71.28916851005565</c:v>
                </c:pt>
                <c:pt idx="84">
                  <c:v>-72.23305884074975</c:v>
                </c:pt>
                <c:pt idx="85">
                  <c:v>-73.17563645841579</c:v>
                </c:pt>
                <c:pt idx="86">
                  <c:v>-74.11683925275705</c:v>
                </c:pt>
                <c:pt idx="87">
                  <c:v>-75.05660709419757</c:v>
                </c:pt>
                <c:pt idx="88">
                  <c:v>-75.9948817878481</c:v>
                </c:pt>
                <c:pt idx="89">
                  <c:v>-76.93160702810696</c:v>
                </c:pt>
                <c:pt idx="90">
                  <c:v>-77.86672835393018</c:v>
                </c:pt>
                <c:pt idx="91">
                  <c:v>-78.80019310477941</c:v>
                </c:pt>
                <c:pt idx="92">
                  <c:v>-79.73195037725131</c:v>
                </c:pt>
                <c:pt idx="93">
                  <c:v>-80.66195098241827</c:v>
                </c:pt>
                <c:pt idx="94">
                  <c:v>-81.5901474038651</c:v>
                </c:pt>
                <c:pt idx="95">
                  <c:v>-82.51649375644435</c:v>
                </c:pt>
                <c:pt idx="96">
                  <c:v>-83.4409457457489</c:v>
                </c:pt>
                <c:pt idx="97">
                  <c:v>-84.3634606283071</c:v>
                </c:pt>
                <c:pt idx="98">
                  <c:v>-85.28399717249978</c:v>
                </c:pt>
                <c:pt idx="99">
                  <c:v>-86.202515620214</c:v>
                </c:pt>
                <c:pt idx="100">
                  <c:v>-87.11897764920226</c:v>
                </c:pt>
                <c:pt idx="101">
                  <c:v>-88.03334633618904</c:v>
                </c:pt>
                <c:pt idx="102">
                  <c:v>-88.94558612069268</c:v>
                </c:pt>
                <c:pt idx="103">
                  <c:v>-89.85566276955545</c:v>
                </c:pt>
                <c:pt idx="104">
                  <c:v>-90.76354334221396</c:v>
                </c:pt>
                <c:pt idx="105">
                  <c:v>-91.66919615666403</c:v>
                </c:pt>
                <c:pt idx="106">
                  <c:v>-92.57259075614901</c:v>
                </c:pt>
                <c:pt idx="107">
                  <c:v>-93.47369787652747</c:v>
                </c:pt>
                <c:pt idx="108">
                  <c:v>-94.37248941436835</c:v>
                </c:pt>
                <c:pt idx="109">
                  <c:v>-95.26893839570825</c:v>
                </c:pt>
                <c:pt idx="110">
                  <c:v>-96.16301894550838</c:v>
                </c:pt>
                <c:pt idx="111">
                  <c:v>-97.05470625778037</c:v>
                </c:pt>
                <c:pt idx="112">
                  <c:v>-97.94397656638438</c:v>
                </c:pt>
                <c:pt idx="113">
                  <c:v>-98.83080711646998</c:v>
                </c:pt>
                <c:pt idx="114">
                  <c:v>-99.71517613659672</c:v>
                </c:pt>
                <c:pt idx="115">
                  <c:v>-100.5970628114651</c:v>
                </c:pt>
                <c:pt idx="116">
                  <c:v>-101.4764472552984</c:v>
                </c:pt>
                <c:pt idx="117">
                  <c:v>-102.3533104858452</c:v>
                </c:pt>
                <c:pt idx="118">
                  <c:v>-103.2276343989908</c:v>
                </c:pt>
                <c:pt idx="119">
                  <c:v>-104.0994017439741</c:v>
                </c:pt>
              </c:numCache>
            </c:numRef>
          </c:yVal>
          <c:smooth val="1"/>
          <c:extLst xmlns:c16r2="http://schemas.microsoft.com/office/drawing/2015/06/chart">
            <c:ext xmlns:c16="http://schemas.microsoft.com/office/drawing/2014/chart" uri="{C3380CC4-5D6E-409C-BE32-E72D297353CC}">
              <c16:uniqueId val="{00000004-426A-4EFF-888D-577143BA2881}"/>
            </c:ext>
          </c:extLst>
        </c:ser>
        <c:ser>
          <c:idx val="1"/>
          <c:order val="5"/>
          <c:tx>
            <c:strRef>
              <c:f>'SA-Psychosocial-G'!$X$123</c:f>
              <c:strCache>
                <c:ptCount val="1"/>
                <c:pt idx="0">
                  <c:v>SHUD Deaths for 0.75x parameter level</c:v>
                </c:pt>
              </c:strCache>
            </c:strRef>
          </c:tx>
          <c:spPr>
            <a:ln w="6350">
              <a:solidFill>
                <a:schemeClr val="accent2"/>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X$3:$X$122</c:f>
              <c:numCache>
                <c:formatCode>General</c:formatCode>
                <c:ptCount val="120"/>
                <c:pt idx="0">
                  <c:v>0.0</c:v>
                </c:pt>
                <c:pt idx="1">
                  <c:v>-0.589419912944413</c:v>
                </c:pt>
                <c:pt idx="2">
                  <c:v>-1.230580348267222</c:v>
                </c:pt>
                <c:pt idx="3">
                  <c:v>-1.855607734344221</c:v>
                </c:pt>
                <c:pt idx="4">
                  <c:v>-2.487554169571195</c:v>
                </c:pt>
                <c:pt idx="5">
                  <c:v>-3.12731527515648</c:v>
                </c:pt>
                <c:pt idx="6">
                  <c:v>-3.775586359216868</c:v>
                </c:pt>
                <c:pt idx="7">
                  <c:v>-4.43289694432392</c:v>
                </c:pt>
                <c:pt idx="8">
                  <c:v>-5.09963930276881</c:v>
                </c:pt>
                <c:pt idx="9">
                  <c:v>-5.77609204355868</c:v>
                </c:pt>
                <c:pt idx="10">
                  <c:v>-6.46243962123294</c:v>
                </c:pt>
                <c:pt idx="11">
                  <c:v>-7.15878848354605</c:v>
                </c:pt>
                <c:pt idx="12">
                  <c:v>-7.865180448684836</c:v>
                </c:pt>
                <c:pt idx="13">
                  <c:v>-8.571535178694102</c:v>
                </c:pt>
                <c:pt idx="14">
                  <c:v>-9.288233788243078</c:v>
                </c:pt>
                <c:pt idx="15">
                  <c:v>-10.0150944945604</c:v>
                </c:pt>
                <c:pt idx="16">
                  <c:v>-10.751857833839</c:v>
                </c:pt>
                <c:pt idx="17">
                  <c:v>-11.4982990025861</c:v>
                </c:pt>
                <c:pt idx="18">
                  <c:v>-12.25418928527965</c:v>
                </c:pt>
                <c:pt idx="19">
                  <c:v>-13.01929660490982</c:v>
                </c:pt>
                <c:pt idx="20">
                  <c:v>-13.79338621206284</c:v>
                </c:pt>
                <c:pt idx="21">
                  <c:v>-14.57622135620277</c:v>
                </c:pt>
                <c:pt idx="22">
                  <c:v>-15.367563922286</c:v>
                </c:pt>
                <c:pt idx="23">
                  <c:v>-16.16717502332864</c:v>
                </c:pt>
                <c:pt idx="24">
                  <c:v>-16.97481554435981</c:v>
                </c:pt>
                <c:pt idx="25">
                  <c:v>-17.7902466364545</c:v>
                </c:pt>
                <c:pt idx="26">
                  <c:v>-18.61321313517815</c:v>
                </c:pt>
                <c:pt idx="27">
                  <c:v>-19.44347887758628</c:v>
                </c:pt>
                <c:pt idx="28">
                  <c:v>-20.28080890627789</c:v>
                </c:pt>
                <c:pt idx="29">
                  <c:v>-21.12496967457423</c:v>
                </c:pt>
                <c:pt idx="30">
                  <c:v>-21.97572944895708</c:v>
                </c:pt>
                <c:pt idx="31">
                  <c:v>-22.83285859781691</c:v>
                </c:pt>
                <c:pt idx="32">
                  <c:v>-23.69612984175192</c:v>
                </c:pt>
                <c:pt idx="33">
                  <c:v>-24.56531847040024</c:v>
                </c:pt>
                <c:pt idx="34">
                  <c:v>-25.44020252978148</c:v>
                </c:pt>
                <c:pt idx="35">
                  <c:v>-26.32056298363095</c:v>
                </c:pt>
                <c:pt idx="36">
                  <c:v>-27.20618385176617</c:v>
                </c:pt>
                <c:pt idx="37">
                  <c:v>-28.09685232815068</c:v>
                </c:pt>
                <c:pt idx="38">
                  <c:v>-28.99235888096968</c:v>
                </c:pt>
                <c:pt idx="39">
                  <c:v>-29.89249730779902</c:v>
                </c:pt>
                <c:pt idx="40">
                  <c:v>-30.79706483636972</c:v>
                </c:pt>
                <c:pt idx="41">
                  <c:v>-31.70586218117286</c:v>
                </c:pt>
                <c:pt idx="42">
                  <c:v>-32.61869358852995</c:v>
                </c:pt>
                <c:pt idx="43">
                  <c:v>-33.535366871805</c:v>
                </c:pt>
                <c:pt idx="44">
                  <c:v>-34.45569343763997</c:v>
                </c:pt>
                <c:pt idx="45">
                  <c:v>-35.3794883041056</c:v>
                </c:pt>
                <c:pt idx="46">
                  <c:v>-36.30657011156595</c:v>
                </c:pt>
                <c:pt idx="47">
                  <c:v>-37.2367611269572</c:v>
                </c:pt>
                <c:pt idx="48">
                  <c:v>-38.16988724211551</c:v>
                </c:pt>
                <c:pt idx="49">
                  <c:v>-39.10577796671046</c:v>
                </c:pt>
                <c:pt idx="50">
                  <c:v>-40.04426641629576</c:v>
                </c:pt>
                <c:pt idx="51">
                  <c:v>-40.98518929593605</c:v>
                </c:pt>
                <c:pt idx="52">
                  <c:v>-41.92838687975625</c:v>
                </c:pt>
                <c:pt idx="53">
                  <c:v>-42.8737029869255</c:v>
                </c:pt>
                <c:pt idx="54">
                  <c:v>-43.82098495432545</c:v>
                </c:pt>
                <c:pt idx="55">
                  <c:v>-44.77008360624085</c:v>
                </c:pt>
                <c:pt idx="56">
                  <c:v>-45.72085322135231</c:v>
                </c:pt>
                <c:pt idx="57">
                  <c:v>-46.67315149729288</c:v>
                </c:pt>
                <c:pt idx="58">
                  <c:v>-47.62683951301634</c:v>
                </c:pt>
                <c:pt idx="59">
                  <c:v>-48.58178168919679</c:v>
                </c:pt>
                <c:pt idx="60">
                  <c:v>-49.53784574687766</c:v>
                </c:pt>
                <c:pt idx="61">
                  <c:v>-50.4949026645445</c:v>
                </c:pt>
                <c:pt idx="62">
                  <c:v>-51.4528266338282</c:v>
                </c:pt>
                <c:pt idx="63">
                  <c:v>-52.41149501397386</c:v>
                </c:pt>
                <c:pt idx="64">
                  <c:v>-53.3707882852509</c:v>
                </c:pt>
                <c:pt idx="65">
                  <c:v>-54.33059000144709</c:v>
                </c:pt>
                <c:pt idx="66">
                  <c:v>-55.29078674156407</c:v>
                </c:pt>
                <c:pt idx="67">
                  <c:v>-56.25126806085973</c:v>
                </c:pt>
                <c:pt idx="68">
                  <c:v>-57.21192644133932</c:v>
                </c:pt>
                <c:pt idx="69">
                  <c:v>-58.17265724180911</c:v>
                </c:pt>
                <c:pt idx="70">
                  <c:v>-59.1333586475906</c:v>
                </c:pt>
                <c:pt idx="71">
                  <c:v>-60.09393161999192</c:v>
                </c:pt>
                <c:pt idx="72">
                  <c:v>-61.05427984562044</c:v>
                </c:pt>
                <c:pt idx="73">
                  <c:v>-62.01430968561456</c:v>
                </c:pt>
                <c:pt idx="74">
                  <c:v>-62.9739301248807</c:v>
                </c:pt>
                <c:pt idx="75">
                  <c:v>-63.9330527213882</c:v>
                </c:pt>
                <c:pt idx="76">
                  <c:v>-64.89159155560527</c:v>
                </c:pt>
                <c:pt idx="77">
                  <c:v>-65.8494631801162</c:v>
                </c:pt>
                <c:pt idx="78">
                  <c:v>-66.80658656949105</c:v>
                </c:pt>
                <c:pt idx="79">
                  <c:v>-67.76288307044945</c:v>
                </c:pt>
                <c:pt idx="80">
                  <c:v>-68.71827635236372</c:v>
                </c:pt>
                <c:pt idx="81">
                  <c:v>-69.6726923581559</c:v>
                </c:pt>
                <c:pt idx="82">
                  <c:v>-70.62605925561004</c:v>
                </c:pt>
                <c:pt idx="83">
                  <c:v>-71.57830738914595</c:v>
                </c:pt>
                <c:pt idx="84">
                  <c:v>-72.52936923209545</c:v>
                </c:pt>
                <c:pt idx="85">
                  <c:v>-73.47917933948705</c:v>
                </c:pt>
                <c:pt idx="86">
                  <c:v>-74.4276743013912</c:v>
                </c:pt>
                <c:pt idx="87">
                  <c:v>-75.37479269682754</c:v>
                </c:pt>
                <c:pt idx="88">
                  <c:v>-76.32047504827824</c:v>
                </c:pt>
                <c:pt idx="89">
                  <c:v>-77.2646637768007</c:v>
                </c:pt>
                <c:pt idx="90">
                  <c:v>-78.20730315778525</c:v>
                </c:pt>
                <c:pt idx="91">
                  <c:v>-79.14833927734844</c:v>
                </c:pt>
                <c:pt idx="92">
                  <c:v>-80.087719989384</c:v>
                </c:pt>
                <c:pt idx="93">
                  <c:v>-81.02539487328806</c:v>
                </c:pt>
                <c:pt idx="94">
                  <c:v>-81.96131519236368</c:v>
                </c:pt>
                <c:pt idx="95">
                  <c:v>-82.89543385289525</c:v>
                </c:pt>
                <c:pt idx="96">
                  <c:v>-83.82770536394608</c:v>
                </c:pt>
                <c:pt idx="97">
                  <c:v>-84.75808579781287</c:v>
                </c:pt>
                <c:pt idx="98">
                  <c:v>-85.68653275122034</c:v>
                </c:pt>
                <c:pt idx="99">
                  <c:v>-86.61300530719278</c:v>
                </c:pt>
                <c:pt idx="100">
                  <c:v>-87.53746399763372</c:v>
                </c:pt>
                <c:pt idx="101">
                  <c:v>-88.45987076662018</c:v>
                </c:pt>
                <c:pt idx="102">
                  <c:v>-89.38018893438868</c:v>
                </c:pt>
                <c:pt idx="103">
                  <c:v>-90.29838316203035</c:v>
                </c:pt>
                <c:pt idx="104">
                  <c:v>-91.21441941687616</c:v>
                </c:pt>
                <c:pt idx="105">
                  <c:v>-92.12826493858755</c:v>
                </c:pt>
                <c:pt idx="106">
                  <c:v>-93.03988820593395</c:v>
                </c:pt>
                <c:pt idx="107">
                  <c:v>-93.94925890425446</c:v>
                </c:pt>
                <c:pt idx="108">
                  <c:v>-94.85634789360182</c:v>
                </c:pt>
                <c:pt idx="109">
                  <c:v>-95.76112717756918</c:v>
                </c:pt>
                <c:pt idx="110">
                  <c:v>-96.66356987277125</c:v>
                </c:pt>
                <c:pt idx="111">
                  <c:v>-97.56365017900324</c:v>
                </c:pt>
                <c:pt idx="112">
                  <c:v>-98.46134335004053</c:v>
                </c:pt>
                <c:pt idx="113">
                  <c:v>-99.356625665099</c:v>
                </c:pt>
                <c:pt idx="114">
                  <c:v>-100.2494744009206</c:v>
                </c:pt>
                <c:pt idx="115">
                  <c:v>-101.139867804504</c:v>
                </c:pt>
                <c:pt idx="116">
                  <c:v>-102.0277850664456</c:v>
                </c:pt>
                <c:pt idx="117">
                  <c:v>-102.9132062949011</c:v>
                </c:pt>
                <c:pt idx="118">
                  <c:v>-103.7961124901478</c:v>
                </c:pt>
                <c:pt idx="119">
                  <c:v>-104.6764855197461</c:v>
                </c:pt>
              </c:numCache>
            </c:numRef>
          </c:yVal>
          <c:smooth val="1"/>
          <c:extLst xmlns:c16r2="http://schemas.microsoft.com/office/drawing/2015/06/chart">
            <c:ext xmlns:c16="http://schemas.microsoft.com/office/drawing/2014/chart" uri="{C3380CC4-5D6E-409C-BE32-E72D297353CC}">
              <c16:uniqueId val="{00000005-426A-4EFF-888D-577143BA2881}"/>
            </c:ext>
          </c:extLst>
        </c:ser>
        <c:ser>
          <c:idx val="5"/>
          <c:order val="6"/>
          <c:tx>
            <c:strRef>
              <c:f>'SA-Psychosocial-G'!$G$123</c:f>
              <c:strCache>
                <c:ptCount val="1"/>
                <c:pt idx="0">
                  <c:v>Total Deaths for 1.25x parameter level</c:v>
                </c:pt>
              </c:strCache>
            </c:strRef>
          </c:tx>
          <c:spPr>
            <a:ln w="76200">
              <a:solidFill>
                <a:schemeClr val="tx1"/>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G$3:$G$122</c:f>
              <c:numCache>
                <c:formatCode>General</c:formatCode>
                <c:ptCount val="120"/>
                <c:pt idx="0">
                  <c:v>0.0</c:v>
                </c:pt>
                <c:pt idx="1">
                  <c:v>-1.255012252442248</c:v>
                </c:pt>
                <c:pt idx="2">
                  <c:v>-2.52819620349278</c:v>
                </c:pt>
                <c:pt idx="3">
                  <c:v>-3.773693783390445</c:v>
                </c:pt>
                <c:pt idx="4">
                  <c:v>-5.00820949713866</c:v>
                </c:pt>
                <c:pt idx="5">
                  <c:v>-6.232956728776935</c:v>
                </c:pt>
                <c:pt idx="6">
                  <c:v>-7.44896815235711</c:v>
                </c:pt>
                <c:pt idx="7">
                  <c:v>-8.657123844720308</c:v>
                </c:pt>
                <c:pt idx="8">
                  <c:v>-9.85817492311771</c:v>
                </c:pt>
                <c:pt idx="9">
                  <c:v>-11.05276337897762</c:v>
                </c:pt>
                <c:pt idx="10">
                  <c:v>-12.24143871893439</c:v>
                </c:pt>
                <c:pt idx="11">
                  <c:v>-13.42467192950785</c:v>
                </c:pt>
                <c:pt idx="12">
                  <c:v>-14.60286720061163</c:v>
                </c:pt>
                <c:pt idx="13">
                  <c:v>-15.77368972165386</c:v>
                </c:pt>
                <c:pt idx="14">
                  <c:v>-16.94037523526654</c:v>
                </c:pt>
                <c:pt idx="15">
                  <c:v>-18.10323190524823</c:v>
                </c:pt>
                <c:pt idx="16">
                  <c:v>-19.26246162994239</c:v>
                </c:pt>
                <c:pt idx="17">
                  <c:v>-20.41826704382184</c:v>
                </c:pt>
                <c:pt idx="18">
                  <c:v>-21.57082720205958</c:v>
                </c:pt>
                <c:pt idx="19">
                  <c:v>-22.72030005173222</c:v>
                </c:pt>
                <c:pt idx="20">
                  <c:v>-23.86682469624575</c:v>
                </c:pt>
                <c:pt idx="21">
                  <c:v>-25.01052339652751</c:v>
                </c:pt>
                <c:pt idx="22">
                  <c:v>-26.15150334004115</c:v>
                </c:pt>
                <c:pt idx="23">
                  <c:v>-27.28985820590315</c:v>
                </c:pt>
                <c:pt idx="24">
                  <c:v>-28.42566955131558</c:v>
                </c:pt>
                <c:pt idx="25">
                  <c:v>-29.55900804163148</c:v>
                </c:pt>
                <c:pt idx="26">
                  <c:v>-30.68993001506028</c:v>
                </c:pt>
                <c:pt idx="27">
                  <c:v>-31.81848801103447</c:v>
                </c:pt>
                <c:pt idx="28">
                  <c:v>-32.94472666740197</c:v>
                </c:pt>
                <c:pt idx="29">
                  <c:v>-34.06868336405072</c:v>
                </c:pt>
                <c:pt idx="30">
                  <c:v>-35.1903889800673</c:v>
                </c:pt>
                <c:pt idx="31">
                  <c:v>-36.30986852869791</c:v>
                </c:pt>
                <c:pt idx="32">
                  <c:v>-37.42714172759111</c:v>
                </c:pt>
                <c:pt idx="33">
                  <c:v>-38.5422235125138</c:v>
                </c:pt>
                <c:pt idx="34">
                  <c:v>-39.65512450134779</c:v>
                </c:pt>
                <c:pt idx="35">
                  <c:v>-40.76585141416653</c:v>
                </c:pt>
                <c:pt idx="36">
                  <c:v>-41.87440745442663</c:v>
                </c:pt>
                <c:pt idx="37">
                  <c:v>-42.98079265561879</c:v>
                </c:pt>
                <c:pt idx="38">
                  <c:v>-44.08500419710394</c:v>
                </c:pt>
                <c:pt idx="39">
                  <c:v>-45.18703668472294</c:v>
                </c:pt>
                <c:pt idx="40">
                  <c:v>-46.28688242303424</c:v>
                </c:pt>
                <c:pt idx="41">
                  <c:v>-47.38453165666839</c:v>
                </c:pt>
                <c:pt idx="42">
                  <c:v>-48.47997279134893</c:v>
                </c:pt>
                <c:pt idx="43">
                  <c:v>-49.5731925968309</c:v>
                </c:pt>
                <c:pt idx="44">
                  <c:v>-50.66417639333967</c:v>
                </c:pt>
                <c:pt idx="45">
                  <c:v>-51.75290822296776</c:v>
                </c:pt>
                <c:pt idx="46">
                  <c:v>-52.8393710073511</c:v>
                </c:pt>
                <c:pt idx="47">
                  <c:v>-53.9235466927702</c:v>
                </c:pt>
                <c:pt idx="48">
                  <c:v>-55.00541638373161</c:v>
                </c:pt>
                <c:pt idx="49">
                  <c:v>-56.08496046595014</c:v>
                </c:pt>
                <c:pt idx="50">
                  <c:v>-57.1621587195831</c:v>
                </c:pt>
                <c:pt idx="51">
                  <c:v>-58.23699042346307</c:v>
                </c:pt>
                <c:pt idx="52">
                  <c:v>-59.30943445101457</c:v>
                </c:pt>
                <c:pt idx="53">
                  <c:v>-60.37946935851</c:v>
                </c:pt>
                <c:pt idx="54">
                  <c:v>-61.44707346619214</c:v>
                </c:pt>
                <c:pt idx="55">
                  <c:v>-62.5122249328363</c:v>
                </c:pt>
                <c:pt idx="56">
                  <c:v>-63.57490182416877</c:v>
                </c:pt>
                <c:pt idx="57">
                  <c:v>-64.63508217562668</c:v>
                </c:pt>
                <c:pt idx="58">
                  <c:v>-65.69274404985038</c:v>
                </c:pt>
                <c:pt idx="59">
                  <c:v>-66.7478655892539</c:v>
                </c:pt>
                <c:pt idx="60">
                  <c:v>-67.80042506406742</c:v>
                </c:pt>
                <c:pt idx="61">
                  <c:v>-68.85040091612731</c:v>
                </c:pt>
                <c:pt idx="62">
                  <c:v>-69.89777179872894</c:v>
                </c:pt>
                <c:pt idx="63">
                  <c:v>-70.94251661281423</c:v>
                </c:pt>
                <c:pt idx="64">
                  <c:v>-71.98461453973986</c:v>
                </c:pt>
                <c:pt idx="65">
                  <c:v>-73.02404507088585</c:v>
                </c:pt>
                <c:pt idx="66">
                  <c:v>-74.06078803429227</c:v>
                </c:pt>
                <c:pt idx="67">
                  <c:v>-75.09482361855633</c:v>
                </c:pt>
                <c:pt idx="68">
                  <c:v>-76.1261323941709</c:v>
                </c:pt>
                <c:pt idx="69">
                  <c:v>-77.15469533248975</c:v>
                </c:pt>
                <c:pt idx="70">
                  <c:v>-78.1804938224718</c:v>
                </c:pt>
                <c:pt idx="71">
                  <c:v>-79.2035096853795</c:v>
                </c:pt>
                <c:pt idx="72">
                  <c:v>-80.22372518756868</c:v>
                </c:pt>
                <c:pt idx="73">
                  <c:v>-81.241123051507</c:v>
                </c:pt>
                <c:pt idx="74">
                  <c:v>-82.2556864651433</c:v>
                </c:pt>
                <c:pt idx="75">
                  <c:v>-83.2673990897609</c:v>
                </c:pt>
                <c:pt idx="76">
                  <c:v>-84.27624506641155</c:v>
                </c:pt>
                <c:pt idx="77">
                  <c:v>-85.28220902105121</c:v>
                </c:pt>
                <c:pt idx="78">
                  <c:v>-86.28527606845225</c:v>
                </c:pt>
                <c:pt idx="79">
                  <c:v>-87.28543181501252</c:v>
                </c:pt>
                <c:pt idx="80">
                  <c:v>-88.28266236053078</c:v>
                </c:pt>
                <c:pt idx="81">
                  <c:v>-89.27695429901316</c:v>
                </c:pt>
                <c:pt idx="82">
                  <c:v>-90.26829471863148</c:v>
                </c:pt>
                <c:pt idx="83">
                  <c:v>-91.25667120085508</c:v>
                </c:pt>
                <c:pt idx="84">
                  <c:v>-92.24207181885004</c:v>
                </c:pt>
                <c:pt idx="85">
                  <c:v>-93.22448513520425</c:v>
                </c:pt>
                <c:pt idx="86">
                  <c:v>-94.20390019902204</c:v>
                </c:pt>
                <c:pt idx="87">
                  <c:v>-95.18030654246112</c:v>
                </c:pt>
                <c:pt idx="88">
                  <c:v>-96.15369417675809</c:v>
                </c:pt>
                <c:pt idx="89">
                  <c:v>-97.12405358776658</c:v>
                </c:pt>
                <c:pt idx="90">
                  <c:v>-98.09137573109055</c:v>
                </c:pt>
                <c:pt idx="91">
                  <c:v>-99.05565202682705</c:v>
                </c:pt>
                <c:pt idx="92">
                  <c:v>-100.016874353958</c:v>
                </c:pt>
                <c:pt idx="93">
                  <c:v>-100.9750350444448</c:v>
                </c:pt>
                <c:pt idx="94">
                  <c:v>-101.9301268770378</c:v>
                </c:pt>
                <c:pt idx="95">
                  <c:v>-102.8821430708454</c:v>
                </c:pt>
                <c:pt idx="96">
                  <c:v>-103.8310772786861</c:v>
                </c:pt>
                <c:pt idx="97">
                  <c:v>-104.7769235802572</c:v>
                </c:pt>
                <c:pt idx="98">
                  <c:v>-105.7196764751354</c:v>
                </c:pt>
                <c:pt idx="99">
                  <c:v>-106.6593308756401</c:v>
                </c:pt>
                <c:pt idx="100">
                  <c:v>-107.5958820995773</c:v>
                </c:pt>
                <c:pt idx="101">
                  <c:v>-108.5293258628929</c:v>
                </c:pt>
                <c:pt idx="102">
                  <c:v>-109.4596582722383</c:v>
                </c:pt>
                <c:pt idx="103">
                  <c:v>-110.3868758174826</c:v>
                </c:pt>
                <c:pt idx="104">
                  <c:v>-111.310975364173</c:v>
                </c:pt>
                <c:pt idx="105">
                  <c:v>-112.231954145975</c:v>
                </c:pt>
                <c:pt idx="106">
                  <c:v>-113.1498097570851</c:v>
                </c:pt>
                <c:pt idx="107">
                  <c:v>-114.0645401446504</c:v>
                </c:pt>
                <c:pt idx="108">
                  <c:v>-114.9761436011887</c:v>
                </c:pt>
                <c:pt idx="109">
                  <c:v>-115.8846187570323</c:v>
                </c:pt>
                <c:pt idx="110">
                  <c:v>-116.7899645728022</c:v>
                </c:pt>
                <c:pt idx="111">
                  <c:v>-117.6921803319167</c:v>
                </c:pt>
                <c:pt idx="112">
                  <c:v>-118.591265633146</c:v>
                </c:pt>
                <c:pt idx="113">
                  <c:v>-119.487220383227</c:v>
                </c:pt>
                <c:pt idx="114">
                  <c:v>-120.3800447895352</c:v>
                </c:pt>
                <c:pt idx="115">
                  <c:v>-121.2697393528202</c:v>
                </c:pt>
                <c:pt idx="116">
                  <c:v>-122.1563048600287</c:v>
                </c:pt>
                <c:pt idx="117">
                  <c:v>-123.0397423771837</c:v>
                </c:pt>
                <c:pt idx="118">
                  <c:v>-123.9200532423661</c:v>
                </c:pt>
                <c:pt idx="119">
                  <c:v>-124.7972390587781</c:v>
                </c:pt>
              </c:numCache>
            </c:numRef>
          </c:yVal>
          <c:smooth val="1"/>
          <c:extLst xmlns:c16r2="http://schemas.microsoft.com/office/drawing/2015/06/chart">
            <c:ext xmlns:c16="http://schemas.microsoft.com/office/drawing/2014/chart" uri="{C3380CC4-5D6E-409C-BE32-E72D297353CC}">
              <c16:uniqueId val="{00000006-426A-4EFF-888D-577143BA2881}"/>
            </c:ext>
          </c:extLst>
        </c:ser>
        <c:ser>
          <c:idx val="2"/>
          <c:order val="7"/>
          <c:tx>
            <c:strRef>
              <c:f>'SA-Psychosocial-G'!$P$123</c:f>
              <c:strCache>
                <c:ptCount val="1"/>
                <c:pt idx="0">
                  <c:v>Total Deaths for 1x parameter level</c:v>
                </c:pt>
              </c:strCache>
            </c:strRef>
          </c:tx>
          <c:spPr>
            <a:ln w="28575">
              <a:solidFill>
                <a:schemeClr val="tx1"/>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P$3:$P$122</c:f>
              <c:numCache>
                <c:formatCode>General</c:formatCode>
                <c:ptCount val="120"/>
                <c:pt idx="0">
                  <c:v>0.0</c:v>
                </c:pt>
                <c:pt idx="1">
                  <c:v>-1.121684006774376</c:v>
                </c:pt>
                <c:pt idx="2">
                  <c:v>-2.268936356108542</c:v>
                </c:pt>
                <c:pt idx="3">
                  <c:v>-3.390847043207668</c:v>
                </c:pt>
                <c:pt idx="4">
                  <c:v>-4.505531642746194</c:v>
                </c:pt>
                <c:pt idx="5">
                  <c:v>-5.614133381737695</c:v>
                </c:pt>
                <c:pt idx="6">
                  <c:v>-6.717611089320325</c:v>
                </c:pt>
                <c:pt idx="7">
                  <c:v>-7.816768600969408</c:v>
                </c:pt>
                <c:pt idx="8">
                  <c:v>-8.912279372399597</c:v>
                </c:pt>
                <c:pt idx="9">
                  <c:v>-10.00470705894591</c:v>
                </c:pt>
                <c:pt idx="10">
                  <c:v>-11.09452272387293</c:v>
                </c:pt>
                <c:pt idx="11">
                  <c:v>-12.18211923250942</c:v>
                </c:pt>
                <c:pt idx="12">
                  <c:v>-13.2678232987883</c:v>
                </c:pt>
                <c:pt idx="13">
                  <c:v>-14.34774619128011</c:v>
                </c:pt>
                <c:pt idx="14">
                  <c:v>-15.42654954654222</c:v>
                </c:pt>
                <c:pt idx="15">
                  <c:v>-16.50444006304169</c:v>
                </c:pt>
                <c:pt idx="16">
                  <c:v>-17.5815229421652</c:v>
                </c:pt>
                <c:pt idx="17">
                  <c:v>-18.65791136094085</c:v>
                </c:pt>
                <c:pt idx="18">
                  <c:v>-19.73369902759879</c:v>
                </c:pt>
                <c:pt idx="19">
                  <c:v>-20.80896225795323</c:v>
                </c:pt>
                <c:pt idx="20">
                  <c:v>-21.8837619154619</c:v>
                </c:pt>
                <c:pt idx="21">
                  <c:v>-22.95814513776568</c:v>
                </c:pt>
                <c:pt idx="22">
                  <c:v>-24.03214687111148</c:v>
                </c:pt>
                <c:pt idx="23">
                  <c:v>-25.10579123336298</c:v>
                </c:pt>
                <c:pt idx="24">
                  <c:v>-26.17909272481352</c:v>
                </c:pt>
                <c:pt idx="25">
                  <c:v>-27.25205730435237</c:v>
                </c:pt>
                <c:pt idx="26">
                  <c:v>-28.3246763185859</c:v>
                </c:pt>
                <c:pt idx="27">
                  <c:v>-29.39694198445754</c:v>
                </c:pt>
                <c:pt idx="28">
                  <c:v>-30.46884054153058</c:v>
                </c:pt>
                <c:pt idx="29">
                  <c:v>-31.54035280067712</c:v>
                </c:pt>
                <c:pt idx="30">
                  <c:v>-32.6114548258852</c:v>
                </c:pt>
                <c:pt idx="31">
                  <c:v>-33.68211849537497</c:v>
                </c:pt>
                <c:pt idx="32">
                  <c:v>-34.75231200350903</c:v>
                </c:pt>
                <c:pt idx="33">
                  <c:v>-35.82200031104098</c:v>
                </c:pt>
                <c:pt idx="34">
                  <c:v>-36.8911455499152</c:v>
                </c:pt>
                <c:pt idx="35">
                  <c:v>-37.95970738795639</c:v>
                </c:pt>
                <c:pt idx="36">
                  <c:v>-39.02764335806295</c:v>
                </c:pt>
                <c:pt idx="37">
                  <c:v>-40.09490915589527</c:v>
                </c:pt>
                <c:pt idx="38">
                  <c:v>-41.16145890950647</c:v>
                </c:pt>
                <c:pt idx="39">
                  <c:v>-42.22724541198185</c:v>
                </c:pt>
                <c:pt idx="40">
                  <c:v>-43.29222035665734</c:v>
                </c:pt>
                <c:pt idx="41">
                  <c:v>-44.3563345389631</c:v>
                </c:pt>
                <c:pt idx="42">
                  <c:v>-45.41953803982437</c:v>
                </c:pt>
                <c:pt idx="43">
                  <c:v>-46.48178039276309</c:v>
                </c:pt>
                <c:pt idx="44">
                  <c:v>-47.5430107361381</c:v>
                </c:pt>
                <c:pt idx="45">
                  <c:v>-48.6031779518397</c:v>
                </c:pt>
                <c:pt idx="46">
                  <c:v>-49.6622307916788</c:v>
                </c:pt>
                <c:pt idx="47">
                  <c:v>-50.72011799249536</c:v>
                </c:pt>
                <c:pt idx="48">
                  <c:v>-51.77678838096186</c:v>
                </c:pt>
                <c:pt idx="49">
                  <c:v>-52.83219096892391</c:v>
                </c:pt>
                <c:pt idx="50">
                  <c:v>-53.88627504005067</c:v>
                </c:pt>
                <c:pt idx="51">
                  <c:v>-54.9389902284866</c:v>
                </c:pt>
                <c:pt idx="52">
                  <c:v>-55.99028659011196</c:v>
                </c:pt>
                <c:pt idx="53">
                  <c:v>-57.04011466702577</c:v>
                </c:pt>
                <c:pt idx="54">
                  <c:v>-58.088425545746</c:v>
                </c:pt>
                <c:pt idx="55">
                  <c:v>-59.13517090961033</c:v>
                </c:pt>
                <c:pt idx="56">
                  <c:v>-60.18030308579996</c:v>
                </c:pt>
                <c:pt idx="57">
                  <c:v>-61.22377508739977</c:v>
                </c:pt>
                <c:pt idx="58">
                  <c:v>-62.26554065085501</c:v>
                </c:pt>
                <c:pt idx="59">
                  <c:v>-63.30555426916544</c:v>
                </c:pt>
                <c:pt idx="60">
                  <c:v>-64.34377122113405</c:v>
                </c:pt>
                <c:pt idx="61">
                  <c:v>-65.38014759695761</c:v>
                </c:pt>
                <c:pt idx="62">
                  <c:v>-66.41464032043536</c:v>
                </c:pt>
                <c:pt idx="63">
                  <c:v>-67.4472071680265</c:v>
                </c:pt>
                <c:pt idx="64">
                  <c:v>-68.4778067850193</c:v>
                </c:pt>
                <c:pt idx="65">
                  <c:v>-69.50639869900448</c:v>
                </c:pt>
                <c:pt idx="66">
                  <c:v>-70.53294333085555</c:v>
                </c:pt>
                <c:pt idx="67">
                  <c:v>-71.55740200342237</c:v>
                </c:pt>
                <c:pt idx="68">
                  <c:v>-72.5797369480869</c:v>
                </c:pt>
                <c:pt idx="69">
                  <c:v>-73.5999113093625</c:v>
                </c:pt>
                <c:pt idx="70">
                  <c:v>-74.61788914768843</c:v>
                </c:pt>
                <c:pt idx="71">
                  <c:v>-75.63363544055278</c:v>
                </c:pt>
                <c:pt idx="72">
                  <c:v>-76.6471160820778</c:v>
                </c:pt>
                <c:pt idx="73">
                  <c:v>-77.658297881202</c:v>
                </c:pt>
                <c:pt idx="74">
                  <c:v>-78.66714855856537</c:v>
                </c:pt>
                <c:pt idx="75">
                  <c:v>-79.67363674221015</c:v>
                </c:pt>
                <c:pt idx="76">
                  <c:v>-80.67773196218732</c:v>
                </c:pt>
                <c:pt idx="77">
                  <c:v>-81.67940464419885</c:v>
                </c:pt>
                <c:pt idx="78">
                  <c:v>-82.6786261022993</c:v>
                </c:pt>
                <c:pt idx="79">
                  <c:v>-83.67536853082095</c:v>
                </c:pt>
                <c:pt idx="80">
                  <c:v>-84.66960499552947</c:v>
                </c:pt>
                <c:pt idx="81">
                  <c:v>-85.66130942410994</c:v>
                </c:pt>
                <c:pt idx="82">
                  <c:v>-86.65045659607362</c:v>
                </c:pt>
                <c:pt idx="83">
                  <c:v>-87.63702213210092</c:v>
                </c:pt>
                <c:pt idx="84">
                  <c:v>-88.62098248291628</c:v>
                </c:pt>
                <c:pt idx="85">
                  <c:v>-89.60231491772944</c:v>
                </c:pt>
                <c:pt idx="86">
                  <c:v>-90.58099751231221</c:v>
                </c:pt>
                <c:pt idx="87">
                  <c:v>-91.55700913673012</c:v>
                </c:pt>
                <c:pt idx="88">
                  <c:v>-92.5303294428144</c:v>
                </c:pt>
                <c:pt idx="89">
                  <c:v>-93.50093885136238</c:v>
                </c:pt>
                <c:pt idx="90">
                  <c:v>-94.46881853915878</c:v>
                </c:pt>
                <c:pt idx="91">
                  <c:v>-95.4339504258126</c:v>
                </c:pt>
                <c:pt idx="92">
                  <c:v>-96.39631716046267</c:v>
                </c:pt>
                <c:pt idx="93">
                  <c:v>-97.35590210837984</c:v>
                </c:pt>
                <c:pt idx="94">
                  <c:v>-98.31268933748738</c:v>
                </c:pt>
                <c:pt idx="95">
                  <c:v>-99.2666636048303</c:v>
                </c:pt>
                <c:pt idx="96">
                  <c:v>-100.2178103430207</c:v>
                </c:pt>
                <c:pt idx="97">
                  <c:v>-101.1661156466795</c:v>
                </c:pt>
                <c:pt idx="98">
                  <c:v>-102.111566258889</c:v>
                </c:pt>
                <c:pt idx="99">
                  <c:v>-103.0541495576836</c:v>
                </c:pt>
                <c:pt idx="100">
                  <c:v>-103.9938535425933</c:v>
                </c:pt>
                <c:pt idx="101">
                  <c:v>-104.9306668212528</c:v>
                </c:pt>
                <c:pt idx="102">
                  <c:v>-105.8645785960969</c:v>
                </c:pt>
                <c:pt idx="103">
                  <c:v>-106.7955786511504</c:v>
                </c:pt>
                <c:pt idx="104">
                  <c:v>-107.7236573389244</c:v>
                </c:pt>
                <c:pt idx="105">
                  <c:v>-108.6488055674386</c:v>
                </c:pt>
                <c:pt idx="106">
                  <c:v>-109.5710147873666</c:v>
                </c:pt>
                <c:pt idx="107">
                  <c:v>-110.4902769793224</c:v>
                </c:pt>
                <c:pt idx="108">
                  <c:v>-111.4065846412962</c:v>
                </c:pt>
                <c:pt idx="109">
                  <c:v>-112.3199307762394</c:v>
                </c:pt>
                <c:pt idx="110">
                  <c:v>-113.2303088798139</c:v>
                </c:pt>
                <c:pt idx="111">
                  <c:v>-114.1377129283095</c:v>
                </c:pt>
                <c:pt idx="112">
                  <c:v>-115.0421373667269</c:v>
                </c:pt>
                <c:pt idx="113">
                  <c:v>-115.9435770970437</c:v>
                </c:pt>
                <c:pt idx="114">
                  <c:v>-116.8420274666544</c:v>
                </c:pt>
                <c:pt idx="115">
                  <c:v>-117.7374842569963</c:v>
                </c:pt>
                <c:pt idx="116">
                  <c:v>-118.6299436723648</c:v>
                </c:pt>
                <c:pt idx="117">
                  <c:v>-119.5194023289069</c:v>
                </c:pt>
                <c:pt idx="118">
                  <c:v>-120.405857243815</c:v>
                </c:pt>
                <c:pt idx="119">
                  <c:v>-121.2893058247074</c:v>
                </c:pt>
              </c:numCache>
            </c:numRef>
          </c:yVal>
          <c:smooth val="1"/>
          <c:extLst xmlns:c16r2="http://schemas.microsoft.com/office/drawing/2015/06/chart">
            <c:ext xmlns:c16="http://schemas.microsoft.com/office/drawing/2014/chart" uri="{C3380CC4-5D6E-409C-BE32-E72D297353CC}">
              <c16:uniqueId val="{00000007-426A-4EFF-888D-577143BA2881}"/>
            </c:ext>
          </c:extLst>
        </c:ser>
        <c:ser>
          <c:idx val="9"/>
          <c:order val="8"/>
          <c:tx>
            <c:strRef>
              <c:f>'SA-Psychosocial-G'!$Y$123</c:f>
              <c:strCache>
                <c:ptCount val="1"/>
                <c:pt idx="0">
                  <c:v>Total Deaths for 0.75x parameter level</c:v>
                </c:pt>
              </c:strCache>
            </c:strRef>
          </c:tx>
          <c:spPr>
            <a:ln w="6350">
              <a:solidFill>
                <a:schemeClr val="tx1"/>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Y$3:$Y$122</c:f>
              <c:numCache>
                <c:formatCode>General</c:formatCode>
                <c:ptCount val="120"/>
                <c:pt idx="0">
                  <c:v>0.0</c:v>
                </c:pt>
                <c:pt idx="1">
                  <c:v>-0.995568554712736</c:v>
                </c:pt>
                <c:pt idx="2">
                  <c:v>-2.010513008156522</c:v>
                </c:pt>
                <c:pt idx="3">
                  <c:v>-3.00859319892984</c:v>
                </c:pt>
                <c:pt idx="4">
                  <c:v>-4.0031240554335</c:v>
                </c:pt>
                <c:pt idx="5">
                  <c:v>-4.995183857049398</c:v>
                </c:pt>
                <c:pt idx="6">
                  <c:v>-5.98566257527027</c:v>
                </c:pt>
                <c:pt idx="7">
                  <c:v>-6.975292575288086</c:v>
                </c:pt>
                <c:pt idx="8">
                  <c:v>-7.964674212365161</c:v>
                </c:pt>
                <c:pt idx="9">
                  <c:v>-8.95429716326944</c:v>
                </c:pt>
                <c:pt idx="10">
                  <c:v>-9.944558208426453</c:v>
                </c:pt>
                <c:pt idx="11">
                  <c:v>-10.93577606212771</c:v>
                </c:pt>
                <c:pt idx="12">
                  <c:v>-11.92820374870334</c:v>
                </c:pt>
                <c:pt idx="13">
                  <c:v>-12.9164016881341</c:v>
                </c:pt>
                <c:pt idx="14">
                  <c:v>-13.90647275457331</c:v>
                </c:pt>
                <c:pt idx="15">
                  <c:v>-14.89850137219987</c:v>
                </c:pt>
                <c:pt idx="16">
                  <c:v>-15.892510161851</c:v>
                </c:pt>
                <c:pt idx="17">
                  <c:v>-16.88852571567395</c:v>
                </c:pt>
                <c:pt idx="18">
                  <c:v>-17.886559095252</c:v>
                </c:pt>
                <c:pt idx="19">
                  <c:v>-18.88660755422628</c:v>
                </c:pt>
                <c:pt idx="20">
                  <c:v>-19.88865615852946</c:v>
                </c:pt>
                <c:pt idx="21">
                  <c:v>-20.89267924276862</c:v>
                </c:pt>
                <c:pt idx="22">
                  <c:v>-21.89864171458971</c:v>
                </c:pt>
                <c:pt idx="23">
                  <c:v>-22.90650022009845</c:v>
                </c:pt>
                <c:pt idx="24">
                  <c:v>-23.91620418351181</c:v>
                </c:pt>
                <c:pt idx="25">
                  <c:v>-24.92769673380453</c:v>
                </c:pt>
                <c:pt idx="26">
                  <c:v>-25.94090600085078</c:v>
                </c:pt>
                <c:pt idx="27">
                  <c:v>-26.95576557814065</c:v>
                </c:pt>
                <c:pt idx="28">
                  <c:v>-27.97220487148978</c:v>
                </c:pt>
                <c:pt idx="29">
                  <c:v>-28.99014961911828</c:v>
                </c:pt>
                <c:pt idx="30">
                  <c:v>-30.00952248204198</c:v>
                </c:pt>
                <c:pt idx="31">
                  <c:v>-31.03024353484802</c:v>
                </c:pt>
                <c:pt idx="32">
                  <c:v>-32.0522307027779</c:v>
                </c:pt>
                <c:pt idx="33">
                  <c:v>-33.07540015188224</c:v>
                </c:pt>
                <c:pt idx="34">
                  <c:v>-34.0996666378761</c:v>
                </c:pt>
                <c:pt idx="35">
                  <c:v>-35.12494381856054</c:v>
                </c:pt>
                <c:pt idx="36">
                  <c:v>-36.1511445340209</c:v>
                </c:pt>
                <c:pt idx="37">
                  <c:v>-37.17818105824185</c:v>
                </c:pt>
                <c:pt idx="38">
                  <c:v>-38.2059653253054</c:v>
                </c:pt>
                <c:pt idx="39">
                  <c:v>-39.23440911671073</c:v>
                </c:pt>
                <c:pt idx="40">
                  <c:v>-40.2634242621748</c:v>
                </c:pt>
                <c:pt idx="41">
                  <c:v>-41.2929228043388</c:v>
                </c:pt>
                <c:pt idx="42">
                  <c:v>-42.32281714694477</c:v>
                </c:pt>
                <c:pt idx="43">
                  <c:v>-43.35302018836638</c:v>
                </c:pt>
                <c:pt idx="44">
                  <c:v>-44.38344544181319</c:v>
                </c:pt>
                <c:pt idx="45">
                  <c:v>-45.41400714342485</c:v>
                </c:pt>
                <c:pt idx="46">
                  <c:v>-46.44462034935624</c:v>
                </c:pt>
                <c:pt idx="47">
                  <c:v>-47.47520102282692</c:v>
                </c:pt>
                <c:pt idx="48">
                  <c:v>-48.50566611198165</c:v>
                </c:pt>
                <c:pt idx="49">
                  <c:v>-49.53593361936164</c:v>
                </c:pt>
                <c:pt idx="50">
                  <c:v>-50.56592266366685</c:v>
                </c:pt>
                <c:pt idx="51">
                  <c:v>-51.59555353445006</c:v>
                </c:pt>
                <c:pt idx="52">
                  <c:v>-52.62474774028105</c:v>
                </c:pt>
                <c:pt idx="53">
                  <c:v>-53.653428050962</c:v>
                </c:pt>
                <c:pt idx="54">
                  <c:v>-54.68151853422705</c:v>
                </c:pt>
                <c:pt idx="55">
                  <c:v>-55.70894458736714</c:v>
                </c:pt>
                <c:pt idx="56">
                  <c:v>-56.7356329641748</c:v>
                </c:pt>
                <c:pt idx="57">
                  <c:v>-57.76151179756375</c:v>
                </c:pt>
                <c:pt idx="58">
                  <c:v>-58.78651061821097</c:v>
                </c:pt>
                <c:pt idx="59">
                  <c:v>-59.81056036952234</c:v>
                </c:pt>
                <c:pt idx="60">
                  <c:v>-60.83359341921014</c:v>
                </c:pt>
                <c:pt idx="61">
                  <c:v>-61.85554356774367</c:v>
                </c:pt>
                <c:pt idx="62">
                  <c:v>-62.87634605392805</c:v>
                </c:pt>
                <c:pt idx="63">
                  <c:v>-63.89593755782234</c:v>
                </c:pt>
                <c:pt idx="64">
                  <c:v>-64.9142562012262</c:v>
                </c:pt>
                <c:pt idx="65">
                  <c:v>-65.93124154592356</c:v>
                </c:pt>
                <c:pt idx="66">
                  <c:v>-66.94683458986182</c:v>
                </c:pt>
                <c:pt idx="67">
                  <c:v>-67.96097776144907</c:v>
                </c:pt>
                <c:pt idx="68">
                  <c:v>-68.9736149121188</c:v>
                </c:pt>
                <c:pt idx="69">
                  <c:v>-69.9846913073183</c:v>
                </c:pt>
                <c:pt idx="70">
                  <c:v>-70.99415361605096</c:v>
                </c:pt>
                <c:pt idx="71">
                  <c:v>-72.00194989911186</c:v>
                </c:pt>
                <c:pt idx="72">
                  <c:v>-73.00802959613115</c:v>
                </c:pt>
                <c:pt idx="73">
                  <c:v>-74.01234351153315</c:v>
                </c:pt>
                <c:pt idx="74">
                  <c:v>-75.01484379953406</c:v>
                </c:pt>
                <c:pt idx="75">
                  <c:v>-76.0154839482531</c:v>
                </c:pt>
                <c:pt idx="76">
                  <c:v>-77.0142187630521</c:v>
                </c:pt>
                <c:pt idx="77">
                  <c:v>-78.0110043491671</c:v>
                </c:pt>
                <c:pt idx="78">
                  <c:v>-79.0057980937305</c:v>
                </c:pt>
                <c:pt idx="79">
                  <c:v>-79.9985586472481</c:v>
                </c:pt>
                <c:pt idx="80">
                  <c:v>-80.98924590459614</c:v>
                </c:pt>
                <c:pt idx="81">
                  <c:v>-81.9778209856226</c:v>
                </c:pt>
                <c:pt idx="82">
                  <c:v>-82.96424621538412</c:v>
                </c:pt>
                <c:pt idx="83">
                  <c:v>-83.94848510410368</c:v>
                </c:pt>
                <c:pt idx="84">
                  <c:v>-84.93050232687638</c:v>
                </c:pt>
                <c:pt idx="85">
                  <c:v>-85.9102637031884</c:v>
                </c:pt>
                <c:pt idx="86">
                  <c:v>-86.88773617628553</c:v>
                </c:pt>
                <c:pt idx="87">
                  <c:v>-87.86288779244323</c:v>
                </c:pt>
                <c:pt idx="88">
                  <c:v>-88.8356876801496</c:v>
                </c:pt>
                <c:pt idx="89">
                  <c:v>-89.80610602927576</c:v>
                </c:pt>
                <c:pt idx="90">
                  <c:v>-90.7741140702413</c:v>
                </c:pt>
                <c:pt idx="91">
                  <c:v>-91.73968405320516</c:v>
                </c:pt>
                <c:pt idx="92">
                  <c:v>-92.70278922731867</c:v>
                </c:pt>
                <c:pt idx="93">
                  <c:v>-93.66340382006824</c:v>
                </c:pt>
                <c:pt idx="94">
                  <c:v>-94.62150301671521</c:v>
                </c:pt>
                <c:pt idx="95">
                  <c:v>-95.57706293987867</c:v>
                </c:pt>
                <c:pt idx="96">
                  <c:v>-96.5300606292584</c:v>
                </c:pt>
                <c:pt idx="97">
                  <c:v>-97.48047402152565</c:v>
                </c:pt>
                <c:pt idx="98">
                  <c:v>-98.42828193041098</c:v>
                </c:pt>
                <c:pt idx="99">
                  <c:v>-99.37346402697011</c:v>
                </c:pt>
                <c:pt idx="100">
                  <c:v>-100.3160008200818</c:v>
                </c:pt>
                <c:pt idx="101">
                  <c:v>-101.2558736371592</c:v>
                </c:pt>
                <c:pt idx="102">
                  <c:v>-102.1930646050988</c:v>
                </c:pt>
                <c:pt idx="103">
                  <c:v>-103.1275566314814</c:v>
                </c:pt>
                <c:pt idx="104">
                  <c:v>-104.0593333860147</c:v>
                </c:pt>
                <c:pt idx="105">
                  <c:v>-104.988379282248</c:v>
                </c:pt>
                <c:pt idx="106">
                  <c:v>-105.9146794595521</c:v>
                </c:pt>
                <c:pt idx="107">
                  <c:v>-106.8382197653693</c:v>
                </c:pt>
                <c:pt idx="108">
                  <c:v>-107.7589867377468</c:v>
                </c:pt>
                <c:pt idx="109">
                  <c:v>-108.6769675881476</c:v>
                </c:pt>
                <c:pt idx="110">
                  <c:v>-109.5921501845599</c:v>
                </c:pt>
                <c:pt idx="111">
                  <c:v>-110.5045230348766</c:v>
                </c:pt>
                <c:pt idx="112">
                  <c:v>-111.4140752705814</c:v>
                </c:pt>
                <c:pt idx="113">
                  <c:v>-112.3207966307219</c:v>
                </c:pt>
                <c:pt idx="114">
                  <c:v>-113.2246774461737</c:v>
                </c:pt>
                <c:pt idx="115">
                  <c:v>-114.1257086242053</c:v>
                </c:pt>
                <c:pt idx="116">
                  <c:v>-115.0238816333307</c:v>
                </c:pt>
                <c:pt idx="117">
                  <c:v>-115.919188488459</c:v>
                </c:pt>
                <c:pt idx="118">
                  <c:v>-116.8116217363322</c:v>
                </c:pt>
                <c:pt idx="119">
                  <c:v>-117.701174441265</c:v>
                </c:pt>
              </c:numCache>
            </c:numRef>
          </c:yVal>
          <c:smooth val="1"/>
          <c:extLst xmlns:c16r2="http://schemas.microsoft.com/office/drawing/2015/06/chart">
            <c:ext xmlns:c16="http://schemas.microsoft.com/office/drawing/2014/chart" uri="{C3380CC4-5D6E-409C-BE32-E72D297353CC}">
              <c16:uniqueId val="{00000008-426A-4EFF-888D-577143BA2881}"/>
            </c:ext>
          </c:extLst>
        </c:ser>
        <c:dLbls>
          <c:showLegendKey val="0"/>
          <c:showVal val="0"/>
          <c:showCatName val="0"/>
          <c:showSerName val="0"/>
          <c:showPercent val="0"/>
          <c:showBubbleSize val="0"/>
        </c:dLbls>
        <c:axId val="-1042776320"/>
        <c:axId val="-1118588272"/>
      </c:scatterChart>
      <c:valAx>
        <c:axId val="-104277632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118588272"/>
        <c:crosses val="autoZero"/>
        <c:crossBetween val="midCat"/>
      </c:valAx>
      <c:valAx>
        <c:axId val="-111858827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42776320"/>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8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324324324324324"/>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AcutePain-G'!$E$123</c:f>
              <c:strCache>
                <c:ptCount val="1"/>
                <c:pt idx="0">
                  <c:v>SOUD Deaths for 1.5x parameter level</c:v>
                </c:pt>
              </c:strCache>
            </c:strRef>
          </c:tx>
          <c:spPr>
            <a:ln w="76200">
              <a:solidFill>
                <a:schemeClr val="accent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E$3:$E$122</c:f>
              <c:numCache>
                <c:formatCode>General</c:formatCode>
                <c:ptCount val="120"/>
                <c:pt idx="0">
                  <c:v>0.0</c:v>
                </c:pt>
                <c:pt idx="1">
                  <c:v>0.0</c:v>
                </c:pt>
                <c:pt idx="2">
                  <c:v>-0.467364604216164</c:v>
                </c:pt>
                <c:pt idx="3">
                  <c:v>-0.977381177818438</c:v>
                </c:pt>
                <c:pt idx="4">
                  <c:v>-1.515696805519542</c:v>
                </c:pt>
                <c:pt idx="5">
                  <c:v>-2.071335140451674</c:v>
                </c:pt>
                <c:pt idx="6">
                  <c:v>-2.635938296552604</c:v>
                </c:pt>
                <c:pt idx="7">
                  <c:v>-3.203173783502438</c:v>
                </c:pt>
                <c:pt idx="8">
                  <c:v>-3.768274641003495</c:v>
                </c:pt>
                <c:pt idx="9">
                  <c:v>-4.327682924028195</c:v>
                </c:pt>
                <c:pt idx="10">
                  <c:v>-4.87877336047457</c:v>
                </c:pt>
                <c:pt idx="11">
                  <c:v>-5.41963919806847</c:v>
                </c:pt>
                <c:pt idx="12">
                  <c:v>-5.948926288421262</c:v>
                </c:pt>
                <c:pt idx="13">
                  <c:v>-12.98239102000132</c:v>
                </c:pt>
                <c:pt idx="14">
                  <c:v>-14.89664413555606</c:v>
                </c:pt>
                <c:pt idx="15">
                  <c:v>-16.73283305283426</c:v>
                </c:pt>
                <c:pt idx="16">
                  <c:v>-18.49858178100055</c:v>
                </c:pt>
                <c:pt idx="17">
                  <c:v>-20.20012411021996</c:v>
                </c:pt>
                <c:pt idx="18">
                  <c:v>-21.84254658735748</c:v>
                </c:pt>
                <c:pt idx="19">
                  <c:v>-23.43003909242245</c:v>
                </c:pt>
                <c:pt idx="20">
                  <c:v>-24.96608971301364</c:v>
                </c:pt>
                <c:pt idx="21">
                  <c:v>-26.45363613906661</c:v>
                </c:pt>
                <c:pt idx="22">
                  <c:v>-27.89518330773662</c:v>
                </c:pt>
                <c:pt idx="23">
                  <c:v>-29.29289485022804</c:v>
                </c:pt>
                <c:pt idx="24">
                  <c:v>-30.64866420124731</c:v>
                </c:pt>
                <c:pt idx="25">
                  <c:v>-31.96416991951712</c:v>
                </c:pt>
                <c:pt idx="26">
                  <c:v>-33.25205021022346</c:v>
                </c:pt>
                <c:pt idx="27">
                  <c:v>-34.50462410798308</c:v>
                </c:pt>
                <c:pt idx="28">
                  <c:v>-35.7229437016778</c:v>
                </c:pt>
                <c:pt idx="29">
                  <c:v>-36.9080143166749</c:v>
                </c:pt>
                <c:pt idx="30">
                  <c:v>-38.06078138412385</c:v>
                </c:pt>
                <c:pt idx="31">
                  <c:v>-39.18214019319064</c:v>
                </c:pt>
                <c:pt idx="32">
                  <c:v>-40.2729436089458</c:v>
                </c:pt>
                <c:pt idx="33">
                  <c:v>-41.33400813005335</c:v>
                </c:pt>
                <c:pt idx="34">
                  <c:v>-42.3661186553155</c:v>
                </c:pt>
                <c:pt idx="35">
                  <c:v>-43.3700322460562</c:v>
                </c:pt>
                <c:pt idx="36">
                  <c:v>-44.34648110729041</c:v>
                </c:pt>
                <c:pt idx="37">
                  <c:v>-45.29617496091488</c:v>
                </c:pt>
                <c:pt idx="38">
                  <c:v>-46.21980294551688</c:v>
                </c:pt>
                <c:pt idx="39">
                  <c:v>-47.11805430404674</c:v>
                </c:pt>
                <c:pt idx="40">
                  <c:v>-47.99158432857118</c:v>
                </c:pt>
                <c:pt idx="41">
                  <c:v>-48.84103102557722</c:v>
                </c:pt>
                <c:pt idx="42">
                  <c:v>-49.66701609834006</c:v>
                </c:pt>
                <c:pt idx="43">
                  <c:v>-50.4701456939799</c:v>
                </c:pt>
                <c:pt idx="44">
                  <c:v>-51.25101103732347</c:v>
                </c:pt>
                <c:pt idx="45">
                  <c:v>-52.01018897638816</c:v>
                </c:pt>
                <c:pt idx="46">
                  <c:v>-52.74824245841165</c:v>
                </c:pt>
                <c:pt idx="47">
                  <c:v>-53.46572095117242</c:v>
                </c:pt>
                <c:pt idx="48">
                  <c:v>-54.16316082108887</c:v>
                </c:pt>
                <c:pt idx="49">
                  <c:v>-54.84108567705074</c:v>
                </c:pt>
                <c:pt idx="50">
                  <c:v>-55.50000668695404</c:v>
                </c:pt>
                <c:pt idx="51">
                  <c:v>-56.14042287239285</c:v>
                </c:pt>
                <c:pt idx="52">
                  <c:v>-56.76282141890702</c:v>
                </c:pt>
                <c:pt idx="53">
                  <c:v>-57.36767790985213</c:v>
                </c:pt>
                <c:pt idx="54">
                  <c:v>-57.95545657642305</c:v>
                </c:pt>
                <c:pt idx="55">
                  <c:v>-58.52661053833928</c:v>
                </c:pt>
                <c:pt idx="56">
                  <c:v>-59.08158203652567</c:v>
                </c:pt>
                <c:pt idx="57">
                  <c:v>-59.62080265898598</c:v>
                </c:pt>
                <c:pt idx="58">
                  <c:v>-60.14469356082498</c:v>
                </c:pt>
                <c:pt idx="59">
                  <c:v>-60.65366567916274</c:v>
                </c:pt>
                <c:pt idx="60">
                  <c:v>-61.14811994350365</c:v>
                </c:pt>
                <c:pt idx="61">
                  <c:v>-61.62844748202165</c:v>
                </c:pt>
                <c:pt idx="62">
                  <c:v>-62.09502982409578</c:v>
                </c:pt>
                <c:pt idx="63">
                  <c:v>-62.54823909937308</c:v>
                </c:pt>
                <c:pt idx="64">
                  <c:v>-62.98843823355921</c:v>
                </c:pt>
                <c:pt idx="65">
                  <c:v>-63.41598114116105</c:v>
                </c:pt>
                <c:pt idx="66">
                  <c:v>-63.83121291518362</c:v>
                </c:pt>
                <c:pt idx="67">
                  <c:v>-64.2344700139337</c:v>
                </c:pt>
                <c:pt idx="68">
                  <c:v>-64.62608044499645</c:v>
                </c:pt>
                <c:pt idx="69">
                  <c:v>-65.00636394643405</c:v>
                </c:pt>
                <c:pt idx="70">
                  <c:v>-65.37563216525247</c:v>
                </c:pt>
                <c:pt idx="71">
                  <c:v>-65.73418883317105</c:v>
                </c:pt>
                <c:pt idx="72">
                  <c:v>-66.08232993969503</c:v>
                </c:pt>
                <c:pt idx="73">
                  <c:v>-66.42034390253268</c:v>
                </c:pt>
                <c:pt idx="74">
                  <c:v>-66.74851173535556</c:v>
                </c:pt>
                <c:pt idx="75">
                  <c:v>-67.06710721291277</c:v>
                </c:pt>
                <c:pt idx="76">
                  <c:v>-67.37639703350652</c:v>
                </c:pt>
                <c:pt idx="77">
                  <c:v>-67.67664097884438</c:v>
                </c:pt>
                <c:pt idx="78">
                  <c:v>-67.96809207125145</c:v>
                </c:pt>
                <c:pt idx="79">
                  <c:v>-68.25099672828233</c:v>
                </c:pt>
                <c:pt idx="80">
                  <c:v>-68.52559491470855</c:v>
                </c:pt>
                <c:pt idx="81">
                  <c:v>-68.79212029190493</c:v>
                </c:pt>
                <c:pt idx="82">
                  <c:v>-69.05080036464028</c:v>
                </c:pt>
                <c:pt idx="83">
                  <c:v>-69.3018566252767</c:v>
                </c:pt>
                <c:pt idx="84">
                  <c:v>-69.5455046953962</c:v>
                </c:pt>
                <c:pt idx="85">
                  <c:v>-69.7819544648568</c:v>
                </c:pt>
                <c:pt idx="86">
                  <c:v>-70.0114102283009</c:v>
                </c:pt>
                <c:pt idx="87">
                  <c:v>-70.23407081911908</c:v>
                </c:pt>
                <c:pt idx="88">
                  <c:v>-70.4501297408939</c:v>
                </c:pt>
                <c:pt idx="89">
                  <c:v>-70.65977529633646</c:v>
                </c:pt>
                <c:pt idx="90">
                  <c:v>-70.86319071373808</c:v>
                </c:pt>
                <c:pt idx="91">
                  <c:v>-71.06055427093963</c:v>
                </c:pt>
                <c:pt idx="92">
                  <c:v>-71.25203941687035</c:v>
                </c:pt>
                <c:pt idx="93">
                  <c:v>-71.43781489064876</c:v>
                </c:pt>
                <c:pt idx="94">
                  <c:v>-71.61804483827395</c:v>
                </c:pt>
                <c:pt idx="95">
                  <c:v>-71.79288892695082</c:v>
                </c:pt>
                <c:pt idx="96">
                  <c:v>-71.96250245705065</c:v>
                </c:pt>
                <c:pt idx="97">
                  <c:v>-72.12703647173335</c:v>
                </c:pt>
                <c:pt idx="98">
                  <c:v>-72.2866378642843</c:v>
                </c:pt>
                <c:pt idx="99">
                  <c:v>-72.4414494831612</c:v>
                </c:pt>
                <c:pt idx="100">
                  <c:v>-72.5916102347934</c:v>
                </c:pt>
                <c:pt idx="101">
                  <c:v>-72.737255184168</c:v>
                </c:pt>
                <c:pt idx="102">
                  <c:v>-72.87851565321941</c:v>
                </c:pt>
                <c:pt idx="103">
                  <c:v>-73.01551931706125</c:v>
                </c:pt>
                <c:pt idx="104">
                  <c:v>-73.14839029808518</c:v>
                </c:pt>
                <c:pt idx="105">
                  <c:v>-73.27724925796687</c:v>
                </c:pt>
                <c:pt idx="106">
                  <c:v>-73.4022134875932</c:v>
                </c:pt>
                <c:pt idx="107">
                  <c:v>-73.52339699496427</c:v>
                </c:pt>
                <c:pt idx="108">
                  <c:v>-73.64091059108388</c:v>
                </c:pt>
                <c:pt idx="109">
                  <c:v>-73.75486197387427</c:v>
                </c:pt>
                <c:pt idx="110">
                  <c:v>-73.86535581016028</c:v>
                </c:pt>
                <c:pt idx="111">
                  <c:v>-73.97249381574055</c:v>
                </c:pt>
                <c:pt idx="112">
                  <c:v>-74.07637483357009</c:v>
                </c:pt>
                <c:pt idx="113">
                  <c:v>-74.17709491013098</c:v>
                </c:pt>
                <c:pt idx="114">
                  <c:v>-74.27474736995335</c:v>
                </c:pt>
                <c:pt idx="115">
                  <c:v>-74.36942288839131</c:v>
                </c:pt>
                <c:pt idx="116">
                  <c:v>-74.4612095626329</c:v>
                </c:pt>
                <c:pt idx="117">
                  <c:v>-74.55019298100617</c:v>
                </c:pt>
                <c:pt idx="118">
                  <c:v>-74.63645629060075</c:v>
                </c:pt>
                <c:pt idx="119">
                  <c:v>-74.72008026324161</c:v>
                </c:pt>
              </c:numCache>
            </c:numRef>
          </c:yVal>
          <c:smooth val="1"/>
          <c:extLst xmlns:c16r2="http://schemas.microsoft.com/office/drawing/2015/06/chart">
            <c:ext xmlns:c16="http://schemas.microsoft.com/office/drawing/2014/chart" uri="{C3380CC4-5D6E-409C-BE32-E72D297353CC}">
              <c16:uniqueId val="{00000000-59C1-44F8-A9DC-7979CF6B3E0D}"/>
            </c:ext>
          </c:extLst>
        </c:ser>
        <c:ser>
          <c:idx val="3"/>
          <c:order val="1"/>
          <c:tx>
            <c:strRef>
              <c:f>'SA-AcutePain-G'!$N$123</c:f>
              <c:strCache>
                <c:ptCount val="1"/>
                <c:pt idx="0">
                  <c:v>SOUD Deaths for 1x parameter level</c:v>
                </c:pt>
              </c:strCache>
            </c:strRef>
          </c:tx>
          <c:spPr>
            <a:ln w="28575">
              <a:solidFill>
                <a:schemeClr val="accent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N$3:$N$122</c:f>
              <c:numCache>
                <c:formatCode>General</c:formatCode>
                <c:ptCount val="120"/>
                <c:pt idx="0">
                  <c:v>0.0</c:v>
                </c:pt>
                <c:pt idx="1">
                  <c:v>0.0</c:v>
                </c:pt>
                <c:pt idx="2">
                  <c:v>-0.539176807099602</c:v>
                </c:pt>
                <c:pt idx="3">
                  <c:v>-0.991093897638348</c:v>
                </c:pt>
                <c:pt idx="4">
                  <c:v>-1.439876937289386</c:v>
                </c:pt>
                <c:pt idx="5">
                  <c:v>-1.960949234079044</c:v>
                </c:pt>
                <c:pt idx="6">
                  <c:v>-2.491304546400488</c:v>
                </c:pt>
                <c:pt idx="7">
                  <c:v>-3.024851697004988</c:v>
                </c:pt>
                <c:pt idx="8">
                  <c:v>-3.556997549502808</c:v>
                </c:pt>
                <c:pt idx="9">
                  <c:v>-4.084306227996827</c:v>
                </c:pt>
                <c:pt idx="10">
                  <c:v>-4.604234962425009</c:v>
                </c:pt>
                <c:pt idx="11">
                  <c:v>-5.114929360157165</c:v>
                </c:pt>
                <c:pt idx="12">
                  <c:v>-5.615064773384461</c:v>
                </c:pt>
                <c:pt idx="13">
                  <c:v>-12.62040985607168</c:v>
                </c:pt>
                <c:pt idx="14">
                  <c:v>-14.5077157144438</c:v>
                </c:pt>
                <c:pt idx="15">
                  <c:v>-16.31814626177609</c:v>
                </c:pt>
                <c:pt idx="16">
                  <c:v>-18.0590634528788</c:v>
                </c:pt>
                <c:pt idx="17">
                  <c:v>-19.73662711006425</c:v>
                </c:pt>
                <c:pt idx="18">
                  <c:v>-21.35599930194441</c:v>
                </c:pt>
                <c:pt idx="19">
                  <c:v>-22.92134473536548</c:v>
                </c:pt>
                <c:pt idx="20">
                  <c:v>-24.43612493510382</c:v>
                </c:pt>
                <c:pt idx="21">
                  <c:v>-25.90325039899269</c:v>
                </c:pt>
                <c:pt idx="22">
                  <c:v>-27.32519863499056</c:v>
                </c:pt>
                <c:pt idx="23">
                  <c:v>-28.70410590223764</c:v>
                </c:pt>
                <c:pt idx="24">
                  <c:v>-30.04183853965854</c:v>
                </c:pt>
                <c:pt idx="25">
                  <c:v>-31.34004844756159</c:v>
                </c:pt>
                <c:pt idx="26">
                  <c:v>-32.61128857596189</c:v>
                </c:pt>
                <c:pt idx="27">
                  <c:v>-33.84790060997982</c:v>
                </c:pt>
                <c:pt idx="28">
                  <c:v>-35.05091645278915</c:v>
                </c:pt>
                <c:pt idx="29">
                  <c:v>-36.2213184407368</c:v>
                </c:pt>
                <c:pt idx="30">
                  <c:v>-37.36002952252854</c:v>
                </c:pt>
                <c:pt idx="31">
                  <c:v>-38.46792332237528</c:v>
                </c:pt>
                <c:pt idx="32">
                  <c:v>-39.54583169698533</c:v>
                </c:pt>
                <c:pt idx="33">
                  <c:v>-40.59455079945128</c:v>
                </c:pt>
                <c:pt idx="34">
                  <c:v>-41.61484584547111</c:v>
                </c:pt>
                <c:pt idx="35">
                  <c:v>-42.6074548698798</c:v>
                </c:pt>
                <c:pt idx="36">
                  <c:v>-43.57309169788898</c:v>
                </c:pt>
                <c:pt idx="37">
                  <c:v>-44.51244830538176</c:v>
                </c:pt>
                <c:pt idx="38">
                  <c:v>-45.42619670374278</c:v>
                </c:pt>
                <c:pt idx="39">
                  <c:v>-46.31500939654872</c:v>
                </c:pt>
                <c:pt idx="40">
                  <c:v>-47.17952570108577</c:v>
                </c:pt>
                <c:pt idx="41">
                  <c:v>-48.02036823397811</c:v>
                </c:pt>
                <c:pt idx="42">
                  <c:v>-48.83814386248944</c:v>
                </c:pt>
                <c:pt idx="43">
                  <c:v>-49.63344443252565</c:v>
                </c:pt>
                <c:pt idx="44">
                  <c:v>-50.40684738423514</c:v>
                </c:pt>
                <c:pt idx="45">
                  <c:v>-51.15891627924675</c:v>
                </c:pt>
                <c:pt idx="46">
                  <c:v>-51.8902012588716</c:v>
                </c:pt>
                <c:pt idx="47">
                  <c:v>-52.60123944806215</c:v>
                </c:pt>
                <c:pt idx="48">
                  <c:v>-53.2925553166566</c:v>
                </c:pt>
                <c:pt idx="49">
                  <c:v>-53.96466100686597</c:v>
                </c:pt>
                <c:pt idx="50">
                  <c:v>-54.61805663402147</c:v>
                </c:pt>
                <c:pt idx="51">
                  <c:v>-55.25323056599422</c:v>
                </c:pt>
                <c:pt idx="52">
                  <c:v>-55.87065971813904</c:v>
                </c:pt>
                <c:pt idx="53">
                  <c:v>-56.47080977346618</c:v>
                </c:pt>
                <c:pt idx="54">
                  <c:v>-57.0541354190341</c:v>
                </c:pt>
                <c:pt idx="55">
                  <c:v>-57.62108057347454</c:v>
                </c:pt>
                <c:pt idx="56">
                  <c:v>-58.17207860700212</c:v>
                </c:pt>
                <c:pt idx="57">
                  <c:v>-58.70755255509069</c:v>
                </c:pt>
                <c:pt idx="58">
                  <c:v>-59.22791532676286</c:v>
                </c:pt>
                <c:pt idx="59">
                  <c:v>-59.73356990820853</c:v>
                </c:pt>
                <c:pt idx="60">
                  <c:v>-60.22490956229723</c:v>
                </c:pt>
                <c:pt idx="61">
                  <c:v>-60.70231802441264</c:v>
                </c:pt>
                <c:pt idx="62">
                  <c:v>-61.16616969493885</c:v>
                </c:pt>
                <c:pt idx="63">
                  <c:v>-61.61682982865671</c:v>
                </c:pt>
                <c:pt idx="64">
                  <c:v>-62.05465472123911</c:v>
                </c:pt>
                <c:pt idx="65">
                  <c:v>-62.47999189304888</c:v>
                </c:pt>
                <c:pt idx="66">
                  <c:v>-62.89318027022896</c:v>
                </c:pt>
                <c:pt idx="67">
                  <c:v>-63.29455036323802</c:v>
                </c:pt>
                <c:pt idx="68">
                  <c:v>-63.68442444285981</c:v>
                </c:pt>
                <c:pt idx="69">
                  <c:v>-64.06311671374804</c:v>
                </c:pt>
                <c:pt idx="70">
                  <c:v>-64.4309334855263</c:v>
                </c:pt>
                <c:pt idx="71">
                  <c:v>-64.78817334145855</c:v>
                </c:pt>
                <c:pt idx="72">
                  <c:v>-65.13512730471288</c:v>
                </c:pt>
                <c:pt idx="73">
                  <c:v>-65.47207900220218</c:v>
                </c:pt>
                <c:pt idx="74">
                  <c:v>-65.79930482603268</c:v>
                </c:pt>
                <c:pt idx="75">
                  <c:v>-66.11707409253255</c:v>
                </c:pt>
                <c:pt idx="76">
                  <c:v>-66.42564919887861</c:v>
                </c:pt>
                <c:pt idx="77">
                  <c:v>-66.725285777305</c:v>
                </c:pt>
                <c:pt idx="78">
                  <c:v>-67.01623284690068</c:v>
                </c:pt>
                <c:pt idx="79">
                  <c:v>-67.29873296299036</c:v>
                </c:pt>
                <c:pt idx="80">
                  <c:v>-67.57302236409618</c:v>
                </c:pt>
                <c:pt idx="81">
                  <c:v>-67.8393311164763</c:v>
                </c:pt>
                <c:pt idx="82">
                  <c:v>-68.09788325625931</c:v>
                </c:pt>
                <c:pt idx="83">
                  <c:v>-68.34889692913853</c:v>
                </c:pt>
                <c:pt idx="84">
                  <c:v>-68.59258452768348</c:v>
                </c:pt>
                <c:pt idx="85">
                  <c:v>-68.82915282622314</c:v>
                </c:pt>
                <c:pt idx="86">
                  <c:v>-69.05880311333765</c:v>
                </c:pt>
                <c:pt idx="87">
                  <c:v>-69.28173132195265</c:v>
                </c:pt>
                <c:pt idx="88">
                  <c:v>-69.49812815705785</c:v>
                </c:pt>
                <c:pt idx="89">
                  <c:v>-69.7081792210521</c:v>
                </c:pt>
                <c:pt idx="90">
                  <c:v>-69.91206513672788</c:v>
                </c:pt>
                <c:pt idx="91">
                  <c:v>-70.10996166791566</c:v>
                </c:pt>
                <c:pt idx="92">
                  <c:v>-70.30203983779543</c:v>
                </c:pt>
                <c:pt idx="93">
                  <c:v>-70.48846604490914</c:v>
                </c:pt>
                <c:pt idx="94">
                  <c:v>-70.66940217685352</c:v>
                </c:pt>
                <c:pt idx="95">
                  <c:v>-70.8450057217426</c:v>
                </c:pt>
                <c:pt idx="96">
                  <c:v>-71.01542987736677</c:v>
                </c:pt>
                <c:pt idx="97">
                  <c:v>-71.18082365816553</c:v>
                </c:pt>
                <c:pt idx="98">
                  <c:v>-71.34133199996691</c:v>
                </c:pt>
                <c:pt idx="99">
                  <c:v>-71.4970958625485</c:v>
                </c:pt>
                <c:pt idx="100">
                  <c:v>-71.64825233004045</c:v>
                </c:pt>
                <c:pt idx="101">
                  <c:v>-71.7949347091945</c:v>
                </c:pt>
                <c:pt idx="102">
                  <c:v>-71.9372726255423</c:v>
                </c:pt>
                <c:pt idx="103">
                  <c:v>-72.07539211747202</c:v>
                </c:pt>
                <c:pt idx="104">
                  <c:v>-72.2094157282626</c:v>
                </c:pt>
                <c:pt idx="105">
                  <c:v>-72.33946259606265</c:v>
                </c:pt>
                <c:pt idx="106">
                  <c:v>-72.4656485419127</c:v>
                </c:pt>
                <c:pt idx="107">
                  <c:v>-72.5880861557641</c:v>
                </c:pt>
                <c:pt idx="108">
                  <c:v>-72.70688488058228</c:v>
                </c:pt>
                <c:pt idx="109">
                  <c:v>-72.82215109451877</c:v>
                </c:pt>
                <c:pt idx="110">
                  <c:v>-72.93398819122928</c:v>
                </c:pt>
                <c:pt idx="111">
                  <c:v>-73.04249665831906</c:v>
                </c:pt>
                <c:pt idx="112">
                  <c:v>-73.14777415398052</c:v>
                </c:pt>
                <c:pt idx="113">
                  <c:v>-73.2499155818485</c:v>
                </c:pt>
                <c:pt idx="114">
                  <c:v>-73.3490131640748</c:v>
                </c:pt>
                <c:pt idx="115">
                  <c:v>-73.44515651270365</c:v>
                </c:pt>
                <c:pt idx="116">
                  <c:v>-73.53843269933017</c:v>
                </c:pt>
                <c:pt idx="117">
                  <c:v>-73.62892632309818</c:v>
                </c:pt>
                <c:pt idx="118">
                  <c:v>-73.71671957706958</c:v>
                </c:pt>
                <c:pt idx="119">
                  <c:v>-73.80189231297231</c:v>
                </c:pt>
              </c:numCache>
            </c:numRef>
          </c:yVal>
          <c:smooth val="1"/>
          <c:extLst xmlns:c16r2="http://schemas.microsoft.com/office/drawing/2015/06/chart">
            <c:ext xmlns:c16="http://schemas.microsoft.com/office/drawing/2014/chart" uri="{C3380CC4-5D6E-409C-BE32-E72D297353CC}">
              <c16:uniqueId val="{00000001-59C1-44F8-A9DC-7979CF6B3E0D}"/>
            </c:ext>
          </c:extLst>
        </c:ser>
        <c:ser>
          <c:idx val="0"/>
          <c:order val="2"/>
          <c:tx>
            <c:strRef>
              <c:f>'SA-AcutePain-G'!$W$123</c:f>
              <c:strCache>
                <c:ptCount val="1"/>
                <c:pt idx="0">
                  <c:v>SOUD Deaths for 0.5x parameter level</c:v>
                </c:pt>
              </c:strCache>
            </c:strRef>
          </c:tx>
          <c:spPr>
            <a:ln w="6350">
              <a:solidFill>
                <a:schemeClr val="accent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W$3:$W$122</c:f>
              <c:numCache>
                <c:formatCode>General</c:formatCode>
                <c:ptCount val="120"/>
                <c:pt idx="0">
                  <c:v>0.0</c:v>
                </c:pt>
                <c:pt idx="1">
                  <c:v>0.0</c:v>
                </c:pt>
                <c:pt idx="2">
                  <c:v>-0.703078891678365</c:v>
                </c:pt>
                <c:pt idx="3">
                  <c:v>-1.412817408991236</c:v>
                </c:pt>
                <c:pt idx="4">
                  <c:v>-2.13719355500132</c:v>
                </c:pt>
                <c:pt idx="5">
                  <c:v>-2.886445445784736</c:v>
                </c:pt>
                <c:pt idx="6">
                  <c:v>-3.642826737428936</c:v>
                </c:pt>
                <c:pt idx="7">
                  <c:v>-4.401582216839347</c:v>
                </c:pt>
                <c:pt idx="8">
                  <c:v>-5.159124458287327</c:v>
                </c:pt>
                <c:pt idx="9">
                  <c:v>-5.91276472623858</c:v>
                </c:pt>
                <c:pt idx="10">
                  <c:v>-6.660505209386835</c:v>
                </c:pt>
                <c:pt idx="11">
                  <c:v>-7.400878641897816</c:v>
                </c:pt>
                <c:pt idx="12">
                  <c:v>-8.13282453859531</c:v>
                </c:pt>
                <c:pt idx="13">
                  <c:v>-11.38191635393732</c:v>
                </c:pt>
                <c:pt idx="14">
                  <c:v>-12.741040074886</c:v>
                </c:pt>
                <c:pt idx="15">
                  <c:v>-14.08628764504781</c:v>
                </c:pt>
                <c:pt idx="16">
                  <c:v>-15.39345673065438</c:v>
                </c:pt>
                <c:pt idx="17">
                  <c:v>-16.6661105141968</c:v>
                </c:pt>
                <c:pt idx="18">
                  <c:v>-17.9535940638878</c:v>
                </c:pt>
                <c:pt idx="19">
                  <c:v>-19.21506473966594</c:v>
                </c:pt>
                <c:pt idx="20">
                  <c:v>-20.44151454271772</c:v>
                </c:pt>
                <c:pt idx="21">
                  <c:v>-21.61718652467011</c:v>
                </c:pt>
                <c:pt idx="22">
                  <c:v>-22.75794273551937</c:v>
                </c:pt>
                <c:pt idx="23">
                  <c:v>-23.86565207859167</c:v>
                </c:pt>
                <c:pt idx="24">
                  <c:v>-24.94188501880276</c:v>
                </c:pt>
                <c:pt idx="25">
                  <c:v>-25.98797856061281</c:v>
                </c:pt>
                <c:pt idx="26">
                  <c:v>-27.00966250571796</c:v>
                </c:pt>
                <c:pt idx="27">
                  <c:v>-28.00624513728626</c:v>
                </c:pt>
                <c:pt idx="28">
                  <c:v>-28.97845277371155</c:v>
                </c:pt>
                <c:pt idx="29">
                  <c:v>-29.92691361940608</c:v>
                </c:pt>
                <c:pt idx="30">
                  <c:v>-30.85221220974162</c:v>
                </c:pt>
                <c:pt idx="31">
                  <c:v>-31.7549784635535</c:v>
                </c:pt>
                <c:pt idx="32">
                  <c:v>-32.63573641869375</c:v>
                </c:pt>
                <c:pt idx="33">
                  <c:v>-33.4949567324729</c:v>
                </c:pt>
                <c:pt idx="34">
                  <c:v>-34.33382446046529</c:v>
                </c:pt>
                <c:pt idx="35">
                  <c:v>-35.15491202790054</c:v>
                </c:pt>
                <c:pt idx="36">
                  <c:v>-35.95963222371552</c:v>
                </c:pt>
                <c:pt idx="37">
                  <c:v>-36.74812146860555</c:v>
                </c:pt>
                <c:pt idx="38">
                  <c:v>-37.52056141614374</c:v>
                </c:pt>
                <c:pt idx="39">
                  <c:v>-38.277173646755</c:v>
                </c:pt>
                <c:pt idx="40">
                  <c:v>-39.01819849791381</c:v>
                </c:pt>
                <c:pt idx="41">
                  <c:v>-39.74389326627433</c:v>
                </c:pt>
                <c:pt idx="42">
                  <c:v>-40.45237643011281</c:v>
                </c:pt>
                <c:pt idx="43">
                  <c:v>-41.14156998180933</c:v>
                </c:pt>
                <c:pt idx="44">
                  <c:v>-41.81545256483624</c:v>
                </c:pt>
                <c:pt idx="45">
                  <c:v>-42.47435172756709</c:v>
                </c:pt>
                <c:pt idx="46">
                  <c:v>-43.11859368725634</c:v>
                </c:pt>
                <c:pt idx="47">
                  <c:v>-43.7485019887393</c:v>
                </c:pt>
                <c:pt idx="48">
                  <c:v>-44.36439659264875</c:v>
                </c:pt>
                <c:pt idx="49">
                  <c:v>-44.96659316017523</c:v>
                </c:pt>
                <c:pt idx="50">
                  <c:v>-45.55540253174199</c:v>
                </c:pt>
                <c:pt idx="51">
                  <c:v>-46.13113035405227</c:v>
                </c:pt>
                <c:pt idx="52">
                  <c:v>-46.69407683153256</c:v>
                </c:pt>
                <c:pt idx="53">
                  <c:v>-47.24453654401388</c:v>
                </c:pt>
                <c:pt idx="54">
                  <c:v>-47.782798339189</c:v>
                </c:pt>
                <c:pt idx="55">
                  <c:v>-48.30914155320058</c:v>
                </c:pt>
                <c:pt idx="56">
                  <c:v>-48.82383574782993</c:v>
                </c:pt>
                <c:pt idx="57">
                  <c:v>-49.32715132213222</c:v>
                </c:pt>
                <c:pt idx="58">
                  <c:v>-49.81935303818356</c:v>
                </c:pt>
                <c:pt idx="59">
                  <c:v>-50.30070004523481</c:v>
                </c:pt>
                <c:pt idx="60">
                  <c:v>-50.77144593474613</c:v>
                </c:pt>
                <c:pt idx="61">
                  <c:v>-51.231838805225</c:v>
                </c:pt>
                <c:pt idx="62">
                  <c:v>-51.68212133428058</c:v>
                </c:pt>
                <c:pt idx="63">
                  <c:v>-52.12253085603467</c:v>
                </c:pt>
                <c:pt idx="64">
                  <c:v>-52.55329944246024</c:v>
                </c:pt>
                <c:pt idx="65">
                  <c:v>-52.97465398756759</c:v>
                </c:pt>
                <c:pt idx="66">
                  <c:v>-53.38681629356032</c:v>
                </c:pt>
                <c:pt idx="67">
                  <c:v>-53.79000315831181</c:v>
                </c:pt>
                <c:pt idx="68">
                  <c:v>-54.18442645722184</c:v>
                </c:pt>
                <c:pt idx="69">
                  <c:v>-54.57029322526785</c:v>
                </c:pt>
                <c:pt idx="70">
                  <c:v>-54.94780575770378</c:v>
                </c:pt>
                <c:pt idx="71">
                  <c:v>-55.31716169906595</c:v>
                </c:pt>
                <c:pt idx="72">
                  <c:v>-55.67855413175057</c:v>
                </c:pt>
                <c:pt idx="73">
                  <c:v>-56.03217166410204</c:v>
                </c:pt>
                <c:pt idx="74">
                  <c:v>-56.37819851788906</c:v>
                </c:pt>
                <c:pt idx="75">
                  <c:v>-56.71681461505747</c:v>
                </c:pt>
                <c:pt idx="76">
                  <c:v>-57.04819566368965</c:v>
                </c:pt>
                <c:pt idx="77">
                  <c:v>-57.37251324310234</c:v>
                </c:pt>
                <c:pt idx="78">
                  <c:v>-57.6899348880274</c:v>
                </c:pt>
                <c:pt idx="79">
                  <c:v>-58.00062417183099</c:v>
                </c:pt>
                <c:pt idx="80">
                  <c:v>-58.30474078873304</c:v>
                </c:pt>
                <c:pt idx="81">
                  <c:v>-58.60244063498546</c:v>
                </c:pt>
                <c:pt idx="82">
                  <c:v>-58.89387588897334</c:v>
                </c:pt>
                <c:pt idx="83">
                  <c:v>-59.17919509026587</c:v>
                </c:pt>
                <c:pt idx="84">
                  <c:v>-59.4585432175576</c:v>
                </c:pt>
                <c:pt idx="85">
                  <c:v>-59.73206176549515</c:v>
                </c:pt>
                <c:pt idx="86">
                  <c:v>-59.99988882037442</c:v>
                </c:pt>
                <c:pt idx="87">
                  <c:v>-60.26215913469098</c:v>
                </c:pt>
                <c:pt idx="88">
                  <c:v>-60.5190042005393</c:v>
                </c:pt>
                <c:pt idx="89">
                  <c:v>-60.77055232185612</c:v>
                </c:pt>
                <c:pt idx="90">
                  <c:v>-61.0169286854909</c:v>
                </c:pt>
                <c:pt idx="91">
                  <c:v>-61.25825543111321</c:v>
                </c:pt>
                <c:pt idx="92">
                  <c:v>-61.49465171994449</c:v>
                </c:pt>
                <c:pt idx="93">
                  <c:v>-61.72623380231875</c:v>
                </c:pt>
                <c:pt idx="94">
                  <c:v>-61.95311508406694</c:v>
                </c:pt>
                <c:pt idx="95">
                  <c:v>-62.17540619173197</c:v>
                </c:pt>
                <c:pt idx="96">
                  <c:v>-62.3932150366169</c:v>
                </c:pt>
                <c:pt idx="97">
                  <c:v>-62.60664687766004</c:v>
                </c:pt>
                <c:pt idx="98">
                  <c:v>-62.8158043831595</c:v>
                </c:pt>
                <c:pt idx="99">
                  <c:v>-63.0207876913309</c:v>
                </c:pt>
                <c:pt idx="100">
                  <c:v>-63.22169446972804</c:v>
                </c:pt>
                <c:pt idx="101">
                  <c:v>-63.41861997351423</c:v>
                </c:pt>
                <c:pt idx="102">
                  <c:v>-63.61165710260248</c:v>
                </c:pt>
                <c:pt idx="103">
                  <c:v>-63.80089645767589</c:v>
                </c:pt>
                <c:pt idx="104">
                  <c:v>-63.98642639508545</c:v>
                </c:pt>
                <c:pt idx="105">
                  <c:v>-64.1683330806474</c:v>
                </c:pt>
                <c:pt idx="106">
                  <c:v>-64.34670054235055</c:v>
                </c:pt>
                <c:pt idx="107">
                  <c:v>-64.5216107219763</c:v>
                </c:pt>
                <c:pt idx="108">
                  <c:v>-64.69314352564806</c:v>
                </c:pt>
                <c:pt idx="109">
                  <c:v>-64.86137687332715</c:v>
                </c:pt>
                <c:pt idx="110">
                  <c:v>-65.02638674725851</c:v>
                </c:pt>
                <c:pt idx="111">
                  <c:v>-65.18824723938704</c:v>
                </c:pt>
                <c:pt idx="112">
                  <c:v>-65.34703059775025</c:v>
                </c:pt>
                <c:pt idx="113">
                  <c:v>-65.50280727187601</c:v>
                </c:pt>
                <c:pt idx="114">
                  <c:v>-65.65564595717605</c:v>
                </c:pt>
                <c:pt idx="115">
                  <c:v>-65.8056136383724</c:v>
                </c:pt>
                <c:pt idx="116">
                  <c:v>-65.95277563195728</c:v>
                </c:pt>
                <c:pt idx="117">
                  <c:v>-66.0971956277051</c:v>
                </c:pt>
                <c:pt idx="118">
                  <c:v>-66.23893572925131</c:v>
                </c:pt>
                <c:pt idx="119">
                  <c:v>-66.37805649375433</c:v>
                </c:pt>
              </c:numCache>
            </c:numRef>
          </c:yVal>
          <c:smooth val="1"/>
          <c:extLst xmlns:c16r2="http://schemas.microsoft.com/office/drawing/2015/06/chart">
            <c:ext xmlns:c16="http://schemas.microsoft.com/office/drawing/2014/chart" uri="{C3380CC4-5D6E-409C-BE32-E72D297353CC}">
              <c16:uniqueId val="{00000002-59C1-44F8-A9DC-7979CF6B3E0D}"/>
            </c:ext>
          </c:extLst>
        </c:ser>
        <c:ser>
          <c:idx val="7"/>
          <c:order val="3"/>
          <c:tx>
            <c:strRef>
              <c:f>'SA-AcutePain-G'!$F$123</c:f>
              <c:strCache>
                <c:ptCount val="1"/>
                <c:pt idx="0">
                  <c:v>SHUD Deaths for 1.5x parameter level</c:v>
                </c:pt>
              </c:strCache>
            </c:strRef>
          </c:tx>
          <c:spPr>
            <a:ln w="76200">
              <a:solidFill>
                <a:schemeClr val="accent2"/>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F$3:$F$122</c:f>
              <c:numCache>
                <c:formatCode>General</c:formatCode>
                <c:ptCount val="120"/>
                <c:pt idx="0">
                  <c:v>0.0</c:v>
                </c:pt>
                <c:pt idx="1">
                  <c:v>0.0</c:v>
                </c:pt>
                <c:pt idx="2">
                  <c:v>-1.214854935771746</c:v>
                </c:pt>
                <c:pt idx="3">
                  <c:v>-2.487118058699525</c:v>
                </c:pt>
                <c:pt idx="4">
                  <c:v>-3.807188992175406</c:v>
                </c:pt>
                <c:pt idx="5">
                  <c:v>-5.167706492268735</c:v>
                </c:pt>
                <c:pt idx="6">
                  <c:v>-6.563011117206885</c:v>
                </c:pt>
                <c:pt idx="7">
                  <c:v>-7.988725274342596</c:v>
                </c:pt>
                <c:pt idx="8">
                  <c:v>-9.441435048927814</c:v>
                </c:pt>
                <c:pt idx="9">
                  <c:v>-10.91844963168614</c:v>
                </c:pt>
                <c:pt idx="10">
                  <c:v>-12.41761979492394</c:v>
                </c:pt>
                <c:pt idx="11">
                  <c:v>-13.93720123762837</c:v>
                </c:pt>
                <c:pt idx="12">
                  <c:v>-15.47575197164933</c:v>
                </c:pt>
                <c:pt idx="13">
                  <c:v>-5.918132221333551</c:v>
                </c:pt>
                <c:pt idx="14">
                  <c:v>-5.169933966727595</c:v>
                </c:pt>
                <c:pt idx="15">
                  <c:v>-4.537712030576086</c:v>
                </c:pt>
                <c:pt idx="16">
                  <c:v>-4.006265060701798</c:v>
                </c:pt>
                <c:pt idx="17">
                  <c:v>-3.563605856941376</c:v>
                </c:pt>
                <c:pt idx="18">
                  <c:v>-3.20033125029286</c:v>
                </c:pt>
                <c:pt idx="19">
                  <c:v>-2.90902386896555</c:v>
                </c:pt>
                <c:pt idx="20">
                  <c:v>-2.683790844963368</c:v>
                </c:pt>
                <c:pt idx="21">
                  <c:v>-2.519908690050443</c:v>
                </c:pt>
                <c:pt idx="22">
                  <c:v>-2.413550109287462</c:v>
                </c:pt>
                <c:pt idx="23">
                  <c:v>-2.361574024636684</c:v>
                </c:pt>
                <c:pt idx="24">
                  <c:v>-2.361364340079171</c:v>
                </c:pt>
                <c:pt idx="25">
                  <c:v>-2.4107062731111</c:v>
                </c:pt>
                <c:pt idx="26">
                  <c:v>-2.488714885943</c:v>
                </c:pt>
                <c:pt idx="27">
                  <c:v>-2.609285797794564</c:v>
                </c:pt>
                <c:pt idx="28">
                  <c:v>-2.771250587354416</c:v>
                </c:pt>
                <c:pt idx="29">
                  <c:v>-2.97349919014564</c:v>
                </c:pt>
                <c:pt idx="30">
                  <c:v>-3.214998957998387</c:v>
                </c:pt>
                <c:pt idx="31">
                  <c:v>-3.494775724143798</c:v>
                </c:pt>
                <c:pt idx="32">
                  <c:v>-3.81189947664252</c:v>
                </c:pt>
                <c:pt idx="33">
                  <c:v>-4.165473684060316</c:v>
                </c:pt>
                <c:pt idx="34">
                  <c:v>-4.554627404520443</c:v>
                </c:pt>
                <c:pt idx="35">
                  <c:v>-4.978509510262756</c:v>
                </c:pt>
                <c:pt idx="36">
                  <c:v>-5.43628451526115</c:v>
                </c:pt>
                <c:pt idx="37">
                  <c:v>-5.927129613109764</c:v>
                </c:pt>
                <c:pt idx="38">
                  <c:v>-6.450232624465526</c:v>
                </c:pt>
                <c:pt idx="39">
                  <c:v>-7.004757976157528</c:v>
                </c:pt>
                <c:pt idx="40">
                  <c:v>-7.589906233162627</c:v>
                </c:pt>
                <c:pt idx="41">
                  <c:v>-8.20488665008675</c:v>
                </c:pt>
                <c:pt idx="42">
                  <c:v>-8.84891670503821</c:v>
                </c:pt>
                <c:pt idx="43">
                  <c:v>-9.521221997316365</c:v>
                </c:pt>
                <c:pt idx="44">
                  <c:v>-10.2210362909541</c:v>
                </c:pt>
                <c:pt idx="45">
                  <c:v>-10.94760165721837</c:v>
                </c:pt>
                <c:pt idx="46">
                  <c:v>-11.70016868160301</c:v>
                </c:pt>
                <c:pt idx="47">
                  <c:v>-12.47799670964378</c:v>
                </c:pt>
                <c:pt idx="48">
                  <c:v>-13.28035411260362</c:v>
                </c:pt>
                <c:pt idx="49">
                  <c:v>-14.10651855919032</c:v>
                </c:pt>
                <c:pt idx="50">
                  <c:v>-14.95577728331295</c:v>
                </c:pt>
                <c:pt idx="51">
                  <c:v>-15.82742734084172</c:v>
                </c:pt>
                <c:pt idx="52">
                  <c:v>-16.72077579401457</c:v>
                </c:pt>
                <c:pt idx="53">
                  <c:v>-17.63513998299823</c:v>
                </c:pt>
                <c:pt idx="54">
                  <c:v>-18.56984772848814</c:v>
                </c:pt>
                <c:pt idx="55">
                  <c:v>-19.52423751164433</c:v>
                </c:pt>
                <c:pt idx="56">
                  <c:v>-20.49765863143998</c:v>
                </c:pt>
                <c:pt idx="57">
                  <c:v>-21.48947133955588</c:v>
                </c:pt>
                <c:pt idx="58">
                  <c:v>-22.49904695330108</c:v>
                </c:pt>
                <c:pt idx="59">
                  <c:v>-23.52576794726287</c:v>
                </c:pt>
                <c:pt idx="60">
                  <c:v>-24.56902802457194</c:v>
                </c:pt>
                <c:pt idx="61">
                  <c:v>-25.62823216874781</c:v>
                </c:pt>
                <c:pt idx="62">
                  <c:v>-26.70279667717384</c:v>
                </c:pt>
                <c:pt idx="63">
                  <c:v>-27.79214917725717</c:v>
                </c:pt>
                <c:pt idx="64">
                  <c:v>-28.89572862633922</c:v>
                </c:pt>
                <c:pt idx="65">
                  <c:v>-30.01298529633273</c:v>
                </c:pt>
                <c:pt idx="66">
                  <c:v>-31.14338074428681</c:v>
                </c:pt>
                <c:pt idx="67">
                  <c:v>-32.28638776981114</c:v>
                </c:pt>
                <c:pt idx="68">
                  <c:v>-33.44149036031529</c:v>
                </c:pt>
                <c:pt idx="69">
                  <c:v>-34.60818362498862</c:v>
                </c:pt>
                <c:pt idx="70">
                  <c:v>-35.78597371840115</c:v>
                </c:pt>
                <c:pt idx="71">
                  <c:v>-36.97437775457911</c:v>
                </c:pt>
                <c:pt idx="72">
                  <c:v>-38.17292371232202</c:v>
                </c:pt>
                <c:pt idx="73">
                  <c:v>-39.3811503325479</c:v>
                </c:pt>
                <c:pt idx="74">
                  <c:v>-40.59860700835706</c:v>
                </c:pt>
                <c:pt idx="75">
                  <c:v>-41.82485366849932</c:v>
                </c:pt>
                <c:pt idx="76">
                  <c:v>-43.05946065486997</c:v>
                </c:pt>
                <c:pt idx="77">
                  <c:v>-44.30200859464198</c:v>
                </c:pt>
                <c:pt idx="78">
                  <c:v>-45.55208826758435</c:v>
                </c:pt>
                <c:pt idx="79">
                  <c:v>-46.8093004691092</c:v>
                </c:pt>
                <c:pt idx="80">
                  <c:v>-48.07325586952707</c:v>
                </c:pt>
                <c:pt idx="81">
                  <c:v>-49.34357486998988</c:v>
                </c:pt>
                <c:pt idx="82">
                  <c:v>-50.61988745554561</c:v>
                </c:pt>
                <c:pt idx="83">
                  <c:v>-51.90183304572916</c:v>
                </c:pt>
                <c:pt idx="84">
                  <c:v>-53.18906034304337</c:v>
                </c:pt>
                <c:pt idx="85">
                  <c:v>-54.48122717972379</c:v>
                </c:pt>
                <c:pt idx="86">
                  <c:v>-55.77800036309382</c:v>
                </c:pt>
                <c:pt idx="87">
                  <c:v>-57.07905551982417</c:v>
                </c:pt>
                <c:pt idx="88">
                  <c:v>-58.38407693940535</c:v>
                </c:pt>
                <c:pt idx="89">
                  <c:v>-59.6927574170782</c:v>
                </c:pt>
                <c:pt idx="90">
                  <c:v>-61.00479809649325</c:v>
                </c:pt>
                <c:pt idx="91">
                  <c:v>-62.31990831232361</c:v>
                </c:pt>
                <c:pt idx="92">
                  <c:v>-63.63780543304699</c:v>
                </c:pt>
                <c:pt idx="93">
                  <c:v>-64.95821470410392</c:v>
                </c:pt>
                <c:pt idx="94">
                  <c:v>-66.28086909160943</c:v>
                </c:pt>
                <c:pt idx="95">
                  <c:v>-67.60550912679538</c:v>
                </c:pt>
                <c:pt idx="96">
                  <c:v>-68.9318827513453</c:v>
                </c:pt>
                <c:pt idx="97">
                  <c:v>-70.25974516374325</c:v>
                </c:pt>
                <c:pt idx="98">
                  <c:v>-71.5888586668153</c:v>
                </c:pt>
                <c:pt idx="99">
                  <c:v>-72.91899251653042</c:v>
                </c:pt>
                <c:pt idx="100">
                  <c:v>-74.24992277222323</c:v>
                </c:pt>
                <c:pt idx="101">
                  <c:v>-75.58143214829343</c:v>
                </c:pt>
                <c:pt idx="102">
                  <c:v>-76.91330986752254</c:v>
                </c:pt>
                <c:pt idx="103">
                  <c:v>-78.245351516044</c:v>
                </c:pt>
                <c:pt idx="104">
                  <c:v>-79.57735890007598</c:v>
                </c:pt>
                <c:pt idx="105">
                  <c:v>-80.90913990446634</c:v>
                </c:pt>
                <c:pt idx="106">
                  <c:v>-82.24050835311385</c:v>
                </c:pt>
                <c:pt idx="107">
                  <c:v>-83.5712838713238</c:v>
                </c:pt>
                <c:pt idx="108">
                  <c:v>-84.9012917501314</c:v>
                </c:pt>
                <c:pt idx="109">
                  <c:v>-86.23036281264812</c:v>
                </c:pt>
                <c:pt idx="110">
                  <c:v>-87.55833328245741</c:v>
                </c:pt>
                <c:pt idx="111">
                  <c:v>-88.88504465408865</c:v>
                </c:pt>
                <c:pt idx="112">
                  <c:v>-90.21034356559407</c:v>
                </c:pt>
                <c:pt idx="113">
                  <c:v>-91.53408167325783</c:v>
                </c:pt>
                <c:pt idx="114">
                  <c:v>-92.85611552843645</c:v>
                </c:pt>
                <c:pt idx="115">
                  <c:v>-94.17630645655332</c:v>
                </c:pt>
                <c:pt idx="116">
                  <c:v>-95.4945204382617</c:v>
                </c:pt>
                <c:pt idx="117">
                  <c:v>-96.81062799274313</c:v>
                </c:pt>
                <c:pt idx="118">
                  <c:v>-98.1245040632087</c:v>
                </c:pt>
                <c:pt idx="119">
                  <c:v>-99.4360279045306</c:v>
                </c:pt>
              </c:numCache>
            </c:numRef>
          </c:yVal>
          <c:smooth val="1"/>
          <c:extLst xmlns:c16r2="http://schemas.microsoft.com/office/drawing/2015/06/chart">
            <c:ext xmlns:c16="http://schemas.microsoft.com/office/drawing/2014/chart" uri="{C3380CC4-5D6E-409C-BE32-E72D297353CC}">
              <c16:uniqueId val="{00000003-59C1-44F8-A9DC-7979CF6B3E0D}"/>
            </c:ext>
          </c:extLst>
        </c:ser>
        <c:ser>
          <c:idx val="4"/>
          <c:order val="4"/>
          <c:tx>
            <c:strRef>
              <c:f>'SA-AcutePain-G'!$O$123</c:f>
              <c:strCache>
                <c:ptCount val="1"/>
                <c:pt idx="0">
                  <c:v>SHUD Deaths for 1x parameter level</c:v>
                </c:pt>
              </c:strCache>
            </c:strRef>
          </c:tx>
          <c:spPr>
            <a:ln w="38100">
              <a:solidFill>
                <a:schemeClr val="accent2"/>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O$3:$O$122</c:f>
              <c:numCache>
                <c:formatCode>General</c:formatCode>
                <c:ptCount val="120"/>
                <c:pt idx="0">
                  <c:v>0.0</c:v>
                </c:pt>
                <c:pt idx="1">
                  <c:v>0.0</c:v>
                </c:pt>
                <c:pt idx="2">
                  <c:v>-0.784267248398601</c:v>
                </c:pt>
                <c:pt idx="3">
                  <c:v>-1.828261647680347</c:v>
                </c:pt>
                <c:pt idx="4">
                  <c:v>-2.949062615707817</c:v>
                </c:pt>
                <c:pt idx="5">
                  <c:v>-4.011323929188302</c:v>
                </c:pt>
                <c:pt idx="6">
                  <c:v>-5.100381356064967</c:v>
                </c:pt>
                <c:pt idx="7">
                  <c:v>-6.213599539910589</c:v>
                </c:pt>
                <c:pt idx="8">
                  <c:v>-7.34889855408187</c:v>
                </c:pt>
                <c:pt idx="9">
                  <c:v>-8.504612224110314</c:v>
                </c:pt>
                <c:pt idx="10">
                  <c:v>-9.679381824052768</c:v>
                </c:pt>
                <c:pt idx="11">
                  <c:v>-10.87207653633213</c:v>
                </c:pt>
                <c:pt idx="12">
                  <c:v>-12.08173414026801</c:v>
                </c:pt>
                <c:pt idx="13">
                  <c:v>-2.193593689026511</c:v>
                </c:pt>
                <c:pt idx="14">
                  <c:v>-1.113330026870062</c:v>
                </c:pt>
                <c:pt idx="15">
                  <c:v>-0.147141457702128</c:v>
                </c:pt>
                <c:pt idx="16">
                  <c:v>0.719571162418879</c:v>
                </c:pt>
                <c:pt idx="17">
                  <c:v>1.498561899775859</c:v>
                </c:pt>
                <c:pt idx="18">
                  <c:v>2.199252045705089</c:v>
                </c:pt>
                <c:pt idx="19">
                  <c:v>2.828932512326628</c:v>
                </c:pt>
                <c:pt idx="20">
                  <c:v>3.393380916973728</c:v>
                </c:pt>
                <c:pt idx="21">
                  <c:v>3.897214610914989</c:v>
                </c:pt>
                <c:pt idx="22">
                  <c:v>4.344162034119154</c:v>
                </c:pt>
                <c:pt idx="23">
                  <c:v>4.737271345756337</c:v>
                </c:pt>
                <c:pt idx="24">
                  <c:v>5.079070673289606</c:v>
                </c:pt>
                <c:pt idx="25">
                  <c:v>5.371691060007378</c:v>
                </c:pt>
                <c:pt idx="26">
                  <c:v>5.635836498620074</c:v>
                </c:pt>
                <c:pt idx="27">
                  <c:v>5.857617621705225</c:v>
                </c:pt>
                <c:pt idx="28">
                  <c:v>6.038137838870671</c:v>
                </c:pt>
                <c:pt idx="29">
                  <c:v>6.17843893925451</c:v>
                </c:pt>
                <c:pt idx="30">
                  <c:v>6.279487560321331</c:v>
                </c:pt>
                <c:pt idx="31">
                  <c:v>6.342194458198751</c:v>
                </c:pt>
                <c:pt idx="32">
                  <c:v>6.367428472738696</c:v>
                </c:pt>
                <c:pt idx="33">
                  <c:v>6.356027138789841</c:v>
                </c:pt>
                <c:pt idx="34">
                  <c:v>6.308804523562321</c:v>
                </c:pt>
                <c:pt idx="35">
                  <c:v>6.226556953170935</c:v>
                </c:pt>
                <c:pt idx="36">
                  <c:v>6.110067138581462</c:v>
                </c:pt>
                <c:pt idx="37">
                  <c:v>5.960107092307135</c:v>
                </c:pt>
                <c:pt idx="38">
                  <c:v>5.77744013569309</c:v>
                </c:pt>
                <c:pt idx="39">
                  <c:v>5.562854508350831</c:v>
                </c:pt>
                <c:pt idx="40">
                  <c:v>5.317104465296035</c:v>
                </c:pt>
                <c:pt idx="41">
                  <c:v>5.040937400797747</c:v>
                </c:pt>
                <c:pt idx="42">
                  <c:v>4.735094244886611</c:v>
                </c:pt>
                <c:pt idx="43">
                  <c:v>4.400309516432161</c:v>
                </c:pt>
                <c:pt idx="44">
                  <c:v>4.037311231153351</c:v>
                </c:pt>
                <c:pt idx="45">
                  <c:v>3.646820710233032</c:v>
                </c:pt>
                <c:pt idx="46">
                  <c:v>3.229552324667293</c:v>
                </c:pt>
                <c:pt idx="47">
                  <c:v>2.786213201181044</c:v>
                </c:pt>
                <c:pt idx="48">
                  <c:v>2.317502908793267</c:v>
                </c:pt>
                <c:pt idx="49">
                  <c:v>1.824113140009877</c:v>
                </c:pt>
                <c:pt idx="50">
                  <c:v>1.306727396725273</c:v>
                </c:pt>
                <c:pt idx="51">
                  <c:v>0.766020687984292</c:v>
                </c:pt>
                <c:pt idx="52">
                  <c:v>0.202659300028336</c:v>
                </c:pt>
                <c:pt idx="53">
                  <c:v>-0.382699517967376</c:v>
                </c:pt>
                <c:pt idx="54">
                  <c:v>-0.989407798930415</c:v>
                </c:pt>
                <c:pt idx="55">
                  <c:v>-1.616827079255836</c:v>
                </c:pt>
                <c:pt idx="56">
                  <c:v>-2.26432859648553</c:v>
                </c:pt>
                <c:pt idx="57">
                  <c:v>-2.931293463427892</c:v>
                </c:pt>
                <c:pt idx="58">
                  <c:v>-3.617112819178144</c:v>
                </c:pt>
                <c:pt idx="59">
                  <c:v>-4.321187957752885</c:v>
                </c:pt>
                <c:pt idx="60">
                  <c:v>-5.042930435218429</c:v>
                </c:pt>
                <c:pt idx="61">
                  <c:v>-5.781762156302192</c:v>
                </c:pt>
                <c:pt idx="62">
                  <c:v>-6.537115441530021</c:v>
                </c:pt>
                <c:pt idx="63">
                  <c:v>-7.30843307597961</c:v>
                </c:pt>
                <c:pt idx="64">
                  <c:v>-8.095168340731648</c:v>
                </c:pt>
                <c:pt idx="65">
                  <c:v>-8.89678502800325</c:v>
                </c:pt>
                <c:pt idx="66">
                  <c:v>-9.712757441207797</c:v>
                </c:pt>
                <c:pt idx="67">
                  <c:v>-10.54257038087985</c:v>
                </c:pt>
                <c:pt idx="68">
                  <c:v>-11.38571911745253</c:v>
                </c:pt>
                <c:pt idx="69">
                  <c:v>-12.24170935184393</c:v>
                </c:pt>
                <c:pt idx="70">
                  <c:v>-13.11005716475252</c:v>
                </c:pt>
                <c:pt idx="71">
                  <c:v>-13.99028895553597</c:v>
                </c:pt>
                <c:pt idx="72">
                  <c:v>-14.8819413714874</c:v>
                </c:pt>
                <c:pt idx="73">
                  <c:v>-15.78456122829821</c:v>
                </c:pt>
                <c:pt idx="74">
                  <c:v>-16.69770542243491</c:v>
                </c:pt>
                <c:pt idx="75">
                  <c:v>-17.6209408361417</c:v>
                </c:pt>
                <c:pt idx="76">
                  <c:v>-18.55384423571659</c:v>
                </c:pt>
                <c:pt idx="77">
                  <c:v>-19.49600216369213</c:v>
                </c:pt>
                <c:pt idx="78">
                  <c:v>-20.44701082549555</c:v>
                </c:pt>
                <c:pt idx="79">
                  <c:v>-21.40647597115312</c:v>
                </c:pt>
                <c:pt idx="80">
                  <c:v>-22.37401277254753</c:v>
                </c:pt>
                <c:pt idx="81">
                  <c:v>-23.34924569671971</c:v>
                </c:pt>
                <c:pt idx="82">
                  <c:v>-24.3318083756697</c:v>
                </c:pt>
                <c:pt idx="83">
                  <c:v>-25.32134347309329</c:v>
                </c:pt>
                <c:pt idx="84">
                  <c:v>-26.31750254844751</c:v>
                </c:pt>
                <c:pt idx="85">
                  <c:v>-27.31994591872931</c:v>
                </c:pt>
                <c:pt idx="86">
                  <c:v>-28.32834251831287</c:v>
                </c:pt>
                <c:pt idx="87">
                  <c:v>-29.34236975718754</c:v>
                </c:pt>
                <c:pt idx="88">
                  <c:v>-30.36171337789096</c:v>
                </c:pt>
                <c:pt idx="89">
                  <c:v>-31.38606731143268</c:v>
                </c:pt>
                <c:pt idx="90">
                  <c:v>-32.41513353247647</c:v>
                </c:pt>
                <c:pt idx="91">
                  <c:v>-33.44862191402863</c:v>
                </c:pt>
                <c:pt idx="92">
                  <c:v>-34.48625008186495</c:v>
                </c:pt>
                <c:pt idx="93">
                  <c:v>-35.52774326891436</c:v>
                </c:pt>
                <c:pt idx="94">
                  <c:v>-36.57283416979597</c:v>
                </c:pt>
                <c:pt idx="95">
                  <c:v>-37.6212627957004</c:v>
                </c:pt>
                <c:pt idx="96">
                  <c:v>-38.67277632977811</c:v>
                </c:pt>
                <c:pt idx="97">
                  <c:v>-39.72712898320505</c:v>
                </c:pt>
                <c:pt idx="98">
                  <c:v>-40.78408185205895</c:v>
                </c:pt>
                <c:pt idx="99">
                  <c:v>-41.84340277515376</c:v>
                </c:pt>
                <c:pt idx="100">
                  <c:v>-42.90486619294116</c:v>
                </c:pt>
                <c:pt idx="101">
                  <c:v>-43.9682530076095</c:v>
                </c:pt>
                <c:pt idx="102">
                  <c:v>-45.03335044445925</c:v>
                </c:pt>
                <c:pt idx="103">
                  <c:v>-46.09995191467896</c:v>
                </c:pt>
                <c:pt idx="104">
                  <c:v>-47.16785687957863</c:v>
                </c:pt>
                <c:pt idx="105">
                  <c:v>-48.23687071637777</c:v>
                </c:pt>
                <c:pt idx="106">
                  <c:v>-49.30680458560389</c:v>
                </c:pt>
                <c:pt idx="107">
                  <c:v>-50.37747530017341</c:v>
                </c:pt>
                <c:pt idx="108">
                  <c:v>-51.4487051962015</c:v>
                </c:pt>
                <c:pt idx="109">
                  <c:v>-52.52032200559952</c:v>
                </c:pt>
                <c:pt idx="110">
                  <c:v>-53.592158730494</c:v>
                </c:pt>
                <c:pt idx="111">
                  <c:v>-54.66405351951094</c:v>
                </c:pt>
                <c:pt idx="112">
                  <c:v>-55.73584954595253</c:v>
                </c:pt>
                <c:pt idx="113">
                  <c:v>-56.80739488789794</c:v>
                </c:pt>
                <c:pt idx="114">
                  <c:v>-57.87854241024817</c:v>
                </c:pt>
                <c:pt idx="115">
                  <c:v>-58.94914964873335</c:v>
                </c:pt>
                <c:pt idx="116">
                  <c:v>-60.01907869590118</c:v>
                </c:pt>
                <c:pt idx="117">
                  <c:v>-61.08819608908615</c:v>
                </c:pt>
                <c:pt idx="118">
                  <c:v>-62.15637270038251</c:v>
                </c:pt>
                <c:pt idx="119">
                  <c:v>-63.22348362861165</c:v>
                </c:pt>
              </c:numCache>
            </c:numRef>
          </c:yVal>
          <c:smooth val="1"/>
          <c:extLst xmlns:c16r2="http://schemas.microsoft.com/office/drawing/2015/06/chart">
            <c:ext xmlns:c16="http://schemas.microsoft.com/office/drawing/2014/chart" uri="{C3380CC4-5D6E-409C-BE32-E72D297353CC}">
              <c16:uniqueId val="{00000004-59C1-44F8-A9DC-7979CF6B3E0D}"/>
            </c:ext>
          </c:extLst>
        </c:ser>
        <c:ser>
          <c:idx val="1"/>
          <c:order val="5"/>
          <c:tx>
            <c:strRef>
              <c:f>'SA-AcutePain-G'!$X$123</c:f>
              <c:strCache>
                <c:ptCount val="1"/>
                <c:pt idx="0">
                  <c:v>SHUD Deaths for 0.5x parameter level</c:v>
                </c:pt>
              </c:strCache>
            </c:strRef>
          </c:tx>
          <c:spPr>
            <a:ln w="6350">
              <a:solidFill>
                <a:schemeClr val="accent2"/>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X$3:$X$122</c:f>
              <c:numCache>
                <c:formatCode>General</c:formatCode>
                <c:ptCount val="120"/>
                <c:pt idx="0">
                  <c:v>0.0</c:v>
                </c:pt>
                <c:pt idx="1">
                  <c:v>0.0</c:v>
                </c:pt>
                <c:pt idx="2">
                  <c:v>-0.188433631725366</c:v>
                </c:pt>
                <c:pt idx="3">
                  <c:v>-0.463016551035435</c:v>
                </c:pt>
                <c:pt idx="4">
                  <c:v>-0.78348119178595</c:v>
                </c:pt>
                <c:pt idx="5">
                  <c:v>-1.11208912805737</c:v>
                </c:pt>
                <c:pt idx="6">
                  <c:v>-1.464504384259271</c:v>
                </c:pt>
                <c:pt idx="7">
                  <c:v>-1.837305438296698</c:v>
                </c:pt>
                <c:pt idx="8">
                  <c:v>-2.227834440074184</c:v>
                </c:pt>
                <c:pt idx="9">
                  <c:v>-2.634020035756202</c:v>
                </c:pt>
                <c:pt idx="10">
                  <c:v>-3.054240661265112</c:v>
                </c:pt>
                <c:pt idx="11">
                  <c:v>-3.487219188969811</c:v>
                </c:pt>
                <c:pt idx="12">
                  <c:v>-3.931941846289555</c:v>
                </c:pt>
                <c:pt idx="13">
                  <c:v>-0.0140779015402586</c:v>
                </c:pt>
                <c:pt idx="14">
                  <c:v>0.633587510744928</c:v>
                </c:pt>
                <c:pt idx="15">
                  <c:v>1.278224560701392</c:v>
                </c:pt>
                <c:pt idx="16">
                  <c:v>1.868525096743997</c:v>
                </c:pt>
                <c:pt idx="17">
                  <c:v>2.411846087874252</c:v>
                </c:pt>
                <c:pt idx="18">
                  <c:v>2.992273160450031</c:v>
                </c:pt>
                <c:pt idx="19">
                  <c:v>3.54032659865511</c:v>
                </c:pt>
                <c:pt idx="20">
                  <c:v>4.03909512090736</c:v>
                </c:pt>
                <c:pt idx="21">
                  <c:v>4.463205105347332</c:v>
                </c:pt>
                <c:pt idx="22">
                  <c:v>4.842048263162814</c:v>
                </c:pt>
                <c:pt idx="23">
                  <c:v>5.178711385657152</c:v>
                </c:pt>
                <c:pt idx="24">
                  <c:v>5.475650198325593</c:v>
                </c:pt>
                <c:pt idx="25">
                  <c:v>5.734838351101144</c:v>
                </c:pt>
                <c:pt idx="26">
                  <c:v>5.96563249803753</c:v>
                </c:pt>
                <c:pt idx="27">
                  <c:v>6.165907131361155</c:v>
                </c:pt>
                <c:pt idx="28">
                  <c:v>6.336532523305935</c:v>
                </c:pt>
                <c:pt idx="29">
                  <c:v>6.478185843060872</c:v>
                </c:pt>
                <c:pt idx="30">
                  <c:v>6.59147238162914</c:v>
                </c:pt>
                <c:pt idx="31">
                  <c:v>6.677081119194915</c:v>
                </c:pt>
                <c:pt idx="32">
                  <c:v>6.73553143639283</c:v>
                </c:pt>
                <c:pt idx="33">
                  <c:v>6.767265941903633</c:v>
                </c:pt>
                <c:pt idx="34">
                  <c:v>6.774136940710766</c:v>
                </c:pt>
                <c:pt idx="35">
                  <c:v>6.760661848412928</c:v>
                </c:pt>
                <c:pt idx="36">
                  <c:v>6.728068420884937</c:v>
                </c:pt>
                <c:pt idx="37">
                  <c:v>6.67624586596603</c:v>
                </c:pt>
                <c:pt idx="38">
                  <c:v>6.605201921692924</c:v>
                </c:pt>
                <c:pt idx="39">
                  <c:v>6.515046528244739</c:v>
                </c:pt>
                <c:pt idx="40">
                  <c:v>6.405949618001614</c:v>
                </c:pt>
                <c:pt idx="41">
                  <c:v>6.278133694685994</c:v>
                </c:pt>
                <c:pt idx="42">
                  <c:v>6.127340607184975</c:v>
                </c:pt>
                <c:pt idx="43">
                  <c:v>5.9489497006909</c:v>
                </c:pt>
                <c:pt idx="44">
                  <c:v>5.751118195303433</c:v>
                </c:pt>
                <c:pt idx="45">
                  <c:v>5.534264586646485</c:v>
                </c:pt>
                <c:pt idx="46">
                  <c:v>5.298816435381241</c:v>
                </c:pt>
                <c:pt idx="47">
                  <c:v>5.045206844807486</c:v>
                </c:pt>
                <c:pt idx="48">
                  <c:v>4.773871882817047</c:v>
                </c:pt>
                <c:pt idx="49">
                  <c:v>4.48524849539181</c:v>
                </c:pt>
                <c:pt idx="50">
                  <c:v>4.17977287611293</c:v>
                </c:pt>
                <c:pt idx="51">
                  <c:v>3.857879188204559</c:v>
                </c:pt>
                <c:pt idx="52">
                  <c:v>3.519998578772811</c:v>
                </c:pt>
                <c:pt idx="53">
                  <c:v>3.166558370055873</c:v>
                </c:pt>
                <c:pt idx="54">
                  <c:v>2.797981431388007</c:v>
                </c:pt>
                <c:pt idx="55">
                  <c:v>2.414677856255412</c:v>
                </c:pt>
                <c:pt idx="56">
                  <c:v>2.017044116231409</c:v>
                </c:pt>
                <c:pt idx="57">
                  <c:v>1.60548508634688</c:v>
                </c:pt>
                <c:pt idx="58">
                  <c:v>1.180399981927985</c:v>
                </c:pt>
                <c:pt idx="59">
                  <c:v>0.742182108756833</c:v>
                </c:pt>
                <c:pt idx="60">
                  <c:v>0.291218694303825</c:v>
                </c:pt>
                <c:pt idx="61">
                  <c:v>-0.172109245685078</c:v>
                </c:pt>
                <c:pt idx="62">
                  <c:v>-0.647427011538639</c:v>
                </c:pt>
                <c:pt idx="63">
                  <c:v>-1.134366299654039</c:v>
                </c:pt>
                <c:pt idx="64">
                  <c:v>-1.632565261865102</c:v>
                </c:pt>
                <c:pt idx="65">
                  <c:v>-2.141668547134123</c:v>
                </c:pt>
                <c:pt idx="66">
                  <c:v>-2.661327328038806</c:v>
                </c:pt>
                <c:pt idx="67">
                  <c:v>-3.191199313983589</c:v>
                </c:pt>
                <c:pt idx="68">
                  <c:v>-3.730948766301526</c:v>
                </c:pt>
                <c:pt idx="69">
                  <c:v>-4.280246503429816</c:v>
                </c:pt>
                <c:pt idx="70">
                  <c:v>-4.83876985783345</c:v>
                </c:pt>
                <c:pt idx="71">
                  <c:v>-5.406202649331407</c:v>
                </c:pt>
                <c:pt idx="72">
                  <c:v>-5.982235151253053</c:v>
                </c:pt>
                <c:pt idx="73">
                  <c:v>-6.566564050021134</c:v>
                </c:pt>
                <c:pt idx="74">
                  <c:v>-7.158892398805206</c:v>
                </c:pt>
                <c:pt idx="75">
                  <c:v>-7.758929565831704</c:v>
                </c:pt>
                <c:pt idx="76">
                  <c:v>-8.366391177866352</c:v>
                </c:pt>
                <c:pt idx="77">
                  <c:v>-8.98099905934632</c:v>
                </c:pt>
                <c:pt idx="78">
                  <c:v>-9.602481167590667</c:v>
                </c:pt>
                <c:pt idx="79">
                  <c:v>-10.23057152448332</c:v>
                </c:pt>
                <c:pt idx="80">
                  <c:v>-10.86501014499891</c:v>
                </c:pt>
                <c:pt idx="81">
                  <c:v>-11.50554296292453</c:v>
                </c:pt>
                <c:pt idx="82">
                  <c:v>-12.15192175409488</c:v>
                </c:pt>
                <c:pt idx="83">
                  <c:v>-12.80390405736543</c:v>
                </c:pt>
                <c:pt idx="84">
                  <c:v>-13.46125309362633</c:v>
                </c:pt>
                <c:pt idx="85">
                  <c:v>-14.12373768312573</c:v>
                </c:pt>
                <c:pt idx="86">
                  <c:v>-14.79113216132114</c:v>
                </c:pt>
                <c:pt idx="87">
                  <c:v>-15.4632162934895</c:v>
                </c:pt>
                <c:pt idx="88">
                  <c:v>-16.13977518829384</c:v>
                </c:pt>
                <c:pt idx="89">
                  <c:v>-16.82059921050378</c:v>
                </c:pt>
                <c:pt idx="90">
                  <c:v>-17.50548389303781</c:v>
                </c:pt>
                <c:pt idx="91">
                  <c:v>-18.19422984850035</c:v>
                </c:pt>
                <c:pt idx="92">
                  <c:v>-18.88664268036771</c:v>
                </c:pt>
                <c:pt idx="93">
                  <c:v>-19.58253289396423</c:v>
                </c:pt>
                <c:pt idx="94">
                  <c:v>-20.28171580735843</c:v>
                </c:pt>
                <c:pt idx="95">
                  <c:v>-20.98401146230873</c:v>
                </c:pt>
                <c:pt idx="96">
                  <c:v>-21.68924453537558</c:v>
                </c:pt>
                <c:pt idx="97">
                  <c:v>-22.39724424929855</c:v>
                </c:pt>
                <c:pt idx="98">
                  <c:v>-23.10784428473698</c:v>
                </c:pt>
                <c:pt idx="99">
                  <c:v>-23.82088269247624</c:v>
                </c:pt>
                <c:pt idx="100">
                  <c:v>-24.53620180616717</c:v>
                </c:pt>
                <c:pt idx="101">
                  <c:v>-25.25364815568896</c:v>
                </c:pt>
                <c:pt idx="102">
                  <c:v>-25.97307238119674</c:v>
                </c:pt>
                <c:pt idx="103">
                  <c:v>-26.69432914792322</c:v>
                </c:pt>
                <c:pt idx="104">
                  <c:v>-27.41727706179254</c:v>
                </c:pt>
                <c:pt idx="105">
                  <c:v>-28.14177858589665</c:v>
                </c:pt>
                <c:pt idx="106">
                  <c:v>-28.86769995788713</c:v>
                </c:pt>
                <c:pt idx="107">
                  <c:v>-29.59491110832287</c:v>
                </c:pt>
                <c:pt idx="108">
                  <c:v>-30.32328558001195</c:v>
                </c:pt>
                <c:pt idx="109">
                  <c:v>-31.05270044839062</c:v>
                </c:pt>
                <c:pt idx="110">
                  <c:v>-31.78303624295548</c:v>
                </c:pt>
                <c:pt idx="111">
                  <c:v>-32.51417686979599</c:v>
                </c:pt>
                <c:pt idx="112">
                  <c:v>-33.24600953523449</c:v>
                </c:pt>
                <c:pt idx="113">
                  <c:v>-33.97842467059724</c:v>
                </c:pt>
                <c:pt idx="114">
                  <c:v>-34.71131585815032</c:v>
                </c:pt>
                <c:pt idx="115">
                  <c:v>-35.44457975819</c:v>
                </c:pt>
                <c:pt idx="116">
                  <c:v>-36.17811603732161</c:v>
                </c:pt>
                <c:pt idx="117">
                  <c:v>-36.91182729792374</c:v>
                </c:pt>
                <c:pt idx="118">
                  <c:v>-37.64561900880926</c:v>
                </c:pt>
                <c:pt idx="119">
                  <c:v>-38.379399437092</c:v>
                </c:pt>
              </c:numCache>
            </c:numRef>
          </c:yVal>
          <c:smooth val="1"/>
          <c:extLst xmlns:c16r2="http://schemas.microsoft.com/office/drawing/2015/06/chart">
            <c:ext xmlns:c16="http://schemas.microsoft.com/office/drawing/2014/chart" uri="{C3380CC4-5D6E-409C-BE32-E72D297353CC}">
              <c16:uniqueId val="{00000005-59C1-44F8-A9DC-7979CF6B3E0D}"/>
            </c:ext>
          </c:extLst>
        </c:ser>
        <c:ser>
          <c:idx val="5"/>
          <c:order val="6"/>
          <c:tx>
            <c:strRef>
              <c:f>'SA-AcutePain-G'!$G$123</c:f>
              <c:strCache>
                <c:ptCount val="1"/>
                <c:pt idx="0">
                  <c:v>Total Deaths for 1.5x parameter level</c:v>
                </c:pt>
              </c:strCache>
            </c:strRef>
          </c:tx>
          <c:spPr>
            <a:ln w="76200">
              <a:solidFill>
                <a:schemeClr val="tx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G$3:$G$122</c:f>
              <c:numCache>
                <c:formatCode>General</c:formatCode>
                <c:ptCount val="120"/>
                <c:pt idx="0">
                  <c:v>0.0</c:v>
                </c:pt>
                <c:pt idx="1">
                  <c:v>0.0</c:v>
                </c:pt>
                <c:pt idx="2">
                  <c:v>-1.682219539987955</c:v>
                </c:pt>
                <c:pt idx="3">
                  <c:v>-3.464499236518031</c:v>
                </c:pt>
                <c:pt idx="4">
                  <c:v>-5.322885797694988</c:v>
                </c:pt>
                <c:pt idx="5">
                  <c:v>-7.23904163272041</c:v>
                </c:pt>
                <c:pt idx="6">
                  <c:v>-9.198949413759418</c:v>
                </c:pt>
                <c:pt idx="7">
                  <c:v>-11.1918990578452</c:v>
                </c:pt>
                <c:pt idx="8">
                  <c:v>-13.20970968993133</c:v>
                </c:pt>
                <c:pt idx="9">
                  <c:v>-15.2461325557145</c:v>
                </c:pt>
                <c:pt idx="10">
                  <c:v>-17.29639315539839</c:v>
                </c:pt>
                <c:pt idx="11">
                  <c:v>-19.35684043569681</c:v>
                </c:pt>
                <c:pt idx="12">
                  <c:v>-21.4246782600706</c:v>
                </c:pt>
                <c:pt idx="13">
                  <c:v>-18.90052324133458</c:v>
                </c:pt>
                <c:pt idx="14">
                  <c:v>-20.06657810228389</c:v>
                </c:pt>
                <c:pt idx="15">
                  <c:v>-21.27054508341034</c:v>
                </c:pt>
                <c:pt idx="16">
                  <c:v>-22.50484684170232</c:v>
                </c:pt>
                <c:pt idx="17">
                  <c:v>-23.76372996716093</c:v>
                </c:pt>
                <c:pt idx="18">
                  <c:v>-25.04287783765067</c:v>
                </c:pt>
                <c:pt idx="19">
                  <c:v>-26.3390629613878</c:v>
                </c:pt>
                <c:pt idx="20">
                  <c:v>-27.64988055797698</c:v>
                </c:pt>
                <c:pt idx="21">
                  <c:v>-28.97354482911705</c:v>
                </c:pt>
                <c:pt idx="22">
                  <c:v>-30.30873341702391</c:v>
                </c:pt>
                <c:pt idx="23">
                  <c:v>-31.65446887486478</c:v>
                </c:pt>
                <c:pt idx="24">
                  <c:v>-33.01002854132634</c:v>
                </c:pt>
                <c:pt idx="25">
                  <c:v>-34.37487619262824</c:v>
                </c:pt>
                <c:pt idx="26">
                  <c:v>-35.74076509616638</c:v>
                </c:pt>
                <c:pt idx="27">
                  <c:v>-37.11390990577816</c:v>
                </c:pt>
                <c:pt idx="28">
                  <c:v>-38.49419428903222</c:v>
                </c:pt>
                <c:pt idx="29">
                  <c:v>-39.8815135068204</c:v>
                </c:pt>
                <c:pt idx="30">
                  <c:v>-41.27578034212226</c:v>
                </c:pt>
                <c:pt idx="31">
                  <c:v>-42.67691591733451</c:v>
                </c:pt>
                <c:pt idx="32">
                  <c:v>-44.08484308558788</c:v>
                </c:pt>
                <c:pt idx="33">
                  <c:v>-45.49948181411369</c:v>
                </c:pt>
                <c:pt idx="34">
                  <c:v>-46.92074605983585</c:v>
                </c:pt>
                <c:pt idx="35">
                  <c:v>-48.34854175631907</c:v>
                </c:pt>
                <c:pt idx="36">
                  <c:v>-49.78276562255237</c:v>
                </c:pt>
                <c:pt idx="37">
                  <c:v>-51.22330457402463</c:v>
                </c:pt>
                <c:pt idx="38">
                  <c:v>-52.67003556998245</c:v>
                </c:pt>
                <c:pt idx="39">
                  <c:v>-54.12281228020447</c:v>
                </c:pt>
                <c:pt idx="40">
                  <c:v>-55.58149056173316</c:v>
                </c:pt>
                <c:pt idx="41">
                  <c:v>-57.04591767566399</c:v>
                </c:pt>
                <c:pt idx="42">
                  <c:v>-58.5159328033783</c:v>
                </c:pt>
                <c:pt idx="43">
                  <c:v>-59.99136769129584</c:v>
                </c:pt>
                <c:pt idx="44">
                  <c:v>-61.47204732827763</c:v>
                </c:pt>
                <c:pt idx="45">
                  <c:v>-62.95779063360597</c:v>
                </c:pt>
                <c:pt idx="46">
                  <c:v>-64.44841114001478</c:v>
                </c:pt>
                <c:pt idx="47">
                  <c:v>-65.9437176608161</c:v>
                </c:pt>
                <c:pt idx="48">
                  <c:v>-67.44351493369256</c:v>
                </c:pt>
                <c:pt idx="49">
                  <c:v>-68.9476042362415</c:v>
                </c:pt>
                <c:pt idx="50">
                  <c:v>-70.4557839702671</c:v>
                </c:pt>
                <c:pt idx="51">
                  <c:v>-71.96785021323451</c:v>
                </c:pt>
                <c:pt idx="52">
                  <c:v>-73.48359721292081</c:v>
                </c:pt>
                <c:pt idx="53">
                  <c:v>-75.00281789284966</c:v>
                </c:pt>
                <c:pt idx="54">
                  <c:v>-76.52530430491095</c:v>
                </c:pt>
                <c:pt idx="55">
                  <c:v>-78.05084804998305</c:v>
                </c:pt>
                <c:pt idx="56">
                  <c:v>-79.57924066796553</c:v>
                </c:pt>
                <c:pt idx="57">
                  <c:v>-81.11027399854174</c:v>
                </c:pt>
                <c:pt idx="58">
                  <c:v>-82.64374051412534</c:v>
                </c:pt>
                <c:pt idx="59">
                  <c:v>-84.17943362642428</c:v>
                </c:pt>
                <c:pt idx="60">
                  <c:v>-85.7171479680755</c:v>
                </c:pt>
                <c:pt idx="61">
                  <c:v>-87.25667965076945</c:v>
                </c:pt>
                <c:pt idx="62">
                  <c:v>-88.7978265012703</c:v>
                </c:pt>
                <c:pt idx="63">
                  <c:v>-90.34038827662876</c:v>
                </c:pt>
                <c:pt idx="64">
                  <c:v>-91.88416685989823</c:v>
                </c:pt>
                <c:pt idx="65">
                  <c:v>-93.42896643749341</c:v>
                </c:pt>
                <c:pt idx="66">
                  <c:v>-94.9745936594704</c:v>
                </c:pt>
                <c:pt idx="67">
                  <c:v>-96.52085778374594</c:v>
                </c:pt>
                <c:pt idx="68">
                  <c:v>-98.06757080531232</c:v>
                </c:pt>
                <c:pt idx="69">
                  <c:v>-99.61454757142265</c:v>
                </c:pt>
                <c:pt idx="70">
                  <c:v>-101.1616058836545</c:v>
                </c:pt>
                <c:pt idx="71">
                  <c:v>-102.7085665877508</c:v>
                </c:pt>
                <c:pt idx="72">
                  <c:v>-104.255253652017</c:v>
                </c:pt>
                <c:pt idx="73">
                  <c:v>-105.8014942350806</c:v>
                </c:pt>
                <c:pt idx="74">
                  <c:v>-107.3471187437126</c:v>
                </c:pt>
                <c:pt idx="75">
                  <c:v>-108.8919608814121</c:v>
                </c:pt>
                <c:pt idx="76">
                  <c:v>-110.435857688378</c:v>
                </c:pt>
                <c:pt idx="77">
                  <c:v>-111.9786495734869</c:v>
                </c:pt>
                <c:pt idx="78">
                  <c:v>-113.5201803388358</c:v>
                </c:pt>
                <c:pt idx="79">
                  <c:v>-115.0602971973916</c:v>
                </c:pt>
                <c:pt idx="80">
                  <c:v>-116.598850784236</c:v>
                </c:pt>
                <c:pt idx="81">
                  <c:v>-118.1356951618948</c:v>
                </c:pt>
                <c:pt idx="82">
                  <c:v>-119.6706878201868</c:v>
                </c:pt>
                <c:pt idx="83">
                  <c:v>-121.2036896710058</c:v>
                </c:pt>
                <c:pt idx="84">
                  <c:v>-122.7345650384394</c:v>
                </c:pt>
                <c:pt idx="85">
                  <c:v>-124.2631816445812</c:v>
                </c:pt>
                <c:pt idx="86">
                  <c:v>-125.7894105913948</c:v>
                </c:pt>
                <c:pt idx="87">
                  <c:v>-127.3131263389432</c:v>
                </c:pt>
                <c:pt idx="88">
                  <c:v>-128.8342066802993</c:v>
                </c:pt>
                <c:pt idx="89">
                  <c:v>-130.3525327134155</c:v>
                </c:pt>
                <c:pt idx="90">
                  <c:v>-131.8679888102314</c:v>
                </c:pt>
                <c:pt idx="91">
                  <c:v>-133.3804625832633</c:v>
                </c:pt>
                <c:pt idx="92">
                  <c:v>-134.8898448499184</c:v>
                </c:pt>
                <c:pt idx="93">
                  <c:v>-136.3960295947525</c:v>
                </c:pt>
                <c:pt idx="94">
                  <c:v>-137.8989139298841</c:v>
                </c:pt>
                <c:pt idx="95">
                  <c:v>-139.3983980537483</c:v>
                </c:pt>
                <c:pt idx="96">
                  <c:v>-140.8943852083961</c:v>
                </c:pt>
                <c:pt idx="97">
                  <c:v>-142.3867816354774</c:v>
                </c:pt>
                <c:pt idx="98">
                  <c:v>-143.8754965311004</c:v>
                </c:pt>
                <c:pt idx="99">
                  <c:v>-145.3604419996927</c:v>
                </c:pt>
                <c:pt idx="100">
                  <c:v>-146.8415330070166</c:v>
                </c:pt>
                <c:pt idx="101">
                  <c:v>-148.3186873324618</c:v>
                </c:pt>
                <c:pt idx="102">
                  <c:v>-149.7918255207419</c:v>
                </c:pt>
                <c:pt idx="103">
                  <c:v>-151.2608708331063</c:v>
                </c:pt>
                <c:pt idx="104">
                  <c:v>-152.7257491981619</c:v>
                </c:pt>
                <c:pt idx="105">
                  <c:v>-154.1863891624334</c:v>
                </c:pt>
                <c:pt idx="106">
                  <c:v>-155.6427218407073</c:v>
                </c:pt>
                <c:pt idx="107">
                  <c:v>-157.0946808662887</c:v>
                </c:pt>
                <c:pt idx="108">
                  <c:v>-158.5422023412153</c:v>
                </c:pt>
                <c:pt idx="109">
                  <c:v>-159.9852247865236</c:v>
                </c:pt>
                <c:pt idx="110">
                  <c:v>-161.4236890926196</c:v>
                </c:pt>
                <c:pt idx="111">
                  <c:v>-162.85753846983</c:v>
                </c:pt>
                <c:pt idx="112">
                  <c:v>-164.2867183991656</c:v>
                </c:pt>
                <c:pt idx="113">
                  <c:v>-165.7111765833891</c:v>
                </c:pt>
                <c:pt idx="114">
                  <c:v>-167.1308628983906</c:v>
                </c:pt>
                <c:pt idx="115">
                  <c:v>-168.5457293449466</c:v>
                </c:pt>
                <c:pt idx="116">
                  <c:v>-169.9557300008944</c:v>
                </c:pt>
                <c:pt idx="117">
                  <c:v>-171.3608209737494</c:v>
                </c:pt>
                <c:pt idx="118">
                  <c:v>-172.7609603538098</c:v>
                </c:pt>
                <c:pt idx="119">
                  <c:v>-174.1561081677722</c:v>
                </c:pt>
              </c:numCache>
            </c:numRef>
          </c:yVal>
          <c:smooth val="1"/>
          <c:extLst xmlns:c16r2="http://schemas.microsoft.com/office/drawing/2015/06/chart">
            <c:ext xmlns:c16="http://schemas.microsoft.com/office/drawing/2014/chart" uri="{C3380CC4-5D6E-409C-BE32-E72D297353CC}">
              <c16:uniqueId val="{00000006-59C1-44F8-A9DC-7979CF6B3E0D}"/>
            </c:ext>
          </c:extLst>
        </c:ser>
        <c:ser>
          <c:idx val="2"/>
          <c:order val="7"/>
          <c:tx>
            <c:strRef>
              <c:f>'SA-AcutePain-G'!$P$123</c:f>
              <c:strCache>
                <c:ptCount val="1"/>
                <c:pt idx="0">
                  <c:v>Total Deaths for 1x parameter level</c:v>
                </c:pt>
              </c:strCache>
            </c:strRef>
          </c:tx>
          <c:spPr>
            <a:ln w="28575">
              <a:solidFill>
                <a:schemeClr val="tx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P$3:$P$122</c:f>
              <c:numCache>
                <c:formatCode>General</c:formatCode>
                <c:ptCount val="120"/>
                <c:pt idx="0">
                  <c:v>0.0</c:v>
                </c:pt>
                <c:pt idx="1">
                  <c:v>0.0</c:v>
                </c:pt>
                <c:pt idx="2">
                  <c:v>-1.323444055498203</c:v>
                </c:pt>
                <c:pt idx="3">
                  <c:v>-2.819355545318694</c:v>
                </c:pt>
                <c:pt idx="4">
                  <c:v>-4.388939552997177</c:v>
                </c:pt>
                <c:pt idx="5">
                  <c:v>-5.97227316326735</c:v>
                </c:pt>
                <c:pt idx="6">
                  <c:v>-7.591685902465445</c:v>
                </c:pt>
                <c:pt idx="7">
                  <c:v>-9.238451236915468</c:v>
                </c:pt>
                <c:pt idx="8">
                  <c:v>-10.9058961035847</c:v>
                </c:pt>
                <c:pt idx="9">
                  <c:v>-12.58891845210733</c:v>
                </c:pt>
                <c:pt idx="10">
                  <c:v>-14.28361678647775</c:v>
                </c:pt>
                <c:pt idx="11">
                  <c:v>-15.98700589648938</c:v>
                </c:pt>
                <c:pt idx="12">
                  <c:v>-17.69679891365235</c:v>
                </c:pt>
                <c:pt idx="13">
                  <c:v>-14.81400354509815</c:v>
                </c:pt>
                <c:pt idx="14">
                  <c:v>-15.62104574131372</c:v>
                </c:pt>
                <c:pt idx="15">
                  <c:v>-16.46528771947824</c:v>
                </c:pt>
                <c:pt idx="16">
                  <c:v>-17.33949229045988</c:v>
                </c:pt>
                <c:pt idx="17">
                  <c:v>-18.2380652102885</c:v>
                </c:pt>
                <c:pt idx="18">
                  <c:v>-19.15674725623926</c:v>
                </c:pt>
                <c:pt idx="19">
                  <c:v>-20.09241222303895</c:v>
                </c:pt>
                <c:pt idx="20">
                  <c:v>-21.04274401813008</c:v>
                </c:pt>
                <c:pt idx="21">
                  <c:v>-22.00603578807763</c:v>
                </c:pt>
                <c:pt idx="22">
                  <c:v>-22.98103660087142</c:v>
                </c:pt>
                <c:pt idx="23">
                  <c:v>-23.96683455648144</c:v>
                </c:pt>
                <c:pt idx="24">
                  <c:v>-24.96276786636878</c:v>
                </c:pt>
                <c:pt idx="25">
                  <c:v>-25.96835738755412</c:v>
                </c:pt>
                <c:pt idx="26">
                  <c:v>-26.97545207734168</c:v>
                </c:pt>
                <c:pt idx="27">
                  <c:v>-27.99028298827448</c:v>
                </c:pt>
                <c:pt idx="28">
                  <c:v>-29.0127786139186</c:v>
                </c:pt>
                <c:pt idx="29">
                  <c:v>-30.04287950148237</c:v>
                </c:pt>
                <c:pt idx="30">
                  <c:v>-31.08054196220722</c:v>
                </c:pt>
                <c:pt idx="31">
                  <c:v>-32.12572886417643</c:v>
                </c:pt>
                <c:pt idx="32">
                  <c:v>-33.17840322424652</c:v>
                </c:pt>
                <c:pt idx="33">
                  <c:v>-34.2385236606613</c:v>
                </c:pt>
                <c:pt idx="34">
                  <c:v>-35.30604132190884</c:v>
                </c:pt>
                <c:pt idx="35">
                  <c:v>-36.3808979167089</c:v>
                </c:pt>
                <c:pt idx="36">
                  <c:v>-37.46302455930676</c:v>
                </c:pt>
                <c:pt idx="37">
                  <c:v>-38.55234121307458</c:v>
                </c:pt>
                <c:pt idx="38">
                  <c:v>-39.64875656804997</c:v>
                </c:pt>
                <c:pt idx="39">
                  <c:v>-40.75215488819772</c:v>
                </c:pt>
                <c:pt idx="40">
                  <c:v>-41.86242123578954</c:v>
                </c:pt>
                <c:pt idx="41">
                  <c:v>-42.97943083318042</c:v>
                </c:pt>
                <c:pt idx="42">
                  <c:v>-44.10304961760284</c:v>
                </c:pt>
                <c:pt idx="43">
                  <c:v>-45.23313491609347</c:v>
                </c:pt>
                <c:pt idx="44">
                  <c:v>-46.3695361530818</c:v>
                </c:pt>
                <c:pt idx="45">
                  <c:v>-47.51209556901382</c:v>
                </c:pt>
                <c:pt idx="46">
                  <c:v>-48.66064893420421</c:v>
                </c:pt>
                <c:pt idx="47">
                  <c:v>-49.8150262468812</c:v>
                </c:pt>
                <c:pt idx="48">
                  <c:v>-50.97505240786337</c:v>
                </c:pt>
                <c:pt idx="49">
                  <c:v>-52.14054786685664</c:v>
                </c:pt>
                <c:pt idx="50">
                  <c:v>-53.31132923729599</c:v>
                </c:pt>
                <c:pt idx="51">
                  <c:v>-54.48720987800975</c:v>
                </c:pt>
                <c:pt idx="52">
                  <c:v>-55.66800041811066</c:v>
                </c:pt>
                <c:pt idx="53">
                  <c:v>-56.85350929143419</c:v>
                </c:pt>
                <c:pt idx="54">
                  <c:v>-58.0435432179646</c:v>
                </c:pt>
                <c:pt idx="55">
                  <c:v>-59.23790765273039</c:v>
                </c:pt>
                <c:pt idx="56">
                  <c:v>-60.43640720348785</c:v>
                </c:pt>
                <c:pt idx="57">
                  <c:v>-61.63884601851846</c:v>
                </c:pt>
                <c:pt idx="58">
                  <c:v>-62.84502814594093</c:v>
                </c:pt>
                <c:pt idx="59">
                  <c:v>-64.05475786596155</c:v>
                </c:pt>
                <c:pt idx="60">
                  <c:v>-65.26783999751606</c:v>
                </c:pt>
                <c:pt idx="61">
                  <c:v>-66.48408018071487</c:v>
                </c:pt>
                <c:pt idx="62">
                  <c:v>-67.70328513646787</c:v>
                </c:pt>
                <c:pt idx="63">
                  <c:v>-68.92526290463624</c:v>
                </c:pt>
                <c:pt idx="64">
                  <c:v>-70.1498230619715</c:v>
                </c:pt>
                <c:pt idx="65">
                  <c:v>-71.37677692105125</c:v>
                </c:pt>
                <c:pt idx="66">
                  <c:v>-72.6059377114352</c:v>
                </c:pt>
                <c:pt idx="67">
                  <c:v>-73.8371207441181</c:v>
                </c:pt>
                <c:pt idx="68">
                  <c:v>-75.0701435603125</c:v>
                </c:pt>
                <c:pt idx="69">
                  <c:v>-76.30482606559194</c:v>
                </c:pt>
                <c:pt idx="70">
                  <c:v>-77.5409906502787</c:v>
                </c:pt>
                <c:pt idx="71">
                  <c:v>-78.77846229699387</c:v>
                </c:pt>
                <c:pt idx="72">
                  <c:v>-80.0170686762003</c:v>
                </c:pt>
                <c:pt idx="73">
                  <c:v>-81.25664023050048</c:v>
                </c:pt>
                <c:pt idx="74">
                  <c:v>-82.4970102484676</c:v>
                </c:pt>
                <c:pt idx="75">
                  <c:v>-83.73801492867464</c:v>
                </c:pt>
                <c:pt idx="76">
                  <c:v>-84.97949343459504</c:v>
                </c:pt>
                <c:pt idx="77">
                  <c:v>-86.22128794099702</c:v>
                </c:pt>
                <c:pt idx="78">
                  <c:v>-87.4632436723965</c:v>
                </c:pt>
                <c:pt idx="79">
                  <c:v>-88.70520893414431</c:v>
                </c:pt>
                <c:pt idx="80">
                  <c:v>-89.94703513664385</c:v>
                </c:pt>
                <c:pt idx="81">
                  <c:v>-91.18857681319632</c:v>
                </c:pt>
                <c:pt idx="82">
                  <c:v>-92.4296916319292</c:v>
                </c:pt>
                <c:pt idx="83">
                  <c:v>-93.67024040223122</c:v>
                </c:pt>
                <c:pt idx="84">
                  <c:v>-94.91008707613125</c:v>
                </c:pt>
                <c:pt idx="85">
                  <c:v>-96.14909874495345</c:v>
                </c:pt>
                <c:pt idx="86">
                  <c:v>-97.38714563165098</c:v>
                </c:pt>
                <c:pt idx="87">
                  <c:v>-98.6241010791401</c:v>
                </c:pt>
                <c:pt idx="88">
                  <c:v>-99.85984153494825</c:v>
                </c:pt>
                <c:pt idx="89">
                  <c:v>-101.0942465324848</c:v>
                </c:pt>
                <c:pt idx="90">
                  <c:v>-102.327198669205</c:v>
                </c:pt>
                <c:pt idx="91">
                  <c:v>-103.5585835819441</c:v>
                </c:pt>
                <c:pt idx="92">
                  <c:v>-104.7882899196616</c:v>
                </c:pt>
                <c:pt idx="93">
                  <c:v>-106.0162093138235</c:v>
                </c:pt>
                <c:pt idx="94">
                  <c:v>-107.2422363466517</c:v>
                </c:pt>
                <c:pt idx="95">
                  <c:v>-108.4662685174431</c:v>
                </c:pt>
                <c:pt idx="96">
                  <c:v>-109.6882062071449</c:v>
                </c:pt>
                <c:pt idx="97">
                  <c:v>-110.9079526413707</c:v>
                </c:pt>
                <c:pt idx="98">
                  <c:v>-112.125413852026</c:v>
                </c:pt>
                <c:pt idx="99">
                  <c:v>-113.3404986377022</c:v>
                </c:pt>
                <c:pt idx="100">
                  <c:v>-114.5531185229821</c:v>
                </c:pt>
                <c:pt idx="101">
                  <c:v>-115.7631877168039</c:v>
                </c:pt>
                <c:pt idx="102">
                  <c:v>-116.9706230700014</c:v>
                </c:pt>
                <c:pt idx="103">
                  <c:v>-118.1753440321529</c:v>
                </c:pt>
                <c:pt idx="104">
                  <c:v>-119.3772726078412</c:v>
                </c:pt>
                <c:pt idx="105">
                  <c:v>-120.5763333124412</c:v>
                </c:pt>
                <c:pt idx="106">
                  <c:v>-121.7724531275176</c:v>
                </c:pt>
                <c:pt idx="107">
                  <c:v>-122.9655614559386</c:v>
                </c:pt>
                <c:pt idx="108">
                  <c:v>-124.1555900767838</c:v>
                </c:pt>
                <c:pt idx="109">
                  <c:v>-125.3424731001189</c:v>
                </c:pt>
                <c:pt idx="110">
                  <c:v>-126.5261469217237</c:v>
                </c:pt>
                <c:pt idx="111">
                  <c:v>-127.70655017783</c:v>
                </c:pt>
                <c:pt idx="112">
                  <c:v>-128.8836236999344</c:v>
                </c:pt>
                <c:pt idx="113">
                  <c:v>-130.0573104697465</c:v>
                </c:pt>
                <c:pt idx="114">
                  <c:v>-131.2275555743232</c:v>
                </c:pt>
                <c:pt idx="115">
                  <c:v>-132.3943061614372</c:v>
                </c:pt>
                <c:pt idx="116">
                  <c:v>-133.5575113952314</c:v>
                </c:pt>
                <c:pt idx="117">
                  <c:v>-134.717122412185</c:v>
                </c:pt>
                <c:pt idx="118">
                  <c:v>-135.8730922774524</c:v>
                </c:pt>
                <c:pt idx="119">
                  <c:v>-137.0253759415847</c:v>
                </c:pt>
              </c:numCache>
            </c:numRef>
          </c:yVal>
          <c:smooth val="1"/>
          <c:extLst xmlns:c16r2="http://schemas.microsoft.com/office/drawing/2015/06/chart">
            <c:ext xmlns:c16="http://schemas.microsoft.com/office/drawing/2014/chart" uri="{C3380CC4-5D6E-409C-BE32-E72D297353CC}">
              <c16:uniqueId val="{00000007-59C1-44F8-A9DC-7979CF6B3E0D}"/>
            </c:ext>
          </c:extLst>
        </c:ser>
        <c:ser>
          <c:idx val="9"/>
          <c:order val="8"/>
          <c:tx>
            <c:strRef>
              <c:f>'SA-AcutePain-G'!$Y$123</c:f>
              <c:strCache>
                <c:ptCount val="1"/>
                <c:pt idx="0">
                  <c:v>Total Deaths for 0.5x parameter level</c:v>
                </c:pt>
              </c:strCache>
            </c:strRef>
          </c:tx>
          <c:spPr>
            <a:ln w="6350">
              <a:solidFill>
                <a:schemeClr val="tx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Y$3:$Y$122</c:f>
              <c:numCache>
                <c:formatCode>General</c:formatCode>
                <c:ptCount val="120"/>
                <c:pt idx="0">
                  <c:v>0.0</c:v>
                </c:pt>
                <c:pt idx="1">
                  <c:v>0.0</c:v>
                </c:pt>
                <c:pt idx="2">
                  <c:v>-0.891512523403981</c:v>
                </c:pt>
                <c:pt idx="3">
                  <c:v>-1.875833960026557</c:v>
                </c:pt>
                <c:pt idx="4">
                  <c:v>-2.920674746787381</c:v>
                </c:pt>
                <c:pt idx="5">
                  <c:v>-3.998534573842107</c:v>
                </c:pt>
                <c:pt idx="6">
                  <c:v>-5.107331121688185</c:v>
                </c:pt>
                <c:pt idx="7">
                  <c:v>-6.238887655135978</c:v>
                </c:pt>
                <c:pt idx="8">
                  <c:v>-7.386958898361485</c:v>
                </c:pt>
                <c:pt idx="9">
                  <c:v>-8.546784761994768</c:v>
                </c:pt>
                <c:pt idx="10">
                  <c:v>-9.714745870651905</c:v>
                </c:pt>
                <c:pt idx="11">
                  <c:v>-10.88809783086763</c:v>
                </c:pt>
                <c:pt idx="12">
                  <c:v>-12.0647663848848</c:v>
                </c:pt>
                <c:pt idx="13">
                  <c:v>-11.39599425547754</c:v>
                </c:pt>
                <c:pt idx="14">
                  <c:v>-12.10745256414102</c:v>
                </c:pt>
                <c:pt idx="15">
                  <c:v>-12.80806308434635</c:v>
                </c:pt>
                <c:pt idx="16">
                  <c:v>-13.52493163391041</c:v>
                </c:pt>
                <c:pt idx="17">
                  <c:v>-14.25426442632252</c:v>
                </c:pt>
                <c:pt idx="18">
                  <c:v>-14.96132090343785</c:v>
                </c:pt>
                <c:pt idx="19">
                  <c:v>-15.67473814101086</c:v>
                </c:pt>
                <c:pt idx="20">
                  <c:v>-16.40241942181033</c:v>
                </c:pt>
                <c:pt idx="21">
                  <c:v>-17.15398141932274</c:v>
                </c:pt>
                <c:pt idx="22">
                  <c:v>-17.91589447235656</c:v>
                </c:pt>
                <c:pt idx="23">
                  <c:v>-18.68694069293447</c:v>
                </c:pt>
                <c:pt idx="24">
                  <c:v>-19.46623482047698</c:v>
                </c:pt>
                <c:pt idx="25">
                  <c:v>-20.25314020951162</c:v>
                </c:pt>
                <c:pt idx="26">
                  <c:v>-21.04403000768043</c:v>
                </c:pt>
                <c:pt idx="27">
                  <c:v>-21.84033800592506</c:v>
                </c:pt>
                <c:pt idx="28">
                  <c:v>-22.6419202504057</c:v>
                </c:pt>
                <c:pt idx="29">
                  <c:v>-23.44872777634471</c:v>
                </c:pt>
                <c:pt idx="30">
                  <c:v>-24.26073982811248</c:v>
                </c:pt>
                <c:pt idx="31">
                  <c:v>-25.07789734435852</c:v>
                </c:pt>
                <c:pt idx="32">
                  <c:v>-25.90020498230082</c:v>
                </c:pt>
                <c:pt idx="33">
                  <c:v>-26.72769079056922</c:v>
                </c:pt>
                <c:pt idx="34">
                  <c:v>-27.55968751975524</c:v>
                </c:pt>
                <c:pt idx="35">
                  <c:v>-28.39425017948761</c:v>
                </c:pt>
                <c:pt idx="36">
                  <c:v>-29.23156380283062</c:v>
                </c:pt>
                <c:pt idx="37">
                  <c:v>-30.07187560263957</c:v>
                </c:pt>
                <c:pt idx="38">
                  <c:v>-30.91535949445083</c:v>
                </c:pt>
                <c:pt idx="39">
                  <c:v>-31.76212711851031</c:v>
                </c:pt>
                <c:pt idx="40">
                  <c:v>-32.61224887991212</c:v>
                </c:pt>
                <c:pt idx="41">
                  <c:v>-33.46575957158848</c:v>
                </c:pt>
                <c:pt idx="42">
                  <c:v>-34.3250358229279</c:v>
                </c:pt>
                <c:pt idx="43">
                  <c:v>-35.19262028111861</c:v>
                </c:pt>
                <c:pt idx="44">
                  <c:v>-36.0643343695329</c:v>
                </c:pt>
                <c:pt idx="45">
                  <c:v>-36.94008714092065</c:v>
                </c:pt>
                <c:pt idx="46">
                  <c:v>-37.8197772518751</c:v>
                </c:pt>
                <c:pt idx="47">
                  <c:v>-38.70329514393183</c:v>
                </c:pt>
                <c:pt idx="48">
                  <c:v>-39.59052470983166</c:v>
                </c:pt>
                <c:pt idx="49">
                  <c:v>-40.48134466478276</c:v>
                </c:pt>
                <c:pt idx="50">
                  <c:v>-41.37562965562913</c:v>
                </c:pt>
                <c:pt idx="51">
                  <c:v>-42.27325116584775</c:v>
                </c:pt>
                <c:pt idx="52">
                  <c:v>-43.17407825275982</c:v>
                </c:pt>
                <c:pt idx="53">
                  <c:v>-44.077978173958</c:v>
                </c:pt>
                <c:pt idx="54">
                  <c:v>-44.98481690780109</c:v>
                </c:pt>
                <c:pt idx="55">
                  <c:v>-45.89446369694583</c:v>
                </c:pt>
                <c:pt idx="56">
                  <c:v>-46.80679163159844</c:v>
                </c:pt>
                <c:pt idx="57">
                  <c:v>-47.72166623578537</c:v>
                </c:pt>
                <c:pt idx="58">
                  <c:v>-48.63895305625575</c:v>
                </c:pt>
                <c:pt idx="59">
                  <c:v>-49.55851793647811</c:v>
                </c:pt>
                <c:pt idx="60">
                  <c:v>-50.480227240442</c:v>
                </c:pt>
                <c:pt idx="61">
                  <c:v>-51.40394805091005</c:v>
                </c:pt>
                <c:pt idx="62">
                  <c:v>-52.32954834581924</c:v>
                </c:pt>
                <c:pt idx="63">
                  <c:v>-53.25689715568792</c:v>
                </c:pt>
                <c:pt idx="64">
                  <c:v>-54.18586470432543</c:v>
                </c:pt>
                <c:pt idx="65">
                  <c:v>-55.11632253470183</c:v>
                </c:pt>
                <c:pt idx="66">
                  <c:v>-56.04814362159918</c:v>
                </c:pt>
                <c:pt idx="67">
                  <c:v>-56.98120247229501</c:v>
                </c:pt>
                <c:pt idx="68">
                  <c:v>-57.91537522352437</c:v>
                </c:pt>
                <c:pt idx="69">
                  <c:v>-58.85053972869729</c:v>
                </c:pt>
                <c:pt idx="70">
                  <c:v>-59.78657561553772</c:v>
                </c:pt>
                <c:pt idx="71">
                  <c:v>-60.7233643483983</c:v>
                </c:pt>
                <c:pt idx="72">
                  <c:v>-61.6607892830035</c:v>
                </c:pt>
                <c:pt idx="73">
                  <c:v>-62.5987357141231</c:v>
                </c:pt>
                <c:pt idx="74">
                  <c:v>-63.5370909166944</c:v>
                </c:pt>
                <c:pt idx="75">
                  <c:v>-64.47574418088841</c:v>
                </c:pt>
                <c:pt idx="76">
                  <c:v>-65.41458684155591</c:v>
                </c:pt>
                <c:pt idx="77">
                  <c:v>-66.35351230244778</c:v>
                </c:pt>
                <c:pt idx="78">
                  <c:v>-67.29241605561813</c:v>
                </c:pt>
                <c:pt idx="79">
                  <c:v>-68.2311956963145</c:v>
                </c:pt>
                <c:pt idx="80">
                  <c:v>-69.16975093373152</c:v>
                </c:pt>
                <c:pt idx="81">
                  <c:v>-70.10798359790995</c:v>
                </c:pt>
                <c:pt idx="82">
                  <c:v>-71.04579764306837</c:v>
                </c:pt>
                <c:pt idx="83">
                  <c:v>-71.98309914763135</c:v>
                </c:pt>
                <c:pt idx="84">
                  <c:v>-72.91979631118348</c:v>
                </c:pt>
                <c:pt idx="85">
                  <c:v>-73.85579944862035</c:v>
                </c:pt>
                <c:pt idx="86">
                  <c:v>-74.7910209816957</c:v>
                </c:pt>
                <c:pt idx="87">
                  <c:v>-75.72537542817975</c:v>
                </c:pt>
                <c:pt idx="88">
                  <c:v>-76.65877938883244</c:v>
                </c:pt>
                <c:pt idx="89">
                  <c:v>-77.59115153236007</c:v>
                </c:pt>
                <c:pt idx="90">
                  <c:v>-78.52241257852764</c:v>
                </c:pt>
                <c:pt idx="91">
                  <c:v>-79.45248527961357</c:v>
                </c:pt>
                <c:pt idx="92">
                  <c:v>-80.3812944003129</c:v>
                </c:pt>
                <c:pt idx="93">
                  <c:v>-81.30876669628275</c:v>
                </c:pt>
                <c:pt idx="94">
                  <c:v>-82.23483089142515</c:v>
                </c:pt>
                <c:pt idx="95">
                  <c:v>-83.15941765404068</c:v>
                </c:pt>
                <c:pt idx="96">
                  <c:v>-84.08245957199283</c:v>
                </c:pt>
                <c:pt idx="97">
                  <c:v>-85.00389112695802</c:v>
                </c:pt>
                <c:pt idx="98">
                  <c:v>-85.92364866789624</c:v>
                </c:pt>
                <c:pt idx="99">
                  <c:v>-86.841670383807</c:v>
                </c:pt>
                <c:pt idx="100">
                  <c:v>-87.75789627589533</c:v>
                </c:pt>
                <c:pt idx="101">
                  <c:v>-88.67226812920295</c:v>
                </c:pt>
                <c:pt idx="102">
                  <c:v>-89.5847294837998</c:v>
                </c:pt>
                <c:pt idx="103">
                  <c:v>-90.4952256055999</c:v>
                </c:pt>
                <c:pt idx="104">
                  <c:v>-91.40370345687796</c:v>
                </c:pt>
                <c:pt idx="105">
                  <c:v>-92.31011166654424</c:v>
                </c:pt>
                <c:pt idx="106">
                  <c:v>-93.2144005002379</c:v>
                </c:pt>
                <c:pt idx="107">
                  <c:v>-94.11652183029915</c:v>
                </c:pt>
                <c:pt idx="108">
                  <c:v>-95.01642910565995</c:v>
                </c:pt>
                <c:pt idx="109">
                  <c:v>-95.91407732171842</c:v>
                </c:pt>
                <c:pt idx="110">
                  <c:v>-96.80942299021512</c:v>
                </c:pt>
                <c:pt idx="111">
                  <c:v>-97.70242410918361</c:v>
                </c:pt>
                <c:pt idx="112">
                  <c:v>-98.59304013298403</c:v>
                </c:pt>
                <c:pt idx="113">
                  <c:v>-99.48123194247355</c:v>
                </c:pt>
                <c:pt idx="114">
                  <c:v>-100.3669618153264</c:v>
                </c:pt>
                <c:pt idx="115">
                  <c:v>-101.2501933965624</c:v>
                </c:pt>
                <c:pt idx="116">
                  <c:v>-102.130891669279</c:v>
                </c:pt>
                <c:pt idx="117">
                  <c:v>-103.0090229256288</c:v>
                </c:pt>
                <c:pt idx="118">
                  <c:v>-103.8845547380605</c:v>
                </c:pt>
                <c:pt idx="119">
                  <c:v>-104.7574559308478</c:v>
                </c:pt>
              </c:numCache>
            </c:numRef>
          </c:yVal>
          <c:smooth val="1"/>
          <c:extLst xmlns:c16r2="http://schemas.microsoft.com/office/drawing/2015/06/chart">
            <c:ext xmlns:c16="http://schemas.microsoft.com/office/drawing/2014/chart" uri="{C3380CC4-5D6E-409C-BE32-E72D297353CC}">
              <c16:uniqueId val="{00000008-59C1-44F8-A9DC-7979CF6B3E0D}"/>
            </c:ext>
          </c:extLst>
        </c:ser>
        <c:dLbls>
          <c:showLegendKey val="0"/>
          <c:showVal val="0"/>
          <c:showCatName val="0"/>
          <c:showSerName val="0"/>
          <c:showPercent val="0"/>
          <c:showBubbleSize val="0"/>
        </c:dLbls>
        <c:axId val="-1578861232"/>
        <c:axId val="-1098341616"/>
      </c:scatterChart>
      <c:valAx>
        <c:axId val="-1578861232"/>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8341616"/>
        <c:crosses val="autoZero"/>
        <c:crossBetween val="midCat"/>
      </c:valAx>
      <c:valAx>
        <c:axId val="-1098341616"/>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578861232"/>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8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6986852337902"/>
          <c:y val="0.0378378378378378"/>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ersistingPain-G'!$E$123</c:f>
              <c:strCache>
                <c:ptCount val="1"/>
                <c:pt idx="0">
                  <c:v>SOUD Deaths for 1.5x parameter level</c:v>
                </c:pt>
              </c:strCache>
            </c:strRef>
          </c:tx>
          <c:spPr>
            <a:ln w="76200">
              <a:solidFill>
                <a:schemeClr val="accent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E$3:$E$122</c:f>
              <c:numCache>
                <c:formatCode>General</c:formatCode>
                <c:ptCount val="120"/>
                <c:pt idx="0">
                  <c:v>0.0</c:v>
                </c:pt>
                <c:pt idx="1">
                  <c:v>-0.25849234054333</c:v>
                </c:pt>
                <c:pt idx="2">
                  <c:v>-0.568055305253824</c:v>
                </c:pt>
                <c:pt idx="3">
                  <c:v>-0.914401137134587</c:v>
                </c:pt>
                <c:pt idx="4">
                  <c:v>-1.286421912018591</c:v>
                </c:pt>
                <c:pt idx="5">
                  <c:v>-1.675565678035514</c:v>
                </c:pt>
                <c:pt idx="6">
                  <c:v>-2.075262974085577</c:v>
                </c:pt>
                <c:pt idx="7">
                  <c:v>-2.480481489753947</c:v>
                </c:pt>
                <c:pt idx="8">
                  <c:v>-2.887380509475451</c:v>
                </c:pt>
                <c:pt idx="9">
                  <c:v>-3.293042784431054</c:v>
                </c:pt>
                <c:pt idx="10">
                  <c:v>-3.695266483953262</c:v>
                </c:pt>
                <c:pt idx="11">
                  <c:v>-4.09240376555163</c:v>
                </c:pt>
                <c:pt idx="12">
                  <c:v>-4.483235518879974</c:v>
                </c:pt>
                <c:pt idx="13">
                  <c:v>-5.349525318388328</c:v>
                </c:pt>
                <c:pt idx="14">
                  <c:v>-6.169064430141634</c:v>
                </c:pt>
                <c:pt idx="15">
                  <c:v>-6.948756390006474</c:v>
                </c:pt>
                <c:pt idx="16">
                  <c:v>-7.693788553194349</c:v>
                </c:pt>
                <c:pt idx="17">
                  <c:v>-8.40826787574847</c:v>
                </c:pt>
                <c:pt idx="18">
                  <c:v>-9.09546282374579</c:v>
                </c:pt>
                <c:pt idx="19">
                  <c:v>-9.757990062727412</c:v>
                </c:pt>
                <c:pt idx="20">
                  <c:v>-10.39795930116227</c:v>
                </c:pt>
                <c:pt idx="21">
                  <c:v>-11.01708566962821</c:v>
                </c:pt>
                <c:pt idx="22">
                  <c:v>-11.61677691125492</c:v>
                </c:pt>
                <c:pt idx="23">
                  <c:v>-12.19820102871227</c:v>
                </c:pt>
                <c:pt idx="24">
                  <c:v>-12.76233876808496</c:v>
                </c:pt>
                <c:pt idx="25">
                  <c:v>-13.31002433847764</c:v>
                </c:pt>
                <c:pt idx="26">
                  <c:v>-13.8428012962972</c:v>
                </c:pt>
                <c:pt idx="27">
                  <c:v>-14.36120852070601</c:v>
                </c:pt>
                <c:pt idx="28">
                  <c:v>-14.86572526216378</c:v>
                </c:pt>
                <c:pt idx="29">
                  <c:v>-15.35678596565101</c:v>
                </c:pt>
                <c:pt idx="30">
                  <c:v>-15.8347893066458</c:v>
                </c:pt>
                <c:pt idx="31">
                  <c:v>-16.30010519247815</c:v>
                </c:pt>
                <c:pt idx="32">
                  <c:v>-16.75308019208733</c:v>
                </c:pt>
                <c:pt idx="33">
                  <c:v>-17.19404174741471</c:v>
                </c:pt>
                <c:pt idx="34">
                  <c:v>-17.62330144049474</c:v>
                </c:pt>
                <c:pt idx="35">
                  <c:v>-18.04115752886385</c:v>
                </c:pt>
                <c:pt idx="36">
                  <c:v>-18.44789691424207</c:v>
                </c:pt>
                <c:pt idx="37">
                  <c:v>-18.84379667242708</c:v>
                </c:pt>
                <c:pt idx="38">
                  <c:v>-19.22912524365083</c:v>
                </c:pt>
                <c:pt idx="39">
                  <c:v>-19.60414477882593</c:v>
                </c:pt>
                <c:pt idx="40">
                  <c:v>-19.96911025032948</c:v>
                </c:pt>
                <c:pt idx="41">
                  <c:v>-20.32427004044525</c:v>
                </c:pt>
                <c:pt idx="42">
                  <c:v>-20.66986641486367</c:v>
                </c:pt>
                <c:pt idx="43">
                  <c:v>-21.00613589814786</c:v>
                </c:pt>
                <c:pt idx="44">
                  <c:v>-21.33330957370617</c:v>
                </c:pt>
                <c:pt idx="45">
                  <c:v>-21.6516133257531</c:v>
                </c:pt>
                <c:pt idx="46">
                  <c:v>-21.96126803678651</c:v>
                </c:pt>
                <c:pt idx="47">
                  <c:v>-22.26248975103508</c:v>
                </c:pt>
                <c:pt idx="48">
                  <c:v>-22.55548981194747</c:v>
                </c:pt>
                <c:pt idx="49">
                  <c:v>-22.84047497995234</c:v>
                </c:pt>
                <c:pt idx="50">
                  <c:v>-23.11764753527316</c:v>
                </c:pt>
                <c:pt idx="51">
                  <c:v>-23.38720536949531</c:v>
                </c:pt>
                <c:pt idx="52">
                  <c:v>-23.64934207115108</c:v>
                </c:pt>
                <c:pt idx="53">
                  <c:v>-23.90424700217482</c:v>
                </c:pt>
                <c:pt idx="54">
                  <c:v>-24.1521053697614</c:v>
                </c:pt>
                <c:pt idx="55">
                  <c:v>-24.39309829490821</c:v>
                </c:pt>
                <c:pt idx="56">
                  <c:v>-24.62740287856028</c:v>
                </c:pt>
                <c:pt idx="57">
                  <c:v>-24.8551922660537</c:v>
                </c:pt>
                <c:pt idx="58">
                  <c:v>-25.07663571037238</c:v>
                </c:pt>
                <c:pt idx="59">
                  <c:v>-25.29189863459176</c:v>
                </c:pt>
                <c:pt idx="60">
                  <c:v>-25.50114269377292</c:v>
                </c:pt>
                <c:pt idx="61">
                  <c:v>-25.70452583649935</c:v>
                </c:pt>
                <c:pt idx="62">
                  <c:v>-25.90220236617368</c:v>
                </c:pt>
                <c:pt idx="63">
                  <c:v>-26.09432300215614</c:v>
                </c:pt>
                <c:pt idx="64">
                  <c:v>-26.28103494078366</c:v>
                </c:pt>
                <c:pt idx="65">
                  <c:v>-26.46248191629454</c:v>
                </c:pt>
                <c:pt idx="66">
                  <c:v>-26.63880426164105</c:v>
                </c:pt>
                <c:pt idx="67">
                  <c:v>-26.81013896918507</c:v>
                </c:pt>
                <c:pt idx="68">
                  <c:v>-26.97661975123613</c:v>
                </c:pt>
                <c:pt idx="69">
                  <c:v>-27.13837710041066</c:v>
                </c:pt>
                <c:pt idx="70">
                  <c:v>-27.29553834976078</c:v>
                </c:pt>
                <c:pt idx="71">
                  <c:v>-27.44822773265043</c:v>
                </c:pt>
                <c:pt idx="72">
                  <c:v>-27.59656644231413</c:v>
                </c:pt>
                <c:pt idx="73">
                  <c:v>-27.74067269107978</c:v>
                </c:pt>
                <c:pt idx="74">
                  <c:v>-27.88066176919572</c:v>
                </c:pt>
                <c:pt idx="75">
                  <c:v>-28.01664610323553</c:v>
                </c:pt>
                <c:pt idx="76">
                  <c:v>-28.14873531403446</c:v>
                </c:pt>
                <c:pt idx="77">
                  <c:v>-28.2770362741227</c:v>
                </c:pt>
                <c:pt idx="78">
                  <c:v>-28.40165316463008</c:v>
                </c:pt>
                <c:pt idx="79">
                  <c:v>-28.52268753161118</c:v>
                </c:pt>
                <c:pt idx="80">
                  <c:v>-28.64023834178647</c:v>
                </c:pt>
                <c:pt idx="81">
                  <c:v>-28.75440203764801</c:v>
                </c:pt>
                <c:pt idx="82">
                  <c:v>-28.86527259192341</c:v>
                </c:pt>
                <c:pt idx="83">
                  <c:v>-28.97294156136502</c:v>
                </c:pt>
                <c:pt idx="84">
                  <c:v>-29.07749813984246</c:v>
                </c:pt>
                <c:pt idx="85">
                  <c:v>-29.17902921073171</c:v>
                </c:pt>
                <c:pt idx="86">
                  <c:v>-29.27761939857102</c:v>
                </c:pt>
                <c:pt idx="87">
                  <c:v>-29.37335111997652</c:v>
                </c:pt>
                <c:pt idx="88">
                  <c:v>-29.46630463380091</c:v>
                </c:pt>
                <c:pt idx="89">
                  <c:v>-29.55655809053044</c:v>
                </c:pt>
                <c:pt idx="90">
                  <c:v>-29.64418758090164</c:v>
                </c:pt>
                <c:pt idx="91">
                  <c:v>-29.72926718373949</c:v>
                </c:pt>
                <c:pt idx="92">
                  <c:v>-29.81186901300374</c:v>
                </c:pt>
                <c:pt idx="93">
                  <c:v>-29.89206326404324</c:v>
                </c:pt>
                <c:pt idx="94">
                  <c:v>-29.96991825905095</c:v>
                </c:pt>
                <c:pt idx="95">
                  <c:v>-30.04550049172018</c:v>
                </c:pt>
                <c:pt idx="96">
                  <c:v>-30.11887467110281</c:v>
                </c:pt>
                <c:pt idx="97">
                  <c:v>-30.1901037646599</c:v>
                </c:pt>
                <c:pt idx="98">
                  <c:v>-30.25924904051998</c:v>
                </c:pt>
                <c:pt idx="99">
                  <c:v>-30.3263701089355</c:v>
                </c:pt>
                <c:pt idx="100">
                  <c:v>-30.3915249629446</c:v>
                </c:pt>
                <c:pt idx="101">
                  <c:v>-30.45477001824239</c:v>
                </c:pt>
                <c:pt idx="102">
                  <c:v>-30.51616015226501</c:v>
                </c:pt>
                <c:pt idx="103">
                  <c:v>-30.57574874249149</c:v>
                </c:pt>
                <c:pt idx="104">
                  <c:v>-30.63358770396976</c:v>
                </c:pt>
                <c:pt idx="105">
                  <c:v>-30.68972752607365</c:v>
                </c:pt>
                <c:pt idx="106">
                  <c:v>-30.74421730849517</c:v>
                </c:pt>
                <c:pt idx="107">
                  <c:v>-30.7971047964835</c:v>
                </c:pt>
                <c:pt idx="108">
                  <c:v>-30.84843641533407</c:v>
                </c:pt>
                <c:pt idx="109">
                  <c:v>-30.89825730414007</c:v>
                </c:pt>
                <c:pt idx="110">
                  <c:v>-30.94661134881414</c:v>
                </c:pt>
                <c:pt idx="111">
                  <c:v>-30.99354121438368</c:v>
                </c:pt>
                <c:pt idx="112">
                  <c:v>-31.03908837657887</c:v>
                </c:pt>
                <c:pt idx="113">
                  <c:v>-31.08329315271481</c:v>
                </c:pt>
                <c:pt idx="114">
                  <c:v>-31.12619473188165</c:v>
                </c:pt>
                <c:pt idx="115">
                  <c:v>-31.16783120445088</c:v>
                </c:pt>
                <c:pt idx="116">
                  <c:v>-31.20823959090842</c:v>
                </c:pt>
                <c:pt idx="117">
                  <c:v>-31.24745587002624</c:v>
                </c:pt>
                <c:pt idx="118">
                  <c:v>-31.28551500637908</c:v>
                </c:pt>
                <c:pt idx="119">
                  <c:v>-31.3224509772251</c:v>
                </c:pt>
              </c:numCache>
            </c:numRef>
          </c:yVal>
          <c:smooth val="1"/>
          <c:extLst xmlns:c16r2="http://schemas.microsoft.com/office/drawing/2015/06/chart">
            <c:ext xmlns:c16="http://schemas.microsoft.com/office/drawing/2014/chart" uri="{C3380CC4-5D6E-409C-BE32-E72D297353CC}">
              <c16:uniqueId val="{00000000-980F-4ECB-9B00-DD9ECD0B53FC}"/>
            </c:ext>
          </c:extLst>
        </c:ser>
        <c:ser>
          <c:idx val="3"/>
          <c:order val="1"/>
          <c:tx>
            <c:strRef>
              <c:f>'SA-PersistingPain-G'!$N$123</c:f>
              <c:strCache>
                <c:ptCount val="1"/>
                <c:pt idx="0">
                  <c:v>SOUD Deaths for 1x parameter level</c:v>
                </c:pt>
              </c:strCache>
            </c:strRef>
          </c:tx>
          <c:spPr>
            <a:ln w="28575">
              <a:solidFill>
                <a:schemeClr val="accent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N$3:$N$122</c:f>
              <c:numCache>
                <c:formatCode>General</c:formatCode>
                <c:ptCount val="120"/>
                <c:pt idx="0">
                  <c:v>0.0</c:v>
                </c:pt>
                <c:pt idx="1">
                  <c:v>-0.258492340543125</c:v>
                </c:pt>
                <c:pt idx="2">
                  <c:v>-0.56565497117781</c:v>
                </c:pt>
                <c:pt idx="3">
                  <c:v>-0.907840674664294</c:v>
                </c:pt>
                <c:pt idx="4">
                  <c:v>-1.27442978946458</c:v>
                </c:pt>
                <c:pt idx="5">
                  <c:v>-1.657245284251076</c:v>
                </c:pt>
                <c:pt idx="6">
                  <c:v>-2.050004887820205</c:v>
                </c:pt>
                <c:pt idx="7">
                  <c:v>-2.447895586307572</c:v>
                </c:pt>
                <c:pt idx="8">
                  <c:v>-2.847243445574782</c:v>
                </c:pt>
                <c:pt idx="9">
                  <c:v>-3.245257403825712</c:v>
                </c:pt>
                <c:pt idx="10">
                  <c:v>-3.639830462702593</c:v>
                </c:pt>
                <c:pt idx="11">
                  <c:v>-4.029385418043439</c:v>
                </c:pt>
                <c:pt idx="12">
                  <c:v>-4.412755152471981</c:v>
                </c:pt>
                <c:pt idx="13">
                  <c:v>-5.271740886590942</c:v>
                </c:pt>
                <c:pt idx="14">
                  <c:v>-6.084162557443435</c:v>
                </c:pt>
                <c:pt idx="15">
                  <c:v>-6.856949401225779</c:v>
                </c:pt>
                <c:pt idx="16">
                  <c:v>-7.595296199870404</c:v>
                </c:pt>
                <c:pt idx="17">
                  <c:v>-8.303313710312718</c:v>
                </c:pt>
                <c:pt idx="18">
                  <c:v>-8.984271485986298</c:v>
                </c:pt>
                <c:pt idx="19">
                  <c:v>-9.64078523472972</c:v>
                </c:pt>
                <c:pt idx="20">
                  <c:v>-10.27496218053107</c:v>
                </c:pt>
                <c:pt idx="21">
                  <c:v>-10.88851384406046</c:v>
                </c:pt>
                <c:pt idx="22">
                  <c:v>-11.48284354335367</c:v>
                </c:pt>
                <c:pt idx="23">
                  <c:v>-12.05911428008965</c:v>
                </c:pt>
                <c:pt idx="24">
                  <c:v>-12.61830140755737</c:v>
                </c:pt>
                <c:pt idx="25">
                  <c:v>-13.16123349141758</c:v>
                </c:pt>
                <c:pt idx="26">
                  <c:v>-13.68944404591673</c:v>
                </c:pt>
                <c:pt idx="27">
                  <c:v>-14.20346641154215</c:v>
                </c:pt>
                <c:pt idx="28">
                  <c:v>-14.70377460879572</c:v>
                </c:pt>
                <c:pt idx="29">
                  <c:v>-15.19079780402931</c:v>
                </c:pt>
                <c:pt idx="30">
                  <c:v>-15.66492939691514</c:v>
                </c:pt>
                <c:pt idx="31">
                  <c:v>-16.12653406159932</c:v>
                </c:pt>
                <c:pt idx="32">
                  <c:v>-16.57595320599003</c:v>
                </c:pt>
                <c:pt idx="33">
                  <c:v>-17.01350920473782</c:v>
                </c:pt>
                <c:pt idx="34">
                  <c:v>-17.43950868178382</c:v>
                </c:pt>
                <c:pt idx="35">
                  <c:v>-17.85424505651067</c:v>
                </c:pt>
                <c:pt idx="36">
                  <c:v>-18.2580005195302</c:v>
                </c:pt>
                <c:pt idx="37">
                  <c:v>-18.65104756691374</c:v>
                </c:pt>
                <c:pt idx="38">
                  <c:v>-19.03365019276269</c:v>
                </c:pt>
                <c:pt idx="39">
                  <c:v>-19.40606622069999</c:v>
                </c:pt>
                <c:pt idx="40">
                  <c:v>-19.76854643093575</c:v>
                </c:pt>
                <c:pt idx="41">
                  <c:v>-20.12133514833303</c:v>
                </c:pt>
                <c:pt idx="42">
                  <c:v>-20.46467071333932</c:v>
                </c:pt>
                <c:pt idx="43">
                  <c:v>-20.79878585448538</c:v>
                </c:pt>
                <c:pt idx="44">
                  <c:v>-21.12390798510041</c:v>
                </c:pt>
                <c:pt idx="45">
                  <c:v>-21.4402594418362</c:v>
                </c:pt>
                <c:pt idx="46">
                  <c:v>-21.74805767860469</c:v>
                </c:pt>
                <c:pt idx="47">
                  <c:v>-22.04751542642816</c:v>
                </c:pt>
                <c:pt idx="48">
                  <c:v>-22.33884082733086</c:v>
                </c:pt>
                <c:pt idx="49">
                  <c:v>-22.62223754851568</c:v>
                </c:pt>
                <c:pt idx="50">
                  <c:v>-22.89790488165199</c:v>
                </c:pt>
                <c:pt idx="51">
                  <c:v>-23.16603783097358</c:v>
                </c:pt>
                <c:pt idx="52">
                  <c:v>-23.42682719543607</c:v>
                </c:pt>
                <c:pt idx="53">
                  <c:v>-23.68045964186732</c:v>
                </c:pt>
                <c:pt idx="54">
                  <c:v>-23.92711777362747</c:v>
                </c:pt>
                <c:pt idx="55">
                  <c:v>-24.16698019603596</c:v>
                </c:pt>
                <c:pt idx="56">
                  <c:v>-24.40022157950002</c:v>
                </c:pt>
                <c:pt idx="57">
                  <c:v>-24.62701272104023</c:v>
                </c:pt>
                <c:pt idx="58">
                  <c:v>-24.84752060472112</c:v>
                </c:pt>
                <c:pt idx="59">
                  <c:v>-25.06190846136381</c:v>
                </c:pt>
                <c:pt idx="60">
                  <c:v>-25.2703358278053</c:v>
                </c:pt>
                <c:pt idx="61">
                  <c:v>-25.4729586058852</c:v>
                </c:pt>
                <c:pt idx="62">
                  <c:v>-25.66992912128892</c:v>
                </c:pt>
                <c:pt idx="63">
                  <c:v>-25.86139618231025</c:v>
                </c:pt>
                <c:pt idx="64">
                  <c:v>-26.04750513858666</c:v>
                </c:pt>
                <c:pt idx="65">
                  <c:v>-26.22839793981395</c:v>
                </c:pt>
                <c:pt idx="66">
                  <c:v>-26.40421319443167</c:v>
                </c:pt>
                <c:pt idx="67">
                  <c:v>-26.57508622826476</c:v>
                </c:pt>
                <c:pt idx="68">
                  <c:v>-26.74114914308166</c:v>
                </c:pt>
                <c:pt idx="69">
                  <c:v>-26.90253087504257</c:v>
                </c:pt>
                <c:pt idx="70">
                  <c:v>-27.05935725299146</c:v>
                </c:pt>
                <c:pt idx="71">
                  <c:v>-27.21175105654781</c:v>
                </c:pt>
                <c:pt idx="72">
                  <c:v>-27.35983207396037</c:v>
                </c:pt>
                <c:pt idx="73">
                  <c:v>-27.50371715967133</c:v>
                </c:pt>
                <c:pt idx="74">
                  <c:v>-27.64352029155217</c:v>
                </c:pt>
                <c:pt idx="75">
                  <c:v>-27.77935262776922</c:v>
                </c:pt>
                <c:pt idx="76">
                  <c:v>-27.9113225632359</c:v>
                </c:pt>
                <c:pt idx="77">
                  <c:v>-28.03953578561891</c:v>
                </c:pt>
                <c:pt idx="78">
                  <c:v>-28.16409533085302</c:v>
                </c:pt>
                <c:pt idx="79">
                  <c:v>-28.28510163814308</c:v>
                </c:pt>
                <c:pt idx="80">
                  <c:v>-28.40265260441032</c:v>
                </c:pt>
                <c:pt idx="81">
                  <c:v>-28.51684363816178</c:v>
                </c:pt>
                <c:pt idx="82">
                  <c:v>-28.62776771275371</c:v>
                </c:pt>
                <c:pt idx="83">
                  <c:v>-28.7355154190222</c:v>
                </c:pt>
                <c:pt idx="84">
                  <c:v>-28.8401750172636</c:v>
                </c:pt>
                <c:pt idx="85">
                  <c:v>-28.94183248854004</c:v>
                </c:pt>
                <c:pt idx="86">
                  <c:v>-29.04057158529758</c:v>
                </c:pt>
                <c:pt idx="87">
                  <c:v>-29.13647388127401</c:v>
                </c:pt>
                <c:pt idx="88">
                  <c:v>-29.22961882068835</c:v>
                </c:pt>
                <c:pt idx="89">
                  <c:v>-29.32008376669814</c:v>
                </c:pt>
                <c:pt idx="90">
                  <c:v>-29.40794404911282</c:v>
                </c:pt>
                <c:pt idx="91">
                  <c:v>-29.49327301135431</c:v>
                </c:pt>
                <c:pt idx="92">
                  <c:v>-29.57614205665995</c:v>
                </c:pt>
                <c:pt idx="93">
                  <c:v>-29.65662069351824</c:v>
                </c:pt>
                <c:pt idx="94">
                  <c:v>-29.73477658033718</c:v>
                </c:pt>
                <c:pt idx="95">
                  <c:v>-29.81067556933751</c:v>
                </c:pt>
                <c:pt idx="96">
                  <c:v>-29.88438174967076</c:v>
                </c:pt>
                <c:pt idx="97">
                  <c:v>-29.9559574897637</c:v>
                </c:pt>
                <c:pt idx="98">
                  <c:v>-30.02546347888515</c:v>
                </c:pt>
                <c:pt idx="99">
                  <c:v>-30.09295876793722</c:v>
                </c:pt>
                <c:pt idx="100">
                  <c:v>-30.15850080947506</c:v>
                </c:pt>
                <c:pt idx="101">
                  <c:v>-30.22214549695709</c:v>
                </c:pt>
                <c:pt idx="102">
                  <c:v>-30.28394720322918</c:v>
                </c:pt>
                <c:pt idx="103">
                  <c:v>-30.34395881824328</c:v>
                </c:pt>
                <c:pt idx="104">
                  <c:v>-30.40223178602518</c:v>
                </c:pt>
                <c:pt idx="105">
                  <c:v>-30.45881614088614</c:v>
                </c:pt>
                <c:pt idx="106">
                  <c:v>-30.51376054289192</c:v>
                </c:pt>
                <c:pt idx="107">
                  <c:v>-30.56711231259517</c:v>
                </c:pt>
                <c:pt idx="108">
                  <c:v>-30.61891746503134</c:v>
                </c:pt>
                <c:pt idx="109">
                  <c:v>-30.66922074299885</c:v>
                </c:pt>
                <c:pt idx="110">
                  <c:v>-30.71806564961755</c:v>
                </c:pt>
                <c:pt idx="111">
                  <c:v>-30.76549448018659</c:v>
                </c:pt>
                <c:pt idx="112">
                  <c:v>-30.81154835333682</c:v>
                </c:pt>
                <c:pt idx="113">
                  <c:v>-30.85626724150297</c:v>
                </c:pt>
                <c:pt idx="114">
                  <c:v>-30.89969000070928</c:v>
                </c:pt>
                <c:pt idx="115">
                  <c:v>-30.94185439968846</c:v>
                </c:pt>
                <c:pt idx="116">
                  <c:v>-30.98279714833889</c:v>
                </c:pt>
                <c:pt idx="117">
                  <c:v>-31.02255392553532</c:v>
                </c:pt>
                <c:pt idx="118">
                  <c:v>-31.06115940628979</c:v>
                </c:pt>
                <c:pt idx="119">
                  <c:v>-31.09864728829472</c:v>
                </c:pt>
              </c:numCache>
            </c:numRef>
          </c:yVal>
          <c:smooth val="1"/>
          <c:extLst xmlns:c16r2="http://schemas.microsoft.com/office/drawing/2015/06/chart">
            <c:ext xmlns:c16="http://schemas.microsoft.com/office/drawing/2014/chart" uri="{C3380CC4-5D6E-409C-BE32-E72D297353CC}">
              <c16:uniqueId val="{00000001-980F-4ECB-9B00-DD9ECD0B53FC}"/>
            </c:ext>
          </c:extLst>
        </c:ser>
        <c:ser>
          <c:idx val="0"/>
          <c:order val="2"/>
          <c:tx>
            <c:strRef>
              <c:f>'SA-PersistingPain-G'!$W$123</c:f>
              <c:strCache>
                <c:ptCount val="1"/>
                <c:pt idx="0">
                  <c:v>SOUD Deaths for 0.5x parameter level</c:v>
                </c:pt>
              </c:strCache>
            </c:strRef>
          </c:tx>
          <c:spPr>
            <a:ln w="6350">
              <a:solidFill>
                <a:schemeClr val="accent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W$3:$W$122</c:f>
              <c:numCache>
                <c:formatCode>General</c:formatCode>
                <c:ptCount val="120"/>
                <c:pt idx="0">
                  <c:v>0.0</c:v>
                </c:pt>
                <c:pt idx="1">
                  <c:v>-0.0745861916136391</c:v>
                </c:pt>
                <c:pt idx="2">
                  <c:v>-0.218631743884498</c:v>
                </c:pt>
                <c:pt idx="3">
                  <c:v>-0.41446380592688</c:v>
                </c:pt>
                <c:pt idx="4">
                  <c:v>-0.648522093119118</c:v>
                </c:pt>
                <c:pt idx="5">
                  <c:v>-0.910402950813818</c:v>
                </c:pt>
                <c:pt idx="6">
                  <c:v>-1.19213290370542</c:v>
                </c:pt>
                <c:pt idx="7">
                  <c:v>-1.487609209233597</c:v>
                </c:pt>
                <c:pt idx="8">
                  <c:v>-1.79216898682455</c:v>
                </c:pt>
                <c:pt idx="9">
                  <c:v>-2.102257370713664</c:v>
                </c:pt>
                <c:pt idx="10">
                  <c:v>-2.415171929218034</c:v>
                </c:pt>
                <c:pt idx="11">
                  <c:v>-2.728865825120827</c:v>
                </c:pt>
                <c:pt idx="12">
                  <c:v>-3.106718316552088</c:v>
                </c:pt>
                <c:pt idx="13">
                  <c:v>-3.681639407148623</c:v>
                </c:pt>
                <c:pt idx="14">
                  <c:v>-4.1842532914402</c:v>
                </c:pt>
                <c:pt idx="15">
                  <c:v>-4.70336827415531</c:v>
                </c:pt>
                <c:pt idx="16">
                  <c:v>-5.23536448531284</c:v>
                </c:pt>
                <c:pt idx="17">
                  <c:v>-5.753233263341713</c:v>
                </c:pt>
                <c:pt idx="18">
                  <c:v>-6.258560236167637</c:v>
                </c:pt>
                <c:pt idx="19">
                  <c:v>-6.75259736462483</c:v>
                </c:pt>
                <c:pt idx="20">
                  <c:v>-7.229019864314841</c:v>
                </c:pt>
                <c:pt idx="21">
                  <c:v>-7.67974315914453</c:v>
                </c:pt>
                <c:pt idx="22">
                  <c:v>-8.132585422062083</c:v>
                </c:pt>
                <c:pt idx="23">
                  <c:v>-8.57543427758764</c:v>
                </c:pt>
                <c:pt idx="24">
                  <c:v>-9.008780346675212</c:v>
                </c:pt>
                <c:pt idx="25">
                  <c:v>-9.4331449003015</c:v>
                </c:pt>
                <c:pt idx="26">
                  <c:v>-9.849192450397914</c:v>
                </c:pt>
                <c:pt idx="27">
                  <c:v>-10.2570873197875</c:v>
                </c:pt>
                <c:pt idx="28">
                  <c:v>-10.65711233919392</c:v>
                </c:pt>
                <c:pt idx="29">
                  <c:v>-11.04951377453333</c:v>
                </c:pt>
                <c:pt idx="30">
                  <c:v>-11.43446699694878</c:v>
                </c:pt>
                <c:pt idx="31">
                  <c:v>-11.81213241456533</c:v>
                </c:pt>
                <c:pt idx="32">
                  <c:v>-12.1826588022457</c:v>
                </c:pt>
                <c:pt idx="33">
                  <c:v>-12.54617309216581</c:v>
                </c:pt>
                <c:pt idx="34">
                  <c:v>-12.90277995286463</c:v>
                </c:pt>
                <c:pt idx="35">
                  <c:v>-13.2526261753262</c:v>
                </c:pt>
                <c:pt idx="36">
                  <c:v>-13.59583149129851</c:v>
                </c:pt>
                <c:pt idx="37">
                  <c:v>-13.9325119769286</c:v>
                </c:pt>
                <c:pt idx="38">
                  <c:v>-14.26278096631158</c:v>
                </c:pt>
                <c:pt idx="39">
                  <c:v>-14.58674987416218</c:v>
                </c:pt>
                <c:pt idx="40">
                  <c:v>-14.9045278090094</c:v>
                </c:pt>
                <c:pt idx="41">
                  <c:v>-15.21622213474957</c:v>
                </c:pt>
                <c:pt idx="42">
                  <c:v>-15.51978826878274</c:v>
                </c:pt>
                <c:pt idx="43">
                  <c:v>-15.81297613139886</c:v>
                </c:pt>
                <c:pt idx="44">
                  <c:v>-16.09958647950859</c:v>
                </c:pt>
                <c:pt idx="45">
                  <c:v>-16.37976558367641</c:v>
                </c:pt>
                <c:pt idx="46">
                  <c:v>-16.65365682352367</c:v>
                </c:pt>
                <c:pt idx="47">
                  <c:v>-16.92140074032075</c:v>
                </c:pt>
                <c:pt idx="48">
                  <c:v>-17.18313518454904</c:v>
                </c:pt>
                <c:pt idx="49">
                  <c:v>-17.43899532962153</c:v>
                </c:pt>
                <c:pt idx="50">
                  <c:v>-17.68911371837401</c:v>
                </c:pt>
                <c:pt idx="51">
                  <c:v>-17.93362030483011</c:v>
                </c:pt>
                <c:pt idx="52">
                  <c:v>-18.17264249266352</c:v>
                </c:pt>
                <c:pt idx="53">
                  <c:v>-18.40630516965</c:v>
                </c:pt>
                <c:pt idx="54">
                  <c:v>-18.63473074076667</c:v>
                </c:pt>
                <c:pt idx="55">
                  <c:v>-18.85803543799013</c:v>
                </c:pt>
                <c:pt idx="56">
                  <c:v>-19.07632910752518</c:v>
                </c:pt>
                <c:pt idx="57">
                  <c:v>-19.28972584202488</c:v>
                </c:pt>
                <c:pt idx="58">
                  <c:v>-19.49833750472253</c:v>
                </c:pt>
                <c:pt idx="59">
                  <c:v>-19.70227373535265</c:v>
                </c:pt>
                <c:pt idx="60">
                  <c:v>-19.90164197457877</c:v>
                </c:pt>
                <c:pt idx="61">
                  <c:v>-20.09654748911667</c:v>
                </c:pt>
                <c:pt idx="62">
                  <c:v>-20.2870933972996</c:v>
                </c:pt>
                <c:pt idx="63">
                  <c:v>-20.47338069517352</c:v>
                </c:pt>
                <c:pt idx="64">
                  <c:v>-20.65550828312318</c:v>
                </c:pt>
                <c:pt idx="65">
                  <c:v>-20.83357299300949</c:v>
                </c:pt>
                <c:pt idx="66">
                  <c:v>-21.0076696157952</c:v>
                </c:pt>
                <c:pt idx="67">
                  <c:v>-21.17789092961768</c:v>
                </c:pt>
                <c:pt idx="68">
                  <c:v>-21.34432772183434</c:v>
                </c:pt>
                <c:pt idx="69">
                  <c:v>-21.50706881120878</c:v>
                </c:pt>
                <c:pt idx="70">
                  <c:v>-21.66620108897209</c:v>
                </c:pt>
                <c:pt idx="71">
                  <c:v>-21.82180954858365</c:v>
                </c:pt>
                <c:pt idx="72">
                  <c:v>-21.97397731564133</c:v>
                </c:pt>
                <c:pt idx="73">
                  <c:v>-22.12278567797146</c:v>
                </c:pt>
                <c:pt idx="74">
                  <c:v>-22.26831411584785</c:v>
                </c:pt>
                <c:pt idx="75">
                  <c:v>-22.41064033230768</c:v>
                </c:pt>
                <c:pt idx="76">
                  <c:v>-22.54984028351978</c:v>
                </c:pt>
                <c:pt idx="77">
                  <c:v>-22.68598820917073</c:v>
                </c:pt>
                <c:pt idx="78">
                  <c:v>-22.81915666283333</c:v>
                </c:pt>
                <c:pt idx="79">
                  <c:v>-22.94941654228352</c:v>
                </c:pt>
                <c:pt idx="80">
                  <c:v>-23.07683711973193</c:v>
                </c:pt>
                <c:pt idx="81">
                  <c:v>-23.20148607193657</c:v>
                </c:pt>
                <c:pt idx="82">
                  <c:v>-23.32342951015751</c:v>
                </c:pt>
                <c:pt idx="83">
                  <c:v>-23.4427320099711</c:v>
                </c:pt>
                <c:pt idx="84">
                  <c:v>-23.5594566408924</c:v>
                </c:pt>
                <c:pt idx="85">
                  <c:v>-23.67366499578202</c:v>
                </c:pt>
                <c:pt idx="86">
                  <c:v>-23.78541722002358</c:v>
                </c:pt>
                <c:pt idx="87">
                  <c:v>-23.89477204044631</c:v>
                </c:pt>
                <c:pt idx="88">
                  <c:v>-24.00178679397318</c:v>
                </c:pt>
                <c:pt idx="89">
                  <c:v>-24.10651745598868</c:v>
                </c:pt>
                <c:pt idx="90">
                  <c:v>-24.209018668398</c:v>
                </c:pt>
                <c:pt idx="91">
                  <c:v>-24.30934376737366</c:v>
                </c:pt>
                <c:pt idx="92">
                  <c:v>-24.40754481077292</c:v>
                </c:pt>
                <c:pt idx="93">
                  <c:v>-24.50367260521934</c:v>
                </c:pt>
                <c:pt idx="94">
                  <c:v>-24.59777673282845</c:v>
                </c:pt>
                <c:pt idx="95">
                  <c:v>-24.68990557758209</c:v>
                </c:pt>
                <c:pt idx="96">
                  <c:v>-24.7801063513346</c:v>
                </c:pt>
                <c:pt idx="97">
                  <c:v>-24.86842511944474</c:v>
                </c:pt>
                <c:pt idx="98">
                  <c:v>-24.95490682603179</c:v>
                </c:pt>
                <c:pt idx="99">
                  <c:v>-25.03959531884582</c:v>
                </c:pt>
                <c:pt idx="100">
                  <c:v>-25.12253337375162</c:v>
                </c:pt>
                <c:pt idx="101">
                  <c:v>-25.20376271882042</c:v>
                </c:pt>
                <c:pt idx="102">
                  <c:v>-25.28332405802646</c:v>
                </c:pt>
                <c:pt idx="103">
                  <c:v>-25.36125709455084</c:v>
                </c:pt>
                <c:pt idx="104">
                  <c:v>-25.43760055368282</c:v>
                </c:pt>
                <c:pt idx="105">
                  <c:v>-25.51239220532688</c:v>
                </c:pt>
                <c:pt idx="106">
                  <c:v>-25.5856688861066</c:v>
                </c:pt>
                <c:pt idx="107">
                  <c:v>-25.65746652107454</c:v>
                </c:pt>
                <c:pt idx="108">
                  <c:v>-25.72782014501954</c:v>
                </c:pt>
                <c:pt idx="109">
                  <c:v>-25.79676392338149</c:v>
                </c:pt>
                <c:pt idx="110">
                  <c:v>-25.8643311727666</c:v>
                </c:pt>
                <c:pt idx="111">
                  <c:v>-25.93055438107249</c:v>
                </c:pt>
                <c:pt idx="112">
                  <c:v>-25.99546522721964</c:v>
                </c:pt>
                <c:pt idx="113">
                  <c:v>-26.05909460049791</c:v>
                </c:pt>
                <c:pt idx="114">
                  <c:v>-26.12147261952332</c:v>
                </c:pt>
                <c:pt idx="115">
                  <c:v>-26.18262865081486</c:v>
                </c:pt>
                <c:pt idx="116">
                  <c:v>-26.24259132699306</c:v>
                </c:pt>
                <c:pt idx="117">
                  <c:v>-26.30138856460196</c:v>
                </c:pt>
                <c:pt idx="118">
                  <c:v>-26.35904758156098</c:v>
                </c:pt>
                <c:pt idx="119">
                  <c:v>-26.41559491424889</c:v>
                </c:pt>
              </c:numCache>
            </c:numRef>
          </c:yVal>
          <c:smooth val="1"/>
          <c:extLst xmlns:c16r2="http://schemas.microsoft.com/office/drawing/2015/06/chart">
            <c:ext xmlns:c16="http://schemas.microsoft.com/office/drawing/2014/chart" uri="{C3380CC4-5D6E-409C-BE32-E72D297353CC}">
              <c16:uniqueId val="{00000002-980F-4ECB-9B00-DD9ECD0B53FC}"/>
            </c:ext>
          </c:extLst>
        </c:ser>
        <c:ser>
          <c:idx val="7"/>
          <c:order val="3"/>
          <c:tx>
            <c:strRef>
              <c:f>'SA-PersistingPain-G'!$F$123</c:f>
              <c:strCache>
                <c:ptCount val="1"/>
                <c:pt idx="0">
                  <c:v>SHUD Deaths for 1.5x parameter level</c:v>
                </c:pt>
              </c:strCache>
            </c:strRef>
          </c:tx>
          <c:spPr>
            <a:ln w="76200">
              <a:solidFill>
                <a:schemeClr val="accent2"/>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F$3:$F$122</c:f>
              <c:numCache>
                <c:formatCode>General</c:formatCode>
                <c:ptCount val="120"/>
                <c:pt idx="0">
                  <c:v>0.0</c:v>
                </c:pt>
                <c:pt idx="1">
                  <c:v>0.441167131539896</c:v>
                </c:pt>
                <c:pt idx="2">
                  <c:v>0.813060074716668</c:v>
                </c:pt>
                <c:pt idx="3">
                  <c:v>1.128923251070046</c:v>
                </c:pt>
                <c:pt idx="4">
                  <c:v>1.398714294047659</c:v>
                </c:pt>
                <c:pt idx="5">
                  <c:v>1.630110904550747</c:v>
                </c:pt>
                <c:pt idx="6">
                  <c:v>1.829038942711895</c:v>
                </c:pt>
                <c:pt idx="7">
                  <c:v>2.000078542011761</c:v>
                </c:pt>
                <c:pt idx="8">
                  <c:v>2.146777030361727</c:v>
                </c:pt>
                <c:pt idx="9">
                  <c:v>2.271889915975407</c:v>
                </c:pt>
                <c:pt idx="10">
                  <c:v>2.377566360438641</c:v>
                </c:pt>
                <c:pt idx="11">
                  <c:v>2.465491826525658</c:v>
                </c:pt>
                <c:pt idx="12">
                  <c:v>2.536997700794291</c:v>
                </c:pt>
                <c:pt idx="13">
                  <c:v>3.41629038096421</c:v>
                </c:pt>
                <c:pt idx="14">
                  <c:v>4.208436862978306</c:v>
                </c:pt>
                <c:pt idx="15">
                  <c:v>4.92924810204522</c:v>
                </c:pt>
                <c:pt idx="16">
                  <c:v>5.590531496445045</c:v>
                </c:pt>
                <c:pt idx="17">
                  <c:v>6.201438496782247</c:v>
                </c:pt>
                <c:pt idx="18">
                  <c:v>6.769073792095514</c:v>
                </c:pt>
                <c:pt idx="19">
                  <c:v>7.298964417994557</c:v>
                </c:pt>
                <c:pt idx="20">
                  <c:v>7.795422190303907</c:v>
                </c:pt>
                <c:pt idx="21">
                  <c:v>8.261823614407548</c:v>
                </c:pt>
                <c:pt idx="22">
                  <c:v>8.700825960968128</c:v>
                </c:pt>
                <c:pt idx="23">
                  <c:v>9.11453397672672</c:v>
                </c:pt>
                <c:pt idx="24">
                  <c:v>9.504628429295487</c:v>
                </c:pt>
                <c:pt idx="25">
                  <c:v>9.87246515264651</c:v>
                </c:pt>
                <c:pt idx="26">
                  <c:v>10.22055654650753</c:v>
                </c:pt>
                <c:pt idx="27">
                  <c:v>10.54965583862345</c:v>
                </c:pt>
                <c:pt idx="28">
                  <c:v>10.86039606904701</c:v>
                </c:pt>
                <c:pt idx="29">
                  <c:v>11.15332349702021</c:v>
                </c:pt>
                <c:pt idx="30">
                  <c:v>11.42891894510099</c:v>
                </c:pt>
                <c:pt idx="31">
                  <c:v>11.68761406018671</c:v>
                </c:pt>
                <c:pt idx="32">
                  <c:v>11.92980367295377</c:v>
                </c:pt>
                <c:pt idx="33">
                  <c:v>12.15585515770708</c:v>
                </c:pt>
                <c:pt idx="34">
                  <c:v>12.36611548883056</c:v>
                </c:pt>
                <c:pt idx="35">
                  <c:v>12.56091653096046</c:v>
                </c:pt>
                <c:pt idx="36">
                  <c:v>12.74057897705798</c:v>
                </c:pt>
                <c:pt idx="37">
                  <c:v>12.9054152535653</c:v>
                </c:pt>
                <c:pt idx="38">
                  <c:v>13.05573163845142</c:v>
                </c:pt>
                <c:pt idx="39">
                  <c:v>13.19183219878514</c:v>
                </c:pt>
                <c:pt idx="40">
                  <c:v>13.31401708956414</c:v>
                </c:pt>
                <c:pt idx="41">
                  <c:v>13.42258332344763</c:v>
                </c:pt>
                <c:pt idx="42">
                  <c:v>13.5178252929416</c:v>
                </c:pt>
                <c:pt idx="43">
                  <c:v>13.60003509252097</c:v>
                </c:pt>
                <c:pt idx="44">
                  <c:v>13.66950269306685</c:v>
                </c:pt>
                <c:pt idx="45">
                  <c:v>13.72651600868271</c:v>
                </c:pt>
                <c:pt idx="46">
                  <c:v>13.77136088636944</c:v>
                </c:pt>
                <c:pt idx="47">
                  <c:v>13.80432104168704</c:v>
                </c:pt>
                <c:pt idx="48">
                  <c:v>13.82567795788732</c:v>
                </c:pt>
                <c:pt idx="49">
                  <c:v>13.8357107616474</c:v>
                </c:pt>
                <c:pt idx="50">
                  <c:v>13.83469608522992</c:v>
                </c:pt>
                <c:pt idx="51">
                  <c:v>13.82290792233607</c:v>
                </c:pt>
                <c:pt idx="52">
                  <c:v>13.80061748717717</c:v>
                </c:pt>
                <c:pt idx="53">
                  <c:v>13.7680930715162</c:v>
                </c:pt>
                <c:pt idx="54">
                  <c:v>13.7255999074026</c:v>
                </c:pt>
                <c:pt idx="55">
                  <c:v>13.6734000375052</c:v>
                </c:pt>
                <c:pt idx="56">
                  <c:v>13.61175219426527</c:v>
                </c:pt>
                <c:pt idx="57">
                  <c:v>13.540911688599</c:v>
                </c:pt>
                <c:pt idx="58">
                  <c:v>13.46113030853517</c:v>
                </c:pt>
                <c:pt idx="59">
                  <c:v>13.37265622790801</c:v>
                </c:pt>
                <c:pt idx="60">
                  <c:v>13.27573392503605</c:v>
                </c:pt>
                <c:pt idx="61">
                  <c:v>13.17060411116722</c:v>
                </c:pt>
                <c:pt idx="62">
                  <c:v>13.05750366840152</c:v>
                </c:pt>
                <c:pt idx="63">
                  <c:v>12.93666559669787</c:v>
                </c:pt>
                <c:pt idx="64">
                  <c:v>12.8083189695737</c:v>
                </c:pt>
                <c:pt idx="65">
                  <c:v>12.67268889804682</c:v>
                </c:pt>
                <c:pt idx="66">
                  <c:v>12.52999650236366</c:v>
                </c:pt>
                <c:pt idx="67">
                  <c:v>12.38045889106502</c:v>
                </c:pt>
                <c:pt idx="68">
                  <c:v>12.2242891469331</c:v>
                </c:pt>
                <c:pt idx="69">
                  <c:v>12.06169631937728</c:v>
                </c:pt>
                <c:pt idx="70">
                  <c:v>11.89288542283584</c:v>
                </c:pt>
                <c:pt idx="71">
                  <c:v>11.7180574407696</c:v>
                </c:pt>
                <c:pt idx="72">
                  <c:v>11.53740933486652</c:v>
                </c:pt>
                <c:pt idx="73">
                  <c:v>11.35113405905736</c:v>
                </c:pt>
                <c:pt idx="74">
                  <c:v>11.15942057799234</c:v>
                </c:pt>
                <c:pt idx="75">
                  <c:v>10.96245388963393</c:v>
                </c:pt>
                <c:pt idx="76">
                  <c:v>10.76041505163153</c:v>
                </c:pt>
                <c:pt idx="77">
                  <c:v>10.5534812111776</c:v>
                </c:pt>
                <c:pt idx="78">
                  <c:v>10.34182563804675</c:v>
                </c:pt>
                <c:pt idx="79">
                  <c:v>10.1256177605404</c:v>
                </c:pt>
                <c:pt idx="80">
                  <c:v>9.90502320408159</c:v>
                </c:pt>
                <c:pt idx="81">
                  <c:v>9.680203832209054</c:v>
                </c:pt>
                <c:pt idx="82">
                  <c:v>9.451317789743768</c:v>
                </c:pt>
                <c:pt idx="83">
                  <c:v>9.218519547905861</c:v>
                </c:pt>
                <c:pt idx="84">
                  <c:v>8.981959951183306</c:v>
                </c:pt>
                <c:pt idx="85">
                  <c:v>8.74178626575399</c:v>
                </c:pt>
                <c:pt idx="86">
                  <c:v>8.49814222928599</c:v>
                </c:pt>
                <c:pt idx="87">
                  <c:v>8.251168101945797</c:v>
                </c:pt>
                <c:pt idx="88">
                  <c:v>8.001000718455817</c:v>
                </c:pt>
                <c:pt idx="89">
                  <c:v>7.747773541054494</c:v>
                </c:pt>
                <c:pt idx="90">
                  <c:v>7.491616713217855</c:v>
                </c:pt>
                <c:pt idx="91">
                  <c:v>7.23265711401814</c:v>
                </c:pt>
                <c:pt idx="92">
                  <c:v>6.97101841299641</c:v>
                </c:pt>
                <c:pt idx="93">
                  <c:v>6.70682112543032</c:v>
                </c:pt>
                <c:pt idx="94">
                  <c:v>6.440182667905074</c:v>
                </c:pt>
                <c:pt idx="95">
                  <c:v>6.17121741408182</c:v>
                </c:pt>
                <c:pt idx="96">
                  <c:v>5.900036750566779</c:v>
                </c:pt>
                <c:pt idx="97">
                  <c:v>5.62674913281794</c:v>
                </c:pt>
                <c:pt idx="98">
                  <c:v>5.351460140982771</c:v>
                </c:pt>
                <c:pt idx="99">
                  <c:v>5.07427253562037</c:v>
                </c:pt>
                <c:pt idx="100">
                  <c:v>4.795286313224868</c:v>
                </c:pt>
                <c:pt idx="101">
                  <c:v>4.514598761495336</c:v>
                </c:pt>
                <c:pt idx="102">
                  <c:v>4.232304514296674</c:v>
                </c:pt>
                <c:pt idx="103">
                  <c:v>3.948495606251072</c:v>
                </c:pt>
                <c:pt idx="104">
                  <c:v>3.663261526925362</c:v>
                </c:pt>
                <c:pt idx="105">
                  <c:v>3.376689274554383</c:v>
                </c:pt>
                <c:pt idx="106">
                  <c:v>3.088863409278793</c:v>
                </c:pt>
                <c:pt idx="107">
                  <c:v>2.799866105841147</c:v>
                </c:pt>
                <c:pt idx="108">
                  <c:v>2.509777205726823</c:v>
                </c:pt>
                <c:pt idx="109">
                  <c:v>2.218674268704217</c:v>
                </c:pt>
                <c:pt idx="110">
                  <c:v>1.926632623746173</c:v>
                </c:pt>
                <c:pt idx="111">
                  <c:v>1.633725419303164</c:v>
                </c:pt>
                <c:pt idx="112">
                  <c:v>1.340023672918778</c:v>
                </c:pt>
                <c:pt idx="113">
                  <c:v>1.045596320147843</c:v>
                </c:pt>
                <c:pt idx="114">
                  <c:v>0.750510262782291</c:v>
                </c:pt>
                <c:pt idx="115">
                  <c:v>0.454830416357572</c:v>
                </c:pt>
                <c:pt idx="116">
                  <c:v>0.158619756926737</c:v>
                </c:pt>
                <c:pt idx="117">
                  <c:v>-0.138060632896213</c:v>
                </c:pt>
                <c:pt idx="118">
                  <c:v>-0.435151518648263</c:v>
                </c:pt>
                <c:pt idx="119">
                  <c:v>-0.732595469481203</c:v>
                </c:pt>
              </c:numCache>
            </c:numRef>
          </c:yVal>
          <c:smooth val="1"/>
          <c:extLst xmlns:c16r2="http://schemas.microsoft.com/office/drawing/2015/06/chart">
            <c:ext xmlns:c16="http://schemas.microsoft.com/office/drawing/2014/chart" uri="{C3380CC4-5D6E-409C-BE32-E72D297353CC}">
              <c16:uniqueId val="{00000003-980F-4ECB-9B00-DD9ECD0B53FC}"/>
            </c:ext>
          </c:extLst>
        </c:ser>
        <c:ser>
          <c:idx val="4"/>
          <c:order val="4"/>
          <c:tx>
            <c:strRef>
              <c:f>'SA-PersistingPain-G'!$O$123</c:f>
              <c:strCache>
                <c:ptCount val="1"/>
                <c:pt idx="0">
                  <c:v>SHUD Deaths for 1x parameter level</c:v>
                </c:pt>
              </c:strCache>
            </c:strRef>
          </c:tx>
          <c:spPr>
            <a:ln w="38100">
              <a:solidFill>
                <a:schemeClr val="accent2"/>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O$3:$O$122</c:f>
              <c:numCache>
                <c:formatCode>General</c:formatCode>
                <c:ptCount val="120"/>
                <c:pt idx="0">
                  <c:v>0.0</c:v>
                </c:pt>
                <c:pt idx="1">
                  <c:v>0.441167131539987</c:v>
                </c:pt>
                <c:pt idx="2">
                  <c:v>0.832165640972198</c:v>
                </c:pt>
                <c:pt idx="3">
                  <c:v>1.181844120646474</c:v>
                </c:pt>
                <c:pt idx="4">
                  <c:v>1.496794572253339</c:v>
                </c:pt>
                <c:pt idx="5">
                  <c:v>1.782115957523365</c:v>
                </c:pt>
                <c:pt idx="6">
                  <c:v>2.041758353208934</c:v>
                </c:pt>
                <c:pt idx="7">
                  <c:v>2.278787827223368</c:v>
                </c:pt>
                <c:pt idx="8">
                  <c:v>2.495590962852248</c:v>
                </c:pt>
                <c:pt idx="9">
                  <c:v>2.694032705898962</c:v>
                </c:pt>
                <c:pt idx="10">
                  <c:v>2.875578115570796</c:v>
                </c:pt>
                <c:pt idx="11">
                  <c:v>3.041386208091354</c:v>
                </c:pt>
                <c:pt idx="12">
                  <c:v>3.192382230182466</c:v>
                </c:pt>
                <c:pt idx="13">
                  <c:v>4.152458187862931</c:v>
                </c:pt>
                <c:pt idx="14">
                  <c:v>5.026438386151222</c:v>
                </c:pt>
                <c:pt idx="15">
                  <c:v>5.829996298960935</c:v>
                </c:pt>
                <c:pt idx="16">
                  <c:v>6.574811221836716</c:v>
                </c:pt>
                <c:pt idx="17">
                  <c:v>7.269931184599181</c:v>
                </c:pt>
                <c:pt idx="18">
                  <c:v>7.922376312485767</c:v>
                </c:pt>
                <c:pt idx="19">
                  <c:v>8.537603455451918</c:v>
                </c:pt>
                <c:pt idx="20">
                  <c:v>9.119865233578185</c:v>
                </c:pt>
                <c:pt idx="21">
                  <c:v>9.67248738691578</c:v>
                </c:pt>
                <c:pt idx="22">
                  <c:v>10.19808292039911</c:v>
                </c:pt>
                <c:pt idx="23">
                  <c:v>10.69871736008918</c:v>
                </c:pt>
                <c:pt idx="24">
                  <c:v>11.176036203582</c:v>
                </c:pt>
                <c:pt idx="25">
                  <c:v>11.63136314303128</c:v>
                </c:pt>
                <c:pt idx="26">
                  <c:v>12.0671736868077</c:v>
                </c:pt>
                <c:pt idx="27">
                  <c:v>12.48419406814564</c:v>
                </c:pt>
                <c:pt idx="28">
                  <c:v>12.88303260426833</c:v>
                </c:pt>
                <c:pt idx="29">
                  <c:v>13.26421213258877</c:v>
                </c:pt>
                <c:pt idx="30">
                  <c:v>13.62819117783502</c:v>
                </c:pt>
                <c:pt idx="31">
                  <c:v>13.97538008233837</c:v>
                </c:pt>
                <c:pt idx="32">
                  <c:v>14.30615326683942</c:v>
                </c:pt>
                <c:pt idx="33">
                  <c:v>14.62085851522906</c:v>
                </c:pt>
                <c:pt idx="34">
                  <c:v>14.91982397305601</c:v>
                </c:pt>
                <c:pt idx="35">
                  <c:v>15.20336339221358</c:v>
                </c:pt>
                <c:pt idx="36">
                  <c:v>15.47178003251102</c:v>
                </c:pt>
                <c:pt idx="37">
                  <c:v>15.72536953677559</c:v>
                </c:pt>
                <c:pt idx="38">
                  <c:v>15.96442202343574</c:v>
                </c:pt>
                <c:pt idx="39">
                  <c:v>16.18922597568862</c:v>
                </c:pt>
                <c:pt idx="40">
                  <c:v>16.4000665494445</c:v>
                </c:pt>
                <c:pt idx="41">
                  <c:v>16.59722632670855</c:v>
                </c:pt>
                <c:pt idx="42">
                  <c:v>16.78098581995314</c:v>
                </c:pt>
                <c:pt idx="43">
                  <c:v>16.95162377734045</c:v>
                </c:pt>
                <c:pt idx="44">
                  <c:v>17.10941734095895</c:v>
                </c:pt>
                <c:pt idx="45">
                  <c:v>17.25464209797438</c:v>
                </c:pt>
                <c:pt idx="46">
                  <c:v>17.3875720550619</c:v>
                </c:pt>
                <c:pt idx="47">
                  <c:v>17.50847955919322</c:v>
                </c:pt>
                <c:pt idx="48">
                  <c:v>17.6176351822075</c:v>
                </c:pt>
                <c:pt idx="49">
                  <c:v>17.7153075822926</c:v>
                </c:pt>
                <c:pt idx="50">
                  <c:v>17.8017633521813</c:v>
                </c:pt>
                <c:pt idx="51">
                  <c:v>17.87726686133978</c:v>
                </c:pt>
                <c:pt idx="52">
                  <c:v>17.94208010159345</c:v>
                </c:pt>
                <c:pt idx="53">
                  <c:v>17.99646253110852</c:v>
                </c:pt>
                <c:pt idx="54">
                  <c:v>18.04067092437831</c:v>
                </c:pt>
                <c:pt idx="55">
                  <c:v>18.07495923011957</c:v>
                </c:pt>
                <c:pt idx="56">
                  <c:v>18.09957843830225</c:v>
                </c:pt>
                <c:pt idx="57">
                  <c:v>18.11477645704858</c:v>
                </c:pt>
                <c:pt idx="58">
                  <c:v>18.12079799978947</c:v>
                </c:pt>
                <c:pt idx="59">
                  <c:v>18.11788448279748</c:v>
                </c:pt>
                <c:pt idx="60">
                  <c:v>18.1062739330232</c:v>
                </c:pt>
                <c:pt idx="61">
                  <c:v>18.08620090602608</c:v>
                </c:pt>
                <c:pt idx="62">
                  <c:v>18.05789641368706</c:v>
                </c:pt>
                <c:pt idx="63">
                  <c:v>18.021587861329</c:v>
                </c:pt>
                <c:pt idx="64">
                  <c:v>17.97749899383115</c:v>
                </c:pt>
                <c:pt idx="65">
                  <c:v>17.92584985028428</c:v>
                </c:pt>
                <c:pt idx="66">
                  <c:v>17.86685672673984</c:v>
                </c:pt>
                <c:pt idx="67">
                  <c:v>17.80073214657558</c:v>
                </c:pt>
                <c:pt idx="68">
                  <c:v>17.72768483802506</c:v>
                </c:pt>
                <c:pt idx="69">
                  <c:v>17.6479197184321</c:v>
                </c:pt>
                <c:pt idx="70">
                  <c:v>17.56163788477608</c:v>
                </c:pt>
                <c:pt idx="71">
                  <c:v>17.46903661006218</c:v>
                </c:pt>
                <c:pt idx="72">
                  <c:v>17.37030934516508</c:v>
                </c:pt>
                <c:pt idx="73">
                  <c:v>17.26564572573966</c:v>
                </c:pt>
                <c:pt idx="74">
                  <c:v>17.15523158382653</c:v>
                </c:pt>
                <c:pt idx="75">
                  <c:v>17.03924896380472</c:v>
                </c:pt>
                <c:pt idx="76">
                  <c:v>16.91787614235563</c:v>
                </c:pt>
                <c:pt idx="77">
                  <c:v>16.79128765211994</c:v>
                </c:pt>
                <c:pt idx="78">
                  <c:v>16.65965430874999</c:v>
                </c:pt>
                <c:pt idx="79">
                  <c:v>16.52314324107342</c:v>
                </c:pt>
                <c:pt idx="80">
                  <c:v>16.38191792410153</c:v>
                </c:pt>
                <c:pt idx="81">
                  <c:v>16.23613821462845</c:v>
                </c:pt>
                <c:pt idx="82">
                  <c:v>16.08596038918649</c:v>
                </c:pt>
                <c:pt idx="83">
                  <c:v>15.93153718413137</c:v>
                </c:pt>
                <c:pt idx="84">
                  <c:v>15.77301783764701</c:v>
                </c:pt>
                <c:pt idx="85">
                  <c:v>15.6105481334757</c:v>
                </c:pt>
                <c:pt idx="86">
                  <c:v>15.44427044618478</c:v>
                </c:pt>
                <c:pt idx="87">
                  <c:v>15.27432378779622</c:v>
                </c:pt>
                <c:pt idx="88">
                  <c:v>15.1008438556135</c:v>
                </c:pt>
                <c:pt idx="89">
                  <c:v>14.92396308110028</c:v>
                </c:pt>
                <c:pt idx="90">
                  <c:v>14.7438106796596</c:v>
                </c:pt>
                <c:pt idx="91">
                  <c:v>14.56051270118146</c:v>
                </c:pt>
                <c:pt idx="92">
                  <c:v>14.3741920812378</c:v>
                </c:pt>
                <c:pt idx="93">
                  <c:v>14.18496869280066</c:v>
                </c:pt>
                <c:pt idx="94">
                  <c:v>13.99295939838303</c:v>
                </c:pt>
                <c:pt idx="95">
                  <c:v>13.79827810249103</c:v>
                </c:pt>
                <c:pt idx="96">
                  <c:v>13.60103580430327</c:v>
                </c:pt>
                <c:pt idx="97">
                  <c:v>13.40134065047678</c:v>
                </c:pt>
                <c:pt idx="98">
                  <c:v>13.19929798801363</c:v>
                </c:pt>
                <c:pt idx="99">
                  <c:v>12.99501041709395</c:v>
                </c:pt>
                <c:pt idx="100">
                  <c:v>12.78857784382226</c:v>
                </c:pt>
                <c:pt idx="101">
                  <c:v>12.58009753280935</c:v>
                </c:pt>
                <c:pt idx="102">
                  <c:v>12.36966415953952</c:v>
                </c:pt>
                <c:pt idx="103">
                  <c:v>12.15736986245738</c:v>
                </c:pt>
                <c:pt idx="104">
                  <c:v>11.94330429473462</c:v>
                </c:pt>
                <c:pt idx="105">
                  <c:v>11.72755467565998</c:v>
                </c:pt>
                <c:pt idx="106">
                  <c:v>11.51020584161697</c:v>
                </c:pt>
                <c:pt idx="107">
                  <c:v>11.29134029660863</c:v>
                </c:pt>
                <c:pt idx="108">
                  <c:v>11.0710382622864</c:v>
                </c:pt>
                <c:pt idx="109">
                  <c:v>10.84937772746512</c:v>
                </c:pt>
                <c:pt idx="110">
                  <c:v>10.62643449707998</c:v>
                </c:pt>
                <c:pt idx="111">
                  <c:v>10.40228224056823</c:v>
                </c:pt>
                <c:pt idx="112">
                  <c:v>10.17699253965207</c:v>
                </c:pt>
                <c:pt idx="113">
                  <c:v>9.95063493549442</c:v>
                </c:pt>
                <c:pt idx="114">
                  <c:v>9.723276975217913</c:v>
                </c:pt>
                <c:pt idx="115">
                  <c:v>9.49498425776196</c:v>
                </c:pt>
                <c:pt idx="116">
                  <c:v>9.265820479072227</c:v>
                </c:pt>
                <c:pt idx="117">
                  <c:v>9.03584747660425</c:v>
                </c:pt>
                <c:pt idx="118">
                  <c:v>8.80512527313095</c:v>
                </c:pt>
                <c:pt idx="119">
                  <c:v>8.573712119849506</c:v>
                </c:pt>
              </c:numCache>
            </c:numRef>
          </c:yVal>
          <c:smooth val="1"/>
          <c:extLst xmlns:c16r2="http://schemas.microsoft.com/office/drawing/2015/06/chart">
            <c:ext xmlns:c16="http://schemas.microsoft.com/office/drawing/2014/chart" uri="{C3380CC4-5D6E-409C-BE32-E72D297353CC}">
              <c16:uniqueId val="{00000004-980F-4ECB-9B00-DD9ECD0B53FC}"/>
            </c:ext>
          </c:extLst>
        </c:ser>
        <c:ser>
          <c:idx val="1"/>
          <c:order val="5"/>
          <c:tx>
            <c:strRef>
              <c:f>'SA-PersistingPain-G'!$X$123</c:f>
              <c:strCache>
                <c:ptCount val="1"/>
                <c:pt idx="0">
                  <c:v>SHUD Deaths for 0.5x parameter level</c:v>
                </c:pt>
              </c:strCache>
            </c:strRef>
          </c:tx>
          <c:spPr>
            <a:ln w="6350">
              <a:solidFill>
                <a:schemeClr val="accent2"/>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X$3:$X$122</c:f>
              <c:numCache>
                <c:formatCode>General</c:formatCode>
                <c:ptCount val="120"/>
                <c:pt idx="0">
                  <c:v>0.0</c:v>
                </c:pt>
                <c:pt idx="1">
                  <c:v>0.12912208728003</c:v>
                </c:pt>
                <c:pt idx="2">
                  <c:v>0.269515282343082</c:v>
                </c:pt>
                <c:pt idx="3">
                  <c:v>0.416402840259843</c:v>
                </c:pt>
                <c:pt idx="4">
                  <c:v>0.566267986967932</c:v>
                </c:pt>
                <c:pt idx="5">
                  <c:v>0.716572615740188</c:v>
                </c:pt>
                <c:pt idx="6">
                  <c:v>0.865495900414089</c:v>
                </c:pt>
                <c:pt idx="7">
                  <c:v>1.011741244983386</c:v>
                </c:pt>
                <c:pt idx="8">
                  <c:v>1.154394159902586</c:v>
                </c:pt>
                <c:pt idx="9">
                  <c:v>1.292817870774752</c:v>
                </c:pt>
                <c:pt idx="10">
                  <c:v>1.42657683302673</c:v>
                </c:pt>
                <c:pt idx="11">
                  <c:v>1.555380844953061</c:v>
                </c:pt>
                <c:pt idx="12">
                  <c:v>1.79143613594024</c:v>
                </c:pt>
                <c:pt idx="13">
                  <c:v>2.365890320101653</c:v>
                </c:pt>
                <c:pt idx="14">
                  <c:v>2.812823084773706</c:v>
                </c:pt>
                <c:pt idx="15">
                  <c:v>3.288772565109957</c:v>
                </c:pt>
                <c:pt idx="16">
                  <c:v>3.788257634367301</c:v>
                </c:pt>
                <c:pt idx="17">
                  <c:v>4.265179421849098</c:v>
                </c:pt>
                <c:pt idx="18">
                  <c:v>4.723207091483208</c:v>
                </c:pt>
                <c:pt idx="19">
                  <c:v>5.165156314276564</c:v>
                </c:pt>
                <c:pt idx="20">
                  <c:v>5.580517076842185</c:v>
                </c:pt>
                <c:pt idx="21">
                  <c:v>5.957518069329168</c:v>
                </c:pt>
                <c:pt idx="22">
                  <c:v>6.347993009910033</c:v>
                </c:pt>
                <c:pt idx="23">
                  <c:v>6.726028617494057</c:v>
                </c:pt>
                <c:pt idx="24">
                  <c:v>7.092441921261024</c:v>
                </c:pt>
                <c:pt idx="25">
                  <c:v>7.448054656882046</c:v>
                </c:pt>
                <c:pt idx="26">
                  <c:v>7.793901233988889</c:v>
                </c:pt>
                <c:pt idx="27">
                  <c:v>8.130125819003023</c:v>
                </c:pt>
                <c:pt idx="28">
                  <c:v>8.45706603856297</c:v>
                </c:pt>
                <c:pt idx="29">
                  <c:v>8.774987656581924</c:v>
                </c:pt>
                <c:pt idx="30">
                  <c:v>9.084029909118408</c:v>
                </c:pt>
                <c:pt idx="31">
                  <c:v>9.38430647910837</c:v>
                </c:pt>
                <c:pt idx="32">
                  <c:v>9.675913449257631</c:v>
                </c:pt>
                <c:pt idx="33">
                  <c:v>9.958913178632848</c:v>
                </c:pt>
                <c:pt idx="34">
                  <c:v>10.2333380109053</c:v>
                </c:pt>
                <c:pt idx="35">
                  <c:v>10.49930506561918</c:v>
                </c:pt>
                <c:pt idx="36">
                  <c:v>10.75688193650235</c:v>
                </c:pt>
                <c:pt idx="37">
                  <c:v>11.00613630843855</c:v>
                </c:pt>
                <c:pt idx="38">
                  <c:v>11.24713764629532</c:v>
                </c:pt>
                <c:pt idx="39">
                  <c:v>11.47995858918466</c:v>
                </c:pt>
                <c:pt idx="40">
                  <c:v>11.7046741730298</c:v>
                </c:pt>
                <c:pt idx="41">
                  <c:v>11.92136264667133</c:v>
                </c:pt>
                <c:pt idx="42">
                  <c:v>12.12558515851906</c:v>
                </c:pt>
                <c:pt idx="43">
                  <c:v>12.31251352973168</c:v>
                </c:pt>
                <c:pt idx="44">
                  <c:v>12.49007810714911</c:v>
                </c:pt>
                <c:pt idx="45">
                  <c:v>12.65845687506057</c:v>
                </c:pt>
                <c:pt idx="46">
                  <c:v>12.8178276078444</c:v>
                </c:pt>
                <c:pt idx="47">
                  <c:v>12.96836771161561</c:v>
                </c:pt>
                <c:pt idx="48">
                  <c:v>13.11025424571803</c:v>
                </c:pt>
                <c:pt idx="49">
                  <c:v>13.24366369356885</c:v>
                </c:pt>
                <c:pt idx="50">
                  <c:v>13.36877181448363</c:v>
                </c:pt>
                <c:pt idx="51">
                  <c:v>13.48575349658636</c:v>
                </c:pt>
                <c:pt idx="52">
                  <c:v>13.59478261356153</c:v>
                </c:pt>
                <c:pt idx="53">
                  <c:v>13.6960318841951</c:v>
                </c:pt>
                <c:pt idx="54">
                  <c:v>13.78967273927447</c:v>
                </c:pt>
                <c:pt idx="55">
                  <c:v>13.87586737158886</c:v>
                </c:pt>
                <c:pt idx="56">
                  <c:v>13.95476816847922</c:v>
                </c:pt>
                <c:pt idx="57">
                  <c:v>14.02653994324455</c:v>
                </c:pt>
                <c:pt idx="58">
                  <c:v>14.09134602185313</c:v>
                </c:pt>
                <c:pt idx="59">
                  <c:v>14.14934809939214</c:v>
                </c:pt>
                <c:pt idx="60">
                  <c:v>14.20070614367241</c:v>
                </c:pt>
                <c:pt idx="61">
                  <c:v>14.24557830770796</c:v>
                </c:pt>
                <c:pt idx="62">
                  <c:v>14.28412085020227</c:v>
                </c:pt>
                <c:pt idx="63">
                  <c:v>14.31648806386015</c:v>
                </c:pt>
                <c:pt idx="64">
                  <c:v>14.34283221117807</c:v>
                </c:pt>
                <c:pt idx="65">
                  <c:v>14.36330346734608</c:v>
                </c:pt>
                <c:pt idx="66">
                  <c:v>14.3780498698895</c:v>
                </c:pt>
                <c:pt idx="67">
                  <c:v>14.38721727467946</c:v>
                </c:pt>
                <c:pt idx="68">
                  <c:v>14.39094930441565</c:v>
                </c:pt>
                <c:pt idx="69">
                  <c:v>14.3893873023787</c:v>
                </c:pt>
                <c:pt idx="70">
                  <c:v>14.38267033058487</c:v>
                </c:pt>
                <c:pt idx="71">
                  <c:v>14.37093514831886</c:v>
                </c:pt>
                <c:pt idx="72">
                  <c:v>14.35431619515007</c:v>
                </c:pt>
                <c:pt idx="73">
                  <c:v>14.33294557826157</c:v>
                </c:pt>
                <c:pt idx="74">
                  <c:v>14.30695306380762</c:v>
                </c:pt>
                <c:pt idx="75">
                  <c:v>14.27646607201705</c:v>
                </c:pt>
                <c:pt idx="76">
                  <c:v>14.24160967578737</c:v>
                </c:pt>
                <c:pt idx="77">
                  <c:v>14.20250660251204</c:v>
                </c:pt>
                <c:pt idx="78">
                  <c:v>14.15927723891268</c:v>
                </c:pt>
                <c:pt idx="79">
                  <c:v>14.112039638646</c:v>
                </c:pt>
                <c:pt idx="80">
                  <c:v>14.06090953247767</c:v>
                </c:pt>
                <c:pt idx="81">
                  <c:v>14.00600034079889</c:v>
                </c:pt>
                <c:pt idx="82">
                  <c:v>13.94742318829494</c:v>
                </c:pt>
                <c:pt idx="83">
                  <c:v>13.8852869206588</c:v>
                </c:pt>
                <c:pt idx="84">
                  <c:v>13.81969812313591</c:v>
                </c:pt>
                <c:pt idx="85">
                  <c:v>13.75076114074222</c:v>
                </c:pt>
                <c:pt idx="86">
                  <c:v>13.67857810000655</c:v>
                </c:pt>
                <c:pt idx="87">
                  <c:v>13.60324893209372</c:v>
                </c:pt>
                <c:pt idx="88">
                  <c:v>13.52487139718442</c:v>
                </c:pt>
                <c:pt idx="89">
                  <c:v>13.44354110997456</c:v>
                </c:pt>
                <c:pt idx="90">
                  <c:v>13.35935156619034</c:v>
                </c:pt>
                <c:pt idx="91">
                  <c:v>13.27239417000655</c:v>
                </c:pt>
                <c:pt idx="92">
                  <c:v>13.18275826225354</c:v>
                </c:pt>
                <c:pt idx="93">
                  <c:v>13.09053114933613</c:v>
                </c:pt>
                <c:pt idx="94">
                  <c:v>12.99579813275955</c:v>
                </c:pt>
                <c:pt idx="95">
                  <c:v>12.89864253918322</c:v>
                </c:pt>
                <c:pt idx="96">
                  <c:v>12.79914575092166</c:v>
                </c:pt>
                <c:pt idx="97">
                  <c:v>12.69738723682358</c:v>
                </c:pt>
                <c:pt idx="98">
                  <c:v>12.59344458345122</c:v>
                </c:pt>
                <c:pt idx="99">
                  <c:v>12.48739352650437</c:v>
                </c:pt>
                <c:pt idx="100">
                  <c:v>12.3793079824276</c:v>
                </c:pt>
                <c:pt idx="101">
                  <c:v>12.26926008013729</c:v>
                </c:pt>
                <c:pt idx="102">
                  <c:v>12.15732019282741</c:v>
                </c:pt>
                <c:pt idx="103">
                  <c:v>12.04355696979983</c:v>
                </c:pt>
                <c:pt idx="104">
                  <c:v>11.92803736827182</c:v>
                </c:pt>
                <c:pt idx="105">
                  <c:v>11.81082668512963</c:v>
                </c:pt>
                <c:pt idx="106">
                  <c:v>11.69198858857649</c:v>
                </c:pt>
                <c:pt idx="107">
                  <c:v>11.57158514965154</c:v>
                </c:pt>
                <c:pt idx="108">
                  <c:v>11.44967687357994</c:v>
                </c:pt>
                <c:pt idx="109">
                  <c:v>11.32632273092631</c:v>
                </c:pt>
                <c:pt idx="110">
                  <c:v>11.20158018852394</c:v>
                </c:pt>
                <c:pt idx="111">
                  <c:v>11.07550524015637</c:v>
                </c:pt>
                <c:pt idx="112">
                  <c:v>10.94815243696312</c:v>
                </c:pt>
                <c:pt idx="113">
                  <c:v>10.81957491755793</c:v>
                </c:pt>
                <c:pt idx="114">
                  <c:v>10.68982443782752</c:v>
                </c:pt>
                <c:pt idx="115">
                  <c:v>10.5589514004077</c:v>
                </c:pt>
                <c:pt idx="116">
                  <c:v>10.42700488380924</c:v>
                </c:pt>
                <c:pt idx="117">
                  <c:v>10.29403267118951</c:v>
                </c:pt>
                <c:pt idx="118">
                  <c:v>10.16008127874857</c:v>
                </c:pt>
                <c:pt idx="119">
                  <c:v>10.02519598374633</c:v>
                </c:pt>
              </c:numCache>
            </c:numRef>
          </c:yVal>
          <c:smooth val="1"/>
          <c:extLst xmlns:c16r2="http://schemas.microsoft.com/office/drawing/2015/06/chart">
            <c:ext xmlns:c16="http://schemas.microsoft.com/office/drawing/2014/chart" uri="{C3380CC4-5D6E-409C-BE32-E72D297353CC}">
              <c16:uniqueId val="{00000005-980F-4ECB-9B00-DD9ECD0B53FC}"/>
            </c:ext>
          </c:extLst>
        </c:ser>
        <c:ser>
          <c:idx val="5"/>
          <c:order val="6"/>
          <c:tx>
            <c:strRef>
              <c:f>'SA-PersistingPain-G'!$G$123</c:f>
              <c:strCache>
                <c:ptCount val="1"/>
                <c:pt idx="0">
                  <c:v>Total Deaths for 1.5x parameter level</c:v>
                </c:pt>
              </c:strCache>
            </c:strRef>
          </c:tx>
          <c:spPr>
            <a:ln w="76200">
              <a:solidFill>
                <a:schemeClr val="tx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G$3:$G$122</c:f>
              <c:numCache>
                <c:formatCode>General</c:formatCode>
                <c:ptCount val="120"/>
                <c:pt idx="0">
                  <c:v>0.0</c:v>
                </c:pt>
                <c:pt idx="1">
                  <c:v>0.182674790996498</c:v>
                </c:pt>
                <c:pt idx="2">
                  <c:v>0.245004769462776</c:v>
                </c:pt>
                <c:pt idx="3">
                  <c:v>0.214522113935436</c:v>
                </c:pt>
                <c:pt idx="4">
                  <c:v>0.112292382029091</c:v>
                </c:pt>
                <c:pt idx="5">
                  <c:v>-0.0454547734846983</c:v>
                </c:pt>
                <c:pt idx="6">
                  <c:v>-0.24622403137364</c:v>
                </c:pt>
                <c:pt idx="7">
                  <c:v>-0.480402947742323</c:v>
                </c:pt>
                <c:pt idx="8">
                  <c:v>-0.740603479113815</c:v>
                </c:pt>
                <c:pt idx="9">
                  <c:v>-1.021152868455693</c:v>
                </c:pt>
                <c:pt idx="10">
                  <c:v>-1.317700123514623</c:v>
                </c:pt>
                <c:pt idx="11">
                  <c:v>-1.626911939025877</c:v>
                </c:pt>
                <c:pt idx="12">
                  <c:v>-1.94623781808582</c:v>
                </c:pt>
                <c:pt idx="13">
                  <c:v>-1.933234937424185</c:v>
                </c:pt>
                <c:pt idx="14">
                  <c:v>-1.960627567163283</c:v>
                </c:pt>
                <c:pt idx="15">
                  <c:v>-2.019508287961253</c:v>
                </c:pt>
                <c:pt idx="16">
                  <c:v>-2.103257056749135</c:v>
                </c:pt>
                <c:pt idx="17">
                  <c:v>-2.206829378966131</c:v>
                </c:pt>
                <c:pt idx="18">
                  <c:v>-2.326389031650115</c:v>
                </c:pt>
                <c:pt idx="19">
                  <c:v>-2.459025644732764</c:v>
                </c:pt>
                <c:pt idx="20">
                  <c:v>-2.602537110858338</c:v>
                </c:pt>
                <c:pt idx="21">
                  <c:v>-2.755262055220555</c:v>
                </c:pt>
                <c:pt idx="22">
                  <c:v>-2.91595095028674</c:v>
                </c:pt>
                <c:pt idx="23">
                  <c:v>-3.083667051985594</c:v>
                </c:pt>
                <c:pt idx="24">
                  <c:v>-3.257710338789456</c:v>
                </c:pt>
                <c:pt idx="25">
                  <c:v>-3.437559185831196</c:v>
                </c:pt>
                <c:pt idx="26">
                  <c:v>-3.622244749789661</c:v>
                </c:pt>
                <c:pt idx="27">
                  <c:v>-3.811552682082538</c:v>
                </c:pt>
                <c:pt idx="28">
                  <c:v>-4.00532919311663</c:v>
                </c:pt>
                <c:pt idx="29">
                  <c:v>-4.203462468630823</c:v>
                </c:pt>
                <c:pt idx="30">
                  <c:v>-4.405870361544884</c:v>
                </c:pt>
                <c:pt idx="31">
                  <c:v>-4.61249113229155</c:v>
                </c:pt>
                <c:pt idx="32">
                  <c:v>-4.823276519133651</c:v>
                </c:pt>
                <c:pt idx="33">
                  <c:v>-5.038186589707696</c:v>
                </c:pt>
                <c:pt idx="34">
                  <c:v>-5.257185951664129</c:v>
                </c:pt>
                <c:pt idx="35">
                  <c:v>-5.48024099790364</c:v>
                </c:pt>
                <c:pt idx="36">
                  <c:v>-5.707317937184142</c:v>
                </c:pt>
                <c:pt idx="37">
                  <c:v>-5.93838141886213</c:v>
                </c:pt>
                <c:pt idx="38">
                  <c:v>-6.173393605199498</c:v>
                </c:pt>
                <c:pt idx="39">
                  <c:v>-6.412312580040907</c:v>
                </c:pt>
                <c:pt idx="40">
                  <c:v>-6.655093160765435</c:v>
                </c:pt>
                <c:pt idx="41">
                  <c:v>-6.901686716997482</c:v>
                </c:pt>
                <c:pt idx="42">
                  <c:v>-7.152041121922138</c:v>
                </c:pt>
                <c:pt idx="43">
                  <c:v>-7.406100805626874</c:v>
                </c:pt>
                <c:pt idx="44">
                  <c:v>-7.663806880639425</c:v>
                </c:pt>
                <c:pt idx="45">
                  <c:v>-7.925097317070277</c:v>
                </c:pt>
                <c:pt idx="46">
                  <c:v>-8.189907150417365</c:v>
                </c:pt>
                <c:pt idx="47">
                  <c:v>-8.458168709347955</c:v>
                </c:pt>
                <c:pt idx="48">
                  <c:v>-8.729811854060244</c:v>
                </c:pt>
                <c:pt idx="49">
                  <c:v>-9.00476421830531</c:v>
                </c:pt>
                <c:pt idx="50">
                  <c:v>-9.28295145004322</c:v>
                </c:pt>
                <c:pt idx="51">
                  <c:v>-9.564297447159287</c:v>
                </c:pt>
                <c:pt idx="52">
                  <c:v>-9.848724583974098</c:v>
                </c:pt>
                <c:pt idx="53">
                  <c:v>-10.13615393065857</c:v>
                </c:pt>
                <c:pt idx="54">
                  <c:v>-10.4265054623591</c:v>
                </c:pt>
                <c:pt idx="55">
                  <c:v>-10.71969825740307</c:v>
                </c:pt>
                <c:pt idx="56">
                  <c:v>-11.01565068429527</c:v>
                </c:pt>
                <c:pt idx="57">
                  <c:v>-11.3142805774547</c:v>
                </c:pt>
                <c:pt idx="58">
                  <c:v>-11.61550540183725</c:v>
                </c:pt>
                <c:pt idx="59">
                  <c:v>-11.91924240668368</c:v>
                </c:pt>
                <c:pt idx="60">
                  <c:v>-12.22540876873691</c:v>
                </c:pt>
                <c:pt idx="61">
                  <c:v>-12.53392172533213</c:v>
                </c:pt>
                <c:pt idx="62">
                  <c:v>-12.84469869777231</c:v>
                </c:pt>
                <c:pt idx="63">
                  <c:v>-13.1576574054583</c:v>
                </c:pt>
                <c:pt idx="64">
                  <c:v>-13.4727159712099</c:v>
                </c:pt>
                <c:pt idx="65">
                  <c:v>-13.78979301824784</c:v>
                </c:pt>
                <c:pt idx="66">
                  <c:v>-14.10880775927735</c:v>
                </c:pt>
                <c:pt idx="67">
                  <c:v>-14.42968007811996</c:v>
                </c:pt>
                <c:pt idx="68">
                  <c:v>-14.7523306043031</c:v>
                </c:pt>
                <c:pt idx="69">
                  <c:v>-15.07668078103352</c:v>
                </c:pt>
                <c:pt idx="70">
                  <c:v>-15.40265292692538</c:v>
                </c:pt>
                <c:pt idx="71">
                  <c:v>-15.73017029188095</c:v>
                </c:pt>
                <c:pt idx="72">
                  <c:v>-16.05915710744766</c:v>
                </c:pt>
                <c:pt idx="73">
                  <c:v>-16.3895386320225</c:v>
                </c:pt>
                <c:pt idx="74">
                  <c:v>-16.72124119120335</c:v>
                </c:pt>
                <c:pt idx="75">
                  <c:v>-17.05419221360162</c:v>
                </c:pt>
                <c:pt idx="76">
                  <c:v>-17.38832026240298</c:v>
                </c:pt>
                <c:pt idx="77">
                  <c:v>-17.72355506294571</c:v>
                </c:pt>
                <c:pt idx="78">
                  <c:v>-18.0598275265832</c:v>
                </c:pt>
                <c:pt idx="79">
                  <c:v>-18.39706977107071</c:v>
                </c:pt>
                <c:pt idx="80">
                  <c:v>-18.73521513770511</c:v>
                </c:pt>
                <c:pt idx="81">
                  <c:v>-19.07419820543891</c:v>
                </c:pt>
                <c:pt idx="82">
                  <c:v>-19.41395480218025</c:v>
                </c:pt>
                <c:pt idx="83">
                  <c:v>-19.75442201345913</c:v>
                </c:pt>
                <c:pt idx="84">
                  <c:v>-20.09553818865907</c:v>
                </c:pt>
                <c:pt idx="85">
                  <c:v>-20.43724294497758</c:v>
                </c:pt>
                <c:pt idx="86">
                  <c:v>-20.77947716928529</c:v>
                </c:pt>
                <c:pt idx="87">
                  <c:v>-21.12218301803077</c:v>
                </c:pt>
                <c:pt idx="88">
                  <c:v>-21.46530391534498</c:v>
                </c:pt>
                <c:pt idx="89">
                  <c:v>-21.80878454947588</c:v>
                </c:pt>
                <c:pt idx="90">
                  <c:v>-22.15257086768406</c:v>
                </c:pt>
                <c:pt idx="91">
                  <c:v>-22.49661006972156</c:v>
                </c:pt>
                <c:pt idx="92">
                  <c:v>-22.84085060000744</c:v>
                </c:pt>
                <c:pt idx="93">
                  <c:v>-23.18524213861274</c:v>
                </c:pt>
                <c:pt idx="94">
                  <c:v>-23.52973559114598</c:v>
                </c:pt>
                <c:pt idx="95">
                  <c:v>-23.87428307763839</c:v>
                </c:pt>
                <c:pt idx="96">
                  <c:v>-24.21883792053595</c:v>
                </c:pt>
                <c:pt idx="97">
                  <c:v>-24.56335463184214</c:v>
                </c:pt>
                <c:pt idx="98">
                  <c:v>-24.90778889953762</c:v>
                </c:pt>
                <c:pt idx="99">
                  <c:v>-25.25209757331528</c:v>
                </c:pt>
                <c:pt idx="100">
                  <c:v>-25.59623864971973</c:v>
                </c:pt>
                <c:pt idx="101">
                  <c:v>-25.94017125674691</c:v>
                </c:pt>
                <c:pt idx="102">
                  <c:v>-26.2838556379681</c:v>
                </c:pt>
                <c:pt idx="103">
                  <c:v>-26.62725313624032</c:v>
                </c:pt>
                <c:pt idx="104">
                  <c:v>-26.97032617704435</c:v>
                </c:pt>
                <c:pt idx="105">
                  <c:v>-27.31303825151936</c:v>
                </c:pt>
                <c:pt idx="106">
                  <c:v>-27.6553538992167</c:v>
                </c:pt>
                <c:pt idx="107">
                  <c:v>-27.99723869064237</c:v>
                </c:pt>
                <c:pt idx="108">
                  <c:v>-28.33865920960707</c:v>
                </c:pt>
                <c:pt idx="109">
                  <c:v>-28.67958303543601</c:v>
                </c:pt>
                <c:pt idx="110">
                  <c:v>-29.01997872506781</c:v>
                </c:pt>
                <c:pt idx="111">
                  <c:v>-29.3598157950807</c:v>
                </c:pt>
                <c:pt idx="112">
                  <c:v>-29.69906470365995</c:v>
                </c:pt>
                <c:pt idx="113">
                  <c:v>-30.03769683256692</c:v>
                </c:pt>
                <c:pt idx="114">
                  <c:v>-30.37568446909918</c:v>
                </c:pt>
                <c:pt idx="115">
                  <c:v>-30.71300078809345</c:v>
                </c:pt>
                <c:pt idx="116">
                  <c:v>-31.04961983398122</c:v>
                </c:pt>
                <c:pt idx="117">
                  <c:v>-31.38551650292199</c:v>
                </c:pt>
                <c:pt idx="118">
                  <c:v>-31.72066652502788</c:v>
                </c:pt>
                <c:pt idx="119">
                  <c:v>-32.05504644670609</c:v>
                </c:pt>
              </c:numCache>
            </c:numRef>
          </c:yVal>
          <c:smooth val="1"/>
          <c:extLst xmlns:c16r2="http://schemas.microsoft.com/office/drawing/2015/06/chart">
            <c:ext xmlns:c16="http://schemas.microsoft.com/office/drawing/2014/chart" uri="{C3380CC4-5D6E-409C-BE32-E72D297353CC}">
              <c16:uniqueId val="{00000006-980F-4ECB-9B00-DD9ECD0B53FC}"/>
            </c:ext>
          </c:extLst>
        </c:ser>
        <c:ser>
          <c:idx val="2"/>
          <c:order val="7"/>
          <c:tx>
            <c:strRef>
              <c:f>'SA-PersistingPain-G'!$P$123</c:f>
              <c:strCache>
                <c:ptCount val="1"/>
                <c:pt idx="0">
                  <c:v>Total Deaths for 1x parameter level</c:v>
                </c:pt>
              </c:strCache>
            </c:strRef>
          </c:tx>
          <c:spPr>
            <a:ln w="28575">
              <a:solidFill>
                <a:schemeClr val="tx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P$3:$P$122</c:f>
              <c:numCache>
                <c:formatCode>General</c:formatCode>
                <c:ptCount val="120"/>
                <c:pt idx="0">
                  <c:v>0.0</c:v>
                </c:pt>
                <c:pt idx="1">
                  <c:v>0.182674790996907</c:v>
                </c:pt>
                <c:pt idx="2">
                  <c:v>0.266510669794479</c:v>
                </c:pt>
                <c:pt idx="3">
                  <c:v>0.274003445982225</c:v>
                </c:pt>
                <c:pt idx="4">
                  <c:v>0.222364782788691</c:v>
                </c:pt>
                <c:pt idx="5">
                  <c:v>0.124870673272335</c:v>
                </c:pt>
                <c:pt idx="6">
                  <c:v>-0.00824653461131675</c:v>
                </c:pt>
                <c:pt idx="7">
                  <c:v>-0.169107759084045</c:v>
                </c:pt>
                <c:pt idx="8">
                  <c:v>-0.351652482722557</c:v>
                </c:pt>
                <c:pt idx="9">
                  <c:v>-0.551224697926864</c:v>
                </c:pt>
                <c:pt idx="10">
                  <c:v>-0.76425234713156</c:v>
                </c:pt>
                <c:pt idx="11">
                  <c:v>-0.98799920995225</c:v>
                </c:pt>
                <c:pt idx="12">
                  <c:v>-1.22037292228938</c:v>
                </c:pt>
                <c:pt idx="13">
                  <c:v>-1.119282698727921</c:v>
                </c:pt>
                <c:pt idx="14">
                  <c:v>-1.057724171292239</c:v>
                </c:pt>
                <c:pt idx="15">
                  <c:v>-1.02695310226477</c:v>
                </c:pt>
                <c:pt idx="16">
                  <c:v>-1.02048497803362</c:v>
                </c:pt>
                <c:pt idx="17">
                  <c:v>-1.033382525713614</c:v>
                </c:pt>
                <c:pt idx="18">
                  <c:v>-1.06189517350058</c:v>
                </c:pt>
                <c:pt idx="19">
                  <c:v>-1.10318177927793</c:v>
                </c:pt>
                <c:pt idx="20">
                  <c:v>-1.155096946952926</c:v>
                </c:pt>
                <c:pt idx="21">
                  <c:v>-1.216026457144699</c:v>
                </c:pt>
                <c:pt idx="22">
                  <c:v>-1.284760622954582</c:v>
                </c:pt>
                <c:pt idx="23">
                  <c:v>-1.360396920000494</c:v>
                </c:pt>
                <c:pt idx="24">
                  <c:v>-1.44226520397533</c:v>
                </c:pt>
                <c:pt idx="25">
                  <c:v>-1.529870348386248</c:v>
                </c:pt>
                <c:pt idx="26">
                  <c:v>-1.622270359109143</c:v>
                </c:pt>
                <c:pt idx="27">
                  <c:v>-1.71927234339646</c:v>
                </c:pt>
                <c:pt idx="28">
                  <c:v>-1.820742004527392</c:v>
                </c:pt>
                <c:pt idx="29">
                  <c:v>-1.926585671440443</c:v>
                </c:pt>
                <c:pt idx="30">
                  <c:v>-2.036738219080098</c:v>
                </c:pt>
                <c:pt idx="31">
                  <c:v>-2.151153979260878</c:v>
                </c:pt>
                <c:pt idx="32">
                  <c:v>-2.269799939150516</c:v>
                </c:pt>
                <c:pt idx="33">
                  <c:v>-2.392650689508624</c:v>
                </c:pt>
                <c:pt idx="34">
                  <c:v>-2.519684708727754</c:v>
                </c:pt>
                <c:pt idx="35">
                  <c:v>-2.650881664297276</c:v>
                </c:pt>
                <c:pt idx="36">
                  <c:v>-2.786220487019181</c:v>
                </c:pt>
                <c:pt idx="37">
                  <c:v>-2.925678030137941</c:v>
                </c:pt>
                <c:pt idx="38">
                  <c:v>-3.069228169327016</c:v>
                </c:pt>
                <c:pt idx="39">
                  <c:v>-3.216840245011235</c:v>
                </c:pt>
                <c:pt idx="40">
                  <c:v>-3.368479881491567</c:v>
                </c:pt>
                <c:pt idx="41">
                  <c:v>-3.52410882162444</c:v>
                </c:pt>
                <c:pt idx="42">
                  <c:v>-3.683684893386135</c:v>
                </c:pt>
                <c:pt idx="43">
                  <c:v>-3.847162077144912</c:v>
                </c:pt>
                <c:pt idx="44">
                  <c:v>-4.014490644141461</c:v>
                </c:pt>
                <c:pt idx="45">
                  <c:v>-4.185617343861987</c:v>
                </c:pt>
                <c:pt idx="46">
                  <c:v>-4.360485623542686</c:v>
                </c:pt>
                <c:pt idx="47">
                  <c:v>-4.539035867234861</c:v>
                </c:pt>
                <c:pt idx="48">
                  <c:v>-4.721205645123338</c:v>
                </c:pt>
                <c:pt idx="49">
                  <c:v>-4.906929966223243</c:v>
                </c:pt>
                <c:pt idx="50">
                  <c:v>-5.096141529470833</c:v>
                </c:pt>
                <c:pt idx="51">
                  <c:v>-5.288770969633924</c:v>
                </c:pt>
                <c:pt idx="52">
                  <c:v>-5.484747093842497</c:v>
                </c:pt>
                <c:pt idx="53">
                  <c:v>-5.683997110758717</c:v>
                </c:pt>
                <c:pt idx="54">
                  <c:v>-5.886446849249276</c:v>
                </c:pt>
                <c:pt idx="55">
                  <c:v>-6.092020965916245</c:v>
                </c:pt>
                <c:pt idx="56">
                  <c:v>-6.300643141197633</c:v>
                </c:pt>
                <c:pt idx="57">
                  <c:v>-6.512236263991736</c:v>
                </c:pt>
                <c:pt idx="58">
                  <c:v>-6.726722604931592</c:v>
                </c:pt>
                <c:pt idx="59">
                  <c:v>-6.944023978566338</c:v>
                </c:pt>
                <c:pt idx="60">
                  <c:v>-7.164061894782117</c:v>
                </c:pt>
                <c:pt idx="61">
                  <c:v>-7.386757699859026</c:v>
                </c:pt>
                <c:pt idx="62">
                  <c:v>-7.612032707601656</c:v>
                </c:pt>
                <c:pt idx="63">
                  <c:v>-7.839808320981228</c:v>
                </c:pt>
                <c:pt idx="64">
                  <c:v>-8.070006144755503</c:v>
                </c:pt>
                <c:pt idx="65">
                  <c:v>-8.30254808952973</c:v>
                </c:pt>
                <c:pt idx="66">
                  <c:v>-8.537356467691444</c:v>
                </c:pt>
                <c:pt idx="67">
                  <c:v>-8.774354081689214</c:v>
                </c:pt>
                <c:pt idx="68">
                  <c:v>-9.013464305056686</c:v>
                </c:pt>
                <c:pt idx="69">
                  <c:v>-9.254611156610281</c:v>
                </c:pt>
                <c:pt idx="70">
                  <c:v>-9.49771936821521</c:v>
                </c:pt>
                <c:pt idx="71">
                  <c:v>-9.742714446485518</c:v>
                </c:pt>
                <c:pt idx="72">
                  <c:v>-9.989522728795282</c:v>
                </c:pt>
                <c:pt idx="73">
                  <c:v>-10.23807143393169</c:v>
                </c:pt>
                <c:pt idx="74">
                  <c:v>-10.48828870772554</c:v>
                </c:pt>
                <c:pt idx="75">
                  <c:v>-10.74010366396456</c:v>
                </c:pt>
                <c:pt idx="76">
                  <c:v>-10.99344642088022</c:v>
                </c:pt>
                <c:pt idx="77">
                  <c:v>-11.24824813349896</c:v>
                </c:pt>
                <c:pt idx="78">
                  <c:v>-11.50444102210313</c:v>
                </c:pt>
                <c:pt idx="79">
                  <c:v>-11.76195839706961</c:v>
                </c:pt>
                <c:pt idx="80">
                  <c:v>-12.02073468030881</c:v>
                </c:pt>
                <c:pt idx="81">
                  <c:v>-12.28070542353353</c:v>
                </c:pt>
                <c:pt idx="82">
                  <c:v>-12.54180732356735</c:v>
                </c:pt>
                <c:pt idx="83">
                  <c:v>-12.80397823489066</c:v>
                </c:pt>
                <c:pt idx="84">
                  <c:v>-13.06715717961661</c:v>
                </c:pt>
                <c:pt idx="85">
                  <c:v>-13.33128435506442</c:v>
                </c:pt>
                <c:pt idx="86">
                  <c:v>-13.59630113911303</c:v>
                </c:pt>
                <c:pt idx="87">
                  <c:v>-13.86215009347775</c:v>
                </c:pt>
                <c:pt idx="88">
                  <c:v>-14.1287749650749</c:v>
                </c:pt>
                <c:pt idx="89">
                  <c:v>-14.39612068559782</c:v>
                </c:pt>
                <c:pt idx="90">
                  <c:v>-14.66413336945334</c:v>
                </c:pt>
                <c:pt idx="91">
                  <c:v>-14.9327603101729</c:v>
                </c:pt>
                <c:pt idx="92">
                  <c:v>-15.20194997542226</c:v>
                </c:pt>
                <c:pt idx="93">
                  <c:v>-15.4716520007176</c:v>
                </c:pt>
                <c:pt idx="94">
                  <c:v>-15.74181718195423</c:v>
                </c:pt>
                <c:pt idx="95">
                  <c:v>-16.0123974668465</c:v>
                </c:pt>
                <c:pt idx="96">
                  <c:v>-16.28334594536748</c:v>
                </c:pt>
                <c:pt idx="97">
                  <c:v>-16.55461683928688</c:v>
                </c:pt>
                <c:pt idx="98">
                  <c:v>-16.82616549087161</c:v>
                </c:pt>
                <c:pt idx="99">
                  <c:v>-17.09794835084303</c:v>
                </c:pt>
                <c:pt idx="100">
                  <c:v>-17.36992296565295</c:v>
                </c:pt>
                <c:pt idx="101">
                  <c:v>-17.64204796414765</c:v>
                </c:pt>
                <c:pt idx="102">
                  <c:v>-17.91428304368965</c:v>
                </c:pt>
                <c:pt idx="103">
                  <c:v>-18.18658895578619</c:v>
                </c:pt>
                <c:pt idx="104">
                  <c:v>-18.45892749129052</c:v>
                </c:pt>
                <c:pt idx="105">
                  <c:v>-18.73126146522628</c:v>
                </c:pt>
                <c:pt idx="106">
                  <c:v>-19.00355470127506</c:v>
                </c:pt>
                <c:pt idx="107">
                  <c:v>-19.27577201598651</c:v>
                </c:pt>
                <c:pt idx="108">
                  <c:v>-19.54787920274503</c:v>
                </c:pt>
                <c:pt idx="109">
                  <c:v>-19.81984301553375</c:v>
                </c:pt>
                <c:pt idx="110">
                  <c:v>-20.09163115253778</c:v>
                </c:pt>
                <c:pt idx="111">
                  <c:v>-20.36321223961831</c:v>
                </c:pt>
                <c:pt idx="112">
                  <c:v>-20.6345558136848</c:v>
                </c:pt>
                <c:pt idx="113">
                  <c:v>-20.90563230600856</c:v>
                </c:pt>
                <c:pt idx="114">
                  <c:v>-21.17641302549173</c:v>
                </c:pt>
                <c:pt idx="115">
                  <c:v>-21.44687014192631</c:v>
                </c:pt>
                <c:pt idx="116">
                  <c:v>-21.7169766692672</c:v>
                </c:pt>
                <c:pt idx="117">
                  <c:v>-21.98670644893078</c:v>
                </c:pt>
                <c:pt idx="118">
                  <c:v>-22.25603413315866</c:v>
                </c:pt>
                <c:pt idx="119">
                  <c:v>-22.52493516844534</c:v>
                </c:pt>
              </c:numCache>
            </c:numRef>
          </c:yVal>
          <c:smooth val="1"/>
          <c:extLst xmlns:c16r2="http://schemas.microsoft.com/office/drawing/2015/06/chart">
            <c:ext xmlns:c16="http://schemas.microsoft.com/office/drawing/2014/chart" uri="{C3380CC4-5D6E-409C-BE32-E72D297353CC}">
              <c16:uniqueId val="{00000007-980F-4ECB-9B00-DD9ECD0B53FC}"/>
            </c:ext>
          </c:extLst>
        </c:ser>
        <c:ser>
          <c:idx val="9"/>
          <c:order val="8"/>
          <c:tx>
            <c:strRef>
              <c:f>'SA-PersistingPain-G'!$Y$123</c:f>
              <c:strCache>
                <c:ptCount val="1"/>
                <c:pt idx="0">
                  <c:v>Total Deaths for 0.5x parameter level</c:v>
                </c:pt>
              </c:strCache>
            </c:strRef>
          </c:tx>
          <c:spPr>
            <a:ln w="6350">
              <a:solidFill>
                <a:schemeClr val="tx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Y$3:$Y$122</c:f>
              <c:numCache>
                <c:formatCode>General</c:formatCode>
                <c:ptCount val="120"/>
                <c:pt idx="0">
                  <c:v>0.0</c:v>
                </c:pt>
                <c:pt idx="1">
                  <c:v>0.0545358956664131</c:v>
                </c:pt>
                <c:pt idx="2">
                  <c:v>0.0508835384584472</c:v>
                </c:pt>
                <c:pt idx="3">
                  <c:v>0.00193903433296327</c:v>
                </c:pt>
                <c:pt idx="4">
                  <c:v>-0.0822541061512766</c:v>
                </c:pt>
                <c:pt idx="5">
                  <c:v>-0.193830335073562</c:v>
                </c:pt>
                <c:pt idx="6">
                  <c:v>-0.326637003291171</c:v>
                </c:pt>
                <c:pt idx="7">
                  <c:v>-0.47586796425021</c:v>
                </c:pt>
                <c:pt idx="8">
                  <c:v>-0.637774826921895</c:v>
                </c:pt>
                <c:pt idx="9">
                  <c:v>-0.809439499938844</c:v>
                </c:pt>
                <c:pt idx="10">
                  <c:v>-0.988595096191238</c:v>
                </c:pt>
                <c:pt idx="11">
                  <c:v>-1.173484980167586</c:v>
                </c:pt>
                <c:pt idx="12">
                  <c:v>-1.315282180611712</c:v>
                </c:pt>
                <c:pt idx="13">
                  <c:v>-1.315749087046879</c:v>
                </c:pt>
                <c:pt idx="14">
                  <c:v>-1.371430206666446</c:v>
                </c:pt>
                <c:pt idx="15">
                  <c:v>-1.414595709045216</c:v>
                </c:pt>
                <c:pt idx="16">
                  <c:v>-1.447106850945511</c:v>
                </c:pt>
                <c:pt idx="17">
                  <c:v>-1.488053841492683</c:v>
                </c:pt>
                <c:pt idx="18">
                  <c:v>-1.535353144684404</c:v>
                </c:pt>
                <c:pt idx="19">
                  <c:v>-1.587441050348161</c:v>
                </c:pt>
                <c:pt idx="20">
                  <c:v>-1.648502787472535</c:v>
                </c:pt>
                <c:pt idx="21">
                  <c:v>-1.72222508981522</c:v>
                </c:pt>
                <c:pt idx="22">
                  <c:v>-1.784592412152051</c:v>
                </c:pt>
                <c:pt idx="23">
                  <c:v>-1.84940566009359</c:v>
                </c:pt>
                <c:pt idx="24">
                  <c:v>-1.916338425414142</c:v>
                </c:pt>
                <c:pt idx="25">
                  <c:v>-1.985090243419518</c:v>
                </c:pt>
                <c:pt idx="26">
                  <c:v>-2.055291216409068</c:v>
                </c:pt>
                <c:pt idx="27">
                  <c:v>-2.126961500784364</c:v>
                </c:pt>
                <c:pt idx="28">
                  <c:v>-2.200046300631038</c:v>
                </c:pt>
                <c:pt idx="29">
                  <c:v>-2.274526117951336</c:v>
                </c:pt>
                <c:pt idx="30">
                  <c:v>-2.35043708783037</c:v>
                </c:pt>
                <c:pt idx="31">
                  <c:v>-2.427825935456847</c:v>
                </c:pt>
                <c:pt idx="32">
                  <c:v>-2.506745352988081</c:v>
                </c:pt>
                <c:pt idx="33">
                  <c:v>-2.587259913532898</c:v>
                </c:pt>
                <c:pt idx="34">
                  <c:v>-2.669441941959394</c:v>
                </c:pt>
                <c:pt idx="35">
                  <c:v>-2.753321109706894</c:v>
                </c:pt>
                <c:pt idx="36">
                  <c:v>-2.838949554796045</c:v>
                </c:pt>
                <c:pt idx="37">
                  <c:v>-2.926375668490073</c:v>
                </c:pt>
                <c:pt idx="38">
                  <c:v>-3.015643320016256</c:v>
                </c:pt>
                <c:pt idx="39">
                  <c:v>-3.106791284977544</c:v>
                </c:pt>
                <c:pt idx="40">
                  <c:v>-3.199853635979616</c:v>
                </c:pt>
                <c:pt idx="41">
                  <c:v>-3.294859488078373</c:v>
                </c:pt>
                <c:pt idx="42">
                  <c:v>-3.394203110263652</c:v>
                </c:pt>
                <c:pt idx="43">
                  <c:v>-3.500462601667414</c:v>
                </c:pt>
                <c:pt idx="44">
                  <c:v>-3.609508372359414</c:v>
                </c:pt>
                <c:pt idx="45">
                  <c:v>-3.721308708615743</c:v>
                </c:pt>
                <c:pt idx="46">
                  <c:v>-3.835829215679314</c:v>
                </c:pt>
                <c:pt idx="47">
                  <c:v>-3.953033028705295</c:v>
                </c:pt>
                <c:pt idx="48">
                  <c:v>-4.072880938830846</c:v>
                </c:pt>
                <c:pt idx="49">
                  <c:v>-4.195331636052646</c:v>
                </c:pt>
                <c:pt idx="50">
                  <c:v>-4.320341903890449</c:v>
                </c:pt>
                <c:pt idx="51">
                  <c:v>-4.44786680824368</c:v>
                </c:pt>
                <c:pt idx="52">
                  <c:v>-4.577859879102061</c:v>
                </c:pt>
                <c:pt idx="53">
                  <c:v>-4.71027328545497</c:v>
                </c:pt>
                <c:pt idx="54">
                  <c:v>-4.845058001492361</c:v>
                </c:pt>
                <c:pt idx="55">
                  <c:v>-4.982168066401391</c:v>
                </c:pt>
                <c:pt idx="56">
                  <c:v>-5.121560939045894</c:v>
                </c:pt>
                <c:pt idx="57">
                  <c:v>-5.263185898780685</c:v>
                </c:pt>
                <c:pt idx="58">
                  <c:v>-5.406991482869988</c:v>
                </c:pt>
                <c:pt idx="59">
                  <c:v>-5.552925635960579</c:v>
                </c:pt>
                <c:pt idx="60">
                  <c:v>-5.700935830906178</c:v>
                </c:pt>
                <c:pt idx="61">
                  <c:v>-5.850969181408847</c:v>
                </c:pt>
                <c:pt idx="62">
                  <c:v>-6.002972547097376</c:v>
                </c:pt>
                <c:pt idx="63">
                  <c:v>-6.156892631313211</c:v>
                </c:pt>
                <c:pt idx="64">
                  <c:v>-6.312676071945134</c:v>
                </c:pt>
                <c:pt idx="65">
                  <c:v>-6.47026952566353</c:v>
                </c:pt>
                <c:pt idx="66">
                  <c:v>-6.629619745905665</c:v>
                </c:pt>
                <c:pt idx="67">
                  <c:v>-6.790673654938338</c:v>
                </c:pt>
                <c:pt idx="68">
                  <c:v>-6.953378417418799</c:v>
                </c:pt>
                <c:pt idx="69">
                  <c:v>-7.117681508830035</c:v>
                </c:pt>
                <c:pt idx="70">
                  <c:v>-7.283530758387178</c:v>
                </c:pt>
                <c:pt idx="71">
                  <c:v>-7.450874400264911</c:v>
                </c:pt>
                <c:pt idx="72">
                  <c:v>-7.61966112049113</c:v>
                </c:pt>
                <c:pt idx="73">
                  <c:v>-7.789840099709817</c:v>
                </c:pt>
                <c:pt idx="74">
                  <c:v>-7.961361052040277</c:v>
                </c:pt>
                <c:pt idx="75">
                  <c:v>-8.134174260290733</c:v>
                </c:pt>
                <c:pt idx="76">
                  <c:v>-8.308230607732365</c:v>
                </c:pt>
                <c:pt idx="77">
                  <c:v>-8.48348160665874</c:v>
                </c:pt>
                <c:pt idx="78">
                  <c:v>-8.659879423920797</c:v>
                </c:pt>
                <c:pt idx="79">
                  <c:v>-8.837376903637498</c:v>
                </c:pt>
                <c:pt idx="80">
                  <c:v>-9.015927587254191</c:v>
                </c:pt>
                <c:pt idx="81">
                  <c:v>-9.19548573113766</c:v>
                </c:pt>
                <c:pt idx="82">
                  <c:v>-9.376006321862586</c:v>
                </c:pt>
                <c:pt idx="83">
                  <c:v>-9.55744508931293</c:v>
                </c:pt>
                <c:pt idx="84">
                  <c:v>-9.739758517756353</c:v>
                </c:pt>
                <c:pt idx="85">
                  <c:v>-9.922903855040022</c:v>
                </c:pt>
                <c:pt idx="86">
                  <c:v>-10.10683912001746</c:v>
                </c:pt>
                <c:pt idx="87">
                  <c:v>-10.29152310835257</c:v>
                </c:pt>
                <c:pt idx="88">
                  <c:v>-10.47691539678885</c:v>
                </c:pt>
                <c:pt idx="89">
                  <c:v>-10.66297634601433</c:v>
                </c:pt>
                <c:pt idx="90">
                  <c:v>-10.84966710220765</c:v>
                </c:pt>
                <c:pt idx="91">
                  <c:v>-11.03694959736713</c:v>
                </c:pt>
                <c:pt idx="92">
                  <c:v>-11.22478654851948</c:v>
                </c:pt>
                <c:pt idx="93">
                  <c:v>-11.41314145588322</c:v>
                </c:pt>
                <c:pt idx="94">
                  <c:v>-11.60197860006897</c:v>
                </c:pt>
                <c:pt idx="95">
                  <c:v>-11.79126303839898</c:v>
                </c:pt>
                <c:pt idx="96">
                  <c:v>-11.98096060041294</c:v>
                </c:pt>
                <c:pt idx="97">
                  <c:v>-12.1710378826214</c:v>
                </c:pt>
                <c:pt idx="98">
                  <c:v>-12.36146224258032</c:v>
                </c:pt>
                <c:pt idx="99">
                  <c:v>-12.55220179234125</c:v>
                </c:pt>
                <c:pt idx="100">
                  <c:v>-12.74322539132408</c:v>
                </c:pt>
                <c:pt idx="101">
                  <c:v>-12.93450263868322</c:v>
                </c:pt>
                <c:pt idx="102">
                  <c:v>-13.12600386519907</c:v>
                </c:pt>
                <c:pt idx="103">
                  <c:v>-13.31770012475104</c:v>
                </c:pt>
                <c:pt idx="104">
                  <c:v>-13.50956318541103</c:v>
                </c:pt>
                <c:pt idx="105">
                  <c:v>-13.70156552019735</c:v>
                </c:pt>
                <c:pt idx="106">
                  <c:v>-13.8936802975301</c:v>
                </c:pt>
                <c:pt idx="107">
                  <c:v>-14.08588137142306</c:v>
                </c:pt>
                <c:pt idx="108">
                  <c:v>-14.2781432714396</c:v>
                </c:pt>
                <c:pt idx="109">
                  <c:v>-14.4704411924552</c:v>
                </c:pt>
                <c:pt idx="110">
                  <c:v>-14.66275098424294</c:v>
                </c:pt>
                <c:pt idx="111">
                  <c:v>-14.85504914091625</c:v>
                </c:pt>
                <c:pt idx="112">
                  <c:v>-15.0473127902565</c:v>
                </c:pt>
                <c:pt idx="113">
                  <c:v>-15.23951968294023</c:v>
                </c:pt>
                <c:pt idx="114">
                  <c:v>-15.43164818169585</c:v>
                </c:pt>
                <c:pt idx="115">
                  <c:v>-15.62367725040726</c:v>
                </c:pt>
                <c:pt idx="116">
                  <c:v>-15.81558644318384</c:v>
                </c:pt>
                <c:pt idx="117">
                  <c:v>-16.0073558934124</c:v>
                </c:pt>
                <c:pt idx="118">
                  <c:v>-16.1989663028125</c:v>
                </c:pt>
                <c:pt idx="119">
                  <c:v>-16.39039893050267</c:v>
                </c:pt>
              </c:numCache>
            </c:numRef>
          </c:yVal>
          <c:smooth val="1"/>
          <c:extLst xmlns:c16r2="http://schemas.microsoft.com/office/drawing/2015/06/chart">
            <c:ext xmlns:c16="http://schemas.microsoft.com/office/drawing/2014/chart" uri="{C3380CC4-5D6E-409C-BE32-E72D297353CC}">
              <c16:uniqueId val="{00000008-980F-4ECB-9B00-DD9ECD0B53FC}"/>
            </c:ext>
          </c:extLst>
        </c:ser>
        <c:dLbls>
          <c:showLegendKey val="0"/>
          <c:showVal val="0"/>
          <c:showCatName val="0"/>
          <c:showSerName val="0"/>
          <c:showPercent val="0"/>
          <c:showBubbleSize val="0"/>
        </c:dLbls>
        <c:axId val="-1289028640"/>
        <c:axId val="-1098417056"/>
      </c:scatterChart>
      <c:valAx>
        <c:axId val="-128902864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8417056"/>
        <c:crosses val="autoZero"/>
        <c:crossBetween val="midCat"/>
      </c:valAx>
      <c:valAx>
        <c:axId val="-1098417056"/>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289028640"/>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8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2537037037037"/>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ChronicPain-G'!$E$123</c:f>
              <c:strCache>
                <c:ptCount val="1"/>
                <c:pt idx="0">
                  <c:v>SOUD Deaths for 1.5x parameter level</c:v>
                </c:pt>
              </c:strCache>
            </c:strRef>
          </c:tx>
          <c:spPr>
            <a:ln w="76200">
              <a:solidFill>
                <a:schemeClr val="accent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E$3:$E$122</c:f>
              <c:numCache>
                <c:formatCode>General</c:formatCode>
                <c:ptCount val="120"/>
                <c:pt idx="0">
                  <c:v>0.0</c:v>
                </c:pt>
                <c:pt idx="1">
                  <c:v>-5.081350909426578</c:v>
                </c:pt>
                <c:pt idx="2">
                  <c:v>-10.28523970102012</c:v>
                </c:pt>
                <c:pt idx="3">
                  <c:v>-15.55832595058805</c:v>
                </c:pt>
                <c:pt idx="4">
                  <c:v>-20.85767108538771</c:v>
                </c:pt>
                <c:pt idx="5">
                  <c:v>-26.14886217417595</c:v>
                </c:pt>
                <c:pt idx="6">
                  <c:v>-31.4044546640397</c:v>
                </c:pt>
                <c:pt idx="7">
                  <c:v>-36.60269473696201</c:v>
                </c:pt>
                <c:pt idx="8">
                  <c:v>-41.7264718787325</c:v>
                </c:pt>
                <c:pt idx="9">
                  <c:v>-46.7624607446554</c:v>
                </c:pt>
                <c:pt idx="10">
                  <c:v>-51.7004185387193</c:v>
                </c:pt>
                <c:pt idx="11">
                  <c:v>-56.53261004658043</c:v>
                </c:pt>
                <c:pt idx="12">
                  <c:v>-61.2533373739411</c:v>
                </c:pt>
                <c:pt idx="13">
                  <c:v>-68.10325510815368</c:v>
                </c:pt>
                <c:pt idx="14">
                  <c:v>-74.6900759556798</c:v>
                </c:pt>
                <c:pt idx="15">
                  <c:v>-81.0373959866973</c:v>
                </c:pt>
                <c:pt idx="16">
                  <c:v>-87.16469065461566</c:v>
                </c:pt>
                <c:pt idx="17">
                  <c:v>-93.08834811729828</c:v>
                </c:pt>
                <c:pt idx="18">
                  <c:v>-98.82222748200431</c:v>
                </c:pt>
                <c:pt idx="19">
                  <c:v>-104.3781158247578</c:v>
                </c:pt>
                <c:pt idx="20">
                  <c:v>-109.7661028747452</c:v>
                </c:pt>
                <c:pt idx="21">
                  <c:v>-114.9948878809207</c:v>
                </c:pt>
                <c:pt idx="22">
                  <c:v>-120.072030683791</c:v>
                </c:pt>
                <c:pt idx="23">
                  <c:v>-125.0041569374246</c:v>
                </c:pt>
                <c:pt idx="24">
                  <c:v>-129.7971256958527</c:v>
                </c:pt>
                <c:pt idx="25">
                  <c:v>-134.4561661391603</c:v>
                </c:pt>
                <c:pt idx="26">
                  <c:v>-138.9889832918202</c:v>
                </c:pt>
                <c:pt idx="27">
                  <c:v>-143.39965528397</c:v>
                </c:pt>
                <c:pt idx="28">
                  <c:v>-147.691918570971</c:v>
                </c:pt>
                <c:pt idx="29">
                  <c:v>-151.8692439343895</c:v>
                </c:pt>
                <c:pt idx="30">
                  <c:v>-155.934880118034</c:v>
                </c:pt>
                <c:pt idx="31">
                  <c:v>-159.891889144027</c:v>
                </c:pt>
                <c:pt idx="32">
                  <c:v>-163.7431749303746</c:v>
                </c:pt>
                <c:pt idx="33">
                  <c:v>-167.4915064653563</c:v>
                </c:pt>
                <c:pt idx="34">
                  <c:v>-171.13953656297</c:v>
                </c:pt>
                <c:pt idx="35">
                  <c:v>-174.6898170346852</c:v>
                </c:pt>
                <c:pt idx="36">
                  <c:v>-178.14481095813</c:v>
                </c:pt>
                <c:pt idx="37">
                  <c:v>-181.5069025968986</c:v>
                </c:pt>
                <c:pt idx="38">
                  <c:v>-184.7784054223767</c:v>
                </c:pt>
                <c:pt idx="39">
                  <c:v>-187.9615726786773</c:v>
                </c:pt>
                <c:pt idx="40">
                  <c:v>-191.0585982890227</c:v>
                </c:pt>
                <c:pt idx="41">
                  <c:v>-194.0716211011678</c:v>
                </c:pt>
                <c:pt idx="42">
                  <c:v>-197.0027283918271</c:v>
                </c:pt>
                <c:pt idx="43">
                  <c:v>-199.8539587272294</c:v>
                </c:pt>
                <c:pt idx="44">
                  <c:v>-202.6273043088863</c:v>
                </c:pt>
                <c:pt idx="45">
                  <c:v>-205.3247129092414</c:v>
                </c:pt>
                <c:pt idx="46">
                  <c:v>-207.9480894816612</c:v>
                </c:pt>
                <c:pt idx="47">
                  <c:v>-210.499297512802</c:v>
                </c:pt>
                <c:pt idx="48">
                  <c:v>-212.9801601720715</c:v>
                </c:pt>
                <c:pt idx="49">
                  <c:v>-215.3924613020875</c:v>
                </c:pt>
                <c:pt idx="50">
                  <c:v>-217.7379462852695</c:v>
                </c:pt>
                <c:pt idx="51">
                  <c:v>-220.0183228146308</c:v>
                </c:pt>
                <c:pt idx="52">
                  <c:v>-222.2352615967346</c:v>
                </c:pt>
                <c:pt idx="53">
                  <c:v>-224.3903969928448</c:v>
                </c:pt>
                <c:pt idx="54">
                  <c:v>-226.4853276181415</c:v>
                </c:pt>
                <c:pt idx="55">
                  <c:v>-228.5216169100756</c:v>
                </c:pt>
                <c:pt idx="56">
                  <c:v>-230.5007936743833</c:v>
                </c:pt>
                <c:pt idx="57">
                  <c:v>-232.4243526153396</c:v>
                </c:pt>
                <c:pt idx="58">
                  <c:v>-234.2937548552822</c:v>
                </c:pt>
                <c:pt idx="59">
                  <c:v>-236.1104284471934</c:v>
                </c:pt>
                <c:pt idx="60">
                  <c:v>-237.875768883147</c:v>
                </c:pt>
                <c:pt idx="61">
                  <c:v>-239.5911396006414</c:v>
                </c:pt>
                <c:pt idx="62">
                  <c:v>-241.2578724882324</c:v>
                </c:pt>
                <c:pt idx="63">
                  <c:v>-242.8772683913837</c:v>
                </c:pt>
                <c:pt idx="64">
                  <c:v>-244.4505976190912</c:v>
                </c:pt>
                <c:pt idx="65">
                  <c:v>-245.9791004515476</c:v>
                </c:pt>
                <c:pt idx="66">
                  <c:v>-247.4639876488669</c:v>
                </c:pt>
                <c:pt idx="67">
                  <c:v>-248.9064409607597</c:v>
                </c:pt>
                <c:pt idx="68">
                  <c:v>-250.307613636884</c:v>
                </c:pt>
                <c:pt idx="69">
                  <c:v>-251.6686309375505</c:v>
                </c:pt>
                <c:pt idx="70">
                  <c:v>-252.9905906443737</c:v>
                </c:pt>
                <c:pt idx="71">
                  <c:v>-254.2745635704301</c:v>
                </c:pt>
                <c:pt idx="72">
                  <c:v>-255.5215940694669</c:v>
                </c:pt>
                <c:pt idx="73">
                  <c:v>-256.7327005436869</c:v>
                </c:pt>
                <c:pt idx="74">
                  <c:v>-257.9088759496439</c:v>
                </c:pt>
                <c:pt idx="75">
                  <c:v>-259.051088301784</c:v>
                </c:pt>
                <c:pt idx="76">
                  <c:v>-260.1602811731983</c:v>
                </c:pt>
                <c:pt idx="77">
                  <c:v>-261.2373741931452</c:v>
                </c:pt>
                <c:pt idx="78">
                  <c:v>-262.2832635409528</c:v>
                </c:pt>
                <c:pt idx="79">
                  <c:v>-263.2988224359065</c:v>
                </c:pt>
                <c:pt idx="80">
                  <c:v>-264.2849016227735</c:v>
                </c:pt>
                <c:pt idx="81">
                  <c:v>-265.2423298526318</c:v>
                </c:pt>
                <c:pt idx="82">
                  <c:v>-266.1719143586877</c:v>
                </c:pt>
                <c:pt idx="83">
                  <c:v>-267.074441326841</c:v>
                </c:pt>
                <c:pt idx="84">
                  <c:v>-267.9506763606346</c:v>
                </c:pt>
                <c:pt idx="85">
                  <c:v>-268.8013649405322</c:v>
                </c:pt>
                <c:pt idx="86">
                  <c:v>-269.6272328771376</c:v>
                </c:pt>
                <c:pt idx="87">
                  <c:v>-270.4289867582717</c:v>
                </c:pt>
                <c:pt idx="88">
                  <c:v>-271.2073143897522</c:v>
                </c:pt>
                <c:pt idx="89">
                  <c:v>-271.9628852295855</c:v>
                </c:pt>
                <c:pt idx="90">
                  <c:v>-272.6963508157014</c:v>
                </c:pt>
                <c:pt idx="91">
                  <c:v>-273.4083451868638</c:v>
                </c:pt>
                <c:pt idx="92">
                  <c:v>-274.099485296824</c:v>
                </c:pt>
                <c:pt idx="93">
                  <c:v>-274.7703714215816</c:v>
                </c:pt>
                <c:pt idx="94">
                  <c:v>-275.4215875597337</c:v>
                </c:pt>
                <c:pt idx="95">
                  <c:v>-276.0537018257793</c:v>
                </c:pt>
                <c:pt idx="96">
                  <c:v>-276.6672668364905</c:v>
                </c:pt>
                <c:pt idx="97">
                  <c:v>-277.2628200901814</c:v>
                </c:pt>
                <c:pt idx="98">
                  <c:v>-277.840884338964</c:v>
                </c:pt>
                <c:pt idx="99">
                  <c:v>-278.4019679539459</c:v>
                </c:pt>
                <c:pt idx="100">
                  <c:v>-278.9465652834125</c:v>
                </c:pt>
                <c:pt idx="101">
                  <c:v>-279.4751570039782</c:v>
                </c:pt>
                <c:pt idx="102">
                  <c:v>-279.9882104647712</c:v>
                </c:pt>
                <c:pt idx="103">
                  <c:v>-280.4861800246655</c:v>
                </c:pt>
                <c:pt idx="104">
                  <c:v>-280.9695073826105</c:v>
                </c:pt>
                <c:pt idx="105">
                  <c:v>-281.4386219011132</c:v>
                </c:pt>
                <c:pt idx="106">
                  <c:v>-281.8939409229268</c:v>
                </c:pt>
                <c:pt idx="107">
                  <c:v>-282.3358700809902</c:v>
                </c:pt>
                <c:pt idx="108">
                  <c:v>-282.7648036017237</c:v>
                </c:pt>
                <c:pt idx="109">
                  <c:v>-283.1811246017107</c:v>
                </c:pt>
                <c:pt idx="110">
                  <c:v>-283.5852053778655</c:v>
                </c:pt>
                <c:pt idx="111">
                  <c:v>-283.9774076911564</c:v>
                </c:pt>
                <c:pt idx="112">
                  <c:v>-284.3580830439682</c:v>
                </c:pt>
                <c:pt idx="113">
                  <c:v>-284.7275729511844</c:v>
                </c:pt>
                <c:pt idx="114">
                  <c:v>-285.0862092051111</c:v>
                </c:pt>
                <c:pt idx="115">
                  <c:v>-285.4343141342206</c:v>
                </c:pt>
                <c:pt idx="116">
                  <c:v>-285.7722008559968</c:v>
                </c:pt>
                <c:pt idx="117">
                  <c:v>-286.1001735237808</c:v>
                </c:pt>
                <c:pt idx="118">
                  <c:v>-286.4185275678319</c:v>
                </c:pt>
                <c:pt idx="119">
                  <c:v>-286.7275499306559</c:v>
                </c:pt>
              </c:numCache>
            </c:numRef>
          </c:yVal>
          <c:smooth val="1"/>
          <c:extLst xmlns:c16r2="http://schemas.microsoft.com/office/drawing/2015/06/chart">
            <c:ext xmlns:c16="http://schemas.microsoft.com/office/drawing/2014/chart" uri="{C3380CC4-5D6E-409C-BE32-E72D297353CC}">
              <c16:uniqueId val="{00000000-ADA3-495A-B5F1-9F7778BE588C}"/>
            </c:ext>
          </c:extLst>
        </c:ser>
        <c:ser>
          <c:idx val="3"/>
          <c:order val="1"/>
          <c:tx>
            <c:strRef>
              <c:f>'SA-ChronicPain-G'!$N$123</c:f>
              <c:strCache>
                <c:ptCount val="1"/>
                <c:pt idx="0">
                  <c:v>SOUD Deaths for 1x parameter level</c:v>
                </c:pt>
              </c:strCache>
            </c:strRef>
          </c:tx>
          <c:spPr>
            <a:ln w="28575">
              <a:solidFill>
                <a:schemeClr val="accent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N$3:$N$122</c:f>
              <c:numCache>
                <c:formatCode>General</c:formatCode>
                <c:ptCount val="120"/>
                <c:pt idx="0">
                  <c:v>0.0</c:v>
                </c:pt>
                <c:pt idx="1">
                  <c:v>-5.081350909426828</c:v>
                </c:pt>
                <c:pt idx="2">
                  <c:v>-10.27407395081673</c:v>
                </c:pt>
                <c:pt idx="3">
                  <c:v>-15.527295431164</c:v>
                </c:pt>
                <c:pt idx="4">
                  <c:v>-20.80007673252828</c:v>
                </c:pt>
                <c:pt idx="5">
                  <c:v>-26.05962318398749</c:v>
                </c:pt>
                <c:pt idx="6">
                  <c:v>-31.27979693072468</c:v>
                </c:pt>
                <c:pt idx="7">
                  <c:v>-36.43989675148821</c:v>
                </c:pt>
                <c:pt idx="8">
                  <c:v>-41.52365766970684</c:v>
                </c:pt>
                <c:pt idx="9">
                  <c:v>-46.51843130379086</c:v>
                </c:pt>
                <c:pt idx="10">
                  <c:v>-51.4145147080054</c:v>
                </c:pt>
                <c:pt idx="11">
                  <c:v>-56.20460110844029</c:v>
                </c:pt>
                <c:pt idx="12">
                  <c:v>-60.88333062588087</c:v>
                </c:pt>
                <c:pt idx="13">
                  <c:v>-67.69162255853207</c:v>
                </c:pt>
                <c:pt idx="14">
                  <c:v>-74.2374036112793</c:v>
                </c:pt>
                <c:pt idx="15">
                  <c:v>-80.54443827266024</c:v>
                </c:pt>
                <c:pt idx="16">
                  <c:v>-86.63231744838825</c:v>
                </c:pt>
                <c:pt idx="17">
                  <c:v>-92.5175155763712</c:v>
                </c:pt>
                <c:pt idx="18">
                  <c:v>-98.213954548476</c:v>
                </c:pt>
                <c:pt idx="19">
                  <c:v>-103.7334652984021</c:v>
                </c:pt>
                <c:pt idx="20">
                  <c:v>-109.0861662039785</c:v>
                </c:pt>
                <c:pt idx="21">
                  <c:v>-114.2807729778995</c:v>
                </c:pt>
                <c:pt idx="22">
                  <c:v>-119.3248521977788</c:v>
                </c:pt>
                <c:pt idx="23">
                  <c:v>-124.2250285251019</c:v>
                </c:pt>
                <c:pt idx="24">
                  <c:v>-128.9871539126445</c:v>
                </c:pt>
                <c:pt idx="25">
                  <c:v>-133.6164456453306</c:v>
                </c:pt>
                <c:pt idx="26">
                  <c:v>-138.12057836789</c:v>
                </c:pt>
                <c:pt idx="27">
                  <c:v>-142.5036120990249</c:v>
                </c:pt>
                <c:pt idx="28">
                  <c:v>-146.7692644354542</c:v>
                </c:pt>
                <c:pt idx="29">
                  <c:v>-150.9209854772384</c:v>
                </c:pt>
                <c:pt idx="30">
                  <c:v>-154.9620019470675</c:v>
                </c:pt>
                <c:pt idx="31">
                  <c:v>-158.8953529013376</c:v>
                </c:pt>
                <c:pt idx="32">
                  <c:v>-162.7239186654994</c:v>
                </c:pt>
                <c:pt idx="33">
                  <c:v>-166.4504442634077</c:v>
                </c:pt>
                <c:pt idx="34">
                  <c:v>-170.0775583766598</c:v>
                </c:pt>
                <c:pt idx="35">
                  <c:v>-173.6077886787457</c:v>
                </c:pt>
                <c:pt idx="36">
                  <c:v>-177.0435742324341</c:v>
                </c:pt>
                <c:pt idx="37">
                  <c:v>-180.3872755109325</c:v>
                </c:pt>
                <c:pt idx="38">
                  <c:v>-183.6411824988834</c:v>
                </c:pt>
                <c:pt idx="39">
                  <c:v>-186.8075252761717</c:v>
                </c:pt>
                <c:pt idx="40">
                  <c:v>-189.8884750142556</c:v>
                </c:pt>
                <c:pt idx="41">
                  <c:v>-192.8861482608275</c:v>
                </c:pt>
                <c:pt idx="42">
                  <c:v>-195.802610469083</c:v>
                </c:pt>
                <c:pt idx="43">
                  <c:v>-198.6398788754946</c:v>
                </c:pt>
                <c:pt idx="44">
                  <c:v>-201.3999248567187</c:v>
                </c:pt>
                <c:pt idx="45">
                  <c:v>-204.0846758714982</c:v>
                </c:pt>
                <c:pt idx="46">
                  <c:v>-206.6960170730104</c:v>
                </c:pt>
                <c:pt idx="47">
                  <c:v>-209.2357926604851</c:v>
                </c:pt>
                <c:pt idx="48">
                  <c:v>-211.705807025458</c:v>
                </c:pt>
                <c:pt idx="49">
                  <c:v>-214.1078257370807</c:v>
                </c:pt>
                <c:pt idx="50">
                  <c:v>-216.4435764020623</c:v>
                </c:pt>
                <c:pt idx="51">
                  <c:v>-218.7147494276343</c:v>
                </c:pt>
                <c:pt idx="52">
                  <c:v>-220.922998715707</c:v>
                </c:pt>
                <c:pt idx="53">
                  <c:v>-223.0699422946466</c:v>
                </c:pt>
                <c:pt idx="54">
                  <c:v>-225.1571629086488</c:v>
                </c:pt>
                <c:pt idx="55">
                  <c:v>-227.1862085759181</c:v>
                </c:pt>
                <c:pt idx="56">
                  <c:v>-229.1585931242885</c:v>
                </c:pt>
                <c:pt idx="57">
                  <c:v>-231.075796710966</c:v>
                </c:pt>
                <c:pt idx="58">
                  <c:v>-232.9392663314923</c:v>
                </c:pt>
                <c:pt idx="59">
                  <c:v>-234.7504163217877</c:v>
                </c:pt>
                <c:pt idx="60">
                  <c:v>-236.5106288561205</c:v>
                </c:pt>
                <c:pt idx="61">
                  <c:v>-238.2212544430667</c:v>
                </c:pt>
                <c:pt idx="62">
                  <c:v>-239.8836124209024</c:v>
                </c:pt>
                <c:pt idx="63">
                  <c:v>-241.4989914533701</c:v>
                </c:pt>
                <c:pt idx="64">
                  <c:v>-243.0686500263936</c:v>
                </c:pt>
                <c:pt idx="65">
                  <c:v>-244.5938169460165</c:v>
                </c:pt>
                <c:pt idx="66">
                  <c:v>-246.075691837605</c:v>
                </c:pt>
                <c:pt idx="67">
                  <c:v>-247.515445646196</c:v>
                </c:pt>
                <c:pt idx="68">
                  <c:v>-248.914221137737</c:v>
                </c:pt>
                <c:pt idx="69">
                  <c:v>-250.2731334008868</c:v>
                </c:pt>
                <c:pt idx="70">
                  <c:v>-251.593270348978</c:v>
                </c:pt>
                <c:pt idx="71">
                  <c:v>-252.8756932216945</c:v>
                </c:pt>
                <c:pt idx="72">
                  <c:v>-254.1214370860137</c:v>
                </c:pt>
                <c:pt idx="73">
                  <c:v>-255.3315113359322</c:v>
                </c:pt>
                <c:pt idx="74">
                  <c:v>-256.5069001905071</c:v>
                </c:pt>
                <c:pt idx="75">
                  <c:v>-257.6485631897527</c:v>
                </c:pt>
                <c:pt idx="76">
                  <c:v>-258.7574356879401</c:v>
                </c:pt>
                <c:pt idx="77">
                  <c:v>-259.834429343872</c:v>
                </c:pt>
                <c:pt idx="78">
                  <c:v>-260.880432607721</c:v>
                </c:pt>
                <c:pt idx="79">
                  <c:v>-261.8963112040506</c:v>
                </c:pt>
                <c:pt idx="80">
                  <c:v>-262.8829086106534</c:v>
                </c:pt>
                <c:pt idx="81">
                  <c:v>-263.8410465328716</c:v>
                </c:pt>
                <c:pt idx="82">
                  <c:v>-264.7715253730938</c:v>
                </c:pt>
                <c:pt idx="83">
                  <c:v>-265.6751246951374</c:v>
                </c:pt>
                <c:pt idx="84">
                  <c:v>-266.5526036832584</c:v>
                </c:pt>
                <c:pt idx="85">
                  <c:v>-267.404701595553</c:v>
                </c:pt>
                <c:pt idx="86">
                  <c:v>-268.2321382115366</c:v>
                </c:pt>
                <c:pt idx="87">
                  <c:v>-269.0356142737236</c:v>
                </c:pt>
                <c:pt idx="88">
                  <c:v>-269.8158119229846</c:v>
                </c:pt>
                <c:pt idx="89">
                  <c:v>-270.573395127631</c:v>
                </c:pt>
                <c:pt idx="90">
                  <c:v>-271.3090101059936</c:v>
                </c:pt>
                <c:pt idx="91">
                  <c:v>-272.0232857424451</c:v>
                </c:pt>
                <c:pt idx="92">
                  <c:v>-272.7168339967571</c:v>
                </c:pt>
                <c:pt idx="93">
                  <c:v>-273.390250306706</c:v>
                </c:pt>
                <c:pt idx="94">
                  <c:v>-274.0441139838745</c:v>
                </c:pt>
                <c:pt idx="95">
                  <c:v>-274.678988602593</c:v>
                </c:pt>
                <c:pt idx="96">
                  <c:v>-275.2954223819875</c:v>
                </c:pt>
                <c:pt idx="97">
                  <c:v>-275.8939485611131</c:v>
                </c:pt>
                <c:pt idx="98">
                  <c:v>-276.475085767153</c:v>
                </c:pt>
                <c:pt idx="99">
                  <c:v>-277.039338376688</c:v>
                </c:pt>
                <c:pt idx="100">
                  <c:v>-277.587196870067</c:v>
                </c:pt>
                <c:pt idx="101">
                  <c:v>-278.119138178807</c:v>
                </c:pt>
                <c:pt idx="102">
                  <c:v>-278.635626026207</c:v>
                </c:pt>
                <c:pt idx="103">
                  <c:v>-279.1371112610439</c:v>
                </c:pt>
                <c:pt idx="104">
                  <c:v>-279.6240321845008</c:v>
                </c:pt>
                <c:pt idx="105">
                  <c:v>-280.0968148703244</c:v>
                </c:pt>
                <c:pt idx="106">
                  <c:v>-280.5558734782886</c:v>
                </c:pt>
                <c:pt idx="107">
                  <c:v>-281.0016105610179</c:v>
                </c:pt>
                <c:pt idx="108">
                  <c:v>-281.4344173642122</c:v>
                </c:pt>
                <c:pt idx="109">
                  <c:v>-281.8546741203887</c:v>
                </c:pt>
                <c:pt idx="110">
                  <c:v>-282.2627503361647</c:v>
                </c:pt>
                <c:pt idx="111">
                  <c:v>-282.6590050731895</c:v>
                </c:pt>
                <c:pt idx="112">
                  <c:v>-283.0437872227886</c:v>
                </c:pt>
                <c:pt idx="113">
                  <c:v>-283.4174357744136</c:v>
                </c:pt>
                <c:pt idx="114">
                  <c:v>-283.7802800779746</c:v>
                </c:pt>
                <c:pt idx="115">
                  <c:v>-284.1326401001458</c:v>
                </c:pt>
                <c:pt idx="116">
                  <c:v>-284.4748266747351</c:v>
                </c:pt>
                <c:pt idx="117">
                  <c:v>-284.8071417472069</c:v>
                </c:pt>
                <c:pt idx="118">
                  <c:v>-285.1298786134503</c:v>
                </c:pt>
                <c:pt idx="119">
                  <c:v>-285.4433221528867</c:v>
                </c:pt>
              </c:numCache>
            </c:numRef>
          </c:yVal>
          <c:smooth val="1"/>
          <c:extLst xmlns:c16r2="http://schemas.microsoft.com/office/drawing/2015/06/chart">
            <c:ext xmlns:c16="http://schemas.microsoft.com/office/drawing/2014/chart" uri="{C3380CC4-5D6E-409C-BE32-E72D297353CC}">
              <c16:uniqueId val="{00000001-ADA3-495A-B5F1-9F7778BE588C}"/>
            </c:ext>
          </c:extLst>
        </c:ser>
        <c:ser>
          <c:idx val="0"/>
          <c:order val="2"/>
          <c:tx>
            <c:strRef>
              <c:f>'SA-ChronicPain-G'!$W$123</c:f>
              <c:strCache>
                <c:ptCount val="1"/>
                <c:pt idx="0">
                  <c:v>SOUD Deaths for 0.5x parameter level</c:v>
                </c:pt>
              </c:strCache>
            </c:strRef>
          </c:tx>
          <c:spPr>
            <a:ln w="6350">
              <a:solidFill>
                <a:schemeClr val="accent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W$3:$W$122</c:f>
              <c:numCache>
                <c:formatCode>General</c:formatCode>
                <c:ptCount val="120"/>
                <c:pt idx="0">
                  <c:v>0.0</c:v>
                </c:pt>
                <c:pt idx="1">
                  <c:v>-2.949843200915665</c:v>
                </c:pt>
                <c:pt idx="2">
                  <c:v>-6.355888897705741</c:v>
                </c:pt>
                <c:pt idx="3">
                  <c:v>-10.11621266457271</c:v>
                </c:pt>
                <c:pt idx="4">
                  <c:v>-14.14912221859195</c:v>
                </c:pt>
                <c:pt idx="5">
                  <c:v>-18.38955986385809</c:v>
                </c:pt>
                <c:pt idx="6">
                  <c:v>-22.78566253817594</c:v>
                </c:pt>
                <c:pt idx="7">
                  <c:v>-27.29604334187728</c:v>
                </c:pt>
                <c:pt idx="8">
                  <c:v>-31.88764315580683</c:v>
                </c:pt>
                <c:pt idx="9">
                  <c:v>-36.5340312151989</c:v>
                </c:pt>
                <c:pt idx="10">
                  <c:v>-41.21405952860759</c:v>
                </c:pt>
                <c:pt idx="11">
                  <c:v>-45.91079641207244</c:v>
                </c:pt>
                <c:pt idx="12">
                  <c:v>-50.61068037600239</c:v>
                </c:pt>
                <c:pt idx="13">
                  <c:v>-57.3189157856298</c:v>
                </c:pt>
                <c:pt idx="14">
                  <c:v>-63.70733285987193</c:v>
                </c:pt>
                <c:pt idx="15">
                  <c:v>-69.86174371015645</c:v>
                </c:pt>
                <c:pt idx="16">
                  <c:v>-75.8031708168337</c:v>
                </c:pt>
                <c:pt idx="17">
                  <c:v>-81.54909685363265</c:v>
                </c:pt>
                <c:pt idx="18">
                  <c:v>-87.11414753247715</c:v>
                </c:pt>
                <c:pt idx="19">
                  <c:v>-92.51062079672471</c:v>
                </c:pt>
                <c:pt idx="20">
                  <c:v>-97.74160102663107</c:v>
                </c:pt>
                <c:pt idx="21">
                  <c:v>-102.8021436499663</c:v>
                </c:pt>
                <c:pt idx="22">
                  <c:v>-107.7181448870873</c:v>
                </c:pt>
                <c:pt idx="23">
                  <c:v>-112.4962786976223</c:v>
                </c:pt>
                <c:pt idx="24">
                  <c:v>-117.1423878605524</c:v>
                </c:pt>
                <c:pt idx="25">
                  <c:v>-121.6616360704407</c:v>
                </c:pt>
                <c:pt idx="26">
                  <c:v>-126.0611960608415</c:v>
                </c:pt>
                <c:pt idx="27">
                  <c:v>-130.3447538502363</c:v>
                </c:pt>
                <c:pt idx="28">
                  <c:v>-134.515762984717</c:v>
                </c:pt>
                <c:pt idx="29">
                  <c:v>-138.5774125109932</c:v>
                </c:pt>
                <c:pt idx="30">
                  <c:v>-142.532672941455</c:v>
                </c:pt>
                <c:pt idx="31">
                  <c:v>-146.3843336168223</c:v>
                </c:pt>
                <c:pt idx="32">
                  <c:v>-150.135032848112</c:v>
                </c:pt>
                <c:pt idx="33">
                  <c:v>-153.7872695260477</c:v>
                </c:pt>
                <c:pt idx="34">
                  <c:v>-157.3434117907674</c:v>
                </c:pt>
                <c:pt idx="35">
                  <c:v>-160.8057690222153</c:v>
                </c:pt>
                <c:pt idx="36">
                  <c:v>-164.1765720250705</c:v>
                </c:pt>
                <c:pt idx="37">
                  <c:v>-167.4579830126131</c:v>
                </c:pt>
                <c:pt idx="38">
                  <c:v>-170.652103652457</c:v>
                </c:pt>
                <c:pt idx="39">
                  <c:v>-173.7609847728438</c:v>
                </c:pt>
                <c:pt idx="40">
                  <c:v>-176.786627466785</c:v>
                </c:pt>
                <c:pt idx="41">
                  <c:v>-179.7309873690629</c:v>
                </c:pt>
                <c:pt idx="42">
                  <c:v>-182.593827536384</c:v>
                </c:pt>
                <c:pt idx="43">
                  <c:v>-185.3746674240867</c:v>
                </c:pt>
                <c:pt idx="44">
                  <c:v>-188.079041158641</c:v>
                </c:pt>
                <c:pt idx="45">
                  <c:v>-190.7087937592596</c:v>
                </c:pt>
                <c:pt idx="46">
                  <c:v>-193.2657339669996</c:v>
                </c:pt>
                <c:pt idx="47">
                  <c:v>-195.7516352722204</c:v>
                </c:pt>
                <c:pt idx="48">
                  <c:v>-198.1682368357634</c:v>
                </c:pt>
                <c:pt idx="49">
                  <c:v>-200.517244195786</c:v>
                </c:pt>
                <c:pt idx="50">
                  <c:v>-202.8003298547364</c:v>
                </c:pt>
                <c:pt idx="51">
                  <c:v>-205.0191337763743</c:v>
                </c:pt>
                <c:pt idx="52">
                  <c:v>-207.1752638205662</c:v>
                </c:pt>
                <c:pt idx="53">
                  <c:v>-209.2702961247964</c:v>
                </c:pt>
                <c:pt idx="54">
                  <c:v>-211.305775452643</c:v>
                </c:pt>
                <c:pt idx="55">
                  <c:v>-213.2832117982398</c:v>
                </c:pt>
                <c:pt idx="56">
                  <c:v>-215.2040804558555</c:v>
                </c:pt>
                <c:pt idx="57">
                  <c:v>-217.0698329283412</c:v>
                </c:pt>
                <c:pt idx="58">
                  <c:v>-218.8818907261658</c:v>
                </c:pt>
                <c:pt idx="59">
                  <c:v>-220.6416456504743</c:v>
                </c:pt>
                <c:pt idx="60">
                  <c:v>-222.350460099436</c:v>
                </c:pt>
                <c:pt idx="61">
                  <c:v>-224.0096673818271</c:v>
                </c:pt>
                <c:pt idx="62">
                  <c:v>-225.620572038892</c:v>
                </c:pt>
                <c:pt idx="63">
                  <c:v>-227.1844501751702</c:v>
                </c:pt>
                <c:pt idx="64">
                  <c:v>-228.7025497985937</c:v>
                </c:pt>
                <c:pt idx="65">
                  <c:v>-230.1760911698561</c:v>
                </c:pt>
                <c:pt idx="66">
                  <c:v>-231.6062671608175</c:v>
                </c:pt>
                <c:pt idx="67">
                  <c:v>-232.9942436214962</c:v>
                </c:pt>
                <c:pt idx="68">
                  <c:v>-234.3411597487457</c:v>
                </c:pt>
                <c:pt idx="69">
                  <c:v>-235.6481284621264</c:v>
                </c:pt>
                <c:pt idx="70">
                  <c:v>-236.916236805117</c:v>
                </c:pt>
                <c:pt idx="71">
                  <c:v>-238.1465463407937</c:v>
                </c:pt>
                <c:pt idx="72">
                  <c:v>-239.3400935527454</c:v>
                </c:pt>
                <c:pt idx="73">
                  <c:v>-240.4978902505477</c:v>
                </c:pt>
                <c:pt idx="74">
                  <c:v>-241.6209239790643</c:v>
                </c:pt>
                <c:pt idx="75">
                  <c:v>-242.7101584308633</c:v>
                </c:pt>
                <c:pt idx="76">
                  <c:v>-243.7665338610444</c:v>
                </c:pt>
                <c:pt idx="77">
                  <c:v>-244.7909675038196</c:v>
                </c:pt>
                <c:pt idx="78">
                  <c:v>-245.784353990199</c:v>
                </c:pt>
                <c:pt idx="79">
                  <c:v>-246.7475657661716</c:v>
                </c:pt>
                <c:pt idx="80">
                  <c:v>-247.681453510841</c:v>
                </c:pt>
                <c:pt idx="81">
                  <c:v>-248.586846553863</c:v>
                </c:pt>
                <c:pt idx="82">
                  <c:v>-249.4645532918341</c:v>
                </c:pt>
                <c:pt idx="83">
                  <c:v>-250.3153616030506</c:v>
                </c:pt>
                <c:pt idx="84">
                  <c:v>-251.1400392602056</c:v>
                </c:pt>
                <c:pt idx="85">
                  <c:v>-251.9393343406868</c:v>
                </c:pt>
                <c:pt idx="86">
                  <c:v>-252.7139756339919</c:v>
                </c:pt>
                <c:pt idx="87">
                  <c:v>-253.4646730459772</c:v>
                </c:pt>
                <c:pt idx="88">
                  <c:v>-254.1921179995867</c:v>
                </c:pt>
                <c:pt idx="89">
                  <c:v>-254.896983831786</c:v>
                </c:pt>
                <c:pt idx="90">
                  <c:v>-255.5799261864093</c:v>
                </c:pt>
                <c:pt idx="91">
                  <c:v>-256.2415834026916</c:v>
                </c:pt>
                <c:pt idx="92">
                  <c:v>-256.8825768992621</c:v>
                </c:pt>
                <c:pt idx="93">
                  <c:v>-257.5035115533805</c:v>
                </c:pt>
                <c:pt idx="94">
                  <c:v>-258.1049760752715</c:v>
                </c:pt>
                <c:pt idx="95">
                  <c:v>-258.6875433773646</c:v>
                </c:pt>
                <c:pt idx="96">
                  <c:v>-259.2517709383213</c:v>
                </c:pt>
                <c:pt idx="97">
                  <c:v>-259.7982011617131</c:v>
                </c:pt>
                <c:pt idx="98">
                  <c:v>-260.3273617292557</c:v>
                </c:pt>
                <c:pt idx="99">
                  <c:v>-260.8397659484966</c:v>
                </c:pt>
                <c:pt idx="100">
                  <c:v>-261.335913094889</c:v>
                </c:pt>
                <c:pt idx="101">
                  <c:v>-261.8162887481752</c:v>
                </c:pt>
                <c:pt idx="102">
                  <c:v>-262.281365123074</c:v>
                </c:pt>
                <c:pt idx="103">
                  <c:v>-262.731601394119</c:v>
                </c:pt>
                <c:pt idx="104">
                  <c:v>-263.1674440147967</c:v>
                </c:pt>
                <c:pt idx="105">
                  <c:v>-263.5893270308007</c:v>
                </c:pt>
                <c:pt idx="106">
                  <c:v>-263.9976723874836</c:v>
                </c:pt>
                <c:pt idx="107">
                  <c:v>-264.392890231487</c:v>
                </c:pt>
                <c:pt idx="108">
                  <c:v>-264.7753792065515</c:v>
                </c:pt>
                <c:pt idx="109">
                  <c:v>-265.1455267435341</c:v>
                </c:pt>
                <c:pt idx="110">
                  <c:v>-265.503709344643</c:v>
                </c:pt>
                <c:pt idx="111">
                  <c:v>-265.850292861935</c:v>
                </c:pt>
                <c:pt idx="112">
                  <c:v>-266.1856327700953</c:v>
                </c:pt>
                <c:pt idx="113">
                  <c:v>-266.5100744335556</c:v>
                </c:pt>
                <c:pt idx="114">
                  <c:v>-266.8239533679836</c:v>
                </c:pt>
                <c:pt idx="115">
                  <c:v>-267.1275954961989</c:v>
                </c:pt>
                <c:pt idx="116">
                  <c:v>-267.421317398575</c:v>
                </c:pt>
                <c:pt idx="117">
                  <c:v>-267.7054265580035</c:v>
                </c:pt>
                <c:pt idx="118">
                  <c:v>-267.9802215993747</c:v>
                </c:pt>
                <c:pt idx="119">
                  <c:v>-268.2459925238533</c:v>
                </c:pt>
              </c:numCache>
            </c:numRef>
          </c:yVal>
          <c:smooth val="1"/>
          <c:extLst xmlns:c16r2="http://schemas.microsoft.com/office/drawing/2015/06/chart">
            <c:ext xmlns:c16="http://schemas.microsoft.com/office/drawing/2014/chart" uri="{C3380CC4-5D6E-409C-BE32-E72D297353CC}">
              <c16:uniqueId val="{00000002-ADA3-495A-B5F1-9F7778BE588C}"/>
            </c:ext>
          </c:extLst>
        </c:ser>
        <c:ser>
          <c:idx val="7"/>
          <c:order val="3"/>
          <c:tx>
            <c:strRef>
              <c:f>'SA-ChronicPain-G'!$F$123</c:f>
              <c:strCache>
                <c:ptCount val="1"/>
                <c:pt idx="0">
                  <c:v>SHUD Deaths for 1.5x parameter level</c:v>
                </c:pt>
              </c:strCache>
            </c:strRef>
          </c:tx>
          <c:spPr>
            <a:ln w="76200">
              <a:solidFill>
                <a:schemeClr val="accent2"/>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F$3:$F$122</c:f>
              <c:numCache>
                <c:formatCode>General</c:formatCode>
                <c:ptCount val="120"/>
                <c:pt idx="0">
                  <c:v>0.0</c:v>
                </c:pt>
                <c:pt idx="1">
                  <c:v>8.662671162358221</c:v>
                </c:pt>
                <c:pt idx="2">
                  <c:v>16.7976892613528</c:v>
                </c:pt>
                <c:pt idx="3">
                  <c:v>24.47151633839128</c:v>
                </c:pt>
                <c:pt idx="4">
                  <c:v>31.73782054520298</c:v>
                </c:pt>
                <c:pt idx="5">
                  <c:v>38.6399599500046</c:v>
                </c:pt>
                <c:pt idx="6">
                  <c:v>45.21300664269906</c:v>
                </c:pt>
                <c:pt idx="7">
                  <c:v>51.48538328020062</c:v>
                </c:pt>
                <c:pt idx="8">
                  <c:v>57.4801849709299</c:v>
                </c:pt>
                <c:pt idx="9">
                  <c:v>63.2162459111122</c:v>
                </c:pt>
                <c:pt idx="10">
                  <c:v>68.70899912046528</c:v>
                </c:pt>
                <c:pt idx="11">
                  <c:v>73.97116859169171</c:v>
                </c:pt>
                <c:pt idx="12">
                  <c:v>79.01332580014323</c:v>
                </c:pt>
                <c:pt idx="13">
                  <c:v>87.67252573399372</c:v>
                </c:pt>
                <c:pt idx="14">
                  <c:v>95.8519336681713</c:v>
                </c:pt>
                <c:pt idx="15">
                  <c:v>103.6122448565275</c:v>
                </c:pt>
                <c:pt idx="16">
                  <c:v>111.0019767582382</c:v>
                </c:pt>
                <c:pt idx="17">
                  <c:v>118.0603548659358</c:v>
                </c:pt>
                <c:pt idx="18">
                  <c:v>124.8191493824743</c:v>
                </c:pt>
                <c:pt idx="19">
                  <c:v>131.3041552832217</c:v>
                </c:pt>
                <c:pt idx="20">
                  <c:v>137.5363853451504</c:v>
                </c:pt>
                <c:pt idx="21">
                  <c:v>143.5330307782092</c:v>
                </c:pt>
                <c:pt idx="22">
                  <c:v>149.3082338537587</c:v>
                </c:pt>
                <c:pt idx="23">
                  <c:v>154.8737085771315</c:v>
                </c:pt>
                <c:pt idx="24">
                  <c:v>160.2392386477087</c:v>
                </c:pt>
                <c:pt idx="25">
                  <c:v>165.4130764102376</c:v>
                </c:pt>
                <c:pt idx="26">
                  <c:v>170.4073665470664</c:v>
                </c:pt>
                <c:pt idx="27">
                  <c:v>175.2278041718363</c:v>
                </c:pt>
                <c:pt idx="28">
                  <c:v>179.8793659230281</c:v>
                </c:pt>
                <c:pt idx="29">
                  <c:v>184.3664952928647</c:v>
                </c:pt>
                <c:pt idx="30">
                  <c:v>188.6932190585314</c:v>
                </c:pt>
                <c:pt idx="31">
                  <c:v>192.8632391330057</c:v>
                </c:pt>
                <c:pt idx="32">
                  <c:v>196.8800048697011</c:v>
                </c:pt>
                <c:pt idx="33">
                  <c:v>200.7467697539137</c:v>
                </c:pt>
                <c:pt idx="34">
                  <c:v>204.4666356422545</c:v>
                </c:pt>
                <c:pt idx="35">
                  <c:v>208.0425870891629</c:v>
                </c:pt>
                <c:pt idx="36">
                  <c:v>211.477517798075</c:v>
                </c:pt>
                <c:pt idx="37">
                  <c:v>214.7742508308258</c:v>
                </c:pt>
                <c:pt idx="38">
                  <c:v>217.9355538836246</c:v>
                </c:pt>
                <c:pt idx="39">
                  <c:v>220.9641576204893</c:v>
                </c:pt>
                <c:pt idx="40">
                  <c:v>223.8627565465826</c:v>
                </c:pt>
                <c:pt idx="41">
                  <c:v>226.634014951678</c:v>
                </c:pt>
                <c:pt idx="42">
                  <c:v>229.2805710922382</c:v>
                </c:pt>
                <c:pt idx="43">
                  <c:v>231.8050399301111</c:v>
                </c:pt>
                <c:pt idx="44">
                  <c:v>234.2100147657952</c:v>
                </c:pt>
                <c:pt idx="45">
                  <c:v>236.4980680345564</c:v>
                </c:pt>
                <c:pt idx="46">
                  <c:v>238.6717514774043</c:v>
                </c:pt>
                <c:pt idx="47">
                  <c:v>240.7335958538631</c:v>
                </c:pt>
                <c:pt idx="48">
                  <c:v>242.6861103275466</c:v>
                </c:pt>
                <c:pt idx="49">
                  <c:v>244.5317816268768</c:v>
                </c:pt>
                <c:pt idx="50">
                  <c:v>246.2730730604669</c:v>
                </c:pt>
                <c:pt idx="51">
                  <c:v>247.9124234485047</c:v>
                </c:pt>
                <c:pt idx="52">
                  <c:v>249.4522460267874</c:v>
                </c:pt>
                <c:pt idx="53">
                  <c:v>250.8949273389825</c:v>
                </c:pt>
                <c:pt idx="54">
                  <c:v>252.2428261538729</c:v>
                </c:pt>
                <c:pt idx="55">
                  <c:v>253.4982724272626</c:v>
                </c:pt>
                <c:pt idx="56">
                  <c:v>254.6635663224104</c:v>
                </c:pt>
                <c:pt idx="57">
                  <c:v>255.7409772985235</c:v>
                </c:pt>
                <c:pt idx="58">
                  <c:v>256.7327432734361</c:v>
                </c:pt>
                <c:pt idx="59">
                  <c:v>257.641069864013</c:v>
                </c:pt>
                <c:pt idx="60">
                  <c:v>258.4681297057762</c:v>
                </c:pt>
                <c:pt idx="61">
                  <c:v>259.216061851753</c:v>
                </c:pt>
                <c:pt idx="62">
                  <c:v>259.8869712493872</c:v>
                </c:pt>
                <c:pt idx="63">
                  <c:v>260.4829282935112</c:v>
                </c:pt>
                <c:pt idx="64">
                  <c:v>261.0059684527677</c:v>
                </c:pt>
                <c:pt idx="65">
                  <c:v>261.4580919664634</c:v>
                </c:pt>
                <c:pt idx="66">
                  <c:v>261.8412636085121</c:v>
                </c:pt>
                <c:pt idx="67">
                  <c:v>262.1574125149843</c:v>
                </c:pt>
                <c:pt idx="68">
                  <c:v>262.4084320716912</c:v>
                </c:pt>
                <c:pt idx="69">
                  <c:v>262.5961798581947</c:v>
                </c:pt>
                <c:pt idx="70">
                  <c:v>262.7224776447334</c:v>
                </c:pt>
                <c:pt idx="71">
                  <c:v>262.7891114384066</c:v>
                </c:pt>
                <c:pt idx="72">
                  <c:v>262.797831575495</c:v>
                </c:pt>
                <c:pt idx="73">
                  <c:v>262.7503528563067</c:v>
                </c:pt>
                <c:pt idx="74">
                  <c:v>262.6483547196113</c:v>
                </c:pt>
                <c:pt idx="75">
                  <c:v>262.4934814535187</c:v>
                </c:pt>
                <c:pt idx="76">
                  <c:v>262.2873424399328</c:v>
                </c:pt>
                <c:pt idx="77">
                  <c:v>262.0315124298318</c:v>
                </c:pt>
                <c:pt idx="78">
                  <c:v>261.7275318467431</c:v>
                </c:pt>
                <c:pt idx="79">
                  <c:v>261.3769071159485</c:v>
                </c:pt>
                <c:pt idx="80">
                  <c:v>260.9811110170666</c:v>
                </c:pt>
                <c:pt idx="81">
                  <c:v>260.5415830578133</c:v>
                </c:pt>
                <c:pt idx="82">
                  <c:v>260.0597298668424</c:v>
                </c:pt>
                <c:pt idx="83">
                  <c:v>259.5369256037202</c:v>
                </c:pt>
                <c:pt idx="84">
                  <c:v>258.974512384186</c:v>
                </c:pt>
                <c:pt idx="85">
                  <c:v>258.3738007189627</c:v>
                </c:pt>
                <c:pt idx="86">
                  <c:v>257.7360699645016</c:v>
                </c:pt>
                <c:pt idx="87">
                  <c:v>257.0625687841527</c:v>
                </c:pt>
                <c:pt idx="88">
                  <c:v>256.35451561829</c:v>
                </c:pt>
                <c:pt idx="89">
                  <c:v>255.6130991621465</c:v>
                </c:pt>
                <c:pt idx="90">
                  <c:v>254.8394788500273</c:v>
                </c:pt>
                <c:pt idx="91">
                  <c:v>254.0347853448008</c:v>
                </c:pt>
                <c:pt idx="92">
                  <c:v>253.2001210315661</c:v>
                </c:pt>
                <c:pt idx="93">
                  <c:v>252.3365605144901</c:v>
                </c:pt>
                <c:pt idx="94">
                  <c:v>251.4451511158876</c:v>
                </c:pt>
                <c:pt idx="95">
                  <c:v>250.5269133766718</c:v>
                </c:pt>
                <c:pt idx="96">
                  <c:v>249.582841557364</c:v>
                </c:pt>
                <c:pt idx="97">
                  <c:v>248.6139041389299</c:v>
                </c:pt>
                <c:pt idx="98">
                  <c:v>247.6210443227343</c:v>
                </c:pt>
                <c:pt idx="99">
                  <c:v>246.6051805289958</c:v>
                </c:pt>
                <c:pt idx="100">
                  <c:v>245.5672068931372</c:v>
                </c:pt>
                <c:pt idx="101">
                  <c:v>244.5079937595004</c:v>
                </c:pt>
                <c:pt idx="102">
                  <c:v>243.4283881719286</c:v>
                </c:pt>
                <c:pt idx="103">
                  <c:v>242.3292143607521</c:v>
                </c:pt>
                <c:pt idx="104">
                  <c:v>241.2112742257755</c:v>
                </c:pt>
                <c:pt idx="105">
                  <c:v>240.0753478148695</c:v>
                </c:pt>
                <c:pt idx="106">
                  <c:v>238.9221937978417</c:v>
                </c:pt>
                <c:pt idx="107">
                  <c:v>237.752549935255</c:v>
                </c:pt>
                <c:pt idx="108">
                  <c:v>236.5671335419225</c:v>
                </c:pt>
                <c:pt idx="109">
                  <c:v>235.3666419448266</c:v>
                </c:pt>
                <c:pt idx="110">
                  <c:v>234.1517529352262</c:v>
                </c:pt>
                <c:pt idx="111">
                  <c:v>232.9231252147528</c:v>
                </c:pt>
                <c:pt idx="112">
                  <c:v>231.6813988353321</c:v>
                </c:pt>
                <c:pt idx="113">
                  <c:v>230.4271956327438</c:v>
                </c:pt>
                <c:pt idx="114">
                  <c:v>229.1611196537182</c:v>
                </c:pt>
                <c:pt idx="115">
                  <c:v>227.8837575764286</c:v>
                </c:pt>
                <c:pt idx="116">
                  <c:v>226.5956791242888</c:v>
                </c:pt>
                <c:pt idx="117">
                  <c:v>225.2974374729756</c:v>
                </c:pt>
                <c:pt idx="118">
                  <c:v>223.9895696506098</c:v>
                </c:pt>
                <c:pt idx="119">
                  <c:v>222.6725969310382</c:v>
                </c:pt>
              </c:numCache>
            </c:numRef>
          </c:yVal>
          <c:smooth val="1"/>
          <c:extLst xmlns:c16r2="http://schemas.microsoft.com/office/drawing/2015/06/chart">
            <c:ext xmlns:c16="http://schemas.microsoft.com/office/drawing/2014/chart" uri="{C3380CC4-5D6E-409C-BE32-E72D297353CC}">
              <c16:uniqueId val="{00000003-ADA3-495A-B5F1-9F7778BE588C}"/>
            </c:ext>
          </c:extLst>
        </c:ser>
        <c:ser>
          <c:idx val="4"/>
          <c:order val="4"/>
          <c:tx>
            <c:strRef>
              <c:f>'SA-ChronicPain-G'!$O$123</c:f>
              <c:strCache>
                <c:ptCount val="1"/>
                <c:pt idx="0">
                  <c:v>SHUD Deaths for 1x parameter level</c:v>
                </c:pt>
              </c:strCache>
            </c:strRef>
          </c:tx>
          <c:spPr>
            <a:ln w="38100">
              <a:solidFill>
                <a:schemeClr val="accent2"/>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O$3:$O$122</c:f>
              <c:numCache>
                <c:formatCode>General</c:formatCode>
                <c:ptCount val="120"/>
                <c:pt idx="0">
                  <c:v>0.0</c:v>
                </c:pt>
                <c:pt idx="1">
                  <c:v>8.662671162358128</c:v>
                </c:pt>
                <c:pt idx="2">
                  <c:v>16.88654504411484</c:v>
                </c:pt>
                <c:pt idx="3">
                  <c:v>24.72146879722764</c:v>
                </c:pt>
                <c:pt idx="4">
                  <c:v>32.20771402619717</c:v>
                </c:pt>
                <c:pt idx="5">
                  <c:v>39.37783960659272</c:v>
                </c:pt>
                <c:pt idx="6">
                  <c:v>46.25820893498207</c:v>
                </c:pt>
                <c:pt idx="7">
                  <c:v>52.8702175185194</c:v>
                </c:pt>
                <c:pt idx="8">
                  <c:v>59.23128517642531</c:v>
                </c:pt>
                <c:pt idx="9">
                  <c:v>65.35565710953561</c:v>
                </c:pt>
                <c:pt idx="10">
                  <c:v>71.25504988061098</c:v>
                </c:pt>
                <c:pt idx="11">
                  <c:v>76.93917164008944</c:v>
                </c:pt>
                <c:pt idx="12">
                  <c:v>82.41614045768111</c:v>
                </c:pt>
                <c:pt idx="13">
                  <c:v>91.52100937461951</c:v>
                </c:pt>
                <c:pt idx="14">
                  <c:v>100.1553107380016</c:v>
                </c:pt>
                <c:pt idx="15">
                  <c:v>108.378558494162</c:v>
                </c:pt>
                <c:pt idx="16">
                  <c:v>116.2382685359853</c:v>
                </c:pt>
                <c:pt idx="17">
                  <c:v>123.7728308481196</c:v>
                </c:pt>
                <c:pt idx="18">
                  <c:v>131.0133135188916</c:v>
                </c:pt>
                <c:pt idx="19">
                  <c:v>137.9849166313228</c:v>
                </c:pt>
                <c:pt idx="20">
                  <c:v>144.7081444025791</c:v>
                </c:pt>
                <c:pt idx="21">
                  <c:v>151.1997491491265</c:v>
                </c:pt>
                <c:pt idx="22">
                  <c:v>157.4734906234555</c:v>
                </c:pt>
                <c:pt idx="23">
                  <c:v>163.540746089175</c:v>
                </c:pt>
                <c:pt idx="24">
                  <c:v>169.4109998332147</c:v>
                </c:pt>
                <c:pt idx="25">
                  <c:v>175.0922353830587</c:v>
                </c:pt>
                <c:pt idx="26">
                  <c:v>180.5963286574892</c:v>
                </c:pt>
                <c:pt idx="27">
                  <c:v>185.9287529866194</c:v>
                </c:pt>
                <c:pt idx="28">
                  <c:v>191.0942833149251</c:v>
                </c:pt>
                <c:pt idx="29">
                  <c:v>196.0971759565128</c:v>
                </c:pt>
                <c:pt idx="30">
                  <c:v>200.9412828773312</c:v>
                </c:pt>
                <c:pt idx="31">
                  <c:v>205.6301418337501</c:v>
                </c:pt>
                <c:pt idx="32">
                  <c:v>210.167047302241</c:v>
                </c:pt>
                <c:pt idx="33">
                  <c:v>214.555106063138</c:v>
                </c:pt>
                <c:pt idx="34">
                  <c:v>218.7972805441274</c:v>
                </c:pt>
                <c:pt idx="35">
                  <c:v>222.8964224184758</c:v>
                </c:pt>
                <c:pt idx="36">
                  <c:v>226.8552984606557</c:v>
                </c:pt>
                <c:pt idx="37">
                  <c:v>230.6766102652813</c:v>
                </c:pt>
                <c:pt idx="38">
                  <c:v>234.3630091158203</c:v>
                </c:pt>
                <c:pt idx="39">
                  <c:v>237.9171139044871</c:v>
                </c:pt>
                <c:pt idx="40">
                  <c:v>241.341511790953</c:v>
                </c:pt>
                <c:pt idx="41">
                  <c:v>244.6387639057047</c:v>
                </c:pt>
                <c:pt idx="42">
                  <c:v>247.8114093166032</c:v>
                </c:pt>
                <c:pt idx="43">
                  <c:v>250.861967578452</c:v>
                </c:pt>
                <c:pt idx="44">
                  <c:v>253.7929401983287</c:v>
                </c:pt>
                <c:pt idx="45">
                  <c:v>256.6068112808468</c:v>
                </c:pt>
                <c:pt idx="46">
                  <c:v>259.3060475620576</c:v>
                </c:pt>
                <c:pt idx="47">
                  <c:v>261.8930979964031</c:v>
                </c:pt>
                <c:pt idx="48">
                  <c:v>264.370393025714</c:v>
                </c:pt>
                <c:pt idx="49">
                  <c:v>266.7403436310177</c:v>
                </c:pt>
                <c:pt idx="50">
                  <c:v>269.0053402454438</c:v>
                </c:pt>
                <c:pt idx="51">
                  <c:v>271.1677515886195</c:v>
                </c:pt>
                <c:pt idx="52">
                  <c:v>273.229923478251</c:v>
                </c:pt>
                <c:pt idx="53">
                  <c:v>275.1941776342188</c:v>
                </c:pt>
                <c:pt idx="54">
                  <c:v>277.0628105113231</c:v>
                </c:pt>
                <c:pt idx="55">
                  <c:v>278.8380921799485</c:v>
                </c:pt>
                <c:pt idx="56">
                  <c:v>280.5222652682439</c:v>
                </c:pt>
                <c:pt idx="57">
                  <c:v>282.117543975085</c:v>
                </c:pt>
                <c:pt idx="58">
                  <c:v>283.6261131597739</c:v>
                </c:pt>
                <c:pt idx="59">
                  <c:v>285.0501275118497</c:v>
                </c:pt>
                <c:pt idx="60">
                  <c:v>286.3917108023646</c:v>
                </c:pt>
                <c:pt idx="61">
                  <c:v>287.6529552165458</c:v>
                </c:pt>
                <c:pt idx="62">
                  <c:v>288.8359207665574</c:v>
                </c:pt>
                <c:pt idx="63">
                  <c:v>289.9426347823006</c:v>
                </c:pt>
                <c:pt idx="64">
                  <c:v>290.9750914775589</c:v>
                </c:pt>
                <c:pt idx="65">
                  <c:v>291.9352515884086</c:v>
                </c:pt>
                <c:pt idx="66">
                  <c:v>292.825042080491</c:v>
                </c:pt>
                <c:pt idx="67">
                  <c:v>293.6463559216122</c:v>
                </c:pt>
                <c:pt idx="68">
                  <c:v>294.4010519160431</c:v>
                </c:pt>
                <c:pt idx="69">
                  <c:v>295.090954596869</c:v>
                </c:pt>
                <c:pt idx="70">
                  <c:v>295.717854172782</c:v>
                </c:pt>
                <c:pt idx="71">
                  <c:v>296.2835065257801</c:v>
                </c:pt>
                <c:pt idx="72">
                  <c:v>296.7896332563079</c:v>
                </c:pt>
                <c:pt idx="73">
                  <c:v>297.2379217725185</c:v>
                </c:pt>
                <c:pt idx="74">
                  <c:v>297.6300254204393</c:v>
                </c:pt>
                <c:pt idx="75">
                  <c:v>297.9675636519654</c:v>
                </c:pt>
                <c:pt idx="76">
                  <c:v>298.2521222277561</c:v>
                </c:pt>
                <c:pt idx="77">
                  <c:v>298.4852534522201</c:v>
                </c:pt>
                <c:pt idx="78">
                  <c:v>298.6684764379887</c:v>
                </c:pt>
                <c:pt idx="79">
                  <c:v>298.8032773972326</c:v>
                </c:pt>
                <c:pt idx="80">
                  <c:v>298.8911099576461</c:v>
                </c:pt>
                <c:pt idx="81">
                  <c:v>298.9333955006888</c:v>
                </c:pt>
                <c:pt idx="82">
                  <c:v>298.9315235199965</c:v>
                </c:pt>
                <c:pt idx="83">
                  <c:v>298.886851998028</c:v>
                </c:pt>
                <c:pt idx="84">
                  <c:v>298.8007077990535</c:v>
                </c:pt>
                <c:pt idx="85">
                  <c:v>298.6743870766687</c:v>
                </c:pt>
                <c:pt idx="86">
                  <c:v>298.5091556942433</c:v>
                </c:pt>
                <c:pt idx="87">
                  <c:v>298.3062496567323</c:v>
                </c:pt>
                <c:pt idx="88">
                  <c:v>298.0668755523914</c:v>
                </c:pt>
                <c:pt idx="89">
                  <c:v>297.7922110030547</c:v>
                </c:pt>
                <c:pt idx="90">
                  <c:v>297.4834051216931</c:v>
                </c:pt>
                <c:pt idx="91">
                  <c:v>297.1415789760719</c:v>
                </c:pt>
                <c:pt idx="92">
                  <c:v>296.767826057406</c:v>
                </c:pt>
                <c:pt idx="93">
                  <c:v>296.3632127529688</c:v>
                </c:pt>
                <c:pt idx="94">
                  <c:v>295.9287788217196</c:v>
                </c:pt>
                <c:pt idx="95">
                  <c:v>295.4655378720286</c:v>
                </c:pt>
                <c:pt idx="96">
                  <c:v>294.9744778406982</c:v>
                </c:pt>
                <c:pt idx="97">
                  <c:v>294.4565614724816</c:v>
                </c:pt>
                <c:pt idx="98">
                  <c:v>293.9127267994371</c:v>
                </c:pt>
                <c:pt idx="99">
                  <c:v>293.3438876193775</c:v>
                </c:pt>
                <c:pt idx="100">
                  <c:v>292.7509339729089</c:v>
                </c:pt>
                <c:pt idx="101">
                  <c:v>292.1347326184151</c:v>
                </c:pt>
                <c:pt idx="102">
                  <c:v>291.4961275044996</c:v>
                </c:pt>
                <c:pt idx="103">
                  <c:v>290.835940239455</c:v>
                </c:pt>
                <c:pt idx="104">
                  <c:v>290.1549705572033</c:v>
                </c:pt>
                <c:pt idx="105">
                  <c:v>289.4539967794905</c:v>
                </c:pt>
                <c:pt idx="106">
                  <c:v>288.7337762738042</c:v>
                </c:pt>
                <c:pt idx="107">
                  <c:v>287.9950459067836</c:v>
                </c:pt>
                <c:pt idx="108">
                  <c:v>287.2385224927866</c:v>
                </c:pt>
                <c:pt idx="109">
                  <c:v>286.464903237379</c:v>
                </c:pt>
                <c:pt idx="110">
                  <c:v>285.674866175421</c:v>
                </c:pt>
                <c:pt idx="111">
                  <c:v>284.8690706036701</c:v>
                </c:pt>
                <c:pt idx="112">
                  <c:v>284.0481575075702</c:v>
                </c:pt>
                <c:pt idx="113">
                  <c:v>283.212749982165</c:v>
                </c:pt>
                <c:pt idx="114">
                  <c:v>282.3634536468708</c:v>
                </c:pt>
                <c:pt idx="115">
                  <c:v>281.5008570541358</c:v>
                </c:pt>
                <c:pt idx="116">
                  <c:v>280.6255320917214</c:v>
                </c:pt>
                <c:pt idx="117">
                  <c:v>279.7380343786</c:v>
                </c:pt>
                <c:pt idx="118">
                  <c:v>278.8389036543915</c:v>
                </c:pt>
                <c:pt idx="119">
                  <c:v>277.9286641621782</c:v>
                </c:pt>
              </c:numCache>
            </c:numRef>
          </c:yVal>
          <c:smooth val="1"/>
          <c:extLst xmlns:c16r2="http://schemas.microsoft.com/office/drawing/2015/06/chart">
            <c:ext xmlns:c16="http://schemas.microsoft.com/office/drawing/2014/chart" uri="{C3380CC4-5D6E-409C-BE32-E72D297353CC}">
              <c16:uniqueId val="{00000004-ADA3-495A-B5F1-9F7778BE588C}"/>
            </c:ext>
          </c:extLst>
        </c:ser>
        <c:ser>
          <c:idx val="1"/>
          <c:order val="5"/>
          <c:tx>
            <c:strRef>
              <c:f>'SA-ChronicPain-G'!$X$123</c:f>
              <c:strCache>
                <c:ptCount val="1"/>
                <c:pt idx="0">
                  <c:v>SHUD Deaths for 0.5x parameter level</c:v>
                </c:pt>
              </c:strCache>
            </c:strRef>
          </c:tx>
          <c:spPr>
            <a:ln w="6350">
              <a:solidFill>
                <a:schemeClr val="accent2"/>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X$3:$X$122</c:f>
              <c:numCache>
                <c:formatCode>General</c:formatCode>
                <c:ptCount val="120"/>
                <c:pt idx="0">
                  <c:v>0.0</c:v>
                </c:pt>
                <c:pt idx="1">
                  <c:v>5.05573923099664</c:v>
                </c:pt>
                <c:pt idx="2">
                  <c:v>10.40199981592868</c:v>
                </c:pt>
                <c:pt idx="3">
                  <c:v>15.96437806601916</c:v>
                </c:pt>
                <c:pt idx="4">
                  <c:v>21.68532022962072</c:v>
                </c:pt>
                <c:pt idx="5">
                  <c:v>27.52090341374505</c:v>
                </c:pt>
                <c:pt idx="6">
                  <c:v>33.43745753107329</c:v>
                </c:pt>
                <c:pt idx="7">
                  <c:v>39.4090226038788</c:v>
                </c:pt>
                <c:pt idx="8">
                  <c:v>45.41544006836595</c:v>
                </c:pt>
                <c:pt idx="9">
                  <c:v>51.44092181521199</c:v>
                </c:pt>
                <c:pt idx="10">
                  <c:v>57.47297874453798</c:v>
                </c:pt>
                <c:pt idx="11">
                  <c:v>63.50161949514789</c:v>
                </c:pt>
                <c:pt idx="12">
                  <c:v>69.51875190685028</c:v>
                </c:pt>
                <c:pt idx="13">
                  <c:v>78.9576222717084</c:v>
                </c:pt>
                <c:pt idx="14">
                  <c:v>87.82976198252553</c:v>
                </c:pt>
                <c:pt idx="15">
                  <c:v>96.30261254729757</c:v>
                </c:pt>
                <c:pt idx="16">
                  <c:v>104.425880541026</c:v>
                </c:pt>
                <c:pt idx="17">
                  <c:v>112.2394256591164</c:v>
                </c:pt>
                <c:pt idx="18">
                  <c:v>119.7752745158885</c:v>
                </c:pt>
                <c:pt idx="19">
                  <c:v>127.0591937582435</c:v>
                </c:pt>
                <c:pt idx="20">
                  <c:v>134.0992871285454</c:v>
                </c:pt>
                <c:pt idx="21">
                  <c:v>140.8885685869833</c:v>
                </c:pt>
                <c:pt idx="22">
                  <c:v>147.472639839413</c:v>
                </c:pt>
                <c:pt idx="23">
                  <c:v>153.8627080694146</c:v>
                </c:pt>
                <c:pt idx="24">
                  <c:v>160.0680114548492</c:v>
                </c:pt>
                <c:pt idx="25">
                  <c:v>166.0962322895083</c:v>
                </c:pt>
                <c:pt idx="26">
                  <c:v>171.958201373841</c:v>
                </c:pt>
                <c:pt idx="27">
                  <c:v>177.6585839424374</c:v>
                </c:pt>
                <c:pt idx="28">
                  <c:v>183.201551806024</c:v>
                </c:pt>
                <c:pt idx="29">
                  <c:v>188.5907741633008</c:v>
                </c:pt>
                <c:pt idx="30">
                  <c:v>193.8295331646383</c:v>
                </c:pt>
                <c:pt idx="31">
                  <c:v>198.9208153744685</c:v>
                </c:pt>
                <c:pt idx="32">
                  <c:v>203.8673835618517</c:v>
                </c:pt>
                <c:pt idx="33">
                  <c:v>208.6718108443918</c:v>
                </c:pt>
                <c:pt idx="34">
                  <c:v>213.336505644579</c:v>
                </c:pt>
                <c:pt idx="35">
                  <c:v>217.8638430726292</c:v>
                </c:pt>
                <c:pt idx="36">
                  <c:v>222.2561338658423</c:v>
                </c:pt>
                <c:pt idx="37">
                  <c:v>226.5156436971205</c:v>
                </c:pt>
                <c:pt idx="38">
                  <c:v>230.6446076855688</c:v>
                </c:pt>
                <c:pt idx="39">
                  <c:v>234.6452466234383</c:v>
                </c:pt>
                <c:pt idx="40">
                  <c:v>238.5197676726974</c:v>
                </c:pt>
                <c:pt idx="41">
                  <c:v>242.2703699486095</c:v>
                </c:pt>
                <c:pt idx="42">
                  <c:v>245.8947275193228</c:v>
                </c:pt>
                <c:pt idx="43">
                  <c:v>249.3901192905078</c:v>
                </c:pt>
                <c:pt idx="44">
                  <c:v>252.7665777998442</c:v>
                </c:pt>
                <c:pt idx="45">
                  <c:v>256.0263785078411</c:v>
                </c:pt>
                <c:pt idx="46">
                  <c:v>259.1717915628554</c:v>
                </c:pt>
                <c:pt idx="47">
                  <c:v>262.2050808115364</c:v>
                </c:pt>
                <c:pt idx="48">
                  <c:v>265.1285026747082</c:v>
                </c:pt>
                <c:pt idx="49">
                  <c:v>267.9443047162296</c:v>
                </c:pt>
                <c:pt idx="50">
                  <c:v>270.6547240846938</c:v>
                </c:pt>
                <c:pt idx="51">
                  <c:v>273.2619858897143</c:v>
                </c:pt>
                <c:pt idx="52">
                  <c:v>275.7683015668238</c:v>
                </c:pt>
                <c:pt idx="53">
                  <c:v>278.1758672499</c:v>
                </c:pt>
                <c:pt idx="54">
                  <c:v>280.4868621871792</c:v>
                </c:pt>
                <c:pt idx="55">
                  <c:v>282.7034393952526</c:v>
                </c:pt>
                <c:pt idx="56">
                  <c:v>284.8277237636228</c:v>
                </c:pt>
                <c:pt idx="57">
                  <c:v>286.8618330347295</c:v>
                </c:pt>
                <c:pt idx="58">
                  <c:v>288.8078627215495</c:v>
                </c:pt>
                <c:pt idx="59">
                  <c:v>290.667884880411</c:v>
                </c:pt>
                <c:pt idx="60">
                  <c:v>292.4439470176638</c:v>
                </c:pt>
                <c:pt idx="61">
                  <c:v>294.1380710917346</c:v>
                </c:pt>
                <c:pt idx="62">
                  <c:v>295.7522526086622</c:v>
                </c:pt>
                <c:pt idx="63">
                  <c:v>297.2884598087201</c:v>
                </c:pt>
                <c:pt idx="64">
                  <c:v>298.7486329410866</c:v>
                </c:pt>
                <c:pt idx="65">
                  <c:v>300.134683623129</c:v>
                </c:pt>
                <c:pt idx="66">
                  <c:v>301.4484942805486</c:v>
                </c:pt>
                <c:pt idx="67">
                  <c:v>302.6919176644855</c:v>
                </c:pt>
                <c:pt idx="68">
                  <c:v>303.8667764280464</c:v>
                </c:pt>
                <c:pt idx="69">
                  <c:v>304.9748627714124</c:v>
                </c:pt>
                <c:pt idx="70">
                  <c:v>306.0179381910173</c:v>
                </c:pt>
                <c:pt idx="71">
                  <c:v>306.9977332652085</c:v>
                </c:pt>
                <c:pt idx="72">
                  <c:v>307.9159474970239</c:v>
                </c:pt>
                <c:pt idx="73">
                  <c:v>308.774249210451</c:v>
                </c:pt>
                <c:pt idx="74">
                  <c:v>309.5742754967675</c:v>
                </c:pt>
                <c:pt idx="75">
                  <c:v>310.3176322073956</c:v>
                </c:pt>
                <c:pt idx="76">
                  <c:v>311.0058939900958</c:v>
                </c:pt>
                <c:pt idx="77">
                  <c:v>311.640604365347</c:v>
                </c:pt>
                <c:pt idx="78">
                  <c:v>312.2232758399495</c:v>
                </c:pt>
                <c:pt idx="79">
                  <c:v>312.7553900550392</c:v>
                </c:pt>
                <c:pt idx="80">
                  <c:v>313.2383979658028</c:v>
                </c:pt>
                <c:pt idx="81">
                  <c:v>313.6737200503967</c:v>
                </c:pt>
                <c:pt idx="82">
                  <c:v>314.0627465455512</c:v>
                </c:pt>
                <c:pt idx="83">
                  <c:v>314.4068377068285</c:v>
                </c:pt>
                <c:pt idx="84">
                  <c:v>314.7073240911872</c:v>
                </c:pt>
                <c:pt idx="85">
                  <c:v>314.9655068599312</c:v>
                </c:pt>
                <c:pt idx="86">
                  <c:v>315.1826581001044</c:v>
                </c:pt>
                <c:pt idx="87">
                  <c:v>315.360021162548</c:v>
                </c:pt>
                <c:pt idx="88">
                  <c:v>315.4988110149337</c:v>
                </c:pt>
                <c:pt idx="89">
                  <c:v>315.6002146081919</c:v>
                </c:pt>
                <c:pt idx="90">
                  <c:v>315.6653912548435</c:v>
                </c:pt>
                <c:pt idx="91">
                  <c:v>315.6954730178466</c:v>
                </c:pt>
                <c:pt idx="92">
                  <c:v>315.691565108647</c:v>
                </c:pt>
                <c:pt idx="93">
                  <c:v>315.6547462932061</c:v>
                </c:pt>
                <c:pt idx="94">
                  <c:v>315.586069304867</c:v>
                </c:pt>
                <c:pt idx="95">
                  <c:v>315.4865612629729</c:v>
                </c:pt>
                <c:pt idx="96">
                  <c:v>315.35722409628</c:v>
                </c:pt>
                <c:pt idx="97">
                  <c:v>315.1990349701175</c:v>
                </c:pt>
                <c:pt idx="98">
                  <c:v>315.012946716609</c:v>
                </c:pt>
                <c:pt idx="99">
                  <c:v>314.799888266957</c:v>
                </c:pt>
                <c:pt idx="100">
                  <c:v>314.560765085154</c:v>
                </c:pt>
                <c:pt idx="101">
                  <c:v>314.2964596023716</c:v>
                </c:pt>
                <c:pt idx="102">
                  <c:v>314.0078316513923</c:v>
                </c:pt>
                <c:pt idx="103">
                  <c:v>313.6957189004692</c:v>
                </c:pt>
                <c:pt idx="104">
                  <c:v>313.3609372860739</c:v>
                </c:pt>
                <c:pt idx="105">
                  <c:v>313.004281444001</c:v>
                </c:pt>
                <c:pt idx="106">
                  <c:v>312.6265251383577</c:v>
                </c:pt>
                <c:pt idx="107">
                  <c:v>312.2284216880087</c:v>
                </c:pt>
                <c:pt idx="108">
                  <c:v>311.8107043900701</c:v>
                </c:pt>
                <c:pt idx="109">
                  <c:v>311.3740869400781</c:v>
                </c:pt>
                <c:pt idx="110">
                  <c:v>310.9192638485092</c:v>
                </c:pt>
                <c:pt idx="111">
                  <c:v>310.4469108533356</c:v>
                </c:pt>
                <c:pt idx="112">
                  <c:v>309.9576853283361</c:v>
                </c:pt>
                <c:pt idx="113">
                  <c:v>309.4522266869241</c:v>
                </c:pt>
                <c:pt idx="114">
                  <c:v>308.931156781242</c:v>
                </c:pt>
                <c:pt idx="115">
                  <c:v>308.3950802963691</c:v>
                </c:pt>
                <c:pt idx="116">
                  <c:v>307.84458513933</c:v>
                </c:pt>
                <c:pt idx="117">
                  <c:v>307.280242822965</c:v>
                </c:pt>
                <c:pt idx="118">
                  <c:v>306.7026088442884</c:v>
                </c:pt>
                <c:pt idx="119">
                  <c:v>306.1122230573515</c:v>
                </c:pt>
              </c:numCache>
            </c:numRef>
          </c:yVal>
          <c:smooth val="1"/>
          <c:extLst xmlns:c16r2="http://schemas.microsoft.com/office/drawing/2015/06/chart">
            <c:ext xmlns:c16="http://schemas.microsoft.com/office/drawing/2014/chart" uri="{C3380CC4-5D6E-409C-BE32-E72D297353CC}">
              <c16:uniqueId val="{00000005-ADA3-495A-B5F1-9F7778BE588C}"/>
            </c:ext>
          </c:extLst>
        </c:ser>
        <c:ser>
          <c:idx val="5"/>
          <c:order val="6"/>
          <c:tx>
            <c:strRef>
              <c:f>'SA-ChronicPain-G'!$G$123</c:f>
              <c:strCache>
                <c:ptCount val="1"/>
                <c:pt idx="0">
                  <c:v>Total Deaths for 1.5x parameter level</c:v>
                </c:pt>
              </c:strCache>
            </c:strRef>
          </c:tx>
          <c:spPr>
            <a:ln w="76200">
              <a:solidFill>
                <a:schemeClr val="tx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G$3:$G$122</c:f>
              <c:numCache>
                <c:formatCode>General</c:formatCode>
                <c:ptCount val="120"/>
                <c:pt idx="0">
                  <c:v>0.0</c:v>
                </c:pt>
                <c:pt idx="1">
                  <c:v>3.58132025293162</c:v>
                </c:pt>
                <c:pt idx="2">
                  <c:v>6.512449560332561</c:v>
                </c:pt>
                <c:pt idx="3">
                  <c:v>8.91319038780325</c:v>
                </c:pt>
                <c:pt idx="4">
                  <c:v>10.88014945981527</c:v>
                </c:pt>
                <c:pt idx="5">
                  <c:v>12.49109777582871</c:v>
                </c:pt>
                <c:pt idx="6">
                  <c:v>13.80855197865931</c:v>
                </c:pt>
                <c:pt idx="7">
                  <c:v>14.88268854323846</c:v>
                </c:pt>
                <c:pt idx="8">
                  <c:v>15.75371309219722</c:v>
                </c:pt>
                <c:pt idx="9">
                  <c:v>16.4537851664567</c:v>
                </c:pt>
                <c:pt idx="10">
                  <c:v>17.00858058174612</c:v>
                </c:pt>
                <c:pt idx="11">
                  <c:v>17.4385585451113</c:v>
                </c:pt>
                <c:pt idx="12">
                  <c:v>17.75998842620215</c:v>
                </c:pt>
                <c:pt idx="13">
                  <c:v>19.56927062584082</c:v>
                </c:pt>
                <c:pt idx="14">
                  <c:v>21.16185771249083</c:v>
                </c:pt>
                <c:pt idx="15">
                  <c:v>22.5748488698302</c:v>
                </c:pt>
                <c:pt idx="16">
                  <c:v>23.8372861036226</c:v>
                </c:pt>
                <c:pt idx="17">
                  <c:v>24.97200674863582</c:v>
                </c:pt>
                <c:pt idx="18">
                  <c:v>25.99692190047012</c:v>
                </c:pt>
                <c:pt idx="19">
                  <c:v>26.92603945846417</c:v>
                </c:pt>
                <c:pt idx="20">
                  <c:v>27.77028247040526</c:v>
                </c:pt>
                <c:pt idx="21">
                  <c:v>28.53814289728862</c:v>
                </c:pt>
                <c:pt idx="22">
                  <c:v>29.23620316996776</c:v>
                </c:pt>
                <c:pt idx="23">
                  <c:v>29.86955163970697</c:v>
                </c:pt>
                <c:pt idx="24">
                  <c:v>30.44211295185588</c:v>
                </c:pt>
                <c:pt idx="25">
                  <c:v>30.95691027107718</c:v>
                </c:pt>
                <c:pt idx="26">
                  <c:v>31.41838325524623</c:v>
                </c:pt>
                <c:pt idx="27">
                  <c:v>31.82814888786643</c:v>
                </c:pt>
                <c:pt idx="28">
                  <c:v>32.18744735205699</c:v>
                </c:pt>
                <c:pt idx="29">
                  <c:v>32.4972513584753</c:v>
                </c:pt>
                <c:pt idx="30">
                  <c:v>32.75833894049746</c:v>
                </c:pt>
                <c:pt idx="31">
                  <c:v>32.97134998897864</c:v>
                </c:pt>
                <c:pt idx="32">
                  <c:v>33.13682993932635</c:v>
                </c:pt>
                <c:pt idx="33">
                  <c:v>33.25526328855726</c:v>
                </c:pt>
                <c:pt idx="34">
                  <c:v>33.32709907928403</c:v>
                </c:pt>
                <c:pt idx="35">
                  <c:v>33.35277005447745</c:v>
                </c:pt>
                <c:pt idx="36">
                  <c:v>33.33270683994514</c:v>
                </c:pt>
                <c:pt idx="37">
                  <c:v>33.26734823392703</c:v>
                </c:pt>
                <c:pt idx="38">
                  <c:v>33.15714846124689</c:v>
                </c:pt>
                <c:pt idx="39">
                  <c:v>33.00258494181175</c:v>
                </c:pt>
                <c:pt idx="40">
                  <c:v>32.80415825755968</c:v>
                </c:pt>
                <c:pt idx="41">
                  <c:v>32.56239385051026</c:v>
                </c:pt>
                <c:pt idx="42">
                  <c:v>32.27784270041125</c:v>
                </c:pt>
                <c:pt idx="43">
                  <c:v>31.95108120288164</c:v>
                </c:pt>
                <c:pt idx="44">
                  <c:v>31.58271045690867</c:v>
                </c:pt>
                <c:pt idx="45">
                  <c:v>31.17335512531504</c:v>
                </c:pt>
                <c:pt idx="46">
                  <c:v>30.72366199574281</c:v>
                </c:pt>
                <c:pt idx="47">
                  <c:v>30.23429834106123</c:v>
                </c:pt>
                <c:pt idx="48">
                  <c:v>29.70595015547519</c:v>
                </c:pt>
                <c:pt idx="49">
                  <c:v>29.13932032479006</c:v>
                </c:pt>
                <c:pt idx="50">
                  <c:v>28.53512677519748</c:v>
                </c:pt>
                <c:pt idx="51">
                  <c:v>27.894100633874</c:v>
                </c:pt>
                <c:pt idx="52">
                  <c:v>27.2169844300528</c:v>
                </c:pt>
                <c:pt idx="53">
                  <c:v>26.50453034613792</c:v>
                </c:pt>
                <c:pt idx="54">
                  <c:v>25.75749853573138</c:v>
                </c:pt>
                <c:pt idx="55">
                  <c:v>24.97665551718696</c:v>
                </c:pt>
                <c:pt idx="56">
                  <c:v>24.16277264802718</c:v>
                </c:pt>
                <c:pt idx="57">
                  <c:v>23.31662468318405</c:v>
                </c:pt>
                <c:pt idx="58">
                  <c:v>22.43898841815381</c:v>
                </c:pt>
                <c:pt idx="59">
                  <c:v>21.53064141681944</c:v>
                </c:pt>
                <c:pt idx="60">
                  <c:v>20.59236082262942</c:v>
                </c:pt>
                <c:pt idx="61">
                  <c:v>19.62492225111155</c:v>
                </c:pt>
                <c:pt idx="62">
                  <c:v>18.62909876115464</c:v>
                </c:pt>
                <c:pt idx="63">
                  <c:v>17.60565990212772</c:v>
                </c:pt>
                <c:pt idx="64">
                  <c:v>16.55537083367663</c:v>
                </c:pt>
                <c:pt idx="65">
                  <c:v>15.47899151491556</c:v>
                </c:pt>
                <c:pt idx="66">
                  <c:v>14.37727595964534</c:v>
                </c:pt>
                <c:pt idx="67">
                  <c:v>13.25097155422472</c:v>
                </c:pt>
                <c:pt idx="68">
                  <c:v>12.10081843480793</c:v>
                </c:pt>
                <c:pt idx="69">
                  <c:v>10.92754892065186</c:v>
                </c:pt>
                <c:pt idx="70">
                  <c:v>9.731887000359798</c:v>
                </c:pt>
                <c:pt idx="71">
                  <c:v>8.514547867978034</c:v>
                </c:pt>
                <c:pt idx="72">
                  <c:v>7.276237506028247</c:v>
                </c:pt>
                <c:pt idx="73">
                  <c:v>6.017652312618975</c:v>
                </c:pt>
                <c:pt idx="74">
                  <c:v>4.73947876996763</c:v>
                </c:pt>
                <c:pt idx="75">
                  <c:v>3.44239315173445</c:v>
                </c:pt>
                <c:pt idx="76">
                  <c:v>2.127061266734654</c:v>
                </c:pt>
                <c:pt idx="77">
                  <c:v>0.794138236686467</c:v>
                </c:pt>
                <c:pt idx="78">
                  <c:v>-0.555731694209589</c:v>
                </c:pt>
                <c:pt idx="79">
                  <c:v>-1.921915319958134</c:v>
                </c:pt>
                <c:pt idx="80">
                  <c:v>-3.303790605706763</c:v>
                </c:pt>
                <c:pt idx="81">
                  <c:v>-4.700746794818951</c:v>
                </c:pt>
                <c:pt idx="82">
                  <c:v>-6.112184491850075</c:v>
                </c:pt>
                <c:pt idx="83">
                  <c:v>-7.537515723120848</c:v>
                </c:pt>
                <c:pt idx="84">
                  <c:v>-8.9761639764487</c:v>
                </c:pt>
                <c:pt idx="85">
                  <c:v>-10.42756422156972</c:v>
                </c:pt>
                <c:pt idx="86">
                  <c:v>-11.8911629126339</c:v>
                </c:pt>
                <c:pt idx="87">
                  <c:v>-13.3664179741265</c:v>
                </c:pt>
                <c:pt idx="88">
                  <c:v>-14.85279877146186</c:v>
                </c:pt>
                <c:pt idx="89">
                  <c:v>-16.34978606743889</c:v>
                </c:pt>
                <c:pt idx="90">
                  <c:v>-17.85687196567432</c:v>
                </c:pt>
                <c:pt idx="91">
                  <c:v>-19.37355984206297</c:v>
                </c:pt>
                <c:pt idx="92">
                  <c:v>-20.89936426525783</c:v>
                </c:pt>
                <c:pt idx="93">
                  <c:v>-22.43381090709527</c:v>
                </c:pt>
                <c:pt idx="94">
                  <c:v>-23.97643644384607</c:v>
                </c:pt>
                <c:pt idx="95">
                  <c:v>-25.52678844910752</c:v>
                </c:pt>
                <c:pt idx="96">
                  <c:v>-27.08442527912628</c:v>
                </c:pt>
                <c:pt idx="97">
                  <c:v>-28.64891595125146</c:v>
                </c:pt>
                <c:pt idx="98">
                  <c:v>-30.21984001622905</c:v>
                </c:pt>
                <c:pt idx="99">
                  <c:v>-31.79678742495016</c:v>
                </c:pt>
                <c:pt idx="100">
                  <c:v>-33.37935839027541</c:v>
                </c:pt>
                <c:pt idx="101">
                  <c:v>-34.9671632444777</c:v>
                </c:pt>
                <c:pt idx="102">
                  <c:v>-36.5598222928428</c:v>
                </c:pt>
                <c:pt idx="103">
                  <c:v>-38.15696566391289</c:v>
                </c:pt>
                <c:pt idx="104">
                  <c:v>-39.75823315683501</c:v>
                </c:pt>
                <c:pt idx="105">
                  <c:v>-41.36327408624494</c:v>
                </c:pt>
                <c:pt idx="106">
                  <c:v>-42.97174712508512</c:v>
                </c:pt>
                <c:pt idx="107">
                  <c:v>-44.58332014573516</c:v>
                </c:pt>
                <c:pt idx="108">
                  <c:v>-46.19767005980102</c:v>
                </c:pt>
                <c:pt idx="109">
                  <c:v>-47.81448265688364</c:v>
                </c:pt>
                <c:pt idx="110">
                  <c:v>-49.43345244263937</c:v>
                </c:pt>
                <c:pt idx="111">
                  <c:v>-51.05428247640304</c:v>
                </c:pt>
                <c:pt idx="112">
                  <c:v>-52.676684208636</c:v>
                </c:pt>
                <c:pt idx="113">
                  <c:v>-54.30037731844586</c:v>
                </c:pt>
                <c:pt idx="114">
                  <c:v>-55.92508955139214</c:v>
                </c:pt>
                <c:pt idx="115">
                  <c:v>-57.55055655779199</c:v>
                </c:pt>
                <c:pt idx="116">
                  <c:v>-59.17652173170782</c:v>
                </c:pt>
                <c:pt idx="117">
                  <c:v>-60.8027360508052</c:v>
                </c:pt>
                <c:pt idx="118">
                  <c:v>-62.42895791722258</c:v>
                </c:pt>
                <c:pt idx="119">
                  <c:v>-64.0549529996176</c:v>
                </c:pt>
              </c:numCache>
            </c:numRef>
          </c:yVal>
          <c:smooth val="1"/>
          <c:extLst xmlns:c16r2="http://schemas.microsoft.com/office/drawing/2015/06/chart">
            <c:ext xmlns:c16="http://schemas.microsoft.com/office/drawing/2014/chart" uri="{C3380CC4-5D6E-409C-BE32-E72D297353CC}">
              <c16:uniqueId val="{00000006-ADA3-495A-B5F1-9F7778BE588C}"/>
            </c:ext>
          </c:extLst>
        </c:ser>
        <c:ser>
          <c:idx val="2"/>
          <c:order val="7"/>
          <c:tx>
            <c:strRef>
              <c:f>'SA-ChronicPain-G'!$P$123</c:f>
              <c:strCache>
                <c:ptCount val="1"/>
                <c:pt idx="0">
                  <c:v>Total Deaths for 1x parameter level</c:v>
                </c:pt>
              </c:strCache>
            </c:strRef>
          </c:tx>
          <c:spPr>
            <a:ln w="28575">
              <a:solidFill>
                <a:schemeClr val="tx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P$3:$P$122</c:f>
              <c:numCache>
                <c:formatCode>General</c:formatCode>
                <c:ptCount val="120"/>
                <c:pt idx="0">
                  <c:v>0.0</c:v>
                </c:pt>
                <c:pt idx="1">
                  <c:v>3.58132025293139</c:v>
                </c:pt>
                <c:pt idx="2">
                  <c:v>6.612471093298109</c:v>
                </c:pt>
                <c:pt idx="3">
                  <c:v>9.194173366063456</c:v>
                </c:pt>
                <c:pt idx="4">
                  <c:v>11.407637293669</c:v>
                </c:pt>
                <c:pt idx="5">
                  <c:v>13.31821642260534</c:v>
                </c:pt>
                <c:pt idx="6">
                  <c:v>14.97841200425723</c:v>
                </c:pt>
                <c:pt idx="7">
                  <c:v>16.4303207670308</c:v>
                </c:pt>
                <c:pt idx="8">
                  <c:v>17.70762750671843</c:v>
                </c:pt>
                <c:pt idx="9">
                  <c:v>18.83722580574545</c:v>
                </c:pt>
                <c:pt idx="10">
                  <c:v>19.84053517260563</c:v>
                </c:pt>
                <c:pt idx="11">
                  <c:v>20.7345705316492</c:v>
                </c:pt>
                <c:pt idx="12">
                  <c:v>21.5328098318003</c:v>
                </c:pt>
                <c:pt idx="13">
                  <c:v>23.82938681608753</c:v>
                </c:pt>
                <c:pt idx="14">
                  <c:v>25.91790712672232</c:v>
                </c:pt>
                <c:pt idx="15">
                  <c:v>27.83412022150114</c:v>
                </c:pt>
                <c:pt idx="16">
                  <c:v>29.60595108759708</c:v>
                </c:pt>
                <c:pt idx="17">
                  <c:v>31.25531527174831</c:v>
                </c:pt>
                <c:pt idx="18">
                  <c:v>32.79935897041556</c:v>
                </c:pt>
                <c:pt idx="19">
                  <c:v>34.25145133292067</c:v>
                </c:pt>
                <c:pt idx="20">
                  <c:v>35.62197819860048</c:v>
                </c:pt>
                <c:pt idx="21">
                  <c:v>36.91897617122692</c:v>
                </c:pt>
                <c:pt idx="22">
                  <c:v>38.1486384256767</c:v>
                </c:pt>
                <c:pt idx="23">
                  <c:v>39.3157175640731</c:v>
                </c:pt>
                <c:pt idx="24">
                  <c:v>40.42384592057023</c:v>
                </c:pt>
                <c:pt idx="25">
                  <c:v>41.47578973772825</c:v>
                </c:pt>
                <c:pt idx="26">
                  <c:v>42.47575028959941</c:v>
                </c:pt>
                <c:pt idx="27">
                  <c:v>43.42514088759435</c:v>
                </c:pt>
                <c:pt idx="28">
                  <c:v>44.32501887947088</c:v>
                </c:pt>
                <c:pt idx="29">
                  <c:v>45.17619047927435</c:v>
                </c:pt>
                <c:pt idx="30">
                  <c:v>45.9792809302638</c:v>
                </c:pt>
                <c:pt idx="31">
                  <c:v>46.7347889324125</c:v>
                </c:pt>
                <c:pt idx="32">
                  <c:v>47.44312863674163</c:v>
                </c:pt>
                <c:pt idx="33">
                  <c:v>48.10466179972995</c:v>
                </c:pt>
                <c:pt idx="34">
                  <c:v>48.71972216746757</c:v>
                </c:pt>
                <c:pt idx="35">
                  <c:v>49.28863373973017</c:v>
                </c:pt>
                <c:pt idx="36">
                  <c:v>49.81172422822149</c:v>
                </c:pt>
                <c:pt idx="37">
                  <c:v>50.28933475434874</c:v>
                </c:pt>
                <c:pt idx="38">
                  <c:v>50.7218266169366</c:v>
                </c:pt>
                <c:pt idx="39">
                  <c:v>51.10958862831554</c:v>
                </c:pt>
                <c:pt idx="40">
                  <c:v>51.45303677669703</c:v>
                </c:pt>
                <c:pt idx="41">
                  <c:v>51.75261564487718</c:v>
                </c:pt>
                <c:pt idx="42">
                  <c:v>52.0087988475202</c:v>
                </c:pt>
                <c:pt idx="43">
                  <c:v>52.22208870295735</c:v>
                </c:pt>
                <c:pt idx="44">
                  <c:v>52.3930153416101</c:v>
                </c:pt>
                <c:pt idx="45">
                  <c:v>52.52213540934845</c:v>
                </c:pt>
                <c:pt idx="46">
                  <c:v>52.61003048904684</c:v>
                </c:pt>
                <c:pt idx="47">
                  <c:v>52.65730533591814</c:v>
                </c:pt>
                <c:pt idx="48">
                  <c:v>52.66458600025607</c:v>
                </c:pt>
                <c:pt idx="49">
                  <c:v>52.6325178939369</c:v>
                </c:pt>
                <c:pt idx="50">
                  <c:v>52.56176384338151</c:v>
                </c:pt>
                <c:pt idx="51">
                  <c:v>52.45300216098553</c:v>
                </c:pt>
                <c:pt idx="52">
                  <c:v>52.30692476254409</c:v>
                </c:pt>
                <c:pt idx="53">
                  <c:v>52.12423533957208</c:v>
                </c:pt>
                <c:pt idx="54">
                  <c:v>51.90564760267424</c:v>
                </c:pt>
                <c:pt idx="55">
                  <c:v>51.65188360403</c:v>
                </c:pt>
                <c:pt idx="56">
                  <c:v>51.36367214395545</c:v>
                </c:pt>
                <c:pt idx="57">
                  <c:v>51.04174726411895</c:v>
                </c:pt>
                <c:pt idx="58">
                  <c:v>50.68684682828219</c:v>
                </c:pt>
                <c:pt idx="59">
                  <c:v>50.29971119006196</c:v>
                </c:pt>
                <c:pt idx="60">
                  <c:v>49.88108194624358</c:v>
                </c:pt>
                <c:pt idx="61">
                  <c:v>49.43170077347904</c:v>
                </c:pt>
                <c:pt idx="62">
                  <c:v>48.95230834565518</c:v>
                </c:pt>
                <c:pt idx="63">
                  <c:v>48.44364332893061</c:v>
                </c:pt>
                <c:pt idx="64">
                  <c:v>47.90644145116487</c:v>
                </c:pt>
                <c:pt idx="65">
                  <c:v>47.34143464239195</c:v>
                </c:pt>
                <c:pt idx="66">
                  <c:v>46.74935024288615</c:v>
                </c:pt>
                <c:pt idx="67">
                  <c:v>46.13091027541618</c:v>
                </c:pt>
                <c:pt idx="68">
                  <c:v>45.48683077830614</c:v>
                </c:pt>
                <c:pt idx="69">
                  <c:v>44.81782119598189</c:v>
                </c:pt>
                <c:pt idx="70">
                  <c:v>44.12458382380414</c:v>
                </c:pt>
                <c:pt idx="71">
                  <c:v>43.40781330408545</c:v>
                </c:pt>
                <c:pt idx="72">
                  <c:v>42.6681961702942</c:v>
                </c:pt>
                <c:pt idx="73">
                  <c:v>41.90641043658643</c:v>
                </c:pt>
                <c:pt idx="74">
                  <c:v>41.12312522993234</c:v>
                </c:pt>
                <c:pt idx="75">
                  <c:v>40.31900046221174</c:v>
                </c:pt>
                <c:pt idx="76">
                  <c:v>39.49468653981597</c:v>
                </c:pt>
                <c:pt idx="77">
                  <c:v>38.65082410835407</c:v>
                </c:pt>
                <c:pt idx="78">
                  <c:v>37.78804383026772</c:v>
                </c:pt>
                <c:pt idx="79">
                  <c:v>36.90696619318192</c:v>
                </c:pt>
                <c:pt idx="80">
                  <c:v>36.0082013469987</c:v>
                </c:pt>
                <c:pt idx="81">
                  <c:v>35.0923489678226</c:v>
                </c:pt>
                <c:pt idx="82">
                  <c:v>34.15999814690267</c:v>
                </c:pt>
                <c:pt idx="83">
                  <c:v>33.21172730289072</c:v>
                </c:pt>
                <c:pt idx="84">
                  <c:v>32.24810411579515</c:v>
                </c:pt>
                <c:pt idx="85">
                  <c:v>31.26968548111572</c:v>
                </c:pt>
                <c:pt idx="86">
                  <c:v>30.27701748270379</c:v>
                </c:pt>
                <c:pt idx="87">
                  <c:v>29.2706353830089</c:v>
                </c:pt>
                <c:pt idx="88">
                  <c:v>28.25106362940688</c:v>
                </c:pt>
                <c:pt idx="89">
                  <c:v>27.21881587542375</c:v>
                </c:pt>
                <c:pt idx="90">
                  <c:v>26.17439501569961</c:v>
                </c:pt>
                <c:pt idx="91">
                  <c:v>25.11829323362731</c:v>
                </c:pt>
                <c:pt idx="92">
                  <c:v>24.05099206064883</c:v>
                </c:pt>
                <c:pt idx="93">
                  <c:v>22.97296244626268</c:v>
                </c:pt>
                <c:pt idx="94">
                  <c:v>21.88466483784541</c:v>
                </c:pt>
                <c:pt idx="95">
                  <c:v>20.78654926943646</c:v>
                </c:pt>
                <c:pt idx="96">
                  <c:v>19.67905545871035</c:v>
                </c:pt>
                <c:pt idx="97">
                  <c:v>18.56261291137048</c:v>
                </c:pt>
                <c:pt idx="98">
                  <c:v>17.43764103228396</c:v>
                </c:pt>
                <c:pt idx="99">
                  <c:v>16.3045492426847</c:v>
                </c:pt>
                <c:pt idx="100">
                  <c:v>15.16373710284233</c:v>
                </c:pt>
                <c:pt idx="101">
                  <c:v>14.01559443960818</c:v>
                </c:pt>
                <c:pt idx="102">
                  <c:v>12.86050147829746</c:v>
                </c:pt>
                <c:pt idx="103">
                  <c:v>11.69882897841007</c:v>
                </c:pt>
                <c:pt idx="104">
                  <c:v>10.53093837270235</c:v>
                </c:pt>
                <c:pt idx="105">
                  <c:v>9.35718190916614</c:v>
                </c:pt>
                <c:pt idx="106">
                  <c:v>8.177902795514818</c:v>
                </c:pt>
                <c:pt idx="107">
                  <c:v>6.993435345766279</c:v>
                </c:pt>
                <c:pt idx="108">
                  <c:v>5.804105128578734</c:v>
                </c:pt>
                <c:pt idx="109">
                  <c:v>4.610229116990194</c:v>
                </c:pt>
                <c:pt idx="110">
                  <c:v>3.412115839256236</c:v>
                </c:pt>
                <c:pt idx="111">
                  <c:v>2.21006553048064</c:v>
                </c:pt>
                <c:pt idx="112">
                  <c:v>1.004370284786182</c:v>
                </c:pt>
                <c:pt idx="113">
                  <c:v>-0.204685792248529</c:v>
                </c:pt>
                <c:pt idx="114">
                  <c:v>-1.416826431103982</c:v>
                </c:pt>
                <c:pt idx="115">
                  <c:v>-2.63178304600997</c:v>
                </c:pt>
                <c:pt idx="116">
                  <c:v>-3.84929458301385</c:v>
                </c:pt>
                <c:pt idx="117">
                  <c:v>-5.069107368601816</c:v>
                </c:pt>
                <c:pt idx="118">
                  <c:v>-6.290974959058564</c:v>
                </c:pt>
                <c:pt idx="119">
                  <c:v>-7.514657990708474</c:v>
                </c:pt>
              </c:numCache>
            </c:numRef>
          </c:yVal>
          <c:smooth val="1"/>
          <c:extLst xmlns:c16r2="http://schemas.microsoft.com/office/drawing/2015/06/chart">
            <c:ext xmlns:c16="http://schemas.microsoft.com/office/drawing/2014/chart" uri="{C3380CC4-5D6E-409C-BE32-E72D297353CC}">
              <c16:uniqueId val="{00000007-ADA3-495A-B5F1-9F7778BE588C}"/>
            </c:ext>
          </c:extLst>
        </c:ser>
        <c:ser>
          <c:idx val="9"/>
          <c:order val="8"/>
          <c:tx>
            <c:strRef>
              <c:f>'SA-ChronicPain-G'!$Y$123</c:f>
              <c:strCache>
                <c:ptCount val="1"/>
                <c:pt idx="0">
                  <c:v>Total Deaths for 0.5x parameter level</c:v>
                </c:pt>
              </c:strCache>
            </c:strRef>
          </c:tx>
          <c:spPr>
            <a:ln w="6350">
              <a:solidFill>
                <a:schemeClr val="tx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Y$3:$Y$122</c:f>
              <c:numCache>
                <c:formatCode>General</c:formatCode>
                <c:ptCount val="120"/>
                <c:pt idx="0">
                  <c:v>0.0</c:v>
                </c:pt>
                <c:pt idx="1">
                  <c:v>2.105896030081021</c:v>
                </c:pt>
                <c:pt idx="2">
                  <c:v>4.046110918222849</c:v>
                </c:pt>
                <c:pt idx="3">
                  <c:v>5.848165401446567</c:v>
                </c:pt>
                <c:pt idx="4">
                  <c:v>7.536198011028682</c:v>
                </c:pt>
                <c:pt idx="5">
                  <c:v>9.13134354988697</c:v>
                </c:pt>
                <c:pt idx="6">
                  <c:v>10.65179499289738</c:v>
                </c:pt>
                <c:pt idx="7">
                  <c:v>12.11297926200159</c:v>
                </c:pt>
                <c:pt idx="8">
                  <c:v>13.52779691255928</c:v>
                </c:pt>
                <c:pt idx="9">
                  <c:v>14.90689060001378</c:v>
                </c:pt>
                <c:pt idx="10">
                  <c:v>16.25891921593047</c:v>
                </c:pt>
                <c:pt idx="11">
                  <c:v>17.59082308307588</c:v>
                </c:pt>
                <c:pt idx="12">
                  <c:v>18.90807153084843</c:v>
                </c:pt>
                <c:pt idx="13">
                  <c:v>21.63870648607876</c:v>
                </c:pt>
                <c:pt idx="14">
                  <c:v>24.12242912265465</c:v>
                </c:pt>
                <c:pt idx="15">
                  <c:v>26.4408688371408</c:v>
                </c:pt>
                <c:pt idx="16">
                  <c:v>28.62270972419087</c:v>
                </c:pt>
                <c:pt idx="17">
                  <c:v>30.69032880548371</c:v>
                </c:pt>
                <c:pt idx="18">
                  <c:v>32.66112698341103</c:v>
                </c:pt>
                <c:pt idx="19">
                  <c:v>34.54857296151885</c:v>
                </c:pt>
                <c:pt idx="20">
                  <c:v>36.35768610191345</c:v>
                </c:pt>
                <c:pt idx="21">
                  <c:v>38.08642493701699</c:v>
                </c:pt>
                <c:pt idx="22">
                  <c:v>39.75449495232564</c:v>
                </c:pt>
                <c:pt idx="23">
                  <c:v>41.36642937179197</c:v>
                </c:pt>
                <c:pt idx="24">
                  <c:v>42.92562359429697</c:v>
                </c:pt>
                <c:pt idx="25">
                  <c:v>44.43459621906737</c:v>
                </c:pt>
                <c:pt idx="26">
                  <c:v>45.8970053129995</c:v>
                </c:pt>
                <c:pt idx="27">
                  <c:v>47.31383009220112</c:v>
                </c:pt>
                <c:pt idx="28">
                  <c:v>48.68578882130678</c:v>
                </c:pt>
                <c:pt idx="29">
                  <c:v>50.01336165230875</c:v>
                </c:pt>
                <c:pt idx="30">
                  <c:v>51.29686022318337</c:v>
                </c:pt>
                <c:pt idx="31">
                  <c:v>52.53648175764551</c:v>
                </c:pt>
                <c:pt idx="32">
                  <c:v>53.7323507137398</c:v>
                </c:pt>
                <c:pt idx="33">
                  <c:v>54.88454131834384</c:v>
                </c:pt>
                <c:pt idx="34">
                  <c:v>55.99309385381157</c:v>
                </c:pt>
                <c:pt idx="35">
                  <c:v>57.05807405041399</c:v>
                </c:pt>
                <c:pt idx="36">
                  <c:v>58.07956184077175</c:v>
                </c:pt>
                <c:pt idx="37">
                  <c:v>59.05766068450689</c:v>
                </c:pt>
                <c:pt idx="38">
                  <c:v>59.99250403311193</c:v>
                </c:pt>
                <c:pt idx="39">
                  <c:v>60.88426185059373</c:v>
                </c:pt>
                <c:pt idx="40">
                  <c:v>61.73314020591274</c:v>
                </c:pt>
                <c:pt idx="41">
                  <c:v>62.53938257954619</c:v>
                </c:pt>
                <c:pt idx="42">
                  <c:v>63.30089998293865</c:v>
                </c:pt>
                <c:pt idx="43">
                  <c:v>64.01545186641982</c:v>
                </c:pt>
                <c:pt idx="44">
                  <c:v>64.68753664120816</c:v>
                </c:pt>
                <c:pt idx="45">
                  <c:v>65.31758474858138</c:v>
                </c:pt>
                <c:pt idx="46">
                  <c:v>65.9060575958556</c:v>
                </c:pt>
                <c:pt idx="47">
                  <c:v>66.453445539316</c:v>
                </c:pt>
                <c:pt idx="48">
                  <c:v>66.96026583894486</c:v>
                </c:pt>
                <c:pt idx="49">
                  <c:v>67.42706052044381</c:v>
                </c:pt>
                <c:pt idx="50">
                  <c:v>67.85439422995732</c:v>
                </c:pt>
                <c:pt idx="51">
                  <c:v>68.24285211333907</c:v>
                </c:pt>
                <c:pt idx="52">
                  <c:v>68.59303774625768</c:v>
                </c:pt>
                <c:pt idx="53">
                  <c:v>68.90557112510345</c:v>
                </c:pt>
                <c:pt idx="54">
                  <c:v>69.18108673453546</c:v>
                </c:pt>
                <c:pt idx="55">
                  <c:v>69.4202275970129</c:v>
                </c:pt>
                <c:pt idx="56">
                  <c:v>69.62364330776741</c:v>
                </c:pt>
                <c:pt idx="57">
                  <c:v>69.79200010638785</c:v>
                </c:pt>
                <c:pt idx="58">
                  <c:v>69.92597199538355</c:v>
                </c:pt>
                <c:pt idx="59">
                  <c:v>70.02623922993662</c:v>
                </c:pt>
                <c:pt idx="60">
                  <c:v>70.09348691822791</c:v>
                </c:pt>
                <c:pt idx="61">
                  <c:v>70.12840370990734</c:v>
                </c:pt>
                <c:pt idx="62">
                  <c:v>70.13168056977006</c:v>
                </c:pt>
                <c:pt idx="63">
                  <c:v>70.10400963355015</c:v>
                </c:pt>
                <c:pt idx="64">
                  <c:v>70.04608314249285</c:v>
                </c:pt>
                <c:pt idx="65">
                  <c:v>69.95859245327024</c:v>
                </c:pt>
                <c:pt idx="66">
                  <c:v>69.84222711973098</c:v>
                </c:pt>
                <c:pt idx="67">
                  <c:v>69.69767404298918</c:v>
                </c:pt>
                <c:pt idx="68">
                  <c:v>69.52561667930062</c:v>
                </c:pt>
                <c:pt idx="69">
                  <c:v>69.32673430928536</c:v>
                </c:pt>
                <c:pt idx="70">
                  <c:v>69.10170138590068</c:v>
                </c:pt>
                <c:pt idx="71">
                  <c:v>68.85118692441961</c:v>
                </c:pt>
                <c:pt idx="72">
                  <c:v>68.5758539442791</c:v>
                </c:pt>
                <c:pt idx="73">
                  <c:v>68.27635895990335</c:v>
                </c:pt>
                <c:pt idx="74">
                  <c:v>67.95335151770242</c:v>
                </c:pt>
                <c:pt idx="75">
                  <c:v>67.60747377653205</c:v>
                </c:pt>
                <c:pt idx="76">
                  <c:v>67.23936012905135</c:v>
                </c:pt>
                <c:pt idx="77">
                  <c:v>66.84963686152645</c:v>
                </c:pt>
                <c:pt idx="78">
                  <c:v>66.43892184975047</c:v>
                </c:pt>
                <c:pt idx="79">
                  <c:v>66.0078242888628</c:v>
                </c:pt>
                <c:pt idx="80">
                  <c:v>65.55694445496641</c:v>
                </c:pt>
                <c:pt idx="81">
                  <c:v>65.086873496533</c:v>
                </c:pt>
                <c:pt idx="82">
                  <c:v>64.59819325371413</c:v>
                </c:pt>
                <c:pt idx="83">
                  <c:v>64.09147610377768</c:v>
                </c:pt>
                <c:pt idx="84">
                  <c:v>63.5672848309816</c:v>
                </c:pt>
                <c:pt idx="85">
                  <c:v>63.02617251924435</c:v>
                </c:pt>
                <c:pt idx="86">
                  <c:v>62.4686824661119</c:v>
                </c:pt>
                <c:pt idx="87">
                  <c:v>61.8953481165708</c:v>
                </c:pt>
                <c:pt idx="88">
                  <c:v>61.30669301534614</c:v>
                </c:pt>
                <c:pt idx="89">
                  <c:v>60.70323077640605</c:v>
                </c:pt>
                <c:pt idx="90">
                  <c:v>60.08546506843413</c:v>
                </c:pt>
                <c:pt idx="91">
                  <c:v>59.45388961515348</c:v>
                </c:pt>
                <c:pt idx="92">
                  <c:v>58.80898820938491</c:v>
                </c:pt>
                <c:pt idx="93">
                  <c:v>58.15123473982553</c:v>
                </c:pt>
                <c:pt idx="94">
                  <c:v>57.48109322959547</c:v>
                </c:pt>
                <c:pt idx="95">
                  <c:v>56.7990178856134</c:v>
                </c:pt>
                <c:pt idx="96">
                  <c:v>56.10545315795866</c:v>
                </c:pt>
                <c:pt idx="97">
                  <c:v>55.40083380840442</c:v>
                </c:pt>
                <c:pt idx="98">
                  <c:v>54.68558498735359</c:v>
                </c:pt>
                <c:pt idx="99">
                  <c:v>53.96012231846011</c:v>
                </c:pt>
                <c:pt idx="100">
                  <c:v>53.22485199026496</c:v>
                </c:pt>
                <c:pt idx="101">
                  <c:v>52.48017085419205</c:v>
                </c:pt>
                <c:pt idx="102">
                  <c:v>51.72646652831823</c:v>
                </c:pt>
                <c:pt idx="103">
                  <c:v>50.96411750635043</c:v>
                </c:pt>
                <c:pt idx="104">
                  <c:v>50.19349327127738</c:v>
                </c:pt>
                <c:pt idx="105">
                  <c:v>49.41495441319999</c:v>
                </c:pt>
                <c:pt idx="106">
                  <c:v>48.62885275087405</c:v>
                </c:pt>
                <c:pt idx="107">
                  <c:v>47.8355314565219</c:v>
                </c:pt>
                <c:pt idx="108">
                  <c:v>47.03532518351854</c:v>
                </c:pt>
                <c:pt idx="109">
                  <c:v>46.228560196544</c:v>
                </c:pt>
                <c:pt idx="110">
                  <c:v>45.415554503866</c:v>
                </c:pt>
                <c:pt idx="111">
                  <c:v>44.59661799140076</c:v>
                </c:pt>
                <c:pt idx="112">
                  <c:v>43.77205255824065</c:v>
                </c:pt>
                <c:pt idx="113">
                  <c:v>42.94215225336838</c:v>
                </c:pt>
                <c:pt idx="114">
                  <c:v>42.10720341326471</c:v>
                </c:pt>
                <c:pt idx="115">
                  <c:v>41.26748480016941</c:v>
                </c:pt>
                <c:pt idx="116">
                  <c:v>40.42326774074724</c:v>
                </c:pt>
                <c:pt idx="117">
                  <c:v>39.57481626496165</c:v>
                </c:pt>
                <c:pt idx="118">
                  <c:v>38.72238724491362</c:v>
                </c:pt>
                <c:pt idx="119">
                  <c:v>37.8662305334982</c:v>
                </c:pt>
              </c:numCache>
            </c:numRef>
          </c:yVal>
          <c:smooth val="1"/>
          <c:extLst xmlns:c16r2="http://schemas.microsoft.com/office/drawing/2015/06/chart">
            <c:ext xmlns:c16="http://schemas.microsoft.com/office/drawing/2014/chart" uri="{C3380CC4-5D6E-409C-BE32-E72D297353CC}">
              <c16:uniqueId val="{00000008-ADA3-495A-B5F1-9F7778BE588C}"/>
            </c:ext>
          </c:extLst>
        </c:ser>
        <c:dLbls>
          <c:showLegendKey val="0"/>
          <c:showVal val="0"/>
          <c:showCatName val="0"/>
          <c:showSerName val="0"/>
          <c:showPercent val="0"/>
          <c:showBubbleSize val="0"/>
        </c:dLbls>
        <c:axId val="-1098492720"/>
        <c:axId val="-1098528384"/>
      </c:scatterChart>
      <c:valAx>
        <c:axId val="-109849272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8528384"/>
        <c:crosses val="autoZero"/>
        <c:crossBetween val="midCat"/>
      </c:valAx>
      <c:valAx>
        <c:axId val="-109852838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98492720"/>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8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23221420239137"/>
          <c:y val="0.0324324324324324"/>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86.30737482704221</c:v>
                </c:pt>
                <c:pt idx="2">
                  <c:v>-163.4640808912111</c:v>
                </c:pt>
                <c:pt idx="3">
                  <c:v>-232.2796236498337</c:v>
                </c:pt>
                <c:pt idx="4">
                  <c:v>-293.5669572387495</c:v>
                </c:pt>
                <c:pt idx="5">
                  <c:v>-348.1078138588207</c:v>
                </c:pt>
                <c:pt idx="6">
                  <c:v>-396.6334234356333</c:v>
                </c:pt>
                <c:pt idx="7">
                  <c:v>-439.8151353602339</c:v>
                </c:pt>
                <c:pt idx="8">
                  <c:v>-478.2613158682622</c:v>
                </c:pt>
                <c:pt idx="9">
                  <c:v>-512.5181047411543</c:v>
                </c:pt>
                <c:pt idx="10">
                  <c:v>-543.072434647061</c:v>
                </c:pt>
                <c:pt idx="11">
                  <c:v>-570.3562700436564</c:v>
                </c:pt>
                <c:pt idx="12">
                  <c:v>-594.751395003805</c:v>
                </c:pt>
                <c:pt idx="13">
                  <c:v>-628.1742840112194</c:v>
                </c:pt>
                <c:pt idx="14">
                  <c:v>-657.5373230695611</c:v>
                </c:pt>
                <c:pt idx="15">
                  <c:v>-683.495804464846</c:v>
                </c:pt>
                <c:pt idx="16">
                  <c:v>-706.5689157126842</c:v>
                </c:pt>
                <c:pt idx="17">
                  <c:v>-727.1741477120856</c:v>
                </c:pt>
                <c:pt idx="18">
                  <c:v>-745.6519106223434</c:v>
                </c:pt>
                <c:pt idx="19">
                  <c:v>-762.283304254041</c:v>
                </c:pt>
                <c:pt idx="20">
                  <c:v>-777.3030880135626</c:v>
                </c:pt>
                <c:pt idx="21">
                  <c:v>-790.9092647755314</c:v>
                </c:pt>
                <c:pt idx="22">
                  <c:v>-803.270259406732</c:v>
                </c:pt>
                <c:pt idx="23">
                  <c:v>-814.5303741972581</c:v>
                </c:pt>
                <c:pt idx="24">
                  <c:v>-824.8139977518681</c:v>
                </c:pt>
                <c:pt idx="25">
                  <c:v>-834.2289018816715</c:v>
                </c:pt>
                <c:pt idx="26">
                  <c:v>-842.888369218541</c:v>
                </c:pt>
                <c:pt idx="27">
                  <c:v>-850.8688528321767</c:v>
                </c:pt>
                <c:pt idx="28">
                  <c:v>-858.2379771364534</c:v>
                </c:pt>
                <c:pt idx="29">
                  <c:v>-865.0556746318044</c:v>
                </c:pt>
                <c:pt idx="30">
                  <c:v>-871.3751198747124</c:v>
                </c:pt>
                <c:pt idx="31">
                  <c:v>-877.2435440274751</c:v>
                </c:pt>
                <c:pt idx="32">
                  <c:v>-882.702946749806</c:v>
                </c:pt>
                <c:pt idx="33">
                  <c:v>-887.790719265145</c:v>
                </c:pt>
                <c:pt idx="34">
                  <c:v>-892.5401903100461</c:v>
                </c:pt>
                <c:pt idx="35">
                  <c:v>-896.9811049531208</c:v>
                </c:pt>
                <c:pt idx="36">
                  <c:v>-901.140044854038</c:v>
                </c:pt>
                <c:pt idx="37">
                  <c:v>-905.04079735484</c:v>
                </c:pt>
                <c:pt idx="38">
                  <c:v>-908.7046798050542</c:v>
                </c:pt>
                <c:pt idx="39">
                  <c:v>-912.150857909687</c:v>
                </c:pt>
                <c:pt idx="40">
                  <c:v>-915.3965498935871</c:v>
                </c:pt>
                <c:pt idx="41">
                  <c:v>-918.4572510179944</c:v>
                </c:pt>
                <c:pt idx="42">
                  <c:v>-921.3469307770007</c:v>
                </c:pt>
                <c:pt idx="43">
                  <c:v>-924.0782060539071</c:v>
                </c:pt>
                <c:pt idx="44">
                  <c:v>-926.6624932898622</c:v>
                </c:pt>
                <c:pt idx="45">
                  <c:v>-929.1101423073866</c:v>
                </c:pt>
                <c:pt idx="46">
                  <c:v>-931.4305540822227</c:v>
                </c:pt>
                <c:pt idx="47">
                  <c:v>-933.6322844583784</c:v>
                </c:pt>
                <c:pt idx="48">
                  <c:v>-935.7231355446136</c:v>
                </c:pt>
                <c:pt idx="49">
                  <c:v>-937.7102363094857</c:v>
                </c:pt>
                <c:pt idx="50">
                  <c:v>-939.6001137001431</c:v>
                </c:pt>
                <c:pt idx="51">
                  <c:v>-941.3987554438481</c:v>
                </c:pt>
                <c:pt idx="52">
                  <c:v>-943.111665603393</c:v>
                </c:pt>
                <c:pt idx="53">
                  <c:v>-944.7439136302698</c:v>
                </c:pt>
                <c:pt idx="54">
                  <c:v>-946.3001777908369</c:v>
                </c:pt>
                <c:pt idx="55">
                  <c:v>-947.784783644503</c:v>
                </c:pt>
                <c:pt idx="56">
                  <c:v>-949.2017381689832</c:v>
                </c:pt>
                <c:pt idx="57">
                  <c:v>-950.5547600547984</c:v>
                </c:pt>
                <c:pt idx="58">
                  <c:v>-951.8473066272576</c:v>
                </c:pt>
                <c:pt idx="59">
                  <c:v>-953.0825977981443</c:v>
                </c:pt>
                <c:pt idx="60">
                  <c:v>-954.2636374001615</c:v>
                </c:pt>
                <c:pt idx="61">
                  <c:v>-955.393232214096</c:v>
                </c:pt>
                <c:pt idx="62">
                  <c:v>-956.474008960881</c:v>
                </c:pt>
                <c:pt idx="63">
                  <c:v>-957.5084294975583</c:v>
                </c:pt>
                <c:pt idx="64">
                  <c:v>-958.498804427112</c:v>
                </c:pt>
                <c:pt idx="65">
                  <c:v>-959.4473053066928</c:v>
                </c:pt>
                <c:pt idx="66">
                  <c:v>-960.3559756161816</c:v>
                </c:pt>
                <c:pt idx="67">
                  <c:v>-961.226740629567</c:v>
                </c:pt>
                <c:pt idx="68">
                  <c:v>-962.0614163144164</c:v>
                </c:pt>
                <c:pt idx="69">
                  <c:v>-962.8617173696577</c:v>
                </c:pt>
                <c:pt idx="70">
                  <c:v>-963.6292644984956</c:v>
                </c:pt>
                <c:pt idx="71">
                  <c:v>-964.3655910019216</c:v>
                </c:pt>
                <c:pt idx="72">
                  <c:v>-965.0721487678034</c:v>
                </c:pt>
                <c:pt idx="73">
                  <c:v>-965.7503137217316</c:v>
                </c:pt>
                <c:pt idx="74">
                  <c:v>-966.401390798022</c:v>
                </c:pt>
                <c:pt idx="75">
                  <c:v>-967.0266184821629</c:v>
                </c:pt>
                <c:pt idx="76">
                  <c:v>-967.6271729701735</c:v>
                </c:pt>
                <c:pt idx="77">
                  <c:v>-968.2041719848178</c:v>
                </c:pt>
                <c:pt idx="78">
                  <c:v>-968.7586782841838</c:v>
                </c:pt>
                <c:pt idx="79">
                  <c:v>-969.2917028937871</c:v>
                </c:pt>
                <c:pt idx="80">
                  <c:v>-969.804208089942</c:v>
                </c:pt>
                <c:pt idx="81">
                  <c:v>-970.2971101589173</c:v>
                </c:pt>
                <c:pt idx="82">
                  <c:v>-970.7712819535296</c:v>
                </c:pt>
                <c:pt idx="83">
                  <c:v>-971.227555266579</c:v>
                </c:pt>
                <c:pt idx="84">
                  <c:v>-971.6667230381266</c:v>
                </c:pt>
                <c:pt idx="85">
                  <c:v>-972.0895414119144</c:v>
                </c:pt>
                <c:pt idx="86">
                  <c:v>-972.4967316544652</c:v>
                </c:pt>
                <c:pt idx="87">
                  <c:v>-972.888981948946</c:v>
                </c:pt>
                <c:pt idx="88">
                  <c:v>-973.2669490745914</c:v>
                </c:pt>
                <c:pt idx="89">
                  <c:v>-973.6312599813274</c:v>
                </c:pt>
                <c:pt idx="90">
                  <c:v>-973.9825132682392</c:v>
                </c:pt>
                <c:pt idx="91">
                  <c:v>-974.3212805736027</c:v>
                </c:pt>
                <c:pt idx="92">
                  <c:v>-974.6481078834786</c:v>
                </c:pt>
                <c:pt idx="93">
                  <c:v>-974.9635167650994</c:v>
                </c:pt>
                <c:pt idx="94">
                  <c:v>-975.268005530656</c:v>
                </c:pt>
                <c:pt idx="95">
                  <c:v>-975.562050336676</c:v>
                </c:pt>
                <c:pt idx="96">
                  <c:v>-975.8461062235023</c:v>
                </c:pt>
                <c:pt idx="97">
                  <c:v>-976.1206080991003</c:v>
                </c:pt>
                <c:pt idx="98">
                  <c:v>-976.3859716709846</c:v>
                </c:pt>
                <c:pt idx="99">
                  <c:v>-976.6425943297069</c:v>
                </c:pt>
                <c:pt idx="100">
                  <c:v>-976.8908559870665</c:v>
                </c:pt>
                <c:pt idx="101">
                  <c:v>-977.1311198719144</c:v>
                </c:pt>
                <c:pt idx="102">
                  <c:v>-977.3637332862088</c:v>
                </c:pt>
                <c:pt idx="103">
                  <c:v>-977.589028323675</c:v>
                </c:pt>
                <c:pt idx="104">
                  <c:v>-977.8073225534079</c:v>
                </c:pt>
                <c:pt idx="105">
                  <c:v>-978.0189196703637</c:v>
                </c:pt>
                <c:pt idx="106">
                  <c:v>-978.224110114665</c:v>
                </c:pt>
                <c:pt idx="107">
                  <c:v>-978.4231716615115</c:v>
                </c:pt>
                <c:pt idx="108">
                  <c:v>-978.6163699832579</c:v>
                </c:pt>
                <c:pt idx="109">
                  <c:v>-978.8039591852063</c:v>
                </c:pt>
                <c:pt idx="110">
                  <c:v>-978.9861823165203</c:v>
                </c:pt>
                <c:pt idx="111">
                  <c:v>-979.1632718574976</c:v>
                </c:pt>
                <c:pt idx="112">
                  <c:v>-979.3354501845515</c:v>
                </c:pt>
                <c:pt idx="113">
                  <c:v>-979.502930013932</c:v>
                </c:pt>
                <c:pt idx="114">
                  <c:v>-979.6659148252542</c:v>
                </c:pt>
                <c:pt idx="115">
                  <c:v>-979.8245992659654</c:v>
                </c:pt>
                <c:pt idx="116">
                  <c:v>-979.9791695375046</c:v>
                </c:pt>
                <c:pt idx="117">
                  <c:v>-980.1298037642151</c:v>
                </c:pt>
                <c:pt idx="118">
                  <c:v>-980.2766723457282</c:v>
                </c:pt>
                <c:pt idx="119">
                  <c:v>-980.4199382936586</c:v>
                </c:pt>
              </c:numCache>
            </c:numRef>
          </c:yVal>
          <c:smooth val="1"/>
          <c:extLst xmlns:c16r2="http://schemas.microsoft.com/office/drawing/2015/06/chart">
            <c:ext xmlns:c16="http://schemas.microsoft.com/office/drawing/2014/chart" uri="{C3380CC4-5D6E-409C-BE32-E72D297353CC}">
              <c16:uniqueId val="{00000000-372C-45CC-A5B7-A27BE5344F86}"/>
            </c:ext>
          </c:extLst>
        </c:ser>
        <c:ser>
          <c:idx val="3"/>
          <c:order val="1"/>
          <c:tx>
            <c:strRef>
              <c:f>'SA-Policy-G'!$N$123</c:f>
              <c:strCache>
                <c:ptCount val="1"/>
                <c:pt idx="0">
                  <c:v>SOUD Deaths for 0.75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86.50979397187167</c:v>
                </c:pt>
                <c:pt idx="2">
                  <c:v>-164.1267507455266</c:v>
                </c:pt>
                <c:pt idx="3">
                  <c:v>-233.6061813658881</c:v>
                </c:pt>
                <c:pt idx="4">
                  <c:v>-295.7159515478546</c:v>
                </c:pt>
                <c:pt idx="5">
                  <c:v>-351.2004696543148</c:v>
                </c:pt>
                <c:pt idx="6">
                  <c:v>-400.7602239814564</c:v>
                </c:pt>
                <c:pt idx="7">
                  <c:v>-445.0413743910641</c:v>
                </c:pt>
                <c:pt idx="8">
                  <c:v>-484.6317599725747</c:v>
                </c:pt>
                <c:pt idx="9">
                  <c:v>-520.0608926016094</c:v>
                </c:pt>
                <c:pt idx="10">
                  <c:v>-551.802325436313</c:v>
                </c:pt>
                <c:pt idx="11">
                  <c:v>-580.2773394217676</c:v>
                </c:pt>
                <c:pt idx="12">
                  <c:v>-605.8592642299974</c:v>
                </c:pt>
                <c:pt idx="13">
                  <c:v>-640.460833470167</c:v>
                </c:pt>
                <c:pt idx="14">
                  <c:v>-670.943471131872</c:v>
                </c:pt>
                <c:pt idx="15">
                  <c:v>-697.9764178870993</c:v>
                </c:pt>
                <c:pt idx="16">
                  <c:v>-722.0876727272317</c:v>
                </c:pt>
                <c:pt idx="17">
                  <c:v>-743.7002234089979</c:v>
                </c:pt>
                <c:pt idx="18">
                  <c:v>-763.1578754082544</c:v>
                </c:pt>
                <c:pt idx="19">
                  <c:v>-780.743819253865</c:v>
                </c:pt>
                <c:pt idx="20">
                  <c:v>-796.6941183034613</c:v>
                </c:pt>
                <c:pt idx="21">
                  <c:v>-811.2076242513851</c:v>
                </c:pt>
                <c:pt idx="22">
                  <c:v>-824.4533639213253</c:v>
                </c:pt>
                <c:pt idx="23">
                  <c:v>-836.5761219457121</c:v>
                </c:pt>
                <c:pt idx="24">
                  <c:v>-847.700724308836</c:v>
                </c:pt>
                <c:pt idx="25">
                  <c:v>-857.9353762729955</c:v>
                </c:pt>
                <c:pt idx="26">
                  <c:v>-867.3938159033311</c:v>
                </c:pt>
                <c:pt idx="27">
                  <c:v>-876.1529554628884</c:v>
                </c:pt>
                <c:pt idx="28">
                  <c:v>-884.2809151415518</c:v>
                </c:pt>
                <c:pt idx="29">
                  <c:v>-891.8381500148968</c:v>
                </c:pt>
                <c:pt idx="30">
                  <c:v>-898.878373861686</c:v>
                </c:pt>
                <c:pt idx="31">
                  <c:v>-905.4493648719902</c:v>
                </c:pt>
                <c:pt idx="32">
                  <c:v>-911.593670126591</c:v>
                </c:pt>
                <c:pt idx="33">
                  <c:v>-917.3492226479929</c:v>
                </c:pt>
                <c:pt idx="34">
                  <c:v>-922.749882621162</c:v>
                </c:pt>
                <c:pt idx="35">
                  <c:v>-927.825912623377</c:v>
                </c:pt>
                <c:pt idx="36">
                  <c:v>-932.60439527535</c:v>
                </c:pt>
                <c:pt idx="37">
                  <c:v>-937.1096005504665</c:v>
                </c:pt>
                <c:pt idx="38">
                  <c:v>-941.363308999503</c:v>
                </c:pt>
                <c:pt idx="39">
                  <c:v>-945.3851295602401</c:v>
                </c:pt>
                <c:pt idx="40">
                  <c:v>-949.192703679195</c:v>
                </c:pt>
                <c:pt idx="41">
                  <c:v>-952.8019300342314</c:v>
                </c:pt>
                <c:pt idx="42">
                  <c:v>-956.2271622066386</c:v>
                </c:pt>
                <c:pt idx="43">
                  <c:v>-959.481382509918</c:v>
                </c:pt>
                <c:pt idx="44">
                  <c:v>-962.576354970836</c:v>
                </c:pt>
                <c:pt idx="45">
                  <c:v>-965.5227600589282</c:v>
                </c:pt>
                <c:pt idx="46">
                  <c:v>-968.3303134202879</c:v>
                </c:pt>
                <c:pt idx="47">
                  <c:v>-971.0078705805787</c:v>
                </c:pt>
                <c:pt idx="48">
                  <c:v>-973.5635193320666</c:v>
                </c:pt>
                <c:pt idx="49">
                  <c:v>-976.004661303568</c:v>
                </c:pt>
                <c:pt idx="50">
                  <c:v>-978.3380840249613</c:v>
                </c:pt>
                <c:pt idx="51">
                  <c:v>-980.5700246352334</c:v>
                </c:pt>
                <c:pt idx="52">
                  <c:v>-982.7062262983102</c:v>
                </c:pt>
                <c:pt idx="53">
                  <c:v>-984.7519880662696</c:v>
                </c:pt>
                <c:pt idx="54">
                  <c:v>-986.7122090621634</c:v>
                </c:pt>
                <c:pt idx="55">
                  <c:v>-988.591427660492</c:v>
                </c:pt>
                <c:pt idx="56">
                  <c:v>-990.393856260596</c:v>
                </c:pt>
                <c:pt idx="57">
                  <c:v>-992.1234121762305</c:v>
                </c:pt>
                <c:pt idx="58">
                  <c:v>-993.783745101354</c:v>
                </c:pt>
                <c:pt idx="59">
                  <c:v>-995.3782615565847</c:v>
                </c:pt>
                <c:pt idx="60">
                  <c:v>-996.9101466720084</c:v>
                </c:pt>
                <c:pt idx="61">
                  <c:v>-998.382383619078</c:v>
                </c:pt>
                <c:pt idx="62">
                  <c:v>-999.797770966725</c:v>
                </c:pt>
                <c:pt idx="63">
                  <c:v>-1001.158938203657</c:v>
                </c:pt>
                <c:pt idx="64">
                  <c:v>-1002.468359639722</c:v>
                </c:pt>
                <c:pt idx="65">
                  <c:v>-1003.72836687379</c:v>
                </c:pt>
                <c:pt idx="66">
                  <c:v>-1004.94115999283</c:v>
                </c:pt>
                <c:pt idx="67">
                  <c:v>-1006.10881764736</c:v>
                </c:pt>
                <c:pt idx="68">
                  <c:v>-1007.23330613104</c:v>
                </c:pt>
                <c:pt idx="69">
                  <c:v>-1008.316487576966</c:v>
                </c:pt>
                <c:pt idx="70">
                  <c:v>-1009.360127369827</c:v>
                </c:pt>
                <c:pt idx="71">
                  <c:v>-1010.365900861239</c:v>
                </c:pt>
                <c:pt idx="72">
                  <c:v>-1011.335399465316</c:v>
                </c:pt>
                <c:pt idx="73">
                  <c:v>-1012.270136202357</c:v>
                </c:pt>
                <c:pt idx="74">
                  <c:v>-1013.171550750571</c:v>
                </c:pt>
                <c:pt idx="75">
                  <c:v>-1014.041014058703</c:v>
                </c:pt>
                <c:pt idx="76">
                  <c:v>-1014.879832566256</c:v>
                </c:pt>
                <c:pt idx="77">
                  <c:v>-1015.689252072564</c:v>
                </c:pt>
                <c:pt idx="78">
                  <c:v>-1016.470461291163</c:v>
                </c:pt>
                <c:pt idx="79">
                  <c:v>-1017.224595121732</c:v>
                </c:pt>
                <c:pt idx="80">
                  <c:v>-1017.952737668136</c:v>
                </c:pt>
                <c:pt idx="81">
                  <c:v>-1018.655925027879</c:v>
                </c:pt>
                <c:pt idx="82">
                  <c:v>-1019.335147875367</c:v>
                </c:pt>
                <c:pt idx="83">
                  <c:v>-1019.991353858888</c:v>
                </c:pt>
                <c:pt idx="84">
                  <c:v>-1020.625449828967</c:v>
                </c:pt>
                <c:pt idx="85">
                  <c:v>-1021.238303913797</c:v>
                </c:pt>
                <c:pt idx="86">
                  <c:v>-1021.830747455727</c:v>
                </c:pt>
                <c:pt idx="87">
                  <c:v>-1022.403576821246</c:v>
                </c:pt>
                <c:pt idx="88">
                  <c:v>-1022.95755509558</c:v>
                </c:pt>
                <c:pt idx="89">
                  <c:v>-1023.493413671803</c:v>
                </c:pt>
                <c:pt idx="90">
                  <c:v>-1024.011853743342</c:v>
                </c:pt>
                <c:pt idx="91">
                  <c:v>-1024.513547707807</c:v>
                </c:pt>
                <c:pt idx="92">
                  <c:v>-1024.999140489277</c:v>
                </c:pt>
                <c:pt idx="93">
                  <c:v>-1025.469250785428</c:v>
                </c:pt>
                <c:pt idx="94">
                  <c:v>-1025.924472245271</c:v>
                </c:pt>
                <c:pt idx="95">
                  <c:v>-1026.365374582672</c:v>
                </c:pt>
                <c:pt idx="96">
                  <c:v>-1026.792504630354</c:v>
                </c:pt>
                <c:pt idx="97">
                  <c:v>-1027.206387338593</c:v>
                </c:pt>
                <c:pt idx="98">
                  <c:v>-1027.607526722474</c:v>
                </c:pt>
                <c:pt idx="99">
                  <c:v>-1027.996406761163</c:v>
                </c:pt>
                <c:pt idx="100">
                  <c:v>-1028.373492252384</c:v>
                </c:pt>
                <c:pt idx="101">
                  <c:v>-1028.739229624978</c:v>
                </c:pt>
                <c:pt idx="102">
                  <c:v>-1029.094047712191</c:v>
                </c:pt>
                <c:pt idx="103">
                  <c:v>-1029.438358488098</c:v>
                </c:pt>
                <c:pt idx="104">
                  <c:v>-1029.772557769381</c:v>
                </c:pt>
                <c:pt idx="105">
                  <c:v>-1030.097025884491</c:v>
                </c:pt>
                <c:pt idx="106">
                  <c:v>-1030.412128312083</c:v>
                </c:pt>
                <c:pt idx="107">
                  <c:v>-1030.718216290425</c:v>
                </c:pt>
                <c:pt idx="108">
                  <c:v>-1031.01562739941</c:v>
                </c:pt>
                <c:pt idx="109">
                  <c:v>-1031.304686116628</c:v>
                </c:pt>
                <c:pt idx="110">
                  <c:v>-1031.585704348887</c:v>
                </c:pt>
                <c:pt idx="111">
                  <c:v>-1031.858981940455</c:v>
                </c:pt>
                <c:pt idx="112">
                  <c:v>-1032.124807159212</c:v>
                </c:pt>
                <c:pt idx="113">
                  <c:v>-1032.383457161827</c:v>
                </c:pt>
                <c:pt idx="114">
                  <c:v>-1032.635198439004</c:v>
                </c:pt>
                <c:pt idx="115">
                  <c:v>-1032.880287241756</c:v>
                </c:pt>
                <c:pt idx="116">
                  <c:v>-1033.118969989632</c:v>
                </c:pt>
                <c:pt idx="117">
                  <c:v>-1033.351483661752</c:v>
                </c:pt>
                <c:pt idx="118">
                  <c:v>-1033.578056171451</c:v>
                </c:pt>
                <c:pt idx="119">
                  <c:v>-1033.798906725301</c:v>
                </c:pt>
              </c:numCache>
            </c:numRef>
          </c:yVal>
          <c:smooth val="1"/>
          <c:extLst xmlns:c16r2="http://schemas.microsoft.com/office/drawing/2015/06/chart">
            <c:ext xmlns:c16="http://schemas.microsoft.com/office/drawing/2014/chart" uri="{C3380CC4-5D6E-409C-BE32-E72D297353CC}">
              <c16:uniqueId val="{00000001-372C-45CC-A5B7-A27BE5344F86}"/>
            </c:ext>
          </c:extLst>
        </c:ser>
        <c:ser>
          <c:idx val="0"/>
          <c:order val="2"/>
          <c:tx>
            <c:strRef>
              <c:f>'SA-Policy-G'!$W$123</c:f>
              <c:strCache>
                <c:ptCount val="1"/>
                <c:pt idx="0">
                  <c:v>SOUD Deaths for 0.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86.71221311670085</c:v>
                </c:pt>
                <c:pt idx="2">
                  <c:v>-164.7907407054403</c:v>
                </c:pt>
                <c:pt idx="3">
                  <c:v>-234.9380575260928</c:v>
                </c:pt>
                <c:pt idx="4">
                  <c:v>-297.8778881611491</c:v>
                </c:pt>
                <c:pt idx="5">
                  <c:v>-354.3179430209771</c:v>
                </c:pt>
                <c:pt idx="6">
                  <c:v>-404.9283457868215</c:v>
                </c:pt>
                <c:pt idx="7">
                  <c:v>-450.3302534683696</c:v>
                </c:pt>
                <c:pt idx="8">
                  <c:v>-491.091021281501</c:v>
                </c:pt>
                <c:pt idx="9">
                  <c:v>-527.7234704394287</c:v>
                </c:pt>
                <c:pt idx="10">
                  <c:v>-560.687635349767</c:v>
                </c:pt>
                <c:pt idx="11">
                  <c:v>-590.3939208854488</c:v>
                </c:pt>
                <c:pt idx="12">
                  <c:v>-617.2069744329062</c:v>
                </c:pt>
                <c:pt idx="13">
                  <c:v>-653.0355393423881</c:v>
                </c:pt>
                <c:pt idx="14">
                  <c:v>-684.6898020220681</c:v>
                </c:pt>
                <c:pt idx="15">
                  <c:v>-712.8526867297691</c:v>
                </c:pt>
                <c:pt idx="16">
                  <c:v>-738.0607577378112</c:v>
                </c:pt>
                <c:pt idx="17">
                  <c:v>-760.742267199609</c:v>
                </c:pt>
                <c:pt idx="18">
                  <c:v>-781.2441955542007</c:v>
                </c:pt>
                <c:pt idx="19">
                  <c:v>-799.8516149988432</c:v>
                </c:pt>
                <c:pt idx="20">
                  <c:v>-816.8016947005074</c:v>
                </c:pt>
                <c:pt idx="21">
                  <c:v>-832.2939477114908</c:v>
                </c:pt>
                <c:pt idx="22">
                  <c:v>-846.4978258358473</c:v>
                </c:pt>
                <c:pt idx="23">
                  <c:v>-859.5584293262984</c:v>
                </c:pt>
                <c:pt idx="24">
                  <c:v>-871.6008647842174</c:v>
                </c:pt>
                <c:pt idx="25">
                  <c:v>-882.7336237562133</c:v>
                </c:pt>
                <c:pt idx="26">
                  <c:v>-893.0707619368</c:v>
                </c:pt>
                <c:pt idx="27">
                  <c:v>-902.6895215064635</c:v>
                </c:pt>
                <c:pt idx="28">
                  <c:v>-911.6583971192382</c:v>
                </c:pt>
                <c:pt idx="29">
                  <c:v>-920.0382528013794</c:v>
                </c:pt>
                <c:pt idx="30">
                  <c:v>-927.8832351878184</c:v>
                </c:pt>
                <c:pt idx="31">
                  <c:v>-935.2415699009254</c:v>
                </c:pt>
                <c:pt idx="32">
                  <c:v>-942.1562581115924</c:v>
                </c:pt>
                <c:pt idx="33">
                  <c:v>-948.6656870756631</c:v>
                </c:pt>
                <c:pt idx="34">
                  <c:v>-954.804166148642</c:v>
                </c:pt>
                <c:pt idx="35">
                  <c:v>-960.6023979799156</c:v>
                </c:pt>
                <c:pt idx="36">
                  <c:v>-966.0878931444453</c:v>
                </c:pt>
                <c:pt idx="37">
                  <c:v>-971.285335295112</c:v>
                </c:pt>
                <c:pt idx="38">
                  <c:v>-976.216902948557</c:v>
                </c:pt>
                <c:pt idx="39">
                  <c:v>-980.9025864535429</c:v>
                </c:pt>
                <c:pt idx="40">
                  <c:v>-985.3603917989524</c:v>
                </c:pt>
                <c:pt idx="41">
                  <c:v>-989.6065653020329</c:v>
                </c:pt>
                <c:pt idx="42">
                  <c:v>-993.6557915438746</c:v>
                </c:pt>
                <c:pt idx="43">
                  <c:v>-997.5213676836171</c:v>
                </c:pt>
                <c:pt idx="44">
                  <c:v>-1001.215357087405</c:v>
                </c:pt>
                <c:pt idx="45">
                  <c:v>-1004.74872481925</c:v>
                </c:pt>
                <c:pt idx="46">
                  <c:v>-1008.13145720977</c:v>
                </c:pt>
                <c:pt idx="47">
                  <c:v>-1011.372667435626</c:v>
                </c:pt>
                <c:pt idx="48">
                  <c:v>-1014.480688799035</c:v>
                </c:pt>
                <c:pt idx="49">
                  <c:v>-1017.463157186321</c:v>
                </c:pt>
                <c:pt idx="50">
                  <c:v>-1020.327084001955</c:v>
                </c:pt>
                <c:pt idx="51">
                  <c:v>-1023.078920715643</c:v>
                </c:pt>
                <c:pt idx="52">
                  <c:v>-1025.724616078513</c:v>
                </c:pt>
                <c:pt idx="53">
                  <c:v>-1028.269666742614</c:v>
                </c:pt>
                <c:pt idx="54">
                  <c:v>-1030.719162151933</c:v>
                </c:pt>
                <c:pt idx="55">
                  <c:v>-1033.077824381136</c:v>
                </c:pt>
                <c:pt idx="56">
                  <c:v>-1035.35004351674</c:v>
                </c:pt>
                <c:pt idx="57">
                  <c:v>-1037.539909104442</c:v>
                </c:pt>
                <c:pt idx="58">
                  <c:v>-1039.651238123821</c:v>
                </c:pt>
                <c:pt idx="59">
                  <c:v>-1041.687599896698</c:v>
                </c:pt>
                <c:pt idx="60">
                  <c:v>-1043.652338286957</c:v>
                </c:pt>
                <c:pt idx="61">
                  <c:v>-1045.548591507116</c:v>
                </c:pt>
                <c:pt idx="62">
                  <c:v>-1047.379309809367</c:v>
                </c:pt>
                <c:pt idx="63">
                  <c:v>-1049.147271305784</c:v>
                </c:pt>
                <c:pt idx="64">
                  <c:v>-1050.855096133385</c:v>
                </c:pt>
                <c:pt idx="65">
                  <c:v>-1052.505259154186</c:v>
                </c:pt>
                <c:pt idx="66">
                  <c:v>-1054.100101357614</c:v>
                </c:pt>
                <c:pt idx="67">
                  <c:v>-1055.641840113019</c:v>
                </c:pt>
                <c:pt idx="68">
                  <c:v>-1057.132578402525</c:v>
                </c:pt>
                <c:pt idx="69">
                  <c:v>-1058.574313149085</c:v>
                </c:pt>
                <c:pt idx="70">
                  <c:v>-1059.968942741085</c:v>
                </c:pt>
                <c:pt idx="71">
                  <c:v>-1061.318273842893</c:v>
                </c:pt>
                <c:pt idx="72">
                  <c:v>-1062.624027570265</c:v>
                </c:pt>
                <c:pt idx="73">
                  <c:v>-1063.887845100267</c:v>
                </c:pt>
                <c:pt idx="74">
                  <c:v>-1065.11129277725</c:v>
                </c:pt>
                <c:pt idx="75">
                  <c:v>-1066.295866769212</c:v>
                </c:pt>
                <c:pt idx="76">
                  <c:v>-1067.442997322606</c:v>
                </c:pt>
                <c:pt idx="77">
                  <c:v>-1068.554052658058</c:v>
                </c:pt>
                <c:pt idx="78">
                  <c:v>-1069.630342544571</c:v>
                </c:pt>
                <c:pt idx="79">
                  <c:v>-1070.673121585477</c:v>
                </c:pt>
                <c:pt idx="80">
                  <c:v>-1071.683592245582</c:v>
                </c:pt>
                <c:pt idx="81">
                  <c:v>-1072.662907645604</c:v>
                </c:pt>
                <c:pt idx="82">
                  <c:v>-1073.612174147047</c:v>
                </c:pt>
                <c:pt idx="83">
                  <c:v>-1074.532453748027</c:v>
                </c:pt>
                <c:pt idx="84">
                  <c:v>-1075.424766308304</c:v>
                </c:pt>
                <c:pt idx="85">
                  <c:v>-1076.29009161971</c:v>
                </c:pt>
                <c:pt idx="86">
                  <c:v>-1077.129371336378</c:v>
                </c:pt>
                <c:pt idx="87">
                  <c:v>-1077.943510777628</c:v>
                </c:pt>
                <c:pt idx="88">
                  <c:v>-1078.733380614925</c:v>
                </c:pt>
                <c:pt idx="89">
                  <c:v>-1079.499818453112</c:v>
                </c:pt>
                <c:pt idx="90">
                  <c:v>-1080.243630315052</c:v>
                </c:pt>
                <c:pt idx="91">
                  <c:v>-1080.965592037811</c:v>
                </c:pt>
                <c:pt idx="92">
                  <c:v>-1081.666450587683</c:v>
                </c:pt>
                <c:pt idx="93">
                  <c:v>-1082.34692530061</c:v>
                </c:pt>
                <c:pt idx="94">
                  <c:v>-1083.007709053865</c:v>
                </c:pt>
                <c:pt idx="95">
                  <c:v>-1083.649469374293</c:v>
                </c:pt>
                <c:pt idx="96">
                  <c:v>-1084.272849487851</c:v>
                </c:pt>
                <c:pt idx="97">
                  <c:v>-1084.87846931477</c:v>
                </c:pt>
                <c:pt idx="98">
                  <c:v>-1085.466926414192</c:v>
                </c:pt>
                <c:pt idx="99">
                  <c:v>-1086.038796881822</c:v>
                </c:pt>
                <c:pt idx="100">
                  <c:v>-1086.594636203754</c:v>
                </c:pt>
                <c:pt idx="101">
                  <c:v>-1087.1349800694</c:v>
                </c:pt>
                <c:pt idx="102">
                  <c:v>-1087.660345146127</c:v>
                </c:pt>
                <c:pt idx="103">
                  <c:v>-1088.171229818035</c:v>
                </c:pt>
                <c:pt idx="104">
                  <c:v>-1088.668114891045</c:v>
                </c:pt>
                <c:pt idx="105">
                  <c:v>-1089.151464266349</c:v>
                </c:pt>
                <c:pt idx="106">
                  <c:v>-1089.62172558403</c:v>
                </c:pt>
                <c:pt idx="107">
                  <c:v>-1090.079330838575</c:v>
                </c:pt>
                <c:pt idx="108">
                  <c:v>-1090.524696967853</c:v>
                </c:pt>
                <c:pt idx="109">
                  <c:v>-1090.958226416976</c:v>
                </c:pt>
                <c:pt idx="110">
                  <c:v>-1091.38030767841</c:v>
                </c:pt>
                <c:pt idx="111">
                  <c:v>-1091.791315809556</c:v>
                </c:pt>
                <c:pt idx="112">
                  <c:v>-1092.191612928969</c:v>
                </c:pt>
                <c:pt idx="113">
                  <c:v>-1092.581548692271</c:v>
                </c:pt>
                <c:pt idx="114">
                  <c:v>-1092.961460748772</c:v>
                </c:pt>
                <c:pt idx="115">
                  <c:v>-1093.33167517972</c:v>
                </c:pt>
                <c:pt idx="116">
                  <c:v>-1093.692506919061</c:v>
                </c:pt>
                <c:pt idx="117">
                  <c:v>-1094.044260157533</c:v>
                </c:pt>
                <c:pt idx="118">
                  <c:v>-1094.387228730839</c:v>
                </c:pt>
                <c:pt idx="119">
                  <c:v>-1094.721696492656</c:v>
                </c:pt>
              </c:numCache>
            </c:numRef>
          </c:yVal>
          <c:smooth val="1"/>
          <c:extLst xmlns:c16r2="http://schemas.microsoft.com/office/drawing/2015/06/chart">
            <c:ext xmlns:c16="http://schemas.microsoft.com/office/drawing/2014/chart" uri="{C3380CC4-5D6E-409C-BE32-E72D297353CC}">
              <c16:uniqueId val="{00000002-372C-45CC-A5B7-A27BE5344F86}"/>
            </c:ext>
          </c:extLst>
        </c:ser>
        <c:ser>
          <c:idx val="7"/>
          <c:order val="3"/>
          <c:tx>
            <c:strRef>
              <c:f>'SA-Policy-G'!$F$123</c:f>
              <c:strCache>
                <c:ptCount val="1"/>
                <c:pt idx="0">
                  <c:v>SHUD Deaths for 1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147.1946304845742</c:v>
                </c:pt>
                <c:pt idx="2">
                  <c:v>275.3856313417451</c:v>
                </c:pt>
                <c:pt idx="3">
                  <c:v>387.2755789115589</c:v>
                </c:pt>
                <c:pt idx="4">
                  <c:v>485.1578547674278</c:v>
                </c:pt>
                <c:pt idx="5">
                  <c:v>570.9799156384867</c:v>
                </c:pt>
                <c:pt idx="6">
                  <c:v>646.3968959989844</c:v>
                </c:pt>
                <c:pt idx="7">
                  <c:v>712.8168957544624</c:v>
                </c:pt>
                <c:pt idx="8">
                  <c:v>771.4392014845714</c:v>
                </c:pt>
                <c:pt idx="9">
                  <c:v>823.2865214315701</c:v>
                </c:pt>
                <c:pt idx="10">
                  <c:v>869.232161361762</c:v>
                </c:pt>
                <c:pt idx="11">
                  <c:v>910.0229323360141</c:v>
                </c:pt>
                <c:pt idx="12">
                  <c:v>946.298462256168</c:v>
                </c:pt>
                <c:pt idx="13">
                  <c:v>998.356586483613</c:v>
                </c:pt>
                <c:pt idx="14">
                  <c:v>1043.693460805163</c:v>
                </c:pt>
                <c:pt idx="15">
                  <c:v>1083.46383896451</c:v>
                </c:pt>
                <c:pt idx="16">
                  <c:v>1118.564086427548</c:v>
                </c:pt>
                <c:pt idx="17">
                  <c:v>1149.70004156726</c:v>
                </c:pt>
                <c:pt idx="18">
                  <c:v>1177.43539344251</c:v>
                </c:pt>
                <c:pt idx="19">
                  <c:v>1202.226433216385</c:v>
                </c:pt>
                <c:pt idx="20">
                  <c:v>1224.447236450367</c:v>
                </c:pt>
                <c:pt idx="21">
                  <c:v>1244.40809104426</c:v>
                </c:pt>
                <c:pt idx="22">
                  <c:v>1262.369128943857</c:v>
                </c:pt>
                <c:pt idx="23">
                  <c:v>1278.550528274897</c:v>
                </c:pt>
                <c:pt idx="24">
                  <c:v>1293.140243494763</c:v>
                </c:pt>
                <c:pt idx="25">
                  <c:v>1306.299937650245</c:v>
                </c:pt>
                <c:pt idx="26">
                  <c:v>1318.20284775589</c:v>
                </c:pt>
                <c:pt idx="27">
                  <c:v>1328.96138301681</c:v>
                </c:pt>
                <c:pt idx="28">
                  <c:v>1338.675213884034</c:v>
                </c:pt>
                <c:pt idx="29">
                  <c:v>1347.43304955384</c:v>
                </c:pt>
                <c:pt idx="30">
                  <c:v>1355.314058019496</c:v>
                </c:pt>
                <c:pt idx="31">
                  <c:v>1362.389079746438</c:v>
                </c:pt>
                <c:pt idx="32">
                  <c:v>1368.721668881437</c:v>
                </c:pt>
                <c:pt idx="33">
                  <c:v>1374.368989218495</c:v>
                </c:pt>
                <c:pt idx="34">
                  <c:v>1379.382587266497</c:v>
                </c:pt>
                <c:pt idx="35">
                  <c:v>1383.809060898811</c:v>
                </c:pt>
                <c:pt idx="36">
                  <c:v>1387.690638969372</c:v>
                </c:pt>
                <c:pt idx="37">
                  <c:v>1391.065684776492</c:v>
                </c:pt>
                <c:pt idx="38">
                  <c:v>1393.969134213763</c:v>
                </c:pt>
                <c:pt idx="39">
                  <c:v>1396.432934397581</c:v>
                </c:pt>
                <c:pt idx="40">
                  <c:v>1398.4862974615</c:v>
                </c:pt>
                <c:pt idx="41">
                  <c:v>1400.155999359357</c:v>
                </c:pt>
                <c:pt idx="42">
                  <c:v>1401.46664091386</c:v>
                </c:pt>
                <c:pt idx="43">
                  <c:v>1402.440876072872</c:v>
                </c:pt>
                <c:pt idx="44">
                  <c:v>1403.099611932736</c:v>
                </c:pt>
                <c:pt idx="45">
                  <c:v>1403.46218439123</c:v>
                </c:pt>
                <c:pt idx="46">
                  <c:v>1403.546512714508</c:v>
                </c:pt>
                <c:pt idx="47">
                  <c:v>1403.369235820977</c:v>
                </c:pt>
                <c:pt idx="48">
                  <c:v>1402.94583268168</c:v>
                </c:pt>
                <c:pt idx="49">
                  <c:v>1402.290728897145</c:v>
                </c:pt>
                <c:pt idx="50">
                  <c:v>1401.417391223293</c:v>
                </c:pt>
                <c:pt idx="51">
                  <c:v>1400.338411575017</c:v>
                </c:pt>
                <c:pt idx="52">
                  <c:v>1399.065581925204</c:v>
                </c:pt>
                <c:pt idx="53">
                  <c:v>1397.609960995881</c:v>
                </c:pt>
                <c:pt idx="54">
                  <c:v>1395.981933899332</c:v>
                </c:pt>
                <c:pt idx="55">
                  <c:v>1394.191265584173</c:v>
                </c:pt>
                <c:pt idx="56">
                  <c:v>1392.24714882922</c:v>
                </c:pt>
                <c:pt idx="57">
                  <c:v>1390.158247432227</c:v>
                </c:pt>
                <c:pt idx="58">
                  <c:v>1387.93273515771</c:v>
                </c:pt>
                <c:pt idx="59">
                  <c:v>1385.578330936366</c:v>
                </c:pt>
                <c:pt idx="60">
                  <c:v>1383.10233074634</c:v>
                </c:pt>
                <c:pt idx="61">
                  <c:v>1380.51163655264</c:v>
                </c:pt>
                <c:pt idx="62">
                  <c:v>1377.812782634115</c:v>
                </c:pt>
                <c:pt idx="63">
                  <c:v>1375.011959586688</c:v>
                </c:pt>
                <c:pt idx="64">
                  <c:v>1372.115036256028</c:v>
                </c:pt>
                <c:pt idx="65">
                  <c:v>1369.127579822247</c:v>
                </c:pt>
                <c:pt idx="66">
                  <c:v>1366.054874231785</c:v>
                </c:pt>
                <c:pt idx="67">
                  <c:v>1362.9019371486</c:v>
                </c:pt>
                <c:pt idx="68">
                  <c:v>1359.673535576257</c:v>
                </c:pt>
                <c:pt idx="69">
                  <c:v>1356.37420028468</c:v>
                </c:pt>
                <c:pt idx="70">
                  <c:v>1353.008239159672</c:v>
                </c:pt>
                <c:pt idx="71">
                  <c:v>1349.579749579676</c:v>
                </c:pt>
                <c:pt idx="72">
                  <c:v>1346.092629912286</c:v>
                </c:pt>
                <c:pt idx="73">
                  <c:v>1342.550590212539</c:v>
                </c:pt>
                <c:pt idx="74">
                  <c:v>1338.957162195844</c:v>
                </c:pt>
                <c:pt idx="75">
                  <c:v>1335.315708550351</c:v>
                </c:pt>
                <c:pt idx="76">
                  <c:v>1331.629431646487</c:v>
                </c:pt>
                <c:pt idx="77">
                  <c:v>1327.901381695155</c:v>
                </c:pt>
                <c:pt idx="78">
                  <c:v>1324.13446440065</c:v>
                </c:pt>
                <c:pt idx="79">
                  <c:v>1320.331448149486</c:v>
                </c:pt>
                <c:pt idx="80">
                  <c:v>1316.494970772131</c:v>
                </c:pt>
                <c:pt idx="81">
                  <c:v>1312.627545910845</c:v>
                </c:pt>
                <c:pt idx="82">
                  <c:v>1308.73156902355</c:v>
                </c:pt>
                <c:pt idx="83">
                  <c:v>1304.809323050706</c:v>
                </c:pt>
                <c:pt idx="84">
                  <c:v>1300.86298376956</c:v>
                </c:pt>
                <c:pt idx="85">
                  <c:v>1296.894624857885</c:v>
                </c:pt>
                <c:pt idx="86">
                  <c:v>1292.90622268725</c:v>
                </c:pt>
                <c:pt idx="87">
                  <c:v>1288.89966086399</c:v>
                </c:pt>
                <c:pt idx="88">
                  <c:v>1284.876734534584</c:v>
                </c:pt>
                <c:pt idx="89">
                  <c:v>1280.839154470521</c:v>
                </c:pt>
                <c:pt idx="90">
                  <c:v>1276.788550946593</c:v>
                </c:pt>
                <c:pt idx="91">
                  <c:v>1272.726477425313</c:v>
                </c:pt>
                <c:pt idx="92">
                  <c:v>1268.654414059167</c:v>
                </c:pt>
                <c:pt idx="93">
                  <c:v>1264.573771021486</c:v>
                </c:pt>
                <c:pt idx="94">
                  <c:v>1260.485891675833</c:v>
                </c:pt>
                <c:pt idx="95">
                  <c:v>1256.392055593153</c:v>
                </c:pt>
                <c:pt idx="96">
                  <c:v>1252.29348142514</c:v>
                </c:pt>
                <c:pt idx="97">
                  <c:v>1248.19132964176</c:v>
                </c:pt>
                <c:pt idx="98">
                  <c:v>1244.086705140243</c:v>
                </c:pt>
                <c:pt idx="99">
                  <c:v>1239.980659732411</c:v>
                </c:pt>
                <c:pt idx="100">
                  <c:v>1235.874194516691</c:v>
                </c:pt>
                <c:pt idx="101">
                  <c:v>1231.768262140801</c:v>
                </c:pt>
                <c:pt idx="102">
                  <c:v>1227.663768960681</c:v>
                </c:pt>
                <c:pt idx="103">
                  <c:v>1223.561577100882</c:v>
                </c:pt>
                <c:pt idx="104">
                  <c:v>1219.462506421352</c:v>
                </c:pt>
                <c:pt idx="105">
                  <c:v>1215.367336395214</c:v>
                </c:pt>
                <c:pt idx="106">
                  <c:v>1211.276807901872</c:v>
                </c:pt>
                <c:pt idx="107">
                  <c:v>1207.191624939564</c:v>
                </c:pt>
                <c:pt idx="108">
                  <c:v>1203.112456261188</c:v>
                </c:pt>
                <c:pt idx="109">
                  <c:v>1199.039936937076</c:v>
                </c:pt>
                <c:pt idx="110">
                  <c:v>1194.974669848134</c:v>
                </c:pt>
                <c:pt idx="111">
                  <c:v>1190.917227112636</c:v>
                </c:pt>
                <c:pt idx="112">
                  <c:v>1186.868151449728</c:v>
                </c:pt>
                <c:pt idx="113">
                  <c:v>1182.827957482597</c:v>
                </c:pt>
                <c:pt idx="114">
                  <c:v>1178.797132984058</c:v>
                </c:pt>
                <c:pt idx="115">
                  <c:v>1174.776140067203</c:v>
                </c:pt>
                <c:pt idx="116">
                  <c:v>1170.765416323612</c:v>
                </c:pt>
                <c:pt idx="117">
                  <c:v>1166.7653759115</c:v>
                </c:pt>
                <c:pt idx="118">
                  <c:v>1162.77641059606</c:v>
                </c:pt>
                <c:pt idx="119">
                  <c:v>1158.798890744165</c:v>
                </c:pt>
              </c:numCache>
            </c:numRef>
          </c:yVal>
          <c:smooth val="1"/>
          <c:extLst xmlns:c16r2="http://schemas.microsoft.com/office/drawing/2015/06/chart">
            <c:ext xmlns:c16="http://schemas.microsoft.com/office/drawing/2014/chart" uri="{C3380CC4-5D6E-409C-BE32-E72D297353CC}">
              <c16:uniqueId val="{00000003-372C-45CC-A5B7-A27BE5344F86}"/>
            </c:ext>
          </c:extLst>
        </c:ser>
        <c:ser>
          <c:idx val="4"/>
          <c:order val="4"/>
          <c:tx>
            <c:strRef>
              <c:f>'SA-Policy-G'!$O$123</c:f>
              <c:strCache>
                <c:ptCount val="1"/>
                <c:pt idx="0">
                  <c:v>SHUD Deaths for 0.75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147.5398489110038</c:v>
                </c:pt>
                <c:pt idx="2">
                  <c:v>276.9380592390006</c:v>
                </c:pt>
                <c:pt idx="3">
                  <c:v>390.6427072120434</c:v>
                </c:pt>
                <c:pt idx="4">
                  <c:v>490.7527550819401</c:v>
                </c:pt>
                <c:pt idx="5">
                  <c:v>579.0683343544808</c:v>
                </c:pt>
                <c:pt idx="6">
                  <c:v>657.1340299350543</c:v>
                </c:pt>
                <c:pt idx="7">
                  <c:v>726.275987993911</c:v>
                </c:pt>
                <c:pt idx="8">
                  <c:v>787.6336690537444</c:v>
                </c:pt>
                <c:pt idx="9">
                  <c:v>842.186982146832</c:v>
                </c:pt>
                <c:pt idx="10">
                  <c:v>890.779449985558</c:v>
                </c:pt>
                <c:pt idx="11">
                  <c:v>934.1379734621361</c:v>
                </c:pt>
                <c:pt idx="12">
                  <c:v>972.8896886962777</c:v>
                </c:pt>
                <c:pt idx="13">
                  <c:v>1027.330356442754</c:v>
                </c:pt>
                <c:pt idx="14">
                  <c:v>1074.856423913313</c:v>
                </c:pt>
                <c:pt idx="15">
                  <c:v>1116.65619014699</c:v>
                </c:pt>
                <c:pt idx="16">
                  <c:v>1153.649833049443</c:v>
                </c:pt>
                <c:pt idx="17">
                  <c:v>1186.560671125457</c:v>
                </c:pt>
                <c:pt idx="18">
                  <c:v>1215.965745217341</c:v>
                </c:pt>
                <c:pt idx="19">
                  <c:v>1242.331980281625</c:v>
                </c:pt>
                <c:pt idx="20">
                  <c:v>1266.042261351115</c:v>
                </c:pt>
                <c:pt idx="21">
                  <c:v>1287.414421964618</c:v>
                </c:pt>
                <c:pt idx="22">
                  <c:v>1306.71522401304</c:v>
                </c:pt>
                <c:pt idx="23">
                  <c:v>1324.17077460069</c:v>
                </c:pt>
                <c:pt idx="24">
                  <c:v>1339.974388597434</c:v>
                </c:pt>
                <c:pt idx="25">
                  <c:v>1354.292603634911</c:v>
                </c:pt>
                <c:pt idx="26">
                  <c:v>1367.303109201333</c:v>
                </c:pt>
                <c:pt idx="27">
                  <c:v>1379.12230731307</c:v>
                </c:pt>
                <c:pt idx="28">
                  <c:v>1389.853526128396</c:v>
                </c:pt>
                <c:pt idx="29">
                  <c:v>1399.588809108143</c:v>
                </c:pt>
                <c:pt idx="30">
                  <c:v>1408.410348323661</c:v>
                </c:pt>
                <c:pt idx="31">
                  <c:v>1416.391714411076</c:v>
                </c:pt>
                <c:pt idx="32">
                  <c:v>1423.598916163115</c:v>
                </c:pt>
                <c:pt idx="33">
                  <c:v>1430.091316146684</c:v>
                </c:pt>
                <c:pt idx="34">
                  <c:v>1435.9224239879</c:v>
                </c:pt>
                <c:pt idx="35">
                  <c:v>1441.140585239083</c:v>
                </c:pt>
                <c:pt idx="36">
                  <c:v>1445.789580776292</c:v>
                </c:pt>
                <c:pt idx="37">
                  <c:v>1449.909149287087</c:v>
                </c:pt>
                <c:pt idx="38">
                  <c:v>1453.535443463326</c:v>
                </c:pt>
                <c:pt idx="39">
                  <c:v>1456.701485559569</c:v>
                </c:pt>
                <c:pt idx="40">
                  <c:v>1459.437436951145</c:v>
                </c:pt>
                <c:pt idx="41">
                  <c:v>1461.770911371903</c:v>
                </c:pt>
                <c:pt idx="42">
                  <c:v>1463.72724916763</c:v>
                </c:pt>
                <c:pt idx="43">
                  <c:v>1465.329757552861</c:v>
                </c:pt>
                <c:pt idx="44">
                  <c:v>1466.599921481033</c:v>
                </c:pt>
                <c:pt idx="45">
                  <c:v>1467.557589053122</c:v>
                </c:pt>
                <c:pt idx="46">
                  <c:v>1468.221134819088</c:v>
                </c:pt>
                <c:pt idx="47">
                  <c:v>1468.607603848857</c:v>
                </c:pt>
                <c:pt idx="48">
                  <c:v>1468.732839047407</c:v>
                </c:pt>
                <c:pt idx="49">
                  <c:v>1468.611593848081</c:v>
                </c:pt>
                <c:pt idx="50">
                  <c:v>1468.257632128684</c:v>
                </c:pt>
                <c:pt idx="51">
                  <c:v>1467.683816947606</c:v>
                </c:pt>
                <c:pt idx="52">
                  <c:v>1466.902189582644</c:v>
                </c:pt>
                <c:pt idx="53">
                  <c:v>1465.924039830044</c:v>
                </c:pt>
                <c:pt idx="54">
                  <c:v>1464.75996877708</c:v>
                </c:pt>
                <c:pt idx="55">
                  <c:v>1463.419944954882</c:v>
                </c:pt>
                <c:pt idx="56">
                  <c:v>1461.913354661591</c:v>
                </c:pt>
                <c:pt idx="57">
                  <c:v>1460.249047145947</c:v>
                </c:pt>
                <c:pt idx="58">
                  <c:v>1458.435375254506</c:v>
                </c:pt>
                <c:pt idx="59">
                  <c:v>1456.480232070102</c:v>
                </c:pt>
                <c:pt idx="60">
                  <c:v>1454.39108400348</c:v>
                </c:pt>
                <c:pt idx="61">
                  <c:v>1452.17500074273</c:v>
                </c:pt>
                <c:pt idx="62">
                  <c:v>1449.838682415288</c:v>
                </c:pt>
                <c:pt idx="63">
                  <c:v>1447.388484273783</c:v>
                </c:pt>
                <c:pt idx="64">
                  <c:v>1444.830439179069</c:v>
                </c:pt>
                <c:pt idx="65">
                  <c:v>1442.170278120816</c:v>
                </c:pt>
                <c:pt idx="66">
                  <c:v>1439.413448986691</c:v>
                </c:pt>
                <c:pt idx="67">
                  <c:v>1436.56513376617</c:v>
                </c:pt>
                <c:pt idx="68">
                  <c:v>1433.630264352932</c:v>
                </c:pt>
                <c:pt idx="69">
                  <c:v>1430.613537090423</c:v>
                </c:pt>
                <c:pt idx="70">
                  <c:v>1427.51942618823</c:v>
                </c:pt>
                <c:pt idx="71">
                  <c:v>1424.352196122084</c:v>
                </c:pt>
                <c:pt idx="72">
                  <c:v>1421.115913117327</c:v>
                </c:pt>
                <c:pt idx="73">
                  <c:v>1417.814455804192</c:v>
                </c:pt>
                <c:pt idx="74">
                  <c:v>1414.451525123374</c:v>
                </c:pt>
                <c:pt idx="75">
                  <c:v>1411.030653551433</c:v>
                </c:pt>
                <c:pt idx="76">
                  <c:v>1407.555213707984</c:v>
                </c:pt>
                <c:pt idx="77">
                  <c:v>1404.028426399737</c:v>
                </c:pt>
                <c:pt idx="78">
                  <c:v>1400.453368150536</c:v>
                </c:pt>
                <c:pt idx="79">
                  <c:v>1396.832978261255</c:v>
                </c:pt>
                <c:pt idx="80">
                  <c:v>1393.170065438788</c:v>
                </c:pt>
                <c:pt idx="81">
                  <c:v>1389.467314029268</c:v>
                </c:pt>
                <c:pt idx="82">
                  <c:v>1385.727289887035</c:v>
                </c:pt>
                <c:pt idx="83">
                  <c:v>1381.9524459077</c:v>
                </c:pt>
                <c:pt idx="84">
                  <c:v>1378.145127250809</c:v>
                </c:pt>
                <c:pt idx="85">
                  <c:v>1374.307576275117</c:v>
                </c:pt>
                <c:pt idx="86">
                  <c:v>1370.441937207271</c:v>
                </c:pt>
                <c:pt idx="87">
                  <c:v>1366.55026056273</c:v>
                </c:pt>
                <c:pt idx="88">
                  <c:v>1362.634507336</c:v>
                </c:pt>
                <c:pt idx="89">
                  <c:v>1358.69655297572</c:v>
                </c:pt>
                <c:pt idx="90">
                  <c:v>1354.738191158724</c:v>
                </c:pt>
                <c:pt idx="91">
                  <c:v>1350.761137376014</c:v>
                </c:pt>
                <c:pt idx="92">
                  <c:v>1346.767032342426</c:v>
                </c:pt>
                <c:pt idx="93">
                  <c:v>1342.757445240808</c:v>
                </c:pt>
                <c:pt idx="94">
                  <c:v>1338.73387681067</c:v>
                </c:pt>
                <c:pt idx="95">
                  <c:v>1334.697762290409</c:v>
                </c:pt>
                <c:pt idx="96">
                  <c:v>1330.65047422158</c:v>
                </c:pt>
                <c:pt idx="97">
                  <c:v>1326.593325122952</c:v>
                </c:pt>
                <c:pt idx="98">
                  <c:v>1322.527570041602</c:v>
                </c:pt>
                <c:pt idx="99">
                  <c:v>1318.454408987694</c:v>
                </c:pt>
                <c:pt idx="100">
                  <c:v>1314.374989259189</c:v>
                </c:pt>
                <c:pt idx="101">
                  <c:v>1310.290407662216</c:v>
                </c:pt>
                <c:pt idx="102">
                  <c:v>1306.201712632553</c:v>
                </c:pt>
                <c:pt idx="103">
                  <c:v>1302.109906263203</c:v>
                </c:pt>
                <c:pt idx="104">
                  <c:v>1298.0159462428</c:v>
                </c:pt>
                <c:pt idx="105">
                  <c:v>1293.920747709243</c:v>
                </c:pt>
                <c:pt idx="106">
                  <c:v>1289.825185022713</c:v>
                </c:pt>
                <c:pt idx="107">
                  <c:v>1285.730093461945</c:v>
                </c:pt>
                <c:pt idx="108">
                  <c:v>1281.636270847433</c:v>
                </c:pt>
                <c:pt idx="109">
                  <c:v>1277.544479095</c:v>
                </c:pt>
                <c:pt idx="110">
                  <c:v>1273.455445703</c:v>
                </c:pt>
                <c:pt idx="111">
                  <c:v>1269.369865176206</c:v>
                </c:pt>
                <c:pt idx="112">
                  <c:v>1265.288400389325</c:v>
                </c:pt>
                <c:pt idx="113">
                  <c:v>1261.211683892833</c:v>
                </c:pt>
                <c:pt idx="114">
                  <c:v>1257.14031916378</c:v>
                </c:pt>
                <c:pt idx="115">
                  <c:v>1253.074881804011</c:v>
                </c:pt>
                <c:pt idx="116">
                  <c:v>1249.015920688155</c:v>
                </c:pt>
                <c:pt idx="117">
                  <c:v>1244.963959063592</c:v>
                </c:pt>
                <c:pt idx="118">
                  <c:v>1240.919495604521</c:v>
                </c:pt>
                <c:pt idx="119">
                  <c:v>1236.883005422142</c:v>
                </c:pt>
              </c:numCache>
            </c:numRef>
          </c:yVal>
          <c:smooth val="1"/>
          <c:extLst xmlns:c16r2="http://schemas.microsoft.com/office/drawing/2015/06/chart">
            <c:ext xmlns:c16="http://schemas.microsoft.com/office/drawing/2014/chart" uri="{C3380CC4-5D6E-409C-BE32-E72D297353CC}">
              <c16:uniqueId val="{00000004-372C-45CC-A5B7-A27BE5344F86}"/>
            </c:ext>
          </c:extLst>
        </c:ser>
        <c:ser>
          <c:idx val="1"/>
          <c:order val="5"/>
          <c:tx>
            <c:strRef>
              <c:f>'SA-Policy-G'!$X$123</c:f>
              <c:strCache>
                <c:ptCount val="1"/>
                <c:pt idx="0">
                  <c:v>SHUD Deaths for 0.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147.8850673374343</c:v>
                </c:pt>
                <c:pt idx="2">
                  <c:v>278.4947196484636</c:v>
                </c:pt>
                <c:pt idx="3">
                  <c:v>394.0362396178587</c:v>
                </c:pt>
                <c:pt idx="4">
                  <c:v>496.4213605301382</c:v>
                </c:pt>
                <c:pt idx="5">
                  <c:v>587.3056591058246</c:v>
                </c:pt>
                <c:pt idx="6">
                  <c:v>668.1230481187289</c:v>
                </c:pt>
                <c:pt idx="7">
                  <c:v>740.115802174116</c:v>
                </c:pt>
                <c:pt idx="8">
                  <c:v>804.3606191680574</c:v>
                </c:pt>
                <c:pt idx="9">
                  <c:v>861.791191592516</c:v>
                </c:pt>
                <c:pt idx="10">
                  <c:v>913.2177234349124</c:v>
                </c:pt>
                <c:pt idx="11">
                  <c:v>959.3437860207504</c:v>
                </c:pt>
                <c:pt idx="12">
                  <c:v>1000.780863363105</c:v>
                </c:pt>
                <c:pt idx="13">
                  <c:v>1057.819818296933</c:v>
                </c:pt>
                <c:pt idx="14">
                  <c:v>1107.754901281358</c:v>
                </c:pt>
                <c:pt idx="15">
                  <c:v>1151.805856208768</c:v>
                </c:pt>
                <c:pt idx="16">
                  <c:v>1190.91495287308</c:v>
                </c:pt>
                <c:pt idx="17">
                  <c:v>1225.821592928774</c:v>
                </c:pt>
                <c:pt idx="18">
                  <c:v>1257.115053354102</c:v>
                </c:pt>
                <c:pt idx="19">
                  <c:v>1285.272022654106</c:v>
                </c:pt>
                <c:pt idx="20">
                  <c:v>1310.683538419141</c:v>
                </c:pt>
                <c:pt idx="21">
                  <c:v>1333.674506890677</c:v>
                </c:pt>
                <c:pt idx="22">
                  <c:v>1354.518003858086</c:v>
                </c:pt>
                <c:pt idx="23">
                  <c:v>1373.44588131118</c:v>
                </c:pt>
                <c:pt idx="24">
                  <c:v>1390.656739628594</c:v>
                </c:pt>
                <c:pt idx="25">
                  <c:v>1406.322004766747</c:v>
                </c:pt>
                <c:pt idx="26">
                  <c:v>1420.623903093646</c:v>
                </c:pt>
                <c:pt idx="27">
                  <c:v>1433.682967776743</c:v>
                </c:pt>
                <c:pt idx="28">
                  <c:v>1445.6063627057</c:v>
                </c:pt>
                <c:pt idx="29">
                  <c:v>1456.4896718878</c:v>
                </c:pt>
                <c:pt idx="30">
                  <c:v>1466.418336154404</c:v>
                </c:pt>
                <c:pt idx="31">
                  <c:v>1475.468891122561</c:v>
                </c:pt>
                <c:pt idx="32">
                  <c:v>1483.710038378941</c:v>
                </c:pt>
                <c:pt idx="33">
                  <c:v>1491.203575299227</c:v>
                </c:pt>
                <c:pt idx="34">
                  <c:v>1498.005204285624</c:v>
                </c:pt>
                <c:pt idx="35">
                  <c:v>1504.165238613777</c:v>
                </c:pt>
                <c:pt idx="36">
                  <c:v>1509.729219250072</c:v>
                </c:pt>
                <c:pt idx="37">
                  <c:v>1514.738454736877</c:v>
                </c:pt>
                <c:pt idx="38">
                  <c:v>1519.230494408585</c:v>
                </c:pt>
                <c:pt idx="39">
                  <c:v>1523.23960035818</c:v>
                </c:pt>
                <c:pt idx="40">
                  <c:v>1526.797032630758</c:v>
                </c:pt>
                <c:pt idx="41">
                  <c:v>1529.931377078796</c:v>
                </c:pt>
                <c:pt idx="42">
                  <c:v>1532.668833243574</c:v>
                </c:pt>
                <c:pt idx="43">
                  <c:v>1535.033467214492</c:v>
                </c:pt>
                <c:pt idx="44">
                  <c:v>1537.047434075994</c:v>
                </c:pt>
                <c:pt idx="45">
                  <c:v>1538.731173888231</c:v>
                </c:pt>
                <c:pt idx="46">
                  <c:v>1540.103584591986</c:v>
                </c:pt>
                <c:pt idx="47">
                  <c:v>1541.182174761422</c:v>
                </c:pt>
                <c:pt idx="48">
                  <c:v>1541.983198732875</c:v>
                </c:pt>
                <c:pt idx="49">
                  <c:v>1542.521776301507</c:v>
                </c:pt>
                <c:pt idx="50">
                  <c:v>1542.811998889726</c:v>
                </c:pt>
                <c:pt idx="51">
                  <c:v>1542.867023844108</c:v>
                </c:pt>
                <c:pt idx="52">
                  <c:v>1542.699158401756</c:v>
                </c:pt>
                <c:pt idx="53">
                  <c:v>1542.319934340151</c:v>
                </c:pt>
                <c:pt idx="54">
                  <c:v>1541.740174576693</c:v>
                </c:pt>
                <c:pt idx="55">
                  <c:v>1540.970052675126</c:v>
                </c:pt>
                <c:pt idx="56">
                  <c:v>1540.019146096128</c:v>
                </c:pt>
                <c:pt idx="57">
                  <c:v>1538.89648392588</c:v>
                </c:pt>
                <c:pt idx="58">
                  <c:v>1537.610589726161</c:v>
                </c:pt>
                <c:pt idx="59">
                  <c:v>1536.169520070568</c:v>
                </c:pt>
                <c:pt idx="60">
                  <c:v>1534.580899262542</c:v>
                </c:pt>
                <c:pt idx="61">
                  <c:v>1532.851950670545</c:v>
                </c:pt>
                <c:pt idx="62">
                  <c:v>1530.989525062988</c:v>
                </c:pt>
                <c:pt idx="63">
                  <c:v>1529.000126279306</c:v>
                </c:pt>
                <c:pt idx="64">
                  <c:v>1526.889934533174</c:v>
                </c:pt>
                <c:pt idx="65">
                  <c:v>1524.664827608545</c:v>
                </c:pt>
                <c:pt idx="66">
                  <c:v>1522.33040017778</c:v>
                </c:pt>
                <c:pt idx="67">
                  <c:v>1519.891981444171</c:v>
                </c:pt>
                <c:pt idx="68">
                  <c:v>1517.354651287344</c:v>
                </c:pt>
                <c:pt idx="69">
                  <c:v>1514.723255069034</c:v>
                </c:pt>
                <c:pt idx="70">
                  <c:v>1512.002417238356</c:v>
                </c:pt>
                <c:pt idx="71">
                  <c:v>1509.196553859572</c:v>
                </c:pt>
                <c:pt idx="72">
                  <c:v>1506.309884171127</c:v>
                </c:pt>
                <c:pt idx="73">
                  <c:v>1503.34644127233</c:v>
                </c:pt>
                <c:pt idx="74">
                  <c:v>1500.310082023045</c:v>
                </c:pt>
                <c:pt idx="75">
                  <c:v>1497.204496232169</c:v>
                </c:pt>
                <c:pt idx="76">
                  <c:v>1494.033215202156</c:v>
                </c:pt>
                <c:pt idx="77">
                  <c:v>1490.799619689417</c:v>
                </c:pt>
                <c:pt idx="78">
                  <c:v>1487.506947333815</c:v>
                </c:pt>
                <c:pt idx="79">
                  <c:v>1484.15829960472</c:v>
                </c:pt>
                <c:pt idx="80">
                  <c:v>1480.75664830592</c:v>
                </c:pt>
                <c:pt idx="81">
                  <c:v>1477.304841677237</c:v>
                </c:pt>
                <c:pt idx="82">
                  <c:v>1473.80561012666</c:v>
                </c:pt>
                <c:pt idx="83">
                  <c:v>1470.261571623305</c:v>
                </c:pt>
                <c:pt idx="84">
                  <c:v>1466.675236778433</c:v>
                </c:pt>
                <c:pt idx="85">
                  <c:v>1463.049013638915</c:v>
                </c:pt>
                <c:pt idx="86">
                  <c:v>1459.385212215205</c:v>
                </c:pt>
                <c:pt idx="87">
                  <c:v>1455.686048763616</c:v>
                </c:pt>
                <c:pt idx="88">
                  <c:v>1451.953649840848</c:v>
                </c:pt>
                <c:pt idx="89">
                  <c:v>1448.190056146962</c:v>
                </c:pt>
                <c:pt idx="90">
                  <c:v>1444.397226171503</c:v>
                </c:pt>
                <c:pt idx="91">
                  <c:v>1440.577039656147</c:v>
                </c:pt>
                <c:pt idx="92">
                  <c:v>1436.731300885968</c:v>
                </c:pt>
                <c:pt idx="93">
                  <c:v>1432.861741820446</c:v>
                </c:pt>
                <c:pt idx="94">
                  <c:v>1428.970025074308</c:v>
                </c:pt>
                <c:pt idx="95">
                  <c:v>1425.057746757469</c:v>
                </c:pt>
                <c:pt idx="96">
                  <c:v>1421.126439182556</c:v>
                </c:pt>
                <c:pt idx="97">
                  <c:v>1417.177573447833</c:v>
                </c:pt>
                <c:pt idx="98">
                  <c:v>1413.21256190269</c:v>
                </c:pt>
                <c:pt idx="99">
                  <c:v>1409.232760502342</c:v>
                </c:pt>
                <c:pt idx="100">
                  <c:v>1405.239471057866</c:v>
                </c:pt>
                <c:pt idx="101">
                  <c:v>1401.233943387223</c:v>
                </c:pt>
                <c:pt idx="102">
                  <c:v>1397.217377372555</c:v>
                </c:pt>
                <c:pt idx="103">
                  <c:v>1393.19092492865</c:v>
                </c:pt>
                <c:pt idx="104">
                  <c:v>1389.155691887113</c:v>
                </c:pt>
                <c:pt idx="105">
                  <c:v>1385.112739800505</c:v>
                </c:pt>
                <c:pt idx="106">
                  <c:v>1381.063087670423</c:v>
                </c:pt>
                <c:pt idx="107">
                  <c:v>1377.007713603238</c:v>
                </c:pt>
                <c:pt idx="108">
                  <c:v>1372.947556396965</c:v>
                </c:pt>
                <c:pt idx="109">
                  <c:v>1368.88351706255</c:v>
                </c:pt>
                <c:pt idx="110">
                  <c:v>1364.816460282633</c:v>
                </c:pt>
                <c:pt idx="111">
                  <c:v>1360.747215810711</c:v>
                </c:pt>
                <c:pt idx="112">
                  <c:v>1356.676579813385</c:v>
                </c:pt>
                <c:pt idx="113">
                  <c:v>1352.605316158308</c:v>
                </c:pt>
                <c:pt idx="114">
                  <c:v>1348.534157650251</c:v>
                </c:pt>
                <c:pt idx="115">
                  <c:v>1344.463807217587</c:v>
                </c:pt>
                <c:pt idx="116">
                  <c:v>1340.394939051369</c:v>
                </c:pt>
                <c:pt idx="117">
                  <c:v>1336.328199699094</c:v>
                </c:pt>
                <c:pt idx="118">
                  <c:v>1332.264209115072</c:v>
                </c:pt>
                <c:pt idx="119">
                  <c:v>1328.203561669304</c:v>
                </c:pt>
              </c:numCache>
            </c:numRef>
          </c:yVal>
          <c:smooth val="1"/>
          <c:extLst xmlns:c16r2="http://schemas.microsoft.com/office/drawing/2015/06/chart">
            <c:ext xmlns:c16="http://schemas.microsoft.com/office/drawing/2014/chart" uri="{C3380CC4-5D6E-409C-BE32-E72D297353CC}">
              <c16:uniqueId val="{00000005-372C-45CC-A5B7-A27BE5344F86}"/>
            </c:ext>
          </c:extLst>
        </c:ser>
        <c:ser>
          <c:idx val="5"/>
          <c:order val="6"/>
          <c:tx>
            <c:strRef>
              <c:f>'SA-Policy-G'!$G$123</c:f>
              <c:strCache>
                <c:ptCount val="1"/>
                <c:pt idx="0">
                  <c:v>Total Deaths for 1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60.88725565753197</c:v>
                </c:pt>
                <c:pt idx="2">
                  <c:v>111.9215504505341</c:v>
                </c:pt>
                <c:pt idx="3">
                  <c:v>154.9959552617261</c:v>
                </c:pt>
                <c:pt idx="4">
                  <c:v>191.5908975286781</c:v>
                </c:pt>
                <c:pt idx="5">
                  <c:v>222.8721017796662</c:v>
                </c:pt>
                <c:pt idx="6">
                  <c:v>249.7634725633513</c:v>
                </c:pt>
                <c:pt idx="7">
                  <c:v>273.0017603942285</c:v>
                </c:pt>
                <c:pt idx="8">
                  <c:v>293.177885616311</c:v>
                </c:pt>
                <c:pt idx="9">
                  <c:v>310.7684166904158</c:v>
                </c:pt>
                <c:pt idx="10">
                  <c:v>326.1597267147017</c:v>
                </c:pt>
                <c:pt idx="11">
                  <c:v>339.6666622923575</c:v>
                </c:pt>
                <c:pt idx="12">
                  <c:v>351.547067252363</c:v>
                </c:pt>
                <c:pt idx="13">
                  <c:v>370.1823024723976</c:v>
                </c:pt>
                <c:pt idx="14">
                  <c:v>386.1561377356018</c:v>
                </c:pt>
                <c:pt idx="15">
                  <c:v>399.9680344996626</c:v>
                </c:pt>
                <c:pt idx="16">
                  <c:v>411.9951707148639</c:v>
                </c:pt>
                <c:pt idx="17">
                  <c:v>422.5258938551734</c:v>
                </c:pt>
                <c:pt idx="18">
                  <c:v>431.7834828201665</c:v>
                </c:pt>
                <c:pt idx="19">
                  <c:v>439.9431289623436</c:v>
                </c:pt>
                <c:pt idx="20">
                  <c:v>447.144148436804</c:v>
                </c:pt>
                <c:pt idx="21">
                  <c:v>453.4988262687276</c:v>
                </c:pt>
                <c:pt idx="22">
                  <c:v>459.0988695371244</c:v>
                </c:pt>
                <c:pt idx="23">
                  <c:v>464.0201540776386</c:v>
                </c:pt>
                <c:pt idx="24">
                  <c:v>468.3262457428924</c:v>
                </c:pt>
                <c:pt idx="25">
                  <c:v>472.0710357685709</c:v>
                </c:pt>
                <c:pt idx="26">
                  <c:v>475.3144785373486</c:v>
                </c:pt>
                <c:pt idx="27">
                  <c:v>478.092530184634</c:v>
                </c:pt>
                <c:pt idx="28">
                  <c:v>480.4372367475762</c:v>
                </c:pt>
                <c:pt idx="29">
                  <c:v>482.3773749220358</c:v>
                </c:pt>
                <c:pt idx="30">
                  <c:v>483.9389381447812</c:v>
                </c:pt>
                <c:pt idx="31">
                  <c:v>485.1455357189627</c:v>
                </c:pt>
                <c:pt idx="32">
                  <c:v>486.0187221316311</c:v>
                </c:pt>
                <c:pt idx="33">
                  <c:v>486.5782699533505</c:v>
                </c:pt>
                <c:pt idx="34">
                  <c:v>486.8423969564514</c:v>
                </c:pt>
                <c:pt idx="35">
                  <c:v>486.8279559456881</c:v>
                </c:pt>
                <c:pt idx="36">
                  <c:v>486.5505941153334</c:v>
                </c:pt>
                <c:pt idx="37">
                  <c:v>486.0248874216516</c:v>
                </c:pt>
                <c:pt idx="38">
                  <c:v>485.2644544087083</c:v>
                </c:pt>
                <c:pt idx="39">
                  <c:v>484.2820764878936</c:v>
                </c:pt>
                <c:pt idx="40">
                  <c:v>483.0897475679089</c:v>
                </c:pt>
                <c:pt idx="41">
                  <c:v>481.6987483413594</c:v>
                </c:pt>
                <c:pt idx="42">
                  <c:v>480.1197101368587</c:v>
                </c:pt>
                <c:pt idx="43">
                  <c:v>478.362670018965</c:v>
                </c:pt>
                <c:pt idx="44">
                  <c:v>476.437118642871</c:v>
                </c:pt>
                <c:pt idx="45">
                  <c:v>474.3520420838441</c:v>
                </c:pt>
                <c:pt idx="46">
                  <c:v>472.1159586322812</c:v>
                </c:pt>
                <c:pt idx="47">
                  <c:v>469.7369513625959</c:v>
                </c:pt>
                <c:pt idx="48">
                  <c:v>467.2226971370668</c:v>
                </c:pt>
                <c:pt idx="49">
                  <c:v>464.5804925876585</c:v>
                </c:pt>
                <c:pt idx="50">
                  <c:v>461.8172775231498</c:v>
                </c:pt>
                <c:pt idx="51">
                  <c:v>458.9396561311687</c:v>
                </c:pt>
                <c:pt idx="52">
                  <c:v>455.9539163218107</c:v>
                </c:pt>
                <c:pt idx="53">
                  <c:v>452.8660473656111</c:v>
                </c:pt>
                <c:pt idx="54">
                  <c:v>449.6817561084952</c:v>
                </c:pt>
                <c:pt idx="55">
                  <c:v>446.40648193967</c:v>
                </c:pt>
                <c:pt idx="56">
                  <c:v>443.045410660237</c:v>
                </c:pt>
                <c:pt idx="57">
                  <c:v>439.6034873774286</c:v>
                </c:pt>
                <c:pt idx="58">
                  <c:v>436.0854285304514</c:v>
                </c:pt>
                <c:pt idx="59">
                  <c:v>432.4957331382211</c:v>
                </c:pt>
                <c:pt idx="60">
                  <c:v>428.8386933461786</c:v>
                </c:pt>
                <c:pt idx="61">
                  <c:v>425.1184043385435</c:v>
                </c:pt>
                <c:pt idx="62">
                  <c:v>421.3387736732345</c:v>
                </c:pt>
                <c:pt idx="63">
                  <c:v>417.5035300891294</c:v>
                </c:pt>
                <c:pt idx="64">
                  <c:v>413.6162318289163</c:v>
                </c:pt>
                <c:pt idx="65">
                  <c:v>409.680274515554</c:v>
                </c:pt>
                <c:pt idx="66">
                  <c:v>405.6988986156036</c:v>
                </c:pt>
                <c:pt idx="67">
                  <c:v>401.6751965190334</c:v>
                </c:pt>
                <c:pt idx="68">
                  <c:v>397.6121192618366</c:v>
                </c:pt>
                <c:pt idx="69">
                  <c:v>393.5124829150222</c:v>
                </c:pt>
                <c:pt idx="70">
                  <c:v>389.3789746611752</c:v>
                </c:pt>
                <c:pt idx="71">
                  <c:v>385.21415857775</c:v>
                </c:pt>
                <c:pt idx="72">
                  <c:v>381.0204811444826</c:v>
                </c:pt>
                <c:pt idx="73">
                  <c:v>376.8002764908075</c:v>
                </c:pt>
                <c:pt idx="74">
                  <c:v>372.5557713978224</c:v>
                </c:pt>
                <c:pt idx="75">
                  <c:v>368.2890900681836</c:v>
                </c:pt>
                <c:pt idx="76">
                  <c:v>364.0022586763138</c:v>
                </c:pt>
                <c:pt idx="77">
                  <c:v>359.697209710338</c:v>
                </c:pt>
                <c:pt idx="78">
                  <c:v>355.3757861164663</c:v>
                </c:pt>
                <c:pt idx="79">
                  <c:v>351.0397452556986</c:v>
                </c:pt>
                <c:pt idx="80">
                  <c:v>346.6907626821851</c:v>
                </c:pt>
                <c:pt idx="81">
                  <c:v>342.3304357519272</c:v>
                </c:pt>
                <c:pt idx="82">
                  <c:v>337.960287070021</c:v>
                </c:pt>
                <c:pt idx="83">
                  <c:v>333.5817677841267</c:v>
                </c:pt>
                <c:pt idx="84">
                  <c:v>329.196260731432</c:v>
                </c:pt>
                <c:pt idx="85">
                  <c:v>324.8050834459717</c:v>
                </c:pt>
                <c:pt idx="86">
                  <c:v>320.409491032785</c:v>
                </c:pt>
                <c:pt idx="87">
                  <c:v>316.0106789150444</c:v>
                </c:pt>
                <c:pt idx="88">
                  <c:v>311.6097854599921</c:v>
                </c:pt>
                <c:pt idx="89">
                  <c:v>307.2078944891924</c:v>
                </c:pt>
                <c:pt idx="90">
                  <c:v>302.806037678354</c:v>
                </c:pt>
                <c:pt idx="91">
                  <c:v>298.4051968517089</c:v>
                </c:pt>
                <c:pt idx="92">
                  <c:v>294.0063061756856</c:v>
                </c:pt>
                <c:pt idx="93">
                  <c:v>289.6102542563863</c:v>
                </c:pt>
                <c:pt idx="94">
                  <c:v>285.2178861451773</c:v>
                </c:pt>
                <c:pt idx="95">
                  <c:v>280.8300052564769</c:v>
                </c:pt>
                <c:pt idx="96">
                  <c:v>276.4473752016381</c:v>
                </c:pt>
                <c:pt idx="97">
                  <c:v>272.0707215426592</c:v>
                </c:pt>
                <c:pt idx="98">
                  <c:v>267.7007334692585</c:v>
                </c:pt>
                <c:pt idx="99">
                  <c:v>263.3380654027042</c:v>
                </c:pt>
                <c:pt idx="100">
                  <c:v>258.9833385296236</c:v>
                </c:pt>
                <c:pt idx="101">
                  <c:v>254.637142268884</c:v>
                </c:pt>
                <c:pt idx="102">
                  <c:v>250.3000356744723</c:v>
                </c:pt>
                <c:pt idx="103">
                  <c:v>245.9725487772062</c:v>
                </c:pt>
                <c:pt idx="104">
                  <c:v>241.6551838679425</c:v>
                </c:pt>
                <c:pt idx="105">
                  <c:v>237.3484167248498</c:v>
                </c:pt>
                <c:pt idx="106">
                  <c:v>233.0526977872066</c:v>
                </c:pt>
                <c:pt idx="107">
                  <c:v>228.7684532780521</c:v>
                </c:pt>
                <c:pt idx="108">
                  <c:v>224.4960862779293</c:v>
                </c:pt>
                <c:pt idx="109">
                  <c:v>220.2359777518647</c:v>
                </c:pt>
                <c:pt idx="110">
                  <c:v>215.988487531614</c:v>
                </c:pt>
                <c:pt idx="111">
                  <c:v>211.7539552551381</c:v>
                </c:pt>
                <c:pt idx="112">
                  <c:v>207.5327012651726</c:v>
                </c:pt>
                <c:pt idx="113">
                  <c:v>203.325027468665</c:v>
                </c:pt>
                <c:pt idx="114">
                  <c:v>199.1312181588005</c:v>
                </c:pt>
                <c:pt idx="115">
                  <c:v>194.9515408012371</c:v>
                </c:pt>
                <c:pt idx="116">
                  <c:v>190.7862467861075</c:v>
                </c:pt>
                <c:pt idx="117">
                  <c:v>186.6355721472844</c:v>
                </c:pt>
                <c:pt idx="118">
                  <c:v>182.4997382503323</c:v>
                </c:pt>
                <c:pt idx="119">
                  <c:v>178.3789524505062</c:v>
                </c:pt>
              </c:numCache>
            </c:numRef>
          </c:yVal>
          <c:smooth val="1"/>
          <c:extLst xmlns:c16r2="http://schemas.microsoft.com/office/drawing/2015/06/chart">
            <c:ext xmlns:c16="http://schemas.microsoft.com/office/drawing/2014/chart" uri="{C3380CC4-5D6E-409C-BE32-E72D297353CC}">
              <c16:uniqueId val="{00000006-372C-45CC-A5B7-A27BE5344F86}"/>
            </c:ext>
          </c:extLst>
        </c:ser>
        <c:ser>
          <c:idx val="2"/>
          <c:order val="7"/>
          <c:tx>
            <c:strRef>
              <c:f>'SA-Policy-G'!$P$123</c:f>
              <c:strCache>
                <c:ptCount val="1"/>
                <c:pt idx="0">
                  <c:v>Total Deaths for 0.75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61.03005493913224</c:v>
                </c:pt>
                <c:pt idx="2">
                  <c:v>112.8113084934742</c:v>
                </c:pt>
                <c:pt idx="3">
                  <c:v>157.0365258461554</c:v>
                </c:pt>
                <c:pt idx="4">
                  <c:v>195.0368035340854</c:v>
                </c:pt>
                <c:pt idx="5">
                  <c:v>227.867864700166</c:v>
                </c:pt>
                <c:pt idx="6">
                  <c:v>256.3738059535979</c:v>
                </c:pt>
                <c:pt idx="7">
                  <c:v>281.2346136028467</c:v>
                </c:pt>
                <c:pt idx="8">
                  <c:v>303.0019090811671</c:v>
                </c:pt>
                <c:pt idx="9">
                  <c:v>322.1260895452222</c:v>
                </c:pt>
                <c:pt idx="10">
                  <c:v>338.9771245492439</c:v>
                </c:pt>
                <c:pt idx="11">
                  <c:v>353.8606340403683</c:v>
                </c:pt>
                <c:pt idx="12">
                  <c:v>367.030424466276</c:v>
                </c:pt>
                <c:pt idx="13">
                  <c:v>386.8695229725868</c:v>
                </c:pt>
                <c:pt idx="14">
                  <c:v>403.9129527814411</c:v>
                </c:pt>
                <c:pt idx="15">
                  <c:v>418.6797722598908</c:v>
                </c:pt>
                <c:pt idx="16">
                  <c:v>431.562160322211</c:v>
                </c:pt>
                <c:pt idx="17">
                  <c:v>442.8604477164584</c:v>
                </c:pt>
                <c:pt idx="18">
                  <c:v>452.8078698090866</c:v>
                </c:pt>
                <c:pt idx="19">
                  <c:v>461.5881610277596</c:v>
                </c:pt>
                <c:pt idx="20">
                  <c:v>469.348143047653</c:v>
                </c:pt>
                <c:pt idx="21">
                  <c:v>476.206797713233</c:v>
                </c:pt>
                <c:pt idx="22">
                  <c:v>482.2618600917141</c:v>
                </c:pt>
                <c:pt idx="23">
                  <c:v>487.5946526549772</c:v>
                </c:pt>
                <c:pt idx="24">
                  <c:v>492.2736642885976</c:v>
                </c:pt>
                <c:pt idx="25">
                  <c:v>496.3572273619158</c:v>
                </c:pt>
                <c:pt idx="26">
                  <c:v>499.9092932980019</c:v>
                </c:pt>
                <c:pt idx="27">
                  <c:v>502.9693518501816</c:v>
                </c:pt>
                <c:pt idx="28">
                  <c:v>505.5726109868443</c:v>
                </c:pt>
                <c:pt idx="29">
                  <c:v>507.7506590932468</c:v>
                </c:pt>
                <c:pt idx="30">
                  <c:v>509.5319744619725</c:v>
                </c:pt>
                <c:pt idx="31">
                  <c:v>510.9423495390862</c:v>
                </c:pt>
                <c:pt idx="32">
                  <c:v>512.0052460365242</c:v>
                </c:pt>
                <c:pt idx="33">
                  <c:v>512.7420934986892</c:v>
                </c:pt>
                <c:pt idx="34">
                  <c:v>513.172541366737</c:v>
                </c:pt>
                <c:pt idx="35">
                  <c:v>513.3146726157063</c:v>
                </c:pt>
                <c:pt idx="36">
                  <c:v>513.1851855009426</c:v>
                </c:pt>
                <c:pt idx="37">
                  <c:v>512.799548736621</c:v>
                </c:pt>
                <c:pt idx="38">
                  <c:v>512.1721344638233</c:v>
                </c:pt>
                <c:pt idx="39">
                  <c:v>511.3163559993291</c:v>
                </c:pt>
                <c:pt idx="40">
                  <c:v>510.24473327195</c:v>
                </c:pt>
                <c:pt idx="41">
                  <c:v>508.9689813376721</c:v>
                </c:pt>
                <c:pt idx="42">
                  <c:v>507.5000869609917</c:v>
                </c:pt>
                <c:pt idx="43">
                  <c:v>505.8483750429434</c:v>
                </c:pt>
                <c:pt idx="44">
                  <c:v>504.0235665101966</c:v>
                </c:pt>
                <c:pt idx="45">
                  <c:v>502.0348289941932</c:v>
                </c:pt>
                <c:pt idx="46">
                  <c:v>499.8908213987987</c:v>
                </c:pt>
                <c:pt idx="47">
                  <c:v>497.5997332682755</c:v>
                </c:pt>
                <c:pt idx="48">
                  <c:v>495.1693197153404</c:v>
                </c:pt>
                <c:pt idx="49">
                  <c:v>492.6069325445136</c:v>
                </c:pt>
                <c:pt idx="50">
                  <c:v>489.9195481037225</c:v>
                </c:pt>
                <c:pt idx="51">
                  <c:v>487.1137923123723</c:v>
                </c:pt>
                <c:pt idx="52">
                  <c:v>484.1959632843342</c:v>
                </c:pt>
                <c:pt idx="53">
                  <c:v>481.1720517637747</c:v>
                </c:pt>
                <c:pt idx="54">
                  <c:v>478.0477597149166</c:v>
                </c:pt>
                <c:pt idx="55">
                  <c:v>474.8285172943901</c:v>
                </c:pt>
                <c:pt idx="56">
                  <c:v>471.5194984009942</c:v>
                </c:pt>
                <c:pt idx="57">
                  <c:v>468.1256349697162</c:v>
                </c:pt>
                <c:pt idx="58">
                  <c:v>464.6516301531522</c:v>
                </c:pt>
                <c:pt idx="59">
                  <c:v>461.1019705135166</c:v>
                </c:pt>
                <c:pt idx="60">
                  <c:v>457.4809373314715</c:v>
                </c:pt>
                <c:pt idx="61">
                  <c:v>453.7926171236528</c:v>
                </c:pt>
                <c:pt idx="62">
                  <c:v>450.0409114485631</c:v>
                </c:pt>
                <c:pt idx="63">
                  <c:v>446.2295460701263</c:v>
                </c:pt>
                <c:pt idx="64">
                  <c:v>442.3620795393467</c:v>
                </c:pt>
                <c:pt idx="65">
                  <c:v>438.4419112470266</c:v>
                </c:pt>
                <c:pt idx="66">
                  <c:v>434.4722889938606</c:v>
                </c:pt>
                <c:pt idx="67">
                  <c:v>430.4563161188086</c:v>
                </c:pt>
                <c:pt idx="68">
                  <c:v>426.3969582218936</c:v>
                </c:pt>
                <c:pt idx="69">
                  <c:v>422.2970495134566</c:v>
                </c:pt>
                <c:pt idx="70">
                  <c:v>418.1592988184017</c:v>
                </c:pt>
                <c:pt idx="71">
                  <c:v>413.986295260846</c:v>
                </c:pt>
                <c:pt idx="72">
                  <c:v>409.7805136520112</c:v>
                </c:pt>
                <c:pt idx="73">
                  <c:v>405.5443196018353</c:v>
                </c:pt>
                <c:pt idx="74">
                  <c:v>401.2799743728028</c:v>
                </c:pt>
                <c:pt idx="75">
                  <c:v>396.9896394927302</c:v>
                </c:pt>
                <c:pt idx="76">
                  <c:v>392.675381141728</c:v>
                </c:pt>
                <c:pt idx="77">
                  <c:v>388.3391743271736</c:v>
                </c:pt>
                <c:pt idx="78">
                  <c:v>383.9829068593721</c:v>
                </c:pt>
                <c:pt idx="79">
                  <c:v>379.6083831395224</c:v>
                </c:pt>
                <c:pt idx="80">
                  <c:v>375.2173277706522</c:v>
                </c:pt>
                <c:pt idx="81">
                  <c:v>370.8113890013892</c:v>
                </c:pt>
                <c:pt idx="82">
                  <c:v>366.3921420116681</c:v>
                </c:pt>
                <c:pt idx="83">
                  <c:v>361.9610920488116</c:v>
                </c:pt>
                <c:pt idx="84">
                  <c:v>357.519677421842</c:v>
                </c:pt>
                <c:pt idx="85">
                  <c:v>353.0692723613196</c:v>
                </c:pt>
                <c:pt idx="86">
                  <c:v>348.6111897515439</c:v>
                </c:pt>
                <c:pt idx="87">
                  <c:v>344.146683741484</c:v>
                </c:pt>
                <c:pt idx="88">
                  <c:v>339.6769522404201</c:v>
                </c:pt>
                <c:pt idx="89">
                  <c:v>335.2031393039161</c:v>
                </c:pt>
                <c:pt idx="90">
                  <c:v>330.7263374153786</c:v>
                </c:pt>
                <c:pt idx="91">
                  <c:v>326.2475896682074</c:v>
                </c:pt>
                <c:pt idx="92">
                  <c:v>321.7678918531484</c:v>
                </c:pt>
                <c:pt idx="93">
                  <c:v>317.2881944553769</c:v>
                </c:pt>
                <c:pt idx="94">
                  <c:v>312.8094045653982</c:v>
                </c:pt>
                <c:pt idx="95">
                  <c:v>308.3323877077372</c:v>
                </c:pt>
                <c:pt idx="96">
                  <c:v>303.8579695912268</c:v>
                </c:pt>
                <c:pt idx="97">
                  <c:v>299.3869377843594</c:v>
                </c:pt>
                <c:pt idx="98">
                  <c:v>294.9200433191278</c:v>
                </c:pt>
                <c:pt idx="99">
                  <c:v>290.4580022265312</c:v>
                </c:pt>
                <c:pt idx="100">
                  <c:v>286.0014970068048</c:v>
                </c:pt>
                <c:pt idx="101">
                  <c:v>281.5511780372372</c:v>
                </c:pt>
                <c:pt idx="102">
                  <c:v>277.1076649203621</c:v>
                </c:pt>
                <c:pt idx="103">
                  <c:v>272.6715477751051</c:v>
                </c:pt>
                <c:pt idx="104">
                  <c:v>268.243388473419</c:v>
                </c:pt>
                <c:pt idx="105">
                  <c:v>263.8237218247523</c:v>
                </c:pt>
                <c:pt idx="106">
                  <c:v>259.4130567106286</c:v>
                </c:pt>
                <c:pt idx="107">
                  <c:v>255.0118771715201</c:v>
                </c:pt>
                <c:pt idx="108">
                  <c:v>250.6206434480235</c:v>
                </c:pt>
                <c:pt idx="109">
                  <c:v>246.2397929783722</c:v>
                </c:pt>
                <c:pt idx="110">
                  <c:v>241.8697413541113</c:v>
                </c:pt>
                <c:pt idx="111">
                  <c:v>237.5108832357506</c:v>
                </c:pt>
                <c:pt idx="112">
                  <c:v>233.1635932301133</c:v>
                </c:pt>
                <c:pt idx="113">
                  <c:v>228.8282267310061</c:v>
                </c:pt>
                <c:pt idx="114">
                  <c:v>224.5051207247756</c:v>
                </c:pt>
                <c:pt idx="115">
                  <c:v>220.1945945622551</c:v>
                </c:pt>
                <c:pt idx="116">
                  <c:v>215.896950698523</c:v>
                </c:pt>
                <c:pt idx="117">
                  <c:v>211.6124754018398</c:v>
                </c:pt>
                <c:pt idx="118">
                  <c:v>207.3414394330703</c:v>
                </c:pt>
                <c:pt idx="119">
                  <c:v>203.0840986968416</c:v>
                </c:pt>
              </c:numCache>
            </c:numRef>
          </c:yVal>
          <c:smooth val="1"/>
          <c:extLst xmlns:c16r2="http://schemas.microsoft.com/office/drawing/2015/06/chart">
            <c:ext xmlns:c16="http://schemas.microsoft.com/office/drawing/2014/chart" uri="{C3380CC4-5D6E-409C-BE32-E72D297353CC}">
              <c16:uniqueId val="{00000007-372C-45CC-A5B7-A27BE5344F86}"/>
            </c:ext>
          </c:extLst>
        </c:ser>
        <c:ser>
          <c:idx val="9"/>
          <c:order val="8"/>
          <c:tx>
            <c:strRef>
              <c:f>'SA-Policy-G'!$Y$123</c:f>
              <c:strCache>
                <c:ptCount val="1"/>
                <c:pt idx="0">
                  <c:v>Total Deaths for 0.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61.17285422073373</c:v>
                </c:pt>
                <c:pt idx="2">
                  <c:v>113.7039789430236</c:v>
                </c:pt>
                <c:pt idx="3">
                  <c:v>159.098182091766</c:v>
                </c:pt>
                <c:pt idx="4">
                  <c:v>198.5434723689894</c:v>
                </c:pt>
                <c:pt idx="5">
                  <c:v>232.9877160848512</c:v>
                </c:pt>
                <c:pt idx="6">
                  <c:v>263.1947023319072</c:v>
                </c:pt>
                <c:pt idx="7">
                  <c:v>289.7855487057457</c:v>
                </c:pt>
                <c:pt idx="8">
                  <c:v>313.2695978865576</c:v>
                </c:pt>
                <c:pt idx="9">
                  <c:v>334.0677211530872</c:v>
                </c:pt>
                <c:pt idx="10">
                  <c:v>352.5300880851483</c:v>
                </c:pt>
                <c:pt idx="11">
                  <c:v>368.9498651352978</c:v>
                </c:pt>
                <c:pt idx="12">
                  <c:v>383.5738889301994</c:v>
                </c:pt>
                <c:pt idx="13">
                  <c:v>404.7842789545446</c:v>
                </c:pt>
                <c:pt idx="14">
                  <c:v>423.0650992592902</c:v>
                </c:pt>
                <c:pt idx="15">
                  <c:v>438.9531694789936</c:v>
                </c:pt>
                <c:pt idx="16">
                  <c:v>452.8541951352682</c:v>
                </c:pt>
                <c:pt idx="17">
                  <c:v>465.0793257291617</c:v>
                </c:pt>
                <c:pt idx="18">
                  <c:v>475.8708577999018</c:v>
                </c:pt>
                <c:pt idx="19">
                  <c:v>485.4204076552595</c:v>
                </c:pt>
                <c:pt idx="20">
                  <c:v>493.8818437186331</c:v>
                </c:pt>
                <c:pt idx="21">
                  <c:v>501.3805591791855</c:v>
                </c:pt>
                <c:pt idx="22">
                  <c:v>508.0201780222386</c:v>
                </c:pt>
                <c:pt idx="23">
                  <c:v>513.8874519848814</c:v>
                </c:pt>
                <c:pt idx="24">
                  <c:v>519.0558748443734</c:v>
                </c:pt>
                <c:pt idx="25">
                  <c:v>523.5883810105337</c:v>
                </c:pt>
                <c:pt idx="26">
                  <c:v>527.5531411568465</c:v>
                </c:pt>
                <c:pt idx="27">
                  <c:v>530.99344627028</c:v>
                </c:pt>
                <c:pt idx="28">
                  <c:v>533.9479655864606</c:v>
                </c:pt>
                <c:pt idx="29">
                  <c:v>536.4514190864162</c:v>
                </c:pt>
                <c:pt idx="30">
                  <c:v>538.535100966586</c:v>
                </c:pt>
                <c:pt idx="31">
                  <c:v>540.2273212216355</c:v>
                </c:pt>
                <c:pt idx="32">
                  <c:v>541.553780267349</c:v>
                </c:pt>
                <c:pt idx="33">
                  <c:v>542.5378882235642</c:v>
                </c:pt>
                <c:pt idx="34">
                  <c:v>543.2010381369816</c:v>
                </c:pt>
                <c:pt idx="35">
                  <c:v>543.5628406338614</c:v>
                </c:pt>
                <c:pt idx="36">
                  <c:v>543.6413261056263</c:v>
                </c:pt>
                <c:pt idx="37">
                  <c:v>543.4531194417646</c:v>
                </c:pt>
                <c:pt idx="38">
                  <c:v>543.0135914600278</c:v>
                </c:pt>
                <c:pt idx="39">
                  <c:v>542.3370139046327</c:v>
                </c:pt>
                <c:pt idx="40">
                  <c:v>541.4366408318024</c:v>
                </c:pt>
                <c:pt idx="41">
                  <c:v>540.3248117767625</c:v>
                </c:pt>
                <c:pt idx="42">
                  <c:v>539.0130416996996</c:v>
                </c:pt>
                <c:pt idx="43">
                  <c:v>537.5120995308753</c:v>
                </c:pt>
                <c:pt idx="44">
                  <c:v>535.8320769885894</c:v>
                </c:pt>
                <c:pt idx="45">
                  <c:v>533.9824490689807</c:v>
                </c:pt>
                <c:pt idx="46">
                  <c:v>531.9721273822115</c:v>
                </c:pt>
                <c:pt idx="47">
                  <c:v>529.8095073257954</c:v>
                </c:pt>
                <c:pt idx="48">
                  <c:v>527.5025099338394</c:v>
                </c:pt>
                <c:pt idx="49">
                  <c:v>525.0586191151854</c:v>
                </c:pt>
                <c:pt idx="50">
                  <c:v>522.4849148877704</c:v>
                </c:pt>
                <c:pt idx="51">
                  <c:v>519.7881031284655</c:v>
                </c:pt>
                <c:pt idx="52">
                  <c:v>516.9745423232432</c:v>
                </c:pt>
                <c:pt idx="53">
                  <c:v>514.0502675975371</c:v>
                </c:pt>
                <c:pt idx="54">
                  <c:v>511.0210124247598</c:v>
                </c:pt>
                <c:pt idx="55">
                  <c:v>507.8922282939905</c:v>
                </c:pt>
                <c:pt idx="56">
                  <c:v>504.6691025793876</c:v>
                </c:pt>
                <c:pt idx="57">
                  <c:v>501.3565748214382</c:v>
                </c:pt>
                <c:pt idx="58">
                  <c:v>497.9593516023386</c:v>
                </c:pt>
                <c:pt idx="59">
                  <c:v>494.4819201738698</c:v>
                </c:pt>
                <c:pt idx="60">
                  <c:v>490.9285609755835</c:v>
                </c:pt>
                <c:pt idx="61">
                  <c:v>487.303359163429</c:v>
                </c:pt>
                <c:pt idx="62">
                  <c:v>483.610215253621</c:v>
                </c:pt>
                <c:pt idx="63">
                  <c:v>479.8528549735222</c:v>
                </c:pt>
                <c:pt idx="64">
                  <c:v>476.0348383997886</c:v>
                </c:pt>
                <c:pt idx="65">
                  <c:v>472.1595684543591</c:v>
                </c:pt>
                <c:pt idx="66">
                  <c:v>468.2302988201665</c:v>
                </c:pt>
                <c:pt idx="67">
                  <c:v>464.250141331152</c:v>
                </c:pt>
                <c:pt idx="68">
                  <c:v>460.222072884819</c:v>
                </c:pt>
                <c:pt idx="69">
                  <c:v>456.1489419199483</c:v>
                </c:pt>
                <c:pt idx="70">
                  <c:v>452.0334744972689</c:v>
                </c:pt>
                <c:pt idx="71">
                  <c:v>447.8782800166781</c:v>
                </c:pt>
                <c:pt idx="72">
                  <c:v>443.6858566008615</c:v>
                </c:pt>
                <c:pt idx="73">
                  <c:v>439.4585961720625</c:v>
                </c:pt>
                <c:pt idx="74">
                  <c:v>435.1987892457946</c:v>
                </c:pt>
                <c:pt idx="75">
                  <c:v>430.9086294629565</c:v>
                </c:pt>
                <c:pt idx="76">
                  <c:v>426.5902178795499</c:v>
                </c:pt>
                <c:pt idx="77">
                  <c:v>422.2455670313582</c:v>
                </c:pt>
                <c:pt idx="78">
                  <c:v>417.876604789244</c:v>
                </c:pt>
                <c:pt idx="79">
                  <c:v>413.4851780192419</c:v>
                </c:pt>
                <c:pt idx="80">
                  <c:v>409.0730560603382</c:v>
                </c:pt>
                <c:pt idx="81">
                  <c:v>404.6419340316323</c:v>
                </c:pt>
                <c:pt idx="82">
                  <c:v>400.1934359796118</c:v>
                </c:pt>
                <c:pt idx="83">
                  <c:v>395.7291178752754</c:v>
                </c:pt>
                <c:pt idx="84">
                  <c:v>391.2504704701281</c:v>
                </c:pt>
                <c:pt idx="85">
                  <c:v>386.7589220192048</c:v>
                </c:pt>
                <c:pt idx="86">
                  <c:v>382.2558408788268</c:v>
                </c:pt>
                <c:pt idx="87">
                  <c:v>377.7425379859872</c:v>
                </c:pt>
                <c:pt idx="88">
                  <c:v>373.2202692259236</c:v>
                </c:pt>
                <c:pt idx="89">
                  <c:v>368.6902376938495</c:v>
                </c:pt>
                <c:pt idx="90">
                  <c:v>364.1535958564512</c:v>
                </c:pt>
                <c:pt idx="91">
                  <c:v>359.6114476183355</c:v>
                </c:pt>
                <c:pt idx="92">
                  <c:v>355.064850298285</c:v>
                </c:pt>
                <c:pt idx="93">
                  <c:v>350.5148165198363</c:v>
                </c:pt>
                <c:pt idx="94">
                  <c:v>345.9623160204426</c:v>
                </c:pt>
                <c:pt idx="95">
                  <c:v>341.4082773831755</c:v>
                </c:pt>
                <c:pt idx="96">
                  <c:v>336.8535896947053</c:v>
                </c:pt>
                <c:pt idx="97">
                  <c:v>332.2991041330627</c:v>
                </c:pt>
                <c:pt idx="98">
                  <c:v>327.7456354884964</c:v>
                </c:pt>
                <c:pt idx="99">
                  <c:v>323.1939636205202</c:v>
                </c:pt>
                <c:pt idx="100">
                  <c:v>318.6448348541127</c:v>
                </c:pt>
                <c:pt idx="101">
                  <c:v>314.0989633178229</c:v>
                </c:pt>
                <c:pt idx="102">
                  <c:v>309.5570322264278</c:v>
                </c:pt>
                <c:pt idx="103">
                  <c:v>305.0196951106152</c:v>
                </c:pt>
                <c:pt idx="104">
                  <c:v>300.4875769960676</c:v>
                </c:pt>
                <c:pt idx="105">
                  <c:v>295.9612755341556</c:v>
                </c:pt>
                <c:pt idx="106">
                  <c:v>291.4413620863935</c:v>
                </c:pt>
                <c:pt idx="107">
                  <c:v>286.9283827646626</c:v>
                </c:pt>
                <c:pt idx="108">
                  <c:v>282.422859429112</c:v>
                </c:pt>
                <c:pt idx="109">
                  <c:v>277.9252906455719</c:v>
                </c:pt>
                <c:pt idx="110">
                  <c:v>273.4361526042206</c:v>
                </c:pt>
                <c:pt idx="111">
                  <c:v>268.9559000011553</c:v>
                </c:pt>
                <c:pt idx="112">
                  <c:v>264.4849668844161</c:v>
                </c:pt>
                <c:pt idx="113">
                  <c:v>260.0237674660368</c:v>
                </c:pt>
                <c:pt idx="114">
                  <c:v>255.5726969014792</c:v>
                </c:pt>
                <c:pt idx="115">
                  <c:v>251.1321320378674</c:v>
                </c:pt>
                <c:pt idx="116">
                  <c:v>246.702432132308</c:v>
                </c:pt>
                <c:pt idx="117">
                  <c:v>242.2839395415609</c:v>
                </c:pt>
                <c:pt idx="118">
                  <c:v>237.8769803842332</c:v>
                </c:pt>
                <c:pt idx="119">
                  <c:v>233.481865176648</c:v>
                </c:pt>
              </c:numCache>
            </c:numRef>
          </c:yVal>
          <c:smooth val="1"/>
          <c:extLst xmlns:c16r2="http://schemas.microsoft.com/office/drawing/2015/06/chart">
            <c:ext xmlns:c16="http://schemas.microsoft.com/office/drawing/2014/chart" uri="{C3380CC4-5D6E-409C-BE32-E72D297353CC}">
              <c16:uniqueId val="{00000008-372C-45CC-A5B7-A27BE5344F86}"/>
            </c:ext>
          </c:extLst>
        </c:ser>
        <c:dLbls>
          <c:showLegendKey val="0"/>
          <c:showVal val="0"/>
          <c:showCatName val="0"/>
          <c:showSerName val="0"/>
          <c:showPercent val="0"/>
          <c:showBubbleSize val="0"/>
        </c:dLbls>
        <c:axId val="-1234482976"/>
        <c:axId val="-1234480432"/>
      </c:scatterChart>
      <c:valAx>
        <c:axId val="-123448297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234480432"/>
        <c:crosses val="autoZero"/>
        <c:crossBetween val="midCat"/>
      </c:valAx>
      <c:valAx>
        <c:axId val="-123448043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234482976"/>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8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5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21.9916589327725</c:v>
                </c:pt>
                <c:pt idx="2">
                  <c:v>-42.97252079629188</c:v>
                </c:pt>
                <c:pt idx="3">
                  <c:v>-62.96997308749885</c:v>
                </c:pt>
                <c:pt idx="4">
                  <c:v>-82.02672636844075</c:v>
                </c:pt>
                <c:pt idx="5">
                  <c:v>-100.1842309536281</c:v>
                </c:pt>
                <c:pt idx="6">
                  <c:v>-117.4825549564109</c:v>
                </c:pt>
                <c:pt idx="7">
                  <c:v>-133.9603095868398</c:v>
                </c:pt>
                <c:pt idx="8">
                  <c:v>-149.654610398894</c:v>
                </c:pt>
                <c:pt idx="9">
                  <c:v>-164.6010655242272</c:v>
                </c:pt>
                <c:pt idx="10">
                  <c:v>-178.8337839597874</c:v>
                </c:pt>
                <c:pt idx="11">
                  <c:v>-192.3853985577335</c:v>
                </c:pt>
                <c:pt idx="12">
                  <c:v>-205.2870995961538</c:v>
                </c:pt>
                <c:pt idx="13">
                  <c:v>-218.2480307670171</c:v>
                </c:pt>
                <c:pt idx="14">
                  <c:v>-230.427070543927</c:v>
                </c:pt>
                <c:pt idx="15">
                  <c:v>-242.052306594386</c:v>
                </c:pt>
                <c:pt idx="16">
                  <c:v>-253.1492384528521</c:v>
                </c:pt>
                <c:pt idx="17">
                  <c:v>-263.7422313685467</c:v>
                </c:pt>
                <c:pt idx="18">
                  <c:v>-273.8545459961186</c:v>
                </c:pt>
                <c:pt idx="19">
                  <c:v>-283.5083757306681</c:v>
                </c:pt>
                <c:pt idx="20">
                  <c:v>-292.7248864591411</c:v>
                </c:pt>
                <c:pt idx="21">
                  <c:v>-301.5242575636946</c:v>
                </c:pt>
                <c:pt idx="22">
                  <c:v>-309.9257233272866</c:v>
                </c:pt>
                <c:pt idx="23">
                  <c:v>-317.9476141204268</c:v>
                </c:pt>
                <c:pt idx="24">
                  <c:v>-325.6073969218582</c:v>
                </c:pt>
                <c:pt idx="25">
                  <c:v>-332.9217148577811</c:v>
                </c:pt>
                <c:pt idx="26">
                  <c:v>-339.9075685072032</c:v>
                </c:pt>
                <c:pt idx="27">
                  <c:v>-346.579708274946</c:v>
                </c:pt>
                <c:pt idx="28">
                  <c:v>-352.9525261462192</c:v>
                </c:pt>
                <c:pt idx="29">
                  <c:v>-359.0397400895514</c:v>
                </c:pt>
                <c:pt idx="30">
                  <c:v>-364.854424899944</c:v>
                </c:pt>
                <c:pt idx="31">
                  <c:v>-370.4090428299246</c:v>
                </c:pt>
                <c:pt idx="32">
                  <c:v>-375.7154728513134</c:v>
                </c:pt>
                <c:pt idx="33">
                  <c:v>-380.7850385711716</c:v>
                </c:pt>
                <c:pt idx="34">
                  <c:v>-385.6285348391495</c:v>
                </c:pt>
                <c:pt idx="35">
                  <c:v>-390.256253089524</c:v>
                </c:pt>
                <c:pt idx="36">
                  <c:v>-394.6780054651263</c:v>
                </c:pt>
                <c:pt idx="37">
                  <c:v>-398.9031477724556</c:v>
                </c:pt>
                <c:pt idx="38">
                  <c:v>-402.9406013182343</c:v>
                </c:pt>
                <c:pt idx="39">
                  <c:v>-406.7988756173296</c:v>
                </c:pt>
                <c:pt idx="40">
                  <c:v>-410.4860855277699</c:v>
                </c:pt>
                <c:pt idx="41">
                  <c:v>-414.0099706620202</c:v>
                </c:pt>
                <c:pt idx="42">
                  <c:v>-417.377913261342</c:v>
                </c:pt>
                <c:pt idx="43">
                  <c:v>-420.5969551850976</c:v>
                </c:pt>
                <c:pt idx="44">
                  <c:v>-423.6738140632889</c:v>
                </c:pt>
                <c:pt idx="45">
                  <c:v>-426.614898654478</c:v>
                </c:pt>
                <c:pt idx="46">
                  <c:v>-429.4263234492801</c:v>
                </c:pt>
                <c:pt idx="47">
                  <c:v>-432.1139225577043</c:v>
                </c:pt>
                <c:pt idx="48">
                  <c:v>-434.6832629167028</c:v>
                </c:pt>
                <c:pt idx="49">
                  <c:v>-437.139656852553</c:v>
                </c:pt>
                <c:pt idx="50">
                  <c:v>-439.4881740308131</c:v>
                </c:pt>
                <c:pt idx="51">
                  <c:v>-441.733652825019</c:v>
                </c:pt>
                <c:pt idx="52">
                  <c:v>-443.8807111369057</c:v>
                </c:pt>
                <c:pt idx="53">
                  <c:v>-445.933756688241</c:v>
                </c:pt>
                <c:pt idx="54">
                  <c:v>-447.8969968164702</c:v>
                </c:pt>
                <c:pt idx="55">
                  <c:v>-449.774447798178</c:v>
                </c:pt>
                <c:pt idx="56">
                  <c:v>-451.5699437241522</c:v>
                </c:pt>
                <c:pt idx="57">
                  <c:v>-453.2871449485402</c:v>
                </c:pt>
                <c:pt idx="58">
                  <c:v>-454.9295461334521</c:v>
                </c:pt>
                <c:pt idx="59">
                  <c:v>-456.500483909205</c:v>
                </c:pt>
                <c:pt idx="60">
                  <c:v>-458.0031441693908</c:v>
                </c:pt>
                <c:pt idx="61">
                  <c:v>-459.44056901889</c:v>
                </c:pt>
                <c:pt idx="62">
                  <c:v>-460.8156633920472</c:v>
                </c:pt>
                <c:pt idx="63">
                  <c:v>-462.1312013573145</c:v>
                </c:pt>
                <c:pt idx="64">
                  <c:v>-463.389832123817</c:v>
                </c:pt>
                <c:pt idx="65">
                  <c:v>-464.5940857645053</c:v>
                </c:pt>
                <c:pt idx="66">
                  <c:v>-465.7463786697852</c:v>
                </c:pt>
                <c:pt idx="67">
                  <c:v>-466.849018744814</c:v>
                </c:pt>
                <c:pt idx="68">
                  <c:v>-467.9042103629601</c:v>
                </c:pt>
                <c:pt idx="69">
                  <c:v>-468.914059087305</c:v>
                </c:pt>
                <c:pt idx="70">
                  <c:v>-469.8805761714323</c:v>
                </c:pt>
                <c:pt idx="71">
                  <c:v>-470.8056828502044</c:v>
                </c:pt>
                <c:pt idx="72">
                  <c:v>-471.691214430658</c:v>
                </c:pt>
                <c:pt idx="73">
                  <c:v>-472.5389241926631</c:v>
                </c:pt>
                <c:pt idx="74">
                  <c:v>-473.3504871084754</c:v>
                </c:pt>
                <c:pt idx="75">
                  <c:v>-474.1275033898843</c:v>
                </c:pt>
                <c:pt idx="76">
                  <c:v>-474.871501871191</c:v>
                </c:pt>
                <c:pt idx="77">
                  <c:v>-475.583943235865</c:v>
                </c:pt>
                <c:pt idx="78">
                  <c:v>-476.2662230943231</c:v>
                </c:pt>
                <c:pt idx="79">
                  <c:v>-476.919674919906</c:v>
                </c:pt>
                <c:pt idx="80">
                  <c:v>-477.545572849782</c:v>
                </c:pt>
                <c:pt idx="81">
                  <c:v>-478.1451343571699</c:v>
                </c:pt>
                <c:pt idx="82">
                  <c:v>-478.7195228009652</c:v>
                </c:pt>
                <c:pt idx="83">
                  <c:v>-479.269849858537</c:v>
                </c:pt>
                <c:pt idx="84">
                  <c:v>-479.7971778472131</c:v>
                </c:pt>
                <c:pt idx="85">
                  <c:v>-480.3025219396692</c:v>
                </c:pt>
                <c:pt idx="86">
                  <c:v>-480.7868522781844</c:v>
                </c:pt>
                <c:pt idx="87">
                  <c:v>-481.2510959925356</c:v>
                </c:pt>
                <c:pt idx="88">
                  <c:v>-481.6961391259736</c:v>
                </c:pt>
                <c:pt idx="89">
                  <c:v>-482.1228284736313</c:v>
                </c:pt>
                <c:pt idx="90">
                  <c:v>-482.5319733373836</c:v>
                </c:pt>
                <c:pt idx="91">
                  <c:v>-482.9243472010832</c:v>
                </c:pt>
                <c:pt idx="92">
                  <c:v>-483.300689329845</c:v>
                </c:pt>
                <c:pt idx="93">
                  <c:v>-483.6617062969013</c:v>
                </c:pt>
                <c:pt idx="94">
                  <c:v>-484.0080734413866</c:v>
                </c:pt>
                <c:pt idx="95">
                  <c:v>-484.3404362602349</c:v>
                </c:pt>
                <c:pt idx="96">
                  <c:v>-484.6594117372215</c:v>
                </c:pt>
                <c:pt idx="97">
                  <c:v>-484.9655896120624</c:v>
                </c:pt>
                <c:pt idx="98">
                  <c:v>-485.2595335923127</c:v>
                </c:pt>
                <c:pt idx="99">
                  <c:v>-485.5417825106921</c:v>
                </c:pt>
                <c:pt idx="100">
                  <c:v>-485.8128514303483</c:v>
                </c:pt>
                <c:pt idx="101">
                  <c:v>-486.0732327004354</c:v>
                </c:pt>
                <c:pt idx="102">
                  <c:v>-486.3233969642827</c:v>
                </c:pt>
                <c:pt idx="103">
                  <c:v>-486.5637941223245</c:v>
                </c:pt>
                <c:pt idx="104">
                  <c:v>-486.794854251837</c:v>
                </c:pt>
                <c:pt idx="105">
                  <c:v>-487.0169884854839</c:v>
                </c:pt>
                <c:pt idx="106">
                  <c:v>-487.2305898505122</c:v>
                </c:pt>
                <c:pt idx="107">
                  <c:v>-487.4360340704039</c:v>
                </c:pt>
                <c:pt idx="108">
                  <c:v>-487.6336803306937</c:v>
                </c:pt>
                <c:pt idx="109">
                  <c:v>-487.823872010559</c:v>
                </c:pt>
                <c:pt idx="110">
                  <c:v>-488.0069373817617</c:v>
                </c:pt>
                <c:pt idx="111">
                  <c:v>-488.1831902763925</c:v>
                </c:pt>
                <c:pt idx="112">
                  <c:v>-488.352930724846</c:v>
                </c:pt>
                <c:pt idx="113">
                  <c:v>-488.5164455653668</c:v>
                </c:pt>
                <c:pt idx="114">
                  <c:v>-488.6740090264491</c:v>
                </c:pt>
                <c:pt idx="115">
                  <c:v>-488.8258832833168</c:v>
                </c:pt>
                <c:pt idx="116">
                  <c:v>-488.972318989647</c:v>
                </c:pt>
                <c:pt idx="117">
                  <c:v>-489.113555785666</c:v>
                </c:pt>
                <c:pt idx="118">
                  <c:v>-489.24982278365</c:v>
                </c:pt>
                <c:pt idx="119">
                  <c:v>-489.3813390318886</c:v>
                </c:pt>
              </c:numCache>
            </c:numRef>
          </c:yVal>
          <c:smooth val="1"/>
          <c:extLst xmlns:c16r2="http://schemas.microsoft.com/office/drawing/2015/06/chart">
            <c:ext xmlns:c16="http://schemas.microsoft.com/office/drawing/2014/chart" uri="{C3380CC4-5D6E-409C-BE32-E72D297353CC}">
              <c16:uniqueId val="{00000000-64C3-45A4-8B55-451FDB8BE52F}"/>
            </c:ext>
          </c:extLst>
        </c:ser>
        <c:ser>
          <c:idx val="3"/>
          <c:order val="1"/>
          <c:tx>
            <c:strRef>
              <c:f>'SA-Policy-G'!$N$123</c:f>
              <c:strCache>
                <c:ptCount val="1"/>
                <c:pt idx="0">
                  <c:v>SOUD Deaths for 1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21.99165893277247</c:v>
                </c:pt>
                <c:pt idx="2">
                  <c:v>-42.96914486942931</c:v>
                </c:pt>
                <c:pt idx="3">
                  <c:v>-62.96141263628192</c:v>
                </c:pt>
                <c:pt idx="4">
                  <c:v>-82.01145916049914</c:v>
                </c:pt>
                <c:pt idx="5">
                  <c:v>-100.1609752598799</c:v>
                </c:pt>
                <c:pt idx="6">
                  <c:v>-117.4502324566181</c:v>
                </c:pt>
                <c:pt idx="7">
                  <c:v>-133.9180151798858</c:v>
                </c:pt>
                <c:pt idx="8">
                  <c:v>-149.6015874845331</c:v>
                </c:pt>
                <c:pt idx="9">
                  <c:v>-164.5366856327989</c:v>
                </c:pt>
                <c:pt idx="10">
                  <c:v>-178.7575298482134</c:v>
                </c:pt>
                <c:pt idx="11">
                  <c:v>-192.2968500790943</c:v>
                </c:pt>
                <c:pt idx="12">
                  <c:v>-205.1859217978484</c:v>
                </c:pt>
                <c:pt idx="13">
                  <c:v>-218.1339637880646</c:v>
                </c:pt>
                <c:pt idx="14">
                  <c:v>-230.2999627643837</c:v>
                </c:pt>
                <c:pt idx="15">
                  <c:v>-241.9120512835268</c:v>
                </c:pt>
                <c:pt idx="16">
                  <c:v>-252.9957702184689</c:v>
                </c:pt>
                <c:pt idx="17">
                  <c:v>-263.5755236167726</c:v>
                </c:pt>
                <c:pt idx="18">
                  <c:v>-273.674607956556</c:v>
                </c:pt>
                <c:pt idx="19">
                  <c:v>-283.3152497214729</c:v>
                </c:pt>
                <c:pt idx="20">
                  <c:v>-292.5186453629078</c:v>
                </c:pt>
                <c:pt idx="21">
                  <c:v>-301.3050024878033</c:v>
                </c:pt>
                <c:pt idx="22">
                  <c:v>-309.6935814269312</c:v>
                </c:pt>
                <c:pt idx="23">
                  <c:v>-317.7027365662265</c:v>
                </c:pt>
                <c:pt idx="24">
                  <c:v>-325.3499569969848</c:v>
                </c:pt>
                <c:pt idx="25">
                  <c:v>-332.651906171938</c:v>
                </c:pt>
                <c:pt idx="26">
                  <c:v>-339.6255978104616</c:v>
                </c:pt>
                <c:pt idx="27">
                  <c:v>-346.2858007081134</c:v>
                </c:pt>
                <c:pt idx="28">
                  <c:v>-352.6469227090508</c:v>
                </c:pt>
                <c:pt idx="29">
                  <c:v>-358.7226961205258</c:v>
                </c:pt>
                <c:pt idx="30">
                  <c:v>-364.5262087573767</c:v>
                </c:pt>
                <c:pt idx="31">
                  <c:v>-370.0699346422674</c:v>
                </c:pt>
                <c:pt idx="32">
                  <c:v>-375.3657633326806</c:v>
                </c:pt>
                <c:pt idx="33">
                  <c:v>-380.4250278989064</c:v>
                </c:pt>
                <c:pt idx="34">
                  <c:v>-385.2585315904176</c:v>
                </c:pt>
                <c:pt idx="35">
                  <c:v>-389.876573234157</c:v>
                </c:pt>
                <c:pt idx="36">
                  <c:v>-394.2889714120925</c:v>
                </c:pt>
                <c:pt idx="37">
                  <c:v>-398.5050874675387</c:v>
                </c:pt>
                <c:pt idx="38">
                  <c:v>-402.5338473906284</c:v>
                </c:pt>
                <c:pt idx="39">
                  <c:v>-406.3837645527739</c:v>
                </c:pt>
                <c:pt idx="40">
                  <c:v>-410.0629569124839</c:v>
                </c:pt>
                <c:pt idx="41">
                  <c:v>-413.5791664653701</c:v>
                </c:pt>
                <c:pt idx="42">
                  <c:v>-416.9397771590864</c:v>
                </c:pt>
                <c:pt idx="43">
                  <c:v>-420.1518319220618</c:v>
                </c:pt>
                <c:pt idx="44">
                  <c:v>-423.2220488538681</c:v>
                </c:pt>
                <c:pt idx="45">
                  <c:v>-426.1568366194578</c:v>
                </c:pt>
                <c:pt idx="46">
                  <c:v>-428.9623090875301</c:v>
                </c:pt>
                <c:pt idx="47">
                  <c:v>-431.6442992513558</c:v>
                </c:pt>
                <c:pt idx="48">
                  <c:v>-434.2083724685089</c:v>
                </c:pt>
                <c:pt idx="49">
                  <c:v>-436.659839054124</c:v>
                </c:pt>
                <c:pt idx="50">
                  <c:v>-439.0037662605104</c:v>
                </c:pt>
                <c:pt idx="51">
                  <c:v>-441.2449896743223</c:v>
                </c:pt>
                <c:pt idx="52">
                  <c:v>-443.3881240640314</c:v>
                </c:pt>
                <c:pt idx="53">
                  <c:v>-445.4375736979694</c:v>
                </c:pt>
                <c:pt idx="54">
                  <c:v>-447.3975421650715</c:v>
                </c:pt>
                <c:pt idx="55">
                  <c:v>-449.2720417223892</c:v>
                </c:pt>
                <c:pt idx="56">
                  <c:v>-451.064902193152</c:v>
                </c:pt>
                <c:pt idx="57">
                  <c:v>-452.7797794379234</c:v>
                </c:pt>
                <c:pt idx="58">
                  <c:v>-454.4201634202169</c:v>
                </c:pt>
                <c:pt idx="59">
                  <c:v>-455.9893858868043</c:v>
                </c:pt>
                <c:pt idx="60">
                  <c:v>-457.4906276818978</c:v>
                </c:pt>
                <c:pt idx="61">
                  <c:v>-458.9269257133789</c:v>
                </c:pt>
                <c:pt idx="62">
                  <c:v>-460.3011795883019</c:v>
                </c:pt>
                <c:pt idx="63">
                  <c:v>-461.6161579339935</c:v>
                </c:pt>
                <c:pt idx="64">
                  <c:v>-462.8745044202457</c:v>
                </c:pt>
                <c:pt idx="65">
                  <c:v>-464.0787434972696</c:v>
                </c:pt>
                <c:pt idx="66">
                  <c:v>-465.2312858633401</c:v>
                </c:pt>
                <c:pt idx="67">
                  <c:v>-466.3344336753314</c:v>
                </c:pt>
                <c:pt idx="68">
                  <c:v>-467.3903855146752</c:v>
                </c:pt>
                <c:pt idx="69">
                  <c:v>-468.4012411206316</c:v>
                </c:pt>
                <c:pt idx="70">
                  <c:v>-469.3690059021566</c:v>
                </c:pt>
                <c:pt idx="71">
                  <c:v>-470.2955952390702</c:v>
                </c:pt>
                <c:pt idx="72">
                  <c:v>-471.1828385827042</c:v>
                </c:pt>
                <c:pt idx="73">
                  <c:v>-472.03248336567</c:v>
                </c:pt>
                <c:pt idx="74">
                  <c:v>-472.8461987299266</c:v>
                </c:pt>
                <c:pt idx="75">
                  <c:v>-473.625579081852</c:v>
                </c:pt>
                <c:pt idx="76">
                  <c:v>-474.3721474825886</c:v>
                </c:pt>
                <c:pt idx="77">
                  <c:v>-475.0873588815369</c:v>
                </c:pt>
                <c:pt idx="78">
                  <c:v>-475.7726032004342</c:v>
                </c:pt>
                <c:pt idx="79">
                  <c:v>-476.4292082751669</c:v>
                </c:pt>
                <c:pt idx="80">
                  <c:v>-477.0584426620175</c:v>
                </c:pt>
                <c:pt idx="81">
                  <c:v>-477.661518314789</c:v>
                </c:pt>
                <c:pt idx="82">
                  <c:v>-478.2395931388995</c:v>
                </c:pt>
                <c:pt idx="83">
                  <c:v>-478.7937734282455</c:v>
                </c:pt>
                <c:pt idx="84">
                  <c:v>-479.3251161903593</c:v>
                </c:pt>
                <c:pt idx="85">
                  <c:v>-479.8346313650902</c:v>
                </c:pt>
                <c:pt idx="86">
                  <c:v>-480.3232839418324</c:v>
                </c:pt>
                <c:pt idx="87">
                  <c:v>-480.7919959800191</c:v>
                </c:pt>
                <c:pt idx="88">
                  <c:v>-481.2416485374268</c:v>
                </c:pt>
                <c:pt idx="89">
                  <c:v>-481.673083510569</c:v>
                </c:pt>
                <c:pt idx="90">
                  <c:v>-482.087105391304</c:v>
                </c:pt>
                <c:pt idx="91">
                  <c:v>-482.484482943527</c:v>
                </c:pt>
                <c:pt idx="92">
                  <c:v>-482.8659508036718</c:v>
                </c:pt>
                <c:pt idx="93">
                  <c:v>-483.2322110085531</c:v>
                </c:pt>
                <c:pt idx="94">
                  <c:v>-483.5839344539119</c:v>
                </c:pt>
                <c:pt idx="95">
                  <c:v>-483.9217622868752</c:v>
                </c:pt>
                <c:pt idx="96">
                  <c:v>-484.2463072353663</c:v>
                </c:pt>
                <c:pt idx="97">
                  <c:v>-484.5581548773922</c:v>
                </c:pt>
                <c:pt idx="98">
                  <c:v>-484.8578648529677</c:v>
                </c:pt>
                <c:pt idx="99">
                  <c:v>-485.14597202131</c:v>
                </c:pt>
                <c:pt idx="100">
                  <c:v>-485.4229875658258</c:v>
                </c:pt>
                <c:pt idx="101">
                  <c:v>-485.6894000492863</c:v>
                </c:pt>
                <c:pt idx="102">
                  <c:v>-485.9456764214654</c:v>
                </c:pt>
                <c:pt idx="103">
                  <c:v>-486.1922629814231</c:v>
                </c:pt>
                <c:pt idx="104">
                  <c:v>-486.4295862965079</c:v>
                </c:pt>
                <c:pt idx="105">
                  <c:v>-486.6580540800522</c:v>
                </c:pt>
                <c:pt idx="106">
                  <c:v>-486.8780560296451</c:v>
                </c:pt>
                <c:pt idx="107">
                  <c:v>-487.0899646277832</c:v>
                </c:pt>
                <c:pt idx="108">
                  <c:v>-487.2941359066027</c:v>
                </c:pt>
                <c:pt idx="109">
                  <c:v>-487.4909101783466</c:v>
                </c:pt>
                <c:pt idx="110">
                  <c:v>-487.6806127330877</c:v>
                </c:pt>
                <c:pt idx="111">
                  <c:v>-487.8635545052419</c:v>
                </c:pt>
                <c:pt idx="112">
                  <c:v>-488.0400327102411</c:v>
                </c:pt>
                <c:pt idx="113">
                  <c:v>-488.2103314527486</c:v>
                </c:pt>
                <c:pt idx="114">
                  <c:v>-488.374722307694</c:v>
                </c:pt>
                <c:pt idx="115">
                  <c:v>-488.5334648753471</c:v>
                </c:pt>
                <c:pt idx="116">
                  <c:v>-488.686807311631</c:v>
                </c:pt>
                <c:pt idx="117">
                  <c:v>-488.834986834763</c:v>
                </c:pt>
                <c:pt idx="118">
                  <c:v>-488.9782302093078</c:v>
                </c:pt>
                <c:pt idx="119">
                  <c:v>-489.1167542086588</c:v>
                </c:pt>
              </c:numCache>
            </c:numRef>
          </c:yVal>
          <c:smooth val="1"/>
          <c:extLst xmlns:c16r2="http://schemas.microsoft.com/office/drawing/2015/06/chart">
            <c:ext xmlns:c16="http://schemas.microsoft.com/office/drawing/2014/chart" uri="{C3380CC4-5D6E-409C-BE32-E72D297353CC}">
              <c16:uniqueId val="{00000001-64C3-45A4-8B55-451FDB8BE52F}"/>
            </c:ext>
          </c:extLst>
        </c:ser>
        <c:ser>
          <c:idx val="0"/>
          <c:order val="2"/>
          <c:tx>
            <c:strRef>
              <c:f>'SA-Policy-G'!$W$123</c:f>
              <c:strCache>
                <c:ptCount val="1"/>
                <c:pt idx="0">
                  <c:v>SOUD Deaths for 0.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19.8601512242614</c:v>
                </c:pt>
                <c:pt idx="2">
                  <c:v>-39.05875036856046</c:v>
                </c:pt>
                <c:pt idx="3">
                  <c:v>-57.57280451525236</c:v>
                </c:pt>
                <c:pt idx="4">
                  <c:v>-75.40284519377884</c:v>
                </c:pt>
                <c:pt idx="5">
                  <c:v>-92.5569237288501</c:v>
                </c:pt>
                <c:pt idx="6">
                  <c:v>-109.0484839910021</c:v>
                </c:pt>
                <c:pt idx="7">
                  <c:v>-124.8947458577651</c:v>
                </c:pt>
                <c:pt idx="8">
                  <c:v>-140.1154824491767</c:v>
                </c:pt>
                <c:pt idx="9">
                  <c:v>-154.7320988593612</c:v>
                </c:pt>
                <c:pt idx="10">
                  <c:v>-168.7669415421703</c:v>
                </c:pt>
                <c:pt idx="11">
                  <c:v>-182.2427839817306</c:v>
                </c:pt>
                <c:pt idx="12">
                  <c:v>-195.1824469296731</c:v>
                </c:pt>
                <c:pt idx="13">
                  <c:v>-208.0592442711792</c:v>
                </c:pt>
                <c:pt idx="14">
                  <c:v>-220.09597596116</c:v>
                </c:pt>
                <c:pt idx="15">
                  <c:v>-231.5826970308822</c:v>
                </c:pt>
                <c:pt idx="16">
                  <c:v>-242.5463021052921</c:v>
                </c:pt>
                <c:pt idx="17">
                  <c:v>-253.0121527939704</c:v>
                </c:pt>
                <c:pt idx="18">
                  <c:v>-263.004219678772</c:v>
                </c:pt>
                <c:pt idx="19">
                  <c:v>-272.545183091311</c:v>
                </c:pt>
                <c:pt idx="20">
                  <c:v>-281.6492053116458</c:v>
                </c:pt>
                <c:pt idx="21">
                  <c:v>-290.3228435886064</c:v>
                </c:pt>
                <c:pt idx="22">
                  <c:v>-298.603705589269</c:v>
                </c:pt>
                <c:pt idx="23">
                  <c:v>-306.5102185750013</c:v>
                </c:pt>
                <c:pt idx="24">
                  <c:v>-314.0598904081713</c:v>
                </c:pt>
                <c:pt idx="25">
                  <c:v>-321.2693620458093</c:v>
                </c:pt>
                <c:pt idx="26">
                  <c:v>-328.1551904971655</c:v>
                </c:pt>
                <c:pt idx="27">
                  <c:v>-334.7318063702276</c:v>
                </c:pt>
                <c:pt idx="28">
                  <c:v>-341.0133869746322</c:v>
                </c:pt>
                <c:pt idx="29">
                  <c:v>-347.0134375190771</c:v>
                </c:pt>
                <c:pt idx="30">
                  <c:v>-352.7448237275014</c:v>
                </c:pt>
                <c:pt idx="31">
                  <c:v>-358.2198038492924</c:v>
                </c:pt>
                <c:pt idx="32">
                  <c:v>-363.4500589268836</c:v>
                </c:pt>
                <c:pt idx="33">
                  <c:v>-368.4467087493138</c:v>
                </c:pt>
                <c:pt idx="34">
                  <c:v>-373.2203280741185</c:v>
                </c:pt>
                <c:pt idx="35">
                  <c:v>-377.7810285669581</c:v>
                </c:pt>
                <c:pt idx="36">
                  <c:v>-382.1384506839125</c:v>
                </c:pt>
                <c:pt idx="37">
                  <c:v>-386.301786583435</c:v>
                </c:pt>
                <c:pt idx="38">
                  <c:v>-390.2798019200821</c:v>
                </c:pt>
                <c:pt idx="39">
                  <c:v>-394.0808577102663</c:v>
                </c:pt>
                <c:pt idx="40">
                  <c:v>-397.7129276158411</c:v>
                </c:pt>
                <c:pt idx="41">
                  <c:v>-401.1836173788538</c:v>
                </c:pt>
                <c:pt idx="42">
                  <c:v>-404.498032098694</c:v>
                </c:pt>
                <c:pt idx="43">
                  <c:v>-407.660739377927</c:v>
                </c:pt>
                <c:pt idx="44">
                  <c:v>-410.682041451144</c:v>
                </c:pt>
                <c:pt idx="45">
                  <c:v>-413.5682848854136</c:v>
                </c:pt>
                <c:pt idx="46">
                  <c:v>-416.3255264645479</c:v>
                </c:pt>
                <c:pt idx="47">
                  <c:v>-418.9595468168421</c:v>
                </c:pt>
                <c:pt idx="48">
                  <c:v>-421.4758634621282</c:v>
                </c:pt>
                <c:pt idx="49">
                  <c:v>-423.8797431597832</c:v>
                </c:pt>
                <c:pt idx="50">
                  <c:v>-426.1762136490801</c:v>
                </c:pt>
                <c:pt idx="51">
                  <c:v>-428.3700748142323</c:v>
                </c:pt>
                <c:pt idx="52">
                  <c:v>-430.4659093062916</c:v>
                </c:pt>
                <c:pt idx="53">
                  <c:v>-432.4680926443795</c:v>
                </c:pt>
                <c:pt idx="54">
                  <c:v>-434.3808028284947</c:v>
                </c:pt>
                <c:pt idx="55">
                  <c:v>-436.2080257657076</c:v>
                </c:pt>
                <c:pt idx="56">
                  <c:v>-437.9535637338901</c:v>
                </c:pt>
                <c:pt idx="57">
                  <c:v>-439.6210542725535</c:v>
                </c:pt>
                <c:pt idx="58">
                  <c:v>-441.2139715687005</c:v>
                </c:pt>
                <c:pt idx="59">
                  <c:v>-442.73563394747</c:v>
                </c:pt>
                <c:pt idx="60">
                  <c:v>-444.1892110231516</c:v>
                </c:pt>
                <c:pt idx="61">
                  <c:v>-445.5777305105755</c:v>
                </c:pt>
                <c:pt idx="62">
                  <c:v>-446.9040847137383</c:v>
                </c:pt>
                <c:pt idx="63">
                  <c:v>-448.1710367076855</c:v>
                </c:pt>
                <c:pt idx="64">
                  <c:v>-449.3812262289064</c:v>
                </c:pt>
                <c:pt idx="65">
                  <c:v>-450.5371752886082</c:v>
                </c:pt>
                <c:pt idx="66">
                  <c:v>-451.6412935225667</c:v>
                </c:pt>
                <c:pt idx="67">
                  <c:v>-452.6958832904165</c:v>
                </c:pt>
                <c:pt idx="68">
                  <c:v>-453.7031445302581</c:v>
                </c:pt>
                <c:pt idx="69">
                  <c:v>-454.665179386367</c:v>
                </c:pt>
                <c:pt idx="70">
                  <c:v>-455.5839966398175</c:v>
                </c:pt>
                <c:pt idx="71">
                  <c:v>-456.4615159223362</c:v>
                </c:pt>
                <c:pt idx="72">
                  <c:v>-457.2995717347896</c:v>
                </c:pt>
                <c:pt idx="73">
                  <c:v>-458.0999172797825</c:v>
                </c:pt>
                <c:pt idx="74">
                  <c:v>-458.8642281172984</c:v>
                </c:pt>
                <c:pt idx="75">
                  <c:v>-459.5941056518487</c:v>
                </c:pt>
                <c:pt idx="76">
                  <c:v>-460.2910804591919</c:v>
                </c:pt>
                <c:pt idx="77">
                  <c:v>-460.9566154602612</c:v>
                </c:pt>
                <c:pt idx="78">
                  <c:v>-461.5921089495489</c:v>
                </c:pt>
                <c:pt idx="79">
                  <c:v>-462.1988974848835</c:v>
                </c:pt>
                <c:pt idx="80">
                  <c:v>-462.7782586451036</c:v>
                </c:pt>
                <c:pt idx="81">
                  <c:v>-463.3314136619042</c:v>
                </c:pt>
                <c:pt idx="82">
                  <c:v>-463.8595299317356</c:v>
                </c:pt>
                <c:pt idx="83">
                  <c:v>-464.3637234134421</c:v>
                </c:pt>
                <c:pt idx="84">
                  <c:v>-464.8450609169753</c:v>
                </c:pt>
                <c:pt idx="85">
                  <c:v>-465.3045622882674</c:v>
                </c:pt>
                <c:pt idx="86">
                  <c:v>-465.7432024951216</c:v>
                </c:pt>
                <c:pt idx="87">
                  <c:v>-466.1619136187192</c:v>
                </c:pt>
                <c:pt idx="88">
                  <c:v>-466.5615867551411</c:v>
                </c:pt>
                <c:pt idx="89">
                  <c:v>-466.943073831075</c:v>
                </c:pt>
                <c:pt idx="90">
                  <c:v>-467.3071893376789</c:v>
                </c:pt>
                <c:pt idx="91">
                  <c:v>-467.654711986392</c:v>
                </c:pt>
                <c:pt idx="92">
                  <c:v>-467.9863862902891</c:v>
                </c:pt>
                <c:pt idx="93">
                  <c:v>-468.3029240744156</c:v>
                </c:pt>
                <c:pt idx="94">
                  <c:v>-468.6050059183511</c:v>
                </c:pt>
                <c:pt idx="95">
                  <c:v>-468.8932825341458</c:v>
                </c:pt>
                <c:pt idx="96">
                  <c:v>-469.1683760825595</c:v>
                </c:pt>
                <c:pt idx="97">
                  <c:v>-469.4308814304465</c:v>
                </c:pt>
                <c:pt idx="98">
                  <c:v>-469.6813673519695</c:v>
                </c:pt>
                <c:pt idx="99">
                  <c:v>-469.9203776762081</c:v>
                </c:pt>
                <c:pt idx="100">
                  <c:v>-470.1484323836054</c:v>
                </c:pt>
                <c:pt idx="101">
                  <c:v>-470.366028653569</c:v>
                </c:pt>
                <c:pt idx="102">
                  <c:v>-470.5736418654718</c:v>
                </c:pt>
                <c:pt idx="103">
                  <c:v>-470.7717265551402</c:v>
                </c:pt>
                <c:pt idx="104">
                  <c:v>-470.9607173288604</c:v>
                </c:pt>
                <c:pt idx="105">
                  <c:v>-471.1410297368241</c:v>
                </c:pt>
                <c:pt idx="106">
                  <c:v>-471.3130611078466</c:v>
                </c:pt>
                <c:pt idx="107">
                  <c:v>-471.4771913471045</c:v>
                </c:pt>
                <c:pt idx="108">
                  <c:v>-471.6337836985668</c:v>
                </c:pt>
                <c:pt idx="109">
                  <c:v>-471.78318547369</c:v>
                </c:pt>
                <c:pt idx="110">
                  <c:v>-471.9257287479319</c:v>
                </c:pt>
                <c:pt idx="111">
                  <c:v>-472.0617310264872</c:v>
                </c:pt>
                <c:pt idx="112">
                  <c:v>-472.1914958806557</c:v>
                </c:pt>
                <c:pt idx="113">
                  <c:v>-472.3153135561561</c:v>
                </c:pt>
                <c:pt idx="114">
                  <c:v>-472.4334615546292</c:v>
                </c:pt>
                <c:pt idx="115">
                  <c:v>-472.5462051895416</c:v>
                </c:pt>
                <c:pt idx="116">
                  <c:v>-472.6537981176343</c:v>
                </c:pt>
                <c:pt idx="117">
                  <c:v>-472.7564828469987</c:v>
                </c:pt>
                <c:pt idx="118">
                  <c:v>-472.8544912228352</c:v>
                </c:pt>
                <c:pt idx="119">
                  <c:v>-472.9480448918804</c:v>
                </c:pt>
              </c:numCache>
            </c:numRef>
          </c:yVal>
          <c:smooth val="1"/>
          <c:extLst xmlns:c16r2="http://schemas.microsoft.com/office/drawing/2015/06/chart">
            <c:ext xmlns:c16="http://schemas.microsoft.com/office/drawing/2014/chart" uri="{C3380CC4-5D6E-409C-BE32-E72D297353CC}">
              <c16:uniqueId val="{00000002-64C3-45A4-8B55-451FDB8BE52F}"/>
            </c:ext>
          </c:extLst>
        </c:ser>
        <c:ser>
          <c:idx val="7"/>
          <c:order val="3"/>
          <c:tx>
            <c:strRef>
              <c:f>'SA-Policy-G'!$F$123</c:f>
              <c:strCache>
                <c:ptCount val="1"/>
                <c:pt idx="0">
                  <c:v>SHUD Deaths for 1.5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37.5058529309292</c:v>
                </c:pt>
                <c:pt idx="2">
                  <c:v>73.0166168508981</c:v>
                </c:pt>
                <c:pt idx="3">
                  <c:v>106.7517945939483</c:v>
                </c:pt>
                <c:pt idx="4">
                  <c:v>138.8593442382998</c:v>
                </c:pt>
                <c:pt idx="5">
                  <c:v>169.4659054708009</c:v>
                </c:pt>
                <c:pt idx="6">
                  <c:v>198.6805433473947</c:v>
                </c:pt>
                <c:pt idx="7">
                  <c:v>226.5978100530332</c:v>
                </c:pt>
                <c:pt idx="8">
                  <c:v>253.3002488430783</c:v>
                </c:pt>
                <c:pt idx="9">
                  <c:v>278.860442290456</c:v>
                </c:pt>
                <c:pt idx="10">
                  <c:v>303.342688282724</c:v>
                </c:pt>
                <c:pt idx="11">
                  <c:v>326.8043719444253</c:v>
                </c:pt>
                <c:pt idx="12">
                  <c:v>349.2970891822486</c:v>
                </c:pt>
                <c:pt idx="13">
                  <c:v>372.0261781471931</c:v>
                </c:pt>
                <c:pt idx="14">
                  <c:v>393.5424698429958</c:v>
                </c:pt>
                <c:pt idx="15">
                  <c:v>414.2332266935411</c:v>
                </c:pt>
                <c:pt idx="16">
                  <c:v>434.1353159092943</c:v>
                </c:pt>
                <c:pt idx="17">
                  <c:v>453.282886609439</c:v>
                </c:pt>
                <c:pt idx="18">
                  <c:v>471.7077284252562</c:v>
                </c:pt>
                <c:pt idx="19">
                  <c:v>489.4395750406437</c:v>
                </c:pt>
                <c:pt idx="20">
                  <c:v>506.5063567313417</c:v>
                </c:pt>
                <c:pt idx="21">
                  <c:v>522.9344108231294</c:v>
                </c:pt>
                <c:pt idx="22">
                  <c:v>538.7486574640477</c:v>
                </c:pt>
                <c:pt idx="23">
                  <c:v>553.9727468168165</c:v>
                </c:pt>
                <c:pt idx="24">
                  <c:v>568.6291827087632</c:v>
                </c:pt>
                <c:pt idx="25">
                  <c:v>582.739426891128</c:v>
                </c:pt>
                <c:pt idx="26">
                  <c:v>596.3259358326744</c:v>
                </c:pt>
                <c:pt idx="27">
                  <c:v>609.4077127509784</c:v>
                </c:pt>
                <c:pt idx="28">
                  <c:v>622.0035603505543</c:v>
                </c:pt>
                <c:pt idx="29">
                  <c:v>634.1315328927724</c:v>
                </c:pt>
                <c:pt idx="30">
                  <c:v>645.8089805143358</c:v>
                </c:pt>
                <c:pt idx="31">
                  <c:v>657.0525897408678</c:v>
                </c:pt>
                <c:pt idx="32">
                  <c:v>667.8784191782506</c:v>
                </c:pt>
                <c:pt idx="33">
                  <c:v>678.3019311993144</c:v>
                </c:pt>
                <c:pt idx="34">
                  <c:v>688.3380203028621</c:v>
                </c:pt>
                <c:pt idx="35">
                  <c:v>698.0010386998456</c:v>
                </c:pt>
                <c:pt idx="36">
                  <c:v>707.3048195812324</c:v>
                </c:pt>
                <c:pt idx="37">
                  <c:v>716.2626984397214</c:v>
                </c:pt>
                <c:pt idx="38">
                  <c:v>724.8875327499744</c:v>
                </c:pt>
                <c:pt idx="39">
                  <c:v>733.1917235624301</c:v>
                </c:pt>
                <c:pt idx="40">
                  <c:v>741.1872281230732</c:v>
                </c:pt>
                <c:pt idx="41">
                  <c:v>748.885577046161</c:v>
                </c:pt>
                <c:pt idx="42">
                  <c:v>756.2978895440481</c:v>
                </c:pt>
                <c:pt idx="43">
                  <c:v>763.4348878710501</c:v>
                </c:pt>
                <c:pt idx="44">
                  <c:v>770.3069110814527</c:v>
                </c:pt>
                <c:pt idx="45">
                  <c:v>776.9239281779484</c:v>
                </c:pt>
                <c:pt idx="46">
                  <c:v>783.2955507130952</c:v>
                </c:pt>
                <c:pt idx="47">
                  <c:v>789.4310448954859</c:v>
                </c:pt>
                <c:pt idx="48">
                  <c:v>795.3393432432221</c:v>
                </c:pt>
                <c:pt idx="49">
                  <c:v>801.0290558200852</c:v>
                </c:pt>
                <c:pt idx="50">
                  <c:v>806.5084810839319</c:v>
                </c:pt>
                <c:pt idx="51">
                  <c:v>811.7856163719715</c:v>
                </c:pt>
                <c:pt idx="52">
                  <c:v>816.8681680494474</c:v>
                </c:pt>
                <c:pt idx="53">
                  <c:v>821.7635613259621</c:v>
                </c:pt>
                <c:pt idx="54">
                  <c:v>826.478949764447</c:v>
                </c:pt>
                <c:pt idx="55">
                  <c:v>831.0212244941123</c:v>
                </c:pt>
                <c:pt idx="56">
                  <c:v>835.3970231388804</c:v>
                </c:pt>
                <c:pt idx="57">
                  <c:v>839.6127384715018</c:v>
                </c:pt>
                <c:pt idx="58">
                  <c:v>843.6745268025782</c:v>
                </c:pt>
                <c:pt idx="59">
                  <c:v>847.5883161127763</c:v>
                </c:pt>
                <c:pt idx="60">
                  <c:v>851.3598139359058</c:v>
                </c:pt>
                <c:pt idx="61">
                  <c:v>854.9945149999658</c:v>
                </c:pt>
                <c:pt idx="62">
                  <c:v>858.4977086328183</c:v>
                </c:pt>
                <c:pt idx="63">
                  <c:v>861.8744859388286</c:v>
                </c:pt>
                <c:pt idx="64">
                  <c:v>865.1297467524715</c:v>
                </c:pt>
                <c:pt idx="65">
                  <c:v>868.2682063747334</c:v>
                </c:pt>
                <c:pt idx="66">
                  <c:v>871.2944020978746</c:v>
                </c:pt>
                <c:pt idx="67">
                  <c:v>874.2126995240104</c:v>
                </c:pt>
                <c:pt idx="68">
                  <c:v>877.0272986828064</c:v>
                </c:pt>
                <c:pt idx="69">
                  <c:v>879.7422399534754</c:v>
                </c:pt>
                <c:pt idx="70">
                  <c:v>882.3614097961379</c:v>
                </c:pt>
                <c:pt idx="71">
                  <c:v>884.8885462975565</c:v>
                </c:pt>
                <c:pt idx="72">
                  <c:v>887.327244536116</c:v>
                </c:pt>
                <c:pt idx="73">
                  <c:v>889.6809617708831</c:v>
                </c:pt>
                <c:pt idx="74">
                  <c:v>891.9530224594561</c:v>
                </c:pt>
                <c:pt idx="75">
                  <c:v>894.14662310929</c:v>
                </c:pt>
                <c:pt idx="76">
                  <c:v>896.264836967067</c:v>
                </c:pt>
                <c:pt idx="77">
                  <c:v>898.3106185506062</c:v>
                </c:pt>
                <c:pt idx="78">
                  <c:v>900.2868080277756</c:v>
                </c:pt>
                <c:pt idx="79">
                  <c:v>902.1961354467255</c:v>
                </c:pt>
                <c:pt idx="80">
                  <c:v>904.0412248217481</c:v>
                </c:pt>
                <c:pt idx="81">
                  <c:v>905.8245980789604</c:v>
                </c:pt>
                <c:pt idx="82">
                  <c:v>907.5486788658978</c:v>
                </c:pt>
                <c:pt idx="83">
                  <c:v>909.215796229123</c:v>
                </c:pt>
                <c:pt idx="84">
                  <c:v>910.8281881637474</c:v>
                </c:pt>
                <c:pt idx="85">
                  <c:v>912.3880050387926</c:v>
                </c:pt>
                <c:pt idx="86">
                  <c:v>913.8973129021512</c:v>
                </c:pt>
                <c:pt idx="87">
                  <c:v>915.3580966688997</c:v>
                </c:pt>
                <c:pt idx="88">
                  <c:v>916.7722631965651</c:v>
                </c:pt>
                <c:pt idx="89">
                  <c:v>918.1416442509144</c:v>
                </c:pt>
                <c:pt idx="90">
                  <c:v>919.4679993657253</c:v>
                </c:pt>
                <c:pt idx="91">
                  <c:v>920.7530185999284</c:v>
                </c:pt>
                <c:pt idx="92">
                  <c:v>921.9983251954059</c:v>
                </c:pt>
                <c:pt idx="93">
                  <c:v>923.205478138699</c:v>
                </c:pt>
                <c:pt idx="94">
                  <c:v>924.3759746297115</c:v>
                </c:pt>
                <c:pt idx="95">
                  <c:v>925.5112524605262</c:v>
                </c:pt>
                <c:pt idx="96">
                  <c:v>926.6126923072512</c:v>
                </c:pt>
                <c:pt idx="97">
                  <c:v>927.6816199378333</c:v>
                </c:pt>
                <c:pt idx="98">
                  <c:v>928.719308338629</c:v>
                </c:pt>
                <c:pt idx="99">
                  <c:v>929.7269797624897</c:v>
                </c:pt>
                <c:pt idx="100">
                  <c:v>930.7058077010175</c:v>
                </c:pt>
                <c:pt idx="101">
                  <c:v>931.6569187835669</c:v>
                </c:pt>
                <c:pt idx="102">
                  <c:v>932.5813946055308</c:v>
                </c:pt>
                <c:pt idx="103">
                  <c:v>933.4802734883049</c:v>
                </c:pt>
                <c:pt idx="104">
                  <c:v>934.3545521733614</c:v>
                </c:pt>
                <c:pt idx="105">
                  <c:v>935.205187452662</c:v>
                </c:pt>
                <c:pt idx="106">
                  <c:v>936.0330977376797</c:v>
                </c:pt>
                <c:pt idx="107">
                  <c:v>936.8391645691765</c:v>
                </c:pt>
                <c:pt idx="108">
                  <c:v>937.6242340698215</c:v>
                </c:pt>
                <c:pt idx="109">
                  <c:v>938.3891183416948</c:v>
                </c:pt>
                <c:pt idx="110">
                  <c:v>939.134596810618</c:v>
                </c:pt>
                <c:pt idx="111">
                  <c:v>939.8614175192329</c:v>
                </c:pt>
                <c:pt idx="112">
                  <c:v>940.5702983706695</c:v>
                </c:pt>
                <c:pt idx="113">
                  <c:v>941.2619283245554</c:v>
                </c:pt>
                <c:pt idx="114">
                  <c:v>941.9369685471415</c:v>
                </c:pt>
                <c:pt idx="115">
                  <c:v>942.596053517164</c:v>
                </c:pt>
                <c:pt idx="116">
                  <c:v>943.239792089083</c:v>
                </c:pt>
                <c:pt idx="117">
                  <c:v>943.8687685152534</c:v>
                </c:pt>
                <c:pt idx="118">
                  <c:v>944.4835434285283</c:v>
                </c:pt>
                <c:pt idx="119">
                  <c:v>945.0846547867534</c:v>
                </c:pt>
              </c:numCache>
            </c:numRef>
          </c:yVal>
          <c:smooth val="1"/>
          <c:extLst xmlns:c16r2="http://schemas.microsoft.com/office/drawing/2015/06/chart">
            <c:ext xmlns:c16="http://schemas.microsoft.com/office/drawing/2014/chart" uri="{C3380CC4-5D6E-409C-BE32-E72D297353CC}">
              <c16:uniqueId val="{00000003-64C3-45A4-8B55-451FDB8BE52F}"/>
            </c:ext>
          </c:extLst>
        </c:ser>
        <c:ser>
          <c:idx val="4"/>
          <c:order val="4"/>
          <c:tx>
            <c:strRef>
              <c:f>'SA-Policy-G'!$O$123</c:f>
              <c:strCache>
                <c:ptCount val="1"/>
                <c:pt idx="0">
                  <c:v>SHUD Deaths for 1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37.5058529309289</c:v>
                </c:pt>
                <c:pt idx="2">
                  <c:v>73.04348591405514</c:v>
                </c:pt>
                <c:pt idx="3">
                  <c:v>106.8208744028138</c:v>
                </c:pt>
                <c:pt idx="4">
                  <c:v>138.98426392522</c:v>
                </c:pt>
                <c:pt idx="5">
                  <c:v>169.6588776048637</c:v>
                </c:pt>
                <c:pt idx="6">
                  <c:v>198.952597606393</c:v>
                </c:pt>
                <c:pt idx="7">
                  <c:v>226.9589782670408</c:v>
                </c:pt>
                <c:pt idx="8">
                  <c:v>253.759712085634</c:v>
                </c:pt>
                <c:pt idx="9">
                  <c:v>279.4266483279976</c:v>
                </c:pt>
                <c:pt idx="10">
                  <c:v>304.0234458517371</c:v>
                </c:pt>
                <c:pt idx="11">
                  <c:v>327.6069268927957</c:v>
                </c:pt>
                <c:pt idx="12">
                  <c:v>350.2281863961836</c:v>
                </c:pt>
                <c:pt idx="13">
                  <c:v>373.0921123173186</c:v>
                </c:pt>
                <c:pt idx="14">
                  <c:v>394.7491954980217</c:v>
                </c:pt>
                <c:pt idx="15">
                  <c:v>415.5863578328416</c:v>
                </c:pt>
                <c:pt idx="16">
                  <c:v>435.640133937807</c:v>
                </c:pt>
                <c:pt idx="17">
                  <c:v>454.9443663794505</c:v>
                </c:pt>
                <c:pt idx="18">
                  <c:v>473.5305598697178</c:v>
                </c:pt>
                <c:pt idx="19">
                  <c:v>491.4281821449295</c:v>
                </c:pt>
                <c:pt idx="20">
                  <c:v>508.6649143299342</c:v>
                </c:pt>
                <c:pt idx="21">
                  <c:v>525.2668596015362</c:v>
                </c:pt>
                <c:pt idx="22">
                  <c:v>541.258717466892</c:v>
                </c:pt>
                <c:pt idx="23">
                  <c:v>556.6639297011912</c:v>
                </c:pt>
                <c:pt idx="24">
                  <c:v>571.5048029335715</c:v>
                </c:pt>
                <c:pt idx="25">
                  <c:v>585.8026119953257</c:v>
                </c:pt>
                <c:pt idx="26">
                  <c:v>599.5796265314734</c:v>
                </c:pt>
                <c:pt idx="27">
                  <c:v>612.8546834767094</c:v>
                </c:pt>
                <c:pt idx="28">
                  <c:v>625.6464257310054</c:v>
                </c:pt>
                <c:pt idx="29">
                  <c:v>637.9727552530132</c:v>
                </c:pt>
                <c:pt idx="30">
                  <c:v>649.8508771044433</c:v>
                </c:pt>
                <c:pt idx="31">
                  <c:v>661.297339519021</c:v>
                </c:pt>
                <c:pt idx="32">
                  <c:v>672.3280691910072</c:v>
                </c:pt>
                <c:pt idx="33">
                  <c:v>682.9584025952572</c:v>
                </c:pt>
                <c:pt idx="34">
                  <c:v>693.2031140104066</c:v>
                </c:pt>
                <c:pt idx="35">
                  <c:v>703.0764407959032</c:v>
                </c:pt>
                <c:pt idx="36">
                  <c:v>712.5921063739404</c:v>
                </c:pt>
                <c:pt idx="37">
                  <c:v>721.763341285693</c:v>
                </c:pt>
                <c:pt idx="38">
                  <c:v>730.6029026242952</c:v>
                </c:pt>
                <c:pt idx="39">
                  <c:v>739.1230953631595</c:v>
                </c:pt>
                <c:pt idx="40">
                  <c:v>747.3357848042046</c:v>
                </c:pt>
                <c:pt idx="41">
                  <c:v>755.2524135406708</c:v>
                </c:pt>
                <c:pt idx="42">
                  <c:v>762.8840164955399</c:v>
                </c:pt>
                <c:pt idx="43">
                  <c:v>770.2412351861933</c:v>
                </c:pt>
                <c:pt idx="44">
                  <c:v>777.3343313136475</c:v>
                </c:pt>
                <c:pt idx="45">
                  <c:v>784.1731997519416</c:v>
                </c:pt>
                <c:pt idx="46">
                  <c:v>790.7673809995782</c:v>
                </c:pt>
                <c:pt idx="47">
                  <c:v>797.1260731440672</c:v>
                </c:pt>
                <c:pt idx="48">
                  <c:v>803.2581433816665</c:v>
                </c:pt>
                <c:pt idx="49">
                  <c:v>809.1721391271936</c:v>
                </c:pt>
                <c:pt idx="50">
                  <c:v>814.876298742938</c:v>
                </c:pt>
                <c:pt idx="51">
                  <c:v>820.3785619109552</c:v>
                </c:pt>
                <c:pt idx="52">
                  <c:v>825.68657967472</c:v>
                </c:pt>
                <c:pt idx="53">
                  <c:v>830.8077241542755</c:v>
                </c:pt>
                <c:pt idx="54">
                  <c:v>835.749097959361</c:v>
                </c:pt>
                <c:pt idx="55">
                  <c:v>840.5175433115244</c:v>
                </c:pt>
                <c:pt idx="56">
                  <c:v>845.1196508864804</c:v>
                </c:pt>
                <c:pt idx="57">
                  <c:v>849.5617683865919</c:v>
                </c:pt>
                <c:pt idx="58">
                  <c:v>853.850008852418</c:v>
                </c:pt>
                <c:pt idx="59">
                  <c:v>857.9902587214197</c:v>
                </c:pt>
                <c:pt idx="60">
                  <c:v>861.988185641187</c:v>
                </c:pt>
                <c:pt idx="61">
                  <c:v>865.8492460441414</c:v>
                </c:pt>
                <c:pt idx="62">
                  <c:v>869.578692490136</c:v>
                </c:pt>
                <c:pt idx="63">
                  <c:v>873.181580783076</c:v>
                </c:pt>
                <c:pt idx="64">
                  <c:v>876.6627768674282</c:v>
                </c:pt>
                <c:pt idx="65">
                  <c:v>880.0269635102283</c:v>
                </c:pt>
                <c:pt idx="66">
                  <c:v>883.2786467740355</c:v>
                </c:pt>
                <c:pt idx="67">
                  <c:v>886.4221622861063</c:v>
                </c:pt>
                <c:pt idx="68">
                  <c:v>889.4616813089664</c:v>
                </c:pt>
                <c:pt idx="69">
                  <c:v>892.4012166174198</c:v>
                </c:pt>
                <c:pt idx="70">
                  <c:v>895.2446281869574</c:v>
                </c:pt>
                <c:pt idx="71">
                  <c:v>897.9956286984294</c:v>
                </c:pt>
                <c:pt idx="72">
                  <c:v>900.6577888637719</c:v>
                </c:pt>
                <c:pt idx="73">
                  <c:v>903.234542577497</c:v>
                </c:pt>
                <c:pt idx="74">
                  <c:v>905.7291918985984</c:v>
                </c:pt>
                <c:pt idx="75">
                  <c:v>908.1449118674224</c:v>
                </c:pt>
                <c:pt idx="76">
                  <c:v>910.4847551620238</c:v>
                </c:pt>
                <c:pt idx="77">
                  <c:v>912.7516565984214</c:v>
                </c:pt>
                <c:pt idx="78">
                  <c:v>914.9484374791245</c:v>
                </c:pt>
                <c:pt idx="79">
                  <c:v>917.0778097942039</c:v>
                </c:pt>
                <c:pt idx="80">
                  <c:v>919.142380279142</c:v>
                </c:pt>
                <c:pt idx="81">
                  <c:v>921.1446543335674</c:v>
                </c:pt>
                <c:pt idx="82">
                  <c:v>923.0870398049896</c:v>
                </c:pt>
                <c:pt idx="83">
                  <c:v>924.9718506414781</c:v>
                </c:pt>
                <c:pt idx="84">
                  <c:v>926.8013104172184</c:v>
                </c:pt>
                <c:pt idx="85">
                  <c:v>928.5775557347829</c:v>
                </c:pt>
                <c:pt idx="86">
                  <c:v>930.3026395078681</c:v>
                </c:pt>
                <c:pt idx="87">
                  <c:v>931.978534128156</c:v>
                </c:pt>
                <c:pt idx="88">
                  <c:v>933.6071345199261</c:v>
                </c:pt>
                <c:pt idx="89">
                  <c:v>935.1902610859148</c:v>
                </c:pt>
                <c:pt idx="90">
                  <c:v>936.729662547856</c:v>
                </c:pt>
                <c:pt idx="91">
                  <c:v>938.2270186850424</c:v>
                </c:pt>
                <c:pt idx="92">
                  <c:v>939.6839429742335</c:v>
                </c:pt>
                <c:pt idx="93">
                  <c:v>941.1019851340128</c:v>
                </c:pt>
                <c:pt idx="94">
                  <c:v>942.4826335768085</c:v>
                </c:pt>
                <c:pt idx="95">
                  <c:v>943.8273177715085</c:v>
                </c:pt>
                <c:pt idx="96">
                  <c:v>945.1374105197112</c:v>
                </c:pt>
                <c:pt idx="97">
                  <c:v>946.4142301484064</c:v>
                </c:pt>
                <c:pt idx="98">
                  <c:v>947.6590426219584</c:v>
                </c:pt>
                <c:pt idx="99">
                  <c:v>948.873063576045</c:v>
                </c:pt>
                <c:pt idx="100">
                  <c:v>950.057460276236</c:v>
                </c:pt>
                <c:pt idx="101">
                  <c:v>951.2133535037756</c:v>
                </c:pt>
                <c:pt idx="102">
                  <c:v>952.3418193710404</c:v>
                </c:pt>
                <c:pt idx="103">
                  <c:v>953.443891069127</c:v>
                </c:pt>
                <c:pt idx="104">
                  <c:v>954.5205605499024</c:v>
                </c:pt>
                <c:pt idx="105">
                  <c:v>955.5727801448068</c:v>
                </c:pt>
                <c:pt idx="106">
                  <c:v>956.6014641226114</c:v>
                </c:pt>
                <c:pt idx="107">
                  <c:v>957.607490188298</c:v>
                </c:pt>
                <c:pt idx="108">
                  <c:v>958.5917009251195</c:v>
                </c:pt>
                <c:pt idx="109">
                  <c:v>959.5549051818654</c:v>
                </c:pt>
                <c:pt idx="110">
                  <c:v>960.497879407295</c:v>
                </c:pt>
                <c:pt idx="111">
                  <c:v>961.4213689336091</c:v>
                </c:pt>
                <c:pt idx="112">
                  <c:v>962.3260892108123</c:v>
                </c:pt>
                <c:pt idx="113">
                  <c:v>963.2127269937213</c:v>
                </c:pt>
                <c:pt idx="114">
                  <c:v>964.0819414833484</c:v>
                </c:pt>
                <c:pt idx="115">
                  <c:v>964.9343654243014</c:v>
                </c:pt>
                <c:pt idx="116">
                  <c:v>965.7706061598305</c:v>
                </c:pt>
                <c:pt idx="117">
                  <c:v>966.5912466460434</c:v>
                </c:pt>
                <c:pt idx="118">
                  <c:v>967.396846426815</c:v>
                </c:pt>
                <c:pt idx="119">
                  <c:v>968.187942570823</c:v>
                </c:pt>
              </c:numCache>
            </c:numRef>
          </c:yVal>
          <c:smooth val="1"/>
          <c:extLst xmlns:c16r2="http://schemas.microsoft.com/office/drawing/2015/06/chart">
            <c:ext xmlns:c16="http://schemas.microsoft.com/office/drawing/2014/chart" uri="{C3380CC4-5D6E-409C-BE32-E72D297353CC}">
              <c16:uniqueId val="{00000004-64C3-45A4-8B55-451FDB8BE52F}"/>
            </c:ext>
          </c:extLst>
        </c:ser>
        <c:ser>
          <c:idx val="1"/>
          <c:order val="5"/>
          <c:tx>
            <c:strRef>
              <c:f>'SA-Policy-G'!$X$123</c:f>
              <c:strCache>
                <c:ptCount val="1"/>
                <c:pt idx="0">
                  <c:v>SHUD Deaths for 0.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33.89892099956737</c:v>
                </c:pt>
                <c:pt idx="2">
                  <c:v>66.49694804049035</c:v>
                </c:pt>
                <c:pt idx="3">
                  <c:v>97.88288800136624</c:v>
                </c:pt>
                <c:pt idx="4">
                  <c:v>128.1168400517788</c:v>
                </c:pt>
                <c:pt idx="5">
                  <c:v>157.2569237402114</c:v>
                </c:pt>
                <c:pt idx="6">
                  <c:v>185.358509608792</c:v>
                </c:pt>
                <c:pt idx="7">
                  <c:v>212.47382227557</c:v>
                </c:pt>
                <c:pt idx="8">
                  <c:v>238.6517971932321</c:v>
                </c:pt>
                <c:pt idx="9">
                  <c:v>263.938103105404</c:v>
                </c:pt>
                <c:pt idx="10">
                  <c:v>288.3752679968806</c:v>
                </c:pt>
                <c:pt idx="11">
                  <c:v>312.0028651479875</c:v>
                </c:pt>
                <c:pt idx="12">
                  <c:v>334.8577295419813</c:v>
                </c:pt>
                <c:pt idx="13">
                  <c:v>357.7444921687604</c:v>
                </c:pt>
                <c:pt idx="14">
                  <c:v>379.3249601045455</c:v>
                </c:pt>
                <c:pt idx="15">
                  <c:v>400.0948200215136</c:v>
                </c:pt>
                <c:pt idx="16">
                  <c:v>420.0934594508389</c:v>
                </c:pt>
                <c:pt idx="17">
                  <c:v>439.356713929854</c:v>
                </c:pt>
                <c:pt idx="18">
                  <c:v>457.9174590692296</c:v>
                </c:pt>
                <c:pt idx="19">
                  <c:v>475.8060540175579</c:v>
                </c:pt>
                <c:pt idx="20">
                  <c:v>493.0380353470036</c:v>
                </c:pt>
                <c:pt idx="21">
                  <c:v>509.6159696527575</c:v>
                </c:pt>
                <c:pt idx="22">
                  <c:v>525.5965577465678</c:v>
                </c:pt>
                <c:pt idx="23">
                  <c:v>541.0031975349071</c:v>
                </c:pt>
                <c:pt idx="24">
                  <c:v>555.8580499453408</c:v>
                </c:pt>
                <c:pt idx="25">
                  <c:v>570.1821689633404</c:v>
                </c:pt>
                <c:pt idx="26">
                  <c:v>583.996864392082</c:v>
                </c:pt>
                <c:pt idx="27">
                  <c:v>597.3202198644119</c:v>
                </c:pt>
                <c:pt idx="28">
                  <c:v>610.170315506559</c:v>
                </c:pt>
                <c:pt idx="29">
                  <c:v>622.5644997969404</c:v>
                </c:pt>
                <c:pt idx="30">
                  <c:v>634.51943677197</c:v>
                </c:pt>
                <c:pt idx="31">
                  <c:v>646.0511486518804</c:v>
                </c:pt>
                <c:pt idx="32">
                  <c:v>657.1750529328335</c:v>
                </c:pt>
                <c:pt idx="33">
                  <c:v>667.9059729828272</c:v>
                </c:pt>
                <c:pt idx="34">
                  <c:v>678.258148215976</c:v>
                </c:pt>
                <c:pt idx="35">
                  <c:v>688.2453575540495</c:v>
                </c:pt>
                <c:pt idx="36">
                  <c:v>697.8808857847604</c:v>
                </c:pt>
                <c:pt idx="37">
                  <c:v>707.1775444174356</c:v>
                </c:pt>
                <c:pt idx="38">
                  <c:v>716.1476909041934</c:v>
                </c:pt>
                <c:pt idx="39">
                  <c:v>724.8032484226366</c:v>
                </c:pt>
                <c:pt idx="40">
                  <c:v>733.1557183838962</c:v>
                </c:pt>
                <c:pt idx="41">
                  <c:v>741.2161972915884</c:v>
                </c:pt>
                <c:pt idx="42">
                  <c:v>748.9908708279186</c:v>
                </c:pt>
                <c:pt idx="43">
                  <c:v>756.4851554546831</c:v>
                </c:pt>
                <c:pt idx="44">
                  <c:v>763.716859322807</c:v>
                </c:pt>
                <c:pt idx="45">
                  <c:v>770.6956838915543</c:v>
                </c:pt>
                <c:pt idx="46">
                  <c:v>777.430988091158</c:v>
                </c:pt>
                <c:pt idx="47">
                  <c:v>783.9317996884779</c:v>
                </c:pt>
                <c:pt idx="48">
                  <c:v>790.2068263903876</c:v>
                </c:pt>
                <c:pt idx="49">
                  <c:v>796.2644664474841</c:v>
                </c:pt>
                <c:pt idx="50">
                  <c:v>802.112818889524</c:v>
                </c:pt>
                <c:pt idx="51">
                  <c:v>807.7596934187134</c:v>
                </c:pt>
                <c:pt idx="52">
                  <c:v>813.2126199856074</c:v>
                </c:pt>
                <c:pt idx="53">
                  <c:v>818.4788580554026</c:v>
                </c:pt>
                <c:pt idx="54">
                  <c:v>823.5654055891542</c:v>
                </c:pt>
                <c:pt idx="55">
                  <c:v>828.478999926132</c:v>
                </c:pt>
                <c:pt idx="56">
                  <c:v>833.226125777522</c:v>
                </c:pt>
                <c:pt idx="57">
                  <c:v>837.8130457569561</c:v>
                </c:pt>
                <c:pt idx="58">
                  <c:v>842.2457945128687</c:v>
                </c:pt>
                <c:pt idx="59">
                  <c:v>846.5301863849073</c:v>
                </c:pt>
                <c:pt idx="60">
                  <c:v>850.6718228689876</c:v>
                </c:pt>
                <c:pt idx="61">
                  <c:v>854.676099859346</c:v>
                </c:pt>
                <c:pt idx="62">
                  <c:v>858.548214673357</c:v>
                </c:pt>
                <c:pt idx="63">
                  <c:v>862.2931728647165</c:v>
                </c:pt>
                <c:pt idx="64">
                  <c:v>865.9157948304119</c:v>
                </c:pt>
                <c:pt idx="65">
                  <c:v>869.420722216629</c:v>
                </c:pt>
                <c:pt idx="66">
                  <c:v>872.8124241285524</c:v>
                </c:pt>
                <c:pt idx="67">
                  <c:v>876.0952031488865</c:v>
                </c:pt>
                <c:pt idx="68">
                  <c:v>879.273201156246</c:v>
                </c:pt>
                <c:pt idx="69">
                  <c:v>882.3504049611775</c:v>
                </c:pt>
                <c:pt idx="70">
                  <c:v>885.3306518037778</c:v>
                </c:pt>
                <c:pt idx="71">
                  <c:v>888.2176346536701</c:v>
                </c:pt>
                <c:pt idx="72">
                  <c:v>891.0149073410544</c:v>
                </c:pt>
                <c:pt idx="73">
                  <c:v>893.7258895233596</c:v>
                </c:pt>
                <c:pt idx="74">
                  <c:v>896.3538714916353</c:v>
                </c:pt>
                <c:pt idx="75">
                  <c:v>898.9020188209174</c:v>
                </c:pt>
                <c:pt idx="76">
                  <c:v>901.373376868673</c:v>
                </c:pt>
                <c:pt idx="77">
                  <c:v>903.770875125337</c:v>
                </c:pt>
                <c:pt idx="78">
                  <c:v>906.0973314210281</c:v>
                </c:pt>
                <c:pt idx="79">
                  <c:v>908.3554559923024</c:v>
                </c:pt>
                <c:pt idx="80">
                  <c:v>910.5478554128629</c:v>
                </c:pt>
                <c:pt idx="81">
                  <c:v>912.6770363920128</c:v>
                </c:pt>
                <c:pt idx="82">
                  <c:v>914.7454094446094</c:v>
                </c:pt>
                <c:pt idx="83">
                  <c:v>916.755292436276</c:v>
                </c:pt>
                <c:pt idx="84">
                  <c:v>918.7089140074491</c:v>
                </c:pt>
                <c:pt idx="85">
                  <c:v>920.6084168798188</c:v>
                </c:pt>
                <c:pt idx="86">
                  <c:v>922.4558610486594</c:v>
                </c:pt>
                <c:pt idx="87">
                  <c:v>924.2532268644574</c:v>
                </c:pt>
                <c:pt idx="88">
                  <c:v>926.0024180071957</c:v>
                </c:pt>
                <c:pt idx="89">
                  <c:v>927.705264356569</c:v>
                </c:pt>
                <c:pt idx="90">
                  <c:v>929.3635247613429</c:v>
                </c:pt>
                <c:pt idx="91">
                  <c:v>930.978889710992</c:v>
                </c:pt>
                <c:pt idx="92">
                  <c:v>932.5529839126688</c:v>
                </c:pt>
                <c:pt idx="93">
                  <c:v>934.0873687765248</c:v>
                </c:pt>
                <c:pt idx="94">
                  <c:v>935.583544812276</c:v>
                </c:pt>
                <c:pt idx="95">
                  <c:v>937.0429539398784</c:v>
                </c:pt>
                <c:pt idx="96">
                  <c:v>938.466981717086</c:v>
                </c:pt>
                <c:pt idx="97">
                  <c:v>939.8569594866024</c:v>
                </c:pt>
                <c:pt idx="98">
                  <c:v>941.2141664454654</c:v>
                </c:pt>
                <c:pt idx="99">
                  <c:v>942.539831639215</c:v>
                </c:pt>
                <c:pt idx="100">
                  <c:v>943.8351358833683</c:v>
                </c:pt>
                <c:pt idx="101">
                  <c:v>945.1012136146244</c:v>
                </c:pt>
                <c:pt idx="102">
                  <c:v>946.3391546741334</c:v>
                </c:pt>
                <c:pt idx="103">
                  <c:v>947.5500060251791</c:v>
                </c:pt>
                <c:pt idx="104">
                  <c:v>948.734773407458</c:v>
                </c:pt>
                <c:pt idx="105">
                  <c:v>949.8944229301483</c:v>
                </c:pt>
                <c:pt idx="106">
                  <c:v>951.0298826058715</c:v>
                </c:pt>
                <c:pt idx="107">
                  <c:v>952.1420438275658</c:v>
                </c:pt>
                <c:pt idx="108">
                  <c:v>953.2317627902873</c:v>
                </c:pt>
                <c:pt idx="109">
                  <c:v>954.2998618598256</c:v>
                </c:pt>
                <c:pt idx="110">
                  <c:v>955.3471308900172</c:v>
                </c:pt>
                <c:pt idx="111">
                  <c:v>956.3743284905684</c:v>
                </c:pt>
                <c:pt idx="112">
                  <c:v>957.382183247088</c:v>
                </c:pt>
                <c:pt idx="113">
                  <c:v>958.3713948951029</c:v>
                </c:pt>
                <c:pt idx="114">
                  <c:v>959.3426354496304</c:v>
                </c:pt>
                <c:pt idx="115">
                  <c:v>960.2965502919167</c:v>
                </c:pt>
                <c:pt idx="116">
                  <c:v>961.233759214891</c:v>
                </c:pt>
                <c:pt idx="117">
                  <c:v>962.1548574288081</c:v>
                </c:pt>
                <c:pt idx="118">
                  <c:v>963.0604165285288</c:v>
                </c:pt>
                <c:pt idx="119">
                  <c:v>963.950985423812</c:v>
                </c:pt>
              </c:numCache>
            </c:numRef>
          </c:yVal>
          <c:smooth val="1"/>
          <c:extLst xmlns:c16r2="http://schemas.microsoft.com/office/drawing/2015/06/chart">
            <c:ext xmlns:c16="http://schemas.microsoft.com/office/drawing/2014/chart" uri="{C3380CC4-5D6E-409C-BE32-E72D297353CC}">
              <c16:uniqueId val="{00000005-64C3-45A4-8B55-451FDB8BE52F}"/>
            </c:ext>
          </c:extLst>
        </c:ser>
        <c:ser>
          <c:idx val="5"/>
          <c:order val="6"/>
          <c:tx>
            <c:strRef>
              <c:f>'SA-Policy-G'!$G$123</c:f>
              <c:strCache>
                <c:ptCount val="1"/>
                <c:pt idx="0">
                  <c:v>Total Deaths for 1.5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15.51419399815663</c:v>
                </c:pt>
                <c:pt idx="2">
                  <c:v>30.04409605460619</c:v>
                </c:pt>
                <c:pt idx="3">
                  <c:v>43.78182150644933</c:v>
                </c:pt>
                <c:pt idx="4">
                  <c:v>56.83261786985904</c:v>
                </c:pt>
                <c:pt idx="5">
                  <c:v>69.2816745171728</c:v>
                </c:pt>
                <c:pt idx="6">
                  <c:v>81.19798839098354</c:v>
                </c:pt>
                <c:pt idx="7">
                  <c:v>92.63750046619337</c:v>
                </c:pt>
                <c:pt idx="8">
                  <c:v>103.6456384441842</c:v>
                </c:pt>
                <c:pt idx="9">
                  <c:v>114.2593767662286</c:v>
                </c:pt>
                <c:pt idx="10">
                  <c:v>124.5089043229365</c:v>
                </c:pt>
                <c:pt idx="11">
                  <c:v>134.4189733866916</c:v>
                </c:pt>
                <c:pt idx="12">
                  <c:v>144.0099895860947</c:v>
                </c:pt>
                <c:pt idx="13">
                  <c:v>153.7781473801776</c:v>
                </c:pt>
                <c:pt idx="14">
                  <c:v>163.1153992990687</c:v>
                </c:pt>
                <c:pt idx="15">
                  <c:v>172.1809200991552</c:v>
                </c:pt>
                <c:pt idx="16">
                  <c:v>180.9860774564433</c:v>
                </c:pt>
                <c:pt idx="17">
                  <c:v>189.5406552408921</c:v>
                </c:pt>
                <c:pt idx="18">
                  <c:v>197.8531824291378</c:v>
                </c:pt>
                <c:pt idx="19">
                  <c:v>205.9311993099767</c:v>
                </c:pt>
                <c:pt idx="20">
                  <c:v>213.7814702722007</c:v>
                </c:pt>
                <c:pt idx="21">
                  <c:v>221.4101532594348</c:v>
                </c:pt>
                <c:pt idx="22">
                  <c:v>228.8229341367607</c:v>
                </c:pt>
                <c:pt idx="23">
                  <c:v>236.0251326963897</c:v>
                </c:pt>
                <c:pt idx="24">
                  <c:v>243.0217857869051</c:v>
                </c:pt>
                <c:pt idx="25">
                  <c:v>249.817712033347</c:v>
                </c:pt>
                <c:pt idx="26">
                  <c:v>256.418367325471</c:v>
                </c:pt>
                <c:pt idx="27">
                  <c:v>262.8280044760326</c:v>
                </c:pt>
                <c:pt idx="28">
                  <c:v>269.0510342043351</c:v>
                </c:pt>
                <c:pt idx="29">
                  <c:v>275.0917928032217</c:v>
                </c:pt>
                <c:pt idx="30">
                  <c:v>280.954555614392</c:v>
                </c:pt>
                <c:pt idx="31">
                  <c:v>286.6435469109432</c:v>
                </c:pt>
                <c:pt idx="32">
                  <c:v>292.162946326937</c:v>
                </c:pt>
                <c:pt idx="33">
                  <c:v>297.5168926281423</c:v>
                </c:pt>
                <c:pt idx="34">
                  <c:v>302.7094854637127</c:v>
                </c:pt>
                <c:pt idx="35">
                  <c:v>307.7447856103217</c:v>
                </c:pt>
                <c:pt idx="36">
                  <c:v>312.6268141161063</c:v>
                </c:pt>
                <c:pt idx="37">
                  <c:v>317.3595506672667</c:v>
                </c:pt>
                <c:pt idx="38">
                  <c:v>321.9469314317399</c:v>
                </c:pt>
                <c:pt idx="39">
                  <c:v>326.3928479451005</c:v>
                </c:pt>
                <c:pt idx="40">
                  <c:v>330.7011425953044</c:v>
                </c:pt>
                <c:pt idx="41">
                  <c:v>334.8756063841408</c:v>
                </c:pt>
                <c:pt idx="42">
                  <c:v>338.9199762827054</c:v>
                </c:pt>
                <c:pt idx="43">
                  <c:v>342.8379326859523</c:v>
                </c:pt>
                <c:pt idx="44">
                  <c:v>346.6330970181659</c:v>
                </c:pt>
                <c:pt idx="45">
                  <c:v>350.309029523471</c:v>
                </c:pt>
                <c:pt idx="46">
                  <c:v>353.8692272638135</c:v>
                </c:pt>
                <c:pt idx="47">
                  <c:v>357.3171223377834</c:v>
                </c:pt>
                <c:pt idx="48">
                  <c:v>360.6560803265191</c:v>
                </c:pt>
                <c:pt idx="49">
                  <c:v>363.8893989675315</c:v>
                </c:pt>
                <c:pt idx="50">
                  <c:v>367.0203070531186</c:v>
                </c:pt>
                <c:pt idx="51">
                  <c:v>370.0519635469525</c:v>
                </c:pt>
                <c:pt idx="52">
                  <c:v>372.9874569125419</c:v>
                </c:pt>
                <c:pt idx="53">
                  <c:v>375.8298046377203</c:v>
                </c:pt>
                <c:pt idx="54">
                  <c:v>378.5819529479753</c:v>
                </c:pt>
                <c:pt idx="55">
                  <c:v>381.2467766959363</c:v>
                </c:pt>
                <c:pt idx="56">
                  <c:v>383.8270794147285</c:v>
                </c:pt>
                <c:pt idx="57">
                  <c:v>386.3255935229607</c:v>
                </c:pt>
                <c:pt idx="58">
                  <c:v>388.744980669126</c:v>
                </c:pt>
                <c:pt idx="59">
                  <c:v>391.0878322035713</c:v>
                </c:pt>
                <c:pt idx="60">
                  <c:v>393.3566697665162</c:v>
                </c:pt>
                <c:pt idx="61">
                  <c:v>395.5539459810755</c:v>
                </c:pt>
                <c:pt idx="62">
                  <c:v>397.6820452407709</c:v>
                </c:pt>
                <c:pt idx="63">
                  <c:v>399.7432845815136</c:v>
                </c:pt>
                <c:pt idx="64">
                  <c:v>401.7399146286542</c:v>
                </c:pt>
                <c:pt idx="65">
                  <c:v>403.6741206102285</c:v>
                </c:pt>
                <c:pt idx="66">
                  <c:v>405.5480234280896</c:v>
                </c:pt>
                <c:pt idx="67">
                  <c:v>407.363680779197</c:v>
                </c:pt>
                <c:pt idx="68">
                  <c:v>409.1230883198475</c:v>
                </c:pt>
                <c:pt idx="69">
                  <c:v>410.8281808661706</c:v>
                </c:pt>
                <c:pt idx="70">
                  <c:v>412.480833624706</c:v>
                </c:pt>
                <c:pt idx="71">
                  <c:v>414.0828634473517</c:v>
                </c:pt>
                <c:pt idx="72">
                  <c:v>415.6360301054581</c:v>
                </c:pt>
                <c:pt idx="73">
                  <c:v>417.1420375782199</c:v>
                </c:pt>
                <c:pt idx="74">
                  <c:v>418.6025353509804</c:v>
                </c:pt>
                <c:pt idx="75">
                  <c:v>420.0191197194069</c:v>
                </c:pt>
                <c:pt idx="76">
                  <c:v>421.3933350958761</c:v>
                </c:pt>
                <c:pt idx="77">
                  <c:v>422.7266753147411</c:v>
                </c:pt>
                <c:pt idx="78">
                  <c:v>424.0205849334526</c:v>
                </c:pt>
                <c:pt idx="79">
                  <c:v>425.2764605268191</c:v>
                </c:pt>
                <c:pt idx="80">
                  <c:v>426.4956519719682</c:v>
                </c:pt>
                <c:pt idx="81">
                  <c:v>427.6794637217898</c:v>
                </c:pt>
                <c:pt idx="82">
                  <c:v>428.8291560649326</c:v>
                </c:pt>
                <c:pt idx="83">
                  <c:v>429.9459463705855</c:v>
                </c:pt>
                <c:pt idx="84">
                  <c:v>431.0310103165335</c:v>
                </c:pt>
                <c:pt idx="85">
                  <c:v>432.0854830991235</c:v>
                </c:pt>
                <c:pt idx="86">
                  <c:v>433.110460623966</c:v>
                </c:pt>
                <c:pt idx="87">
                  <c:v>434.1070006763644</c:v>
                </c:pt>
                <c:pt idx="88">
                  <c:v>435.0761240705912</c:v>
                </c:pt>
                <c:pt idx="89">
                  <c:v>436.0188157772822</c:v>
                </c:pt>
                <c:pt idx="90">
                  <c:v>436.9360260283426</c:v>
                </c:pt>
                <c:pt idx="91">
                  <c:v>437.828671398845</c:v>
                </c:pt>
                <c:pt idx="92">
                  <c:v>438.697635865562</c:v>
                </c:pt>
                <c:pt idx="93">
                  <c:v>439.543771841797</c:v>
                </c:pt>
                <c:pt idx="94">
                  <c:v>440.3679011883235</c:v>
                </c:pt>
                <c:pt idx="95">
                  <c:v>441.1708162002911</c:v>
                </c:pt>
                <c:pt idx="96">
                  <c:v>441.95328057003</c:v>
                </c:pt>
                <c:pt idx="97">
                  <c:v>442.716030325771</c:v>
                </c:pt>
                <c:pt idx="98">
                  <c:v>443.4597747463154</c:v>
                </c:pt>
                <c:pt idx="99">
                  <c:v>444.1851972517969</c:v>
                </c:pt>
                <c:pt idx="100">
                  <c:v>444.8929562706687</c:v>
                </c:pt>
                <c:pt idx="101">
                  <c:v>445.5836860831328</c:v>
                </c:pt>
                <c:pt idx="102">
                  <c:v>446.2579976412472</c:v>
                </c:pt>
                <c:pt idx="103">
                  <c:v>446.9164793659795</c:v>
                </c:pt>
                <c:pt idx="104">
                  <c:v>447.5596979215247</c:v>
                </c:pt>
                <c:pt idx="105">
                  <c:v>448.1881989671765</c:v>
                </c:pt>
                <c:pt idx="106">
                  <c:v>448.8025078871671</c:v>
                </c:pt>
                <c:pt idx="107">
                  <c:v>449.4031304987703</c:v>
                </c:pt>
                <c:pt idx="108">
                  <c:v>449.9905537391276</c:v>
                </c:pt>
                <c:pt idx="109">
                  <c:v>450.5652463311356</c:v>
                </c:pt>
                <c:pt idx="110">
                  <c:v>451.1276594288562</c:v>
                </c:pt>
                <c:pt idx="111">
                  <c:v>451.678227242841</c:v>
                </c:pt>
                <c:pt idx="112">
                  <c:v>452.2173676458236</c:v>
                </c:pt>
                <c:pt idx="113">
                  <c:v>452.7454827591891</c:v>
                </c:pt>
                <c:pt idx="114">
                  <c:v>453.2629595206922</c:v>
                </c:pt>
                <c:pt idx="115">
                  <c:v>453.7701702338474</c:v>
                </c:pt>
                <c:pt idx="116">
                  <c:v>454.2674730994351</c:v>
                </c:pt>
                <c:pt idx="117">
                  <c:v>454.7552127295882</c:v>
                </c:pt>
                <c:pt idx="118">
                  <c:v>455.233720644878</c:v>
                </c:pt>
                <c:pt idx="119">
                  <c:v>455.7033157548651</c:v>
                </c:pt>
              </c:numCache>
            </c:numRef>
          </c:yVal>
          <c:smooth val="1"/>
          <c:extLst xmlns:c16r2="http://schemas.microsoft.com/office/drawing/2015/06/chart">
            <c:ext xmlns:c16="http://schemas.microsoft.com/office/drawing/2014/chart" uri="{C3380CC4-5D6E-409C-BE32-E72D297353CC}">
              <c16:uniqueId val="{00000006-64C3-45A4-8B55-451FDB8BE52F}"/>
            </c:ext>
          </c:extLst>
        </c:ser>
        <c:ser>
          <c:idx val="2"/>
          <c:order val="7"/>
          <c:tx>
            <c:strRef>
              <c:f>'SA-Policy-G'!$P$123</c:f>
              <c:strCache>
                <c:ptCount val="1"/>
                <c:pt idx="0">
                  <c:v>Total Deaths for 1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15.51419399815641</c:v>
                </c:pt>
                <c:pt idx="2">
                  <c:v>30.07434104462582</c:v>
                </c:pt>
                <c:pt idx="3">
                  <c:v>43.85946176653187</c:v>
                </c:pt>
                <c:pt idx="4">
                  <c:v>56.97280476472078</c:v>
                </c:pt>
                <c:pt idx="5">
                  <c:v>69.49790234498387</c:v>
                </c:pt>
                <c:pt idx="6">
                  <c:v>81.50236514977475</c:v>
                </c:pt>
                <c:pt idx="7">
                  <c:v>93.040963087155</c:v>
                </c:pt>
                <c:pt idx="8">
                  <c:v>104.158124601101</c:v>
                </c:pt>
                <c:pt idx="9">
                  <c:v>114.8899626951988</c:v>
                </c:pt>
                <c:pt idx="10">
                  <c:v>125.2659160035238</c:v>
                </c:pt>
                <c:pt idx="11">
                  <c:v>135.3100768137013</c:v>
                </c:pt>
                <c:pt idx="12">
                  <c:v>145.0422645983356</c:v>
                </c:pt>
                <c:pt idx="13">
                  <c:v>154.9581485292541</c:v>
                </c:pt>
                <c:pt idx="14">
                  <c:v>164.4492327336374</c:v>
                </c:pt>
                <c:pt idx="15">
                  <c:v>173.6743065493148</c:v>
                </c:pt>
                <c:pt idx="16">
                  <c:v>182.6443637193379</c:v>
                </c:pt>
                <c:pt idx="17">
                  <c:v>191.368842762678</c:v>
                </c:pt>
                <c:pt idx="18">
                  <c:v>199.8559519131621</c:v>
                </c:pt>
                <c:pt idx="19">
                  <c:v>208.1129324234562</c:v>
                </c:pt>
                <c:pt idx="20">
                  <c:v>216.1462689670265</c:v>
                </c:pt>
                <c:pt idx="21">
                  <c:v>223.961857113733</c:v>
                </c:pt>
                <c:pt idx="22">
                  <c:v>231.5651360399602</c:v>
                </c:pt>
                <c:pt idx="23">
                  <c:v>238.9611931349644</c:v>
                </c:pt>
                <c:pt idx="24">
                  <c:v>246.1548459365865</c:v>
                </c:pt>
                <c:pt idx="25">
                  <c:v>253.1507058233893</c:v>
                </c:pt>
                <c:pt idx="26">
                  <c:v>259.9540287210117</c:v>
                </c:pt>
                <c:pt idx="27">
                  <c:v>266.5688827685963</c:v>
                </c:pt>
                <c:pt idx="28">
                  <c:v>272.9995030219549</c:v>
                </c:pt>
                <c:pt idx="29">
                  <c:v>279.2500591324874</c:v>
                </c:pt>
                <c:pt idx="30">
                  <c:v>285.3246683470672</c:v>
                </c:pt>
                <c:pt idx="31">
                  <c:v>291.2274048767528</c:v>
                </c:pt>
                <c:pt idx="32">
                  <c:v>296.9623058583284</c:v>
                </c:pt>
                <c:pt idx="33">
                  <c:v>302.5333746963507</c:v>
                </c:pt>
                <c:pt idx="34">
                  <c:v>307.944582419989</c:v>
                </c:pt>
                <c:pt idx="35">
                  <c:v>313.1998675617477</c:v>
                </c:pt>
                <c:pt idx="36">
                  <c:v>318.3031349618469</c:v>
                </c:pt>
                <c:pt idx="37">
                  <c:v>323.2582538181541</c:v>
                </c:pt>
                <c:pt idx="38">
                  <c:v>328.0690552336666</c:v>
                </c:pt>
                <c:pt idx="39">
                  <c:v>332.7393308103851</c:v>
                </c:pt>
                <c:pt idx="40">
                  <c:v>337.272827891721</c:v>
                </c:pt>
                <c:pt idx="41">
                  <c:v>341.6732470753006</c:v>
                </c:pt>
                <c:pt idx="42">
                  <c:v>345.9442393364546</c:v>
                </c:pt>
                <c:pt idx="43">
                  <c:v>350.0894032641316</c:v>
                </c:pt>
                <c:pt idx="44">
                  <c:v>354.1122824597794</c:v>
                </c:pt>
                <c:pt idx="45">
                  <c:v>358.0163631324837</c:v>
                </c:pt>
                <c:pt idx="46">
                  <c:v>361.8050719120482</c:v>
                </c:pt>
                <c:pt idx="47">
                  <c:v>365.4817738927117</c:v>
                </c:pt>
                <c:pt idx="48">
                  <c:v>369.0497709131564</c:v>
                </c:pt>
                <c:pt idx="49">
                  <c:v>372.5123000730696</c:v>
                </c:pt>
                <c:pt idx="50">
                  <c:v>375.8725324824288</c:v>
                </c:pt>
                <c:pt idx="51">
                  <c:v>379.1335722366329</c:v>
                </c:pt>
                <c:pt idx="52">
                  <c:v>382.2984556106886</c:v>
                </c:pt>
                <c:pt idx="53">
                  <c:v>385.3701504563072</c:v>
                </c:pt>
                <c:pt idx="54">
                  <c:v>388.3515557942889</c:v>
                </c:pt>
                <c:pt idx="55">
                  <c:v>391.2455015891356</c:v>
                </c:pt>
                <c:pt idx="56">
                  <c:v>394.054748693329</c:v>
                </c:pt>
                <c:pt idx="57">
                  <c:v>396.7819889486679</c:v>
                </c:pt>
                <c:pt idx="58">
                  <c:v>399.4298454322033</c:v>
                </c:pt>
                <c:pt idx="59">
                  <c:v>402.0008728346165</c:v>
                </c:pt>
                <c:pt idx="60">
                  <c:v>404.4975579592871</c:v>
                </c:pt>
                <c:pt idx="61">
                  <c:v>406.9223203307618</c:v>
                </c:pt>
                <c:pt idx="62">
                  <c:v>409.2775129018335</c:v>
                </c:pt>
                <c:pt idx="63">
                  <c:v>411.5654228490823</c:v>
                </c:pt>
                <c:pt idx="64">
                  <c:v>413.7882724471812</c:v>
                </c:pt>
                <c:pt idx="65">
                  <c:v>415.9482200129585</c:v>
                </c:pt>
                <c:pt idx="66">
                  <c:v>418.0473609106957</c:v>
                </c:pt>
                <c:pt idx="67">
                  <c:v>420.0877286107747</c:v>
                </c:pt>
                <c:pt idx="68">
                  <c:v>422.0712957942914</c:v>
                </c:pt>
                <c:pt idx="69">
                  <c:v>423.9999754967889</c:v>
                </c:pt>
                <c:pt idx="70">
                  <c:v>425.875622284802</c:v>
                </c:pt>
                <c:pt idx="71">
                  <c:v>427.7000334593602</c:v>
                </c:pt>
                <c:pt idx="72">
                  <c:v>429.4749502810675</c:v>
                </c:pt>
                <c:pt idx="73">
                  <c:v>431.2020592118268</c:v>
                </c:pt>
                <c:pt idx="74">
                  <c:v>432.8829931686722</c:v>
                </c:pt>
                <c:pt idx="75">
                  <c:v>434.5193327855702</c:v>
                </c:pt>
                <c:pt idx="76">
                  <c:v>436.1126076794345</c:v>
                </c:pt>
                <c:pt idx="77">
                  <c:v>437.6642977168846</c:v>
                </c:pt>
                <c:pt idx="78">
                  <c:v>439.1758342786889</c:v>
                </c:pt>
                <c:pt idx="79">
                  <c:v>440.6486015190383</c:v>
                </c:pt>
                <c:pt idx="80">
                  <c:v>442.0839376171239</c:v>
                </c:pt>
                <c:pt idx="81">
                  <c:v>443.4831360187769</c:v>
                </c:pt>
                <c:pt idx="82">
                  <c:v>444.8474466660903</c:v>
                </c:pt>
                <c:pt idx="83">
                  <c:v>446.1780772132317</c:v>
                </c:pt>
                <c:pt idx="84">
                  <c:v>447.4761942268589</c:v>
                </c:pt>
                <c:pt idx="85">
                  <c:v>448.7429243696938</c:v>
                </c:pt>
                <c:pt idx="86">
                  <c:v>449.9793555660356</c:v>
                </c:pt>
                <c:pt idx="87">
                  <c:v>451.1865381481345</c:v>
                </c:pt>
                <c:pt idx="88">
                  <c:v>452.3654859824993</c:v>
                </c:pt>
                <c:pt idx="89">
                  <c:v>453.5171775753473</c:v>
                </c:pt>
                <c:pt idx="90">
                  <c:v>454.642557156552</c:v>
                </c:pt>
                <c:pt idx="91">
                  <c:v>455.7425357415165</c:v>
                </c:pt>
                <c:pt idx="92">
                  <c:v>456.817992170561</c:v>
                </c:pt>
                <c:pt idx="93">
                  <c:v>457.8697741254597</c:v>
                </c:pt>
                <c:pt idx="94">
                  <c:v>458.8986991228955</c:v>
                </c:pt>
                <c:pt idx="95">
                  <c:v>459.9055554846339</c:v>
                </c:pt>
                <c:pt idx="96">
                  <c:v>460.8911032843449</c:v>
                </c:pt>
                <c:pt idx="97">
                  <c:v>461.8560752710142</c:v>
                </c:pt>
                <c:pt idx="98">
                  <c:v>462.8011777689895</c:v>
                </c:pt>
                <c:pt idx="99">
                  <c:v>463.7270915547346</c:v>
                </c:pt>
                <c:pt idx="100">
                  <c:v>464.6344727104101</c:v>
                </c:pt>
                <c:pt idx="101">
                  <c:v>465.5239534544884</c:v>
                </c:pt>
                <c:pt idx="102">
                  <c:v>466.3961429495739</c:v>
                </c:pt>
                <c:pt idx="103">
                  <c:v>467.2516280877032</c:v>
                </c:pt>
                <c:pt idx="104">
                  <c:v>468.0909742533942</c:v>
                </c:pt>
                <c:pt idx="105">
                  <c:v>468.9147260647542</c:v>
                </c:pt>
                <c:pt idx="106">
                  <c:v>469.7234080929663</c:v>
                </c:pt>
                <c:pt idx="107">
                  <c:v>470.5175255605153</c:v>
                </c:pt>
                <c:pt idx="108">
                  <c:v>471.2975650185159</c:v>
                </c:pt>
                <c:pt idx="109">
                  <c:v>472.0639950035193</c:v>
                </c:pt>
                <c:pt idx="110">
                  <c:v>472.8172666742075</c:v>
                </c:pt>
                <c:pt idx="111">
                  <c:v>473.5578144283674</c:v>
                </c:pt>
                <c:pt idx="112">
                  <c:v>474.2860565005702</c:v>
                </c:pt>
                <c:pt idx="113">
                  <c:v>475.0023955409719</c:v>
                </c:pt>
                <c:pt idx="114">
                  <c:v>475.7072191756542</c:v>
                </c:pt>
                <c:pt idx="115">
                  <c:v>476.4009005489546</c:v>
                </c:pt>
                <c:pt idx="116">
                  <c:v>477.0837988481985</c:v>
                </c:pt>
                <c:pt idx="117">
                  <c:v>477.7562598112795</c:v>
                </c:pt>
                <c:pt idx="118">
                  <c:v>478.4186162175066</c:v>
                </c:pt>
                <c:pt idx="119">
                  <c:v>479.0711883621631</c:v>
                </c:pt>
              </c:numCache>
            </c:numRef>
          </c:yVal>
          <c:smooth val="1"/>
          <c:extLst xmlns:c16r2="http://schemas.microsoft.com/office/drawing/2015/06/chart">
            <c:ext xmlns:c16="http://schemas.microsoft.com/office/drawing/2014/chart" uri="{C3380CC4-5D6E-409C-BE32-E72D297353CC}">
              <c16:uniqueId val="{00000007-64C3-45A4-8B55-451FDB8BE52F}"/>
            </c:ext>
          </c:extLst>
        </c:ser>
        <c:ser>
          <c:idx val="9"/>
          <c:order val="8"/>
          <c:tx>
            <c:strRef>
              <c:f>'SA-Policy-G'!$Y$123</c:f>
              <c:strCache>
                <c:ptCount val="1"/>
                <c:pt idx="0">
                  <c:v>Total Deaths for 0.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14.0387697753059</c:v>
                </c:pt>
                <c:pt idx="2">
                  <c:v>27.43819767192972</c:v>
                </c:pt>
                <c:pt idx="3">
                  <c:v>40.31008348611374</c:v>
                </c:pt>
                <c:pt idx="4">
                  <c:v>52.71399485799971</c:v>
                </c:pt>
                <c:pt idx="5">
                  <c:v>64.70000001136145</c:v>
                </c:pt>
                <c:pt idx="6">
                  <c:v>76.31002561778985</c:v>
                </c:pt>
                <c:pt idx="7">
                  <c:v>87.57907641780479</c:v>
                </c:pt>
                <c:pt idx="8">
                  <c:v>98.53631474405547</c:v>
                </c:pt>
                <c:pt idx="9">
                  <c:v>109.2060042460438</c:v>
                </c:pt>
                <c:pt idx="10">
                  <c:v>119.6083264547104</c:v>
                </c:pt>
                <c:pt idx="11">
                  <c:v>129.760081166257</c:v>
                </c:pt>
                <c:pt idx="12">
                  <c:v>139.6752826123081</c:v>
                </c:pt>
                <c:pt idx="13">
                  <c:v>149.6852478975813</c:v>
                </c:pt>
                <c:pt idx="14">
                  <c:v>159.2289841433855</c:v>
                </c:pt>
                <c:pt idx="15">
                  <c:v>168.5121229906316</c:v>
                </c:pt>
                <c:pt idx="16">
                  <c:v>177.5471573455478</c:v>
                </c:pt>
                <c:pt idx="17">
                  <c:v>186.3445611358835</c:v>
                </c:pt>
                <c:pt idx="18">
                  <c:v>194.9132393904578</c:v>
                </c:pt>
                <c:pt idx="19">
                  <c:v>203.260870926247</c:v>
                </c:pt>
                <c:pt idx="20">
                  <c:v>211.3888300353591</c:v>
                </c:pt>
                <c:pt idx="21">
                  <c:v>219.2931260641512</c:v>
                </c:pt>
                <c:pt idx="22">
                  <c:v>226.9928521572991</c:v>
                </c:pt>
                <c:pt idx="23">
                  <c:v>234.492978959906</c:v>
                </c:pt>
                <c:pt idx="24">
                  <c:v>241.7981595371696</c:v>
                </c:pt>
                <c:pt idx="25">
                  <c:v>248.9128069175311</c:v>
                </c:pt>
                <c:pt idx="26">
                  <c:v>255.8416738949165</c:v>
                </c:pt>
                <c:pt idx="27">
                  <c:v>262.5884134941866</c:v>
                </c:pt>
                <c:pt idx="28">
                  <c:v>269.1569285319266</c:v>
                </c:pt>
                <c:pt idx="29">
                  <c:v>275.5510622778637</c:v>
                </c:pt>
                <c:pt idx="30">
                  <c:v>281.7746130444686</c:v>
                </c:pt>
                <c:pt idx="31">
                  <c:v>287.8313448025869</c:v>
                </c:pt>
                <c:pt idx="32">
                  <c:v>293.7249940059497</c:v>
                </c:pt>
                <c:pt idx="33">
                  <c:v>299.4592642335135</c:v>
                </c:pt>
                <c:pt idx="34">
                  <c:v>305.0378201418575</c:v>
                </c:pt>
                <c:pt idx="35">
                  <c:v>310.4643289870912</c:v>
                </c:pt>
                <c:pt idx="36">
                  <c:v>315.7424351008482</c:v>
                </c:pt>
                <c:pt idx="37">
                  <c:v>320.8757578340005</c:v>
                </c:pt>
                <c:pt idx="38">
                  <c:v>325.8678889841115</c:v>
                </c:pt>
                <c:pt idx="39">
                  <c:v>330.7223907123698</c:v>
                </c:pt>
                <c:pt idx="40">
                  <c:v>335.4427907680551</c:v>
                </c:pt>
                <c:pt idx="41">
                  <c:v>340.0325799127339</c:v>
                </c:pt>
                <c:pt idx="42">
                  <c:v>344.4928387292232</c:v>
                </c:pt>
                <c:pt idx="43">
                  <c:v>348.824416076756</c:v>
                </c:pt>
                <c:pt idx="44">
                  <c:v>353.0348178716628</c:v>
                </c:pt>
                <c:pt idx="45">
                  <c:v>357.1273990061404</c:v>
                </c:pt>
                <c:pt idx="46">
                  <c:v>361.1054616266101</c:v>
                </c:pt>
                <c:pt idx="47">
                  <c:v>364.9722528716366</c:v>
                </c:pt>
                <c:pt idx="48">
                  <c:v>368.7309629282589</c:v>
                </c:pt>
                <c:pt idx="49">
                  <c:v>372.3847232877008</c:v>
                </c:pt>
                <c:pt idx="50">
                  <c:v>375.9366052404437</c:v>
                </c:pt>
                <c:pt idx="51">
                  <c:v>379.3896186044816</c:v>
                </c:pt>
                <c:pt idx="52">
                  <c:v>382.7467106793152</c:v>
                </c:pt>
                <c:pt idx="53">
                  <c:v>386.0107654110231</c:v>
                </c:pt>
                <c:pt idx="54">
                  <c:v>389.184602760659</c:v>
                </c:pt>
                <c:pt idx="55">
                  <c:v>392.2709741604241</c:v>
                </c:pt>
                <c:pt idx="56">
                  <c:v>395.2725620436316</c:v>
                </c:pt>
                <c:pt idx="57">
                  <c:v>398.1919914844022</c:v>
                </c:pt>
                <c:pt idx="58">
                  <c:v>401.0318229441679</c:v>
                </c:pt>
                <c:pt idx="59">
                  <c:v>403.794552437438</c:v>
                </c:pt>
                <c:pt idx="60">
                  <c:v>406.4826118458361</c:v>
                </c:pt>
                <c:pt idx="61">
                  <c:v>409.0983693487696</c:v>
                </c:pt>
                <c:pt idx="62">
                  <c:v>411.644129959619</c:v>
                </c:pt>
                <c:pt idx="63">
                  <c:v>414.1221361570296</c:v>
                </c:pt>
                <c:pt idx="64">
                  <c:v>416.5345686015053</c:v>
                </c:pt>
                <c:pt idx="65">
                  <c:v>418.8835469280189</c:v>
                </c:pt>
                <c:pt idx="66">
                  <c:v>421.1711306059863</c:v>
                </c:pt>
                <c:pt idx="67">
                  <c:v>423.399319858469</c:v>
                </c:pt>
                <c:pt idx="68">
                  <c:v>425.5700566259877</c:v>
                </c:pt>
                <c:pt idx="69">
                  <c:v>427.68522557481</c:v>
                </c:pt>
                <c:pt idx="70">
                  <c:v>429.7466551639624</c:v>
                </c:pt>
                <c:pt idx="71">
                  <c:v>431.7561187313339</c:v>
                </c:pt>
                <c:pt idx="72">
                  <c:v>433.7153356062651</c:v>
                </c:pt>
                <c:pt idx="73">
                  <c:v>435.6259722435764</c:v>
                </c:pt>
                <c:pt idx="74">
                  <c:v>437.4896433743371</c:v>
                </c:pt>
                <c:pt idx="75">
                  <c:v>439.307913169071</c:v>
                </c:pt>
                <c:pt idx="76">
                  <c:v>441.0822964094799</c:v>
                </c:pt>
                <c:pt idx="77">
                  <c:v>442.8142596650752</c:v>
                </c:pt>
                <c:pt idx="78">
                  <c:v>444.505222471478</c:v>
                </c:pt>
                <c:pt idx="79">
                  <c:v>446.15655850742</c:v>
                </c:pt>
                <c:pt idx="80">
                  <c:v>447.7695967677602</c:v>
                </c:pt>
                <c:pt idx="81">
                  <c:v>449.3456227301084</c:v>
                </c:pt>
                <c:pt idx="82">
                  <c:v>450.8858795128741</c:v>
                </c:pt>
                <c:pt idx="83">
                  <c:v>452.3915690228337</c:v>
                </c:pt>
                <c:pt idx="84">
                  <c:v>453.8638530904736</c:v>
                </c:pt>
                <c:pt idx="85">
                  <c:v>455.303854591551</c:v>
                </c:pt>
                <c:pt idx="86">
                  <c:v>456.7126585535379</c:v>
                </c:pt>
                <c:pt idx="87">
                  <c:v>458.0913132457378</c:v>
                </c:pt>
                <c:pt idx="88">
                  <c:v>459.4408312520545</c:v>
                </c:pt>
                <c:pt idx="89">
                  <c:v>460.7621905254942</c:v>
                </c:pt>
                <c:pt idx="90">
                  <c:v>462.0563354236646</c:v>
                </c:pt>
                <c:pt idx="91">
                  <c:v>463.3241777246</c:v>
                </c:pt>
                <c:pt idx="92">
                  <c:v>464.5665976223786</c:v>
                </c:pt>
                <c:pt idx="93">
                  <c:v>465.7844447021089</c:v>
                </c:pt>
                <c:pt idx="94">
                  <c:v>466.9785388939246</c:v>
                </c:pt>
                <c:pt idx="95">
                  <c:v>468.1496714057327</c:v>
                </c:pt>
                <c:pt idx="96">
                  <c:v>469.2986056345264</c:v>
                </c:pt>
                <c:pt idx="97">
                  <c:v>470.4260780561554</c:v>
                </c:pt>
                <c:pt idx="98">
                  <c:v>471.5327990934965</c:v>
                </c:pt>
                <c:pt idx="99">
                  <c:v>472.6194539630062</c:v>
                </c:pt>
                <c:pt idx="100">
                  <c:v>473.6867034997643</c:v>
                </c:pt>
                <c:pt idx="101">
                  <c:v>474.7351849610556</c:v>
                </c:pt>
                <c:pt idx="102">
                  <c:v>475.7655128086622</c:v>
                </c:pt>
                <c:pt idx="103">
                  <c:v>476.7782794700382</c:v>
                </c:pt>
                <c:pt idx="104">
                  <c:v>477.7740560785961</c:v>
                </c:pt>
                <c:pt idx="105">
                  <c:v>478.7533931933238</c:v>
                </c:pt>
                <c:pt idx="106">
                  <c:v>479.7168214980246</c:v>
                </c:pt>
                <c:pt idx="107">
                  <c:v>480.6648524804603</c:v>
                </c:pt>
                <c:pt idx="108">
                  <c:v>481.5979790917207</c:v>
                </c:pt>
                <c:pt idx="109">
                  <c:v>482.5166763861341</c:v>
                </c:pt>
                <c:pt idx="110">
                  <c:v>483.4214021420862</c:v>
                </c:pt>
                <c:pt idx="111">
                  <c:v>484.312597464081</c:v>
                </c:pt>
                <c:pt idx="112">
                  <c:v>485.190687366432</c:v>
                </c:pt>
                <c:pt idx="113">
                  <c:v>486.0560813389476</c:v>
                </c:pt>
                <c:pt idx="114">
                  <c:v>486.9091738950016</c:v>
                </c:pt>
                <c:pt idx="115">
                  <c:v>487.7503451023751</c:v>
                </c:pt>
                <c:pt idx="116">
                  <c:v>488.5799610972556</c:v>
                </c:pt>
                <c:pt idx="117">
                  <c:v>489.3983745818092</c:v>
                </c:pt>
                <c:pt idx="118">
                  <c:v>490.2059253056934</c:v>
                </c:pt>
                <c:pt idx="119">
                  <c:v>491.0029405319317</c:v>
                </c:pt>
              </c:numCache>
            </c:numRef>
          </c:yVal>
          <c:smooth val="1"/>
          <c:extLst xmlns:c16r2="http://schemas.microsoft.com/office/drawing/2015/06/chart">
            <c:ext xmlns:c16="http://schemas.microsoft.com/office/drawing/2014/chart" uri="{C3380CC4-5D6E-409C-BE32-E72D297353CC}">
              <c16:uniqueId val="{00000008-64C3-45A4-8B55-451FDB8BE52F}"/>
            </c:ext>
          </c:extLst>
        </c:ser>
        <c:dLbls>
          <c:showLegendKey val="0"/>
          <c:showVal val="0"/>
          <c:showCatName val="0"/>
          <c:showSerName val="0"/>
          <c:showPercent val="0"/>
          <c:showBubbleSize val="0"/>
        </c:dLbls>
        <c:axId val="-1702243728"/>
        <c:axId val="-1702240608"/>
      </c:scatterChart>
      <c:valAx>
        <c:axId val="-170224372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702240608"/>
        <c:crosses val="autoZero"/>
        <c:crossBetween val="midCat"/>
      </c:valAx>
      <c:valAx>
        <c:axId val="-170224060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702243728"/>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8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2537037037037"/>
          <c:y val="0.027027027027027"/>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Reformulate-G'!$E$123</c:f>
              <c:strCache>
                <c:ptCount val="1"/>
                <c:pt idx="0">
                  <c:v>SOUD Deaths for 1.5x parameter level</c:v>
                </c:pt>
              </c:strCache>
            </c:strRef>
          </c:tx>
          <c:spPr>
            <a:ln w="76200">
              <a:solidFill>
                <a:schemeClr val="accent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E$3:$E$122</c:f>
              <c:numCache>
                <c:formatCode>General</c:formatCode>
                <c:ptCount val="120"/>
                <c:pt idx="0">
                  <c:v>0.0</c:v>
                </c:pt>
                <c:pt idx="1">
                  <c:v>-12.12836183630591</c:v>
                </c:pt>
                <c:pt idx="2">
                  <c:v>-24.40871046397844</c:v>
                </c:pt>
                <c:pt idx="3">
                  <c:v>-36.83324210178299</c:v>
                </c:pt>
                <c:pt idx="4">
                  <c:v>-49.39398703986829</c:v>
                </c:pt>
                <c:pt idx="5">
                  <c:v>-62.08300003791322</c:v>
                </c:pt>
                <c:pt idx="6">
                  <c:v>-74.89241803775757</c:v>
                </c:pt>
                <c:pt idx="7">
                  <c:v>-87.81450249125292</c:v>
                </c:pt>
                <c:pt idx="8">
                  <c:v>-100.8416701775714</c:v>
                </c:pt>
                <c:pt idx="9">
                  <c:v>-113.96651516175</c:v>
                </c:pt>
                <c:pt idx="10">
                  <c:v>-127.181823947521</c:v>
                </c:pt>
                <c:pt idx="11">
                  <c:v>-140.4805854146392</c:v>
                </c:pt>
                <c:pt idx="12">
                  <c:v>-153.8559967719015</c:v>
                </c:pt>
                <c:pt idx="13">
                  <c:v>-163.635224420994</c:v>
                </c:pt>
                <c:pt idx="14">
                  <c:v>-173.1674026249386</c:v>
                </c:pt>
                <c:pt idx="15">
                  <c:v>-182.4553844208457</c:v>
                </c:pt>
                <c:pt idx="16">
                  <c:v>-191.5049109893392</c:v>
                </c:pt>
                <c:pt idx="17">
                  <c:v>-200.321524318151</c:v>
                </c:pt>
                <c:pt idx="18">
                  <c:v>-208.9105928400217</c:v>
                </c:pt>
                <c:pt idx="19">
                  <c:v>-217.2773399321047</c:v>
                </c:pt>
                <c:pt idx="20">
                  <c:v>-225.4268650846088</c:v>
                </c:pt>
                <c:pt idx="21">
                  <c:v>-233.3641594509764</c:v>
                </c:pt>
                <c:pt idx="22">
                  <c:v>-241.094117138603</c:v>
                </c:pt>
                <c:pt idx="23">
                  <c:v>-248.6215432870834</c:v>
                </c:pt>
                <c:pt idx="24">
                  <c:v>-255.951159739223</c:v>
                </c:pt>
                <c:pt idx="25">
                  <c:v>-263.0876089229781</c:v>
                </c:pt>
                <c:pt idx="26">
                  <c:v>-270.032741682751</c:v>
                </c:pt>
                <c:pt idx="27">
                  <c:v>-276.7909853934482</c:v>
                </c:pt>
                <c:pt idx="28">
                  <c:v>-283.366696891609</c:v>
                </c:pt>
                <c:pt idx="29">
                  <c:v>-289.7641634383646</c:v>
                </c:pt>
                <c:pt idx="30">
                  <c:v>-295.9876034860196</c:v>
                </c:pt>
                <c:pt idx="31">
                  <c:v>-302.0411670072501</c:v>
                </c:pt>
                <c:pt idx="32">
                  <c:v>-307.9289355639239</c:v>
                </c:pt>
                <c:pt idx="33">
                  <c:v>-313.6549222157841</c:v>
                </c:pt>
                <c:pt idx="34">
                  <c:v>-319.2230713430183</c:v>
                </c:pt>
                <c:pt idx="35">
                  <c:v>-324.6372584369763</c:v>
                </c:pt>
                <c:pt idx="36">
                  <c:v>-329.9012898981337</c:v>
                </c:pt>
                <c:pt idx="37">
                  <c:v>-335.0189028689392</c:v>
                </c:pt>
                <c:pt idx="38">
                  <c:v>-339.9937651204355</c:v>
                </c:pt>
                <c:pt idx="39">
                  <c:v>-344.8294732374372</c:v>
                </c:pt>
                <c:pt idx="40">
                  <c:v>-349.5295546076475</c:v>
                </c:pt>
                <c:pt idx="41">
                  <c:v>-354.0974674893748</c:v>
                </c:pt>
                <c:pt idx="42">
                  <c:v>-358.5366011724801</c:v>
                </c:pt>
                <c:pt idx="43">
                  <c:v>-362.8502762204956</c:v>
                </c:pt>
                <c:pt idx="44">
                  <c:v>-367.0417447905899</c:v>
                </c:pt>
                <c:pt idx="45">
                  <c:v>-371.1141910274703</c:v>
                </c:pt>
                <c:pt idx="46">
                  <c:v>-375.0707315268012</c:v>
                </c:pt>
                <c:pt idx="47">
                  <c:v>-378.9144158634326</c:v>
                </c:pt>
                <c:pt idx="48">
                  <c:v>-382.6482271795814</c:v>
                </c:pt>
                <c:pt idx="49">
                  <c:v>-386.2750828281011</c:v>
                </c:pt>
                <c:pt idx="50">
                  <c:v>-389.7978350660408</c:v>
                </c:pt>
                <c:pt idx="51">
                  <c:v>-393.219271793821</c:v>
                </c:pt>
                <c:pt idx="52">
                  <c:v>-396.5421173348534</c:v>
                </c:pt>
                <c:pt idx="53">
                  <c:v>-399.769033253152</c:v>
                </c:pt>
                <c:pt idx="54">
                  <c:v>-402.9026192035284</c:v>
                </c:pt>
                <c:pt idx="55">
                  <c:v>-405.9454138105742</c:v>
                </c:pt>
                <c:pt idx="56">
                  <c:v>-408.8998955727928</c:v>
                </c:pt>
                <c:pt idx="57">
                  <c:v>-411.7684837884796</c:v>
                </c:pt>
                <c:pt idx="58">
                  <c:v>-414.5535395001671</c:v>
                </c:pt>
                <c:pt idx="59">
                  <c:v>-417.2573664546587</c:v>
                </c:pt>
                <c:pt idx="60">
                  <c:v>-419.8822120758898</c:v>
                </c:pt>
                <c:pt idx="61">
                  <c:v>-422.430268448038</c:v>
                </c:pt>
                <c:pt idx="62">
                  <c:v>-424.9036733065386</c:v>
                </c:pt>
                <c:pt idx="63">
                  <c:v>-427.3045110346995</c:v>
                </c:pt>
                <c:pt idx="64">
                  <c:v>-429.6348136640488</c:v>
                </c:pt>
                <c:pt idx="65">
                  <c:v>-431.8965618763767</c:v>
                </c:pt>
                <c:pt idx="66">
                  <c:v>-434.0916860058408</c:v>
                </c:pt>
                <c:pt idx="67">
                  <c:v>-436.222067039523</c:v>
                </c:pt>
                <c:pt idx="68">
                  <c:v>-438.289537614985</c:v>
                </c:pt>
                <c:pt idx="69">
                  <c:v>-440.2958830134955</c:v>
                </c:pt>
                <c:pt idx="70">
                  <c:v>-442.2428421477141</c:v>
                </c:pt>
                <c:pt idx="71">
                  <c:v>-444.1321085427296</c:v>
                </c:pt>
                <c:pt idx="72">
                  <c:v>-445.9653313094473</c:v>
                </c:pt>
                <c:pt idx="73">
                  <c:v>-447.744116109411</c:v>
                </c:pt>
                <c:pt idx="74">
                  <c:v>-449.4700261102456</c:v>
                </c:pt>
                <c:pt idx="75">
                  <c:v>-451.1445829309784</c:v>
                </c:pt>
                <c:pt idx="76">
                  <c:v>-452.7692675765712</c:v>
                </c:pt>
                <c:pt idx="77">
                  <c:v>-454.3455213610753</c:v>
                </c:pt>
                <c:pt idx="78">
                  <c:v>-455.8747468188857</c:v>
                </c:pt>
                <c:pt idx="79">
                  <c:v>-457.3583086036226</c:v>
                </c:pt>
                <c:pt idx="80">
                  <c:v>-458.7975343742414</c:v>
                </c:pt>
                <c:pt idx="81">
                  <c:v>-460.1937156680119</c:v>
                </c:pt>
                <c:pt idx="82">
                  <c:v>-461.5481087600617</c:v>
                </c:pt>
                <c:pt idx="83">
                  <c:v>-462.8619355092292</c:v>
                </c:pt>
                <c:pt idx="84">
                  <c:v>-464.1363841900036</c:v>
                </c:pt>
                <c:pt idx="85">
                  <c:v>-465.3726103103778</c:v>
                </c:pt>
                <c:pt idx="86">
                  <c:v>-466.5717374154696</c:v>
                </c:pt>
                <c:pt idx="87">
                  <c:v>-467.734857876829</c:v>
                </c:pt>
                <c:pt idx="88">
                  <c:v>-468.8630336672653</c:v>
                </c:pt>
                <c:pt idx="89">
                  <c:v>-469.9572971213047</c:v>
                </c:pt>
                <c:pt idx="90">
                  <c:v>-471.0186516810887</c:v>
                </c:pt>
                <c:pt idx="91">
                  <c:v>-472.048072627823</c:v>
                </c:pt>
                <c:pt idx="92">
                  <c:v>-473.0465077987598</c:v>
                </c:pt>
                <c:pt idx="93">
                  <c:v>-474.0148782897668</c:v>
                </c:pt>
                <c:pt idx="94">
                  <c:v>-474.9540791435442</c:v>
                </c:pt>
                <c:pt idx="95">
                  <c:v>-475.8649800235702</c:v>
                </c:pt>
                <c:pt idx="96">
                  <c:v>-476.748425873875</c:v>
                </c:pt>
                <c:pt idx="97">
                  <c:v>-477.6052375647415</c:v>
                </c:pt>
                <c:pt idx="98">
                  <c:v>-478.4362125244716</c:v>
                </c:pt>
                <c:pt idx="99">
                  <c:v>-479.2421253573393</c:v>
                </c:pt>
                <c:pt idx="100">
                  <c:v>-480.0237284478721</c:v>
                </c:pt>
                <c:pt idx="101">
                  <c:v>-480.7817525516566</c:v>
                </c:pt>
                <c:pt idx="102">
                  <c:v>-481.5169073727311</c:v>
                </c:pt>
                <c:pt idx="103">
                  <c:v>-482.2298821278653</c:v>
                </c:pt>
                <c:pt idx="104">
                  <c:v>-482.9213460978139</c:v>
                </c:pt>
                <c:pt idx="105">
                  <c:v>-483.5919491657445</c:v>
                </c:pt>
                <c:pt idx="106">
                  <c:v>-484.2423223430446</c:v>
                </c:pt>
                <c:pt idx="107">
                  <c:v>-484.8730782826862</c:v>
                </c:pt>
                <c:pt idx="108">
                  <c:v>-485.4848117803493</c:v>
                </c:pt>
                <c:pt idx="109">
                  <c:v>-486.0781002634968</c:v>
                </c:pt>
                <c:pt idx="110">
                  <c:v>-486.6535042686135</c:v>
                </c:pt>
                <c:pt idx="111">
                  <c:v>-487.2115679067986</c:v>
                </c:pt>
                <c:pt idx="112">
                  <c:v>-487.7528193179313</c:v>
                </c:pt>
                <c:pt idx="113">
                  <c:v>-488.2777711135984</c:v>
                </c:pt>
                <c:pt idx="114">
                  <c:v>-488.7869208090152</c:v>
                </c:pt>
                <c:pt idx="115">
                  <c:v>-489.2807512441219</c:v>
                </c:pt>
                <c:pt idx="116">
                  <c:v>-489.7597309940845</c:v>
                </c:pt>
                <c:pt idx="117">
                  <c:v>-490.2243147693839</c:v>
                </c:pt>
                <c:pt idx="118">
                  <c:v>-490.674943805733</c:v>
                </c:pt>
                <c:pt idx="119">
                  <c:v>-491.1120462439917</c:v>
                </c:pt>
              </c:numCache>
            </c:numRef>
          </c:yVal>
          <c:smooth val="1"/>
          <c:extLst xmlns:c16r2="http://schemas.microsoft.com/office/drawing/2015/06/chart">
            <c:ext xmlns:c16="http://schemas.microsoft.com/office/drawing/2014/chart" uri="{C3380CC4-5D6E-409C-BE32-E72D297353CC}">
              <c16:uniqueId val="{00000000-D717-4C0C-AD74-A5479278AAAA}"/>
            </c:ext>
          </c:extLst>
        </c:ser>
        <c:ser>
          <c:idx val="3"/>
          <c:order val="1"/>
          <c:tx>
            <c:strRef>
              <c:f>'SA-Reformulate-G'!$N$123</c:f>
              <c:strCache>
                <c:ptCount val="1"/>
                <c:pt idx="0">
                  <c:v>SOUD Deaths for 1x parameter level</c:v>
                </c:pt>
              </c:strCache>
            </c:strRef>
          </c:tx>
          <c:spPr>
            <a:ln w="28575">
              <a:solidFill>
                <a:schemeClr val="accent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N$3:$N$122</c:f>
              <c:numCache>
                <c:formatCode>General</c:formatCode>
                <c:ptCount val="120"/>
                <c:pt idx="0">
                  <c:v>0.0</c:v>
                </c:pt>
                <c:pt idx="1">
                  <c:v>-11.8996771662295</c:v>
                </c:pt>
                <c:pt idx="2">
                  <c:v>-23.96089684657482</c:v>
                </c:pt>
                <c:pt idx="3">
                  <c:v>-36.17531276584164</c:v>
                </c:pt>
                <c:pt idx="4">
                  <c:v>-48.53447507803184</c:v>
                </c:pt>
                <c:pt idx="5">
                  <c:v>-61.03000555161488</c:v>
                </c:pt>
                <c:pt idx="6">
                  <c:v>-73.65364697361095</c:v>
                </c:pt>
                <c:pt idx="7">
                  <c:v>-86.39729897566067</c:v>
                </c:pt>
                <c:pt idx="8">
                  <c:v>-99.25304373641944</c:v>
                </c:pt>
                <c:pt idx="9">
                  <c:v>-112.2131639017274</c:v>
                </c:pt>
                <c:pt idx="10">
                  <c:v>-125.2701545352237</c:v>
                </c:pt>
                <c:pt idx="11">
                  <c:v>-138.416730503328</c:v>
                </c:pt>
                <c:pt idx="12">
                  <c:v>-151.6458303813906</c:v>
                </c:pt>
                <c:pt idx="13">
                  <c:v>-161.2843756642791</c:v>
                </c:pt>
                <c:pt idx="14">
                  <c:v>-170.6815682040843</c:v>
                </c:pt>
                <c:pt idx="15">
                  <c:v>-179.8398462410636</c:v>
                </c:pt>
                <c:pt idx="16">
                  <c:v>-188.7647694149885</c:v>
                </c:pt>
                <c:pt idx="17">
                  <c:v>-197.4617041367179</c:v>
                </c:pt>
                <c:pt idx="18">
                  <c:v>-205.9358483633594</c:v>
                </c:pt>
                <c:pt idx="19">
                  <c:v>-214.1922600834061</c:v>
                </c:pt>
                <c:pt idx="20">
                  <c:v>-222.2358784463585</c:v>
                </c:pt>
                <c:pt idx="21">
                  <c:v>-230.0715392521905</c:v>
                </c:pt>
                <c:pt idx="22">
                  <c:v>-237.7039861647595</c:v>
                </c:pt>
                <c:pt idx="23">
                  <c:v>-245.1378787001753</c:v>
                </c:pt>
                <c:pt idx="24">
                  <c:v>-252.377797798565</c:v>
                </c:pt>
                <c:pt idx="25">
                  <c:v>-259.4282495999076</c:v>
                </c:pt>
                <c:pt idx="26">
                  <c:v>-266.2909714654581</c:v>
                </c:pt>
                <c:pt idx="27">
                  <c:v>-272.9702646901424</c:v>
                </c:pt>
                <c:pt idx="28">
                  <c:v>-279.470362395195</c:v>
                </c:pt>
                <c:pt idx="29">
                  <c:v>-285.7954324132239</c:v>
                </c:pt>
                <c:pt idx="30">
                  <c:v>-291.949577910221</c:v>
                </c:pt>
                <c:pt idx="31">
                  <c:v>-297.9368375723689</c:v>
                </c:pt>
                <c:pt idx="32">
                  <c:v>-303.7611855386542</c:v>
                </c:pt>
                <c:pt idx="33">
                  <c:v>-309.426531178779</c:v>
                </c:pt>
                <c:pt idx="34">
                  <c:v>-314.9367187900122</c:v>
                </c:pt>
                <c:pt idx="35">
                  <c:v>-320.2955272666142</c:v>
                </c:pt>
                <c:pt idx="36">
                  <c:v>-325.5066697807735</c:v>
                </c:pt>
                <c:pt idx="37">
                  <c:v>-330.5737935022862</c:v>
                </c:pt>
                <c:pt idx="38">
                  <c:v>-335.5004793757738</c:v>
                </c:pt>
                <c:pt idx="39">
                  <c:v>-340.2902402269717</c:v>
                </c:pt>
                <c:pt idx="40">
                  <c:v>-344.9465226218364</c:v>
                </c:pt>
                <c:pt idx="41">
                  <c:v>-349.472706831955</c:v>
                </c:pt>
                <c:pt idx="42">
                  <c:v>-353.8721068997923</c:v>
                </c:pt>
                <c:pt idx="43">
                  <c:v>-358.1479707880125</c:v>
                </c:pt>
                <c:pt idx="44">
                  <c:v>-362.3034806094794</c:v>
                </c:pt>
                <c:pt idx="45">
                  <c:v>-366.3417529339548</c:v>
                </c:pt>
                <c:pt idx="46">
                  <c:v>-370.2658391670166</c:v>
                </c:pt>
                <c:pt idx="47">
                  <c:v>-374.0787259964175</c:v>
                </c:pt>
                <c:pt idx="48">
                  <c:v>-377.7833359009725</c:v>
                </c:pt>
                <c:pt idx="49">
                  <c:v>-381.3825277170739</c:v>
                </c:pt>
                <c:pt idx="50">
                  <c:v>-384.8790972578742</c:v>
                </c:pt>
                <c:pt idx="51">
                  <c:v>-388.2757779805816</c:v>
                </c:pt>
                <c:pt idx="52">
                  <c:v>-391.5752416964911</c:v>
                </c:pt>
                <c:pt idx="53">
                  <c:v>-394.7800993212425</c:v>
                </c:pt>
                <c:pt idx="54">
                  <c:v>-397.8929016599303</c:v>
                </c:pt>
                <c:pt idx="55">
                  <c:v>-400.9161402231096</c:v>
                </c:pt>
                <c:pt idx="56">
                  <c:v>-403.8522480700743</c:v>
                </c:pt>
                <c:pt idx="57">
                  <c:v>-406.7036006759157</c:v>
                </c:pt>
                <c:pt idx="58">
                  <c:v>-409.4725168191339</c:v>
                </c:pt>
                <c:pt idx="59">
                  <c:v>-412.1612594867597</c:v>
                </c:pt>
                <c:pt idx="60">
                  <c:v>-414.7720367941764</c:v>
                </c:pt>
                <c:pt idx="61">
                  <c:v>-417.307002917007</c:v>
                </c:pt>
                <c:pt idx="62">
                  <c:v>-419.7682590326389</c:v>
                </c:pt>
                <c:pt idx="63">
                  <c:v>-422.1578542691236</c:v>
                </c:pt>
                <c:pt idx="64">
                  <c:v>-424.4777866593684</c:v>
                </c:pt>
                <c:pt idx="65">
                  <c:v>-426.7300040986916</c:v>
                </c:pt>
                <c:pt idx="66">
                  <c:v>-428.9164053039676</c:v>
                </c:pt>
                <c:pt idx="67">
                  <c:v>-431.038840772719</c:v>
                </c:pt>
                <c:pt idx="68">
                  <c:v>-433.0991137406666</c:v>
                </c:pt>
                <c:pt idx="69">
                  <c:v>-435.0989811363737</c:v>
                </c:pt>
                <c:pt idx="70">
                  <c:v>-437.0401545316412</c:v>
                </c:pt>
                <c:pt idx="71">
                  <c:v>-438.9243010866587</c:v>
                </c:pt>
                <c:pt idx="72">
                  <c:v>-440.7530444887054</c:v>
                </c:pt>
                <c:pt idx="73">
                  <c:v>-442.527965883543</c:v>
                </c:pt>
                <c:pt idx="74">
                  <c:v>-444.2506047986053</c:v>
                </c:pt>
                <c:pt idx="75">
                  <c:v>-445.9224600572092</c:v>
                </c:pt>
                <c:pt idx="76">
                  <c:v>-447.5449906830872</c:v>
                </c:pt>
                <c:pt idx="77">
                  <c:v>-449.1196167946066</c:v>
                </c:pt>
                <c:pt idx="78">
                  <c:v>-450.647720488115</c:v>
                </c:pt>
                <c:pt idx="79">
                  <c:v>-452.1306467099134</c:v>
                </c:pt>
                <c:pt idx="80">
                  <c:v>-453.5697041164121</c:v>
                </c:pt>
                <c:pt idx="81">
                  <c:v>-454.9661659220766</c:v>
                </c:pt>
                <c:pt idx="82">
                  <c:v>-456.321270734866</c:v>
                </c:pt>
                <c:pt idx="83">
                  <c:v>-457.636223378762</c:v>
                </c:pt>
                <c:pt idx="84">
                  <c:v>-458.912195703317</c:v>
                </c:pt>
                <c:pt idx="85">
                  <c:v>-460.1503273798471</c:v>
                </c:pt>
                <c:pt idx="86">
                  <c:v>-461.3517266841915</c:v>
                </c:pt>
                <c:pt idx="87">
                  <c:v>-462.5174712658811</c:v>
                </c:pt>
                <c:pt idx="88">
                  <c:v>-463.6486089036078</c:v>
                </c:pt>
                <c:pt idx="89">
                  <c:v>-464.746158246923</c:v>
                </c:pt>
                <c:pt idx="90">
                  <c:v>-465.8111095441452</c:v>
                </c:pt>
                <c:pt idx="91">
                  <c:v>-466.8444253563595</c:v>
                </c:pt>
                <c:pt idx="92">
                  <c:v>-467.847041257675</c:v>
                </c:pt>
                <c:pt idx="93">
                  <c:v>-468.8198665215932</c:v>
                </c:pt>
                <c:pt idx="94">
                  <c:v>-469.7637847936327</c:v>
                </c:pt>
                <c:pt idx="95">
                  <c:v>-470.6796547502365</c:v>
                </c:pt>
                <c:pt idx="96">
                  <c:v>-471.5683107440352</c:v>
                </c:pt>
                <c:pt idx="97">
                  <c:v>-472.430563435568</c:v>
                </c:pt>
                <c:pt idx="98">
                  <c:v>-473.2672004115548</c:v>
                </c:pt>
                <c:pt idx="99">
                  <c:v>-474.0789867898412</c:v>
                </c:pt>
                <c:pt idx="100">
                  <c:v>-474.8666658111434</c:v>
                </c:pt>
                <c:pt idx="101">
                  <c:v>-475.6309594177291</c:v>
                </c:pt>
                <c:pt idx="102">
                  <c:v>-476.3725688191816</c:v>
                </c:pt>
                <c:pt idx="103">
                  <c:v>-477.0921750453986</c:v>
                </c:pt>
                <c:pt idx="104">
                  <c:v>-477.7904394869942</c:v>
                </c:pt>
                <c:pt idx="105">
                  <c:v>-478.4680044232766</c:v>
                </c:pt>
                <c:pt idx="106">
                  <c:v>-479.1254935379231</c:v>
                </c:pt>
                <c:pt idx="107">
                  <c:v>-479.7635124226416</c:v>
                </c:pt>
                <c:pt idx="108">
                  <c:v>-480.3826490688933</c:v>
                </c:pt>
                <c:pt idx="109">
                  <c:v>-480.9834743478866</c:v>
                </c:pt>
                <c:pt idx="110">
                  <c:v>-481.5665424790996</c:v>
                </c:pt>
                <c:pt idx="111">
                  <c:v>-482.1323914874322</c:v>
                </c:pt>
                <c:pt idx="112">
                  <c:v>-482.6815436492373</c:v>
                </c:pt>
                <c:pt idx="113">
                  <c:v>-483.2145059274105</c:v>
                </c:pt>
                <c:pt idx="114">
                  <c:v>-483.7317703957364</c:v>
                </c:pt>
                <c:pt idx="115">
                  <c:v>-484.2338146526823</c:v>
                </c:pt>
                <c:pt idx="116">
                  <c:v>-484.7211022248765</c:v>
                </c:pt>
                <c:pt idx="117">
                  <c:v>-485.1940829603625</c:v>
                </c:pt>
                <c:pt idx="118">
                  <c:v>-485.653193411998</c:v>
                </c:pt>
                <c:pt idx="119">
                  <c:v>-486.0988572110296</c:v>
                </c:pt>
              </c:numCache>
            </c:numRef>
          </c:yVal>
          <c:smooth val="1"/>
          <c:extLst xmlns:c16r2="http://schemas.microsoft.com/office/drawing/2015/06/chart">
            <c:ext xmlns:c16="http://schemas.microsoft.com/office/drawing/2014/chart" uri="{C3380CC4-5D6E-409C-BE32-E72D297353CC}">
              <c16:uniqueId val="{00000001-D717-4C0C-AD74-A5479278AAAA}"/>
            </c:ext>
          </c:extLst>
        </c:ser>
        <c:ser>
          <c:idx val="0"/>
          <c:order val="2"/>
          <c:tx>
            <c:strRef>
              <c:f>'SA-Reformulate-G'!$W$123</c:f>
              <c:strCache>
                <c:ptCount val="1"/>
                <c:pt idx="0">
                  <c:v>SOUD Deaths for 0.5x parameter level</c:v>
                </c:pt>
              </c:strCache>
            </c:strRef>
          </c:tx>
          <c:spPr>
            <a:ln w="6350">
              <a:solidFill>
                <a:schemeClr val="accent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W$3:$W$122</c:f>
              <c:numCache>
                <c:formatCode>General</c:formatCode>
                <c:ptCount val="120"/>
                <c:pt idx="0">
                  <c:v>0.0</c:v>
                </c:pt>
                <c:pt idx="1">
                  <c:v>-9.539484787642436</c:v>
                </c:pt>
                <c:pt idx="2">
                  <c:v>-19.6060464971649</c:v>
                </c:pt>
                <c:pt idx="3">
                  <c:v>-30.13727891139551</c:v>
                </c:pt>
                <c:pt idx="4">
                  <c:v>-41.08150042894395</c:v>
                </c:pt>
                <c:pt idx="5">
                  <c:v>-52.39602000181709</c:v>
                </c:pt>
                <c:pt idx="6">
                  <c:v>-64.0451554055198</c:v>
                </c:pt>
                <c:pt idx="7">
                  <c:v>-75.99870692061732</c:v>
                </c:pt>
                <c:pt idx="8">
                  <c:v>-88.23078296628545</c:v>
                </c:pt>
                <c:pt idx="9">
                  <c:v>-100.7188957829513</c:v>
                </c:pt>
                <c:pt idx="10">
                  <c:v>-113.4432643438913</c:v>
                </c:pt>
                <c:pt idx="11">
                  <c:v>-126.386276318323</c:v>
                </c:pt>
                <c:pt idx="12">
                  <c:v>-139.5320721365662</c:v>
                </c:pt>
                <c:pt idx="13">
                  <c:v>-148.9713488234992</c:v>
                </c:pt>
                <c:pt idx="14">
                  <c:v>-158.117073811687</c:v>
                </c:pt>
                <c:pt idx="15">
                  <c:v>-167.0331507488577</c:v>
                </c:pt>
                <c:pt idx="16">
                  <c:v>-175.7262730270275</c:v>
                </c:pt>
                <c:pt idx="17">
                  <c:v>-184.2025526853784</c:v>
                </c:pt>
                <c:pt idx="18">
                  <c:v>-192.4676575790473</c:v>
                </c:pt>
                <c:pt idx="19">
                  <c:v>-200.5269028837406</c:v>
                </c:pt>
                <c:pt idx="20">
                  <c:v>-208.378004266357</c:v>
                </c:pt>
                <c:pt idx="21">
                  <c:v>-216.011965003118</c:v>
                </c:pt>
                <c:pt idx="22">
                  <c:v>-223.4517008655922</c:v>
                </c:pt>
                <c:pt idx="23">
                  <c:v>-230.701775743096</c:v>
                </c:pt>
                <c:pt idx="24">
                  <c:v>-237.7666273602467</c:v>
                </c:pt>
                <c:pt idx="25">
                  <c:v>-244.6505836810702</c:v>
                </c:pt>
                <c:pt idx="26">
                  <c:v>-251.354804627857</c:v>
                </c:pt>
                <c:pt idx="27">
                  <c:v>-257.8831095454036</c:v>
                </c:pt>
                <c:pt idx="28">
                  <c:v>-264.2393620223661</c:v>
                </c:pt>
                <c:pt idx="29">
                  <c:v>-270.4273695789419</c:v>
                </c:pt>
                <c:pt idx="30">
                  <c:v>-276.4508854889742</c:v>
                </c:pt>
                <c:pt idx="31">
                  <c:v>-282.3136100654754</c:v>
                </c:pt>
                <c:pt idx="32">
                  <c:v>-288.0191913329362</c:v>
                </c:pt>
                <c:pt idx="33">
                  <c:v>-293.5712125888484</c:v>
                </c:pt>
                <c:pt idx="34">
                  <c:v>-298.9731814721738</c:v>
                </c:pt>
                <c:pt idx="35">
                  <c:v>-304.2285859978574</c:v>
                </c:pt>
                <c:pt idx="36">
                  <c:v>-309.340861773119</c:v>
                </c:pt>
                <c:pt idx="37">
                  <c:v>-314.3133914600699</c:v>
                </c:pt>
                <c:pt idx="38">
                  <c:v>-319.1495043044687</c:v>
                </c:pt>
                <c:pt idx="39">
                  <c:v>-323.852473280582</c:v>
                </c:pt>
                <c:pt idx="40">
                  <c:v>-328.4255168168712</c:v>
                </c:pt>
                <c:pt idx="41">
                  <c:v>-332.8717986079141</c:v>
                </c:pt>
                <c:pt idx="42">
                  <c:v>-337.1922769079181</c:v>
                </c:pt>
                <c:pt idx="43">
                  <c:v>-341.3876506672718</c:v>
                </c:pt>
                <c:pt idx="44">
                  <c:v>-345.4646155755472</c:v>
                </c:pt>
                <c:pt idx="45">
                  <c:v>-349.4261585531929</c:v>
                </c:pt>
                <c:pt idx="46">
                  <c:v>-353.2752092593108</c:v>
                </c:pt>
                <c:pt idx="47">
                  <c:v>-357.0146401317593</c:v>
                </c:pt>
                <c:pt idx="48">
                  <c:v>-360.6472665941658</c:v>
                </c:pt>
                <c:pt idx="49">
                  <c:v>-364.17584727161</c:v>
                </c:pt>
                <c:pt idx="50">
                  <c:v>-367.6030842686545</c:v>
                </c:pt>
                <c:pt idx="51">
                  <c:v>-370.931623506043</c:v>
                </c:pt>
                <c:pt idx="52">
                  <c:v>-374.164055110223</c:v>
                </c:pt>
                <c:pt idx="53">
                  <c:v>-377.3029138550377</c:v>
                </c:pt>
                <c:pt idx="54">
                  <c:v>-380.350679650325</c:v>
                </c:pt>
                <c:pt idx="55">
                  <c:v>-383.3097743511677</c:v>
                </c:pt>
                <c:pt idx="56">
                  <c:v>-386.1825620844341</c:v>
                </c:pt>
                <c:pt idx="57">
                  <c:v>-388.9713604560436</c:v>
                </c:pt>
                <c:pt idx="58">
                  <c:v>-391.6784346822075</c:v>
                </c:pt>
                <c:pt idx="59">
                  <c:v>-394.3059982310614</c:v>
                </c:pt>
                <c:pt idx="60">
                  <c:v>-396.8562135081866</c:v>
                </c:pt>
                <c:pt idx="61">
                  <c:v>-399.3311925651786</c:v>
                </c:pt>
                <c:pt idx="62">
                  <c:v>-401.7329978283423</c:v>
                </c:pt>
                <c:pt idx="63">
                  <c:v>-404.0636428448855</c:v>
                </c:pt>
                <c:pt idx="64">
                  <c:v>-406.3250930442886</c:v>
                </c:pt>
                <c:pt idx="65">
                  <c:v>-408.519266512447</c:v>
                </c:pt>
                <c:pt idx="66">
                  <c:v>-410.6480347765563</c:v>
                </c:pt>
                <c:pt idx="67">
                  <c:v>-412.7132235987248</c:v>
                </c:pt>
                <c:pt idx="68">
                  <c:v>-414.7166137700368</c:v>
                </c:pt>
                <c:pt idx="69">
                  <c:v>-416.6599419095617</c:v>
                </c:pt>
                <c:pt idx="70">
                  <c:v>-418.544901285495</c:v>
                </c:pt>
                <c:pt idx="71">
                  <c:v>-420.373142626825</c:v>
                </c:pt>
                <c:pt idx="72">
                  <c:v>-422.1462749356536</c:v>
                </c:pt>
                <c:pt idx="73">
                  <c:v>-423.865866298977</c:v>
                </c:pt>
                <c:pt idx="74">
                  <c:v>-425.5334446987632</c:v>
                </c:pt>
                <c:pt idx="75">
                  <c:v>-427.1504988192533</c:v>
                </c:pt>
                <c:pt idx="76">
                  <c:v>-428.7184788505002</c:v>
                </c:pt>
                <c:pt idx="77">
                  <c:v>-430.2387972872412</c:v>
                </c:pt>
                <c:pt idx="78">
                  <c:v>-431.7128297223032</c:v>
                </c:pt>
                <c:pt idx="79">
                  <c:v>-433.141915633694</c:v>
                </c:pt>
                <c:pt idx="80">
                  <c:v>-434.5273591648511</c:v>
                </c:pt>
                <c:pt idx="81">
                  <c:v>-435.8704298972564</c:v>
                </c:pt>
                <c:pt idx="82">
                  <c:v>-437.1723636149387</c:v>
                </c:pt>
                <c:pt idx="83">
                  <c:v>-438.4343630603683</c:v>
                </c:pt>
                <c:pt idx="84">
                  <c:v>-439.6575986812608</c:v>
                </c:pt>
                <c:pt idx="85">
                  <c:v>-440.8432093678894</c:v>
                </c:pt>
                <c:pt idx="86">
                  <c:v>-441.9923031805403</c:v>
                </c:pt>
                <c:pt idx="87">
                  <c:v>-443.105958066787</c:v>
                </c:pt>
                <c:pt idx="88">
                  <c:v>-444.1852225683148</c:v>
                </c:pt>
                <c:pt idx="89">
                  <c:v>-445.2311165170397</c:v>
                </c:pt>
                <c:pt idx="90">
                  <c:v>-446.2446317203452</c:v>
                </c:pt>
                <c:pt idx="91">
                  <c:v>-447.2267326351702</c:v>
                </c:pt>
                <c:pt idx="92">
                  <c:v>-448.178357030962</c:v>
                </c:pt>
                <c:pt idx="93">
                  <c:v>-449.1004166412071</c:v>
                </c:pt>
                <c:pt idx="94">
                  <c:v>-449.9937978035606</c:v>
                </c:pt>
                <c:pt idx="95">
                  <c:v>-450.8593620884538</c:v>
                </c:pt>
                <c:pt idx="96">
                  <c:v>-451.6979469161602</c:v>
                </c:pt>
                <c:pt idx="97">
                  <c:v>-452.5103661622736</c:v>
                </c:pt>
                <c:pt idx="98">
                  <c:v>-453.2974107516116</c:v>
                </c:pt>
                <c:pt idx="99">
                  <c:v>-454.059849240548</c:v>
                </c:pt>
                <c:pt idx="100">
                  <c:v>-454.7984283877814</c:v>
                </c:pt>
                <c:pt idx="101">
                  <c:v>-455.5138737136356</c:v>
                </c:pt>
                <c:pt idx="102">
                  <c:v>-456.2068900478868</c:v>
                </c:pt>
                <c:pt idx="103">
                  <c:v>-456.8781620662309</c:v>
                </c:pt>
                <c:pt idx="104">
                  <c:v>-457.5283548154456</c:v>
                </c:pt>
                <c:pt idx="105">
                  <c:v>-458.1581142273564</c:v>
                </c:pt>
                <c:pt idx="106">
                  <c:v>-458.7680676216925</c:v>
                </c:pt>
                <c:pt idx="107">
                  <c:v>-459.3588241979531</c:v>
                </c:pt>
                <c:pt idx="108">
                  <c:v>-459.9309755163889</c:v>
                </c:pt>
                <c:pt idx="109">
                  <c:v>-460.4850959682398</c:v>
                </c:pt>
                <c:pt idx="110">
                  <c:v>-461.0217432353561</c:v>
                </c:pt>
                <c:pt idx="111">
                  <c:v>-461.5414587392833</c:v>
                </c:pt>
                <c:pt idx="112">
                  <c:v>-462.044768080084</c:v>
                </c:pt>
                <c:pt idx="113">
                  <c:v>-462.5321814648909</c:v>
                </c:pt>
                <c:pt idx="114">
                  <c:v>-463.0041941264391</c:v>
                </c:pt>
                <c:pt idx="115">
                  <c:v>-463.4612867316922</c:v>
                </c:pt>
                <c:pt idx="116">
                  <c:v>-463.9039257807311</c:v>
                </c:pt>
                <c:pt idx="117">
                  <c:v>-464.3325639960527</c:v>
                </c:pt>
                <c:pt idx="118">
                  <c:v>-464.7476407024493</c:v>
                </c:pt>
                <c:pt idx="119">
                  <c:v>-465.1495821976214</c:v>
                </c:pt>
              </c:numCache>
            </c:numRef>
          </c:yVal>
          <c:smooth val="1"/>
          <c:extLst xmlns:c16r2="http://schemas.microsoft.com/office/drawing/2015/06/chart">
            <c:ext xmlns:c16="http://schemas.microsoft.com/office/drawing/2014/chart" uri="{C3380CC4-5D6E-409C-BE32-E72D297353CC}">
              <c16:uniqueId val="{00000002-D717-4C0C-AD74-A5479278AAAA}"/>
            </c:ext>
          </c:extLst>
        </c:ser>
        <c:ser>
          <c:idx val="7"/>
          <c:order val="3"/>
          <c:tx>
            <c:strRef>
              <c:f>'SA-Reformulate-G'!$F$123</c:f>
              <c:strCache>
                <c:ptCount val="1"/>
                <c:pt idx="0">
                  <c:v>SHUD Deaths for 1.5x parameter level</c:v>
                </c:pt>
              </c:strCache>
            </c:strRef>
          </c:tx>
          <c:spPr>
            <a:ln w="76200">
              <a:solidFill>
                <a:schemeClr val="accent2"/>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F$3:$F$122</c:f>
              <c:numCache>
                <c:formatCode>General</c:formatCode>
                <c:ptCount val="120"/>
                <c:pt idx="0">
                  <c:v>0.0</c:v>
                </c:pt>
                <c:pt idx="1">
                  <c:v>11.58009018482812</c:v>
                </c:pt>
                <c:pt idx="2">
                  <c:v>23.46232644512287</c:v>
                </c:pt>
                <c:pt idx="3">
                  <c:v>35.6469041821717</c:v>
                </c:pt>
                <c:pt idx="4">
                  <c:v>48.13159441266517</c:v>
                </c:pt>
                <c:pt idx="5">
                  <c:v>60.91183189399774</c:v>
                </c:pt>
                <c:pt idx="6">
                  <c:v>73.98120219409421</c:v>
                </c:pt>
                <c:pt idx="7">
                  <c:v>87.33184613286507</c:v>
                </c:pt>
                <c:pt idx="8">
                  <c:v>100.954793446527</c:v>
                </c:pt>
                <c:pt idx="9">
                  <c:v>114.8402373631086</c:v>
                </c:pt>
                <c:pt idx="10">
                  <c:v>128.9777599409665</c:v>
                </c:pt>
                <c:pt idx="11">
                  <c:v>143.3565164484404</c:v>
                </c:pt>
                <c:pt idx="12">
                  <c:v>157.9653857254654</c:v>
                </c:pt>
                <c:pt idx="13">
                  <c:v>166.5404384024461</c:v>
                </c:pt>
                <c:pt idx="14">
                  <c:v>174.8404970245711</c:v>
                </c:pt>
                <c:pt idx="15">
                  <c:v>182.8584654381993</c:v>
                </c:pt>
                <c:pt idx="16">
                  <c:v>190.5936447209989</c:v>
                </c:pt>
                <c:pt idx="17">
                  <c:v>198.046190913118</c:v>
                </c:pt>
                <c:pt idx="18">
                  <c:v>205.2169820122585</c:v>
                </c:pt>
                <c:pt idx="19">
                  <c:v>212.1075202682375</c:v>
                </c:pt>
                <c:pt idx="20">
                  <c:v>218.7198467294647</c:v>
                </c:pt>
                <c:pt idx="21">
                  <c:v>225.0564665228277</c:v>
                </c:pt>
                <c:pt idx="22">
                  <c:v>231.1202835544891</c:v>
                </c:pt>
                <c:pt idx="23">
                  <c:v>236.914543447218</c:v>
                </c:pt>
                <c:pt idx="24">
                  <c:v>242.4427836574168</c:v>
                </c:pt>
                <c:pt idx="25">
                  <c:v>247.7087898372004</c:v>
                </c:pt>
                <c:pt idx="26">
                  <c:v>252.7119296598192</c:v>
                </c:pt>
                <c:pt idx="27">
                  <c:v>257.4563022265376</c:v>
                </c:pt>
                <c:pt idx="28">
                  <c:v>261.9461498315676</c:v>
                </c:pt>
                <c:pt idx="29">
                  <c:v>266.1858349034973</c:v>
                </c:pt>
                <c:pt idx="30">
                  <c:v>270.179819898161</c:v>
                </c:pt>
                <c:pt idx="31">
                  <c:v>273.9326491456472</c:v>
                </c:pt>
                <c:pt idx="32">
                  <c:v>277.4489325211075</c:v>
                </c:pt>
                <c:pt idx="33">
                  <c:v>280.7333307531316</c:v>
                </c:pt>
                <c:pt idx="34">
                  <c:v>283.7905422009889</c:v>
                </c:pt>
                <c:pt idx="35">
                  <c:v>286.625290949312</c:v>
                </c:pt>
                <c:pt idx="36">
                  <c:v>289.2423160851864</c:v>
                </c:pt>
                <c:pt idx="37">
                  <c:v>291.6463620373148</c:v>
                </c:pt>
                <c:pt idx="38">
                  <c:v>293.842169870558</c:v>
                </c:pt>
                <c:pt idx="39">
                  <c:v>295.8344664290784</c:v>
                </c:pt>
                <c:pt idx="40">
                  <c:v>297.6279606352404</c:v>
                </c:pt>
                <c:pt idx="41">
                  <c:v>299.2273370539202</c:v>
                </c:pt>
                <c:pt idx="42">
                  <c:v>300.6372501216155</c:v>
                </c:pt>
                <c:pt idx="43">
                  <c:v>301.8623189620685</c:v>
                </c:pt>
                <c:pt idx="44">
                  <c:v>302.9071227340652</c:v>
                </c:pt>
                <c:pt idx="45">
                  <c:v>303.7761964634668</c:v>
                </c:pt>
                <c:pt idx="46">
                  <c:v>304.4740273167773</c:v>
                </c:pt>
                <c:pt idx="47">
                  <c:v>305.0050512780782</c:v>
                </c:pt>
                <c:pt idx="48">
                  <c:v>305.3736501951204</c:v>
                </c:pt>
                <c:pt idx="49">
                  <c:v>305.5841491637986</c:v>
                </c:pt>
                <c:pt idx="50">
                  <c:v>305.6408142232484</c:v>
                </c:pt>
                <c:pt idx="51">
                  <c:v>305.5478503364194</c:v>
                </c:pt>
                <c:pt idx="52">
                  <c:v>305.3093996321707</c:v>
                </c:pt>
                <c:pt idx="53">
                  <c:v>304.9295398912352</c:v>
                </c:pt>
                <c:pt idx="54">
                  <c:v>304.4122832548235</c:v>
                </c:pt>
                <c:pt idx="55">
                  <c:v>303.761575138552</c:v>
                </c:pt>
                <c:pt idx="56">
                  <c:v>302.9812933357622</c:v>
                </c:pt>
                <c:pt idx="57">
                  <c:v>302.0752472955066</c:v>
                </c:pt>
                <c:pt idx="58">
                  <c:v>301.0471775616669</c:v>
                </c:pt>
                <c:pt idx="59">
                  <c:v>299.9007553606484</c:v>
                </c:pt>
                <c:pt idx="60">
                  <c:v>298.6395823260571</c:v>
                </c:pt>
                <c:pt idx="61">
                  <c:v>297.2671903495776</c:v>
                </c:pt>
                <c:pt idx="62">
                  <c:v>295.7870415480567</c:v>
                </c:pt>
                <c:pt idx="63">
                  <c:v>294.2025283374778</c:v>
                </c:pt>
                <c:pt idx="64">
                  <c:v>292.5169736051789</c:v>
                </c:pt>
                <c:pt idx="65">
                  <c:v>290.7336309722313</c:v>
                </c:pt>
                <c:pt idx="66">
                  <c:v>288.8556851384756</c:v>
                </c:pt>
                <c:pt idx="67">
                  <c:v>286.886252303122</c:v>
                </c:pt>
                <c:pt idx="68">
                  <c:v>284.8283806544875</c:v>
                </c:pt>
                <c:pt idx="69">
                  <c:v>282.6850509226117</c:v>
                </c:pt>
                <c:pt idx="70">
                  <c:v>280.4591769891168</c:v>
                </c:pt>
                <c:pt idx="71">
                  <c:v>278.1536065489323</c:v>
                </c:pt>
                <c:pt idx="72">
                  <c:v>275.7711218189152</c:v>
                </c:pt>
                <c:pt idx="73">
                  <c:v>273.314440288681</c:v>
                </c:pt>
                <c:pt idx="74">
                  <c:v>270.7862155093012</c:v>
                </c:pt>
                <c:pt idx="75">
                  <c:v>268.1890379157971</c:v>
                </c:pt>
                <c:pt idx="76">
                  <c:v>265.5254356796276</c:v>
                </c:pt>
                <c:pt idx="77">
                  <c:v>262.7978755876242</c:v>
                </c:pt>
                <c:pt idx="78">
                  <c:v>260.0087639440756</c:v>
                </c:pt>
                <c:pt idx="79">
                  <c:v>257.1604474928551</c:v>
                </c:pt>
                <c:pt idx="80">
                  <c:v>254.2552143567393</c:v>
                </c:pt>
                <c:pt idx="81">
                  <c:v>251.2952949912205</c:v>
                </c:pt>
                <c:pt idx="82">
                  <c:v>248.2828631503375</c:v>
                </c:pt>
                <c:pt idx="83">
                  <c:v>245.2200368621837</c:v>
                </c:pt>
                <c:pt idx="84">
                  <c:v>242.1088794119634</c:v>
                </c:pt>
                <c:pt idx="85">
                  <c:v>238.9514003305752</c:v>
                </c:pt>
                <c:pt idx="86">
                  <c:v>235.7495563868803</c:v>
                </c:pt>
                <c:pt idx="87">
                  <c:v>232.5052525819313</c:v>
                </c:pt>
                <c:pt idx="88">
                  <c:v>229.220343143571</c:v>
                </c:pt>
                <c:pt idx="89">
                  <c:v>225.8966325199388</c:v>
                </c:pt>
                <c:pt idx="90">
                  <c:v>222.5358763705178</c:v>
                </c:pt>
                <c:pt idx="91">
                  <c:v>219.1397825534876</c:v>
                </c:pt>
                <c:pt idx="92">
                  <c:v>215.7100121082183</c:v>
                </c:pt>
                <c:pt idx="93">
                  <c:v>212.2481802318669</c:v>
                </c:pt>
                <c:pt idx="94">
                  <c:v>208.755857249102</c:v>
                </c:pt>
                <c:pt idx="95">
                  <c:v>205.2345695740777</c:v>
                </c:pt>
                <c:pt idx="96">
                  <c:v>201.6858006638441</c:v>
                </c:pt>
                <c:pt idx="97">
                  <c:v>198.1109919624873</c:v>
                </c:pt>
                <c:pt idx="98">
                  <c:v>194.5115438353038</c:v>
                </c:pt>
                <c:pt idx="99">
                  <c:v>190.8888164924393</c:v>
                </c:pt>
                <c:pt idx="100">
                  <c:v>187.2441309014434</c:v>
                </c:pt>
                <c:pt idx="101">
                  <c:v>183.578769688258</c:v>
                </c:pt>
                <c:pt idx="102">
                  <c:v>179.8939780262213</c:v>
                </c:pt>
                <c:pt idx="103">
                  <c:v>176.190964512696</c:v>
                </c:pt>
                <c:pt idx="104">
                  <c:v>172.4709020330112</c:v>
                </c:pt>
                <c:pt idx="105">
                  <c:v>168.7349286114011</c:v>
                </c:pt>
                <c:pt idx="106">
                  <c:v>164.9841482487241</c:v>
                </c:pt>
                <c:pt idx="107">
                  <c:v>161.2196317467281</c:v>
                </c:pt>
                <c:pt idx="108">
                  <c:v>157.4424175187047</c:v>
                </c:pt>
                <c:pt idx="109">
                  <c:v>153.6535123863751</c:v>
                </c:pt>
                <c:pt idx="110">
                  <c:v>149.853892362914</c:v>
                </c:pt>
                <c:pt idx="111">
                  <c:v>146.0445034220074</c:v>
                </c:pt>
                <c:pt idx="112">
                  <c:v>142.2262622529138</c:v>
                </c:pt>
                <c:pt idx="113">
                  <c:v>138.4000570014672</c:v>
                </c:pt>
                <c:pt idx="114">
                  <c:v>134.5667479970397</c:v>
                </c:pt>
                <c:pt idx="115">
                  <c:v>130.7271684654568</c:v>
                </c:pt>
                <c:pt idx="116">
                  <c:v>126.8821252279007</c:v>
                </c:pt>
                <c:pt idx="117">
                  <c:v>123.0323993858564</c:v>
                </c:pt>
                <c:pt idx="118">
                  <c:v>119.1787469921594</c:v>
                </c:pt>
                <c:pt idx="119">
                  <c:v>115.3218997082207</c:v>
                </c:pt>
              </c:numCache>
            </c:numRef>
          </c:yVal>
          <c:smooth val="1"/>
          <c:extLst xmlns:c16r2="http://schemas.microsoft.com/office/drawing/2015/06/chart">
            <c:ext xmlns:c16="http://schemas.microsoft.com/office/drawing/2014/chart" uri="{C3380CC4-5D6E-409C-BE32-E72D297353CC}">
              <c16:uniqueId val="{00000003-D717-4C0C-AD74-A5479278AAAA}"/>
            </c:ext>
          </c:extLst>
        </c:ser>
        <c:ser>
          <c:idx val="4"/>
          <c:order val="4"/>
          <c:tx>
            <c:strRef>
              <c:f>'SA-Reformulate-G'!$O$123</c:f>
              <c:strCache>
                <c:ptCount val="1"/>
                <c:pt idx="0">
                  <c:v>SHUD Deaths for 1x parameter level</c:v>
                </c:pt>
              </c:strCache>
            </c:strRef>
          </c:tx>
          <c:spPr>
            <a:ln w="38100">
              <a:solidFill>
                <a:schemeClr val="accent2"/>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O$3:$O$122</c:f>
              <c:numCache>
                <c:formatCode>General</c:formatCode>
                <c:ptCount val="120"/>
                <c:pt idx="0">
                  <c:v>0.0</c:v>
                </c:pt>
                <c:pt idx="1">
                  <c:v>13.40020762281165</c:v>
                </c:pt>
                <c:pt idx="2">
                  <c:v>27.08819807653752</c:v>
                </c:pt>
                <c:pt idx="3">
                  <c:v>41.0693746570079</c:v>
                </c:pt>
                <c:pt idx="4">
                  <c:v>55.34545524922328</c:v>
                </c:pt>
                <c:pt idx="5">
                  <c:v>69.91490162345716</c:v>
                </c:pt>
                <c:pt idx="6">
                  <c:v>84.77359347912583</c:v>
                </c:pt>
                <c:pt idx="7">
                  <c:v>99.91538235686576</c:v>
                </c:pt>
                <c:pt idx="8">
                  <c:v>115.3325450917555</c:v>
                </c:pt>
                <c:pt idx="9">
                  <c:v>131.016154400575</c:v>
                </c:pt>
                <c:pt idx="10">
                  <c:v>146.9563811740382</c:v>
                </c:pt>
                <c:pt idx="11">
                  <c:v>163.1427405273003</c:v>
                </c:pt>
                <c:pt idx="12">
                  <c:v>179.5642915714965</c:v>
                </c:pt>
                <c:pt idx="13">
                  <c:v>189.9571452020492</c:v>
                </c:pt>
                <c:pt idx="14">
                  <c:v>200.0805746296626</c:v>
                </c:pt>
                <c:pt idx="15">
                  <c:v>209.9268627954186</c:v>
                </c:pt>
                <c:pt idx="16">
                  <c:v>219.4950240905974</c:v>
                </c:pt>
                <c:pt idx="17">
                  <c:v>228.7848853904519</c:v>
                </c:pt>
                <c:pt idx="18">
                  <c:v>237.7969640060671</c:v>
                </c:pt>
                <c:pt idx="19">
                  <c:v>246.5323799175628</c:v>
                </c:pt>
                <c:pt idx="20">
                  <c:v>254.9927782131164</c:v>
                </c:pt>
                <c:pt idx="21">
                  <c:v>263.180260609268</c:v>
                </c:pt>
                <c:pt idx="22">
                  <c:v>271.0973250623666</c:v>
                </c:pt>
                <c:pt idx="23">
                  <c:v>278.7468125467448</c:v>
                </c:pt>
                <c:pt idx="24">
                  <c:v>286.1318601524514</c:v>
                </c:pt>
                <c:pt idx="25">
                  <c:v>293.2558597370634</c:v>
                </c:pt>
                <c:pt idx="26">
                  <c:v>300.1178247124364</c:v>
                </c:pt>
                <c:pt idx="27">
                  <c:v>306.7214802526369</c:v>
                </c:pt>
                <c:pt idx="28">
                  <c:v>313.070701969631</c:v>
                </c:pt>
                <c:pt idx="29">
                  <c:v>319.1694970241433</c:v>
                </c:pt>
                <c:pt idx="30">
                  <c:v>325.0219843946318</c:v>
                </c:pt>
                <c:pt idx="31">
                  <c:v>330.6323769252268</c:v>
                </c:pt>
                <c:pt idx="32">
                  <c:v>336.0049650658831</c:v>
                </c:pt>
                <c:pt idx="33">
                  <c:v>341.1441021469164</c:v>
                </c:pt>
                <c:pt idx="34">
                  <c:v>346.0541910421196</c:v>
                </c:pt>
                <c:pt idx="35">
                  <c:v>350.7396720875262</c:v>
                </c:pt>
                <c:pt idx="36">
                  <c:v>355.2050121355386</c:v>
                </c:pt>
                <c:pt idx="37">
                  <c:v>359.4546946361031</c:v>
                </c:pt>
                <c:pt idx="38">
                  <c:v>363.4932106477505</c:v>
                </c:pt>
                <c:pt idx="39">
                  <c:v>367.3250477256265</c:v>
                </c:pt>
                <c:pt idx="40">
                  <c:v>370.9546858600436</c:v>
                </c:pt>
                <c:pt idx="41">
                  <c:v>374.3865907158988</c:v>
                </c:pt>
                <c:pt idx="42">
                  <c:v>377.625207539808</c:v>
                </c:pt>
                <c:pt idx="43">
                  <c:v>380.674955653511</c:v>
                </c:pt>
                <c:pt idx="44">
                  <c:v>383.5402234815955</c:v>
                </c:pt>
                <c:pt idx="45">
                  <c:v>386.2253640674595</c:v>
                </c:pt>
                <c:pt idx="46">
                  <c:v>388.7346910362162</c:v>
                </c:pt>
                <c:pt idx="47">
                  <c:v>391.0724749674587</c:v>
                </c:pt>
                <c:pt idx="48">
                  <c:v>393.2429401444428</c:v>
                </c:pt>
                <c:pt idx="49">
                  <c:v>395.2502616494897</c:v>
                </c:pt>
                <c:pt idx="50">
                  <c:v>397.098562778208</c:v>
                </c:pt>
                <c:pt idx="51">
                  <c:v>398.791912747661</c:v>
                </c:pt>
                <c:pt idx="52">
                  <c:v>400.3343246746255</c:v>
                </c:pt>
                <c:pt idx="53">
                  <c:v>401.7297538062786</c:v>
                </c:pt>
                <c:pt idx="54">
                  <c:v>402.9820959821182</c:v>
                </c:pt>
                <c:pt idx="55">
                  <c:v>404.0951863096315</c:v>
                </c:pt>
                <c:pt idx="56">
                  <c:v>405.072798037707</c:v>
                </c:pt>
                <c:pt idx="57">
                  <c:v>405.9186416128885</c:v>
                </c:pt>
                <c:pt idx="58">
                  <c:v>406.6363639047294</c:v>
                </c:pt>
                <c:pt idx="59">
                  <c:v>407.2295475874996</c:v>
                </c:pt>
                <c:pt idx="60">
                  <c:v>407.7017106664242</c:v>
                </c:pt>
                <c:pt idx="61">
                  <c:v>408.0563061374465</c:v>
                </c:pt>
                <c:pt idx="62">
                  <c:v>408.296721770288</c:v>
                </c:pt>
                <c:pt idx="63">
                  <c:v>408.4262800052911</c:v>
                </c:pt>
                <c:pt idx="64">
                  <c:v>408.4482379550656</c:v>
                </c:pt>
                <c:pt idx="65">
                  <c:v>408.365787502789</c:v>
                </c:pt>
                <c:pt idx="66">
                  <c:v>408.1820554892555</c:v>
                </c:pt>
                <c:pt idx="67">
                  <c:v>407.9001039815269</c:v>
                </c:pt>
                <c:pt idx="68">
                  <c:v>407.5229306163729</c:v>
                </c:pt>
                <c:pt idx="69">
                  <c:v>407.0534690121775</c:v>
                </c:pt>
                <c:pt idx="70">
                  <c:v>406.4945892433904</c:v>
                </c:pt>
                <c:pt idx="71">
                  <c:v>405.8490983719713</c:v>
                </c:pt>
                <c:pt idx="72">
                  <c:v>405.1197410306555</c:v>
                </c:pt>
                <c:pt idx="73">
                  <c:v>404.3092000531816</c:v>
                </c:pt>
                <c:pt idx="74">
                  <c:v>403.4200971469513</c:v>
                </c:pt>
                <c:pt idx="75">
                  <c:v>402.4549936038728</c:v>
                </c:pt>
                <c:pt idx="76">
                  <c:v>401.4163910454286</c:v>
                </c:pt>
                <c:pt idx="77">
                  <c:v>400.3067321982538</c:v>
                </c:pt>
                <c:pt idx="78">
                  <c:v>399.128401696765</c:v>
                </c:pt>
                <c:pt idx="79">
                  <c:v>397.8837269096076</c:v>
                </c:pt>
                <c:pt idx="80">
                  <c:v>396.5749787868922</c:v>
                </c:pt>
                <c:pt idx="81">
                  <c:v>395.2043727254176</c:v>
                </c:pt>
                <c:pt idx="82">
                  <c:v>393.7740694492437</c:v>
                </c:pt>
                <c:pt idx="83">
                  <c:v>392.2861759031686</c:v>
                </c:pt>
                <c:pt idx="84">
                  <c:v>390.7427461568462</c:v>
                </c:pt>
                <c:pt idx="85">
                  <c:v>389.145782317393</c:v>
                </c:pt>
                <c:pt idx="86">
                  <c:v>387.4972354485591</c:v>
                </c:pt>
                <c:pt idx="87">
                  <c:v>385.7990064946238</c:v>
                </c:pt>
                <c:pt idx="88">
                  <c:v>384.0529472072457</c:v>
                </c:pt>
                <c:pt idx="89">
                  <c:v>382.2608610738577</c:v>
                </c:pt>
                <c:pt idx="90">
                  <c:v>380.4245042459866</c:v>
                </c:pt>
                <c:pt idx="91">
                  <c:v>378.5455864662599</c:v>
                </c:pt>
                <c:pt idx="92">
                  <c:v>376.6257719928133</c:v>
                </c:pt>
                <c:pt idx="93">
                  <c:v>374.666680519994</c:v>
                </c:pt>
                <c:pt idx="94">
                  <c:v>372.6698880942752</c:v>
                </c:pt>
                <c:pt idx="95">
                  <c:v>370.6369280244488</c:v>
                </c:pt>
                <c:pt idx="96">
                  <c:v>368.5692917852004</c:v>
                </c:pt>
                <c:pt idx="97">
                  <c:v>366.4684299132678</c:v>
                </c:pt>
                <c:pt idx="98">
                  <c:v>364.3357528954517</c:v>
                </c:pt>
                <c:pt idx="99">
                  <c:v>362.1726320478077</c:v>
                </c:pt>
                <c:pt idx="100">
                  <c:v>359.9804003854265</c:v>
                </c:pt>
                <c:pt idx="101">
                  <c:v>357.7603534822466</c:v>
                </c:pt>
                <c:pt idx="102">
                  <c:v>355.5137503204411</c:v>
                </c:pt>
                <c:pt idx="103">
                  <c:v>353.2418141288762</c:v>
                </c:pt>
                <c:pt idx="104">
                  <c:v>350.945733210358</c:v>
                </c:pt>
                <c:pt idx="105">
                  <c:v>348.6266617572242</c:v>
                </c:pt>
                <c:pt idx="106">
                  <c:v>346.2857206550458</c:v>
                </c:pt>
                <c:pt idx="107">
                  <c:v>343.923998274153</c:v>
                </c:pt>
                <c:pt idx="108">
                  <c:v>341.5425512487712</c:v>
                </c:pt>
                <c:pt idx="109">
                  <c:v>339.14240524358</c:v>
                </c:pt>
                <c:pt idx="110">
                  <c:v>336.7245557075339</c:v>
                </c:pt>
                <c:pt idx="111">
                  <c:v>334.289968614828</c:v>
                </c:pt>
                <c:pt idx="112">
                  <c:v>331.8395811929025</c:v>
                </c:pt>
                <c:pt idx="113">
                  <c:v>329.3743026374224</c:v>
                </c:pt>
                <c:pt idx="114">
                  <c:v>326.8950148141826</c:v>
                </c:pt>
                <c:pt idx="115">
                  <c:v>324.4025729479062</c:v>
                </c:pt>
                <c:pt idx="116">
                  <c:v>321.897806297955</c:v>
                </c:pt>
                <c:pt idx="117">
                  <c:v>319.381518820918</c:v>
                </c:pt>
                <c:pt idx="118">
                  <c:v>316.8544898201861</c:v>
                </c:pt>
                <c:pt idx="119">
                  <c:v>314.3174745824849</c:v>
                </c:pt>
              </c:numCache>
            </c:numRef>
          </c:yVal>
          <c:smooth val="1"/>
          <c:extLst xmlns:c16r2="http://schemas.microsoft.com/office/drawing/2015/06/chart">
            <c:ext xmlns:c16="http://schemas.microsoft.com/office/drawing/2014/chart" uri="{C3380CC4-5D6E-409C-BE32-E72D297353CC}">
              <c16:uniqueId val="{00000004-D717-4C0C-AD74-A5479278AAAA}"/>
            </c:ext>
          </c:extLst>
        </c:ser>
        <c:ser>
          <c:idx val="1"/>
          <c:order val="5"/>
          <c:tx>
            <c:strRef>
              <c:f>'SA-Reformulate-G'!$X$123</c:f>
              <c:strCache>
                <c:ptCount val="1"/>
                <c:pt idx="0">
                  <c:v>SHUD Deaths for 0.5x parameter level</c:v>
                </c:pt>
              </c:strCache>
            </c:strRef>
          </c:tx>
          <c:spPr>
            <a:ln w="6350">
              <a:solidFill>
                <a:schemeClr val="accent2"/>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X$3:$X$122</c:f>
              <c:numCache>
                <c:formatCode>General</c:formatCode>
                <c:ptCount val="120"/>
                <c:pt idx="0">
                  <c:v>0.0</c:v>
                </c:pt>
                <c:pt idx="1">
                  <c:v>11.61339312943401</c:v>
                </c:pt>
                <c:pt idx="2">
                  <c:v>24.14081161995797</c:v>
                </c:pt>
                <c:pt idx="3">
                  <c:v>37.48523797825878</c:v>
                </c:pt>
                <c:pt idx="4">
                  <c:v>51.56789880995952</c:v>
                </c:pt>
                <c:pt idx="5">
                  <c:v>66.32459411546225</c:v>
                </c:pt>
                <c:pt idx="6">
                  <c:v>81.7021690481111</c:v>
                </c:pt>
                <c:pt idx="7">
                  <c:v>97.65585530605405</c:v>
                </c:pt>
                <c:pt idx="8">
                  <c:v>114.1472726721808</c:v>
                </c:pt>
                <c:pt idx="9">
                  <c:v>131.1429287913871</c:v>
                </c:pt>
                <c:pt idx="10">
                  <c:v>148.6130944826927</c:v>
                </c:pt>
                <c:pt idx="11">
                  <c:v>166.530961695007</c:v>
                </c:pt>
                <c:pt idx="12">
                  <c:v>184.8720138574413</c:v>
                </c:pt>
                <c:pt idx="13">
                  <c:v>196.9725983132642</c:v>
                </c:pt>
                <c:pt idx="14">
                  <c:v>208.7040840859711</c:v>
                </c:pt>
                <c:pt idx="15">
                  <c:v>220.1672458251327</c:v>
                </c:pt>
                <c:pt idx="16">
                  <c:v>231.3640039850881</c:v>
                </c:pt>
                <c:pt idx="17">
                  <c:v>242.2961618404877</c:v>
                </c:pt>
                <c:pt idx="18">
                  <c:v>252.9655368807434</c:v>
                </c:pt>
                <c:pt idx="19">
                  <c:v>263.3740283894327</c:v>
                </c:pt>
                <c:pt idx="20">
                  <c:v>273.5109935990442</c:v>
                </c:pt>
                <c:pt idx="21">
                  <c:v>283.3548312829245</c:v>
                </c:pt>
                <c:pt idx="22">
                  <c:v>292.9398577665119</c:v>
                </c:pt>
                <c:pt idx="23">
                  <c:v>302.2686758060738</c:v>
                </c:pt>
                <c:pt idx="24">
                  <c:v>311.3440751240354</c:v>
                </c:pt>
                <c:pt idx="25">
                  <c:v>320.1690209932681</c:v>
                </c:pt>
                <c:pt idx="26">
                  <c:v>328.7414089696122</c:v>
                </c:pt>
                <c:pt idx="27">
                  <c:v>337.064003593954</c:v>
                </c:pt>
                <c:pt idx="28">
                  <c:v>345.1399107847531</c:v>
                </c:pt>
                <c:pt idx="29">
                  <c:v>352.9723810563243</c:v>
                </c:pt>
                <c:pt idx="30">
                  <c:v>360.5647935634463</c:v>
                </c:pt>
                <c:pt idx="31">
                  <c:v>367.9206413609154</c:v>
                </c:pt>
                <c:pt idx="32">
                  <c:v>375.0435174288762</c:v>
                </c:pt>
                <c:pt idx="33">
                  <c:v>381.9370795656783</c:v>
                </c:pt>
                <c:pt idx="34">
                  <c:v>388.6050194334535</c:v>
                </c:pt>
                <c:pt idx="35">
                  <c:v>395.0511488043027</c:v>
                </c:pt>
                <c:pt idx="36">
                  <c:v>401.279332063532</c:v>
                </c:pt>
                <c:pt idx="37">
                  <c:v>407.2934761073276</c:v>
                </c:pt>
                <c:pt idx="38">
                  <c:v>413.0975211153198</c:v>
                </c:pt>
                <c:pt idx="39">
                  <c:v>418.6954279310042</c:v>
                </c:pt>
                <c:pt idx="40">
                  <c:v>424.0911738593192</c:v>
                </c:pt>
                <c:pt idx="41">
                  <c:v>429.288745697359</c:v>
                </c:pt>
                <c:pt idx="42">
                  <c:v>434.2876125677168</c:v>
                </c:pt>
                <c:pt idx="43">
                  <c:v>439.0868476138363</c:v>
                </c:pt>
                <c:pt idx="44">
                  <c:v>443.6982702049422</c:v>
                </c:pt>
                <c:pt idx="45">
                  <c:v>448.1259299327154</c:v>
                </c:pt>
                <c:pt idx="46">
                  <c:v>452.3738541322817</c:v>
                </c:pt>
                <c:pt idx="47">
                  <c:v>456.4460435006739</c:v>
                </c:pt>
                <c:pt idx="48">
                  <c:v>460.3464682732783</c:v>
                </c:pt>
                <c:pt idx="49">
                  <c:v>464.0790646568218</c:v>
                </c:pt>
                <c:pt idx="50">
                  <c:v>467.6477315947423</c:v>
                </c:pt>
                <c:pt idx="51">
                  <c:v>471.0563278425565</c:v>
                </c:pt>
                <c:pt idx="52">
                  <c:v>474.3086693288755</c:v>
                </c:pt>
                <c:pt idx="53">
                  <c:v>477.4085267880602</c:v>
                </c:pt>
                <c:pt idx="54">
                  <c:v>480.3596236438894</c:v>
                </c:pt>
                <c:pt idx="55">
                  <c:v>483.1656263022656</c:v>
                </c:pt>
                <c:pt idx="56">
                  <c:v>485.8301420360307</c:v>
                </c:pt>
                <c:pt idx="57">
                  <c:v>488.3567398627167</c:v>
                </c:pt>
                <c:pt idx="58">
                  <c:v>490.7489354576416</c:v>
                </c:pt>
                <c:pt idx="59">
                  <c:v>493.010190003847</c:v>
                </c:pt>
                <c:pt idx="60">
                  <c:v>495.1439092441616</c:v>
                </c:pt>
                <c:pt idx="61">
                  <c:v>497.153442686026</c:v>
                </c:pt>
                <c:pt idx="62">
                  <c:v>499.042082947953</c:v>
                </c:pt>
                <c:pt idx="63">
                  <c:v>500.8130652376805</c:v>
                </c:pt>
                <c:pt idx="64">
                  <c:v>502.4695669526062</c:v>
                </c:pt>
                <c:pt idx="65">
                  <c:v>504.0147073936777</c:v>
                </c:pt>
                <c:pt idx="66">
                  <c:v>505.4515475844788</c:v>
                </c:pt>
                <c:pt idx="67">
                  <c:v>506.7830901877287</c:v>
                </c:pt>
                <c:pt idx="68">
                  <c:v>508.0122794983553</c:v>
                </c:pt>
                <c:pt idx="69">
                  <c:v>509.1420015194524</c:v>
                </c:pt>
                <c:pt idx="70">
                  <c:v>510.1750841541328</c:v>
                </c:pt>
                <c:pt idx="71">
                  <c:v>511.1142974435464</c:v>
                </c:pt>
                <c:pt idx="72">
                  <c:v>511.9623538697841</c:v>
                </c:pt>
                <c:pt idx="73">
                  <c:v>512.7219087184694</c:v>
                </c:pt>
                <c:pt idx="74">
                  <c:v>513.3955604960163</c:v>
                </c:pt>
                <c:pt idx="75">
                  <c:v>513.985851396836</c:v>
                </c:pt>
                <c:pt idx="76">
                  <c:v>514.4952678160751</c:v>
                </c:pt>
                <c:pt idx="77">
                  <c:v>514.9262409037174</c:v>
                </c:pt>
                <c:pt idx="78">
                  <c:v>515.2811471561886</c:v>
                </c:pt>
                <c:pt idx="79">
                  <c:v>515.5623090417173</c:v>
                </c:pt>
                <c:pt idx="80">
                  <c:v>515.771995656169</c:v>
                </c:pt>
                <c:pt idx="81">
                  <c:v>515.9124234059606</c:v>
                </c:pt>
                <c:pt idx="82">
                  <c:v>515.98575671522</c:v>
                </c:pt>
                <c:pt idx="83">
                  <c:v>515.9941087541717</c:v>
                </c:pt>
                <c:pt idx="84">
                  <c:v>515.9395421864554</c:v>
                </c:pt>
                <c:pt idx="85">
                  <c:v>515.8240699325504</c:v>
                </c:pt>
                <c:pt idx="86">
                  <c:v>515.6496559472084</c:v>
                </c:pt>
                <c:pt idx="87">
                  <c:v>515.4182160086927</c:v>
                </c:pt>
                <c:pt idx="88">
                  <c:v>515.1316185178102</c:v>
                </c:pt>
                <c:pt idx="89">
                  <c:v>514.7916853048833</c:v>
                </c:pt>
                <c:pt idx="90">
                  <c:v>514.4001924429124</c:v>
                </c:pt>
                <c:pt idx="91">
                  <c:v>513.9588710653288</c:v>
                </c:pt>
                <c:pt idx="92">
                  <c:v>513.4694081867913</c:v>
                </c:pt>
                <c:pt idx="93">
                  <c:v>512.9334475256986</c:v>
                </c:pt>
                <c:pt idx="94">
                  <c:v>512.3525903270644</c:v>
                </c:pt>
                <c:pt idx="95">
                  <c:v>511.7283961845864</c:v>
                </c:pt>
                <c:pt idx="96">
                  <c:v>511.062383860798</c:v>
                </c:pt>
                <c:pt idx="97">
                  <c:v>510.3560321042825</c:v>
                </c:pt>
                <c:pt idx="98">
                  <c:v>509.610780463009</c:v>
                </c:pt>
                <c:pt idx="99">
                  <c:v>508.8280300929192</c:v>
                </c:pt>
                <c:pt idx="100">
                  <c:v>508.0091445609875</c:v>
                </c:pt>
                <c:pt idx="101">
                  <c:v>507.1554506420061</c:v>
                </c:pt>
                <c:pt idx="102">
                  <c:v>506.2682391084533</c:v>
                </c:pt>
                <c:pt idx="103">
                  <c:v>505.3487655128258</c:v>
                </c:pt>
                <c:pt idx="104">
                  <c:v>504.3982509618936</c:v>
                </c:pt>
                <c:pt idx="105">
                  <c:v>503.4178828823926</c:v>
                </c:pt>
                <c:pt idx="106">
                  <c:v>502.4088157776632</c:v>
                </c:pt>
                <c:pt idx="107">
                  <c:v>501.3721719749161</c:v>
                </c:pt>
                <c:pt idx="108">
                  <c:v>500.3090423626813</c:v>
                </c:pt>
                <c:pt idx="109">
                  <c:v>499.2204871181792</c:v>
                </c:pt>
                <c:pt idx="110">
                  <c:v>498.1075364243161</c:v>
                </c:pt>
                <c:pt idx="111">
                  <c:v>496.9711911760613</c:v>
                </c:pt>
                <c:pt idx="112">
                  <c:v>495.8124236759971</c:v>
                </c:pt>
                <c:pt idx="113">
                  <c:v>494.6321783188683</c:v>
                </c:pt>
                <c:pt idx="114">
                  <c:v>493.4313722649636</c:v>
                </c:pt>
                <c:pt idx="115">
                  <c:v>492.2108961022427</c:v>
                </c:pt>
                <c:pt idx="116">
                  <c:v>490.9716144970436</c:v>
                </c:pt>
                <c:pt idx="117">
                  <c:v>489.7143668333908</c:v>
                </c:pt>
                <c:pt idx="118">
                  <c:v>488.4399678407593</c:v>
                </c:pt>
                <c:pt idx="119">
                  <c:v>487.1492082103213</c:v>
                </c:pt>
              </c:numCache>
            </c:numRef>
          </c:yVal>
          <c:smooth val="1"/>
          <c:extLst xmlns:c16r2="http://schemas.microsoft.com/office/drawing/2015/06/chart">
            <c:ext xmlns:c16="http://schemas.microsoft.com/office/drawing/2014/chart" uri="{C3380CC4-5D6E-409C-BE32-E72D297353CC}">
              <c16:uniqueId val="{00000005-D717-4C0C-AD74-A5479278AAAA}"/>
            </c:ext>
          </c:extLst>
        </c:ser>
        <c:ser>
          <c:idx val="5"/>
          <c:order val="6"/>
          <c:tx>
            <c:strRef>
              <c:f>'SA-Reformulate-G'!$G$123</c:f>
              <c:strCache>
                <c:ptCount val="1"/>
                <c:pt idx="0">
                  <c:v>Total Deaths for 1.5x parameter level</c:v>
                </c:pt>
              </c:strCache>
            </c:strRef>
          </c:tx>
          <c:spPr>
            <a:ln w="76200">
              <a:solidFill>
                <a:schemeClr val="tx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G$3:$G$122</c:f>
              <c:numCache>
                <c:formatCode>General</c:formatCode>
                <c:ptCount val="120"/>
                <c:pt idx="0">
                  <c:v>0.0</c:v>
                </c:pt>
                <c:pt idx="1">
                  <c:v>-0.548271651477762</c:v>
                </c:pt>
                <c:pt idx="2">
                  <c:v>-0.946384018855133</c:v>
                </c:pt>
                <c:pt idx="3">
                  <c:v>-1.186337919611378</c:v>
                </c:pt>
                <c:pt idx="4">
                  <c:v>-1.26239262720319</c:v>
                </c:pt>
                <c:pt idx="5">
                  <c:v>-1.17116814391543</c:v>
                </c:pt>
                <c:pt idx="6">
                  <c:v>-0.911215843664468</c:v>
                </c:pt>
                <c:pt idx="7">
                  <c:v>-0.482656358386976</c:v>
                </c:pt>
                <c:pt idx="8">
                  <c:v>0.113123268955496</c:v>
                </c:pt>
                <c:pt idx="9">
                  <c:v>0.873722201358487</c:v>
                </c:pt>
                <c:pt idx="10">
                  <c:v>1.79593599344562</c:v>
                </c:pt>
                <c:pt idx="11">
                  <c:v>2.875931033801271</c:v>
                </c:pt>
                <c:pt idx="12">
                  <c:v>4.109388953563894</c:v>
                </c:pt>
                <c:pt idx="13">
                  <c:v>2.905213981452107</c:v>
                </c:pt>
                <c:pt idx="14">
                  <c:v>1.673094399632464</c:v>
                </c:pt>
                <c:pt idx="15">
                  <c:v>0.403081017353497</c:v>
                </c:pt>
                <c:pt idx="16">
                  <c:v>-0.91126626834025</c:v>
                </c:pt>
                <c:pt idx="17">
                  <c:v>-2.275333405033098</c:v>
                </c:pt>
                <c:pt idx="18">
                  <c:v>-3.693610827762995</c:v>
                </c:pt>
                <c:pt idx="19">
                  <c:v>-5.169819663867065</c:v>
                </c:pt>
                <c:pt idx="20">
                  <c:v>-6.707018355143917</c:v>
                </c:pt>
                <c:pt idx="21">
                  <c:v>-8.30769292814876</c:v>
                </c:pt>
                <c:pt idx="22">
                  <c:v>-9.973833584113801</c:v>
                </c:pt>
                <c:pt idx="23">
                  <c:v>-11.70699983986556</c:v>
                </c:pt>
                <c:pt idx="24">
                  <c:v>-13.50837608180618</c:v>
                </c:pt>
                <c:pt idx="25">
                  <c:v>-15.37881908577806</c:v>
                </c:pt>
                <c:pt idx="26">
                  <c:v>-17.32081202293175</c:v>
                </c:pt>
                <c:pt idx="27">
                  <c:v>-19.33468316691033</c:v>
                </c:pt>
                <c:pt idx="28">
                  <c:v>-21.42054706004142</c:v>
                </c:pt>
                <c:pt idx="29">
                  <c:v>-23.57832853486718</c:v>
                </c:pt>
                <c:pt idx="30">
                  <c:v>-25.80778358785883</c:v>
                </c:pt>
                <c:pt idx="31">
                  <c:v>-28.10851786160324</c:v>
                </c:pt>
                <c:pt idx="32">
                  <c:v>-30.4800030428175</c:v>
                </c:pt>
                <c:pt idx="33">
                  <c:v>-32.92159146264848</c:v>
                </c:pt>
                <c:pt idx="34">
                  <c:v>-35.43252914202876</c:v>
                </c:pt>
                <c:pt idx="35">
                  <c:v>-38.0119674876635</c:v>
                </c:pt>
                <c:pt idx="36">
                  <c:v>-40.65897381294722</c:v>
                </c:pt>
                <c:pt idx="37">
                  <c:v>-43.37254083162474</c:v>
                </c:pt>
                <c:pt idx="38">
                  <c:v>-46.15159524987767</c:v>
                </c:pt>
                <c:pt idx="39">
                  <c:v>-48.99500680835885</c:v>
                </c:pt>
                <c:pt idx="40">
                  <c:v>-51.9015939724073</c:v>
                </c:pt>
                <c:pt idx="41">
                  <c:v>-54.87013043545458</c:v>
                </c:pt>
                <c:pt idx="42">
                  <c:v>-57.8993510508645</c:v>
                </c:pt>
                <c:pt idx="43">
                  <c:v>-60.98795725842702</c:v>
                </c:pt>
                <c:pt idx="44">
                  <c:v>-64.1346220565239</c:v>
                </c:pt>
                <c:pt idx="45">
                  <c:v>-67.3379945640035</c:v>
                </c:pt>
                <c:pt idx="46">
                  <c:v>-70.59670421002345</c:v>
                </c:pt>
                <c:pt idx="47">
                  <c:v>-73.9093645853543</c:v>
                </c:pt>
                <c:pt idx="48">
                  <c:v>-77.27457698446108</c:v>
                </c:pt>
                <c:pt idx="49">
                  <c:v>-80.6909336643028</c:v>
                </c:pt>
                <c:pt idx="50">
                  <c:v>-84.15702084279245</c:v>
                </c:pt>
                <c:pt idx="51">
                  <c:v>-87.67142145740064</c:v>
                </c:pt>
                <c:pt idx="52">
                  <c:v>-91.23271770268164</c:v>
                </c:pt>
                <c:pt idx="53">
                  <c:v>-94.83949336191616</c:v>
                </c:pt>
                <c:pt idx="54">
                  <c:v>-98.4903359487051</c:v>
                </c:pt>
                <c:pt idx="55">
                  <c:v>-102.1838386720224</c:v>
                </c:pt>
                <c:pt idx="56">
                  <c:v>-105.9186022370307</c:v>
                </c:pt>
                <c:pt idx="57">
                  <c:v>-109.693236492973</c:v>
                </c:pt>
                <c:pt idx="58">
                  <c:v>-113.5063619385003</c:v>
                </c:pt>
                <c:pt idx="59">
                  <c:v>-117.3566110940102</c:v>
                </c:pt>
                <c:pt idx="60">
                  <c:v>-121.2426297498327</c:v>
                </c:pt>
                <c:pt idx="61">
                  <c:v>-125.1630780984647</c:v>
                </c:pt>
                <c:pt idx="62">
                  <c:v>-129.116631758482</c:v>
                </c:pt>
                <c:pt idx="63">
                  <c:v>-133.1019826972216</c:v>
                </c:pt>
                <c:pt idx="64">
                  <c:v>-137.117840058869</c:v>
                </c:pt>
                <c:pt idx="65">
                  <c:v>-141.162930904141</c:v>
                </c:pt>
                <c:pt idx="66">
                  <c:v>-145.2360008673652</c:v>
                </c:pt>
                <c:pt idx="67">
                  <c:v>-149.3358147364009</c:v>
                </c:pt>
                <c:pt idx="68">
                  <c:v>-153.4611569604975</c:v>
                </c:pt>
                <c:pt idx="69">
                  <c:v>-157.6108320908835</c:v>
                </c:pt>
                <c:pt idx="70">
                  <c:v>-161.7836651585969</c:v>
                </c:pt>
                <c:pt idx="71">
                  <c:v>-165.9785019937974</c:v>
                </c:pt>
                <c:pt idx="72">
                  <c:v>-170.194209490532</c:v>
                </c:pt>
                <c:pt idx="73">
                  <c:v>-174.4296758207301</c:v>
                </c:pt>
                <c:pt idx="74">
                  <c:v>-178.6838106009445</c:v>
                </c:pt>
                <c:pt idx="75">
                  <c:v>-182.9555450151814</c:v>
                </c:pt>
                <c:pt idx="76">
                  <c:v>-187.2438318969436</c:v>
                </c:pt>
                <c:pt idx="77">
                  <c:v>-191.5476457734509</c:v>
                </c:pt>
                <c:pt idx="78">
                  <c:v>-195.86598287481</c:v>
                </c:pt>
                <c:pt idx="79">
                  <c:v>-200.1978611107675</c:v>
                </c:pt>
                <c:pt idx="80">
                  <c:v>-204.5423200175023</c:v>
                </c:pt>
                <c:pt idx="81">
                  <c:v>-208.8984206767915</c:v>
                </c:pt>
                <c:pt idx="82">
                  <c:v>-213.2652456097245</c:v>
                </c:pt>
                <c:pt idx="83">
                  <c:v>-217.6418986470455</c:v>
                </c:pt>
                <c:pt idx="84">
                  <c:v>-222.0275047780401</c:v>
                </c:pt>
                <c:pt idx="85">
                  <c:v>-226.4212099798025</c:v>
                </c:pt>
                <c:pt idx="86">
                  <c:v>-230.8221810285937</c:v>
                </c:pt>
                <c:pt idx="87">
                  <c:v>-235.2296052948931</c:v>
                </c:pt>
                <c:pt idx="88">
                  <c:v>-239.6426905236945</c:v>
                </c:pt>
                <c:pt idx="89">
                  <c:v>-244.0606646013647</c:v>
                </c:pt>
                <c:pt idx="90">
                  <c:v>-248.482775310571</c:v>
                </c:pt>
                <c:pt idx="91">
                  <c:v>-252.9082900743355</c:v>
                </c:pt>
                <c:pt idx="92">
                  <c:v>-257.3364956905418</c:v>
                </c:pt>
                <c:pt idx="93">
                  <c:v>-261.7666980578986</c:v>
                </c:pt>
                <c:pt idx="94">
                  <c:v>-266.1982218944421</c:v>
                </c:pt>
                <c:pt idx="95">
                  <c:v>-270.6304104494926</c:v>
                </c:pt>
                <c:pt idx="96">
                  <c:v>-275.0626252100306</c:v>
                </c:pt>
                <c:pt idx="97">
                  <c:v>-279.4942456022544</c:v>
                </c:pt>
                <c:pt idx="98">
                  <c:v>-283.9246686891682</c:v>
                </c:pt>
                <c:pt idx="99">
                  <c:v>-288.3533088649002</c:v>
                </c:pt>
                <c:pt idx="100">
                  <c:v>-292.7795975464338</c:v>
                </c:pt>
                <c:pt idx="101">
                  <c:v>-297.2029828634013</c:v>
                </c:pt>
                <c:pt idx="102">
                  <c:v>-301.6229293465095</c:v>
                </c:pt>
                <c:pt idx="103">
                  <c:v>-306.0389176151692</c:v>
                </c:pt>
                <c:pt idx="104">
                  <c:v>-310.4504440648028</c:v>
                </c:pt>
                <c:pt idx="105">
                  <c:v>-314.8570205543434</c:v>
                </c:pt>
                <c:pt idx="106">
                  <c:v>-319.2581740943207</c:v>
                </c:pt>
                <c:pt idx="107">
                  <c:v>-323.6534465359583</c:v>
                </c:pt>
                <c:pt idx="108">
                  <c:v>-328.0423942616441</c:v>
                </c:pt>
                <c:pt idx="109">
                  <c:v>-332.4245878771217</c:v>
                </c:pt>
                <c:pt idx="110">
                  <c:v>-336.7996119056986</c:v>
                </c:pt>
                <c:pt idx="111">
                  <c:v>-341.1670644847924</c:v>
                </c:pt>
                <c:pt idx="112">
                  <c:v>-345.5265570650166</c:v>
                </c:pt>
                <c:pt idx="113">
                  <c:v>-349.8777141121311</c:v>
                </c:pt>
                <c:pt idx="114">
                  <c:v>-354.2201728119736</c:v>
                </c:pt>
                <c:pt idx="115">
                  <c:v>-358.5535827786661</c:v>
                </c:pt>
                <c:pt idx="116">
                  <c:v>-362.8776057661838</c:v>
                </c:pt>
                <c:pt idx="117">
                  <c:v>-367.1919153835278</c:v>
                </c:pt>
                <c:pt idx="118">
                  <c:v>-371.4961968135696</c:v>
                </c:pt>
                <c:pt idx="119">
                  <c:v>-375.7901465357708</c:v>
                </c:pt>
              </c:numCache>
            </c:numRef>
          </c:yVal>
          <c:smooth val="1"/>
          <c:extLst xmlns:c16r2="http://schemas.microsoft.com/office/drawing/2015/06/chart">
            <c:ext xmlns:c16="http://schemas.microsoft.com/office/drawing/2014/chart" uri="{C3380CC4-5D6E-409C-BE32-E72D297353CC}">
              <c16:uniqueId val="{00000006-D717-4C0C-AD74-A5479278AAAA}"/>
            </c:ext>
          </c:extLst>
        </c:ser>
        <c:ser>
          <c:idx val="2"/>
          <c:order val="7"/>
          <c:tx>
            <c:strRef>
              <c:f>'SA-Reformulate-G'!$P$123</c:f>
              <c:strCache>
                <c:ptCount val="1"/>
                <c:pt idx="0">
                  <c:v>Total Deaths for 1x parameter level</c:v>
                </c:pt>
              </c:strCache>
            </c:strRef>
          </c:tx>
          <c:spPr>
            <a:ln w="28575">
              <a:solidFill>
                <a:schemeClr val="tx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P$3:$P$122</c:f>
              <c:numCache>
                <c:formatCode>General</c:formatCode>
                <c:ptCount val="120"/>
                <c:pt idx="0">
                  <c:v>0.0</c:v>
                </c:pt>
                <c:pt idx="1">
                  <c:v>1.500530456582101</c:v>
                </c:pt>
                <c:pt idx="2">
                  <c:v>3.127301229962768</c:v>
                </c:pt>
                <c:pt idx="3">
                  <c:v>4.894061891166205</c:v>
                </c:pt>
                <c:pt idx="4">
                  <c:v>6.810980171191384</c:v>
                </c:pt>
                <c:pt idx="5">
                  <c:v>8.88489607184183</c:v>
                </c:pt>
                <c:pt idx="6">
                  <c:v>11.11994650551455</c:v>
                </c:pt>
                <c:pt idx="7">
                  <c:v>13.51808338120636</c:v>
                </c:pt>
                <c:pt idx="8">
                  <c:v>16.07950135533538</c:v>
                </c:pt>
                <c:pt idx="9">
                  <c:v>18.80299049884757</c:v>
                </c:pt>
                <c:pt idx="10">
                  <c:v>21.68622663881456</c:v>
                </c:pt>
                <c:pt idx="11">
                  <c:v>24.72601002397232</c:v>
                </c:pt>
                <c:pt idx="12">
                  <c:v>27.91846119010597</c:v>
                </c:pt>
                <c:pt idx="13">
                  <c:v>28.67276953777018</c:v>
                </c:pt>
                <c:pt idx="14">
                  <c:v>29.39900642557846</c:v>
                </c:pt>
                <c:pt idx="15">
                  <c:v>30.08701655435498</c:v>
                </c:pt>
                <c:pt idx="16">
                  <c:v>30.73025467560883</c:v>
                </c:pt>
                <c:pt idx="17">
                  <c:v>31.3231812537339</c:v>
                </c:pt>
                <c:pt idx="18">
                  <c:v>31.86111564270782</c:v>
                </c:pt>
                <c:pt idx="19">
                  <c:v>32.34011983415648</c:v>
                </c:pt>
                <c:pt idx="20">
                  <c:v>32.75689976675785</c:v>
                </c:pt>
                <c:pt idx="21">
                  <c:v>33.10872135707746</c:v>
                </c:pt>
                <c:pt idx="22">
                  <c:v>33.39333889760701</c:v>
                </c:pt>
                <c:pt idx="23">
                  <c:v>33.6089338465695</c:v>
                </c:pt>
                <c:pt idx="24">
                  <c:v>33.754062353886</c:v>
                </c:pt>
                <c:pt idx="25">
                  <c:v>33.8276101371559</c:v>
                </c:pt>
                <c:pt idx="26">
                  <c:v>33.82685324697823</c:v>
                </c:pt>
                <c:pt idx="27">
                  <c:v>33.75121556249474</c:v>
                </c:pt>
                <c:pt idx="28">
                  <c:v>33.60033957443592</c:v>
                </c:pt>
                <c:pt idx="29">
                  <c:v>33.37406461091904</c:v>
                </c:pt>
                <c:pt idx="30">
                  <c:v>33.07240648441054</c:v>
                </c:pt>
                <c:pt idx="31">
                  <c:v>32.6955393528552</c:v>
                </c:pt>
                <c:pt idx="32">
                  <c:v>32.24377952722875</c:v>
                </c:pt>
                <c:pt idx="33">
                  <c:v>31.7175709681329</c:v>
                </c:pt>
                <c:pt idx="34">
                  <c:v>31.11747225210265</c:v>
                </c:pt>
                <c:pt idx="35">
                  <c:v>30.44414482090728</c:v>
                </c:pt>
                <c:pt idx="36">
                  <c:v>29.69834235476488</c:v>
                </c:pt>
                <c:pt idx="37">
                  <c:v>28.88090113381318</c:v>
                </c:pt>
                <c:pt idx="38">
                  <c:v>27.99273127197616</c:v>
                </c:pt>
                <c:pt idx="39">
                  <c:v>27.03480749865466</c:v>
                </c:pt>
                <c:pt idx="40">
                  <c:v>26.00816323820727</c:v>
                </c:pt>
                <c:pt idx="41">
                  <c:v>24.91388388394412</c:v>
                </c:pt>
                <c:pt idx="42">
                  <c:v>23.75310064001551</c:v>
                </c:pt>
                <c:pt idx="43">
                  <c:v>22.52698486549867</c:v>
                </c:pt>
                <c:pt idx="44">
                  <c:v>21.2367428721156</c:v>
                </c:pt>
                <c:pt idx="45">
                  <c:v>19.8836111335046</c:v>
                </c:pt>
                <c:pt idx="46">
                  <c:v>18.46885186919967</c:v>
                </c:pt>
                <c:pt idx="47">
                  <c:v>16.99374897104098</c:v>
                </c:pt>
                <c:pt idx="48">
                  <c:v>15.45960424346467</c:v>
                </c:pt>
                <c:pt idx="49">
                  <c:v>13.8677339324153</c:v>
                </c:pt>
                <c:pt idx="50">
                  <c:v>12.21946552033787</c:v>
                </c:pt>
                <c:pt idx="51">
                  <c:v>10.51613476708162</c:v>
                </c:pt>
                <c:pt idx="52">
                  <c:v>8.75908297813435</c:v>
                </c:pt>
                <c:pt idx="53">
                  <c:v>6.949654485036218</c:v>
                </c:pt>
                <c:pt idx="54">
                  <c:v>5.089194322187812</c:v>
                </c:pt>
                <c:pt idx="55">
                  <c:v>3.179046086521384</c:v>
                </c:pt>
                <c:pt idx="56">
                  <c:v>1.220549967632587</c:v>
                </c:pt>
                <c:pt idx="57">
                  <c:v>-0.784959063027236</c:v>
                </c:pt>
                <c:pt idx="58">
                  <c:v>-2.836152914404419</c:v>
                </c:pt>
                <c:pt idx="59">
                  <c:v>-4.931711899260108</c:v>
                </c:pt>
                <c:pt idx="60">
                  <c:v>-7.07032612775238</c:v>
                </c:pt>
                <c:pt idx="61">
                  <c:v>-9.25069677956053</c:v>
                </c:pt>
                <c:pt idx="62">
                  <c:v>-11.47153726234628</c:v>
                </c:pt>
                <c:pt idx="63">
                  <c:v>-13.73157426383218</c:v>
                </c:pt>
                <c:pt idx="64">
                  <c:v>-16.02954870430253</c:v>
                </c:pt>
                <c:pt idx="65">
                  <c:v>-18.36421659590355</c:v>
                </c:pt>
                <c:pt idx="66">
                  <c:v>-20.73434981471187</c:v>
                </c:pt>
                <c:pt idx="67">
                  <c:v>-23.13873679119182</c:v>
                </c:pt>
                <c:pt idx="68">
                  <c:v>-25.57618312429855</c:v>
                </c:pt>
                <c:pt idx="69">
                  <c:v>-28.04551212419597</c:v>
                </c:pt>
                <c:pt idx="70">
                  <c:v>-30.54556528825083</c:v>
                </c:pt>
                <c:pt idx="71">
                  <c:v>-33.07520271468743</c:v>
                </c:pt>
                <c:pt idx="72">
                  <c:v>-35.63330345804975</c:v>
                </c:pt>
                <c:pt idx="73">
                  <c:v>-38.21876583036164</c:v>
                </c:pt>
                <c:pt idx="74">
                  <c:v>-40.83050765165343</c:v>
                </c:pt>
                <c:pt idx="75">
                  <c:v>-43.46746645333587</c:v>
                </c:pt>
                <c:pt idx="76">
                  <c:v>-46.12859963765804</c:v>
                </c:pt>
                <c:pt idx="77">
                  <c:v>-48.81288459635199</c:v>
                </c:pt>
                <c:pt idx="78">
                  <c:v>-51.5193187913501</c:v>
                </c:pt>
                <c:pt idx="79">
                  <c:v>-54.24691980030588</c:v>
                </c:pt>
                <c:pt idx="80">
                  <c:v>-56.99472532951963</c:v>
                </c:pt>
                <c:pt idx="81">
                  <c:v>-59.76179319666376</c:v>
                </c:pt>
                <c:pt idx="82">
                  <c:v>-62.54720128562197</c:v>
                </c:pt>
                <c:pt idx="83">
                  <c:v>-65.35004747559091</c:v>
                </c:pt>
                <c:pt idx="84">
                  <c:v>-68.16944954647045</c:v>
                </c:pt>
                <c:pt idx="85">
                  <c:v>-71.00454506245345</c:v>
                </c:pt>
                <c:pt idx="86">
                  <c:v>-73.85449123562775</c:v>
                </c:pt>
                <c:pt idx="87">
                  <c:v>-76.71846477125686</c:v>
                </c:pt>
                <c:pt idx="88">
                  <c:v>-79.5956616963621</c:v>
                </c:pt>
                <c:pt idx="89">
                  <c:v>-82.48529717307015</c:v>
                </c:pt>
                <c:pt idx="90">
                  <c:v>-85.38660529815743</c:v>
                </c:pt>
                <c:pt idx="91">
                  <c:v>-88.29883889009854</c:v>
                </c:pt>
                <c:pt idx="92">
                  <c:v>-91.2212692648616</c:v>
                </c:pt>
                <c:pt idx="93">
                  <c:v>-94.15318600159856</c:v>
                </c:pt>
                <c:pt idx="94">
                  <c:v>-97.09389669935762</c:v>
                </c:pt>
                <c:pt idx="95">
                  <c:v>-100.0427267257875</c:v>
                </c:pt>
                <c:pt idx="96">
                  <c:v>-102.9990189588349</c:v>
                </c:pt>
                <c:pt idx="97">
                  <c:v>-105.9621335223003</c:v>
                </c:pt>
                <c:pt idx="98">
                  <c:v>-108.9314475161035</c:v>
                </c:pt>
                <c:pt idx="99">
                  <c:v>-111.9063547420338</c:v>
                </c:pt>
                <c:pt idx="100">
                  <c:v>-114.886265425717</c:v>
                </c:pt>
                <c:pt idx="101">
                  <c:v>-117.8706059354794</c:v>
                </c:pt>
                <c:pt idx="102">
                  <c:v>-120.8588184987405</c:v>
                </c:pt>
                <c:pt idx="103">
                  <c:v>-123.8503609165236</c:v>
                </c:pt>
                <c:pt idx="104">
                  <c:v>-126.8447062766409</c:v>
                </c:pt>
                <c:pt idx="105">
                  <c:v>-129.8413426660525</c:v>
                </c:pt>
                <c:pt idx="106">
                  <c:v>-132.8397728828773</c:v>
                </c:pt>
                <c:pt idx="107">
                  <c:v>-135.8395141484912</c:v>
                </c:pt>
                <c:pt idx="108">
                  <c:v>-138.840097820122</c:v>
                </c:pt>
                <c:pt idx="109">
                  <c:v>-141.8410691043067</c:v>
                </c:pt>
                <c:pt idx="110">
                  <c:v>-144.8419867715653</c:v>
                </c:pt>
                <c:pt idx="111">
                  <c:v>-147.8424228726043</c:v>
                </c:pt>
                <c:pt idx="112">
                  <c:v>-150.8419624563347</c:v>
                </c:pt>
                <c:pt idx="113">
                  <c:v>-153.8402032899881</c:v>
                </c:pt>
                <c:pt idx="114">
                  <c:v>-156.8367555815537</c:v>
                </c:pt>
                <c:pt idx="115">
                  <c:v>-159.8312417047785</c:v>
                </c:pt>
                <c:pt idx="116">
                  <c:v>-162.823295926922</c:v>
                </c:pt>
                <c:pt idx="117">
                  <c:v>-165.8125641394443</c:v>
                </c:pt>
                <c:pt idx="118">
                  <c:v>-168.7987035918121</c:v>
                </c:pt>
                <c:pt idx="119">
                  <c:v>-171.781382628545</c:v>
                </c:pt>
              </c:numCache>
            </c:numRef>
          </c:yVal>
          <c:smooth val="1"/>
          <c:extLst xmlns:c16r2="http://schemas.microsoft.com/office/drawing/2015/06/chart">
            <c:ext xmlns:c16="http://schemas.microsoft.com/office/drawing/2014/chart" uri="{C3380CC4-5D6E-409C-BE32-E72D297353CC}">
              <c16:uniqueId val="{00000007-D717-4C0C-AD74-A5479278AAAA}"/>
            </c:ext>
          </c:extLst>
        </c:ser>
        <c:ser>
          <c:idx val="9"/>
          <c:order val="8"/>
          <c:tx>
            <c:strRef>
              <c:f>'SA-Reformulate-G'!$Y$123</c:f>
              <c:strCache>
                <c:ptCount val="1"/>
                <c:pt idx="0">
                  <c:v>Total Deaths for 0.5x parameter level</c:v>
                </c:pt>
              </c:strCache>
            </c:strRef>
          </c:tx>
          <c:spPr>
            <a:ln w="6350">
              <a:solidFill>
                <a:schemeClr val="tx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Y$3:$Y$122</c:f>
              <c:numCache>
                <c:formatCode>General</c:formatCode>
                <c:ptCount val="120"/>
                <c:pt idx="0">
                  <c:v>0.0</c:v>
                </c:pt>
                <c:pt idx="1">
                  <c:v>2.073908341791548</c:v>
                </c:pt>
                <c:pt idx="2">
                  <c:v>4.534765122792896</c:v>
                </c:pt>
                <c:pt idx="3">
                  <c:v>7.347959066863416</c:v>
                </c:pt>
                <c:pt idx="4">
                  <c:v>10.4863983810154</c:v>
                </c:pt>
                <c:pt idx="5">
                  <c:v>13.9285741136453</c:v>
                </c:pt>
                <c:pt idx="6">
                  <c:v>17.65701364259126</c:v>
                </c:pt>
                <c:pt idx="7">
                  <c:v>21.65714838543822</c:v>
                </c:pt>
                <c:pt idx="8">
                  <c:v>25.91648970589499</c:v>
                </c:pt>
                <c:pt idx="9">
                  <c:v>30.42403300843575</c:v>
                </c:pt>
                <c:pt idx="10">
                  <c:v>35.1698301388014</c:v>
                </c:pt>
                <c:pt idx="11">
                  <c:v>40.14468537668402</c:v>
                </c:pt>
                <c:pt idx="12">
                  <c:v>45.33994172087514</c:v>
                </c:pt>
                <c:pt idx="13">
                  <c:v>48.00124948976444</c:v>
                </c:pt>
                <c:pt idx="14">
                  <c:v>50.58701027428425</c:v>
                </c:pt>
                <c:pt idx="15">
                  <c:v>53.13409507627425</c:v>
                </c:pt>
                <c:pt idx="16">
                  <c:v>55.6377309580606</c:v>
                </c:pt>
                <c:pt idx="17">
                  <c:v>58.09360915510884</c:v>
                </c:pt>
                <c:pt idx="18">
                  <c:v>60.49787930169595</c:v>
                </c:pt>
                <c:pt idx="19">
                  <c:v>62.84712550569184</c:v>
                </c:pt>
                <c:pt idx="20">
                  <c:v>65.13298933268551</c:v>
                </c:pt>
                <c:pt idx="21">
                  <c:v>67.34286627980577</c:v>
                </c:pt>
                <c:pt idx="22">
                  <c:v>69.4881569009199</c:v>
                </c:pt>
                <c:pt idx="23">
                  <c:v>71.56690006297796</c:v>
                </c:pt>
                <c:pt idx="24">
                  <c:v>73.57744776378792</c:v>
                </c:pt>
                <c:pt idx="25">
                  <c:v>75.51843731219685</c:v>
                </c:pt>
                <c:pt idx="26">
                  <c:v>77.38660434175524</c:v>
                </c:pt>
                <c:pt idx="27">
                  <c:v>79.18089404854868</c:v>
                </c:pt>
                <c:pt idx="28">
                  <c:v>80.90054876238685</c:v>
                </c:pt>
                <c:pt idx="29">
                  <c:v>82.54501147738233</c:v>
                </c:pt>
                <c:pt idx="30">
                  <c:v>84.11390807447218</c:v>
                </c:pt>
                <c:pt idx="31">
                  <c:v>85.60703129543911</c:v>
                </c:pt>
                <c:pt idx="32">
                  <c:v>87.0243260959404</c:v>
                </c:pt>
                <c:pt idx="33">
                  <c:v>88.36586697683401</c:v>
                </c:pt>
                <c:pt idx="34">
                  <c:v>89.63183796127464</c:v>
                </c:pt>
                <c:pt idx="35">
                  <c:v>90.82256280644395</c:v>
                </c:pt>
                <c:pt idx="36">
                  <c:v>91.93847029041298</c:v>
                </c:pt>
                <c:pt idx="37">
                  <c:v>92.98008464725684</c:v>
                </c:pt>
                <c:pt idx="38">
                  <c:v>93.94801681085075</c:v>
                </c:pt>
                <c:pt idx="39">
                  <c:v>94.84295465042155</c:v>
                </c:pt>
                <c:pt idx="40">
                  <c:v>95.66565704244361</c:v>
                </c:pt>
                <c:pt idx="41">
                  <c:v>96.41694708944463</c:v>
                </c:pt>
                <c:pt idx="42">
                  <c:v>97.09533565979878</c:v>
                </c:pt>
                <c:pt idx="43">
                  <c:v>97.69919694656365</c:v>
                </c:pt>
                <c:pt idx="44">
                  <c:v>98.233654629395</c:v>
                </c:pt>
                <c:pt idx="45">
                  <c:v>98.69977137951527</c:v>
                </c:pt>
                <c:pt idx="46">
                  <c:v>99.09864487297064</c:v>
                </c:pt>
                <c:pt idx="47">
                  <c:v>99.4314033689158</c:v>
                </c:pt>
                <c:pt idx="48">
                  <c:v>99.699201679113</c:v>
                </c:pt>
                <c:pt idx="49">
                  <c:v>99.9032173852117</c:v>
                </c:pt>
                <c:pt idx="50">
                  <c:v>100.0446473260878</c:v>
                </c:pt>
                <c:pt idx="51">
                  <c:v>100.1247043365137</c:v>
                </c:pt>
                <c:pt idx="52">
                  <c:v>100.1446142186526</c:v>
                </c:pt>
                <c:pt idx="53">
                  <c:v>100.1056129330226</c:v>
                </c:pt>
                <c:pt idx="54">
                  <c:v>100.0089439935644</c:v>
                </c:pt>
                <c:pt idx="55">
                  <c:v>99.85585195109775</c:v>
                </c:pt>
                <c:pt idx="56">
                  <c:v>99.64757995159651</c:v>
                </c:pt>
                <c:pt idx="57">
                  <c:v>99.38537940667199</c:v>
                </c:pt>
                <c:pt idx="58">
                  <c:v>99.07050077543721</c:v>
                </c:pt>
                <c:pt idx="59">
                  <c:v>98.70419177278548</c:v>
                </c:pt>
                <c:pt idx="60">
                  <c:v>98.2876957359729</c:v>
                </c:pt>
                <c:pt idx="61">
                  <c:v>97.82225012084245</c:v>
                </c:pt>
                <c:pt idx="62">
                  <c:v>97.30908511961005</c:v>
                </c:pt>
                <c:pt idx="63">
                  <c:v>96.74942239279511</c:v>
                </c:pt>
                <c:pt idx="64">
                  <c:v>96.1444739083177</c:v>
                </c:pt>
                <c:pt idx="65">
                  <c:v>95.49544088123062</c:v>
                </c:pt>
                <c:pt idx="66">
                  <c:v>94.80351280792225</c:v>
                </c:pt>
                <c:pt idx="67">
                  <c:v>94.0698665890038</c:v>
                </c:pt>
                <c:pt idx="68">
                  <c:v>93.2956657283185</c:v>
                </c:pt>
                <c:pt idx="69">
                  <c:v>92.4820596098907</c:v>
                </c:pt>
                <c:pt idx="70">
                  <c:v>91.63018286863755</c:v>
                </c:pt>
                <c:pt idx="71">
                  <c:v>90.74115481672125</c:v>
                </c:pt>
                <c:pt idx="72">
                  <c:v>89.81607893413015</c:v>
                </c:pt>
                <c:pt idx="73">
                  <c:v>88.85604241949179</c:v>
                </c:pt>
                <c:pt idx="74">
                  <c:v>87.86211579725291</c:v>
                </c:pt>
                <c:pt idx="75">
                  <c:v>86.83535257758098</c:v>
                </c:pt>
                <c:pt idx="76">
                  <c:v>85.77678896557398</c:v>
                </c:pt>
                <c:pt idx="77">
                  <c:v>84.68744361647555</c:v>
                </c:pt>
                <c:pt idx="78">
                  <c:v>83.56831743388423</c:v>
                </c:pt>
                <c:pt idx="79">
                  <c:v>82.42039340802361</c:v>
                </c:pt>
                <c:pt idx="80">
                  <c:v>81.2446364913167</c:v>
                </c:pt>
                <c:pt idx="81">
                  <c:v>80.041993508714</c:v>
                </c:pt>
                <c:pt idx="82">
                  <c:v>78.81339310028105</c:v>
                </c:pt>
                <c:pt idx="83">
                  <c:v>77.55974569380338</c:v>
                </c:pt>
                <c:pt idx="84">
                  <c:v>76.2819435051953</c:v>
                </c:pt>
                <c:pt idx="85">
                  <c:v>74.98086056466077</c:v>
                </c:pt>
                <c:pt idx="86">
                  <c:v>73.65735276666744</c:v>
                </c:pt>
                <c:pt idx="87">
                  <c:v>72.3122579419061</c:v>
                </c:pt>
                <c:pt idx="88">
                  <c:v>70.94639594949536</c:v>
                </c:pt>
                <c:pt idx="89">
                  <c:v>69.56056878783901</c:v>
                </c:pt>
                <c:pt idx="90">
                  <c:v>68.15556072256818</c:v>
                </c:pt>
                <c:pt idx="91">
                  <c:v>66.73213843015785</c:v>
                </c:pt>
                <c:pt idx="92">
                  <c:v>65.29105115582941</c:v>
                </c:pt>
                <c:pt idx="93">
                  <c:v>63.8330308844912</c:v>
                </c:pt>
                <c:pt idx="94">
                  <c:v>62.35879252350392</c:v>
                </c:pt>
                <c:pt idx="95">
                  <c:v>60.86903409613262</c:v>
                </c:pt>
                <c:pt idx="96">
                  <c:v>59.36443694463765</c:v>
                </c:pt>
                <c:pt idx="97">
                  <c:v>57.84566594200892</c:v>
                </c:pt>
                <c:pt idx="98">
                  <c:v>56.31336971139584</c:v>
                </c:pt>
                <c:pt idx="99">
                  <c:v>54.76818085237132</c:v>
                </c:pt>
                <c:pt idx="100">
                  <c:v>53.2107161732059</c:v>
                </c:pt>
                <c:pt idx="101">
                  <c:v>51.64157692837057</c:v>
                </c:pt>
                <c:pt idx="102">
                  <c:v>50.06134906056673</c:v>
                </c:pt>
                <c:pt idx="103">
                  <c:v>48.47060344659485</c:v>
                </c:pt>
                <c:pt idx="104">
                  <c:v>46.86989614645013</c:v>
                </c:pt>
                <c:pt idx="105">
                  <c:v>45.259768655036</c:v>
                </c:pt>
                <c:pt idx="106">
                  <c:v>43.64074815597046</c:v>
                </c:pt>
                <c:pt idx="107">
                  <c:v>42.01334777696324</c:v>
                </c:pt>
                <c:pt idx="108">
                  <c:v>40.3780668462915</c:v>
                </c:pt>
                <c:pt idx="109">
                  <c:v>38.73539114993436</c:v>
                </c:pt>
                <c:pt idx="110">
                  <c:v>37.08579318895996</c:v>
                </c:pt>
                <c:pt idx="111">
                  <c:v>35.42973243677806</c:v>
                </c:pt>
                <c:pt idx="112">
                  <c:v>33.7676555959135</c:v>
                </c:pt>
                <c:pt idx="113">
                  <c:v>32.0999968539772</c:v>
                </c:pt>
                <c:pt idx="114">
                  <c:v>30.42717813852655</c:v>
                </c:pt>
                <c:pt idx="115">
                  <c:v>28.74960937055008</c:v>
                </c:pt>
                <c:pt idx="116">
                  <c:v>27.06768871631257</c:v>
                </c:pt>
                <c:pt idx="117">
                  <c:v>25.38180283733814</c:v>
                </c:pt>
                <c:pt idx="118">
                  <c:v>23.69232713831011</c:v>
                </c:pt>
                <c:pt idx="119">
                  <c:v>21.99962601270002</c:v>
                </c:pt>
              </c:numCache>
            </c:numRef>
          </c:yVal>
          <c:smooth val="1"/>
          <c:extLst xmlns:c16r2="http://schemas.microsoft.com/office/drawing/2015/06/chart">
            <c:ext xmlns:c16="http://schemas.microsoft.com/office/drawing/2014/chart" uri="{C3380CC4-5D6E-409C-BE32-E72D297353CC}">
              <c16:uniqueId val="{00000008-D717-4C0C-AD74-A5479278AAAA}"/>
            </c:ext>
          </c:extLst>
        </c:ser>
        <c:dLbls>
          <c:showLegendKey val="0"/>
          <c:showVal val="0"/>
          <c:showCatName val="0"/>
          <c:showSerName val="0"/>
          <c:showPercent val="0"/>
          <c:showBubbleSize val="0"/>
        </c:dLbls>
        <c:axId val="-1416732752"/>
        <c:axId val="-988783808"/>
      </c:scatterChart>
      <c:valAx>
        <c:axId val="-1416732752"/>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88783808"/>
        <c:crosses val="autoZero"/>
        <c:crossBetween val="midCat"/>
      </c:valAx>
      <c:valAx>
        <c:axId val="-98878380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416732752"/>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8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2537037037037"/>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Disposal-G'!$E$123</c:f>
              <c:strCache>
                <c:ptCount val="1"/>
                <c:pt idx="0">
                  <c:v>SOUD Deaths for 1.5x parameter level</c:v>
                </c:pt>
              </c:strCache>
            </c:strRef>
          </c:tx>
          <c:spPr>
            <a:ln w="76200">
              <a:solidFill>
                <a:schemeClr val="accent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E$3:$E$122</c:f>
              <c:numCache>
                <c:formatCode>General</c:formatCode>
                <c:ptCount val="120"/>
                <c:pt idx="0">
                  <c:v>0.0</c:v>
                </c:pt>
                <c:pt idx="1">
                  <c:v>-1.451361270086658</c:v>
                </c:pt>
                <c:pt idx="2">
                  <c:v>-3.057511525297855</c:v>
                </c:pt>
                <c:pt idx="3">
                  <c:v>-4.81327371062091</c:v>
                </c:pt>
                <c:pt idx="4">
                  <c:v>-6.713533310882144</c:v>
                </c:pt>
                <c:pt idx="5">
                  <c:v>-8.75325653388602</c:v>
                </c:pt>
                <c:pt idx="6">
                  <c:v>-10.92749719121248</c:v>
                </c:pt>
                <c:pt idx="7">
                  <c:v>-13.23140172621324</c:v>
                </c:pt>
                <c:pt idx="8">
                  <c:v>-15.66021281914682</c:v>
                </c:pt>
                <c:pt idx="9">
                  <c:v>-18.20927187596928</c:v>
                </c:pt>
                <c:pt idx="10">
                  <c:v>-20.87402063971713</c:v>
                </c:pt>
                <c:pt idx="11">
                  <c:v>-23.65000211103288</c:v>
                </c:pt>
                <c:pt idx="12">
                  <c:v>-26.53286092372687</c:v>
                </c:pt>
                <c:pt idx="13">
                  <c:v>-28.3763007859573</c:v>
                </c:pt>
                <c:pt idx="14">
                  <c:v>-30.17699010622578</c:v>
                </c:pt>
                <c:pt idx="15">
                  <c:v>-31.93429595499338</c:v>
                </c:pt>
                <c:pt idx="16">
                  <c:v>-33.64889773946742</c:v>
                </c:pt>
                <c:pt idx="17">
                  <c:v>-35.32157639049058</c:v>
                </c:pt>
                <c:pt idx="18">
                  <c:v>-36.95318276644439</c:v>
                </c:pt>
                <c:pt idx="19">
                  <c:v>-38.54461672278649</c:v>
                </c:pt>
                <c:pt idx="20">
                  <c:v>-40.0968108539214</c:v>
                </c:pt>
                <c:pt idx="21">
                  <c:v>-41.61071786105015</c:v>
                </c:pt>
                <c:pt idx="22">
                  <c:v>-43.0873007470618</c:v>
                </c:pt>
                <c:pt idx="23">
                  <c:v>-44.5275252172785</c:v>
                </c:pt>
                <c:pt idx="24">
                  <c:v>-45.93235380280734</c:v>
                </c:pt>
                <c:pt idx="25">
                  <c:v>-47.30274133041703</c:v>
                </c:pt>
                <c:pt idx="26">
                  <c:v>-48.63767123156254</c:v>
                </c:pt>
                <c:pt idx="27">
                  <c:v>-49.93788758080473</c:v>
                </c:pt>
                <c:pt idx="28">
                  <c:v>-51.20413666406282</c:v>
                </c:pt>
                <c:pt idx="29">
                  <c:v>-52.43716113939274</c:v>
                </c:pt>
                <c:pt idx="30">
                  <c:v>-53.63769848598793</c:v>
                </c:pt>
                <c:pt idx="31">
                  <c:v>-54.8064797360375</c:v>
                </c:pt>
                <c:pt idx="32">
                  <c:v>-55.94422843744108</c:v>
                </c:pt>
                <c:pt idx="33">
                  <c:v>-57.05165980404144</c:v>
                </c:pt>
                <c:pt idx="34">
                  <c:v>-58.12948001905511</c:v>
                </c:pt>
                <c:pt idx="35">
                  <c:v>-59.17838566449134</c:v>
                </c:pt>
                <c:pt idx="36">
                  <c:v>-60.19906325487334</c:v>
                </c:pt>
                <c:pt idx="37">
                  <c:v>-61.19218885793883</c:v>
                </c:pt>
                <c:pt idx="38">
                  <c:v>-62.1584277883909</c:v>
                </c:pt>
                <c:pt idx="39">
                  <c:v>-63.09843097455146</c:v>
                </c:pt>
                <c:pt idx="40">
                  <c:v>-64.01283793334365</c:v>
                </c:pt>
                <c:pt idx="41">
                  <c:v>-64.90227667296267</c:v>
                </c:pt>
                <c:pt idx="42">
                  <c:v>-65.76736361508412</c:v>
                </c:pt>
                <c:pt idx="43">
                  <c:v>-66.60870354912275</c:v>
                </c:pt>
                <c:pt idx="44">
                  <c:v>-67.42688961429516</c:v>
                </c:pt>
                <c:pt idx="45">
                  <c:v>-68.22250330589965</c:v>
                </c:pt>
                <c:pt idx="46">
                  <c:v>-68.99611450276923</c:v>
                </c:pt>
                <c:pt idx="47">
                  <c:v>-69.74828151330678</c:v>
                </c:pt>
                <c:pt idx="48">
                  <c:v>-70.47955113787795</c:v>
                </c:pt>
                <c:pt idx="49">
                  <c:v>-71.19045874562707</c:v>
                </c:pt>
                <c:pt idx="50">
                  <c:v>-71.88152836403006</c:v>
                </c:pt>
                <c:pt idx="51">
                  <c:v>-72.55327277970895</c:v>
                </c:pt>
                <c:pt idx="52">
                  <c:v>-73.2061936432988</c:v>
                </c:pt>
                <c:pt idx="53">
                  <c:v>-73.84078158877445</c:v>
                </c:pt>
                <c:pt idx="54">
                  <c:v>-74.45751636062742</c:v>
                </c:pt>
                <c:pt idx="55">
                  <c:v>-75.05686694789371</c:v>
                </c:pt>
                <c:pt idx="56">
                  <c:v>-75.6392917241875</c:v>
                </c:pt>
                <c:pt idx="57">
                  <c:v>-76.20523859296038</c:v>
                </c:pt>
                <c:pt idx="58">
                  <c:v>-76.7551451372949</c:v>
                </c:pt>
                <c:pt idx="59">
                  <c:v>-77.28943877357808</c:v>
                </c:pt>
                <c:pt idx="60">
                  <c:v>-77.80853690848861</c:v>
                </c:pt>
                <c:pt idx="61">
                  <c:v>-78.31284709875261</c:v>
                </c:pt>
                <c:pt idx="62">
                  <c:v>-78.80276721317838</c:v>
                </c:pt>
                <c:pt idx="63">
                  <c:v>-79.27868559653326</c:v>
                </c:pt>
                <c:pt idx="64">
                  <c:v>-79.74098123484414</c:v>
                </c:pt>
                <c:pt idx="65">
                  <c:v>-80.19002392172892</c:v>
                </c:pt>
                <c:pt idx="66">
                  <c:v>-80.62617442544504</c:v>
                </c:pt>
                <c:pt idx="67">
                  <c:v>-81.04978465631742</c:v>
                </c:pt>
                <c:pt idx="68">
                  <c:v>-81.4611978342668</c:v>
                </c:pt>
                <c:pt idx="69">
                  <c:v>-81.86074865617235</c:v>
                </c:pt>
                <c:pt idx="70">
                  <c:v>-82.2487634628257</c:v>
                </c:pt>
                <c:pt idx="71">
                  <c:v>-82.62556040525305</c:v>
                </c:pt>
                <c:pt idx="72">
                  <c:v>-82.9914496102073</c:v>
                </c:pt>
                <c:pt idx="73">
                  <c:v>-83.34673334464018</c:v>
                </c:pt>
                <c:pt idx="74">
                  <c:v>-83.69170617899265</c:v>
                </c:pt>
                <c:pt idx="75">
                  <c:v>-84.02665514915074</c:v>
                </c:pt>
                <c:pt idx="76">
                  <c:v>-84.35185991692285</c:v>
                </c:pt>
                <c:pt idx="77">
                  <c:v>-84.66759292892648</c:v>
                </c:pt>
                <c:pt idx="78">
                  <c:v>-84.97411957376093</c:v>
                </c:pt>
                <c:pt idx="79">
                  <c:v>-85.27169833737537</c:v>
                </c:pt>
                <c:pt idx="80">
                  <c:v>-85.56058095653538</c:v>
                </c:pt>
                <c:pt idx="81">
                  <c:v>-85.84101257031906</c:v>
                </c:pt>
                <c:pt idx="82">
                  <c:v>-86.11323186955595</c:v>
                </c:pt>
                <c:pt idx="83">
                  <c:v>-86.37747124417105</c:v>
                </c:pt>
                <c:pt idx="84">
                  <c:v>-86.63395692835857</c:v>
                </c:pt>
                <c:pt idx="85">
                  <c:v>-86.88290914355133</c:v>
                </c:pt>
                <c:pt idx="86">
                  <c:v>-87.12454223915381</c:v>
                </c:pt>
                <c:pt idx="87">
                  <c:v>-87.35906483098101</c:v>
                </c:pt>
                <c:pt idx="88">
                  <c:v>-87.58667993741031</c:v>
                </c:pt>
                <c:pt idx="89">
                  <c:v>-87.80758511319715</c:v>
                </c:pt>
                <c:pt idx="90">
                  <c:v>-88.02197258095885</c:v>
                </c:pt>
                <c:pt idx="91">
                  <c:v>-88.2300293603042</c:v>
                </c:pt>
                <c:pt idx="92">
                  <c:v>-88.43193739459811</c:v>
                </c:pt>
                <c:pt idx="93">
                  <c:v>-88.62787367537896</c:v>
                </c:pt>
                <c:pt idx="94">
                  <c:v>-88.81801036440417</c:v>
                </c:pt>
                <c:pt idx="95">
                  <c:v>-89.00251491334924</c:v>
                </c:pt>
                <c:pt idx="96">
                  <c:v>-89.1815501811496</c:v>
                </c:pt>
                <c:pt idx="97">
                  <c:v>-89.35527454901468</c:v>
                </c:pt>
                <c:pt idx="98">
                  <c:v>-89.52384203311149</c:v>
                </c:pt>
                <c:pt idx="99">
                  <c:v>-89.68740239494105</c:v>
                </c:pt>
                <c:pt idx="100">
                  <c:v>-89.84610124942135</c:v>
                </c:pt>
                <c:pt idx="101">
                  <c:v>-90.00008017069769</c:v>
                </c:pt>
                <c:pt idx="102">
                  <c:v>-90.14947679571091</c:v>
                </c:pt>
                <c:pt idx="103">
                  <c:v>-90.2944249255206</c:v>
                </c:pt>
                <c:pt idx="104">
                  <c:v>-90.4350546244415</c:v>
                </c:pt>
                <c:pt idx="105">
                  <c:v>-90.57149231699246</c:v>
                </c:pt>
                <c:pt idx="106">
                  <c:v>-90.70386088270277</c:v>
                </c:pt>
                <c:pt idx="107">
                  <c:v>-90.83227974877763</c:v>
                </c:pt>
                <c:pt idx="108">
                  <c:v>-90.95686498069383</c:v>
                </c:pt>
                <c:pt idx="109">
                  <c:v>-91.07772937071357</c:v>
                </c:pt>
                <c:pt idx="110">
                  <c:v>-91.1949825243702</c:v>
                </c:pt>
                <c:pt idx="111">
                  <c:v>-91.30873094494848</c:v>
                </c:pt>
                <c:pt idx="112">
                  <c:v>-91.41907811599548</c:v>
                </c:pt>
                <c:pt idx="113">
                  <c:v>-91.5261245818916</c:v>
                </c:pt>
                <c:pt idx="114">
                  <c:v>-91.62996802650856</c:v>
                </c:pt>
                <c:pt idx="115">
                  <c:v>-91.73070335000534</c:v>
                </c:pt>
                <c:pt idx="116">
                  <c:v>-91.82842274375842</c:v>
                </c:pt>
                <c:pt idx="117">
                  <c:v>-91.92321576351412</c:v>
                </c:pt>
                <c:pt idx="118">
                  <c:v>-92.01516940073126</c:v>
                </c:pt>
                <c:pt idx="119">
                  <c:v>-92.1043681522053</c:v>
                </c:pt>
              </c:numCache>
            </c:numRef>
          </c:yVal>
          <c:smooth val="1"/>
          <c:extLst xmlns:c16r2="http://schemas.microsoft.com/office/drawing/2015/06/chart">
            <c:ext xmlns:c16="http://schemas.microsoft.com/office/drawing/2014/chart" uri="{C3380CC4-5D6E-409C-BE32-E72D297353CC}">
              <c16:uniqueId val="{00000000-BEB0-48DF-8784-C1446105E38C}"/>
            </c:ext>
          </c:extLst>
        </c:ser>
        <c:ser>
          <c:idx val="3"/>
          <c:order val="1"/>
          <c:tx>
            <c:strRef>
              <c:f>'SA-Disposal-G'!$N$123</c:f>
              <c:strCache>
                <c:ptCount val="1"/>
                <c:pt idx="0">
                  <c:v>SOUD Deaths for 1x parameter level</c:v>
                </c:pt>
              </c:strCache>
            </c:strRef>
          </c:tx>
          <c:spPr>
            <a:ln w="28575">
              <a:solidFill>
                <a:schemeClr val="accent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N$3:$N$122</c:f>
              <c:numCache>
                <c:formatCode>General</c:formatCode>
                <c:ptCount val="120"/>
                <c:pt idx="0">
                  <c:v>0.0</c:v>
                </c:pt>
                <c:pt idx="1">
                  <c:v>-1.375133046727978</c:v>
                </c:pt>
                <c:pt idx="2">
                  <c:v>-2.90834473900536</c:v>
                </c:pt>
                <c:pt idx="3">
                  <c:v>-4.594265212461051</c:v>
                </c:pt>
                <c:pt idx="4">
                  <c:v>-6.427609001744917</c:v>
                </c:pt>
                <c:pt idx="5">
                  <c:v>-8.40318761370252</c:v>
                </c:pt>
                <c:pt idx="6">
                  <c:v>-10.51591365466736</c:v>
                </c:pt>
                <c:pt idx="7">
                  <c:v>-12.76080369760116</c:v>
                </c:pt>
                <c:pt idx="8">
                  <c:v>-15.13298017990555</c:v>
                </c:pt>
                <c:pt idx="9">
                  <c:v>-17.62767253734712</c:v>
                </c:pt>
                <c:pt idx="10">
                  <c:v>-20.24021773468522</c:v>
                </c:pt>
                <c:pt idx="11">
                  <c:v>-22.96606031885062</c:v>
                </c:pt>
                <c:pt idx="12">
                  <c:v>-25.80075209347378</c:v>
                </c:pt>
                <c:pt idx="13">
                  <c:v>-27.59790898886274</c:v>
                </c:pt>
                <c:pt idx="14">
                  <c:v>-29.35423534867052</c:v>
                </c:pt>
                <c:pt idx="15">
                  <c:v>-31.06894373151508</c:v>
                </c:pt>
                <c:pt idx="16">
                  <c:v>-32.74264938451044</c:v>
                </c:pt>
                <c:pt idx="17">
                  <c:v>-34.37607157013444</c:v>
                </c:pt>
                <c:pt idx="18">
                  <c:v>-35.97000156512559</c:v>
                </c:pt>
                <c:pt idx="19">
                  <c:v>-37.52528166827931</c:v>
                </c:pt>
                <c:pt idx="20">
                  <c:v>-39.04278888337035</c:v>
                </c:pt>
                <c:pt idx="21">
                  <c:v>-40.52342222940531</c:v>
                </c:pt>
                <c:pt idx="22">
                  <c:v>-41.9680928791937</c:v>
                </c:pt>
                <c:pt idx="23">
                  <c:v>-43.3777165049644</c:v>
                </c:pt>
                <c:pt idx="24">
                  <c:v>-44.7532073477592</c:v>
                </c:pt>
                <c:pt idx="25">
                  <c:v>-46.09547363446031</c:v>
                </c:pt>
                <c:pt idx="26">
                  <c:v>-47.40346217926334</c:v>
                </c:pt>
                <c:pt idx="27">
                  <c:v>-48.67787481634829</c:v>
                </c:pt>
                <c:pt idx="28">
                  <c:v>-49.91941634006314</c:v>
                </c:pt>
                <c:pt idx="29">
                  <c:v>-51.12878937112757</c:v>
                </c:pt>
                <c:pt idx="30">
                  <c:v>-52.30669275775409</c:v>
                </c:pt>
                <c:pt idx="31">
                  <c:v>-53.45382026003599</c:v>
                </c:pt>
                <c:pt idx="32">
                  <c:v>-54.57085946700384</c:v>
                </c:pt>
                <c:pt idx="33">
                  <c:v>-55.658490902846</c:v>
                </c:pt>
                <c:pt idx="34">
                  <c:v>-56.71738728783927</c:v>
                </c:pt>
                <c:pt idx="35">
                  <c:v>-57.74821292665625</c:v>
                </c:pt>
                <c:pt idx="36">
                  <c:v>-58.75162320229121</c:v>
                </c:pt>
                <c:pt idx="37">
                  <c:v>-59.728264158206</c:v>
                </c:pt>
                <c:pt idx="38">
                  <c:v>-60.6787721547088</c:v>
                </c:pt>
                <c:pt idx="39">
                  <c:v>-61.60377022982307</c:v>
                </c:pt>
                <c:pt idx="40">
                  <c:v>-62.50387101165975</c:v>
                </c:pt>
                <c:pt idx="41">
                  <c:v>-63.37967658420219</c:v>
                </c:pt>
                <c:pt idx="42">
                  <c:v>-64.23177837629574</c:v>
                </c:pt>
                <c:pt idx="43">
                  <c:v>-65.06075708371475</c:v>
                </c:pt>
                <c:pt idx="44">
                  <c:v>-65.86718262002583</c:v>
                </c:pt>
                <c:pt idx="45">
                  <c:v>-66.65161409265288</c:v>
                </c:pt>
                <c:pt idx="46">
                  <c:v>-67.4145998010559</c:v>
                </c:pt>
                <c:pt idx="47">
                  <c:v>-68.15667725442553</c:v>
                </c:pt>
                <c:pt idx="48">
                  <c:v>-68.8783732066499</c:v>
                </c:pt>
                <c:pt idx="49">
                  <c:v>-69.58020370657623</c:v>
                </c:pt>
                <c:pt idx="50">
                  <c:v>-70.26267416188688</c:v>
                </c:pt>
                <c:pt idx="51">
                  <c:v>-70.92627941508367</c:v>
                </c:pt>
                <c:pt idx="52">
                  <c:v>-71.57150382441844</c:v>
                </c:pt>
                <c:pt idx="53">
                  <c:v>-72.198821360016</c:v>
                </c:pt>
                <c:pt idx="54">
                  <c:v>-72.80869570861247</c:v>
                </c:pt>
                <c:pt idx="55">
                  <c:v>-73.40158038591</c:v>
                </c:pt>
                <c:pt idx="56">
                  <c:v>-73.97791885566548</c:v>
                </c:pt>
                <c:pt idx="57">
                  <c:v>-74.53814465472858</c:v>
                </c:pt>
                <c:pt idx="58">
                  <c:v>-75.08268152330135</c:v>
                </c:pt>
                <c:pt idx="59">
                  <c:v>-75.61194353976177</c:v>
                </c:pt>
                <c:pt idx="60">
                  <c:v>-76.12633525944335</c:v>
                </c:pt>
                <c:pt idx="61">
                  <c:v>-76.62625185683117</c:v>
                </c:pt>
                <c:pt idx="62">
                  <c:v>-77.11207927064248</c:v>
                </c:pt>
                <c:pt idx="63">
                  <c:v>-77.58419435134386</c:v>
                </c:pt>
                <c:pt idx="64">
                  <c:v>-78.0429650106778</c:v>
                </c:pt>
                <c:pt idx="65">
                  <c:v>-78.48875037277456</c:v>
                </c:pt>
                <c:pt idx="66">
                  <c:v>-78.92190092651981</c:v>
                </c:pt>
                <c:pt idx="67">
                  <c:v>-79.34275867881868</c:v>
                </c:pt>
                <c:pt idx="68">
                  <c:v>-79.75165730848067</c:v>
                </c:pt>
                <c:pt idx="69">
                  <c:v>-80.14892232041615</c:v>
                </c:pt>
                <c:pt idx="70">
                  <c:v>-80.53487119989575</c:v>
                </c:pt>
                <c:pt idx="71">
                  <c:v>-80.9098135666423</c:v>
                </c:pt>
                <c:pt idx="72">
                  <c:v>-81.27405132852225</c:v>
                </c:pt>
                <c:pt idx="73">
                  <c:v>-81.62787883465381</c:v>
                </c:pt>
                <c:pt idx="74">
                  <c:v>-81.97158302774296</c:v>
                </c:pt>
                <c:pt idx="75">
                  <c:v>-82.30544359545856</c:v>
                </c:pt>
                <c:pt idx="76">
                  <c:v>-82.62973312075465</c:v>
                </c:pt>
                <c:pt idx="77">
                  <c:v>-82.94471723093427</c:v>
                </c:pt>
                <c:pt idx="78">
                  <c:v>-83.2506547453669</c:v>
                </c:pt>
                <c:pt idx="79">
                  <c:v>-83.54779782175385</c:v>
                </c:pt>
                <c:pt idx="80">
                  <c:v>-83.83639210081525</c:v>
                </c:pt>
                <c:pt idx="81">
                  <c:v>-84.11667684932148</c:v>
                </c:pt>
                <c:pt idx="82">
                  <c:v>-84.38888510138835</c:v>
                </c:pt>
                <c:pt idx="83">
                  <c:v>-84.65324379796824</c:v>
                </c:pt>
                <c:pt idx="84">
                  <c:v>-84.90997392444971</c:v>
                </c:pt>
                <c:pt idx="85">
                  <c:v>-85.15929064634796</c:v>
                </c:pt>
                <c:pt idx="86">
                  <c:v>-85.4014034430016</c:v>
                </c:pt>
                <c:pt idx="87">
                  <c:v>-85.63651623925568</c:v>
                </c:pt>
                <c:pt idx="88">
                  <c:v>-85.86482753508398</c:v>
                </c:pt>
                <c:pt idx="89">
                  <c:v>-86.08653053313068</c:v>
                </c:pt>
                <c:pt idx="90">
                  <c:v>-86.3018132641379</c:v>
                </c:pt>
                <c:pt idx="91">
                  <c:v>-86.51085871023808</c:v>
                </c:pt>
                <c:pt idx="92">
                  <c:v>-86.7138449261154</c:v>
                </c:pt>
                <c:pt idx="93">
                  <c:v>-86.91094515799761</c:v>
                </c:pt>
                <c:pt idx="94">
                  <c:v>-87.10232796049345</c:v>
                </c:pt>
                <c:pt idx="95">
                  <c:v>-87.28815731126721</c:v>
                </c:pt>
                <c:pt idx="96">
                  <c:v>-87.46859272353595</c:v>
                </c:pt>
                <c:pt idx="97">
                  <c:v>-87.64378935642507</c:v>
                </c:pt>
                <c:pt idx="98">
                  <c:v>-87.81389812316046</c:v>
                </c:pt>
                <c:pt idx="99">
                  <c:v>-87.97906579710613</c:v>
                </c:pt>
                <c:pt idx="100">
                  <c:v>-88.13943511568321</c:v>
                </c:pt>
                <c:pt idx="101">
                  <c:v>-88.2951448821701</c:v>
                </c:pt>
                <c:pt idx="102">
                  <c:v>-88.44633006537632</c:v>
                </c:pt>
                <c:pt idx="103">
                  <c:v>-88.59312189725774</c:v>
                </c:pt>
                <c:pt idx="104">
                  <c:v>-88.73564796844627</c:v>
                </c:pt>
                <c:pt idx="105">
                  <c:v>-88.87403232173841</c:v>
                </c:pt>
                <c:pt idx="106">
                  <c:v>-89.00839554356085</c:v>
                </c:pt>
                <c:pt idx="107">
                  <c:v>-89.13885485343013</c:v>
                </c:pt>
                <c:pt idx="108">
                  <c:v>-89.26552419143854</c:v>
                </c:pt>
                <c:pt idx="109">
                  <c:v>-89.3885143037846</c:v>
                </c:pt>
                <c:pt idx="110">
                  <c:v>-89.50793282638755</c:v>
                </c:pt>
                <c:pt idx="111">
                  <c:v>-89.62388436658928</c:v>
                </c:pt>
                <c:pt idx="112">
                  <c:v>-89.73647058299895</c:v>
                </c:pt>
                <c:pt idx="113">
                  <c:v>-89.84579026347915</c:v>
                </c:pt>
                <c:pt idx="114">
                  <c:v>-89.9519394013394</c:v>
                </c:pt>
                <c:pt idx="115">
                  <c:v>-90.05501126972028</c:v>
                </c:pt>
                <c:pt idx="116">
                  <c:v>-90.15509649424237</c:v>
                </c:pt>
                <c:pt idx="117">
                  <c:v>-90.25228312391732</c:v>
                </c:pt>
                <c:pt idx="118">
                  <c:v>-90.3466567003662</c:v>
                </c:pt>
                <c:pt idx="119">
                  <c:v>-90.4383003253734</c:v>
                </c:pt>
              </c:numCache>
            </c:numRef>
          </c:yVal>
          <c:smooth val="1"/>
          <c:extLst xmlns:c16r2="http://schemas.microsoft.com/office/drawing/2015/06/chart">
            <c:ext xmlns:c16="http://schemas.microsoft.com/office/drawing/2014/chart" uri="{C3380CC4-5D6E-409C-BE32-E72D297353CC}">
              <c16:uniqueId val="{00000001-BEB0-48DF-8784-C1446105E38C}"/>
            </c:ext>
          </c:extLst>
        </c:ser>
        <c:ser>
          <c:idx val="0"/>
          <c:order val="2"/>
          <c:tx>
            <c:strRef>
              <c:f>'SA-Disposal-G'!$W$123</c:f>
              <c:strCache>
                <c:ptCount val="1"/>
                <c:pt idx="0">
                  <c:v>SOUD Deaths for 0.5x parameter level</c:v>
                </c:pt>
              </c:strCache>
            </c:strRef>
          </c:tx>
          <c:spPr>
            <a:ln w="6350">
              <a:solidFill>
                <a:schemeClr val="accent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W$3:$W$122</c:f>
              <c:numCache>
                <c:formatCode>General</c:formatCode>
                <c:ptCount val="120"/>
                <c:pt idx="0">
                  <c:v>0.0</c:v>
                </c:pt>
                <c:pt idx="1">
                  <c:v>-0.67169567814426</c:v>
                </c:pt>
                <c:pt idx="2">
                  <c:v>-1.371850091983583</c:v>
                </c:pt>
                <c:pt idx="3">
                  <c:v>-2.1024508973175</c:v>
                </c:pt>
                <c:pt idx="4">
                  <c:v>-2.864644522371077</c:v>
                </c:pt>
                <c:pt idx="5">
                  <c:v>-3.658962592412353</c:v>
                </c:pt>
                <c:pt idx="6">
                  <c:v>-4.522188204274737</c:v>
                </c:pt>
                <c:pt idx="7">
                  <c:v>-5.634089158996413</c:v>
                </c:pt>
                <c:pt idx="8">
                  <c:v>-6.94837844310262</c:v>
                </c:pt>
                <c:pt idx="9">
                  <c:v>-8.97175656649031</c:v>
                </c:pt>
                <c:pt idx="10">
                  <c:v>-11.31556668278174</c:v>
                </c:pt>
                <c:pt idx="11">
                  <c:v>-13.89851499376866</c:v>
                </c:pt>
                <c:pt idx="12">
                  <c:v>-16.70751756133302</c:v>
                </c:pt>
                <c:pt idx="13">
                  <c:v>-18.36011860977603</c:v>
                </c:pt>
                <c:pt idx="14">
                  <c:v>-19.9193707416597</c:v>
                </c:pt>
                <c:pt idx="15">
                  <c:v>-21.44527151996152</c:v>
                </c:pt>
                <c:pt idx="16">
                  <c:v>-22.93887549608832</c:v>
                </c:pt>
                <c:pt idx="17">
                  <c:v>-24.4010623886988</c:v>
                </c:pt>
                <c:pt idx="18">
                  <c:v>-25.83259729822835</c:v>
                </c:pt>
                <c:pt idx="19">
                  <c:v>-27.23422060051632</c:v>
                </c:pt>
                <c:pt idx="20">
                  <c:v>-28.59959896382045</c:v>
                </c:pt>
                <c:pt idx="21">
                  <c:v>-29.91577102168768</c:v>
                </c:pt>
                <c:pt idx="22">
                  <c:v>-31.20271005641392</c:v>
                </c:pt>
                <c:pt idx="23">
                  <c:v>-32.46144952995022</c:v>
                </c:pt>
                <c:pt idx="24">
                  <c:v>-33.69284857708967</c:v>
                </c:pt>
                <c:pt idx="25">
                  <c:v>-34.89772167788574</c:v>
                </c:pt>
                <c:pt idx="26">
                  <c:v>-36.07450778376892</c:v>
                </c:pt>
                <c:pt idx="27">
                  <c:v>-37.22350929150511</c:v>
                </c:pt>
                <c:pt idx="28">
                  <c:v>-38.3451403309177</c:v>
                </c:pt>
                <c:pt idx="29">
                  <c:v>-39.43981738782914</c:v>
                </c:pt>
                <c:pt idx="30">
                  <c:v>-40.50795928668762</c:v>
                </c:pt>
                <c:pt idx="31">
                  <c:v>-41.54998730567952</c:v>
                </c:pt>
                <c:pt idx="32">
                  <c:v>-42.56632523529147</c:v>
                </c:pt>
                <c:pt idx="33">
                  <c:v>-43.55738706450195</c:v>
                </c:pt>
                <c:pt idx="34">
                  <c:v>-44.52356566357072</c:v>
                </c:pt>
                <c:pt idx="35">
                  <c:v>-45.46529025340526</c:v>
                </c:pt>
                <c:pt idx="36">
                  <c:v>-46.382992317649</c:v>
                </c:pt>
                <c:pt idx="37">
                  <c:v>-47.27710480092878</c:v>
                </c:pt>
                <c:pt idx="38">
                  <c:v>-48.14806160774597</c:v>
                </c:pt>
                <c:pt idx="39">
                  <c:v>-48.99629309612855</c:v>
                </c:pt>
                <c:pt idx="40">
                  <c:v>-49.82222894798733</c:v>
                </c:pt>
                <c:pt idx="41">
                  <c:v>-50.62629795910441</c:v>
                </c:pt>
                <c:pt idx="42">
                  <c:v>-51.40677723083992</c:v>
                </c:pt>
                <c:pt idx="43">
                  <c:v>-52.16173815141187</c:v>
                </c:pt>
                <c:pt idx="44">
                  <c:v>-52.89530222941332</c:v>
                </c:pt>
                <c:pt idx="45">
                  <c:v>-53.60793532231032</c:v>
                </c:pt>
                <c:pt idx="46">
                  <c:v>-54.30009882949359</c:v>
                </c:pt>
                <c:pt idx="47">
                  <c:v>-54.97224936718654</c:v>
                </c:pt>
                <c:pt idx="48">
                  <c:v>-55.6248385652287</c:v>
                </c:pt>
                <c:pt idx="49">
                  <c:v>-56.25831282575506</c:v>
                </c:pt>
                <c:pt idx="50">
                  <c:v>-56.87311310236505</c:v>
                </c:pt>
                <c:pt idx="51">
                  <c:v>-57.46967469983677</c:v>
                </c:pt>
                <c:pt idx="52">
                  <c:v>-58.0484270867781</c:v>
                </c:pt>
                <c:pt idx="53">
                  <c:v>-58.6097937332872</c:v>
                </c:pt>
                <c:pt idx="54">
                  <c:v>-59.15419196733599</c:v>
                </c:pt>
                <c:pt idx="55">
                  <c:v>-59.68202912656348</c:v>
                </c:pt>
                <c:pt idx="56">
                  <c:v>-60.1937022049796</c:v>
                </c:pt>
                <c:pt idx="57">
                  <c:v>-60.68960836078174</c:v>
                </c:pt>
                <c:pt idx="58">
                  <c:v>-61.17013833109031</c:v>
                </c:pt>
                <c:pt idx="59">
                  <c:v>-61.6356763424809</c:v>
                </c:pt>
                <c:pt idx="60">
                  <c:v>-62.08660005306889</c:v>
                </c:pt>
                <c:pt idx="61">
                  <c:v>-62.52328050744993</c:v>
                </c:pt>
                <c:pt idx="62">
                  <c:v>-62.94608210355207</c:v>
                </c:pt>
                <c:pt idx="63">
                  <c:v>-63.35536257065552</c:v>
                </c:pt>
                <c:pt idx="64">
                  <c:v>-63.751472957866</c:v>
                </c:pt>
                <c:pt idx="65">
                  <c:v>-64.13475763234261</c:v>
                </c:pt>
                <c:pt idx="66">
                  <c:v>-64.50555428663548</c:v>
                </c:pt>
                <c:pt idx="67">
                  <c:v>-64.86419395449793</c:v>
                </c:pt>
                <c:pt idx="68">
                  <c:v>-65.2110010281374</c:v>
                </c:pt>
                <c:pt idx="69">
                  <c:v>-65.5462932825369</c:v>
                </c:pt>
                <c:pt idx="70">
                  <c:v>-65.87038192508214</c:v>
                </c:pt>
                <c:pt idx="71">
                  <c:v>-66.18357163984261</c:v>
                </c:pt>
                <c:pt idx="72">
                  <c:v>-66.48616063749733</c:v>
                </c:pt>
                <c:pt idx="73">
                  <c:v>-66.77844071052482</c:v>
                </c:pt>
                <c:pt idx="74">
                  <c:v>-67.06069729319964</c:v>
                </c:pt>
                <c:pt idx="75">
                  <c:v>-67.33320952595937</c:v>
                </c:pt>
                <c:pt idx="76">
                  <c:v>-67.59625032378405</c:v>
                </c:pt>
                <c:pt idx="77">
                  <c:v>-67.85008644817307</c:v>
                </c:pt>
                <c:pt idx="78">
                  <c:v>-68.09497858238115</c:v>
                </c:pt>
                <c:pt idx="79">
                  <c:v>-68.33118140958125</c:v>
                </c:pt>
                <c:pt idx="80">
                  <c:v>-68.55894369362345</c:v>
                </c:pt>
                <c:pt idx="81">
                  <c:v>-68.77850836210327</c:v>
                </c:pt>
                <c:pt idx="82">
                  <c:v>-68.99011259143938</c:v>
                </c:pt>
                <c:pt idx="83">
                  <c:v>-69.19398789373305</c:v>
                </c:pt>
                <c:pt idx="84">
                  <c:v>-69.39036020516502</c:v>
                </c:pt>
                <c:pt idx="85">
                  <c:v>-69.57944997565387</c:v>
                </c:pt>
                <c:pt idx="86">
                  <c:v>-69.76147225961415</c:v>
                </c:pt>
                <c:pt idx="87">
                  <c:v>-69.93663680755387</c:v>
                </c:pt>
                <c:pt idx="88">
                  <c:v>-70.10514815837578</c:v>
                </c:pt>
                <c:pt idx="89">
                  <c:v>-70.26720573216053</c:v>
                </c:pt>
                <c:pt idx="90">
                  <c:v>-70.42300392329416</c:v>
                </c:pt>
                <c:pt idx="91">
                  <c:v>-70.5727321937802</c:v>
                </c:pt>
                <c:pt idx="92">
                  <c:v>-70.71657516659731</c:v>
                </c:pt>
                <c:pt idx="93">
                  <c:v>-70.85471271893371</c:v>
                </c:pt>
                <c:pt idx="94">
                  <c:v>-70.98732007525572</c:v>
                </c:pt>
                <c:pt idx="95">
                  <c:v>-71.11456789999958</c:v>
                </c:pt>
                <c:pt idx="96">
                  <c:v>-71.2366223898634</c:v>
                </c:pt>
                <c:pt idx="97">
                  <c:v>-71.35364536554706</c:v>
                </c:pt>
                <c:pt idx="98">
                  <c:v>-71.46579436288361</c:v>
                </c:pt>
                <c:pt idx="99">
                  <c:v>-71.57322272326784</c:v>
                </c:pt>
                <c:pt idx="100">
                  <c:v>-71.67607968330101</c:v>
                </c:pt>
                <c:pt idx="101">
                  <c:v>-71.77451046360417</c:v>
                </c:pt>
                <c:pt idx="102">
                  <c:v>-71.86865635671545</c:v>
                </c:pt>
                <c:pt idx="103">
                  <c:v>-71.95865481403145</c:v>
                </c:pt>
                <c:pt idx="104">
                  <c:v>-72.04463953172954</c:v>
                </c:pt>
                <c:pt idx="105">
                  <c:v>-72.12674053563782</c:v>
                </c:pt>
                <c:pt idx="106">
                  <c:v>-72.2050842650064</c:v>
                </c:pt>
                <c:pt idx="107">
                  <c:v>-72.27979365513006</c:v>
                </c:pt>
                <c:pt idx="108">
                  <c:v>-72.35098821882431</c:v>
                </c:pt>
                <c:pt idx="109">
                  <c:v>-72.41878412669581</c:v>
                </c:pt>
                <c:pt idx="110">
                  <c:v>-72.48329428618467</c:v>
                </c:pt>
                <c:pt idx="111">
                  <c:v>-72.5446284193811</c:v>
                </c:pt>
                <c:pt idx="112">
                  <c:v>-72.60289313957887</c:v>
                </c:pt>
                <c:pt idx="113">
                  <c:v>-72.65819202655766</c:v>
                </c:pt>
                <c:pt idx="114">
                  <c:v>-72.7106257005794</c:v>
                </c:pt>
                <c:pt idx="115">
                  <c:v>-72.76029189508695</c:v>
                </c:pt>
                <c:pt idx="116">
                  <c:v>-72.807285528124</c:v>
                </c:pt>
                <c:pt idx="117">
                  <c:v>-72.85169877242764</c:v>
                </c:pt>
                <c:pt idx="118">
                  <c:v>-72.89362112423626</c:v>
                </c:pt>
                <c:pt idx="119">
                  <c:v>-72.9331394707724</c:v>
                </c:pt>
              </c:numCache>
            </c:numRef>
          </c:yVal>
          <c:smooth val="1"/>
          <c:extLst xmlns:c16r2="http://schemas.microsoft.com/office/drawing/2015/06/chart">
            <c:ext xmlns:c16="http://schemas.microsoft.com/office/drawing/2014/chart" uri="{C3380CC4-5D6E-409C-BE32-E72D297353CC}">
              <c16:uniqueId val="{00000002-BEB0-48DF-8784-C1446105E38C}"/>
            </c:ext>
          </c:extLst>
        </c:ser>
        <c:ser>
          <c:idx val="7"/>
          <c:order val="3"/>
          <c:tx>
            <c:strRef>
              <c:f>'SA-Disposal-G'!$F$123</c:f>
              <c:strCache>
                <c:ptCount val="1"/>
                <c:pt idx="0">
                  <c:v>SHUD Deaths for 1.5x parameter level</c:v>
                </c:pt>
              </c:strCache>
            </c:strRef>
          </c:tx>
          <c:spPr>
            <a:ln w="76200">
              <a:solidFill>
                <a:schemeClr val="accent2"/>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F$3:$F$122</c:f>
              <c:numCache>
                <c:formatCode>General</c:formatCode>
                <c:ptCount val="120"/>
                <c:pt idx="0">
                  <c:v>0.0</c:v>
                </c:pt>
                <c:pt idx="1">
                  <c:v>0.26510394669408</c:v>
                </c:pt>
                <c:pt idx="2">
                  <c:v>0.811810107488327</c:v>
                </c:pt>
                <c:pt idx="3">
                  <c:v>1.628342462548335</c:v>
                </c:pt>
                <c:pt idx="4">
                  <c:v>2.70411503341461</c:v>
                </c:pt>
                <c:pt idx="5">
                  <c:v>4.029400339703534</c:v>
                </c:pt>
                <c:pt idx="6">
                  <c:v>5.595168598407872</c:v>
                </c:pt>
                <c:pt idx="7">
                  <c:v>7.39296056953417</c:v>
                </c:pt>
                <c:pt idx="8">
                  <c:v>9.414786771977878</c:v>
                </c:pt>
                <c:pt idx="9">
                  <c:v>11.65304768455021</c:v>
                </c:pt>
                <c:pt idx="10">
                  <c:v>14.10047064374148</c:v>
                </c:pt>
                <c:pt idx="11">
                  <c:v>16.75006002053742</c:v>
                </c:pt>
                <c:pt idx="12">
                  <c:v>19.5950579516068</c:v>
                </c:pt>
                <c:pt idx="13">
                  <c:v>20.68119303154531</c:v>
                </c:pt>
                <c:pt idx="14">
                  <c:v>21.7237712363406</c:v>
                </c:pt>
                <c:pt idx="15">
                  <c:v>22.71926415703633</c:v>
                </c:pt>
                <c:pt idx="16">
                  <c:v>23.66673200417667</c:v>
                </c:pt>
                <c:pt idx="17">
                  <c:v>24.56568005441732</c:v>
                </c:pt>
                <c:pt idx="18">
                  <c:v>25.41595943698417</c:v>
                </c:pt>
                <c:pt idx="19">
                  <c:v>26.21769481425745</c:v>
                </c:pt>
                <c:pt idx="20">
                  <c:v>26.97122692080193</c:v>
                </c:pt>
                <c:pt idx="21">
                  <c:v>27.67706680063266</c:v>
                </c:pt>
                <c:pt idx="22">
                  <c:v>28.33585928574912</c:v>
                </c:pt>
                <c:pt idx="23">
                  <c:v>28.94835378489438</c:v>
                </c:pt>
                <c:pt idx="24">
                  <c:v>29.51538086362584</c:v>
                </c:pt>
                <c:pt idx="25">
                  <c:v>30.03783341997537</c:v>
                </c:pt>
                <c:pt idx="26">
                  <c:v>30.51330974105881</c:v>
                </c:pt>
                <c:pt idx="27">
                  <c:v>30.94249322710708</c:v>
                </c:pt>
                <c:pt idx="28">
                  <c:v>31.32611687546898</c:v>
                </c:pt>
                <c:pt idx="29">
                  <c:v>31.66494850653194</c:v>
                </c:pt>
                <c:pt idx="30">
                  <c:v>31.95978409930358</c:v>
                </c:pt>
                <c:pt idx="31">
                  <c:v>32.21144218565964</c:v>
                </c:pt>
                <c:pt idx="32">
                  <c:v>32.42075911058486</c:v>
                </c:pt>
                <c:pt idx="33">
                  <c:v>32.58858500084244</c:v>
                </c:pt>
                <c:pt idx="34">
                  <c:v>32.7157803160788</c:v>
                </c:pt>
                <c:pt idx="35">
                  <c:v>32.80321288147648</c:v>
                </c:pt>
                <c:pt idx="36">
                  <c:v>32.85175532094094</c:v>
                </c:pt>
                <c:pt idx="37">
                  <c:v>32.86228282555798</c:v>
                </c:pt>
                <c:pt idx="38">
                  <c:v>32.83567120457682</c:v>
                </c:pt>
                <c:pt idx="39">
                  <c:v>32.77278940045562</c:v>
                </c:pt>
                <c:pt idx="40">
                  <c:v>32.6745034243179</c:v>
                </c:pt>
                <c:pt idx="41">
                  <c:v>32.54167509993027</c:v>
                </c:pt>
                <c:pt idx="42">
                  <c:v>32.37516092865512</c:v>
                </c:pt>
                <c:pt idx="43">
                  <c:v>32.1758110861313</c:v>
                </c:pt>
                <c:pt idx="44">
                  <c:v>31.94446853433922</c:v>
                </c:pt>
                <c:pt idx="45">
                  <c:v>31.68196823534727</c:v>
                </c:pt>
                <c:pt idx="46">
                  <c:v>31.38913645518982</c:v>
                </c:pt>
                <c:pt idx="47">
                  <c:v>31.06679014809679</c:v>
                </c:pt>
                <c:pt idx="48">
                  <c:v>30.71573641272066</c:v>
                </c:pt>
                <c:pt idx="49">
                  <c:v>30.33677201317519</c:v>
                </c:pt>
                <c:pt idx="50">
                  <c:v>29.93068295866874</c:v>
                </c:pt>
                <c:pt idx="51">
                  <c:v>29.49824413629617</c:v>
                </c:pt>
                <c:pt idx="52">
                  <c:v>29.04021898219126</c:v>
                </c:pt>
                <c:pt idx="53">
                  <c:v>28.55735920658794</c:v>
                </c:pt>
                <c:pt idx="54">
                  <c:v>28.05040455946942</c:v>
                </c:pt>
                <c:pt idx="55">
                  <c:v>27.52008263333108</c:v>
                </c:pt>
                <c:pt idx="56">
                  <c:v>26.96710870001753</c:v>
                </c:pt>
                <c:pt idx="57">
                  <c:v>26.39218557888962</c:v>
                </c:pt>
                <c:pt idx="58">
                  <c:v>25.79600353379782</c:v>
                </c:pt>
                <c:pt idx="59">
                  <c:v>25.17924019658685</c:v>
                </c:pt>
                <c:pt idx="60">
                  <c:v>24.54256051501925</c:v>
                </c:pt>
                <c:pt idx="61">
                  <c:v>23.88661672318243</c:v>
                </c:pt>
                <c:pt idx="62">
                  <c:v>23.21204833260022</c:v>
                </c:pt>
                <c:pt idx="63">
                  <c:v>22.51948214238832</c:v>
                </c:pt>
                <c:pt idx="64">
                  <c:v>21.80953226692262</c:v>
                </c:pt>
                <c:pt idx="65">
                  <c:v>21.08280017958112</c:v>
                </c:pt>
                <c:pt idx="66">
                  <c:v>20.33987477124888</c:v>
                </c:pt>
                <c:pt idx="67">
                  <c:v>19.58133242235035</c:v>
                </c:pt>
                <c:pt idx="68">
                  <c:v>18.8077370872641</c:v>
                </c:pt>
                <c:pt idx="69">
                  <c:v>18.01964039003528</c:v>
                </c:pt>
                <c:pt idx="70">
                  <c:v>17.2175817303963</c:v>
                </c:pt>
                <c:pt idx="71">
                  <c:v>16.40208839913857</c:v>
                </c:pt>
                <c:pt idx="72">
                  <c:v>15.57367570198426</c:v>
                </c:pt>
                <c:pt idx="73">
                  <c:v>14.73284709111208</c:v>
                </c:pt>
                <c:pt idx="74">
                  <c:v>13.88009430358825</c:v>
                </c:pt>
                <c:pt idx="75">
                  <c:v>13.01589750598614</c:v>
                </c:pt>
                <c:pt idx="76">
                  <c:v>12.14072544451378</c:v>
                </c:pt>
                <c:pt idx="77">
                  <c:v>11.25503560003558</c:v>
                </c:pt>
                <c:pt idx="78">
                  <c:v>10.35927434739806</c:v>
                </c:pt>
                <c:pt idx="79">
                  <c:v>9.453877118514082</c:v>
                </c:pt>
                <c:pt idx="80">
                  <c:v>8.539268568695748</c:v>
                </c:pt>
                <c:pt idx="81">
                  <c:v>7.615862745765116</c:v>
                </c:pt>
                <c:pt idx="82">
                  <c:v>6.684063261493611</c:v>
                </c:pt>
                <c:pt idx="83">
                  <c:v>5.74426346495657</c:v>
                </c:pt>
                <c:pt idx="84">
                  <c:v>4.796846617428855</c:v>
                </c:pt>
                <c:pt idx="85">
                  <c:v>3.842186068449018</c:v>
                </c:pt>
                <c:pt idx="86">
                  <c:v>2.880645432732626</c:v>
                </c:pt>
                <c:pt idx="87">
                  <c:v>1.91257876761415</c:v>
                </c:pt>
                <c:pt idx="88">
                  <c:v>0.938330750743535</c:v>
                </c:pt>
                <c:pt idx="89">
                  <c:v>-0.041763142234322</c:v>
                </c:pt>
                <c:pt idx="90">
                  <c:v>-1.027376460268306</c:v>
                </c:pt>
                <c:pt idx="91">
                  <c:v>-2.018191599968623</c:v>
                </c:pt>
                <c:pt idx="92">
                  <c:v>-3.013899629380194</c:v>
                </c:pt>
                <c:pt idx="93">
                  <c:v>-4.014200112641677</c:v>
                </c:pt>
                <c:pt idx="94">
                  <c:v>-5.01880093571158</c:v>
                </c:pt>
                <c:pt idx="95">
                  <c:v>-6.027418133322044</c:v>
                </c:pt>
                <c:pt idx="96">
                  <c:v>-7.03977571731607</c:v>
                </c:pt>
                <c:pt idx="97">
                  <c:v>-8.05560550648756</c:v>
                </c:pt>
                <c:pt idx="98">
                  <c:v>-9.07464695806689</c:v>
                </c:pt>
                <c:pt idx="99">
                  <c:v>-10.09664700094963</c:v>
                </c:pt>
                <c:pt idx="100">
                  <c:v>-11.12135987077445</c:v>
                </c:pt>
                <c:pt idx="101">
                  <c:v>-12.14854694694277</c:v>
                </c:pt>
                <c:pt idx="102">
                  <c:v>-13.17797659166031</c:v>
                </c:pt>
                <c:pt idx="103">
                  <c:v>-14.20942399107112</c:v>
                </c:pt>
                <c:pt idx="104">
                  <c:v>-15.24267099855156</c:v>
                </c:pt>
                <c:pt idx="105">
                  <c:v>-16.27750598022708</c:v>
                </c:pt>
                <c:pt idx="106">
                  <c:v>-17.31372366273881</c:v>
                </c:pt>
                <c:pt idx="107">
                  <c:v>-18.35112498333505</c:v>
                </c:pt>
                <c:pt idx="108">
                  <c:v>-19.38951694229763</c:v>
                </c:pt>
                <c:pt idx="109">
                  <c:v>-20.42871245774218</c:v>
                </c:pt>
                <c:pt idx="110">
                  <c:v>-21.46853022282668</c:v>
                </c:pt>
                <c:pt idx="111">
                  <c:v>-22.50879456537118</c:v>
                </c:pt>
                <c:pt idx="112">
                  <c:v>-23.54933530991211</c:v>
                </c:pt>
                <c:pt idx="113">
                  <c:v>-24.5899876422116</c:v>
                </c:pt>
                <c:pt idx="114">
                  <c:v>-25.630591976203</c:v>
                </c:pt>
                <c:pt idx="115">
                  <c:v>-26.67099382340266</c:v>
                </c:pt>
                <c:pt idx="116">
                  <c:v>-27.71104366476989</c:v>
                </c:pt>
                <c:pt idx="117">
                  <c:v>-28.75059682501351</c:v>
                </c:pt>
                <c:pt idx="118">
                  <c:v>-29.78951334934298</c:v>
                </c:pt>
                <c:pt idx="119">
                  <c:v>-30.82765788264783</c:v>
                </c:pt>
              </c:numCache>
            </c:numRef>
          </c:yVal>
          <c:smooth val="1"/>
          <c:extLst xmlns:c16r2="http://schemas.microsoft.com/office/drawing/2015/06/chart">
            <c:ext xmlns:c16="http://schemas.microsoft.com/office/drawing/2014/chart" uri="{C3380CC4-5D6E-409C-BE32-E72D297353CC}">
              <c16:uniqueId val="{00000003-BEB0-48DF-8784-C1446105E38C}"/>
            </c:ext>
          </c:extLst>
        </c:ser>
        <c:ser>
          <c:idx val="4"/>
          <c:order val="4"/>
          <c:tx>
            <c:strRef>
              <c:f>'SA-Disposal-G'!$O$123</c:f>
              <c:strCache>
                <c:ptCount val="1"/>
                <c:pt idx="0">
                  <c:v>SHUD Deaths for 1x parameter level</c:v>
                </c:pt>
              </c:strCache>
            </c:strRef>
          </c:tx>
          <c:spPr>
            <a:ln w="38100">
              <a:solidFill>
                <a:schemeClr val="accent2"/>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O$3:$O$122</c:f>
              <c:numCache>
                <c:formatCode>General</c:formatCode>
                <c:ptCount val="120"/>
                <c:pt idx="0">
                  <c:v>0.0</c:v>
                </c:pt>
                <c:pt idx="1">
                  <c:v>0.871809759355165</c:v>
                </c:pt>
                <c:pt idx="2">
                  <c:v>2.019605970605153</c:v>
                </c:pt>
                <c:pt idx="3">
                  <c:v>3.433415424821942</c:v>
                </c:pt>
                <c:pt idx="4">
                  <c:v>5.10402980316967</c:v>
                </c:pt>
                <c:pt idx="5">
                  <c:v>7.022788235370172</c:v>
                </c:pt>
                <c:pt idx="6">
                  <c:v>9.18147952783429</c:v>
                </c:pt>
                <c:pt idx="7">
                  <c:v>11.57226539396834</c:v>
                </c:pt>
                <c:pt idx="8">
                  <c:v>14.18762004592577</c:v>
                </c:pt>
                <c:pt idx="9">
                  <c:v>17.02028275482285</c:v>
                </c:pt>
                <c:pt idx="10">
                  <c:v>20.06322068298762</c:v>
                </c:pt>
                <c:pt idx="11">
                  <c:v>23.30959984393622</c:v>
                </c:pt>
                <c:pt idx="12">
                  <c:v>26.7527624846236</c:v>
                </c:pt>
                <c:pt idx="13">
                  <c:v>28.43848911287555</c:v>
                </c:pt>
                <c:pt idx="14">
                  <c:v>30.08230635218802</c:v>
                </c:pt>
                <c:pt idx="15">
                  <c:v>31.68045699158856</c:v>
                </c:pt>
                <c:pt idx="16">
                  <c:v>33.23190570492715</c:v>
                </c:pt>
                <c:pt idx="17">
                  <c:v>34.73604916051194</c:v>
                </c:pt>
                <c:pt idx="18">
                  <c:v>36.19262021368068</c:v>
                </c:pt>
                <c:pt idx="19">
                  <c:v>37.60161876304505</c:v>
                </c:pt>
                <c:pt idx="20">
                  <c:v>38.96325680680424</c:v>
                </c:pt>
                <c:pt idx="21">
                  <c:v>40.27791466555677</c:v>
                </c:pt>
                <c:pt idx="22">
                  <c:v>41.5461060185637</c:v>
                </c:pt>
                <c:pt idx="23">
                  <c:v>42.7684499062129</c:v>
                </c:pt>
                <c:pt idx="24">
                  <c:v>43.94564824737741</c:v>
                </c:pt>
                <c:pt idx="25">
                  <c:v>45.07846773045971</c:v>
                </c:pt>
                <c:pt idx="26">
                  <c:v>46.1643976430019</c:v>
                </c:pt>
                <c:pt idx="27">
                  <c:v>47.20400332890672</c:v>
                </c:pt>
                <c:pt idx="28">
                  <c:v>48.19790190732201</c:v>
                </c:pt>
                <c:pt idx="29">
                  <c:v>49.14674900035465</c:v>
                </c:pt>
                <c:pt idx="30">
                  <c:v>50.05123219595671</c:v>
                </c:pt>
                <c:pt idx="31">
                  <c:v>50.91206551062555</c:v>
                </c:pt>
                <c:pt idx="32">
                  <c:v>51.72998467396587</c:v>
                </c:pt>
                <c:pt idx="33">
                  <c:v>52.5057430871097</c:v>
                </c:pt>
                <c:pt idx="34">
                  <c:v>53.24010833670423</c:v>
                </c:pt>
                <c:pt idx="35">
                  <c:v>53.93385916978599</c:v>
                </c:pt>
                <c:pt idx="36">
                  <c:v>54.58778285351318</c:v>
                </c:pt>
                <c:pt idx="37">
                  <c:v>55.20267285849336</c:v>
                </c:pt>
                <c:pt idx="38">
                  <c:v>55.77932681617257</c:v>
                </c:pt>
                <c:pt idx="39">
                  <c:v>56.31853898630397</c:v>
                </c:pt>
                <c:pt idx="40">
                  <c:v>56.82110404172577</c:v>
                </c:pt>
                <c:pt idx="41">
                  <c:v>57.28781570176788</c:v>
                </c:pt>
                <c:pt idx="42">
                  <c:v>57.71946549021929</c:v>
                </c:pt>
                <c:pt idx="43">
                  <c:v>58.11684162511519</c:v>
                </c:pt>
                <c:pt idx="44">
                  <c:v>58.48072802476671</c:v>
                </c:pt>
                <c:pt idx="45">
                  <c:v>58.81190341694109</c:v>
                </c:pt>
                <c:pt idx="46">
                  <c:v>59.11114054009659</c:v>
                </c:pt>
                <c:pt idx="47">
                  <c:v>59.37920542723997</c:v>
                </c:pt>
                <c:pt idx="48">
                  <c:v>59.61685676431004</c:v>
                </c:pt>
                <c:pt idx="49">
                  <c:v>59.824845316063</c:v>
                </c:pt>
                <c:pt idx="50">
                  <c:v>60.00391341337652</c:v>
                </c:pt>
                <c:pt idx="51">
                  <c:v>60.15479449659689</c:v>
                </c:pt>
                <c:pt idx="52">
                  <c:v>60.27821270030167</c:v>
                </c:pt>
                <c:pt idx="53">
                  <c:v>60.37488249476216</c:v>
                </c:pt>
                <c:pt idx="54">
                  <c:v>60.44550837088704</c:v>
                </c:pt>
                <c:pt idx="55">
                  <c:v>60.49078456512319</c:v>
                </c:pt>
                <c:pt idx="56">
                  <c:v>60.51139482126892</c:v>
                </c:pt>
                <c:pt idx="57">
                  <c:v>60.50801218634306</c:v>
                </c:pt>
                <c:pt idx="58">
                  <c:v>60.48129883795373</c:v>
                </c:pt>
                <c:pt idx="59">
                  <c:v>60.4319059408028</c:v>
                </c:pt>
                <c:pt idx="60">
                  <c:v>60.36047353013877</c:v>
                </c:pt>
                <c:pt idx="61">
                  <c:v>60.2676304201455</c:v>
                </c:pt>
                <c:pt idx="62">
                  <c:v>60.1539941354002</c:v>
                </c:pt>
                <c:pt idx="63">
                  <c:v>60.02017086366941</c:v>
                </c:pt>
                <c:pt idx="64">
                  <c:v>59.86675542842558</c:v>
                </c:pt>
                <c:pt idx="65">
                  <c:v>59.6943312795639</c:v>
                </c:pt>
                <c:pt idx="66">
                  <c:v>59.50347050093692</c:v>
                </c:pt>
                <c:pt idx="67">
                  <c:v>59.2947338333931</c:v>
                </c:pt>
                <c:pt idx="68">
                  <c:v>59.0686707120944</c:v>
                </c:pt>
                <c:pt idx="69">
                  <c:v>58.82581931696786</c:v>
                </c:pt>
                <c:pt idx="70">
                  <c:v>58.56670663521481</c:v>
                </c:pt>
                <c:pt idx="71">
                  <c:v>58.29184853487454</c:v>
                </c:pt>
                <c:pt idx="72">
                  <c:v>58.00174984850223</c:v>
                </c:pt>
                <c:pt idx="73">
                  <c:v>57.69690446607056</c:v>
                </c:pt>
                <c:pt idx="74">
                  <c:v>57.37779543627998</c:v>
                </c:pt>
                <c:pt idx="75">
                  <c:v>57.04489507549199</c:v>
                </c:pt>
                <c:pt idx="76">
                  <c:v>56.69866508356754</c:v>
                </c:pt>
                <c:pt idx="77">
                  <c:v>56.33955666592014</c:v>
                </c:pt>
                <c:pt idx="78">
                  <c:v>55.9680106611661</c:v>
                </c:pt>
                <c:pt idx="79">
                  <c:v>55.58445767374961</c:v>
                </c:pt>
                <c:pt idx="80">
                  <c:v>55.18931821100895</c:v>
                </c:pt>
                <c:pt idx="81">
                  <c:v>54.78300282414284</c:v>
                </c:pt>
                <c:pt idx="82">
                  <c:v>54.36591225260808</c:v>
                </c:pt>
                <c:pt idx="83">
                  <c:v>53.93843757147344</c:v>
                </c:pt>
                <c:pt idx="84">
                  <c:v>53.50096034131898</c:v>
                </c:pt>
                <c:pt idx="85">
                  <c:v>53.05385276027229</c:v>
                </c:pt>
                <c:pt idx="86">
                  <c:v>52.5974778178259</c:v>
                </c:pt>
                <c:pt idx="87">
                  <c:v>52.13218945007088</c:v>
                </c:pt>
                <c:pt idx="88">
                  <c:v>51.65833269604478</c:v>
                </c:pt>
                <c:pt idx="89">
                  <c:v>51.17624385488434</c:v>
                </c:pt>
                <c:pt idx="90">
                  <c:v>50.68625064350544</c:v>
                </c:pt>
                <c:pt idx="91">
                  <c:v>50.18867235455986</c:v>
                </c:pt>
                <c:pt idx="92">
                  <c:v>49.68382001442196</c:v>
                </c:pt>
                <c:pt idx="93">
                  <c:v>49.17199654098908</c:v>
                </c:pt>
                <c:pt idx="94">
                  <c:v>48.65349690109304</c:v>
                </c:pt>
                <c:pt idx="95">
                  <c:v>48.12860826732735</c:v>
                </c:pt>
                <c:pt idx="96">
                  <c:v>47.5976101741248</c:v>
                </c:pt>
                <c:pt idx="97">
                  <c:v>47.06077467291784</c:v>
                </c:pt>
                <c:pt idx="98">
                  <c:v>46.51836648624609</c:v>
                </c:pt>
                <c:pt idx="99">
                  <c:v>45.97064316066194</c:v>
                </c:pt>
                <c:pt idx="100">
                  <c:v>45.41785521832198</c:v>
                </c:pt>
                <c:pt idx="101">
                  <c:v>44.86024630715642</c:v>
                </c:pt>
                <c:pt idx="102">
                  <c:v>44.2980533495012</c:v>
                </c:pt>
                <c:pt idx="103">
                  <c:v>43.73150668911249</c:v>
                </c:pt>
                <c:pt idx="104">
                  <c:v>43.1608302364773</c:v>
                </c:pt>
                <c:pt idx="105">
                  <c:v>42.58624161234413</c:v>
                </c:pt>
                <c:pt idx="106">
                  <c:v>42.00795228941274</c:v>
                </c:pt>
                <c:pt idx="107">
                  <c:v>41.42616773211585</c:v>
                </c:pt>
                <c:pt idx="108">
                  <c:v>40.84108753444886</c:v>
                </c:pt>
                <c:pt idx="109">
                  <c:v>40.25290555580249</c:v>
                </c:pt>
                <c:pt idx="110">
                  <c:v>39.66181005474596</c:v>
                </c:pt>
                <c:pt idx="111">
                  <c:v>39.06798382074503</c:v>
                </c:pt>
                <c:pt idx="112">
                  <c:v>38.47160430377895</c:v>
                </c:pt>
                <c:pt idx="113">
                  <c:v>37.87284374182877</c:v>
                </c:pt>
                <c:pt idx="114">
                  <c:v>37.27186928622385</c:v>
                </c:pt>
                <c:pt idx="115">
                  <c:v>36.66884312483362</c:v>
                </c:pt>
                <c:pt idx="116">
                  <c:v>36.06392260308817</c:v>
                </c:pt>
                <c:pt idx="117">
                  <c:v>35.45726034282725</c:v>
                </c:pt>
                <c:pt idx="118">
                  <c:v>34.84900435897325</c:v>
                </c:pt>
                <c:pt idx="119">
                  <c:v>34.23929817402463</c:v>
                </c:pt>
              </c:numCache>
            </c:numRef>
          </c:yVal>
          <c:smooth val="1"/>
          <c:extLst xmlns:c16r2="http://schemas.microsoft.com/office/drawing/2015/06/chart">
            <c:ext xmlns:c16="http://schemas.microsoft.com/office/drawing/2014/chart" uri="{C3380CC4-5D6E-409C-BE32-E72D297353CC}">
              <c16:uniqueId val="{00000004-BEB0-48DF-8784-C1446105E38C}"/>
            </c:ext>
          </c:extLst>
        </c:ser>
        <c:ser>
          <c:idx val="1"/>
          <c:order val="5"/>
          <c:tx>
            <c:strRef>
              <c:f>'SA-Disposal-G'!$X$123</c:f>
              <c:strCache>
                <c:ptCount val="1"/>
                <c:pt idx="0">
                  <c:v>SHUD Deaths for 0.5x parameter level</c:v>
                </c:pt>
              </c:strCache>
            </c:strRef>
          </c:tx>
          <c:spPr>
            <a:ln w="6350">
              <a:solidFill>
                <a:schemeClr val="accent2"/>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X$3:$X$122</c:f>
              <c:numCache>
                <c:formatCode>General</c:formatCode>
                <c:ptCount val="120"/>
                <c:pt idx="0">
                  <c:v>0.0</c:v>
                </c:pt>
                <c:pt idx="1">
                  <c:v>0.415855579840763</c:v>
                </c:pt>
                <c:pt idx="2">
                  <c:v>0.887382898135274</c:v>
                </c:pt>
                <c:pt idx="3">
                  <c:v>1.41820348071783</c:v>
                </c:pt>
                <c:pt idx="4">
                  <c:v>2.010511615244513</c:v>
                </c:pt>
                <c:pt idx="5">
                  <c:v>2.66542235732245</c:v>
                </c:pt>
                <c:pt idx="6">
                  <c:v>3.446801630035178</c:v>
                </c:pt>
                <c:pt idx="7">
                  <c:v>4.665573401178608</c:v>
                </c:pt>
                <c:pt idx="8">
                  <c:v>6.256069201395894</c:v>
                </c:pt>
                <c:pt idx="9">
                  <c:v>9.046169408672398</c:v>
                </c:pt>
                <c:pt idx="10">
                  <c:v>12.3638596722587</c:v>
                </c:pt>
                <c:pt idx="11">
                  <c:v>16.08219196720342</c:v>
                </c:pt>
                <c:pt idx="12">
                  <c:v>20.18103477235899</c:v>
                </c:pt>
                <c:pt idx="13">
                  <c:v>22.3065732136975</c:v>
                </c:pt>
                <c:pt idx="14">
                  <c:v>24.29076610861516</c:v>
                </c:pt>
                <c:pt idx="15">
                  <c:v>26.23722685536902</c:v>
                </c:pt>
                <c:pt idx="16">
                  <c:v>28.14673726634815</c:v>
                </c:pt>
                <c:pt idx="17">
                  <c:v>30.01980927972244</c:v>
                </c:pt>
                <c:pt idx="18">
                  <c:v>31.85679457842522</c:v>
                </c:pt>
                <c:pt idx="19">
                  <c:v>33.65804377891259</c:v>
                </c:pt>
                <c:pt idx="20">
                  <c:v>35.41170430676299</c:v>
                </c:pt>
                <c:pt idx="21">
                  <c:v>37.09463349286654</c:v>
                </c:pt>
                <c:pt idx="22">
                  <c:v>38.74084401707</c:v>
                </c:pt>
                <c:pt idx="23">
                  <c:v>40.35122513633829</c:v>
                </c:pt>
                <c:pt idx="24">
                  <c:v>41.92644240212812</c:v>
                </c:pt>
                <c:pt idx="25">
                  <c:v>43.46713816401534</c:v>
                </c:pt>
                <c:pt idx="26">
                  <c:v>44.9699572969445</c:v>
                </c:pt>
                <c:pt idx="27">
                  <c:v>46.43479599968892</c:v>
                </c:pt>
                <c:pt idx="28">
                  <c:v>47.86178215539804</c:v>
                </c:pt>
                <c:pt idx="29">
                  <c:v>49.25108206725511</c:v>
                </c:pt>
                <c:pt idx="30">
                  <c:v>50.60289816410136</c:v>
                </c:pt>
                <c:pt idx="31">
                  <c:v>51.91746713699199</c:v>
                </c:pt>
                <c:pt idx="32">
                  <c:v>53.19505815635161</c:v>
                </c:pt>
                <c:pt idx="33">
                  <c:v>54.43594982873606</c:v>
                </c:pt>
                <c:pt idx="34">
                  <c:v>55.64040926643197</c:v>
                </c:pt>
                <c:pt idx="35">
                  <c:v>56.80879028166729</c:v>
                </c:pt>
                <c:pt idx="36">
                  <c:v>57.94147236874515</c:v>
                </c:pt>
                <c:pt idx="37">
                  <c:v>59.0388581487757</c:v>
                </c:pt>
                <c:pt idx="38">
                  <c:v>60.10137138635741</c:v>
                </c:pt>
                <c:pt idx="39">
                  <c:v>61.12944826174702</c:v>
                </c:pt>
                <c:pt idx="40">
                  <c:v>62.12354132754772</c:v>
                </c:pt>
                <c:pt idx="41">
                  <c:v>63.0841182259222</c:v>
                </c:pt>
                <c:pt idx="42">
                  <c:v>64.0071396608508</c:v>
                </c:pt>
                <c:pt idx="43">
                  <c:v>64.88818577343017</c:v>
                </c:pt>
                <c:pt idx="44">
                  <c:v>65.73560260294107</c:v>
                </c:pt>
                <c:pt idx="45">
                  <c:v>66.5499899482291</c:v>
                </c:pt>
                <c:pt idx="46">
                  <c:v>67.3319523928494</c:v>
                </c:pt>
                <c:pt idx="47">
                  <c:v>68.08209809217317</c:v>
                </c:pt>
                <c:pt idx="48">
                  <c:v>68.80103781278018</c:v>
                </c:pt>
                <c:pt idx="49">
                  <c:v>69.48938393744125</c:v>
                </c:pt>
                <c:pt idx="50">
                  <c:v>70.14774953592155</c:v>
                </c:pt>
                <c:pt idx="51">
                  <c:v>70.77674749950864</c:v>
                </c:pt>
                <c:pt idx="52">
                  <c:v>71.37698972429965</c:v>
                </c:pt>
                <c:pt idx="53">
                  <c:v>71.94908636216914</c:v>
                </c:pt>
                <c:pt idx="54">
                  <c:v>72.49364512703664</c:v>
                </c:pt>
                <c:pt idx="55">
                  <c:v>73.01126282855421</c:v>
                </c:pt>
                <c:pt idx="56">
                  <c:v>73.50252432953121</c:v>
                </c:pt>
                <c:pt idx="57">
                  <c:v>73.96802434018556</c:v>
                </c:pt>
                <c:pt idx="58">
                  <c:v>74.40835310305741</c:v>
                </c:pt>
                <c:pt idx="59">
                  <c:v>74.82409588067712</c:v>
                </c:pt>
                <c:pt idx="60">
                  <c:v>75.2158325212321</c:v>
                </c:pt>
                <c:pt idx="61">
                  <c:v>75.58413706198094</c:v>
                </c:pt>
                <c:pt idx="62">
                  <c:v>75.92957736800155</c:v>
                </c:pt>
                <c:pt idx="63">
                  <c:v>76.25271480429915</c:v>
                </c:pt>
                <c:pt idx="64">
                  <c:v>76.5541039393792</c:v>
                </c:pt>
                <c:pt idx="65">
                  <c:v>76.83429227847004</c:v>
                </c:pt>
                <c:pt idx="66">
                  <c:v>77.09382002471447</c:v>
                </c:pt>
                <c:pt idx="67">
                  <c:v>77.3332198666798</c:v>
                </c:pt>
                <c:pt idx="68">
                  <c:v>77.55301677711013</c:v>
                </c:pt>
                <c:pt idx="69">
                  <c:v>77.75372783459566</c:v>
                </c:pt>
                <c:pt idx="70">
                  <c:v>77.93586210623315</c:v>
                </c:pt>
                <c:pt idx="71">
                  <c:v>78.09992052622888</c:v>
                </c:pt>
                <c:pt idx="72">
                  <c:v>78.24639579362205</c:v>
                </c:pt>
                <c:pt idx="73">
                  <c:v>78.37577228803396</c:v>
                </c:pt>
                <c:pt idx="74">
                  <c:v>78.4885260023122</c:v>
                </c:pt>
                <c:pt idx="75">
                  <c:v>78.5851244909486</c:v>
                </c:pt>
                <c:pt idx="76">
                  <c:v>78.66602683328412</c:v>
                </c:pt>
                <c:pt idx="77">
                  <c:v>78.73168361047036</c:v>
                </c:pt>
                <c:pt idx="78">
                  <c:v>78.78253689526741</c:v>
                </c:pt>
                <c:pt idx="79">
                  <c:v>78.81902025381423</c:v>
                </c:pt>
                <c:pt idx="80">
                  <c:v>78.84155875849728</c:v>
                </c:pt>
                <c:pt idx="81">
                  <c:v>78.85056901112084</c:v>
                </c:pt>
                <c:pt idx="82">
                  <c:v>78.84645917561693</c:v>
                </c:pt>
                <c:pt idx="83">
                  <c:v>78.82962901964677</c:v>
                </c:pt>
                <c:pt idx="84">
                  <c:v>78.8004699643795</c:v>
                </c:pt>
                <c:pt idx="85">
                  <c:v>78.75936514180003</c:v>
                </c:pt>
                <c:pt idx="86">
                  <c:v>78.7066894589488</c:v>
                </c:pt>
                <c:pt idx="87">
                  <c:v>78.6428096685129</c:v>
                </c:pt>
                <c:pt idx="88">
                  <c:v>78.5680844452373</c:v>
                </c:pt>
                <c:pt idx="89">
                  <c:v>78.4828644676351</c:v>
                </c:pt>
                <c:pt idx="90">
                  <c:v>78.38749250452297</c:v>
                </c:pt>
                <c:pt idx="91">
                  <c:v>78.28230350593188</c:v>
                </c:pt>
                <c:pt idx="92">
                  <c:v>78.1676246979404</c:v>
                </c:pt>
                <c:pt idx="93">
                  <c:v>78.0437756810652</c:v>
                </c:pt>
                <c:pt idx="94">
                  <c:v>77.91106853179843</c:v>
                </c:pt>
                <c:pt idx="95">
                  <c:v>77.769807906945</c:v>
                </c:pt>
                <c:pt idx="96">
                  <c:v>77.6202911504263</c:v>
                </c:pt>
                <c:pt idx="97">
                  <c:v>77.46280840223861</c:v>
                </c:pt>
                <c:pt idx="98">
                  <c:v>77.2976427092451</c:v>
                </c:pt>
                <c:pt idx="99">
                  <c:v>77.12507013756964</c:v>
                </c:pt>
                <c:pt idx="100">
                  <c:v>76.94535988629485</c:v>
                </c:pt>
                <c:pt idx="101">
                  <c:v>76.75877440221568</c:v>
                </c:pt>
                <c:pt idx="102">
                  <c:v>76.5655694954678</c:v>
                </c:pt>
                <c:pt idx="103">
                  <c:v>76.36599445576557</c:v>
                </c:pt>
                <c:pt idx="104">
                  <c:v>76.16029216907887</c:v>
                </c:pt>
                <c:pt idx="105">
                  <c:v>75.94869923456252</c:v>
                </c:pt>
                <c:pt idx="106">
                  <c:v>75.73144608155334</c:v>
                </c:pt>
                <c:pt idx="107">
                  <c:v>75.50875708649056</c:v>
                </c:pt>
                <c:pt idx="108">
                  <c:v>75.2808506896028</c:v>
                </c:pt>
                <c:pt idx="109">
                  <c:v>75.047939511211</c:v>
                </c:pt>
                <c:pt idx="110">
                  <c:v>74.81023046755458</c:v>
                </c:pt>
                <c:pt idx="111">
                  <c:v>74.567924885986</c:v>
                </c:pt>
                <c:pt idx="112">
                  <c:v>74.32121861944091</c:v>
                </c:pt>
                <c:pt idx="113">
                  <c:v>74.07030216009076</c:v>
                </c:pt>
                <c:pt idx="114">
                  <c:v>73.81536075207751</c:v>
                </c:pt>
                <c:pt idx="115">
                  <c:v>73.55657450323355</c:v>
                </c:pt>
                <c:pt idx="116">
                  <c:v>73.2941184957467</c:v>
                </c:pt>
                <c:pt idx="117">
                  <c:v>73.02816289565882</c:v>
                </c:pt>
                <c:pt idx="118">
                  <c:v>72.75887306116851</c:v>
                </c:pt>
                <c:pt idx="119">
                  <c:v>72.4864096496467</c:v>
                </c:pt>
              </c:numCache>
            </c:numRef>
          </c:yVal>
          <c:smooth val="1"/>
          <c:extLst xmlns:c16r2="http://schemas.microsoft.com/office/drawing/2015/06/chart">
            <c:ext xmlns:c16="http://schemas.microsoft.com/office/drawing/2014/chart" uri="{C3380CC4-5D6E-409C-BE32-E72D297353CC}">
              <c16:uniqueId val="{00000005-BEB0-48DF-8784-C1446105E38C}"/>
            </c:ext>
          </c:extLst>
        </c:ser>
        <c:ser>
          <c:idx val="5"/>
          <c:order val="6"/>
          <c:tx>
            <c:strRef>
              <c:f>'SA-Disposal-G'!$G$123</c:f>
              <c:strCache>
                <c:ptCount val="1"/>
                <c:pt idx="0">
                  <c:v>Total Deaths for 1.5x parameter level</c:v>
                </c:pt>
              </c:strCache>
            </c:strRef>
          </c:tx>
          <c:spPr>
            <a:ln w="76200">
              <a:solidFill>
                <a:schemeClr val="tx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G$3:$G$122</c:f>
              <c:numCache>
                <c:formatCode>General</c:formatCode>
                <c:ptCount val="120"/>
                <c:pt idx="0">
                  <c:v>0.0</c:v>
                </c:pt>
                <c:pt idx="1">
                  <c:v>-1.186257323392601</c:v>
                </c:pt>
                <c:pt idx="2">
                  <c:v>-2.245701417809641</c:v>
                </c:pt>
                <c:pt idx="3">
                  <c:v>-3.18493124807256</c:v>
                </c:pt>
                <c:pt idx="4">
                  <c:v>-4.009418277467574</c:v>
                </c:pt>
                <c:pt idx="5">
                  <c:v>-4.723856194182462</c:v>
                </c:pt>
                <c:pt idx="6">
                  <c:v>-5.332328592804651</c:v>
                </c:pt>
                <c:pt idx="7">
                  <c:v>-5.83844115667921</c:v>
                </c:pt>
                <c:pt idx="8">
                  <c:v>-6.245426047168888</c:v>
                </c:pt>
                <c:pt idx="9">
                  <c:v>-6.556224191419232</c:v>
                </c:pt>
                <c:pt idx="10">
                  <c:v>-6.77354999597565</c:v>
                </c:pt>
                <c:pt idx="11">
                  <c:v>-6.899942090495642</c:v>
                </c:pt>
                <c:pt idx="12">
                  <c:v>-6.937802972120016</c:v>
                </c:pt>
                <c:pt idx="13">
                  <c:v>-7.695107754411856</c:v>
                </c:pt>
                <c:pt idx="14">
                  <c:v>-8.453218869885177</c:v>
                </c:pt>
                <c:pt idx="15">
                  <c:v>-9.215031797957133</c:v>
                </c:pt>
                <c:pt idx="16">
                  <c:v>-9.982165735290801</c:v>
                </c:pt>
                <c:pt idx="17">
                  <c:v>-10.75589633607324</c:v>
                </c:pt>
                <c:pt idx="18">
                  <c:v>-11.53722332946054</c:v>
                </c:pt>
                <c:pt idx="19">
                  <c:v>-12.32692190852895</c:v>
                </c:pt>
                <c:pt idx="20">
                  <c:v>-13.12558393311942</c:v>
                </c:pt>
                <c:pt idx="21">
                  <c:v>-13.93365106041733</c:v>
                </c:pt>
                <c:pt idx="22">
                  <c:v>-14.75144146131265</c:v>
                </c:pt>
                <c:pt idx="23">
                  <c:v>-15.57917143238424</c:v>
                </c:pt>
                <c:pt idx="24">
                  <c:v>-16.41697293918151</c:v>
                </c:pt>
                <c:pt idx="25">
                  <c:v>-17.26490791044171</c:v>
                </c:pt>
                <c:pt idx="26">
                  <c:v>-18.12436149050372</c:v>
                </c:pt>
                <c:pt idx="27">
                  <c:v>-18.99539435369793</c:v>
                </c:pt>
                <c:pt idx="28">
                  <c:v>-19.87801978859379</c:v>
                </c:pt>
                <c:pt idx="29">
                  <c:v>-20.77221263286068</c:v>
                </c:pt>
                <c:pt idx="30">
                  <c:v>-21.67791438668446</c:v>
                </c:pt>
                <c:pt idx="31">
                  <c:v>-22.59503755037768</c:v>
                </c:pt>
                <c:pt idx="32">
                  <c:v>-23.52346932685696</c:v>
                </c:pt>
                <c:pt idx="33">
                  <c:v>-24.46307480319918</c:v>
                </c:pt>
                <c:pt idx="34">
                  <c:v>-25.41369970297642</c:v>
                </c:pt>
                <c:pt idx="35">
                  <c:v>-26.37517278301498</c:v>
                </c:pt>
                <c:pt idx="36">
                  <c:v>-27.34730793393255</c:v>
                </c:pt>
                <c:pt idx="37">
                  <c:v>-28.32990603238085</c:v>
                </c:pt>
                <c:pt idx="38">
                  <c:v>-29.32275658381409</c:v>
                </c:pt>
                <c:pt idx="39">
                  <c:v>-30.32564157409582</c:v>
                </c:pt>
                <c:pt idx="40">
                  <c:v>-31.33833450902588</c:v>
                </c:pt>
                <c:pt idx="41">
                  <c:v>-32.36060157303199</c:v>
                </c:pt>
                <c:pt idx="42">
                  <c:v>-33.39220268642907</c:v>
                </c:pt>
                <c:pt idx="43">
                  <c:v>-34.4328924629916</c:v>
                </c:pt>
                <c:pt idx="44">
                  <c:v>-35.48242107995588</c:v>
                </c:pt>
                <c:pt idx="45">
                  <c:v>-36.54053507055237</c:v>
                </c:pt>
                <c:pt idx="46">
                  <c:v>-37.60697804757965</c:v>
                </c:pt>
                <c:pt idx="47">
                  <c:v>-38.68149136520994</c:v>
                </c:pt>
                <c:pt idx="48">
                  <c:v>-39.7638147251575</c:v>
                </c:pt>
                <c:pt idx="49">
                  <c:v>-40.853686732452</c:v>
                </c:pt>
                <c:pt idx="50">
                  <c:v>-41.95084540536071</c:v>
                </c:pt>
                <c:pt idx="51">
                  <c:v>-43.05502864341234</c:v>
                </c:pt>
                <c:pt idx="52">
                  <c:v>-44.1659746611077</c:v>
                </c:pt>
                <c:pt idx="53">
                  <c:v>-45.28342238218647</c:v>
                </c:pt>
                <c:pt idx="54">
                  <c:v>-46.40711180115814</c:v>
                </c:pt>
                <c:pt idx="55">
                  <c:v>-47.53678431456255</c:v>
                </c:pt>
                <c:pt idx="56">
                  <c:v>-48.67218302416996</c:v>
                </c:pt>
                <c:pt idx="57">
                  <c:v>-49.81305301407142</c:v>
                </c:pt>
                <c:pt idx="58">
                  <c:v>-50.95914160349694</c:v>
                </c:pt>
                <c:pt idx="59">
                  <c:v>-52.11019857699203</c:v>
                </c:pt>
                <c:pt idx="60">
                  <c:v>-53.26597639347065</c:v>
                </c:pt>
                <c:pt idx="61">
                  <c:v>-54.42623037557078</c:v>
                </c:pt>
                <c:pt idx="62">
                  <c:v>-55.5907188805791</c:v>
                </c:pt>
                <c:pt idx="63">
                  <c:v>-56.75920345414599</c:v>
                </c:pt>
                <c:pt idx="64">
                  <c:v>-57.93144896792128</c:v>
                </c:pt>
                <c:pt idx="65">
                  <c:v>-59.10722374214802</c:v>
                </c:pt>
                <c:pt idx="66">
                  <c:v>-60.28629965419596</c:v>
                </c:pt>
                <c:pt idx="67">
                  <c:v>-61.46845223396685</c:v>
                </c:pt>
                <c:pt idx="68">
                  <c:v>-62.65346074700224</c:v>
                </c:pt>
                <c:pt idx="69">
                  <c:v>-63.84110826613714</c:v>
                </c:pt>
                <c:pt idx="70">
                  <c:v>-65.03118173242834</c:v>
                </c:pt>
                <c:pt idx="71">
                  <c:v>-66.2234720061135</c:v>
                </c:pt>
                <c:pt idx="72">
                  <c:v>-67.417773908223</c:v>
                </c:pt>
                <c:pt idx="73">
                  <c:v>-68.61388625352741</c:v>
                </c:pt>
                <c:pt idx="74">
                  <c:v>-69.81161187540471</c:v>
                </c:pt>
                <c:pt idx="75">
                  <c:v>-71.01075764316445</c:v>
                </c:pt>
                <c:pt idx="76">
                  <c:v>-72.21113447240931</c:v>
                </c:pt>
                <c:pt idx="77">
                  <c:v>-73.41255732889104</c:v>
                </c:pt>
                <c:pt idx="78">
                  <c:v>-74.61484522636274</c:v>
                </c:pt>
                <c:pt idx="79">
                  <c:v>-75.81782121886127</c:v>
                </c:pt>
                <c:pt idx="80">
                  <c:v>-77.02131238784031</c:v>
                </c:pt>
                <c:pt idx="81">
                  <c:v>-78.22514982455321</c:v>
                </c:pt>
                <c:pt idx="82">
                  <c:v>-79.42916860806272</c:v>
                </c:pt>
                <c:pt idx="83">
                  <c:v>-80.63320777921463</c:v>
                </c:pt>
                <c:pt idx="84">
                  <c:v>-81.83711031092925</c:v>
                </c:pt>
                <c:pt idx="85">
                  <c:v>-83.0407230751031</c:v>
                </c:pt>
                <c:pt idx="86">
                  <c:v>-84.24389680642082</c:v>
                </c:pt>
                <c:pt idx="87">
                  <c:v>-85.4464860633676</c:v>
                </c:pt>
                <c:pt idx="88">
                  <c:v>-86.64834918666587</c:v>
                </c:pt>
                <c:pt idx="89">
                  <c:v>-87.84934825543066</c:v>
                </c:pt>
                <c:pt idx="90">
                  <c:v>-89.04934904122792</c:v>
                </c:pt>
                <c:pt idx="91">
                  <c:v>-90.2482209602729</c:v>
                </c:pt>
                <c:pt idx="92">
                  <c:v>-91.4458370239784</c:v>
                </c:pt>
                <c:pt idx="93">
                  <c:v>-92.64207378802038</c:v>
                </c:pt>
                <c:pt idx="94">
                  <c:v>-93.83681130011655</c:v>
                </c:pt>
                <c:pt idx="95">
                  <c:v>-95.02993304667105</c:v>
                </c:pt>
                <c:pt idx="96">
                  <c:v>-96.22132589846551</c:v>
                </c:pt>
                <c:pt idx="97">
                  <c:v>-97.4108800555022</c:v>
                </c:pt>
                <c:pt idx="98">
                  <c:v>-98.59848899117897</c:v>
                </c:pt>
                <c:pt idx="99">
                  <c:v>-99.78404939589134</c:v>
                </c:pt>
                <c:pt idx="100">
                  <c:v>-100.9674611201958</c:v>
                </c:pt>
                <c:pt idx="101">
                  <c:v>-102.1486271176411</c:v>
                </c:pt>
                <c:pt idx="102">
                  <c:v>-103.327453387371</c:v>
                </c:pt>
                <c:pt idx="103">
                  <c:v>-104.5038489165917</c:v>
                </c:pt>
                <c:pt idx="104">
                  <c:v>-105.6777256229932</c:v>
                </c:pt>
                <c:pt idx="105">
                  <c:v>-106.8489982972208</c:v>
                </c:pt>
                <c:pt idx="106">
                  <c:v>-108.0175845454416</c:v>
                </c:pt>
                <c:pt idx="107">
                  <c:v>-109.1834047321126</c:v>
                </c:pt>
                <c:pt idx="108">
                  <c:v>-110.3463819229914</c:v>
                </c:pt>
                <c:pt idx="109">
                  <c:v>-111.5064418284557</c:v>
                </c:pt>
                <c:pt idx="110">
                  <c:v>-112.6635127471971</c:v>
                </c:pt>
                <c:pt idx="111">
                  <c:v>-113.8175255103197</c:v>
                </c:pt>
                <c:pt idx="112">
                  <c:v>-114.968413425908</c:v>
                </c:pt>
                <c:pt idx="113">
                  <c:v>-116.1161122241032</c:v>
                </c:pt>
                <c:pt idx="114">
                  <c:v>-117.2605600027128</c:v>
                </c:pt>
                <c:pt idx="115">
                  <c:v>-118.4016971734081</c:v>
                </c:pt>
                <c:pt idx="116">
                  <c:v>-119.5394664085294</c:v>
                </c:pt>
                <c:pt idx="117">
                  <c:v>-120.6738125885278</c:v>
                </c:pt>
                <c:pt idx="118">
                  <c:v>-121.8046827500745</c:v>
                </c:pt>
                <c:pt idx="119">
                  <c:v>-122.932026034854</c:v>
                </c:pt>
              </c:numCache>
            </c:numRef>
          </c:yVal>
          <c:smooth val="1"/>
          <c:extLst xmlns:c16r2="http://schemas.microsoft.com/office/drawing/2015/06/chart">
            <c:ext xmlns:c16="http://schemas.microsoft.com/office/drawing/2014/chart" uri="{C3380CC4-5D6E-409C-BE32-E72D297353CC}">
              <c16:uniqueId val="{00000006-BEB0-48DF-8784-C1446105E38C}"/>
            </c:ext>
          </c:extLst>
        </c:ser>
        <c:ser>
          <c:idx val="2"/>
          <c:order val="7"/>
          <c:tx>
            <c:strRef>
              <c:f>'SA-Disposal-G'!$P$123</c:f>
              <c:strCache>
                <c:ptCount val="1"/>
                <c:pt idx="0">
                  <c:v>Total Deaths for 1x parameter level</c:v>
                </c:pt>
              </c:strCache>
            </c:strRef>
          </c:tx>
          <c:spPr>
            <a:ln w="28575">
              <a:solidFill>
                <a:schemeClr val="tx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P$3:$P$122</c:f>
              <c:numCache>
                <c:formatCode>General</c:formatCode>
                <c:ptCount val="120"/>
                <c:pt idx="0">
                  <c:v>0.0</c:v>
                </c:pt>
                <c:pt idx="1">
                  <c:v>-0.503323287372768</c:v>
                </c:pt>
                <c:pt idx="2">
                  <c:v>-0.888738768400117</c:v>
                </c:pt>
                <c:pt idx="3">
                  <c:v>-1.160849787639199</c:v>
                </c:pt>
                <c:pt idx="4">
                  <c:v>-1.323579198575226</c:v>
                </c:pt>
                <c:pt idx="5">
                  <c:v>-1.380399378332277</c:v>
                </c:pt>
                <c:pt idx="6">
                  <c:v>-1.334434126833094</c:v>
                </c:pt>
                <c:pt idx="7">
                  <c:v>-1.188538303632731</c:v>
                </c:pt>
                <c:pt idx="8">
                  <c:v>-0.945360133979784</c:v>
                </c:pt>
                <c:pt idx="9">
                  <c:v>-0.607389782524342</c:v>
                </c:pt>
                <c:pt idx="10">
                  <c:v>-0.176997051697435</c:v>
                </c:pt>
                <c:pt idx="11">
                  <c:v>0.343539525085544</c:v>
                </c:pt>
                <c:pt idx="12">
                  <c:v>0.952010391149952</c:v>
                </c:pt>
                <c:pt idx="13">
                  <c:v>0.840580124012877</c:v>
                </c:pt>
                <c:pt idx="14">
                  <c:v>0.728071003517471</c:v>
                </c:pt>
                <c:pt idx="15">
                  <c:v>0.611513260073434</c:v>
                </c:pt>
                <c:pt idx="16">
                  <c:v>0.489256320416689</c:v>
                </c:pt>
                <c:pt idx="17">
                  <c:v>0.35997759037723</c:v>
                </c:pt>
                <c:pt idx="18">
                  <c:v>0.222618648555044</c:v>
                </c:pt>
                <c:pt idx="19">
                  <c:v>0.0763370947656767</c:v>
                </c:pt>
                <c:pt idx="20">
                  <c:v>-0.0795320765661472</c:v>
                </c:pt>
                <c:pt idx="21">
                  <c:v>-0.245507563848378</c:v>
                </c:pt>
                <c:pt idx="22">
                  <c:v>-0.421986860630204</c:v>
                </c:pt>
                <c:pt idx="23">
                  <c:v>-0.609266598751492</c:v>
                </c:pt>
                <c:pt idx="24">
                  <c:v>-0.807559100381741</c:v>
                </c:pt>
                <c:pt idx="25">
                  <c:v>-1.017005904000553</c:v>
                </c:pt>
                <c:pt idx="26">
                  <c:v>-1.239064536262049</c:v>
                </c:pt>
                <c:pt idx="27">
                  <c:v>-1.473871487441602</c:v>
                </c:pt>
                <c:pt idx="28">
                  <c:v>-1.721514432741242</c:v>
                </c:pt>
                <c:pt idx="29">
                  <c:v>-1.982040370772847</c:v>
                </c:pt>
                <c:pt idx="30">
                  <c:v>-2.255460561797417</c:v>
                </c:pt>
                <c:pt idx="31">
                  <c:v>-2.541754749410802</c:v>
                </c:pt>
                <c:pt idx="32">
                  <c:v>-2.840874793038163</c:v>
                </c:pt>
                <c:pt idx="33">
                  <c:v>-3.152747815736256</c:v>
                </c:pt>
                <c:pt idx="34">
                  <c:v>-3.477278951135168</c:v>
                </c:pt>
                <c:pt idx="35">
                  <c:v>-3.814353756869969</c:v>
                </c:pt>
                <c:pt idx="36">
                  <c:v>-4.163840348778074</c:v>
                </c:pt>
                <c:pt idx="37">
                  <c:v>-4.525591299712642</c:v>
                </c:pt>
                <c:pt idx="38">
                  <c:v>-4.899445338536315</c:v>
                </c:pt>
                <c:pt idx="39">
                  <c:v>-5.285231243519092</c:v>
                </c:pt>
                <c:pt idx="40">
                  <c:v>-5.682766969933707</c:v>
                </c:pt>
                <c:pt idx="41">
                  <c:v>-6.091860882434957</c:v>
                </c:pt>
                <c:pt idx="42">
                  <c:v>-6.512312886077638</c:v>
                </c:pt>
                <c:pt idx="43">
                  <c:v>-6.943915458599275</c:v>
                </c:pt>
                <c:pt idx="44">
                  <c:v>-7.386454595258965</c:v>
                </c:pt>
                <c:pt idx="45">
                  <c:v>-7.839710675711603</c:v>
                </c:pt>
                <c:pt idx="46">
                  <c:v>-8.30345926095924</c:v>
                </c:pt>
                <c:pt idx="47">
                  <c:v>-8.777471827186168</c:v>
                </c:pt>
                <c:pt idx="48">
                  <c:v>-9.261516442341371</c:v>
                </c:pt>
                <c:pt idx="49">
                  <c:v>-9.755358390513311</c:v>
                </c:pt>
                <c:pt idx="50">
                  <c:v>-10.25876074851039</c:v>
                </c:pt>
                <c:pt idx="51">
                  <c:v>-10.7714849184863</c:v>
                </c:pt>
                <c:pt idx="52">
                  <c:v>-11.2932911241167</c:v>
                </c:pt>
                <c:pt idx="53">
                  <c:v>-11.82393886525292</c:v>
                </c:pt>
                <c:pt idx="54">
                  <c:v>-12.3631873377255</c:v>
                </c:pt>
                <c:pt idx="55">
                  <c:v>-12.91079582078646</c:v>
                </c:pt>
                <c:pt idx="56">
                  <c:v>-13.46652403439666</c:v>
                </c:pt>
                <c:pt idx="57">
                  <c:v>-14.03013246838545</c:v>
                </c:pt>
                <c:pt idx="58">
                  <c:v>-14.60138268534811</c:v>
                </c:pt>
                <c:pt idx="59">
                  <c:v>-15.18003759895905</c:v>
                </c:pt>
                <c:pt idx="60">
                  <c:v>-15.76586172930565</c:v>
                </c:pt>
                <c:pt idx="61">
                  <c:v>-16.35862143668678</c:v>
                </c:pt>
                <c:pt idx="62">
                  <c:v>-16.95808513524225</c:v>
                </c:pt>
                <c:pt idx="63">
                  <c:v>-17.56402348767442</c:v>
                </c:pt>
                <c:pt idx="64">
                  <c:v>-18.17620958225224</c:v>
                </c:pt>
                <c:pt idx="65">
                  <c:v>-18.79441909321163</c:v>
                </c:pt>
                <c:pt idx="66">
                  <c:v>-19.41843042558271</c:v>
                </c:pt>
                <c:pt idx="67">
                  <c:v>-20.04802484542562</c:v>
                </c:pt>
                <c:pt idx="68">
                  <c:v>-20.68298659638704</c:v>
                </c:pt>
                <c:pt idx="69">
                  <c:v>-21.32310300344834</c:v>
                </c:pt>
                <c:pt idx="70">
                  <c:v>-21.96816456468118</c:v>
                </c:pt>
                <c:pt idx="71">
                  <c:v>-22.61796503176742</c:v>
                </c:pt>
                <c:pt idx="72">
                  <c:v>-23.27230148002031</c:v>
                </c:pt>
                <c:pt idx="73">
                  <c:v>-23.93097436858525</c:v>
                </c:pt>
                <c:pt idx="74">
                  <c:v>-24.59378759146292</c:v>
                </c:pt>
                <c:pt idx="75">
                  <c:v>-25.26054851996678</c:v>
                </c:pt>
                <c:pt idx="76">
                  <c:v>-25.93106803718829</c:v>
                </c:pt>
                <c:pt idx="77">
                  <c:v>-26.60516056501406</c:v>
                </c:pt>
                <c:pt idx="78">
                  <c:v>-27.28264408420088</c:v>
                </c:pt>
                <c:pt idx="79">
                  <c:v>-27.96334014800422</c:v>
                </c:pt>
                <c:pt idx="80">
                  <c:v>-28.64707388980664</c:v>
                </c:pt>
                <c:pt idx="81">
                  <c:v>-29.33367402517888</c:v>
                </c:pt>
                <c:pt idx="82">
                  <c:v>-30.02297284878127</c:v>
                </c:pt>
                <c:pt idx="83">
                  <c:v>-30.71480622649474</c:v>
                </c:pt>
                <c:pt idx="84">
                  <c:v>-31.40901358313078</c:v>
                </c:pt>
                <c:pt idx="85">
                  <c:v>-32.10543788607551</c:v>
                </c:pt>
                <c:pt idx="86">
                  <c:v>-32.80392562517572</c:v>
                </c:pt>
                <c:pt idx="87">
                  <c:v>-33.50432678918473</c:v>
                </c:pt>
                <c:pt idx="88">
                  <c:v>-34.20649483903967</c:v>
                </c:pt>
                <c:pt idx="89">
                  <c:v>-34.91028667824617</c:v>
                </c:pt>
                <c:pt idx="90">
                  <c:v>-35.6155626206325</c:v>
                </c:pt>
                <c:pt idx="91">
                  <c:v>-36.32218635567824</c:v>
                </c:pt>
                <c:pt idx="92">
                  <c:v>-37.03002491169288</c:v>
                </c:pt>
                <c:pt idx="93">
                  <c:v>-37.7389486170086</c:v>
                </c:pt>
                <c:pt idx="94">
                  <c:v>-38.44883105940124</c:v>
                </c:pt>
                <c:pt idx="95">
                  <c:v>-39.15954904393984</c:v>
                </c:pt>
                <c:pt idx="96">
                  <c:v>-39.87098254941132</c:v>
                </c:pt>
                <c:pt idx="97">
                  <c:v>-40.58301468350852</c:v>
                </c:pt>
                <c:pt idx="98">
                  <c:v>-41.29553163691426</c:v>
                </c:pt>
                <c:pt idx="99">
                  <c:v>-42.00842263644417</c:v>
                </c:pt>
                <c:pt idx="100">
                  <c:v>-42.72157989736293</c:v>
                </c:pt>
                <c:pt idx="101">
                  <c:v>-43.43489857501282</c:v>
                </c:pt>
                <c:pt idx="102">
                  <c:v>-44.1482767158749</c:v>
                </c:pt>
                <c:pt idx="103">
                  <c:v>-44.86161520814535</c:v>
                </c:pt>
                <c:pt idx="104">
                  <c:v>-45.57481773196901</c:v>
                </c:pt>
                <c:pt idx="105">
                  <c:v>-46.28779070939459</c:v>
                </c:pt>
                <c:pt idx="106">
                  <c:v>-47.0004432541492</c:v>
                </c:pt>
                <c:pt idx="107">
                  <c:v>-47.71268712131504</c:v>
                </c:pt>
                <c:pt idx="108">
                  <c:v>-48.42443665698902</c:v>
                </c:pt>
                <c:pt idx="109">
                  <c:v>-49.13560874798277</c:v>
                </c:pt>
                <c:pt idx="110">
                  <c:v>-49.84612277164197</c:v>
                </c:pt>
                <c:pt idx="111">
                  <c:v>-50.55590054584555</c:v>
                </c:pt>
                <c:pt idx="112">
                  <c:v>-51.26486627922002</c:v>
                </c:pt>
                <c:pt idx="113">
                  <c:v>-51.9729465216511</c:v>
                </c:pt>
                <c:pt idx="114">
                  <c:v>-52.68007011511563</c:v>
                </c:pt>
                <c:pt idx="115">
                  <c:v>-53.3861681448866</c:v>
                </c:pt>
                <c:pt idx="116">
                  <c:v>-54.09117389115427</c:v>
                </c:pt>
                <c:pt idx="117">
                  <c:v>-54.79502278109002</c:v>
                </c:pt>
                <c:pt idx="118">
                  <c:v>-55.49765234139304</c:v>
                </c:pt>
                <c:pt idx="119">
                  <c:v>-56.19900215134867</c:v>
                </c:pt>
              </c:numCache>
            </c:numRef>
          </c:yVal>
          <c:smooth val="1"/>
          <c:extLst xmlns:c16r2="http://schemas.microsoft.com/office/drawing/2015/06/chart">
            <c:ext xmlns:c16="http://schemas.microsoft.com/office/drawing/2014/chart" uri="{C3380CC4-5D6E-409C-BE32-E72D297353CC}">
              <c16:uniqueId val="{00000007-BEB0-48DF-8784-C1446105E38C}"/>
            </c:ext>
          </c:extLst>
        </c:ser>
        <c:ser>
          <c:idx val="9"/>
          <c:order val="8"/>
          <c:tx>
            <c:strRef>
              <c:f>'SA-Disposal-G'!$Y$123</c:f>
              <c:strCache>
                <c:ptCount val="1"/>
                <c:pt idx="0">
                  <c:v>Total Deaths for 0.5x parameter level</c:v>
                </c:pt>
              </c:strCache>
            </c:strRef>
          </c:tx>
          <c:spPr>
            <a:ln w="6350">
              <a:solidFill>
                <a:schemeClr val="tx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Y$3:$Y$122</c:f>
              <c:numCache>
                <c:formatCode>General</c:formatCode>
                <c:ptCount val="120"/>
                <c:pt idx="0">
                  <c:v>0.0</c:v>
                </c:pt>
                <c:pt idx="1">
                  <c:v>-0.255840098303634</c:v>
                </c:pt>
                <c:pt idx="2">
                  <c:v>-0.484467193848377</c:v>
                </c:pt>
                <c:pt idx="3">
                  <c:v>-0.68424741659951</c:v>
                </c:pt>
                <c:pt idx="4">
                  <c:v>-0.854132907126677</c:v>
                </c:pt>
                <c:pt idx="5">
                  <c:v>-0.993540235089858</c:v>
                </c:pt>
                <c:pt idx="6">
                  <c:v>-1.075386574239428</c:v>
                </c:pt>
                <c:pt idx="7">
                  <c:v>-0.968515757817795</c:v>
                </c:pt>
                <c:pt idx="8">
                  <c:v>-0.692309241706698</c:v>
                </c:pt>
                <c:pt idx="9">
                  <c:v>0.0744128421821642</c:v>
                </c:pt>
                <c:pt idx="10">
                  <c:v>1.048292989476886</c:v>
                </c:pt>
                <c:pt idx="11">
                  <c:v>2.183676973434784</c:v>
                </c:pt>
                <c:pt idx="12">
                  <c:v>3.473517211026092</c:v>
                </c:pt>
                <c:pt idx="13">
                  <c:v>3.946454603921528</c:v>
                </c:pt>
                <c:pt idx="14">
                  <c:v>4.371395366955538</c:v>
                </c:pt>
                <c:pt idx="15">
                  <c:v>4.791955335407647</c:v>
                </c:pt>
                <c:pt idx="16">
                  <c:v>5.20786177025975</c:v>
                </c:pt>
                <c:pt idx="17">
                  <c:v>5.618746891023511</c:v>
                </c:pt>
                <c:pt idx="18">
                  <c:v>6.024197280196875</c:v>
                </c:pt>
                <c:pt idx="19">
                  <c:v>6.423823178396288</c:v>
                </c:pt>
                <c:pt idx="20">
                  <c:v>6.812105342942885</c:v>
                </c:pt>
                <c:pt idx="21">
                  <c:v>7.178862471179082</c:v>
                </c:pt>
                <c:pt idx="22">
                  <c:v>7.538133960656069</c:v>
                </c:pt>
                <c:pt idx="23">
                  <c:v>7.889775606388087</c:v>
                </c:pt>
                <c:pt idx="24">
                  <c:v>8.233593825038543</c:v>
                </c:pt>
                <c:pt idx="25">
                  <c:v>8.56941648612965</c:v>
                </c:pt>
                <c:pt idx="26">
                  <c:v>8.89544951317548</c:v>
                </c:pt>
                <c:pt idx="27">
                  <c:v>9.211286708183843</c:v>
                </c:pt>
                <c:pt idx="28">
                  <c:v>9.516641824480757</c:v>
                </c:pt>
                <c:pt idx="29">
                  <c:v>9.811264679426404</c:v>
                </c:pt>
                <c:pt idx="30">
                  <c:v>10.0949388774137</c:v>
                </c:pt>
                <c:pt idx="31">
                  <c:v>10.36747983131313</c:v>
                </c:pt>
                <c:pt idx="32">
                  <c:v>10.62873292106014</c:v>
                </c:pt>
                <c:pt idx="33">
                  <c:v>10.87856276423404</c:v>
                </c:pt>
                <c:pt idx="34">
                  <c:v>11.11684360286104</c:v>
                </c:pt>
                <c:pt idx="35">
                  <c:v>11.34350002826227</c:v>
                </c:pt>
                <c:pt idx="36">
                  <c:v>11.55848005109606</c:v>
                </c:pt>
                <c:pt idx="37">
                  <c:v>11.76175334784689</c:v>
                </c:pt>
                <c:pt idx="38">
                  <c:v>11.953309778611</c:v>
                </c:pt>
                <c:pt idx="39">
                  <c:v>12.13315516561838</c:v>
                </c:pt>
                <c:pt idx="40">
                  <c:v>12.30131237956034</c:v>
                </c:pt>
                <c:pt idx="41">
                  <c:v>12.45782026681777</c:v>
                </c:pt>
                <c:pt idx="42">
                  <c:v>12.60036243001086</c:v>
                </c:pt>
                <c:pt idx="43">
                  <c:v>12.72644762201921</c:v>
                </c:pt>
                <c:pt idx="44">
                  <c:v>12.84030037352773</c:v>
                </c:pt>
                <c:pt idx="45">
                  <c:v>12.94205462591858</c:v>
                </c:pt>
                <c:pt idx="46">
                  <c:v>13.0318535633563</c:v>
                </c:pt>
                <c:pt idx="47">
                  <c:v>13.10984872498734</c:v>
                </c:pt>
                <c:pt idx="48">
                  <c:v>13.17619924755318</c:v>
                </c:pt>
                <c:pt idx="49">
                  <c:v>13.23107111168661</c:v>
                </c:pt>
                <c:pt idx="50">
                  <c:v>13.2746364335566</c:v>
                </c:pt>
                <c:pt idx="51">
                  <c:v>13.30707279967246</c:v>
                </c:pt>
                <c:pt idx="52">
                  <c:v>13.3285626375216</c:v>
                </c:pt>
                <c:pt idx="53">
                  <c:v>13.33929262888187</c:v>
                </c:pt>
                <c:pt idx="54">
                  <c:v>13.3394531597001</c:v>
                </c:pt>
                <c:pt idx="55">
                  <c:v>13.32923370199069</c:v>
                </c:pt>
                <c:pt idx="56">
                  <c:v>13.30882212455167</c:v>
                </c:pt>
                <c:pt idx="57">
                  <c:v>13.27841597940387</c:v>
                </c:pt>
                <c:pt idx="58">
                  <c:v>13.23821477196707</c:v>
                </c:pt>
                <c:pt idx="59">
                  <c:v>13.18841953819624</c:v>
                </c:pt>
                <c:pt idx="60">
                  <c:v>13.12923246816308</c:v>
                </c:pt>
                <c:pt idx="61">
                  <c:v>13.06085655453094</c:v>
                </c:pt>
                <c:pt idx="62">
                  <c:v>12.9834952644499</c:v>
                </c:pt>
                <c:pt idx="63">
                  <c:v>12.89735223364423</c:v>
                </c:pt>
                <c:pt idx="64">
                  <c:v>12.80263098151318</c:v>
                </c:pt>
                <c:pt idx="65">
                  <c:v>12.69953464612736</c:v>
                </c:pt>
                <c:pt idx="66">
                  <c:v>12.58826573807901</c:v>
                </c:pt>
                <c:pt idx="67">
                  <c:v>12.46902591218172</c:v>
                </c:pt>
                <c:pt idx="68">
                  <c:v>12.34201574897261</c:v>
                </c:pt>
                <c:pt idx="69">
                  <c:v>12.20743455205993</c:v>
                </c:pt>
                <c:pt idx="70">
                  <c:v>12.06548018115104</c:v>
                </c:pt>
                <c:pt idx="71">
                  <c:v>11.91634888638614</c:v>
                </c:pt>
                <c:pt idx="72">
                  <c:v>11.76023515612474</c:v>
                </c:pt>
                <c:pt idx="73">
                  <c:v>11.5973315775092</c:v>
                </c:pt>
                <c:pt idx="74">
                  <c:v>11.42782870911246</c:v>
                </c:pt>
                <c:pt idx="75">
                  <c:v>11.2519149649892</c:v>
                </c:pt>
                <c:pt idx="76">
                  <c:v>11.06977650950084</c:v>
                </c:pt>
                <c:pt idx="77">
                  <c:v>10.88159716229716</c:v>
                </c:pt>
                <c:pt idx="78">
                  <c:v>10.68755831288554</c:v>
                </c:pt>
                <c:pt idx="79">
                  <c:v>10.48783884423283</c:v>
                </c:pt>
                <c:pt idx="80">
                  <c:v>10.28261506487379</c:v>
                </c:pt>
                <c:pt idx="81">
                  <c:v>10.07206064901652</c:v>
                </c:pt>
                <c:pt idx="82">
                  <c:v>9.85634658417748</c:v>
                </c:pt>
                <c:pt idx="83">
                  <c:v>9.635641125912503</c:v>
                </c:pt>
                <c:pt idx="84">
                  <c:v>9.410109759214492</c:v>
                </c:pt>
                <c:pt idx="85">
                  <c:v>9.179915166145383</c:v>
                </c:pt>
                <c:pt idx="86">
                  <c:v>8.945217199334365</c:v>
                </c:pt>
                <c:pt idx="87">
                  <c:v>8.706172860958018</c:v>
                </c:pt>
                <c:pt idx="88">
                  <c:v>8.46293628686067</c:v>
                </c:pt>
                <c:pt idx="89">
                  <c:v>8.215658735474548</c:v>
                </c:pt>
                <c:pt idx="90">
                  <c:v>7.964488581229671</c:v>
                </c:pt>
                <c:pt idx="91">
                  <c:v>7.709571312149368</c:v>
                </c:pt>
                <c:pt idx="92">
                  <c:v>7.451049531343008</c:v>
                </c:pt>
                <c:pt idx="93">
                  <c:v>7.189062962130447</c:v>
                </c:pt>
                <c:pt idx="94">
                  <c:v>6.92374845654263</c:v>
                </c:pt>
                <c:pt idx="95">
                  <c:v>6.655240006945386</c:v>
                </c:pt>
                <c:pt idx="96">
                  <c:v>6.383668760564296</c:v>
                </c:pt>
                <c:pt idx="97">
                  <c:v>6.109163036691643</c:v>
                </c:pt>
                <c:pt idx="98">
                  <c:v>5.83184834636104</c:v>
                </c:pt>
                <c:pt idx="99">
                  <c:v>5.55184741430371</c:v>
                </c:pt>
                <c:pt idx="100">
                  <c:v>5.269280202993831</c:v>
                </c:pt>
                <c:pt idx="101">
                  <c:v>4.984263938611457</c:v>
                </c:pt>
                <c:pt idx="102">
                  <c:v>4.696913138752086</c:v>
                </c:pt>
                <c:pt idx="103">
                  <c:v>4.407339641734097</c:v>
                </c:pt>
                <c:pt idx="104">
                  <c:v>4.115652637349275</c:v>
                </c:pt>
                <c:pt idx="105">
                  <c:v>3.821958698923436</c:v>
                </c:pt>
                <c:pt idx="106">
                  <c:v>3.526361816546978</c:v>
                </c:pt>
                <c:pt idx="107">
                  <c:v>3.228963431361717</c:v>
                </c:pt>
                <c:pt idx="108">
                  <c:v>2.929862470777242</c:v>
                </c:pt>
                <c:pt idx="109">
                  <c:v>2.629155384514297</c:v>
                </c:pt>
                <c:pt idx="110">
                  <c:v>2.326936181370047</c:v>
                </c:pt>
                <c:pt idx="111">
                  <c:v>2.023296466604825</c:v>
                </c:pt>
                <c:pt idx="112">
                  <c:v>1.718325479861096</c:v>
                </c:pt>
                <c:pt idx="113">
                  <c:v>1.412110133532951</c:v>
                </c:pt>
                <c:pt idx="114">
                  <c:v>1.104735051498164</c:v>
                </c:pt>
                <c:pt idx="115">
                  <c:v>0.796282608146566</c:v>
                </c:pt>
                <c:pt idx="116">
                  <c:v>0.486832967622513</c:v>
                </c:pt>
                <c:pt idx="117">
                  <c:v>0.176464123231199</c:v>
                </c:pt>
                <c:pt idx="118">
                  <c:v>-0.134748063067809</c:v>
                </c:pt>
                <c:pt idx="119">
                  <c:v>-0.446729821125609</c:v>
                </c:pt>
              </c:numCache>
            </c:numRef>
          </c:yVal>
          <c:smooth val="1"/>
          <c:extLst xmlns:c16r2="http://schemas.microsoft.com/office/drawing/2015/06/chart">
            <c:ext xmlns:c16="http://schemas.microsoft.com/office/drawing/2014/chart" uri="{C3380CC4-5D6E-409C-BE32-E72D297353CC}">
              <c16:uniqueId val="{00000008-BEB0-48DF-8784-C1446105E38C}"/>
            </c:ext>
          </c:extLst>
        </c:ser>
        <c:dLbls>
          <c:showLegendKey val="0"/>
          <c:showVal val="0"/>
          <c:showCatName val="0"/>
          <c:showSerName val="0"/>
          <c:showPercent val="0"/>
          <c:showBubbleSize val="0"/>
        </c:dLbls>
        <c:axId val="-1096082256"/>
        <c:axId val="-1096079712"/>
      </c:scatterChart>
      <c:valAx>
        <c:axId val="-109608225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6079712"/>
        <c:crosses val="autoZero"/>
        <c:crossBetween val="midCat"/>
      </c:valAx>
      <c:valAx>
        <c:axId val="-109607971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96082256"/>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8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2537037037037"/>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aloxone-G'!$E$123</c:f>
              <c:strCache>
                <c:ptCount val="1"/>
                <c:pt idx="0">
                  <c:v>SOUD Deaths for 1.5x parameter level</c:v>
                </c:pt>
              </c:strCache>
            </c:strRef>
          </c:tx>
          <c:spPr>
            <a:ln w="76200">
              <a:solidFill>
                <a:schemeClr val="accent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E$3:$E$122</c:f>
              <c:numCache>
                <c:formatCode>General</c:formatCode>
                <c:ptCount val="120"/>
                <c:pt idx="0">
                  <c:v>-70.49533704954985</c:v>
                </c:pt>
                <c:pt idx="1">
                  <c:v>-70.58519736776287</c:v>
                </c:pt>
                <c:pt idx="2">
                  <c:v>-70.66312050805244</c:v>
                </c:pt>
                <c:pt idx="3">
                  <c:v>-70.73015896802867</c:v>
                </c:pt>
                <c:pt idx="4">
                  <c:v>-70.78714495156947</c:v>
                </c:pt>
                <c:pt idx="5">
                  <c:v>-70.83477996990332</c:v>
                </c:pt>
                <c:pt idx="6">
                  <c:v>-70.87366291958735</c:v>
                </c:pt>
                <c:pt idx="7">
                  <c:v>-70.90431169558506</c:v>
                </c:pt>
                <c:pt idx="8">
                  <c:v>-70.92717995805117</c:v>
                </c:pt>
                <c:pt idx="9">
                  <c:v>-70.94267014403226</c:v>
                </c:pt>
                <c:pt idx="10">
                  <c:v>-70.9511435695409</c:v>
                </c:pt>
                <c:pt idx="11">
                  <c:v>-70.95292827752584</c:v>
                </c:pt>
                <c:pt idx="12">
                  <c:v>-70.94832513992726</c:v>
                </c:pt>
                <c:pt idx="13">
                  <c:v>-70.95175575503286</c:v>
                </c:pt>
                <c:pt idx="14">
                  <c:v>-70.9565236546197</c:v>
                </c:pt>
                <c:pt idx="15">
                  <c:v>-70.9616694718114</c:v>
                </c:pt>
                <c:pt idx="16">
                  <c:v>-70.96696012415991</c:v>
                </c:pt>
                <c:pt idx="17">
                  <c:v>-70.97222046297126</c:v>
                </c:pt>
                <c:pt idx="18">
                  <c:v>-70.97731854318407</c:v>
                </c:pt>
                <c:pt idx="19">
                  <c:v>-70.98215615093713</c:v>
                </c:pt>
                <c:pt idx="20">
                  <c:v>-70.9866614128487</c:v>
                </c:pt>
                <c:pt idx="21">
                  <c:v>-70.99078301827063</c:v>
                </c:pt>
                <c:pt idx="22">
                  <c:v>-70.9944856981884</c:v>
                </c:pt>
                <c:pt idx="23">
                  <c:v>-70.9977466838287</c:v>
                </c:pt>
                <c:pt idx="24">
                  <c:v>-71.00055292962341</c:v>
                </c:pt>
                <c:pt idx="25">
                  <c:v>-71.00289893300996</c:v>
                </c:pt>
                <c:pt idx="26">
                  <c:v>-71.00480932115</c:v>
                </c:pt>
                <c:pt idx="27">
                  <c:v>-71.00630046712448</c:v>
                </c:pt>
                <c:pt idx="28">
                  <c:v>-71.00738967655401</c:v>
                </c:pt>
                <c:pt idx="29">
                  <c:v>-71.00809573071538</c:v>
                </c:pt>
                <c:pt idx="30">
                  <c:v>-71.00843838407945</c:v>
                </c:pt>
                <c:pt idx="31">
                  <c:v>-71.00843796321048</c:v>
                </c:pt>
                <c:pt idx="32">
                  <c:v>-71.00811505286129</c:v>
                </c:pt>
                <c:pt idx="33">
                  <c:v>-71.0074902510412</c:v>
                </c:pt>
                <c:pt idx="34">
                  <c:v>-71.00658397863807</c:v>
                </c:pt>
                <c:pt idx="35">
                  <c:v>-71.00541633234815</c:v>
                </c:pt>
                <c:pt idx="36">
                  <c:v>-71.00400697199306</c:v>
                </c:pt>
                <c:pt idx="37">
                  <c:v>-71.00237503523245</c:v>
                </c:pt>
                <c:pt idx="38">
                  <c:v>-71.000539074132</c:v>
                </c:pt>
                <c:pt idx="39">
                  <c:v>-70.99851705119647</c:v>
                </c:pt>
                <c:pt idx="40">
                  <c:v>-70.9963262840301</c:v>
                </c:pt>
                <c:pt idx="41">
                  <c:v>-70.993983419554</c:v>
                </c:pt>
                <c:pt idx="42">
                  <c:v>-70.9915044198171</c:v>
                </c:pt>
                <c:pt idx="43">
                  <c:v>-70.98890455536914</c:v>
                </c:pt>
                <c:pt idx="44">
                  <c:v>-70.98619840468385</c:v>
                </c:pt>
                <c:pt idx="45">
                  <c:v>-70.98339985842581</c:v>
                </c:pt>
                <c:pt idx="46">
                  <c:v>-70.98052212759008</c:v>
                </c:pt>
                <c:pt idx="47">
                  <c:v>-70.97757775471238</c:v>
                </c:pt>
                <c:pt idx="48">
                  <c:v>-70.97457862752393</c:v>
                </c:pt>
                <c:pt idx="49">
                  <c:v>-70.97153599450438</c:v>
                </c:pt>
                <c:pt idx="50">
                  <c:v>-70.96846048189466</c:v>
                </c:pt>
                <c:pt idx="51">
                  <c:v>-70.96536211183725</c:v>
                </c:pt>
                <c:pt idx="52">
                  <c:v>-70.9622503213878</c:v>
                </c:pt>
                <c:pt idx="53">
                  <c:v>-70.9591339820596</c:v>
                </c:pt>
                <c:pt idx="54">
                  <c:v>-70.95602141972071</c:v>
                </c:pt>
                <c:pt idx="55">
                  <c:v>-70.95292043467964</c:v>
                </c:pt>
                <c:pt idx="56">
                  <c:v>-70.94983832182145</c:v>
                </c:pt>
                <c:pt idx="57">
                  <c:v>-70.94678189067728</c:v>
                </c:pt>
                <c:pt idx="58">
                  <c:v>-70.9437574853239</c:v>
                </c:pt>
                <c:pt idx="59">
                  <c:v>-70.94077100404736</c:v>
                </c:pt>
                <c:pt idx="60">
                  <c:v>-70.93782791868888</c:v>
                </c:pt>
                <c:pt idx="61">
                  <c:v>-70.93493329362756</c:v>
                </c:pt>
                <c:pt idx="62">
                  <c:v>-70.93209180435358</c:v>
                </c:pt>
                <c:pt idx="63">
                  <c:v>-70.92930775559888</c:v>
                </c:pt>
                <c:pt idx="64">
                  <c:v>-70.92658509899283</c:v>
                </c:pt>
                <c:pt idx="65">
                  <c:v>-70.9239274502206</c:v>
                </c:pt>
                <c:pt idx="66">
                  <c:v>-70.92133810567925</c:v>
                </c:pt>
                <c:pt idx="67">
                  <c:v>-70.91882005861077</c:v>
                </c:pt>
                <c:pt idx="68">
                  <c:v>-70.91637601469279</c:v>
                </c:pt>
                <c:pt idx="69">
                  <c:v>-70.91400840712063</c:v>
                </c:pt>
                <c:pt idx="70">
                  <c:v>-70.9117194111306</c:v>
                </c:pt>
                <c:pt idx="71">
                  <c:v>-70.9095109580108</c:v>
                </c:pt>
                <c:pt idx="72">
                  <c:v>-70.90738474857326</c:v>
                </c:pt>
                <c:pt idx="73">
                  <c:v>-70.90534226610835</c:v>
                </c:pt>
                <c:pt idx="74">
                  <c:v>-70.90338478882178</c:v>
                </c:pt>
                <c:pt idx="75">
                  <c:v>-70.9015134017693</c:v>
                </c:pt>
                <c:pt idx="76">
                  <c:v>-70.89972900829236</c:v>
                </c:pt>
                <c:pt idx="77">
                  <c:v>-70.89803234096745</c:v>
                </c:pt>
                <c:pt idx="78">
                  <c:v>-70.89642397208736</c:v>
                </c:pt>
                <c:pt idx="79">
                  <c:v>-70.8949043236726</c:v>
                </c:pt>
                <c:pt idx="80">
                  <c:v>-70.89347367704121</c:v>
                </c:pt>
                <c:pt idx="81">
                  <c:v>-70.89213218193731</c:v>
                </c:pt>
                <c:pt idx="82">
                  <c:v>-70.89087986523847</c:v>
                </c:pt>
                <c:pt idx="83">
                  <c:v>-70.88971663925405</c:v>
                </c:pt>
                <c:pt idx="84">
                  <c:v>-70.88864230962533</c:v>
                </c:pt>
                <c:pt idx="85">
                  <c:v>-70.88765658284712</c:v>
                </c:pt>
                <c:pt idx="86">
                  <c:v>-70.88675907340868</c:v>
                </c:pt>
                <c:pt idx="87">
                  <c:v>-70.88594931059836</c:v>
                </c:pt>
                <c:pt idx="88">
                  <c:v>-70.88522674494382</c:v>
                </c:pt>
                <c:pt idx="89">
                  <c:v>-70.88459075433327</c:v>
                </c:pt>
                <c:pt idx="90">
                  <c:v>-70.88404064982226</c:v>
                </c:pt>
                <c:pt idx="91">
                  <c:v>-70.88357568112782</c:v>
                </c:pt>
                <c:pt idx="92">
                  <c:v>-70.88319504183421</c:v>
                </c:pt>
                <c:pt idx="93">
                  <c:v>-70.88289787431808</c:v>
                </c:pt>
                <c:pt idx="94">
                  <c:v>-70.88268327440404</c:v>
                </c:pt>
                <c:pt idx="95">
                  <c:v>-70.88255029576405</c:v>
                </c:pt>
                <c:pt idx="96">
                  <c:v>-70.88249795406738</c:v>
                </c:pt>
                <c:pt idx="97">
                  <c:v>-70.88252523089938</c:v>
                </c:pt>
                <c:pt idx="98">
                  <c:v>-70.88263107745138</c:v>
                </c:pt>
                <c:pt idx="99">
                  <c:v>-70.88281441800115</c:v>
                </c:pt>
                <c:pt idx="100">
                  <c:v>-70.88307415317604</c:v>
                </c:pt>
                <c:pt idx="101">
                  <c:v>-70.88340916303775</c:v>
                </c:pt>
                <c:pt idx="102">
                  <c:v>-70.88381830996214</c:v>
                </c:pt>
                <c:pt idx="103">
                  <c:v>-70.8843004413577</c:v>
                </c:pt>
                <c:pt idx="104">
                  <c:v>-70.88485439220241</c:v>
                </c:pt>
                <c:pt idx="105">
                  <c:v>-70.88547898742362</c:v>
                </c:pt>
                <c:pt idx="106">
                  <c:v>-70.88617304413301</c:v>
                </c:pt>
                <c:pt idx="107">
                  <c:v>-70.88693537369033</c:v>
                </c:pt>
                <c:pt idx="108">
                  <c:v>-70.8877647836671</c:v>
                </c:pt>
                <c:pt idx="109">
                  <c:v>-70.88866007963838</c:v>
                </c:pt>
                <c:pt idx="110">
                  <c:v>-70.88962006688207</c:v>
                </c:pt>
                <c:pt idx="111">
                  <c:v>-70.8906435519401</c:v>
                </c:pt>
                <c:pt idx="112">
                  <c:v>-70.8917293440736</c:v>
                </c:pt>
                <c:pt idx="113">
                  <c:v>-70.89287625661279</c:v>
                </c:pt>
                <c:pt idx="114">
                  <c:v>-70.89408310820746</c:v>
                </c:pt>
                <c:pt idx="115">
                  <c:v>-70.89534872396939</c:v>
                </c:pt>
                <c:pt idx="116">
                  <c:v>-70.89667193654795</c:v>
                </c:pt>
                <c:pt idx="117">
                  <c:v>-70.89805158709375</c:v>
                </c:pt>
                <c:pt idx="118">
                  <c:v>-70.89948652616255</c:v>
                </c:pt>
                <c:pt idx="119">
                  <c:v>-70.90097561453148</c:v>
                </c:pt>
              </c:numCache>
            </c:numRef>
          </c:yVal>
          <c:smooth val="1"/>
          <c:extLst xmlns:c16r2="http://schemas.microsoft.com/office/drawing/2015/06/chart">
            <c:ext xmlns:c16="http://schemas.microsoft.com/office/drawing/2014/chart" uri="{C3380CC4-5D6E-409C-BE32-E72D297353CC}">
              <c16:uniqueId val="{00000000-E03C-4FF3-B487-C53B011167D4}"/>
            </c:ext>
          </c:extLst>
        </c:ser>
        <c:ser>
          <c:idx val="3"/>
          <c:order val="1"/>
          <c:tx>
            <c:strRef>
              <c:f>'SA-Naloxone-G'!$N$123</c:f>
              <c:strCache>
                <c:ptCount val="1"/>
                <c:pt idx="0">
                  <c:v>SOUD Deaths for 1x parameter level</c:v>
                </c:pt>
              </c:strCache>
            </c:strRef>
          </c:tx>
          <c:spPr>
            <a:ln w="28575">
              <a:solidFill>
                <a:schemeClr val="accent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N$3:$N$122</c:f>
              <c:numCache>
                <c:formatCode>General</c:formatCode>
                <c:ptCount val="120"/>
                <c:pt idx="0">
                  <c:v>-70.49533704954985</c:v>
                </c:pt>
                <c:pt idx="1">
                  <c:v>-70.54708325608391</c:v>
                </c:pt>
                <c:pt idx="2">
                  <c:v>-70.58854905067375</c:v>
                </c:pt>
                <c:pt idx="3">
                  <c:v>-70.62069424678535</c:v>
                </c:pt>
                <c:pt idx="4">
                  <c:v>-70.6442694473224</c:v>
                </c:pt>
                <c:pt idx="5">
                  <c:v>-70.65990226412741</c:v>
                </c:pt>
                <c:pt idx="6">
                  <c:v>-70.6681240619993</c:v>
                </c:pt>
                <c:pt idx="7">
                  <c:v>-70.6693905293155</c:v>
                </c:pt>
                <c:pt idx="8">
                  <c:v>-70.6640976233738</c:v>
                </c:pt>
                <c:pt idx="9">
                  <c:v>-70.65259393228538</c:v>
                </c:pt>
                <c:pt idx="10">
                  <c:v>-70.6351902606378</c:v>
                </c:pt>
                <c:pt idx="11">
                  <c:v>-70.61216706478791</c:v>
                </c:pt>
                <c:pt idx="12">
                  <c:v>-70.58378022301301</c:v>
                </c:pt>
                <c:pt idx="13">
                  <c:v>-70.56440866391183</c:v>
                </c:pt>
                <c:pt idx="14">
                  <c:v>-70.5473503023082</c:v>
                </c:pt>
                <c:pt idx="15">
                  <c:v>-70.53158484023282</c:v>
                </c:pt>
                <c:pt idx="16">
                  <c:v>-70.51684273632848</c:v>
                </c:pt>
                <c:pt idx="17">
                  <c:v>-70.50291396733442</c:v>
                </c:pt>
                <c:pt idx="18">
                  <c:v>-70.48963312807796</c:v>
                </c:pt>
                <c:pt idx="19">
                  <c:v>-70.4768698867435</c:v>
                </c:pt>
                <c:pt idx="20">
                  <c:v>-70.4645215295146</c:v>
                </c:pt>
                <c:pt idx="21">
                  <c:v>-70.45250712413298</c:v>
                </c:pt>
                <c:pt idx="22">
                  <c:v>-70.4407629450108</c:v>
                </c:pt>
                <c:pt idx="23">
                  <c:v>-70.42923888209626</c:v>
                </c:pt>
                <c:pt idx="24">
                  <c:v>-70.41789561751427</c:v>
                </c:pt>
                <c:pt idx="25">
                  <c:v>-70.40670240191812</c:v>
                </c:pt>
                <c:pt idx="26">
                  <c:v>-70.3956594742679</c:v>
                </c:pt>
                <c:pt idx="27">
                  <c:v>-70.38475988544243</c:v>
                </c:pt>
                <c:pt idx="28">
                  <c:v>-70.37399850840993</c:v>
                </c:pt>
                <c:pt idx="29">
                  <c:v>-70.36337257384967</c:v>
                </c:pt>
                <c:pt idx="30">
                  <c:v>-70.3528811324514</c:v>
                </c:pt>
                <c:pt idx="31">
                  <c:v>-70.34252462048536</c:v>
                </c:pt>
                <c:pt idx="32">
                  <c:v>-70.33230451407393</c:v>
                </c:pt>
                <c:pt idx="33">
                  <c:v>-70.32222305382105</c:v>
                </c:pt>
                <c:pt idx="34">
                  <c:v>-70.31228302525876</c:v>
                </c:pt>
                <c:pt idx="35">
                  <c:v>-70.30248758379433</c:v>
                </c:pt>
                <c:pt idx="36">
                  <c:v>-70.29284011516278</c:v>
                </c:pt>
                <c:pt idx="37">
                  <c:v>-70.28334412431161</c:v>
                </c:pt>
                <c:pt idx="38">
                  <c:v>-70.27400314715378</c:v>
                </c:pt>
                <c:pt idx="39">
                  <c:v>-70.2648207222701</c:v>
                </c:pt>
                <c:pt idx="40">
                  <c:v>-70.25580031293566</c:v>
                </c:pt>
                <c:pt idx="41">
                  <c:v>-70.24694525925963</c:v>
                </c:pt>
                <c:pt idx="42">
                  <c:v>-70.23825874275035</c:v>
                </c:pt>
                <c:pt idx="43">
                  <c:v>-70.22974375926458</c:v>
                </c:pt>
                <c:pt idx="44">
                  <c:v>-70.22140309874997</c:v>
                </c:pt>
                <c:pt idx="45">
                  <c:v>-70.2132393305782</c:v>
                </c:pt>
                <c:pt idx="46">
                  <c:v>-70.20525479345925</c:v>
                </c:pt>
                <c:pt idx="47">
                  <c:v>-70.1974515891175</c:v>
                </c:pt>
                <c:pt idx="48">
                  <c:v>-70.18983157906364</c:v>
                </c:pt>
                <c:pt idx="49">
                  <c:v>-70.1823963839099</c:v>
                </c:pt>
                <c:pt idx="50">
                  <c:v>-70.17514738475985</c:v>
                </c:pt>
                <c:pt idx="51">
                  <c:v>-70.16808572631905</c:v>
                </c:pt>
                <c:pt idx="52">
                  <c:v>-70.161212321443</c:v>
                </c:pt>
                <c:pt idx="53">
                  <c:v>-70.15452785678291</c:v>
                </c:pt>
                <c:pt idx="54">
                  <c:v>-70.14803279930925</c:v>
                </c:pt>
                <c:pt idx="55">
                  <c:v>-70.14172740353048</c:v>
                </c:pt>
                <c:pt idx="56">
                  <c:v>-70.13561171927547</c:v>
                </c:pt>
                <c:pt idx="57">
                  <c:v>-70.12968559986955</c:v>
                </c:pt>
                <c:pt idx="58">
                  <c:v>-70.1239487106135</c:v>
                </c:pt>
                <c:pt idx="59">
                  <c:v>-70.11840053745777</c:v>
                </c:pt>
                <c:pt idx="60">
                  <c:v>-70.11304039579568</c:v>
                </c:pt>
                <c:pt idx="61">
                  <c:v>-70.10786743929341</c:v>
                </c:pt>
                <c:pt idx="62">
                  <c:v>-70.10288066872398</c:v>
                </c:pt>
                <c:pt idx="63">
                  <c:v>-70.09807894072068</c:v>
                </c:pt>
                <c:pt idx="64">
                  <c:v>-70.09346097643365</c:v>
                </c:pt>
                <c:pt idx="65">
                  <c:v>-70.0890253700383</c:v>
                </c:pt>
                <c:pt idx="66">
                  <c:v>-70.08477059708238</c:v>
                </c:pt>
                <c:pt idx="67">
                  <c:v>-70.08069502263595</c:v>
                </c:pt>
                <c:pt idx="68">
                  <c:v>-70.0767969092153</c:v>
                </c:pt>
                <c:pt idx="69">
                  <c:v>-70.07307442449275</c:v>
                </c:pt>
                <c:pt idx="70">
                  <c:v>-70.06952564875876</c:v>
                </c:pt>
                <c:pt idx="71">
                  <c:v>-70.06614858212008</c:v>
                </c:pt>
                <c:pt idx="72">
                  <c:v>-70.06294115145811</c:v>
                </c:pt>
                <c:pt idx="73">
                  <c:v>-70.05990121711335</c:v>
                </c:pt>
                <c:pt idx="74">
                  <c:v>-70.05702657929576</c:v>
                </c:pt>
                <c:pt idx="75">
                  <c:v>-70.0543149842473</c:v>
                </c:pt>
                <c:pt idx="76">
                  <c:v>-70.05176413012231</c:v>
                </c:pt>
                <c:pt idx="77">
                  <c:v>-70.04937167261035</c:v>
                </c:pt>
                <c:pt idx="78">
                  <c:v>-70.0471352302934</c:v>
                </c:pt>
                <c:pt idx="79">
                  <c:v>-70.04505238974911</c:v>
                </c:pt>
                <c:pt idx="80">
                  <c:v>-70.04312071039696</c:v>
                </c:pt>
                <c:pt idx="81">
                  <c:v>-70.04133772909773</c:v>
                </c:pt>
                <c:pt idx="82">
                  <c:v>-70.03970096451276</c:v>
                </c:pt>
                <c:pt idx="83">
                  <c:v>-70.03820792122194</c:v>
                </c:pt>
                <c:pt idx="84">
                  <c:v>-70.03685609361761</c:v>
                </c:pt>
                <c:pt idx="85">
                  <c:v>-70.03564296957101</c:v>
                </c:pt>
                <c:pt idx="86">
                  <c:v>-70.03456603388704</c:v>
                </c:pt>
                <c:pt idx="87">
                  <c:v>-70.0336227715474</c:v>
                </c:pt>
                <c:pt idx="88">
                  <c:v>-70.03281067075311</c:v>
                </c:pt>
                <c:pt idx="89">
                  <c:v>-70.0321272257758</c:v>
                </c:pt>
                <c:pt idx="90">
                  <c:v>-70.0315699396187</c:v>
                </c:pt>
                <c:pt idx="91">
                  <c:v>-70.03113632649863</c:v>
                </c:pt>
                <c:pt idx="92">
                  <c:v>-70.0308239141639</c:v>
                </c:pt>
                <c:pt idx="93">
                  <c:v>-70.03063024603075</c:v>
                </c:pt>
                <c:pt idx="94">
                  <c:v>-70.03055288318109</c:v>
                </c:pt>
                <c:pt idx="95">
                  <c:v>-70.03058940619935</c:v>
                </c:pt>
                <c:pt idx="96">
                  <c:v>-70.03073741685982</c:v>
                </c:pt>
                <c:pt idx="97">
                  <c:v>-70.03099453969685</c:v>
                </c:pt>
                <c:pt idx="98">
                  <c:v>-70.03135842341601</c:v>
                </c:pt>
                <c:pt idx="99">
                  <c:v>-70.0318267422078</c:v>
                </c:pt>
                <c:pt idx="100">
                  <c:v>-70.03239719692408</c:v>
                </c:pt>
                <c:pt idx="101">
                  <c:v>-70.03306751615828</c:v>
                </c:pt>
                <c:pt idx="102">
                  <c:v>-70.03383545719858</c:v>
                </c:pt>
                <c:pt idx="103">
                  <c:v>-70.03469880689808</c:v>
                </c:pt>
                <c:pt idx="104">
                  <c:v>-70.03565538244438</c:v>
                </c:pt>
                <c:pt idx="105">
                  <c:v>-70.03670303203565</c:v>
                </c:pt>
                <c:pt idx="106">
                  <c:v>-70.03783963547246</c:v>
                </c:pt>
                <c:pt idx="107">
                  <c:v>-70.03906310467087</c:v>
                </c:pt>
                <c:pt idx="108">
                  <c:v>-70.04037138409795</c:v>
                </c:pt>
                <c:pt idx="109">
                  <c:v>-70.0417624511381</c:v>
                </c:pt>
                <c:pt idx="110">
                  <c:v>-70.04323431638858</c:v>
                </c:pt>
                <c:pt idx="111">
                  <c:v>-70.04478502389655</c:v>
                </c:pt>
                <c:pt idx="112">
                  <c:v>-70.0464126513314</c:v>
                </c:pt>
                <c:pt idx="113">
                  <c:v>-70.04811531010648</c:v>
                </c:pt>
                <c:pt idx="114">
                  <c:v>-70.04989114544864</c:v>
                </c:pt>
                <c:pt idx="115">
                  <c:v>-70.05173833641244</c:v>
                </c:pt>
                <c:pt idx="116">
                  <c:v>-70.0536550958661</c:v>
                </c:pt>
                <c:pt idx="117">
                  <c:v>-70.05563967040638</c:v>
                </c:pt>
                <c:pt idx="118">
                  <c:v>-70.05769034026862</c:v>
                </c:pt>
                <c:pt idx="119">
                  <c:v>-70.05980541917451</c:v>
                </c:pt>
              </c:numCache>
            </c:numRef>
          </c:yVal>
          <c:smooth val="1"/>
          <c:extLst xmlns:c16r2="http://schemas.microsoft.com/office/drawing/2015/06/chart">
            <c:ext xmlns:c16="http://schemas.microsoft.com/office/drawing/2014/chart" uri="{C3380CC4-5D6E-409C-BE32-E72D297353CC}">
              <c16:uniqueId val="{00000001-E03C-4FF3-B487-C53B011167D4}"/>
            </c:ext>
          </c:extLst>
        </c:ser>
        <c:ser>
          <c:idx val="0"/>
          <c:order val="2"/>
          <c:tx>
            <c:strRef>
              <c:f>'SA-Naloxone-G'!$W$123</c:f>
              <c:strCache>
                <c:ptCount val="1"/>
                <c:pt idx="0">
                  <c:v>SOUD Deaths for 0.5x parameter level</c:v>
                </c:pt>
              </c:strCache>
            </c:strRef>
          </c:tx>
          <c:spPr>
            <a:ln w="6350">
              <a:solidFill>
                <a:schemeClr val="accent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W$3:$W$122</c:f>
              <c:numCache>
                <c:formatCode>General</c:formatCode>
                <c:ptCount val="120"/>
                <c:pt idx="0">
                  <c:v>-70.49533704954985</c:v>
                </c:pt>
                <c:pt idx="1">
                  <c:v>-70.39877060536703</c:v>
                </c:pt>
                <c:pt idx="2">
                  <c:v>-70.3111536814096</c:v>
                </c:pt>
                <c:pt idx="3">
                  <c:v>-70.23065358949092</c:v>
                </c:pt>
                <c:pt idx="4">
                  <c:v>-70.1557860443319</c:v>
                </c:pt>
                <c:pt idx="5">
                  <c:v>-70.08540105776594</c:v>
                </c:pt>
                <c:pt idx="6">
                  <c:v>-70.01860562852792</c:v>
                </c:pt>
                <c:pt idx="7">
                  <c:v>-69.95470432573945</c:v>
                </c:pt>
                <c:pt idx="8">
                  <c:v>-69.8931538092704</c:v>
                </c:pt>
                <c:pt idx="9">
                  <c:v>-69.83352800179901</c:v>
                </c:pt>
                <c:pt idx="10">
                  <c:v>-69.77549140219031</c:v>
                </c:pt>
                <c:pt idx="11">
                  <c:v>-69.71877862256925</c:v>
                </c:pt>
                <c:pt idx="12">
                  <c:v>-69.66317868422877</c:v>
                </c:pt>
                <c:pt idx="13">
                  <c:v>-69.61673941426118</c:v>
                </c:pt>
                <c:pt idx="14">
                  <c:v>-69.56635878649821</c:v>
                </c:pt>
                <c:pt idx="15">
                  <c:v>-69.51820071483195</c:v>
                </c:pt>
                <c:pt idx="16">
                  <c:v>-69.47203036787045</c:v>
                </c:pt>
                <c:pt idx="17">
                  <c:v>-69.4276545443343</c:v>
                </c:pt>
                <c:pt idx="18">
                  <c:v>-69.38491218729918</c:v>
                </c:pt>
                <c:pt idx="19">
                  <c:v>-69.34366785711533</c:v>
                </c:pt>
                <c:pt idx="20">
                  <c:v>-69.31095881562284</c:v>
                </c:pt>
                <c:pt idx="21">
                  <c:v>-69.27237428814706</c:v>
                </c:pt>
                <c:pt idx="22">
                  <c:v>-69.23486788256231</c:v>
                </c:pt>
                <c:pt idx="23">
                  <c:v>-69.198369685588</c:v>
                </c:pt>
                <c:pt idx="24">
                  <c:v>-69.16281897936898</c:v>
                </c:pt>
                <c:pt idx="25">
                  <c:v>-69.12816260212871</c:v>
                </c:pt>
                <c:pt idx="26">
                  <c:v>-69.09436739519498</c:v>
                </c:pt>
                <c:pt idx="27">
                  <c:v>-69.06138272394108</c:v>
                </c:pt>
                <c:pt idx="28">
                  <c:v>-69.02917348761687</c:v>
                </c:pt>
                <c:pt idx="29">
                  <c:v>-68.99770800941023</c:v>
                </c:pt>
                <c:pt idx="30">
                  <c:v>-68.9669575065157</c:v>
                </c:pt>
                <c:pt idx="31">
                  <c:v>-68.93689568159406</c:v>
                </c:pt>
                <c:pt idx="32">
                  <c:v>-68.90749838686878</c:v>
                </c:pt>
                <c:pt idx="33">
                  <c:v>-68.87875573453761</c:v>
                </c:pt>
                <c:pt idx="34">
                  <c:v>-68.85063433337915</c:v>
                </c:pt>
                <c:pt idx="35">
                  <c:v>-68.82311476225891</c:v>
                </c:pt>
                <c:pt idx="36">
                  <c:v>-68.79617892797546</c:v>
                </c:pt>
                <c:pt idx="37">
                  <c:v>-68.76980989090046</c:v>
                </c:pt>
                <c:pt idx="38">
                  <c:v>-68.74399174477676</c:v>
                </c:pt>
                <c:pt idx="39">
                  <c:v>-68.71870953622768</c:v>
                </c:pt>
                <c:pt idx="40">
                  <c:v>-68.69555401230888</c:v>
                </c:pt>
                <c:pt idx="41">
                  <c:v>-68.67823995461936</c:v>
                </c:pt>
                <c:pt idx="42">
                  <c:v>-68.66013023952598</c:v>
                </c:pt>
                <c:pt idx="43">
                  <c:v>-68.63881156711001</c:v>
                </c:pt>
                <c:pt idx="44">
                  <c:v>-68.61792511357228</c:v>
                </c:pt>
                <c:pt idx="45">
                  <c:v>-68.59746103975574</c:v>
                </c:pt>
                <c:pt idx="46">
                  <c:v>-68.57740999176597</c:v>
                </c:pt>
                <c:pt idx="47">
                  <c:v>-68.55776301865818</c:v>
                </c:pt>
                <c:pt idx="48">
                  <c:v>-68.53851155901398</c:v>
                </c:pt>
                <c:pt idx="49">
                  <c:v>-68.51964740907442</c:v>
                </c:pt>
                <c:pt idx="50">
                  <c:v>-68.50116269399161</c:v>
                </c:pt>
                <c:pt idx="51">
                  <c:v>-68.48304984195326</c:v>
                </c:pt>
                <c:pt idx="52">
                  <c:v>-68.4653015608973</c:v>
                </c:pt>
                <c:pt idx="53">
                  <c:v>-68.4479135955445</c:v>
                </c:pt>
                <c:pt idx="54">
                  <c:v>-68.43088830218365</c:v>
                </c:pt>
                <c:pt idx="55">
                  <c:v>-68.4142165173292</c:v>
                </c:pt>
                <c:pt idx="56">
                  <c:v>-68.39788517879778</c:v>
                </c:pt>
                <c:pt idx="57">
                  <c:v>-68.38188794194762</c:v>
                </c:pt>
                <c:pt idx="58">
                  <c:v>-68.36621866699617</c:v>
                </c:pt>
                <c:pt idx="59">
                  <c:v>-68.35087138902546</c:v>
                </c:pt>
                <c:pt idx="60">
                  <c:v>-68.33584030713874</c:v>
                </c:pt>
                <c:pt idx="61">
                  <c:v>-68.32111977468734</c:v>
                </c:pt>
                <c:pt idx="62">
                  <c:v>-68.30670429037111</c:v>
                </c:pt>
                <c:pt idx="63">
                  <c:v>-68.29258849013891</c:v>
                </c:pt>
                <c:pt idx="64">
                  <c:v>-68.2787671397917</c:v>
                </c:pt>
                <c:pt idx="65">
                  <c:v>-68.26523512824726</c:v>
                </c:pt>
                <c:pt idx="66">
                  <c:v>-68.25198746617991</c:v>
                </c:pt>
                <c:pt idx="67">
                  <c:v>-68.2390192912913</c:v>
                </c:pt>
                <c:pt idx="68">
                  <c:v>-68.22632584237234</c:v>
                </c:pt>
                <c:pt idx="69">
                  <c:v>-68.21390244760223</c:v>
                </c:pt>
                <c:pt idx="70">
                  <c:v>-68.20174453188925</c:v>
                </c:pt>
                <c:pt idx="71">
                  <c:v>-68.18984761300715</c:v>
                </c:pt>
                <c:pt idx="72">
                  <c:v>-68.17820729798262</c:v>
                </c:pt>
                <c:pt idx="73">
                  <c:v>-68.16681927978257</c:v>
                </c:pt>
                <c:pt idx="74">
                  <c:v>-68.15567933424936</c:v>
                </c:pt>
                <c:pt idx="75">
                  <c:v>-68.14478331729865</c:v>
                </c:pt>
                <c:pt idx="76">
                  <c:v>-68.13412716230726</c:v>
                </c:pt>
                <c:pt idx="77">
                  <c:v>-68.12370687771242</c:v>
                </c:pt>
                <c:pt idx="78">
                  <c:v>-68.11351854478531</c:v>
                </c:pt>
                <c:pt idx="79">
                  <c:v>-68.10355831555675</c:v>
                </c:pt>
                <c:pt idx="80">
                  <c:v>-68.09382241093111</c:v>
                </c:pt>
                <c:pt idx="81">
                  <c:v>-68.08430711886244</c:v>
                </c:pt>
                <c:pt idx="82">
                  <c:v>-68.0750087926634</c:v>
                </c:pt>
                <c:pt idx="83">
                  <c:v>-68.065923849423</c:v>
                </c:pt>
                <c:pt idx="84">
                  <c:v>-68.05704876851628</c:v>
                </c:pt>
                <c:pt idx="85">
                  <c:v>-68.04838009021948</c:v>
                </c:pt>
                <c:pt idx="86">
                  <c:v>-68.0399144143834</c:v>
                </c:pt>
                <c:pt idx="87">
                  <c:v>-68.03164839918341</c:v>
                </c:pt>
                <c:pt idx="88">
                  <c:v>-68.02357875993235</c:v>
                </c:pt>
                <c:pt idx="89">
                  <c:v>-68.01570226794995</c:v>
                </c:pt>
                <c:pt idx="90">
                  <c:v>-68.00801574948132</c:v>
                </c:pt>
                <c:pt idx="91">
                  <c:v>-68.00051608466516</c:v>
                </c:pt>
                <c:pt idx="92">
                  <c:v>-67.99320020653697</c:v>
                </c:pt>
                <c:pt idx="93">
                  <c:v>-67.98606510007887</c:v>
                </c:pt>
                <c:pt idx="94">
                  <c:v>-67.97910780129523</c:v>
                </c:pt>
                <c:pt idx="95">
                  <c:v>-67.97232539632341</c:v>
                </c:pt>
                <c:pt idx="96">
                  <c:v>-67.96571502057405</c:v>
                </c:pt>
                <c:pt idx="97">
                  <c:v>-67.95927385788637</c:v>
                </c:pt>
                <c:pt idx="98">
                  <c:v>-67.95299913972295</c:v>
                </c:pt>
                <c:pt idx="99">
                  <c:v>-67.94688814436991</c:v>
                </c:pt>
                <c:pt idx="100">
                  <c:v>-67.94093819616575</c:v>
                </c:pt>
                <c:pt idx="101">
                  <c:v>-67.9351466647462</c:v>
                </c:pt>
                <c:pt idx="102">
                  <c:v>-67.9295109642995</c:v>
                </c:pt>
                <c:pt idx="103">
                  <c:v>-67.92402855284655</c:v>
                </c:pt>
                <c:pt idx="104">
                  <c:v>-67.918696931525</c:v>
                </c:pt>
                <c:pt idx="105">
                  <c:v>-67.9135136438933</c:v>
                </c:pt>
                <c:pt idx="106">
                  <c:v>-67.9084762752423</c:v>
                </c:pt>
                <c:pt idx="107">
                  <c:v>-67.90358245192097</c:v>
                </c:pt>
                <c:pt idx="108">
                  <c:v>-67.89882984067125</c:v>
                </c:pt>
                <c:pt idx="109">
                  <c:v>-67.89421614797342</c:v>
                </c:pt>
                <c:pt idx="110">
                  <c:v>-67.88973911939887</c:v>
                </c:pt>
                <c:pt idx="111">
                  <c:v>-67.88539653897895</c:v>
                </c:pt>
                <c:pt idx="112">
                  <c:v>-67.88118622857331</c:v>
                </c:pt>
                <c:pt idx="113">
                  <c:v>-67.87710604724907</c:v>
                </c:pt>
                <c:pt idx="114">
                  <c:v>-67.87315389067737</c:v>
                </c:pt>
                <c:pt idx="115">
                  <c:v>-67.86932769052355</c:v>
                </c:pt>
                <c:pt idx="116">
                  <c:v>-67.8656254138571</c:v>
                </c:pt>
                <c:pt idx="117">
                  <c:v>-67.86204506255926</c:v>
                </c:pt>
                <c:pt idx="118">
                  <c:v>-67.85858467275044</c:v>
                </c:pt>
                <c:pt idx="119">
                  <c:v>-67.85524231420847</c:v>
                </c:pt>
              </c:numCache>
            </c:numRef>
          </c:yVal>
          <c:smooth val="1"/>
          <c:extLst xmlns:c16r2="http://schemas.microsoft.com/office/drawing/2015/06/chart">
            <c:ext xmlns:c16="http://schemas.microsoft.com/office/drawing/2014/chart" uri="{C3380CC4-5D6E-409C-BE32-E72D297353CC}">
              <c16:uniqueId val="{00000002-E03C-4FF3-B487-C53B011167D4}"/>
            </c:ext>
          </c:extLst>
        </c:ser>
        <c:ser>
          <c:idx val="7"/>
          <c:order val="3"/>
          <c:tx>
            <c:strRef>
              <c:f>'SA-Naloxone-G'!$F$123</c:f>
              <c:strCache>
                <c:ptCount val="1"/>
                <c:pt idx="0">
                  <c:v>SHUD Deaths for 1.5x parameter level</c:v>
                </c:pt>
              </c:strCache>
            </c:strRef>
          </c:tx>
          <c:spPr>
            <a:ln w="76200">
              <a:solidFill>
                <a:schemeClr val="accent2"/>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F$3:$F$122</c:f>
              <c:numCache>
                <c:formatCode>General</c:formatCode>
                <c:ptCount val="120"/>
                <c:pt idx="0">
                  <c:v>-92.0016820899263</c:v>
                </c:pt>
                <c:pt idx="1">
                  <c:v>-92.4112165572116</c:v>
                </c:pt>
                <c:pt idx="2">
                  <c:v>-92.831053147398</c:v>
                </c:pt>
                <c:pt idx="3">
                  <c:v>-93.2616897355149</c:v>
                </c:pt>
                <c:pt idx="4">
                  <c:v>-93.70330085054825</c:v>
                </c:pt>
                <c:pt idx="5">
                  <c:v>-94.15589607604824</c:v>
                </c:pt>
                <c:pt idx="6">
                  <c:v>-94.6193596249207</c:v>
                </c:pt>
                <c:pt idx="7">
                  <c:v>-95.09348114343047</c:v>
                </c:pt>
                <c:pt idx="8">
                  <c:v>-95.5779799299734</c:v>
                </c:pt>
                <c:pt idx="9">
                  <c:v>-96.07252395418048</c:v>
                </c:pt>
                <c:pt idx="10">
                  <c:v>-96.57674476833021</c:v>
                </c:pt>
                <c:pt idx="11">
                  <c:v>-97.09024917299435</c:v>
                </c:pt>
                <c:pt idx="12">
                  <c:v>-97.61262831775767</c:v>
                </c:pt>
                <c:pt idx="13">
                  <c:v>-98.12393381758403</c:v>
                </c:pt>
                <c:pt idx="14">
                  <c:v>-98.63346241175859</c:v>
                </c:pt>
                <c:pt idx="15">
                  <c:v>-99.14250054681341</c:v>
                </c:pt>
                <c:pt idx="16">
                  <c:v>-99.65128126091886</c:v>
                </c:pt>
                <c:pt idx="17">
                  <c:v>-100.1599345530909</c:v>
                </c:pt>
                <c:pt idx="18">
                  <c:v>-100.6685158744288</c:v>
                </c:pt>
                <c:pt idx="19">
                  <c:v>-101.1770252837296</c:v>
                </c:pt>
                <c:pt idx="20">
                  <c:v>-101.6854221839644</c:v>
                </c:pt>
                <c:pt idx="21">
                  <c:v>-102.1936366470951</c:v>
                </c:pt>
                <c:pt idx="22">
                  <c:v>-102.701578097262</c:v>
                </c:pt>
                <c:pt idx="23">
                  <c:v>-103.2091419493598</c:v>
                </c:pt>
                <c:pt idx="24">
                  <c:v>-103.7162146658741</c:v>
                </c:pt>
                <c:pt idx="25">
                  <c:v>-104.2226775908254</c:v>
                </c:pt>
                <c:pt idx="26">
                  <c:v>-104.7283762946585</c:v>
                </c:pt>
                <c:pt idx="27">
                  <c:v>-105.2331740537234</c:v>
                </c:pt>
                <c:pt idx="28">
                  <c:v>-105.7369391738251</c:v>
                </c:pt>
                <c:pt idx="29">
                  <c:v>-106.2395441840682</c:v>
                </c:pt>
                <c:pt idx="30">
                  <c:v>-106.7408664255841</c:v>
                </c:pt>
                <c:pt idx="31">
                  <c:v>-107.2407884454519</c:v>
                </c:pt>
                <c:pt idx="32">
                  <c:v>-107.7391982324719</c:v>
                </c:pt>
                <c:pt idx="33">
                  <c:v>-108.2359893331535</c:v>
                </c:pt>
                <c:pt idx="34">
                  <c:v>-108.7310608776183</c:v>
                </c:pt>
                <c:pt idx="35">
                  <c:v>-109.2243175383598</c:v>
                </c:pt>
                <c:pt idx="36">
                  <c:v>-109.7156694395604</c:v>
                </c:pt>
                <c:pt idx="37">
                  <c:v>-110.2050320305903</c:v>
                </c:pt>
                <c:pt idx="38">
                  <c:v>-110.6923259341657</c:v>
                </c:pt>
                <c:pt idx="39">
                  <c:v>-111.177476719237</c:v>
                </c:pt>
                <c:pt idx="40">
                  <c:v>-111.6604147532392</c:v>
                </c:pt>
                <c:pt idx="41">
                  <c:v>-112.1410750222893</c:v>
                </c:pt>
                <c:pt idx="42">
                  <c:v>-112.6193969447147</c:v>
                </c:pt>
                <c:pt idx="43">
                  <c:v>-113.095324183756</c:v>
                </c:pt>
                <c:pt idx="44">
                  <c:v>-113.5688044615715</c:v>
                </c:pt>
                <c:pt idx="45">
                  <c:v>-114.0397893760771</c:v>
                </c:pt>
                <c:pt idx="46">
                  <c:v>-114.5082342217404</c:v>
                </c:pt>
                <c:pt idx="47">
                  <c:v>-114.9740978151343</c:v>
                </c:pt>
                <c:pt idx="48">
                  <c:v>-115.437342325793</c:v>
                </c:pt>
                <c:pt idx="49">
                  <c:v>-115.8979331127324</c:v>
                </c:pt>
                <c:pt idx="50">
                  <c:v>-116.3558385668446</c:v>
                </c:pt>
                <c:pt idx="51">
                  <c:v>-116.8110299592795</c:v>
                </c:pt>
                <c:pt idx="52">
                  <c:v>-117.2634812957241</c:v>
                </c:pt>
                <c:pt idx="53">
                  <c:v>-117.713169176703</c:v>
                </c:pt>
                <c:pt idx="54">
                  <c:v>-118.1600726637612</c:v>
                </c:pt>
                <c:pt idx="55">
                  <c:v>-118.6041731514105</c:v>
                </c:pt>
                <c:pt idx="56">
                  <c:v>-119.0454542446788</c:v>
                </c:pt>
                <c:pt idx="57">
                  <c:v>-119.4839016421097</c:v>
                </c:pt>
                <c:pt idx="58">
                  <c:v>-119.9195030240301</c:v>
                </c:pt>
                <c:pt idx="59">
                  <c:v>-120.3522479459112</c:v>
                </c:pt>
                <c:pt idx="60">
                  <c:v>-120.7821277366293</c:v>
                </c:pt>
                <c:pt idx="61">
                  <c:v>-121.2091354014537</c:v>
                </c:pt>
                <c:pt idx="62">
                  <c:v>-121.6332655295597</c:v>
                </c:pt>
                <c:pt idx="63">
                  <c:v>-122.0545142059055</c:v>
                </c:pt>
                <c:pt idx="64">
                  <c:v>-122.4728789272759</c:v>
                </c:pt>
                <c:pt idx="65">
                  <c:v>-122.8883585223271</c:v>
                </c:pt>
                <c:pt idx="66">
                  <c:v>-123.3009530754643</c:v>
                </c:pt>
                <c:pt idx="67">
                  <c:v>-123.7106638543834</c:v>
                </c:pt>
                <c:pt idx="68">
                  <c:v>-124.117493241118</c:v>
                </c:pt>
                <c:pt idx="69">
                  <c:v>-124.5214446664445</c:v>
                </c:pt>
                <c:pt idx="70">
                  <c:v>-124.9225225474821</c:v>
                </c:pt>
                <c:pt idx="71">
                  <c:v>-125.3207322283698</c:v>
                </c:pt>
                <c:pt idx="72">
                  <c:v>-125.7160799238485</c:v>
                </c:pt>
                <c:pt idx="73">
                  <c:v>-126.1085726656556</c:v>
                </c:pt>
                <c:pt idx="74">
                  <c:v>-126.4982182515718</c:v>
                </c:pt>
                <c:pt idx="75">
                  <c:v>-126.8850251970183</c:v>
                </c:pt>
                <c:pt idx="76">
                  <c:v>-127.2690026890842</c:v>
                </c:pt>
                <c:pt idx="77">
                  <c:v>-127.6501605428633</c:v>
                </c:pt>
                <c:pt idx="78">
                  <c:v>-128.0285091600057</c:v>
                </c:pt>
                <c:pt idx="79">
                  <c:v>-128.4040594893769</c:v>
                </c:pt>
                <c:pt idx="80">
                  <c:v>-128.7768229897229</c:v>
                </c:pt>
                <c:pt idx="81">
                  <c:v>-129.1468115942506</c:v>
                </c:pt>
                <c:pt idx="82">
                  <c:v>-129.5140376770372</c:v>
                </c:pt>
                <c:pt idx="83">
                  <c:v>-129.8785140211724</c:v>
                </c:pt>
                <c:pt idx="84">
                  <c:v>-130.2402537885634</c:v>
                </c:pt>
                <c:pt idx="85">
                  <c:v>-130.5992704913177</c:v>
                </c:pt>
                <c:pt idx="86">
                  <c:v>-130.9555779646254</c:v>
                </c:pt>
                <c:pt idx="87">
                  <c:v>-131.3091903410803</c:v>
                </c:pt>
                <c:pt idx="88">
                  <c:v>-131.6601220263596</c:v>
                </c:pt>
                <c:pt idx="89">
                  <c:v>-132.0083876762002</c:v>
                </c:pt>
                <c:pt idx="90">
                  <c:v>-132.3540021746165</c:v>
                </c:pt>
                <c:pt idx="91">
                  <c:v>-132.6969806132898</c:v>
                </c:pt>
                <c:pt idx="92">
                  <c:v>-133.0373382720744</c:v>
                </c:pt>
                <c:pt idx="93">
                  <c:v>-133.3750906005767</c:v>
                </c:pt>
                <c:pt idx="94">
                  <c:v>-133.7102532007374</c:v>
                </c:pt>
                <c:pt idx="95">
                  <c:v>-134.0428418103797</c:v>
                </c:pt>
                <c:pt idx="96">
                  <c:v>-134.3728722876791</c:v>
                </c:pt>
                <c:pt idx="97">
                  <c:v>-134.700360596494</c:v>
                </c:pt>
                <c:pt idx="98">
                  <c:v>-135.0253227925317</c:v>
                </c:pt>
                <c:pt idx="99">
                  <c:v>-135.3477750102994</c:v>
                </c:pt>
                <c:pt idx="100">
                  <c:v>-135.6677334507986</c:v>
                </c:pt>
                <c:pt idx="101">
                  <c:v>-135.985214369937</c:v>
                </c:pt>
                <c:pt idx="102">
                  <c:v>-136.3002340676066</c:v>
                </c:pt>
                <c:pt idx="103">
                  <c:v>-136.6128088774117</c:v>
                </c:pt>
                <c:pt idx="104">
                  <c:v>-136.9229551569962</c:v>
                </c:pt>
                <c:pt idx="105">
                  <c:v>-137.2306892789605</c:v>
                </c:pt>
                <c:pt idx="106">
                  <c:v>-137.536027622311</c:v>
                </c:pt>
                <c:pt idx="107">
                  <c:v>-137.8389865644466</c:v>
                </c:pt>
                <c:pt idx="108">
                  <c:v>-138.1395824736262</c:v>
                </c:pt>
                <c:pt idx="109">
                  <c:v>-138.4378317019124</c:v>
                </c:pt>
                <c:pt idx="110">
                  <c:v>-138.7337505785561</c:v>
                </c:pt>
                <c:pt idx="111">
                  <c:v>-139.0273554038071</c:v>
                </c:pt>
                <c:pt idx="112">
                  <c:v>-139.318662443114</c:v>
                </c:pt>
                <c:pt idx="113">
                  <c:v>-139.6076879217177</c:v>
                </c:pt>
                <c:pt idx="114">
                  <c:v>-139.894448019589</c:v>
                </c:pt>
                <c:pt idx="115">
                  <c:v>-140.178958866716</c:v>
                </c:pt>
                <c:pt idx="116">
                  <c:v>-140.4612365387125</c:v>
                </c:pt>
                <c:pt idx="117">
                  <c:v>-140.7412970527236</c:v>
                </c:pt>
                <c:pt idx="118">
                  <c:v>-141.0191563636335</c:v>
                </c:pt>
                <c:pt idx="119">
                  <c:v>-141.2948303605328</c:v>
                </c:pt>
              </c:numCache>
            </c:numRef>
          </c:yVal>
          <c:smooth val="1"/>
          <c:extLst xmlns:c16r2="http://schemas.microsoft.com/office/drawing/2015/06/chart">
            <c:ext xmlns:c16="http://schemas.microsoft.com/office/drawing/2014/chart" uri="{C3380CC4-5D6E-409C-BE32-E72D297353CC}">
              <c16:uniqueId val="{00000003-E03C-4FF3-B487-C53B011167D4}"/>
            </c:ext>
          </c:extLst>
        </c:ser>
        <c:ser>
          <c:idx val="4"/>
          <c:order val="4"/>
          <c:tx>
            <c:strRef>
              <c:f>'SA-Naloxone-G'!$O$123</c:f>
              <c:strCache>
                <c:ptCount val="1"/>
                <c:pt idx="0">
                  <c:v>SHUD Deaths for 1x parameter level</c:v>
                </c:pt>
              </c:strCache>
            </c:strRef>
          </c:tx>
          <c:spPr>
            <a:ln w="38100">
              <a:solidFill>
                <a:schemeClr val="accent2"/>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O$3:$O$122</c:f>
              <c:numCache>
                <c:formatCode>General</c:formatCode>
                <c:ptCount val="120"/>
                <c:pt idx="0">
                  <c:v>-92.0016820899263</c:v>
                </c:pt>
                <c:pt idx="1">
                  <c:v>-92.16383439838735</c:v>
                </c:pt>
                <c:pt idx="2">
                  <c:v>-92.33897921466605</c:v>
                </c:pt>
                <c:pt idx="3">
                  <c:v>-92.52689203057622</c:v>
                </c:pt>
                <c:pt idx="4">
                  <c:v>-92.7272038243574</c:v>
                </c:pt>
                <c:pt idx="5">
                  <c:v>-92.93950846063107</c:v>
                </c:pt>
                <c:pt idx="6">
                  <c:v>-93.16337610365062</c:v>
                </c:pt>
                <c:pt idx="7">
                  <c:v>-93.39836313251028</c:v>
                </c:pt>
                <c:pt idx="8">
                  <c:v>-93.64401963248545</c:v>
                </c:pt>
                <c:pt idx="9">
                  <c:v>-93.89989501872012</c:v>
                </c:pt>
                <c:pt idx="10">
                  <c:v>-94.16554222147788</c:v>
                </c:pt>
                <c:pt idx="11">
                  <c:v>-94.4405207649897</c:v>
                </c:pt>
                <c:pt idx="12">
                  <c:v>-94.72439899668167</c:v>
                </c:pt>
                <c:pt idx="13">
                  <c:v>-94.9972247078593</c:v>
                </c:pt>
                <c:pt idx="14">
                  <c:v>-95.2682569270073</c:v>
                </c:pt>
                <c:pt idx="15">
                  <c:v>-95.53883439880369</c:v>
                </c:pt>
                <c:pt idx="16">
                  <c:v>-95.809218425898</c:v>
                </c:pt>
                <c:pt idx="17">
                  <c:v>-96.07957324475335</c:v>
                </c:pt>
                <c:pt idx="18">
                  <c:v>-96.34999290354425</c:v>
                </c:pt>
                <c:pt idx="19">
                  <c:v>-96.62051903832155</c:v>
                </c:pt>
                <c:pt idx="20">
                  <c:v>-96.89115451826883</c:v>
                </c:pt>
                <c:pt idx="21">
                  <c:v>-97.16187391129475</c:v>
                </c:pt>
                <c:pt idx="22">
                  <c:v>-97.43263149433572</c:v>
                </c:pt>
                <c:pt idx="23">
                  <c:v>-97.70336736861013</c:v>
                </c:pt>
                <c:pt idx="24">
                  <c:v>-97.97401211307805</c:v>
                </c:pt>
                <c:pt idx="25">
                  <c:v>-98.24449031109661</c:v>
                </c:pt>
                <c:pt idx="26">
                  <c:v>-98.5146898390355</c:v>
                </c:pt>
                <c:pt idx="27">
                  <c:v>-98.7845148349309</c:v>
                </c:pt>
                <c:pt idx="28">
                  <c:v>-99.05387309507004</c:v>
                </c:pt>
                <c:pt idx="29">
                  <c:v>-99.32267514715058</c:v>
                </c:pt>
                <c:pt idx="30">
                  <c:v>-99.59083479061345</c:v>
                </c:pt>
                <c:pt idx="31">
                  <c:v>-99.8582694657658</c:v>
                </c:pt>
                <c:pt idx="32">
                  <c:v>-100.1249004835407</c:v>
                </c:pt>
                <c:pt idx="33">
                  <c:v>-100.3906531500375</c:v>
                </c:pt>
                <c:pt idx="34">
                  <c:v>-100.6554568122125</c:v>
                </c:pt>
                <c:pt idx="35">
                  <c:v>-100.9192448449703</c:v>
                </c:pt>
                <c:pt idx="36">
                  <c:v>-101.1819545951901</c:v>
                </c:pt>
                <c:pt idx="37">
                  <c:v>-101.4435272946018</c:v>
                </c:pt>
                <c:pt idx="38">
                  <c:v>-101.7039079506074</c:v>
                </c:pt>
                <c:pt idx="39">
                  <c:v>-101.9630451646633</c:v>
                </c:pt>
                <c:pt idx="40">
                  <c:v>-102.2208910302613</c:v>
                </c:pt>
                <c:pt idx="41">
                  <c:v>-102.4774009999577</c:v>
                </c:pt>
                <c:pt idx="42">
                  <c:v>-102.7325337458214</c:v>
                </c:pt>
                <c:pt idx="43">
                  <c:v>-102.9862510187801</c:v>
                </c:pt>
                <c:pt idx="44">
                  <c:v>-103.238517508657</c:v>
                </c:pt>
                <c:pt idx="45">
                  <c:v>-103.4893007061948</c:v>
                </c:pt>
                <c:pt idx="46">
                  <c:v>-103.7385707680098</c:v>
                </c:pt>
                <c:pt idx="47">
                  <c:v>-103.9863003851408</c:v>
                </c:pt>
                <c:pt idx="48">
                  <c:v>-104.2324646556458</c:v>
                </c:pt>
                <c:pt idx="49">
                  <c:v>-104.4770409615477</c:v>
                </c:pt>
                <c:pt idx="50">
                  <c:v>-104.7200088503055</c:v>
                </c:pt>
                <c:pt idx="51">
                  <c:v>-104.9613499208964</c:v>
                </c:pt>
                <c:pt idx="52">
                  <c:v>-105.2010477144295</c:v>
                </c:pt>
                <c:pt idx="53">
                  <c:v>-105.4390876094146</c:v>
                </c:pt>
                <c:pt idx="54">
                  <c:v>-105.6754567215741</c:v>
                </c:pt>
                <c:pt idx="55">
                  <c:v>-105.9101438080952</c:v>
                </c:pt>
                <c:pt idx="56">
                  <c:v>-106.1431391761993</c:v>
                </c:pt>
                <c:pt idx="57">
                  <c:v>-106.3744345959117</c:v>
                </c:pt>
                <c:pt idx="58">
                  <c:v>-106.6040232168813</c:v>
                </c:pt>
                <c:pt idx="59">
                  <c:v>-106.8318994891164</c:v>
                </c:pt>
                <c:pt idx="60">
                  <c:v>-107.0580590874877</c:v>
                </c:pt>
                <c:pt idx="61">
                  <c:v>-107.2824988398537</c:v>
                </c:pt>
                <c:pt idx="62">
                  <c:v>-107.5052166586672</c:v>
                </c:pt>
                <c:pt idx="63">
                  <c:v>-107.7262114759154</c:v>
                </c:pt>
                <c:pt idx="64">
                  <c:v>-107.9454831812582</c:v>
                </c:pt>
                <c:pt idx="65">
                  <c:v>-108.1630325632298</c:v>
                </c:pt>
                <c:pt idx="66">
                  <c:v>-108.3788612533645</c:v>
                </c:pt>
                <c:pt idx="67">
                  <c:v>-108.5929716731313</c:v>
                </c:pt>
                <c:pt idx="68">
                  <c:v>-108.8053669835384</c:v>
                </c:pt>
                <c:pt idx="69">
                  <c:v>-109.0160510372996</c:v>
                </c:pt>
                <c:pt idx="70">
                  <c:v>-109.2250283334439</c:v>
                </c:pt>
                <c:pt idx="71">
                  <c:v>-109.432303974257</c:v>
                </c:pt>
                <c:pt idx="72">
                  <c:v>-109.6378836244449</c:v>
                </c:pt>
                <c:pt idx="73">
                  <c:v>-109.8417734724267</c:v>
                </c:pt>
                <c:pt idx="74">
                  <c:v>-110.0439801936455</c:v>
                </c:pt>
                <c:pt idx="75">
                  <c:v>-110.244510915817</c:v>
                </c:pt>
                <c:pt idx="76">
                  <c:v>-110.443373186011</c:v>
                </c:pt>
                <c:pt idx="77">
                  <c:v>-110.6405749394927</c:v>
                </c:pt>
                <c:pt idx="78">
                  <c:v>-110.836124470229</c:v>
                </c:pt>
                <c:pt idx="79">
                  <c:v>-111.0300304029914</c:v>
                </c:pt>
                <c:pt idx="80">
                  <c:v>-111.2223016669693</c:v>
                </c:pt>
                <c:pt idx="81">
                  <c:v>-111.4129474708277</c:v>
                </c:pt>
                <c:pt idx="82">
                  <c:v>-111.6019772791371</c:v>
                </c:pt>
                <c:pt idx="83">
                  <c:v>-111.78940079011</c:v>
                </c:pt>
                <c:pt idx="84">
                  <c:v>-111.9752279145801</c:v>
                </c:pt>
                <c:pt idx="85">
                  <c:v>-112.159468756161</c:v>
                </c:pt>
                <c:pt idx="86">
                  <c:v>-112.3421335925304</c:v>
                </c:pt>
                <c:pt idx="87">
                  <c:v>-112.5232328577837</c:v>
                </c:pt>
                <c:pt idx="88">
                  <c:v>-112.7027771257997</c:v>
                </c:pt>
                <c:pt idx="89">
                  <c:v>-112.8807770945733</c:v>
                </c:pt>
                <c:pt idx="90">
                  <c:v>-113.0572435714636</c:v>
                </c:pt>
                <c:pt idx="91">
                  <c:v>-113.232187459312</c:v>
                </c:pt>
                <c:pt idx="92">
                  <c:v>-113.4056197433864</c:v>
                </c:pt>
                <c:pt idx="93">
                  <c:v>-113.5775514791124</c:v>
                </c:pt>
                <c:pt idx="94">
                  <c:v>-113.7479937805444</c:v>
                </c:pt>
                <c:pt idx="95">
                  <c:v>-113.9169578095471</c:v>
                </c:pt>
                <c:pt idx="96">
                  <c:v>-114.0844547656451</c:v>
                </c:pt>
                <c:pt idx="97">
                  <c:v>-114.2504958765085</c:v>
                </c:pt>
                <c:pt idx="98">
                  <c:v>-114.4150923890384</c:v>
                </c:pt>
                <c:pt idx="99">
                  <c:v>-114.578255561028</c:v>
                </c:pt>
                <c:pt idx="100">
                  <c:v>-114.7399966533611</c:v>
                </c:pt>
                <c:pt idx="101">
                  <c:v>-114.9003269227229</c:v>
                </c:pt>
                <c:pt idx="102">
                  <c:v>-115.059257614798</c:v>
                </c:pt>
                <c:pt idx="103">
                  <c:v>-115.2167999579283</c:v>
                </c:pt>
                <c:pt idx="104">
                  <c:v>-115.372965157201</c:v>
                </c:pt>
                <c:pt idx="105">
                  <c:v>-115.5277643889553</c:v>
                </c:pt>
                <c:pt idx="106">
                  <c:v>-115.6812087956739</c:v>
                </c:pt>
                <c:pt idx="107">
                  <c:v>-115.8333094812382</c:v>
                </c:pt>
                <c:pt idx="108">
                  <c:v>-115.9840775065435</c:v>
                </c:pt>
                <c:pt idx="109">
                  <c:v>-116.1335238854295</c:v>
                </c:pt>
                <c:pt idx="110">
                  <c:v>-116.2816595809306</c:v>
                </c:pt>
                <c:pt idx="111">
                  <c:v>-116.4284955018145</c:v>
                </c:pt>
                <c:pt idx="112">
                  <c:v>-116.5740424994003</c:v>
                </c:pt>
                <c:pt idx="113">
                  <c:v>-116.7183113646342</c:v>
                </c:pt>
                <c:pt idx="114">
                  <c:v>-116.8613128254159</c:v>
                </c:pt>
                <c:pt idx="115">
                  <c:v>-117.003057544153</c:v>
                </c:pt>
                <c:pt idx="116">
                  <c:v>-117.1435561155382</c:v>
                </c:pt>
                <c:pt idx="117">
                  <c:v>-117.2828190645258</c:v>
                </c:pt>
                <c:pt idx="118">
                  <c:v>-117.4208568445109</c:v>
                </c:pt>
                <c:pt idx="119">
                  <c:v>-117.5576798356837</c:v>
                </c:pt>
              </c:numCache>
            </c:numRef>
          </c:yVal>
          <c:smooth val="1"/>
          <c:extLst xmlns:c16r2="http://schemas.microsoft.com/office/drawing/2015/06/chart">
            <c:ext xmlns:c16="http://schemas.microsoft.com/office/drawing/2014/chart" uri="{C3380CC4-5D6E-409C-BE32-E72D297353CC}">
              <c16:uniqueId val="{00000004-E03C-4FF3-B487-C53B011167D4}"/>
            </c:ext>
          </c:extLst>
        </c:ser>
        <c:ser>
          <c:idx val="1"/>
          <c:order val="5"/>
          <c:tx>
            <c:strRef>
              <c:f>'SA-Naloxone-G'!$X$123</c:f>
              <c:strCache>
                <c:ptCount val="1"/>
                <c:pt idx="0">
                  <c:v>SHUD Deaths for 0.5x parameter level</c:v>
                </c:pt>
              </c:strCache>
            </c:strRef>
          </c:tx>
          <c:spPr>
            <a:ln w="6350">
              <a:solidFill>
                <a:schemeClr val="accent2"/>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X$3:$X$122</c:f>
              <c:numCache>
                <c:formatCode>General</c:formatCode>
                <c:ptCount val="120"/>
                <c:pt idx="0">
                  <c:v>-92.0016820899263</c:v>
                </c:pt>
                <c:pt idx="1">
                  <c:v>-92.06967797914536</c:v>
                </c:pt>
                <c:pt idx="2">
                  <c:v>-92.12744500899127</c:v>
                </c:pt>
                <c:pt idx="3">
                  <c:v>-92.17850321934465</c:v>
                </c:pt>
                <c:pt idx="4">
                  <c:v>-92.2254400851761</c:v>
                </c:pt>
                <c:pt idx="5">
                  <c:v>-92.27015289268628</c:v>
                </c:pt>
                <c:pt idx="6">
                  <c:v>-92.31401922663471</c:v>
                </c:pt>
                <c:pt idx="7">
                  <c:v>-92.35802623080419</c:v>
                </c:pt>
                <c:pt idx="8">
                  <c:v>-92.40286855502875</c:v>
                </c:pt>
                <c:pt idx="9">
                  <c:v>-92.44902249156433</c:v>
                </c:pt>
                <c:pt idx="10">
                  <c:v>-92.49680201736058</c:v>
                </c:pt>
                <c:pt idx="11">
                  <c:v>-92.54640109600254</c:v>
                </c:pt>
                <c:pt idx="12">
                  <c:v>-92.59792555364873</c:v>
                </c:pt>
                <c:pt idx="13">
                  <c:v>-92.63811203192274</c:v>
                </c:pt>
                <c:pt idx="14">
                  <c:v>-92.68842773174048</c:v>
                </c:pt>
                <c:pt idx="15">
                  <c:v>-92.73847875195501</c:v>
                </c:pt>
                <c:pt idx="16">
                  <c:v>-92.78841675153419</c:v>
                </c:pt>
                <c:pt idx="17">
                  <c:v>-92.8383381277401</c:v>
                </c:pt>
                <c:pt idx="18">
                  <c:v>-92.88829949401943</c:v>
                </c:pt>
                <c:pt idx="19">
                  <c:v>-92.93832822404732</c:v>
                </c:pt>
                <c:pt idx="20">
                  <c:v>-92.97580547884281</c:v>
                </c:pt>
                <c:pt idx="21">
                  <c:v>-93.02562223809558</c:v>
                </c:pt>
                <c:pt idx="22">
                  <c:v>-93.07561708400608</c:v>
                </c:pt>
                <c:pt idx="23">
                  <c:v>-93.12576164886335</c:v>
                </c:pt>
                <c:pt idx="24">
                  <c:v>-93.17602198813195</c:v>
                </c:pt>
                <c:pt idx="25">
                  <c:v>-93.22636071211865</c:v>
                </c:pt>
                <c:pt idx="26">
                  <c:v>-93.27671619291735</c:v>
                </c:pt>
                <c:pt idx="27">
                  <c:v>-93.32706370266741</c:v>
                </c:pt>
                <c:pt idx="28">
                  <c:v>-93.37736023584334</c:v>
                </c:pt>
                <c:pt idx="29">
                  <c:v>-93.42756393947126</c:v>
                </c:pt>
                <c:pt idx="30">
                  <c:v>-93.47763451908554</c:v>
                </c:pt>
                <c:pt idx="31">
                  <c:v>-93.52753347409684</c:v>
                </c:pt>
                <c:pt idx="32">
                  <c:v>-93.57722424283556</c:v>
                </c:pt>
                <c:pt idx="33">
                  <c:v>-93.6266504126604</c:v>
                </c:pt>
                <c:pt idx="34">
                  <c:v>-93.67580136891215</c:v>
                </c:pt>
                <c:pt idx="35">
                  <c:v>-93.72464693496776</c:v>
                </c:pt>
                <c:pt idx="36">
                  <c:v>-93.77315887270933</c:v>
                </c:pt>
                <c:pt idx="37">
                  <c:v>-93.82131088985851</c:v>
                </c:pt>
                <c:pt idx="38">
                  <c:v>-93.86907857623036</c:v>
                </c:pt>
                <c:pt idx="39">
                  <c:v>-93.91643929418914</c:v>
                </c:pt>
                <c:pt idx="40">
                  <c:v>-93.95996571925266</c:v>
                </c:pt>
                <c:pt idx="41">
                  <c:v>-93.9917526462025</c:v>
                </c:pt>
                <c:pt idx="42">
                  <c:v>-94.0258845332889</c:v>
                </c:pt>
                <c:pt idx="43">
                  <c:v>-94.06735030086455</c:v>
                </c:pt>
                <c:pt idx="44">
                  <c:v>-94.10838172593728</c:v>
                </c:pt>
                <c:pt idx="45">
                  <c:v>-94.1489642059704</c:v>
                </c:pt>
                <c:pt idx="46">
                  <c:v>-94.18908437080322</c:v>
                </c:pt>
                <c:pt idx="47">
                  <c:v>-94.22873009538799</c:v>
                </c:pt>
                <c:pt idx="48">
                  <c:v>-94.26789039698068</c:v>
                </c:pt>
                <c:pt idx="49">
                  <c:v>-94.30655537293045</c:v>
                </c:pt>
                <c:pt idx="50">
                  <c:v>-94.34471614116418</c:v>
                </c:pt>
                <c:pt idx="51">
                  <c:v>-94.38236478318848</c:v>
                </c:pt>
                <c:pt idx="52">
                  <c:v>-94.4194942895384</c:v>
                </c:pt>
                <c:pt idx="53">
                  <c:v>-94.45609261107333</c:v>
                </c:pt>
                <c:pt idx="54">
                  <c:v>-94.49213502845409</c:v>
                </c:pt>
                <c:pt idx="55">
                  <c:v>-94.52762257621661</c:v>
                </c:pt>
                <c:pt idx="56">
                  <c:v>-94.56256555601067</c:v>
                </c:pt>
                <c:pt idx="57">
                  <c:v>-94.59696109269244</c:v>
                </c:pt>
                <c:pt idx="58">
                  <c:v>-94.63080689332774</c:v>
                </c:pt>
                <c:pt idx="59">
                  <c:v>-94.66410124740108</c:v>
                </c:pt>
                <c:pt idx="60">
                  <c:v>-94.69684299057025</c:v>
                </c:pt>
                <c:pt idx="61">
                  <c:v>-94.72903147008225</c:v>
                </c:pt>
                <c:pt idx="62">
                  <c:v>-94.7606665119622</c:v>
                </c:pt>
                <c:pt idx="63">
                  <c:v>-94.7917483899114</c:v>
                </c:pt>
                <c:pt idx="64">
                  <c:v>-94.82227779583201</c:v>
                </c:pt>
                <c:pt idx="65">
                  <c:v>-94.85225581189616</c:v>
                </c:pt>
                <c:pt idx="66">
                  <c:v>-94.88168387388917</c:v>
                </c:pt>
                <c:pt idx="67">
                  <c:v>-94.9105637231416</c:v>
                </c:pt>
                <c:pt idx="68">
                  <c:v>-94.93889742705895</c:v>
                </c:pt>
                <c:pt idx="69">
                  <c:v>-94.96668737125597</c:v>
                </c:pt>
                <c:pt idx="70">
                  <c:v>-94.99393621358745</c:v>
                </c:pt>
                <c:pt idx="71">
                  <c:v>-95.02064686390155</c:v>
                </c:pt>
                <c:pt idx="72">
                  <c:v>-95.0468224650267</c:v>
                </c:pt>
                <c:pt idx="73">
                  <c:v>-95.07246637480289</c:v>
                </c:pt>
                <c:pt idx="74">
                  <c:v>-95.09758214911434</c:v>
                </c:pt>
                <c:pt idx="75">
                  <c:v>-95.12217352585331</c:v>
                </c:pt>
                <c:pt idx="76">
                  <c:v>-95.1462444098021</c:v>
                </c:pt>
                <c:pt idx="77">
                  <c:v>-95.16979885834778</c:v>
                </c:pt>
                <c:pt idx="78">
                  <c:v>-95.19284106802785</c:v>
                </c:pt>
                <c:pt idx="79">
                  <c:v>-95.21537536181577</c:v>
                </c:pt>
                <c:pt idx="80">
                  <c:v>-95.23740617710328</c:v>
                </c:pt>
                <c:pt idx="81">
                  <c:v>-95.25893805445776</c:v>
                </c:pt>
                <c:pt idx="82">
                  <c:v>-95.27997562706841</c:v>
                </c:pt>
                <c:pt idx="83">
                  <c:v>-95.30052361075681</c:v>
                </c:pt>
                <c:pt idx="84">
                  <c:v>-95.32058679460394</c:v>
                </c:pt>
                <c:pt idx="85">
                  <c:v>-95.34017003213225</c:v>
                </c:pt>
                <c:pt idx="86">
                  <c:v>-95.35927823300852</c:v>
                </c:pt>
                <c:pt idx="87">
                  <c:v>-95.37791635528234</c:v>
                </c:pt>
                <c:pt idx="88">
                  <c:v>-95.3960893980724</c:v>
                </c:pt>
                <c:pt idx="89">
                  <c:v>-95.41380239473621</c:v>
                </c:pt>
                <c:pt idx="90">
                  <c:v>-95.43106040645455</c:v>
                </c:pt>
                <c:pt idx="91">
                  <c:v>-95.44786851622925</c:v>
                </c:pt>
                <c:pt idx="92">
                  <c:v>-95.46423182326971</c:v>
                </c:pt>
                <c:pt idx="93">
                  <c:v>-95.48015543774296</c:v>
                </c:pt>
                <c:pt idx="94">
                  <c:v>-95.495644475872</c:v>
                </c:pt>
                <c:pt idx="95">
                  <c:v>-95.5107040553617</c:v>
                </c:pt>
                <c:pt idx="96">
                  <c:v>-95.52533929113538</c:v>
                </c:pt>
                <c:pt idx="97">
                  <c:v>-95.53955529136463</c:v>
                </c:pt>
                <c:pt idx="98">
                  <c:v>-95.55335715377583</c:v>
                </c:pt>
                <c:pt idx="99">
                  <c:v>-95.56674996222475</c:v>
                </c:pt>
                <c:pt idx="100">
                  <c:v>-95.57973878350067</c:v>
                </c:pt>
                <c:pt idx="101">
                  <c:v>-95.59232866439542</c:v>
                </c:pt>
                <c:pt idx="102">
                  <c:v>-95.6045246289573</c:v>
                </c:pt>
                <c:pt idx="103">
                  <c:v>-95.61633167598275</c:v>
                </c:pt>
                <c:pt idx="104">
                  <c:v>-95.62775477669007</c:v>
                </c:pt>
                <c:pt idx="105">
                  <c:v>-95.63879887258086</c:v>
                </c:pt>
                <c:pt idx="106">
                  <c:v>-95.64946887348013</c:v>
                </c:pt>
                <c:pt idx="107">
                  <c:v>-95.65976965572955</c:v>
                </c:pt>
                <c:pt idx="108">
                  <c:v>-95.66970606054981</c:v>
                </c:pt>
                <c:pt idx="109">
                  <c:v>-95.6792828925479</c:v>
                </c:pt>
                <c:pt idx="110">
                  <c:v>-95.68850491835055</c:v>
                </c:pt>
                <c:pt idx="111">
                  <c:v>-95.69737686537435</c:v>
                </c:pt>
                <c:pt idx="112">
                  <c:v>-95.7059034207195</c:v>
                </c:pt>
                <c:pt idx="113">
                  <c:v>-95.7140892301731</c:v>
                </c:pt>
                <c:pt idx="114">
                  <c:v>-95.72193889732337</c:v>
                </c:pt>
                <c:pt idx="115">
                  <c:v>-95.72945698277438</c:v>
                </c:pt>
                <c:pt idx="116">
                  <c:v>-95.73664800344777</c:v>
                </c:pt>
                <c:pt idx="117">
                  <c:v>-95.7435164319854</c:v>
                </c:pt>
                <c:pt idx="118">
                  <c:v>-95.75006669622706</c:v>
                </c:pt>
                <c:pt idx="119">
                  <c:v>-95.75630317876595</c:v>
                </c:pt>
              </c:numCache>
            </c:numRef>
          </c:yVal>
          <c:smooth val="1"/>
          <c:extLst xmlns:c16r2="http://schemas.microsoft.com/office/drawing/2015/06/chart">
            <c:ext xmlns:c16="http://schemas.microsoft.com/office/drawing/2014/chart" uri="{C3380CC4-5D6E-409C-BE32-E72D297353CC}">
              <c16:uniqueId val="{00000005-E03C-4FF3-B487-C53B011167D4}"/>
            </c:ext>
          </c:extLst>
        </c:ser>
        <c:ser>
          <c:idx val="5"/>
          <c:order val="6"/>
          <c:tx>
            <c:strRef>
              <c:f>'SA-Naloxone-G'!$G$123</c:f>
              <c:strCache>
                <c:ptCount val="1"/>
                <c:pt idx="0">
                  <c:v>Total Deaths for 1.5x parameter level</c:v>
                </c:pt>
              </c:strCache>
            </c:strRef>
          </c:tx>
          <c:spPr>
            <a:ln w="76200">
              <a:solidFill>
                <a:schemeClr val="tx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G$3:$G$122</c:f>
              <c:numCache>
                <c:formatCode>General</c:formatCode>
                <c:ptCount val="120"/>
                <c:pt idx="0">
                  <c:v>-162.4970191394767</c:v>
                </c:pt>
                <c:pt idx="1">
                  <c:v>-162.9964139249751</c:v>
                </c:pt>
                <c:pt idx="2">
                  <c:v>-163.4941736554505</c:v>
                </c:pt>
                <c:pt idx="3">
                  <c:v>-163.9918487035436</c:v>
                </c:pt>
                <c:pt idx="4">
                  <c:v>-164.4904458021182</c:v>
                </c:pt>
                <c:pt idx="5">
                  <c:v>-164.9906760459527</c:v>
                </c:pt>
                <c:pt idx="6">
                  <c:v>-165.4930225445085</c:v>
                </c:pt>
                <c:pt idx="7">
                  <c:v>-165.9977928390168</c:v>
                </c:pt>
                <c:pt idx="8">
                  <c:v>-166.5051598880246</c:v>
                </c:pt>
                <c:pt idx="9">
                  <c:v>-167.0151940982128</c:v>
                </c:pt>
                <c:pt idx="10">
                  <c:v>-167.5278883378711</c:v>
                </c:pt>
                <c:pt idx="11">
                  <c:v>-168.0431774505211</c:v>
                </c:pt>
                <c:pt idx="12">
                  <c:v>-168.5609534576858</c:v>
                </c:pt>
                <c:pt idx="13">
                  <c:v>-169.0756895726186</c:v>
                </c:pt>
                <c:pt idx="14">
                  <c:v>-169.5899860663789</c:v>
                </c:pt>
                <c:pt idx="15">
                  <c:v>-170.104170018625</c:v>
                </c:pt>
                <c:pt idx="16">
                  <c:v>-170.6182413850787</c:v>
                </c:pt>
                <c:pt idx="17">
                  <c:v>-171.1321550160622</c:v>
                </c:pt>
                <c:pt idx="18">
                  <c:v>-171.6458344176136</c:v>
                </c:pt>
                <c:pt idx="19">
                  <c:v>-172.1591814346666</c:v>
                </c:pt>
                <c:pt idx="20">
                  <c:v>-172.672083596813</c:v>
                </c:pt>
                <c:pt idx="21">
                  <c:v>-173.1844196653658</c:v>
                </c:pt>
                <c:pt idx="22">
                  <c:v>-173.6960637954504</c:v>
                </c:pt>
                <c:pt idx="23">
                  <c:v>-174.2068886331886</c:v>
                </c:pt>
                <c:pt idx="24">
                  <c:v>-174.7167675954975</c:v>
                </c:pt>
                <c:pt idx="25">
                  <c:v>-175.225576523836</c:v>
                </c:pt>
                <c:pt idx="26">
                  <c:v>-175.7331856158085</c:v>
                </c:pt>
                <c:pt idx="27">
                  <c:v>-176.2394745208451</c:v>
                </c:pt>
                <c:pt idx="28">
                  <c:v>-176.7443288503797</c:v>
                </c:pt>
                <c:pt idx="29">
                  <c:v>-177.2476399147834</c:v>
                </c:pt>
                <c:pt idx="30">
                  <c:v>-177.7493048096646</c:v>
                </c:pt>
                <c:pt idx="31">
                  <c:v>-178.2492264086625</c:v>
                </c:pt>
                <c:pt idx="32">
                  <c:v>-178.747313285334</c:v>
                </c:pt>
                <c:pt idx="33">
                  <c:v>-179.2434795841947</c:v>
                </c:pt>
                <c:pt idx="34">
                  <c:v>-179.7376448562564</c:v>
                </c:pt>
                <c:pt idx="35">
                  <c:v>-180.2297338707083</c:v>
                </c:pt>
                <c:pt idx="36">
                  <c:v>-180.7196764115535</c:v>
                </c:pt>
                <c:pt idx="37">
                  <c:v>-181.207407065823</c:v>
                </c:pt>
                <c:pt idx="38">
                  <c:v>-181.6928650082977</c:v>
                </c:pt>
                <c:pt idx="39">
                  <c:v>-182.1759937704336</c:v>
                </c:pt>
                <c:pt idx="40">
                  <c:v>-182.6567410372692</c:v>
                </c:pt>
                <c:pt idx="41">
                  <c:v>-183.1350584418433</c:v>
                </c:pt>
                <c:pt idx="42">
                  <c:v>-183.6109013645318</c:v>
                </c:pt>
                <c:pt idx="43">
                  <c:v>-184.0842287391251</c:v>
                </c:pt>
                <c:pt idx="44">
                  <c:v>-184.5550028662557</c:v>
                </c:pt>
                <c:pt idx="45">
                  <c:v>-185.0231892345036</c:v>
                </c:pt>
                <c:pt idx="46">
                  <c:v>-185.4887563493307</c:v>
                </c:pt>
                <c:pt idx="47">
                  <c:v>-185.9516755698455</c:v>
                </c:pt>
                <c:pt idx="48">
                  <c:v>-186.4119209533178</c:v>
                </c:pt>
                <c:pt idx="49">
                  <c:v>-186.8694691072371</c:v>
                </c:pt>
                <c:pt idx="50">
                  <c:v>-187.3242990487393</c:v>
                </c:pt>
                <c:pt idx="51">
                  <c:v>-187.7763920711167</c:v>
                </c:pt>
                <c:pt idx="52">
                  <c:v>-188.2257316171118</c:v>
                </c:pt>
                <c:pt idx="53">
                  <c:v>-188.6723031587625</c:v>
                </c:pt>
                <c:pt idx="54">
                  <c:v>-189.1160940834819</c:v>
                </c:pt>
                <c:pt idx="55">
                  <c:v>-189.5570935860903</c:v>
                </c:pt>
                <c:pt idx="56">
                  <c:v>-189.9952925665007</c:v>
                </c:pt>
                <c:pt idx="57">
                  <c:v>-190.430683532787</c:v>
                </c:pt>
                <c:pt idx="58">
                  <c:v>-190.863260509354</c:v>
                </c:pt>
                <c:pt idx="59">
                  <c:v>-191.2930189499586</c:v>
                </c:pt>
                <c:pt idx="60">
                  <c:v>-191.7199556553171</c:v>
                </c:pt>
                <c:pt idx="61">
                  <c:v>-192.1440686950813</c:v>
                </c:pt>
                <c:pt idx="62">
                  <c:v>-192.5653573339137</c:v>
                </c:pt>
                <c:pt idx="63">
                  <c:v>-192.9838219615052</c:v>
                </c:pt>
                <c:pt idx="64">
                  <c:v>-193.3994640262687</c:v>
                </c:pt>
                <c:pt idx="65">
                  <c:v>-193.8122859725479</c:v>
                </c:pt>
                <c:pt idx="66">
                  <c:v>-194.2222911811443</c:v>
                </c:pt>
                <c:pt idx="67">
                  <c:v>-194.629483912994</c:v>
                </c:pt>
                <c:pt idx="68">
                  <c:v>-195.0338692558115</c:v>
                </c:pt>
                <c:pt idx="69">
                  <c:v>-195.4354530735651</c:v>
                </c:pt>
                <c:pt idx="70">
                  <c:v>-195.8342419586128</c:v>
                </c:pt>
                <c:pt idx="71">
                  <c:v>-196.2302431863806</c:v>
                </c:pt>
                <c:pt idx="72">
                  <c:v>-196.6234646724216</c:v>
                </c:pt>
                <c:pt idx="73">
                  <c:v>-197.0139149317642</c:v>
                </c:pt>
                <c:pt idx="74">
                  <c:v>-197.4016030403936</c:v>
                </c:pt>
                <c:pt idx="75">
                  <c:v>-197.7865385987877</c:v>
                </c:pt>
                <c:pt idx="76">
                  <c:v>-198.1687316973764</c:v>
                </c:pt>
                <c:pt idx="77">
                  <c:v>-198.5481928838311</c:v>
                </c:pt>
                <c:pt idx="78">
                  <c:v>-198.9249331320928</c:v>
                </c:pt>
                <c:pt idx="79">
                  <c:v>-199.2989638130498</c:v>
                </c:pt>
                <c:pt idx="80">
                  <c:v>-199.6702966667642</c:v>
                </c:pt>
                <c:pt idx="81">
                  <c:v>-200.0389437761886</c:v>
                </c:pt>
                <c:pt idx="82">
                  <c:v>-200.404917542276</c:v>
                </c:pt>
                <c:pt idx="83">
                  <c:v>-200.768230660427</c:v>
                </c:pt>
                <c:pt idx="84">
                  <c:v>-201.1288960981895</c:v>
                </c:pt>
                <c:pt idx="85">
                  <c:v>-201.4869270741648</c:v>
                </c:pt>
                <c:pt idx="86">
                  <c:v>-201.842337038035</c:v>
                </c:pt>
                <c:pt idx="87">
                  <c:v>-202.19513965168</c:v>
                </c:pt>
                <c:pt idx="88">
                  <c:v>-202.5453487713035</c:v>
                </c:pt>
                <c:pt idx="89">
                  <c:v>-202.8929784305334</c:v>
                </c:pt>
                <c:pt idx="90">
                  <c:v>-203.2380428244391</c:v>
                </c:pt>
                <c:pt idx="91">
                  <c:v>-203.5805562944178</c:v>
                </c:pt>
                <c:pt idx="92">
                  <c:v>-203.9205333139087</c:v>
                </c:pt>
                <c:pt idx="93">
                  <c:v>-204.2579884748951</c:v>
                </c:pt>
                <c:pt idx="94">
                  <c:v>-204.5929364751422</c:v>
                </c:pt>
                <c:pt idx="95">
                  <c:v>-204.925392106144</c:v>
                </c:pt>
                <c:pt idx="96">
                  <c:v>-205.2553702417466</c:v>
                </c:pt>
                <c:pt idx="97">
                  <c:v>-205.5828858273934</c:v>
                </c:pt>
                <c:pt idx="98">
                  <c:v>-205.9079538699845</c:v>
                </c:pt>
                <c:pt idx="99">
                  <c:v>-206.2305894283011</c:v>
                </c:pt>
                <c:pt idx="100">
                  <c:v>-206.5508076039757</c:v>
                </c:pt>
                <c:pt idx="101">
                  <c:v>-206.8686235329747</c:v>
                </c:pt>
                <c:pt idx="102">
                  <c:v>-207.1840523775686</c:v>
                </c:pt>
                <c:pt idx="103">
                  <c:v>-207.4971093187694</c:v>
                </c:pt>
                <c:pt idx="104">
                  <c:v>-207.8078095491987</c:v>
                </c:pt>
                <c:pt idx="105">
                  <c:v>-208.1161682663856</c:v>
                </c:pt>
                <c:pt idx="106">
                  <c:v>-208.422200666444</c:v>
                </c:pt>
                <c:pt idx="107">
                  <c:v>-208.7259219381381</c:v>
                </c:pt>
                <c:pt idx="108">
                  <c:v>-209.0273472572932</c:v>
                </c:pt>
                <c:pt idx="109">
                  <c:v>-209.3264917815507</c:v>
                </c:pt>
                <c:pt idx="110">
                  <c:v>-209.6233706454383</c:v>
                </c:pt>
                <c:pt idx="111">
                  <c:v>-209.9179989557471</c:v>
                </c:pt>
                <c:pt idx="112">
                  <c:v>-210.2103917871877</c:v>
                </c:pt>
                <c:pt idx="113">
                  <c:v>-210.5005641783313</c:v>
                </c:pt>
                <c:pt idx="114">
                  <c:v>-210.7885311277963</c:v>
                </c:pt>
                <c:pt idx="115">
                  <c:v>-211.0743075906864</c:v>
                </c:pt>
                <c:pt idx="116">
                  <c:v>-211.3579084752608</c:v>
                </c:pt>
                <c:pt idx="117">
                  <c:v>-211.6393486398178</c:v>
                </c:pt>
                <c:pt idx="118">
                  <c:v>-211.9186428897965</c:v>
                </c:pt>
                <c:pt idx="119">
                  <c:v>-212.1958059750645</c:v>
                </c:pt>
              </c:numCache>
            </c:numRef>
          </c:yVal>
          <c:smooth val="1"/>
          <c:extLst xmlns:c16r2="http://schemas.microsoft.com/office/drawing/2015/06/chart">
            <c:ext xmlns:c16="http://schemas.microsoft.com/office/drawing/2014/chart" uri="{C3380CC4-5D6E-409C-BE32-E72D297353CC}">
              <c16:uniqueId val="{00000006-E03C-4FF3-B487-C53B011167D4}"/>
            </c:ext>
          </c:extLst>
        </c:ser>
        <c:ser>
          <c:idx val="2"/>
          <c:order val="7"/>
          <c:tx>
            <c:strRef>
              <c:f>'SA-Naloxone-G'!$P$123</c:f>
              <c:strCache>
                <c:ptCount val="1"/>
                <c:pt idx="0">
                  <c:v>Total Deaths for 1x parameter level</c:v>
                </c:pt>
              </c:strCache>
            </c:strRef>
          </c:tx>
          <c:spPr>
            <a:ln w="28575">
              <a:solidFill>
                <a:schemeClr val="tx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P$3:$P$122</c:f>
              <c:numCache>
                <c:formatCode>General</c:formatCode>
                <c:ptCount val="120"/>
                <c:pt idx="0">
                  <c:v>-162.4970191394767</c:v>
                </c:pt>
                <c:pt idx="1">
                  <c:v>-162.7109176544713</c:v>
                </c:pt>
                <c:pt idx="2">
                  <c:v>-162.9275282653407</c:v>
                </c:pt>
                <c:pt idx="3">
                  <c:v>-163.1475862773628</c:v>
                </c:pt>
                <c:pt idx="4">
                  <c:v>-163.3714732716798</c:v>
                </c:pt>
                <c:pt idx="5">
                  <c:v>-163.5994107247585</c:v>
                </c:pt>
                <c:pt idx="6">
                  <c:v>-163.8315001656516</c:v>
                </c:pt>
                <c:pt idx="7">
                  <c:v>-164.0677536618255</c:v>
                </c:pt>
                <c:pt idx="8">
                  <c:v>-164.3081172558593</c:v>
                </c:pt>
                <c:pt idx="9">
                  <c:v>-164.552488951007</c:v>
                </c:pt>
                <c:pt idx="10">
                  <c:v>-164.8007324821155</c:v>
                </c:pt>
                <c:pt idx="11">
                  <c:v>-165.0526878297777</c:v>
                </c:pt>
                <c:pt idx="12">
                  <c:v>-165.3081792196954</c:v>
                </c:pt>
                <c:pt idx="13">
                  <c:v>-165.5616333717711</c:v>
                </c:pt>
                <c:pt idx="14">
                  <c:v>-165.8156072293155</c:v>
                </c:pt>
                <c:pt idx="15">
                  <c:v>-166.0704192390372</c:v>
                </c:pt>
                <c:pt idx="16">
                  <c:v>-166.3260611622271</c:v>
                </c:pt>
                <c:pt idx="17">
                  <c:v>-166.582487212088</c:v>
                </c:pt>
                <c:pt idx="18">
                  <c:v>-166.8396260316224</c:v>
                </c:pt>
                <c:pt idx="19">
                  <c:v>-167.0973889250655</c:v>
                </c:pt>
                <c:pt idx="20">
                  <c:v>-167.3556760477833</c:v>
                </c:pt>
                <c:pt idx="21">
                  <c:v>-167.6143810354278</c:v>
                </c:pt>
                <c:pt idx="22">
                  <c:v>-167.8733944393467</c:v>
                </c:pt>
                <c:pt idx="23">
                  <c:v>-168.1326062507071</c:v>
                </c:pt>
                <c:pt idx="24">
                  <c:v>-168.3919077305927</c:v>
                </c:pt>
                <c:pt idx="25">
                  <c:v>-168.6511927130146</c:v>
                </c:pt>
                <c:pt idx="26">
                  <c:v>-168.9103493133033</c:v>
                </c:pt>
                <c:pt idx="27">
                  <c:v>-169.1692747203734</c:v>
                </c:pt>
                <c:pt idx="28">
                  <c:v>-169.4278716034808</c:v>
                </c:pt>
                <c:pt idx="29">
                  <c:v>-169.6860477210027</c:v>
                </c:pt>
                <c:pt idx="30">
                  <c:v>-169.9437159230662</c:v>
                </c:pt>
                <c:pt idx="31">
                  <c:v>-170.2007940862512</c:v>
                </c:pt>
                <c:pt idx="32">
                  <c:v>-170.4572049976154</c:v>
                </c:pt>
                <c:pt idx="33">
                  <c:v>-170.7128762038585</c:v>
                </c:pt>
                <c:pt idx="34">
                  <c:v>-170.9677398374713</c:v>
                </c:pt>
                <c:pt idx="35">
                  <c:v>-171.2217324287656</c:v>
                </c:pt>
                <c:pt idx="36">
                  <c:v>-171.4747947103532</c:v>
                </c:pt>
                <c:pt idx="37">
                  <c:v>-171.7268714189134</c:v>
                </c:pt>
                <c:pt idx="38">
                  <c:v>-171.9779110977614</c:v>
                </c:pt>
                <c:pt idx="39">
                  <c:v>-172.2278658869333</c:v>
                </c:pt>
                <c:pt idx="40">
                  <c:v>-172.4766913431978</c:v>
                </c:pt>
                <c:pt idx="41">
                  <c:v>-172.7243462592172</c:v>
                </c:pt>
                <c:pt idx="42">
                  <c:v>-172.9707924885721</c:v>
                </c:pt>
                <c:pt idx="43">
                  <c:v>-173.2159947780438</c:v>
                </c:pt>
                <c:pt idx="44">
                  <c:v>-173.459920607407</c:v>
                </c:pt>
                <c:pt idx="45">
                  <c:v>-173.7025400367731</c:v>
                </c:pt>
                <c:pt idx="46">
                  <c:v>-173.9438255614693</c:v>
                </c:pt>
                <c:pt idx="47">
                  <c:v>-174.1837519742571</c:v>
                </c:pt>
                <c:pt idx="48">
                  <c:v>-174.4222962347104</c:v>
                </c:pt>
                <c:pt idx="49">
                  <c:v>-174.6594373454581</c:v>
                </c:pt>
                <c:pt idx="50">
                  <c:v>-174.8951562350665</c:v>
                </c:pt>
                <c:pt idx="51">
                  <c:v>-175.1294356472153</c:v>
                </c:pt>
                <c:pt idx="52">
                  <c:v>-175.3622600358723</c:v>
                </c:pt>
                <c:pt idx="53">
                  <c:v>-175.5936154661987</c:v>
                </c:pt>
                <c:pt idx="54">
                  <c:v>-175.8234895208834</c:v>
                </c:pt>
                <c:pt idx="55">
                  <c:v>-176.0518712116255</c:v>
                </c:pt>
                <c:pt idx="56">
                  <c:v>-176.278750895475</c:v>
                </c:pt>
                <c:pt idx="57">
                  <c:v>-176.5041201957816</c:v>
                </c:pt>
                <c:pt idx="58">
                  <c:v>-176.7279719274961</c:v>
                </c:pt>
                <c:pt idx="59">
                  <c:v>-176.9503000265754</c:v>
                </c:pt>
                <c:pt idx="60">
                  <c:v>-177.1710994832835</c:v>
                </c:pt>
                <c:pt idx="61">
                  <c:v>-177.3903662791471</c:v>
                </c:pt>
                <c:pt idx="62">
                  <c:v>-177.6080973273917</c:v>
                </c:pt>
                <c:pt idx="63">
                  <c:v>-177.824290416637</c:v>
                </c:pt>
                <c:pt idx="64">
                  <c:v>-178.0389441576921</c:v>
                </c:pt>
                <c:pt idx="65">
                  <c:v>-178.2520579332683</c:v>
                </c:pt>
                <c:pt idx="66">
                  <c:v>-178.4636318504477</c:v>
                </c:pt>
                <c:pt idx="67">
                  <c:v>-178.6736666957673</c:v>
                </c:pt>
                <c:pt idx="68">
                  <c:v>-178.882163892754</c:v>
                </c:pt>
                <c:pt idx="69">
                  <c:v>-179.0891254617929</c:v>
                </c:pt>
                <c:pt idx="70">
                  <c:v>-179.2945539822026</c:v>
                </c:pt>
                <c:pt idx="71">
                  <c:v>-179.498452556377</c:v>
                </c:pt>
                <c:pt idx="72">
                  <c:v>-179.7008247759043</c:v>
                </c:pt>
                <c:pt idx="73">
                  <c:v>-179.9016746895403</c:v>
                </c:pt>
                <c:pt idx="74">
                  <c:v>-180.1010067729412</c:v>
                </c:pt>
                <c:pt idx="75">
                  <c:v>-180.2988259000641</c:v>
                </c:pt>
                <c:pt idx="76">
                  <c:v>-180.495137316133</c:v>
                </c:pt>
                <c:pt idx="77">
                  <c:v>-180.689946612103</c:v>
                </c:pt>
                <c:pt idx="78">
                  <c:v>-180.8832597005224</c:v>
                </c:pt>
                <c:pt idx="79">
                  <c:v>-181.0750827927399</c:v>
                </c:pt>
                <c:pt idx="80">
                  <c:v>-181.2654223773661</c:v>
                </c:pt>
                <c:pt idx="81">
                  <c:v>-181.4542851999256</c:v>
                </c:pt>
                <c:pt idx="82">
                  <c:v>-181.64167824365</c:v>
                </c:pt>
                <c:pt idx="83">
                  <c:v>-181.827608711332</c:v>
                </c:pt>
                <c:pt idx="84">
                  <c:v>-182.0120840081977</c:v>
                </c:pt>
                <c:pt idx="85">
                  <c:v>-182.1951117257319</c:v>
                </c:pt>
                <c:pt idx="86">
                  <c:v>-182.3766996264176</c:v>
                </c:pt>
                <c:pt idx="87">
                  <c:v>-182.556855629331</c:v>
                </c:pt>
                <c:pt idx="88">
                  <c:v>-182.7355877965499</c:v>
                </c:pt>
                <c:pt idx="89">
                  <c:v>-182.9129043203492</c:v>
                </c:pt>
                <c:pt idx="90">
                  <c:v>-183.0888135110825</c:v>
                </c:pt>
                <c:pt idx="91">
                  <c:v>-183.2633237858114</c:v>
                </c:pt>
                <c:pt idx="92">
                  <c:v>-183.4364436575503</c:v>
                </c:pt>
                <c:pt idx="93">
                  <c:v>-183.6081817251432</c:v>
                </c:pt>
                <c:pt idx="94">
                  <c:v>-183.7785466637261</c:v>
                </c:pt>
                <c:pt idx="95">
                  <c:v>-183.9475472157465</c:v>
                </c:pt>
                <c:pt idx="96">
                  <c:v>-184.115192182506</c:v>
                </c:pt>
                <c:pt idx="97">
                  <c:v>-184.2814904162053</c:v>
                </c:pt>
                <c:pt idx="98">
                  <c:v>-184.4464508124543</c:v>
                </c:pt>
                <c:pt idx="99">
                  <c:v>-184.6100823032358</c:v>
                </c:pt>
                <c:pt idx="100">
                  <c:v>-184.7723938502867</c:v>
                </c:pt>
                <c:pt idx="101">
                  <c:v>-184.9333944388819</c:v>
                </c:pt>
                <c:pt idx="102">
                  <c:v>-185.0930930719965</c:v>
                </c:pt>
                <c:pt idx="103">
                  <c:v>-185.2514987648267</c:v>
                </c:pt>
                <c:pt idx="104">
                  <c:v>-185.4086205396456</c:v>
                </c:pt>
                <c:pt idx="105">
                  <c:v>-185.5644674209915</c:v>
                </c:pt>
                <c:pt idx="106">
                  <c:v>-185.7190484311458</c:v>
                </c:pt>
                <c:pt idx="107">
                  <c:v>-185.8723725859091</c:v>
                </c:pt>
                <c:pt idx="108">
                  <c:v>-186.0244488906415</c:v>
                </c:pt>
                <c:pt idx="109">
                  <c:v>-186.1752863365675</c:v>
                </c:pt>
                <c:pt idx="110">
                  <c:v>-186.3248938973192</c:v>
                </c:pt>
                <c:pt idx="111">
                  <c:v>-186.4732805257112</c:v>
                </c:pt>
                <c:pt idx="112">
                  <c:v>-186.6204551507318</c:v>
                </c:pt>
                <c:pt idx="113">
                  <c:v>-186.7664266747407</c:v>
                </c:pt>
                <c:pt idx="114">
                  <c:v>-186.9112039708647</c:v>
                </c:pt>
                <c:pt idx="115">
                  <c:v>-187.0547958805667</c:v>
                </c:pt>
                <c:pt idx="116">
                  <c:v>-187.1972112114044</c:v>
                </c:pt>
                <c:pt idx="117">
                  <c:v>-187.3384587349324</c:v>
                </c:pt>
                <c:pt idx="118">
                  <c:v>-187.4785471847795</c:v>
                </c:pt>
                <c:pt idx="119">
                  <c:v>-187.6174852548581</c:v>
                </c:pt>
              </c:numCache>
            </c:numRef>
          </c:yVal>
          <c:smooth val="1"/>
          <c:extLst xmlns:c16r2="http://schemas.microsoft.com/office/drawing/2015/06/chart">
            <c:ext xmlns:c16="http://schemas.microsoft.com/office/drawing/2014/chart" uri="{C3380CC4-5D6E-409C-BE32-E72D297353CC}">
              <c16:uniqueId val="{00000007-E03C-4FF3-B487-C53B011167D4}"/>
            </c:ext>
          </c:extLst>
        </c:ser>
        <c:ser>
          <c:idx val="9"/>
          <c:order val="8"/>
          <c:tx>
            <c:strRef>
              <c:f>'SA-Naloxone-G'!$Y$123</c:f>
              <c:strCache>
                <c:ptCount val="1"/>
                <c:pt idx="0">
                  <c:v>Total Deaths for 0.5x parameter level</c:v>
                </c:pt>
              </c:strCache>
            </c:strRef>
          </c:tx>
          <c:spPr>
            <a:ln w="6350">
              <a:solidFill>
                <a:schemeClr val="tx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Y$3:$Y$122</c:f>
              <c:numCache>
                <c:formatCode>General</c:formatCode>
                <c:ptCount val="120"/>
                <c:pt idx="0">
                  <c:v>-162.4970191394767</c:v>
                </c:pt>
                <c:pt idx="1">
                  <c:v>-162.4684485845125</c:v>
                </c:pt>
                <c:pt idx="2">
                  <c:v>-162.4385986904016</c:v>
                </c:pt>
                <c:pt idx="3">
                  <c:v>-162.4091568088355</c:v>
                </c:pt>
                <c:pt idx="4">
                  <c:v>-162.3812261295085</c:v>
                </c:pt>
                <c:pt idx="5">
                  <c:v>-162.3555539504545</c:v>
                </c:pt>
                <c:pt idx="6">
                  <c:v>-162.3326248551626</c:v>
                </c:pt>
                <c:pt idx="7">
                  <c:v>-162.3127305565442</c:v>
                </c:pt>
                <c:pt idx="8">
                  <c:v>-162.2960223642995</c:v>
                </c:pt>
                <c:pt idx="9">
                  <c:v>-162.2825504933633</c:v>
                </c:pt>
                <c:pt idx="10">
                  <c:v>-162.2722934195516</c:v>
                </c:pt>
                <c:pt idx="11">
                  <c:v>-162.2651797185728</c:v>
                </c:pt>
                <c:pt idx="12">
                  <c:v>-162.2611042378774</c:v>
                </c:pt>
                <c:pt idx="13">
                  <c:v>-162.2548514461847</c:v>
                </c:pt>
                <c:pt idx="14">
                  <c:v>-162.2547865182397</c:v>
                </c:pt>
                <c:pt idx="15">
                  <c:v>-162.2566794667875</c:v>
                </c:pt>
                <c:pt idx="16">
                  <c:v>-162.2604471194058</c:v>
                </c:pt>
                <c:pt idx="17">
                  <c:v>-162.2659926720757</c:v>
                </c:pt>
                <c:pt idx="18">
                  <c:v>-162.2732116813175</c:v>
                </c:pt>
                <c:pt idx="19">
                  <c:v>-162.2819960811627</c:v>
                </c:pt>
                <c:pt idx="20">
                  <c:v>-162.2867642944665</c:v>
                </c:pt>
                <c:pt idx="21">
                  <c:v>-162.2979965262427</c:v>
                </c:pt>
                <c:pt idx="22">
                  <c:v>-162.3104849665684</c:v>
                </c:pt>
                <c:pt idx="23">
                  <c:v>-162.324131334452</c:v>
                </c:pt>
                <c:pt idx="24">
                  <c:v>-162.338840967501</c:v>
                </c:pt>
                <c:pt idx="25">
                  <c:v>-162.3545233142483</c:v>
                </c:pt>
                <c:pt idx="26">
                  <c:v>-162.3710835881124</c:v>
                </c:pt>
                <c:pt idx="27">
                  <c:v>-162.3884464266084</c:v>
                </c:pt>
                <c:pt idx="28">
                  <c:v>-162.4065337234604</c:v>
                </c:pt>
                <c:pt idx="29">
                  <c:v>-162.4252719488814</c:v>
                </c:pt>
                <c:pt idx="30">
                  <c:v>-162.4445920256012</c:v>
                </c:pt>
                <c:pt idx="31">
                  <c:v>-162.4644291556908</c:v>
                </c:pt>
                <c:pt idx="32">
                  <c:v>-162.4847226297044</c:v>
                </c:pt>
                <c:pt idx="33">
                  <c:v>-162.5054061472</c:v>
                </c:pt>
                <c:pt idx="34">
                  <c:v>-162.5264357022916</c:v>
                </c:pt>
                <c:pt idx="35">
                  <c:v>-162.5477616972266</c:v>
                </c:pt>
                <c:pt idx="36">
                  <c:v>-162.5693378006857</c:v>
                </c:pt>
                <c:pt idx="37">
                  <c:v>-162.591120780759</c:v>
                </c:pt>
                <c:pt idx="38">
                  <c:v>-162.6130703210081</c:v>
                </c:pt>
                <c:pt idx="39">
                  <c:v>-162.6351488304171</c:v>
                </c:pt>
                <c:pt idx="40">
                  <c:v>-162.6555197315619</c:v>
                </c:pt>
                <c:pt idx="41">
                  <c:v>-162.6699926008226</c:v>
                </c:pt>
                <c:pt idx="42">
                  <c:v>-162.6860147728167</c:v>
                </c:pt>
                <c:pt idx="43">
                  <c:v>-162.706161867975</c:v>
                </c:pt>
                <c:pt idx="44">
                  <c:v>-162.7263068395096</c:v>
                </c:pt>
                <c:pt idx="45">
                  <c:v>-162.7464252457262</c:v>
                </c:pt>
                <c:pt idx="46">
                  <c:v>-162.76649436257</c:v>
                </c:pt>
                <c:pt idx="47">
                  <c:v>-162.7864931140469</c:v>
                </c:pt>
                <c:pt idx="48">
                  <c:v>-162.806401955995</c:v>
                </c:pt>
                <c:pt idx="49">
                  <c:v>-162.826202782005</c:v>
                </c:pt>
                <c:pt idx="50">
                  <c:v>-162.8458788351558</c:v>
                </c:pt>
                <c:pt idx="51">
                  <c:v>-162.8654146251418</c:v>
                </c:pt>
                <c:pt idx="52">
                  <c:v>-162.884795850436</c:v>
                </c:pt>
                <c:pt idx="53">
                  <c:v>-162.9040062066178</c:v>
                </c:pt>
                <c:pt idx="54">
                  <c:v>-162.9230233306397</c:v>
                </c:pt>
                <c:pt idx="55">
                  <c:v>-162.9418390935459</c:v>
                </c:pt>
                <c:pt idx="56">
                  <c:v>-162.9604507348078</c:v>
                </c:pt>
                <c:pt idx="57">
                  <c:v>-162.9788490346401</c:v>
                </c:pt>
                <c:pt idx="58">
                  <c:v>-162.9970255603247</c:v>
                </c:pt>
                <c:pt idx="59">
                  <c:v>-163.0149726364273</c:v>
                </c:pt>
                <c:pt idx="60">
                  <c:v>-163.0326832977104</c:v>
                </c:pt>
                <c:pt idx="61">
                  <c:v>-163.0501512447697</c:v>
                </c:pt>
                <c:pt idx="62">
                  <c:v>-163.0673708023333</c:v>
                </c:pt>
                <c:pt idx="63">
                  <c:v>-163.0843368800502</c:v>
                </c:pt>
                <c:pt idx="64">
                  <c:v>-163.1010449356248</c:v>
                </c:pt>
                <c:pt idx="65">
                  <c:v>-163.1174909401442</c:v>
                </c:pt>
                <c:pt idx="66">
                  <c:v>-163.1336713400697</c:v>
                </c:pt>
                <c:pt idx="67">
                  <c:v>-163.1495830144331</c:v>
                </c:pt>
                <c:pt idx="68">
                  <c:v>-163.1652232694316</c:v>
                </c:pt>
                <c:pt idx="69">
                  <c:v>-163.1805898188582</c:v>
                </c:pt>
                <c:pt idx="70">
                  <c:v>-163.1956807454772</c:v>
                </c:pt>
                <c:pt idx="71">
                  <c:v>-163.2104944769095</c:v>
                </c:pt>
                <c:pt idx="72">
                  <c:v>-163.2250297630103</c:v>
                </c:pt>
                <c:pt idx="73">
                  <c:v>-163.239285654586</c:v>
                </c:pt>
                <c:pt idx="74">
                  <c:v>-163.2532614833644</c:v>
                </c:pt>
                <c:pt idx="75">
                  <c:v>-163.266956843153</c:v>
                </c:pt>
                <c:pt idx="76">
                  <c:v>-163.2803715721094</c:v>
                </c:pt>
                <c:pt idx="77">
                  <c:v>-163.2935057360574</c:v>
                </c:pt>
                <c:pt idx="78">
                  <c:v>-163.3063596128138</c:v>
                </c:pt>
                <c:pt idx="79">
                  <c:v>-163.3189336773736</c:v>
                </c:pt>
                <c:pt idx="80">
                  <c:v>-163.3312285880344</c:v>
                </c:pt>
                <c:pt idx="81">
                  <c:v>-163.3432451733223</c:v>
                </c:pt>
                <c:pt idx="82">
                  <c:v>-163.3549844197333</c:v>
                </c:pt>
                <c:pt idx="83">
                  <c:v>-163.36644746018</c:v>
                </c:pt>
                <c:pt idx="84">
                  <c:v>-163.3776355631211</c:v>
                </c:pt>
                <c:pt idx="85">
                  <c:v>-163.3885501223519</c:v>
                </c:pt>
                <c:pt idx="86">
                  <c:v>-163.399192647393</c:v>
                </c:pt>
                <c:pt idx="87">
                  <c:v>-163.4095647544654</c:v>
                </c:pt>
                <c:pt idx="88">
                  <c:v>-163.419668158005</c:v>
                </c:pt>
                <c:pt idx="89">
                  <c:v>-163.4295046626865</c:v>
                </c:pt>
                <c:pt idx="90">
                  <c:v>-163.4390761559366</c:v>
                </c:pt>
                <c:pt idx="91">
                  <c:v>-163.4483846008945</c:v>
                </c:pt>
                <c:pt idx="92">
                  <c:v>-163.4574320298067</c:v>
                </c:pt>
                <c:pt idx="93">
                  <c:v>-163.466220537822</c:v>
                </c:pt>
                <c:pt idx="94">
                  <c:v>-163.4747522771671</c:v>
                </c:pt>
                <c:pt idx="95">
                  <c:v>-163.4830294516858</c:v>
                </c:pt>
                <c:pt idx="96">
                  <c:v>-163.4910543117094</c:v>
                </c:pt>
                <c:pt idx="97">
                  <c:v>-163.4988291492516</c:v>
                </c:pt>
                <c:pt idx="98">
                  <c:v>-163.5063562934997</c:v>
                </c:pt>
                <c:pt idx="99">
                  <c:v>-163.5136381065948</c:v>
                </c:pt>
                <c:pt idx="100">
                  <c:v>-163.5206769796683</c:v>
                </c:pt>
                <c:pt idx="101">
                  <c:v>-163.5274753291419</c:v>
                </c:pt>
                <c:pt idx="102">
                  <c:v>-163.5340355932567</c:v>
                </c:pt>
                <c:pt idx="103">
                  <c:v>-163.5403602288292</c:v>
                </c:pt>
                <c:pt idx="104">
                  <c:v>-163.546451708216</c:v>
                </c:pt>
                <c:pt idx="105">
                  <c:v>-163.5523125164763</c:v>
                </c:pt>
                <c:pt idx="106">
                  <c:v>-163.5579451487238</c:v>
                </c:pt>
                <c:pt idx="107">
                  <c:v>-163.5633521076507</c:v>
                </c:pt>
                <c:pt idx="108">
                  <c:v>-163.5685359012217</c:v>
                </c:pt>
                <c:pt idx="109">
                  <c:v>-163.5734990405227</c:v>
                </c:pt>
                <c:pt idx="110">
                  <c:v>-163.578244037751</c:v>
                </c:pt>
                <c:pt idx="111">
                  <c:v>-163.5827734043544</c:v>
                </c:pt>
                <c:pt idx="112">
                  <c:v>-163.587089649293</c:v>
                </c:pt>
                <c:pt idx="113">
                  <c:v>-163.5911952774223</c:v>
                </c:pt>
                <c:pt idx="114">
                  <c:v>-163.5950927880015</c:v>
                </c:pt>
                <c:pt idx="115">
                  <c:v>-163.5987846732982</c:v>
                </c:pt>
                <c:pt idx="116">
                  <c:v>-163.602273417305</c:v>
                </c:pt>
                <c:pt idx="117">
                  <c:v>-163.6055614945437</c:v>
                </c:pt>
                <c:pt idx="118">
                  <c:v>-163.6086513689786</c:v>
                </c:pt>
                <c:pt idx="119">
                  <c:v>-163.6115454929756</c:v>
                </c:pt>
              </c:numCache>
            </c:numRef>
          </c:yVal>
          <c:smooth val="1"/>
          <c:extLst xmlns:c16r2="http://schemas.microsoft.com/office/drawing/2015/06/chart">
            <c:ext xmlns:c16="http://schemas.microsoft.com/office/drawing/2014/chart" uri="{C3380CC4-5D6E-409C-BE32-E72D297353CC}">
              <c16:uniqueId val="{00000008-E03C-4FF3-B487-C53B011167D4}"/>
            </c:ext>
          </c:extLst>
        </c:ser>
        <c:dLbls>
          <c:showLegendKey val="0"/>
          <c:showVal val="0"/>
          <c:showCatName val="0"/>
          <c:showSerName val="0"/>
          <c:showPercent val="0"/>
          <c:showBubbleSize val="0"/>
        </c:dLbls>
        <c:axId val="-1095989616"/>
        <c:axId val="-1095947248"/>
      </c:scatterChart>
      <c:valAx>
        <c:axId val="-109598961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5947248"/>
        <c:crosses val="autoZero"/>
        <c:crossBetween val="midCat"/>
      </c:valAx>
      <c:valAx>
        <c:axId val="-109594724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95989616"/>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B5D2-4A0D-B404-DA1EE97D47EB}"/>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305547745806E6</c:v>
                </c:pt>
                <c:pt idx="18" formatCode="_(* #,##0_);_(* \(#,##0\);_(* &quot;-&quot;??_);_(@_)">
                  <c:v>1.50257745552044E6</c:v>
                </c:pt>
                <c:pt idx="19" formatCode="_(* #,##0_);_(* \(#,##0\);_(* &quot;-&quot;??_);_(@_)">
                  <c:v>1.58145056776607E6</c:v>
                </c:pt>
                <c:pt idx="20" formatCode="_(* #,##0_);_(* \(#,##0\);_(* &quot;-&quot;??_);_(@_)">
                  <c:v>1.66179060694084E6</c:v>
                </c:pt>
                <c:pt idx="21" formatCode="_(* #,##0_);_(* \(#,##0\);_(* &quot;-&quot;??_);_(@_)">
                  <c:v>1.74101087886215E6</c:v>
                </c:pt>
                <c:pt idx="22" formatCode="_(* #,##0_);_(* \(#,##0\);_(* &quot;-&quot;??_);_(@_)">
                  <c:v>1.81762348180142E6</c:v>
                </c:pt>
                <c:pt idx="23" formatCode="_(* #,##0_);_(* \(#,##0\);_(* &quot;-&quot;??_);_(@_)">
                  <c:v>1.89089157715744E6</c:v>
                </c:pt>
                <c:pt idx="24" formatCode="_(* #,##0_);_(* \(#,##0\);_(* &quot;-&quot;??_);_(@_)">
                  <c:v>1.96051821955793E6</c:v>
                </c:pt>
                <c:pt idx="25" formatCode="_(* #,##0_);_(* \(#,##0\);_(* &quot;-&quot;??_);_(@_)">
                  <c:v>2.0264529586828E6</c:v>
                </c:pt>
                <c:pt idx="26" formatCode="_(* #,##0_);_(* \(#,##0\);_(* &quot;-&quot;??_);_(@_)">
                  <c:v>2.08877725044018E6</c:v>
                </c:pt>
              </c:numCache>
            </c:numRef>
          </c:yVal>
          <c:smooth val="1"/>
          <c:extLst xmlns:c16r2="http://schemas.microsoft.com/office/drawing/2015/06/chart">
            <c:ext xmlns:c16="http://schemas.microsoft.com/office/drawing/2014/chart" uri="{C3380CC4-5D6E-409C-BE32-E72D297353CC}">
              <c16:uniqueId val="{00000001-B5D2-4A0D-B404-DA1EE97D47EB}"/>
            </c:ext>
          </c:extLst>
        </c:ser>
        <c:dLbls>
          <c:showLegendKey val="0"/>
          <c:showVal val="0"/>
          <c:showCatName val="0"/>
          <c:showSerName val="0"/>
          <c:showPercent val="0"/>
          <c:showBubbleSize val="0"/>
        </c:dLbls>
        <c:axId val="-988078704"/>
        <c:axId val="-988076576"/>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B5D2-4A0D-B404-DA1EE97D47EB}"/>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4124.65782216803</c:v>
                </c:pt>
                <c:pt idx="18" formatCode="_(* #,##0_);_(* \(#,##0\);_(* &quot;-&quot;??_);_(@_)">
                  <c:v>25339.23734333203</c:v>
                </c:pt>
                <c:pt idx="19" formatCode="_(* #,##0_);_(* \(#,##0\);_(* &quot;-&quot;??_);_(@_)">
                  <c:v>26669.34149460653</c:v>
                </c:pt>
                <c:pt idx="20" formatCode="_(* #,##0_);_(* \(#,##0\);_(* &quot;-&quot;??_);_(@_)">
                  <c:v>28024.18367817764</c:v>
                </c:pt>
                <c:pt idx="21" formatCode="_(* #,##0_);_(* \(#,##0\);_(* &quot;-&quot;??_);_(@_)">
                  <c:v>29360.14227734489</c:v>
                </c:pt>
                <c:pt idx="22" formatCode="_(* #,##0_);_(* \(#,##0\);_(* &quot;-&quot;??_);_(@_)">
                  <c:v>30652.12554398866</c:v>
                </c:pt>
                <c:pt idx="23" formatCode="_(* #,##0_);_(* \(#,##0\);_(* &quot;-&quot;??_);_(@_)">
                  <c:v>31887.70754417042</c:v>
                </c:pt>
                <c:pt idx="24" formatCode="_(* #,##0_);_(* \(#,##0\);_(* &quot;-&quot;??_);_(@_)">
                  <c:v>33061.88063636173</c:v>
                </c:pt>
                <c:pt idx="25" formatCode="_(* #,##0_);_(* \(#,##0\);_(* &quot;-&quot;??_);_(@_)">
                  <c:v>34173.79403404891</c:v>
                </c:pt>
                <c:pt idx="26" formatCode="_(* #,##0_);_(* \(#,##0\);_(* &quot;-&quot;??_);_(@_)">
                  <c:v>35224.82139725951</c:v>
                </c:pt>
              </c:numCache>
            </c:numRef>
          </c:yVal>
          <c:smooth val="1"/>
          <c:extLst xmlns:c16r2="http://schemas.microsoft.com/office/drawing/2015/06/chart">
            <c:ext xmlns:c16="http://schemas.microsoft.com/office/drawing/2014/chart" uri="{C3380CC4-5D6E-409C-BE32-E72D297353CC}">
              <c16:uniqueId val="{00000003-B5D2-4A0D-B404-DA1EE97D47EB}"/>
            </c:ext>
          </c:extLst>
        </c:ser>
        <c:dLbls>
          <c:showLegendKey val="0"/>
          <c:showVal val="0"/>
          <c:showCatName val="0"/>
          <c:showSerName val="0"/>
          <c:showPercent val="0"/>
          <c:showBubbleSize val="0"/>
        </c:dLbls>
        <c:axId val="-988071488"/>
        <c:axId val="-988074032"/>
      </c:scatterChart>
      <c:valAx>
        <c:axId val="-988078704"/>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988076576"/>
        <c:crosses val="autoZero"/>
        <c:crossBetween val="midCat"/>
      </c:valAx>
      <c:valAx>
        <c:axId val="-988076576"/>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988078704"/>
        <c:crosses val="autoZero"/>
        <c:crossBetween val="midCat"/>
      </c:valAx>
      <c:valAx>
        <c:axId val="-988074032"/>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988071488"/>
        <c:crosses val="max"/>
        <c:crossBetween val="midCat"/>
      </c:valAx>
      <c:valAx>
        <c:axId val="-988071488"/>
        <c:scaling>
          <c:orientation val="minMax"/>
        </c:scaling>
        <c:delete val="1"/>
        <c:axPos val="b"/>
        <c:numFmt formatCode="General" sourceLinked="1"/>
        <c:majorTickMark val="out"/>
        <c:minorTickMark val="none"/>
        <c:tickLblPos val="nextTo"/>
        <c:crossAx val="-988074032"/>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2">
    <c:autoUpdate val="0"/>
  </c:externalData>
</c:chartSpace>
</file>

<file path=word/charts/chart19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16111111111111"/>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eedle-G'!$E$123</c:f>
              <c:strCache>
                <c:ptCount val="1"/>
                <c:pt idx="0">
                  <c:v>SOUD Deaths for 1.5x parameter level</c:v>
                </c:pt>
              </c:strCache>
            </c:strRef>
          </c:tx>
          <c:spPr>
            <a:ln w="76200">
              <a:solidFill>
                <a:schemeClr val="accent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E$3:$E$122</c:f>
              <c:numCache>
                <c:formatCode>General</c:formatCode>
                <c:ptCount val="120"/>
                <c:pt idx="0">
                  <c:v>0.0</c:v>
                </c:pt>
                <c:pt idx="1">
                  <c:v>0.0</c:v>
                </c:pt>
                <c:pt idx="2">
                  <c:v>-3.47501622854907E-7</c:v>
                </c:pt>
                <c:pt idx="3">
                  <c:v>-1.02109108865989E-6</c:v>
                </c:pt>
                <c:pt idx="4">
                  <c:v>-1.99588878331269E-6</c:v>
                </c:pt>
                <c:pt idx="5">
                  <c:v>-3.24489585636911E-6</c:v>
                </c:pt>
                <c:pt idx="6">
                  <c:v>-4.74000498797977E-6</c:v>
                </c:pt>
                <c:pt idx="7">
                  <c:v>-6.45275990791561E-6</c:v>
                </c:pt>
                <c:pt idx="8">
                  <c:v>-8.35491953239398E-6</c:v>
                </c:pt>
                <c:pt idx="9">
                  <c:v>-1.04188681007145E-5</c:v>
                </c:pt>
                <c:pt idx="10">
                  <c:v>-1.26179043490993E-5</c:v>
                </c:pt>
                <c:pt idx="11">
                  <c:v>-1.49264394622151E-5</c:v>
                </c:pt>
                <c:pt idx="12">
                  <c:v>-1.73201236975729E-5</c:v>
                </c:pt>
                <c:pt idx="13">
                  <c:v>-1.97759183038215E-5</c:v>
                </c:pt>
                <c:pt idx="14">
                  <c:v>-2.2211840359887E-5</c:v>
                </c:pt>
                <c:pt idx="15">
                  <c:v>-2.45589647420275E-5</c:v>
                </c:pt>
                <c:pt idx="16">
                  <c:v>-2.67560883230544E-5</c:v>
                </c:pt>
                <c:pt idx="17">
                  <c:v>-2.87485489479877E-5</c:v>
                </c:pt>
                <c:pt idx="18">
                  <c:v>-3.04874218272744E-5</c:v>
                </c:pt>
                <c:pt idx="19">
                  <c:v>-3.19288340961066E-5</c:v>
                </c:pt>
                <c:pt idx="20">
                  <c:v>-3.30333789179349E-5</c:v>
                </c:pt>
                <c:pt idx="21">
                  <c:v>-3.37656114879792E-5</c:v>
                </c:pt>
                <c:pt idx="22">
                  <c:v>-3.4093610383934E-5</c:v>
                </c:pt>
                <c:pt idx="23">
                  <c:v>-3.3988601717283E-5</c:v>
                </c:pt>
                <c:pt idx="24">
                  <c:v>-3.34246247120973E-5</c:v>
                </c:pt>
                <c:pt idx="25">
                  <c:v>-3.23782420764473E-5</c:v>
                </c:pt>
                <c:pt idx="26">
                  <c:v>-3.08282957121264E-5</c:v>
                </c:pt>
                <c:pt idx="27">
                  <c:v>-2.87555691329544E-5</c:v>
                </c:pt>
                <c:pt idx="28">
                  <c:v>-2.61426212091465E-5</c:v>
                </c:pt>
                <c:pt idx="29">
                  <c:v>-2.29736203436914E-5</c:v>
                </c:pt>
                <c:pt idx="30">
                  <c:v>-1.92341987485634E-5</c:v>
                </c:pt>
                <c:pt idx="31">
                  <c:v>-1.49113187490002E-5</c:v>
                </c:pt>
                <c:pt idx="32">
                  <c:v>-9.99315291210224E-6</c:v>
                </c:pt>
                <c:pt idx="33">
                  <c:v>-4.46897554411407E-6</c:v>
                </c:pt>
                <c:pt idx="34">
                  <c:v>1.67093778600247E-6</c:v>
                </c:pt>
                <c:pt idx="35">
                  <c:v>8.43539773995871E-6</c:v>
                </c:pt>
                <c:pt idx="36">
                  <c:v>1.58323846335406E-5</c:v>
                </c:pt>
                <c:pt idx="37">
                  <c:v>2.3869122742326E-5</c:v>
                </c:pt>
                <c:pt idx="38">
                  <c:v>3.25521465811107E-5</c:v>
                </c:pt>
                <c:pt idx="39">
                  <c:v>4.18873637727302E-5</c:v>
                </c:pt>
                <c:pt idx="40">
                  <c:v>5.18801108682965E-5</c:v>
                </c:pt>
                <c:pt idx="41">
                  <c:v>6.25352057568307E-5</c:v>
                </c:pt>
                <c:pt idx="42">
                  <c:v>7.385699320821E-5</c:v>
                </c:pt>
                <c:pt idx="43">
                  <c:v>8.58493887790246E-5</c:v>
                </c:pt>
                <c:pt idx="44">
                  <c:v>9.85159167612442E-5</c:v>
                </c:pt>
                <c:pt idx="45">
                  <c:v>0.000111859747653398</c:v>
                </c:pt>
                <c:pt idx="46">
                  <c:v>0.000125883728014742</c:v>
                </c:pt>
                <c:pt idx="47">
                  <c:v>0.000140590412229358</c:v>
                </c:pt>
                <c:pt idx="48">
                  <c:v>0.000155982089609097</c:v>
                </c:pt>
                <c:pt idx="49">
                  <c:v>0.000172060806471563</c:v>
                </c:pt>
                <c:pt idx="50">
                  <c:v>0.000188828392674623</c:v>
                </c:pt>
                <c:pt idx="51">
                  <c:v>0.00020628647837384</c:v>
                </c:pt>
                <c:pt idx="52">
                  <c:v>0.000224436515054549</c:v>
                </c:pt>
                <c:pt idx="53">
                  <c:v>0.000243279791288842</c:v>
                </c:pt>
                <c:pt idx="54">
                  <c:v>0.000262817449356589</c:v>
                </c:pt>
                <c:pt idx="55">
                  <c:v>0.00028305049845585</c:v>
                </c:pt>
                <c:pt idx="56">
                  <c:v>0.000303979827344847</c:v>
                </c:pt>
                <c:pt idx="57">
                  <c:v>0.000325606217120367</c:v>
                </c:pt>
                <c:pt idx="58">
                  <c:v>0.000347930351040304</c:v>
                </c:pt>
                <c:pt idx="59">
                  <c:v>0.00037095282420978</c:v>
                </c:pt>
                <c:pt idx="60">
                  <c:v>0.000394674152630614</c:v>
                </c:pt>
                <c:pt idx="61">
                  <c:v>0.000419094780340856</c:v>
                </c:pt>
                <c:pt idx="62">
                  <c:v>0.000444215087418342</c:v>
                </c:pt>
                <c:pt idx="63">
                  <c:v>0.000470035395642299</c:v>
                </c:pt>
                <c:pt idx="64">
                  <c:v>0.000496555975564661</c:v>
                </c:pt>
                <c:pt idx="65">
                  <c:v>0.000523777049806995</c:v>
                </c:pt>
                <c:pt idx="66">
                  <c:v>0.000551698800927625</c:v>
                </c:pt>
                <c:pt idx="67">
                  <c:v>0.000580321371580794</c:v>
                </c:pt>
                <c:pt idx="68">
                  <c:v>0.000609644871565251</c:v>
                </c:pt>
                <c:pt idx="69">
                  <c:v>0.000639669380234409</c:v>
                </c:pt>
                <c:pt idx="70">
                  <c:v>0.000670394949474939</c:v>
                </c:pt>
                <c:pt idx="71">
                  <c:v>0.000701821606139674</c:v>
                </c:pt>
                <c:pt idx="72">
                  <c:v>0.000733949355299046</c:v>
                </c:pt>
                <c:pt idx="73">
                  <c:v>0.000766778180968686</c:v>
                </c:pt>
                <c:pt idx="74">
                  <c:v>0.000800308050384046</c:v>
                </c:pt>
                <c:pt idx="75">
                  <c:v>0.000834538913022697</c:v>
                </c:pt>
                <c:pt idx="76">
                  <c:v>0.000869470703310071</c:v>
                </c:pt>
                <c:pt idx="77">
                  <c:v>0.000905103343325208</c:v>
                </c:pt>
                <c:pt idx="78">
                  <c:v>0.000941436740754397</c:v>
                </c:pt>
                <c:pt idx="79">
                  <c:v>0.000978470792188091</c:v>
                </c:pt>
                <c:pt idx="80">
                  <c:v>0.00101620538371208</c:v>
                </c:pt>
                <c:pt idx="81">
                  <c:v>0.00105464039065737</c:v>
                </c:pt>
                <c:pt idx="82">
                  <c:v>0.00109377567873707</c:v>
                </c:pt>
                <c:pt idx="83">
                  <c:v>0.00113361110504684</c:v>
                </c:pt>
                <c:pt idx="84">
                  <c:v>0.00117414651722356</c:v>
                </c:pt>
                <c:pt idx="85">
                  <c:v>0.00121538175492333</c:v>
                </c:pt>
                <c:pt idx="86">
                  <c:v>0.00125731664916202</c:v>
                </c:pt>
                <c:pt idx="87">
                  <c:v>0.00129995102295197</c:v>
                </c:pt>
                <c:pt idx="88">
                  <c:v>0.00134328469137017</c:v>
                </c:pt>
                <c:pt idx="89">
                  <c:v>0.00138731746162648</c:v>
                </c:pt>
                <c:pt idx="90">
                  <c:v>0.00143204913304089</c:v>
                </c:pt>
                <c:pt idx="91">
                  <c:v>0.00147747949717996</c:v>
                </c:pt>
                <c:pt idx="92">
                  <c:v>0.0015236083368336</c:v>
                </c:pt>
                <c:pt idx="93">
                  <c:v>0.00157043542674273</c:v>
                </c:pt>
                <c:pt idx="94">
                  <c:v>0.00161796053434955</c:v>
                </c:pt>
                <c:pt idx="95">
                  <c:v>0.00166618341816047</c:v>
                </c:pt>
                <c:pt idx="96">
                  <c:v>0.00171510382731412</c:v>
                </c:pt>
                <c:pt idx="97">
                  <c:v>0.00176472150340032</c:v>
                </c:pt>
                <c:pt idx="98">
                  <c:v>0.00181503617800445</c:v>
                </c:pt>
                <c:pt idx="99">
                  <c:v>0.00186604757486748</c:v>
                </c:pt>
                <c:pt idx="100">
                  <c:v>0.00191775540708932</c:v>
                </c:pt>
                <c:pt idx="101">
                  <c:v>0.00197015937810647</c:v>
                </c:pt>
                <c:pt idx="102">
                  <c:v>0.00202325918212409</c:v>
                </c:pt>
                <c:pt idx="103">
                  <c:v>0.00207705450382036</c:v>
                </c:pt>
                <c:pt idx="104">
                  <c:v>0.00213154501607278</c:v>
                </c:pt>
                <c:pt idx="105">
                  <c:v>0.00218673038268662</c:v>
                </c:pt>
                <c:pt idx="106">
                  <c:v>0.00224261025539363</c:v>
                </c:pt>
                <c:pt idx="107">
                  <c:v>0.00229918427596658</c:v>
                </c:pt>
                <c:pt idx="108">
                  <c:v>0.00235645207458219</c:v>
                </c:pt>
                <c:pt idx="109">
                  <c:v>0.0024144132702304</c:v>
                </c:pt>
                <c:pt idx="110">
                  <c:v>0.002473067469532</c:v>
                </c:pt>
                <c:pt idx="111">
                  <c:v>0.00253241426778459</c:v>
                </c:pt>
                <c:pt idx="112">
                  <c:v>0.00259245324900803</c:v>
                </c:pt>
                <c:pt idx="113">
                  <c:v>0.00265318398346608</c:v>
                </c:pt>
                <c:pt idx="114">
                  <c:v>0.00271460602975821</c:v>
                </c:pt>
                <c:pt idx="115">
                  <c:v>0.00277671893436491</c:v>
                </c:pt>
                <c:pt idx="116">
                  <c:v>0.00283952222987409</c:v>
                </c:pt>
                <c:pt idx="117">
                  <c:v>0.00290301543695932</c:v>
                </c:pt>
                <c:pt idx="118">
                  <c:v>0.00296719806260626</c:v>
                </c:pt>
                <c:pt idx="119">
                  <c:v>0.00303206960106763</c:v>
                </c:pt>
              </c:numCache>
            </c:numRef>
          </c:yVal>
          <c:smooth val="1"/>
          <c:extLst xmlns:c16r2="http://schemas.microsoft.com/office/drawing/2015/06/chart">
            <c:ext xmlns:c16="http://schemas.microsoft.com/office/drawing/2014/chart" uri="{C3380CC4-5D6E-409C-BE32-E72D297353CC}">
              <c16:uniqueId val="{00000000-605B-46EF-AF14-2C715EDE4963}"/>
            </c:ext>
          </c:extLst>
        </c:ser>
        <c:ser>
          <c:idx val="3"/>
          <c:order val="1"/>
          <c:tx>
            <c:strRef>
              <c:f>'SA-Needle-G'!$N$123</c:f>
              <c:strCache>
                <c:ptCount val="1"/>
                <c:pt idx="0">
                  <c:v>SOUD Deaths for 1x parameter level</c:v>
                </c:pt>
              </c:strCache>
            </c:strRef>
          </c:tx>
          <c:spPr>
            <a:ln w="28575">
              <a:solidFill>
                <a:schemeClr val="accent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N$3:$N$122</c:f>
              <c:numCache>
                <c:formatCode>General</c:formatCode>
                <c:ptCount val="120"/>
                <c:pt idx="0">
                  <c:v>0.0</c:v>
                </c:pt>
                <c:pt idx="1">
                  <c:v>0.0</c:v>
                </c:pt>
                <c:pt idx="2">
                  <c:v>-2.31705666919879E-7</c:v>
                </c:pt>
                <c:pt idx="3">
                  <c:v>-6.77652701597253E-7</c:v>
                </c:pt>
                <c:pt idx="4">
                  <c:v>-1.3163489938961E-6</c:v>
                </c:pt>
                <c:pt idx="5">
                  <c:v>-2.12376178296836E-6</c:v>
                </c:pt>
                <c:pt idx="6">
                  <c:v>-3.07443972360488E-6</c:v>
                </c:pt>
                <c:pt idx="7">
                  <c:v>-4.14235580592503E-6</c:v>
                </c:pt>
                <c:pt idx="8">
                  <c:v>-5.30153165527736E-6</c:v>
                </c:pt>
                <c:pt idx="9">
                  <c:v>-6.52649400763039E-6</c:v>
                </c:pt>
                <c:pt idx="10">
                  <c:v>-7.79259844421176E-6</c:v>
                </c:pt>
                <c:pt idx="11">
                  <c:v>-9.07625164927594E-6</c:v>
                </c:pt>
                <c:pt idx="12">
                  <c:v>-1.03550540643482E-5</c:v>
                </c:pt>
                <c:pt idx="13">
                  <c:v>-1.16078873588776E-5</c:v>
                </c:pt>
                <c:pt idx="14">
                  <c:v>-1.27496770119251E-5</c:v>
                </c:pt>
                <c:pt idx="15">
                  <c:v>-1.37088692099496E-5</c:v>
                </c:pt>
                <c:pt idx="16">
                  <c:v>-1.44222407016059E-5</c:v>
                </c:pt>
                <c:pt idx="17">
                  <c:v>-1.48336973552432E-5</c:v>
                </c:pt>
                <c:pt idx="18">
                  <c:v>-1.48933884702274E-5</c:v>
                </c:pt>
                <c:pt idx="19">
                  <c:v>-1.45569566029735E-5</c:v>
                </c:pt>
                <c:pt idx="20">
                  <c:v>-1.37848958502218E-5</c:v>
                </c:pt>
                <c:pt idx="21">
                  <c:v>-1.25419994674303E-5</c:v>
                </c:pt>
                <c:pt idx="22">
                  <c:v>-1.0796886681419E-5</c:v>
                </c:pt>
                <c:pt idx="23">
                  <c:v>-8.52158646011958E-6</c:v>
                </c:pt>
                <c:pt idx="24">
                  <c:v>-5.69117669328989E-6</c:v>
                </c:pt>
                <c:pt idx="25">
                  <c:v>-2.28347034862963E-6</c:v>
                </c:pt>
                <c:pt idx="26">
                  <c:v>1.72125892277108E-6</c:v>
                </c:pt>
                <c:pt idx="27">
                  <c:v>6.340630284285E-6</c:v>
                </c:pt>
                <c:pt idx="28">
                  <c:v>1.15903462756251E-5</c:v>
                </c:pt>
                <c:pt idx="29">
                  <c:v>1.74843685272208E-5</c:v>
                </c:pt>
                <c:pt idx="30">
                  <c:v>2.40350781041343E-5</c:v>
                </c:pt>
                <c:pt idx="31">
                  <c:v>3.12534196609704E-5</c:v>
                </c:pt>
                <c:pt idx="32">
                  <c:v>3.91490313859322E-5</c:v>
                </c:pt>
                <c:pt idx="33">
                  <c:v>4.77303657135053E-5</c:v>
                </c:pt>
                <c:pt idx="34">
                  <c:v>5.70047945757324E-5</c:v>
                </c:pt>
                <c:pt idx="35">
                  <c:v>6.69787087190343E-5</c:v>
                </c:pt>
                <c:pt idx="36">
                  <c:v>7.76576049702271E-5</c:v>
                </c:pt>
                <c:pt idx="37">
                  <c:v>8.90461691142264E-5</c:v>
                </c:pt>
                <c:pt idx="38">
                  <c:v>0.000101148348494462</c:v>
                </c:pt>
                <c:pt idx="39">
                  <c:v>0.000113967419815708</c:v>
                </c:pt>
                <c:pt idx="40">
                  <c:v>0.00012750605187648</c:v>
                </c:pt>
                <c:pt idx="41">
                  <c:v>0.000141766359456597</c:v>
                </c:pt>
                <c:pt idx="42">
                  <c:v>0.000156749957477587</c:v>
                </c:pt>
                <c:pt idx="43">
                  <c:v>0.00017245800593173</c:v>
                </c:pt>
                <c:pt idx="44">
                  <c:v>0.000188891253287693</c:v>
                </c:pt>
                <c:pt idx="45">
                  <c:v>0.00020605007755421</c:v>
                </c:pt>
                <c:pt idx="46">
                  <c:v>0.000223934518567148</c:v>
                </c:pt>
                <c:pt idx="47">
                  <c:v>0.000242544314437509</c:v>
                </c:pt>
                <c:pt idx="48">
                  <c:v>0.000261878928131409</c:v>
                </c:pt>
                <c:pt idx="49">
                  <c:v>0.00028193757812005</c:v>
                </c:pt>
                <c:pt idx="50">
                  <c:v>0.000302719260798767</c:v>
                </c:pt>
                <c:pt idx="51">
                  <c:v>0.000324222774202099</c:v>
                </c:pt>
                <c:pt idx="52">
                  <c:v>0.000346446738717532</c:v>
                </c:pt>
                <c:pt idx="53">
                  <c:v>0.000369389616730586</c:v>
                </c:pt>
                <c:pt idx="54">
                  <c:v>0.000393049729541417</c:v>
                </c:pt>
                <c:pt idx="55">
                  <c:v>0.000417425272780747</c:v>
                </c:pt>
                <c:pt idx="56">
                  <c:v>0.00044251433143927</c:v>
                </c:pt>
                <c:pt idx="57">
                  <c:v>0.000468314892600574</c:v>
                </c:pt>
                <c:pt idx="58">
                  <c:v>0.00049482485765111</c:v>
                </c:pt>
                <c:pt idx="59">
                  <c:v>0.000522042053830773</c:v>
                </c:pt>
                <c:pt idx="60">
                  <c:v>0.00054996424280489</c:v>
                </c:pt>
                <c:pt idx="61">
                  <c:v>0.000578589131168883</c:v>
                </c:pt>
                <c:pt idx="62">
                  <c:v>0.000607914376359986</c:v>
                </c:pt>
                <c:pt idx="63">
                  <c:v>0.000637937597844029</c:v>
                </c:pt>
                <c:pt idx="64">
                  <c:v>0.000668656379843924</c:v>
                </c:pt>
                <c:pt idx="65">
                  <c:v>0.00070006827936595</c:v>
                </c:pt>
                <c:pt idx="66">
                  <c:v>0.000732170832316114</c:v>
                </c:pt>
                <c:pt idx="67">
                  <c:v>0.000764961557183596</c:v>
                </c:pt>
                <c:pt idx="68">
                  <c:v>0.000798437959883813</c:v>
                </c:pt>
                <c:pt idx="69">
                  <c:v>0.000832597539010748</c:v>
                </c:pt>
                <c:pt idx="70">
                  <c:v>0.000867437786428127</c:v>
                </c:pt>
                <c:pt idx="71">
                  <c:v>0.000902956194431681</c:v>
                </c:pt>
                <c:pt idx="72">
                  <c:v>0.000939150255021559</c:v>
                </c:pt>
                <c:pt idx="73">
                  <c:v>0.000976017465814038</c:v>
                </c:pt>
                <c:pt idx="74">
                  <c:v>0.00101355532910929</c:v>
                </c:pt>
                <c:pt idx="75">
                  <c:v>0.00105176135646161</c:v>
                </c:pt>
                <c:pt idx="76">
                  <c:v>0.00109063306933876</c:v>
                </c:pt>
                <c:pt idx="77">
                  <c:v>0.00113016800030437</c:v>
                </c:pt>
                <c:pt idx="78">
                  <c:v>0.00117036369595098</c:v>
                </c:pt>
                <c:pt idx="79">
                  <c:v>0.00121121771574053</c:v>
                </c:pt>
                <c:pt idx="80">
                  <c:v>0.00125272763564226</c:v>
                </c:pt>
                <c:pt idx="81">
                  <c:v>0.00129489104688218</c:v>
                </c:pt>
                <c:pt idx="82">
                  <c:v>0.00133770555780757</c:v>
                </c:pt>
                <c:pt idx="83">
                  <c:v>0.00138116879463723</c:v>
                </c:pt>
                <c:pt idx="84">
                  <c:v>0.00142527840082494</c:v>
                </c:pt>
                <c:pt idx="85">
                  <c:v>0.00147003203896929</c:v>
                </c:pt>
                <c:pt idx="86">
                  <c:v>0.00151542738935859</c:v>
                </c:pt>
                <c:pt idx="87">
                  <c:v>0.00156146215156241</c:v>
                </c:pt>
                <c:pt idx="88">
                  <c:v>0.00160813404484088</c:v>
                </c:pt>
                <c:pt idx="89">
                  <c:v>0.00165544080689415</c:v>
                </c:pt>
                <c:pt idx="90">
                  <c:v>0.00170338019422616</c:v>
                </c:pt>
                <c:pt idx="91">
                  <c:v>0.00175194998366805</c:v>
                </c:pt>
                <c:pt idx="92">
                  <c:v>0.00180114796967246</c:v>
                </c:pt>
                <c:pt idx="93">
                  <c:v>0.00185097196622337</c:v>
                </c:pt>
                <c:pt idx="94">
                  <c:v>0.00190141980626777</c:v>
                </c:pt>
                <c:pt idx="95">
                  <c:v>0.00195248934012397</c:v>
                </c:pt>
                <c:pt idx="96">
                  <c:v>0.00200417843807372</c:v>
                </c:pt>
                <c:pt idx="97">
                  <c:v>0.00205648498722439</c:v>
                </c:pt>
                <c:pt idx="98">
                  <c:v>0.00210940689221388</c:v>
                </c:pt>
                <c:pt idx="99">
                  <c:v>0.00216294207621104</c:v>
                </c:pt>
                <c:pt idx="100">
                  <c:v>0.00221708847866466</c:v>
                </c:pt>
                <c:pt idx="101">
                  <c:v>0.00227184405625849</c:v>
                </c:pt>
                <c:pt idx="102">
                  <c:v>0.00232720678127407</c:v>
                </c:pt>
                <c:pt idx="103">
                  <c:v>0.00238317464288684</c:v>
                </c:pt>
                <c:pt idx="104">
                  <c:v>0.00243974564584732</c:v>
                </c:pt>
                <c:pt idx="105">
                  <c:v>0.00249691780979901</c:v>
                </c:pt>
                <c:pt idx="106">
                  <c:v>0.00255468917023336</c:v>
                </c:pt>
                <c:pt idx="107">
                  <c:v>0.0026130577761478</c:v>
                </c:pt>
                <c:pt idx="108">
                  <c:v>0.00267202169154643</c:v>
                </c:pt>
                <c:pt idx="109">
                  <c:v>0.00273157899391663</c:v>
                </c:pt>
                <c:pt idx="110">
                  <c:v>0.00279172777461554</c:v>
                </c:pt>
                <c:pt idx="111">
                  <c:v>0.00285246613730123</c:v>
                </c:pt>
                <c:pt idx="112">
                  <c:v>0.00291379219879673</c:v>
                </c:pt>
                <c:pt idx="113">
                  <c:v>0.0029757040883851</c:v>
                </c:pt>
                <c:pt idx="114">
                  <c:v>0.00303819994712739</c:v>
                </c:pt>
                <c:pt idx="115">
                  <c:v>0.00310127792720323</c:v>
                </c:pt>
                <c:pt idx="116">
                  <c:v>0.00316493619300218</c:v>
                </c:pt>
                <c:pt idx="117">
                  <c:v>0.00322917291935028</c:v>
                </c:pt>
                <c:pt idx="118">
                  <c:v>0.00329398629116895</c:v>
                </c:pt>
                <c:pt idx="119">
                  <c:v>0.00335937450386154</c:v>
                </c:pt>
              </c:numCache>
            </c:numRef>
          </c:yVal>
          <c:smooth val="1"/>
          <c:extLst xmlns:c16r2="http://schemas.microsoft.com/office/drawing/2015/06/chart">
            <c:ext xmlns:c16="http://schemas.microsoft.com/office/drawing/2014/chart" uri="{C3380CC4-5D6E-409C-BE32-E72D297353CC}">
              <c16:uniqueId val="{00000001-605B-46EF-AF14-2C715EDE4963}"/>
            </c:ext>
          </c:extLst>
        </c:ser>
        <c:ser>
          <c:idx val="0"/>
          <c:order val="2"/>
          <c:tx>
            <c:strRef>
              <c:f>'SA-Needle-G'!$W$123</c:f>
              <c:strCache>
                <c:ptCount val="1"/>
                <c:pt idx="0">
                  <c:v>SOUD Deaths for 0.5x parameter level</c:v>
                </c:pt>
              </c:strCache>
            </c:strRef>
          </c:tx>
          <c:spPr>
            <a:ln w="6350">
              <a:solidFill>
                <a:schemeClr val="accent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W$3:$W$122</c:f>
              <c:numCache>
                <c:formatCode>General</c:formatCode>
                <c:ptCount val="120"/>
                <c:pt idx="0">
                  <c:v>0.0</c:v>
                </c:pt>
                <c:pt idx="1">
                  <c:v>0.0</c:v>
                </c:pt>
                <c:pt idx="2">
                  <c:v>-4.62289426650386E-7</c:v>
                </c:pt>
                <c:pt idx="3">
                  <c:v>-1.34822830659687E-6</c:v>
                </c:pt>
                <c:pt idx="4">
                  <c:v>-2.61930290434975E-6</c:v>
                </c:pt>
                <c:pt idx="5">
                  <c:v>-4.23758751821879E-6</c:v>
                </c:pt>
                <c:pt idx="6">
                  <c:v>-6.16609272583446E-6</c:v>
                </c:pt>
                <c:pt idx="7">
                  <c:v>-8.36902427181485E-6</c:v>
                </c:pt>
                <c:pt idx="8">
                  <c:v>-1.08119696278663E-5</c:v>
                </c:pt>
                <c:pt idx="9">
                  <c:v>-1.34620223661841E-5</c:v>
                </c:pt>
                <c:pt idx="10">
                  <c:v>-1.6287858375108E-5</c:v>
                </c:pt>
                <c:pt idx="11">
                  <c:v>-1.92597703744468E-5</c:v>
                </c:pt>
                <c:pt idx="12">
                  <c:v>-2.23496733042339E-5</c:v>
                </c:pt>
                <c:pt idx="13">
                  <c:v>-2.36555420542572E-5</c:v>
                </c:pt>
                <c:pt idx="14">
                  <c:v>-2.63965019030365E-5</c:v>
                </c:pt>
                <c:pt idx="15">
                  <c:v>-2.91045246058275E-5</c:v>
                </c:pt>
                <c:pt idx="16">
                  <c:v>-3.1738426469019E-5</c:v>
                </c:pt>
                <c:pt idx="17">
                  <c:v>-3.42610831239654E-5</c:v>
                </c:pt>
                <c:pt idx="18">
                  <c:v>-3.6638971641878E-5</c:v>
                </c:pt>
                <c:pt idx="19">
                  <c:v>-3.88417760859738E-5</c:v>
                </c:pt>
                <c:pt idx="20">
                  <c:v>-3.70423613730964E-5</c:v>
                </c:pt>
                <c:pt idx="21">
                  <c:v>-3.79407969148815E-5</c:v>
                </c:pt>
                <c:pt idx="22">
                  <c:v>-3.85409638511192E-5</c:v>
                </c:pt>
                <c:pt idx="23">
                  <c:v>-3.8821476891826E-5</c:v>
                </c:pt>
                <c:pt idx="24">
                  <c:v>-3.87629974056836E-5</c:v>
                </c:pt>
                <c:pt idx="25">
                  <c:v>-3.83480390155455E-5</c:v>
                </c:pt>
                <c:pt idx="26">
                  <c:v>-3.7557547079814E-5</c:v>
                </c:pt>
                <c:pt idx="27">
                  <c:v>-3.63797162890478E-5</c:v>
                </c:pt>
                <c:pt idx="28">
                  <c:v>-3.48015636063792E-5</c:v>
                </c:pt>
                <c:pt idx="29">
                  <c:v>-3.28113363138982E-5</c:v>
                </c:pt>
                <c:pt idx="30">
                  <c:v>-3.03984129232049E-5</c:v>
                </c:pt>
                <c:pt idx="31">
                  <c:v>-2.75532049954563E-5</c:v>
                </c:pt>
                <c:pt idx="32">
                  <c:v>-2.4267071239592E-5</c:v>
                </c:pt>
                <c:pt idx="33">
                  <c:v>-2.05256532126441E-5</c:v>
                </c:pt>
                <c:pt idx="34">
                  <c:v>-1.63272211921139E-5</c:v>
                </c:pt>
                <c:pt idx="35">
                  <c:v>-1.16654860903509E-5</c:v>
                </c:pt>
                <c:pt idx="36">
                  <c:v>-6.5348076986993E-6</c:v>
                </c:pt>
                <c:pt idx="37">
                  <c:v>-9.30154919842607E-7</c:v>
                </c:pt>
                <c:pt idx="38">
                  <c:v>5.15294834713131E-6</c:v>
                </c:pt>
                <c:pt idx="39">
                  <c:v>1.17184728196662E-5</c:v>
                </c:pt>
                <c:pt idx="40">
                  <c:v>1.8769917028294E-5</c:v>
                </c:pt>
                <c:pt idx="41">
                  <c:v>2.63103517909258E-5</c:v>
                </c:pt>
                <c:pt idx="42">
                  <c:v>4.73341170618369E-5</c:v>
                </c:pt>
                <c:pt idx="43">
                  <c:v>5.85111029295149E-5</c:v>
                </c:pt>
                <c:pt idx="44">
                  <c:v>7.02374137290462E-5</c:v>
                </c:pt>
                <c:pt idx="45">
                  <c:v>8.25136124149139E-5</c:v>
                </c:pt>
                <c:pt idx="46">
                  <c:v>9.53400099433566E-5</c:v>
                </c:pt>
                <c:pt idx="47">
                  <c:v>0.000108716671070397</c:v>
                </c:pt>
                <c:pt idx="48">
                  <c:v>0.000122643446229631</c:v>
                </c:pt>
                <c:pt idx="49">
                  <c:v>0.000137119991723011</c:v>
                </c:pt>
                <c:pt idx="50">
                  <c:v>0.000152145787978952</c:v>
                </c:pt>
                <c:pt idx="51">
                  <c:v>0.000167720154672679</c:v>
                </c:pt>
                <c:pt idx="52">
                  <c:v>0.000183842266710599</c:v>
                </c:pt>
                <c:pt idx="53">
                  <c:v>0.00020051116932791</c:v>
                </c:pt>
                <c:pt idx="54">
                  <c:v>0.000217725788343159</c:v>
                </c:pt>
                <c:pt idx="55">
                  <c:v>0.000235507431011683</c:v>
                </c:pt>
                <c:pt idx="56">
                  <c:v>0.000253836265164864</c:v>
                </c:pt>
                <c:pt idx="57">
                  <c:v>0.000272710843751156</c:v>
                </c:pt>
                <c:pt idx="58">
                  <c:v>0.000292129693434617</c:v>
                </c:pt>
                <c:pt idx="59">
                  <c:v>0.000312091272007819</c:v>
                </c:pt>
                <c:pt idx="60">
                  <c:v>0.000332593973598705</c:v>
                </c:pt>
                <c:pt idx="61">
                  <c:v>0.000353636137492685</c:v>
                </c:pt>
                <c:pt idx="62">
                  <c:v>0.000375216053635086</c:v>
                </c:pt>
                <c:pt idx="63">
                  <c:v>0.000397331968406433</c:v>
                </c:pt>
                <c:pt idx="64">
                  <c:v>0.00041998208989753</c:v>
                </c:pt>
                <c:pt idx="65">
                  <c:v>0.000443164592070388</c:v>
                </c:pt>
                <c:pt idx="66">
                  <c:v>0.000466877620988271</c:v>
                </c:pt>
                <c:pt idx="67">
                  <c:v>0.000491119295998032</c:v>
                </c:pt>
                <c:pt idx="68">
                  <c:v>0.000515887755318545</c:v>
                </c:pt>
                <c:pt idx="69">
                  <c:v>0.000541181083917763</c:v>
                </c:pt>
                <c:pt idx="70">
                  <c:v>0.00056699735202983</c:v>
                </c:pt>
                <c:pt idx="71">
                  <c:v>0.000593334616974061</c:v>
                </c:pt>
                <c:pt idx="72">
                  <c:v>0.000620190925451425</c:v>
                </c:pt>
                <c:pt idx="73">
                  <c:v>0.000647564315636373</c:v>
                </c:pt>
                <c:pt idx="74">
                  <c:v>0.000675452820200917</c:v>
                </c:pt>
                <c:pt idx="75">
                  <c:v>0.00070385446661021</c:v>
                </c:pt>
                <c:pt idx="76">
                  <c:v>0.000732767281238011</c:v>
                </c:pt>
                <c:pt idx="77">
                  <c:v>0.000762189287593173</c:v>
                </c:pt>
                <c:pt idx="78">
                  <c:v>0.00079211851036689</c:v>
                </c:pt>
                <c:pt idx="79">
                  <c:v>0.000822552974727841</c:v>
                </c:pt>
                <c:pt idx="80">
                  <c:v>0.000853490710233017</c:v>
                </c:pt>
                <c:pt idx="81">
                  <c:v>0.000884929747371643</c:v>
                </c:pt>
                <c:pt idx="82">
                  <c:v>0.00091686812311309</c:v>
                </c:pt>
                <c:pt idx="83">
                  <c:v>0.000949303878041974</c:v>
                </c:pt>
                <c:pt idx="84">
                  <c:v>0.000982235059586855</c:v>
                </c:pt>
                <c:pt idx="85">
                  <c:v>0.0010156597212017</c:v>
                </c:pt>
                <c:pt idx="86">
                  <c:v>0.00104957592284336</c:v>
                </c:pt>
                <c:pt idx="87">
                  <c:v>0.00108398173229034</c:v>
                </c:pt>
                <c:pt idx="88">
                  <c:v>0.00111887522573397</c:v>
                </c:pt>
                <c:pt idx="89">
                  <c:v>0.00115425448630049</c:v>
                </c:pt>
                <c:pt idx="90">
                  <c:v>0.00119011760634748</c:v>
                </c:pt>
                <c:pt idx="91">
                  <c:v>0.00122646268700919</c:v>
                </c:pt>
                <c:pt idx="92">
                  <c:v>0.00126328783794634</c:v>
                </c:pt>
                <c:pt idx="93">
                  <c:v>0.00130059117814199</c:v>
                </c:pt>
                <c:pt idx="94">
                  <c:v>0.00133837083576509</c:v>
                </c:pt>
                <c:pt idx="95">
                  <c:v>0.00137662494939832</c:v>
                </c:pt>
                <c:pt idx="96">
                  <c:v>0.0014153516650822</c:v>
                </c:pt>
                <c:pt idx="97">
                  <c:v>0.0014545491400213</c:v>
                </c:pt>
                <c:pt idx="98">
                  <c:v>0.00149421554031051</c:v>
                </c:pt>
                <c:pt idx="99">
                  <c:v>0.00153434904200367</c:v>
                </c:pt>
                <c:pt idx="100">
                  <c:v>0.0015749478304997</c:v>
                </c:pt>
                <c:pt idx="101">
                  <c:v>0.0016160101004516</c:v>
                </c:pt>
                <c:pt idx="102">
                  <c:v>0.0016575340575173</c:v>
                </c:pt>
                <c:pt idx="103">
                  <c:v>0.00169951791419862</c:v>
                </c:pt>
                <c:pt idx="104">
                  <c:v>0.00174195989498003</c:v>
                </c:pt>
                <c:pt idx="105">
                  <c:v>0.00178485823255414</c:v>
                </c:pt>
                <c:pt idx="106">
                  <c:v>0.0018282111687995</c:v>
                </c:pt>
                <c:pt idx="107">
                  <c:v>0.00187201695509884</c:v>
                </c:pt>
                <c:pt idx="108">
                  <c:v>0.00191627385245283</c:v>
                </c:pt>
                <c:pt idx="109">
                  <c:v>0.00196098012950188</c:v>
                </c:pt>
                <c:pt idx="110">
                  <c:v>0.00200613406500452</c:v>
                </c:pt>
                <c:pt idx="111">
                  <c:v>0.00205173394601843</c:v>
                </c:pt>
                <c:pt idx="112">
                  <c:v>0.00209777806837792</c:v>
                </c:pt>
                <c:pt idx="113">
                  <c:v>0.00214426473628464</c:v>
                </c:pt>
                <c:pt idx="114">
                  <c:v>0.00219119226242128</c:v>
                </c:pt>
                <c:pt idx="115">
                  <c:v>0.00223855896842906</c:v>
                </c:pt>
                <c:pt idx="116">
                  <c:v>0.0022863631831342</c:v>
                </c:pt>
                <c:pt idx="117">
                  <c:v>0.00233460324391217</c:v>
                </c:pt>
                <c:pt idx="118">
                  <c:v>0.0023832774957782</c:v>
                </c:pt>
                <c:pt idx="119">
                  <c:v>0.0024323842926151</c:v>
                </c:pt>
              </c:numCache>
            </c:numRef>
          </c:yVal>
          <c:smooth val="1"/>
          <c:extLst xmlns:c16r2="http://schemas.microsoft.com/office/drawing/2015/06/chart">
            <c:ext xmlns:c16="http://schemas.microsoft.com/office/drawing/2014/chart" uri="{C3380CC4-5D6E-409C-BE32-E72D297353CC}">
              <c16:uniqueId val="{00000002-605B-46EF-AF14-2C715EDE4963}"/>
            </c:ext>
          </c:extLst>
        </c:ser>
        <c:ser>
          <c:idx val="7"/>
          <c:order val="3"/>
          <c:tx>
            <c:strRef>
              <c:f>'SA-Needle-G'!$F$123</c:f>
              <c:strCache>
                <c:ptCount val="1"/>
                <c:pt idx="0">
                  <c:v>SHUD Deaths for 1.5x parameter level</c:v>
                </c:pt>
              </c:strCache>
            </c:strRef>
          </c:tx>
          <c:spPr>
            <a:ln w="76200">
              <a:solidFill>
                <a:schemeClr val="accent2"/>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F$3:$F$122</c:f>
              <c:numCache>
                <c:formatCode>General</c:formatCode>
                <c:ptCount val="120"/>
                <c:pt idx="0">
                  <c:v>-41.63115838956923</c:v>
                </c:pt>
                <c:pt idx="1">
                  <c:v>-41.81920171298939</c:v>
                </c:pt>
                <c:pt idx="2">
                  <c:v>-42.01249578708644</c:v>
                </c:pt>
                <c:pt idx="3">
                  <c:v>-42.21125799034164</c:v>
                </c:pt>
                <c:pt idx="4">
                  <c:v>-42.41555874492242</c:v>
                </c:pt>
                <c:pt idx="5">
                  <c:v>-42.62539327629838</c:v>
                </c:pt>
                <c:pt idx="6">
                  <c:v>-42.84069958996698</c:v>
                </c:pt>
                <c:pt idx="7">
                  <c:v>-43.0613724722352</c:v>
                </c:pt>
                <c:pt idx="8">
                  <c:v>-43.2872745050398</c:v>
                </c:pt>
                <c:pt idx="9">
                  <c:v>-43.51824472263024</c:v>
                </c:pt>
                <c:pt idx="10">
                  <c:v>-43.75410540487201</c:v>
                </c:pt>
                <c:pt idx="11">
                  <c:v>-43.99466739777422</c:v>
                </c:pt>
                <c:pt idx="12">
                  <c:v>-44.23973426977586</c:v>
                </c:pt>
                <c:pt idx="13">
                  <c:v>-44.4799322469515</c:v>
                </c:pt>
                <c:pt idx="14">
                  <c:v>-44.71976476873535</c:v>
                </c:pt>
                <c:pt idx="15">
                  <c:v>-44.95980636741479</c:v>
                </c:pt>
                <c:pt idx="16">
                  <c:v>-45.200153910975</c:v>
                </c:pt>
                <c:pt idx="17">
                  <c:v>-45.44085719640614</c:v>
                </c:pt>
                <c:pt idx="18">
                  <c:v>-45.68193196006212</c:v>
                </c:pt>
                <c:pt idx="19">
                  <c:v>-45.92336863743272</c:v>
                </c:pt>
                <c:pt idx="20">
                  <c:v>-46.16513910418366</c:v>
                </c:pt>
                <c:pt idx="21">
                  <c:v>-46.40720185860619</c:v>
                </c:pt>
                <c:pt idx="22">
                  <c:v>-46.6495059972016</c:v>
                </c:pt>
                <c:pt idx="23">
                  <c:v>-46.89199425606817</c:v>
                </c:pt>
                <c:pt idx="24">
                  <c:v>-47.1346053295007</c:v>
                </c:pt>
                <c:pt idx="25">
                  <c:v>-47.3772756296659</c:v>
                </c:pt>
                <c:pt idx="26">
                  <c:v>-47.61992485016717</c:v>
                </c:pt>
                <c:pt idx="27">
                  <c:v>-47.86248130367724</c:v>
                </c:pt>
                <c:pt idx="28">
                  <c:v>-48.10487566981082</c:v>
                </c:pt>
                <c:pt idx="29">
                  <c:v>-48.34704063918299</c:v>
                </c:pt>
                <c:pt idx="30">
                  <c:v>-48.5889111895462</c:v>
                </c:pt>
                <c:pt idx="31">
                  <c:v>-48.83042477232829</c:v>
                </c:pt>
                <c:pt idx="32">
                  <c:v>-49.07152142639544</c:v>
                </c:pt>
                <c:pt idx="33">
                  <c:v>-49.31214383657088</c:v>
                </c:pt>
                <c:pt idx="34">
                  <c:v>-49.55223735050286</c:v>
                </c:pt>
                <c:pt idx="35">
                  <c:v>-49.79174996437954</c:v>
                </c:pt>
                <c:pt idx="36">
                  <c:v>-50.03063228559585</c:v>
                </c:pt>
                <c:pt idx="37">
                  <c:v>-50.26883747861505</c:v>
                </c:pt>
                <c:pt idx="38">
                  <c:v>-50.50632119883435</c:v>
                </c:pt>
                <c:pt idx="39">
                  <c:v>-50.74304149088785</c:v>
                </c:pt>
                <c:pt idx="40">
                  <c:v>-50.9789587243988</c:v>
                </c:pt>
                <c:pt idx="41">
                  <c:v>-51.21403551390522</c:v>
                </c:pt>
                <c:pt idx="42">
                  <c:v>-51.44823663541342</c:v>
                </c:pt>
                <c:pt idx="43">
                  <c:v>-51.68152894225322</c:v>
                </c:pt>
                <c:pt idx="44">
                  <c:v>-51.91388128123006</c:v>
                </c:pt>
                <c:pt idx="45">
                  <c:v>-52.14526440979419</c:v>
                </c:pt>
                <c:pt idx="46">
                  <c:v>-52.37565091474935</c:v>
                </c:pt>
                <c:pt idx="47">
                  <c:v>-52.6050151328911</c:v>
                </c:pt>
                <c:pt idx="48">
                  <c:v>-52.83333307384324</c:v>
                </c:pt>
                <c:pt idx="49">
                  <c:v>-53.06058234526408</c:v>
                </c:pt>
                <c:pt idx="50">
                  <c:v>-53.28674208053648</c:v>
                </c:pt>
                <c:pt idx="51">
                  <c:v>-53.51179286901677</c:v>
                </c:pt>
                <c:pt idx="52">
                  <c:v>-53.73571668880053</c:v>
                </c:pt>
                <c:pt idx="53">
                  <c:v>-53.95849684208861</c:v>
                </c:pt>
                <c:pt idx="54">
                  <c:v>-54.1801178930918</c:v>
                </c:pt>
                <c:pt idx="55">
                  <c:v>-54.40056560844378</c:v>
                </c:pt>
                <c:pt idx="56">
                  <c:v>-54.61982690004788</c:v>
                </c:pt>
                <c:pt idx="57">
                  <c:v>-54.83788977030239</c:v>
                </c:pt>
                <c:pt idx="58">
                  <c:v>-55.05474325964271</c:v>
                </c:pt>
                <c:pt idx="59">
                  <c:v>-55.27037739630823</c:v>
                </c:pt>
                <c:pt idx="60">
                  <c:v>-55.48478314827003</c:v>
                </c:pt>
                <c:pt idx="61">
                  <c:v>-55.6979523772518</c:v>
                </c:pt>
                <c:pt idx="62">
                  <c:v>-55.90987779474519</c:v>
                </c:pt>
                <c:pt idx="63">
                  <c:v>-56.12055291996536</c:v>
                </c:pt>
                <c:pt idx="64">
                  <c:v>-56.32997203965497</c:v>
                </c:pt>
                <c:pt idx="65">
                  <c:v>-56.53813016967965</c:v>
                </c:pt>
                <c:pt idx="66">
                  <c:v>-56.74502301832958</c:v>
                </c:pt>
                <c:pt idx="67">
                  <c:v>-56.95064695126472</c:v>
                </c:pt>
                <c:pt idx="68">
                  <c:v>-57.15499895803955</c:v>
                </c:pt>
                <c:pt idx="69">
                  <c:v>-57.3580766201278</c:v>
                </c:pt>
                <c:pt idx="70">
                  <c:v>-57.55987808040364</c:v>
                </c:pt>
                <c:pt idx="71">
                  <c:v>-57.76040201400614</c:v>
                </c:pt>
                <c:pt idx="72">
                  <c:v>-57.9596476005258</c:v>
                </c:pt>
                <c:pt idx="73">
                  <c:v>-58.15761449746808</c:v>
                </c:pt>
                <c:pt idx="74">
                  <c:v>-58.35430281493096</c:v>
                </c:pt>
                <c:pt idx="75">
                  <c:v>-58.54971309144035</c:v>
                </c:pt>
                <c:pt idx="76">
                  <c:v>-58.74384627091239</c:v>
                </c:pt>
                <c:pt idx="77">
                  <c:v>-58.93670368066604</c:v>
                </c:pt>
                <c:pt idx="78">
                  <c:v>-59.12828701046423</c:v>
                </c:pt>
                <c:pt idx="79">
                  <c:v>-59.3185982925248</c:v>
                </c:pt>
                <c:pt idx="80">
                  <c:v>-59.50763988246565</c:v>
                </c:pt>
                <c:pt idx="81">
                  <c:v>-59.69541444113897</c:v>
                </c:pt>
                <c:pt idx="82">
                  <c:v>-59.88192491731436</c:v>
                </c:pt>
                <c:pt idx="83">
                  <c:v>-60.06717453118527</c:v>
                </c:pt>
                <c:pt idx="84">
                  <c:v>-60.25116675863404</c:v>
                </c:pt>
                <c:pt idx="85">
                  <c:v>-60.43390531626365</c:v>
                </c:pt>
                <c:pt idx="86">
                  <c:v>-60.6153941471202</c:v>
                </c:pt>
                <c:pt idx="87">
                  <c:v>-60.79563740710364</c:v>
                </c:pt>
                <c:pt idx="88">
                  <c:v>-60.97463945202279</c:v>
                </c:pt>
                <c:pt idx="89">
                  <c:v>-61.15240482526995</c:v>
                </c:pt>
                <c:pt idx="90">
                  <c:v>-61.3289382460859</c:v>
                </c:pt>
                <c:pt idx="91">
                  <c:v>-61.50424459838919</c:v>
                </c:pt>
                <c:pt idx="92">
                  <c:v>-61.6783289201453</c:v>
                </c:pt>
                <c:pt idx="93">
                  <c:v>-61.85119639324784</c:v>
                </c:pt>
                <c:pt idx="94">
                  <c:v>-62.02285233389693</c:v>
                </c:pt>
                <c:pt idx="95">
                  <c:v>-62.19330218343248</c:v>
                </c:pt>
                <c:pt idx="96">
                  <c:v>-62.36255149963527</c:v>
                </c:pt>
                <c:pt idx="97">
                  <c:v>-62.53060594843432</c:v>
                </c:pt>
                <c:pt idx="98">
                  <c:v>-62.6974712960378</c:v>
                </c:pt>
                <c:pt idx="99">
                  <c:v>-62.86315340144137</c:v>
                </c:pt>
                <c:pt idx="100">
                  <c:v>-63.02765820931554</c:v>
                </c:pt>
                <c:pt idx="101">
                  <c:v>-63.19099174324239</c:v>
                </c:pt>
                <c:pt idx="102">
                  <c:v>-63.35316009928997</c:v>
                </c:pt>
                <c:pt idx="103">
                  <c:v>-63.51416943991314</c:v>
                </c:pt>
                <c:pt idx="104">
                  <c:v>-63.6740259881523</c:v>
                </c:pt>
                <c:pt idx="105">
                  <c:v>-63.83273602213698</c:v>
                </c:pt>
                <c:pt idx="106">
                  <c:v>-63.99030586985882</c:v>
                </c:pt>
                <c:pt idx="107">
                  <c:v>-64.14674190421742</c:v>
                </c:pt>
                <c:pt idx="108">
                  <c:v>-64.30205053831305</c:v>
                </c:pt>
                <c:pt idx="109">
                  <c:v>-64.45623822099004</c:v>
                </c:pt>
                <c:pt idx="110">
                  <c:v>-64.60931143260103</c:v>
                </c:pt>
                <c:pt idx="111">
                  <c:v>-64.7612766810085</c:v>
                </c:pt>
                <c:pt idx="112">
                  <c:v>-64.91214049776481</c:v>
                </c:pt>
                <c:pt idx="113">
                  <c:v>-65.0619094345272</c:v>
                </c:pt>
                <c:pt idx="114">
                  <c:v>-65.21059005964143</c:v>
                </c:pt>
                <c:pt idx="115">
                  <c:v>-65.35818895490831</c:v>
                </c:pt>
                <c:pt idx="116">
                  <c:v>-65.50471271253406</c:v>
                </c:pt>
                <c:pt idx="117">
                  <c:v>-65.65016793223408</c:v>
                </c:pt>
                <c:pt idx="118">
                  <c:v>-65.79456121849458</c:v>
                </c:pt>
                <c:pt idx="119">
                  <c:v>-65.93789917798945</c:v>
                </c:pt>
              </c:numCache>
            </c:numRef>
          </c:yVal>
          <c:smooth val="1"/>
          <c:extLst xmlns:c16r2="http://schemas.microsoft.com/office/drawing/2015/06/chart">
            <c:ext xmlns:c16="http://schemas.microsoft.com/office/drawing/2014/chart" uri="{C3380CC4-5D6E-409C-BE32-E72D297353CC}">
              <c16:uniqueId val="{00000003-605B-46EF-AF14-2C715EDE4963}"/>
            </c:ext>
          </c:extLst>
        </c:ser>
        <c:ser>
          <c:idx val="4"/>
          <c:order val="4"/>
          <c:tx>
            <c:strRef>
              <c:f>'SA-Needle-G'!$O$123</c:f>
              <c:strCache>
                <c:ptCount val="1"/>
                <c:pt idx="0">
                  <c:v>SHUD Deaths for 1x parameter level</c:v>
                </c:pt>
              </c:strCache>
            </c:strRef>
          </c:tx>
          <c:spPr>
            <a:ln w="38100">
              <a:solidFill>
                <a:schemeClr val="accent2"/>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O$3:$O$122</c:f>
              <c:numCache>
                <c:formatCode>General</c:formatCode>
                <c:ptCount val="120"/>
                <c:pt idx="0">
                  <c:v>-41.63115838956923</c:v>
                </c:pt>
                <c:pt idx="1">
                  <c:v>-41.707260217977</c:v>
                </c:pt>
                <c:pt idx="2">
                  <c:v>-41.78982668166888</c:v>
                </c:pt>
                <c:pt idx="3">
                  <c:v>-41.87874775510397</c:v>
                </c:pt>
                <c:pt idx="4">
                  <c:v>-41.97384745896019</c:v>
                </c:pt>
                <c:pt idx="5">
                  <c:v>-42.07493253025054</c:v>
                </c:pt>
                <c:pt idx="6">
                  <c:v>-42.18179855236824</c:v>
                </c:pt>
                <c:pt idx="7">
                  <c:v>-42.29423449650776</c:v>
                </c:pt>
                <c:pt idx="8">
                  <c:v>-42.41202616124884</c:v>
                </c:pt>
                <c:pt idx="9">
                  <c:v>-42.53495876262041</c:v>
                </c:pt>
                <c:pt idx="10">
                  <c:v>-42.66281886935125</c:v>
                </c:pt>
                <c:pt idx="11">
                  <c:v>-42.7953958340062</c:v>
                </c:pt>
                <c:pt idx="12">
                  <c:v>-42.93248283652778</c:v>
                </c:pt>
                <c:pt idx="13">
                  <c:v>-43.06470432965493</c:v>
                </c:pt>
                <c:pt idx="14">
                  <c:v>-43.196546643471</c:v>
                </c:pt>
                <c:pt idx="15">
                  <c:v>-43.3286079818696</c:v>
                </c:pt>
                <c:pt idx="16">
                  <c:v>-43.46099801944797</c:v>
                </c:pt>
                <c:pt idx="17">
                  <c:v>-43.5937820806391</c:v>
                </c:pt>
                <c:pt idx="18">
                  <c:v>-43.7269934183059</c:v>
                </c:pt>
                <c:pt idx="19">
                  <c:v>-43.86064134771942</c:v>
                </c:pt>
                <c:pt idx="20">
                  <c:v>-43.99471749236586</c:v>
                </c:pt>
                <c:pt idx="21">
                  <c:v>-44.129200576267</c:v>
                </c:pt>
                <c:pt idx="22">
                  <c:v>-44.26406009385801</c:v>
                </c:pt>
                <c:pt idx="23">
                  <c:v>-44.39925911345225</c:v>
                </c:pt>
                <c:pt idx="24">
                  <c:v>-44.53475641226485</c:v>
                </c:pt>
                <c:pt idx="25">
                  <c:v>-44.6705080960844</c:v>
                </c:pt>
                <c:pt idx="26">
                  <c:v>-44.8064531391769</c:v>
                </c:pt>
                <c:pt idx="27">
                  <c:v>-44.94253848450402</c:v>
                </c:pt>
                <c:pt idx="28">
                  <c:v>-45.0787128263508</c:v>
                </c:pt>
                <c:pt idx="29">
                  <c:v>-45.214926199282</c:v>
                </c:pt>
                <c:pt idx="30">
                  <c:v>-45.35113023172548</c:v>
                </c:pt>
                <c:pt idx="31">
                  <c:v>-45.48727832069171</c:v>
                </c:pt>
                <c:pt idx="32">
                  <c:v>-45.6233257422481</c:v>
                </c:pt>
                <c:pt idx="33">
                  <c:v>-45.7592297133879</c:v>
                </c:pt>
                <c:pt idx="34">
                  <c:v>-45.89494941736881</c:v>
                </c:pt>
                <c:pt idx="35">
                  <c:v>-46.03044600180397</c:v>
                </c:pt>
                <c:pt idx="36">
                  <c:v>-46.16568255661208</c:v>
                </c:pt>
                <c:pt idx="37">
                  <c:v>-46.30062407732584</c:v>
                </c:pt>
                <c:pt idx="38">
                  <c:v>-46.43523741790295</c:v>
                </c:pt>
                <c:pt idx="39">
                  <c:v>-46.56949120930555</c:v>
                </c:pt>
                <c:pt idx="40">
                  <c:v>-46.70335581563677</c:v>
                </c:pt>
                <c:pt idx="41">
                  <c:v>-46.83680327498423</c:v>
                </c:pt>
                <c:pt idx="42">
                  <c:v>-46.96980723695633</c:v>
                </c:pt>
                <c:pt idx="43">
                  <c:v>-47.1023428994159</c:v>
                </c:pt>
                <c:pt idx="44">
                  <c:v>-47.2343869452568</c:v>
                </c:pt>
                <c:pt idx="45">
                  <c:v>-47.36591747982649</c:v>
                </c:pt>
                <c:pt idx="46">
                  <c:v>-47.49691396945422</c:v>
                </c:pt>
                <c:pt idx="47">
                  <c:v>-47.6273571813902</c:v>
                </c:pt>
                <c:pt idx="48">
                  <c:v>-47.75722912539</c:v>
                </c:pt>
                <c:pt idx="49">
                  <c:v>-47.88651299709431</c:v>
                </c:pt>
                <c:pt idx="50">
                  <c:v>-48.01519312329344</c:v>
                </c:pt>
                <c:pt idx="51">
                  <c:v>-48.1432549091388</c:v>
                </c:pt>
                <c:pt idx="52">
                  <c:v>-48.27068478726803</c:v>
                </c:pt>
                <c:pt idx="53">
                  <c:v>-48.3974701689224</c:v>
                </c:pt>
                <c:pt idx="54">
                  <c:v>-48.52359939700614</c:v>
                </c:pt>
                <c:pt idx="55">
                  <c:v>-48.64906170106615</c:v>
                </c:pt>
                <c:pt idx="56">
                  <c:v>-48.77384715413555</c:v>
                </c:pt>
                <c:pt idx="57">
                  <c:v>-48.89794663139183</c:v>
                </c:pt>
                <c:pt idx="58">
                  <c:v>-49.0213517705923</c:v>
                </c:pt>
                <c:pt idx="59">
                  <c:v>-49.14405493421057</c:v>
                </c:pt>
                <c:pt idx="60">
                  <c:v>-49.26604917322902</c:v>
                </c:pt>
                <c:pt idx="61">
                  <c:v>-49.38732819252141</c:v>
                </c:pt>
                <c:pt idx="62">
                  <c:v>-49.50788631777318</c:v>
                </c:pt>
                <c:pt idx="63">
                  <c:v>-49.62771846387927</c:v>
                </c:pt>
                <c:pt idx="64">
                  <c:v>-49.74682010475162</c:v>
                </c:pt>
                <c:pt idx="65">
                  <c:v>-49.8651872445034</c:v>
                </c:pt>
                <c:pt idx="66">
                  <c:v>-49.9828163899315</c:v>
                </c:pt>
                <c:pt idx="67">
                  <c:v>-50.09970452425686</c:v>
                </c:pt>
                <c:pt idx="68">
                  <c:v>-50.21584908207051</c:v>
                </c:pt>
                <c:pt idx="69">
                  <c:v>-50.33124792542719</c:v>
                </c:pt>
                <c:pt idx="70">
                  <c:v>-50.44589932105141</c:v>
                </c:pt>
                <c:pt idx="71">
                  <c:v>-50.55980191859219</c:v>
                </c:pt>
                <c:pt idx="72">
                  <c:v>-50.67295472989976</c:v>
                </c:pt>
                <c:pt idx="73">
                  <c:v>-50.78535710926644</c:v>
                </c:pt>
                <c:pt idx="74">
                  <c:v>-50.8970087345966</c:v>
                </c:pt>
                <c:pt idx="75">
                  <c:v>-51.00790958946394</c:v>
                </c:pt>
                <c:pt idx="76">
                  <c:v>-51.11805994601805</c:v>
                </c:pt>
                <c:pt idx="77">
                  <c:v>-51.22746034870147</c:v>
                </c:pt>
                <c:pt idx="78">
                  <c:v>-51.33611159874565</c:v>
                </c:pt>
                <c:pt idx="79">
                  <c:v>-51.44401473940339</c:v>
                </c:pt>
                <c:pt idx="80">
                  <c:v>-51.55117104189704</c:v>
                </c:pt>
                <c:pt idx="81">
                  <c:v>-51.65758199203619</c:v>
                </c:pt>
                <c:pt idx="82">
                  <c:v>-51.76324927748942</c:v>
                </c:pt>
                <c:pt idx="83">
                  <c:v>-51.86817477566854</c:v>
                </c:pt>
                <c:pt idx="84">
                  <c:v>-51.9723605422076</c:v>
                </c:pt>
                <c:pt idx="85">
                  <c:v>-52.0758088000017</c:v>
                </c:pt>
                <c:pt idx="86">
                  <c:v>-52.17852192878467</c:v>
                </c:pt>
                <c:pt idx="87">
                  <c:v>-52.28050245522213</c:v>
                </c:pt>
                <c:pt idx="88">
                  <c:v>-52.38175304349564</c:v>
                </c:pt>
                <c:pt idx="89">
                  <c:v>-52.48227648634595</c:v>
                </c:pt>
                <c:pt idx="90">
                  <c:v>-52.5820756965752</c:v>
                </c:pt>
                <c:pt idx="91">
                  <c:v>-52.68115369896645</c:v>
                </c:pt>
                <c:pt idx="92">
                  <c:v>-52.77951362260932</c:v>
                </c:pt>
                <c:pt idx="93">
                  <c:v>-52.87715869361809</c:v>
                </c:pt>
                <c:pt idx="94">
                  <c:v>-52.97409222821507</c:v>
                </c:pt>
                <c:pt idx="95">
                  <c:v>-53.0703176261652</c:v>
                </c:pt>
                <c:pt idx="96">
                  <c:v>-53.1658383645492</c:v>
                </c:pt>
                <c:pt idx="97">
                  <c:v>-53.26065799185812</c:v>
                </c:pt>
                <c:pt idx="98">
                  <c:v>-53.35478012238372</c:v>
                </c:pt>
                <c:pt idx="99">
                  <c:v>-53.4482084309133</c:v>
                </c:pt>
                <c:pt idx="100">
                  <c:v>-53.54094664768891</c:v>
                </c:pt>
                <c:pt idx="101">
                  <c:v>-53.63299855363702</c:v>
                </c:pt>
                <c:pt idx="102">
                  <c:v>-53.72436797584673</c:v>
                </c:pt>
                <c:pt idx="103">
                  <c:v>-53.81505878329072</c:v>
                </c:pt>
                <c:pt idx="104">
                  <c:v>-53.90507488276747</c:v>
                </c:pt>
                <c:pt idx="105">
                  <c:v>-53.99442021506847</c:v>
                </c:pt>
                <c:pt idx="106">
                  <c:v>-54.08309875134572</c:v>
                </c:pt>
                <c:pt idx="107">
                  <c:v>-54.17111448967619</c:v>
                </c:pt>
                <c:pt idx="108">
                  <c:v>-54.25847145182009</c:v>
                </c:pt>
                <c:pt idx="109">
                  <c:v>-54.34517368014508</c:v>
                </c:pt>
                <c:pt idx="110">
                  <c:v>-54.43122523473276</c:v>
                </c:pt>
                <c:pt idx="111">
                  <c:v>-54.51663019063876</c:v>
                </c:pt>
                <c:pt idx="112">
                  <c:v>-54.6013926353061</c:v>
                </c:pt>
                <c:pt idx="113">
                  <c:v>-54.6855166661262</c:v>
                </c:pt>
                <c:pt idx="114">
                  <c:v>-54.76900638814017</c:v>
                </c:pt>
                <c:pt idx="115">
                  <c:v>-54.85186591186599</c:v>
                </c:pt>
                <c:pt idx="116">
                  <c:v>-54.93409935126094</c:v>
                </c:pt>
                <c:pt idx="117">
                  <c:v>-55.0157108217888</c:v>
                </c:pt>
                <c:pt idx="118">
                  <c:v>-55.09670443861187</c:v>
                </c:pt>
                <c:pt idx="119">
                  <c:v>-55.17708431488835</c:v>
                </c:pt>
              </c:numCache>
            </c:numRef>
          </c:yVal>
          <c:smooth val="1"/>
          <c:extLst xmlns:c16r2="http://schemas.microsoft.com/office/drawing/2015/06/chart">
            <c:ext xmlns:c16="http://schemas.microsoft.com/office/drawing/2014/chart" uri="{C3380CC4-5D6E-409C-BE32-E72D297353CC}">
              <c16:uniqueId val="{00000004-605B-46EF-AF14-2C715EDE4963}"/>
            </c:ext>
          </c:extLst>
        </c:ser>
        <c:ser>
          <c:idx val="1"/>
          <c:order val="5"/>
          <c:tx>
            <c:strRef>
              <c:f>'SA-Needle-G'!$X$123</c:f>
              <c:strCache>
                <c:ptCount val="1"/>
                <c:pt idx="0">
                  <c:v>SHUD Deaths for 0.5x parameter level</c:v>
                </c:pt>
              </c:strCache>
            </c:strRef>
          </c:tx>
          <c:spPr>
            <a:ln w="6350">
              <a:solidFill>
                <a:schemeClr val="accent2"/>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X$3:$X$122</c:f>
              <c:numCache>
                <c:formatCode>General</c:formatCode>
                <c:ptCount val="120"/>
                <c:pt idx="0">
                  <c:v>-41.63115838956923</c:v>
                </c:pt>
                <c:pt idx="1">
                  <c:v>-41.66186915719096</c:v>
                </c:pt>
                <c:pt idx="2">
                  <c:v>-41.6883198260219</c:v>
                </c:pt>
                <c:pt idx="3">
                  <c:v>-41.71208172144024</c:v>
                </c:pt>
                <c:pt idx="4">
                  <c:v>-41.73430919261627</c:v>
                </c:pt>
                <c:pt idx="5">
                  <c:v>-41.7558478253567</c:v>
                </c:pt>
                <c:pt idx="6">
                  <c:v>-41.77731053405454</c:v>
                </c:pt>
                <c:pt idx="7">
                  <c:v>-41.7991352968583</c:v>
                </c:pt>
                <c:pt idx="8">
                  <c:v>-41.8216289382361</c:v>
                </c:pt>
                <c:pt idx="9">
                  <c:v>-41.84500029419601</c:v>
                </c:pt>
                <c:pt idx="10">
                  <c:v>-41.86938530323114</c:v>
                </c:pt>
                <c:pt idx="11">
                  <c:v>-41.8948659612397</c:v>
                </c:pt>
                <c:pt idx="12">
                  <c:v>-41.92148461701288</c:v>
                </c:pt>
                <c:pt idx="13">
                  <c:v>-41.94724908850034</c:v>
                </c:pt>
                <c:pt idx="14">
                  <c:v>-41.97455485766999</c:v>
                </c:pt>
                <c:pt idx="15">
                  <c:v>-42.00200954499378</c:v>
                </c:pt>
                <c:pt idx="16">
                  <c:v>-42.0296768009547</c:v>
                </c:pt>
                <c:pt idx="17">
                  <c:v>-42.05759513982548</c:v>
                </c:pt>
                <c:pt idx="18">
                  <c:v>-42.08578497660996</c:v>
                </c:pt>
                <c:pt idx="19">
                  <c:v>-42.11425342670973</c:v>
                </c:pt>
                <c:pt idx="20">
                  <c:v>-42.14323812701214</c:v>
                </c:pt>
                <c:pt idx="21">
                  <c:v>-42.17315647005093</c:v>
                </c:pt>
                <c:pt idx="22">
                  <c:v>-42.20340823829906</c:v>
                </c:pt>
                <c:pt idx="23">
                  <c:v>-42.2339741136493</c:v>
                </c:pt>
                <c:pt idx="24">
                  <c:v>-42.2648323315901</c:v>
                </c:pt>
                <c:pt idx="25">
                  <c:v>-42.29595964770442</c:v>
                </c:pt>
                <c:pt idx="26">
                  <c:v>-42.32732889839131</c:v>
                </c:pt>
                <c:pt idx="27">
                  <c:v>-42.35891680966272</c:v>
                </c:pt>
                <c:pt idx="28">
                  <c:v>-42.39069782688075</c:v>
                </c:pt>
                <c:pt idx="29">
                  <c:v>-42.42264702096568</c:v>
                </c:pt>
                <c:pt idx="30">
                  <c:v>-42.45474025705523</c:v>
                </c:pt>
                <c:pt idx="31">
                  <c:v>-42.48695430220514</c:v>
                </c:pt>
                <c:pt idx="32">
                  <c:v>-42.5192668920912</c:v>
                </c:pt>
                <c:pt idx="33">
                  <c:v>-42.55165718330179</c:v>
                </c:pt>
                <c:pt idx="34">
                  <c:v>-42.58410607850478</c:v>
                </c:pt>
                <c:pt idx="35">
                  <c:v>-42.6165944480128</c:v>
                </c:pt>
                <c:pt idx="36">
                  <c:v>-42.64910415555654</c:v>
                </c:pt>
                <c:pt idx="37">
                  <c:v>-42.6816180381124</c:v>
                </c:pt>
                <c:pt idx="38">
                  <c:v>-42.71411987732872</c:v>
                </c:pt>
                <c:pt idx="39">
                  <c:v>-42.74659436222873</c:v>
                </c:pt>
                <c:pt idx="40">
                  <c:v>-42.77902706185817</c:v>
                </c:pt>
                <c:pt idx="41">
                  <c:v>-42.81140438532199</c:v>
                </c:pt>
                <c:pt idx="42">
                  <c:v>-42.84382375827123</c:v>
                </c:pt>
                <c:pt idx="43">
                  <c:v>-42.87631531387428</c:v>
                </c:pt>
                <c:pt idx="44">
                  <c:v>-42.9087444394608</c:v>
                </c:pt>
                <c:pt idx="45">
                  <c:v>-42.9410989002382</c:v>
                </c:pt>
                <c:pt idx="46">
                  <c:v>-42.97336718947595</c:v>
                </c:pt>
                <c:pt idx="47">
                  <c:v>-43.0055384962622</c:v>
                </c:pt>
                <c:pt idx="48">
                  <c:v>-43.03760267117177</c:v>
                </c:pt>
                <c:pt idx="49">
                  <c:v>-43.06955019492611</c:v>
                </c:pt>
                <c:pt idx="50">
                  <c:v>-43.10137214823303</c:v>
                </c:pt>
                <c:pt idx="51">
                  <c:v>-43.13306018280805</c:v>
                </c:pt>
                <c:pt idx="52">
                  <c:v>-43.164606493569</c:v>
                </c:pt>
                <c:pt idx="53">
                  <c:v>-43.19600379200496</c:v>
                </c:pt>
                <c:pt idx="54">
                  <c:v>-43.22724528067875</c:v>
                </c:pt>
                <c:pt idx="55">
                  <c:v>-43.2583248196031</c:v>
                </c:pt>
                <c:pt idx="56">
                  <c:v>-43.2892367795239</c:v>
                </c:pt>
                <c:pt idx="57">
                  <c:v>-43.31997573074391</c:v>
                </c:pt>
                <c:pt idx="58">
                  <c:v>-43.35053663875724</c:v>
                </c:pt>
                <c:pt idx="59">
                  <c:v>-43.38091484479347</c:v>
                </c:pt>
                <c:pt idx="60">
                  <c:v>-43.41110604668224</c:v>
                </c:pt>
                <c:pt idx="61">
                  <c:v>-43.44110628058997</c:v>
                </c:pt>
                <c:pt idx="62">
                  <c:v>-43.4709119036087</c:v>
                </c:pt>
                <c:pt idx="63">
                  <c:v>-43.50051957714982</c:v>
                </c:pt>
                <c:pt idx="64">
                  <c:v>-43.52992625111983</c:v>
                </c:pt>
                <c:pt idx="65">
                  <c:v>-43.55912914883638</c:v>
                </c:pt>
                <c:pt idx="66">
                  <c:v>-43.58812575265252</c:v>
                </c:pt>
                <c:pt idx="67">
                  <c:v>-43.6169137902662</c:v>
                </c:pt>
                <c:pt idx="68">
                  <c:v>-43.64549122200037</c:v>
                </c:pt>
                <c:pt idx="69">
                  <c:v>-43.67385622848964</c:v>
                </c:pt>
                <c:pt idx="70">
                  <c:v>-43.70200719844952</c:v>
                </c:pt>
                <c:pt idx="71">
                  <c:v>-43.72994271740112</c:v>
                </c:pt>
                <c:pt idx="72">
                  <c:v>-43.75766155693901</c:v>
                </c:pt>
                <c:pt idx="73">
                  <c:v>-43.7851626645203</c:v>
                </c:pt>
                <c:pt idx="74">
                  <c:v>-43.81244515373599</c:v>
                </c:pt>
                <c:pt idx="75">
                  <c:v>-43.83950829507185</c:v>
                </c:pt>
                <c:pt idx="76">
                  <c:v>-43.86635150709985</c:v>
                </c:pt>
                <c:pt idx="77">
                  <c:v>-43.89297434811296</c:v>
                </c:pt>
                <c:pt idx="78">
                  <c:v>-43.919376508167</c:v>
                </c:pt>
                <c:pt idx="79">
                  <c:v>-43.94555780150635</c:v>
                </c:pt>
                <c:pt idx="80">
                  <c:v>-43.97151815937323</c:v>
                </c:pt>
                <c:pt idx="81">
                  <c:v>-43.99725762316307</c:v>
                </c:pt>
                <c:pt idx="82">
                  <c:v>-44.0227763379271</c:v>
                </c:pt>
                <c:pt idx="83">
                  <c:v>-44.04807454619381</c:v>
                </c:pt>
                <c:pt idx="84">
                  <c:v>-44.07315258210032</c:v>
                </c:pt>
                <c:pt idx="85">
                  <c:v>-44.0980108658162</c:v>
                </c:pt>
                <c:pt idx="86">
                  <c:v>-44.12264989824858</c:v>
                </c:pt>
                <c:pt idx="87">
                  <c:v>-44.14707025601524</c:v>
                </c:pt>
                <c:pt idx="88">
                  <c:v>-44.17127258666935</c:v>
                </c:pt>
                <c:pt idx="89">
                  <c:v>-44.19525760416968</c:v>
                </c:pt>
                <c:pt idx="90">
                  <c:v>-44.21902608458031</c:v>
                </c:pt>
                <c:pt idx="91">
                  <c:v>-44.24257886198961</c:v>
                </c:pt>
                <c:pt idx="92">
                  <c:v>-44.2659168246414</c:v>
                </c:pt>
                <c:pt idx="93">
                  <c:v>-44.28904091126297</c:v>
                </c:pt>
                <c:pt idx="94">
                  <c:v>-44.31195210758369</c:v>
                </c:pt>
                <c:pt idx="95">
                  <c:v>-44.33465144303597</c:v>
                </c:pt>
                <c:pt idx="96">
                  <c:v>-44.35713998762601</c:v>
                </c:pt>
                <c:pt idx="97">
                  <c:v>-44.37941884897126</c:v>
                </c:pt>
                <c:pt idx="98">
                  <c:v>-44.40148916948994</c:v>
                </c:pt>
                <c:pt idx="99">
                  <c:v>-44.42335212374733</c:v>
                </c:pt>
                <c:pt idx="100">
                  <c:v>-44.4450089159278</c:v>
                </c:pt>
                <c:pt idx="101">
                  <c:v>-44.46646077745795</c:v>
                </c:pt>
                <c:pt idx="102">
                  <c:v>-44.48770896474925</c:v>
                </c:pt>
                <c:pt idx="103">
                  <c:v>-44.50875475706075</c:v>
                </c:pt>
                <c:pt idx="104">
                  <c:v>-44.52959945448278</c:v>
                </c:pt>
                <c:pt idx="105">
                  <c:v>-44.55024437602447</c:v>
                </c:pt>
                <c:pt idx="106">
                  <c:v>-44.57069085781198</c:v>
                </c:pt>
                <c:pt idx="107">
                  <c:v>-44.5909402513803</c:v>
                </c:pt>
                <c:pt idx="108">
                  <c:v>-44.61099392206338</c:v>
                </c:pt>
                <c:pt idx="109">
                  <c:v>-44.63085324747203</c:v>
                </c:pt>
                <c:pt idx="110">
                  <c:v>-44.65051961605768</c:v>
                </c:pt>
                <c:pt idx="111">
                  <c:v>-44.66999442575764</c:v>
                </c:pt>
                <c:pt idx="112">
                  <c:v>-44.689279082716</c:v>
                </c:pt>
                <c:pt idx="113">
                  <c:v>-44.708375000079</c:v>
                </c:pt>
                <c:pt idx="114">
                  <c:v>-44.72728359685698</c:v>
                </c:pt>
                <c:pt idx="115">
                  <c:v>-44.74600629685615</c:v>
                </c:pt>
                <c:pt idx="116">
                  <c:v>-44.76454452767148</c:v>
                </c:pt>
                <c:pt idx="117">
                  <c:v>-44.78289971973685</c:v>
                </c:pt>
                <c:pt idx="118">
                  <c:v>-44.80107330543319</c:v>
                </c:pt>
                <c:pt idx="119">
                  <c:v>-44.8190667182518</c:v>
                </c:pt>
              </c:numCache>
            </c:numRef>
          </c:yVal>
          <c:smooth val="1"/>
          <c:extLst xmlns:c16r2="http://schemas.microsoft.com/office/drawing/2015/06/chart">
            <c:ext xmlns:c16="http://schemas.microsoft.com/office/drawing/2014/chart" uri="{C3380CC4-5D6E-409C-BE32-E72D297353CC}">
              <c16:uniqueId val="{00000005-605B-46EF-AF14-2C715EDE4963}"/>
            </c:ext>
          </c:extLst>
        </c:ser>
        <c:ser>
          <c:idx val="5"/>
          <c:order val="6"/>
          <c:tx>
            <c:strRef>
              <c:f>'SA-Needle-G'!$G$123</c:f>
              <c:strCache>
                <c:ptCount val="1"/>
                <c:pt idx="0">
                  <c:v>Total Deaths for 1.5x parameter level</c:v>
                </c:pt>
              </c:strCache>
            </c:strRef>
          </c:tx>
          <c:spPr>
            <a:ln w="76200">
              <a:solidFill>
                <a:schemeClr val="tx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G$3:$G$122</c:f>
              <c:numCache>
                <c:formatCode>General</c:formatCode>
                <c:ptCount val="120"/>
                <c:pt idx="0">
                  <c:v>-41.63115838956923</c:v>
                </c:pt>
                <c:pt idx="1">
                  <c:v>-41.81920171298939</c:v>
                </c:pt>
                <c:pt idx="2">
                  <c:v>-42.01249613458817</c:v>
                </c:pt>
                <c:pt idx="3">
                  <c:v>-42.21125901143272</c:v>
                </c:pt>
                <c:pt idx="4">
                  <c:v>-42.41556074081113</c:v>
                </c:pt>
                <c:pt idx="5">
                  <c:v>-42.62539652119412</c:v>
                </c:pt>
                <c:pt idx="6">
                  <c:v>-42.8407043299726</c:v>
                </c:pt>
                <c:pt idx="7">
                  <c:v>-43.06137892499523</c:v>
                </c:pt>
                <c:pt idx="8">
                  <c:v>-43.2872828599594</c:v>
                </c:pt>
                <c:pt idx="9">
                  <c:v>-43.51825514149846</c:v>
                </c:pt>
                <c:pt idx="10">
                  <c:v>-43.75411802277635</c:v>
                </c:pt>
                <c:pt idx="11">
                  <c:v>-43.99468232421373</c:v>
                </c:pt>
                <c:pt idx="12">
                  <c:v>-44.23975158989965</c:v>
                </c:pt>
                <c:pt idx="13">
                  <c:v>-44.47995202286983</c:v>
                </c:pt>
                <c:pt idx="14">
                  <c:v>-44.7197869805757</c:v>
                </c:pt>
                <c:pt idx="15">
                  <c:v>-44.95983092637993</c:v>
                </c:pt>
                <c:pt idx="16">
                  <c:v>-45.20018066706339</c:v>
                </c:pt>
                <c:pt idx="17">
                  <c:v>-45.44088594495538</c:v>
                </c:pt>
                <c:pt idx="18">
                  <c:v>-45.6819624474839</c:v>
                </c:pt>
                <c:pt idx="19">
                  <c:v>-45.92340056626609</c:v>
                </c:pt>
                <c:pt idx="20">
                  <c:v>-46.16517213756246</c:v>
                </c:pt>
                <c:pt idx="21">
                  <c:v>-46.4072356242182</c:v>
                </c:pt>
                <c:pt idx="22">
                  <c:v>-46.6495400908119</c:v>
                </c:pt>
                <c:pt idx="23">
                  <c:v>-46.89202824466998</c:v>
                </c:pt>
                <c:pt idx="24">
                  <c:v>-47.1346387541254</c:v>
                </c:pt>
                <c:pt idx="25">
                  <c:v>-47.37730800790801</c:v>
                </c:pt>
                <c:pt idx="26">
                  <c:v>-47.61995567846284</c:v>
                </c:pt>
                <c:pt idx="27">
                  <c:v>-47.862510059246</c:v>
                </c:pt>
                <c:pt idx="28">
                  <c:v>-48.10490181243194</c:v>
                </c:pt>
                <c:pt idx="29">
                  <c:v>-48.34706361280283</c:v>
                </c:pt>
                <c:pt idx="30">
                  <c:v>-48.58893042374515</c:v>
                </c:pt>
                <c:pt idx="31">
                  <c:v>-48.83043968364641</c:v>
                </c:pt>
                <c:pt idx="32">
                  <c:v>-49.07153141954849</c:v>
                </c:pt>
                <c:pt idx="33">
                  <c:v>-49.31214830554649</c:v>
                </c:pt>
                <c:pt idx="34">
                  <c:v>-49.55223567956514</c:v>
                </c:pt>
                <c:pt idx="35">
                  <c:v>-49.7917415289821</c:v>
                </c:pt>
                <c:pt idx="36">
                  <c:v>-50.03061645321073</c:v>
                </c:pt>
                <c:pt idx="37">
                  <c:v>-50.26881360949233</c:v>
                </c:pt>
                <c:pt idx="38">
                  <c:v>-50.50628864668784</c:v>
                </c:pt>
                <c:pt idx="39">
                  <c:v>-50.74299960352423</c:v>
                </c:pt>
                <c:pt idx="40">
                  <c:v>-50.97890684428798</c:v>
                </c:pt>
                <c:pt idx="41">
                  <c:v>-51.2139729786995</c:v>
                </c:pt>
                <c:pt idx="42">
                  <c:v>-51.44816277842028</c:v>
                </c:pt>
                <c:pt idx="43">
                  <c:v>-51.68144309286424</c:v>
                </c:pt>
                <c:pt idx="44">
                  <c:v>-51.91378276531373</c:v>
                </c:pt>
                <c:pt idx="45">
                  <c:v>-52.14515255004712</c:v>
                </c:pt>
                <c:pt idx="46">
                  <c:v>-52.37552503102152</c:v>
                </c:pt>
                <c:pt idx="47">
                  <c:v>-52.60487454247887</c:v>
                </c:pt>
                <c:pt idx="48">
                  <c:v>-52.83317709175405</c:v>
                </c:pt>
                <c:pt idx="49">
                  <c:v>-53.06041028445783</c:v>
                </c:pt>
                <c:pt idx="50">
                  <c:v>-53.28655325214381</c:v>
                </c:pt>
                <c:pt idx="51">
                  <c:v>-53.51158658253834</c:v>
                </c:pt>
                <c:pt idx="52">
                  <c:v>-53.73549225228544</c:v>
                </c:pt>
                <c:pt idx="53">
                  <c:v>-53.95825356229658</c:v>
                </c:pt>
                <c:pt idx="54">
                  <c:v>-54.17985507564197</c:v>
                </c:pt>
                <c:pt idx="55">
                  <c:v>-54.40028255794483</c:v>
                </c:pt>
                <c:pt idx="56">
                  <c:v>-54.6195229202206</c:v>
                </c:pt>
                <c:pt idx="57">
                  <c:v>-54.83756416408599</c:v>
                </c:pt>
                <c:pt idx="58">
                  <c:v>-55.05439532929201</c:v>
                </c:pt>
                <c:pt idx="59">
                  <c:v>-55.27000644348391</c:v>
                </c:pt>
                <c:pt idx="60">
                  <c:v>-55.48438847411694</c:v>
                </c:pt>
                <c:pt idx="61">
                  <c:v>-55.69753328247143</c:v>
                </c:pt>
                <c:pt idx="62">
                  <c:v>-55.90943357965804</c:v>
                </c:pt>
                <c:pt idx="63">
                  <c:v>-56.12008288456954</c:v>
                </c:pt>
                <c:pt idx="64">
                  <c:v>-56.3294754836792</c:v>
                </c:pt>
                <c:pt idx="65">
                  <c:v>-56.5376063926301</c:v>
                </c:pt>
                <c:pt idx="66">
                  <c:v>-56.74447131952856</c:v>
                </c:pt>
                <c:pt idx="67">
                  <c:v>-56.95006662989309</c:v>
                </c:pt>
                <c:pt idx="68">
                  <c:v>-57.15438931316785</c:v>
                </c:pt>
                <c:pt idx="69">
                  <c:v>-57.35743695074687</c:v>
                </c:pt>
                <c:pt idx="70">
                  <c:v>-57.55920768545381</c:v>
                </c:pt>
                <c:pt idx="71">
                  <c:v>-57.75970019239994</c:v>
                </c:pt>
                <c:pt idx="72">
                  <c:v>-57.9589136511706</c:v>
                </c:pt>
                <c:pt idx="73">
                  <c:v>-58.15684771928726</c:v>
                </c:pt>
                <c:pt idx="74">
                  <c:v>-58.35350250688062</c:v>
                </c:pt>
                <c:pt idx="75">
                  <c:v>-58.54887855252728</c:v>
                </c:pt>
                <c:pt idx="76">
                  <c:v>-58.7429768002089</c:v>
                </c:pt>
                <c:pt idx="77">
                  <c:v>-58.93579857732302</c:v>
                </c:pt>
                <c:pt idx="78">
                  <c:v>-59.1273455737235</c:v>
                </c:pt>
                <c:pt idx="79">
                  <c:v>-59.31761982173204</c:v>
                </c:pt>
                <c:pt idx="80">
                  <c:v>-59.50662367708199</c:v>
                </c:pt>
                <c:pt idx="81">
                  <c:v>-59.6943598007485</c:v>
                </c:pt>
                <c:pt idx="82">
                  <c:v>-59.88083114163597</c:v>
                </c:pt>
                <c:pt idx="83">
                  <c:v>-60.0660409200801</c:v>
                </c:pt>
                <c:pt idx="84">
                  <c:v>-60.24999261211705</c:v>
                </c:pt>
                <c:pt idx="85">
                  <c:v>-60.43268993450856</c:v>
                </c:pt>
                <c:pt idx="86">
                  <c:v>-60.61413683047096</c:v>
                </c:pt>
                <c:pt idx="87">
                  <c:v>-60.79433745608065</c:v>
                </c:pt>
                <c:pt idx="88">
                  <c:v>-60.97329616733114</c:v>
                </c:pt>
                <c:pt idx="89">
                  <c:v>-61.15101750780804</c:v>
                </c:pt>
                <c:pt idx="90">
                  <c:v>-61.32750619695307</c:v>
                </c:pt>
                <c:pt idx="91">
                  <c:v>-61.50276711889234</c:v>
                </c:pt>
                <c:pt idx="92">
                  <c:v>-61.6768053118086</c:v>
                </c:pt>
                <c:pt idx="93">
                  <c:v>-61.84962595782152</c:v>
                </c:pt>
                <c:pt idx="94">
                  <c:v>-62.02123437336277</c:v>
                </c:pt>
                <c:pt idx="95">
                  <c:v>-62.19163600001438</c:v>
                </c:pt>
                <c:pt idx="96">
                  <c:v>-62.36083639580784</c:v>
                </c:pt>
                <c:pt idx="97">
                  <c:v>-62.52884122693103</c:v>
                </c:pt>
                <c:pt idx="98">
                  <c:v>-62.6956562598597</c:v>
                </c:pt>
                <c:pt idx="99">
                  <c:v>-62.86128735386584</c:v>
                </c:pt>
                <c:pt idx="100">
                  <c:v>-63.02574045390848</c:v>
                </c:pt>
                <c:pt idx="101">
                  <c:v>-63.18902158386388</c:v>
                </c:pt>
                <c:pt idx="102">
                  <c:v>-63.35113684010821</c:v>
                </c:pt>
                <c:pt idx="103">
                  <c:v>-63.5120923854097</c:v>
                </c:pt>
                <c:pt idx="104">
                  <c:v>-63.671894443136</c:v>
                </c:pt>
                <c:pt idx="105">
                  <c:v>-63.83054929175432</c:v>
                </c:pt>
                <c:pt idx="106">
                  <c:v>-63.98806325960301</c:v>
                </c:pt>
                <c:pt idx="107">
                  <c:v>-64.14444271994144</c:v>
                </c:pt>
                <c:pt idx="108">
                  <c:v>-64.2996940862384</c:v>
                </c:pt>
                <c:pt idx="109">
                  <c:v>-64.45382380771988</c:v>
                </c:pt>
                <c:pt idx="110">
                  <c:v>-64.60683836513235</c:v>
                </c:pt>
                <c:pt idx="111">
                  <c:v>-64.75874426674058</c:v>
                </c:pt>
                <c:pt idx="112">
                  <c:v>-64.90954804451584</c:v>
                </c:pt>
                <c:pt idx="113">
                  <c:v>-65.0592562505436</c:v>
                </c:pt>
                <c:pt idx="114">
                  <c:v>-65.20787545361175</c:v>
                </c:pt>
                <c:pt idx="115">
                  <c:v>-65.35541223597404</c:v>
                </c:pt>
                <c:pt idx="116">
                  <c:v>-65.50187319030537</c:v>
                </c:pt>
                <c:pt idx="117">
                  <c:v>-65.64726491679803</c:v>
                </c:pt>
                <c:pt idx="118">
                  <c:v>-65.79159402043197</c:v>
                </c:pt>
                <c:pt idx="119">
                  <c:v>-65.93486710838851</c:v>
                </c:pt>
              </c:numCache>
            </c:numRef>
          </c:yVal>
          <c:smooth val="1"/>
          <c:extLst xmlns:c16r2="http://schemas.microsoft.com/office/drawing/2015/06/chart">
            <c:ext xmlns:c16="http://schemas.microsoft.com/office/drawing/2014/chart" uri="{C3380CC4-5D6E-409C-BE32-E72D297353CC}">
              <c16:uniqueId val="{00000006-605B-46EF-AF14-2C715EDE4963}"/>
            </c:ext>
          </c:extLst>
        </c:ser>
        <c:ser>
          <c:idx val="2"/>
          <c:order val="7"/>
          <c:tx>
            <c:strRef>
              <c:f>'SA-Needle-G'!$P$123</c:f>
              <c:strCache>
                <c:ptCount val="1"/>
                <c:pt idx="0">
                  <c:v>Total Deaths for 1x parameter level</c:v>
                </c:pt>
              </c:strCache>
            </c:strRef>
          </c:tx>
          <c:spPr>
            <a:ln w="28575">
              <a:solidFill>
                <a:schemeClr val="tx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P$3:$P$122</c:f>
              <c:numCache>
                <c:formatCode>General</c:formatCode>
                <c:ptCount val="120"/>
                <c:pt idx="0">
                  <c:v>-41.63115838956923</c:v>
                </c:pt>
                <c:pt idx="1">
                  <c:v>-41.707260217977</c:v>
                </c:pt>
                <c:pt idx="2">
                  <c:v>-41.78982691337487</c:v>
                </c:pt>
                <c:pt idx="3">
                  <c:v>-41.87874843275672</c:v>
                </c:pt>
                <c:pt idx="4">
                  <c:v>-41.9738487753099</c:v>
                </c:pt>
                <c:pt idx="5">
                  <c:v>-42.074934654012</c:v>
                </c:pt>
                <c:pt idx="6">
                  <c:v>-42.18180162680844</c:v>
                </c:pt>
                <c:pt idx="7">
                  <c:v>-42.2942386388636</c:v>
                </c:pt>
                <c:pt idx="8">
                  <c:v>-42.41203146278107</c:v>
                </c:pt>
                <c:pt idx="9">
                  <c:v>-42.53496528911455</c:v>
                </c:pt>
                <c:pt idx="10">
                  <c:v>-42.66282666194945</c:v>
                </c:pt>
                <c:pt idx="11">
                  <c:v>-42.79540491025791</c:v>
                </c:pt>
                <c:pt idx="12">
                  <c:v>-42.93249319158176</c:v>
                </c:pt>
                <c:pt idx="13">
                  <c:v>-43.06471593754217</c:v>
                </c:pt>
                <c:pt idx="14">
                  <c:v>-43.1965593931479</c:v>
                </c:pt>
                <c:pt idx="15">
                  <c:v>-43.3286216907388</c:v>
                </c:pt>
                <c:pt idx="16">
                  <c:v>-43.46101244168872</c:v>
                </c:pt>
                <c:pt idx="17">
                  <c:v>-43.59379691433651</c:v>
                </c:pt>
                <c:pt idx="18">
                  <c:v>-43.7270083116944</c:v>
                </c:pt>
                <c:pt idx="19">
                  <c:v>-43.8606559046762</c:v>
                </c:pt>
                <c:pt idx="20">
                  <c:v>-43.99473127726174</c:v>
                </c:pt>
                <c:pt idx="21">
                  <c:v>-44.12921311826653</c:v>
                </c:pt>
                <c:pt idx="22">
                  <c:v>-44.26407089074477</c:v>
                </c:pt>
                <c:pt idx="23">
                  <c:v>-44.39926763503829</c:v>
                </c:pt>
                <c:pt idx="24">
                  <c:v>-44.53476210344157</c:v>
                </c:pt>
                <c:pt idx="25">
                  <c:v>-44.6705103795547</c:v>
                </c:pt>
                <c:pt idx="26">
                  <c:v>-44.80645141791774</c:v>
                </c:pt>
                <c:pt idx="27">
                  <c:v>-44.94253214387376</c:v>
                </c:pt>
                <c:pt idx="28">
                  <c:v>-45.0787012360045</c:v>
                </c:pt>
                <c:pt idx="29">
                  <c:v>-45.21490871491365</c:v>
                </c:pt>
                <c:pt idx="30">
                  <c:v>-45.35110619664684</c:v>
                </c:pt>
                <c:pt idx="31">
                  <c:v>-45.48724706727128</c:v>
                </c:pt>
                <c:pt idx="32">
                  <c:v>-45.62328659321597</c:v>
                </c:pt>
                <c:pt idx="33">
                  <c:v>-45.7591819830222</c:v>
                </c:pt>
                <c:pt idx="34">
                  <c:v>-45.89489241257461</c:v>
                </c:pt>
                <c:pt idx="35">
                  <c:v>-46.0303790230952</c:v>
                </c:pt>
                <c:pt idx="36">
                  <c:v>-46.16560489900753</c:v>
                </c:pt>
                <c:pt idx="37">
                  <c:v>-46.30053503115668</c:v>
                </c:pt>
                <c:pt idx="38">
                  <c:v>-46.4351362695546</c:v>
                </c:pt>
                <c:pt idx="39">
                  <c:v>-46.56937724188583</c:v>
                </c:pt>
                <c:pt idx="40">
                  <c:v>-46.7032283095847</c:v>
                </c:pt>
                <c:pt idx="41">
                  <c:v>-46.83666150862472</c:v>
                </c:pt>
                <c:pt idx="42">
                  <c:v>-46.96965048699904</c:v>
                </c:pt>
                <c:pt idx="43">
                  <c:v>-47.10217044140986</c:v>
                </c:pt>
                <c:pt idx="44">
                  <c:v>-47.23419805400354</c:v>
                </c:pt>
                <c:pt idx="45">
                  <c:v>-47.365711429749</c:v>
                </c:pt>
                <c:pt idx="46">
                  <c:v>-47.49669003493568</c:v>
                </c:pt>
                <c:pt idx="47">
                  <c:v>-47.62711463707591</c:v>
                </c:pt>
                <c:pt idx="48">
                  <c:v>-47.75696724646182</c:v>
                </c:pt>
                <c:pt idx="49">
                  <c:v>-47.88623105951599</c:v>
                </c:pt>
                <c:pt idx="50">
                  <c:v>-48.01489040403199</c:v>
                </c:pt>
                <c:pt idx="51">
                  <c:v>-48.1429306863644</c:v>
                </c:pt>
                <c:pt idx="52">
                  <c:v>-48.27033834053</c:v>
                </c:pt>
                <c:pt idx="53">
                  <c:v>-48.39710077930555</c:v>
                </c:pt>
                <c:pt idx="54">
                  <c:v>-48.52320634727666</c:v>
                </c:pt>
                <c:pt idx="55">
                  <c:v>-48.64864427579379</c:v>
                </c:pt>
                <c:pt idx="56">
                  <c:v>-48.77340463980422</c:v>
                </c:pt>
                <c:pt idx="57">
                  <c:v>-48.89747831649911</c:v>
                </c:pt>
                <c:pt idx="58">
                  <c:v>-49.02085694573466</c:v>
                </c:pt>
                <c:pt idx="59">
                  <c:v>-49.14353289215686</c:v>
                </c:pt>
                <c:pt idx="60">
                  <c:v>-49.26549920898624</c:v>
                </c:pt>
                <c:pt idx="61">
                  <c:v>-49.38674960338997</c:v>
                </c:pt>
                <c:pt idx="62">
                  <c:v>-49.50727840339646</c:v>
                </c:pt>
                <c:pt idx="63">
                  <c:v>-49.6270805262816</c:v>
                </c:pt>
                <c:pt idx="64">
                  <c:v>-49.7461514483718</c:v>
                </c:pt>
                <c:pt idx="65">
                  <c:v>-49.86448717622369</c:v>
                </c:pt>
                <c:pt idx="66">
                  <c:v>-49.98208421909892</c:v>
                </c:pt>
                <c:pt idx="67">
                  <c:v>-50.0989395626997</c:v>
                </c:pt>
                <c:pt idx="68">
                  <c:v>-50.21505064411062</c:v>
                </c:pt>
                <c:pt idx="69">
                  <c:v>-50.33041532788852</c:v>
                </c:pt>
                <c:pt idx="70">
                  <c:v>-50.4450318832649</c:v>
                </c:pt>
                <c:pt idx="71">
                  <c:v>-50.55889896239754</c:v>
                </c:pt>
                <c:pt idx="72">
                  <c:v>-50.67201557964476</c:v>
                </c:pt>
                <c:pt idx="73">
                  <c:v>-50.7843810918008</c:v>
                </c:pt>
                <c:pt idx="74">
                  <c:v>-50.89599517926737</c:v>
                </c:pt>
                <c:pt idx="75">
                  <c:v>-51.00685782810778</c:v>
                </c:pt>
                <c:pt idx="76">
                  <c:v>-51.1169693129486</c:v>
                </c:pt>
                <c:pt idx="77">
                  <c:v>-51.2263301807011</c:v>
                </c:pt>
                <c:pt idx="78">
                  <c:v>-51.33494123504988</c:v>
                </c:pt>
                <c:pt idx="79">
                  <c:v>-51.44280352168779</c:v>
                </c:pt>
                <c:pt idx="80">
                  <c:v>-51.54991831426127</c:v>
                </c:pt>
                <c:pt idx="81">
                  <c:v>-51.65628710098952</c:v>
                </c:pt>
                <c:pt idx="82">
                  <c:v>-51.7619115719317</c:v>
                </c:pt>
                <c:pt idx="83">
                  <c:v>-51.8667936068739</c:v>
                </c:pt>
                <c:pt idx="84">
                  <c:v>-51.97093526380695</c:v>
                </c:pt>
                <c:pt idx="85">
                  <c:v>-52.07433876796262</c:v>
                </c:pt>
                <c:pt idx="86">
                  <c:v>-52.17700650139493</c:v>
                </c:pt>
                <c:pt idx="87">
                  <c:v>-52.278940993071</c:v>
                </c:pt>
                <c:pt idx="88">
                  <c:v>-52.3801449094508</c:v>
                </c:pt>
                <c:pt idx="89">
                  <c:v>-52.48062104553922</c:v>
                </c:pt>
                <c:pt idx="90">
                  <c:v>-52.58037231638108</c:v>
                </c:pt>
                <c:pt idx="91">
                  <c:v>-52.67940174898272</c:v>
                </c:pt>
                <c:pt idx="92">
                  <c:v>-52.77771247463956</c:v>
                </c:pt>
                <c:pt idx="93">
                  <c:v>-52.87530772165204</c:v>
                </c:pt>
                <c:pt idx="94">
                  <c:v>-52.97219080840878</c:v>
                </c:pt>
                <c:pt idx="95">
                  <c:v>-53.0683651368251</c:v>
                </c:pt>
                <c:pt idx="96">
                  <c:v>-53.16383418611112</c:v>
                </c:pt>
                <c:pt idx="97">
                  <c:v>-53.25860150687068</c:v>
                </c:pt>
                <c:pt idx="98">
                  <c:v>-53.35267071549139</c:v>
                </c:pt>
                <c:pt idx="99">
                  <c:v>-53.44604548883714</c:v>
                </c:pt>
                <c:pt idx="100">
                  <c:v>-53.53872955921</c:v>
                </c:pt>
                <c:pt idx="101">
                  <c:v>-53.63072670958054</c:v>
                </c:pt>
                <c:pt idx="102">
                  <c:v>-53.72204076906546</c:v>
                </c:pt>
                <c:pt idx="103">
                  <c:v>-53.81267560864809</c:v>
                </c:pt>
                <c:pt idx="104">
                  <c:v>-53.9026351371217</c:v>
                </c:pt>
                <c:pt idx="105">
                  <c:v>-53.99192329725888</c:v>
                </c:pt>
                <c:pt idx="106">
                  <c:v>-54.08054406217552</c:v>
                </c:pt>
                <c:pt idx="107">
                  <c:v>-54.16850143190013</c:v>
                </c:pt>
                <c:pt idx="108">
                  <c:v>-54.25579943012853</c:v>
                </c:pt>
                <c:pt idx="109">
                  <c:v>-54.34244210115121</c:v>
                </c:pt>
                <c:pt idx="110">
                  <c:v>-54.42843350695834</c:v>
                </c:pt>
                <c:pt idx="111">
                  <c:v>-54.51377772450137</c:v>
                </c:pt>
                <c:pt idx="112">
                  <c:v>-54.59847884310725</c:v>
                </c:pt>
                <c:pt idx="113">
                  <c:v>-54.68254096203782</c:v>
                </c:pt>
                <c:pt idx="114">
                  <c:v>-54.76596818819325</c:v>
                </c:pt>
                <c:pt idx="115">
                  <c:v>-54.84876463393967</c:v>
                </c:pt>
                <c:pt idx="116">
                  <c:v>-54.93093441506844</c:v>
                </c:pt>
                <c:pt idx="117">
                  <c:v>-55.01248164886965</c:v>
                </c:pt>
                <c:pt idx="118">
                  <c:v>-55.09341045232068</c:v>
                </c:pt>
                <c:pt idx="119">
                  <c:v>-55.17372494038454</c:v>
                </c:pt>
              </c:numCache>
            </c:numRef>
          </c:yVal>
          <c:smooth val="1"/>
          <c:extLst xmlns:c16r2="http://schemas.microsoft.com/office/drawing/2015/06/chart">
            <c:ext xmlns:c16="http://schemas.microsoft.com/office/drawing/2014/chart" uri="{C3380CC4-5D6E-409C-BE32-E72D297353CC}">
              <c16:uniqueId val="{00000007-605B-46EF-AF14-2C715EDE4963}"/>
            </c:ext>
          </c:extLst>
        </c:ser>
        <c:ser>
          <c:idx val="9"/>
          <c:order val="8"/>
          <c:tx>
            <c:strRef>
              <c:f>'SA-Needle-G'!$Y$123</c:f>
              <c:strCache>
                <c:ptCount val="1"/>
                <c:pt idx="0">
                  <c:v>Total Deaths for 0.5x parameter level</c:v>
                </c:pt>
              </c:strCache>
            </c:strRef>
          </c:tx>
          <c:spPr>
            <a:ln w="6350">
              <a:solidFill>
                <a:schemeClr val="tx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Y$3:$Y$122</c:f>
              <c:numCache>
                <c:formatCode>General</c:formatCode>
                <c:ptCount val="120"/>
                <c:pt idx="0">
                  <c:v>-41.63115838956923</c:v>
                </c:pt>
                <c:pt idx="1">
                  <c:v>-41.66186915719096</c:v>
                </c:pt>
                <c:pt idx="2">
                  <c:v>-41.6883202883114</c:v>
                </c:pt>
                <c:pt idx="3">
                  <c:v>-41.71208306966798</c:v>
                </c:pt>
                <c:pt idx="4">
                  <c:v>-41.73431181191931</c:v>
                </c:pt>
                <c:pt idx="5">
                  <c:v>-41.75585206294418</c:v>
                </c:pt>
                <c:pt idx="6">
                  <c:v>-41.77731670014718</c:v>
                </c:pt>
                <c:pt idx="7">
                  <c:v>-41.79914366588245</c:v>
                </c:pt>
                <c:pt idx="8">
                  <c:v>-41.82163975020539</c:v>
                </c:pt>
                <c:pt idx="9">
                  <c:v>-41.84501375621829</c:v>
                </c:pt>
                <c:pt idx="10">
                  <c:v>-41.86940159108939</c:v>
                </c:pt>
                <c:pt idx="11">
                  <c:v>-41.89488522101009</c:v>
                </c:pt>
                <c:pt idx="12">
                  <c:v>-41.92150696668686</c:v>
                </c:pt>
                <c:pt idx="13">
                  <c:v>-41.94727274404259</c:v>
                </c:pt>
                <c:pt idx="14">
                  <c:v>-41.97458125417192</c:v>
                </c:pt>
                <c:pt idx="15">
                  <c:v>-42.00203864951827</c:v>
                </c:pt>
                <c:pt idx="16">
                  <c:v>-42.02970853938113</c:v>
                </c:pt>
                <c:pt idx="17">
                  <c:v>-42.05762940090818</c:v>
                </c:pt>
                <c:pt idx="18">
                  <c:v>-42.08582161558157</c:v>
                </c:pt>
                <c:pt idx="19">
                  <c:v>-42.11429226848577</c:v>
                </c:pt>
                <c:pt idx="20">
                  <c:v>-42.14327516937345</c:v>
                </c:pt>
                <c:pt idx="21">
                  <c:v>-42.17319441084778</c:v>
                </c:pt>
                <c:pt idx="22">
                  <c:v>-42.20344677926226</c:v>
                </c:pt>
                <c:pt idx="23">
                  <c:v>-42.23401293512615</c:v>
                </c:pt>
                <c:pt idx="24">
                  <c:v>-42.26487109458744</c:v>
                </c:pt>
                <c:pt idx="25">
                  <c:v>-42.29599799574348</c:v>
                </c:pt>
                <c:pt idx="26">
                  <c:v>-42.32736645593788</c:v>
                </c:pt>
                <c:pt idx="27">
                  <c:v>-42.35895318937905</c:v>
                </c:pt>
                <c:pt idx="28">
                  <c:v>-42.3907326284444</c:v>
                </c:pt>
                <c:pt idx="29">
                  <c:v>-42.422679832302</c:v>
                </c:pt>
                <c:pt idx="30">
                  <c:v>-42.45477065546799</c:v>
                </c:pt>
                <c:pt idx="31">
                  <c:v>-42.48698185540997</c:v>
                </c:pt>
                <c:pt idx="32">
                  <c:v>-42.51929115916197</c:v>
                </c:pt>
                <c:pt idx="33">
                  <c:v>-42.55167770895545</c:v>
                </c:pt>
                <c:pt idx="34">
                  <c:v>-42.58412240572598</c:v>
                </c:pt>
                <c:pt idx="35">
                  <c:v>-42.61660611349885</c:v>
                </c:pt>
                <c:pt idx="36">
                  <c:v>-42.64911069036434</c:v>
                </c:pt>
                <c:pt idx="37">
                  <c:v>-42.68161896826737</c:v>
                </c:pt>
                <c:pt idx="38">
                  <c:v>-42.71411472438031</c:v>
                </c:pt>
                <c:pt idx="39">
                  <c:v>-42.74658264375612</c:v>
                </c:pt>
                <c:pt idx="40">
                  <c:v>-42.77900829194114</c:v>
                </c:pt>
                <c:pt idx="41">
                  <c:v>-42.81137807497065</c:v>
                </c:pt>
                <c:pt idx="42">
                  <c:v>-42.8437764241547</c:v>
                </c:pt>
                <c:pt idx="43">
                  <c:v>-42.87625680277151</c:v>
                </c:pt>
                <c:pt idx="44">
                  <c:v>-42.90867420204705</c:v>
                </c:pt>
                <c:pt idx="45">
                  <c:v>-42.94101638662582</c:v>
                </c:pt>
                <c:pt idx="46">
                  <c:v>-42.97327184946602</c:v>
                </c:pt>
                <c:pt idx="47">
                  <c:v>-43.00542977959115</c:v>
                </c:pt>
                <c:pt idx="48">
                  <c:v>-43.03748002772564</c:v>
                </c:pt>
                <c:pt idx="49">
                  <c:v>-43.06941307493425</c:v>
                </c:pt>
                <c:pt idx="50">
                  <c:v>-43.10122000244515</c:v>
                </c:pt>
                <c:pt idx="51">
                  <c:v>-43.13289246265337</c:v>
                </c:pt>
                <c:pt idx="52">
                  <c:v>-43.164422651302</c:v>
                </c:pt>
                <c:pt idx="53">
                  <c:v>-43.19580328083557</c:v>
                </c:pt>
                <c:pt idx="54">
                  <c:v>-43.22702755489014</c:v>
                </c:pt>
                <c:pt idx="55">
                  <c:v>-43.25808931217207</c:v>
                </c:pt>
                <c:pt idx="56">
                  <c:v>-43.28898294325881</c:v>
                </c:pt>
                <c:pt idx="57">
                  <c:v>-43.3197030199002</c:v>
                </c:pt>
                <c:pt idx="58">
                  <c:v>-43.35024450906313</c:v>
                </c:pt>
                <c:pt idx="59">
                  <c:v>-43.38060275352164</c:v>
                </c:pt>
                <c:pt idx="60">
                  <c:v>-43.4107734527088</c:v>
                </c:pt>
                <c:pt idx="61">
                  <c:v>-43.44075264445242</c:v>
                </c:pt>
                <c:pt idx="62">
                  <c:v>-43.47053668755516</c:v>
                </c:pt>
                <c:pt idx="63">
                  <c:v>-43.50012224518131</c:v>
                </c:pt>
                <c:pt idx="64">
                  <c:v>-43.52950626902998</c:v>
                </c:pt>
                <c:pt idx="65">
                  <c:v>-43.55868598424424</c:v>
                </c:pt>
                <c:pt idx="66">
                  <c:v>-43.58765887503147</c:v>
                </c:pt>
                <c:pt idx="67">
                  <c:v>-43.61642267097032</c:v>
                </c:pt>
                <c:pt idx="68">
                  <c:v>-43.6449753342451</c:v>
                </c:pt>
                <c:pt idx="69">
                  <c:v>-43.6733150474058</c:v>
                </c:pt>
                <c:pt idx="70">
                  <c:v>-43.70144020109714</c:v>
                </c:pt>
                <c:pt idx="71">
                  <c:v>-43.72934938278422</c:v>
                </c:pt>
                <c:pt idx="72">
                  <c:v>-43.75704136601382</c:v>
                </c:pt>
                <c:pt idx="73">
                  <c:v>-43.78451510020465</c:v>
                </c:pt>
                <c:pt idx="74">
                  <c:v>-43.81176970091597</c:v>
                </c:pt>
                <c:pt idx="75">
                  <c:v>-43.83880444060527</c:v>
                </c:pt>
                <c:pt idx="76">
                  <c:v>-43.86561873981877</c:v>
                </c:pt>
                <c:pt idx="77">
                  <c:v>-43.8922121588254</c:v>
                </c:pt>
                <c:pt idx="78">
                  <c:v>-43.91858438965679</c:v>
                </c:pt>
                <c:pt idx="79">
                  <c:v>-43.9447352485316</c:v>
                </c:pt>
                <c:pt idx="80">
                  <c:v>-43.97066466866203</c:v>
                </c:pt>
                <c:pt idx="81">
                  <c:v>-43.99637269341575</c:v>
                </c:pt>
                <c:pt idx="82">
                  <c:v>-44.02185946980374</c:v>
                </c:pt>
                <c:pt idx="83">
                  <c:v>-44.04712524231594</c:v>
                </c:pt>
                <c:pt idx="84">
                  <c:v>-44.07217034704076</c:v>
                </c:pt>
                <c:pt idx="85">
                  <c:v>-44.0969952060951</c:v>
                </c:pt>
                <c:pt idx="86">
                  <c:v>-44.12160032232581</c:v>
                </c:pt>
                <c:pt idx="87">
                  <c:v>-44.14598627428272</c:v>
                </c:pt>
                <c:pt idx="88">
                  <c:v>-44.17015371144371</c:v>
                </c:pt>
                <c:pt idx="89">
                  <c:v>-44.19410334968343</c:v>
                </c:pt>
                <c:pt idx="90">
                  <c:v>-44.2178359669741</c:v>
                </c:pt>
                <c:pt idx="91">
                  <c:v>-44.24135239930265</c:v>
                </c:pt>
                <c:pt idx="92">
                  <c:v>-44.26465353680337</c:v>
                </c:pt>
                <c:pt idx="93">
                  <c:v>-44.28774032008477</c:v>
                </c:pt>
                <c:pt idx="94">
                  <c:v>-44.31061373674795</c:v>
                </c:pt>
                <c:pt idx="95">
                  <c:v>-44.33327481808688</c:v>
                </c:pt>
                <c:pt idx="96">
                  <c:v>-44.35572463596132</c:v>
                </c:pt>
                <c:pt idx="97">
                  <c:v>-44.37796429983104</c:v>
                </c:pt>
                <c:pt idx="98">
                  <c:v>-44.3999949539501</c:v>
                </c:pt>
                <c:pt idx="99">
                  <c:v>-44.42181777470535</c:v>
                </c:pt>
                <c:pt idx="100">
                  <c:v>-44.44343396809735</c:v>
                </c:pt>
                <c:pt idx="101">
                  <c:v>-44.46484476735674</c:v>
                </c:pt>
                <c:pt idx="102">
                  <c:v>-44.48605143069103</c:v>
                </c:pt>
                <c:pt idx="103">
                  <c:v>-44.5070552391465</c:v>
                </c:pt>
                <c:pt idx="104">
                  <c:v>-44.52785749458781</c:v>
                </c:pt>
                <c:pt idx="105">
                  <c:v>-44.54845951779199</c:v>
                </c:pt>
                <c:pt idx="106">
                  <c:v>-44.56886264664335</c:v>
                </c:pt>
                <c:pt idx="107">
                  <c:v>-44.5890682344253</c:v>
                </c:pt>
                <c:pt idx="108">
                  <c:v>-44.60907764821091</c:v>
                </c:pt>
                <c:pt idx="109">
                  <c:v>-44.62889226734259</c:v>
                </c:pt>
                <c:pt idx="110">
                  <c:v>-44.64851348199272</c:v>
                </c:pt>
                <c:pt idx="111">
                  <c:v>-44.66794269181177</c:v>
                </c:pt>
                <c:pt idx="112">
                  <c:v>-44.68718130464804</c:v>
                </c:pt>
                <c:pt idx="113">
                  <c:v>-44.7062307353428</c:v>
                </c:pt>
                <c:pt idx="114">
                  <c:v>-44.7250924045945</c:v>
                </c:pt>
                <c:pt idx="115">
                  <c:v>-44.74376773788786</c:v>
                </c:pt>
                <c:pt idx="116">
                  <c:v>-44.76225816448845</c:v>
                </c:pt>
                <c:pt idx="117">
                  <c:v>-44.78056511649307</c:v>
                </c:pt>
                <c:pt idx="118">
                  <c:v>-44.79869002793762</c:v>
                </c:pt>
                <c:pt idx="119">
                  <c:v>-44.81663433395934</c:v>
                </c:pt>
              </c:numCache>
            </c:numRef>
          </c:yVal>
          <c:smooth val="1"/>
          <c:extLst xmlns:c16r2="http://schemas.microsoft.com/office/drawing/2015/06/chart">
            <c:ext xmlns:c16="http://schemas.microsoft.com/office/drawing/2014/chart" uri="{C3380CC4-5D6E-409C-BE32-E72D297353CC}">
              <c16:uniqueId val="{00000008-605B-46EF-AF14-2C715EDE4963}"/>
            </c:ext>
          </c:extLst>
        </c:ser>
        <c:dLbls>
          <c:showLegendKey val="0"/>
          <c:showVal val="0"/>
          <c:showCatName val="0"/>
          <c:showSerName val="0"/>
          <c:showPercent val="0"/>
          <c:showBubbleSize val="0"/>
        </c:dLbls>
        <c:axId val="-1096009920"/>
        <c:axId val="-1095977600"/>
      </c:scatterChart>
      <c:valAx>
        <c:axId val="-109600992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5977600"/>
        <c:crosses val="autoZero"/>
        <c:crossBetween val="midCat"/>
      </c:valAx>
      <c:valAx>
        <c:axId val="-1095977600"/>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96009920"/>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9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16111111111111"/>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MAT-G'!$E$123</c:f>
              <c:strCache>
                <c:ptCount val="1"/>
                <c:pt idx="0">
                  <c:v>SOUD Deaths for 1.5x parameter level</c:v>
                </c:pt>
              </c:strCache>
            </c:strRef>
          </c:tx>
          <c:spPr>
            <a:ln w="76200">
              <a:solidFill>
                <a:schemeClr val="accent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E$3:$E$122</c:f>
              <c:numCache>
                <c:formatCode>General</c:formatCode>
                <c:ptCount val="120"/>
                <c:pt idx="0">
                  <c:v>0.0</c:v>
                </c:pt>
                <c:pt idx="1">
                  <c:v>-0.426347058912484</c:v>
                </c:pt>
                <c:pt idx="2">
                  <c:v>-0.873224632596498</c:v>
                </c:pt>
                <c:pt idx="3">
                  <c:v>-1.338289436020523</c:v>
                </c:pt>
                <c:pt idx="4">
                  <c:v>-1.819352030673417</c:v>
                </c:pt>
                <c:pt idx="5">
                  <c:v>-2.314369097211443</c:v>
                </c:pt>
                <c:pt idx="6">
                  <c:v>-2.821434985166343</c:v>
                </c:pt>
                <c:pt idx="7">
                  <c:v>-3.33877371806832</c:v>
                </c:pt>
                <c:pt idx="8">
                  <c:v>-3.864731441542471</c:v>
                </c:pt>
                <c:pt idx="9">
                  <c:v>-4.397769294760541</c:v>
                </c:pt>
                <c:pt idx="10">
                  <c:v>-4.93645668430193</c:v>
                </c:pt>
                <c:pt idx="11">
                  <c:v>-5.479464939036074</c:v>
                </c:pt>
                <c:pt idx="12">
                  <c:v>-6.025561324809448</c:v>
                </c:pt>
                <c:pt idx="13">
                  <c:v>-6.602378982274878</c:v>
                </c:pt>
                <c:pt idx="14">
                  <c:v>-7.182067577320943</c:v>
                </c:pt>
                <c:pt idx="15">
                  <c:v>-7.763022610439724</c:v>
                </c:pt>
                <c:pt idx="16">
                  <c:v>-8.34394557845469</c:v>
                </c:pt>
                <c:pt idx="17">
                  <c:v>-8.923714164914438</c:v>
                </c:pt>
                <c:pt idx="18">
                  <c:v>-9.501352621839213</c:v>
                </c:pt>
                <c:pt idx="19">
                  <c:v>-10.0760084750009</c:v>
                </c:pt>
                <c:pt idx="20">
                  <c:v>-10.64693388209466</c:v>
                </c:pt>
                <c:pt idx="21">
                  <c:v>-11.2134706291733</c:v>
                </c:pt>
                <c:pt idx="22">
                  <c:v>-11.77503797765944</c:v>
                </c:pt>
                <c:pt idx="23">
                  <c:v>-12.33112274934147</c:v>
                </c:pt>
                <c:pt idx="24">
                  <c:v>-12.88127117277204</c:v>
                </c:pt>
                <c:pt idx="25">
                  <c:v>-13.4250821200805</c:v>
                </c:pt>
                <c:pt idx="26">
                  <c:v>-13.96225096479977</c:v>
                </c:pt>
                <c:pt idx="27">
                  <c:v>-14.49246923183066</c:v>
                </c:pt>
                <c:pt idx="28">
                  <c:v>-15.01546569900472</c:v>
                </c:pt>
                <c:pt idx="29">
                  <c:v>-15.53100336250554</c:v>
                </c:pt>
                <c:pt idx="30">
                  <c:v>-16.03887650343679</c:v>
                </c:pt>
                <c:pt idx="31">
                  <c:v>-16.53890808596771</c:v>
                </c:pt>
                <c:pt idx="32">
                  <c:v>-17.03094743360928</c:v>
                </c:pt>
                <c:pt idx="33">
                  <c:v>-17.51486813784095</c:v>
                </c:pt>
                <c:pt idx="34">
                  <c:v>-17.9905661628057</c:v>
                </c:pt>
                <c:pt idx="35">
                  <c:v>-18.4579581171796</c:v>
                </c:pt>
                <c:pt idx="36">
                  <c:v>-18.91697967010091</c:v>
                </c:pt>
                <c:pt idx="37">
                  <c:v>-19.36758409252961</c:v>
                </c:pt>
                <c:pt idx="38">
                  <c:v>-19.80974090893807</c:v>
                </c:pt>
                <c:pt idx="39">
                  <c:v>-20.24343473272293</c:v>
                </c:pt>
                <c:pt idx="40">
                  <c:v>-20.66866402390842</c:v>
                </c:pt>
                <c:pt idx="41">
                  <c:v>-21.08544000467358</c:v>
                </c:pt>
                <c:pt idx="42">
                  <c:v>-21.49378564798569</c:v>
                </c:pt>
                <c:pt idx="43">
                  <c:v>-21.89373473238378</c:v>
                </c:pt>
                <c:pt idx="44">
                  <c:v>-22.28533095765674</c:v>
                </c:pt>
                <c:pt idx="45">
                  <c:v>-22.66862711681858</c:v>
                </c:pt>
                <c:pt idx="46">
                  <c:v>-23.04368432037711</c:v>
                </c:pt>
                <c:pt idx="47">
                  <c:v>-23.41057126932681</c:v>
                </c:pt>
                <c:pt idx="48">
                  <c:v>-23.76936357368528</c:v>
                </c:pt>
                <c:pt idx="49">
                  <c:v>-24.12014311369276</c:v>
                </c:pt>
                <c:pt idx="50">
                  <c:v>-24.46299744105654</c:v>
                </c:pt>
                <c:pt idx="51">
                  <c:v>-24.79801921784806</c:v>
                </c:pt>
                <c:pt idx="52">
                  <c:v>-25.12530569098143</c:v>
                </c:pt>
                <c:pt idx="53">
                  <c:v>-25.44495819994724</c:v>
                </c:pt>
                <c:pt idx="54">
                  <c:v>-25.75708171602428</c:v>
                </c:pt>
                <c:pt idx="55">
                  <c:v>-26.06178441119666</c:v>
                </c:pt>
                <c:pt idx="56">
                  <c:v>-26.35917725510046</c:v>
                </c:pt>
                <c:pt idx="57">
                  <c:v>-26.64937363843881</c:v>
                </c:pt>
                <c:pt idx="58">
                  <c:v>-26.93248902138</c:v>
                </c:pt>
                <c:pt idx="59">
                  <c:v>-27.20864060555552</c:v>
                </c:pt>
                <c:pt idx="60">
                  <c:v>-27.47794702833223</c:v>
                </c:pt>
                <c:pt idx="61">
                  <c:v>-27.74052807812348</c:v>
                </c:pt>
                <c:pt idx="62">
                  <c:v>-27.99650442955554</c:v>
                </c:pt>
                <c:pt idx="63">
                  <c:v>-28.24599739737635</c:v>
                </c:pt>
                <c:pt idx="64">
                  <c:v>-28.48912870805245</c:v>
                </c:pt>
                <c:pt idx="65">
                  <c:v>-28.72602028804981</c:v>
                </c:pt>
                <c:pt idx="66">
                  <c:v>-28.9567940678495</c:v>
                </c:pt>
                <c:pt idx="67">
                  <c:v>-29.18157180080173</c:v>
                </c:pt>
                <c:pt idx="68">
                  <c:v>-29.40047489595784</c:v>
                </c:pt>
                <c:pt idx="69">
                  <c:v>-29.61362426407914</c:v>
                </c:pt>
                <c:pt idx="70">
                  <c:v>-29.82114017604476</c:v>
                </c:pt>
                <c:pt idx="71">
                  <c:v>-30.02314213294282</c:v>
                </c:pt>
                <c:pt idx="72">
                  <c:v>-30.21974874714225</c:v>
                </c:pt>
                <c:pt idx="73">
                  <c:v>-30.41107763370074</c:v>
                </c:pt>
                <c:pt idx="74">
                  <c:v>-30.59724531148008</c:v>
                </c:pt>
                <c:pt idx="75">
                  <c:v>-30.77836711339069</c:v>
                </c:pt>
                <c:pt idx="76">
                  <c:v>-30.9545571051993</c:v>
                </c:pt>
                <c:pt idx="77">
                  <c:v>-31.12592801237499</c:v>
                </c:pt>
                <c:pt idx="78">
                  <c:v>-31.29259115447867</c:v>
                </c:pt>
                <c:pt idx="79">
                  <c:v>-31.45465638661433</c:v>
                </c:pt>
                <c:pt idx="80">
                  <c:v>-31.61223204749963</c:v>
                </c:pt>
                <c:pt idx="81">
                  <c:v>-31.76542491373142</c:v>
                </c:pt>
                <c:pt idx="82">
                  <c:v>-31.91434015984185</c:v>
                </c:pt>
                <c:pt idx="83">
                  <c:v>-32.05908132376975</c:v>
                </c:pt>
                <c:pt idx="84">
                  <c:v>-32.19975027738317</c:v>
                </c:pt>
                <c:pt idx="85">
                  <c:v>-32.33644720171984</c:v>
                </c:pt>
                <c:pt idx="86">
                  <c:v>-32.46927056662204</c:v>
                </c:pt>
                <c:pt idx="87">
                  <c:v>-32.5983171144567</c:v>
                </c:pt>
                <c:pt idx="88">
                  <c:v>-32.72368184764885</c:v>
                </c:pt>
                <c:pt idx="89">
                  <c:v>-32.84545801974609</c:v>
                </c:pt>
                <c:pt idx="90">
                  <c:v>-32.96373712976249</c:v>
                </c:pt>
                <c:pt idx="91">
                  <c:v>-33.07860891956206</c:v>
                </c:pt>
                <c:pt idx="92">
                  <c:v>-33.19016137405742</c:v>
                </c:pt>
                <c:pt idx="93">
                  <c:v>-33.2984807240051</c:v>
                </c:pt>
                <c:pt idx="94">
                  <c:v>-33.40365145119839</c:v>
                </c:pt>
                <c:pt idx="95">
                  <c:v>-33.50575629587008</c:v>
                </c:pt>
                <c:pt idx="96">
                  <c:v>-33.60487626611923</c:v>
                </c:pt>
                <c:pt idx="97">
                  <c:v>-33.7010906492031</c:v>
                </c:pt>
                <c:pt idx="98">
                  <c:v>-33.79447702453084</c:v>
                </c:pt>
                <c:pt idx="99">
                  <c:v>-33.8851112782081</c:v>
                </c:pt>
                <c:pt idx="100">
                  <c:v>-33.973067619</c:v>
                </c:pt>
                <c:pt idx="101">
                  <c:v>-34.05841859557222</c:v>
                </c:pt>
                <c:pt idx="102">
                  <c:v>-34.14123511489527</c:v>
                </c:pt>
                <c:pt idx="103">
                  <c:v>-34.22158646168999</c:v>
                </c:pt>
                <c:pt idx="104">
                  <c:v>-34.29954031881393</c:v>
                </c:pt>
                <c:pt idx="105">
                  <c:v>-34.37516278846963</c:v>
                </c:pt>
                <c:pt idx="106">
                  <c:v>-34.44851841416867</c:v>
                </c:pt>
                <c:pt idx="107">
                  <c:v>-34.51967020333213</c:v>
                </c:pt>
                <c:pt idx="108">
                  <c:v>-34.5886796504652</c:v>
                </c:pt>
                <c:pt idx="109">
                  <c:v>-34.65560676081567</c:v>
                </c:pt>
                <c:pt idx="110">
                  <c:v>-34.72051007445652</c:v>
                </c:pt>
                <c:pt idx="111">
                  <c:v>-34.78344669070955</c:v>
                </c:pt>
                <c:pt idx="112">
                  <c:v>-34.8444722928604</c:v>
                </c:pt>
                <c:pt idx="113">
                  <c:v>-34.90364117309984</c:v>
                </c:pt>
                <c:pt idx="114">
                  <c:v>-34.96100625763781</c:v>
                </c:pt>
                <c:pt idx="115">
                  <c:v>-35.0166191319387</c:v>
                </c:pt>
                <c:pt idx="116">
                  <c:v>-35.0705300660328</c:v>
                </c:pt>
                <c:pt idx="117">
                  <c:v>-35.1227880398617</c:v>
                </c:pt>
                <c:pt idx="118">
                  <c:v>-35.17344076861279</c:v>
                </c:pt>
                <c:pt idx="119">
                  <c:v>-35.2225347280082</c:v>
                </c:pt>
              </c:numCache>
            </c:numRef>
          </c:yVal>
          <c:smooth val="1"/>
          <c:extLst xmlns:c16r2="http://schemas.microsoft.com/office/drawing/2015/06/chart">
            <c:ext xmlns:c16="http://schemas.microsoft.com/office/drawing/2014/chart" uri="{C3380CC4-5D6E-409C-BE32-E72D297353CC}">
              <c16:uniqueId val="{00000000-4FE5-4247-AE1A-D5B579CA496A}"/>
            </c:ext>
          </c:extLst>
        </c:ser>
        <c:ser>
          <c:idx val="3"/>
          <c:order val="1"/>
          <c:tx>
            <c:strRef>
              <c:f>'SA-MAT-G'!$N$123</c:f>
              <c:strCache>
                <c:ptCount val="1"/>
                <c:pt idx="0">
                  <c:v>SOUD Deaths for 1x parameter level</c:v>
                </c:pt>
              </c:strCache>
            </c:strRef>
          </c:tx>
          <c:spPr>
            <a:ln w="28575">
              <a:solidFill>
                <a:schemeClr val="accent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N$3:$N$122</c:f>
              <c:numCache>
                <c:formatCode>General</c:formatCode>
                <c:ptCount val="120"/>
                <c:pt idx="0">
                  <c:v>0.0</c:v>
                </c:pt>
                <c:pt idx="1">
                  <c:v>-1.37196019672822</c:v>
                </c:pt>
                <c:pt idx="2">
                  <c:v>-2.397224848656037</c:v>
                </c:pt>
                <c:pt idx="3">
                  <c:v>-3.12313447769286</c:v>
                </c:pt>
                <c:pt idx="4">
                  <c:v>-3.587911448074282</c:v>
                </c:pt>
                <c:pt idx="5">
                  <c:v>-3.890092891611039</c:v>
                </c:pt>
                <c:pt idx="6">
                  <c:v>-4.147158800702726</c:v>
                </c:pt>
                <c:pt idx="7">
                  <c:v>-4.312333883337533</c:v>
                </c:pt>
                <c:pt idx="8">
                  <c:v>-4.733470533521177</c:v>
                </c:pt>
                <c:pt idx="9">
                  <c:v>-5.242367640641647</c:v>
                </c:pt>
                <c:pt idx="10">
                  <c:v>-5.757350556334305</c:v>
                </c:pt>
                <c:pt idx="11">
                  <c:v>-6.277093161770517</c:v>
                </c:pt>
                <c:pt idx="12">
                  <c:v>-6.800364335184648</c:v>
                </c:pt>
                <c:pt idx="13">
                  <c:v>-7.354797969262177</c:v>
                </c:pt>
                <c:pt idx="14">
                  <c:v>-7.914221893124931</c:v>
                </c:pt>
                <c:pt idx="15">
                  <c:v>-8.47632780460192</c:v>
                </c:pt>
                <c:pt idx="16">
                  <c:v>-9.039218499439448</c:v>
                </c:pt>
                <c:pt idx="17">
                  <c:v>-9.601266032336912</c:v>
                </c:pt>
                <c:pt idx="18">
                  <c:v>-10.1611831715717</c:v>
                </c:pt>
                <c:pt idx="19">
                  <c:v>-10.71802586522658</c:v>
                </c:pt>
                <c:pt idx="20">
                  <c:v>-11.27088049112224</c:v>
                </c:pt>
                <c:pt idx="21">
                  <c:v>-11.81953782141386</c:v>
                </c:pt>
                <c:pt idx="22">
                  <c:v>-12.36356110066763</c:v>
                </c:pt>
                <c:pt idx="23">
                  <c:v>-12.9024350349601</c:v>
                </c:pt>
                <c:pt idx="24">
                  <c:v>-13.4357032982747</c:v>
                </c:pt>
                <c:pt idx="25">
                  <c:v>-13.96296220053964</c:v>
                </c:pt>
                <c:pt idx="26">
                  <c:v>-14.48390421956337</c:v>
                </c:pt>
                <c:pt idx="27">
                  <c:v>-14.99822113555795</c:v>
                </c:pt>
                <c:pt idx="28">
                  <c:v>-15.5056406357824</c:v>
                </c:pt>
                <c:pt idx="29">
                  <c:v>-16.0059234550127</c:v>
                </c:pt>
                <c:pt idx="30">
                  <c:v>-16.49886063554293</c:v>
                </c:pt>
                <c:pt idx="31">
                  <c:v>-16.98427129128622</c:v>
                </c:pt>
                <c:pt idx="32">
                  <c:v>-17.46200068498358</c:v>
                </c:pt>
                <c:pt idx="33">
                  <c:v>-17.93191801364205</c:v>
                </c:pt>
                <c:pt idx="34">
                  <c:v>-18.39391559519729</c:v>
                </c:pt>
                <c:pt idx="35">
                  <c:v>-18.84790658446502</c:v>
                </c:pt>
                <c:pt idx="36">
                  <c:v>-19.29382312646376</c:v>
                </c:pt>
                <c:pt idx="37">
                  <c:v>-19.73161490044442</c:v>
                </c:pt>
                <c:pt idx="38">
                  <c:v>-20.16124777630714</c:v>
                </c:pt>
                <c:pt idx="39">
                  <c:v>-20.58270265392398</c:v>
                </c:pt>
                <c:pt idx="40">
                  <c:v>-20.99597423200703</c:v>
                </c:pt>
                <c:pt idx="41">
                  <c:v>-21.40106992642163</c:v>
                </c:pt>
                <c:pt idx="42">
                  <c:v>-21.79800886190637</c:v>
                </c:pt>
                <c:pt idx="43">
                  <c:v>-22.1868209303052</c:v>
                </c:pt>
                <c:pt idx="44">
                  <c:v>-22.56754591029051</c:v>
                </c:pt>
                <c:pt idx="45">
                  <c:v>-22.94023264400168</c:v>
                </c:pt>
                <c:pt idx="46">
                  <c:v>-23.30493826563022</c:v>
                </c:pt>
                <c:pt idx="47">
                  <c:v>-23.66172748047613</c:v>
                </c:pt>
                <c:pt idx="48">
                  <c:v>-24.01067188836473</c:v>
                </c:pt>
                <c:pt idx="49">
                  <c:v>-24.3518493490737</c:v>
                </c:pt>
                <c:pt idx="50">
                  <c:v>-24.68534338763682</c:v>
                </c:pt>
                <c:pt idx="51">
                  <c:v>-25.01124263712518</c:v>
                </c:pt>
                <c:pt idx="52">
                  <c:v>-25.32964031684308</c:v>
                </c:pt>
                <c:pt idx="53">
                  <c:v>-25.6406337436142</c:v>
                </c:pt>
                <c:pt idx="54">
                  <c:v>-25.94432387437842</c:v>
                </c:pt>
                <c:pt idx="55">
                  <c:v>-26.24081487832168</c:v>
                </c:pt>
                <c:pt idx="56">
                  <c:v>-26.53021373687027</c:v>
                </c:pt>
                <c:pt idx="57">
                  <c:v>-26.81262986998804</c:v>
                </c:pt>
                <c:pt idx="58">
                  <c:v>-27.08817478730555</c:v>
                </c:pt>
                <c:pt idx="59">
                  <c:v>-27.35696176268704</c:v>
                </c:pt>
                <c:pt idx="60">
                  <c:v>-27.61910553093294</c:v>
                </c:pt>
                <c:pt idx="61">
                  <c:v>-27.87472200536758</c:v>
                </c:pt>
                <c:pt idx="62">
                  <c:v>-28.12392801515077</c:v>
                </c:pt>
                <c:pt idx="63">
                  <c:v>-28.36684106118395</c:v>
                </c:pt>
                <c:pt idx="64">
                  <c:v>-28.60357908957974</c:v>
                </c:pt>
                <c:pt idx="65">
                  <c:v>-28.83426028168144</c:v>
                </c:pt>
                <c:pt idx="66">
                  <c:v>-29.05900285969419</c:v>
                </c:pt>
                <c:pt idx="67">
                  <c:v>-29.2779249070358</c:v>
                </c:pt>
                <c:pt idx="68">
                  <c:v>-29.49114420254712</c:v>
                </c:pt>
                <c:pt idx="69">
                  <c:v>-29.69877806776753</c:v>
                </c:pt>
                <c:pt idx="70">
                  <c:v>-29.90094322650805</c:v>
                </c:pt>
                <c:pt idx="71">
                  <c:v>-30.09775567599138</c:v>
                </c:pt>
                <c:pt idx="72">
                  <c:v>-30.28933056888916</c:v>
                </c:pt>
                <c:pt idx="73">
                  <c:v>-30.47578210558622</c:v>
                </c:pt>
                <c:pt idx="74">
                  <c:v>-30.65722343607251</c:v>
                </c:pt>
                <c:pt idx="75">
                  <c:v>-30.83376657086678</c:v>
                </c:pt>
                <c:pt idx="76">
                  <c:v>-31.00552230042688</c:v>
                </c:pt>
                <c:pt idx="77">
                  <c:v>-31.17260012251861</c:v>
                </c:pt>
                <c:pt idx="78">
                  <c:v>-31.33510817704314</c:v>
                </c:pt>
                <c:pt idx="79">
                  <c:v>-31.49315318786741</c:v>
                </c:pt>
                <c:pt idx="80">
                  <c:v>-31.64684041119383</c:v>
                </c:pt>
                <c:pt idx="81">
                  <c:v>-31.79627359006328</c:v>
                </c:pt>
                <c:pt idx="82">
                  <c:v>-31.94155491458641</c:v>
                </c:pt>
                <c:pt idx="83">
                  <c:v>-32.08278498752997</c:v>
                </c:pt>
                <c:pt idx="84">
                  <c:v>-32.22006279490044</c:v>
                </c:pt>
                <c:pt idx="85">
                  <c:v>-32.35348568118901</c:v>
                </c:pt>
                <c:pt idx="86">
                  <c:v>-32.4831493289632</c:v>
                </c:pt>
                <c:pt idx="87">
                  <c:v>-32.60914774249572</c:v>
                </c:pt>
                <c:pt idx="88">
                  <c:v>-32.7315732351625</c:v>
                </c:pt>
                <c:pt idx="89">
                  <c:v>-32.85051642032802</c:v>
                </c:pt>
                <c:pt idx="90">
                  <c:v>-32.96606620547273</c:v>
                </c:pt>
                <c:pt idx="91">
                  <c:v>-33.07830978932157</c:v>
                </c:pt>
                <c:pt idx="92">
                  <c:v>-33.18733266175506</c:v>
                </c:pt>
                <c:pt idx="93">
                  <c:v>-33.29321860628056</c:v>
                </c:pt>
                <c:pt idx="94">
                  <c:v>-33.39604970487501</c:v>
                </c:pt>
                <c:pt idx="95">
                  <c:v>-33.49590634500612</c:v>
                </c:pt>
                <c:pt idx="96">
                  <c:v>-33.59286722865472</c:v>
                </c:pt>
                <c:pt idx="97">
                  <c:v>-33.68700938317691</c:v>
                </c:pt>
                <c:pt idx="98">
                  <c:v>-33.77840817384232</c:v>
                </c:pt>
                <c:pt idx="99">
                  <c:v>-33.86713731790884</c:v>
                </c:pt>
                <c:pt idx="100">
                  <c:v>-33.95326890009017</c:v>
                </c:pt>
                <c:pt idx="101">
                  <c:v>-34.0368733892911</c:v>
                </c:pt>
                <c:pt idx="102">
                  <c:v>-34.11801965648435</c:v>
                </c:pt>
                <c:pt idx="103">
                  <c:v>-34.19677499361817</c:v>
                </c:pt>
                <c:pt idx="104">
                  <c:v>-34.2732051334474</c:v>
                </c:pt>
                <c:pt idx="105">
                  <c:v>-34.3473742701854</c:v>
                </c:pt>
                <c:pt idx="106">
                  <c:v>-34.41934508088625</c:v>
                </c:pt>
                <c:pt idx="107">
                  <c:v>-34.48917874746867</c:v>
                </c:pt>
                <c:pt idx="108">
                  <c:v>-34.55693497929413</c:v>
                </c:pt>
                <c:pt idx="109">
                  <c:v>-34.62267203623732</c:v>
                </c:pt>
                <c:pt idx="110">
                  <c:v>-34.68644675215425</c:v>
                </c:pt>
                <c:pt idx="111">
                  <c:v>-34.74831455870842</c:v>
                </c:pt>
                <c:pt idx="112">
                  <c:v>-34.80832950946913</c:v>
                </c:pt>
                <c:pt idx="113">
                  <c:v>-34.86654430423973</c:v>
                </c:pt>
                <c:pt idx="114">
                  <c:v>-34.92301031355568</c:v>
                </c:pt>
                <c:pt idx="115">
                  <c:v>-34.97777760330185</c:v>
                </c:pt>
                <c:pt idx="116">
                  <c:v>-35.03089495940849</c:v>
                </c:pt>
                <c:pt idx="117">
                  <c:v>-35.08240991257508</c:v>
                </c:pt>
                <c:pt idx="118">
                  <c:v>-35.13236876299001</c:v>
                </c:pt>
                <c:pt idx="119">
                  <c:v>-35.18081660500484</c:v>
                </c:pt>
              </c:numCache>
            </c:numRef>
          </c:yVal>
          <c:smooth val="1"/>
          <c:extLst xmlns:c16r2="http://schemas.microsoft.com/office/drawing/2015/06/chart">
            <c:ext xmlns:c16="http://schemas.microsoft.com/office/drawing/2014/chart" uri="{C3380CC4-5D6E-409C-BE32-E72D297353CC}">
              <c16:uniqueId val="{00000001-4FE5-4247-AE1A-D5B579CA496A}"/>
            </c:ext>
          </c:extLst>
        </c:ser>
        <c:ser>
          <c:idx val="0"/>
          <c:order val="2"/>
          <c:tx>
            <c:strRef>
              <c:f>'SA-MAT-G'!$W$123</c:f>
              <c:strCache>
                <c:ptCount val="1"/>
                <c:pt idx="0">
                  <c:v>SOUD Deaths for 0.5x parameter level</c:v>
                </c:pt>
              </c:strCache>
            </c:strRef>
          </c:tx>
          <c:spPr>
            <a:ln w="6350">
              <a:solidFill>
                <a:schemeClr val="accent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W$3:$W$122</c:f>
              <c:numCache>
                <c:formatCode>General</c:formatCode>
                <c:ptCount val="120"/>
                <c:pt idx="0">
                  <c:v>0.0</c:v>
                </c:pt>
                <c:pt idx="1">
                  <c:v>-1.63927481628848</c:v>
                </c:pt>
                <c:pt idx="2">
                  <c:v>-3.068441585358755</c:v>
                </c:pt>
                <c:pt idx="3">
                  <c:v>-4.328296269684347</c:v>
                </c:pt>
                <c:pt idx="4">
                  <c:v>-5.449914471808754</c:v>
                </c:pt>
                <c:pt idx="5">
                  <c:v>-6.457000603396227</c:v>
                </c:pt>
                <c:pt idx="6">
                  <c:v>-7.367743074882583</c:v>
                </c:pt>
                <c:pt idx="7">
                  <c:v>-8.196198330801325</c:v>
                </c:pt>
                <c:pt idx="8">
                  <c:v>-9.032952660622662</c:v>
                </c:pt>
                <c:pt idx="9">
                  <c:v>-9.84463695964371</c:v>
                </c:pt>
                <c:pt idx="10">
                  <c:v>-10.62060346760532</c:v>
                </c:pt>
                <c:pt idx="11">
                  <c:v>-11.36474649012951</c:v>
                </c:pt>
                <c:pt idx="12">
                  <c:v>-12.0801609113677</c:v>
                </c:pt>
                <c:pt idx="13">
                  <c:v>-12.75892876132134</c:v>
                </c:pt>
                <c:pt idx="14">
                  <c:v>-13.35871464289635</c:v>
                </c:pt>
                <c:pt idx="15">
                  <c:v>-13.93125854308628</c:v>
                </c:pt>
                <c:pt idx="16">
                  <c:v>-14.47782643003634</c:v>
                </c:pt>
                <c:pt idx="17">
                  <c:v>-15.02257216635942</c:v>
                </c:pt>
                <c:pt idx="18">
                  <c:v>-15.59654586261067</c:v>
                </c:pt>
                <c:pt idx="19">
                  <c:v>-16.15532661756265</c:v>
                </c:pt>
                <c:pt idx="20">
                  <c:v>-16.69210957490898</c:v>
                </c:pt>
                <c:pt idx="21">
                  <c:v>-17.19370790586117</c:v>
                </c:pt>
                <c:pt idx="22">
                  <c:v>-17.67892628486777</c:v>
                </c:pt>
                <c:pt idx="23">
                  <c:v>-18.14831450610307</c:v>
                </c:pt>
                <c:pt idx="24">
                  <c:v>-18.60240169133024</c:v>
                </c:pt>
                <c:pt idx="25">
                  <c:v>-19.04169773546678</c:v>
                </c:pt>
                <c:pt idx="26">
                  <c:v>-19.47050434512628</c:v>
                </c:pt>
                <c:pt idx="27">
                  <c:v>-19.91244401108549</c:v>
                </c:pt>
                <c:pt idx="28">
                  <c:v>-20.34418011643231</c:v>
                </c:pt>
                <c:pt idx="29">
                  <c:v>-20.76593388040838</c:v>
                </c:pt>
                <c:pt idx="30">
                  <c:v>-21.17796129925161</c:v>
                </c:pt>
                <c:pt idx="31">
                  <c:v>-21.58056418504452</c:v>
                </c:pt>
                <c:pt idx="32">
                  <c:v>-21.97395820790148</c:v>
                </c:pt>
                <c:pt idx="33">
                  <c:v>-22.3583408731309</c:v>
                </c:pt>
                <c:pt idx="34">
                  <c:v>-22.73388133327821</c:v>
                </c:pt>
                <c:pt idx="35">
                  <c:v>-23.10077674091967</c:v>
                </c:pt>
                <c:pt idx="36">
                  <c:v>-23.45921996645182</c:v>
                </c:pt>
                <c:pt idx="37">
                  <c:v>-23.80939966271258</c:v>
                </c:pt>
                <c:pt idx="38">
                  <c:v>-24.15150040448966</c:v>
                </c:pt>
                <c:pt idx="39">
                  <c:v>-24.48570940828649</c:v>
                </c:pt>
                <c:pt idx="40">
                  <c:v>-24.81224990568889</c:v>
                </c:pt>
                <c:pt idx="41">
                  <c:v>-25.13194361442647</c:v>
                </c:pt>
                <c:pt idx="42">
                  <c:v>-25.45153269714822</c:v>
                </c:pt>
                <c:pt idx="43">
                  <c:v>-25.76073303118078</c:v>
                </c:pt>
                <c:pt idx="44">
                  <c:v>-26.06332157236652</c:v>
                </c:pt>
                <c:pt idx="45">
                  <c:v>-26.35942238113718</c:v>
                </c:pt>
                <c:pt idx="46">
                  <c:v>-26.64915810750178</c:v>
                </c:pt>
                <c:pt idx="47">
                  <c:v>-26.9326499405133</c:v>
                </c:pt>
                <c:pt idx="48">
                  <c:v>-27.21001765446383</c:v>
                </c:pt>
                <c:pt idx="49">
                  <c:v>-27.48137959739918</c:v>
                </c:pt>
                <c:pt idx="50">
                  <c:v>-27.74685267948546</c:v>
                </c:pt>
                <c:pt idx="51">
                  <c:v>-28.00655236160769</c:v>
                </c:pt>
                <c:pt idx="52">
                  <c:v>-28.26059265571148</c:v>
                </c:pt>
                <c:pt idx="53">
                  <c:v>-28.5090861827169</c:v>
                </c:pt>
                <c:pt idx="54">
                  <c:v>-28.75214520173308</c:v>
                </c:pt>
                <c:pt idx="55">
                  <c:v>-28.98989181080124</c:v>
                </c:pt>
                <c:pt idx="56">
                  <c:v>-29.22242810837886</c:v>
                </c:pt>
                <c:pt idx="57">
                  <c:v>-29.44986108072696</c:v>
                </c:pt>
                <c:pt idx="58">
                  <c:v>-29.67229614009327</c:v>
                </c:pt>
                <c:pt idx="59">
                  <c:v>-29.88983710624957</c:v>
                </c:pt>
                <c:pt idx="60">
                  <c:v>-30.10258620657148</c:v>
                </c:pt>
                <c:pt idx="61">
                  <c:v>-30.31064407694405</c:v>
                </c:pt>
                <c:pt idx="62">
                  <c:v>-30.51410976336751</c:v>
                </c:pt>
                <c:pt idx="63">
                  <c:v>-30.71308072429037</c:v>
                </c:pt>
                <c:pt idx="64">
                  <c:v>-30.90765283369642</c:v>
                </c:pt>
                <c:pt idx="65">
                  <c:v>-31.09792038498699</c:v>
                </c:pt>
                <c:pt idx="66">
                  <c:v>-31.28397609576882</c:v>
                </c:pt>
                <c:pt idx="67">
                  <c:v>-31.46591111522384</c:v>
                </c:pt>
                <c:pt idx="68">
                  <c:v>-31.64381504986637</c:v>
                </c:pt>
                <c:pt idx="69">
                  <c:v>-31.81777593785018</c:v>
                </c:pt>
                <c:pt idx="70">
                  <c:v>-31.98788026810591</c:v>
                </c:pt>
                <c:pt idx="71">
                  <c:v>-32.15421298883737</c:v>
                </c:pt>
                <c:pt idx="72">
                  <c:v>-32.31685751671703</c:v>
                </c:pt>
                <c:pt idx="73">
                  <c:v>-32.47589574683438</c:v>
                </c:pt>
                <c:pt idx="74">
                  <c:v>-32.63140806335412</c:v>
                </c:pt>
                <c:pt idx="75">
                  <c:v>-32.78347335089172</c:v>
                </c:pt>
                <c:pt idx="76">
                  <c:v>-32.93216900654262</c:v>
                </c:pt>
                <c:pt idx="77">
                  <c:v>-33.0775709525635</c:v>
                </c:pt>
                <c:pt idx="78">
                  <c:v>-33.21975364966045</c:v>
                </c:pt>
                <c:pt idx="79">
                  <c:v>-33.3587901108608</c:v>
                </c:pt>
                <c:pt idx="80">
                  <c:v>-33.49475191593665</c:v>
                </c:pt>
                <c:pt idx="81">
                  <c:v>-33.62770922637815</c:v>
                </c:pt>
                <c:pt idx="82">
                  <c:v>-33.75773080079662</c:v>
                </c:pt>
                <c:pt idx="83">
                  <c:v>-33.88488401079363</c:v>
                </c:pt>
                <c:pt idx="84">
                  <c:v>-34.00923485726192</c:v>
                </c:pt>
                <c:pt idx="85">
                  <c:v>-34.13084798705511</c:v>
                </c:pt>
                <c:pt idx="86">
                  <c:v>-34.24978671003312</c:v>
                </c:pt>
                <c:pt idx="87">
                  <c:v>-34.36611301641907</c:v>
                </c:pt>
                <c:pt idx="88">
                  <c:v>-34.47988759445499</c:v>
                </c:pt>
                <c:pt idx="89">
                  <c:v>-34.5911698483218</c:v>
                </c:pt>
                <c:pt idx="90">
                  <c:v>-34.7000179162918</c:v>
                </c:pt>
                <c:pt idx="91">
                  <c:v>-34.80648868908789</c:v>
                </c:pt>
                <c:pt idx="92">
                  <c:v>-34.91063782842667</c:v>
                </c:pt>
                <c:pt idx="93">
                  <c:v>-35.0125197857049</c:v>
                </c:pt>
                <c:pt idx="94">
                  <c:v>-35.1121878208195</c:v>
                </c:pt>
                <c:pt idx="95">
                  <c:v>-35.20969402108607</c:v>
                </c:pt>
                <c:pt idx="96">
                  <c:v>-35.30508932023513</c:v>
                </c:pt>
                <c:pt idx="97">
                  <c:v>-35.39842351746476</c:v>
                </c:pt>
                <c:pt idx="98">
                  <c:v>-35.4897452965224</c:v>
                </c:pt>
                <c:pt idx="99">
                  <c:v>-35.57910224480465</c:v>
                </c:pt>
                <c:pt idx="100">
                  <c:v>-35.6665408724415</c:v>
                </c:pt>
                <c:pt idx="101">
                  <c:v>-35.75210663136113</c:v>
                </c:pt>
                <c:pt idx="102">
                  <c:v>-35.83584393430245</c:v>
                </c:pt>
                <c:pt idx="103">
                  <c:v>-35.91779617377289</c:v>
                </c:pt>
                <c:pt idx="104">
                  <c:v>-35.9980057409223</c:v>
                </c:pt>
                <c:pt idx="105">
                  <c:v>-36.07651404432442</c:v>
                </c:pt>
                <c:pt idx="106">
                  <c:v>-36.15336152865324</c:v>
                </c:pt>
                <c:pt idx="107">
                  <c:v>-36.22858769323634</c:v>
                </c:pt>
                <c:pt idx="108">
                  <c:v>-36.30223111047201</c:v>
                </c:pt>
                <c:pt idx="109">
                  <c:v>-36.37432944410686</c:v>
                </c:pt>
                <c:pt idx="110">
                  <c:v>-36.44491946734823</c:v>
                </c:pt>
                <c:pt idx="111">
                  <c:v>-36.51403708082123</c:v>
                </c:pt>
                <c:pt idx="112">
                  <c:v>-36.58171733033414</c:v>
                </c:pt>
                <c:pt idx="113">
                  <c:v>-36.64799442447458</c:v>
                </c:pt>
                <c:pt idx="114">
                  <c:v>-36.71290175200382</c:v>
                </c:pt>
                <c:pt idx="115">
                  <c:v>-36.77647189904852</c:v>
                </c:pt>
                <c:pt idx="116">
                  <c:v>-36.83873666609507</c:v>
                </c:pt>
                <c:pt idx="117">
                  <c:v>-36.89972708475998</c:v>
                </c:pt>
                <c:pt idx="118">
                  <c:v>-36.95947343434894</c:v>
                </c:pt>
                <c:pt idx="119">
                  <c:v>-37.01800525818837</c:v>
                </c:pt>
              </c:numCache>
            </c:numRef>
          </c:yVal>
          <c:smooth val="1"/>
          <c:extLst xmlns:c16r2="http://schemas.microsoft.com/office/drawing/2015/06/chart">
            <c:ext xmlns:c16="http://schemas.microsoft.com/office/drawing/2014/chart" uri="{C3380CC4-5D6E-409C-BE32-E72D297353CC}">
              <c16:uniqueId val="{00000002-4FE5-4247-AE1A-D5B579CA496A}"/>
            </c:ext>
          </c:extLst>
        </c:ser>
        <c:ser>
          <c:idx val="7"/>
          <c:order val="3"/>
          <c:tx>
            <c:strRef>
              <c:f>'SA-MAT-G'!$F$123</c:f>
              <c:strCache>
                <c:ptCount val="1"/>
                <c:pt idx="0">
                  <c:v>SHUD Deaths for 1.5x parameter level</c:v>
                </c:pt>
              </c:strCache>
            </c:strRef>
          </c:tx>
          <c:spPr>
            <a:ln w="76200">
              <a:solidFill>
                <a:schemeClr val="accent2"/>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F$3:$F$122</c:f>
              <c:numCache>
                <c:formatCode>General</c:formatCode>
                <c:ptCount val="120"/>
                <c:pt idx="0">
                  <c:v>0.0</c:v>
                </c:pt>
                <c:pt idx="1">
                  <c:v>-10.86141728709281</c:v>
                </c:pt>
                <c:pt idx="2">
                  <c:v>-19.96918760318204</c:v>
                </c:pt>
                <c:pt idx="3">
                  <c:v>-27.63857413379956</c:v>
                </c:pt>
                <c:pt idx="4">
                  <c:v>-34.12590630901263</c:v>
                </c:pt>
                <c:pt idx="5">
                  <c:v>-39.63976449314195</c:v>
                </c:pt>
                <c:pt idx="6">
                  <c:v>-44.35003787528701</c:v>
                </c:pt>
                <c:pt idx="7">
                  <c:v>-48.39525444389619</c:v>
                </c:pt>
                <c:pt idx="8">
                  <c:v>-51.88851310734452</c:v>
                </c:pt>
                <c:pt idx="9">
                  <c:v>-54.92228498874911</c:v>
                </c:pt>
                <c:pt idx="10">
                  <c:v>-57.57229990076307</c:v>
                </c:pt>
                <c:pt idx="11">
                  <c:v>-59.90069273089152</c:v>
                </c:pt>
                <c:pt idx="12">
                  <c:v>-61.9585510785973</c:v>
                </c:pt>
                <c:pt idx="13">
                  <c:v>-63.7389027729835</c:v>
                </c:pt>
                <c:pt idx="14">
                  <c:v>-65.32302553063815</c:v>
                </c:pt>
                <c:pt idx="15">
                  <c:v>-66.74095160217156</c:v>
                </c:pt>
                <c:pt idx="16">
                  <c:v>-68.0174197800733</c:v>
                </c:pt>
                <c:pt idx="17">
                  <c:v>-69.17300176007211</c:v>
                </c:pt>
                <c:pt idx="18">
                  <c:v>-70.2248691040429</c:v>
                </c:pt>
                <c:pt idx="19">
                  <c:v>-71.1874137153532</c:v>
                </c:pt>
                <c:pt idx="20">
                  <c:v>-72.07275055995056</c:v>
                </c:pt>
                <c:pt idx="21">
                  <c:v>-72.8911252552511</c:v>
                </c:pt>
                <c:pt idx="22">
                  <c:v>-73.65124478486572</c:v>
                </c:pt>
                <c:pt idx="23">
                  <c:v>-74.36054607821083</c:v>
                </c:pt>
                <c:pt idx="24">
                  <c:v>-75.02541435425705</c:v>
                </c:pt>
                <c:pt idx="25">
                  <c:v>-75.65136083712117</c:v>
                </c:pt>
                <c:pt idx="26">
                  <c:v>-76.24308318087282</c:v>
                </c:pt>
                <c:pt idx="27">
                  <c:v>-76.80474798593236</c:v>
                </c:pt>
                <c:pt idx="28">
                  <c:v>-77.34000930651707</c:v>
                </c:pt>
                <c:pt idx="29">
                  <c:v>-77.8520869824855</c:v>
                </c:pt>
                <c:pt idx="30">
                  <c:v>-78.34383146828918</c:v>
                </c:pt>
                <c:pt idx="31">
                  <c:v>-78.81777725089849</c:v>
                </c:pt>
                <c:pt idx="32">
                  <c:v>-79.27618699269802</c:v>
                </c:pt>
                <c:pt idx="33">
                  <c:v>-79.72108813299565</c:v>
                </c:pt>
                <c:pt idx="34">
                  <c:v>-80.15430335054607</c:v>
                </c:pt>
                <c:pt idx="35">
                  <c:v>-80.57747602174405</c:v>
                </c:pt>
                <c:pt idx="36">
                  <c:v>-80.99209159303138</c:v>
                </c:pt>
                <c:pt idx="37">
                  <c:v>-81.3994956113402</c:v>
                </c:pt>
                <c:pt idx="38">
                  <c:v>-81.80090901532507</c:v>
                </c:pt>
                <c:pt idx="39">
                  <c:v>-82.19744102995135</c:v>
                </c:pt>
                <c:pt idx="40">
                  <c:v>-82.59010049149181</c:v>
                </c:pt>
                <c:pt idx="41">
                  <c:v>-82.97980550469347</c:v>
                </c:pt>
                <c:pt idx="42">
                  <c:v>-83.36739182800801</c:v>
                </c:pt>
                <c:pt idx="43">
                  <c:v>-83.75362020143576</c:v>
                </c:pt>
                <c:pt idx="44">
                  <c:v>-84.13918279072227</c:v>
                </c:pt>
                <c:pt idx="45">
                  <c:v>-84.52470888963924</c:v>
                </c:pt>
                <c:pt idx="46">
                  <c:v>-84.9107699962445</c:v>
                </c:pt>
                <c:pt idx="47">
                  <c:v>-85.29788435806706</c:v>
                </c:pt>
                <c:pt idx="48">
                  <c:v>-85.68652106417403</c:v>
                </c:pt>
                <c:pt idx="49">
                  <c:v>-86.07710374828816</c:v>
                </c:pt>
                <c:pt idx="50">
                  <c:v>-86.47001395595467</c:v>
                </c:pt>
                <c:pt idx="51">
                  <c:v>-86.86559421965865</c:v>
                </c:pt>
                <c:pt idx="52">
                  <c:v>-87.2641508781431</c:v>
                </c:pt>
                <c:pt idx="53">
                  <c:v>-87.66595667090227</c:v>
                </c:pt>
                <c:pt idx="54">
                  <c:v>-88.07125313319834</c:v>
                </c:pt>
                <c:pt idx="55">
                  <c:v>-88.48025281313751</c:v>
                </c:pt>
                <c:pt idx="56">
                  <c:v>-88.89314132908905</c:v>
                </c:pt>
                <c:pt idx="57">
                  <c:v>-89.3100792830185</c:v>
                </c:pt>
                <c:pt idx="58">
                  <c:v>-89.7312040430975</c:v>
                </c:pt>
                <c:pt idx="59">
                  <c:v>-90.15663140711638</c:v>
                </c:pt>
                <c:pt idx="60">
                  <c:v>-90.58645715671872</c:v>
                </c:pt>
                <c:pt idx="61">
                  <c:v>-91.02075851122945</c:v>
                </c:pt>
                <c:pt idx="62">
                  <c:v>-91.45959548876443</c:v>
                </c:pt>
                <c:pt idx="63">
                  <c:v>-91.90301218148645</c:v>
                </c:pt>
                <c:pt idx="64">
                  <c:v>-92.35103795109585</c:v>
                </c:pt>
                <c:pt idx="65">
                  <c:v>-92.80368855001038</c:v>
                </c:pt>
                <c:pt idx="66">
                  <c:v>-93.26096717320611</c:v>
                </c:pt>
                <c:pt idx="67">
                  <c:v>-93.72286544518198</c:v>
                </c:pt>
                <c:pt idx="68">
                  <c:v>-94.18936434615235</c:v>
                </c:pt>
                <c:pt idx="69">
                  <c:v>-94.66043508122216</c:v>
                </c:pt>
                <c:pt idx="70">
                  <c:v>-95.13603989598337</c:v>
                </c:pt>
                <c:pt idx="71">
                  <c:v>-95.61613284177247</c:v>
                </c:pt>
                <c:pt idx="72">
                  <c:v>-96.10066049348565</c:v>
                </c:pt>
                <c:pt idx="73">
                  <c:v>-96.58956262278298</c:v>
                </c:pt>
                <c:pt idx="74">
                  <c:v>-97.08277282920309</c:v>
                </c:pt>
                <c:pt idx="75">
                  <c:v>-97.58021913162297</c:v>
                </c:pt>
                <c:pt idx="76">
                  <c:v>-98.0818245223013</c:v>
                </c:pt>
                <c:pt idx="77">
                  <c:v>-98.5875074856498</c:v>
                </c:pt>
                <c:pt idx="78">
                  <c:v>-99.09718248369904</c:v>
                </c:pt>
                <c:pt idx="79">
                  <c:v>-99.61076041015103</c:v>
                </c:pt>
                <c:pt idx="80">
                  <c:v>-100.128149014783</c:v>
                </c:pt>
                <c:pt idx="81">
                  <c:v>-100.6492532998657</c:v>
                </c:pt>
                <c:pt idx="82">
                  <c:v>-101.173975890188</c:v>
                </c:pt>
                <c:pt idx="83">
                  <c:v>-101.7022173781605</c:v>
                </c:pt>
                <c:pt idx="84">
                  <c:v>-102.2338766454132</c:v>
                </c:pt>
                <c:pt idx="85">
                  <c:v>-102.7688511622207</c:v>
                </c:pt>
                <c:pt idx="86">
                  <c:v>-103.3070372660136</c:v>
                </c:pt>
                <c:pt idx="87">
                  <c:v>-103.8483304201677</c:v>
                </c:pt>
                <c:pt idx="88">
                  <c:v>-104.3926254542023</c:v>
                </c:pt>
                <c:pt idx="89">
                  <c:v>-104.9398167864533</c:v>
                </c:pt>
                <c:pt idx="90">
                  <c:v>-105.4897986302357</c:v>
                </c:pt>
                <c:pt idx="91">
                  <c:v>-106.0424651844587</c:v>
                </c:pt>
                <c:pt idx="92">
                  <c:v>-106.5977108095877</c:v>
                </c:pt>
                <c:pt idx="93">
                  <c:v>-107.1554301898313</c:v>
                </c:pt>
                <c:pt idx="94">
                  <c:v>-107.7155184823494</c:v>
                </c:pt>
                <c:pt idx="95">
                  <c:v>-108.277871454264</c:v>
                </c:pt>
                <c:pt idx="96">
                  <c:v>-108.842385608203</c:v>
                </c:pt>
                <c:pt idx="97">
                  <c:v>-109.4089582970585</c:v>
                </c:pt>
                <c:pt idx="98">
                  <c:v>-109.9774878286251</c:v>
                </c:pt>
                <c:pt idx="99">
                  <c:v>-110.5478735607287</c:v>
                </c:pt>
                <c:pt idx="100">
                  <c:v>-111.1200159874327</c:v>
                </c:pt>
                <c:pt idx="101">
                  <c:v>-111.693816816884</c:v>
                </c:pt>
                <c:pt idx="102">
                  <c:v>-112.269179041309</c:v>
                </c:pt>
                <c:pt idx="103">
                  <c:v>-112.8460069996675</c:v>
                </c:pt>
                <c:pt idx="104">
                  <c:v>-113.4242064334258</c:v>
                </c:pt>
                <c:pt idx="105">
                  <c:v>-114.0036845359004</c:v>
                </c:pt>
                <c:pt idx="106">
                  <c:v>-114.5843499955776</c:v>
                </c:pt>
                <c:pt idx="107">
                  <c:v>-115.1661130338212</c:v>
                </c:pt>
                <c:pt idx="108">
                  <c:v>-115.7488854373288</c:v>
                </c:pt>
                <c:pt idx="109">
                  <c:v>-116.3325805856988</c:v>
                </c:pt>
                <c:pt idx="110">
                  <c:v>-116.9171134744347</c:v>
                </c:pt>
                <c:pt idx="111">
                  <c:v>-117.5024007337103</c:v>
                </c:pt>
                <c:pt idx="112">
                  <c:v>-118.0883606431803</c:v>
                </c:pt>
                <c:pt idx="113">
                  <c:v>-118.6749131431301</c:v>
                </c:pt>
                <c:pt idx="114">
                  <c:v>-119.2619798422198</c:v>
                </c:pt>
                <c:pt idx="115">
                  <c:v>-119.8494840220732</c:v>
                </c:pt>
                <c:pt idx="116">
                  <c:v>-120.4373506389515</c:v>
                </c:pt>
                <c:pt idx="117">
                  <c:v>-121.0255063227261</c:v>
                </c:pt>
                <c:pt idx="118">
                  <c:v>-121.6138793733629</c:v>
                </c:pt>
                <c:pt idx="119">
                  <c:v>-122.2023997551156</c:v>
                </c:pt>
              </c:numCache>
            </c:numRef>
          </c:yVal>
          <c:smooth val="1"/>
          <c:extLst xmlns:c16r2="http://schemas.microsoft.com/office/drawing/2015/06/chart">
            <c:ext xmlns:c16="http://schemas.microsoft.com/office/drawing/2014/chart" uri="{C3380CC4-5D6E-409C-BE32-E72D297353CC}">
              <c16:uniqueId val="{00000003-4FE5-4247-AE1A-D5B579CA496A}"/>
            </c:ext>
          </c:extLst>
        </c:ser>
        <c:ser>
          <c:idx val="4"/>
          <c:order val="4"/>
          <c:tx>
            <c:strRef>
              <c:f>'SA-MAT-G'!$O$123</c:f>
              <c:strCache>
                <c:ptCount val="1"/>
                <c:pt idx="0">
                  <c:v>SHUD Deaths for 1x parameter level</c:v>
                </c:pt>
              </c:strCache>
            </c:strRef>
          </c:tx>
          <c:spPr>
            <a:ln w="38100">
              <a:solidFill>
                <a:schemeClr val="accent2"/>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O$3:$O$122</c:f>
              <c:numCache>
                <c:formatCode>General</c:formatCode>
                <c:ptCount val="120"/>
                <c:pt idx="0">
                  <c:v>0.0</c:v>
                </c:pt>
                <c:pt idx="1">
                  <c:v>-9.26369735801523</c:v>
                </c:pt>
                <c:pt idx="2">
                  <c:v>-17.38514739873778</c:v>
                </c:pt>
                <c:pt idx="3">
                  <c:v>-24.59069654757628</c:v>
                </c:pt>
                <c:pt idx="4">
                  <c:v>-31.06588350104898</c:v>
                </c:pt>
                <c:pt idx="5">
                  <c:v>-36.84572984714823</c:v>
                </c:pt>
                <c:pt idx="6">
                  <c:v>-41.89570938127954</c:v>
                </c:pt>
                <c:pt idx="7">
                  <c:v>-46.42425470883295</c:v>
                </c:pt>
                <c:pt idx="8">
                  <c:v>-49.96644111348304</c:v>
                </c:pt>
                <c:pt idx="9">
                  <c:v>-52.91783169769969</c:v>
                </c:pt>
                <c:pt idx="10">
                  <c:v>-55.48128368426586</c:v>
                </c:pt>
                <c:pt idx="11">
                  <c:v>-57.7195898323008</c:v>
                </c:pt>
                <c:pt idx="12">
                  <c:v>-59.68434678153339</c:v>
                </c:pt>
                <c:pt idx="13">
                  <c:v>-61.36897699555274</c:v>
                </c:pt>
                <c:pt idx="14">
                  <c:v>-62.85222939577032</c:v>
                </c:pt>
                <c:pt idx="15">
                  <c:v>-64.16559371701108</c:v>
                </c:pt>
                <c:pt idx="16">
                  <c:v>-65.33501640376538</c:v>
                </c:pt>
                <c:pt idx="17">
                  <c:v>-66.38206735793764</c:v>
                </c:pt>
                <c:pt idx="18">
                  <c:v>-67.32454590225021</c:v>
                </c:pt>
                <c:pt idx="19">
                  <c:v>-68.17706840172214</c:v>
                </c:pt>
                <c:pt idx="20">
                  <c:v>-68.95206887381082</c:v>
                </c:pt>
                <c:pt idx="21">
                  <c:v>-69.65908047066449</c:v>
                </c:pt>
                <c:pt idx="22">
                  <c:v>-70.30663896910786</c:v>
                </c:pt>
                <c:pt idx="23">
                  <c:v>-70.9022324913071</c:v>
                </c:pt>
                <c:pt idx="24">
                  <c:v>-71.45229233499518</c:v>
                </c:pt>
                <c:pt idx="25">
                  <c:v>-71.96237143901658</c:v>
                </c:pt>
                <c:pt idx="26">
                  <c:v>-72.4372064281081</c:v>
                </c:pt>
                <c:pt idx="27">
                  <c:v>-72.88099501303341</c:v>
                </c:pt>
                <c:pt idx="28">
                  <c:v>-73.2974227396165</c:v>
                </c:pt>
                <c:pt idx="29">
                  <c:v>-73.6897414143349</c:v>
                </c:pt>
                <c:pt idx="30">
                  <c:v>-74.06083389126283</c:v>
                </c:pt>
                <c:pt idx="31">
                  <c:v>-74.4132670701604</c:v>
                </c:pt>
                <c:pt idx="32">
                  <c:v>-74.74933550232095</c:v>
                </c:pt>
                <c:pt idx="33">
                  <c:v>-75.07109828569308</c:v>
                </c:pt>
                <c:pt idx="34">
                  <c:v>-75.38040780999862</c:v>
                </c:pt>
                <c:pt idx="35">
                  <c:v>-75.67893626601354</c:v>
                </c:pt>
                <c:pt idx="36">
                  <c:v>-75.96819746222985</c:v>
                </c:pt>
                <c:pt idx="37">
                  <c:v>-76.2495648696952</c:v>
                </c:pt>
                <c:pt idx="38">
                  <c:v>-76.52428691667791</c:v>
                </c:pt>
                <c:pt idx="39">
                  <c:v>-76.793499883214</c:v>
                </c:pt>
                <c:pt idx="40">
                  <c:v>-77.05823921093098</c:v>
                </c:pt>
                <c:pt idx="41">
                  <c:v>-77.31944915791995</c:v>
                </c:pt>
                <c:pt idx="42">
                  <c:v>-77.57799118064625</c:v>
                </c:pt>
                <c:pt idx="43">
                  <c:v>-77.83465125803995</c:v>
                </c:pt>
                <c:pt idx="44">
                  <c:v>-78.09014633147115</c:v>
                </c:pt>
                <c:pt idx="45">
                  <c:v>-78.34513000256747</c:v>
                </c:pt>
                <c:pt idx="46">
                  <c:v>-78.60019760648653</c:v>
                </c:pt>
                <c:pt idx="47">
                  <c:v>-78.85589075217828</c:v>
                </c:pt>
                <c:pt idx="48">
                  <c:v>-79.11270141254668</c:v>
                </c:pt>
                <c:pt idx="49">
                  <c:v>-79.37107562756334</c:v>
                </c:pt>
                <c:pt idx="50">
                  <c:v>-79.63141687246807</c:v>
                </c:pt>
                <c:pt idx="51">
                  <c:v>-79.89408913488015</c:v>
                </c:pt>
                <c:pt idx="52">
                  <c:v>-80.15941973694615</c:v>
                </c:pt>
                <c:pt idx="53">
                  <c:v>-80.42770193341588</c:v>
                </c:pt>
                <c:pt idx="54">
                  <c:v>-80.69919731088341</c:v>
                </c:pt>
                <c:pt idx="55">
                  <c:v>-80.97413800967324</c:v>
                </c:pt>
                <c:pt idx="56">
                  <c:v>-81.25272878654245</c:v>
                </c:pt>
                <c:pt idx="57">
                  <c:v>-81.53514893372501</c:v>
                </c:pt>
                <c:pt idx="58">
                  <c:v>-81.82155406758268</c:v>
                </c:pt>
                <c:pt idx="59">
                  <c:v>-82.11207779833305</c:v>
                </c:pt>
                <c:pt idx="60">
                  <c:v>-82.4068332908421</c:v>
                </c:pt>
                <c:pt idx="61">
                  <c:v>-82.7059147251643</c:v>
                </c:pt>
                <c:pt idx="62">
                  <c:v>-83.00939866453085</c:v>
                </c:pt>
                <c:pt idx="63">
                  <c:v>-83.31734533757005</c:v>
                </c:pt>
                <c:pt idx="64">
                  <c:v>-83.62979984083866</c:v>
                </c:pt>
                <c:pt idx="65">
                  <c:v>-83.9467932671033</c:v>
                </c:pt>
                <c:pt idx="66">
                  <c:v>-84.26834376428833</c:v>
                </c:pt>
                <c:pt idx="67">
                  <c:v>-84.59445752957306</c:v>
                </c:pt>
                <c:pt idx="68">
                  <c:v>-84.92512974269444</c:v>
                </c:pt>
                <c:pt idx="69">
                  <c:v>-85.26034544220351</c:v>
                </c:pt>
                <c:pt idx="70">
                  <c:v>-85.60008034812844</c:v>
                </c:pt>
                <c:pt idx="71">
                  <c:v>-85.9443016342185</c:v>
                </c:pt>
                <c:pt idx="72">
                  <c:v>-86.29296865272025</c:v>
                </c:pt>
                <c:pt idx="73">
                  <c:v>-86.64603361446385</c:v>
                </c:pt>
                <c:pt idx="74">
                  <c:v>-87.00344222679296</c:v>
                </c:pt>
                <c:pt idx="75">
                  <c:v>-87.36513429176878</c:v>
                </c:pt>
                <c:pt idx="76">
                  <c:v>-87.7310442668776</c:v>
                </c:pt>
                <c:pt idx="77">
                  <c:v>-88.10110179038665</c:v>
                </c:pt>
                <c:pt idx="78">
                  <c:v>-88.47523217330549</c:v>
                </c:pt>
                <c:pt idx="79">
                  <c:v>-88.85335685985115</c:v>
                </c:pt>
                <c:pt idx="80">
                  <c:v>-89.23539385817253</c:v>
                </c:pt>
                <c:pt idx="81">
                  <c:v>-89.62125814299861</c:v>
                </c:pt>
                <c:pt idx="82">
                  <c:v>-90.01086203180965</c:v>
                </c:pt>
                <c:pt idx="83">
                  <c:v>-90.4041155359765</c:v>
                </c:pt>
                <c:pt idx="84">
                  <c:v>-90.800926688321</c:v>
                </c:pt>
                <c:pt idx="85">
                  <c:v>-91.20120184839856</c:v>
                </c:pt>
                <c:pt idx="86">
                  <c:v>-91.60484598677284</c:v>
                </c:pt>
                <c:pt idx="87">
                  <c:v>-92.011762949479</c:v>
                </c:pt>
                <c:pt idx="88">
                  <c:v>-92.42185570379691</c:v>
                </c:pt>
                <c:pt idx="89">
                  <c:v>-92.83502656641078</c:v>
                </c:pt>
                <c:pt idx="90">
                  <c:v>-93.25117741496135</c:v>
                </c:pt>
                <c:pt idx="91">
                  <c:v>-93.67020988395335</c:v>
                </c:pt>
                <c:pt idx="92">
                  <c:v>-94.09202554592516</c:v>
                </c:pt>
                <c:pt idx="93">
                  <c:v>-94.5165260787456</c:v>
                </c:pt>
                <c:pt idx="94">
                  <c:v>-94.9436134198408</c:v>
                </c:pt>
                <c:pt idx="95">
                  <c:v>-95.37318990813628</c:v>
                </c:pt>
                <c:pt idx="96">
                  <c:v>-95.80515841443238</c:v>
                </c:pt>
                <c:pt idx="97">
                  <c:v>-96.23942246092174</c:v>
                </c:pt>
                <c:pt idx="98">
                  <c:v>-96.67588633046954</c:v>
                </c:pt>
                <c:pt idx="99">
                  <c:v>-97.11445516633648</c:v>
                </c:pt>
                <c:pt idx="100">
                  <c:v>-97.55503506284565</c:v>
                </c:pt>
                <c:pt idx="101">
                  <c:v>-97.9975331476426</c:v>
                </c:pt>
                <c:pt idx="102">
                  <c:v>-98.4418576559959</c:v>
                </c:pt>
                <c:pt idx="103">
                  <c:v>-98.88791799768218</c:v>
                </c:pt>
                <c:pt idx="104">
                  <c:v>-99.33562481690335</c:v>
                </c:pt>
                <c:pt idx="105">
                  <c:v>-99.784890045688</c:v>
                </c:pt>
                <c:pt idx="106">
                  <c:v>-100.2356269511995</c:v>
                </c:pt>
                <c:pt idx="107">
                  <c:v>-100.6877501773342</c:v>
                </c:pt>
                <c:pt idx="108">
                  <c:v>-101.1411757810054</c:v>
                </c:pt>
                <c:pt idx="109">
                  <c:v>-101.5958212634497</c:v>
                </c:pt>
                <c:pt idx="110">
                  <c:v>-102.051605596896</c:v>
                </c:pt>
                <c:pt idx="111">
                  <c:v>-102.5084492469192</c:v>
                </c:pt>
                <c:pt idx="112">
                  <c:v>-102.9662741907651</c:v>
                </c:pt>
                <c:pt idx="113">
                  <c:v>-103.4250039319395</c:v>
                </c:pt>
                <c:pt idx="114">
                  <c:v>-103.8845635113171</c:v>
                </c:pt>
                <c:pt idx="115">
                  <c:v>-104.3448795150277</c:v>
                </c:pt>
                <c:pt idx="116">
                  <c:v>-104.8058800793514</c:v>
                </c:pt>
                <c:pt idx="117">
                  <c:v>-105.267494892846</c:v>
                </c:pt>
                <c:pt idx="118">
                  <c:v>-105.7296551959171</c:v>
                </c:pt>
                <c:pt idx="119">
                  <c:v>-106.192293778028</c:v>
                </c:pt>
              </c:numCache>
            </c:numRef>
          </c:yVal>
          <c:smooth val="1"/>
          <c:extLst xmlns:c16r2="http://schemas.microsoft.com/office/drawing/2015/06/chart">
            <c:ext xmlns:c16="http://schemas.microsoft.com/office/drawing/2014/chart" uri="{C3380CC4-5D6E-409C-BE32-E72D297353CC}">
              <c16:uniqueId val="{00000004-4FE5-4247-AE1A-D5B579CA496A}"/>
            </c:ext>
          </c:extLst>
        </c:ser>
        <c:ser>
          <c:idx val="1"/>
          <c:order val="5"/>
          <c:tx>
            <c:strRef>
              <c:f>'SA-MAT-G'!$X$123</c:f>
              <c:strCache>
                <c:ptCount val="1"/>
                <c:pt idx="0">
                  <c:v>SHUD Deaths for 0.5x parameter level</c:v>
                </c:pt>
              </c:strCache>
            </c:strRef>
          </c:tx>
          <c:spPr>
            <a:ln w="6350">
              <a:solidFill>
                <a:schemeClr val="accent2"/>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X$3:$X$122</c:f>
              <c:numCache>
                <c:formatCode>General</c:formatCode>
                <c:ptCount val="120"/>
                <c:pt idx="0">
                  <c:v>0.0</c:v>
                </c:pt>
                <c:pt idx="1">
                  <c:v>-8.80083389784345</c:v>
                </c:pt>
                <c:pt idx="2">
                  <c:v>-16.20105713701597</c:v>
                </c:pt>
                <c:pt idx="3">
                  <c:v>-22.44498781189768</c:v>
                </c:pt>
                <c:pt idx="4">
                  <c:v>-27.73547289385296</c:v>
                </c:pt>
                <c:pt idx="5">
                  <c:v>-32.24068425410555</c:v>
                </c:pt>
                <c:pt idx="6">
                  <c:v>-36.09976004462614</c:v>
                </c:pt>
                <c:pt idx="7">
                  <c:v>-39.42761471487415</c:v>
                </c:pt>
                <c:pt idx="8">
                  <c:v>-42.18116133627386</c:v>
                </c:pt>
                <c:pt idx="9">
                  <c:v>-44.51206378857364</c:v>
                </c:pt>
                <c:pt idx="10">
                  <c:v>-46.5149317429185</c:v>
                </c:pt>
                <c:pt idx="11">
                  <c:v>-48.2451824453492</c:v>
                </c:pt>
                <c:pt idx="12">
                  <c:v>-49.74844159942554</c:v>
                </c:pt>
                <c:pt idx="13">
                  <c:v>-51.08031233440696</c:v>
                </c:pt>
                <c:pt idx="14">
                  <c:v>-52.34848328403395</c:v>
                </c:pt>
                <c:pt idx="15">
                  <c:v>-53.4912799719929</c:v>
                </c:pt>
                <c:pt idx="16">
                  <c:v>-54.53037990840653</c:v>
                </c:pt>
                <c:pt idx="17">
                  <c:v>-55.44379024284225</c:v>
                </c:pt>
                <c:pt idx="18">
                  <c:v>-56.19453862216388</c:v>
                </c:pt>
                <c:pt idx="19">
                  <c:v>-56.87384073949413</c:v>
                </c:pt>
                <c:pt idx="20">
                  <c:v>-57.50483757252064</c:v>
                </c:pt>
                <c:pt idx="21">
                  <c:v>-58.11982309927998</c:v>
                </c:pt>
                <c:pt idx="22">
                  <c:v>-58.69406539789948</c:v>
                </c:pt>
                <c:pt idx="23">
                  <c:v>-59.2336136085391</c:v>
                </c:pt>
                <c:pt idx="24">
                  <c:v>-59.7435490358911</c:v>
                </c:pt>
                <c:pt idx="25">
                  <c:v>-60.228155833766</c:v>
                </c:pt>
                <c:pt idx="26">
                  <c:v>-60.68446447442997</c:v>
                </c:pt>
                <c:pt idx="27">
                  <c:v>-61.07553807161926</c:v>
                </c:pt>
                <c:pt idx="28">
                  <c:v>-61.44556814769224</c:v>
                </c:pt>
                <c:pt idx="29">
                  <c:v>-61.79709407923502</c:v>
                </c:pt>
                <c:pt idx="30">
                  <c:v>-62.1322669640621</c:v>
                </c:pt>
                <c:pt idx="31">
                  <c:v>-62.45288101900184</c:v>
                </c:pt>
                <c:pt idx="32">
                  <c:v>-62.76064359022471</c:v>
                </c:pt>
                <c:pt idx="33">
                  <c:v>-63.05709010063475</c:v>
                </c:pt>
                <c:pt idx="34">
                  <c:v>-63.34362962041597</c:v>
                </c:pt>
                <c:pt idx="35">
                  <c:v>-63.62147033973137</c:v>
                </c:pt>
                <c:pt idx="36">
                  <c:v>-63.89169555722651</c:v>
                </c:pt>
                <c:pt idx="37">
                  <c:v>-64.15527978003111</c:v>
                </c:pt>
                <c:pt idx="38">
                  <c:v>-64.41310208784376</c:v>
                </c:pt>
                <c:pt idx="39">
                  <c:v>-64.66594597321455</c:v>
                </c:pt>
                <c:pt idx="40">
                  <c:v>-64.9144513851102</c:v>
                </c:pt>
                <c:pt idx="41">
                  <c:v>-65.15791059080138</c:v>
                </c:pt>
                <c:pt idx="42">
                  <c:v>-65.3831134400616</c:v>
                </c:pt>
                <c:pt idx="43">
                  <c:v>-65.61268880560718</c:v>
                </c:pt>
                <c:pt idx="44">
                  <c:v>-65.83944973883521</c:v>
                </c:pt>
                <c:pt idx="45">
                  <c:v>-66.0639134932394</c:v>
                </c:pt>
                <c:pt idx="46">
                  <c:v>-66.2865534026233</c:v>
                </c:pt>
                <c:pt idx="47">
                  <c:v>-66.50780259995025</c:v>
                </c:pt>
                <c:pt idx="48">
                  <c:v>-66.72805715938571</c:v>
                </c:pt>
                <c:pt idx="49">
                  <c:v>-66.94767899739046</c:v>
                </c:pt>
                <c:pt idx="50">
                  <c:v>-67.16699848250705</c:v>
                </c:pt>
                <c:pt idx="51">
                  <c:v>-67.38631679476097</c:v>
                </c:pt>
                <c:pt idx="52">
                  <c:v>-67.60590804915235</c:v>
                </c:pt>
                <c:pt idx="53">
                  <c:v>-67.82602113256711</c:v>
                </c:pt>
                <c:pt idx="54">
                  <c:v>-68.0468792829737</c:v>
                </c:pt>
                <c:pt idx="55">
                  <c:v>-68.2686602906761</c:v>
                </c:pt>
                <c:pt idx="56">
                  <c:v>-68.4915609102742</c:v>
                </c:pt>
                <c:pt idx="57">
                  <c:v>-68.71574557577438</c:v>
                </c:pt>
                <c:pt idx="58">
                  <c:v>-68.9413614077685</c:v>
                </c:pt>
                <c:pt idx="59">
                  <c:v>-69.16853945041038</c:v>
                </c:pt>
                <c:pt idx="60">
                  <c:v>-69.39739578746311</c:v>
                </c:pt>
                <c:pt idx="61">
                  <c:v>-69.62803258262042</c:v>
                </c:pt>
                <c:pt idx="62">
                  <c:v>-69.86053905089395</c:v>
                </c:pt>
                <c:pt idx="63">
                  <c:v>-70.09499236668348</c:v>
                </c:pt>
                <c:pt idx="64">
                  <c:v>-70.33145851354844</c:v>
                </c:pt>
                <c:pt idx="65">
                  <c:v>-70.5699930799775</c:v>
                </c:pt>
                <c:pt idx="66">
                  <c:v>-70.81064200493111</c:v>
                </c:pt>
                <c:pt idx="67">
                  <c:v>-71.05344227305508</c:v>
                </c:pt>
                <c:pt idx="68">
                  <c:v>-71.29842252957991</c:v>
                </c:pt>
                <c:pt idx="69">
                  <c:v>-71.54560376485632</c:v>
                </c:pt>
                <c:pt idx="70">
                  <c:v>-71.79499986779246</c:v>
                </c:pt>
                <c:pt idx="71">
                  <c:v>-72.04661816801646</c:v>
                </c:pt>
                <c:pt idx="72">
                  <c:v>-72.30045994485604</c:v>
                </c:pt>
                <c:pt idx="73">
                  <c:v>-72.5565209050158</c:v>
                </c:pt>
                <c:pt idx="74">
                  <c:v>-72.8147916308373</c:v>
                </c:pt>
                <c:pt idx="75">
                  <c:v>-73.07525800088538</c:v>
                </c:pt>
                <c:pt idx="76">
                  <c:v>-73.33790158448875</c:v>
                </c:pt>
                <c:pt idx="77">
                  <c:v>-73.60270001174034</c:v>
                </c:pt>
                <c:pt idx="78">
                  <c:v>-73.86962732040445</c:v>
                </c:pt>
                <c:pt idx="79">
                  <c:v>-74.13865428102117</c:v>
                </c:pt>
                <c:pt idx="80">
                  <c:v>-74.40974870149265</c:v>
                </c:pt>
                <c:pt idx="81">
                  <c:v>-74.68287571223372</c:v>
                </c:pt>
                <c:pt idx="82">
                  <c:v>-74.95799803319218</c:v>
                </c:pt>
                <c:pt idx="83">
                  <c:v>-75.23507622360908</c:v>
                </c:pt>
                <c:pt idx="84">
                  <c:v>-75.51406891556908</c:v>
                </c:pt>
                <c:pt idx="85">
                  <c:v>-75.79493303222075</c:v>
                </c:pt>
                <c:pt idx="86">
                  <c:v>-76.07762399158286</c:v>
                </c:pt>
                <c:pt idx="87">
                  <c:v>-76.3620958967369</c:v>
                </c:pt>
                <c:pt idx="88">
                  <c:v>-76.64830171319556</c:v>
                </c:pt>
                <c:pt idx="89">
                  <c:v>-76.9361934341784</c:v>
                </c:pt>
                <c:pt idx="90">
                  <c:v>-77.22572223448402</c:v>
                </c:pt>
                <c:pt idx="91">
                  <c:v>-77.51683861364906</c:v>
                </c:pt>
                <c:pt idx="92">
                  <c:v>-77.80949252895864</c:v>
                </c:pt>
                <c:pt idx="93">
                  <c:v>-78.10363351895879</c:v>
                </c:pt>
                <c:pt idx="94">
                  <c:v>-78.39921081798035</c:v>
                </c:pt>
                <c:pt idx="95">
                  <c:v>-78.69617346222681</c:v>
                </c:pt>
                <c:pt idx="96">
                  <c:v>-78.99447038791006</c:v>
                </c:pt>
                <c:pt idx="97">
                  <c:v>-79.2940505219156</c:v>
                </c:pt>
                <c:pt idx="98">
                  <c:v>-79.59486286543202</c:v>
                </c:pt>
                <c:pt idx="99">
                  <c:v>-79.89685657097115</c:v>
                </c:pt>
                <c:pt idx="100">
                  <c:v>-80.19998101317618</c:v>
                </c:pt>
                <c:pt idx="101">
                  <c:v>-80.50418585379565</c:v>
                </c:pt>
                <c:pt idx="102">
                  <c:v>-80.80942110117007</c:v>
                </c:pt>
                <c:pt idx="103">
                  <c:v>-81.11563716458214</c:v>
                </c:pt>
                <c:pt idx="104">
                  <c:v>-81.42278490378001</c:v>
                </c:pt>
                <c:pt idx="105">
                  <c:v>-81.73081567396693</c:v>
                </c:pt>
                <c:pt idx="106">
                  <c:v>-82.03968136655355</c:v>
                </c:pt>
                <c:pt idx="107">
                  <c:v>-82.3493344459427</c:v>
                </c:pt>
                <c:pt idx="108">
                  <c:v>-82.65972798257285</c:v>
                </c:pt>
                <c:pt idx="109">
                  <c:v>-82.97081568250736</c:v>
                </c:pt>
                <c:pt idx="110">
                  <c:v>-83.28255191374127</c:v>
                </c:pt>
                <c:pt idx="111">
                  <c:v>-83.59489172948408</c:v>
                </c:pt>
                <c:pt idx="112">
                  <c:v>-83.90779088858707</c:v>
                </c:pt>
                <c:pt idx="113">
                  <c:v>-84.22120587332638</c:v>
                </c:pt>
                <c:pt idx="114">
                  <c:v>-84.53509390471026</c:v>
                </c:pt>
                <c:pt idx="115">
                  <c:v>-84.84941295548265</c:v>
                </c:pt>
                <c:pt idx="116">
                  <c:v>-85.16412176098124</c:v>
                </c:pt>
                <c:pt idx="117">
                  <c:v>-85.47917982799754</c:v>
                </c:pt>
                <c:pt idx="118">
                  <c:v>-85.7945474417876</c:v>
                </c:pt>
                <c:pt idx="119">
                  <c:v>-86.110185671362</c:v>
                </c:pt>
              </c:numCache>
            </c:numRef>
          </c:yVal>
          <c:smooth val="1"/>
          <c:extLst xmlns:c16r2="http://schemas.microsoft.com/office/drawing/2015/06/chart">
            <c:ext xmlns:c16="http://schemas.microsoft.com/office/drawing/2014/chart" uri="{C3380CC4-5D6E-409C-BE32-E72D297353CC}">
              <c16:uniqueId val="{00000005-4FE5-4247-AE1A-D5B579CA496A}"/>
            </c:ext>
          </c:extLst>
        </c:ser>
        <c:ser>
          <c:idx val="5"/>
          <c:order val="6"/>
          <c:tx>
            <c:strRef>
              <c:f>'SA-MAT-G'!$G$123</c:f>
              <c:strCache>
                <c:ptCount val="1"/>
                <c:pt idx="0">
                  <c:v>Total Deaths for 1.5x parameter level</c:v>
                </c:pt>
              </c:strCache>
            </c:strRef>
          </c:tx>
          <c:spPr>
            <a:ln w="76200">
              <a:solidFill>
                <a:schemeClr val="tx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G$3:$G$122</c:f>
              <c:numCache>
                <c:formatCode>General</c:formatCode>
                <c:ptCount val="120"/>
                <c:pt idx="0">
                  <c:v>0.0</c:v>
                </c:pt>
                <c:pt idx="1">
                  <c:v>-11.28776434600527</c:v>
                </c:pt>
                <c:pt idx="2">
                  <c:v>-20.84241223577848</c:v>
                </c:pt>
                <c:pt idx="3">
                  <c:v>-28.97686356982013</c:v>
                </c:pt>
                <c:pt idx="4">
                  <c:v>-35.94525833968601</c:v>
                </c:pt>
                <c:pt idx="5">
                  <c:v>-41.95413359035344</c:v>
                </c:pt>
                <c:pt idx="6">
                  <c:v>-47.1714728604542</c:v>
                </c:pt>
                <c:pt idx="7">
                  <c:v>-51.73402816196494</c:v>
                </c:pt>
                <c:pt idx="8">
                  <c:v>-55.753244548887</c:v>
                </c:pt>
                <c:pt idx="9">
                  <c:v>-59.32005428350972</c:v>
                </c:pt>
                <c:pt idx="10">
                  <c:v>-62.50875658506497</c:v>
                </c:pt>
                <c:pt idx="11">
                  <c:v>-65.38015766992766</c:v>
                </c:pt>
                <c:pt idx="12">
                  <c:v>-67.98411240340691</c:v>
                </c:pt>
                <c:pt idx="13">
                  <c:v>-70.34128175525833</c:v>
                </c:pt>
                <c:pt idx="14">
                  <c:v>-72.50509310795876</c:v>
                </c:pt>
                <c:pt idx="15">
                  <c:v>-74.50397421261064</c:v>
                </c:pt>
                <c:pt idx="16">
                  <c:v>-76.36136535852785</c:v>
                </c:pt>
                <c:pt idx="17">
                  <c:v>-78.09671592498651</c:v>
                </c:pt>
                <c:pt idx="18">
                  <c:v>-79.72622172588212</c:v>
                </c:pt>
                <c:pt idx="19">
                  <c:v>-81.26342219035388</c:v>
                </c:pt>
                <c:pt idx="20">
                  <c:v>-82.7196844420464</c:v>
                </c:pt>
                <c:pt idx="21">
                  <c:v>-84.10459588442373</c:v>
                </c:pt>
                <c:pt idx="22">
                  <c:v>-85.42628276252505</c:v>
                </c:pt>
                <c:pt idx="23">
                  <c:v>-86.69166882755235</c:v>
                </c:pt>
                <c:pt idx="24">
                  <c:v>-87.906685527029</c:v>
                </c:pt>
                <c:pt idx="25">
                  <c:v>-89.07644295720225</c:v>
                </c:pt>
                <c:pt idx="26">
                  <c:v>-90.20533414567254</c:v>
                </c:pt>
                <c:pt idx="27">
                  <c:v>-91.2972172177631</c:v>
                </c:pt>
                <c:pt idx="28">
                  <c:v>-92.35547500552047</c:v>
                </c:pt>
                <c:pt idx="29">
                  <c:v>-93.38309034499244</c:v>
                </c:pt>
                <c:pt idx="30">
                  <c:v>-94.38270797172508</c:v>
                </c:pt>
                <c:pt idx="31">
                  <c:v>-95.35668533686572</c:v>
                </c:pt>
                <c:pt idx="32">
                  <c:v>-96.30713442630802</c:v>
                </c:pt>
                <c:pt idx="33">
                  <c:v>-97.23595627083794</c:v>
                </c:pt>
                <c:pt idx="34">
                  <c:v>-98.14486951335243</c:v>
                </c:pt>
                <c:pt idx="35">
                  <c:v>-99.03543413892295</c:v>
                </c:pt>
                <c:pt idx="36">
                  <c:v>-99.90907126313291</c:v>
                </c:pt>
                <c:pt idx="37">
                  <c:v>-100.7670797038701</c:v>
                </c:pt>
                <c:pt idx="38">
                  <c:v>-101.6106499242631</c:v>
                </c:pt>
                <c:pt idx="39">
                  <c:v>-102.4408757626748</c:v>
                </c:pt>
                <c:pt idx="40">
                  <c:v>-103.2587645154003</c:v>
                </c:pt>
                <c:pt idx="41">
                  <c:v>-104.0652455093681</c:v>
                </c:pt>
                <c:pt idx="42">
                  <c:v>-104.8611774759937</c:v>
                </c:pt>
                <c:pt idx="43">
                  <c:v>-105.6473549338195</c:v>
                </c:pt>
                <c:pt idx="44">
                  <c:v>-106.4245137483798</c:v>
                </c:pt>
                <c:pt idx="45">
                  <c:v>-107.1933360064584</c:v>
                </c:pt>
                <c:pt idx="46">
                  <c:v>-107.9544543166219</c:v>
                </c:pt>
                <c:pt idx="47">
                  <c:v>-108.708455627394</c:v>
                </c:pt>
                <c:pt idx="48">
                  <c:v>-109.4558846378593</c:v>
                </c:pt>
                <c:pt idx="49">
                  <c:v>-110.1972468619812</c:v>
                </c:pt>
                <c:pt idx="50">
                  <c:v>-110.9330113970112</c:v>
                </c:pt>
                <c:pt idx="51">
                  <c:v>-111.663613437507</c:v>
                </c:pt>
                <c:pt idx="52">
                  <c:v>-112.3894565691246</c:v>
                </c:pt>
                <c:pt idx="53">
                  <c:v>-113.1109148708496</c:v>
                </c:pt>
                <c:pt idx="54">
                  <c:v>-113.8283348492228</c:v>
                </c:pt>
                <c:pt idx="55">
                  <c:v>-114.5420372243343</c:v>
                </c:pt>
                <c:pt idx="56">
                  <c:v>-115.2523185841899</c:v>
                </c:pt>
                <c:pt idx="57">
                  <c:v>-115.9594529214572</c:v>
                </c:pt>
                <c:pt idx="58">
                  <c:v>-116.6636930644775</c:v>
                </c:pt>
                <c:pt idx="59">
                  <c:v>-117.365272012672</c:v>
                </c:pt>
                <c:pt idx="60">
                  <c:v>-118.064404185052</c:v>
                </c:pt>
                <c:pt idx="61">
                  <c:v>-118.7612865893541</c:v>
                </c:pt>
                <c:pt idx="62">
                  <c:v>-119.4560999183202</c:v>
                </c:pt>
                <c:pt idx="63">
                  <c:v>-120.1490095788632</c:v>
                </c:pt>
                <c:pt idx="64">
                  <c:v>-120.8401666591485</c:v>
                </c:pt>
                <c:pt idx="65">
                  <c:v>-121.5297088380603</c:v>
                </c:pt>
                <c:pt idx="66">
                  <c:v>-122.2177612410555</c:v>
                </c:pt>
                <c:pt idx="67">
                  <c:v>-122.9044372459835</c:v>
                </c:pt>
                <c:pt idx="68">
                  <c:v>-123.589839242111</c:v>
                </c:pt>
                <c:pt idx="69">
                  <c:v>-124.2740593453013</c:v>
                </c:pt>
                <c:pt idx="70">
                  <c:v>-124.9571800720289</c:v>
                </c:pt>
                <c:pt idx="71">
                  <c:v>-125.6392749747154</c:v>
                </c:pt>
                <c:pt idx="72">
                  <c:v>-126.3204092406281</c:v>
                </c:pt>
                <c:pt idx="73">
                  <c:v>-127.0006402564837</c:v>
                </c:pt>
                <c:pt idx="74">
                  <c:v>-127.6800181406842</c:v>
                </c:pt>
                <c:pt idx="75">
                  <c:v>-128.3585862450136</c:v>
                </c:pt>
                <c:pt idx="76">
                  <c:v>-129.0363816275004</c:v>
                </c:pt>
                <c:pt idx="77">
                  <c:v>-129.7134354980249</c:v>
                </c:pt>
                <c:pt idx="78">
                  <c:v>-130.3897736381776</c:v>
                </c:pt>
                <c:pt idx="79">
                  <c:v>-131.065416796766</c:v>
                </c:pt>
                <c:pt idx="80">
                  <c:v>-131.7403810622827</c:v>
                </c:pt>
                <c:pt idx="81">
                  <c:v>-132.4146782135972</c:v>
                </c:pt>
                <c:pt idx="82">
                  <c:v>-133.0883160500297</c:v>
                </c:pt>
                <c:pt idx="83">
                  <c:v>-133.7612987019305</c:v>
                </c:pt>
                <c:pt idx="84">
                  <c:v>-134.4336269227963</c:v>
                </c:pt>
                <c:pt idx="85">
                  <c:v>-135.1052983639407</c:v>
                </c:pt>
                <c:pt idx="86">
                  <c:v>-135.7763078326357</c:v>
                </c:pt>
                <c:pt idx="87">
                  <c:v>-136.4466475346245</c:v>
                </c:pt>
                <c:pt idx="88">
                  <c:v>-137.1163073018512</c:v>
                </c:pt>
                <c:pt idx="89">
                  <c:v>-137.7852748061998</c:v>
                </c:pt>
                <c:pt idx="90">
                  <c:v>-138.4535357599987</c:v>
                </c:pt>
                <c:pt idx="91">
                  <c:v>-139.1210741040208</c:v>
                </c:pt>
                <c:pt idx="92">
                  <c:v>-139.7878721836454</c:v>
                </c:pt>
                <c:pt idx="93">
                  <c:v>-140.4539109138364</c:v>
                </c:pt>
                <c:pt idx="94">
                  <c:v>-141.1191699335481</c:v>
                </c:pt>
                <c:pt idx="95">
                  <c:v>-141.7836277501343</c:v>
                </c:pt>
                <c:pt idx="96">
                  <c:v>-142.4472618743221</c:v>
                </c:pt>
                <c:pt idx="97">
                  <c:v>-143.1100489462616</c:v>
                </c:pt>
                <c:pt idx="98">
                  <c:v>-143.7719648531559</c:v>
                </c:pt>
                <c:pt idx="99">
                  <c:v>-144.432984838937</c:v>
                </c:pt>
                <c:pt idx="100">
                  <c:v>-145.0930836064326</c:v>
                </c:pt>
                <c:pt idx="101">
                  <c:v>-145.7522354124561</c:v>
                </c:pt>
                <c:pt idx="102">
                  <c:v>-146.4104141562041</c:v>
                </c:pt>
                <c:pt idx="103">
                  <c:v>-147.0675934613568</c:v>
                </c:pt>
                <c:pt idx="104">
                  <c:v>-147.7237467522397</c:v>
                </c:pt>
                <c:pt idx="105">
                  <c:v>-148.3788473243702</c:v>
                </c:pt>
                <c:pt idx="106">
                  <c:v>-149.0328684097464</c:v>
                </c:pt>
                <c:pt idx="107">
                  <c:v>-149.6857832371537</c:v>
                </c:pt>
                <c:pt idx="108">
                  <c:v>-150.3375650877941</c:v>
                </c:pt>
                <c:pt idx="109">
                  <c:v>-150.9881873465146</c:v>
                </c:pt>
                <c:pt idx="110">
                  <c:v>-151.6376235488913</c:v>
                </c:pt>
                <c:pt idx="111">
                  <c:v>-152.28584742442</c:v>
                </c:pt>
                <c:pt idx="112">
                  <c:v>-152.9328329360408</c:v>
                </c:pt>
                <c:pt idx="113">
                  <c:v>-153.5785543162301</c:v>
                </c:pt>
                <c:pt idx="114">
                  <c:v>-154.222986099858</c:v>
                </c:pt>
                <c:pt idx="115">
                  <c:v>-154.866103154012</c:v>
                </c:pt>
                <c:pt idx="116">
                  <c:v>-155.5078807049843</c:v>
                </c:pt>
                <c:pt idx="117">
                  <c:v>-156.148294362588</c:v>
                </c:pt>
                <c:pt idx="118">
                  <c:v>-156.787320141976</c:v>
                </c:pt>
                <c:pt idx="119">
                  <c:v>-157.4249344831237</c:v>
                </c:pt>
              </c:numCache>
            </c:numRef>
          </c:yVal>
          <c:smooth val="1"/>
          <c:extLst xmlns:c16r2="http://schemas.microsoft.com/office/drawing/2015/06/chart">
            <c:ext xmlns:c16="http://schemas.microsoft.com/office/drawing/2014/chart" uri="{C3380CC4-5D6E-409C-BE32-E72D297353CC}">
              <c16:uniqueId val="{00000006-4FE5-4247-AE1A-D5B579CA496A}"/>
            </c:ext>
          </c:extLst>
        </c:ser>
        <c:ser>
          <c:idx val="2"/>
          <c:order val="7"/>
          <c:tx>
            <c:strRef>
              <c:f>'SA-MAT-G'!$P$123</c:f>
              <c:strCache>
                <c:ptCount val="1"/>
                <c:pt idx="0">
                  <c:v>Total Deaths for 1x parameter level</c:v>
                </c:pt>
              </c:strCache>
            </c:strRef>
          </c:tx>
          <c:spPr>
            <a:ln w="28575">
              <a:solidFill>
                <a:schemeClr val="tx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P$3:$P$122</c:f>
              <c:numCache>
                <c:formatCode>General</c:formatCode>
                <c:ptCount val="120"/>
                <c:pt idx="0">
                  <c:v>0.0</c:v>
                </c:pt>
                <c:pt idx="1">
                  <c:v>-10.63565755474347</c:v>
                </c:pt>
                <c:pt idx="2">
                  <c:v>-19.78237224739348</c:v>
                </c:pt>
                <c:pt idx="3">
                  <c:v>-27.71383102526929</c:v>
                </c:pt>
                <c:pt idx="4">
                  <c:v>-34.65379494912331</c:v>
                </c:pt>
                <c:pt idx="5">
                  <c:v>-40.73582273875923</c:v>
                </c:pt>
                <c:pt idx="6">
                  <c:v>-46.04286818198219</c:v>
                </c:pt>
                <c:pt idx="7">
                  <c:v>-50.7365885921704</c:v>
                </c:pt>
                <c:pt idx="8">
                  <c:v>-54.69991164700418</c:v>
                </c:pt>
                <c:pt idx="9">
                  <c:v>-58.16019933834204</c:v>
                </c:pt>
                <c:pt idx="10">
                  <c:v>-61.23863424060095</c:v>
                </c:pt>
                <c:pt idx="11">
                  <c:v>-63.99668299407144</c:v>
                </c:pt>
                <c:pt idx="12">
                  <c:v>-66.48471111671785</c:v>
                </c:pt>
                <c:pt idx="13">
                  <c:v>-68.72377496481481</c:v>
                </c:pt>
                <c:pt idx="14">
                  <c:v>-70.76645128889512</c:v>
                </c:pt>
                <c:pt idx="15">
                  <c:v>-72.6419215216129</c:v>
                </c:pt>
                <c:pt idx="16">
                  <c:v>-74.37423490320481</c:v>
                </c:pt>
                <c:pt idx="17">
                  <c:v>-75.98333339027522</c:v>
                </c:pt>
                <c:pt idx="18">
                  <c:v>-77.48572907382135</c:v>
                </c:pt>
                <c:pt idx="19">
                  <c:v>-78.89509426694876</c:v>
                </c:pt>
                <c:pt idx="20">
                  <c:v>-80.22294936493371</c:v>
                </c:pt>
                <c:pt idx="21">
                  <c:v>-81.47861829207905</c:v>
                </c:pt>
                <c:pt idx="22">
                  <c:v>-82.67020006977554</c:v>
                </c:pt>
                <c:pt idx="23">
                  <c:v>-83.8046675262672</c:v>
                </c:pt>
                <c:pt idx="24">
                  <c:v>-84.88799563326988</c:v>
                </c:pt>
                <c:pt idx="25">
                  <c:v>-85.92533363955565</c:v>
                </c:pt>
                <c:pt idx="26">
                  <c:v>-86.92111064767156</c:v>
                </c:pt>
                <c:pt idx="27">
                  <c:v>-87.87921614859218</c:v>
                </c:pt>
                <c:pt idx="28">
                  <c:v>-88.80306337539892</c:v>
                </c:pt>
                <c:pt idx="29">
                  <c:v>-89.6956648693482</c:v>
                </c:pt>
                <c:pt idx="30">
                  <c:v>-90.5596945268057</c:v>
                </c:pt>
                <c:pt idx="31">
                  <c:v>-91.39753836144658</c:v>
                </c:pt>
                <c:pt idx="32">
                  <c:v>-92.2113361873052</c:v>
                </c:pt>
                <c:pt idx="33">
                  <c:v>-93.0030162993351</c:v>
                </c:pt>
                <c:pt idx="34">
                  <c:v>-93.77432340519666</c:v>
                </c:pt>
                <c:pt idx="35">
                  <c:v>-94.52684285047833</c:v>
                </c:pt>
                <c:pt idx="36">
                  <c:v>-95.26202058869353</c:v>
                </c:pt>
                <c:pt idx="37">
                  <c:v>-95.9811797701396</c:v>
                </c:pt>
                <c:pt idx="38">
                  <c:v>-96.68553469298438</c:v>
                </c:pt>
                <c:pt idx="39">
                  <c:v>-97.37620253713774</c:v>
                </c:pt>
                <c:pt idx="40">
                  <c:v>-98.0542134429379</c:v>
                </c:pt>
                <c:pt idx="41">
                  <c:v>-98.7205190843419</c:v>
                </c:pt>
                <c:pt idx="42">
                  <c:v>-99.37600004255133</c:v>
                </c:pt>
                <c:pt idx="43">
                  <c:v>-100.0214721883451</c:v>
                </c:pt>
                <c:pt idx="44">
                  <c:v>-100.6576922417621</c:v>
                </c:pt>
                <c:pt idx="45">
                  <c:v>-101.2853626465702</c:v>
                </c:pt>
                <c:pt idx="46">
                  <c:v>-101.9051358721175</c:v>
                </c:pt>
                <c:pt idx="47">
                  <c:v>-102.5176182326554</c:v>
                </c:pt>
                <c:pt idx="48">
                  <c:v>-103.1233733009124</c:v>
                </c:pt>
                <c:pt idx="49">
                  <c:v>-103.7229249766379</c:v>
                </c:pt>
                <c:pt idx="50">
                  <c:v>-104.3167602601062</c:v>
                </c:pt>
                <c:pt idx="51">
                  <c:v>-104.9053317720055</c:v>
                </c:pt>
                <c:pt idx="52">
                  <c:v>-105.4890600537892</c:v>
                </c:pt>
                <c:pt idx="53">
                  <c:v>-106.0683356770304</c:v>
                </c:pt>
                <c:pt idx="54">
                  <c:v>-106.6435211852632</c:v>
                </c:pt>
                <c:pt idx="55">
                  <c:v>-107.2149528879951</c:v>
                </c:pt>
                <c:pt idx="56">
                  <c:v>-107.7829425234129</c:v>
                </c:pt>
                <c:pt idx="57">
                  <c:v>-108.347778803714</c:v>
                </c:pt>
                <c:pt idx="58">
                  <c:v>-108.9097288548882</c:v>
                </c:pt>
                <c:pt idx="59">
                  <c:v>-109.4690395610206</c:v>
                </c:pt>
                <c:pt idx="60">
                  <c:v>-110.025938821775</c:v>
                </c:pt>
                <c:pt idx="61">
                  <c:v>-110.580636730532</c:v>
                </c:pt>
                <c:pt idx="62">
                  <c:v>-111.1333266796814</c:v>
                </c:pt>
                <c:pt idx="63">
                  <c:v>-111.6841863987544</c:v>
                </c:pt>
                <c:pt idx="64">
                  <c:v>-112.2333789304192</c:v>
                </c:pt>
                <c:pt idx="65">
                  <c:v>-112.7810535487847</c:v>
                </c:pt>
                <c:pt idx="66">
                  <c:v>-113.3273466239824</c:v>
                </c:pt>
                <c:pt idx="67">
                  <c:v>-113.8723824366089</c:v>
                </c:pt>
                <c:pt idx="68">
                  <c:v>-114.4162739452416</c:v>
                </c:pt>
                <c:pt idx="69">
                  <c:v>-114.959123509971</c:v>
                </c:pt>
                <c:pt idx="70">
                  <c:v>-115.5010235746371</c:v>
                </c:pt>
                <c:pt idx="71">
                  <c:v>-116.0420573102098</c:v>
                </c:pt>
                <c:pt idx="72">
                  <c:v>-116.5822992216098</c:v>
                </c:pt>
                <c:pt idx="73">
                  <c:v>-117.1218157200509</c:v>
                </c:pt>
                <c:pt idx="74">
                  <c:v>-117.6606656628663</c:v>
                </c:pt>
                <c:pt idx="75">
                  <c:v>-118.1989008626357</c:v>
                </c:pt>
                <c:pt idx="76">
                  <c:v>-118.7365665673045</c:v>
                </c:pt>
                <c:pt idx="77">
                  <c:v>-119.2737019129052</c:v>
                </c:pt>
                <c:pt idx="78">
                  <c:v>-119.8103403503494</c:v>
                </c:pt>
                <c:pt idx="79">
                  <c:v>-120.3465100477197</c:v>
                </c:pt>
                <c:pt idx="80">
                  <c:v>-120.8822342693664</c:v>
                </c:pt>
                <c:pt idx="81">
                  <c:v>-121.4175317330627</c:v>
                </c:pt>
                <c:pt idx="82">
                  <c:v>-121.9524169463962</c:v>
                </c:pt>
                <c:pt idx="83">
                  <c:v>-122.4869005235064</c:v>
                </c:pt>
                <c:pt idx="84">
                  <c:v>-123.0209894832214</c:v>
                </c:pt>
                <c:pt idx="85">
                  <c:v>-123.5546875295881</c:v>
                </c:pt>
                <c:pt idx="86">
                  <c:v>-124.0879953157362</c:v>
                </c:pt>
                <c:pt idx="87">
                  <c:v>-124.6209106919745</c:v>
                </c:pt>
                <c:pt idx="88">
                  <c:v>-125.1534289389594</c:v>
                </c:pt>
                <c:pt idx="89">
                  <c:v>-125.6855429867393</c:v>
                </c:pt>
                <c:pt idx="90">
                  <c:v>-126.2172436204345</c:v>
                </c:pt>
                <c:pt idx="91">
                  <c:v>-126.7485196732752</c:v>
                </c:pt>
                <c:pt idx="92">
                  <c:v>-127.2793582076802</c:v>
                </c:pt>
                <c:pt idx="93">
                  <c:v>-127.8097446850262</c:v>
                </c:pt>
                <c:pt idx="94">
                  <c:v>-128.3396631247157</c:v>
                </c:pt>
                <c:pt idx="95">
                  <c:v>-128.8690962531422</c:v>
                </c:pt>
                <c:pt idx="96">
                  <c:v>-129.398025643088</c:v>
                </c:pt>
                <c:pt idx="97">
                  <c:v>-129.9264318440985</c:v>
                </c:pt>
                <c:pt idx="98">
                  <c:v>-130.454294504314</c:v>
                </c:pt>
                <c:pt idx="99">
                  <c:v>-130.9815924842453</c:v>
                </c:pt>
                <c:pt idx="100">
                  <c:v>-131.5083039629363</c:v>
                </c:pt>
                <c:pt idx="101">
                  <c:v>-132.0344065369335</c:v>
                </c:pt>
                <c:pt idx="102">
                  <c:v>-132.5598773124801</c:v>
                </c:pt>
                <c:pt idx="103">
                  <c:v>-133.0846929913006</c:v>
                </c:pt>
                <c:pt idx="104">
                  <c:v>-133.6088299503508</c:v>
                </c:pt>
                <c:pt idx="105">
                  <c:v>-134.1322643158736</c:v>
                </c:pt>
                <c:pt idx="106">
                  <c:v>-134.6549720320857</c:v>
                </c:pt>
                <c:pt idx="107">
                  <c:v>-135.176928924803</c:v>
                </c:pt>
                <c:pt idx="108">
                  <c:v>-135.6981107603</c:v>
                </c:pt>
                <c:pt idx="109">
                  <c:v>-136.2184932996871</c:v>
                </c:pt>
                <c:pt idx="110">
                  <c:v>-136.7380523490504</c:v>
                </c:pt>
                <c:pt idx="111">
                  <c:v>-137.2567638056275</c:v>
                </c:pt>
                <c:pt idx="112">
                  <c:v>-137.7746037002342</c:v>
                </c:pt>
                <c:pt idx="113">
                  <c:v>-138.2915482361793</c:v>
                </c:pt>
                <c:pt idx="114">
                  <c:v>-138.807573824873</c:v>
                </c:pt>
                <c:pt idx="115">
                  <c:v>-139.3226571183293</c:v>
                </c:pt>
                <c:pt idx="116">
                  <c:v>-139.8367750387601</c:v>
                </c:pt>
                <c:pt idx="117">
                  <c:v>-140.349904805421</c:v>
                </c:pt>
                <c:pt idx="118">
                  <c:v>-140.8620239589071</c:v>
                </c:pt>
                <c:pt idx="119">
                  <c:v>-141.3731103830327</c:v>
                </c:pt>
              </c:numCache>
            </c:numRef>
          </c:yVal>
          <c:smooth val="1"/>
          <c:extLst xmlns:c16r2="http://schemas.microsoft.com/office/drawing/2015/06/chart">
            <c:ext xmlns:c16="http://schemas.microsoft.com/office/drawing/2014/chart" uri="{C3380CC4-5D6E-409C-BE32-E72D297353CC}">
              <c16:uniqueId val="{00000007-4FE5-4247-AE1A-D5B579CA496A}"/>
            </c:ext>
          </c:extLst>
        </c:ser>
        <c:ser>
          <c:idx val="9"/>
          <c:order val="8"/>
          <c:tx>
            <c:strRef>
              <c:f>'SA-MAT-G'!$Y$123</c:f>
              <c:strCache>
                <c:ptCount val="1"/>
                <c:pt idx="0">
                  <c:v>Total Deaths for 0.5x parameter level</c:v>
                </c:pt>
              </c:strCache>
            </c:strRef>
          </c:tx>
          <c:spPr>
            <a:ln w="6350">
              <a:solidFill>
                <a:schemeClr val="tx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Y$3:$Y$122</c:f>
              <c:numCache>
                <c:formatCode>General</c:formatCode>
                <c:ptCount val="120"/>
                <c:pt idx="0">
                  <c:v>0.0</c:v>
                </c:pt>
                <c:pt idx="1">
                  <c:v>-10.44010871413188</c:v>
                </c:pt>
                <c:pt idx="2">
                  <c:v>-19.26949872237487</c:v>
                </c:pt>
                <c:pt idx="3">
                  <c:v>-26.77328408158196</c:v>
                </c:pt>
                <c:pt idx="4">
                  <c:v>-33.1853873656618</c:v>
                </c:pt>
                <c:pt idx="5">
                  <c:v>-38.69768485750178</c:v>
                </c:pt>
                <c:pt idx="6">
                  <c:v>-43.46750311950863</c:v>
                </c:pt>
                <c:pt idx="7">
                  <c:v>-47.62381304567547</c:v>
                </c:pt>
                <c:pt idx="8">
                  <c:v>-51.2141139968965</c:v>
                </c:pt>
                <c:pt idx="9">
                  <c:v>-54.35670074821734</c:v>
                </c:pt>
                <c:pt idx="10">
                  <c:v>-57.1355352105239</c:v>
                </c:pt>
                <c:pt idx="11">
                  <c:v>-59.60992893547863</c:v>
                </c:pt>
                <c:pt idx="12">
                  <c:v>-61.82860251079315</c:v>
                </c:pt>
                <c:pt idx="13">
                  <c:v>-63.83924109572794</c:v>
                </c:pt>
                <c:pt idx="14">
                  <c:v>-65.7071979269304</c:v>
                </c:pt>
                <c:pt idx="15">
                  <c:v>-67.42253851507844</c:v>
                </c:pt>
                <c:pt idx="16">
                  <c:v>-69.00820633844265</c:v>
                </c:pt>
                <c:pt idx="17">
                  <c:v>-70.4663624092018</c:v>
                </c:pt>
                <c:pt idx="18">
                  <c:v>-71.7910844847746</c:v>
                </c:pt>
                <c:pt idx="19">
                  <c:v>-73.02916735705715</c:v>
                </c:pt>
                <c:pt idx="20">
                  <c:v>-74.19694714742836</c:v>
                </c:pt>
                <c:pt idx="21">
                  <c:v>-75.31353100514111</c:v>
                </c:pt>
                <c:pt idx="22">
                  <c:v>-76.37299168276718</c:v>
                </c:pt>
                <c:pt idx="23">
                  <c:v>-77.38192811464218</c:v>
                </c:pt>
                <c:pt idx="24">
                  <c:v>-78.34595072722118</c:v>
                </c:pt>
                <c:pt idx="25">
                  <c:v>-79.2698535692328</c:v>
                </c:pt>
                <c:pt idx="26">
                  <c:v>-80.15496881955505</c:v>
                </c:pt>
                <c:pt idx="27">
                  <c:v>-80.98798208270455</c:v>
                </c:pt>
                <c:pt idx="28">
                  <c:v>-81.78974826412406</c:v>
                </c:pt>
                <c:pt idx="29">
                  <c:v>-82.56302795964333</c:v>
                </c:pt>
                <c:pt idx="30">
                  <c:v>-83.3102282633137</c:v>
                </c:pt>
                <c:pt idx="31">
                  <c:v>-84.03344520404637</c:v>
                </c:pt>
                <c:pt idx="32">
                  <c:v>-84.73460179812613</c:v>
                </c:pt>
                <c:pt idx="33">
                  <c:v>-85.41543097376608</c:v>
                </c:pt>
                <c:pt idx="34">
                  <c:v>-86.07751095369395</c:v>
                </c:pt>
                <c:pt idx="35">
                  <c:v>-86.72224708065055</c:v>
                </c:pt>
                <c:pt idx="36">
                  <c:v>-87.35091552367885</c:v>
                </c:pt>
                <c:pt idx="37">
                  <c:v>-87.96467944274372</c:v>
                </c:pt>
                <c:pt idx="38">
                  <c:v>-88.56460249233332</c:v>
                </c:pt>
                <c:pt idx="39">
                  <c:v>-89.1516553815015</c:v>
                </c:pt>
                <c:pt idx="40">
                  <c:v>-89.72670129079845</c:v>
                </c:pt>
                <c:pt idx="41">
                  <c:v>-90.28985420522802</c:v>
                </c:pt>
                <c:pt idx="42">
                  <c:v>-90.83464613720948</c:v>
                </c:pt>
                <c:pt idx="43">
                  <c:v>-91.3734218367872</c:v>
                </c:pt>
                <c:pt idx="44">
                  <c:v>-91.90277131120057</c:v>
                </c:pt>
                <c:pt idx="45">
                  <c:v>-92.42333587437655</c:v>
                </c:pt>
                <c:pt idx="46">
                  <c:v>-92.93571151012416</c:v>
                </c:pt>
                <c:pt idx="47">
                  <c:v>-93.44045254046418</c:v>
                </c:pt>
                <c:pt idx="48">
                  <c:v>-93.93807481384943</c:v>
                </c:pt>
                <c:pt idx="49">
                  <c:v>-94.42905859478891</c:v>
                </c:pt>
                <c:pt idx="50">
                  <c:v>-94.9138511619925</c:v>
                </c:pt>
                <c:pt idx="51">
                  <c:v>-95.39286915636885</c:v>
                </c:pt>
                <c:pt idx="52">
                  <c:v>-95.86650070486438</c:v>
                </c:pt>
                <c:pt idx="53">
                  <c:v>-96.33510731528426</c:v>
                </c:pt>
                <c:pt idx="54">
                  <c:v>-96.7990244847071</c:v>
                </c:pt>
                <c:pt idx="55">
                  <c:v>-97.25855210147725</c:v>
                </c:pt>
                <c:pt idx="56">
                  <c:v>-97.71398901865305</c:v>
                </c:pt>
                <c:pt idx="57">
                  <c:v>-98.16560665650069</c:v>
                </c:pt>
                <c:pt idx="58">
                  <c:v>-98.61365754786175</c:v>
                </c:pt>
                <c:pt idx="59">
                  <c:v>-99.05837655665798</c:v>
                </c:pt>
                <c:pt idx="60">
                  <c:v>-99.49998199403458</c:v>
                </c:pt>
                <c:pt idx="61">
                  <c:v>-99.93867665956618</c:v>
                </c:pt>
                <c:pt idx="62">
                  <c:v>-100.3746488142616</c:v>
                </c:pt>
                <c:pt idx="63">
                  <c:v>-100.8080730909745</c:v>
                </c:pt>
                <c:pt idx="64">
                  <c:v>-101.2391113472457</c:v>
                </c:pt>
                <c:pt idx="65">
                  <c:v>-101.6679134649644</c:v>
                </c:pt>
                <c:pt idx="66">
                  <c:v>-102.0946181006999</c:v>
                </c:pt>
                <c:pt idx="67">
                  <c:v>-102.51935338828</c:v>
                </c:pt>
                <c:pt idx="68">
                  <c:v>-102.9422375794464</c:v>
                </c:pt>
                <c:pt idx="69">
                  <c:v>-103.3633797027066</c:v>
                </c:pt>
                <c:pt idx="70">
                  <c:v>-103.7828801358983</c:v>
                </c:pt>
                <c:pt idx="71">
                  <c:v>-104.200831156854</c:v>
                </c:pt>
                <c:pt idx="72">
                  <c:v>-104.6173174615737</c:v>
                </c:pt>
                <c:pt idx="73">
                  <c:v>-105.0324166518501</c:v>
                </c:pt>
                <c:pt idx="74">
                  <c:v>-105.4461996941915</c:v>
                </c:pt>
                <c:pt idx="75">
                  <c:v>-105.8587313517779</c:v>
                </c:pt>
                <c:pt idx="76">
                  <c:v>-106.2700705910317</c:v>
                </c:pt>
                <c:pt idx="77">
                  <c:v>-106.6802709643049</c:v>
                </c:pt>
                <c:pt idx="78">
                  <c:v>-107.0893809700654</c:v>
                </c:pt>
                <c:pt idx="79">
                  <c:v>-107.497444391882</c:v>
                </c:pt>
                <c:pt idx="80">
                  <c:v>-107.9045006174298</c:v>
                </c:pt>
                <c:pt idx="81">
                  <c:v>-108.3105849386133</c:v>
                </c:pt>
                <c:pt idx="82">
                  <c:v>-108.7157288339888</c:v>
                </c:pt>
                <c:pt idx="83">
                  <c:v>-109.1199602344045</c:v>
                </c:pt>
                <c:pt idx="84">
                  <c:v>-109.5233037728312</c:v>
                </c:pt>
                <c:pt idx="85">
                  <c:v>-109.925781019276</c:v>
                </c:pt>
                <c:pt idx="86">
                  <c:v>-110.327410701616</c:v>
                </c:pt>
                <c:pt idx="87">
                  <c:v>-110.7282089131564</c:v>
                </c:pt>
                <c:pt idx="88">
                  <c:v>-111.1281893076518</c:v>
                </c:pt>
                <c:pt idx="89">
                  <c:v>-111.5273632825003</c:v>
                </c:pt>
                <c:pt idx="90">
                  <c:v>-111.9257401507774</c:v>
                </c:pt>
                <c:pt idx="91">
                  <c:v>-112.3233273027379</c:v>
                </c:pt>
                <c:pt idx="92">
                  <c:v>-112.720130357386</c:v>
                </c:pt>
                <c:pt idx="93">
                  <c:v>-113.1161533046645</c:v>
                </c:pt>
                <c:pt idx="94">
                  <c:v>-113.5113986388004</c:v>
                </c:pt>
                <c:pt idx="95">
                  <c:v>-113.905867483313</c:v>
                </c:pt>
                <c:pt idx="96">
                  <c:v>-114.299559708145</c:v>
                </c:pt>
                <c:pt idx="97">
                  <c:v>-114.6924740393803</c:v>
                </c:pt>
                <c:pt idx="98">
                  <c:v>-115.0846081619541</c:v>
                </c:pt>
                <c:pt idx="99">
                  <c:v>-115.4759588157757</c:v>
                </c:pt>
                <c:pt idx="100">
                  <c:v>-115.8665218856184</c:v>
                </c:pt>
                <c:pt idx="101">
                  <c:v>-116.256292485157</c:v>
                </c:pt>
                <c:pt idx="102">
                  <c:v>-116.6452650354727</c:v>
                </c:pt>
                <c:pt idx="103">
                  <c:v>-117.0334333383563</c:v>
                </c:pt>
                <c:pt idx="104">
                  <c:v>-117.4207906447032</c:v>
                </c:pt>
                <c:pt idx="105">
                  <c:v>-117.8073297182915</c:v>
                </c:pt>
                <c:pt idx="106">
                  <c:v>-118.1930428952084</c:v>
                </c:pt>
                <c:pt idx="107">
                  <c:v>-118.5779221391791</c:v>
                </c:pt>
                <c:pt idx="108">
                  <c:v>-118.9619590930452</c:v>
                </c:pt>
                <c:pt idx="109">
                  <c:v>-119.3451451266143</c:v>
                </c:pt>
                <c:pt idx="110">
                  <c:v>-119.727471381091</c:v>
                </c:pt>
                <c:pt idx="111">
                  <c:v>-120.1089288103059</c:v>
                </c:pt>
                <c:pt idx="112">
                  <c:v>-120.4895082189212</c:v>
                </c:pt>
                <c:pt idx="113">
                  <c:v>-120.869200297801</c:v>
                </c:pt>
                <c:pt idx="114">
                  <c:v>-121.2479956567141</c:v>
                </c:pt>
                <c:pt idx="115">
                  <c:v>-121.6258848545314</c:v>
                </c:pt>
                <c:pt idx="116">
                  <c:v>-122.0028584270762</c:v>
                </c:pt>
                <c:pt idx="117">
                  <c:v>-122.3789069127575</c:v>
                </c:pt>
                <c:pt idx="118">
                  <c:v>-122.7540208761366</c:v>
                </c:pt>
                <c:pt idx="119">
                  <c:v>-123.1281909295504</c:v>
                </c:pt>
              </c:numCache>
            </c:numRef>
          </c:yVal>
          <c:smooth val="1"/>
          <c:extLst xmlns:c16r2="http://schemas.microsoft.com/office/drawing/2015/06/chart">
            <c:ext xmlns:c16="http://schemas.microsoft.com/office/drawing/2014/chart" uri="{C3380CC4-5D6E-409C-BE32-E72D297353CC}">
              <c16:uniqueId val="{00000008-4FE5-4247-AE1A-D5B579CA496A}"/>
            </c:ext>
          </c:extLst>
        </c:ser>
        <c:dLbls>
          <c:showLegendKey val="0"/>
          <c:showVal val="0"/>
          <c:showCatName val="0"/>
          <c:showSerName val="0"/>
          <c:showPercent val="0"/>
          <c:showBubbleSize val="0"/>
        </c:dLbls>
        <c:axId val="-1096036400"/>
        <c:axId val="-1096033552"/>
      </c:scatterChart>
      <c:valAx>
        <c:axId val="-109603640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6033552"/>
        <c:crosses val="autoZero"/>
        <c:crossBetween val="midCat"/>
      </c:valAx>
      <c:valAx>
        <c:axId val="-109603355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96036400"/>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9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16111111111111"/>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sychosocial-G'!$E$123</c:f>
              <c:strCache>
                <c:ptCount val="1"/>
                <c:pt idx="0">
                  <c:v>SOUD Deaths for 1.5x parameter level</c:v>
                </c:pt>
              </c:strCache>
            </c:strRef>
          </c:tx>
          <c:spPr>
            <a:ln w="76200">
              <a:solidFill>
                <a:schemeClr val="accent1"/>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E$3:$E$122</c:f>
              <c:numCache>
                <c:formatCode>General</c:formatCode>
                <c:ptCount val="120"/>
                <c:pt idx="0">
                  <c:v>0.0</c:v>
                </c:pt>
                <c:pt idx="1">
                  <c:v>-0.525911339191475</c:v>
                </c:pt>
                <c:pt idx="2">
                  <c:v>-1.037304114048152</c:v>
                </c:pt>
                <c:pt idx="3">
                  <c:v>-1.534372043107578</c:v>
                </c:pt>
                <c:pt idx="4">
                  <c:v>-2.017343562730184</c:v>
                </c:pt>
                <c:pt idx="5">
                  <c:v>-2.486469847326862</c:v>
                </c:pt>
                <c:pt idx="6">
                  <c:v>-2.94201806611734</c:v>
                </c:pt>
                <c:pt idx="7">
                  <c:v>-3.384266202201456</c:v>
                </c:pt>
                <c:pt idx="8">
                  <c:v>-3.813499071673184</c:v>
                </c:pt>
                <c:pt idx="9">
                  <c:v>-4.230005271745235</c:v>
                </c:pt>
                <c:pt idx="10">
                  <c:v>-4.634074847800715</c:v>
                </c:pt>
                <c:pt idx="11">
                  <c:v>-5.025997516512636</c:v>
                </c:pt>
                <c:pt idx="12">
                  <c:v>-5.40606131882605</c:v>
                </c:pt>
                <c:pt idx="13">
                  <c:v>-5.780459022849731</c:v>
                </c:pt>
                <c:pt idx="14">
                  <c:v>-6.143480996348035</c:v>
                </c:pt>
                <c:pt idx="15">
                  <c:v>-6.495537543794216</c:v>
                </c:pt>
                <c:pt idx="16">
                  <c:v>-6.83698413381494</c:v>
                </c:pt>
                <c:pt idx="17">
                  <c:v>-7.168158964477425</c:v>
                </c:pt>
                <c:pt idx="18">
                  <c:v>-7.48938483291897</c:v>
                </c:pt>
                <c:pt idx="19">
                  <c:v>-7.800970576183865</c:v>
                </c:pt>
                <c:pt idx="20">
                  <c:v>-8.103212280975363</c:v>
                </c:pt>
                <c:pt idx="21">
                  <c:v>-8.39639430822872</c:v>
                </c:pt>
                <c:pt idx="22">
                  <c:v>-8.680790168256747</c:v>
                </c:pt>
                <c:pt idx="23">
                  <c:v>-8.956663274690256</c:v>
                </c:pt>
                <c:pt idx="24">
                  <c:v>-9.224267599557398</c:v>
                </c:pt>
                <c:pt idx="25">
                  <c:v>-9.483848247250488</c:v>
                </c:pt>
                <c:pt idx="26">
                  <c:v>-9.735652001837275</c:v>
                </c:pt>
                <c:pt idx="27">
                  <c:v>-9.97990741238682</c:v>
                </c:pt>
                <c:pt idx="28">
                  <c:v>-10.21683580815693</c:v>
                </c:pt>
                <c:pt idx="29">
                  <c:v>-10.4466515893768</c:v>
                </c:pt>
                <c:pt idx="30">
                  <c:v>-10.66956252344037</c:v>
                </c:pt>
                <c:pt idx="31">
                  <c:v>-10.88577001844931</c:v>
                </c:pt>
                <c:pt idx="32">
                  <c:v>-11.09546937638322</c:v>
                </c:pt>
                <c:pt idx="33">
                  <c:v>-11.29885002843801</c:v>
                </c:pt>
                <c:pt idx="34">
                  <c:v>-11.4960957546603</c:v>
                </c:pt>
                <c:pt idx="35">
                  <c:v>-11.68738488965753</c:v>
                </c:pt>
                <c:pt idx="36">
                  <c:v>-11.87289051589871</c:v>
                </c:pt>
                <c:pt idx="37">
                  <c:v>-12.05278064588517</c:v>
                </c:pt>
                <c:pt idx="38">
                  <c:v>-12.22721839429123</c:v>
                </c:pt>
                <c:pt idx="39">
                  <c:v>-12.39636215817657</c:v>
                </c:pt>
                <c:pt idx="40">
                  <c:v>-12.56036575387691</c:v>
                </c:pt>
                <c:pt idx="41">
                  <c:v>-12.7193785648567</c:v>
                </c:pt>
                <c:pt idx="42">
                  <c:v>-12.87354568253124</c:v>
                </c:pt>
                <c:pt idx="43">
                  <c:v>-13.02300804062436</c:v>
                </c:pt>
                <c:pt idx="44">
                  <c:v>-13.1679025435812</c:v>
                </c:pt>
                <c:pt idx="45">
                  <c:v>-13.30836218947784</c:v>
                </c:pt>
                <c:pt idx="46">
                  <c:v>-13.44451618782796</c:v>
                </c:pt>
                <c:pt idx="47">
                  <c:v>-13.57649007264274</c:v>
                </c:pt>
                <c:pt idx="48">
                  <c:v>-13.70440581106866</c:v>
                </c:pt>
                <c:pt idx="49">
                  <c:v>-13.82838190788957</c:v>
                </c:pt>
                <c:pt idx="50">
                  <c:v>-13.94853350615206</c:v>
                </c:pt>
                <c:pt idx="51">
                  <c:v>-14.06497248415885</c:v>
                </c:pt>
                <c:pt idx="52">
                  <c:v>-14.17780754906462</c:v>
                </c:pt>
                <c:pt idx="53">
                  <c:v>-14.28714432721808</c:v>
                </c:pt>
                <c:pt idx="54">
                  <c:v>-14.39308545145507</c:v>
                </c:pt>
                <c:pt idx="55">
                  <c:v>-14.49573064550971</c:v>
                </c:pt>
                <c:pt idx="56">
                  <c:v>-14.59517680569281</c:v>
                </c:pt>
                <c:pt idx="57">
                  <c:v>-14.69151807997136</c:v>
                </c:pt>
                <c:pt idx="58">
                  <c:v>-14.78484594457777</c:v>
                </c:pt>
                <c:pt idx="59">
                  <c:v>-14.87524927826696</c:v>
                </c:pt>
                <c:pt idx="60">
                  <c:v>-14.96281443432308</c:v>
                </c:pt>
                <c:pt idx="61">
                  <c:v>-15.04762531042011</c:v>
                </c:pt>
                <c:pt idx="62">
                  <c:v>-15.12976341642645</c:v>
                </c:pt>
                <c:pt idx="63">
                  <c:v>-15.20930794023659</c:v>
                </c:pt>
                <c:pt idx="64">
                  <c:v>-15.28633581171212</c:v>
                </c:pt>
                <c:pt idx="65">
                  <c:v>-15.36092176480608</c:v>
                </c:pt>
                <c:pt idx="66">
                  <c:v>-15.4331383979337</c:v>
                </c:pt>
                <c:pt idx="67">
                  <c:v>-15.50305623266468</c:v>
                </c:pt>
                <c:pt idx="68">
                  <c:v>-15.57074377078388</c:v>
                </c:pt>
                <c:pt idx="69">
                  <c:v>-15.63626754978955</c:v>
                </c:pt>
                <c:pt idx="70">
                  <c:v>-15.6996921968723</c:v>
                </c:pt>
                <c:pt idx="71">
                  <c:v>-15.7610804814326</c:v>
                </c:pt>
                <c:pt idx="72">
                  <c:v>-15.8204933661782</c:v>
                </c:pt>
                <c:pt idx="73">
                  <c:v>-15.87799005684997</c:v>
                </c:pt>
                <c:pt idx="74">
                  <c:v>-15.93362805061401</c:v>
                </c:pt>
                <c:pt idx="75">
                  <c:v>-15.98746318317019</c:v>
                </c:pt>
                <c:pt idx="76">
                  <c:v>-16.03954967459978</c:v>
                </c:pt>
                <c:pt idx="77">
                  <c:v>-16.08994017400212</c:v>
                </c:pt>
                <c:pt idx="78">
                  <c:v>-16.13868580295</c:v>
                </c:pt>
                <c:pt idx="79">
                  <c:v>-16.18583619779504</c:v>
                </c:pt>
                <c:pt idx="80">
                  <c:v>-16.2314395508573</c:v>
                </c:pt>
                <c:pt idx="81">
                  <c:v>-16.2755426505294</c:v>
                </c:pt>
                <c:pt idx="82">
                  <c:v>-16.31819092032624</c:v>
                </c:pt>
                <c:pt idx="83">
                  <c:v>-16.35942845689772</c:v>
                </c:pt>
                <c:pt idx="84">
                  <c:v>-16.39929806705295</c:v>
                </c:pt>
                <c:pt idx="85">
                  <c:v>-16.43784130379778</c:v>
                </c:pt>
                <c:pt idx="86">
                  <c:v>-16.47509850142849</c:v>
                </c:pt>
                <c:pt idx="87">
                  <c:v>-16.51110880969707</c:v>
                </c:pt>
                <c:pt idx="88">
                  <c:v>-16.54591022707575</c:v>
                </c:pt>
                <c:pt idx="89">
                  <c:v>-16.57953963314228</c:v>
                </c:pt>
                <c:pt idx="90">
                  <c:v>-16.61203282010604</c:v>
                </c:pt>
                <c:pt idx="91">
                  <c:v>-16.64342452350213</c:v>
                </c:pt>
                <c:pt idx="92">
                  <c:v>-16.67374845206723</c:v>
                </c:pt>
                <c:pt idx="93">
                  <c:v>-16.70303731682491</c:v>
                </c:pt>
                <c:pt idx="94">
                  <c:v>-16.73132285939182</c:v>
                </c:pt>
                <c:pt idx="95">
                  <c:v>-16.75863587953208</c:v>
                </c:pt>
                <c:pt idx="96">
                  <c:v>-16.78500626197608</c:v>
                </c:pt>
                <c:pt idx="97">
                  <c:v>-16.81046300251519</c:v>
                </c:pt>
                <c:pt idx="98">
                  <c:v>-16.83503423340228</c:v>
                </c:pt>
                <c:pt idx="99">
                  <c:v>-16.85874724806578</c:v>
                </c:pt>
                <c:pt idx="100">
                  <c:v>-16.88162852515941</c:v>
                </c:pt>
                <c:pt idx="101">
                  <c:v>-16.90370375195932</c:v>
                </c:pt>
                <c:pt idx="102">
                  <c:v>-16.92499784713086</c:v>
                </c:pt>
                <c:pt idx="103">
                  <c:v>-16.94553498287608</c:v>
                </c:pt>
                <c:pt idx="104">
                  <c:v>-16.96533860647869</c:v>
                </c:pt>
                <c:pt idx="105">
                  <c:v>-16.98443146126353</c:v>
                </c:pt>
                <c:pt idx="106">
                  <c:v>-17.00283560697969</c:v>
                </c:pt>
                <c:pt idx="107">
                  <c:v>-17.02057243963054</c:v>
                </c:pt>
                <c:pt idx="108">
                  <c:v>-17.03766271075381</c:v>
                </c:pt>
                <c:pt idx="109">
                  <c:v>-17.05412654617642</c:v>
                </c:pt>
                <c:pt idx="110">
                  <c:v>-17.06998346424866</c:v>
                </c:pt>
                <c:pt idx="111">
                  <c:v>-17.08525239357622</c:v>
                </c:pt>
                <c:pt idx="112">
                  <c:v>-17.09995169026015</c:v>
                </c:pt>
                <c:pt idx="113">
                  <c:v>-17.11409915465817</c:v>
                </c:pt>
                <c:pt idx="114">
                  <c:v>-17.12771204768014</c:v>
                </c:pt>
                <c:pt idx="115">
                  <c:v>-17.14080710662881</c:v>
                </c:pt>
                <c:pt idx="116">
                  <c:v>-17.1534005605974</c:v>
                </c:pt>
                <c:pt idx="117">
                  <c:v>-17.16550814543611</c:v>
                </c:pt>
                <c:pt idx="118">
                  <c:v>-17.17714511829904</c:v>
                </c:pt>
                <c:pt idx="119">
                  <c:v>-17.18832627178048</c:v>
                </c:pt>
              </c:numCache>
            </c:numRef>
          </c:yVal>
          <c:smooth val="1"/>
          <c:extLst xmlns:c16r2="http://schemas.microsoft.com/office/drawing/2015/06/chart">
            <c:ext xmlns:c16="http://schemas.microsoft.com/office/drawing/2014/chart" uri="{C3380CC4-5D6E-409C-BE32-E72D297353CC}">
              <c16:uniqueId val="{00000000-07B8-4FFC-A214-73D5C8F5DB90}"/>
            </c:ext>
          </c:extLst>
        </c:ser>
        <c:ser>
          <c:idx val="3"/>
          <c:order val="1"/>
          <c:tx>
            <c:strRef>
              <c:f>'SA-Psychosocial-G'!$N$123</c:f>
              <c:strCache>
                <c:ptCount val="1"/>
                <c:pt idx="0">
                  <c:v>SOUD Deaths for 1x parameter level</c:v>
                </c:pt>
              </c:strCache>
            </c:strRef>
          </c:tx>
          <c:spPr>
            <a:ln w="28575">
              <a:solidFill>
                <a:schemeClr val="accent1"/>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N$3:$N$122</c:f>
              <c:numCache>
                <c:formatCode>General</c:formatCode>
                <c:ptCount val="120"/>
                <c:pt idx="0">
                  <c:v>0.0</c:v>
                </c:pt>
                <c:pt idx="1">
                  <c:v>-0.555218947720232</c:v>
                </c:pt>
                <c:pt idx="2">
                  <c:v>-1.041546979194163</c:v>
                </c:pt>
                <c:pt idx="3">
                  <c:v>-1.538455167332472</c:v>
                </c:pt>
                <c:pt idx="4">
                  <c:v>-2.021247782830983</c:v>
                </c:pt>
                <c:pt idx="5">
                  <c:v>-2.49017846617794</c:v>
                </c:pt>
                <c:pt idx="6">
                  <c:v>-2.945516455786992</c:v>
                </c:pt>
                <c:pt idx="7">
                  <c:v>-3.387541489601199</c:v>
                </c:pt>
                <c:pt idx="8">
                  <c:v>-3.816539896162431</c:v>
                </c:pt>
                <c:pt idx="9">
                  <c:v>-4.232801597696607</c:v>
                </c:pt>
                <c:pt idx="10">
                  <c:v>-4.636617818985265</c:v>
                </c:pt>
                <c:pt idx="11">
                  <c:v>-5.028279342187147</c:v>
                </c:pt>
                <c:pt idx="12">
                  <c:v>-5.408075183749383</c:v>
                </c:pt>
                <c:pt idx="13">
                  <c:v>-5.78219901527314</c:v>
                </c:pt>
                <c:pt idx="14">
                  <c:v>-6.144975770219824</c:v>
                </c:pt>
                <c:pt idx="15">
                  <c:v>-6.496721200914294</c:v>
                </c:pt>
                <c:pt idx="16">
                  <c:v>-6.837838264237416</c:v>
                </c:pt>
                <c:pt idx="17">
                  <c:v>-7.168667789747814</c:v>
                </c:pt>
                <c:pt idx="18">
                  <c:v>-7.489534784319586</c:v>
                </c:pt>
                <c:pt idx="19">
                  <c:v>-7.800750072215925</c:v>
                </c:pt>
                <c:pt idx="20">
                  <c:v>-8.10261154510804</c:v>
                </c:pt>
                <c:pt idx="21">
                  <c:v>-8.39540521735285</c:v>
                </c:pt>
                <c:pt idx="22">
                  <c:v>-8.67940612491866</c:v>
                </c:pt>
                <c:pt idx="23">
                  <c:v>-8.954879097778571</c:v>
                </c:pt>
                <c:pt idx="24">
                  <c:v>-9.222079429363653</c:v>
                </c:pt>
                <c:pt idx="25">
                  <c:v>-9.481253461755278</c:v>
                </c:pt>
                <c:pt idx="26">
                  <c:v>-9.73264909416978</c:v>
                </c:pt>
                <c:pt idx="27">
                  <c:v>-9.97649602632391</c:v>
                </c:pt>
                <c:pt idx="28">
                  <c:v>-10.21301650714754</c:v>
                </c:pt>
                <c:pt idx="29">
                  <c:v>-10.44242588023319</c:v>
                </c:pt>
                <c:pt idx="30">
                  <c:v>-10.66493280430645</c:v>
                </c:pt>
                <c:pt idx="31">
                  <c:v>-10.8807395293753</c:v>
                </c:pt>
                <c:pt idx="32">
                  <c:v>-11.09004215256286</c:v>
                </c:pt>
                <c:pt idx="33">
                  <c:v>-11.29303085574095</c:v>
                </c:pt>
                <c:pt idx="34">
                  <c:v>-11.48989012717891</c:v>
                </c:pt>
                <c:pt idx="35">
                  <c:v>-11.68079896905801</c:v>
                </c:pt>
                <c:pt idx="36">
                  <c:v>-11.86593109240207</c:v>
                </c:pt>
                <c:pt idx="37">
                  <c:v>-12.04545510075704</c:v>
                </c:pt>
                <c:pt idx="38">
                  <c:v>-12.21953466373736</c:v>
                </c:pt>
                <c:pt idx="39">
                  <c:v>-12.38832869840296</c:v>
                </c:pt>
                <c:pt idx="40">
                  <c:v>-12.55199150767423</c:v>
                </c:pt>
                <c:pt idx="41">
                  <c:v>-12.71067292910798</c:v>
                </c:pt>
                <c:pt idx="42">
                  <c:v>-12.8645184770281</c:v>
                </c:pt>
                <c:pt idx="43">
                  <c:v>-13.01366947802905</c:v>
                </c:pt>
                <c:pt idx="44">
                  <c:v>-13.1582632004973</c:v>
                </c:pt>
                <c:pt idx="45">
                  <c:v>-13.29843297860266</c:v>
                </c:pt>
                <c:pt idx="46">
                  <c:v>-13.43430833116608</c:v>
                </c:pt>
                <c:pt idx="47">
                  <c:v>-13.5660150757535</c:v>
                </c:pt>
                <c:pt idx="48">
                  <c:v>-13.69367543832936</c:v>
                </c:pt>
                <c:pt idx="49">
                  <c:v>-13.81740815874427</c:v>
                </c:pt>
                <c:pt idx="50">
                  <c:v>-13.93732859233501</c:v>
                </c:pt>
                <c:pt idx="51">
                  <c:v>-14.05354880785951</c:v>
                </c:pt>
                <c:pt idx="52">
                  <c:v>-14.1661776820192</c:v>
                </c:pt>
                <c:pt idx="53">
                  <c:v>-14.2753209907024</c:v>
                </c:pt>
                <c:pt idx="54">
                  <c:v>-14.38108149715486</c:v>
                </c:pt>
                <c:pt idx="55">
                  <c:v>-14.48355903725094</c:v>
                </c:pt>
                <c:pt idx="56">
                  <c:v>-14.58285060200124</c:v>
                </c:pt>
                <c:pt idx="57">
                  <c:v>-14.67905041744566</c:v>
                </c:pt>
                <c:pt idx="58">
                  <c:v>-14.77225002205039</c:v>
                </c:pt>
                <c:pt idx="59">
                  <c:v>-14.86253834172751</c:v>
                </c:pt>
                <c:pt idx="60">
                  <c:v>-14.95000176258677</c:v>
                </c:pt>
                <c:pt idx="61">
                  <c:v>-15.03472420151272</c:v>
                </c:pt>
                <c:pt idx="62">
                  <c:v>-15.11678717466698</c:v>
                </c:pt>
                <c:pt idx="63">
                  <c:v>-15.19626986399253</c:v>
                </c:pt>
                <c:pt idx="64">
                  <c:v>-15.27324918180891</c:v>
                </c:pt>
                <c:pt idx="65">
                  <c:v>-15.34779983356314</c:v>
                </c:pt>
                <c:pt idx="66">
                  <c:v>-15.41999437881148</c:v>
                </c:pt>
                <c:pt idx="67">
                  <c:v>-15.48990329049518</c:v>
                </c:pt>
                <c:pt idx="68">
                  <c:v>-15.55759501256946</c:v>
                </c:pt>
                <c:pt idx="69">
                  <c:v>-15.6231360160442</c:v>
                </c:pt>
                <c:pt idx="70">
                  <c:v>-15.68659085349048</c:v>
                </c:pt>
                <c:pt idx="71">
                  <c:v>-15.74802221205948</c:v>
                </c:pt>
                <c:pt idx="72">
                  <c:v>-15.80749096506754</c:v>
                </c:pt>
                <c:pt idx="73">
                  <c:v>-15.86505622218683</c:v>
                </c:pt>
                <c:pt idx="74">
                  <c:v>-15.92077537828827</c:v>
                </c:pt>
                <c:pt idx="75">
                  <c:v>-15.97470416097462</c:v>
                </c:pt>
                <c:pt idx="76">
                  <c:v>-16.02689667684454</c:v>
                </c:pt>
                <c:pt idx="77">
                  <c:v>-16.07740545652382</c:v>
                </c:pt>
                <c:pt idx="78">
                  <c:v>-16.12628149849577</c:v>
                </c:pt>
                <c:pt idx="79">
                  <c:v>-16.17357431177256</c:v>
                </c:pt>
                <c:pt idx="80">
                  <c:v>-16.21933195742934</c:v>
                </c:pt>
                <c:pt idx="81">
                  <c:v>-16.26360108903932</c:v>
                </c:pt>
                <c:pt idx="82">
                  <c:v>-16.30642699203888</c:v>
                </c:pt>
                <c:pt idx="83">
                  <c:v>-16.3478536220458</c:v>
                </c:pt>
                <c:pt idx="84">
                  <c:v>-16.38792364216688</c:v>
                </c:pt>
                <c:pt idx="85">
                  <c:v>-16.42667845931349</c:v>
                </c:pt>
                <c:pt idx="86">
                  <c:v>-16.4641582595546</c:v>
                </c:pt>
                <c:pt idx="87">
                  <c:v>-16.50040204253308</c:v>
                </c:pt>
                <c:pt idx="88">
                  <c:v>-16.53544765496628</c:v>
                </c:pt>
                <c:pt idx="89">
                  <c:v>-16.56933182325538</c:v>
                </c:pt>
                <c:pt idx="90">
                  <c:v>-16.60209018522812</c:v>
                </c:pt>
                <c:pt idx="91">
                  <c:v>-16.63375732103304</c:v>
                </c:pt>
                <c:pt idx="92">
                  <c:v>-16.66436678321206</c:v>
                </c:pt>
                <c:pt idx="93">
                  <c:v>-16.69395112596294</c:v>
                </c:pt>
                <c:pt idx="94">
                  <c:v>-16.72254193362278</c:v>
                </c:pt>
                <c:pt idx="95">
                  <c:v>-16.75016984838578</c:v>
                </c:pt>
                <c:pt idx="96">
                  <c:v>-16.77686459727173</c:v>
                </c:pt>
                <c:pt idx="97">
                  <c:v>-16.80265501837237</c:v>
                </c:pt>
                <c:pt idx="98">
                  <c:v>-16.82756908638807</c:v>
                </c:pt>
                <c:pt idx="99">
                  <c:v>-16.85163393746966</c:v>
                </c:pt>
                <c:pt idx="100">
                  <c:v>-16.874875893391</c:v>
                </c:pt>
                <c:pt idx="101">
                  <c:v>-16.8973204850626</c:v>
                </c:pt>
                <c:pt idx="102">
                  <c:v>-16.91899247540439</c:v>
                </c:pt>
                <c:pt idx="103">
                  <c:v>-16.93991588159479</c:v>
                </c:pt>
                <c:pt idx="104">
                  <c:v>-16.96011399671038</c:v>
                </c:pt>
                <c:pt idx="105">
                  <c:v>-16.97960941077308</c:v>
                </c:pt>
                <c:pt idx="106">
                  <c:v>-16.99842403121665</c:v>
                </c:pt>
                <c:pt idx="107">
                  <c:v>-17.01657910279405</c:v>
                </c:pt>
                <c:pt idx="108">
                  <c:v>-17.03409522692746</c:v>
                </c:pt>
                <c:pt idx="109">
                  <c:v>-17.05099238053088</c:v>
                </c:pt>
                <c:pt idx="110">
                  <c:v>-17.06728993430528</c:v>
                </c:pt>
                <c:pt idx="111">
                  <c:v>-17.08300667052753</c:v>
                </c:pt>
                <c:pt idx="112">
                  <c:v>-17.09816080034263</c:v>
                </c:pt>
                <c:pt idx="113">
                  <c:v>-17.11276998057222</c:v>
                </c:pt>
                <c:pt idx="114">
                  <c:v>-17.12685133005636</c:v>
                </c:pt>
                <c:pt idx="115">
                  <c:v>-17.14042144553132</c:v>
                </c:pt>
                <c:pt idx="116">
                  <c:v>-17.15349641706646</c:v>
                </c:pt>
                <c:pt idx="117">
                  <c:v>-17.16609184306169</c:v>
                </c:pt>
                <c:pt idx="118">
                  <c:v>-17.17822284482422</c:v>
                </c:pt>
                <c:pt idx="119">
                  <c:v>-17.18990408073328</c:v>
                </c:pt>
              </c:numCache>
            </c:numRef>
          </c:yVal>
          <c:smooth val="1"/>
          <c:extLst xmlns:c16r2="http://schemas.microsoft.com/office/drawing/2015/06/chart">
            <c:ext xmlns:c16="http://schemas.microsoft.com/office/drawing/2014/chart" uri="{C3380CC4-5D6E-409C-BE32-E72D297353CC}">
              <c16:uniqueId val="{00000001-07B8-4FFC-A214-73D5C8F5DB90}"/>
            </c:ext>
          </c:extLst>
        </c:ser>
        <c:ser>
          <c:idx val="0"/>
          <c:order val="2"/>
          <c:tx>
            <c:strRef>
              <c:f>'SA-Psychosocial-G'!$W$123</c:f>
              <c:strCache>
                <c:ptCount val="1"/>
                <c:pt idx="0">
                  <c:v>SOUD Deaths for 0.5x parameter level</c:v>
                </c:pt>
              </c:strCache>
            </c:strRef>
          </c:tx>
          <c:spPr>
            <a:ln w="6350">
              <a:solidFill>
                <a:schemeClr val="accent1"/>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W$3:$W$122</c:f>
              <c:numCache>
                <c:formatCode>General</c:formatCode>
                <c:ptCount val="120"/>
                <c:pt idx="0">
                  <c:v>0.0</c:v>
                </c:pt>
                <c:pt idx="1">
                  <c:v>-0.588753455004189</c:v>
                </c:pt>
                <c:pt idx="2">
                  <c:v>-1.153442620916348</c:v>
                </c:pt>
                <c:pt idx="3">
                  <c:v>-1.709227252049618</c:v>
                </c:pt>
                <c:pt idx="4">
                  <c:v>-2.252386410315512</c:v>
                </c:pt>
                <c:pt idx="5">
                  <c:v>-2.783554620941572</c:v>
                </c:pt>
                <c:pt idx="6">
                  <c:v>-3.303272574727612</c:v>
                </c:pt>
                <c:pt idx="7">
                  <c:v>-3.81200945024866</c:v>
                </c:pt>
                <c:pt idx="8">
                  <c:v>-4.310179427884714</c:v>
                </c:pt>
                <c:pt idx="9">
                  <c:v>-4.798153915836313</c:v>
                </c:pt>
                <c:pt idx="10">
                  <c:v>-5.276270614486452</c:v>
                </c:pt>
                <c:pt idx="11">
                  <c:v>-5.744840251700157</c:v>
                </c:pt>
                <c:pt idx="12">
                  <c:v>-6.204151603807827</c:v>
                </c:pt>
                <c:pt idx="13">
                  <c:v>-6.637226958581285</c:v>
                </c:pt>
                <c:pt idx="14">
                  <c:v>-7.017059755507899</c:v>
                </c:pt>
                <c:pt idx="15">
                  <c:v>-7.436190246742262</c:v>
                </c:pt>
                <c:pt idx="16">
                  <c:v>-7.84672458630223</c:v>
                </c:pt>
                <c:pt idx="17">
                  <c:v>-8.248918696905248</c:v>
                </c:pt>
                <c:pt idx="18">
                  <c:v>-8.643015367760218</c:v>
                </c:pt>
                <c:pt idx="19">
                  <c:v>-9.029245644976345</c:v>
                </c:pt>
                <c:pt idx="20">
                  <c:v>-9.400512675000186</c:v>
                </c:pt>
                <c:pt idx="21">
                  <c:v>-9.743225594095648</c:v>
                </c:pt>
                <c:pt idx="22">
                  <c:v>-10.07928950093892</c:v>
                </c:pt>
                <c:pt idx="23">
                  <c:v>-10.42580358378695</c:v>
                </c:pt>
                <c:pt idx="24">
                  <c:v>-10.76535724064456</c:v>
                </c:pt>
                <c:pt idx="25">
                  <c:v>-11.0981349393386</c:v>
                </c:pt>
                <c:pt idx="26">
                  <c:v>-11.42428414932265</c:v>
                </c:pt>
                <c:pt idx="27">
                  <c:v>-11.74389995829967</c:v>
                </c:pt>
                <c:pt idx="28">
                  <c:v>-12.05723360380132</c:v>
                </c:pt>
                <c:pt idx="29">
                  <c:v>-12.36444479481786</c:v>
                </c:pt>
                <c:pt idx="30">
                  <c:v>-12.66568760664181</c:v>
                </c:pt>
                <c:pt idx="31">
                  <c:v>-12.96111098181527</c:v>
                </c:pt>
                <c:pt idx="32">
                  <c:v>-13.25085897240544</c:v>
                </c:pt>
                <c:pt idx="33">
                  <c:v>-13.53505829028147</c:v>
                </c:pt>
                <c:pt idx="34">
                  <c:v>-13.81380765059653</c:v>
                </c:pt>
                <c:pt idx="35">
                  <c:v>-14.08724016461599</c:v>
                </c:pt>
                <c:pt idx="36">
                  <c:v>-14.355514158073</c:v>
                </c:pt>
                <c:pt idx="37">
                  <c:v>-14.61875264682283</c:v>
                </c:pt>
                <c:pt idx="38">
                  <c:v>-14.8770748144395</c:v>
                </c:pt>
                <c:pt idx="39">
                  <c:v>-15.13059619747623</c:v>
                </c:pt>
                <c:pt idx="40">
                  <c:v>-15.37942875136191</c:v>
                </c:pt>
                <c:pt idx="41">
                  <c:v>-15.6236812700454</c:v>
                </c:pt>
                <c:pt idx="42">
                  <c:v>-15.86130895855383</c:v>
                </c:pt>
                <c:pt idx="43">
                  <c:v>-16.09005992873131</c:v>
                </c:pt>
                <c:pt idx="44">
                  <c:v>-16.3137315261981</c:v>
                </c:pt>
                <c:pt idx="45">
                  <c:v>-16.5324650287169</c:v>
                </c:pt>
                <c:pt idx="46">
                  <c:v>-16.74639728386444</c:v>
                </c:pt>
                <c:pt idx="47">
                  <c:v>-16.95566080412888</c:v>
                </c:pt>
                <c:pt idx="48">
                  <c:v>-17.16038396662302</c:v>
                </c:pt>
                <c:pt idx="49">
                  <c:v>-17.36069119194904</c:v>
                </c:pt>
                <c:pt idx="50">
                  <c:v>-17.55670301347696</c:v>
                </c:pt>
                <c:pt idx="51">
                  <c:v>-17.74853619929192</c:v>
                </c:pt>
                <c:pt idx="52">
                  <c:v>-17.93630387126241</c:v>
                </c:pt>
                <c:pt idx="53">
                  <c:v>-18.12011562083878</c:v>
                </c:pt>
                <c:pt idx="54">
                  <c:v>-18.30007762220334</c:v>
                </c:pt>
                <c:pt idx="55">
                  <c:v>-18.4762890199348</c:v>
                </c:pt>
                <c:pt idx="56">
                  <c:v>-18.64884179185142</c:v>
                </c:pt>
                <c:pt idx="57">
                  <c:v>-18.81783145412321</c:v>
                </c:pt>
                <c:pt idx="58">
                  <c:v>-18.98335065536308</c:v>
                </c:pt>
                <c:pt idx="59">
                  <c:v>-19.1454892494522</c:v>
                </c:pt>
                <c:pt idx="60">
                  <c:v>-19.30433438372562</c:v>
                </c:pt>
                <c:pt idx="61">
                  <c:v>-19.4599705846877</c:v>
                </c:pt>
                <c:pt idx="62">
                  <c:v>-19.61247984121676</c:v>
                </c:pt>
                <c:pt idx="63">
                  <c:v>-19.76194168512318</c:v>
                </c:pt>
                <c:pt idx="64">
                  <c:v>-19.90843326923488</c:v>
                </c:pt>
                <c:pt idx="65">
                  <c:v>-20.05202944306708</c:v>
                </c:pt>
                <c:pt idx="66">
                  <c:v>-20.19280282614222</c:v>
                </c:pt>
                <c:pt idx="67">
                  <c:v>-20.33082387902073</c:v>
                </c:pt>
                <c:pt idx="68">
                  <c:v>-20.46616096566824</c:v>
                </c:pt>
                <c:pt idx="69">
                  <c:v>-20.59888041342699</c:v>
                </c:pt>
                <c:pt idx="70">
                  <c:v>-20.72904658943508</c:v>
                </c:pt>
                <c:pt idx="71">
                  <c:v>-20.85672196342005</c:v>
                </c:pt>
                <c:pt idx="72">
                  <c:v>-20.98196716841733</c:v>
                </c:pt>
                <c:pt idx="73">
                  <c:v>-21.10484105955025</c:v>
                </c:pt>
                <c:pt idx="74">
                  <c:v>-21.22540077091718</c:v>
                </c:pt>
                <c:pt idx="75">
                  <c:v>-21.34370177064745</c:v>
                </c:pt>
                <c:pt idx="76">
                  <c:v>-21.4597979141821</c:v>
                </c:pt>
                <c:pt idx="77">
                  <c:v>-21.57374149582849</c:v>
                </c:pt>
                <c:pt idx="78">
                  <c:v>-21.68558329864673</c:v>
                </c:pt>
                <c:pt idx="79">
                  <c:v>-21.79537264271262</c:v>
                </c:pt>
                <c:pt idx="80">
                  <c:v>-21.90315743181336</c:v>
                </c:pt>
                <c:pt idx="81">
                  <c:v>-22.00898419860932</c:v>
                </c:pt>
                <c:pt idx="82">
                  <c:v>-22.11289814830984</c:v>
                </c:pt>
                <c:pt idx="83">
                  <c:v>-22.21494320094266</c:v>
                </c:pt>
                <c:pt idx="84">
                  <c:v>-22.31516203224085</c:v>
                </c:pt>
                <c:pt idx="85">
                  <c:v>-22.41359611318965</c:v>
                </c:pt>
                <c:pt idx="86">
                  <c:v>-22.51028574827733</c:v>
                </c:pt>
                <c:pt idx="87">
                  <c:v>-22.60527011248998</c:v>
                </c:pt>
                <c:pt idx="88">
                  <c:v>-22.6985872870898</c:v>
                </c:pt>
                <c:pt idx="89">
                  <c:v>-22.79027429421962</c:v>
                </c:pt>
                <c:pt idx="90">
                  <c:v>-22.88036713036388</c:v>
                </c:pt>
                <c:pt idx="91">
                  <c:v>-22.96890079871155</c:v>
                </c:pt>
                <c:pt idx="92">
                  <c:v>-23.05590934045174</c:v>
                </c:pt>
                <c:pt idx="93">
                  <c:v>-23.14142586503465</c:v>
                </c:pt>
                <c:pt idx="94">
                  <c:v>-23.22548257943678</c:v>
                </c:pt>
                <c:pt idx="95">
                  <c:v>-23.30811081645986</c:v>
                </c:pt>
                <c:pt idx="96">
                  <c:v>-23.38934106209547</c:v>
                </c:pt>
                <c:pt idx="97">
                  <c:v>-23.46920298198278</c:v>
                </c:pt>
                <c:pt idx="98">
                  <c:v>-23.54772544699856</c:v>
                </c:pt>
                <c:pt idx="99">
                  <c:v>-23.62493655799483</c:v>
                </c:pt>
                <c:pt idx="100">
                  <c:v>-23.7008636697233</c:v>
                </c:pt>
                <c:pt idx="101">
                  <c:v>-23.77553341396908</c:v>
                </c:pt>
                <c:pt idx="102">
                  <c:v>-23.84897172191793</c:v>
                </c:pt>
                <c:pt idx="103">
                  <c:v>-23.92120384578712</c:v>
                </c:pt>
                <c:pt idx="104">
                  <c:v>-23.99225437973801</c:v>
                </c:pt>
                <c:pt idx="105">
                  <c:v>-24.06214728010154</c:v>
                </c:pt>
                <c:pt idx="106">
                  <c:v>-24.13090588493685</c:v>
                </c:pt>
                <c:pt idx="107">
                  <c:v>-24.19855293293488</c:v>
                </c:pt>
                <c:pt idx="108">
                  <c:v>-24.26511058171288</c:v>
                </c:pt>
                <c:pt idx="109">
                  <c:v>-24.3306004254931</c:v>
                </c:pt>
                <c:pt idx="110">
                  <c:v>-24.39504351220501</c:v>
                </c:pt>
                <c:pt idx="111">
                  <c:v>-24.45846036002144</c:v>
                </c:pt>
                <c:pt idx="112">
                  <c:v>-24.52087097335059</c:v>
                </c:pt>
                <c:pt idx="113">
                  <c:v>-24.58229485830282</c:v>
                </c:pt>
                <c:pt idx="114">
                  <c:v>-24.6427510376488</c:v>
                </c:pt>
                <c:pt idx="115">
                  <c:v>-24.70225806528172</c:v>
                </c:pt>
                <c:pt idx="116">
                  <c:v>-24.76083404021158</c:v>
                </c:pt>
                <c:pt idx="117">
                  <c:v>-24.81849662009447</c:v>
                </c:pt>
                <c:pt idx="118">
                  <c:v>-24.87526303432172</c:v>
                </c:pt>
                <c:pt idx="119">
                  <c:v>-24.93115009667817</c:v>
                </c:pt>
              </c:numCache>
            </c:numRef>
          </c:yVal>
          <c:smooth val="1"/>
          <c:extLst xmlns:c16r2="http://schemas.microsoft.com/office/drawing/2015/06/chart">
            <c:ext xmlns:c16="http://schemas.microsoft.com/office/drawing/2014/chart" uri="{C3380CC4-5D6E-409C-BE32-E72D297353CC}">
              <c16:uniqueId val="{00000002-07B8-4FFC-A214-73D5C8F5DB90}"/>
            </c:ext>
          </c:extLst>
        </c:ser>
        <c:ser>
          <c:idx val="7"/>
          <c:order val="3"/>
          <c:tx>
            <c:strRef>
              <c:f>'SA-Psychosocial-G'!$F$123</c:f>
              <c:strCache>
                <c:ptCount val="1"/>
                <c:pt idx="0">
                  <c:v>SHUD Deaths for 1.5x parameter level</c:v>
                </c:pt>
              </c:strCache>
            </c:strRef>
          </c:tx>
          <c:spPr>
            <a:ln w="76200">
              <a:solidFill>
                <a:schemeClr val="accent2"/>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F$3:$F$122</c:f>
              <c:numCache>
                <c:formatCode>General</c:formatCode>
                <c:ptCount val="120"/>
                <c:pt idx="0">
                  <c:v>0.0</c:v>
                </c:pt>
                <c:pt idx="1">
                  <c:v>-0.614816948970019</c:v>
                </c:pt>
                <c:pt idx="2">
                  <c:v>-1.235633378457624</c:v>
                </c:pt>
                <c:pt idx="3">
                  <c:v>-1.863755308643476</c:v>
                </c:pt>
                <c:pt idx="4">
                  <c:v>-2.500227712968626</c:v>
                </c:pt>
                <c:pt idx="5">
                  <c:v>-3.145872074163206</c:v>
                </c:pt>
                <c:pt idx="6">
                  <c:v>-3.801324087590637</c:v>
                </c:pt>
                <c:pt idx="7">
                  <c:v>-4.467064994914744</c:v>
                </c:pt>
                <c:pt idx="8">
                  <c:v>-5.143447607338158</c:v>
                </c:pt>
                <c:pt idx="9">
                  <c:v>-5.830717925049702</c:v>
                </c:pt>
                <c:pt idx="10">
                  <c:v>-6.529033106169618</c:v>
                </c:pt>
                <c:pt idx="11">
                  <c:v>-7.23847641041748</c:v>
                </c:pt>
                <c:pt idx="12">
                  <c:v>-7.959069636040157</c:v>
                </c:pt>
                <c:pt idx="13">
                  <c:v>-8.680716678699354</c:v>
                </c:pt>
                <c:pt idx="14">
                  <c:v>-9.41379683128748</c:v>
                </c:pt>
                <c:pt idx="15">
                  <c:v>-10.15803242515408</c:v>
                </c:pt>
                <c:pt idx="16">
                  <c:v>-10.9131942659431</c:v>
                </c:pt>
                <c:pt idx="17">
                  <c:v>-11.6790487708246</c:v>
                </c:pt>
                <c:pt idx="18">
                  <c:v>-12.45535835174082</c:v>
                </c:pt>
                <c:pt idx="19">
                  <c:v>-13.24188206684034</c:v>
                </c:pt>
                <c:pt idx="20">
                  <c:v>-14.03837628826273</c:v>
                </c:pt>
                <c:pt idx="21">
                  <c:v>-14.8445953578546</c:v>
                </c:pt>
                <c:pt idx="22">
                  <c:v>-15.66029221331096</c:v>
                </c:pt>
                <c:pt idx="23">
                  <c:v>-16.48521897436457</c:v>
                </c:pt>
                <c:pt idx="24">
                  <c:v>-17.31912748362411</c:v>
                </c:pt>
                <c:pt idx="25">
                  <c:v>-18.16176980005266</c:v>
                </c:pt>
                <c:pt idx="26">
                  <c:v>-19.01288154321765</c:v>
                </c:pt>
                <c:pt idx="27">
                  <c:v>-19.87221739407705</c:v>
                </c:pt>
                <c:pt idx="28">
                  <c:v>-20.73953305442032</c:v>
                </c:pt>
                <c:pt idx="29">
                  <c:v>-21.61458567456962</c:v>
                </c:pt>
                <c:pt idx="30">
                  <c:v>-22.4971341911059</c:v>
                </c:pt>
                <c:pt idx="31">
                  <c:v>-23.38693962065567</c:v>
                </c:pt>
                <c:pt idx="32">
                  <c:v>-24.28376531591584</c:v>
                </c:pt>
                <c:pt idx="33">
                  <c:v>-25.18737718828051</c:v>
                </c:pt>
                <c:pt idx="34">
                  <c:v>-26.09754390094592</c:v>
                </c:pt>
                <c:pt idx="35">
                  <c:v>-27.0140370358667</c:v>
                </c:pt>
                <c:pt idx="36">
                  <c:v>-27.93663123757218</c:v>
                </c:pt>
                <c:pt idx="37">
                  <c:v>-28.8651043364363</c:v>
                </c:pt>
                <c:pt idx="38">
                  <c:v>-29.79923745369833</c:v>
                </c:pt>
                <c:pt idx="39">
                  <c:v>-30.73881506102799</c:v>
                </c:pt>
                <c:pt idx="40">
                  <c:v>-31.68362508599507</c:v>
                </c:pt>
                <c:pt idx="41">
                  <c:v>-32.63345897248986</c:v>
                </c:pt>
                <c:pt idx="42">
                  <c:v>-33.58811172970841</c:v>
                </c:pt>
                <c:pt idx="43">
                  <c:v>-34.54738197086024</c:v>
                </c:pt>
                <c:pt idx="44">
                  <c:v>-35.5110719426246</c:v>
                </c:pt>
                <c:pt idx="45">
                  <c:v>-36.4789875462548</c:v>
                </c:pt>
                <c:pt idx="46">
                  <c:v>-37.4509383511394</c:v>
                </c:pt>
                <c:pt idx="47">
                  <c:v>-38.4267376015404</c:v>
                </c:pt>
                <c:pt idx="48">
                  <c:v>-39.40620221714212</c:v>
                </c:pt>
                <c:pt idx="49">
                  <c:v>-40.3891527879973</c:v>
                </c:pt>
                <c:pt idx="50">
                  <c:v>-41.375413564382</c:v>
                </c:pt>
                <c:pt idx="51">
                  <c:v>-42.36481244203537</c:v>
                </c:pt>
                <c:pt idx="52">
                  <c:v>-43.3571809431554</c:v>
                </c:pt>
                <c:pt idx="53">
                  <c:v>-44.35235419364286</c:v>
                </c:pt>
                <c:pt idx="54">
                  <c:v>-45.3501708968975</c:v>
                </c:pt>
                <c:pt idx="55">
                  <c:v>-46.35047330447846</c:v>
                </c:pt>
                <c:pt idx="56">
                  <c:v>-47.35310718394328</c:v>
                </c:pt>
                <c:pt idx="57">
                  <c:v>-48.35792178412677</c:v>
                </c:pt>
                <c:pt idx="58">
                  <c:v>-49.36476979811385</c:v>
                </c:pt>
                <c:pt idx="59">
                  <c:v>-50.37350732415185</c:v>
                </c:pt>
                <c:pt idx="60">
                  <c:v>-51.38399382470006</c:v>
                </c:pt>
                <c:pt idx="61">
                  <c:v>-52.39609208383504</c:v>
                </c:pt>
                <c:pt idx="62">
                  <c:v>-53.40966816318515</c:v>
                </c:pt>
                <c:pt idx="63">
                  <c:v>-54.42459135657468</c:v>
                </c:pt>
                <c:pt idx="64">
                  <c:v>-55.4407341435344</c:v>
                </c:pt>
                <c:pt idx="65">
                  <c:v>-56.45797214182844</c:v>
                </c:pt>
                <c:pt idx="66">
                  <c:v>-57.47618405914184</c:v>
                </c:pt>
                <c:pt idx="67">
                  <c:v>-58.49525164404985</c:v>
                </c:pt>
                <c:pt idx="68">
                  <c:v>-59.51505963639642</c:v>
                </c:pt>
                <c:pt idx="69">
                  <c:v>-60.53549571719414</c:v>
                </c:pt>
                <c:pt idx="70">
                  <c:v>-61.55645045814109</c:v>
                </c:pt>
                <c:pt idx="71">
                  <c:v>-62.57781727087072</c:v>
                </c:pt>
                <c:pt idx="72">
                  <c:v>-63.5994923559965</c:v>
                </c:pt>
                <c:pt idx="73">
                  <c:v>-64.62137465206737</c:v>
                </c:pt>
                <c:pt idx="74">
                  <c:v>-65.64336578448925</c:v>
                </c:pt>
                <c:pt idx="75">
                  <c:v>-66.66537001448573</c:v>
                </c:pt>
                <c:pt idx="76">
                  <c:v>-67.6872941881907</c:v>
                </c:pt>
                <c:pt idx="77">
                  <c:v>-68.70904768587956</c:v>
                </c:pt>
                <c:pt idx="78">
                  <c:v>-69.73054237147132</c:v>
                </c:pt>
                <c:pt idx="79">
                  <c:v>-70.75169254228838</c:v>
                </c:pt>
                <c:pt idx="80">
                  <c:v>-71.77241487914757</c:v>
                </c:pt>
                <c:pt idx="81">
                  <c:v>-72.79262839684264</c:v>
                </c:pt>
                <c:pt idx="82">
                  <c:v>-73.81225439502586</c:v>
                </c:pt>
                <c:pt idx="83">
                  <c:v>-74.8312164095562</c:v>
                </c:pt>
                <c:pt idx="84">
                  <c:v>-75.84944016432385</c:v>
                </c:pt>
                <c:pt idx="85">
                  <c:v>-76.86685352360041</c:v>
                </c:pt>
                <c:pt idx="86">
                  <c:v>-77.88338644492845</c:v>
                </c:pt>
                <c:pt idx="87">
                  <c:v>-78.89897093258593</c:v>
                </c:pt>
                <c:pt idx="88">
                  <c:v>-79.91354099164472</c:v>
                </c:pt>
                <c:pt idx="89">
                  <c:v>-80.92703258262588</c:v>
                </c:pt>
                <c:pt idx="90">
                  <c:v>-81.9393835768125</c:v>
                </c:pt>
                <c:pt idx="91">
                  <c:v>-82.95053371217885</c:v>
                </c:pt>
                <c:pt idx="92">
                  <c:v>-83.96042455000092</c:v>
                </c:pt>
                <c:pt idx="93">
                  <c:v>-84.96899943212547</c:v>
                </c:pt>
                <c:pt idx="94">
                  <c:v>-85.97620343891956</c:v>
                </c:pt>
                <c:pt idx="95">
                  <c:v>-86.98198334791322</c:v>
                </c:pt>
                <c:pt idx="96">
                  <c:v>-87.98628759313651</c:v>
                </c:pt>
                <c:pt idx="97">
                  <c:v>-88.989066225149</c:v>
                </c:pt>
                <c:pt idx="98">
                  <c:v>-89.99027087178388</c:v>
                </c:pt>
                <c:pt idx="99">
                  <c:v>-90.98985469958984</c:v>
                </c:pt>
                <c:pt idx="100">
                  <c:v>-91.98777237598364</c:v>
                </c:pt>
                <c:pt idx="101">
                  <c:v>-92.98398003211608</c:v>
                </c:pt>
                <c:pt idx="102">
                  <c:v>-93.97843522642781</c:v>
                </c:pt>
                <c:pt idx="103">
                  <c:v>-94.97109690894026</c:v>
                </c:pt>
                <c:pt idx="104">
                  <c:v>-95.9619253862106</c:v>
                </c:pt>
                <c:pt idx="105">
                  <c:v>-96.95088228702865</c:v>
                </c:pt>
                <c:pt idx="106">
                  <c:v>-97.9379305287759</c:v>
                </c:pt>
                <c:pt idx="107">
                  <c:v>-98.92303428449213</c:v>
                </c:pt>
                <c:pt idx="108">
                  <c:v>-99.90615895062655</c:v>
                </c:pt>
                <c:pt idx="109">
                  <c:v>-100.8872711154616</c:v>
                </c:pt>
                <c:pt idx="110">
                  <c:v>-101.866338528219</c:v>
                </c:pt>
                <c:pt idx="111">
                  <c:v>-102.8433300688286</c:v>
                </c:pt>
                <c:pt idx="112">
                  <c:v>-103.8182157183515</c:v>
                </c:pt>
                <c:pt idx="113">
                  <c:v>-104.7909665300664</c:v>
                </c:pt>
                <c:pt idx="114">
                  <c:v>-105.7615546011882</c:v>
                </c:pt>
                <c:pt idx="115">
                  <c:v>-106.7299530452281</c:v>
                </c:pt>
                <c:pt idx="116">
                  <c:v>-107.6961359649796</c:v>
                </c:pt>
                <c:pt idx="117">
                  <c:v>-108.6600784261203</c:v>
                </c:pt>
                <c:pt idx="118">
                  <c:v>-109.6217564314265</c:v>
                </c:pt>
                <c:pt idx="119">
                  <c:v>-110.5811468955818</c:v>
                </c:pt>
              </c:numCache>
            </c:numRef>
          </c:yVal>
          <c:smooth val="1"/>
          <c:extLst xmlns:c16r2="http://schemas.microsoft.com/office/drawing/2015/06/chart">
            <c:ext xmlns:c16="http://schemas.microsoft.com/office/drawing/2014/chart" uri="{C3380CC4-5D6E-409C-BE32-E72D297353CC}">
              <c16:uniqueId val="{00000003-07B8-4FFC-A214-73D5C8F5DB90}"/>
            </c:ext>
          </c:extLst>
        </c:ser>
        <c:ser>
          <c:idx val="4"/>
          <c:order val="4"/>
          <c:tx>
            <c:strRef>
              <c:f>'SA-Psychosocial-G'!$O$123</c:f>
              <c:strCache>
                <c:ptCount val="1"/>
                <c:pt idx="0">
                  <c:v>SHUD Deaths for 1x parameter level</c:v>
                </c:pt>
              </c:strCache>
            </c:strRef>
          </c:tx>
          <c:spPr>
            <a:ln w="38100">
              <a:solidFill>
                <a:schemeClr val="accent2"/>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O$3:$O$122</c:f>
              <c:numCache>
                <c:formatCode>General</c:formatCode>
                <c:ptCount val="120"/>
                <c:pt idx="0">
                  <c:v>0.0</c:v>
                </c:pt>
                <c:pt idx="1">
                  <c:v>-0.56646505905419</c:v>
                </c:pt>
                <c:pt idx="2">
                  <c:v>-1.227389376914471</c:v>
                </c:pt>
                <c:pt idx="3">
                  <c:v>-1.85239187587522</c:v>
                </c:pt>
                <c:pt idx="4">
                  <c:v>-2.484283859915195</c:v>
                </c:pt>
                <c:pt idx="5">
                  <c:v>-3.123954915559716</c:v>
                </c:pt>
                <c:pt idx="6">
                  <c:v>-3.772094633533379</c:v>
                </c:pt>
                <c:pt idx="7">
                  <c:v>-4.42922711136835</c:v>
                </c:pt>
                <c:pt idx="8">
                  <c:v>-5.095739476237168</c:v>
                </c:pt>
                <c:pt idx="9">
                  <c:v>-5.771905461249344</c:v>
                </c:pt>
                <c:pt idx="10">
                  <c:v>-6.457904904887886</c:v>
                </c:pt>
                <c:pt idx="11">
                  <c:v>-7.15383989032216</c:v>
                </c:pt>
                <c:pt idx="12">
                  <c:v>-7.859748115038973</c:v>
                </c:pt>
                <c:pt idx="13">
                  <c:v>-8.56554717600702</c:v>
                </c:pt>
                <c:pt idx="14">
                  <c:v>-9.281573776322368</c:v>
                </c:pt>
                <c:pt idx="15">
                  <c:v>-10.00771886212733</c:v>
                </c:pt>
                <c:pt idx="16">
                  <c:v>-10.7436846779281</c:v>
                </c:pt>
                <c:pt idx="17">
                  <c:v>-11.48924357119295</c:v>
                </c:pt>
                <c:pt idx="18">
                  <c:v>-12.24416424327919</c:v>
                </c:pt>
                <c:pt idx="19">
                  <c:v>-13.00821218573715</c:v>
                </c:pt>
                <c:pt idx="20">
                  <c:v>-13.78115037035386</c:v>
                </c:pt>
                <c:pt idx="21">
                  <c:v>-14.56273992041274</c:v>
                </c:pt>
                <c:pt idx="22">
                  <c:v>-15.3527407461932</c:v>
                </c:pt>
                <c:pt idx="23">
                  <c:v>-16.15091213558448</c:v>
                </c:pt>
                <c:pt idx="24">
                  <c:v>-16.95701329544982</c:v>
                </c:pt>
                <c:pt idx="25">
                  <c:v>-17.77080384259711</c:v>
                </c:pt>
                <c:pt idx="26">
                  <c:v>-18.59202722441605</c:v>
                </c:pt>
                <c:pt idx="27">
                  <c:v>-19.42044595813368</c:v>
                </c:pt>
                <c:pt idx="28">
                  <c:v>-20.25582403438302</c:v>
                </c:pt>
                <c:pt idx="29">
                  <c:v>-21.09792692044402</c:v>
                </c:pt>
                <c:pt idx="30">
                  <c:v>-21.94652202157877</c:v>
                </c:pt>
                <c:pt idx="31">
                  <c:v>-22.80137896599958</c:v>
                </c:pt>
                <c:pt idx="32">
                  <c:v>-23.66226985094636</c:v>
                </c:pt>
                <c:pt idx="33">
                  <c:v>-24.52896945530019</c:v>
                </c:pt>
                <c:pt idx="34">
                  <c:v>-25.40125542273622</c:v>
                </c:pt>
                <c:pt idx="35">
                  <c:v>-26.27890841889857</c:v>
                </c:pt>
                <c:pt idx="36">
                  <c:v>-27.16171226566098</c:v>
                </c:pt>
                <c:pt idx="37">
                  <c:v>-28.04945405513827</c:v>
                </c:pt>
                <c:pt idx="38">
                  <c:v>-28.94192424576891</c:v>
                </c:pt>
                <c:pt idx="39">
                  <c:v>-29.83891671357896</c:v>
                </c:pt>
                <c:pt idx="40">
                  <c:v>-30.74022884898318</c:v>
                </c:pt>
                <c:pt idx="41">
                  <c:v>-31.64566160985519</c:v>
                </c:pt>
                <c:pt idx="42">
                  <c:v>-32.555019562796</c:v>
                </c:pt>
                <c:pt idx="43">
                  <c:v>-33.46811091473468</c:v>
                </c:pt>
                <c:pt idx="44">
                  <c:v>-34.38474753564019</c:v>
                </c:pt>
                <c:pt idx="45">
                  <c:v>-35.30474497323608</c:v>
                </c:pt>
                <c:pt idx="46">
                  <c:v>-36.22792246051281</c:v>
                </c:pt>
                <c:pt idx="47">
                  <c:v>-37.15410291674188</c:v>
                </c:pt>
                <c:pt idx="48">
                  <c:v>-38.08311294263262</c:v>
                </c:pt>
                <c:pt idx="49">
                  <c:v>-39.01478281017948</c:v>
                </c:pt>
                <c:pt idx="50">
                  <c:v>-39.94894644771554</c:v>
                </c:pt>
                <c:pt idx="51">
                  <c:v>-40.88544142062673</c:v>
                </c:pt>
                <c:pt idx="52">
                  <c:v>-41.82410890809287</c:v>
                </c:pt>
                <c:pt idx="53">
                  <c:v>-42.76479367632341</c:v>
                </c:pt>
                <c:pt idx="54">
                  <c:v>-43.70734404859127</c:v>
                </c:pt>
                <c:pt idx="55">
                  <c:v>-44.65161187235935</c:v>
                </c:pt>
                <c:pt idx="56">
                  <c:v>-45.59745248379834</c:v>
                </c:pt>
                <c:pt idx="57">
                  <c:v>-46.54472466995409</c:v>
                </c:pt>
                <c:pt idx="58">
                  <c:v>-47.49329062880461</c:v>
                </c:pt>
                <c:pt idx="59">
                  <c:v>-48.44301592743786</c:v>
                </c:pt>
                <c:pt idx="60">
                  <c:v>-49.39376945854679</c:v>
                </c:pt>
                <c:pt idx="61">
                  <c:v>-50.34542339544559</c:v>
                </c:pt>
                <c:pt idx="62">
                  <c:v>-51.2978531457684</c:v>
                </c:pt>
                <c:pt idx="63">
                  <c:v>-52.25093730403387</c:v>
                </c:pt>
                <c:pt idx="64">
                  <c:v>-53.20455760321</c:v>
                </c:pt>
                <c:pt idx="65">
                  <c:v>-54.15859886544122</c:v>
                </c:pt>
                <c:pt idx="66">
                  <c:v>-55.11294895204501</c:v>
                </c:pt>
                <c:pt idx="67">
                  <c:v>-56.06749871292818</c:v>
                </c:pt>
                <c:pt idx="68">
                  <c:v>-57.0221419355179</c:v>
                </c:pt>
                <c:pt idx="69">
                  <c:v>-57.9767752933185</c:v>
                </c:pt>
                <c:pt idx="70">
                  <c:v>-58.93129829419854</c:v>
                </c:pt>
                <c:pt idx="71">
                  <c:v>-59.88561322849328</c:v>
                </c:pt>
                <c:pt idx="72">
                  <c:v>-60.83962511701007</c:v>
                </c:pt>
                <c:pt idx="73">
                  <c:v>-61.79324165901517</c:v>
                </c:pt>
                <c:pt idx="74">
                  <c:v>-62.7463731802778</c:v>
                </c:pt>
                <c:pt idx="75">
                  <c:v>-63.69893258123547</c:v>
                </c:pt>
                <c:pt idx="76">
                  <c:v>-64.65083528534391</c:v>
                </c:pt>
                <c:pt idx="77">
                  <c:v>-65.6019991876751</c:v>
                </c:pt>
                <c:pt idx="78">
                  <c:v>-66.55234460380385</c:v>
                </c:pt>
                <c:pt idx="79">
                  <c:v>-67.50179421905008</c:v>
                </c:pt>
                <c:pt idx="80">
                  <c:v>-68.45027303810023</c:v>
                </c:pt>
                <c:pt idx="81">
                  <c:v>-69.39770833507045</c:v>
                </c:pt>
                <c:pt idx="82">
                  <c:v>-70.3440296040355</c:v>
                </c:pt>
                <c:pt idx="83">
                  <c:v>-71.28916851005565</c:v>
                </c:pt>
                <c:pt idx="84">
                  <c:v>-72.23305884074975</c:v>
                </c:pt>
                <c:pt idx="85">
                  <c:v>-73.17563645841579</c:v>
                </c:pt>
                <c:pt idx="86">
                  <c:v>-74.11683925275705</c:v>
                </c:pt>
                <c:pt idx="87">
                  <c:v>-75.05660709419757</c:v>
                </c:pt>
                <c:pt idx="88">
                  <c:v>-75.9948817878481</c:v>
                </c:pt>
                <c:pt idx="89">
                  <c:v>-76.93160702810696</c:v>
                </c:pt>
                <c:pt idx="90">
                  <c:v>-77.86672835393018</c:v>
                </c:pt>
                <c:pt idx="91">
                  <c:v>-78.80019310477941</c:v>
                </c:pt>
                <c:pt idx="92">
                  <c:v>-79.73195037725131</c:v>
                </c:pt>
                <c:pt idx="93">
                  <c:v>-80.66195098241827</c:v>
                </c:pt>
                <c:pt idx="94">
                  <c:v>-81.5901474038651</c:v>
                </c:pt>
                <c:pt idx="95">
                  <c:v>-82.51649375644435</c:v>
                </c:pt>
                <c:pt idx="96">
                  <c:v>-83.4409457457489</c:v>
                </c:pt>
                <c:pt idx="97">
                  <c:v>-84.3634606283071</c:v>
                </c:pt>
                <c:pt idx="98">
                  <c:v>-85.28399717249978</c:v>
                </c:pt>
                <c:pt idx="99">
                  <c:v>-86.202515620214</c:v>
                </c:pt>
                <c:pt idx="100">
                  <c:v>-87.11897764920226</c:v>
                </c:pt>
                <c:pt idx="101">
                  <c:v>-88.03334633618904</c:v>
                </c:pt>
                <c:pt idx="102">
                  <c:v>-88.94558612069268</c:v>
                </c:pt>
                <c:pt idx="103">
                  <c:v>-89.85566276955545</c:v>
                </c:pt>
                <c:pt idx="104">
                  <c:v>-90.76354334221396</c:v>
                </c:pt>
                <c:pt idx="105">
                  <c:v>-91.66919615666403</c:v>
                </c:pt>
                <c:pt idx="106">
                  <c:v>-92.57259075614901</c:v>
                </c:pt>
                <c:pt idx="107">
                  <c:v>-93.47369787652747</c:v>
                </c:pt>
                <c:pt idx="108">
                  <c:v>-94.37248941436835</c:v>
                </c:pt>
                <c:pt idx="109">
                  <c:v>-95.26893839570825</c:v>
                </c:pt>
                <c:pt idx="110">
                  <c:v>-96.16301894550838</c:v>
                </c:pt>
                <c:pt idx="111">
                  <c:v>-97.05470625778037</c:v>
                </c:pt>
                <c:pt idx="112">
                  <c:v>-97.94397656638438</c:v>
                </c:pt>
                <c:pt idx="113">
                  <c:v>-98.83080711646998</c:v>
                </c:pt>
                <c:pt idx="114">
                  <c:v>-99.71517613659672</c:v>
                </c:pt>
                <c:pt idx="115">
                  <c:v>-100.5970628114651</c:v>
                </c:pt>
                <c:pt idx="116">
                  <c:v>-101.4764472552984</c:v>
                </c:pt>
                <c:pt idx="117">
                  <c:v>-102.3533104858452</c:v>
                </c:pt>
                <c:pt idx="118">
                  <c:v>-103.2276343989908</c:v>
                </c:pt>
                <c:pt idx="119">
                  <c:v>-104.0994017439741</c:v>
                </c:pt>
              </c:numCache>
            </c:numRef>
          </c:yVal>
          <c:smooth val="1"/>
          <c:extLst xmlns:c16r2="http://schemas.microsoft.com/office/drawing/2015/06/chart">
            <c:ext xmlns:c16="http://schemas.microsoft.com/office/drawing/2014/chart" uri="{C3380CC4-5D6E-409C-BE32-E72D297353CC}">
              <c16:uniqueId val="{00000004-07B8-4FFC-A214-73D5C8F5DB90}"/>
            </c:ext>
          </c:extLst>
        </c:ser>
        <c:ser>
          <c:idx val="1"/>
          <c:order val="5"/>
          <c:tx>
            <c:strRef>
              <c:f>'SA-Psychosocial-G'!$X$123</c:f>
              <c:strCache>
                <c:ptCount val="1"/>
                <c:pt idx="0">
                  <c:v>SHUD Deaths for 0.5x parameter level</c:v>
                </c:pt>
              </c:strCache>
            </c:strRef>
          </c:tx>
          <c:spPr>
            <a:ln w="6350">
              <a:solidFill>
                <a:schemeClr val="accent2"/>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X$3:$X$122</c:f>
              <c:numCache>
                <c:formatCode>General</c:formatCode>
                <c:ptCount val="120"/>
                <c:pt idx="0">
                  <c:v>0.0</c:v>
                </c:pt>
                <c:pt idx="1">
                  <c:v>-0.508316941073008</c:v>
                </c:pt>
                <c:pt idx="2">
                  <c:v>-1.035475822852368</c:v>
                </c:pt>
                <c:pt idx="3">
                  <c:v>-1.55693079999278</c:v>
                </c:pt>
                <c:pt idx="4">
                  <c:v>-2.08082166320064</c:v>
                </c:pt>
                <c:pt idx="5">
                  <c:v>-2.607464813310162</c:v>
                </c:pt>
                <c:pt idx="6">
                  <c:v>-3.137164017200757</c:v>
                </c:pt>
                <c:pt idx="7">
                  <c:v>-3.670195841389204</c:v>
                </c:pt>
                <c:pt idx="8">
                  <c:v>-4.206801959789573</c:v>
                </c:pt>
                <c:pt idx="9">
                  <c:v>-4.747186025163589</c:v>
                </c:pt>
                <c:pt idx="10">
                  <c:v>-5.29151348288283</c:v>
                </c:pt>
                <c:pt idx="11">
                  <c:v>-5.83991319954671</c:v>
                </c:pt>
                <c:pt idx="12">
                  <c:v>-6.392480133090157</c:v>
                </c:pt>
                <c:pt idx="13">
                  <c:v>-6.979138421778088</c:v>
                </c:pt>
                <c:pt idx="14">
                  <c:v>-7.646929478377022</c:v>
                </c:pt>
                <c:pt idx="15">
                  <c:v>-8.235611870479397</c:v>
                </c:pt>
                <c:pt idx="16">
                  <c:v>-8.829365925064895</c:v>
                </c:pt>
                <c:pt idx="17">
                  <c:v>-9.428108067619268</c:v>
                </c:pt>
                <c:pt idx="18">
                  <c:v>-10.03174639185531</c:v>
                </c:pt>
                <c:pt idx="19">
                  <c:v>-10.64018176459057</c:v>
                </c:pt>
                <c:pt idx="20">
                  <c:v>-11.26597649520431</c:v>
                </c:pt>
                <c:pt idx="21">
                  <c:v>-11.93279803952842</c:v>
                </c:pt>
                <c:pt idx="22">
                  <c:v>-12.60266142203982</c:v>
                </c:pt>
                <c:pt idx="23">
                  <c:v>-13.24631773601777</c:v>
                </c:pt>
                <c:pt idx="24">
                  <c:v>-13.89447763183361</c:v>
                </c:pt>
                <c:pt idx="25">
                  <c:v>-14.54700203724028</c:v>
                </c:pt>
                <c:pt idx="26">
                  <c:v>-15.20380386512738</c:v>
                </c:pt>
                <c:pt idx="27">
                  <c:v>-15.86487533586142</c:v>
                </c:pt>
                <c:pt idx="28">
                  <c:v>-16.52992744135695</c:v>
                </c:pt>
                <c:pt idx="29">
                  <c:v>-17.19882191254064</c:v>
                </c:pt>
                <c:pt idx="30">
                  <c:v>-17.87142171272871</c:v>
                </c:pt>
                <c:pt idx="31">
                  <c:v>-18.5475908405429</c:v>
                </c:pt>
                <c:pt idx="32">
                  <c:v>-19.22719451883054</c:v>
                </c:pt>
                <c:pt idx="33">
                  <c:v>-19.91012129791443</c:v>
                </c:pt>
                <c:pt idx="34">
                  <c:v>-20.59630180388149</c:v>
                </c:pt>
                <c:pt idx="35">
                  <c:v>-21.2856008690123</c:v>
                </c:pt>
                <c:pt idx="36">
                  <c:v>-21.97783460830474</c:v>
                </c:pt>
                <c:pt idx="37">
                  <c:v>-22.67287597474101</c:v>
                </c:pt>
                <c:pt idx="38">
                  <c:v>-23.37059994492702</c:v>
                </c:pt>
                <c:pt idx="39">
                  <c:v>-24.07088351888065</c:v>
                </c:pt>
                <c:pt idx="40">
                  <c:v>-24.77360590202469</c:v>
                </c:pt>
                <c:pt idx="41">
                  <c:v>-25.47864805090621</c:v>
                </c:pt>
                <c:pt idx="42">
                  <c:v>-26.1904134330704</c:v>
                </c:pt>
                <c:pt idx="43">
                  <c:v>-26.91370018329584</c:v>
                </c:pt>
                <c:pt idx="44">
                  <c:v>-27.64055324095989</c:v>
                </c:pt>
                <c:pt idx="45">
                  <c:v>-28.37077515580332</c:v>
                </c:pt>
                <c:pt idx="46">
                  <c:v>-29.1041737992899</c:v>
                </c:pt>
                <c:pt idx="47">
                  <c:v>-29.84056237996202</c:v>
                </c:pt>
                <c:pt idx="48">
                  <c:v>-30.57975925797772</c:v>
                </c:pt>
                <c:pt idx="49">
                  <c:v>-31.32158778466846</c:v>
                </c:pt>
                <c:pt idx="50">
                  <c:v>-32.06587632118107</c:v>
                </c:pt>
                <c:pt idx="51">
                  <c:v>-32.81245815440622</c:v>
                </c:pt>
                <c:pt idx="52">
                  <c:v>-33.56117140842603</c:v>
                </c:pt>
                <c:pt idx="53">
                  <c:v>-34.31185895290878</c:v>
                </c:pt>
                <c:pt idx="54">
                  <c:v>-35.06436830810125</c:v>
                </c:pt>
                <c:pt idx="55">
                  <c:v>-35.81855937268705</c:v>
                </c:pt>
                <c:pt idx="56">
                  <c:v>-36.57430477550988</c:v>
                </c:pt>
                <c:pt idx="57">
                  <c:v>-37.33146743589757</c:v>
                </c:pt>
                <c:pt idx="58">
                  <c:v>-38.08991427663224</c:v>
                </c:pt>
                <c:pt idx="59">
                  <c:v>-38.84951617542087</c:v>
                </c:pt>
                <c:pt idx="60">
                  <c:v>-39.610147877656</c:v>
                </c:pt>
                <c:pt idx="61">
                  <c:v>-40.37168790875089</c:v>
                </c:pt>
                <c:pt idx="62">
                  <c:v>-41.13401848650278</c:v>
                </c:pt>
                <c:pt idx="63">
                  <c:v>-41.897025434001</c:v>
                </c:pt>
                <c:pt idx="64">
                  <c:v>-42.66059809307812</c:v>
                </c:pt>
                <c:pt idx="65">
                  <c:v>-43.4246292384564</c:v>
                </c:pt>
                <c:pt idx="66">
                  <c:v>-44.1890149927185</c:v>
                </c:pt>
                <c:pt idx="67">
                  <c:v>-44.95365474221995</c:v>
                </c:pt>
                <c:pt idx="68">
                  <c:v>-45.7184510675786</c:v>
                </c:pt>
                <c:pt idx="69">
                  <c:v>-46.4833096756749</c:v>
                </c:pt>
                <c:pt idx="70">
                  <c:v>-47.24813929375727</c:v>
                </c:pt>
                <c:pt idx="71">
                  <c:v>-48.01285158941197</c:v>
                </c:pt>
                <c:pt idx="72">
                  <c:v>-48.77736109202965</c:v>
                </c:pt>
                <c:pt idx="73">
                  <c:v>-49.54158511566887</c:v>
                </c:pt>
                <c:pt idx="74">
                  <c:v>-50.30544368335944</c:v>
                </c:pt>
                <c:pt idx="75">
                  <c:v>-51.0688594528704</c:v>
                </c:pt>
                <c:pt idx="76">
                  <c:v>-51.83175764396078</c:v>
                </c:pt>
                <c:pt idx="77">
                  <c:v>-52.59406596714145</c:v>
                </c:pt>
                <c:pt idx="78">
                  <c:v>-53.35571455394199</c:v>
                </c:pt>
                <c:pt idx="79">
                  <c:v>-54.11663588870697</c:v>
                </c:pt>
                <c:pt idx="80">
                  <c:v>-54.8767647419081</c:v>
                </c:pt>
                <c:pt idx="81">
                  <c:v>-55.63603810500812</c:v>
                </c:pt>
                <c:pt idx="82">
                  <c:v>-56.39439512685918</c:v>
                </c:pt>
                <c:pt idx="83">
                  <c:v>-57.15177705156788</c:v>
                </c:pt>
                <c:pt idx="84">
                  <c:v>-57.90812715786014</c:v>
                </c:pt>
                <c:pt idx="85">
                  <c:v>-58.6633906999225</c:v>
                </c:pt>
                <c:pt idx="86">
                  <c:v>-59.41751484972232</c:v>
                </c:pt>
                <c:pt idx="87">
                  <c:v>-60.17044864077774</c:v>
                </c:pt>
                <c:pt idx="88">
                  <c:v>-60.9221429133585</c:v>
                </c:pt>
                <c:pt idx="89">
                  <c:v>-61.67255026110847</c:v>
                </c:pt>
                <c:pt idx="90">
                  <c:v>-62.42162497905719</c:v>
                </c:pt>
                <c:pt idx="91">
                  <c:v>-63.16932301300376</c:v>
                </c:pt>
                <c:pt idx="92">
                  <c:v>-63.91560191025214</c:v>
                </c:pt>
                <c:pt idx="93">
                  <c:v>-64.66042077166938</c:v>
                </c:pt>
                <c:pt idx="94">
                  <c:v>-65.40374020504353</c:v>
                </c:pt>
                <c:pt idx="95">
                  <c:v>-66.14552227972125</c:v>
                </c:pt>
                <c:pt idx="96">
                  <c:v>-66.88573048249013</c:v>
                </c:pt>
                <c:pt idx="97">
                  <c:v>-67.62432967469767</c:v>
                </c:pt>
                <c:pt idx="98">
                  <c:v>-68.3612860505478</c:v>
                </c:pt>
                <c:pt idx="99">
                  <c:v>-69.09656709659625</c:v>
                </c:pt>
                <c:pt idx="100">
                  <c:v>-69.83014155237875</c:v>
                </c:pt>
                <c:pt idx="101">
                  <c:v>-70.56197937215738</c:v>
                </c:pt>
                <c:pt idx="102">
                  <c:v>-71.29205168777352</c:v>
                </c:pt>
                <c:pt idx="103">
                  <c:v>-72.02033077256071</c:v>
                </c:pt>
                <c:pt idx="104">
                  <c:v>-72.74679000631404</c:v>
                </c:pt>
                <c:pt idx="105">
                  <c:v>-73.471403841254</c:v>
                </c:pt>
                <c:pt idx="106">
                  <c:v>-74.19414776901312</c:v>
                </c:pt>
                <c:pt idx="107">
                  <c:v>-74.91499828856953</c:v>
                </c:pt>
                <c:pt idx="108">
                  <c:v>-75.63393287513215</c:v>
                </c:pt>
                <c:pt idx="109">
                  <c:v>-76.350929949947</c:v>
                </c:pt>
                <c:pt idx="110">
                  <c:v>-77.06596885098919</c:v>
                </c:pt>
                <c:pt idx="111">
                  <c:v>-77.77902980454421</c:v>
                </c:pt>
                <c:pt idx="112">
                  <c:v>-78.49009389761423</c:v>
                </c:pt>
                <c:pt idx="113">
                  <c:v>-79.1991430511719</c:v>
                </c:pt>
                <c:pt idx="114">
                  <c:v>-79.9061599942037</c:v>
                </c:pt>
                <c:pt idx="115">
                  <c:v>-80.61112823853975</c:v>
                </c:pt>
                <c:pt idx="116">
                  <c:v>-81.31403205444305</c:v>
                </c:pt>
                <c:pt idx="117">
                  <c:v>-82.0148564469351</c:v>
                </c:pt>
                <c:pt idx="118">
                  <c:v>-82.71358713283826</c:v>
                </c:pt>
                <c:pt idx="119">
                  <c:v>-83.41021051852425</c:v>
                </c:pt>
              </c:numCache>
            </c:numRef>
          </c:yVal>
          <c:smooth val="1"/>
          <c:extLst xmlns:c16r2="http://schemas.microsoft.com/office/drawing/2015/06/chart">
            <c:ext xmlns:c16="http://schemas.microsoft.com/office/drawing/2014/chart" uri="{C3380CC4-5D6E-409C-BE32-E72D297353CC}">
              <c16:uniqueId val="{00000005-07B8-4FFC-A214-73D5C8F5DB90}"/>
            </c:ext>
          </c:extLst>
        </c:ser>
        <c:ser>
          <c:idx val="5"/>
          <c:order val="6"/>
          <c:tx>
            <c:strRef>
              <c:f>'SA-Psychosocial-G'!$G$123</c:f>
              <c:strCache>
                <c:ptCount val="1"/>
                <c:pt idx="0">
                  <c:v>Total Deaths for 1.5x parameter level</c:v>
                </c:pt>
              </c:strCache>
            </c:strRef>
          </c:tx>
          <c:spPr>
            <a:ln w="76200">
              <a:solidFill>
                <a:schemeClr val="tx1"/>
              </a:solidFill>
            </a:ln>
          </c:spPr>
          <c:marker>
            <c:symbol val="none"/>
          </c:marker>
          <c:xVal>
            <c:numRef>
              <c:f>'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G$3:$G$122</c:f>
              <c:numCache>
                <c:formatCode>General</c:formatCode>
                <c:ptCount val="120"/>
                <c:pt idx="0">
                  <c:v>0.0</c:v>
                </c:pt>
                <c:pt idx="1">
                  <c:v>-1.140728288161563</c:v>
                </c:pt>
                <c:pt idx="2">
                  <c:v>-2.272937492505753</c:v>
                </c:pt>
                <c:pt idx="3">
                  <c:v>-3.3981273517511</c:v>
                </c:pt>
                <c:pt idx="4">
                  <c:v>-4.517571275698764</c:v>
                </c:pt>
                <c:pt idx="5">
                  <c:v>-5.632341921490024</c:v>
                </c:pt>
                <c:pt idx="6">
                  <c:v>-6.743342153707908</c:v>
                </c:pt>
                <c:pt idx="7">
                  <c:v>-7.85133119711627</c:v>
                </c:pt>
                <c:pt idx="8">
                  <c:v>-8.95694667901157</c:v>
                </c:pt>
                <c:pt idx="9">
                  <c:v>-10.06072319679502</c:v>
                </c:pt>
                <c:pt idx="10">
                  <c:v>-11.16310795397035</c:v>
                </c:pt>
                <c:pt idx="11">
                  <c:v>-12.26447392693012</c:v>
                </c:pt>
                <c:pt idx="12">
                  <c:v>-13.3651309548663</c:v>
                </c:pt>
                <c:pt idx="13">
                  <c:v>-14.46117570154916</c:v>
                </c:pt>
                <c:pt idx="14">
                  <c:v>-15.55727782763547</c:v>
                </c:pt>
                <c:pt idx="15">
                  <c:v>-16.65356996894825</c:v>
                </c:pt>
                <c:pt idx="16">
                  <c:v>-17.75017839975799</c:v>
                </c:pt>
                <c:pt idx="17">
                  <c:v>-18.84720773530212</c:v>
                </c:pt>
                <c:pt idx="18">
                  <c:v>-19.94474318465972</c:v>
                </c:pt>
                <c:pt idx="19">
                  <c:v>-21.04285264302407</c:v>
                </c:pt>
                <c:pt idx="20">
                  <c:v>-22.141588569238</c:v>
                </c:pt>
                <c:pt idx="21">
                  <c:v>-23.24098966608335</c:v>
                </c:pt>
                <c:pt idx="22">
                  <c:v>-24.34108238156762</c:v>
                </c:pt>
                <c:pt idx="23">
                  <c:v>-25.44188224905529</c:v>
                </c:pt>
                <c:pt idx="24">
                  <c:v>-26.54339508318153</c:v>
                </c:pt>
                <c:pt idx="25">
                  <c:v>-27.64561804730311</c:v>
                </c:pt>
                <c:pt idx="26">
                  <c:v>-28.74853354505478</c:v>
                </c:pt>
                <c:pt idx="27">
                  <c:v>-29.85212480646392</c:v>
                </c:pt>
                <c:pt idx="28">
                  <c:v>-30.95636886257726</c:v>
                </c:pt>
                <c:pt idx="29">
                  <c:v>-32.061237263946</c:v>
                </c:pt>
                <c:pt idx="30">
                  <c:v>-33.16669671454624</c:v>
                </c:pt>
                <c:pt idx="31">
                  <c:v>-34.27270963910505</c:v>
                </c:pt>
                <c:pt idx="32">
                  <c:v>-35.37923469229914</c:v>
                </c:pt>
                <c:pt idx="33">
                  <c:v>-36.48622721671816</c:v>
                </c:pt>
                <c:pt idx="34">
                  <c:v>-37.593639655606</c:v>
                </c:pt>
                <c:pt idx="35">
                  <c:v>-38.70142192552434</c:v>
                </c:pt>
                <c:pt idx="36">
                  <c:v>-39.80952175347115</c:v>
                </c:pt>
                <c:pt idx="37">
                  <c:v>-40.91788498232103</c:v>
                </c:pt>
                <c:pt idx="38">
                  <c:v>-42.02645584798965</c:v>
                </c:pt>
                <c:pt idx="39">
                  <c:v>-43.13517721920457</c:v>
                </c:pt>
                <c:pt idx="40">
                  <c:v>-44.24399083987204</c:v>
                </c:pt>
                <c:pt idx="41">
                  <c:v>-45.35283753734579</c:v>
                </c:pt>
                <c:pt idx="42">
                  <c:v>-46.46165741223916</c:v>
                </c:pt>
                <c:pt idx="43">
                  <c:v>-47.57039001148473</c:v>
                </c:pt>
                <c:pt idx="44">
                  <c:v>-48.67897448620602</c:v>
                </c:pt>
                <c:pt idx="45">
                  <c:v>-49.78734973573223</c:v>
                </c:pt>
                <c:pt idx="46">
                  <c:v>-50.89545453896744</c:v>
                </c:pt>
                <c:pt idx="47">
                  <c:v>-52.00322767418324</c:v>
                </c:pt>
                <c:pt idx="48">
                  <c:v>-53.11060802821108</c:v>
                </c:pt>
                <c:pt idx="49">
                  <c:v>-54.21753469588715</c:v>
                </c:pt>
                <c:pt idx="50">
                  <c:v>-55.32394707053415</c:v>
                </c:pt>
                <c:pt idx="51">
                  <c:v>-56.42978492619413</c:v>
                </c:pt>
                <c:pt idx="52">
                  <c:v>-57.53498849222012</c:v>
                </c:pt>
                <c:pt idx="53">
                  <c:v>-58.63949852086157</c:v>
                </c:pt>
                <c:pt idx="54">
                  <c:v>-59.74325634835268</c:v>
                </c:pt>
                <c:pt idx="55">
                  <c:v>-60.84620394998838</c:v>
                </c:pt>
                <c:pt idx="56">
                  <c:v>-61.94828398963674</c:v>
                </c:pt>
                <c:pt idx="57">
                  <c:v>-63.04943986409825</c:v>
                </c:pt>
                <c:pt idx="58">
                  <c:v>-64.14961574269178</c:v>
                </c:pt>
                <c:pt idx="59">
                  <c:v>-65.24875660241885</c:v>
                </c:pt>
                <c:pt idx="60">
                  <c:v>-66.34680825902305</c:v>
                </c:pt>
                <c:pt idx="61">
                  <c:v>-67.44371739425506</c:v>
                </c:pt>
                <c:pt idx="62">
                  <c:v>-68.53943157961203</c:v>
                </c:pt>
                <c:pt idx="63">
                  <c:v>-69.63389929681131</c:v>
                </c:pt>
                <c:pt idx="64">
                  <c:v>-70.7270699552463</c:v>
                </c:pt>
                <c:pt idx="65">
                  <c:v>-71.81889390663407</c:v>
                </c:pt>
                <c:pt idx="66">
                  <c:v>-72.90932245707536</c:v>
                </c:pt>
                <c:pt idx="67">
                  <c:v>-73.99830787671353</c:v>
                </c:pt>
                <c:pt idx="68">
                  <c:v>-75.08580340718035</c:v>
                </c:pt>
                <c:pt idx="69">
                  <c:v>-76.17176326698345</c:v>
                </c:pt>
                <c:pt idx="70">
                  <c:v>-77.25614265501343</c:v>
                </c:pt>
                <c:pt idx="71">
                  <c:v>-78.33889775230276</c:v>
                </c:pt>
                <c:pt idx="72">
                  <c:v>-79.41998572217471</c:v>
                </c:pt>
                <c:pt idx="73">
                  <c:v>-80.4993647089182</c:v>
                </c:pt>
                <c:pt idx="74">
                  <c:v>-81.57699383510351</c:v>
                </c:pt>
                <c:pt idx="75">
                  <c:v>-82.65283319765615</c:v>
                </c:pt>
                <c:pt idx="76">
                  <c:v>-83.72684386279005</c:v>
                </c:pt>
                <c:pt idx="77">
                  <c:v>-84.79898785988074</c:v>
                </c:pt>
                <c:pt idx="78">
                  <c:v>-85.86922817442091</c:v>
                </c:pt>
                <c:pt idx="79">
                  <c:v>-86.9375287400835</c:v>
                </c:pt>
                <c:pt idx="80">
                  <c:v>-88.00385443000513</c:v>
                </c:pt>
                <c:pt idx="81">
                  <c:v>-89.06817104737254</c:v>
                </c:pt>
                <c:pt idx="82">
                  <c:v>-90.13044531535205</c:v>
                </c:pt>
                <c:pt idx="83">
                  <c:v>-91.19064486645308</c:v>
                </c:pt>
                <c:pt idx="84">
                  <c:v>-92.24873823137675</c:v>
                </c:pt>
                <c:pt idx="85">
                  <c:v>-93.304694827398</c:v>
                </c:pt>
                <c:pt idx="86">
                  <c:v>-94.35848494635721</c:v>
                </c:pt>
                <c:pt idx="87">
                  <c:v>-95.41007974228451</c:v>
                </c:pt>
                <c:pt idx="88">
                  <c:v>-96.45945121872015</c:v>
                </c:pt>
                <c:pt idx="89">
                  <c:v>-97.50657221576812</c:v>
                </c:pt>
                <c:pt idx="90">
                  <c:v>-98.55141639691865</c:v>
                </c:pt>
                <c:pt idx="91">
                  <c:v>-99.59395823568055</c:v>
                </c:pt>
                <c:pt idx="92">
                  <c:v>-100.6341730020683</c:v>
                </c:pt>
                <c:pt idx="93">
                  <c:v>-101.6720367489504</c:v>
                </c:pt>
                <c:pt idx="94">
                  <c:v>-102.7075262983114</c:v>
                </c:pt>
                <c:pt idx="95">
                  <c:v>-103.7406192274458</c:v>
                </c:pt>
                <c:pt idx="96">
                  <c:v>-104.7712938551124</c:v>
                </c:pt>
                <c:pt idx="97">
                  <c:v>-105.7995292276643</c:v>
                </c:pt>
                <c:pt idx="98">
                  <c:v>-106.8253051051863</c:v>
                </c:pt>
                <c:pt idx="99">
                  <c:v>-107.8486019476558</c:v>
                </c:pt>
                <c:pt idx="100">
                  <c:v>-108.8694009011442</c:v>
                </c:pt>
                <c:pt idx="101">
                  <c:v>-109.8876837840754</c:v>
                </c:pt>
                <c:pt idx="102">
                  <c:v>-110.9034330735597</c:v>
                </c:pt>
                <c:pt idx="103">
                  <c:v>-111.9166318918164</c:v>
                </c:pt>
                <c:pt idx="104">
                  <c:v>-112.9272639926895</c:v>
                </c:pt>
                <c:pt idx="105">
                  <c:v>-113.9353137482923</c:v>
                </c:pt>
                <c:pt idx="106">
                  <c:v>-114.9407661357559</c:v>
                </c:pt>
                <c:pt idx="107">
                  <c:v>-115.9436067241225</c:v>
                </c:pt>
                <c:pt idx="108">
                  <c:v>-116.9438216613805</c:v>
                </c:pt>
                <c:pt idx="109">
                  <c:v>-117.941397661638</c:v>
                </c:pt>
                <c:pt idx="110">
                  <c:v>-118.9363219924679</c:v>
                </c:pt>
                <c:pt idx="111">
                  <c:v>-119.9285824624047</c:v>
                </c:pt>
                <c:pt idx="112">
                  <c:v>-120.9181674086116</c:v>
                </c:pt>
                <c:pt idx="113">
                  <c:v>-121.9050656847245</c:v>
                </c:pt>
                <c:pt idx="114">
                  <c:v>-122.8892666488683</c:v>
                </c:pt>
                <c:pt idx="115">
                  <c:v>-123.870760151857</c:v>
                </c:pt>
                <c:pt idx="116">
                  <c:v>-124.849536525577</c:v>
                </c:pt>
                <c:pt idx="117">
                  <c:v>-125.8255865715564</c:v>
                </c:pt>
                <c:pt idx="118">
                  <c:v>-126.7989015497255</c:v>
                </c:pt>
                <c:pt idx="119">
                  <c:v>-127.7694731673622</c:v>
                </c:pt>
              </c:numCache>
            </c:numRef>
          </c:yVal>
          <c:smooth val="1"/>
          <c:extLst xmlns:c16r2="http://schemas.microsoft.com/office/drawing/2015/06/chart">
            <c:ext xmlns:c16="http://schemas.microsoft.com/office/drawing/2014/chart" uri="{C3380CC4-5D6E-409C-BE32-E72D297353CC}">
              <c16:uniqueId val="{00000006-07B8-4FFC-A214-73D5C8F5DB90}"/>
            </c:ext>
          </c:extLst>
        </c:ser>
        <c:ser>
          <c:idx val="2"/>
          <c:order val="7"/>
          <c:tx>
            <c:strRef>
              <c:f>'SA-Psychosocial-G'!$P$123</c:f>
              <c:strCache>
                <c:ptCount val="1"/>
                <c:pt idx="0">
                  <c:v>Total Deaths for 1x parameter level</c:v>
                </c:pt>
              </c:strCache>
            </c:strRef>
          </c:tx>
          <c:spPr>
            <a:ln w="28575">
              <a:solidFill>
                <a:schemeClr val="tx1"/>
              </a:solidFill>
              <a:prstDash val="solid"/>
            </a:ln>
          </c:spPr>
          <c:marker>
            <c:symbol val="none"/>
          </c:marker>
          <c:xVal>
            <c:numRef>
              <c:f>'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P$3:$P$122</c:f>
              <c:numCache>
                <c:formatCode>General</c:formatCode>
                <c:ptCount val="120"/>
                <c:pt idx="0">
                  <c:v>0.0</c:v>
                </c:pt>
                <c:pt idx="1">
                  <c:v>-1.121684006774376</c:v>
                </c:pt>
                <c:pt idx="2">
                  <c:v>-2.268936356108542</c:v>
                </c:pt>
                <c:pt idx="3">
                  <c:v>-3.390847043207668</c:v>
                </c:pt>
                <c:pt idx="4">
                  <c:v>-4.505531642746194</c:v>
                </c:pt>
                <c:pt idx="5">
                  <c:v>-5.614133381737695</c:v>
                </c:pt>
                <c:pt idx="6">
                  <c:v>-6.717611089320325</c:v>
                </c:pt>
                <c:pt idx="7">
                  <c:v>-7.816768600969408</c:v>
                </c:pt>
                <c:pt idx="8">
                  <c:v>-8.912279372399597</c:v>
                </c:pt>
                <c:pt idx="9">
                  <c:v>-10.00470705894591</c:v>
                </c:pt>
                <c:pt idx="10">
                  <c:v>-11.09452272387293</c:v>
                </c:pt>
                <c:pt idx="11">
                  <c:v>-12.18211923250942</c:v>
                </c:pt>
                <c:pt idx="12">
                  <c:v>-13.2678232987883</c:v>
                </c:pt>
                <c:pt idx="13">
                  <c:v>-14.34774619128011</c:v>
                </c:pt>
                <c:pt idx="14">
                  <c:v>-15.42654954654222</c:v>
                </c:pt>
                <c:pt idx="15">
                  <c:v>-16.50444006304169</c:v>
                </c:pt>
                <c:pt idx="16">
                  <c:v>-17.5815229421652</c:v>
                </c:pt>
                <c:pt idx="17">
                  <c:v>-18.65791136094085</c:v>
                </c:pt>
                <c:pt idx="18">
                  <c:v>-19.73369902759879</c:v>
                </c:pt>
                <c:pt idx="19">
                  <c:v>-20.80896225795323</c:v>
                </c:pt>
                <c:pt idx="20">
                  <c:v>-21.8837619154619</c:v>
                </c:pt>
                <c:pt idx="21">
                  <c:v>-22.95814513776568</c:v>
                </c:pt>
                <c:pt idx="22">
                  <c:v>-24.03214687111148</c:v>
                </c:pt>
                <c:pt idx="23">
                  <c:v>-25.10579123336298</c:v>
                </c:pt>
                <c:pt idx="24">
                  <c:v>-26.17909272481352</c:v>
                </c:pt>
                <c:pt idx="25">
                  <c:v>-27.25205730435237</c:v>
                </c:pt>
                <c:pt idx="26">
                  <c:v>-28.3246763185859</c:v>
                </c:pt>
                <c:pt idx="27">
                  <c:v>-29.39694198445754</c:v>
                </c:pt>
                <c:pt idx="28">
                  <c:v>-30.46884054153058</c:v>
                </c:pt>
                <c:pt idx="29">
                  <c:v>-31.54035280067712</c:v>
                </c:pt>
                <c:pt idx="30">
                  <c:v>-32.6114548258852</c:v>
                </c:pt>
                <c:pt idx="31">
                  <c:v>-33.68211849537497</c:v>
                </c:pt>
                <c:pt idx="32">
                  <c:v>-34.75231200350903</c:v>
                </c:pt>
                <c:pt idx="33">
                  <c:v>-35.82200031104098</c:v>
                </c:pt>
                <c:pt idx="34">
                  <c:v>-36.8911455499152</c:v>
                </c:pt>
                <c:pt idx="35">
                  <c:v>-37.95970738795639</c:v>
                </c:pt>
                <c:pt idx="36">
                  <c:v>-39.02764335806295</c:v>
                </c:pt>
                <c:pt idx="37">
                  <c:v>-40.09490915589527</c:v>
                </c:pt>
                <c:pt idx="38">
                  <c:v>-41.16145890950647</c:v>
                </c:pt>
                <c:pt idx="39">
                  <c:v>-42.22724541198185</c:v>
                </c:pt>
                <c:pt idx="40">
                  <c:v>-43.29222035665734</c:v>
                </c:pt>
                <c:pt idx="41">
                  <c:v>-44.3563345389631</c:v>
                </c:pt>
                <c:pt idx="42">
                  <c:v>-45.41953803982437</c:v>
                </c:pt>
                <c:pt idx="43">
                  <c:v>-46.48178039276309</c:v>
                </c:pt>
                <c:pt idx="44">
                  <c:v>-47.5430107361381</c:v>
                </c:pt>
                <c:pt idx="45">
                  <c:v>-48.6031779518397</c:v>
                </c:pt>
                <c:pt idx="46">
                  <c:v>-49.6622307916788</c:v>
                </c:pt>
                <c:pt idx="47">
                  <c:v>-50.72011799249536</c:v>
                </c:pt>
                <c:pt idx="48">
                  <c:v>-51.77678838096186</c:v>
                </c:pt>
                <c:pt idx="49">
                  <c:v>-52.83219096892391</c:v>
                </c:pt>
                <c:pt idx="50">
                  <c:v>-53.88627504005067</c:v>
                </c:pt>
                <c:pt idx="51">
                  <c:v>-54.9389902284866</c:v>
                </c:pt>
                <c:pt idx="52">
                  <c:v>-55.99028659011196</c:v>
                </c:pt>
                <c:pt idx="53">
                  <c:v>-57.04011466702577</c:v>
                </c:pt>
                <c:pt idx="54">
                  <c:v>-58.088425545746</c:v>
                </c:pt>
                <c:pt idx="55">
                  <c:v>-59.13517090961033</c:v>
                </c:pt>
                <c:pt idx="56">
                  <c:v>-60.18030308579996</c:v>
                </c:pt>
                <c:pt idx="57">
                  <c:v>-61.22377508739977</c:v>
                </c:pt>
                <c:pt idx="58">
                  <c:v>-62.26554065085501</c:v>
                </c:pt>
                <c:pt idx="59">
                  <c:v>-63.30555426916544</c:v>
                </c:pt>
                <c:pt idx="60">
                  <c:v>-64.34377122113405</c:v>
                </c:pt>
                <c:pt idx="61">
                  <c:v>-65.38014759695761</c:v>
                </c:pt>
                <c:pt idx="62">
                  <c:v>-66.41464032043536</c:v>
                </c:pt>
                <c:pt idx="63">
                  <c:v>-67.4472071680265</c:v>
                </c:pt>
                <c:pt idx="64">
                  <c:v>-68.4778067850193</c:v>
                </c:pt>
                <c:pt idx="65">
                  <c:v>-69.50639869900448</c:v>
                </c:pt>
                <c:pt idx="66">
                  <c:v>-70.53294333085555</c:v>
                </c:pt>
                <c:pt idx="67">
                  <c:v>-71.55740200342237</c:v>
                </c:pt>
                <c:pt idx="68">
                  <c:v>-72.5797369480869</c:v>
                </c:pt>
                <c:pt idx="69">
                  <c:v>-73.5999113093625</c:v>
                </c:pt>
                <c:pt idx="70">
                  <c:v>-74.61788914768843</c:v>
                </c:pt>
                <c:pt idx="71">
                  <c:v>-75.63363544055278</c:v>
                </c:pt>
                <c:pt idx="72">
                  <c:v>-76.6471160820778</c:v>
                </c:pt>
                <c:pt idx="73">
                  <c:v>-77.658297881202</c:v>
                </c:pt>
                <c:pt idx="74">
                  <c:v>-78.66714855856537</c:v>
                </c:pt>
                <c:pt idx="75">
                  <c:v>-79.67363674221015</c:v>
                </c:pt>
                <c:pt idx="76">
                  <c:v>-80.67773196218732</c:v>
                </c:pt>
                <c:pt idx="77">
                  <c:v>-81.67940464419885</c:v>
                </c:pt>
                <c:pt idx="78">
                  <c:v>-82.6786261022993</c:v>
                </c:pt>
                <c:pt idx="79">
                  <c:v>-83.67536853082095</c:v>
                </c:pt>
                <c:pt idx="80">
                  <c:v>-84.66960499552947</c:v>
                </c:pt>
                <c:pt idx="81">
                  <c:v>-85.66130942410994</c:v>
                </c:pt>
                <c:pt idx="82">
                  <c:v>-86.65045659607362</c:v>
                </c:pt>
                <c:pt idx="83">
                  <c:v>-87.63702213210092</c:v>
                </c:pt>
                <c:pt idx="84">
                  <c:v>-88.62098248291628</c:v>
                </c:pt>
                <c:pt idx="85">
                  <c:v>-89.60231491772944</c:v>
                </c:pt>
                <c:pt idx="86">
                  <c:v>-90.58099751231221</c:v>
                </c:pt>
                <c:pt idx="87">
                  <c:v>-91.55700913673012</c:v>
                </c:pt>
                <c:pt idx="88">
                  <c:v>-92.5303294428144</c:v>
                </c:pt>
                <c:pt idx="89">
                  <c:v>-93.50093885136238</c:v>
                </c:pt>
                <c:pt idx="90">
                  <c:v>-94.46881853915878</c:v>
                </c:pt>
                <c:pt idx="91">
                  <c:v>-95.4339504258126</c:v>
                </c:pt>
                <c:pt idx="92">
                  <c:v>-96.39631716046267</c:v>
                </c:pt>
                <c:pt idx="93">
                  <c:v>-97.35590210837984</c:v>
                </c:pt>
                <c:pt idx="94">
                  <c:v>-98.31268933748738</c:v>
                </c:pt>
                <c:pt idx="95">
                  <c:v>-99.2666636048303</c:v>
                </c:pt>
                <c:pt idx="96">
                  <c:v>-100.2178103430207</c:v>
                </c:pt>
                <c:pt idx="97">
                  <c:v>-101.1661156466795</c:v>
                </c:pt>
                <c:pt idx="98">
                  <c:v>-102.111566258889</c:v>
                </c:pt>
                <c:pt idx="99">
                  <c:v>-103.0541495576836</c:v>
                </c:pt>
                <c:pt idx="100">
                  <c:v>-103.9938535425933</c:v>
                </c:pt>
                <c:pt idx="101">
                  <c:v>-104.9306668212528</c:v>
                </c:pt>
                <c:pt idx="102">
                  <c:v>-105.8645785960969</c:v>
                </c:pt>
                <c:pt idx="103">
                  <c:v>-106.7955786511504</c:v>
                </c:pt>
                <c:pt idx="104">
                  <c:v>-107.7236573389244</c:v>
                </c:pt>
                <c:pt idx="105">
                  <c:v>-108.6488055674386</c:v>
                </c:pt>
                <c:pt idx="106">
                  <c:v>-109.5710147873666</c:v>
                </c:pt>
                <c:pt idx="107">
                  <c:v>-110.4902769793224</c:v>
                </c:pt>
                <c:pt idx="108">
                  <c:v>-111.4065846412962</c:v>
                </c:pt>
                <c:pt idx="109">
                  <c:v>-112.3199307762394</c:v>
                </c:pt>
                <c:pt idx="110">
                  <c:v>-113.2303088798139</c:v>
                </c:pt>
                <c:pt idx="111">
                  <c:v>-114.1377129283095</c:v>
                </c:pt>
                <c:pt idx="112">
                  <c:v>-115.0421373667269</c:v>
                </c:pt>
                <c:pt idx="113">
                  <c:v>-115.9435770970437</c:v>
                </c:pt>
                <c:pt idx="114">
                  <c:v>-116.8420274666544</c:v>
                </c:pt>
                <c:pt idx="115">
                  <c:v>-117.7374842569963</c:v>
                </c:pt>
                <c:pt idx="116">
                  <c:v>-118.6299436723648</c:v>
                </c:pt>
                <c:pt idx="117">
                  <c:v>-119.5194023289069</c:v>
                </c:pt>
                <c:pt idx="118">
                  <c:v>-120.405857243815</c:v>
                </c:pt>
                <c:pt idx="119">
                  <c:v>-121.2893058247074</c:v>
                </c:pt>
              </c:numCache>
            </c:numRef>
          </c:yVal>
          <c:smooth val="1"/>
          <c:extLst xmlns:c16r2="http://schemas.microsoft.com/office/drawing/2015/06/chart">
            <c:ext xmlns:c16="http://schemas.microsoft.com/office/drawing/2014/chart" uri="{C3380CC4-5D6E-409C-BE32-E72D297353CC}">
              <c16:uniqueId val="{00000007-07B8-4FFC-A214-73D5C8F5DB90}"/>
            </c:ext>
          </c:extLst>
        </c:ser>
        <c:ser>
          <c:idx val="9"/>
          <c:order val="8"/>
          <c:tx>
            <c:strRef>
              <c:f>'SA-Psychosocial-G'!$Y$123</c:f>
              <c:strCache>
                <c:ptCount val="1"/>
                <c:pt idx="0">
                  <c:v>Total Deaths for 0.5x parameter level</c:v>
                </c:pt>
              </c:strCache>
            </c:strRef>
          </c:tx>
          <c:spPr>
            <a:ln w="6350">
              <a:solidFill>
                <a:schemeClr val="tx1"/>
              </a:solidFill>
              <a:prstDash val="solid"/>
            </a:ln>
          </c:spPr>
          <c:marker>
            <c:symbol val="none"/>
          </c:marker>
          <c:xVal>
            <c:numRef>
              <c:f>'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sychosocial-G'!$Y$3:$Y$122</c:f>
              <c:numCache>
                <c:formatCode>General</c:formatCode>
                <c:ptCount val="120"/>
                <c:pt idx="0">
                  <c:v>0.0</c:v>
                </c:pt>
                <c:pt idx="1">
                  <c:v>-1.097070396077106</c:v>
                </c:pt>
                <c:pt idx="2">
                  <c:v>-2.188918443768853</c:v>
                </c:pt>
                <c:pt idx="3">
                  <c:v>-3.266158052042328</c:v>
                </c:pt>
                <c:pt idx="4">
                  <c:v>-4.33320807351638</c:v>
                </c:pt>
                <c:pt idx="5">
                  <c:v>-5.391019434251484</c:v>
                </c:pt>
                <c:pt idx="6">
                  <c:v>-6.440436591928346</c:v>
                </c:pt>
                <c:pt idx="7">
                  <c:v>-7.482205291637868</c:v>
                </c:pt>
                <c:pt idx="8">
                  <c:v>-8.516981387674368</c:v>
                </c:pt>
                <c:pt idx="9">
                  <c:v>-9.545339940999975</c:v>
                </c:pt>
                <c:pt idx="10">
                  <c:v>-10.56778409736917</c:v>
                </c:pt>
                <c:pt idx="11">
                  <c:v>-11.58475345124684</c:v>
                </c:pt>
                <c:pt idx="12">
                  <c:v>-12.59663173689792</c:v>
                </c:pt>
                <c:pt idx="13">
                  <c:v>-13.61636538035927</c:v>
                </c:pt>
                <c:pt idx="14">
                  <c:v>-14.66398923388488</c:v>
                </c:pt>
                <c:pt idx="15">
                  <c:v>-15.67180211722148</c:v>
                </c:pt>
                <c:pt idx="16">
                  <c:v>-16.67609051136715</c:v>
                </c:pt>
                <c:pt idx="17">
                  <c:v>-17.67702676452454</c:v>
                </c:pt>
                <c:pt idx="18">
                  <c:v>-18.67476175961546</c:v>
                </c:pt>
                <c:pt idx="19">
                  <c:v>-19.66942740956706</c:v>
                </c:pt>
                <c:pt idx="20">
                  <c:v>-20.66648917020443</c:v>
                </c:pt>
                <c:pt idx="21">
                  <c:v>-21.67602363362398</c:v>
                </c:pt>
                <c:pt idx="22">
                  <c:v>-22.6819509229787</c:v>
                </c:pt>
                <c:pt idx="23">
                  <c:v>-23.67212131980482</c:v>
                </c:pt>
                <c:pt idx="24">
                  <c:v>-24.65983487247818</c:v>
                </c:pt>
                <c:pt idx="25">
                  <c:v>-25.64513697657878</c:v>
                </c:pt>
                <c:pt idx="26">
                  <c:v>-26.62808801444985</c:v>
                </c:pt>
                <c:pt idx="27">
                  <c:v>-27.60877529416102</c:v>
                </c:pt>
                <c:pt idx="28">
                  <c:v>-28.58716104515825</c:v>
                </c:pt>
                <c:pt idx="29">
                  <c:v>-29.56326670735848</c:v>
                </c:pt>
                <c:pt idx="30">
                  <c:v>-30.53710931937048</c:v>
                </c:pt>
                <c:pt idx="31">
                  <c:v>-31.50870182235817</c:v>
                </c:pt>
                <c:pt idx="32">
                  <c:v>-32.47805349123585</c:v>
                </c:pt>
                <c:pt idx="33">
                  <c:v>-33.44517958819587</c:v>
                </c:pt>
                <c:pt idx="34">
                  <c:v>-34.410109454478</c:v>
                </c:pt>
                <c:pt idx="35">
                  <c:v>-35.37284103362794</c:v>
                </c:pt>
                <c:pt idx="36">
                  <c:v>-36.33334876637773</c:v>
                </c:pt>
                <c:pt idx="37">
                  <c:v>-37.29162862156386</c:v>
                </c:pt>
                <c:pt idx="38">
                  <c:v>-38.24767475936599</c:v>
                </c:pt>
                <c:pt idx="39">
                  <c:v>-39.20147971635693</c:v>
                </c:pt>
                <c:pt idx="40">
                  <c:v>-40.15303465338597</c:v>
                </c:pt>
                <c:pt idx="41">
                  <c:v>-41.10232932095163</c:v>
                </c:pt>
                <c:pt idx="42">
                  <c:v>-42.0517223916242</c:v>
                </c:pt>
                <c:pt idx="43">
                  <c:v>-43.00376011202734</c:v>
                </c:pt>
                <c:pt idx="44">
                  <c:v>-43.95428476715736</c:v>
                </c:pt>
                <c:pt idx="45">
                  <c:v>-44.9032401845203</c:v>
                </c:pt>
                <c:pt idx="46">
                  <c:v>-45.85057108315439</c:v>
                </c:pt>
                <c:pt idx="47">
                  <c:v>-46.79622318409137</c:v>
                </c:pt>
                <c:pt idx="48">
                  <c:v>-47.7401432246008</c:v>
                </c:pt>
                <c:pt idx="49">
                  <c:v>-48.68227897661745</c:v>
                </c:pt>
                <c:pt idx="50">
                  <c:v>-49.62257933465811</c:v>
                </c:pt>
                <c:pt idx="51">
                  <c:v>-50.56099435369809</c:v>
                </c:pt>
                <c:pt idx="52">
                  <c:v>-51.49747527968847</c:v>
                </c:pt>
                <c:pt idx="53">
                  <c:v>-52.43197457374678</c:v>
                </c:pt>
                <c:pt idx="54">
                  <c:v>-53.3644459303046</c:v>
                </c:pt>
                <c:pt idx="55">
                  <c:v>-54.29484839262185</c:v>
                </c:pt>
                <c:pt idx="56">
                  <c:v>-55.22314656736135</c:v>
                </c:pt>
                <c:pt idx="57">
                  <c:v>-56.14929889002164</c:v>
                </c:pt>
                <c:pt idx="58">
                  <c:v>-57.07326493199571</c:v>
                </c:pt>
                <c:pt idx="59">
                  <c:v>-57.99500542487321</c:v>
                </c:pt>
                <c:pt idx="60">
                  <c:v>-58.91448226138179</c:v>
                </c:pt>
                <c:pt idx="61">
                  <c:v>-59.83165849343813</c:v>
                </c:pt>
                <c:pt idx="62">
                  <c:v>-60.74649832771961</c:v>
                </c:pt>
                <c:pt idx="63">
                  <c:v>-61.6589671191241</c:v>
                </c:pt>
                <c:pt idx="64">
                  <c:v>-62.56903136231294</c:v>
                </c:pt>
                <c:pt idx="65">
                  <c:v>-63.4766586815236</c:v>
                </c:pt>
                <c:pt idx="66">
                  <c:v>-64.38181781885979</c:v>
                </c:pt>
                <c:pt idx="67">
                  <c:v>-65.2844786212408</c:v>
                </c:pt>
                <c:pt idx="68">
                  <c:v>-66.18461203324688</c:v>
                </c:pt>
                <c:pt idx="69">
                  <c:v>-67.08219008910191</c:v>
                </c:pt>
                <c:pt idx="70">
                  <c:v>-67.9771858831927</c:v>
                </c:pt>
                <c:pt idx="71">
                  <c:v>-68.86957355283228</c:v>
                </c:pt>
                <c:pt idx="72">
                  <c:v>-69.75932826044678</c:v>
                </c:pt>
                <c:pt idx="73">
                  <c:v>-70.64642617521893</c:v>
                </c:pt>
                <c:pt idx="74">
                  <c:v>-71.53084445427694</c:v>
                </c:pt>
                <c:pt idx="75">
                  <c:v>-72.4125612235179</c:v>
                </c:pt>
                <c:pt idx="76">
                  <c:v>-73.2915555581428</c:v>
                </c:pt>
                <c:pt idx="77">
                  <c:v>-74.16780746296975</c:v>
                </c:pt>
                <c:pt idx="78">
                  <c:v>-75.04129785258826</c:v>
                </c:pt>
                <c:pt idx="79">
                  <c:v>-75.91200853141918</c:v>
                </c:pt>
                <c:pt idx="80">
                  <c:v>-76.77992217372032</c:v>
                </c:pt>
                <c:pt idx="81">
                  <c:v>-77.64502230361741</c:v>
                </c:pt>
                <c:pt idx="82">
                  <c:v>-78.507293275169</c:v>
                </c:pt>
                <c:pt idx="83">
                  <c:v>-79.36672025251065</c:v>
                </c:pt>
                <c:pt idx="84">
                  <c:v>-80.22328919010101</c:v>
                </c:pt>
                <c:pt idx="85">
                  <c:v>-81.07698681311126</c:v>
                </c:pt>
                <c:pt idx="86">
                  <c:v>-81.92780059799985</c:v>
                </c:pt>
                <c:pt idx="87">
                  <c:v>-82.77571875326664</c:v>
                </c:pt>
                <c:pt idx="88">
                  <c:v>-83.62073020044751</c:v>
                </c:pt>
                <c:pt idx="89">
                  <c:v>-84.46282455532806</c:v>
                </c:pt>
                <c:pt idx="90">
                  <c:v>-85.30199210942021</c:v>
                </c:pt>
                <c:pt idx="91">
                  <c:v>-86.1382238117153</c:v>
                </c:pt>
                <c:pt idx="92">
                  <c:v>-86.97151125070377</c:v>
                </c:pt>
                <c:pt idx="93">
                  <c:v>-87.80184663670347</c:v>
                </c:pt>
                <c:pt idx="94">
                  <c:v>-88.62922278448045</c:v>
                </c:pt>
                <c:pt idx="95">
                  <c:v>-89.45363309618115</c:v>
                </c:pt>
                <c:pt idx="96">
                  <c:v>-90.27507154458537</c:v>
                </c:pt>
                <c:pt idx="97">
                  <c:v>-91.09353265668008</c:v>
                </c:pt>
                <c:pt idx="98">
                  <c:v>-91.90901149754607</c:v>
                </c:pt>
                <c:pt idx="99">
                  <c:v>-92.7215036545916</c:v>
                </c:pt>
                <c:pt idx="100">
                  <c:v>-93.5310052221021</c:v>
                </c:pt>
                <c:pt idx="101">
                  <c:v>-94.33751278612658</c:v>
                </c:pt>
                <c:pt idx="102">
                  <c:v>-95.14102340969142</c:v>
                </c:pt>
                <c:pt idx="103">
                  <c:v>-95.9415346183493</c:v>
                </c:pt>
                <c:pt idx="104">
                  <c:v>-96.739044386052</c:v>
                </c:pt>
                <c:pt idx="105">
                  <c:v>-97.53355112135618</c:v>
                </c:pt>
                <c:pt idx="106">
                  <c:v>-98.32505365394998</c:v>
                </c:pt>
                <c:pt idx="107">
                  <c:v>-99.11355122150435</c:v>
                </c:pt>
                <c:pt idx="108">
                  <c:v>-99.89904345684557</c:v>
                </c:pt>
                <c:pt idx="109">
                  <c:v>-100.6815303754402</c:v>
                </c:pt>
                <c:pt idx="110">
                  <c:v>-101.4610123631953</c:v>
                </c:pt>
                <c:pt idx="111">
                  <c:v>-102.2374901645659</c:v>
                </c:pt>
                <c:pt idx="112">
                  <c:v>-103.0109648709649</c:v>
                </c:pt>
                <c:pt idx="113">
                  <c:v>-103.7814379094748</c:v>
                </c:pt>
                <c:pt idx="114">
                  <c:v>-104.5489110318526</c:v>
                </c:pt>
                <c:pt idx="115">
                  <c:v>-105.3133863038214</c:v>
                </c:pt>
                <c:pt idx="116">
                  <c:v>-106.0748660946551</c:v>
                </c:pt>
                <c:pt idx="117">
                  <c:v>-106.8333530670296</c:v>
                </c:pt>
                <c:pt idx="118">
                  <c:v>-107.5888501671607</c:v>
                </c:pt>
                <c:pt idx="119">
                  <c:v>-108.3413606152026</c:v>
                </c:pt>
              </c:numCache>
            </c:numRef>
          </c:yVal>
          <c:smooth val="1"/>
          <c:extLst xmlns:c16r2="http://schemas.microsoft.com/office/drawing/2015/06/chart">
            <c:ext xmlns:c16="http://schemas.microsoft.com/office/drawing/2014/chart" uri="{C3380CC4-5D6E-409C-BE32-E72D297353CC}">
              <c16:uniqueId val="{00000008-07B8-4FFC-A214-73D5C8F5DB90}"/>
            </c:ext>
          </c:extLst>
        </c:ser>
        <c:dLbls>
          <c:showLegendKey val="0"/>
          <c:showVal val="0"/>
          <c:showCatName val="0"/>
          <c:showSerName val="0"/>
          <c:showPercent val="0"/>
          <c:showBubbleSize val="0"/>
        </c:dLbls>
        <c:axId val="-954906048"/>
        <c:axId val="-954903248"/>
      </c:scatterChart>
      <c:valAx>
        <c:axId val="-954906048"/>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54903248"/>
        <c:crosses val="autoZero"/>
        <c:crossBetween val="midCat"/>
      </c:valAx>
      <c:valAx>
        <c:axId val="-95490324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54906048"/>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9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851851851852"/>
          <c:y val="0.0324324324324324"/>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AcutePain-G'!$E$123</c:f>
              <c:strCache>
                <c:ptCount val="1"/>
                <c:pt idx="0">
                  <c:v>SOUD Deaths for 1x parameter level</c:v>
                </c:pt>
              </c:strCache>
            </c:strRef>
          </c:tx>
          <c:spPr>
            <a:ln w="76200">
              <a:solidFill>
                <a:schemeClr val="accent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E$3:$E$122</c:f>
              <c:numCache>
                <c:formatCode>General</c:formatCode>
                <c:ptCount val="120"/>
                <c:pt idx="0">
                  <c:v>0.0</c:v>
                </c:pt>
                <c:pt idx="1">
                  <c:v>0.0</c:v>
                </c:pt>
                <c:pt idx="2">
                  <c:v>-0.539176807099602</c:v>
                </c:pt>
                <c:pt idx="3">
                  <c:v>-0.991093897638348</c:v>
                </c:pt>
                <c:pt idx="4">
                  <c:v>-1.439876937289386</c:v>
                </c:pt>
                <c:pt idx="5">
                  <c:v>-1.960949234079044</c:v>
                </c:pt>
                <c:pt idx="6">
                  <c:v>-2.491304546400488</c:v>
                </c:pt>
                <c:pt idx="7">
                  <c:v>-3.024851697004988</c:v>
                </c:pt>
                <c:pt idx="8">
                  <c:v>-3.556997549502808</c:v>
                </c:pt>
                <c:pt idx="9">
                  <c:v>-4.084306227996827</c:v>
                </c:pt>
                <c:pt idx="10">
                  <c:v>-4.604234962425009</c:v>
                </c:pt>
                <c:pt idx="11">
                  <c:v>-5.114929360157165</c:v>
                </c:pt>
                <c:pt idx="12">
                  <c:v>-5.615064773384461</c:v>
                </c:pt>
                <c:pt idx="13">
                  <c:v>-12.62040985607168</c:v>
                </c:pt>
                <c:pt idx="14">
                  <c:v>-14.5077157144438</c:v>
                </c:pt>
                <c:pt idx="15">
                  <c:v>-16.31814626177609</c:v>
                </c:pt>
                <c:pt idx="16">
                  <c:v>-18.0590634528788</c:v>
                </c:pt>
                <c:pt idx="17">
                  <c:v>-19.73662711006425</c:v>
                </c:pt>
                <c:pt idx="18">
                  <c:v>-21.35599930194441</c:v>
                </c:pt>
                <c:pt idx="19">
                  <c:v>-22.92134473536548</c:v>
                </c:pt>
                <c:pt idx="20">
                  <c:v>-24.43612493510382</c:v>
                </c:pt>
                <c:pt idx="21">
                  <c:v>-25.90325039899269</c:v>
                </c:pt>
                <c:pt idx="22">
                  <c:v>-27.32519863499056</c:v>
                </c:pt>
                <c:pt idx="23">
                  <c:v>-28.70410590223764</c:v>
                </c:pt>
                <c:pt idx="24">
                  <c:v>-30.04183853965854</c:v>
                </c:pt>
                <c:pt idx="25">
                  <c:v>-31.34004844756159</c:v>
                </c:pt>
                <c:pt idx="26">
                  <c:v>-32.61128857596189</c:v>
                </c:pt>
                <c:pt idx="27">
                  <c:v>-33.84790060997982</c:v>
                </c:pt>
                <c:pt idx="28">
                  <c:v>-35.05091645278915</c:v>
                </c:pt>
                <c:pt idx="29">
                  <c:v>-36.2213184407368</c:v>
                </c:pt>
                <c:pt idx="30">
                  <c:v>-37.36002952252854</c:v>
                </c:pt>
                <c:pt idx="31">
                  <c:v>-38.46792332237528</c:v>
                </c:pt>
                <c:pt idx="32">
                  <c:v>-39.54583169698533</c:v>
                </c:pt>
                <c:pt idx="33">
                  <c:v>-40.59455079945128</c:v>
                </c:pt>
                <c:pt idx="34">
                  <c:v>-41.61484584547111</c:v>
                </c:pt>
                <c:pt idx="35">
                  <c:v>-42.6074548698798</c:v>
                </c:pt>
                <c:pt idx="36">
                  <c:v>-43.57309169788898</c:v>
                </c:pt>
                <c:pt idx="37">
                  <c:v>-44.51244830538176</c:v>
                </c:pt>
                <c:pt idx="38">
                  <c:v>-45.42619670374278</c:v>
                </c:pt>
                <c:pt idx="39">
                  <c:v>-46.31500939654872</c:v>
                </c:pt>
                <c:pt idx="40">
                  <c:v>-47.17952570108577</c:v>
                </c:pt>
                <c:pt idx="41">
                  <c:v>-48.02036823397811</c:v>
                </c:pt>
                <c:pt idx="42">
                  <c:v>-48.83814386248944</c:v>
                </c:pt>
                <c:pt idx="43">
                  <c:v>-49.63344443252565</c:v>
                </c:pt>
                <c:pt idx="44">
                  <c:v>-50.40684738423514</c:v>
                </c:pt>
                <c:pt idx="45">
                  <c:v>-51.15891627924675</c:v>
                </c:pt>
                <c:pt idx="46">
                  <c:v>-51.8902012588716</c:v>
                </c:pt>
                <c:pt idx="47">
                  <c:v>-52.60123944806215</c:v>
                </c:pt>
                <c:pt idx="48">
                  <c:v>-53.2925553166566</c:v>
                </c:pt>
                <c:pt idx="49">
                  <c:v>-53.96466100686597</c:v>
                </c:pt>
                <c:pt idx="50">
                  <c:v>-54.61805663402147</c:v>
                </c:pt>
                <c:pt idx="51">
                  <c:v>-55.25323056599422</c:v>
                </c:pt>
                <c:pt idx="52">
                  <c:v>-55.87065971813904</c:v>
                </c:pt>
                <c:pt idx="53">
                  <c:v>-56.47080977346618</c:v>
                </c:pt>
                <c:pt idx="54">
                  <c:v>-57.0541354190341</c:v>
                </c:pt>
                <c:pt idx="55">
                  <c:v>-57.62108057347454</c:v>
                </c:pt>
                <c:pt idx="56">
                  <c:v>-58.17207860700212</c:v>
                </c:pt>
                <c:pt idx="57">
                  <c:v>-58.70755255509069</c:v>
                </c:pt>
                <c:pt idx="58">
                  <c:v>-59.22791532676286</c:v>
                </c:pt>
                <c:pt idx="59">
                  <c:v>-59.73356990820853</c:v>
                </c:pt>
                <c:pt idx="60">
                  <c:v>-60.22490956229723</c:v>
                </c:pt>
                <c:pt idx="61">
                  <c:v>-60.70231802441264</c:v>
                </c:pt>
                <c:pt idx="62">
                  <c:v>-61.16616969493885</c:v>
                </c:pt>
                <c:pt idx="63">
                  <c:v>-61.61682982865671</c:v>
                </c:pt>
                <c:pt idx="64">
                  <c:v>-62.05465472123911</c:v>
                </c:pt>
                <c:pt idx="65">
                  <c:v>-62.47999189304888</c:v>
                </c:pt>
                <c:pt idx="66">
                  <c:v>-62.89318027022896</c:v>
                </c:pt>
                <c:pt idx="67">
                  <c:v>-63.29455036323802</c:v>
                </c:pt>
                <c:pt idx="68">
                  <c:v>-63.68442444285981</c:v>
                </c:pt>
                <c:pt idx="69">
                  <c:v>-64.06311671374804</c:v>
                </c:pt>
                <c:pt idx="70">
                  <c:v>-64.4309334855263</c:v>
                </c:pt>
                <c:pt idx="71">
                  <c:v>-64.78817334145855</c:v>
                </c:pt>
                <c:pt idx="72">
                  <c:v>-65.13512730471288</c:v>
                </c:pt>
                <c:pt idx="73">
                  <c:v>-65.47207900220218</c:v>
                </c:pt>
                <c:pt idx="74">
                  <c:v>-65.79930482603268</c:v>
                </c:pt>
                <c:pt idx="75">
                  <c:v>-66.11707409253255</c:v>
                </c:pt>
                <c:pt idx="76">
                  <c:v>-66.42564919887861</c:v>
                </c:pt>
                <c:pt idx="77">
                  <c:v>-66.725285777305</c:v>
                </c:pt>
                <c:pt idx="78">
                  <c:v>-67.01623284690068</c:v>
                </c:pt>
                <c:pt idx="79">
                  <c:v>-67.29873296299036</c:v>
                </c:pt>
                <c:pt idx="80">
                  <c:v>-67.57302236409618</c:v>
                </c:pt>
                <c:pt idx="81">
                  <c:v>-67.8393311164763</c:v>
                </c:pt>
                <c:pt idx="82">
                  <c:v>-68.09788325625931</c:v>
                </c:pt>
                <c:pt idx="83">
                  <c:v>-68.34889692913853</c:v>
                </c:pt>
                <c:pt idx="84">
                  <c:v>-68.59258452768348</c:v>
                </c:pt>
                <c:pt idx="85">
                  <c:v>-68.82915282622314</c:v>
                </c:pt>
                <c:pt idx="86">
                  <c:v>-69.05880311333765</c:v>
                </c:pt>
                <c:pt idx="87">
                  <c:v>-69.28173132195265</c:v>
                </c:pt>
                <c:pt idx="88">
                  <c:v>-69.49812815705785</c:v>
                </c:pt>
                <c:pt idx="89">
                  <c:v>-69.7081792210521</c:v>
                </c:pt>
                <c:pt idx="90">
                  <c:v>-69.91206513672788</c:v>
                </c:pt>
                <c:pt idx="91">
                  <c:v>-70.10996166791566</c:v>
                </c:pt>
                <c:pt idx="92">
                  <c:v>-70.30203983779543</c:v>
                </c:pt>
                <c:pt idx="93">
                  <c:v>-70.48846604490914</c:v>
                </c:pt>
                <c:pt idx="94">
                  <c:v>-70.66940217685352</c:v>
                </c:pt>
                <c:pt idx="95">
                  <c:v>-70.8450057217426</c:v>
                </c:pt>
                <c:pt idx="96">
                  <c:v>-71.01542987736677</c:v>
                </c:pt>
                <c:pt idx="97">
                  <c:v>-71.18082365816553</c:v>
                </c:pt>
                <c:pt idx="98">
                  <c:v>-71.34133199996691</c:v>
                </c:pt>
                <c:pt idx="99">
                  <c:v>-71.4970958625485</c:v>
                </c:pt>
                <c:pt idx="100">
                  <c:v>-71.64825233004045</c:v>
                </c:pt>
                <c:pt idx="101">
                  <c:v>-71.7949347091945</c:v>
                </c:pt>
                <c:pt idx="102">
                  <c:v>-71.9372726255423</c:v>
                </c:pt>
                <c:pt idx="103">
                  <c:v>-72.07539211747202</c:v>
                </c:pt>
                <c:pt idx="104">
                  <c:v>-72.2094157282626</c:v>
                </c:pt>
                <c:pt idx="105">
                  <c:v>-72.33946259606265</c:v>
                </c:pt>
                <c:pt idx="106">
                  <c:v>-72.4656485419127</c:v>
                </c:pt>
                <c:pt idx="107">
                  <c:v>-72.5880861557641</c:v>
                </c:pt>
                <c:pt idx="108">
                  <c:v>-72.70688488058228</c:v>
                </c:pt>
                <c:pt idx="109">
                  <c:v>-72.82215109451877</c:v>
                </c:pt>
                <c:pt idx="110">
                  <c:v>-72.93398819122928</c:v>
                </c:pt>
                <c:pt idx="111">
                  <c:v>-73.04249665831906</c:v>
                </c:pt>
                <c:pt idx="112">
                  <c:v>-73.14777415398052</c:v>
                </c:pt>
                <c:pt idx="113">
                  <c:v>-73.2499155818485</c:v>
                </c:pt>
                <c:pt idx="114">
                  <c:v>-73.3490131640748</c:v>
                </c:pt>
                <c:pt idx="115">
                  <c:v>-73.44515651270365</c:v>
                </c:pt>
                <c:pt idx="116">
                  <c:v>-73.53843269933017</c:v>
                </c:pt>
                <c:pt idx="117">
                  <c:v>-73.62892632309818</c:v>
                </c:pt>
                <c:pt idx="118">
                  <c:v>-73.71671957706958</c:v>
                </c:pt>
                <c:pt idx="119">
                  <c:v>-73.80189231297231</c:v>
                </c:pt>
              </c:numCache>
            </c:numRef>
          </c:yVal>
          <c:smooth val="1"/>
          <c:extLst xmlns:c16r2="http://schemas.microsoft.com/office/drawing/2015/06/chart">
            <c:ext xmlns:c16="http://schemas.microsoft.com/office/drawing/2014/chart" uri="{C3380CC4-5D6E-409C-BE32-E72D297353CC}">
              <c16:uniqueId val="{00000000-0D77-4B3D-AEF9-09561FCD394D}"/>
            </c:ext>
          </c:extLst>
        </c:ser>
        <c:ser>
          <c:idx val="3"/>
          <c:order val="1"/>
          <c:tx>
            <c:strRef>
              <c:f>'SA-AcutePain-G'!$N$123</c:f>
              <c:strCache>
                <c:ptCount val="1"/>
                <c:pt idx="0">
                  <c:v>SOUD Deaths for 0.75x parameter level</c:v>
                </c:pt>
              </c:strCache>
            </c:strRef>
          </c:tx>
          <c:spPr>
            <a:ln w="28575">
              <a:solidFill>
                <a:schemeClr val="accent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N$3:$N$122</c:f>
              <c:numCache>
                <c:formatCode>General</c:formatCode>
                <c:ptCount val="120"/>
                <c:pt idx="0">
                  <c:v>0.0</c:v>
                </c:pt>
                <c:pt idx="1">
                  <c:v>0.0</c:v>
                </c:pt>
                <c:pt idx="2">
                  <c:v>-0.434950666558416</c:v>
                </c:pt>
                <c:pt idx="3">
                  <c:v>-0.911812864353033</c:v>
                </c:pt>
                <c:pt idx="4">
                  <c:v>-1.416862866362771</c:v>
                </c:pt>
                <c:pt idx="5">
                  <c:v>-1.939591477601152</c:v>
                </c:pt>
                <c:pt idx="6">
                  <c:v>-2.471983639072391</c:v>
                </c:pt>
                <c:pt idx="7">
                  <c:v>-3.007954039329616</c:v>
                </c:pt>
                <c:pt idx="8">
                  <c:v>-3.542909454025994</c:v>
                </c:pt>
                <c:pt idx="9">
                  <c:v>-4.07340942263229</c:v>
                </c:pt>
                <c:pt idx="10">
                  <c:v>-4.596903211302489</c:v>
                </c:pt>
                <c:pt idx="11">
                  <c:v>-5.111525952694318</c:v>
                </c:pt>
                <c:pt idx="12">
                  <c:v>-5.615940688114961</c:v>
                </c:pt>
                <c:pt idx="13">
                  <c:v>-12.62590244893738</c:v>
                </c:pt>
                <c:pt idx="14">
                  <c:v>-14.49105251060821</c:v>
                </c:pt>
                <c:pt idx="15">
                  <c:v>-16.27959968306692</c:v>
                </c:pt>
                <c:pt idx="16">
                  <c:v>-17.99965114617764</c:v>
                </c:pt>
                <c:pt idx="17">
                  <c:v>-19.65779102001072</c:v>
                </c:pt>
                <c:pt idx="18">
                  <c:v>-21.25934247383641</c:v>
                </c:pt>
                <c:pt idx="19">
                  <c:v>-22.80864492391868</c:v>
                </c:pt>
                <c:pt idx="20">
                  <c:v>-24.30926958940534</c:v>
                </c:pt>
                <c:pt idx="21">
                  <c:v>-25.76418690986852</c:v>
                </c:pt>
                <c:pt idx="22">
                  <c:v>-27.17589659609607</c:v>
                </c:pt>
                <c:pt idx="23">
                  <c:v>-28.54652867517022</c:v>
                </c:pt>
                <c:pt idx="24">
                  <c:v>-29.87792201898899</c:v>
                </c:pt>
                <c:pt idx="25">
                  <c:v>-31.17168539265522</c:v>
                </c:pt>
                <c:pt idx="26">
                  <c:v>-32.44032664142382</c:v>
                </c:pt>
                <c:pt idx="27">
                  <c:v>-33.67610355043314</c:v>
                </c:pt>
                <c:pt idx="28">
                  <c:v>-34.87998329863849</c:v>
                </c:pt>
                <c:pt idx="29">
                  <c:v>-36.05288161559199</c:v>
                </c:pt>
                <c:pt idx="30">
                  <c:v>-37.19565306353092</c:v>
                </c:pt>
                <c:pt idx="31">
                  <c:v>-38.30910182586955</c:v>
                </c:pt>
                <c:pt idx="32">
                  <c:v>-39.39399020153864</c:v>
                </c:pt>
                <c:pt idx="33">
                  <c:v>-40.45104524464114</c:v>
                </c:pt>
                <c:pt idx="34">
                  <c:v>-41.48096396274492</c:v>
                </c:pt>
                <c:pt idx="35">
                  <c:v>-42.48441739502609</c:v>
                </c:pt>
                <c:pt idx="36">
                  <c:v>-43.46205381971897</c:v>
                </c:pt>
                <c:pt idx="37">
                  <c:v>-44.41450128463</c:v>
                </c:pt>
                <c:pt idx="38">
                  <c:v>-45.34236961122819</c:v>
                </c:pt>
                <c:pt idx="39">
                  <c:v>-46.2462709617555</c:v>
                </c:pt>
                <c:pt idx="40">
                  <c:v>-47.12678618598011</c:v>
                </c:pt>
                <c:pt idx="41">
                  <c:v>-47.98448133542134</c:v>
                </c:pt>
                <c:pt idx="42">
                  <c:v>-48.81990862604452</c:v>
                </c:pt>
                <c:pt idx="43">
                  <c:v>-49.63360716038194</c:v>
                </c:pt>
                <c:pt idx="44">
                  <c:v>-50.42610352619668</c:v>
                </c:pt>
                <c:pt idx="45">
                  <c:v>-51.1979122991054</c:v>
                </c:pt>
                <c:pt idx="46">
                  <c:v>-51.94953647017191</c:v>
                </c:pt>
                <c:pt idx="47">
                  <c:v>-52.68146781480515</c:v>
                </c:pt>
                <c:pt idx="48">
                  <c:v>-53.39418721568939</c:v>
                </c:pt>
                <c:pt idx="49">
                  <c:v>-54.08816494965306</c:v>
                </c:pt>
                <c:pt idx="50">
                  <c:v>-54.76386094618753</c:v>
                </c:pt>
                <c:pt idx="51">
                  <c:v>-55.42172502363037</c:v>
                </c:pt>
                <c:pt idx="52">
                  <c:v>-56.0621971403423</c:v>
                </c:pt>
                <c:pt idx="53">
                  <c:v>-56.68570757087716</c:v>
                </c:pt>
                <c:pt idx="54">
                  <c:v>-57.2926770983107</c:v>
                </c:pt>
                <c:pt idx="55">
                  <c:v>-57.88351719793332</c:v>
                </c:pt>
                <c:pt idx="56">
                  <c:v>-58.4586302137868</c:v>
                </c:pt>
                <c:pt idx="57">
                  <c:v>-59.01840952937339</c:v>
                </c:pt>
                <c:pt idx="58">
                  <c:v>-59.5632397335652</c:v>
                </c:pt>
                <c:pt idx="59">
                  <c:v>-60.09349678250423</c:v>
                </c:pt>
                <c:pt idx="60">
                  <c:v>-60.60954815812047</c:v>
                </c:pt>
                <c:pt idx="61">
                  <c:v>-61.11175302372315</c:v>
                </c:pt>
                <c:pt idx="62">
                  <c:v>-61.60046237704878</c:v>
                </c:pt>
                <c:pt idx="63">
                  <c:v>-62.07601920102258</c:v>
                </c:pt>
                <c:pt idx="64">
                  <c:v>-62.5387586124548</c:v>
                </c:pt>
                <c:pt idx="65">
                  <c:v>-62.98900800887866</c:v>
                </c:pt>
                <c:pt idx="66">
                  <c:v>-63.42708721353709</c:v>
                </c:pt>
                <c:pt idx="67">
                  <c:v>-63.85330861865073</c:v>
                </c:pt>
                <c:pt idx="68">
                  <c:v>-64.26797732701931</c:v>
                </c:pt>
                <c:pt idx="69">
                  <c:v>-64.67139129200527</c:v>
                </c:pt>
                <c:pt idx="70">
                  <c:v>-65.06384145591694</c:v>
                </c:pt>
                <c:pt idx="71">
                  <c:v>-65.44561188679</c:v>
                </c:pt>
                <c:pt idx="72">
                  <c:v>-65.81697991360348</c:v>
                </c:pt>
                <c:pt idx="73">
                  <c:v>-66.17821625989377</c:v>
                </c:pt>
                <c:pt idx="74">
                  <c:v>-66.52958517577655</c:v>
                </c:pt>
                <c:pt idx="75">
                  <c:v>-66.87134456836348</c:v>
                </c:pt>
                <c:pt idx="76">
                  <c:v>-67.203746130558</c:v>
                </c:pt>
                <c:pt idx="77">
                  <c:v>-67.52703546822796</c:v>
                </c:pt>
                <c:pt idx="78">
                  <c:v>-67.84145222570984</c:v>
                </c:pt>
                <c:pt idx="79">
                  <c:v>-68.1472302096771</c:v>
                </c:pt>
                <c:pt idx="80">
                  <c:v>-68.4445975113139</c:v>
                </c:pt>
                <c:pt idx="81">
                  <c:v>-68.73377662680905</c:v>
                </c:pt>
                <c:pt idx="82">
                  <c:v>-69.01498457614438</c:v>
                </c:pt>
                <c:pt idx="83">
                  <c:v>-69.28843302016891</c:v>
                </c:pt>
                <c:pt idx="84">
                  <c:v>-69.55432837595855</c:v>
                </c:pt>
                <c:pt idx="85">
                  <c:v>-69.81287193043256</c:v>
                </c:pt>
                <c:pt idx="86">
                  <c:v>-70.06425995224462</c:v>
                </c:pt>
                <c:pt idx="87">
                  <c:v>-70.30868380191107</c:v>
                </c:pt>
                <c:pt idx="88">
                  <c:v>-70.54633004021445</c:v>
                </c:pt>
                <c:pt idx="89">
                  <c:v>-70.77738053483849</c:v>
                </c:pt>
                <c:pt idx="90">
                  <c:v>-71.00201256525918</c:v>
                </c:pt>
                <c:pt idx="91">
                  <c:v>-71.2203989258776</c:v>
                </c:pt>
                <c:pt idx="92">
                  <c:v>-71.43270802741353</c:v>
                </c:pt>
                <c:pt idx="93">
                  <c:v>-71.63910399654784</c:v>
                </c:pt>
                <c:pt idx="94">
                  <c:v>-71.8397467738135</c:v>
                </c:pt>
                <c:pt idx="95">
                  <c:v>-72.03479220977297</c:v>
                </c:pt>
                <c:pt idx="96">
                  <c:v>-72.22439215944205</c:v>
                </c:pt>
                <c:pt idx="97">
                  <c:v>-72.40869457501646</c:v>
                </c:pt>
                <c:pt idx="98">
                  <c:v>-72.58784359687095</c:v>
                </c:pt>
                <c:pt idx="99">
                  <c:v>-72.7619796428688</c:v>
                </c:pt>
                <c:pt idx="100">
                  <c:v>-72.931239495979</c:v>
                </c:pt>
                <c:pt idx="101">
                  <c:v>-73.09575639022208</c:v>
                </c:pt>
                <c:pt idx="102">
                  <c:v>-73.25566009495081</c:v>
                </c:pt>
                <c:pt idx="103">
                  <c:v>-73.41107699748385</c:v>
                </c:pt>
                <c:pt idx="104">
                  <c:v>-73.56213018411421</c:v>
                </c:pt>
                <c:pt idx="105">
                  <c:v>-73.70893951949068</c:v>
                </c:pt>
                <c:pt idx="106">
                  <c:v>-73.8516217244172</c:v>
                </c:pt>
                <c:pt idx="107">
                  <c:v>-73.99029045204986</c:v>
                </c:pt>
                <c:pt idx="108">
                  <c:v>-74.12505636254903</c:v>
                </c:pt>
                <c:pt idx="109">
                  <c:v>-74.25602719618225</c:v>
                </c:pt>
                <c:pt idx="110">
                  <c:v>-74.38330784488804</c:v>
                </c:pt>
                <c:pt idx="111">
                  <c:v>-74.50700042235807</c:v>
                </c:pt>
                <c:pt idx="112">
                  <c:v>-74.62720433260351</c:v>
                </c:pt>
                <c:pt idx="113">
                  <c:v>-74.74401633708888</c:v>
                </c:pt>
                <c:pt idx="114">
                  <c:v>-74.85753062038591</c:v>
                </c:pt>
                <c:pt idx="115">
                  <c:v>-74.96783885442836</c:v>
                </c:pt>
                <c:pt idx="116">
                  <c:v>-75.07503026135578</c:v>
                </c:pt>
                <c:pt idx="117">
                  <c:v>-75.17919167496298</c:v>
                </c:pt>
                <c:pt idx="118">
                  <c:v>-75.28040760080796</c:v>
                </c:pt>
                <c:pt idx="119">
                  <c:v>-75.37876027496745</c:v>
                </c:pt>
              </c:numCache>
            </c:numRef>
          </c:yVal>
          <c:smooth val="1"/>
          <c:extLst xmlns:c16r2="http://schemas.microsoft.com/office/drawing/2015/06/chart">
            <c:ext xmlns:c16="http://schemas.microsoft.com/office/drawing/2014/chart" uri="{C3380CC4-5D6E-409C-BE32-E72D297353CC}">
              <c16:uniqueId val="{00000001-0D77-4B3D-AEF9-09561FCD394D}"/>
            </c:ext>
          </c:extLst>
        </c:ser>
        <c:ser>
          <c:idx val="0"/>
          <c:order val="2"/>
          <c:tx>
            <c:strRef>
              <c:f>'SA-AcutePain-G'!$W$123</c:f>
              <c:strCache>
                <c:ptCount val="1"/>
                <c:pt idx="0">
                  <c:v>SOUD Deaths for 0.5x parameter level</c:v>
                </c:pt>
              </c:strCache>
            </c:strRef>
          </c:tx>
          <c:spPr>
            <a:ln w="6350">
              <a:solidFill>
                <a:schemeClr val="accent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W$3:$W$122</c:f>
              <c:numCache>
                <c:formatCode>General</c:formatCode>
                <c:ptCount val="120"/>
                <c:pt idx="0">
                  <c:v>0.0</c:v>
                </c:pt>
                <c:pt idx="1">
                  <c:v>0.0</c:v>
                </c:pt>
                <c:pt idx="2">
                  <c:v>-0.43495072979963</c:v>
                </c:pt>
                <c:pt idx="3">
                  <c:v>-0.912130679114989</c:v>
                </c:pt>
                <c:pt idx="4">
                  <c:v>-1.417854636990933</c:v>
                </c:pt>
                <c:pt idx="5">
                  <c:v>-1.941638765571224</c:v>
                </c:pt>
                <c:pt idx="6">
                  <c:v>-2.475483245399482</c:v>
                </c:pt>
                <c:pt idx="7">
                  <c:v>-3.013310223880535</c:v>
                </c:pt>
                <c:pt idx="8">
                  <c:v>-3.550527969698964</c:v>
                </c:pt>
                <c:pt idx="9">
                  <c:v>-4.08369296017022</c:v>
                </c:pt>
                <c:pt idx="10">
                  <c:v>-4.610247941416309</c:v>
                </c:pt>
                <c:pt idx="11">
                  <c:v>-5.128318922440688</c:v>
                </c:pt>
                <c:pt idx="12">
                  <c:v>-5.636557882835609</c:v>
                </c:pt>
                <c:pt idx="13">
                  <c:v>-12.6507073731387</c:v>
                </c:pt>
                <c:pt idx="14">
                  <c:v>-14.4933003108539</c:v>
                </c:pt>
                <c:pt idx="15">
                  <c:v>-16.25977234321724</c:v>
                </c:pt>
                <c:pt idx="16">
                  <c:v>-17.95875090589784</c:v>
                </c:pt>
                <c:pt idx="17">
                  <c:v>-19.59719685443532</c:v>
                </c:pt>
                <c:pt idx="18">
                  <c:v>-21.18069883704941</c:v>
                </c:pt>
                <c:pt idx="19">
                  <c:v>-22.71377623050542</c:v>
                </c:pt>
                <c:pt idx="20">
                  <c:v>-24.20011466195943</c:v>
                </c:pt>
                <c:pt idx="21">
                  <c:v>-25.64274890795738</c:v>
                </c:pt>
                <c:pt idx="22">
                  <c:v>-27.04420494497365</c:v>
                </c:pt>
                <c:pt idx="23">
                  <c:v>-28.40661029123838</c:v>
                </c:pt>
                <c:pt idx="24">
                  <c:v>-29.73177973369316</c:v>
                </c:pt>
                <c:pt idx="25">
                  <c:v>-31.02128194602492</c:v>
                </c:pt>
                <c:pt idx="26">
                  <c:v>-32.28758374524604</c:v>
                </c:pt>
                <c:pt idx="27">
                  <c:v>-33.52286001066447</c:v>
                </c:pt>
                <c:pt idx="28">
                  <c:v>-34.72801535967906</c:v>
                </c:pt>
                <c:pt idx="29">
                  <c:v>-35.9039005118041</c:v>
                </c:pt>
                <c:pt idx="30">
                  <c:v>-37.05130291349597</c:v>
                </c:pt>
                <c:pt idx="31">
                  <c:v>-38.17095852834141</c:v>
                </c:pt>
                <c:pt idx="32">
                  <c:v>-39.26356109872165</c:v>
                </c:pt>
                <c:pt idx="33">
                  <c:v>-40.32976936852608</c:v>
                </c:pt>
                <c:pt idx="34">
                  <c:v>-41.37021272191507</c:v>
                </c:pt>
                <c:pt idx="35">
                  <c:v>-42.38549559164478</c:v>
                </c:pt>
                <c:pt idx="36">
                  <c:v>-43.37620091140941</c:v>
                </c:pt>
                <c:pt idx="37">
                  <c:v>-44.34289282530244</c:v>
                </c:pt>
                <c:pt idx="38">
                  <c:v>-45.2861188198982</c:v>
                </c:pt>
                <c:pt idx="39">
                  <c:v>-46.20643041505731</c:v>
                </c:pt>
                <c:pt idx="40">
                  <c:v>-47.104349535336</c:v>
                </c:pt>
                <c:pt idx="41">
                  <c:v>-47.98038506599585</c:v>
                </c:pt>
                <c:pt idx="42">
                  <c:v>-48.83503383519505</c:v>
                </c:pt>
                <c:pt idx="43">
                  <c:v>-49.66878133844176</c:v>
                </c:pt>
                <c:pt idx="44">
                  <c:v>-50.48210232878793</c:v>
                </c:pt>
                <c:pt idx="45">
                  <c:v>-51.27546130277917</c:v>
                </c:pt>
                <c:pt idx="46">
                  <c:v>-52.0493129051383</c:v>
                </c:pt>
                <c:pt idx="47">
                  <c:v>-52.80410227007353</c:v>
                </c:pt>
                <c:pt idx="48">
                  <c:v>-53.54026531312274</c:v>
                </c:pt>
                <c:pt idx="49">
                  <c:v>-54.25822898437586</c:v>
                </c:pt>
                <c:pt idx="50">
                  <c:v>-54.95841149150904</c:v>
                </c:pt>
                <c:pt idx="51">
                  <c:v>-55.64122249920914</c:v>
                </c:pt>
                <c:pt idx="52">
                  <c:v>-56.3070633428399</c:v>
                </c:pt>
                <c:pt idx="53">
                  <c:v>-56.95632716658504</c:v>
                </c:pt>
                <c:pt idx="54">
                  <c:v>-57.58939907747386</c:v>
                </c:pt>
                <c:pt idx="55">
                  <c:v>-58.20665629073996</c:v>
                </c:pt>
                <c:pt idx="56">
                  <c:v>-58.80846826816776</c:v>
                </c:pt>
                <c:pt idx="57">
                  <c:v>-59.39519685087505</c:v>
                </c:pt>
                <c:pt idx="58">
                  <c:v>-59.96719638765357</c:v>
                </c:pt>
                <c:pt idx="59">
                  <c:v>-60.52481385974824</c:v>
                </c:pt>
                <c:pt idx="60">
                  <c:v>-61.06838900274546</c:v>
                </c:pt>
                <c:pt idx="61">
                  <c:v>-61.59825442609021</c:v>
                </c:pt>
                <c:pt idx="62">
                  <c:v>-62.11473573064006</c:v>
                </c:pt>
                <c:pt idx="63">
                  <c:v>-62.61815162454483</c:v>
                </c:pt>
                <c:pt idx="64">
                  <c:v>-63.10881403769744</c:v>
                </c:pt>
                <c:pt idx="65">
                  <c:v>-63.58702823497462</c:v>
                </c:pt>
                <c:pt idx="66">
                  <c:v>-64.05309292828638</c:v>
                </c:pt>
                <c:pt idx="67">
                  <c:v>-64.50730038758225</c:v>
                </c:pt>
                <c:pt idx="68">
                  <c:v>-64.94993655086304</c:v>
                </c:pt>
                <c:pt idx="69">
                  <c:v>-65.38128113325224</c:v>
                </c:pt>
                <c:pt idx="70">
                  <c:v>-65.80160773515031</c:v>
                </c:pt>
                <c:pt idx="71">
                  <c:v>-66.2111839494675</c:v>
                </c:pt>
                <c:pt idx="72">
                  <c:v>-66.61027146796361</c:v>
                </c:pt>
                <c:pt idx="73">
                  <c:v>-66.99912618666394</c:v>
                </c:pt>
                <c:pt idx="74">
                  <c:v>-67.37799831035657</c:v>
                </c:pt>
                <c:pt idx="75">
                  <c:v>-67.7471324561477</c:v>
                </c:pt>
                <c:pt idx="76">
                  <c:v>-68.10676775605023</c:v>
                </c:pt>
                <c:pt idx="77">
                  <c:v>-68.45713795861643</c:v>
                </c:pt>
                <c:pt idx="78">
                  <c:v>-68.79847152953525</c:v>
                </c:pt>
                <c:pt idx="79">
                  <c:v>-69.13099175124435</c:v>
                </c:pt>
                <c:pt idx="80">
                  <c:v>-69.45491682147103</c:v>
                </c:pt>
                <c:pt idx="81">
                  <c:v>-69.77045995072118</c:v>
                </c:pt>
                <c:pt idx="82">
                  <c:v>-70.07782945867792</c:v>
                </c:pt>
                <c:pt idx="83">
                  <c:v>-70.37722886948885</c:v>
                </c:pt>
                <c:pt idx="84">
                  <c:v>-70.66885700593625</c:v>
                </c:pt>
                <c:pt idx="85">
                  <c:v>-70.95290808245456</c:v>
                </c:pt>
                <c:pt idx="86">
                  <c:v>-71.22957179699245</c:v>
                </c:pt>
                <c:pt idx="87">
                  <c:v>-71.4990334216936</c:v>
                </c:pt>
                <c:pt idx="88">
                  <c:v>-71.76147389239035</c:v>
                </c:pt>
                <c:pt idx="89">
                  <c:v>-72.01706989689543</c:v>
                </c:pt>
                <c:pt idx="90">
                  <c:v>-72.2659939620759</c:v>
                </c:pt>
                <c:pt idx="91">
                  <c:v>-72.50841453970361</c:v>
                </c:pt>
                <c:pt idx="92">
                  <c:v>-72.7444960910732</c:v>
                </c:pt>
                <c:pt idx="93">
                  <c:v>-72.97439917038135</c:v>
                </c:pt>
                <c:pt idx="94">
                  <c:v>-73.1982805068583</c:v>
                </c:pt>
                <c:pt idx="95">
                  <c:v>-73.4162930856532</c:v>
                </c:pt>
                <c:pt idx="96">
                  <c:v>-73.62858622745422</c:v>
                </c:pt>
                <c:pt idx="97">
                  <c:v>-73.83530566687975</c:v>
                </c:pt>
                <c:pt idx="98">
                  <c:v>-74.03659362957486</c:v>
                </c:pt>
                <c:pt idx="99">
                  <c:v>-74.23258890809255</c:v>
                </c:pt>
                <c:pt idx="100">
                  <c:v>-74.42342693649215</c:v>
                </c:pt>
                <c:pt idx="101">
                  <c:v>-74.60923986369929</c:v>
                </c:pt>
                <c:pt idx="102">
                  <c:v>-74.7901566256183</c:v>
                </c:pt>
                <c:pt idx="103">
                  <c:v>-74.96630301599074</c:v>
                </c:pt>
                <c:pt idx="104">
                  <c:v>-75.13780175603081</c:v>
                </c:pt>
                <c:pt idx="105">
                  <c:v>-75.3047725628206</c:v>
                </c:pt>
                <c:pt idx="106">
                  <c:v>-75.46733221647963</c:v>
                </c:pt>
                <c:pt idx="107">
                  <c:v>-75.62559462612062</c:v>
                </c:pt>
                <c:pt idx="108">
                  <c:v>-75.77967089459752</c:v>
                </c:pt>
                <c:pt idx="109">
                  <c:v>-75.92966938205566</c:v>
                </c:pt>
                <c:pt idx="110">
                  <c:v>-76.07569576828608</c:v>
                </c:pt>
                <c:pt idx="111">
                  <c:v>-76.21785311391113</c:v>
                </c:pt>
                <c:pt idx="112">
                  <c:v>-76.35624192039604</c:v>
                </c:pt>
                <c:pt idx="113">
                  <c:v>-76.4909601889045</c:v>
                </c:pt>
                <c:pt idx="114">
                  <c:v>-76.62210347801274</c:v>
                </c:pt>
                <c:pt idx="115">
                  <c:v>-76.74976496028912</c:v>
                </c:pt>
                <c:pt idx="116">
                  <c:v>-76.87403547775745</c:v>
                </c:pt>
                <c:pt idx="117">
                  <c:v>-76.99500359625551</c:v>
                </c:pt>
                <c:pt idx="118">
                  <c:v>-77.11275565869005</c:v>
                </c:pt>
                <c:pt idx="119">
                  <c:v>-77.22737583722856</c:v>
                </c:pt>
              </c:numCache>
            </c:numRef>
          </c:yVal>
          <c:smooth val="1"/>
          <c:extLst xmlns:c16r2="http://schemas.microsoft.com/office/drawing/2015/06/chart">
            <c:ext xmlns:c16="http://schemas.microsoft.com/office/drawing/2014/chart" uri="{C3380CC4-5D6E-409C-BE32-E72D297353CC}">
              <c16:uniqueId val="{00000002-0D77-4B3D-AEF9-09561FCD394D}"/>
            </c:ext>
          </c:extLst>
        </c:ser>
        <c:ser>
          <c:idx val="7"/>
          <c:order val="3"/>
          <c:tx>
            <c:strRef>
              <c:f>'SA-AcutePain-G'!$F$123</c:f>
              <c:strCache>
                <c:ptCount val="1"/>
                <c:pt idx="0">
                  <c:v>SHUD Deaths for 1x parameter level</c:v>
                </c:pt>
              </c:strCache>
            </c:strRef>
          </c:tx>
          <c:spPr>
            <a:ln w="76200">
              <a:solidFill>
                <a:schemeClr val="accent2"/>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F$3:$F$122</c:f>
              <c:numCache>
                <c:formatCode>General</c:formatCode>
                <c:ptCount val="120"/>
                <c:pt idx="0">
                  <c:v>0.0</c:v>
                </c:pt>
                <c:pt idx="1">
                  <c:v>0.0</c:v>
                </c:pt>
                <c:pt idx="2">
                  <c:v>-0.784267248398601</c:v>
                </c:pt>
                <c:pt idx="3">
                  <c:v>-1.828261647680347</c:v>
                </c:pt>
                <c:pt idx="4">
                  <c:v>-2.949062615707817</c:v>
                </c:pt>
                <c:pt idx="5">
                  <c:v>-4.011323929188302</c:v>
                </c:pt>
                <c:pt idx="6">
                  <c:v>-5.100381356064967</c:v>
                </c:pt>
                <c:pt idx="7">
                  <c:v>-6.213599539910589</c:v>
                </c:pt>
                <c:pt idx="8">
                  <c:v>-7.34889855408187</c:v>
                </c:pt>
                <c:pt idx="9">
                  <c:v>-8.504612224110314</c:v>
                </c:pt>
                <c:pt idx="10">
                  <c:v>-9.679381824052768</c:v>
                </c:pt>
                <c:pt idx="11">
                  <c:v>-10.87207653633213</c:v>
                </c:pt>
                <c:pt idx="12">
                  <c:v>-12.08173414026801</c:v>
                </c:pt>
                <c:pt idx="13">
                  <c:v>-2.193593689026511</c:v>
                </c:pt>
                <c:pt idx="14">
                  <c:v>-1.113330026870062</c:v>
                </c:pt>
                <c:pt idx="15">
                  <c:v>-0.147141457702128</c:v>
                </c:pt>
                <c:pt idx="16">
                  <c:v>0.719571162418879</c:v>
                </c:pt>
                <c:pt idx="17">
                  <c:v>1.498561899775859</c:v>
                </c:pt>
                <c:pt idx="18">
                  <c:v>2.199252045705089</c:v>
                </c:pt>
                <c:pt idx="19">
                  <c:v>2.828932512326628</c:v>
                </c:pt>
                <c:pt idx="20">
                  <c:v>3.393380916973728</c:v>
                </c:pt>
                <c:pt idx="21">
                  <c:v>3.897214610914989</c:v>
                </c:pt>
                <c:pt idx="22">
                  <c:v>4.344162034119154</c:v>
                </c:pt>
                <c:pt idx="23">
                  <c:v>4.737271345756337</c:v>
                </c:pt>
                <c:pt idx="24">
                  <c:v>5.079070673289606</c:v>
                </c:pt>
                <c:pt idx="25">
                  <c:v>5.371691060007378</c:v>
                </c:pt>
                <c:pt idx="26">
                  <c:v>5.635836498620074</c:v>
                </c:pt>
                <c:pt idx="27">
                  <c:v>5.857617621705225</c:v>
                </c:pt>
                <c:pt idx="28">
                  <c:v>6.038137838870671</c:v>
                </c:pt>
                <c:pt idx="29">
                  <c:v>6.17843893925451</c:v>
                </c:pt>
                <c:pt idx="30">
                  <c:v>6.279487560321331</c:v>
                </c:pt>
                <c:pt idx="31">
                  <c:v>6.342194458198751</c:v>
                </c:pt>
                <c:pt idx="32">
                  <c:v>6.367428472738696</c:v>
                </c:pt>
                <c:pt idx="33">
                  <c:v>6.356027138789841</c:v>
                </c:pt>
                <c:pt idx="34">
                  <c:v>6.308804523562321</c:v>
                </c:pt>
                <c:pt idx="35">
                  <c:v>6.226556953170935</c:v>
                </c:pt>
                <c:pt idx="36">
                  <c:v>6.110067138581462</c:v>
                </c:pt>
                <c:pt idx="37">
                  <c:v>5.960107092307135</c:v>
                </c:pt>
                <c:pt idx="38">
                  <c:v>5.77744013569309</c:v>
                </c:pt>
                <c:pt idx="39">
                  <c:v>5.562854508350831</c:v>
                </c:pt>
                <c:pt idx="40">
                  <c:v>5.317104465296035</c:v>
                </c:pt>
                <c:pt idx="41">
                  <c:v>5.040937400797747</c:v>
                </c:pt>
                <c:pt idx="42">
                  <c:v>4.735094244886611</c:v>
                </c:pt>
                <c:pt idx="43">
                  <c:v>4.400309516432161</c:v>
                </c:pt>
                <c:pt idx="44">
                  <c:v>4.037311231153351</c:v>
                </c:pt>
                <c:pt idx="45">
                  <c:v>3.646820710233032</c:v>
                </c:pt>
                <c:pt idx="46">
                  <c:v>3.229552324667293</c:v>
                </c:pt>
                <c:pt idx="47">
                  <c:v>2.786213201181044</c:v>
                </c:pt>
                <c:pt idx="48">
                  <c:v>2.317502908793267</c:v>
                </c:pt>
                <c:pt idx="49">
                  <c:v>1.824113140009877</c:v>
                </c:pt>
                <c:pt idx="50">
                  <c:v>1.306727396725273</c:v>
                </c:pt>
                <c:pt idx="51">
                  <c:v>0.766020687984292</c:v>
                </c:pt>
                <c:pt idx="52">
                  <c:v>0.202659300028336</c:v>
                </c:pt>
                <c:pt idx="53">
                  <c:v>-0.382699517967376</c:v>
                </c:pt>
                <c:pt idx="54">
                  <c:v>-0.989407798930415</c:v>
                </c:pt>
                <c:pt idx="55">
                  <c:v>-1.616827079255836</c:v>
                </c:pt>
                <c:pt idx="56">
                  <c:v>-2.26432859648553</c:v>
                </c:pt>
                <c:pt idx="57">
                  <c:v>-2.931293463427892</c:v>
                </c:pt>
                <c:pt idx="58">
                  <c:v>-3.617112819178144</c:v>
                </c:pt>
                <c:pt idx="59">
                  <c:v>-4.321187957752885</c:v>
                </c:pt>
                <c:pt idx="60">
                  <c:v>-5.042930435218429</c:v>
                </c:pt>
                <c:pt idx="61">
                  <c:v>-5.781762156302192</c:v>
                </c:pt>
                <c:pt idx="62">
                  <c:v>-6.537115441530021</c:v>
                </c:pt>
                <c:pt idx="63">
                  <c:v>-7.30843307597961</c:v>
                </c:pt>
                <c:pt idx="64">
                  <c:v>-8.095168340731648</c:v>
                </c:pt>
                <c:pt idx="65">
                  <c:v>-8.89678502800325</c:v>
                </c:pt>
                <c:pt idx="66">
                  <c:v>-9.712757441207797</c:v>
                </c:pt>
                <c:pt idx="67">
                  <c:v>-10.54257038087985</c:v>
                </c:pt>
                <c:pt idx="68">
                  <c:v>-11.38571911745253</c:v>
                </c:pt>
                <c:pt idx="69">
                  <c:v>-12.24170935184393</c:v>
                </c:pt>
                <c:pt idx="70">
                  <c:v>-13.11005716475252</c:v>
                </c:pt>
                <c:pt idx="71">
                  <c:v>-13.99028895553597</c:v>
                </c:pt>
                <c:pt idx="72">
                  <c:v>-14.8819413714874</c:v>
                </c:pt>
                <c:pt idx="73">
                  <c:v>-15.78456122829821</c:v>
                </c:pt>
                <c:pt idx="74">
                  <c:v>-16.69770542243491</c:v>
                </c:pt>
                <c:pt idx="75">
                  <c:v>-17.6209408361417</c:v>
                </c:pt>
                <c:pt idx="76">
                  <c:v>-18.55384423571659</c:v>
                </c:pt>
                <c:pt idx="77">
                  <c:v>-19.49600216369213</c:v>
                </c:pt>
                <c:pt idx="78">
                  <c:v>-20.44701082549555</c:v>
                </c:pt>
                <c:pt idx="79">
                  <c:v>-21.40647597115312</c:v>
                </c:pt>
                <c:pt idx="80">
                  <c:v>-22.37401277254753</c:v>
                </c:pt>
                <c:pt idx="81">
                  <c:v>-23.34924569671971</c:v>
                </c:pt>
                <c:pt idx="82">
                  <c:v>-24.3318083756697</c:v>
                </c:pt>
                <c:pt idx="83">
                  <c:v>-25.32134347309329</c:v>
                </c:pt>
                <c:pt idx="84">
                  <c:v>-26.31750254844751</c:v>
                </c:pt>
                <c:pt idx="85">
                  <c:v>-27.31994591872931</c:v>
                </c:pt>
                <c:pt idx="86">
                  <c:v>-28.32834251831287</c:v>
                </c:pt>
                <c:pt idx="87">
                  <c:v>-29.34236975718754</c:v>
                </c:pt>
                <c:pt idx="88">
                  <c:v>-30.36171337789096</c:v>
                </c:pt>
                <c:pt idx="89">
                  <c:v>-31.38606731143268</c:v>
                </c:pt>
                <c:pt idx="90">
                  <c:v>-32.41513353247647</c:v>
                </c:pt>
                <c:pt idx="91">
                  <c:v>-33.44862191402863</c:v>
                </c:pt>
                <c:pt idx="92">
                  <c:v>-34.48625008186495</c:v>
                </c:pt>
                <c:pt idx="93">
                  <c:v>-35.52774326891436</c:v>
                </c:pt>
                <c:pt idx="94">
                  <c:v>-36.57283416979597</c:v>
                </c:pt>
                <c:pt idx="95">
                  <c:v>-37.6212627957004</c:v>
                </c:pt>
                <c:pt idx="96">
                  <c:v>-38.67277632977811</c:v>
                </c:pt>
                <c:pt idx="97">
                  <c:v>-39.72712898320505</c:v>
                </c:pt>
                <c:pt idx="98">
                  <c:v>-40.78408185205895</c:v>
                </c:pt>
                <c:pt idx="99">
                  <c:v>-41.84340277515376</c:v>
                </c:pt>
                <c:pt idx="100">
                  <c:v>-42.90486619294116</c:v>
                </c:pt>
                <c:pt idx="101">
                  <c:v>-43.9682530076095</c:v>
                </c:pt>
                <c:pt idx="102">
                  <c:v>-45.03335044445925</c:v>
                </c:pt>
                <c:pt idx="103">
                  <c:v>-46.09995191467896</c:v>
                </c:pt>
                <c:pt idx="104">
                  <c:v>-47.16785687957863</c:v>
                </c:pt>
                <c:pt idx="105">
                  <c:v>-48.23687071637777</c:v>
                </c:pt>
                <c:pt idx="106">
                  <c:v>-49.30680458560389</c:v>
                </c:pt>
                <c:pt idx="107">
                  <c:v>-50.37747530017341</c:v>
                </c:pt>
                <c:pt idx="108">
                  <c:v>-51.4487051962015</c:v>
                </c:pt>
                <c:pt idx="109">
                  <c:v>-52.52032200559952</c:v>
                </c:pt>
                <c:pt idx="110">
                  <c:v>-53.592158730494</c:v>
                </c:pt>
                <c:pt idx="111">
                  <c:v>-54.66405351951094</c:v>
                </c:pt>
                <c:pt idx="112">
                  <c:v>-55.73584954595253</c:v>
                </c:pt>
                <c:pt idx="113">
                  <c:v>-56.80739488789794</c:v>
                </c:pt>
                <c:pt idx="114">
                  <c:v>-57.87854241024817</c:v>
                </c:pt>
                <c:pt idx="115">
                  <c:v>-58.94914964873335</c:v>
                </c:pt>
                <c:pt idx="116">
                  <c:v>-60.01907869590118</c:v>
                </c:pt>
                <c:pt idx="117">
                  <c:v>-61.08819608908615</c:v>
                </c:pt>
                <c:pt idx="118">
                  <c:v>-62.15637270038251</c:v>
                </c:pt>
                <c:pt idx="119">
                  <c:v>-63.22348362861165</c:v>
                </c:pt>
              </c:numCache>
            </c:numRef>
          </c:yVal>
          <c:smooth val="1"/>
          <c:extLst xmlns:c16r2="http://schemas.microsoft.com/office/drawing/2015/06/chart">
            <c:ext xmlns:c16="http://schemas.microsoft.com/office/drawing/2014/chart" uri="{C3380CC4-5D6E-409C-BE32-E72D297353CC}">
              <c16:uniqueId val="{00000003-0D77-4B3D-AEF9-09561FCD394D}"/>
            </c:ext>
          </c:extLst>
        </c:ser>
        <c:ser>
          <c:idx val="4"/>
          <c:order val="4"/>
          <c:tx>
            <c:strRef>
              <c:f>'SA-AcutePain-G'!$O$123</c:f>
              <c:strCache>
                <c:ptCount val="1"/>
                <c:pt idx="0">
                  <c:v>SHUD Deaths for 0.75x parameter level</c:v>
                </c:pt>
              </c:strCache>
            </c:strRef>
          </c:tx>
          <c:spPr>
            <a:ln w="38100">
              <a:solidFill>
                <a:schemeClr val="accent2"/>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O$3:$O$122</c:f>
              <c:numCache>
                <c:formatCode>General</c:formatCode>
                <c:ptCount val="120"/>
                <c:pt idx="0">
                  <c:v>0.0</c:v>
                </c:pt>
                <c:pt idx="1">
                  <c:v>0.0</c:v>
                </c:pt>
                <c:pt idx="2">
                  <c:v>-0.956870998942213</c:v>
                </c:pt>
                <c:pt idx="3">
                  <c:v>-1.957945937585373</c:v>
                </c:pt>
                <c:pt idx="4">
                  <c:v>-2.996933055239288</c:v>
                </c:pt>
                <c:pt idx="5">
                  <c:v>-4.068935243684414</c:v>
                </c:pt>
                <c:pt idx="6">
                  <c:v>-5.170125602465805</c:v>
                </c:pt>
                <c:pt idx="7">
                  <c:v>-6.297488523827266</c:v>
                </c:pt>
                <c:pt idx="8">
                  <c:v>-7.448622590447257</c:v>
                </c:pt>
                <c:pt idx="9">
                  <c:v>-8.621590806632181</c:v>
                </c:pt>
                <c:pt idx="10">
                  <c:v>-9.814807000081236</c:v>
                </c:pt>
                <c:pt idx="11">
                  <c:v>-11.02694983008992</c:v>
                </c:pt>
                <c:pt idx="12">
                  <c:v>-12.25689783732446</c:v>
                </c:pt>
                <c:pt idx="13">
                  <c:v>-2.389757239410847</c:v>
                </c:pt>
                <c:pt idx="14">
                  <c:v>-1.387725362649644</c:v>
                </c:pt>
                <c:pt idx="15">
                  <c:v>-0.502378065020048</c:v>
                </c:pt>
                <c:pt idx="16">
                  <c:v>0.282554164130443</c:v>
                </c:pt>
                <c:pt idx="17">
                  <c:v>0.97987969476867</c:v>
                </c:pt>
                <c:pt idx="18">
                  <c:v>1.599608286458442</c:v>
                </c:pt>
                <c:pt idx="19">
                  <c:v>2.149594487957437</c:v>
                </c:pt>
                <c:pt idx="20">
                  <c:v>2.636034871423635</c:v>
                </c:pt>
                <c:pt idx="21">
                  <c:v>3.063851695631001</c:v>
                </c:pt>
                <c:pt idx="22">
                  <c:v>3.436988753653714</c:v>
                </c:pt>
                <c:pt idx="23">
                  <c:v>3.758639342223069</c:v>
                </c:pt>
                <c:pt idx="24">
                  <c:v>4.03142178158482</c:v>
                </c:pt>
                <c:pt idx="25">
                  <c:v>4.257514423361679</c:v>
                </c:pt>
                <c:pt idx="26">
                  <c:v>4.457651246111846</c:v>
                </c:pt>
                <c:pt idx="27">
                  <c:v>4.617876681897075</c:v>
                </c:pt>
                <c:pt idx="28">
                  <c:v>4.73926470063675</c:v>
                </c:pt>
                <c:pt idx="29">
                  <c:v>4.822816035628867</c:v>
                </c:pt>
                <c:pt idx="30">
                  <c:v>4.86944580404438</c:v>
                </c:pt>
                <c:pt idx="31">
                  <c:v>4.880004962722785</c:v>
                </c:pt>
                <c:pt idx="32">
                  <c:v>4.855296619147928</c:v>
                </c:pt>
                <c:pt idx="33">
                  <c:v>4.79608827499819</c:v>
                </c:pt>
                <c:pt idx="34">
                  <c:v>4.703120956275725</c:v>
                </c:pt>
                <c:pt idx="35">
                  <c:v>4.577115965332768</c:v>
                </c:pt>
                <c:pt idx="36">
                  <c:v>4.418779820798909</c:v>
                </c:pt>
                <c:pt idx="37">
                  <c:v>4.228807820705911</c:v>
                </c:pt>
                <c:pt idx="38">
                  <c:v>4.007886563271025</c:v>
                </c:pt>
                <c:pt idx="39">
                  <c:v>3.756728016179477</c:v>
                </c:pt>
                <c:pt idx="40">
                  <c:v>3.476010864878206</c:v>
                </c:pt>
                <c:pt idx="41">
                  <c:v>3.166407922483495</c:v>
                </c:pt>
                <c:pt idx="42">
                  <c:v>2.828586736082388</c:v>
                </c:pt>
                <c:pt idx="43">
                  <c:v>2.463209800024424</c:v>
                </c:pt>
                <c:pt idx="44">
                  <c:v>2.070934588366708</c:v>
                </c:pt>
                <c:pt idx="45">
                  <c:v>1.652413460171328</c:v>
                </c:pt>
                <c:pt idx="46">
                  <c:v>1.208293477662619</c:v>
                </c:pt>
                <c:pt idx="47">
                  <c:v>0.739216167338191</c:v>
                </c:pt>
                <c:pt idx="48">
                  <c:v>0.245817246532943</c:v>
                </c:pt>
                <c:pt idx="49">
                  <c:v>-0.271273667856167</c:v>
                </c:pt>
                <c:pt idx="50">
                  <c:v>-0.811433356218231</c:v>
                </c:pt>
                <c:pt idx="51">
                  <c:v>-1.374045289730657</c:v>
                </c:pt>
                <c:pt idx="52">
                  <c:v>-1.958499858541063</c:v>
                </c:pt>
                <c:pt idx="53">
                  <c:v>-2.564194690233626</c:v>
                </c:pt>
                <c:pt idx="54">
                  <c:v>-3.19053490412798</c:v>
                </c:pt>
                <c:pt idx="55">
                  <c:v>-3.836933346102705</c:v>
                </c:pt>
                <c:pt idx="56">
                  <c:v>-4.502810803313507</c:v>
                </c:pt>
                <c:pt idx="57">
                  <c:v>-5.18759619837474</c:v>
                </c:pt>
                <c:pt idx="58">
                  <c:v>-5.89072676302776</c:v>
                </c:pt>
                <c:pt idx="59">
                  <c:v>-6.61164819163128</c:v>
                </c:pt>
                <c:pt idx="60">
                  <c:v>-7.349814775016887</c:v>
                </c:pt>
                <c:pt idx="61">
                  <c:v>-8.10468951542621</c:v>
                </c:pt>
                <c:pt idx="62">
                  <c:v>-8.8757442233326</c:v>
                </c:pt>
                <c:pt idx="63">
                  <c:v>-9.66245959701523</c:v>
                </c:pt>
                <c:pt idx="64">
                  <c:v>-10.46432528579066</c:v>
                </c:pt>
                <c:pt idx="65">
                  <c:v>-11.28083993771702</c:v>
                </c:pt>
                <c:pt idx="66">
                  <c:v>-12.11151123286695</c:v>
                </c:pt>
                <c:pt idx="67">
                  <c:v>-12.95585590297314</c:v>
                </c:pt>
                <c:pt idx="68">
                  <c:v>-13.81339973832637</c:v>
                </c:pt>
                <c:pt idx="69">
                  <c:v>-14.68367758276158</c:v>
                </c:pt>
                <c:pt idx="70">
                  <c:v>-15.56623331754381</c:v>
                </c:pt>
                <c:pt idx="71">
                  <c:v>-16.46061983493907</c:v>
                </c:pt>
                <c:pt idx="72">
                  <c:v>-17.36639900220353</c:v>
                </c:pt>
                <c:pt idx="73">
                  <c:v>-18.28314161670082</c:v>
                </c:pt>
                <c:pt idx="74">
                  <c:v>-19.21042735282717</c:v>
                </c:pt>
                <c:pt idx="75">
                  <c:v>-20.14784470137392</c:v>
                </c:pt>
                <c:pt idx="76">
                  <c:v>-21.0949909019374</c:v>
                </c:pt>
                <c:pt idx="77">
                  <c:v>-22.05147186894446</c:v>
                </c:pt>
                <c:pt idx="78">
                  <c:v>-23.01690211183882</c:v>
                </c:pt>
                <c:pt idx="79">
                  <c:v>-23.99090464993643</c:v>
                </c:pt>
                <c:pt idx="80">
                  <c:v>-24.97311092243489</c:v>
                </c:pt>
                <c:pt idx="81">
                  <c:v>-25.9631606940276</c:v>
                </c:pt>
                <c:pt idx="82">
                  <c:v>-26.96070195655528</c:v>
                </c:pt>
                <c:pt idx="83">
                  <c:v>-27.96539082709241</c:v>
                </c:pt>
                <c:pt idx="84">
                  <c:v>-28.9768914428575</c:v>
                </c:pt>
                <c:pt idx="85">
                  <c:v>-29.99487585329416</c:v>
                </c:pt>
                <c:pt idx="86">
                  <c:v>-31.01902390966656</c:v>
                </c:pt>
                <c:pt idx="87">
                  <c:v>-32.04902315247345</c:v>
                </c:pt>
                <c:pt idx="88">
                  <c:v>-33.08456869699121</c:v>
                </c:pt>
                <c:pt idx="89">
                  <c:v>-34.1253631172102</c:v>
                </c:pt>
                <c:pt idx="90">
                  <c:v>-35.17111632842635</c:v>
                </c:pt>
                <c:pt idx="91">
                  <c:v>-36.22154546873917</c:v>
                </c:pt>
                <c:pt idx="92">
                  <c:v>-37.27637477967128</c:v>
                </c:pt>
                <c:pt idx="93">
                  <c:v>-38.33533548612858</c:v>
                </c:pt>
                <c:pt idx="94">
                  <c:v>-39.39816567590078</c:v>
                </c:pt>
                <c:pt idx="95">
                  <c:v>-40.4646101788821</c:v>
                </c:pt>
                <c:pt idx="96">
                  <c:v>-41.5344204461856</c:v>
                </c:pt>
                <c:pt idx="97">
                  <c:v>-42.60735442931416</c:v>
                </c:pt>
                <c:pt idx="98">
                  <c:v>-43.68317645953405</c:v>
                </c:pt>
                <c:pt idx="99">
                  <c:v>-44.7616571275858</c:v>
                </c:pt>
                <c:pt idx="100">
                  <c:v>-45.84257316386955</c:v>
                </c:pt>
                <c:pt idx="101">
                  <c:v>-46.92570731921612</c:v>
                </c:pt>
                <c:pt idx="102">
                  <c:v>-48.01084824635136</c:v>
                </c:pt>
                <c:pt idx="103">
                  <c:v>-49.09779038215697</c:v>
                </c:pt>
                <c:pt idx="104">
                  <c:v>-50.1863338308259</c:v>
                </c:pt>
                <c:pt idx="105">
                  <c:v>-51.27628424798695</c:v>
                </c:pt>
                <c:pt idx="106">
                  <c:v>-52.36745272588082</c:v>
                </c:pt>
                <c:pt idx="107">
                  <c:v>-53.45965567966022</c:v>
                </c:pt>
                <c:pt idx="108">
                  <c:v>-54.55271473487815</c:v>
                </c:pt>
                <c:pt idx="109">
                  <c:v>-55.6464566162128</c:v>
                </c:pt>
                <c:pt idx="110">
                  <c:v>-56.74071303750261</c:v>
                </c:pt>
                <c:pt idx="111">
                  <c:v>-57.83532059311555</c:v>
                </c:pt>
                <c:pt idx="112">
                  <c:v>-58.93012065071075</c:v>
                </c:pt>
                <c:pt idx="113">
                  <c:v>-60.0249592454234</c:v>
                </c:pt>
                <c:pt idx="114">
                  <c:v>-61.119686975506</c:v>
                </c:pt>
                <c:pt idx="115">
                  <c:v>-62.21415889946061</c:v>
                </c:pt>
                <c:pt idx="116">
                  <c:v>-63.30823443467388</c:v>
                </c:pt>
                <c:pt idx="117">
                  <c:v>-64.40177725759287</c:v>
                </c:pt>
                <c:pt idx="118">
                  <c:v>-65.49465520545436</c:v>
                </c:pt>
                <c:pt idx="119">
                  <c:v>-66.58674017955995</c:v>
                </c:pt>
              </c:numCache>
            </c:numRef>
          </c:yVal>
          <c:smooth val="1"/>
          <c:extLst xmlns:c16r2="http://schemas.microsoft.com/office/drawing/2015/06/chart">
            <c:ext xmlns:c16="http://schemas.microsoft.com/office/drawing/2014/chart" uri="{C3380CC4-5D6E-409C-BE32-E72D297353CC}">
              <c16:uniqueId val="{00000004-0D77-4B3D-AEF9-09561FCD394D}"/>
            </c:ext>
          </c:extLst>
        </c:ser>
        <c:ser>
          <c:idx val="1"/>
          <c:order val="5"/>
          <c:tx>
            <c:strRef>
              <c:f>'SA-AcutePain-G'!$X$123</c:f>
              <c:strCache>
                <c:ptCount val="1"/>
                <c:pt idx="0">
                  <c:v>SHUD Deaths for 0.5x parameter level</c:v>
                </c:pt>
              </c:strCache>
            </c:strRef>
          </c:tx>
          <c:spPr>
            <a:ln w="6350">
              <a:solidFill>
                <a:schemeClr val="accent2"/>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X$3:$X$122</c:f>
              <c:numCache>
                <c:formatCode>General</c:formatCode>
                <c:ptCount val="120"/>
                <c:pt idx="0">
                  <c:v>0.0</c:v>
                </c:pt>
                <c:pt idx="1">
                  <c:v>0.0</c:v>
                </c:pt>
                <c:pt idx="2">
                  <c:v>-0.956871510150222</c:v>
                </c:pt>
                <c:pt idx="3">
                  <c:v>-1.961963657471141</c:v>
                </c:pt>
                <c:pt idx="4">
                  <c:v>-3.00843963571042</c:v>
                </c:pt>
                <c:pt idx="5">
                  <c:v>-4.090921870371536</c:v>
                </c:pt>
                <c:pt idx="6">
                  <c:v>-5.20516315284113</c:v>
                </c:pt>
                <c:pt idx="7">
                  <c:v>-6.34778248502403</c:v>
                </c:pt>
                <c:pt idx="8">
                  <c:v>-7.516062431437058</c:v>
                </c:pt>
                <c:pt idx="9">
                  <c:v>-8.707793840249497</c:v>
                </c:pt>
                <c:pt idx="10">
                  <c:v>-9.921156984274967</c:v>
                </c:pt>
                <c:pt idx="11">
                  <c:v>-11.15463068252402</c:v>
                </c:pt>
                <c:pt idx="12">
                  <c:v>-12.4069229007102</c:v>
                </c:pt>
                <c:pt idx="13">
                  <c:v>-2.562994556714556</c:v>
                </c:pt>
                <c:pt idx="14">
                  <c:v>-1.641551690120923</c:v>
                </c:pt>
                <c:pt idx="15">
                  <c:v>-0.839236414434435</c:v>
                </c:pt>
                <c:pt idx="16">
                  <c:v>-0.138483838090769</c:v>
                </c:pt>
                <c:pt idx="17">
                  <c:v>0.474515765563638</c:v>
                </c:pt>
                <c:pt idx="18">
                  <c:v>1.010539759682706</c:v>
                </c:pt>
                <c:pt idx="19">
                  <c:v>1.478025678520862</c:v>
                </c:pt>
                <c:pt idx="20">
                  <c:v>1.883607296525633</c:v>
                </c:pt>
                <c:pt idx="21">
                  <c:v>2.232528996766541</c:v>
                </c:pt>
                <c:pt idx="22">
                  <c:v>2.528965909050476</c:v>
                </c:pt>
                <c:pt idx="23">
                  <c:v>2.776271105700016</c:v>
                </c:pt>
                <c:pt idx="24">
                  <c:v>2.977166348177433</c:v>
                </c:pt>
                <c:pt idx="25">
                  <c:v>3.13388916108238</c:v>
                </c:pt>
                <c:pt idx="26">
                  <c:v>3.26721635865647</c:v>
                </c:pt>
                <c:pt idx="27">
                  <c:v>3.363132983063679</c:v>
                </c:pt>
                <c:pt idx="28">
                  <c:v>3.422691637145635</c:v>
                </c:pt>
                <c:pt idx="29">
                  <c:v>3.446858501493716</c:v>
                </c:pt>
                <c:pt idx="30">
                  <c:v>3.436502618660461</c:v>
                </c:pt>
                <c:pt idx="31">
                  <c:v>3.392420029370232</c:v>
                </c:pt>
                <c:pt idx="32">
                  <c:v>3.315352224298476</c:v>
                </c:pt>
                <c:pt idx="33">
                  <c:v>3.206000095204581</c:v>
                </c:pt>
                <c:pt idx="34">
                  <c:v>3.06503442869689</c:v>
                </c:pt>
                <c:pt idx="35">
                  <c:v>2.893103748523526</c:v>
                </c:pt>
                <c:pt idx="36">
                  <c:v>2.690840128176842</c:v>
                </c:pt>
                <c:pt idx="37">
                  <c:v>2.458863453242566</c:v>
                </c:pt>
                <c:pt idx="38">
                  <c:v>2.19778450292124</c:v>
                </c:pt>
                <c:pt idx="39">
                  <c:v>1.908239529062985</c:v>
                </c:pt>
                <c:pt idx="40">
                  <c:v>1.590831877125038</c:v>
                </c:pt>
                <c:pt idx="41">
                  <c:v>1.246159723026403</c:v>
                </c:pt>
                <c:pt idx="42">
                  <c:v>0.874816918076885</c:v>
                </c:pt>
                <c:pt idx="43">
                  <c:v>0.477393388431801</c:v>
                </c:pt>
                <c:pt idx="44">
                  <c:v>0.0544753156132174</c:v>
                </c:pt>
                <c:pt idx="45">
                  <c:v>-0.393354841019254</c:v>
                </c:pt>
                <c:pt idx="46">
                  <c:v>-0.865518434136538</c:v>
                </c:pt>
                <c:pt idx="47">
                  <c:v>-1.361440795965927</c:v>
                </c:pt>
                <c:pt idx="48">
                  <c:v>-1.880551457304955</c:v>
                </c:pt>
                <c:pt idx="49">
                  <c:v>-2.42228439833525</c:v>
                </c:pt>
                <c:pt idx="50">
                  <c:v>-2.986078316580822</c:v>
                </c:pt>
                <c:pt idx="51">
                  <c:v>-3.571376901147596</c:v>
                </c:pt>
                <c:pt idx="52">
                  <c:v>-4.17762904953597</c:v>
                </c:pt>
                <c:pt idx="53">
                  <c:v>-4.80428918156681</c:v>
                </c:pt>
                <c:pt idx="54">
                  <c:v>-5.450817494888452</c:v>
                </c:pt>
                <c:pt idx="55">
                  <c:v>-6.1166802058141</c:v>
                </c:pt>
                <c:pt idx="56">
                  <c:v>-6.801349774141454</c:v>
                </c:pt>
                <c:pt idx="57">
                  <c:v>-7.504305110926725</c:v>
                </c:pt>
                <c:pt idx="58">
                  <c:v>-8.225031768729513</c:v>
                </c:pt>
                <c:pt idx="59">
                  <c:v>-8.96302211422499</c:v>
                </c:pt>
                <c:pt idx="60">
                  <c:v>-9.717775483373899</c:v>
                </c:pt>
                <c:pt idx="61">
                  <c:v>-10.48879831954846</c:v>
                </c:pt>
                <c:pt idx="62">
                  <c:v>-11.2756042951426</c:v>
                </c:pt>
                <c:pt idx="63">
                  <c:v>-12.07771441731425</c:v>
                </c:pt>
                <c:pt idx="64">
                  <c:v>-12.8946571185471</c:v>
                </c:pt>
                <c:pt idx="65">
                  <c:v>-13.72596833267658</c:v>
                </c:pt>
                <c:pt idx="66">
                  <c:v>-14.57119155730611</c:v>
                </c:pt>
                <c:pt idx="67">
                  <c:v>-15.42987790329394</c:v>
                </c:pt>
                <c:pt idx="68">
                  <c:v>-16.30158613204213</c:v>
                </c:pt>
                <c:pt idx="69">
                  <c:v>-17.18588268132588</c:v>
                </c:pt>
                <c:pt idx="70">
                  <c:v>-18.08234168037331</c:v>
                </c:pt>
                <c:pt idx="71">
                  <c:v>-18.99054495487576</c:v>
                </c:pt>
                <c:pt idx="72">
                  <c:v>-19.91008202258704</c:v>
                </c:pt>
                <c:pt idx="73">
                  <c:v>-20.84055008015016</c:v>
                </c:pt>
                <c:pt idx="74">
                  <c:v>-21.78155398175554</c:v>
                </c:pt>
                <c:pt idx="75">
                  <c:v>-22.73270621018868</c:v>
                </c:pt>
                <c:pt idx="76">
                  <c:v>-23.69362684084312</c:v>
                </c:pt>
                <c:pt idx="77">
                  <c:v>-24.6639434991971</c:v>
                </c:pt>
                <c:pt idx="78">
                  <c:v>-25.64329131225654</c:v>
                </c:pt>
                <c:pt idx="79">
                  <c:v>-26.63131285442932</c:v>
                </c:pt>
                <c:pt idx="80">
                  <c:v>-27.62765808828017</c:v>
                </c:pt>
                <c:pt idx="81">
                  <c:v>-28.63198430057365</c:v>
                </c:pt>
                <c:pt idx="82">
                  <c:v>-29.64395603401995</c:v>
                </c:pt>
                <c:pt idx="83">
                  <c:v>-30.6632450150772</c:v>
                </c:pt>
                <c:pt idx="84">
                  <c:v>-31.68953007818142</c:v>
                </c:pt>
                <c:pt idx="85">
                  <c:v>-32.7224970867274</c:v>
                </c:pt>
                <c:pt idx="86">
                  <c:v>-33.76183885111914</c:v>
                </c:pt>
                <c:pt idx="87">
                  <c:v>-34.80725504419065</c:v>
                </c:pt>
                <c:pt idx="88">
                  <c:v>-35.85845211426578</c:v>
                </c:pt>
                <c:pt idx="89">
                  <c:v>-36.91514319613384</c:v>
                </c:pt>
                <c:pt idx="90">
                  <c:v>-37.97704802017575</c:v>
                </c:pt>
                <c:pt idx="91">
                  <c:v>-39.04389281988406</c:v>
                </c:pt>
                <c:pt idx="92">
                  <c:v>-40.11541023798876</c:v>
                </c:pt>
                <c:pt idx="93">
                  <c:v>-41.1913392313974</c:v>
                </c:pt>
                <c:pt idx="94">
                  <c:v>-42.27142497514127</c:v>
                </c:pt>
                <c:pt idx="95">
                  <c:v>-43.35541876550874</c:v>
                </c:pt>
                <c:pt idx="96">
                  <c:v>-44.4430779225344</c:v>
                </c:pt>
                <c:pt idx="97">
                  <c:v>-45.5341656920026</c:v>
                </c:pt>
                <c:pt idx="98">
                  <c:v>-46.62845114711503</c:v>
                </c:pt>
                <c:pt idx="99">
                  <c:v>-47.7257090899573</c:v>
                </c:pt>
                <c:pt idx="100">
                  <c:v>-48.82571995289764</c:v>
                </c:pt>
                <c:pt idx="101">
                  <c:v>-49.9282697000343</c:v>
                </c:pt>
                <c:pt idx="102">
                  <c:v>-51.03314972880653</c:v>
                </c:pt>
                <c:pt idx="103">
                  <c:v>-52.1401567718744</c:v>
                </c:pt>
                <c:pt idx="104">
                  <c:v>-53.24909279935455</c:v>
                </c:pt>
                <c:pt idx="105">
                  <c:v>-54.35976492152072</c:v>
                </c:pt>
                <c:pt idx="106">
                  <c:v>-55.47198529203101</c:v>
                </c:pt>
                <c:pt idx="107">
                  <c:v>-56.58557101176945</c:v>
                </c:pt>
                <c:pt idx="108">
                  <c:v>-57.70034403337436</c:v>
                </c:pt>
                <c:pt idx="109">
                  <c:v>-58.81613106651459</c:v>
                </c:pt>
                <c:pt idx="110">
                  <c:v>-59.9327634839698</c:v>
                </c:pt>
                <c:pt idx="111">
                  <c:v>-61.0500772285794</c:v>
                </c:pt>
                <c:pt idx="112">
                  <c:v>-62.16791272109958</c:v>
                </c:pt>
                <c:pt idx="113">
                  <c:v>-63.28611476902334</c:v>
                </c:pt>
                <c:pt idx="114">
                  <c:v>-64.40453247639365</c:v>
                </c:pt>
                <c:pt idx="115">
                  <c:v>-65.52301915466028</c:v>
                </c:pt>
                <c:pt idx="116">
                  <c:v>-66.64143223460258</c:v>
                </c:pt>
                <c:pt idx="117">
                  <c:v>-67.7596331793507</c:v>
                </c:pt>
                <c:pt idx="118">
                  <c:v>-68.87748739853741</c:v>
                </c:pt>
                <c:pt idx="119">
                  <c:v>-69.99486416360123</c:v>
                </c:pt>
              </c:numCache>
            </c:numRef>
          </c:yVal>
          <c:smooth val="1"/>
          <c:extLst xmlns:c16r2="http://schemas.microsoft.com/office/drawing/2015/06/chart">
            <c:ext xmlns:c16="http://schemas.microsoft.com/office/drawing/2014/chart" uri="{C3380CC4-5D6E-409C-BE32-E72D297353CC}">
              <c16:uniqueId val="{00000005-0D77-4B3D-AEF9-09561FCD394D}"/>
            </c:ext>
          </c:extLst>
        </c:ser>
        <c:ser>
          <c:idx val="5"/>
          <c:order val="6"/>
          <c:tx>
            <c:strRef>
              <c:f>'SA-AcutePain-G'!$G$123</c:f>
              <c:strCache>
                <c:ptCount val="1"/>
                <c:pt idx="0">
                  <c:v>Total Deaths for 1x parameter level</c:v>
                </c:pt>
              </c:strCache>
            </c:strRef>
          </c:tx>
          <c:spPr>
            <a:ln w="76200">
              <a:solidFill>
                <a:schemeClr val="tx1"/>
              </a:solidFill>
            </a:ln>
          </c:spPr>
          <c:marker>
            <c:symbol val="none"/>
          </c:marker>
          <c:xVal>
            <c:numRef>
              <c:f>'SA-Acute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G$3:$G$122</c:f>
              <c:numCache>
                <c:formatCode>General</c:formatCode>
                <c:ptCount val="120"/>
                <c:pt idx="0">
                  <c:v>0.0</c:v>
                </c:pt>
                <c:pt idx="1">
                  <c:v>0.0</c:v>
                </c:pt>
                <c:pt idx="2">
                  <c:v>-1.323444055498203</c:v>
                </c:pt>
                <c:pt idx="3">
                  <c:v>-2.819355545318694</c:v>
                </c:pt>
                <c:pt idx="4">
                  <c:v>-4.388939552997177</c:v>
                </c:pt>
                <c:pt idx="5">
                  <c:v>-5.97227316326735</c:v>
                </c:pt>
                <c:pt idx="6">
                  <c:v>-7.591685902465445</c:v>
                </c:pt>
                <c:pt idx="7">
                  <c:v>-9.238451236915468</c:v>
                </c:pt>
                <c:pt idx="8">
                  <c:v>-10.9058961035847</c:v>
                </c:pt>
                <c:pt idx="9">
                  <c:v>-12.58891845210733</c:v>
                </c:pt>
                <c:pt idx="10">
                  <c:v>-14.28361678647775</c:v>
                </c:pt>
                <c:pt idx="11">
                  <c:v>-15.98700589648938</c:v>
                </c:pt>
                <c:pt idx="12">
                  <c:v>-17.69679891365235</c:v>
                </c:pt>
                <c:pt idx="13">
                  <c:v>-14.81400354509815</c:v>
                </c:pt>
                <c:pt idx="14">
                  <c:v>-15.62104574131372</c:v>
                </c:pt>
                <c:pt idx="15">
                  <c:v>-16.46528771947824</c:v>
                </c:pt>
                <c:pt idx="16">
                  <c:v>-17.33949229045988</c:v>
                </c:pt>
                <c:pt idx="17">
                  <c:v>-18.2380652102885</c:v>
                </c:pt>
                <c:pt idx="18">
                  <c:v>-19.15674725623926</c:v>
                </c:pt>
                <c:pt idx="19">
                  <c:v>-20.09241222303895</c:v>
                </c:pt>
                <c:pt idx="20">
                  <c:v>-21.04274401813008</c:v>
                </c:pt>
                <c:pt idx="21">
                  <c:v>-22.00603578807763</c:v>
                </c:pt>
                <c:pt idx="22">
                  <c:v>-22.98103660087142</c:v>
                </c:pt>
                <c:pt idx="23">
                  <c:v>-23.96683455648144</c:v>
                </c:pt>
                <c:pt idx="24">
                  <c:v>-24.96276786636878</c:v>
                </c:pt>
                <c:pt idx="25">
                  <c:v>-25.96835738755412</c:v>
                </c:pt>
                <c:pt idx="26">
                  <c:v>-26.97545207734168</c:v>
                </c:pt>
                <c:pt idx="27">
                  <c:v>-27.99028298827448</c:v>
                </c:pt>
                <c:pt idx="28">
                  <c:v>-29.0127786139186</c:v>
                </c:pt>
                <c:pt idx="29">
                  <c:v>-30.04287950148237</c:v>
                </c:pt>
                <c:pt idx="30">
                  <c:v>-31.08054196220722</c:v>
                </c:pt>
                <c:pt idx="31">
                  <c:v>-32.12572886417643</c:v>
                </c:pt>
                <c:pt idx="32">
                  <c:v>-33.17840322424652</c:v>
                </c:pt>
                <c:pt idx="33">
                  <c:v>-34.2385236606613</c:v>
                </c:pt>
                <c:pt idx="34">
                  <c:v>-35.30604132190884</c:v>
                </c:pt>
                <c:pt idx="35">
                  <c:v>-36.3808979167089</c:v>
                </c:pt>
                <c:pt idx="36">
                  <c:v>-37.46302455930676</c:v>
                </c:pt>
                <c:pt idx="37">
                  <c:v>-38.55234121307458</c:v>
                </c:pt>
                <c:pt idx="38">
                  <c:v>-39.64875656804997</c:v>
                </c:pt>
                <c:pt idx="39">
                  <c:v>-40.75215488819772</c:v>
                </c:pt>
                <c:pt idx="40">
                  <c:v>-41.86242123578954</c:v>
                </c:pt>
                <c:pt idx="41">
                  <c:v>-42.97943083318042</c:v>
                </c:pt>
                <c:pt idx="42">
                  <c:v>-44.10304961760284</c:v>
                </c:pt>
                <c:pt idx="43">
                  <c:v>-45.23313491609347</c:v>
                </c:pt>
                <c:pt idx="44">
                  <c:v>-46.3695361530818</c:v>
                </c:pt>
                <c:pt idx="45">
                  <c:v>-47.51209556901382</c:v>
                </c:pt>
                <c:pt idx="46">
                  <c:v>-48.66064893420421</c:v>
                </c:pt>
                <c:pt idx="47">
                  <c:v>-49.8150262468812</c:v>
                </c:pt>
                <c:pt idx="48">
                  <c:v>-50.97505240786337</c:v>
                </c:pt>
                <c:pt idx="49">
                  <c:v>-52.14054786685664</c:v>
                </c:pt>
                <c:pt idx="50">
                  <c:v>-53.31132923729599</c:v>
                </c:pt>
                <c:pt idx="51">
                  <c:v>-54.48720987800975</c:v>
                </c:pt>
                <c:pt idx="52">
                  <c:v>-55.66800041811066</c:v>
                </c:pt>
                <c:pt idx="53">
                  <c:v>-56.85350929143419</c:v>
                </c:pt>
                <c:pt idx="54">
                  <c:v>-58.0435432179646</c:v>
                </c:pt>
                <c:pt idx="55">
                  <c:v>-59.23790765273039</c:v>
                </c:pt>
                <c:pt idx="56">
                  <c:v>-60.43640720348785</c:v>
                </c:pt>
                <c:pt idx="57">
                  <c:v>-61.63884601851846</c:v>
                </c:pt>
                <c:pt idx="58">
                  <c:v>-62.84502814594093</c:v>
                </c:pt>
                <c:pt idx="59">
                  <c:v>-64.05475786596155</c:v>
                </c:pt>
                <c:pt idx="60">
                  <c:v>-65.26783999751606</c:v>
                </c:pt>
                <c:pt idx="61">
                  <c:v>-66.48408018071487</c:v>
                </c:pt>
                <c:pt idx="62">
                  <c:v>-67.70328513646787</c:v>
                </c:pt>
                <c:pt idx="63">
                  <c:v>-68.92526290463624</c:v>
                </c:pt>
                <c:pt idx="64">
                  <c:v>-70.1498230619715</c:v>
                </c:pt>
                <c:pt idx="65">
                  <c:v>-71.37677692105125</c:v>
                </c:pt>
                <c:pt idx="66">
                  <c:v>-72.6059377114352</c:v>
                </c:pt>
                <c:pt idx="67">
                  <c:v>-73.8371207441181</c:v>
                </c:pt>
                <c:pt idx="68">
                  <c:v>-75.0701435603125</c:v>
                </c:pt>
                <c:pt idx="69">
                  <c:v>-76.30482606559194</c:v>
                </c:pt>
                <c:pt idx="70">
                  <c:v>-77.5409906502787</c:v>
                </c:pt>
                <c:pt idx="71">
                  <c:v>-78.77846229699387</c:v>
                </c:pt>
                <c:pt idx="72">
                  <c:v>-80.0170686762003</c:v>
                </c:pt>
                <c:pt idx="73">
                  <c:v>-81.25664023050048</c:v>
                </c:pt>
                <c:pt idx="74">
                  <c:v>-82.4970102484676</c:v>
                </c:pt>
                <c:pt idx="75">
                  <c:v>-83.73801492867464</c:v>
                </c:pt>
                <c:pt idx="76">
                  <c:v>-84.97949343459504</c:v>
                </c:pt>
                <c:pt idx="77">
                  <c:v>-86.22128794099702</c:v>
                </c:pt>
                <c:pt idx="78">
                  <c:v>-87.4632436723965</c:v>
                </c:pt>
                <c:pt idx="79">
                  <c:v>-88.70520893414431</c:v>
                </c:pt>
                <c:pt idx="80">
                  <c:v>-89.94703513664385</c:v>
                </c:pt>
                <c:pt idx="81">
                  <c:v>-91.18857681319632</c:v>
                </c:pt>
                <c:pt idx="82">
                  <c:v>-92.4296916319292</c:v>
                </c:pt>
                <c:pt idx="83">
                  <c:v>-93.67024040223122</c:v>
                </c:pt>
                <c:pt idx="84">
                  <c:v>-94.91008707613125</c:v>
                </c:pt>
                <c:pt idx="85">
                  <c:v>-96.14909874495345</c:v>
                </c:pt>
                <c:pt idx="86">
                  <c:v>-97.38714563165098</c:v>
                </c:pt>
                <c:pt idx="87">
                  <c:v>-98.6241010791401</c:v>
                </c:pt>
                <c:pt idx="88">
                  <c:v>-99.85984153494825</c:v>
                </c:pt>
                <c:pt idx="89">
                  <c:v>-101.0942465324848</c:v>
                </c:pt>
                <c:pt idx="90">
                  <c:v>-102.327198669205</c:v>
                </c:pt>
                <c:pt idx="91">
                  <c:v>-103.5585835819441</c:v>
                </c:pt>
                <c:pt idx="92">
                  <c:v>-104.7882899196616</c:v>
                </c:pt>
                <c:pt idx="93">
                  <c:v>-106.0162093138235</c:v>
                </c:pt>
                <c:pt idx="94">
                  <c:v>-107.2422363466517</c:v>
                </c:pt>
                <c:pt idx="95">
                  <c:v>-108.4662685174431</c:v>
                </c:pt>
                <c:pt idx="96">
                  <c:v>-109.6882062071449</c:v>
                </c:pt>
                <c:pt idx="97">
                  <c:v>-110.9079526413707</c:v>
                </c:pt>
                <c:pt idx="98">
                  <c:v>-112.125413852026</c:v>
                </c:pt>
                <c:pt idx="99">
                  <c:v>-113.3404986377022</c:v>
                </c:pt>
                <c:pt idx="100">
                  <c:v>-114.5531185229821</c:v>
                </c:pt>
                <c:pt idx="101">
                  <c:v>-115.7631877168039</c:v>
                </c:pt>
                <c:pt idx="102">
                  <c:v>-116.9706230700014</c:v>
                </c:pt>
                <c:pt idx="103">
                  <c:v>-118.1753440321529</c:v>
                </c:pt>
                <c:pt idx="104">
                  <c:v>-119.3772726078412</c:v>
                </c:pt>
                <c:pt idx="105">
                  <c:v>-120.5763333124412</c:v>
                </c:pt>
                <c:pt idx="106">
                  <c:v>-121.7724531275176</c:v>
                </c:pt>
                <c:pt idx="107">
                  <c:v>-122.9655614559386</c:v>
                </c:pt>
                <c:pt idx="108">
                  <c:v>-124.1555900767838</c:v>
                </c:pt>
                <c:pt idx="109">
                  <c:v>-125.3424731001189</c:v>
                </c:pt>
                <c:pt idx="110">
                  <c:v>-126.5261469217237</c:v>
                </c:pt>
                <c:pt idx="111">
                  <c:v>-127.70655017783</c:v>
                </c:pt>
                <c:pt idx="112">
                  <c:v>-128.8836236999344</c:v>
                </c:pt>
                <c:pt idx="113">
                  <c:v>-130.0573104697465</c:v>
                </c:pt>
                <c:pt idx="114">
                  <c:v>-131.2275555743232</c:v>
                </c:pt>
                <c:pt idx="115">
                  <c:v>-132.3943061614372</c:v>
                </c:pt>
                <c:pt idx="116">
                  <c:v>-133.5575113952314</c:v>
                </c:pt>
                <c:pt idx="117">
                  <c:v>-134.717122412185</c:v>
                </c:pt>
                <c:pt idx="118">
                  <c:v>-135.8730922774524</c:v>
                </c:pt>
                <c:pt idx="119">
                  <c:v>-137.0253759415847</c:v>
                </c:pt>
              </c:numCache>
            </c:numRef>
          </c:yVal>
          <c:smooth val="1"/>
          <c:extLst xmlns:c16r2="http://schemas.microsoft.com/office/drawing/2015/06/chart">
            <c:ext xmlns:c16="http://schemas.microsoft.com/office/drawing/2014/chart" uri="{C3380CC4-5D6E-409C-BE32-E72D297353CC}">
              <c16:uniqueId val="{00000006-0D77-4B3D-AEF9-09561FCD394D}"/>
            </c:ext>
          </c:extLst>
        </c:ser>
        <c:ser>
          <c:idx val="2"/>
          <c:order val="7"/>
          <c:tx>
            <c:strRef>
              <c:f>'SA-AcutePain-G'!$P$123</c:f>
              <c:strCache>
                <c:ptCount val="1"/>
                <c:pt idx="0">
                  <c:v>Total Deaths for 0.75x parameter level</c:v>
                </c:pt>
              </c:strCache>
            </c:strRef>
          </c:tx>
          <c:spPr>
            <a:ln w="28575">
              <a:solidFill>
                <a:schemeClr val="tx1"/>
              </a:solidFill>
              <a:prstDash val="solid"/>
            </a:ln>
          </c:spPr>
          <c:marker>
            <c:symbol val="none"/>
          </c:marker>
          <c:xVal>
            <c:numRef>
              <c:f>'SA-Acute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P$3:$P$122</c:f>
              <c:numCache>
                <c:formatCode>General</c:formatCode>
                <c:ptCount val="120"/>
                <c:pt idx="0">
                  <c:v>0.0</c:v>
                </c:pt>
                <c:pt idx="1">
                  <c:v>0.0</c:v>
                </c:pt>
                <c:pt idx="2">
                  <c:v>-1.391821665500538</c:v>
                </c:pt>
                <c:pt idx="3">
                  <c:v>-2.869758801938405</c:v>
                </c:pt>
                <c:pt idx="4">
                  <c:v>-4.413795921602059</c:v>
                </c:pt>
                <c:pt idx="5">
                  <c:v>-6.00852672128558</c:v>
                </c:pt>
                <c:pt idx="6">
                  <c:v>-7.642109241538169</c:v>
                </c:pt>
                <c:pt idx="7">
                  <c:v>-9.30544256315698</c:v>
                </c:pt>
                <c:pt idx="8">
                  <c:v>-10.99153204447316</c:v>
                </c:pt>
                <c:pt idx="9">
                  <c:v>-12.6950002292645</c:v>
                </c:pt>
                <c:pt idx="10">
                  <c:v>-14.4117102113838</c:v>
                </c:pt>
                <c:pt idx="11">
                  <c:v>-16.13847578278433</c:v>
                </c:pt>
                <c:pt idx="12">
                  <c:v>-17.87283852543947</c:v>
                </c:pt>
                <c:pt idx="13">
                  <c:v>-15.01565968834834</c:v>
                </c:pt>
                <c:pt idx="14">
                  <c:v>-15.87877787325788</c:v>
                </c:pt>
                <c:pt idx="15">
                  <c:v>-16.78197774808705</c:v>
                </c:pt>
                <c:pt idx="16">
                  <c:v>-17.717096982047</c:v>
                </c:pt>
                <c:pt idx="17">
                  <c:v>-18.67791132524207</c:v>
                </c:pt>
                <c:pt idx="18">
                  <c:v>-19.6597341873779</c:v>
                </c:pt>
                <c:pt idx="19">
                  <c:v>-20.65905043596122</c:v>
                </c:pt>
                <c:pt idx="20">
                  <c:v>-21.67323471798186</c:v>
                </c:pt>
                <c:pt idx="21">
                  <c:v>-22.70033521423732</c:v>
                </c:pt>
                <c:pt idx="22">
                  <c:v>-23.73890784244245</c:v>
                </c:pt>
                <c:pt idx="23">
                  <c:v>-24.78788933294718</c:v>
                </c:pt>
                <c:pt idx="24">
                  <c:v>-25.84650023740419</c:v>
                </c:pt>
                <c:pt idx="25">
                  <c:v>-26.91417096929354</c:v>
                </c:pt>
                <c:pt idx="26">
                  <c:v>-27.98267539531212</c:v>
                </c:pt>
                <c:pt idx="27">
                  <c:v>-29.05822686853607</c:v>
                </c:pt>
                <c:pt idx="28">
                  <c:v>-30.14071859800183</c:v>
                </c:pt>
                <c:pt idx="29">
                  <c:v>-31.23006557996377</c:v>
                </c:pt>
                <c:pt idx="30">
                  <c:v>-32.326207259486</c:v>
                </c:pt>
                <c:pt idx="31">
                  <c:v>-33.42909686314619</c:v>
                </c:pt>
                <c:pt idx="32">
                  <c:v>-34.53869358239071</c:v>
                </c:pt>
                <c:pt idx="33">
                  <c:v>-35.65495696964231</c:v>
                </c:pt>
                <c:pt idx="34">
                  <c:v>-36.77784300646925</c:v>
                </c:pt>
                <c:pt idx="35">
                  <c:v>-37.90730142969272</c:v>
                </c:pt>
                <c:pt idx="36">
                  <c:v>-39.04327399891995</c:v>
                </c:pt>
                <c:pt idx="37">
                  <c:v>-40.18569346392425</c:v>
                </c:pt>
                <c:pt idx="38">
                  <c:v>-41.33448304795709</c:v>
                </c:pt>
                <c:pt idx="39">
                  <c:v>-42.4895429455762</c:v>
                </c:pt>
                <c:pt idx="40">
                  <c:v>-43.65077532110196</c:v>
                </c:pt>
                <c:pt idx="41">
                  <c:v>-44.81807341293788</c:v>
                </c:pt>
                <c:pt idx="42">
                  <c:v>-45.99132188996202</c:v>
                </c:pt>
                <c:pt idx="43">
                  <c:v>-47.1703973603574</c:v>
                </c:pt>
                <c:pt idx="44">
                  <c:v>-48.3551689378302</c:v>
                </c:pt>
                <c:pt idx="45">
                  <c:v>-49.545498838934</c:v>
                </c:pt>
                <c:pt idx="46">
                  <c:v>-50.7412429925093</c:v>
                </c:pt>
                <c:pt idx="47">
                  <c:v>-51.94225164746695</c:v>
                </c:pt>
                <c:pt idx="48">
                  <c:v>-53.1483699691566</c:v>
                </c:pt>
                <c:pt idx="49">
                  <c:v>-54.35943861750911</c:v>
                </c:pt>
                <c:pt idx="50">
                  <c:v>-55.5752943024057</c:v>
                </c:pt>
                <c:pt idx="51">
                  <c:v>-56.79577031336116</c:v>
                </c:pt>
                <c:pt idx="52">
                  <c:v>-58.0206969988834</c:v>
                </c:pt>
                <c:pt idx="53">
                  <c:v>-59.24990226111081</c:v>
                </c:pt>
                <c:pt idx="54">
                  <c:v>-60.4832120024385</c:v>
                </c:pt>
                <c:pt idx="55">
                  <c:v>-61.7204505440362</c:v>
                </c:pt>
                <c:pt idx="56">
                  <c:v>-62.96144101710023</c:v>
                </c:pt>
                <c:pt idx="57">
                  <c:v>-64.20600572774806</c:v>
                </c:pt>
                <c:pt idx="58">
                  <c:v>-65.45396649659301</c:v>
                </c:pt>
                <c:pt idx="59">
                  <c:v>-66.70514497413576</c:v>
                </c:pt>
                <c:pt idx="60">
                  <c:v>-67.95936293313748</c:v>
                </c:pt>
                <c:pt idx="61">
                  <c:v>-69.21644253914947</c:v>
                </c:pt>
                <c:pt idx="62">
                  <c:v>-70.47620660038123</c:v>
                </c:pt>
                <c:pt idx="63">
                  <c:v>-71.73847879803755</c:v>
                </c:pt>
                <c:pt idx="64">
                  <c:v>-73.0030838982454</c:v>
                </c:pt>
                <c:pt idx="65">
                  <c:v>-74.26984794659545</c:v>
                </c:pt>
                <c:pt idx="66">
                  <c:v>-75.53859844640351</c:v>
                </c:pt>
                <c:pt idx="67">
                  <c:v>-76.80916452162368</c:v>
                </c:pt>
                <c:pt idx="68">
                  <c:v>-78.08137706534576</c:v>
                </c:pt>
                <c:pt idx="69">
                  <c:v>-79.35506887476718</c:v>
                </c:pt>
                <c:pt idx="70">
                  <c:v>-80.63007477345975</c:v>
                </c:pt>
                <c:pt idx="71">
                  <c:v>-81.90623172172945</c:v>
                </c:pt>
                <c:pt idx="72">
                  <c:v>-83.18337891580639</c:v>
                </c:pt>
                <c:pt idx="73">
                  <c:v>-84.46135787659477</c:v>
                </c:pt>
                <c:pt idx="74">
                  <c:v>-85.74001252860421</c:v>
                </c:pt>
                <c:pt idx="75">
                  <c:v>-87.0191892697375</c:v>
                </c:pt>
                <c:pt idx="76">
                  <c:v>-88.2987370324952</c:v>
                </c:pt>
                <c:pt idx="77">
                  <c:v>-89.57850733717144</c:v>
                </c:pt>
                <c:pt idx="78">
                  <c:v>-90.8583543375475</c:v>
                </c:pt>
                <c:pt idx="79">
                  <c:v>-92.13813485961305</c:v>
                </c:pt>
                <c:pt idx="80">
                  <c:v>-93.4177084337488</c:v>
                </c:pt>
                <c:pt idx="81">
                  <c:v>-94.69693732083728</c:v>
                </c:pt>
                <c:pt idx="82">
                  <c:v>-95.97568653269833</c:v>
                </c:pt>
                <c:pt idx="83">
                  <c:v>-97.25382384726134</c:v>
                </c:pt>
                <c:pt idx="84">
                  <c:v>-98.53121981881616</c:v>
                </c:pt>
                <c:pt idx="85">
                  <c:v>-99.80774778372785</c:v>
                </c:pt>
                <c:pt idx="86">
                  <c:v>-101.0832838619114</c:v>
                </c:pt>
                <c:pt idx="87">
                  <c:v>-102.3577069543846</c:v>
                </c:pt>
                <c:pt idx="88">
                  <c:v>-103.6308987372058</c:v>
                </c:pt>
                <c:pt idx="89">
                  <c:v>-104.9027436520493</c:v>
                </c:pt>
                <c:pt idx="90">
                  <c:v>-106.1731288936856</c:v>
                </c:pt>
                <c:pt idx="91">
                  <c:v>-107.4419443946167</c:v>
                </c:pt>
                <c:pt idx="92">
                  <c:v>-108.7090828070859</c:v>
                </c:pt>
                <c:pt idx="93">
                  <c:v>-109.9744394826765</c:v>
                </c:pt>
                <c:pt idx="94">
                  <c:v>-111.237912449715</c:v>
                </c:pt>
                <c:pt idx="95">
                  <c:v>-112.4994023886551</c:v>
                </c:pt>
                <c:pt idx="96">
                  <c:v>-113.7588126056279</c:v>
                </c:pt>
                <c:pt idx="97">
                  <c:v>-115.016049004331</c:v>
                </c:pt>
                <c:pt idx="98">
                  <c:v>-116.2710200564052</c:v>
                </c:pt>
                <c:pt idx="99">
                  <c:v>-117.5236367704544</c:v>
                </c:pt>
                <c:pt idx="100">
                  <c:v>-118.7738126598484</c:v>
                </c:pt>
                <c:pt idx="101">
                  <c:v>-120.0214637094383</c:v>
                </c:pt>
                <c:pt idx="102">
                  <c:v>-121.2665083413021</c:v>
                </c:pt>
                <c:pt idx="103">
                  <c:v>-122.5088673796414</c:v>
                </c:pt>
                <c:pt idx="104">
                  <c:v>-123.74846401494</c:v>
                </c:pt>
                <c:pt idx="105">
                  <c:v>-124.9852237674784</c:v>
                </c:pt>
                <c:pt idx="106">
                  <c:v>-126.219074450298</c:v>
                </c:pt>
                <c:pt idx="107">
                  <c:v>-127.449946131711</c:v>
                </c:pt>
                <c:pt idx="108">
                  <c:v>-128.6777710974287</c:v>
                </c:pt>
                <c:pt idx="109">
                  <c:v>-129.9024838123957</c:v>
                </c:pt>
                <c:pt idx="110">
                  <c:v>-131.1240208823918</c:v>
                </c:pt>
                <c:pt idx="111">
                  <c:v>-132.3423210154737</c:v>
                </c:pt>
                <c:pt idx="112">
                  <c:v>-133.5573249833151</c:v>
                </c:pt>
                <c:pt idx="113">
                  <c:v>-134.7689755825124</c:v>
                </c:pt>
                <c:pt idx="114">
                  <c:v>-135.9772175958923</c:v>
                </c:pt>
                <c:pt idx="115">
                  <c:v>-137.18199775389</c:v>
                </c:pt>
                <c:pt idx="116">
                  <c:v>-138.3832646960295</c:v>
                </c:pt>
                <c:pt idx="117">
                  <c:v>-139.5809689325565</c:v>
                </c:pt>
                <c:pt idx="118">
                  <c:v>-140.7750628062623</c:v>
                </c:pt>
                <c:pt idx="119">
                  <c:v>-141.9655004545285</c:v>
                </c:pt>
              </c:numCache>
            </c:numRef>
          </c:yVal>
          <c:smooth val="1"/>
          <c:extLst xmlns:c16r2="http://schemas.microsoft.com/office/drawing/2015/06/chart">
            <c:ext xmlns:c16="http://schemas.microsoft.com/office/drawing/2014/chart" uri="{C3380CC4-5D6E-409C-BE32-E72D297353CC}">
              <c16:uniqueId val="{00000007-0D77-4B3D-AEF9-09561FCD394D}"/>
            </c:ext>
          </c:extLst>
        </c:ser>
        <c:ser>
          <c:idx val="9"/>
          <c:order val="8"/>
          <c:tx>
            <c:strRef>
              <c:f>'SA-AcutePain-G'!$Y$123</c:f>
              <c:strCache>
                <c:ptCount val="1"/>
                <c:pt idx="0">
                  <c:v>Total Deaths for 0.5x parameter level</c:v>
                </c:pt>
              </c:strCache>
            </c:strRef>
          </c:tx>
          <c:spPr>
            <a:ln w="6350">
              <a:solidFill>
                <a:schemeClr val="tx1"/>
              </a:solidFill>
              <a:prstDash val="solid"/>
            </a:ln>
          </c:spPr>
          <c:marker>
            <c:symbol val="none"/>
          </c:marker>
          <c:xVal>
            <c:numRef>
              <c:f>'SA-Acute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AcutePain-G'!$Y$3:$Y$122</c:f>
              <c:numCache>
                <c:formatCode>General</c:formatCode>
                <c:ptCount val="120"/>
                <c:pt idx="0">
                  <c:v>0.0</c:v>
                </c:pt>
                <c:pt idx="1">
                  <c:v>0.0</c:v>
                </c:pt>
                <c:pt idx="2">
                  <c:v>-1.391822239949624</c:v>
                </c:pt>
                <c:pt idx="3">
                  <c:v>-2.874094336586086</c:v>
                </c:pt>
                <c:pt idx="4">
                  <c:v>-4.42629427270117</c:v>
                </c:pt>
                <c:pt idx="5">
                  <c:v>-6.03256063594281</c:v>
                </c:pt>
                <c:pt idx="6">
                  <c:v>-7.680646398240787</c:v>
                </c:pt>
                <c:pt idx="7">
                  <c:v>-9.36109270890461</c:v>
                </c:pt>
                <c:pt idx="8">
                  <c:v>-11.066590401136</c:v>
                </c:pt>
                <c:pt idx="9">
                  <c:v>-12.79148680041967</c:v>
                </c:pt>
                <c:pt idx="10">
                  <c:v>-14.53140492569128</c:v>
                </c:pt>
                <c:pt idx="11">
                  <c:v>-16.28294960496448</c:v>
                </c:pt>
                <c:pt idx="12">
                  <c:v>-18.04348078354587</c:v>
                </c:pt>
                <c:pt idx="13">
                  <c:v>-15.21370192985328</c:v>
                </c:pt>
                <c:pt idx="14">
                  <c:v>-16.1348520009748</c:v>
                </c:pt>
                <c:pt idx="15">
                  <c:v>-17.09900875765165</c:v>
                </c:pt>
                <c:pt idx="16">
                  <c:v>-18.09723474398861</c:v>
                </c:pt>
                <c:pt idx="17">
                  <c:v>-19.12268108887183</c:v>
                </c:pt>
                <c:pt idx="18">
                  <c:v>-20.17015907736668</c:v>
                </c:pt>
                <c:pt idx="19">
                  <c:v>-21.23575055198448</c:v>
                </c:pt>
                <c:pt idx="20">
                  <c:v>-22.31650736543374</c:v>
                </c:pt>
                <c:pt idx="21">
                  <c:v>-23.41021991119091</c:v>
                </c:pt>
                <c:pt idx="22">
                  <c:v>-24.51523903592278</c:v>
                </c:pt>
                <c:pt idx="23">
                  <c:v>-25.63033918553842</c:v>
                </c:pt>
                <c:pt idx="24">
                  <c:v>-26.75461338551572</c:v>
                </c:pt>
                <c:pt idx="25">
                  <c:v>-27.88739278494263</c:v>
                </c:pt>
                <c:pt idx="26">
                  <c:v>-29.02036738659008</c:v>
                </c:pt>
                <c:pt idx="27">
                  <c:v>-30.15972702760105</c:v>
                </c:pt>
                <c:pt idx="28">
                  <c:v>-31.30532372253332</c:v>
                </c:pt>
                <c:pt idx="29">
                  <c:v>-32.45704201031</c:v>
                </c:pt>
                <c:pt idx="30">
                  <c:v>-33.6148002948355</c:v>
                </c:pt>
                <c:pt idx="31">
                  <c:v>-34.7785384989712</c:v>
                </c:pt>
                <c:pt idx="32">
                  <c:v>-35.94820887442311</c:v>
                </c:pt>
                <c:pt idx="33">
                  <c:v>-37.12376927332148</c:v>
                </c:pt>
                <c:pt idx="34">
                  <c:v>-38.30517829321816</c:v>
                </c:pt>
                <c:pt idx="35">
                  <c:v>-39.4923918431218</c:v>
                </c:pt>
                <c:pt idx="36">
                  <c:v>-40.685360783232</c:v>
                </c:pt>
                <c:pt idx="37">
                  <c:v>-41.88402937206</c:v>
                </c:pt>
                <c:pt idx="38">
                  <c:v>-43.08833431697703</c:v>
                </c:pt>
                <c:pt idx="39">
                  <c:v>-44.29819088599428</c:v>
                </c:pt>
                <c:pt idx="40">
                  <c:v>-45.51351765821124</c:v>
                </c:pt>
                <c:pt idx="41">
                  <c:v>-46.7342253429695</c:v>
                </c:pt>
                <c:pt idx="42">
                  <c:v>-47.96021691711822</c:v>
                </c:pt>
                <c:pt idx="43">
                  <c:v>-49.19138795001015</c:v>
                </c:pt>
                <c:pt idx="44">
                  <c:v>-50.42762701317459</c:v>
                </c:pt>
                <c:pt idx="45">
                  <c:v>-51.66881614379836</c:v>
                </c:pt>
                <c:pt idx="46">
                  <c:v>-52.91483133927477</c:v>
                </c:pt>
                <c:pt idx="47">
                  <c:v>-54.16554306603966</c:v>
                </c:pt>
                <c:pt idx="48">
                  <c:v>-55.4208167704278</c:v>
                </c:pt>
                <c:pt idx="49">
                  <c:v>-56.68051338271097</c:v>
                </c:pt>
                <c:pt idx="50">
                  <c:v>-57.94448980808975</c:v>
                </c:pt>
                <c:pt idx="51">
                  <c:v>-59.21259940035721</c:v>
                </c:pt>
                <c:pt idx="52">
                  <c:v>-60.48469239237588</c:v>
                </c:pt>
                <c:pt idx="53">
                  <c:v>-61.76061634815201</c:v>
                </c:pt>
                <c:pt idx="54">
                  <c:v>-63.040216572362</c:v>
                </c:pt>
                <c:pt idx="55">
                  <c:v>-64.32333649655271</c:v>
                </c:pt>
                <c:pt idx="56">
                  <c:v>-65.60981804230865</c:v>
                </c:pt>
                <c:pt idx="57">
                  <c:v>-66.89950196180184</c:v>
                </c:pt>
                <c:pt idx="58">
                  <c:v>-68.19222815638236</c:v>
                </c:pt>
                <c:pt idx="59">
                  <c:v>-69.4878359739733</c:v>
                </c:pt>
                <c:pt idx="60">
                  <c:v>-70.7861644861195</c:v>
                </c:pt>
                <c:pt idx="61">
                  <c:v>-72.0870527456389</c:v>
                </c:pt>
                <c:pt idx="62">
                  <c:v>-73.39034002578238</c:v>
                </c:pt>
                <c:pt idx="63">
                  <c:v>-74.69586604185905</c:v>
                </c:pt>
                <c:pt idx="64">
                  <c:v>-76.00347115624346</c:v>
                </c:pt>
                <c:pt idx="65">
                  <c:v>-77.31299656765061</c:v>
                </c:pt>
                <c:pt idx="66">
                  <c:v>-78.6242844855926</c:v>
                </c:pt>
                <c:pt idx="67">
                  <c:v>-79.93717829087617</c:v>
                </c:pt>
                <c:pt idx="68">
                  <c:v>-81.2515226829051</c:v>
                </c:pt>
                <c:pt idx="69">
                  <c:v>-82.5671638145787</c:v>
                </c:pt>
                <c:pt idx="70">
                  <c:v>-83.88394941552355</c:v>
                </c:pt>
                <c:pt idx="71">
                  <c:v>-85.20172890434326</c:v>
                </c:pt>
                <c:pt idx="72">
                  <c:v>-86.52035349055055</c:v>
                </c:pt>
                <c:pt idx="73">
                  <c:v>-87.83967626681405</c:v>
                </c:pt>
                <c:pt idx="74">
                  <c:v>-89.15955229211305</c:v>
                </c:pt>
                <c:pt idx="75">
                  <c:v>-90.47983866633655</c:v>
                </c:pt>
                <c:pt idx="76">
                  <c:v>-91.8003945968936</c:v>
                </c:pt>
                <c:pt idx="77">
                  <c:v>-93.12108145781315</c:v>
                </c:pt>
                <c:pt idx="78">
                  <c:v>-94.44176284179202</c:v>
                </c:pt>
                <c:pt idx="79">
                  <c:v>-95.76230460567356</c:v>
                </c:pt>
                <c:pt idx="80">
                  <c:v>-97.08257490975065</c:v>
                </c:pt>
                <c:pt idx="81">
                  <c:v>-98.40244425129556</c:v>
                </c:pt>
                <c:pt idx="82">
                  <c:v>-99.72178549269775</c:v>
                </c:pt>
                <c:pt idx="83">
                  <c:v>-101.0404738845667</c:v>
                </c:pt>
                <c:pt idx="84">
                  <c:v>-102.3583870841181</c:v>
                </c:pt>
                <c:pt idx="85">
                  <c:v>-103.6754051691831</c:v>
                </c:pt>
                <c:pt idx="86">
                  <c:v>-104.9914106481121</c:v>
                </c:pt>
                <c:pt idx="87">
                  <c:v>-106.3062884658843</c:v>
                </c:pt>
                <c:pt idx="88">
                  <c:v>-107.6199260066562</c:v>
                </c:pt>
                <c:pt idx="89">
                  <c:v>-108.9322130930293</c:v>
                </c:pt>
                <c:pt idx="90">
                  <c:v>-110.2430419822515</c:v>
                </c:pt>
                <c:pt idx="91">
                  <c:v>-111.5523073595877</c:v>
                </c:pt>
                <c:pt idx="92">
                  <c:v>-112.8599063290621</c:v>
                </c:pt>
                <c:pt idx="93">
                  <c:v>-114.1657384017792</c:v>
                </c:pt>
                <c:pt idx="94">
                  <c:v>-115.4697054820006</c:v>
                </c:pt>
                <c:pt idx="95">
                  <c:v>-116.7717118511619</c:v>
                </c:pt>
                <c:pt idx="96">
                  <c:v>-118.0716641499899</c:v>
                </c:pt>
                <c:pt idx="97">
                  <c:v>-119.3694713588825</c:v>
                </c:pt>
                <c:pt idx="98">
                  <c:v>-120.66504477669</c:v>
                </c:pt>
                <c:pt idx="99">
                  <c:v>-121.9582979980498</c:v>
                </c:pt>
                <c:pt idx="100">
                  <c:v>-123.2491468893898</c:v>
                </c:pt>
                <c:pt idx="101">
                  <c:v>-124.5375095637346</c:v>
                </c:pt>
                <c:pt idx="102">
                  <c:v>-125.8233063544247</c:v>
                </c:pt>
                <c:pt idx="103">
                  <c:v>-127.1064597878651</c:v>
                </c:pt>
                <c:pt idx="104">
                  <c:v>-128.3868945553862</c:v>
                </c:pt>
                <c:pt idx="105">
                  <c:v>-129.6645374843425</c:v>
                </c:pt>
                <c:pt idx="106">
                  <c:v>-130.9393175085118</c:v>
                </c:pt>
                <c:pt idx="107">
                  <c:v>-132.211165637891</c:v>
                </c:pt>
                <c:pt idx="108">
                  <c:v>-133.4800149279725</c:v>
                </c:pt>
                <c:pt idx="109">
                  <c:v>-134.7458004485701</c:v>
                </c:pt>
                <c:pt idx="110">
                  <c:v>-136.008459252256</c:v>
                </c:pt>
                <c:pt idx="111">
                  <c:v>-137.2679303424906</c:v>
                </c:pt>
                <c:pt idx="112">
                  <c:v>-138.5241546414956</c:v>
                </c:pt>
                <c:pt idx="113">
                  <c:v>-139.7770749579277</c:v>
                </c:pt>
                <c:pt idx="114">
                  <c:v>-141.0266359544063</c:v>
                </c:pt>
                <c:pt idx="115">
                  <c:v>-142.2727841149498</c:v>
                </c:pt>
                <c:pt idx="116">
                  <c:v>-143.5154677123608</c:v>
                </c:pt>
                <c:pt idx="117">
                  <c:v>-144.7546367756065</c:v>
                </c:pt>
                <c:pt idx="118">
                  <c:v>-145.9902430572285</c:v>
                </c:pt>
                <c:pt idx="119">
                  <c:v>-147.2222400008311</c:v>
                </c:pt>
              </c:numCache>
            </c:numRef>
          </c:yVal>
          <c:smooth val="1"/>
          <c:extLst xmlns:c16r2="http://schemas.microsoft.com/office/drawing/2015/06/chart">
            <c:ext xmlns:c16="http://schemas.microsoft.com/office/drawing/2014/chart" uri="{C3380CC4-5D6E-409C-BE32-E72D297353CC}">
              <c16:uniqueId val="{00000008-0D77-4B3D-AEF9-09561FCD394D}"/>
            </c:ext>
          </c:extLst>
        </c:ser>
        <c:dLbls>
          <c:showLegendKey val="0"/>
          <c:showVal val="0"/>
          <c:showCatName val="0"/>
          <c:showSerName val="0"/>
          <c:showPercent val="0"/>
          <c:showBubbleSize val="0"/>
        </c:dLbls>
        <c:axId val="-954873296"/>
        <c:axId val="-954869904"/>
      </c:scatterChart>
      <c:valAx>
        <c:axId val="-95487329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54869904"/>
        <c:crosses val="autoZero"/>
        <c:crossBetween val="midCat"/>
      </c:valAx>
      <c:valAx>
        <c:axId val="-95486990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54873296"/>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9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16111111111111"/>
          <c:y val="0.054054054054054"/>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ersistingPain-G'!$E$123</c:f>
              <c:strCache>
                <c:ptCount val="1"/>
                <c:pt idx="0">
                  <c:v>SOUD Deaths for 1x parameter level</c:v>
                </c:pt>
              </c:strCache>
            </c:strRef>
          </c:tx>
          <c:spPr>
            <a:ln w="76200">
              <a:solidFill>
                <a:schemeClr val="accent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E$3:$E$122</c:f>
              <c:numCache>
                <c:formatCode>General</c:formatCode>
                <c:ptCount val="120"/>
                <c:pt idx="0">
                  <c:v>0.0</c:v>
                </c:pt>
                <c:pt idx="1">
                  <c:v>-0.258492340543125</c:v>
                </c:pt>
                <c:pt idx="2">
                  <c:v>-0.56565497117781</c:v>
                </c:pt>
                <c:pt idx="3">
                  <c:v>-0.907840674664294</c:v>
                </c:pt>
                <c:pt idx="4">
                  <c:v>-1.27442978946458</c:v>
                </c:pt>
                <c:pt idx="5">
                  <c:v>-1.657245284251076</c:v>
                </c:pt>
                <c:pt idx="6">
                  <c:v>-2.050004887820205</c:v>
                </c:pt>
                <c:pt idx="7">
                  <c:v>-2.447895586307572</c:v>
                </c:pt>
                <c:pt idx="8">
                  <c:v>-2.847243445574782</c:v>
                </c:pt>
                <c:pt idx="9">
                  <c:v>-3.245257403825712</c:v>
                </c:pt>
                <c:pt idx="10">
                  <c:v>-3.639830462702593</c:v>
                </c:pt>
                <c:pt idx="11">
                  <c:v>-4.029385418043439</c:v>
                </c:pt>
                <c:pt idx="12">
                  <c:v>-4.412755152471981</c:v>
                </c:pt>
                <c:pt idx="13">
                  <c:v>-5.271740886590942</c:v>
                </c:pt>
                <c:pt idx="14">
                  <c:v>-6.084162557443435</c:v>
                </c:pt>
                <c:pt idx="15">
                  <c:v>-6.856949401225779</c:v>
                </c:pt>
                <c:pt idx="16">
                  <c:v>-7.595296199870404</c:v>
                </c:pt>
                <c:pt idx="17">
                  <c:v>-8.303313710312718</c:v>
                </c:pt>
                <c:pt idx="18">
                  <c:v>-8.984271485986298</c:v>
                </c:pt>
                <c:pt idx="19">
                  <c:v>-9.64078523472972</c:v>
                </c:pt>
                <c:pt idx="20">
                  <c:v>-10.27496218053107</c:v>
                </c:pt>
                <c:pt idx="21">
                  <c:v>-10.88851384406046</c:v>
                </c:pt>
                <c:pt idx="22">
                  <c:v>-11.48284354335367</c:v>
                </c:pt>
                <c:pt idx="23">
                  <c:v>-12.05911428008965</c:v>
                </c:pt>
                <c:pt idx="24">
                  <c:v>-12.61830140755737</c:v>
                </c:pt>
                <c:pt idx="25">
                  <c:v>-13.16123349141758</c:v>
                </c:pt>
                <c:pt idx="26">
                  <c:v>-13.68944404591673</c:v>
                </c:pt>
                <c:pt idx="27">
                  <c:v>-14.20346641154215</c:v>
                </c:pt>
                <c:pt idx="28">
                  <c:v>-14.70377460879572</c:v>
                </c:pt>
                <c:pt idx="29">
                  <c:v>-15.19079780402931</c:v>
                </c:pt>
                <c:pt idx="30">
                  <c:v>-15.66492939691514</c:v>
                </c:pt>
                <c:pt idx="31">
                  <c:v>-16.12653406159932</c:v>
                </c:pt>
                <c:pt idx="32">
                  <c:v>-16.57595320599003</c:v>
                </c:pt>
                <c:pt idx="33">
                  <c:v>-17.01350920473782</c:v>
                </c:pt>
                <c:pt idx="34">
                  <c:v>-17.43950868178382</c:v>
                </c:pt>
                <c:pt idx="35">
                  <c:v>-17.85424505651067</c:v>
                </c:pt>
                <c:pt idx="36">
                  <c:v>-18.2580005195302</c:v>
                </c:pt>
                <c:pt idx="37">
                  <c:v>-18.65104756691374</c:v>
                </c:pt>
                <c:pt idx="38">
                  <c:v>-19.03365019276269</c:v>
                </c:pt>
                <c:pt idx="39">
                  <c:v>-19.40606622069999</c:v>
                </c:pt>
                <c:pt idx="40">
                  <c:v>-19.76854643093575</c:v>
                </c:pt>
                <c:pt idx="41">
                  <c:v>-20.12133514833303</c:v>
                </c:pt>
                <c:pt idx="42">
                  <c:v>-20.46467071333932</c:v>
                </c:pt>
                <c:pt idx="43">
                  <c:v>-20.79878585448538</c:v>
                </c:pt>
                <c:pt idx="44">
                  <c:v>-21.12390798510041</c:v>
                </c:pt>
                <c:pt idx="45">
                  <c:v>-21.4402594418362</c:v>
                </c:pt>
                <c:pt idx="46">
                  <c:v>-21.74805767860469</c:v>
                </c:pt>
                <c:pt idx="47">
                  <c:v>-22.04751542642816</c:v>
                </c:pt>
                <c:pt idx="48">
                  <c:v>-22.33884082733086</c:v>
                </c:pt>
                <c:pt idx="49">
                  <c:v>-22.62223754851568</c:v>
                </c:pt>
                <c:pt idx="50">
                  <c:v>-22.89790488165199</c:v>
                </c:pt>
                <c:pt idx="51">
                  <c:v>-23.16603783097358</c:v>
                </c:pt>
                <c:pt idx="52">
                  <c:v>-23.42682719543607</c:v>
                </c:pt>
                <c:pt idx="53">
                  <c:v>-23.68045964186732</c:v>
                </c:pt>
                <c:pt idx="54">
                  <c:v>-23.92711777362747</c:v>
                </c:pt>
                <c:pt idx="55">
                  <c:v>-24.16698019603596</c:v>
                </c:pt>
                <c:pt idx="56">
                  <c:v>-24.40022157950002</c:v>
                </c:pt>
                <c:pt idx="57">
                  <c:v>-24.62701272104023</c:v>
                </c:pt>
                <c:pt idx="58">
                  <c:v>-24.84752060472112</c:v>
                </c:pt>
                <c:pt idx="59">
                  <c:v>-25.06190846136381</c:v>
                </c:pt>
                <c:pt idx="60">
                  <c:v>-25.2703358278053</c:v>
                </c:pt>
                <c:pt idx="61">
                  <c:v>-25.4729586058852</c:v>
                </c:pt>
                <c:pt idx="62">
                  <c:v>-25.66992912128892</c:v>
                </c:pt>
                <c:pt idx="63">
                  <c:v>-25.86139618231025</c:v>
                </c:pt>
                <c:pt idx="64">
                  <c:v>-26.04750513858666</c:v>
                </c:pt>
                <c:pt idx="65">
                  <c:v>-26.22839793981395</c:v>
                </c:pt>
                <c:pt idx="66">
                  <c:v>-26.40421319443167</c:v>
                </c:pt>
                <c:pt idx="67">
                  <c:v>-26.57508622826476</c:v>
                </c:pt>
                <c:pt idx="68">
                  <c:v>-26.74114914308166</c:v>
                </c:pt>
                <c:pt idx="69">
                  <c:v>-26.90253087504257</c:v>
                </c:pt>
                <c:pt idx="70">
                  <c:v>-27.05935725299146</c:v>
                </c:pt>
                <c:pt idx="71">
                  <c:v>-27.21175105654781</c:v>
                </c:pt>
                <c:pt idx="72">
                  <c:v>-27.35983207396037</c:v>
                </c:pt>
                <c:pt idx="73">
                  <c:v>-27.50371715967133</c:v>
                </c:pt>
                <c:pt idx="74">
                  <c:v>-27.64352029155217</c:v>
                </c:pt>
                <c:pt idx="75">
                  <c:v>-27.77935262776922</c:v>
                </c:pt>
                <c:pt idx="76">
                  <c:v>-27.9113225632359</c:v>
                </c:pt>
                <c:pt idx="77">
                  <c:v>-28.03953578561891</c:v>
                </c:pt>
                <c:pt idx="78">
                  <c:v>-28.16409533085302</c:v>
                </c:pt>
                <c:pt idx="79">
                  <c:v>-28.28510163814308</c:v>
                </c:pt>
                <c:pt idx="80">
                  <c:v>-28.40265260441032</c:v>
                </c:pt>
                <c:pt idx="81">
                  <c:v>-28.51684363816178</c:v>
                </c:pt>
                <c:pt idx="82">
                  <c:v>-28.62776771275371</c:v>
                </c:pt>
                <c:pt idx="83">
                  <c:v>-28.7355154190222</c:v>
                </c:pt>
                <c:pt idx="84">
                  <c:v>-28.8401750172636</c:v>
                </c:pt>
                <c:pt idx="85">
                  <c:v>-28.94183248854004</c:v>
                </c:pt>
                <c:pt idx="86">
                  <c:v>-29.04057158529758</c:v>
                </c:pt>
                <c:pt idx="87">
                  <c:v>-29.13647388127401</c:v>
                </c:pt>
                <c:pt idx="88">
                  <c:v>-29.22961882068835</c:v>
                </c:pt>
                <c:pt idx="89">
                  <c:v>-29.32008376669814</c:v>
                </c:pt>
                <c:pt idx="90">
                  <c:v>-29.40794404911282</c:v>
                </c:pt>
                <c:pt idx="91">
                  <c:v>-29.49327301135431</c:v>
                </c:pt>
                <c:pt idx="92">
                  <c:v>-29.57614205665995</c:v>
                </c:pt>
                <c:pt idx="93">
                  <c:v>-29.65662069351824</c:v>
                </c:pt>
                <c:pt idx="94">
                  <c:v>-29.73477658033718</c:v>
                </c:pt>
                <c:pt idx="95">
                  <c:v>-29.81067556933751</c:v>
                </c:pt>
                <c:pt idx="96">
                  <c:v>-29.88438174967076</c:v>
                </c:pt>
                <c:pt idx="97">
                  <c:v>-29.9559574897637</c:v>
                </c:pt>
                <c:pt idx="98">
                  <c:v>-30.02546347888515</c:v>
                </c:pt>
                <c:pt idx="99">
                  <c:v>-30.09295876793722</c:v>
                </c:pt>
                <c:pt idx="100">
                  <c:v>-30.15850080947506</c:v>
                </c:pt>
                <c:pt idx="101">
                  <c:v>-30.22214549695709</c:v>
                </c:pt>
                <c:pt idx="102">
                  <c:v>-30.28394720322918</c:v>
                </c:pt>
                <c:pt idx="103">
                  <c:v>-30.34395881824328</c:v>
                </c:pt>
                <c:pt idx="104">
                  <c:v>-30.40223178602518</c:v>
                </c:pt>
                <c:pt idx="105">
                  <c:v>-30.45881614088614</c:v>
                </c:pt>
                <c:pt idx="106">
                  <c:v>-30.51376054289192</c:v>
                </c:pt>
                <c:pt idx="107">
                  <c:v>-30.56711231259517</c:v>
                </c:pt>
                <c:pt idx="108">
                  <c:v>-30.61891746503134</c:v>
                </c:pt>
                <c:pt idx="109">
                  <c:v>-30.66922074299885</c:v>
                </c:pt>
                <c:pt idx="110">
                  <c:v>-30.71806564961755</c:v>
                </c:pt>
                <c:pt idx="111">
                  <c:v>-30.76549448018659</c:v>
                </c:pt>
                <c:pt idx="112">
                  <c:v>-30.81154835333682</c:v>
                </c:pt>
                <c:pt idx="113">
                  <c:v>-30.85626724150297</c:v>
                </c:pt>
                <c:pt idx="114">
                  <c:v>-30.89969000070928</c:v>
                </c:pt>
                <c:pt idx="115">
                  <c:v>-30.94185439968846</c:v>
                </c:pt>
                <c:pt idx="116">
                  <c:v>-30.98279714833889</c:v>
                </c:pt>
                <c:pt idx="117">
                  <c:v>-31.02255392553532</c:v>
                </c:pt>
                <c:pt idx="118">
                  <c:v>-31.06115940628979</c:v>
                </c:pt>
                <c:pt idx="119">
                  <c:v>-31.09864728829472</c:v>
                </c:pt>
              </c:numCache>
            </c:numRef>
          </c:yVal>
          <c:smooth val="1"/>
          <c:extLst xmlns:c16r2="http://schemas.microsoft.com/office/drawing/2015/06/chart">
            <c:ext xmlns:c16="http://schemas.microsoft.com/office/drawing/2014/chart" uri="{C3380CC4-5D6E-409C-BE32-E72D297353CC}">
              <c16:uniqueId val="{00000000-E078-481D-A1FE-4D02AA999E8A}"/>
            </c:ext>
          </c:extLst>
        </c:ser>
        <c:ser>
          <c:idx val="3"/>
          <c:order val="1"/>
          <c:tx>
            <c:strRef>
              <c:f>'SA-PersistingPain-G'!$N$123</c:f>
              <c:strCache>
                <c:ptCount val="1"/>
                <c:pt idx="0">
                  <c:v>SOUD Deaths for 0.75x parameter level</c:v>
                </c:pt>
              </c:strCache>
            </c:strRef>
          </c:tx>
          <c:spPr>
            <a:ln w="28575">
              <a:solidFill>
                <a:schemeClr val="accent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N$3:$N$122</c:f>
              <c:numCache>
                <c:formatCode>General</c:formatCode>
                <c:ptCount val="120"/>
                <c:pt idx="0">
                  <c:v>0.0</c:v>
                </c:pt>
                <c:pt idx="1">
                  <c:v>-0.258492340543512</c:v>
                </c:pt>
                <c:pt idx="2">
                  <c:v>-0.565972357174223</c:v>
                </c:pt>
                <c:pt idx="3">
                  <c:v>-0.908831054210896</c:v>
                </c:pt>
                <c:pt idx="4">
                  <c:v>-1.276473502309023</c:v>
                </c:pt>
                <c:pt idx="5">
                  <c:v>-1.660737046831332</c:v>
                </c:pt>
                <c:pt idx="6">
                  <c:v>-2.055345860693274</c:v>
                </c:pt>
                <c:pt idx="7">
                  <c:v>-2.4554873210614</c:v>
                </c:pt>
                <c:pt idx="8">
                  <c:v>-2.857483290505024</c:v>
                </c:pt>
                <c:pt idx="9">
                  <c:v>-3.258535042440462</c:v>
                </c:pt>
                <c:pt idx="10">
                  <c:v>-3.656525332375531</c:v>
                </c:pt>
                <c:pt idx="11">
                  <c:v>-4.049864812785563</c:v>
                </c:pt>
                <c:pt idx="12">
                  <c:v>-4.437372857640248</c:v>
                </c:pt>
                <c:pt idx="13">
                  <c:v>-5.300836227272635</c:v>
                </c:pt>
                <c:pt idx="14">
                  <c:v>-6.116063721005571</c:v>
                </c:pt>
                <c:pt idx="15">
                  <c:v>-6.890577710117935</c:v>
                </c:pt>
                <c:pt idx="16">
                  <c:v>-7.630021468411587</c:v>
                </c:pt>
                <c:pt idx="17">
                  <c:v>-8.33884429203988</c:v>
                </c:pt>
                <c:pt idx="18">
                  <c:v>-9.020569191903153</c:v>
                </c:pt>
                <c:pt idx="19">
                  <c:v>-9.67799955094365</c:v>
                </c:pt>
                <c:pt idx="20">
                  <c:v>-10.3133794668287</c:v>
                </c:pt>
                <c:pt idx="21">
                  <c:v>-10.92851816013051</c:v>
                </c:pt>
                <c:pt idx="22">
                  <c:v>-11.5248864988347</c:v>
                </c:pt>
                <c:pt idx="23">
                  <c:v>-12.10369188662933</c:v>
                </c:pt>
                <c:pt idx="24">
                  <c:v>-12.66593636298892</c:v>
                </c:pt>
                <c:pt idx="25">
                  <c:v>-13.21246167707327</c:v>
                </c:pt>
                <c:pt idx="26">
                  <c:v>-13.74480497976494</c:v>
                </c:pt>
                <c:pt idx="27">
                  <c:v>-14.26349377856197</c:v>
                </c:pt>
                <c:pt idx="28">
                  <c:v>-14.76899109705469</c:v>
                </c:pt>
                <c:pt idx="29">
                  <c:v>-15.26171139791922</c:v>
                </c:pt>
                <c:pt idx="30">
                  <c:v>-15.7420307023258</c:v>
                </c:pt>
                <c:pt idx="31">
                  <c:v>-16.21029442709155</c:v>
                </c:pt>
                <c:pt idx="32">
                  <c:v>-16.66682345736588</c:v>
                </c:pt>
                <c:pt idx="33">
                  <c:v>-17.11191885148678</c:v>
                </c:pt>
                <c:pt idx="34">
                  <c:v>-17.54586548572297</c:v>
                </c:pt>
                <c:pt idx="35">
                  <c:v>-17.96893487759298</c:v>
                </c:pt>
                <c:pt idx="36">
                  <c:v>-18.38138737290863</c:v>
                </c:pt>
                <c:pt idx="37">
                  <c:v>-18.78347384015088</c:v>
                </c:pt>
                <c:pt idx="38">
                  <c:v>-19.17543698355917</c:v>
                </c:pt>
                <c:pt idx="39">
                  <c:v>-19.55751376661703</c:v>
                </c:pt>
                <c:pt idx="40">
                  <c:v>-19.92993460490815</c:v>
                </c:pt>
                <c:pt idx="41">
                  <c:v>-20.29292400164427</c:v>
                </c:pt>
                <c:pt idx="42">
                  <c:v>-20.64670105196244</c:v>
                </c:pt>
                <c:pt idx="43">
                  <c:v>-20.99147983753678</c:v>
                </c:pt>
                <c:pt idx="44">
                  <c:v>-21.32746973670537</c:v>
                </c:pt>
                <c:pt idx="45">
                  <c:v>-21.65487566965983</c:v>
                </c:pt>
                <c:pt idx="46">
                  <c:v>-21.9738982938361</c:v>
                </c:pt>
                <c:pt idx="47">
                  <c:v>-22.28473416120039</c:v>
                </c:pt>
                <c:pt idx="48">
                  <c:v>-22.58757584648199</c:v>
                </c:pt>
                <c:pt idx="49">
                  <c:v>-22.88261205333065</c:v>
                </c:pt>
                <c:pt idx="50">
                  <c:v>-23.17002770378281</c:v>
                </c:pt>
                <c:pt idx="51">
                  <c:v>-23.45000401517457</c:v>
                </c:pt>
                <c:pt idx="52">
                  <c:v>-23.72271857011608</c:v>
                </c:pt>
                <c:pt idx="53">
                  <c:v>-23.9883453767228</c:v>
                </c:pt>
                <c:pt idx="54">
                  <c:v>-24.24705492382173</c:v>
                </c:pt>
                <c:pt idx="55">
                  <c:v>-24.49901423257018</c:v>
                </c:pt>
                <c:pt idx="56">
                  <c:v>-24.744386905549</c:v>
                </c:pt>
                <c:pt idx="57">
                  <c:v>-24.98333317412732</c:v>
                </c:pt>
                <c:pt idx="58">
                  <c:v>-25.21600994469889</c:v>
                </c:pt>
                <c:pt idx="59">
                  <c:v>-25.44257084421728</c:v>
                </c:pt>
                <c:pt idx="60">
                  <c:v>-25.66316626536825</c:v>
                </c:pt>
                <c:pt idx="61">
                  <c:v>-25.87794341158246</c:v>
                </c:pt>
                <c:pt idx="62">
                  <c:v>-26.08704634205947</c:v>
                </c:pt>
                <c:pt idx="63">
                  <c:v>-26.29061601689732</c:v>
                </c:pt>
                <c:pt idx="64">
                  <c:v>-26.48879034238808</c:v>
                </c:pt>
                <c:pt idx="65">
                  <c:v>-26.68170421651898</c:v>
                </c:pt>
                <c:pt idx="66">
                  <c:v>-26.86948957467341</c:v>
                </c:pt>
                <c:pt idx="67">
                  <c:v>-27.05227543552953</c:v>
                </c:pt>
                <c:pt idx="68">
                  <c:v>-27.23018794713204</c:v>
                </c:pt>
                <c:pt idx="69">
                  <c:v>-27.40335043310392</c:v>
                </c:pt>
                <c:pt idx="70">
                  <c:v>-27.57188343896964</c:v>
                </c:pt>
                <c:pt idx="71">
                  <c:v>-27.73590477854348</c:v>
                </c:pt>
                <c:pt idx="72">
                  <c:v>-27.8955295803418</c:v>
                </c:pt>
                <c:pt idx="73">
                  <c:v>-28.05087033398623</c:v>
                </c:pt>
                <c:pt idx="74">
                  <c:v>-28.20203693653373</c:v>
                </c:pt>
                <c:pt idx="75">
                  <c:v>-28.34913673872281</c:v>
                </c:pt>
                <c:pt idx="76">
                  <c:v>-28.49227459105759</c:v>
                </c:pt>
                <c:pt idx="77">
                  <c:v>-28.63155288972641</c:v>
                </c:pt>
                <c:pt idx="78">
                  <c:v>-28.76707162229214</c:v>
                </c:pt>
                <c:pt idx="79">
                  <c:v>-28.89892841312699</c:v>
                </c:pt>
                <c:pt idx="80">
                  <c:v>-29.02721856856108</c:v>
                </c:pt>
                <c:pt idx="81">
                  <c:v>-29.15203512170735</c:v>
                </c:pt>
                <c:pt idx="82">
                  <c:v>-29.27346887693588</c:v>
                </c:pt>
                <c:pt idx="83">
                  <c:v>-29.39160845397037</c:v>
                </c:pt>
                <c:pt idx="84">
                  <c:v>-29.50654033158002</c:v>
                </c:pt>
                <c:pt idx="85">
                  <c:v>-29.61834889084228</c:v>
                </c:pt>
                <c:pt idx="86">
                  <c:v>-29.72711645795625</c:v>
                </c:pt>
                <c:pt idx="87">
                  <c:v>-29.8329233465875</c:v>
                </c:pt>
                <c:pt idx="88">
                  <c:v>-29.93584789972362</c:v>
                </c:pt>
                <c:pt idx="89">
                  <c:v>-30.03596653102714</c:v>
                </c:pt>
                <c:pt idx="90">
                  <c:v>-30.13335376566527</c:v>
                </c:pt>
                <c:pt idx="91">
                  <c:v>-30.22808228061308</c:v>
                </c:pt>
                <c:pt idx="92">
                  <c:v>-30.32022294440747</c:v>
                </c:pt>
                <c:pt idx="93">
                  <c:v>-30.40984485635061</c:v>
                </c:pt>
                <c:pt idx="94">
                  <c:v>-30.49701538514537</c:v>
                </c:pt>
                <c:pt idx="95">
                  <c:v>-30.58180020696302</c:v>
                </c:pt>
                <c:pt idx="96">
                  <c:v>-30.66426334293205</c:v>
                </c:pt>
                <c:pt idx="97">
                  <c:v>-30.74446719604327</c:v>
                </c:pt>
                <c:pt idx="98">
                  <c:v>-30.82247258746568</c:v>
                </c:pt>
                <c:pt idx="99">
                  <c:v>-30.89833879227397</c:v>
                </c:pt>
                <c:pt idx="100">
                  <c:v>-30.97212357457685</c:v>
                </c:pt>
                <c:pt idx="101">
                  <c:v>-31.04388322206128</c:v>
                </c:pt>
                <c:pt idx="102">
                  <c:v>-31.11367257992298</c:v>
                </c:pt>
                <c:pt idx="103">
                  <c:v>-31.18154508421837</c:v>
                </c:pt>
                <c:pt idx="104">
                  <c:v>-31.2475527946088</c:v>
                </c:pt>
                <c:pt idx="105">
                  <c:v>-31.31174642651701</c:v>
                </c:pt>
                <c:pt idx="106">
                  <c:v>-31.37417538268762</c:v>
                </c:pt>
                <c:pt idx="107">
                  <c:v>-31.43488778416088</c:v>
                </c:pt>
                <c:pt idx="108">
                  <c:v>-31.49393050065764</c:v>
                </c:pt>
                <c:pt idx="109">
                  <c:v>-31.55134918038132</c:v>
                </c:pt>
                <c:pt idx="110">
                  <c:v>-31.60718827924377</c:v>
                </c:pt>
                <c:pt idx="111">
                  <c:v>-31.66149108951233</c:v>
                </c:pt>
                <c:pt idx="112">
                  <c:v>-31.71429976789045</c:v>
                </c:pt>
                <c:pt idx="113">
                  <c:v>-31.76565536303415</c:v>
                </c:pt>
                <c:pt idx="114">
                  <c:v>-31.81559784250489</c:v>
                </c:pt>
                <c:pt idx="115">
                  <c:v>-31.86416611917634</c:v>
                </c:pt>
                <c:pt idx="116">
                  <c:v>-31.91139807708887</c:v>
                </c:pt>
                <c:pt idx="117">
                  <c:v>-31.95733059676578</c:v>
                </c:pt>
                <c:pt idx="118">
                  <c:v>-32.00199957999475</c:v>
                </c:pt>
                <c:pt idx="119">
                  <c:v>-32.04543997408314</c:v>
                </c:pt>
              </c:numCache>
            </c:numRef>
          </c:yVal>
          <c:smooth val="1"/>
          <c:extLst xmlns:c16r2="http://schemas.microsoft.com/office/drawing/2015/06/chart">
            <c:ext xmlns:c16="http://schemas.microsoft.com/office/drawing/2014/chart" uri="{C3380CC4-5D6E-409C-BE32-E72D297353CC}">
              <c16:uniqueId val="{00000001-E078-481D-A1FE-4D02AA999E8A}"/>
            </c:ext>
          </c:extLst>
        </c:ser>
        <c:ser>
          <c:idx val="0"/>
          <c:order val="2"/>
          <c:tx>
            <c:strRef>
              <c:f>'SA-PersistingPain-G'!$W$123</c:f>
              <c:strCache>
                <c:ptCount val="1"/>
                <c:pt idx="0">
                  <c:v>SOUD Deaths for 0.5x parameter level</c:v>
                </c:pt>
              </c:strCache>
            </c:strRef>
          </c:tx>
          <c:spPr>
            <a:ln w="6350">
              <a:solidFill>
                <a:schemeClr val="accent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W$3:$W$122</c:f>
              <c:numCache>
                <c:formatCode>General</c:formatCode>
                <c:ptCount val="120"/>
                <c:pt idx="0">
                  <c:v>0.0</c:v>
                </c:pt>
                <c:pt idx="1">
                  <c:v>-0.258492340543489</c:v>
                </c:pt>
                <c:pt idx="2">
                  <c:v>-0.566289742109211</c:v>
                </c:pt>
                <c:pt idx="3">
                  <c:v>-0.909822914359825</c:v>
                </c:pt>
                <c:pt idx="4">
                  <c:v>-1.278523240704703</c:v>
                </c:pt>
                <c:pt idx="5">
                  <c:v>-1.664244075900433</c:v>
                </c:pt>
                <c:pt idx="6">
                  <c:v>-2.06071767746405</c:v>
                </c:pt>
                <c:pt idx="7">
                  <c:v>-2.463133428546462</c:v>
                </c:pt>
                <c:pt idx="8">
                  <c:v>-2.867810553195932</c:v>
                </c:pt>
                <c:pt idx="9">
                  <c:v>-3.27194415671695</c:v>
                </c:pt>
                <c:pt idx="10">
                  <c:v>-3.67340816438591</c:v>
                </c:pt>
                <c:pt idx="11">
                  <c:v>-4.070602411837286</c:v>
                </c:pt>
                <c:pt idx="12">
                  <c:v>-4.462333996047346</c:v>
                </c:pt>
                <c:pt idx="13">
                  <c:v>-5.330376350838446</c:v>
                </c:pt>
                <c:pt idx="14">
                  <c:v>-6.14852840399544</c:v>
                </c:pt>
                <c:pt idx="15">
                  <c:v>-6.924906528964977</c:v>
                </c:pt>
                <c:pt idx="16">
                  <c:v>-7.665603560856177</c:v>
                </c:pt>
                <c:pt idx="17">
                  <c:v>-8.3754085806095</c:v>
                </c:pt>
                <c:pt idx="18">
                  <c:v>-9.058099399316166</c:v>
                </c:pt>
                <c:pt idx="19">
                  <c:v>-9.71666845530674</c:v>
                </c:pt>
                <c:pt idx="20">
                  <c:v>-10.35349809334175</c:v>
                </c:pt>
                <c:pt idx="21">
                  <c:v>-10.97049656764923</c:v>
                </c:pt>
                <c:pt idx="22">
                  <c:v>-11.56920356643304</c:v>
                </c:pt>
                <c:pt idx="23">
                  <c:v>-12.15087208523005</c:v>
                </c:pt>
                <c:pt idx="24">
                  <c:v>-12.71653194744933</c:v>
                </c:pt>
                <c:pt idx="25">
                  <c:v>-13.26703908380828</c:v>
                </c:pt>
                <c:pt idx="26">
                  <c:v>-13.80393527502367</c:v>
                </c:pt>
                <c:pt idx="27">
                  <c:v>-14.32774295270251</c:v>
                </c:pt>
                <c:pt idx="28">
                  <c:v>-14.83891478467974</c:v>
                </c:pt>
                <c:pt idx="29">
                  <c:v>-15.33785107178192</c:v>
                </c:pt>
                <c:pt idx="30">
                  <c:v>-15.8249109032198</c:v>
                </c:pt>
                <c:pt idx="31">
                  <c:v>-16.30042079359598</c:v>
                </c:pt>
                <c:pt idx="32">
                  <c:v>-16.76468137272607</c:v>
                </c:pt>
                <c:pt idx="33">
                  <c:v>-17.21797256606926</c:v>
                </c:pt>
                <c:pt idx="34">
                  <c:v>-17.66055760532051</c:v>
                </c:pt>
                <c:pt idx="35">
                  <c:v>-18.09268613254072</c:v>
                </c:pt>
                <c:pt idx="36">
                  <c:v>-18.51459660207995</c:v>
                </c:pt>
                <c:pt idx="37">
                  <c:v>-18.92651813870689</c:v>
                </c:pt>
                <c:pt idx="38">
                  <c:v>-19.32867197478722</c:v>
                </c:pt>
                <c:pt idx="39">
                  <c:v>-19.72127396964327</c:v>
                </c:pt>
                <c:pt idx="40">
                  <c:v>-20.10453387126968</c:v>
                </c:pt>
                <c:pt idx="41">
                  <c:v>-20.47865600275829</c:v>
                </c:pt>
                <c:pt idx="42">
                  <c:v>-20.84383980337948</c:v>
                </c:pt>
                <c:pt idx="43">
                  <c:v>-21.20028024866247</c:v>
                </c:pt>
                <c:pt idx="44">
                  <c:v>-21.54816817721098</c:v>
                </c:pt>
                <c:pt idx="45">
                  <c:v>-21.887690545755</c:v>
                </c:pt>
                <c:pt idx="46">
                  <c:v>-22.21903062910039</c:v>
                </c:pt>
                <c:pt idx="47">
                  <c:v>-22.54236817786659</c:v>
                </c:pt>
                <c:pt idx="48">
                  <c:v>-22.85787954398386</c:v>
                </c:pt>
                <c:pt idx="49">
                  <c:v>-23.16573778164879</c:v>
                </c:pt>
                <c:pt idx="50">
                  <c:v>-23.46611272969026</c:v>
                </c:pt>
                <c:pt idx="51">
                  <c:v>-23.75917107992948</c:v>
                </c:pt>
                <c:pt idx="52">
                  <c:v>-24.04507643748734</c:v>
                </c:pt>
                <c:pt idx="53">
                  <c:v>-24.32398937051598</c:v>
                </c:pt>
                <c:pt idx="54">
                  <c:v>-24.59606745427946</c:v>
                </c:pt>
                <c:pt idx="55">
                  <c:v>-24.86146531118719</c:v>
                </c:pt>
                <c:pt idx="56">
                  <c:v>-25.12033464797566</c:v>
                </c:pt>
                <c:pt idx="57">
                  <c:v>-25.37282429094687</c:v>
                </c:pt>
                <c:pt idx="58">
                  <c:v>-25.61908021994044</c:v>
                </c:pt>
                <c:pt idx="59">
                  <c:v>-25.85924560154724</c:v>
                </c:pt>
                <c:pt idx="60">
                  <c:v>-26.09346082193867</c:v>
                </c:pt>
                <c:pt idx="61">
                  <c:v>-26.32186351957537</c:v>
                </c:pt>
                <c:pt idx="62">
                  <c:v>-26.54458861799448</c:v>
                </c:pt>
                <c:pt idx="63">
                  <c:v>-26.76176835879478</c:v>
                </c:pt>
                <c:pt idx="64">
                  <c:v>-26.97353233491661</c:v>
                </c:pt>
                <c:pt idx="65">
                  <c:v>-27.18000752425851</c:v>
                </c:pt>
                <c:pt idx="66">
                  <c:v>-27.3813183236537</c:v>
                </c:pt>
                <c:pt idx="67">
                  <c:v>-27.57758658321395</c:v>
                </c:pt>
                <c:pt idx="68">
                  <c:v>-27.76893164101848</c:v>
                </c:pt>
                <c:pt idx="69">
                  <c:v>-27.95547035814043</c:v>
                </c:pt>
                <c:pt idx="70">
                  <c:v>-28.13731715397153</c:v>
                </c:pt>
                <c:pt idx="71">
                  <c:v>-28.31458404181667</c:v>
                </c:pt>
                <c:pt idx="72">
                  <c:v>-28.48738066471804</c:v>
                </c:pt>
                <c:pt idx="73">
                  <c:v>-28.65581433147238</c:v>
                </c:pt>
                <c:pt idx="74">
                  <c:v>-28.81999005280201</c:v>
                </c:pt>
                <c:pt idx="75">
                  <c:v>-28.98001057763242</c:v>
                </c:pt>
                <c:pt idx="76">
                  <c:v>-29.13597642944874</c:v>
                </c:pt>
                <c:pt idx="77">
                  <c:v>-29.2879859426836</c:v>
                </c:pt>
                <c:pt idx="78">
                  <c:v>-29.43613529910085</c:v>
                </c:pt>
                <c:pt idx="79">
                  <c:v>-29.58051856413977</c:v>
                </c:pt>
                <c:pt idx="80">
                  <c:v>-29.72122772318762</c:v>
                </c:pt>
                <c:pt idx="81">
                  <c:v>-29.85835271774479</c:v>
                </c:pt>
                <c:pt idx="82">
                  <c:v>-29.9919814814517</c:v>
                </c:pt>
                <c:pt idx="83">
                  <c:v>-30.12219997595259</c:v>
                </c:pt>
                <c:pt idx="84">
                  <c:v>-30.2490922265599</c:v>
                </c:pt>
                <c:pt idx="85">
                  <c:v>-30.37274035770745</c:v>
                </c:pt>
                <c:pt idx="86">
                  <c:v>-30.4932246281523</c:v>
                </c:pt>
                <c:pt idx="87">
                  <c:v>-30.61062346591714</c:v>
                </c:pt>
                <c:pt idx="88">
                  <c:v>-30.72501350294218</c:v>
                </c:pt>
                <c:pt idx="89">
                  <c:v>-30.8364696094361</c:v>
                </c:pt>
                <c:pt idx="90">
                  <c:v>-30.94506492789947</c:v>
                </c:pt>
                <c:pt idx="91">
                  <c:v>-31.0508709068147</c:v>
                </c:pt>
                <c:pt idx="92">
                  <c:v>-31.15395733397668</c:v>
                </c:pt>
                <c:pt idx="93">
                  <c:v>-31.25439236946061</c:v>
                </c:pt>
                <c:pt idx="94">
                  <c:v>-31.35224257820708</c:v>
                </c:pt>
                <c:pt idx="95">
                  <c:v>-31.44757296222035</c:v>
                </c:pt>
                <c:pt idx="96">
                  <c:v>-31.54044699236071</c:v>
                </c:pt>
                <c:pt idx="97">
                  <c:v>-31.63092663973703</c:v>
                </c:pt>
                <c:pt idx="98">
                  <c:v>-31.71907240666792</c:v>
                </c:pt>
                <c:pt idx="99">
                  <c:v>-31.80494335723645</c:v>
                </c:pt>
                <c:pt idx="100">
                  <c:v>-31.88859714739966</c:v>
                </c:pt>
                <c:pt idx="101">
                  <c:v>-31.97009005467248</c:v>
                </c:pt>
                <c:pt idx="102">
                  <c:v>-32.04947700737024</c:v>
                </c:pt>
                <c:pt idx="103">
                  <c:v>-32.12681161340674</c:v>
                </c:pt>
                <c:pt idx="104">
                  <c:v>-32.20214618864954</c:v>
                </c:pt>
                <c:pt idx="105">
                  <c:v>-32.275531784826</c:v>
                </c:pt>
                <c:pt idx="106">
                  <c:v>-32.34701821698127</c:v>
                </c:pt>
                <c:pt idx="107">
                  <c:v>-32.41665409048594</c:v>
                </c:pt>
                <c:pt idx="108">
                  <c:v>-32.48448682759409</c:v>
                </c:pt>
                <c:pt idx="109">
                  <c:v>-32.55056269355373</c:v>
                </c:pt>
                <c:pt idx="110">
                  <c:v>-32.61492682225956</c:v>
                </c:pt>
                <c:pt idx="111">
                  <c:v>-32.67762324147068</c:v>
                </c:pt>
                <c:pt idx="112">
                  <c:v>-32.73869489757048</c:v>
                </c:pt>
                <c:pt idx="113">
                  <c:v>-32.79818367988937</c:v>
                </c:pt>
                <c:pt idx="114">
                  <c:v>-32.85613044458077</c:v>
                </c:pt>
                <c:pt idx="115">
                  <c:v>-32.91257503806114</c:v>
                </c:pt>
                <c:pt idx="116">
                  <c:v>-32.96755632001143</c:v>
                </c:pt>
                <c:pt idx="117">
                  <c:v>-33.02111218594782</c:v>
                </c:pt>
                <c:pt idx="118">
                  <c:v>-33.07327958935915</c:v>
                </c:pt>
                <c:pt idx="119">
                  <c:v>-33.124094563422</c:v>
                </c:pt>
              </c:numCache>
            </c:numRef>
          </c:yVal>
          <c:smooth val="1"/>
          <c:extLst xmlns:c16r2="http://schemas.microsoft.com/office/drawing/2015/06/chart">
            <c:ext xmlns:c16="http://schemas.microsoft.com/office/drawing/2014/chart" uri="{C3380CC4-5D6E-409C-BE32-E72D297353CC}">
              <c16:uniqueId val="{00000002-E078-481D-A1FE-4D02AA999E8A}"/>
            </c:ext>
          </c:extLst>
        </c:ser>
        <c:ser>
          <c:idx val="7"/>
          <c:order val="3"/>
          <c:tx>
            <c:strRef>
              <c:f>'SA-PersistingPain-G'!$F$123</c:f>
              <c:strCache>
                <c:ptCount val="1"/>
                <c:pt idx="0">
                  <c:v>SHUD Deaths for 1x parameter level</c:v>
                </c:pt>
              </c:strCache>
            </c:strRef>
          </c:tx>
          <c:spPr>
            <a:ln w="76200">
              <a:solidFill>
                <a:schemeClr val="accent2"/>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F$3:$F$122</c:f>
              <c:numCache>
                <c:formatCode>General</c:formatCode>
                <c:ptCount val="120"/>
                <c:pt idx="0">
                  <c:v>0.0</c:v>
                </c:pt>
                <c:pt idx="1">
                  <c:v>0.441167131539987</c:v>
                </c:pt>
                <c:pt idx="2">
                  <c:v>0.832165640972198</c:v>
                </c:pt>
                <c:pt idx="3">
                  <c:v>1.181844120646474</c:v>
                </c:pt>
                <c:pt idx="4">
                  <c:v>1.496794572253339</c:v>
                </c:pt>
                <c:pt idx="5">
                  <c:v>1.782115957523365</c:v>
                </c:pt>
                <c:pt idx="6">
                  <c:v>2.041758353208934</c:v>
                </c:pt>
                <c:pt idx="7">
                  <c:v>2.278787827223368</c:v>
                </c:pt>
                <c:pt idx="8">
                  <c:v>2.495590962852248</c:v>
                </c:pt>
                <c:pt idx="9">
                  <c:v>2.694032705898962</c:v>
                </c:pt>
                <c:pt idx="10">
                  <c:v>2.875578115570796</c:v>
                </c:pt>
                <c:pt idx="11">
                  <c:v>3.041386208091354</c:v>
                </c:pt>
                <c:pt idx="12">
                  <c:v>3.192382230182466</c:v>
                </c:pt>
                <c:pt idx="13">
                  <c:v>4.152458187862931</c:v>
                </c:pt>
                <c:pt idx="14">
                  <c:v>5.026438386151222</c:v>
                </c:pt>
                <c:pt idx="15">
                  <c:v>5.829996298960935</c:v>
                </c:pt>
                <c:pt idx="16">
                  <c:v>6.574811221836716</c:v>
                </c:pt>
                <c:pt idx="17">
                  <c:v>7.269931184599181</c:v>
                </c:pt>
                <c:pt idx="18">
                  <c:v>7.922376312485767</c:v>
                </c:pt>
                <c:pt idx="19">
                  <c:v>8.537603455451918</c:v>
                </c:pt>
                <c:pt idx="20">
                  <c:v>9.119865233578185</c:v>
                </c:pt>
                <c:pt idx="21">
                  <c:v>9.67248738691578</c:v>
                </c:pt>
                <c:pt idx="22">
                  <c:v>10.19808292039911</c:v>
                </c:pt>
                <c:pt idx="23">
                  <c:v>10.69871736008918</c:v>
                </c:pt>
                <c:pt idx="24">
                  <c:v>11.176036203582</c:v>
                </c:pt>
                <c:pt idx="25">
                  <c:v>11.63136314303128</c:v>
                </c:pt>
                <c:pt idx="26">
                  <c:v>12.0671736868077</c:v>
                </c:pt>
                <c:pt idx="27">
                  <c:v>12.48419406814564</c:v>
                </c:pt>
                <c:pt idx="28">
                  <c:v>12.88303260426833</c:v>
                </c:pt>
                <c:pt idx="29">
                  <c:v>13.26421213258877</c:v>
                </c:pt>
                <c:pt idx="30">
                  <c:v>13.62819117783502</c:v>
                </c:pt>
                <c:pt idx="31">
                  <c:v>13.97538008233837</c:v>
                </c:pt>
                <c:pt idx="32">
                  <c:v>14.30615326683942</c:v>
                </c:pt>
                <c:pt idx="33">
                  <c:v>14.62085851522906</c:v>
                </c:pt>
                <c:pt idx="34">
                  <c:v>14.91982397305601</c:v>
                </c:pt>
                <c:pt idx="35">
                  <c:v>15.20336339221358</c:v>
                </c:pt>
                <c:pt idx="36">
                  <c:v>15.47178003251102</c:v>
                </c:pt>
                <c:pt idx="37">
                  <c:v>15.72536953677559</c:v>
                </c:pt>
                <c:pt idx="38">
                  <c:v>15.96442202343574</c:v>
                </c:pt>
                <c:pt idx="39">
                  <c:v>16.18922597568862</c:v>
                </c:pt>
                <c:pt idx="40">
                  <c:v>16.4000665494445</c:v>
                </c:pt>
                <c:pt idx="41">
                  <c:v>16.59722632670855</c:v>
                </c:pt>
                <c:pt idx="42">
                  <c:v>16.78098581995314</c:v>
                </c:pt>
                <c:pt idx="43">
                  <c:v>16.95162377734045</c:v>
                </c:pt>
                <c:pt idx="44">
                  <c:v>17.10941734095895</c:v>
                </c:pt>
                <c:pt idx="45">
                  <c:v>17.25464209797438</c:v>
                </c:pt>
                <c:pt idx="46">
                  <c:v>17.3875720550619</c:v>
                </c:pt>
                <c:pt idx="47">
                  <c:v>17.50847955919322</c:v>
                </c:pt>
                <c:pt idx="48">
                  <c:v>17.6176351822075</c:v>
                </c:pt>
                <c:pt idx="49">
                  <c:v>17.7153075822926</c:v>
                </c:pt>
                <c:pt idx="50">
                  <c:v>17.8017633521813</c:v>
                </c:pt>
                <c:pt idx="51">
                  <c:v>17.87726686133978</c:v>
                </c:pt>
                <c:pt idx="52">
                  <c:v>17.94208010159345</c:v>
                </c:pt>
                <c:pt idx="53">
                  <c:v>17.99646253110852</c:v>
                </c:pt>
                <c:pt idx="54">
                  <c:v>18.04067092437831</c:v>
                </c:pt>
                <c:pt idx="55">
                  <c:v>18.07495923011957</c:v>
                </c:pt>
                <c:pt idx="56">
                  <c:v>18.09957843830225</c:v>
                </c:pt>
                <c:pt idx="57">
                  <c:v>18.11477645704858</c:v>
                </c:pt>
                <c:pt idx="58">
                  <c:v>18.12079799978947</c:v>
                </c:pt>
                <c:pt idx="59">
                  <c:v>18.11788448279748</c:v>
                </c:pt>
                <c:pt idx="60">
                  <c:v>18.1062739330232</c:v>
                </c:pt>
                <c:pt idx="61">
                  <c:v>18.08620090602608</c:v>
                </c:pt>
                <c:pt idx="62">
                  <c:v>18.05789641368706</c:v>
                </c:pt>
                <c:pt idx="63">
                  <c:v>18.021587861329</c:v>
                </c:pt>
                <c:pt idx="64">
                  <c:v>17.97749899383115</c:v>
                </c:pt>
                <c:pt idx="65">
                  <c:v>17.92584985028428</c:v>
                </c:pt>
                <c:pt idx="66">
                  <c:v>17.86685672673984</c:v>
                </c:pt>
                <c:pt idx="67">
                  <c:v>17.80073214657558</c:v>
                </c:pt>
                <c:pt idx="68">
                  <c:v>17.72768483802506</c:v>
                </c:pt>
                <c:pt idx="69">
                  <c:v>17.6479197184321</c:v>
                </c:pt>
                <c:pt idx="70">
                  <c:v>17.56163788477608</c:v>
                </c:pt>
                <c:pt idx="71">
                  <c:v>17.46903661006218</c:v>
                </c:pt>
                <c:pt idx="72">
                  <c:v>17.37030934516508</c:v>
                </c:pt>
                <c:pt idx="73">
                  <c:v>17.26564572573966</c:v>
                </c:pt>
                <c:pt idx="74">
                  <c:v>17.15523158382653</c:v>
                </c:pt>
                <c:pt idx="75">
                  <c:v>17.03924896380472</c:v>
                </c:pt>
                <c:pt idx="76">
                  <c:v>16.91787614235563</c:v>
                </c:pt>
                <c:pt idx="77">
                  <c:v>16.79128765211994</c:v>
                </c:pt>
                <c:pt idx="78">
                  <c:v>16.65965430874999</c:v>
                </c:pt>
                <c:pt idx="79">
                  <c:v>16.52314324107342</c:v>
                </c:pt>
                <c:pt idx="80">
                  <c:v>16.38191792410153</c:v>
                </c:pt>
                <c:pt idx="81">
                  <c:v>16.23613821462845</c:v>
                </c:pt>
                <c:pt idx="82">
                  <c:v>16.08596038918649</c:v>
                </c:pt>
                <c:pt idx="83">
                  <c:v>15.93153718413137</c:v>
                </c:pt>
                <c:pt idx="84">
                  <c:v>15.77301783764701</c:v>
                </c:pt>
                <c:pt idx="85">
                  <c:v>15.6105481334757</c:v>
                </c:pt>
                <c:pt idx="86">
                  <c:v>15.44427044618478</c:v>
                </c:pt>
                <c:pt idx="87">
                  <c:v>15.27432378779622</c:v>
                </c:pt>
                <c:pt idx="88">
                  <c:v>15.1008438556135</c:v>
                </c:pt>
                <c:pt idx="89">
                  <c:v>14.92396308110028</c:v>
                </c:pt>
                <c:pt idx="90">
                  <c:v>14.7438106796596</c:v>
                </c:pt>
                <c:pt idx="91">
                  <c:v>14.56051270118146</c:v>
                </c:pt>
                <c:pt idx="92">
                  <c:v>14.3741920812378</c:v>
                </c:pt>
                <c:pt idx="93">
                  <c:v>14.18496869280066</c:v>
                </c:pt>
                <c:pt idx="94">
                  <c:v>13.99295939838303</c:v>
                </c:pt>
                <c:pt idx="95">
                  <c:v>13.79827810249103</c:v>
                </c:pt>
                <c:pt idx="96">
                  <c:v>13.60103580430327</c:v>
                </c:pt>
                <c:pt idx="97">
                  <c:v>13.40134065047678</c:v>
                </c:pt>
                <c:pt idx="98">
                  <c:v>13.19929798801363</c:v>
                </c:pt>
                <c:pt idx="99">
                  <c:v>12.99501041709395</c:v>
                </c:pt>
                <c:pt idx="100">
                  <c:v>12.78857784382226</c:v>
                </c:pt>
                <c:pt idx="101">
                  <c:v>12.58009753280935</c:v>
                </c:pt>
                <c:pt idx="102">
                  <c:v>12.36966415953952</c:v>
                </c:pt>
                <c:pt idx="103">
                  <c:v>12.15736986245738</c:v>
                </c:pt>
                <c:pt idx="104">
                  <c:v>11.94330429473462</c:v>
                </c:pt>
                <c:pt idx="105">
                  <c:v>11.72755467565998</c:v>
                </c:pt>
                <c:pt idx="106">
                  <c:v>11.51020584161697</c:v>
                </c:pt>
                <c:pt idx="107">
                  <c:v>11.29134029660863</c:v>
                </c:pt>
                <c:pt idx="108">
                  <c:v>11.0710382622864</c:v>
                </c:pt>
                <c:pt idx="109">
                  <c:v>10.84937772746512</c:v>
                </c:pt>
                <c:pt idx="110">
                  <c:v>10.62643449707998</c:v>
                </c:pt>
                <c:pt idx="111">
                  <c:v>10.40228224056823</c:v>
                </c:pt>
                <c:pt idx="112">
                  <c:v>10.17699253965207</c:v>
                </c:pt>
                <c:pt idx="113">
                  <c:v>9.95063493549442</c:v>
                </c:pt>
                <c:pt idx="114">
                  <c:v>9.723276975217913</c:v>
                </c:pt>
                <c:pt idx="115">
                  <c:v>9.49498425776196</c:v>
                </c:pt>
                <c:pt idx="116">
                  <c:v>9.265820479072227</c:v>
                </c:pt>
                <c:pt idx="117">
                  <c:v>9.03584747660425</c:v>
                </c:pt>
                <c:pt idx="118">
                  <c:v>8.80512527313095</c:v>
                </c:pt>
                <c:pt idx="119">
                  <c:v>8.573712119849506</c:v>
                </c:pt>
              </c:numCache>
            </c:numRef>
          </c:yVal>
          <c:smooth val="1"/>
          <c:extLst xmlns:c16r2="http://schemas.microsoft.com/office/drawing/2015/06/chart">
            <c:ext xmlns:c16="http://schemas.microsoft.com/office/drawing/2014/chart" uri="{C3380CC4-5D6E-409C-BE32-E72D297353CC}">
              <c16:uniqueId val="{00000003-E078-481D-A1FE-4D02AA999E8A}"/>
            </c:ext>
          </c:extLst>
        </c:ser>
        <c:ser>
          <c:idx val="4"/>
          <c:order val="4"/>
          <c:tx>
            <c:strRef>
              <c:f>'SA-PersistingPain-G'!$O$123</c:f>
              <c:strCache>
                <c:ptCount val="1"/>
                <c:pt idx="0">
                  <c:v>SHUD Deaths for 0.75x parameter level</c:v>
                </c:pt>
              </c:strCache>
            </c:strRef>
          </c:tx>
          <c:spPr>
            <a:ln w="38100">
              <a:solidFill>
                <a:schemeClr val="accent2"/>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O$3:$O$122</c:f>
              <c:numCache>
                <c:formatCode>General</c:formatCode>
                <c:ptCount val="120"/>
                <c:pt idx="0">
                  <c:v>0.0</c:v>
                </c:pt>
                <c:pt idx="1">
                  <c:v>0.441167131539714</c:v>
                </c:pt>
                <c:pt idx="2">
                  <c:v>0.833982262984</c:v>
                </c:pt>
                <c:pt idx="3">
                  <c:v>1.186758880340358</c:v>
                </c:pt>
                <c:pt idx="4">
                  <c:v>1.50569906089122</c:v>
                </c:pt>
                <c:pt idx="5">
                  <c:v>1.79561943033391</c:v>
                </c:pt>
                <c:pt idx="6">
                  <c:v>2.0602676842866</c:v>
                </c:pt>
                <c:pt idx="7">
                  <c:v>2.302566621382494</c:v>
                </c:pt>
                <c:pt idx="8">
                  <c:v>2.524802984396638</c:v>
                </c:pt>
                <c:pt idx="9">
                  <c:v>2.728773541855571</c:v>
                </c:pt>
                <c:pt idx="10">
                  <c:v>2.915898042771823</c:v>
                </c:pt>
                <c:pt idx="11">
                  <c:v>3.08730651061701</c:v>
                </c:pt>
                <c:pt idx="12">
                  <c:v>3.243906663225061</c:v>
                </c:pt>
                <c:pt idx="13">
                  <c:v>4.209580865483576</c:v>
                </c:pt>
                <c:pt idx="14">
                  <c:v>5.084972912291187</c:v>
                </c:pt>
                <c:pt idx="15">
                  <c:v>5.886870520914362</c:v>
                </c:pt>
                <c:pt idx="16">
                  <c:v>6.627821015908831</c:v>
                </c:pt>
                <c:pt idx="17">
                  <c:v>7.317550393584088</c:v>
                </c:pt>
                <c:pt idx="18">
                  <c:v>7.963606889145149</c:v>
                </c:pt>
                <c:pt idx="19">
                  <c:v>8.57185727123424</c:v>
                </c:pt>
                <c:pt idx="20">
                  <c:v>9.146870846829005</c:v>
                </c:pt>
                <c:pt idx="21">
                  <c:v>9.692216492064563</c:v>
                </c:pt>
                <c:pt idx="22">
                  <c:v>10.21069232193963</c:v>
                </c:pt>
                <c:pt idx="23">
                  <c:v>10.70450319798165</c:v>
                </c:pt>
                <c:pt idx="24">
                  <c:v>11.17539785123245</c:v>
                </c:pt>
                <c:pt idx="25">
                  <c:v>11.62477474557149</c:v>
                </c:pt>
                <c:pt idx="26">
                  <c:v>12.05516291331592</c:v>
                </c:pt>
                <c:pt idx="27">
                  <c:v>12.46732012523585</c:v>
                </c:pt>
                <c:pt idx="28">
                  <c:v>12.86187349677302</c:v>
                </c:pt>
                <c:pt idx="29">
                  <c:v>13.23935482458751</c:v>
                </c:pt>
                <c:pt idx="30">
                  <c:v>13.60022387941349</c:v>
                </c:pt>
                <c:pt idx="31">
                  <c:v>13.94488621953951</c:v>
                </c:pt>
                <c:pt idx="32">
                  <c:v>14.27370678642242</c:v>
                </c:pt>
                <c:pt idx="33">
                  <c:v>14.58702024944914</c:v>
                </c:pt>
                <c:pt idx="34">
                  <c:v>14.8851388475382</c:v>
                </c:pt>
                <c:pt idx="35">
                  <c:v>15.1683583054782</c:v>
                </c:pt>
                <c:pt idx="36">
                  <c:v>15.43696227150481</c:v>
                </c:pt>
                <c:pt idx="37">
                  <c:v>15.69122562094176</c:v>
                </c:pt>
                <c:pt idx="38">
                  <c:v>15.93141689205177</c:v>
                </c:pt>
                <c:pt idx="39">
                  <c:v>16.15780245445812</c:v>
                </c:pt>
                <c:pt idx="40">
                  <c:v>16.3706450360291</c:v>
                </c:pt>
                <c:pt idx="41">
                  <c:v>16.57020465495098</c:v>
                </c:pt>
                <c:pt idx="42">
                  <c:v>16.75673926874008</c:v>
                </c:pt>
                <c:pt idx="43">
                  <c:v>16.93050519622493</c:v>
                </c:pt>
                <c:pt idx="44">
                  <c:v>17.09175737007686</c:v>
                </c:pt>
                <c:pt idx="45">
                  <c:v>17.24074946409883</c:v>
                </c:pt>
                <c:pt idx="46">
                  <c:v>17.37773392907538</c:v>
                </c:pt>
                <c:pt idx="47">
                  <c:v>17.50296196297872</c:v>
                </c:pt>
                <c:pt idx="48">
                  <c:v>17.6166834351503</c:v>
                </c:pt>
                <c:pt idx="49">
                  <c:v>17.71914677932659</c:v>
                </c:pt>
                <c:pt idx="50">
                  <c:v>17.81059886671646</c:v>
                </c:pt>
                <c:pt idx="51">
                  <c:v>17.8912848675348</c:v>
                </c:pt>
                <c:pt idx="52">
                  <c:v>17.96144811136692</c:v>
                </c:pt>
                <c:pt idx="53">
                  <c:v>18.02132994200838</c:v>
                </c:pt>
                <c:pt idx="54">
                  <c:v>18.07116957503572</c:v>
                </c:pt>
                <c:pt idx="55">
                  <c:v>18.11120396050983</c:v>
                </c:pt>
                <c:pt idx="56">
                  <c:v>18.141667652441</c:v>
                </c:pt>
                <c:pt idx="57">
                  <c:v>18.16279268609351</c:v>
                </c:pt>
                <c:pt idx="58">
                  <c:v>18.17480846381181</c:v>
                </c:pt>
                <c:pt idx="59">
                  <c:v>18.17794164970296</c:v>
                </c:pt>
                <c:pt idx="60">
                  <c:v>18.17241607333348</c:v>
                </c:pt>
                <c:pt idx="61">
                  <c:v>18.15845264238051</c:v>
                </c:pt>
                <c:pt idx="62">
                  <c:v>18.1362692640908</c:v>
                </c:pt>
                <c:pt idx="63">
                  <c:v>18.10608077529368</c:v>
                </c:pt>
                <c:pt idx="64">
                  <c:v>18.06809888066432</c:v>
                </c:pt>
                <c:pt idx="65">
                  <c:v>18.02253209889718</c:v>
                </c:pt>
                <c:pt idx="66">
                  <c:v>17.96958571640935</c:v>
                </c:pt>
                <c:pt idx="67">
                  <c:v>17.90946174819551</c:v>
                </c:pt>
                <c:pt idx="68">
                  <c:v>17.84235890543487</c:v>
                </c:pt>
                <c:pt idx="69">
                  <c:v>17.76847256948245</c:v>
                </c:pt>
                <c:pt idx="70">
                  <c:v>17.6879947718432</c:v>
                </c:pt>
                <c:pt idx="71">
                  <c:v>17.60111417977623</c:v>
                </c:pt>
                <c:pt idx="72">
                  <c:v>17.50801608716202</c:v>
                </c:pt>
                <c:pt idx="73">
                  <c:v>17.40888241028456</c:v>
                </c:pt>
                <c:pt idx="74">
                  <c:v>17.30389168820547</c:v>
                </c:pt>
                <c:pt idx="75">
                  <c:v>17.19321908740167</c:v>
                </c:pt>
                <c:pt idx="76">
                  <c:v>17.07703641037401</c:v>
                </c:pt>
                <c:pt idx="77">
                  <c:v>16.95551210793228</c:v>
                </c:pt>
                <c:pt idx="78">
                  <c:v>16.82881129488614</c:v>
                </c:pt>
                <c:pt idx="79">
                  <c:v>16.6970957688824</c:v>
                </c:pt>
                <c:pt idx="80">
                  <c:v>16.56052403213898</c:v>
                </c:pt>
                <c:pt idx="81">
                  <c:v>16.41925131585081</c:v>
                </c:pt>
                <c:pt idx="82">
                  <c:v>16.27342960704063</c:v>
                </c:pt>
                <c:pt idx="83">
                  <c:v>16.12320767765083</c:v>
                </c:pt>
                <c:pt idx="84">
                  <c:v>15.9687311156788</c:v>
                </c:pt>
                <c:pt idx="85">
                  <c:v>15.8101423581748</c:v>
                </c:pt>
                <c:pt idx="86">
                  <c:v>15.64758072591671</c:v>
                </c:pt>
                <c:pt idx="87">
                  <c:v>15.48118245962146</c:v>
                </c:pt>
                <c:pt idx="88">
                  <c:v>15.31108075750858</c:v>
                </c:pt>
                <c:pt idx="89">
                  <c:v>15.13740581409561</c:v>
                </c:pt>
                <c:pt idx="90">
                  <c:v>14.96028486007658</c:v>
                </c:pt>
                <c:pt idx="91">
                  <c:v>14.77984220316111</c:v>
                </c:pt>
                <c:pt idx="92">
                  <c:v>14.5961992697471</c:v>
                </c:pt>
                <c:pt idx="93">
                  <c:v>14.4094746473248</c:v>
                </c:pt>
                <c:pt idx="94">
                  <c:v>14.21978412749736</c:v>
                </c:pt>
                <c:pt idx="95">
                  <c:v>14.02724074952348</c:v>
                </c:pt>
                <c:pt idx="96">
                  <c:v>13.83195484428634</c:v>
                </c:pt>
                <c:pt idx="97">
                  <c:v>13.63403407861511</c:v>
                </c:pt>
                <c:pt idx="98">
                  <c:v>13.43358349985078</c:v>
                </c:pt>
                <c:pt idx="99">
                  <c:v>13.23070558061586</c:v>
                </c:pt>
                <c:pt idx="100">
                  <c:v>13.02550026369136</c:v>
                </c:pt>
                <c:pt idx="101">
                  <c:v>12.81806500694447</c:v>
                </c:pt>
                <c:pt idx="102">
                  <c:v>12.60849482825001</c:v>
                </c:pt>
                <c:pt idx="103">
                  <c:v>12.39688235034523</c:v>
                </c:pt>
                <c:pt idx="104">
                  <c:v>12.18331784556408</c:v>
                </c:pt>
                <c:pt idx="105">
                  <c:v>11.96788928040546</c:v>
                </c:pt>
                <c:pt idx="106">
                  <c:v>11.75068235989115</c:v>
                </c:pt>
                <c:pt idx="107">
                  <c:v>11.53178057167156</c:v>
                </c:pt>
                <c:pt idx="108">
                  <c:v>11.31126522983664</c:v>
                </c:pt>
                <c:pt idx="109">
                  <c:v>11.08921551840481</c:v>
                </c:pt>
                <c:pt idx="110">
                  <c:v>10.8657085344512</c:v>
                </c:pt>
                <c:pt idx="111">
                  <c:v>10.64081933085367</c:v>
                </c:pt>
                <c:pt idx="112">
                  <c:v>10.41462095861593</c:v>
                </c:pt>
                <c:pt idx="113">
                  <c:v>10.18718450876122</c:v>
                </c:pt>
                <c:pt idx="114">
                  <c:v>9.958579153761274</c:v>
                </c:pt>
                <c:pt idx="115">
                  <c:v>9.728872188484409</c:v>
                </c:pt>
                <c:pt idx="116">
                  <c:v>9.498129070648518</c:v>
                </c:pt>
                <c:pt idx="117">
                  <c:v>9.266413460758301</c:v>
                </c:pt>
                <c:pt idx="118">
                  <c:v>9.033787261511088</c:v>
                </c:pt>
                <c:pt idx="119">
                  <c:v>8.80031065667122</c:v>
                </c:pt>
              </c:numCache>
            </c:numRef>
          </c:yVal>
          <c:smooth val="1"/>
          <c:extLst xmlns:c16r2="http://schemas.microsoft.com/office/drawing/2015/06/chart">
            <c:ext xmlns:c16="http://schemas.microsoft.com/office/drawing/2014/chart" uri="{C3380CC4-5D6E-409C-BE32-E72D297353CC}">
              <c16:uniqueId val="{00000004-E078-481D-A1FE-4D02AA999E8A}"/>
            </c:ext>
          </c:extLst>
        </c:ser>
        <c:ser>
          <c:idx val="1"/>
          <c:order val="5"/>
          <c:tx>
            <c:strRef>
              <c:f>'SA-PersistingPain-G'!$X$123</c:f>
              <c:strCache>
                <c:ptCount val="1"/>
                <c:pt idx="0">
                  <c:v>SHUD Deaths for 0.5x parameter level</c:v>
                </c:pt>
              </c:strCache>
            </c:strRef>
          </c:tx>
          <c:spPr>
            <a:ln w="6350">
              <a:solidFill>
                <a:schemeClr val="accent2"/>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X$3:$X$122</c:f>
              <c:numCache>
                <c:formatCode>General</c:formatCode>
                <c:ptCount val="120"/>
                <c:pt idx="0">
                  <c:v>0.0</c:v>
                </c:pt>
                <c:pt idx="1">
                  <c:v>0.441167131539851</c:v>
                </c:pt>
                <c:pt idx="2">
                  <c:v>0.835798893217816</c:v>
                </c:pt>
                <c:pt idx="3">
                  <c:v>1.191707311091977</c:v>
                </c:pt>
                <c:pt idx="4">
                  <c:v>1.514722641551998</c:v>
                </c:pt>
                <c:pt idx="5">
                  <c:v>1.80938699983235</c:v>
                </c:pt>
                <c:pt idx="6">
                  <c:v>2.07924692303113</c:v>
                </c:pt>
                <c:pt idx="7">
                  <c:v>2.327079129590993</c:v>
                </c:pt>
                <c:pt idx="8">
                  <c:v>2.555065445391254</c:v>
                </c:pt>
                <c:pt idx="9">
                  <c:v>2.764928311232961</c:v>
                </c:pt>
                <c:pt idx="10">
                  <c:v>2.958035721604028</c:v>
                </c:pt>
                <c:pt idx="11">
                  <c:v>3.135482459186642</c:v>
                </c:pt>
                <c:pt idx="12">
                  <c:v>3.298152949627229</c:v>
                </c:pt>
                <c:pt idx="13">
                  <c:v>4.269914788693399</c:v>
                </c:pt>
                <c:pt idx="14">
                  <c:v>5.147227227274652</c:v>
                </c:pt>
                <c:pt idx="15">
                  <c:v>5.947988233161396</c:v>
                </c:pt>
                <c:pt idx="16">
                  <c:v>6.685610119754301</c:v>
                </c:pt>
                <c:pt idx="17">
                  <c:v>7.370494867274385</c:v>
                </c:pt>
                <c:pt idx="18">
                  <c:v>8.010717785031741</c:v>
                </c:pt>
                <c:pt idx="19">
                  <c:v>8.612555324907224</c:v>
                </c:pt>
                <c:pt idx="20">
                  <c:v>9.180893889816468</c:v>
                </c:pt>
                <c:pt idx="21">
                  <c:v>9.7195463951452</c:v>
                </c:pt>
                <c:pt idx="22">
                  <c:v>10.23149732685888</c:v>
                </c:pt>
                <c:pt idx="23">
                  <c:v>10.71909238212693</c:v>
                </c:pt>
                <c:pt idx="24">
                  <c:v>11.18418516549091</c:v>
                </c:pt>
                <c:pt idx="25">
                  <c:v>11.62825061153822</c:v>
                </c:pt>
                <c:pt idx="26">
                  <c:v>12.0538731398383</c:v>
                </c:pt>
                <c:pt idx="27">
                  <c:v>12.46184364233045</c:v>
                </c:pt>
                <c:pt idx="28">
                  <c:v>12.8528095029912</c:v>
                </c:pt>
                <c:pt idx="29">
                  <c:v>13.22731283676594</c:v>
                </c:pt>
                <c:pt idx="30">
                  <c:v>13.585815895317</c:v>
                </c:pt>
                <c:pt idx="31">
                  <c:v>13.92872055614466</c:v>
                </c:pt>
                <c:pt idx="32">
                  <c:v>14.25638324965385</c:v>
                </c:pt>
                <c:pt idx="33">
                  <c:v>14.56912636380098</c:v>
                </c:pt>
                <c:pt idx="34">
                  <c:v>14.86724693103588</c:v>
                </c:pt>
                <c:pt idx="35">
                  <c:v>15.15102322026964</c:v>
                </c:pt>
                <c:pt idx="36">
                  <c:v>15.42071971562295</c:v>
                </c:pt>
                <c:pt idx="37">
                  <c:v>15.6765908545288</c:v>
                </c:pt>
                <c:pt idx="38">
                  <c:v>15.91888381321128</c:v>
                </c:pt>
                <c:pt idx="39">
                  <c:v>16.14784296149155</c:v>
                </c:pt>
                <c:pt idx="40">
                  <c:v>16.36370861442929</c:v>
                </c:pt>
                <c:pt idx="41">
                  <c:v>16.56671814949483</c:v>
                </c:pt>
                <c:pt idx="42">
                  <c:v>16.75710680651614</c:v>
                </c:pt>
                <c:pt idx="43">
                  <c:v>16.93510823245019</c:v>
                </c:pt>
                <c:pt idx="44">
                  <c:v>17.10095483395494</c:v>
                </c:pt>
                <c:pt idx="45">
                  <c:v>17.25487798625467</c:v>
                </c:pt>
                <c:pt idx="46">
                  <c:v>17.39710813553516</c:v>
                </c:pt>
                <c:pt idx="47">
                  <c:v>17.5278748233976</c:v>
                </c:pt>
                <c:pt idx="48">
                  <c:v>17.6474066551808</c:v>
                </c:pt>
                <c:pt idx="49">
                  <c:v>17.75593122878804</c:v>
                </c:pt>
                <c:pt idx="50">
                  <c:v>17.85367503664821</c:v>
                </c:pt>
                <c:pt idx="51">
                  <c:v>17.94086335035145</c:v>
                </c:pt>
                <c:pt idx="52">
                  <c:v>18.01772009929696</c:v>
                </c:pt>
                <c:pt idx="53">
                  <c:v>18.08446773973292</c:v>
                </c:pt>
                <c:pt idx="54">
                  <c:v>18.14132712306582</c:v>
                </c:pt>
                <c:pt idx="55">
                  <c:v>18.18851736635711</c:v>
                </c:pt>
                <c:pt idx="56">
                  <c:v>18.2262557270567</c:v>
                </c:pt>
                <c:pt idx="57">
                  <c:v>18.25475748341218</c:v>
                </c:pt>
                <c:pt idx="58">
                  <c:v>18.27423582150923</c:v>
                </c:pt>
                <c:pt idx="59">
                  <c:v>18.28490172956126</c:v>
                </c:pt>
                <c:pt idx="60">
                  <c:v>18.28696389978312</c:v>
                </c:pt>
                <c:pt idx="61">
                  <c:v>18.28062863798968</c:v>
                </c:pt>
                <c:pt idx="62">
                  <c:v>18.26609978092628</c:v>
                </c:pt>
                <c:pt idx="63">
                  <c:v>18.2435786212011</c:v>
                </c:pt>
                <c:pt idx="64">
                  <c:v>18.21326383964488</c:v>
                </c:pt>
                <c:pt idx="65">
                  <c:v>18.17535144485237</c:v>
                </c:pt>
                <c:pt idx="66">
                  <c:v>18.13003471962552</c:v>
                </c:pt>
                <c:pt idx="67">
                  <c:v>18.07750417400471</c:v>
                </c:pt>
                <c:pt idx="68">
                  <c:v>18.0179475045812</c:v>
                </c:pt>
                <c:pt idx="69">
                  <c:v>17.95154955976948</c:v>
                </c:pt>
                <c:pt idx="70">
                  <c:v>17.8784923107085</c:v>
                </c:pt>
                <c:pt idx="71">
                  <c:v>17.79895482748307</c:v>
                </c:pt>
                <c:pt idx="72">
                  <c:v>17.71311326035029</c:v>
                </c:pt>
                <c:pt idx="73">
                  <c:v>17.62114082566931</c:v>
                </c:pt>
                <c:pt idx="74">
                  <c:v>17.52320779623947</c:v>
                </c:pt>
                <c:pt idx="75">
                  <c:v>17.41948149577151</c:v>
                </c:pt>
                <c:pt idx="76">
                  <c:v>17.31012629721554</c:v>
                </c:pt>
                <c:pt idx="77">
                  <c:v>17.19530362469063</c:v>
                </c:pt>
                <c:pt idx="78">
                  <c:v>17.07517195877026</c:v>
                </c:pt>
                <c:pt idx="79">
                  <c:v>16.94988684489081</c:v>
                </c:pt>
                <c:pt idx="80">
                  <c:v>16.81960090465345</c:v>
                </c:pt>
                <c:pt idx="81">
                  <c:v>16.68446384982121</c:v>
                </c:pt>
                <c:pt idx="82">
                  <c:v>16.54462249879161</c:v>
                </c:pt>
                <c:pt idx="83">
                  <c:v>16.40022079537582</c:v>
                </c:pt>
                <c:pt idx="84">
                  <c:v>16.25139982968658</c:v>
                </c:pt>
                <c:pt idx="85">
                  <c:v>16.09829786097552</c:v>
                </c:pt>
                <c:pt idx="86">
                  <c:v>15.94105034225527</c:v>
                </c:pt>
                <c:pt idx="87">
                  <c:v>15.7797899465531</c:v>
                </c:pt>
                <c:pt idx="88">
                  <c:v>15.61464659465755</c:v>
                </c:pt>
                <c:pt idx="89">
                  <c:v>15.44574748421137</c:v>
                </c:pt>
                <c:pt idx="90">
                  <c:v>15.27321712004141</c:v>
                </c:pt>
                <c:pt idx="91">
                  <c:v>15.0971773455849</c:v>
                </c:pt>
                <c:pt idx="92">
                  <c:v>14.9177473753151</c:v>
                </c:pt>
                <c:pt idx="93">
                  <c:v>14.73504382804717</c:v>
                </c:pt>
                <c:pt idx="94">
                  <c:v>14.54918076103386</c:v>
                </c:pt>
                <c:pt idx="95">
                  <c:v>14.36026970475041</c:v>
                </c:pt>
                <c:pt idx="96">
                  <c:v>14.16841969828056</c:v>
                </c:pt>
                <c:pt idx="97">
                  <c:v>13.97373732522392</c:v>
                </c:pt>
                <c:pt idx="98">
                  <c:v>13.77632675004124</c:v>
                </c:pt>
                <c:pt idx="99">
                  <c:v>13.57628975477037</c:v>
                </c:pt>
                <c:pt idx="100">
                  <c:v>13.3737257760396</c:v>
                </c:pt>
                <c:pt idx="101">
                  <c:v>13.16873194231534</c:v>
                </c:pt>
                <c:pt idx="102">
                  <c:v>12.96140311132513</c:v>
                </c:pt>
                <c:pt idx="103">
                  <c:v>12.75183190759804</c:v>
                </c:pt>
                <c:pt idx="104">
                  <c:v>12.54010876007364</c:v>
                </c:pt>
                <c:pt idx="105">
                  <c:v>12.3263219397244</c:v>
                </c:pt>
                <c:pt idx="106">
                  <c:v>12.11055759715141</c:v>
                </c:pt>
                <c:pt idx="107">
                  <c:v>11.89289980011367</c:v>
                </c:pt>
                <c:pt idx="108">
                  <c:v>11.67343057093908</c:v>
                </c:pt>
                <c:pt idx="109">
                  <c:v>11.45222992379527</c:v>
                </c:pt>
                <c:pt idx="110">
                  <c:v>11.22937590177994</c:v>
                </c:pt>
                <c:pt idx="111">
                  <c:v>11.00494461379567</c:v>
                </c:pt>
                <c:pt idx="112">
                  <c:v>10.77901027118837</c:v>
                </c:pt>
                <c:pt idx="113">
                  <c:v>10.55164522411706</c:v>
                </c:pt>
                <c:pt idx="114">
                  <c:v>10.32291999763338</c:v>
                </c:pt>
                <c:pt idx="115">
                  <c:v>10.09290332744672</c:v>
                </c:pt>
                <c:pt idx="116">
                  <c:v>9.861662195354165</c:v>
                </c:pt>
                <c:pt idx="117">
                  <c:v>9.629261864322961</c:v>
                </c:pt>
                <c:pt idx="118">
                  <c:v>9.3957659131951</c:v>
                </c:pt>
                <c:pt idx="119">
                  <c:v>9.161236271011784</c:v>
                </c:pt>
              </c:numCache>
            </c:numRef>
          </c:yVal>
          <c:smooth val="1"/>
          <c:extLst xmlns:c16r2="http://schemas.microsoft.com/office/drawing/2015/06/chart">
            <c:ext xmlns:c16="http://schemas.microsoft.com/office/drawing/2014/chart" uri="{C3380CC4-5D6E-409C-BE32-E72D297353CC}">
              <c16:uniqueId val="{00000005-E078-481D-A1FE-4D02AA999E8A}"/>
            </c:ext>
          </c:extLst>
        </c:ser>
        <c:ser>
          <c:idx val="5"/>
          <c:order val="6"/>
          <c:tx>
            <c:strRef>
              <c:f>'SA-PersistingPain-G'!$G$123</c:f>
              <c:strCache>
                <c:ptCount val="1"/>
                <c:pt idx="0">
                  <c:v>Total Deaths for 1x parameter level</c:v>
                </c:pt>
              </c:strCache>
            </c:strRef>
          </c:tx>
          <c:spPr>
            <a:ln w="76200">
              <a:solidFill>
                <a:schemeClr val="tx1"/>
              </a:solidFill>
            </a:ln>
          </c:spPr>
          <c:marker>
            <c:symbol val="none"/>
          </c:marker>
          <c:xVal>
            <c:numRef>
              <c:f>'SA-Persisting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G$3:$G$122</c:f>
              <c:numCache>
                <c:formatCode>General</c:formatCode>
                <c:ptCount val="120"/>
                <c:pt idx="0">
                  <c:v>0.0</c:v>
                </c:pt>
                <c:pt idx="1">
                  <c:v>0.182674790996907</c:v>
                </c:pt>
                <c:pt idx="2">
                  <c:v>0.266510669794479</c:v>
                </c:pt>
                <c:pt idx="3">
                  <c:v>0.274003445982225</c:v>
                </c:pt>
                <c:pt idx="4">
                  <c:v>0.222364782788691</c:v>
                </c:pt>
                <c:pt idx="5">
                  <c:v>0.124870673272335</c:v>
                </c:pt>
                <c:pt idx="6">
                  <c:v>-0.00824653461131675</c:v>
                </c:pt>
                <c:pt idx="7">
                  <c:v>-0.169107759084045</c:v>
                </c:pt>
                <c:pt idx="8">
                  <c:v>-0.351652482722557</c:v>
                </c:pt>
                <c:pt idx="9">
                  <c:v>-0.551224697926864</c:v>
                </c:pt>
                <c:pt idx="10">
                  <c:v>-0.76425234713156</c:v>
                </c:pt>
                <c:pt idx="11">
                  <c:v>-0.98799920995225</c:v>
                </c:pt>
                <c:pt idx="12">
                  <c:v>-1.22037292228938</c:v>
                </c:pt>
                <c:pt idx="13">
                  <c:v>-1.119282698727921</c:v>
                </c:pt>
                <c:pt idx="14">
                  <c:v>-1.057724171292239</c:v>
                </c:pt>
                <c:pt idx="15">
                  <c:v>-1.02695310226477</c:v>
                </c:pt>
                <c:pt idx="16">
                  <c:v>-1.02048497803362</c:v>
                </c:pt>
                <c:pt idx="17">
                  <c:v>-1.033382525713614</c:v>
                </c:pt>
                <c:pt idx="18">
                  <c:v>-1.06189517350058</c:v>
                </c:pt>
                <c:pt idx="19">
                  <c:v>-1.10318177927793</c:v>
                </c:pt>
                <c:pt idx="20">
                  <c:v>-1.155096946952926</c:v>
                </c:pt>
                <c:pt idx="21">
                  <c:v>-1.216026457144699</c:v>
                </c:pt>
                <c:pt idx="22">
                  <c:v>-1.284760622954582</c:v>
                </c:pt>
                <c:pt idx="23">
                  <c:v>-1.360396920000494</c:v>
                </c:pt>
                <c:pt idx="24">
                  <c:v>-1.44226520397533</c:v>
                </c:pt>
                <c:pt idx="25">
                  <c:v>-1.529870348386248</c:v>
                </c:pt>
                <c:pt idx="26">
                  <c:v>-1.622270359109143</c:v>
                </c:pt>
                <c:pt idx="27">
                  <c:v>-1.71927234339646</c:v>
                </c:pt>
                <c:pt idx="28">
                  <c:v>-1.820742004527392</c:v>
                </c:pt>
                <c:pt idx="29">
                  <c:v>-1.926585671440443</c:v>
                </c:pt>
                <c:pt idx="30">
                  <c:v>-2.036738219080098</c:v>
                </c:pt>
                <c:pt idx="31">
                  <c:v>-2.151153979260878</c:v>
                </c:pt>
                <c:pt idx="32">
                  <c:v>-2.269799939150516</c:v>
                </c:pt>
                <c:pt idx="33">
                  <c:v>-2.392650689508624</c:v>
                </c:pt>
                <c:pt idx="34">
                  <c:v>-2.519684708727754</c:v>
                </c:pt>
                <c:pt idx="35">
                  <c:v>-2.650881664297276</c:v>
                </c:pt>
                <c:pt idx="36">
                  <c:v>-2.786220487019181</c:v>
                </c:pt>
                <c:pt idx="37">
                  <c:v>-2.925678030137941</c:v>
                </c:pt>
                <c:pt idx="38">
                  <c:v>-3.069228169327016</c:v>
                </c:pt>
                <c:pt idx="39">
                  <c:v>-3.216840245011235</c:v>
                </c:pt>
                <c:pt idx="40">
                  <c:v>-3.368479881491567</c:v>
                </c:pt>
                <c:pt idx="41">
                  <c:v>-3.52410882162444</c:v>
                </c:pt>
                <c:pt idx="42">
                  <c:v>-3.683684893386135</c:v>
                </c:pt>
                <c:pt idx="43">
                  <c:v>-3.847162077144912</c:v>
                </c:pt>
                <c:pt idx="44">
                  <c:v>-4.014490644141461</c:v>
                </c:pt>
                <c:pt idx="45">
                  <c:v>-4.185617343861987</c:v>
                </c:pt>
                <c:pt idx="46">
                  <c:v>-4.360485623542686</c:v>
                </c:pt>
                <c:pt idx="47">
                  <c:v>-4.539035867234861</c:v>
                </c:pt>
                <c:pt idx="48">
                  <c:v>-4.721205645123338</c:v>
                </c:pt>
                <c:pt idx="49">
                  <c:v>-4.906929966223243</c:v>
                </c:pt>
                <c:pt idx="50">
                  <c:v>-5.096141529470833</c:v>
                </c:pt>
                <c:pt idx="51">
                  <c:v>-5.288770969633924</c:v>
                </c:pt>
                <c:pt idx="52">
                  <c:v>-5.484747093842497</c:v>
                </c:pt>
                <c:pt idx="53">
                  <c:v>-5.683997110758717</c:v>
                </c:pt>
                <c:pt idx="54">
                  <c:v>-5.886446849249276</c:v>
                </c:pt>
                <c:pt idx="55">
                  <c:v>-6.092020965916245</c:v>
                </c:pt>
                <c:pt idx="56">
                  <c:v>-6.300643141197633</c:v>
                </c:pt>
                <c:pt idx="57">
                  <c:v>-6.512236263991736</c:v>
                </c:pt>
                <c:pt idx="58">
                  <c:v>-6.726722604931592</c:v>
                </c:pt>
                <c:pt idx="59">
                  <c:v>-6.944023978566338</c:v>
                </c:pt>
                <c:pt idx="60">
                  <c:v>-7.164061894782117</c:v>
                </c:pt>
                <c:pt idx="61">
                  <c:v>-7.386757699859026</c:v>
                </c:pt>
                <c:pt idx="62">
                  <c:v>-7.612032707601656</c:v>
                </c:pt>
                <c:pt idx="63">
                  <c:v>-7.839808320981228</c:v>
                </c:pt>
                <c:pt idx="64">
                  <c:v>-8.070006144755503</c:v>
                </c:pt>
                <c:pt idx="65">
                  <c:v>-8.30254808952973</c:v>
                </c:pt>
                <c:pt idx="66">
                  <c:v>-8.537356467691444</c:v>
                </c:pt>
                <c:pt idx="67">
                  <c:v>-8.774354081689214</c:v>
                </c:pt>
                <c:pt idx="68">
                  <c:v>-9.013464305056686</c:v>
                </c:pt>
                <c:pt idx="69">
                  <c:v>-9.254611156610281</c:v>
                </c:pt>
                <c:pt idx="70">
                  <c:v>-9.49771936821521</c:v>
                </c:pt>
                <c:pt idx="71">
                  <c:v>-9.742714446485518</c:v>
                </c:pt>
                <c:pt idx="72">
                  <c:v>-9.989522728795282</c:v>
                </c:pt>
                <c:pt idx="73">
                  <c:v>-10.23807143393169</c:v>
                </c:pt>
                <c:pt idx="74">
                  <c:v>-10.48828870772554</c:v>
                </c:pt>
                <c:pt idx="75">
                  <c:v>-10.74010366396456</c:v>
                </c:pt>
                <c:pt idx="76">
                  <c:v>-10.99344642088022</c:v>
                </c:pt>
                <c:pt idx="77">
                  <c:v>-11.24824813349896</c:v>
                </c:pt>
                <c:pt idx="78">
                  <c:v>-11.50444102210313</c:v>
                </c:pt>
                <c:pt idx="79">
                  <c:v>-11.76195839706961</c:v>
                </c:pt>
                <c:pt idx="80">
                  <c:v>-12.02073468030881</c:v>
                </c:pt>
                <c:pt idx="81">
                  <c:v>-12.28070542353353</c:v>
                </c:pt>
                <c:pt idx="82">
                  <c:v>-12.54180732356735</c:v>
                </c:pt>
                <c:pt idx="83">
                  <c:v>-12.80397823489066</c:v>
                </c:pt>
                <c:pt idx="84">
                  <c:v>-13.06715717961661</c:v>
                </c:pt>
                <c:pt idx="85">
                  <c:v>-13.33128435506442</c:v>
                </c:pt>
                <c:pt idx="86">
                  <c:v>-13.59630113911303</c:v>
                </c:pt>
                <c:pt idx="87">
                  <c:v>-13.86215009347775</c:v>
                </c:pt>
                <c:pt idx="88">
                  <c:v>-14.1287749650749</c:v>
                </c:pt>
                <c:pt idx="89">
                  <c:v>-14.39612068559782</c:v>
                </c:pt>
                <c:pt idx="90">
                  <c:v>-14.66413336945334</c:v>
                </c:pt>
                <c:pt idx="91">
                  <c:v>-14.9327603101729</c:v>
                </c:pt>
                <c:pt idx="92">
                  <c:v>-15.20194997542226</c:v>
                </c:pt>
                <c:pt idx="93">
                  <c:v>-15.4716520007176</c:v>
                </c:pt>
                <c:pt idx="94">
                  <c:v>-15.74181718195423</c:v>
                </c:pt>
                <c:pt idx="95">
                  <c:v>-16.0123974668465</c:v>
                </c:pt>
                <c:pt idx="96">
                  <c:v>-16.28334594536748</c:v>
                </c:pt>
                <c:pt idx="97">
                  <c:v>-16.55461683928688</c:v>
                </c:pt>
                <c:pt idx="98">
                  <c:v>-16.82616549087161</c:v>
                </c:pt>
                <c:pt idx="99">
                  <c:v>-17.09794835084303</c:v>
                </c:pt>
                <c:pt idx="100">
                  <c:v>-17.36992296565295</c:v>
                </c:pt>
                <c:pt idx="101">
                  <c:v>-17.64204796414765</c:v>
                </c:pt>
                <c:pt idx="102">
                  <c:v>-17.91428304368965</c:v>
                </c:pt>
                <c:pt idx="103">
                  <c:v>-18.18658895578619</c:v>
                </c:pt>
                <c:pt idx="104">
                  <c:v>-18.45892749129052</c:v>
                </c:pt>
                <c:pt idx="105">
                  <c:v>-18.73126146522628</c:v>
                </c:pt>
                <c:pt idx="106">
                  <c:v>-19.00355470127506</c:v>
                </c:pt>
                <c:pt idx="107">
                  <c:v>-19.27577201598651</c:v>
                </c:pt>
                <c:pt idx="108">
                  <c:v>-19.54787920274503</c:v>
                </c:pt>
                <c:pt idx="109">
                  <c:v>-19.81984301553375</c:v>
                </c:pt>
                <c:pt idx="110">
                  <c:v>-20.09163115253778</c:v>
                </c:pt>
                <c:pt idx="111">
                  <c:v>-20.36321223961831</c:v>
                </c:pt>
                <c:pt idx="112">
                  <c:v>-20.6345558136848</c:v>
                </c:pt>
                <c:pt idx="113">
                  <c:v>-20.90563230600856</c:v>
                </c:pt>
                <c:pt idx="114">
                  <c:v>-21.17641302549173</c:v>
                </c:pt>
                <c:pt idx="115">
                  <c:v>-21.44687014192631</c:v>
                </c:pt>
                <c:pt idx="116">
                  <c:v>-21.7169766692672</c:v>
                </c:pt>
                <c:pt idx="117">
                  <c:v>-21.98670644893078</c:v>
                </c:pt>
                <c:pt idx="118">
                  <c:v>-22.25603413315866</c:v>
                </c:pt>
                <c:pt idx="119">
                  <c:v>-22.52493516844534</c:v>
                </c:pt>
              </c:numCache>
            </c:numRef>
          </c:yVal>
          <c:smooth val="1"/>
          <c:extLst xmlns:c16r2="http://schemas.microsoft.com/office/drawing/2015/06/chart">
            <c:ext xmlns:c16="http://schemas.microsoft.com/office/drawing/2014/chart" uri="{C3380CC4-5D6E-409C-BE32-E72D297353CC}">
              <c16:uniqueId val="{00000006-E078-481D-A1FE-4D02AA999E8A}"/>
            </c:ext>
          </c:extLst>
        </c:ser>
        <c:ser>
          <c:idx val="2"/>
          <c:order val="7"/>
          <c:tx>
            <c:strRef>
              <c:f>'SA-PersistingPain-G'!$P$123</c:f>
              <c:strCache>
                <c:ptCount val="1"/>
                <c:pt idx="0">
                  <c:v>Total Deaths for 0.75x parameter level</c:v>
                </c:pt>
              </c:strCache>
            </c:strRef>
          </c:tx>
          <c:spPr>
            <a:ln w="28575">
              <a:solidFill>
                <a:schemeClr val="tx1"/>
              </a:solidFill>
              <a:prstDash val="solid"/>
            </a:ln>
          </c:spPr>
          <c:marker>
            <c:symbol val="none"/>
          </c:marker>
          <c:xVal>
            <c:numRef>
              <c:f>'SA-Persisting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P$3:$P$122</c:f>
              <c:numCache>
                <c:formatCode>General</c:formatCode>
                <c:ptCount val="120"/>
                <c:pt idx="0">
                  <c:v>0.0</c:v>
                </c:pt>
                <c:pt idx="1">
                  <c:v>0.182674790996316</c:v>
                </c:pt>
                <c:pt idx="2">
                  <c:v>0.268009905809731</c:v>
                </c:pt>
                <c:pt idx="3">
                  <c:v>0.277927826129462</c:v>
                </c:pt>
                <c:pt idx="4">
                  <c:v>0.22922555858222</c:v>
                </c:pt>
                <c:pt idx="5">
                  <c:v>0.1348823835026</c:v>
                </c:pt>
                <c:pt idx="6">
                  <c:v>0.00492182359334947</c:v>
                </c:pt>
                <c:pt idx="7">
                  <c:v>-0.152920699679044</c:v>
                </c:pt>
                <c:pt idx="8">
                  <c:v>-0.332680306108341</c:v>
                </c:pt>
                <c:pt idx="9">
                  <c:v>-0.529761500584846</c:v>
                </c:pt>
                <c:pt idx="10">
                  <c:v>-0.740627289603753</c:v>
                </c:pt>
                <c:pt idx="11">
                  <c:v>-0.962558302168509</c:v>
                </c:pt>
                <c:pt idx="12">
                  <c:v>-1.19346619441526</c:v>
                </c:pt>
                <c:pt idx="13">
                  <c:v>-1.091255361789172</c:v>
                </c:pt>
                <c:pt idx="14">
                  <c:v>-1.031090808714407</c:v>
                </c:pt>
                <c:pt idx="15">
                  <c:v>-1.003707189203578</c:v>
                </c:pt>
                <c:pt idx="16">
                  <c:v>-1.002200452502529</c:v>
                </c:pt>
                <c:pt idx="17">
                  <c:v>-1.021293898455633</c:v>
                </c:pt>
                <c:pt idx="18">
                  <c:v>-1.056962302757984</c:v>
                </c:pt>
                <c:pt idx="19">
                  <c:v>-1.106142279709366</c:v>
                </c:pt>
                <c:pt idx="20">
                  <c:v>-1.166508619999695</c:v>
                </c:pt>
                <c:pt idx="21">
                  <c:v>-1.23630166806588</c:v>
                </c:pt>
                <c:pt idx="22">
                  <c:v>-1.314194176895171</c:v>
                </c:pt>
                <c:pt idx="23">
                  <c:v>-1.399188688647655</c:v>
                </c:pt>
                <c:pt idx="24">
                  <c:v>-1.490538511756495</c:v>
                </c:pt>
                <c:pt idx="25">
                  <c:v>-1.587686931501821</c:v>
                </c:pt>
                <c:pt idx="26">
                  <c:v>-1.689642066449187</c:v>
                </c:pt>
                <c:pt idx="27">
                  <c:v>-1.796173653326196</c:v>
                </c:pt>
                <c:pt idx="28">
                  <c:v>-1.907117600281617</c:v>
                </c:pt>
                <c:pt idx="29">
                  <c:v>-2.022356573331581</c:v>
                </c:pt>
                <c:pt idx="30">
                  <c:v>-2.141806822912213</c:v>
                </c:pt>
                <c:pt idx="31">
                  <c:v>-2.265408207552036</c:v>
                </c:pt>
                <c:pt idx="32">
                  <c:v>-2.393116670943345</c:v>
                </c:pt>
                <c:pt idx="33">
                  <c:v>-2.52489860203741</c:v>
                </c:pt>
                <c:pt idx="34">
                  <c:v>-2.66072663818486</c:v>
                </c:pt>
                <c:pt idx="35">
                  <c:v>-2.800576572115233</c:v>
                </c:pt>
                <c:pt idx="36">
                  <c:v>-2.944425101403886</c:v>
                </c:pt>
                <c:pt idx="37">
                  <c:v>-3.092248219208975</c:v>
                </c:pt>
                <c:pt idx="38">
                  <c:v>-3.244020091507582</c:v>
                </c:pt>
                <c:pt idx="39">
                  <c:v>-3.399711312159025</c:v>
                </c:pt>
                <c:pt idx="40">
                  <c:v>-3.559289568879012</c:v>
                </c:pt>
                <c:pt idx="41">
                  <c:v>-3.722719346693521</c:v>
                </c:pt>
                <c:pt idx="42">
                  <c:v>-3.889961783222225</c:v>
                </c:pt>
                <c:pt idx="43">
                  <c:v>-4.060974641311621</c:v>
                </c:pt>
                <c:pt idx="44">
                  <c:v>-4.23571236662865</c:v>
                </c:pt>
                <c:pt idx="45">
                  <c:v>-4.41412620556093</c:v>
                </c:pt>
                <c:pt idx="46">
                  <c:v>-4.596164364760807</c:v>
                </c:pt>
                <c:pt idx="47">
                  <c:v>-4.78177219822165</c:v>
                </c:pt>
                <c:pt idx="48">
                  <c:v>-4.97089241133163</c:v>
                </c:pt>
                <c:pt idx="49">
                  <c:v>-5.163465274004466</c:v>
                </c:pt>
                <c:pt idx="50">
                  <c:v>-5.359428837066435</c:v>
                </c:pt>
                <c:pt idx="51">
                  <c:v>-5.55871914763984</c:v>
                </c:pt>
                <c:pt idx="52">
                  <c:v>-5.761270458748958</c:v>
                </c:pt>
                <c:pt idx="53">
                  <c:v>-5.967015434714858</c:v>
                </c:pt>
                <c:pt idx="54">
                  <c:v>-6.175885348785874</c:v>
                </c:pt>
                <c:pt idx="55">
                  <c:v>-6.387810272060348</c:v>
                </c:pt>
                <c:pt idx="56">
                  <c:v>-6.602719253108026</c:v>
                </c:pt>
                <c:pt idx="57">
                  <c:v>-6.820540488034203</c:v>
                </c:pt>
                <c:pt idx="58">
                  <c:v>-7.04120148088714</c:v>
                </c:pt>
                <c:pt idx="59">
                  <c:v>-7.2646291945146</c:v>
                </c:pt>
                <c:pt idx="60">
                  <c:v>-7.49075019203483</c:v>
                </c:pt>
                <c:pt idx="61">
                  <c:v>-7.719490769201866</c:v>
                </c:pt>
                <c:pt idx="62">
                  <c:v>-7.950777077968445</c:v>
                </c:pt>
                <c:pt idx="63">
                  <c:v>-8.18453524160359</c:v>
                </c:pt>
                <c:pt idx="64">
                  <c:v>-8.420691461724118</c:v>
                </c:pt>
                <c:pt idx="65">
                  <c:v>-8.65917211762194</c:v>
                </c:pt>
                <c:pt idx="66">
                  <c:v>-8.899903858264176</c:v>
                </c:pt>
                <c:pt idx="67">
                  <c:v>-9.142813687333735</c:v>
                </c:pt>
                <c:pt idx="68">
                  <c:v>-9.38782904169734</c:v>
                </c:pt>
                <c:pt idx="69">
                  <c:v>-9.634877863621403</c:v>
                </c:pt>
                <c:pt idx="70">
                  <c:v>-9.883888667126484</c:v>
                </c:pt>
                <c:pt idx="71">
                  <c:v>-10.13479059876727</c:v>
                </c:pt>
                <c:pt idx="72">
                  <c:v>-10.38751349318018</c:v>
                </c:pt>
                <c:pt idx="73">
                  <c:v>-10.64198792370171</c:v>
                </c:pt>
                <c:pt idx="74">
                  <c:v>-10.8981452483286</c:v>
                </c:pt>
                <c:pt idx="75">
                  <c:v>-11.15591765132094</c:v>
                </c:pt>
                <c:pt idx="76">
                  <c:v>-11.41523818068345</c:v>
                </c:pt>
                <c:pt idx="77">
                  <c:v>-11.67604078179402</c:v>
                </c:pt>
                <c:pt idx="78">
                  <c:v>-11.93826032740599</c:v>
                </c:pt>
                <c:pt idx="79">
                  <c:v>-12.20183264424459</c:v>
                </c:pt>
                <c:pt idx="80">
                  <c:v>-12.46669453642198</c:v>
                </c:pt>
                <c:pt idx="81">
                  <c:v>-12.73278380585652</c:v>
                </c:pt>
                <c:pt idx="82">
                  <c:v>-13.0000392698953</c:v>
                </c:pt>
                <c:pt idx="83">
                  <c:v>-13.2684007763195</c:v>
                </c:pt>
                <c:pt idx="84">
                  <c:v>-13.53780921590142</c:v>
                </c:pt>
                <c:pt idx="85">
                  <c:v>-13.80820653266765</c:v>
                </c:pt>
                <c:pt idx="86">
                  <c:v>-14.07953573203958</c:v>
                </c:pt>
                <c:pt idx="87">
                  <c:v>-14.35174088696585</c:v>
                </c:pt>
                <c:pt idx="88">
                  <c:v>-14.62476714221521</c:v>
                </c:pt>
                <c:pt idx="89">
                  <c:v>-14.89856071693157</c:v>
                </c:pt>
                <c:pt idx="90">
                  <c:v>-15.17306890558884</c:v>
                </c:pt>
                <c:pt idx="91">
                  <c:v>-15.44824007745183</c:v>
                </c:pt>
                <c:pt idx="92">
                  <c:v>-15.72402367466048</c:v>
                </c:pt>
                <c:pt idx="93">
                  <c:v>-16.00037020902582</c:v>
                </c:pt>
                <c:pt idx="94">
                  <c:v>-16.27723125764805</c:v>
                </c:pt>
                <c:pt idx="95">
                  <c:v>-16.55455945743952</c:v>
                </c:pt>
                <c:pt idx="96">
                  <c:v>-16.83230849864585</c:v>
                </c:pt>
                <c:pt idx="97">
                  <c:v>-17.11043311742806</c:v>
                </c:pt>
                <c:pt idx="98">
                  <c:v>-17.38888908761528</c:v>
                </c:pt>
                <c:pt idx="99">
                  <c:v>-17.66763321165818</c:v>
                </c:pt>
                <c:pt idx="100">
                  <c:v>-17.94662331088582</c:v>
                </c:pt>
                <c:pt idx="101">
                  <c:v>-18.22581821511685</c:v>
                </c:pt>
                <c:pt idx="102">
                  <c:v>-18.505177751673</c:v>
                </c:pt>
                <c:pt idx="103">
                  <c:v>-18.78466273387312</c:v>
                </c:pt>
                <c:pt idx="104">
                  <c:v>-19.06423494904466</c:v>
                </c:pt>
                <c:pt idx="105">
                  <c:v>-19.34385714611154</c:v>
                </c:pt>
                <c:pt idx="106">
                  <c:v>-19.62349302279654</c:v>
                </c:pt>
                <c:pt idx="107">
                  <c:v>-19.90310721248932</c:v>
                </c:pt>
                <c:pt idx="108">
                  <c:v>-20.18266527082108</c:v>
                </c:pt>
                <c:pt idx="109">
                  <c:v>-20.46213366197662</c:v>
                </c:pt>
                <c:pt idx="110">
                  <c:v>-20.74147974479247</c:v>
                </c:pt>
                <c:pt idx="111">
                  <c:v>-21.0206717586586</c:v>
                </c:pt>
                <c:pt idx="112">
                  <c:v>-21.29967880927434</c:v>
                </c:pt>
                <c:pt idx="113">
                  <c:v>-21.57847085427293</c:v>
                </c:pt>
                <c:pt idx="114">
                  <c:v>-21.85701868874366</c:v>
                </c:pt>
                <c:pt idx="115">
                  <c:v>-22.13529393069184</c:v>
                </c:pt>
                <c:pt idx="116">
                  <c:v>-22.41326900644026</c:v>
                </c:pt>
                <c:pt idx="117">
                  <c:v>-22.69091713600746</c:v>
                </c:pt>
                <c:pt idx="118">
                  <c:v>-22.96821231848362</c:v>
                </c:pt>
                <c:pt idx="119">
                  <c:v>-23.24512931741172</c:v>
                </c:pt>
              </c:numCache>
            </c:numRef>
          </c:yVal>
          <c:smooth val="1"/>
          <c:extLst xmlns:c16r2="http://schemas.microsoft.com/office/drawing/2015/06/chart">
            <c:ext xmlns:c16="http://schemas.microsoft.com/office/drawing/2014/chart" uri="{C3380CC4-5D6E-409C-BE32-E72D297353CC}">
              <c16:uniqueId val="{00000007-E078-481D-A1FE-4D02AA999E8A}"/>
            </c:ext>
          </c:extLst>
        </c:ser>
        <c:ser>
          <c:idx val="9"/>
          <c:order val="8"/>
          <c:tx>
            <c:strRef>
              <c:f>'SA-PersistingPain-G'!$Y$123</c:f>
              <c:strCache>
                <c:ptCount val="1"/>
                <c:pt idx="0">
                  <c:v>Total Deaths for 0.5x parameter level</c:v>
                </c:pt>
              </c:strCache>
            </c:strRef>
          </c:tx>
          <c:spPr>
            <a:ln w="6350">
              <a:solidFill>
                <a:schemeClr val="tx1"/>
              </a:solidFill>
              <a:prstDash val="solid"/>
            </a:ln>
          </c:spPr>
          <c:marker>
            <c:symbol val="none"/>
          </c:marker>
          <c:xVal>
            <c:numRef>
              <c:f>'SA-Persisting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ersistingPain-G'!$Y$3:$Y$122</c:f>
              <c:numCache>
                <c:formatCode>General</c:formatCode>
                <c:ptCount val="120"/>
                <c:pt idx="0">
                  <c:v>0.0</c:v>
                </c:pt>
                <c:pt idx="1">
                  <c:v>0.182674790996452</c:v>
                </c:pt>
                <c:pt idx="2">
                  <c:v>0.269509151108832</c:v>
                </c:pt>
                <c:pt idx="3">
                  <c:v>0.281884396732312</c:v>
                </c:pt>
                <c:pt idx="4">
                  <c:v>0.236199400847318</c:v>
                </c:pt>
                <c:pt idx="5">
                  <c:v>0.145142923931917</c:v>
                </c:pt>
                <c:pt idx="6">
                  <c:v>0.0185292455670151</c:v>
                </c:pt>
                <c:pt idx="7">
                  <c:v>-0.13605429895556</c:v>
                </c:pt>
                <c:pt idx="8">
                  <c:v>-0.312745107804721</c:v>
                </c:pt>
                <c:pt idx="9">
                  <c:v>-0.50701584548392</c:v>
                </c:pt>
                <c:pt idx="10">
                  <c:v>-0.715372442782018</c:v>
                </c:pt>
                <c:pt idx="11">
                  <c:v>-0.935119952650712</c:v>
                </c:pt>
                <c:pt idx="12">
                  <c:v>-1.164181046420026</c:v>
                </c:pt>
                <c:pt idx="13">
                  <c:v>-1.060461562144928</c:v>
                </c:pt>
                <c:pt idx="14">
                  <c:v>-1.00130117672079</c:v>
                </c:pt>
                <c:pt idx="15">
                  <c:v>-0.976918295803807</c:v>
                </c:pt>
                <c:pt idx="16">
                  <c:v>-0.979993441101897</c:v>
                </c:pt>
                <c:pt idx="17">
                  <c:v>-1.0049137133351</c:v>
                </c:pt>
                <c:pt idx="18">
                  <c:v>-1.047381614284268</c:v>
                </c:pt>
                <c:pt idx="19">
                  <c:v>-1.104113130399492</c:v>
                </c:pt>
                <c:pt idx="20">
                  <c:v>-1.172604203525225</c:v>
                </c:pt>
                <c:pt idx="21">
                  <c:v>-1.250950172504099</c:v>
                </c:pt>
                <c:pt idx="22">
                  <c:v>-1.337706239574072</c:v>
                </c:pt>
                <c:pt idx="23">
                  <c:v>-1.43177970310312</c:v>
                </c:pt>
                <c:pt idx="24">
                  <c:v>-1.532346781958358</c:v>
                </c:pt>
                <c:pt idx="25">
                  <c:v>-1.638788472270153</c:v>
                </c:pt>
                <c:pt idx="26">
                  <c:v>-1.750062135185317</c:v>
                </c:pt>
                <c:pt idx="27">
                  <c:v>-1.865899310372197</c:v>
                </c:pt>
                <c:pt idx="28">
                  <c:v>-1.986105281688424</c:v>
                </c:pt>
                <c:pt idx="29">
                  <c:v>-2.110538235015883</c:v>
                </c:pt>
                <c:pt idx="30">
                  <c:v>-2.239095007902688</c:v>
                </c:pt>
                <c:pt idx="31">
                  <c:v>-2.371700237451341</c:v>
                </c:pt>
                <c:pt idx="32">
                  <c:v>-2.508298123072154</c:v>
                </c:pt>
                <c:pt idx="33">
                  <c:v>-2.648846202268214</c:v>
                </c:pt>
                <c:pt idx="34">
                  <c:v>-2.793310674284748</c:v>
                </c:pt>
                <c:pt idx="35">
                  <c:v>-2.941662912271203</c:v>
                </c:pt>
                <c:pt idx="36">
                  <c:v>-3.093876886456746</c:v>
                </c:pt>
                <c:pt idx="37">
                  <c:v>-3.249927284178193</c:v>
                </c:pt>
                <c:pt idx="38">
                  <c:v>-3.40978816157608</c:v>
                </c:pt>
                <c:pt idx="39">
                  <c:v>-3.573431008151557</c:v>
                </c:pt>
                <c:pt idx="40">
                  <c:v>-3.740825256840344</c:v>
                </c:pt>
                <c:pt idx="41">
                  <c:v>-3.91193785326368</c:v>
                </c:pt>
                <c:pt idx="42">
                  <c:v>-4.086732996863247</c:v>
                </c:pt>
                <c:pt idx="43">
                  <c:v>-4.265172016212436</c:v>
                </c:pt>
                <c:pt idx="44">
                  <c:v>-4.447213343255816</c:v>
                </c:pt>
                <c:pt idx="45">
                  <c:v>-4.632812559500222</c:v>
                </c:pt>
                <c:pt idx="46">
                  <c:v>-4.821922493565262</c:v>
                </c:pt>
                <c:pt idx="47">
                  <c:v>-5.014493354469096</c:v>
                </c:pt>
                <c:pt idx="48">
                  <c:v>-5.210472888803087</c:v>
                </c:pt>
                <c:pt idx="49">
                  <c:v>-5.409806552860755</c:v>
                </c:pt>
                <c:pt idx="50">
                  <c:v>-5.612437693041921</c:v>
                </c:pt>
                <c:pt idx="51">
                  <c:v>-5.818307729578191</c:v>
                </c:pt>
                <c:pt idx="52">
                  <c:v>-6.027356338190375</c:v>
                </c:pt>
                <c:pt idx="53">
                  <c:v>-6.239521630783158</c:v>
                </c:pt>
                <c:pt idx="54">
                  <c:v>-6.454740331213633</c:v>
                </c:pt>
                <c:pt idx="55">
                  <c:v>-6.67294794483023</c:v>
                </c:pt>
                <c:pt idx="56">
                  <c:v>-6.894078920919036</c:v>
                </c:pt>
                <c:pt idx="57">
                  <c:v>-7.11806680753466</c:v>
                </c:pt>
                <c:pt idx="58">
                  <c:v>-7.344844398431086</c:v>
                </c:pt>
                <c:pt idx="59">
                  <c:v>-7.574343871986088</c:v>
                </c:pt>
                <c:pt idx="60">
                  <c:v>-7.806496922155565</c:v>
                </c:pt>
                <c:pt idx="61">
                  <c:v>-8.041234881585468</c:v>
                </c:pt>
                <c:pt idx="62">
                  <c:v>-8.27848883706802</c:v>
                </c:pt>
                <c:pt idx="63">
                  <c:v>-8.51818973759364</c:v>
                </c:pt>
                <c:pt idx="64">
                  <c:v>-8.760268495271747</c:v>
                </c:pt>
                <c:pt idx="65">
                  <c:v>-9.00465607940605</c:v>
                </c:pt>
                <c:pt idx="66">
                  <c:v>-9.25128360402805</c:v>
                </c:pt>
                <c:pt idx="67">
                  <c:v>-9.50008240920897</c:v>
                </c:pt>
                <c:pt idx="68">
                  <c:v>-9.75098413643709</c:v>
                </c:pt>
                <c:pt idx="69">
                  <c:v>-10.00392079837084</c:v>
                </c:pt>
                <c:pt idx="70">
                  <c:v>-10.25882484326303</c:v>
                </c:pt>
                <c:pt idx="71">
                  <c:v>-10.5156292143337</c:v>
                </c:pt>
                <c:pt idx="72">
                  <c:v>-10.77426740436777</c:v>
                </c:pt>
                <c:pt idx="73">
                  <c:v>-11.03467350580295</c:v>
                </c:pt>
                <c:pt idx="74">
                  <c:v>-11.29678225656262</c:v>
                </c:pt>
                <c:pt idx="75">
                  <c:v>-11.56052908186093</c:v>
                </c:pt>
                <c:pt idx="76">
                  <c:v>-11.82585013223306</c:v>
                </c:pt>
                <c:pt idx="77">
                  <c:v>-12.09268231799288</c:v>
                </c:pt>
                <c:pt idx="78">
                  <c:v>-12.36096334033055</c:v>
                </c:pt>
                <c:pt idx="79">
                  <c:v>-12.63063171924887</c:v>
                </c:pt>
                <c:pt idx="80">
                  <c:v>-12.90162681853408</c:v>
                </c:pt>
                <c:pt idx="81">
                  <c:v>-13.17388886792378</c:v>
                </c:pt>
                <c:pt idx="82">
                  <c:v>-13.44735898266008</c:v>
                </c:pt>
                <c:pt idx="83">
                  <c:v>-13.72197918057681</c:v>
                </c:pt>
                <c:pt idx="84">
                  <c:v>-13.9976923968733</c:v>
                </c:pt>
                <c:pt idx="85">
                  <c:v>-14.2744424967319</c:v>
                </c:pt>
                <c:pt idx="86">
                  <c:v>-14.55217428589722</c:v>
                </c:pt>
                <c:pt idx="87">
                  <c:v>-14.83083351936421</c:v>
                </c:pt>
                <c:pt idx="88">
                  <c:v>-15.11036690828496</c:v>
                </c:pt>
                <c:pt idx="89">
                  <c:v>-15.3907221252247</c:v>
                </c:pt>
                <c:pt idx="90">
                  <c:v>-15.67184780785783</c:v>
                </c:pt>
                <c:pt idx="91">
                  <c:v>-15.95369356122983</c:v>
                </c:pt>
                <c:pt idx="92">
                  <c:v>-16.23620995866158</c:v>
                </c:pt>
                <c:pt idx="93">
                  <c:v>-16.51934854141336</c:v>
                </c:pt>
                <c:pt idx="94">
                  <c:v>-16.80306181717333</c:v>
                </c:pt>
                <c:pt idx="95">
                  <c:v>-17.08730325746972</c:v>
                </c:pt>
                <c:pt idx="96">
                  <c:v>-17.37202729408063</c:v>
                </c:pt>
                <c:pt idx="97">
                  <c:v>-17.65718931451311</c:v>
                </c:pt>
                <c:pt idx="98">
                  <c:v>-17.94274565662662</c:v>
                </c:pt>
                <c:pt idx="99">
                  <c:v>-18.22865360246615</c:v>
                </c:pt>
                <c:pt idx="100">
                  <c:v>-18.51487137136001</c:v>
                </c:pt>
                <c:pt idx="101">
                  <c:v>-18.80135811235724</c:v>
                </c:pt>
                <c:pt idx="102">
                  <c:v>-19.08807389604508</c:v>
                </c:pt>
                <c:pt idx="103">
                  <c:v>-19.37497970580862</c:v>
                </c:pt>
                <c:pt idx="104">
                  <c:v>-19.66203742857588</c:v>
                </c:pt>
                <c:pt idx="105">
                  <c:v>-19.94920984510079</c:v>
                </c:pt>
                <c:pt idx="106">
                  <c:v>-20.23646061982999</c:v>
                </c:pt>
                <c:pt idx="107">
                  <c:v>-20.52375429037255</c:v>
                </c:pt>
                <c:pt idx="108">
                  <c:v>-20.8110562566556</c:v>
                </c:pt>
                <c:pt idx="109">
                  <c:v>-21.09833276975843</c:v>
                </c:pt>
                <c:pt idx="110">
                  <c:v>-21.38555092047982</c:v>
                </c:pt>
                <c:pt idx="111">
                  <c:v>-21.67267862767494</c:v>
                </c:pt>
                <c:pt idx="112">
                  <c:v>-21.95968462638221</c:v>
                </c:pt>
                <c:pt idx="113">
                  <c:v>-22.24653845577232</c:v>
                </c:pt>
                <c:pt idx="114">
                  <c:v>-22.5332104469474</c:v>
                </c:pt>
                <c:pt idx="115">
                  <c:v>-22.8196717106146</c:v>
                </c:pt>
                <c:pt idx="116">
                  <c:v>-23.10589412465734</c:v>
                </c:pt>
                <c:pt idx="117">
                  <c:v>-23.39185032162504</c:v>
                </c:pt>
                <c:pt idx="118">
                  <c:v>-23.6775136761642</c:v>
                </c:pt>
                <c:pt idx="119">
                  <c:v>-23.96285829241033</c:v>
                </c:pt>
              </c:numCache>
            </c:numRef>
          </c:yVal>
          <c:smooth val="1"/>
          <c:extLst xmlns:c16r2="http://schemas.microsoft.com/office/drawing/2015/06/chart">
            <c:ext xmlns:c16="http://schemas.microsoft.com/office/drawing/2014/chart" uri="{C3380CC4-5D6E-409C-BE32-E72D297353CC}">
              <c16:uniqueId val="{00000008-E078-481D-A1FE-4D02AA999E8A}"/>
            </c:ext>
          </c:extLst>
        </c:ser>
        <c:dLbls>
          <c:showLegendKey val="0"/>
          <c:showVal val="0"/>
          <c:showCatName val="0"/>
          <c:showSerName val="0"/>
          <c:showPercent val="0"/>
          <c:showBubbleSize val="0"/>
        </c:dLbls>
        <c:axId val="-1095826256"/>
        <c:axId val="-1095818400"/>
      </c:scatterChart>
      <c:valAx>
        <c:axId val="-109582625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5818400"/>
        <c:crosses val="autoZero"/>
        <c:crossBetween val="midCat"/>
      </c:valAx>
      <c:valAx>
        <c:axId val="-1095818400"/>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95826256"/>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9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layout>
        <c:manualLayout>
          <c:xMode val="edge"/>
          <c:yMode val="edge"/>
          <c:x val="0.224614197530864"/>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ChronicPain-G'!$E$123</c:f>
              <c:strCache>
                <c:ptCount val="1"/>
                <c:pt idx="0">
                  <c:v>SOUD Deaths for 1x parameter level</c:v>
                </c:pt>
              </c:strCache>
            </c:strRef>
          </c:tx>
          <c:spPr>
            <a:ln w="76200">
              <a:solidFill>
                <a:schemeClr val="accent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E$3:$E$122</c:f>
              <c:numCache>
                <c:formatCode>General</c:formatCode>
                <c:ptCount val="120"/>
                <c:pt idx="0">
                  <c:v>0.0</c:v>
                </c:pt>
                <c:pt idx="1">
                  <c:v>-5.081350909426828</c:v>
                </c:pt>
                <c:pt idx="2">
                  <c:v>-10.27407395081673</c:v>
                </c:pt>
                <c:pt idx="3">
                  <c:v>-15.527295431164</c:v>
                </c:pt>
                <c:pt idx="4">
                  <c:v>-20.80007673252828</c:v>
                </c:pt>
                <c:pt idx="5">
                  <c:v>-26.05962318398749</c:v>
                </c:pt>
                <c:pt idx="6">
                  <c:v>-31.27979693072468</c:v>
                </c:pt>
                <c:pt idx="7">
                  <c:v>-36.43989675148821</c:v>
                </c:pt>
                <c:pt idx="8">
                  <c:v>-41.52365766970684</c:v>
                </c:pt>
                <c:pt idx="9">
                  <c:v>-46.51843130379086</c:v>
                </c:pt>
                <c:pt idx="10">
                  <c:v>-51.4145147080054</c:v>
                </c:pt>
                <c:pt idx="11">
                  <c:v>-56.20460110844029</c:v>
                </c:pt>
                <c:pt idx="12">
                  <c:v>-60.88333062588087</c:v>
                </c:pt>
                <c:pt idx="13">
                  <c:v>-67.69162255853207</c:v>
                </c:pt>
                <c:pt idx="14">
                  <c:v>-74.2374036112793</c:v>
                </c:pt>
                <c:pt idx="15">
                  <c:v>-80.54443827266024</c:v>
                </c:pt>
                <c:pt idx="16">
                  <c:v>-86.63231744838825</c:v>
                </c:pt>
                <c:pt idx="17">
                  <c:v>-92.5175155763712</c:v>
                </c:pt>
                <c:pt idx="18">
                  <c:v>-98.213954548476</c:v>
                </c:pt>
                <c:pt idx="19">
                  <c:v>-103.7334652984021</c:v>
                </c:pt>
                <c:pt idx="20">
                  <c:v>-109.0861662039785</c:v>
                </c:pt>
                <c:pt idx="21">
                  <c:v>-114.2807729778995</c:v>
                </c:pt>
                <c:pt idx="22">
                  <c:v>-119.3248521977788</c:v>
                </c:pt>
                <c:pt idx="23">
                  <c:v>-124.2250285251019</c:v>
                </c:pt>
                <c:pt idx="24">
                  <c:v>-128.9871539126445</c:v>
                </c:pt>
                <c:pt idx="25">
                  <c:v>-133.6164456453306</c:v>
                </c:pt>
                <c:pt idx="26">
                  <c:v>-138.12057836789</c:v>
                </c:pt>
                <c:pt idx="27">
                  <c:v>-142.5036120990249</c:v>
                </c:pt>
                <c:pt idx="28">
                  <c:v>-146.7692644354542</c:v>
                </c:pt>
                <c:pt idx="29">
                  <c:v>-150.9209854772384</c:v>
                </c:pt>
                <c:pt idx="30">
                  <c:v>-154.9620019470675</c:v>
                </c:pt>
                <c:pt idx="31">
                  <c:v>-158.8953529013376</c:v>
                </c:pt>
                <c:pt idx="32">
                  <c:v>-162.7239186654994</c:v>
                </c:pt>
                <c:pt idx="33">
                  <c:v>-166.4504442634077</c:v>
                </c:pt>
                <c:pt idx="34">
                  <c:v>-170.0775583766598</c:v>
                </c:pt>
                <c:pt idx="35">
                  <c:v>-173.6077886787457</c:v>
                </c:pt>
                <c:pt idx="36">
                  <c:v>-177.0435742324341</c:v>
                </c:pt>
                <c:pt idx="37">
                  <c:v>-180.3872755109325</c:v>
                </c:pt>
                <c:pt idx="38">
                  <c:v>-183.6411824988834</c:v>
                </c:pt>
                <c:pt idx="39">
                  <c:v>-186.8075252761717</c:v>
                </c:pt>
                <c:pt idx="40">
                  <c:v>-189.8884750142556</c:v>
                </c:pt>
                <c:pt idx="41">
                  <c:v>-192.8861482608275</c:v>
                </c:pt>
                <c:pt idx="42">
                  <c:v>-195.802610469083</c:v>
                </c:pt>
                <c:pt idx="43">
                  <c:v>-198.6398788754946</c:v>
                </c:pt>
                <c:pt idx="44">
                  <c:v>-201.3999248567187</c:v>
                </c:pt>
                <c:pt idx="45">
                  <c:v>-204.0846758714982</c:v>
                </c:pt>
                <c:pt idx="46">
                  <c:v>-206.6960170730104</c:v>
                </c:pt>
                <c:pt idx="47">
                  <c:v>-209.2357926604851</c:v>
                </c:pt>
                <c:pt idx="48">
                  <c:v>-211.705807025458</c:v>
                </c:pt>
                <c:pt idx="49">
                  <c:v>-214.1078257370807</c:v>
                </c:pt>
                <c:pt idx="50">
                  <c:v>-216.4435764020623</c:v>
                </c:pt>
                <c:pt idx="51">
                  <c:v>-218.7147494276343</c:v>
                </c:pt>
                <c:pt idx="52">
                  <c:v>-220.922998715707</c:v>
                </c:pt>
                <c:pt idx="53">
                  <c:v>-223.0699422946466</c:v>
                </c:pt>
                <c:pt idx="54">
                  <c:v>-225.1571629086488</c:v>
                </c:pt>
                <c:pt idx="55">
                  <c:v>-227.1862085759181</c:v>
                </c:pt>
                <c:pt idx="56">
                  <c:v>-229.1585931242885</c:v>
                </c:pt>
                <c:pt idx="57">
                  <c:v>-231.075796710966</c:v>
                </c:pt>
                <c:pt idx="58">
                  <c:v>-232.9392663314923</c:v>
                </c:pt>
                <c:pt idx="59">
                  <c:v>-234.7504163217877</c:v>
                </c:pt>
                <c:pt idx="60">
                  <c:v>-236.5106288561205</c:v>
                </c:pt>
                <c:pt idx="61">
                  <c:v>-238.2212544430667</c:v>
                </c:pt>
                <c:pt idx="62">
                  <c:v>-239.8836124209024</c:v>
                </c:pt>
                <c:pt idx="63">
                  <c:v>-241.4989914533701</c:v>
                </c:pt>
                <c:pt idx="64">
                  <c:v>-243.0686500263936</c:v>
                </c:pt>
                <c:pt idx="65">
                  <c:v>-244.5938169460165</c:v>
                </c:pt>
                <c:pt idx="66">
                  <c:v>-246.075691837605</c:v>
                </c:pt>
                <c:pt idx="67">
                  <c:v>-247.515445646196</c:v>
                </c:pt>
                <c:pt idx="68">
                  <c:v>-248.914221137737</c:v>
                </c:pt>
                <c:pt idx="69">
                  <c:v>-250.2731334008868</c:v>
                </c:pt>
                <c:pt idx="70">
                  <c:v>-251.593270348978</c:v>
                </c:pt>
                <c:pt idx="71">
                  <c:v>-252.8756932216945</c:v>
                </c:pt>
                <c:pt idx="72">
                  <c:v>-254.1214370860137</c:v>
                </c:pt>
                <c:pt idx="73">
                  <c:v>-255.3315113359322</c:v>
                </c:pt>
                <c:pt idx="74">
                  <c:v>-256.5069001905071</c:v>
                </c:pt>
                <c:pt idx="75">
                  <c:v>-257.6485631897527</c:v>
                </c:pt>
                <c:pt idx="76">
                  <c:v>-258.7574356879401</c:v>
                </c:pt>
                <c:pt idx="77">
                  <c:v>-259.834429343872</c:v>
                </c:pt>
                <c:pt idx="78">
                  <c:v>-260.880432607721</c:v>
                </c:pt>
                <c:pt idx="79">
                  <c:v>-261.8963112040506</c:v>
                </c:pt>
                <c:pt idx="80">
                  <c:v>-262.8829086106534</c:v>
                </c:pt>
                <c:pt idx="81">
                  <c:v>-263.8410465328716</c:v>
                </c:pt>
                <c:pt idx="82">
                  <c:v>-264.7715253730938</c:v>
                </c:pt>
                <c:pt idx="83">
                  <c:v>-265.6751246951374</c:v>
                </c:pt>
                <c:pt idx="84">
                  <c:v>-266.5526036832584</c:v>
                </c:pt>
                <c:pt idx="85">
                  <c:v>-267.404701595553</c:v>
                </c:pt>
                <c:pt idx="86">
                  <c:v>-268.2321382115366</c:v>
                </c:pt>
                <c:pt idx="87">
                  <c:v>-269.0356142737236</c:v>
                </c:pt>
                <c:pt idx="88">
                  <c:v>-269.8158119229846</c:v>
                </c:pt>
                <c:pt idx="89">
                  <c:v>-270.573395127631</c:v>
                </c:pt>
                <c:pt idx="90">
                  <c:v>-271.3090101059936</c:v>
                </c:pt>
                <c:pt idx="91">
                  <c:v>-272.0232857424451</c:v>
                </c:pt>
                <c:pt idx="92">
                  <c:v>-272.7168339967571</c:v>
                </c:pt>
                <c:pt idx="93">
                  <c:v>-273.390250306706</c:v>
                </c:pt>
                <c:pt idx="94">
                  <c:v>-274.0441139838745</c:v>
                </c:pt>
                <c:pt idx="95">
                  <c:v>-274.678988602593</c:v>
                </c:pt>
                <c:pt idx="96">
                  <c:v>-275.2954223819875</c:v>
                </c:pt>
                <c:pt idx="97">
                  <c:v>-275.8939485611131</c:v>
                </c:pt>
                <c:pt idx="98">
                  <c:v>-276.475085767153</c:v>
                </c:pt>
                <c:pt idx="99">
                  <c:v>-277.039338376688</c:v>
                </c:pt>
                <c:pt idx="100">
                  <c:v>-277.587196870067</c:v>
                </c:pt>
                <c:pt idx="101">
                  <c:v>-278.119138178807</c:v>
                </c:pt>
                <c:pt idx="102">
                  <c:v>-278.635626026207</c:v>
                </c:pt>
                <c:pt idx="103">
                  <c:v>-279.1371112610439</c:v>
                </c:pt>
                <c:pt idx="104">
                  <c:v>-279.6240321845008</c:v>
                </c:pt>
                <c:pt idx="105">
                  <c:v>-280.0968148703244</c:v>
                </c:pt>
                <c:pt idx="106">
                  <c:v>-280.5558734782886</c:v>
                </c:pt>
                <c:pt idx="107">
                  <c:v>-281.0016105610179</c:v>
                </c:pt>
                <c:pt idx="108">
                  <c:v>-281.4344173642122</c:v>
                </c:pt>
                <c:pt idx="109">
                  <c:v>-281.8546741203887</c:v>
                </c:pt>
                <c:pt idx="110">
                  <c:v>-282.2627503361647</c:v>
                </c:pt>
                <c:pt idx="111">
                  <c:v>-282.6590050731895</c:v>
                </c:pt>
                <c:pt idx="112">
                  <c:v>-283.0437872227886</c:v>
                </c:pt>
                <c:pt idx="113">
                  <c:v>-283.4174357744136</c:v>
                </c:pt>
                <c:pt idx="114">
                  <c:v>-283.7802800779746</c:v>
                </c:pt>
                <c:pt idx="115">
                  <c:v>-284.1326401001458</c:v>
                </c:pt>
                <c:pt idx="116">
                  <c:v>-284.4748266747351</c:v>
                </c:pt>
                <c:pt idx="117">
                  <c:v>-284.8071417472069</c:v>
                </c:pt>
                <c:pt idx="118">
                  <c:v>-285.1298786134503</c:v>
                </c:pt>
                <c:pt idx="119">
                  <c:v>-285.4433221528867</c:v>
                </c:pt>
              </c:numCache>
            </c:numRef>
          </c:yVal>
          <c:smooth val="1"/>
          <c:extLst xmlns:c16r2="http://schemas.microsoft.com/office/drawing/2015/06/chart">
            <c:ext xmlns:c16="http://schemas.microsoft.com/office/drawing/2014/chart" uri="{C3380CC4-5D6E-409C-BE32-E72D297353CC}">
              <c16:uniqueId val="{00000000-FF3B-4EE6-87DF-509739AE5962}"/>
            </c:ext>
          </c:extLst>
        </c:ser>
        <c:ser>
          <c:idx val="3"/>
          <c:order val="1"/>
          <c:tx>
            <c:strRef>
              <c:f>'SA-ChronicPain-G'!$N$123</c:f>
              <c:strCache>
                <c:ptCount val="1"/>
                <c:pt idx="0">
                  <c:v>SOUD Deaths for 0.75x parameter level</c:v>
                </c:pt>
              </c:strCache>
            </c:strRef>
          </c:tx>
          <c:spPr>
            <a:ln w="28575">
              <a:solidFill>
                <a:schemeClr val="accent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N$3:$N$122</c:f>
              <c:numCache>
                <c:formatCode>General</c:formatCode>
                <c:ptCount val="120"/>
                <c:pt idx="0">
                  <c:v>0.0</c:v>
                </c:pt>
                <c:pt idx="1">
                  <c:v>-5.081350909427033</c:v>
                </c:pt>
                <c:pt idx="2">
                  <c:v>-10.2802798107284</c:v>
                </c:pt>
                <c:pt idx="3">
                  <c:v>-15.54587377458126</c:v>
                </c:pt>
                <c:pt idx="4">
                  <c:v>-20.83710468685426</c:v>
                </c:pt>
                <c:pt idx="5">
                  <c:v>-26.12104892063592</c:v>
                </c:pt>
                <c:pt idx="6">
                  <c:v>-31.37140900377879</c:v>
                </c:pt>
                <c:pt idx="7">
                  <c:v>-36.56730057332209</c:v>
                </c:pt>
                <c:pt idx="8">
                  <c:v>-41.69225777988081</c:v>
                </c:pt>
                <c:pt idx="9">
                  <c:v>-46.73341834328523</c:v>
                </c:pt>
                <c:pt idx="10">
                  <c:v>-51.68085621673166</c:v>
                </c:pt>
                <c:pt idx="11">
                  <c:v>-56.5270354298782</c:v>
                </c:pt>
                <c:pt idx="12">
                  <c:v>-61.26636333648336</c:v>
                </c:pt>
                <c:pt idx="13">
                  <c:v>-68.13952494757684</c:v>
                </c:pt>
                <c:pt idx="14">
                  <c:v>-74.74596805097012</c:v>
                </c:pt>
                <c:pt idx="15">
                  <c:v>-81.1115159581054</c:v>
                </c:pt>
                <c:pt idx="16">
                  <c:v>-87.25737712365049</c:v>
                </c:pt>
                <c:pt idx="17">
                  <c:v>-93.20128389955171</c:v>
                </c:pt>
                <c:pt idx="18">
                  <c:v>-98.9581234262487</c:v>
                </c:pt>
                <c:pt idx="19">
                  <c:v>-104.5404542076331</c:v>
                </c:pt>
                <c:pt idx="20">
                  <c:v>-109.9589296186501</c:v>
                </c:pt>
                <c:pt idx="21">
                  <c:v>-115.2226447607975</c:v>
                </c:pt>
                <c:pt idx="22">
                  <c:v>-120.3394202576768</c:v>
                </c:pt>
                <c:pt idx="23">
                  <c:v>-125.316034231576</c:v>
                </c:pt>
                <c:pt idx="24">
                  <c:v>-130.1584117441278</c:v>
                </c:pt>
                <c:pt idx="25">
                  <c:v>-134.8717793569388</c:v>
                </c:pt>
                <c:pt idx="26">
                  <c:v>-139.4637853474733</c:v>
                </c:pt>
                <c:pt idx="27">
                  <c:v>-143.9384079520876</c:v>
                </c:pt>
                <c:pt idx="28">
                  <c:v>-148.299253679275</c:v>
                </c:pt>
                <c:pt idx="29">
                  <c:v>-152.5496397317745</c:v>
                </c:pt>
                <c:pt idx="30">
                  <c:v>-156.6926437221076</c:v>
                </c:pt>
                <c:pt idx="31">
                  <c:v>-160.7311439063187</c:v>
                </c:pt>
                <c:pt idx="32">
                  <c:v>-164.6678517683214</c:v>
                </c:pt>
                <c:pt idx="33">
                  <c:v>-168.5053383860683</c:v>
                </c:pt>
                <c:pt idx="34">
                  <c:v>-172.2460557474425</c:v>
                </c:pt>
                <c:pt idx="35">
                  <c:v>-175.8923539683786</c:v>
                </c:pt>
                <c:pt idx="36">
                  <c:v>-179.4464951895028</c:v>
                </c:pt>
                <c:pt idx="37">
                  <c:v>-182.9106647835252</c:v>
                </c:pt>
                <c:pt idx="38">
                  <c:v>-186.2869803878797</c:v>
                </c:pt>
                <c:pt idx="39">
                  <c:v>-189.5775032561876</c:v>
                </c:pt>
                <c:pt idx="40">
                  <c:v>-192.7842397787935</c:v>
                </c:pt>
                <c:pt idx="41">
                  <c:v>-195.909146186331</c:v>
                </c:pt>
                <c:pt idx="42">
                  <c:v>-198.954132388664</c:v>
                </c:pt>
                <c:pt idx="43">
                  <c:v>-201.9210650725824</c:v>
                </c:pt>
                <c:pt idx="44">
                  <c:v>-204.8117702059855</c:v>
                </c:pt>
                <c:pt idx="45">
                  <c:v>-207.6280350683714</c:v>
                </c:pt>
                <c:pt idx="46">
                  <c:v>-210.3716099044417</c:v>
                </c:pt>
                <c:pt idx="47">
                  <c:v>-213.0442092789272</c:v>
                </c:pt>
                <c:pt idx="48">
                  <c:v>-215.6475131955409</c:v>
                </c:pt>
                <c:pt idx="49">
                  <c:v>-218.1831680306478</c:v>
                </c:pt>
                <c:pt idx="50">
                  <c:v>-220.6527873222427</c:v>
                </c:pt>
                <c:pt idx="51">
                  <c:v>-223.057952446728</c:v>
                </c:pt>
                <c:pt idx="52">
                  <c:v>-225.4002132151</c:v>
                </c:pt>
                <c:pt idx="53">
                  <c:v>-227.6810883975346</c:v>
                </c:pt>
                <c:pt idx="54">
                  <c:v>-229.9020661986403</c:v>
                </c:pt>
                <c:pt idx="55">
                  <c:v>-232.064604696406</c:v>
                </c:pt>
                <c:pt idx="56">
                  <c:v>-234.1701322549664</c:v>
                </c:pt>
                <c:pt idx="57">
                  <c:v>-236.2200479190778</c:v>
                </c:pt>
                <c:pt idx="58">
                  <c:v>-238.2157217963967</c:v>
                </c:pt>
                <c:pt idx="59">
                  <c:v>-240.158495432223</c:v>
                </c:pt>
                <c:pt idx="60">
                  <c:v>-242.0496821802175</c:v>
                </c:pt>
                <c:pt idx="61">
                  <c:v>-243.8905675716994</c:v>
                </c:pt>
                <c:pt idx="62">
                  <c:v>-245.6824096853937</c:v>
                </c:pt>
                <c:pt idx="63">
                  <c:v>-247.4264395189365</c:v>
                </c:pt>
                <c:pt idx="64">
                  <c:v>-249.1238613629873</c:v>
                </c:pt>
                <c:pt idx="65">
                  <c:v>-250.7758531784693</c:v>
                </c:pt>
                <c:pt idx="66">
                  <c:v>-252.3835669771536</c:v>
                </c:pt>
                <c:pt idx="67">
                  <c:v>-253.9481292056158</c:v>
                </c:pt>
                <c:pt idx="68">
                  <c:v>-255.4706411324345</c:v>
                </c:pt>
                <c:pt idx="69">
                  <c:v>-256.9521792383815</c:v>
                </c:pt>
                <c:pt idx="70">
                  <c:v>-258.3937956092731</c:v>
                </c:pt>
                <c:pt idx="71">
                  <c:v>-259.7965183310888</c:v>
                </c:pt>
                <c:pt idx="72">
                  <c:v>-261.1613518869567</c:v>
                </c:pt>
                <c:pt idx="73">
                  <c:v>-262.4892775554615</c:v>
                </c:pt>
                <c:pt idx="74">
                  <c:v>-263.7812538099739</c:v>
                </c:pt>
                <c:pt idx="75">
                  <c:v>-265.0382167183716</c:v>
                </c:pt>
                <c:pt idx="76">
                  <c:v>-266.2610803428265</c:v>
                </c:pt>
                <c:pt idx="77">
                  <c:v>-267.4507371390794</c:v>
                </c:pt>
                <c:pt idx="78">
                  <c:v>-268.6080583549512</c:v>
                </c:pt>
                <c:pt idx="79">
                  <c:v>-269.7338944275039</c:v>
                </c:pt>
                <c:pt idx="80">
                  <c:v>-270.829075378573</c:v>
                </c:pt>
                <c:pt idx="81">
                  <c:v>-271.8944112082586</c:v>
                </c:pt>
                <c:pt idx="82">
                  <c:v>-272.9306922860462</c:v>
                </c:pt>
                <c:pt idx="83">
                  <c:v>-273.9386897392263</c:v>
                </c:pt>
                <c:pt idx="84">
                  <c:v>-274.9191558383187</c:v>
                </c:pt>
                <c:pt idx="85">
                  <c:v>-275.8728243792171</c:v>
                </c:pt>
                <c:pt idx="86">
                  <c:v>-276.800411061807</c:v>
                </c:pt>
                <c:pt idx="87">
                  <c:v>-277.7026138648174</c:v>
                </c:pt>
                <c:pt idx="88">
                  <c:v>-278.5801134166831</c:v>
                </c:pt>
                <c:pt idx="89">
                  <c:v>-279.433573362267</c:v>
                </c:pt>
                <c:pt idx="90">
                  <c:v>-280.2636407251774</c:v>
                </c:pt>
                <c:pt idx="91">
                  <c:v>-281.0709462656042</c:v>
                </c:pt>
                <c:pt idx="92">
                  <c:v>-281.8561048335388</c:v>
                </c:pt>
                <c:pt idx="93">
                  <c:v>-282.6197157171626</c:v>
                </c:pt>
                <c:pt idx="94">
                  <c:v>-283.3623629863829</c:v>
                </c:pt>
                <c:pt idx="95">
                  <c:v>-284.0846158313782</c:v>
                </c:pt>
                <c:pt idx="96">
                  <c:v>-284.7870288960829</c:v>
                </c:pt>
                <c:pt idx="97">
                  <c:v>-285.4701426065378</c:v>
                </c:pt>
                <c:pt idx="98">
                  <c:v>-286.1344834940476</c:v>
                </c:pt>
                <c:pt idx="99">
                  <c:v>-286.7805645130985</c:v>
                </c:pt>
                <c:pt idx="100">
                  <c:v>-287.4088853540021</c:v>
                </c:pt>
                <c:pt idx="101">
                  <c:v>-288.0199327502359</c:v>
                </c:pt>
                <c:pt idx="102">
                  <c:v>-288.614180780459</c:v>
                </c:pt>
                <c:pt idx="103">
                  <c:v>-289.192091165199</c:v>
                </c:pt>
                <c:pt idx="104">
                  <c:v>-289.7541135582001</c:v>
                </c:pt>
                <c:pt idx="105">
                  <c:v>-290.3006858324701</c:v>
                </c:pt>
                <c:pt idx="106">
                  <c:v>-290.832234360939</c:v>
                </c:pt>
                <c:pt idx="107">
                  <c:v>-291.3491742919158</c:v>
                </c:pt>
                <c:pt idx="108">
                  <c:v>-291.8519098191923</c:v>
                </c:pt>
                <c:pt idx="109">
                  <c:v>-292.3408344469358</c:v>
                </c:pt>
                <c:pt idx="110">
                  <c:v>-292.8163312493584</c:v>
                </c:pt>
                <c:pt idx="111">
                  <c:v>-293.2787731252136</c:v>
                </c:pt>
                <c:pt idx="112">
                  <c:v>-293.7285230471566</c:v>
                </c:pt>
                <c:pt idx="113">
                  <c:v>-294.1659343060232</c:v>
                </c:pt>
                <c:pt idx="114">
                  <c:v>-294.5913507500586</c:v>
                </c:pt>
                <c:pt idx="115">
                  <c:v>-295.0051070191822</c:v>
                </c:pt>
                <c:pt idx="116">
                  <c:v>-295.4075287742832</c:v>
                </c:pt>
                <c:pt idx="117">
                  <c:v>-295.7989329216877</c:v>
                </c:pt>
                <c:pt idx="118">
                  <c:v>-296.1796278327918</c:v>
                </c:pt>
                <c:pt idx="119">
                  <c:v>-296.5499135589034</c:v>
                </c:pt>
              </c:numCache>
            </c:numRef>
          </c:yVal>
          <c:smooth val="1"/>
          <c:extLst xmlns:c16r2="http://schemas.microsoft.com/office/drawing/2015/06/chart">
            <c:ext xmlns:c16="http://schemas.microsoft.com/office/drawing/2014/chart" uri="{C3380CC4-5D6E-409C-BE32-E72D297353CC}">
              <c16:uniqueId val="{00000001-FF3B-4EE6-87DF-509739AE5962}"/>
            </c:ext>
          </c:extLst>
        </c:ser>
        <c:ser>
          <c:idx val="0"/>
          <c:order val="2"/>
          <c:tx>
            <c:strRef>
              <c:f>'SA-ChronicPain-G'!$W$123</c:f>
              <c:strCache>
                <c:ptCount val="1"/>
                <c:pt idx="0">
                  <c:v>SOUD Deaths for 0.5x parameter level</c:v>
                </c:pt>
              </c:strCache>
            </c:strRef>
          </c:tx>
          <c:spPr>
            <a:ln w="6350">
              <a:solidFill>
                <a:schemeClr val="accent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W$3:$W$122</c:f>
              <c:numCache>
                <c:formatCode>General</c:formatCode>
                <c:ptCount val="120"/>
                <c:pt idx="0">
                  <c:v>0.0</c:v>
                </c:pt>
                <c:pt idx="1">
                  <c:v>-5.08135090942676</c:v>
                </c:pt>
                <c:pt idx="2">
                  <c:v>-10.28648566508427</c:v>
                </c:pt>
                <c:pt idx="3">
                  <c:v>-15.56447976199706</c:v>
                </c:pt>
                <c:pt idx="4">
                  <c:v>-20.8742424586121</c:v>
                </c:pt>
                <c:pt idx="5">
                  <c:v>-26.18274695475898</c:v>
                </c:pt>
                <c:pt idx="6">
                  <c:v>-31.46356065585103</c:v>
                </c:pt>
                <c:pt idx="7">
                  <c:v>-36.69563912800155</c:v>
                </c:pt>
                <c:pt idx="8">
                  <c:v>-41.86233720918451</c:v>
                </c:pt>
                <c:pt idx="9">
                  <c:v>-46.95059872154809</c:v>
                </c:pt>
                <c:pt idx="10">
                  <c:v>-51.95029293893274</c:v>
                </c:pt>
                <c:pt idx="11">
                  <c:v>-56.85367153896782</c:v>
                </c:pt>
                <c:pt idx="12">
                  <c:v>-61.6549243938243</c:v>
                </c:pt>
                <c:pt idx="13">
                  <c:v>-68.5945159845678</c:v>
                </c:pt>
                <c:pt idx="14">
                  <c:v>-75.26342359242517</c:v>
                </c:pt>
                <c:pt idx="15">
                  <c:v>-81.68954700389017</c:v>
                </c:pt>
                <c:pt idx="16">
                  <c:v>-87.89572901290815</c:v>
                </c:pt>
                <c:pt idx="17">
                  <c:v>-93.90097581201081</c:v>
                </c:pt>
                <c:pt idx="18">
                  <c:v>-99.72115472316133</c:v>
                </c:pt>
                <c:pt idx="19">
                  <c:v>-105.3695656653237</c:v>
                </c:pt>
                <c:pt idx="20">
                  <c:v>-110.857409702771</c:v>
                </c:pt>
                <c:pt idx="21">
                  <c:v>-116.1941728250766</c:v>
                </c:pt>
                <c:pt idx="22">
                  <c:v>-121.3879399877251</c:v>
                </c:pt>
                <c:pt idx="23">
                  <c:v>-126.4456518418688</c:v>
                </c:pt>
                <c:pt idx="24">
                  <c:v>-131.373314416589</c:v>
                </c:pt>
                <c:pt idx="25">
                  <c:v>-136.1761702178431</c:v>
                </c:pt>
                <c:pt idx="26">
                  <c:v>-140.8618470366404</c:v>
                </c:pt>
                <c:pt idx="27">
                  <c:v>-145.4342456318641</c:v>
                </c:pt>
                <c:pt idx="28">
                  <c:v>-149.8968646094525</c:v>
                </c:pt>
                <c:pt idx="29">
                  <c:v>-154.2528904494654</c:v>
                </c:pt>
                <c:pt idx="30">
                  <c:v>-158.5052528666781</c:v>
                </c:pt>
                <c:pt idx="31">
                  <c:v>-162.6566696148648</c:v>
                </c:pt>
                <c:pt idx="32">
                  <c:v>-166.7096827672596</c:v>
                </c:pt>
                <c:pt idx="33">
                  <c:v>-170.6666880658915</c:v>
                </c:pt>
                <c:pt idx="34">
                  <c:v>-174.5299586395152</c:v>
                </c:pt>
                <c:pt idx="35">
                  <c:v>-178.3016641503095</c:v>
                </c:pt>
                <c:pt idx="36">
                  <c:v>-181.9838862334212</c:v>
                </c:pt>
                <c:pt idx="37">
                  <c:v>-185.5786309332226</c:v>
                </c:pt>
                <c:pt idx="38">
                  <c:v>-189.0878387091838</c:v>
                </c:pt>
                <c:pt idx="39">
                  <c:v>-192.5133965965458</c:v>
                </c:pt>
                <c:pt idx="40">
                  <c:v>-195.8571402894215</c:v>
                </c:pt>
                <c:pt idx="41">
                  <c:v>-199.1208593013946</c:v>
                </c:pt>
                <c:pt idx="42">
                  <c:v>-202.3063011512268</c:v>
                </c:pt>
                <c:pt idx="43">
                  <c:v>-205.4151747163529</c:v>
                </c:pt>
                <c:pt idx="44">
                  <c:v>-208.4491529189824</c:v>
                </c:pt>
                <c:pt idx="45">
                  <c:v>-211.4098748785647</c:v>
                </c:pt>
                <c:pt idx="46">
                  <c:v>-214.2989476387952</c:v>
                </c:pt>
                <c:pt idx="47">
                  <c:v>-217.1179475565304</c:v>
                </c:pt>
                <c:pt idx="48">
                  <c:v>-219.8684214230806</c:v>
                </c:pt>
                <c:pt idx="49">
                  <c:v>-222.5518873746394</c:v>
                </c:pt>
                <c:pt idx="50">
                  <c:v>-225.1698356374714</c:v>
                </c:pt>
                <c:pt idx="51">
                  <c:v>-227.723729144475</c:v>
                </c:pt>
                <c:pt idx="52">
                  <c:v>-230.2150040581716</c:v>
                </c:pt>
                <c:pt idx="53">
                  <c:v>-232.6450702117165</c:v>
                </c:pt>
                <c:pt idx="54">
                  <c:v>-235.0153114924947</c:v>
                </c:pt>
                <c:pt idx="55">
                  <c:v>-237.3270861831863</c:v>
                </c:pt>
                <c:pt idx="56">
                  <c:v>-239.581727271935</c:v>
                </c:pt>
                <c:pt idx="57">
                  <c:v>-241.7805427407478</c:v>
                </c:pt>
                <c:pt idx="58">
                  <c:v>-243.9248158392465</c:v>
                </c:pt>
                <c:pt idx="59">
                  <c:v>-246.0158053492606</c:v>
                </c:pt>
                <c:pt idx="60">
                  <c:v>-248.0547458444723</c:v>
                </c:pt>
                <c:pt idx="61">
                  <c:v>-250.0428479482731</c:v>
                </c:pt>
                <c:pt idx="62">
                  <c:v>-251.9812985921841</c:v>
                </c:pt>
                <c:pt idx="63">
                  <c:v>-253.8712612765195</c:v>
                </c:pt>
                <c:pt idx="64">
                  <c:v>-255.7138763344756</c:v>
                </c:pt>
                <c:pt idx="65">
                  <c:v>-257.5102612004104</c:v>
                </c:pt>
                <c:pt idx="66">
                  <c:v>-259.2615106827601</c:v>
                </c:pt>
                <c:pt idx="67">
                  <c:v>-260.9686972417886</c:v>
                </c:pt>
                <c:pt idx="68">
                  <c:v>-262.6328712721908</c:v>
                </c:pt>
                <c:pt idx="69">
                  <c:v>-264.255061390402</c:v>
                </c:pt>
                <c:pt idx="70">
                  <c:v>-265.8362747264068</c:v>
                </c:pt>
                <c:pt idx="71">
                  <c:v>-267.3774972197021</c:v>
                </c:pt>
                <c:pt idx="72">
                  <c:v>-268.8796939190641</c:v>
                </c:pt>
                <c:pt idx="73">
                  <c:v>-270.3438092857114</c:v>
                </c:pt>
                <c:pt idx="74">
                  <c:v>-271.7707674994352</c:v>
                </c:pt>
                <c:pt idx="75">
                  <c:v>-273.1614727672602</c:v>
                </c:pt>
                <c:pt idx="76">
                  <c:v>-274.5168096342007</c:v>
                </c:pt>
                <c:pt idx="77">
                  <c:v>-275.8376432956728</c:v>
                </c:pt>
                <c:pt idx="78">
                  <c:v>-277.1248199111399</c:v>
                </c:pt>
                <c:pt idx="79">
                  <c:v>-278.3791669185786</c:v>
                </c:pt>
                <c:pt idx="80">
                  <c:v>-279.601493349373</c:v>
                </c:pt>
                <c:pt idx="81">
                  <c:v>-280.7925901432494</c:v>
                </c:pt>
                <c:pt idx="82">
                  <c:v>-281.9532304629066</c:v>
                </c:pt>
                <c:pt idx="83">
                  <c:v>-283.0841700079914</c:v>
                </c:pt>
                <c:pt idx="84">
                  <c:v>-284.1861473280939</c:v>
                </c:pt>
                <c:pt idx="85">
                  <c:v>-285.2598841344897</c:v>
                </c:pt>
                <c:pt idx="86">
                  <c:v>-286.3060856103093</c:v>
                </c:pt>
                <c:pt idx="87">
                  <c:v>-287.3254407189121</c:v>
                </c:pt>
                <c:pt idx="88">
                  <c:v>-288.3186225101967</c:v>
                </c:pt>
                <c:pt idx="89">
                  <c:v>-289.2862884246366</c:v>
                </c:pt>
                <c:pt idx="90">
                  <c:v>-290.2290805948313</c:v>
                </c:pt>
                <c:pt idx="91">
                  <c:v>-291.1476261443833</c:v>
                </c:pt>
                <c:pt idx="92">
                  <c:v>-292.042537483929</c:v>
                </c:pt>
                <c:pt idx="93">
                  <c:v>-292.9144126041634</c:v>
                </c:pt>
                <c:pt idx="94">
                  <c:v>-293.763835365715</c:v>
                </c:pt>
                <c:pt idx="95">
                  <c:v>-294.5913757857454</c:v>
                </c:pt>
                <c:pt idx="96">
                  <c:v>-295.397590321149</c:v>
                </c:pt>
                <c:pt idx="97">
                  <c:v>-296.1830221482546</c:v>
                </c:pt>
                <c:pt idx="98">
                  <c:v>-296.9482014389337</c:v>
                </c:pt>
                <c:pt idx="99">
                  <c:v>-297.6936456330323</c:v>
                </c:pt>
                <c:pt idx="100">
                  <c:v>-298.4198597070537</c:v>
                </c:pt>
                <c:pt idx="101">
                  <c:v>-299.127336439037</c:v>
                </c:pt>
                <c:pt idx="102">
                  <c:v>-299.8165566695653</c:v>
                </c:pt>
                <c:pt idx="103">
                  <c:v>-300.4879895588736</c:v>
                </c:pt>
                <c:pt idx="104">
                  <c:v>-301.1420928400076</c:v>
                </c:pt>
                <c:pt idx="105">
                  <c:v>-301.7793130680082</c:v>
                </c:pt>
                <c:pt idx="106">
                  <c:v>-302.4000858651066</c:v>
                </c:pt>
                <c:pt idx="107">
                  <c:v>-303.0048361618963</c:v>
                </c:pt>
                <c:pt idx="108">
                  <c:v>-303.5939784344956</c:v>
                </c:pt>
                <c:pt idx="109">
                  <c:v>-304.1679169376752</c:v>
                </c:pt>
                <c:pt idx="110">
                  <c:v>-304.727045933963</c:v>
                </c:pt>
                <c:pt idx="111">
                  <c:v>-305.2717499187285</c:v>
                </c:pt>
                <c:pt idx="112">
                  <c:v>-305.802403841263</c:v>
                </c:pt>
                <c:pt idx="113">
                  <c:v>-306.319373321857</c:v>
                </c:pt>
                <c:pt idx="114">
                  <c:v>-306.8230148649067</c:v>
                </c:pt>
                <c:pt idx="115">
                  <c:v>-307.3136760680662</c:v>
                </c:pt>
                <c:pt idx="116">
                  <c:v>-307.7916958274651</c:v>
                </c:pt>
                <c:pt idx="117">
                  <c:v>-308.2574045390315</c:v>
                </c:pt>
                <c:pt idx="118">
                  <c:v>-308.711124295938</c:v>
                </c:pt>
                <c:pt idx="119">
                  <c:v>-309.1531690822155</c:v>
                </c:pt>
              </c:numCache>
            </c:numRef>
          </c:yVal>
          <c:smooth val="1"/>
          <c:extLst xmlns:c16r2="http://schemas.microsoft.com/office/drawing/2015/06/chart">
            <c:ext xmlns:c16="http://schemas.microsoft.com/office/drawing/2014/chart" uri="{C3380CC4-5D6E-409C-BE32-E72D297353CC}">
              <c16:uniqueId val="{00000002-FF3B-4EE6-87DF-509739AE5962}"/>
            </c:ext>
          </c:extLst>
        </c:ser>
        <c:ser>
          <c:idx val="7"/>
          <c:order val="3"/>
          <c:tx>
            <c:strRef>
              <c:f>'SA-ChronicPain-G'!$F$123</c:f>
              <c:strCache>
                <c:ptCount val="1"/>
                <c:pt idx="0">
                  <c:v>SHUD Deaths for 1x parameter level</c:v>
                </c:pt>
              </c:strCache>
            </c:strRef>
          </c:tx>
          <c:spPr>
            <a:ln w="76200">
              <a:solidFill>
                <a:schemeClr val="accent2"/>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F$3:$F$122</c:f>
              <c:numCache>
                <c:formatCode>General</c:formatCode>
                <c:ptCount val="120"/>
                <c:pt idx="0">
                  <c:v>0.0</c:v>
                </c:pt>
                <c:pt idx="1">
                  <c:v>8.662671162358128</c:v>
                </c:pt>
                <c:pt idx="2">
                  <c:v>16.88654504411484</c:v>
                </c:pt>
                <c:pt idx="3">
                  <c:v>24.72146879722764</c:v>
                </c:pt>
                <c:pt idx="4">
                  <c:v>32.20771402619717</c:v>
                </c:pt>
                <c:pt idx="5">
                  <c:v>39.37783960659272</c:v>
                </c:pt>
                <c:pt idx="6">
                  <c:v>46.25820893498207</c:v>
                </c:pt>
                <c:pt idx="7">
                  <c:v>52.8702175185194</c:v>
                </c:pt>
                <c:pt idx="8">
                  <c:v>59.23128517642531</c:v>
                </c:pt>
                <c:pt idx="9">
                  <c:v>65.35565710953561</c:v>
                </c:pt>
                <c:pt idx="10">
                  <c:v>71.25504988061098</c:v>
                </c:pt>
                <c:pt idx="11">
                  <c:v>76.93917164008944</c:v>
                </c:pt>
                <c:pt idx="12">
                  <c:v>82.41614045768111</c:v>
                </c:pt>
                <c:pt idx="13">
                  <c:v>91.52100937461951</c:v>
                </c:pt>
                <c:pt idx="14">
                  <c:v>100.1553107380016</c:v>
                </c:pt>
                <c:pt idx="15">
                  <c:v>108.378558494162</c:v>
                </c:pt>
                <c:pt idx="16">
                  <c:v>116.2382685359853</c:v>
                </c:pt>
                <c:pt idx="17">
                  <c:v>123.7728308481196</c:v>
                </c:pt>
                <c:pt idx="18">
                  <c:v>131.0133135188916</c:v>
                </c:pt>
                <c:pt idx="19">
                  <c:v>137.9849166313228</c:v>
                </c:pt>
                <c:pt idx="20">
                  <c:v>144.7081444025791</c:v>
                </c:pt>
                <c:pt idx="21">
                  <c:v>151.1997491491265</c:v>
                </c:pt>
                <c:pt idx="22">
                  <c:v>157.4734906234555</c:v>
                </c:pt>
                <c:pt idx="23">
                  <c:v>163.540746089175</c:v>
                </c:pt>
                <c:pt idx="24">
                  <c:v>169.4109998332147</c:v>
                </c:pt>
                <c:pt idx="25">
                  <c:v>175.0922353830587</c:v>
                </c:pt>
                <c:pt idx="26">
                  <c:v>180.5963286574892</c:v>
                </c:pt>
                <c:pt idx="27">
                  <c:v>185.9287529866194</c:v>
                </c:pt>
                <c:pt idx="28">
                  <c:v>191.0942833149251</c:v>
                </c:pt>
                <c:pt idx="29">
                  <c:v>196.0971759565128</c:v>
                </c:pt>
                <c:pt idx="30">
                  <c:v>200.9412828773312</c:v>
                </c:pt>
                <c:pt idx="31">
                  <c:v>205.6301418337501</c:v>
                </c:pt>
                <c:pt idx="32">
                  <c:v>210.167047302241</c:v>
                </c:pt>
                <c:pt idx="33">
                  <c:v>214.555106063138</c:v>
                </c:pt>
                <c:pt idx="34">
                  <c:v>218.7972805441274</c:v>
                </c:pt>
                <c:pt idx="35">
                  <c:v>222.8964224184758</c:v>
                </c:pt>
                <c:pt idx="36">
                  <c:v>226.8552984606557</c:v>
                </c:pt>
                <c:pt idx="37">
                  <c:v>230.6766102652813</c:v>
                </c:pt>
                <c:pt idx="38">
                  <c:v>234.3630091158203</c:v>
                </c:pt>
                <c:pt idx="39">
                  <c:v>237.9171139044871</c:v>
                </c:pt>
                <c:pt idx="40">
                  <c:v>241.341511790953</c:v>
                </c:pt>
                <c:pt idx="41">
                  <c:v>244.6387639057047</c:v>
                </c:pt>
                <c:pt idx="42">
                  <c:v>247.8114093166032</c:v>
                </c:pt>
                <c:pt idx="43">
                  <c:v>250.861967578452</c:v>
                </c:pt>
                <c:pt idx="44">
                  <c:v>253.7929401983287</c:v>
                </c:pt>
                <c:pt idx="45">
                  <c:v>256.6068112808468</c:v>
                </c:pt>
                <c:pt idx="46">
                  <c:v>259.3060475620576</c:v>
                </c:pt>
                <c:pt idx="47">
                  <c:v>261.8930979964031</c:v>
                </c:pt>
                <c:pt idx="48">
                  <c:v>264.370393025714</c:v>
                </c:pt>
                <c:pt idx="49">
                  <c:v>266.7403436310177</c:v>
                </c:pt>
                <c:pt idx="50">
                  <c:v>269.0053402454438</c:v>
                </c:pt>
                <c:pt idx="51">
                  <c:v>271.1677515886195</c:v>
                </c:pt>
                <c:pt idx="52">
                  <c:v>273.229923478251</c:v>
                </c:pt>
                <c:pt idx="53">
                  <c:v>275.1941776342188</c:v>
                </c:pt>
                <c:pt idx="54">
                  <c:v>277.0628105113231</c:v>
                </c:pt>
                <c:pt idx="55">
                  <c:v>278.8380921799485</c:v>
                </c:pt>
                <c:pt idx="56">
                  <c:v>280.5222652682439</c:v>
                </c:pt>
                <c:pt idx="57">
                  <c:v>282.117543975085</c:v>
                </c:pt>
                <c:pt idx="58">
                  <c:v>283.6261131597739</c:v>
                </c:pt>
                <c:pt idx="59">
                  <c:v>285.0501275118497</c:v>
                </c:pt>
                <c:pt idx="60">
                  <c:v>286.3917108023646</c:v>
                </c:pt>
                <c:pt idx="61">
                  <c:v>287.6529552165458</c:v>
                </c:pt>
                <c:pt idx="62">
                  <c:v>288.8359207665574</c:v>
                </c:pt>
                <c:pt idx="63">
                  <c:v>289.9426347823006</c:v>
                </c:pt>
                <c:pt idx="64">
                  <c:v>290.9750914775589</c:v>
                </c:pt>
                <c:pt idx="65">
                  <c:v>291.9352515884086</c:v>
                </c:pt>
                <c:pt idx="66">
                  <c:v>292.825042080491</c:v>
                </c:pt>
                <c:pt idx="67">
                  <c:v>293.6463559216122</c:v>
                </c:pt>
                <c:pt idx="68">
                  <c:v>294.4010519160431</c:v>
                </c:pt>
                <c:pt idx="69">
                  <c:v>295.090954596869</c:v>
                </c:pt>
                <c:pt idx="70">
                  <c:v>295.717854172782</c:v>
                </c:pt>
                <c:pt idx="71">
                  <c:v>296.2835065257801</c:v>
                </c:pt>
                <c:pt idx="72">
                  <c:v>296.7896332563079</c:v>
                </c:pt>
                <c:pt idx="73">
                  <c:v>297.2379217725185</c:v>
                </c:pt>
                <c:pt idx="74">
                  <c:v>297.6300254204393</c:v>
                </c:pt>
                <c:pt idx="75">
                  <c:v>297.9675636519654</c:v>
                </c:pt>
                <c:pt idx="76">
                  <c:v>298.2521222277561</c:v>
                </c:pt>
                <c:pt idx="77">
                  <c:v>298.4852534522201</c:v>
                </c:pt>
                <c:pt idx="78">
                  <c:v>298.6684764379887</c:v>
                </c:pt>
                <c:pt idx="79">
                  <c:v>298.8032773972326</c:v>
                </c:pt>
                <c:pt idx="80">
                  <c:v>298.8911099576461</c:v>
                </c:pt>
                <c:pt idx="81">
                  <c:v>298.9333955006888</c:v>
                </c:pt>
                <c:pt idx="82">
                  <c:v>298.9315235199965</c:v>
                </c:pt>
                <c:pt idx="83">
                  <c:v>298.886851998028</c:v>
                </c:pt>
                <c:pt idx="84">
                  <c:v>298.8007077990535</c:v>
                </c:pt>
                <c:pt idx="85">
                  <c:v>298.6743870766687</c:v>
                </c:pt>
                <c:pt idx="86">
                  <c:v>298.5091556942433</c:v>
                </c:pt>
                <c:pt idx="87">
                  <c:v>298.3062496567323</c:v>
                </c:pt>
                <c:pt idx="88">
                  <c:v>298.0668755523914</c:v>
                </c:pt>
                <c:pt idx="89">
                  <c:v>297.7922110030547</c:v>
                </c:pt>
                <c:pt idx="90">
                  <c:v>297.4834051216931</c:v>
                </c:pt>
                <c:pt idx="91">
                  <c:v>297.1415789760719</c:v>
                </c:pt>
                <c:pt idx="92">
                  <c:v>296.767826057406</c:v>
                </c:pt>
                <c:pt idx="93">
                  <c:v>296.3632127529688</c:v>
                </c:pt>
                <c:pt idx="94">
                  <c:v>295.9287788217196</c:v>
                </c:pt>
                <c:pt idx="95">
                  <c:v>295.4655378720286</c:v>
                </c:pt>
                <c:pt idx="96">
                  <c:v>294.9744778406982</c:v>
                </c:pt>
                <c:pt idx="97">
                  <c:v>294.4565614724816</c:v>
                </c:pt>
                <c:pt idx="98">
                  <c:v>293.9127267994371</c:v>
                </c:pt>
                <c:pt idx="99">
                  <c:v>293.3438876193775</c:v>
                </c:pt>
                <c:pt idx="100">
                  <c:v>292.7509339729089</c:v>
                </c:pt>
                <c:pt idx="101">
                  <c:v>292.1347326184151</c:v>
                </c:pt>
                <c:pt idx="102">
                  <c:v>291.4961275044996</c:v>
                </c:pt>
                <c:pt idx="103">
                  <c:v>290.835940239455</c:v>
                </c:pt>
                <c:pt idx="104">
                  <c:v>290.1549705572033</c:v>
                </c:pt>
                <c:pt idx="105">
                  <c:v>289.4539967794905</c:v>
                </c:pt>
                <c:pt idx="106">
                  <c:v>288.7337762738042</c:v>
                </c:pt>
                <c:pt idx="107">
                  <c:v>287.9950459067836</c:v>
                </c:pt>
                <c:pt idx="108">
                  <c:v>287.2385224927866</c:v>
                </c:pt>
                <c:pt idx="109">
                  <c:v>286.464903237379</c:v>
                </c:pt>
                <c:pt idx="110">
                  <c:v>285.674866175421</c:v>
                </c:pt>
                <c:pt idx="111">
                  <c:v>284.8690706036701</c:v>
                </c:pt>
                <c:pt idx="112">
                  <c:v>284.0481575075702</c:v>
                </c:pt>
                <c:pt idx="113">
                  <c:v>283.212749982165</c:v>
                </c:pt>
                <c:pt idx="114">
                  <c:v>282.3634536468708</c:v>
                </c:pt>
                <c:pt idx="115">
                  <c:v>281.5008570541358</c:v>
                </c:pt>
                <c:pt idx="116">
                  <c:v>280.6255320917214</c:v>
                </c:pt>
                <c:pt idx="117">
                  <c:v>279.7380343786</c:v>
                </c:pt>
                <c:pt idx="118">
                  <c:v>278.8389036543915</c:v>
                </c:pt>
                <c:pt idx="119">
                  <c:v>277.9286641621782</c:v>
                </c:pt>
              </c:numCache>
            </c:numRef>
          </c:yVal>
          <c:smooth val="1"/>
          <c:extLst xmlns:c16r2="http://schemas.microsoft.com/office/drawing/2015/06/chart">
            <c:ext xmlns:c16="http://schemas.microsoft.com/office/drawing/2014/chart" uri="{C3380CC4-5D6E-409C-BE32-E72D297353CC}">
              <c16:uniqueId val="{00000003-FF3B-4EE6-87DF-509739AE5962}"/>
            </c:ext>
          </c:extLst>
        </c:ser>
        <c:ser>
          <c:idx val="4"/>
          <c:order val="4"/>
          <c:tx>
            <c:strRef>
              <c:f>'SA-ChronicPain-G'!$O$123</c:f>
              <c:strCache>
                <c:ptCount val="1"/>
                <c:pt idx="0">
                  <c:v>SHUD Deaths for 0.75x parameter level</c:v>
                </c:pt>
              </c:strCache>
            </c:strRef>
          </c:tx>
          <c:spPr>
            <a:ln w="38100">
              <a:solidFill>
                <a:schemeClr val="accent2"/>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O$3:$O$122</c:f>
              <c:numCache>
                <c:formatCode>General</c:formatCode>
                <c:ptCount val="120"/>
                <c:pt idx="0">
                  <c:v>0.0</c:v>
                </c:pt>
                <c:pt idx="1">
                  <c:v>8.662671162358068</c:v>
                </c:pt>
                <c:pt idx="2">
                  <c:v>16.92190607037772</c:v>
                </c:pt>
                <c:pt idx="3">
                  <c:v>24.81944144911481</c:v>
                </c:pt>
                <c:pt idx="4">
                  <c:v>32.38925132328995</c:v>
                </c:pt>
                <c:pt idx="5">
                  <c:v>39.65901743127574</c:v>
                </c:pt>
                <c:pt idx="6">
                  <c:v>46.65133640538075</c:v>
                </c:pt>
                <c:pt idx="7">
                  <c:v>53.3847028104758</c:v>
                </c:pt>
                <c:pt idx="8">
                  <c:v>59.87430876318609</c:v>
                </c:pt>
                <c:pt idx="9">
                  <c:v>66.1326935983984</c:v>
                </c:pt>
                <c:pt idx="10">
                  <c:v>72.17027104149946</c:v>
                </c:pt>
                <c:pt idx="11">
                  <c:v>77.99575639665751</c:v>
                </c:pt>
                <c:pt idx="12">
                  <c:v>83.61651219068565</c:v>
                </c:pt>
                <c:pt idx="13">
                  <c:v>92.86701658522156</c:v>
                </c:pt>
                <c:pt idx="14">
                  <c:v>101.6307115793698</c:v>
                </c:pt>
                <c:pt idx="15">
                  <c:v>109.9705830428737</c:v>
                </c:pt>
                <c:pt idx="16">
                  <c:v>117.9371384677195</c:v>
                </c:pt>
                <c:pt idx="17">
                  <c:v>125.571319719148</c:v>
                </c:pt>
                <c:pt idx="18">
                  <c:v>132.9063523454853</c:v>
                </c:pt>
                <c:pt idx="19">
                  <c:v>139.9692440881429</c:v>
                </c:pt>
                <c:pt idx="20">
                  <c:v>146.7819994890855</c:v>
                </c:pt>
                <c:pt idx="21">
                  <c:v>153.362603311135</c:v>
                </c:pt>
                <c:pt idx="22">
                  <c:v>159.7258158746789</c:v>
                </c:pt>
                <c:pt idx="23">
                  <c:v>165.8838155237355</c:v>
                </c:pt>
                <c:pt idx="24">
                  <c:v>171.8467169585771</c:v>
                </c:pt>
                <c:pt idx="25">
                  <c:v>177.622988864308</c:v>
                </c:pt>
                <c:pt idx="26">
                  <c:v>183.2248943859634</c:v>
                </c:pt>
                <c:pt idx="27">
                  <c:v>188.658158058722</c:v>
                </c:pt>
                <c:pt idx="28">
                  <c:v>193.9277208646143</c:v>
                </c:pt>
                <c:pt idx="29">
                  <c:v>199.0379351369878</c:v>
                </c:pt>
                <c:pt idx="30">
                  <c:v>203.9926908692436</c:v>
                </c:pt>
                <c:pt idx="31">
                  <c:v>208.7955160756176</c:v>
                </c:pt>
                <c:pt idx="32">
                  <c:v>213.4496563897233</c:v>
                </c:pt>
                <c:pt idx="33">
                  <c:v>217.9581379826378</c:v>
                </c:pt>
                <c:pt idx="34">
                  <c:v>222.323817098419</c:v>
                </c:pt>
                <c:pt idx="35">
                  <c:v>226.5494188697469</c:v>
                </c:pt>
                <c:pt idx="36">
                  <c:v>230.6375675616886</c:v>
                </c:pt>
                <c:pt idx="37">
                  <c:v>234.5908099748891</c:v>
                </c:pt>
                <c:pt idx="38">
                  <c:v>238.4116334022554</c:v>
                </c:pt>
                <c:pt idx="39">
                  <c:v>242.1024862057877</c:v>
                </c:pt>
                <c:pt idx="40">
                  <c:v>245.6657805708965</c:v>
                </c:pt>
                <c:pt idx="41">
                  <c:v>249.1039000062601</c:v>
                </c:pt>
                <c:pt idx="42">
                  <c:v>252.4192048073206</c:v>
                </c:pt>
                <c:pt idx="43">
                  <c:v>255.614035848162</c:v>
                </c:pt>
                <c:pt idx="44">
                  <c:v>258.6907170747272</c:v>
                </c:pt>
                <c:pt idx="45">
                  <c:v>261.6515569974769</c:v>
                </c:pt>
                <c:pt idx="46">
                  <c:v>264.4988494208059</c:v>
                </c:pt>
                <c:pt idx="47">
                  <c:v>267.2348735976611</c:v>
                </c:pt>
                <c:pt idx="48">
                  <c:v>269.8618939585966</c:v>
                </c:pt>
                <c:pt idx="49">
                  <c:v>272.382159533012</c:v>
                </c:pt>
                <c:pt idx="50">
                  <c:v>274.7979031551196</c:v>
                </c:pt>
                <c:pt idx="51">
                  <c:v>277.1113405270285</c:v>
                </c:pt>
                <c:pt idx="52">
                  <c:v>279.3246692048485</c:v>
                </c:pt>
                <c:pt idx="53">
                  <c:v>281.440067531324</c:v>
                </c:pt>
                <c:pt idx="54">
                  <c:v>283.4596935583321</c:v>
                </c:pt>
                <c:pt idx="55">
                  <c:v>285.3856839845251</c:v>
                </c:pt>
                <c:pt idx="56">
                  <c:v>287.2201531267229</c:v>
                </c:pt>
                <c:pt idx="57">
                  <c:v>288.9651919385876</c:v>
                </c:pt>
                <c:pt idx="58">
                  <c:v>290.6228670861614</c:v>
                </c:pt>
                <c:pt idx="59">
                  <c:v>292.1952200865592</c:v>
                </c:pt>
                <c:pt idx="60">
                  <c:v>293.6842665139621</c:v>
                </c:pt>
                <c:pt idx="61">
                  <c:v>295.0919952748167</c:v>
                </c:pt>
                <c:pt idx="62">
                  <c:v>296.4203679529616</c:v>
                </c:pt>
                <c:pt idx="63">
                  <c:v>297.6713182241919</c:v>
                </c:pt>
                <c:pt idx="64">
                  <c:v>298.8467513389153</c:v>
                </c:pt>
                <c:pt idx="65">
                  <c:v>299.9485436710575</c:v>
                </c:pt>
                <c:pt idx="66">
                  <c:v>300.9785423308124</c:v>
                </c:pt>
                <c:pt idx="67">
                  <c:v>301.9385648385916</c:v>
                </c:pt>
                <c:pt idx="68">
                  <c:v>302.8303988573226</c:v>
                </c:pt>
                <c:pt idx="69">
                  <c:v>303.6558019801351</c:v>
                </c:pt>
                <c:pt idx="70">
                  <c:v>304.4165015704039</c:v>
                </c:pt>
                <c:pt idx="71">
                  <c:v>305.114194651139</c:v>
                </c:pt>
                <c:pt idx="72">
                  <c:v>305.750547840713</c:v>
                </c:pt>
                <c:pt idx="73">
                  <c:v>306.3271973320199</c:v>
                </c:pt>
                <c:pt idx="74">
                  <c:v>306.8457489121916</c:v>
                </c:pt>
                <c:pt idx="75">
                  <c:v>307.30777802012</c:v>
                </c:pt>
                <c:pt idx="76">
                  <c:v>307.714829839142</c:v>
                </c:pt>
                <c:pt idx="77">
                  <c:v>308.0684194223246</c:v>
                </c:pt>
                <c:pt idx="78">
                  <c:v>308.3700318479337</c:v>
                </c:pt>
                <c:pt idx="79">
                  <c:v>308.6211224027585</c:v>
                </c:pt>
                <c:pt idx="80">
                  <c:v>308.8231167910905</c:v>
                </c:pt>
                <c:pt idx="81">
                  <c:v>308.9774113672916</c:v>
                </c:pt>
                <c:pt idx="82">
                  <c:v>309.0853733899038</c:v>
                </c:pt>
                <c:pt idx="83">
                  <c:v>309.1483412955016</c:v>
                </c:pt>
                <c:pt idx="84">
                  <c:v>309.167624990503</c:v>
                </c:pt>
                <c:pt idx="85">
                  <c:v>309.1445061592202</c:v>
                </c:pt>
                <c:pt idx="86">
                  <c:v>309.0802385866318</c:v>
                </c:pt>
                <c:pt idx="87">
                  <c:v>308.9760484943764</c:v>
                </c:pt>
                <c:pt idx="88">
                  <c:v>308.8331348885686</c:v>
                </c:pt>
                <c:pt idx="89">
                  <c:v>308.6526699181507</c:v>
                </c:pt>
                <c:pt idx="90">
                  <c:v>308.4357992425038</c:v>
                </c:pt>
                <c:pt idx="91">
                  <c:v>308.1836424072692</c:v>
                </c:pt>
                <c:pt idx="92">
                  <c:v>307.8972932271135</c:v>
                </c:pt>
                <c:pt idx="93">
                  <c:v>307.5778201746783</c:v>
                </c:pt>
                <c:pt idx="94">
                  <c:v>307.2262667745371</c:v>
                </c:pt>
                <c:pt idx="95">
                  <c:v>306.84365200141</c:v>
                </c:pt>
                <c:pt idx="96">
                  <c:v>306.430970681768</c:v>
                </c:pt>
                <c:pt idx="97">
                  <c:v>305.9891938980591</c:v>
                </c:pt>
                <c:pt idx="98">
                  <c:v>305.51926939484</c:v>
                </c:pt>
                <c:pt idx="99">
                  <c:v>305.022121986148</c:v>
                </c:pt>
                <c:pt idx="100">
                  <c:v>304.4986539634886</c:v>
                </c:pt>
                <c:pt idx="101">
                  <c:v>303.9497455038674</c:v>
                </c:pt>
                <c:pt idx="102">
                  <c:v>303.3762550773046</c:v>
                </c:pt>
                <c:pt idx="103">
                  <c:v>302.7790198533954</c:v>
                </c:pt>
                <c:pt idx="104">
                  <c:v>302.158856106385</c:v>
                </c:pt>
                <c:pt idx="105">
                  <c:v>301.5165596183886</c:v>
                </c:pt>
                <c:pt idx="106">
                  <c:v>300.8529060803465</c:v>
                </c:pt>
                <c:pt idx="107">
                  <c:v>300.1686514903416</c:v>
                </c:pt>
                <c:pt idx="108">
                  <c:v>299.4645325489833</c:v>
                </c:pt>
                <c:pt idx="109">
                  <c:v>298.7412670515461</c:v>
                </c:pt>
                <c:pt idx="110">
                  <c:v>297.9995542765132</c:v>
                </c:pt>
                <c:pt idx="111">
                  <c:v>297.2400753704422</c:v>
                </c:pt>
                <c:pt idx="112">
                  <c:v>296.463493728729</c:v>
                </c:pt>
                <c:pt idx="113">
                  <c:v>295.6704553722108</c:v>
                </c:pt>
                <c:pt idx="114">
                  <c:v>294.8615893193463</c:v>
                </c:pt>
                <c:pt idx="115">
                  <c:v>294.0375079538283</c:v>
                </c:pt>
                <c:pt idx="116">
                  <c:v>293.1988073874867</c:v>
                </c:pt>
                <c:pt idx="117">
                  <c:v>292.3460678183401</c:v>
                </c:pt>
                <c:pt idx="118">
                  <c:v>291.479853883679</c:v>
                </c:pt>
                <c:pt idx="119">
                  <c:v>290.6007150080889</c:v>
                </c:pt>
              </c:numCache>
            </c:numRef>
          </c:yVal>
          <c:smooth val="1"/>
          <c:extLst xmlns:c16r2="http://schemas.microsoft.com/office/drawing/2015/06/chart">
            <c:ext xmlns:c16="http://schemas.microsoft.com/office/drawing/2014/chart" uri="{C3380CC4-5D6E-409C-BE32-E72D297353CC}">
              <c16:uniqueId val="{00000004-FF3B-4EE6-87DF-509739AE5962}"/>
            </c:ext>
          </c:extLst>
        </c:ser>
        <c:ser>
          <c:idx val="1"/>
          <c:order val="5"/>
          <c:tx>
            <c:strRef>
              <c:f>'SA-ChronicPain-G'!$X$123</c:f>
              <c:strCache>
                <c:ptCount val="1"/>
                <c:pt idx="0">
                  <c:v>SHUD Deaths for 0.5x parameter level</c:v>
                </c:pt>
              </c:strCache>
            </c:strRef>
          </c:tx>
          <c:spPr>
            <a:ln w="6350">
              <a:solidFill>
                <a:schemeClr val="accent2"/>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X$3:$X$122</c:f>
              <c:numCache>
                <c:formatCode>General</c:formatCode>
                <c:ptCount val="120"/>
                <c:pt idx="0">
                  <c:v>0.0</c:v>
                </c:pt>
                <c:pt idx="1">
                  <c:v>8.662671162358311</c:v>
                </c:pt>
                <c:pt idx="2">
                  <c:v>16.95726714052885</c:v>
                </c:pt>
                <c:pt idx="3">
                  <c:v>24.91806934121682</c:v>
                </c:pt>
                <c:pt idx="4">
                  <c:v>32.57314949041344</c:v>
                </c:pt>
                <c:pt idx="5">
                  <c:v>39.94552419514685</c:v>
                </c:pt>
                <c:pt idx="6">
                  <c:v>47.0541087741775</c:v>
                </c:pt>
                <c:pt idx="7">
                  <c:v>53.91449741703493</c:v>
                </c:pt>
                <c:pt idx="8">
                  <c:v>60.53960051774504</c:v>
                </c:pt>
                <c:pt idx="9">
                  <c:v>66.9401646830149</c:v>
                </c:pt>
                <c:pt idx="10">
                  <c:v>73.12519645032015</c:v>
                </c:pt>
                <c:pt idx="11">
                  <c:v>79.10230705088497</c:v>
                </c:pt>
                <c:pt idx="12">
                  <c:v>84.87799248958095</c:v>
                </c:pt>
                <c:pt idx="13">
                  <c:v>94.28604990046465</c:v>
                </c:pt>
                <c:pt idx="14">
                  <c:v>103.1917258466232</c:v>
                </c:pt>
                <c:pt idx="15">
                  <c:v>111.6614081740035</c:v>
                </c:pt>
                <c:pt idx="16">
                  <c:v>119.7485255740792</c:v>
                </c:pt>
                <c:pt idx="17">
                  <c:v>127.4965071301438</c:v>
                </c:pt>
                <c:pt idx="18">
                  <c:v>134.9406799210379</c:v>
                </c:pt>
                <c:pt idx="19">
                  <c:v>142.1098133017395</c:v>
                </c:pt>
                <c:pt idx="20">
                  <c:v>149.0273759648248</c:v>
                </c:pt>
                <c:pt idx="21">
                  <c:v>155.7125581074944</c:v>
                </c:pt>
                <c:pt idx="22">
                  <c:v>162.1811016873787</c:v>
                </c:pt>
                <c:pt idx="23">
                  <c:v>168.4459740406398</c:v>
                </c:pt>
                <c:pt idx="24">
                  <c:v>174.517913776156</c:v>
                </c:pt>
                <c:pt idx="25">
                  <c:v>180.4058726210834</c:v>
                </c:pt>
                <c:pt idx="26">
                  <c:v>186.1225027817936</c:v>
                </c:pt>
                <c:pt idx="27">
                  <c:v>191.6737833803381</c:v>
                </c:pt>
                <c:pt idx="28">
                  <c:v>197.0648263062163</c:v>
                </c:pt>
                <c:pt idx="29">
                  <c:v>202.3000857041929</c:v>
                </c:pt>
                <c:pt idx="30">
                  <c:v>207.3834957712188</c:v>
                </c:pt>
                <c:pt idx="31">
                  <c:v>212.3185809147843</c:v>
                </c:pt>
                <c:pt idx="32">
                  <c:v>217.1085436936353</c:v>
                </c:pt>
                <c:pt idx="33">
                  <c:v>221.7563348261122</c:v>
                </c:pt>
                <c:pt idx="34">
                  <c:v>226.2647087421311</c:v>
                </c:pt>
                <c:pt idx="35">
                  <c:v>230.6362674966416</c:v>
                </c:pt>
                <c:pt idx="36">
                  <c:v>234.8734953269981</c:v>
                </c:pt>
                <c:pt idx="37">
                  <c:v>238.9787857015178</c:v>
                </c:pt>
                <c:pt idx="38">
                  <c:v>242.9544623530733</c:v>
                </c:pt>
                <c:pt idx="39">
                  <c:v>246.8028025248385</c:v>
                </c:pt>
                <c:pt idx="40">
                  <c:v>250.5260418444151</c:v>
                </c:pt>
                <c:pt idx="41">
                  <c:v>254.1263836575543</c:v>
                </c:pt>
                <c:pt idx="42">
                  <c:v>257.6060060342636</c:v>
                </c:pt>
                <c:pt idx="43">
                  <c:v>260.9670668539248</c:v>
                </c:pt>
                <c:pt idx="44">
                  <c:v>264.2117073804374</c:v>
                </c:pt>
                <c:pt idx="45">
                  <c:v>267.3420546577847</c:v>
                </c:pt>
                <c:pt idx="46">
                  <c:v>270.3602229906857</c:v>
                </c:pt>
                <c:pt idx="47">
                  <c:v>273.2683147219161</c:v>
                </c:pt>
                <c:pt idx="48">
                  <c:v>276.0684204750867</c:v>
                </c:pt>
                <c:pt idx="49">
                  <c:v>278.7626189971716</c:v>
                </c:pt>
                <c:pt idx="50">
                  <c:v>281.3529767073007</c:v>
                </c:pt>
                <c:pt idx="51">
                  <c:v>283.8415470359902</c:v>
                </c:pt>
                <c:pt idx="52">
                  <c:v>286.2303696308928</c:v>
                </c:pt>
                <c:pt idx="53">
                  <c:v>288.521469460675</c:v>
                </c:pt>
                <c:pt idx="54">
                  <c:v>290.7168558676696</c:v>
                </c:pt>
                <c:pt idx="55">
                  <c:v>292.8185216005293</c:v>
                </c:pt>
                <c:pt idx="56">
                  <c:v>294.8284418507376</c:v>
                </c:pt>
                <c:pt idx="57">
                  <c:v>296.7485733107816</c:v>
                </c:pt>
                <c:pt idx="58">
                  <c:v>298.5808532672381</c:v>
                </c:pt>
                <c:pt idx="59">
                  <c:v>300.3271987383474</c:v>
                </c:pt>
                <c:pt idx="60">
                  <c:v>301.9895056627159</c:v>
                </c:pt>
                <c:pt idx="61">
                  <c:v>303.5696481435311</c:v>
                </c:pt>
                <c:pt idx="62">
                  <c:v>305.0694777508944</c:v>
                </c:pt>
                <c:pt idx="63">
                  <c:v>306.4908228834736</c:v>
                </c:pt>
                <c:pt idx="64">
                  <c:v>307.8354881896585</c:v>
                </c:pt>
                <c:pt idx="65">
                  <c:v>309.1052540475665</c:v>
                </c:pt>
                <c:pt idx="66">
                  <c:v>310.3018761026473</c:v>
                </c:pt>
                <c:pt idx="67">
                  <c:v>311.4270848611765</c:v>
                </c:pt>
                <c:pt idx="68">
                  <c:v>312.4825853376327</c:v>
                </c:pt>
                <c:pt idx="69">
                  <c:v>313.4700567537241</c:v>
                </c:pt>
                <c:pt idx="70">
                  <c:v>314.3911522866755</c:v>
                </c:pt>
                <c:pt idx="71">
                  <c:v>315.247498864366</c:v>
                </c:pt>
                <c:pt idx="72">
                  <c:v>316.0406970047145</c:v>
                </c:pt>
                <c:pt idx="73">
                  <c:v>316.7723206970147</c:v>
                </c:pt>
                <c:pt idx="74">
                  <c:v>317.4439173225686</c:v>
                </c:pt>
                <c:pt idx="75">
                  <c:v>318.0570076123435</c:v>
                </c:pt>
                <c:pt idx="76">
                  <c:v>318.6130856392558</c:v>
                </c:pt>
                <c:pt idx="77">
                  <c:v>319.1136188428333</c:v>
                </c:pt>
                <c:pt idx="78">
                  <c:v>319.5600480840733</c:v>
                </c:pt>
                <c:pt idx="79">
                  <c:v>319.953787728407</c:v>
                </c:pt>
                <c:pt idx="80">
                  <c:v>320.2962257547645</c:v>
                </c:pt>
                <c:pt idx="81">
                  <c:v>320.5887238888337</c:v>
                </c:pt>
                <c:pt idx="82">
                  <c:v>320.8326177586841</c:v>
                </c:pt>
                <c:pt idx="83">
                  <c:v>321.0292170710699</c:v>
                </c:pt>
                <c:pt idx="84">
                  <c:v>321.1798058066632</c:v>
                </c:pt>
                <c:pt idx="85">
                  <c:v>321.2856424328349</c:v>
                </c:pt>
                <c:pt idx="86">
                  <c:v>321.3479601323444</c:v>
                </c:pt>
                <c:pt idx="87">
                  <c:v>321.3679670466503</c:v>
                </c:pt>
                <c:pt idx="88">
                  <c:v>321.3468465324943</c:v>
                </c:pt>
                <c:pt idx="89">
                  <c:v>321.2857574305202</c:v>
                </c:pt>
                <c:pt idx="90">
                  <c:v>321.1858343447743</c:v>
                </c:pt>
                <c:pt idx="91">
                  <c:v>321.048187931967</c:v>
                </c:pt>
                <c:pt idx="92">
                  <c:v>320.8739051994862</c:v>
                </c:pt>
                <c:pt idx="93">
                  <c:v>320.6640498111628</c:v>
                </c:pt>
                <c:pt idx="94">
                  <c:v>320.4196623998958</c:v>
                </c:pt>
                <c:pt idx="95">
                  <c:v>320.141760886266</c:v>
                </c:pt>
                <c:pt idx="96">
                  <c:v>319.8313408023382</c:v>
                </c:pt>
                <c:pt idx="97">
                  <c:v>319.4893756198933</c:v>
                </c:pt>
                <c:pt idx="98">
                  <c:v>319.1168170823869</c:v>
                </c:pt>
                <c:pt idx="99">
                  <c:v>318.7145955399666</c:v>
                </c:pt>
                <c:pt idx="100">
                  <c:v>318.2836202869377</c:v>
                </c:pt>
                <c:pt idx="101">
                  <c:v>317.8247799010861</c:v>
                </c:pt>
                <c:pt idx="102">
                  <c:v>317.3389425843316</c:v>
                </c:pt>
                <c:pt idx="103">
                  <c:v>316.8269565041961</c:v>
                </c:pt>
                <c:pt idx="104">
                  <c:v>316.2896501356298</c:v>
                </c:pt>
                <c:pt idx="105">
                  <c:v>315.7278326027447</c:v>
                </c:pt>
                <c:pt idx="106">
                  <c:v>315.1422940200594</c:v>
                </c:pt>
                <c:pt idx="107">
                  <c:v>314.533805832882</c:v>
                </c:pt>
                <c:pt idx="108">
                  <c:v>313.9031211564653</c:v>
                </c:pt>
                <c:pt idx="109">
                  <c:v>313.2509751136302</c:v>
                </c:pt>
                <c:pt idx="110">
                  <c:v>312.5780851705488</c:v>
                </c:pt>
                <c:pt idx="111">
                  <c:v>311.8851514704126</c:v>
                </c:pt>
                <c:pt idx="112">
                  <c:v>311.1728571647338</c:v>
                </c:pt>
                <c:pt idx="113">
                  <c:v>310.4418687420458</c:v>
                </c:pt>
                <c:pt idx="114">
                  <c:v>309.692836353796</c:v>
                </c:pt>
                <c:pt idx="115">
                  <c:v>308.9263941372216</c:v>
                </c:pt>
                <c:pt idx="116">
                  <c:v>308.143160535052</c:v>
                </c:pt>
                <c:pt idx="117">
                  <c:v>307.3437386118466</c:v>
                </c:pt>
                <c:pt idx="118">
                  <c:v>306.5287163668592</c:v>
                </c:pt>
                <c:pt idx="119">
                  <c:v>305.6986670432653</c:v>
                </c:pt>
              </c:numCache>
            </c:numRef>
          </c:yVal>
          <c:smooth val="1"/>
          <c:extLst xmlns:c16r2="http://schemas.microsoft.com/office/drawing/2015/06/chart">
            <c:ext xmlns:c16="http://schemas.microsoft.com/office/drawing/2014/chart" uri="{C3380CC4-5D6E-409C-BE32-E72D297353CC}">
              <c16:uniqueId val="{00000005-FF3B-4EE6-87DF-509739AE5962}"/>
            </c:ext>
          </c:extLst>
        </c:ser>
        <c:ser>
          <c:idx val="5"/>
          <c:order val="6"/>
          <c:tx>
            <c:strRef>
              <c:f>'SA-ChronicPain-G'!$G$123</c:f>
              <c:strCache>
                <c:ptCount val="1"/>
                <c:pt idx="0">
                  <c:v>Total Deaths for 1x parameter level</c:v>
                </c:pt>
              </c:strCache>
            </c:strRef>
          </c:tx>
          <c:spPr>
            <a:ln w="76200">
              <a:solidFill>
                <a:schemeClr val="tx1"/>
              </a:solidFill>
            </a:ln>
          </c:spPr>
          <c:marker>
            <c:symbol val="none"/>
          </c:marker>
          <c:xVal>
            <c:numRef>
              <c:f>'SA-ChronicPain-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G$3:$G$122</c:f>
              <c:numCache>
                <c:formatCode>General</c:formatCode>
                <c:ptCount val="120"/>
                <c:pt idx="0">
                  <c:v>0.0</c:v>
                </c:pt>
                <c:pt idx="1">
                  <c:v>3.58132025293139</c:v>
                </c:pt>
                <c:pt idx="2">
                  <c:v>6.612471093298109</c:v>
                </c:pt>
                <c:pt idx="3">
                  <c:v>9.194173366063456</c:v>
                </c:pt>
                <c:pt idx="4">
                  <c:v>11.407637293669</c:v>
                </c:pt>
                <c:pt idx="5">
                  <c:v>13.31821642260534</c:v>
                </c:pt>
                <c:pt idx="6">
                  <c:v>14.97841200425723</c:v>
                </c:pt>
                <c:pt idx="7">
                  <c:v>16.4303207670308</c:v>
                </c:pt>
                <c:pt idx="8">
                  <c:v>17.70762750671843</c:v>
                </c:pt>
                <c:pt idx="9">
                  <c:v>18.83722580574545</c:v>
                </c:pt>
                <c:pt idx="10">
                  <c:v>19.84053517260563</c:v>
                </c:pt>
                <c:pt idx="11">
                  <c:v>20.7345705316492</c:v>
                </c:pt>
                <c:pt idx="12">
                  <c:v>21.5328098318003</c:v>
                </c:pt>
                <c:pt idx="13">
                  <c:v>23.82938681608753</c:v>
                </c:pt>
                <c:pt idx="14">
                  <c:v>25.91790712672232</c:v>
                </c:pt>
                <c:pt idx="15">
                  <c:v>27.83412022150114</c:v>
                </c:pt>
                <c:pt idx="16">
                  <c:v>29.60595108759708</c:v>
                </c:pt>
                <c:pt idx="17">
                  <c:v>31.25531527174831</c:v>
                </c:pt>
                <c:pt idx="18">
                  <c:v>32.79935897041556</c:v>
                </c:pt>
                <c:pt idx="19">
                  <c:v>34.25145133292067</c:v>
                </c:pt>
                <c:pt idx="20">
                  <c:v>35.62197819860048</c:v>
                </c:pt>
                <c:pt idx="21">
                  <c:v>36.91897617122692</c:v>
                </c:pt>
                <c:pt idx="22">
                  <c:v>38.1486384256767</c:v>
                </c:pt>
                <c:pt idx="23">
                  <c:v>39.3157175640731</c:v>
                </c:pt>
                <c:pt idx="24">
                  <c:v>40.42384592057023</c:v>
                </c:pt>
                <c:pt idx="25">
                  <c:v>41.47578973772825</c:v>
                </c:pt>
                <c:pt idx="26">
                  <c:v>42.47575028959941</c:v>
                </c:pt>
                <c:pt idx="27">
                  <c:v>43.42514088759435</c:v>
                </c:pt>
                <c:pt idx="28">
                  <c:v>44.32501887947088</c:v>
                </c:pt>
                <c:pt idx="29">
                  <c:v>45.17619047927435</c:v>
                </c:pt>
                <c:pt idx="30">
                  <c:v>45.9792809302638</c:v>
                </c:pt>
                <c:pt idx="31">
                  <c:v>46.7347889324125</c:v>
                </c:pt>
                <c:pt idx="32">
                  <c:v>47.44312863674163</c:v>
                </c:pt>
                <c:pt idx="33">
                  <c:v>48.10466179972995</c:v>
                </c:pt>
                <c:pt idx="34">
                  <c:v>48.71972216746757</c:v>
                </c:pt>
                <c:pt idx="35">
                  <c:v>49.28863373973017</c:v>
                </c:pt>
                <c:pt idx="36">
                  <c:v>49.81172422822149</c:v>
                </c:pt>
                <c:pt idx="37">
                  <c:v>50.28933475434874</c:v>
                </c:pt>
                <c:pt idx="38">
                  <c:v>50.7218266169366</c:v>
                </c:pt>
                <c:pt idx="39">
                  <c:v>51.10958862831554</c:v>
                </c:pt>
                <c:pt idx="40">
                  <c:v>51.45303677669703</c:v>
                </c:pt>
                <c:pt idx="41">
                  <c:v>51.75261564487718</c:v>
                </c:pt>
                <c:pt idx="42">
                  <c:v>52.0087988475202</c:v>
                </c:pt>
                <c:pt idx="43">
                  <c:v>52.22208870295735</c:v>
                </c:pt>
                <c:pt idx="44">
                  <c:v>52.3930153416101</c:v>
                </c:pt>
                <c:pt idx="45">
                  <c:v>52.52213540934845</c:v>
                </c:pt>
                <c:pt idx="46">
                  <c:v>52.61003048904684</c:v>
                </c:pt>
                <c:pt idx="47">
                  <c:v>52.65730533591814</c:v>
                </c:pt>
                <c:pt idx="48">
                  <c:v>52.66458600025607</c:v>
                </c:pt>
                <c:pt idx="49">
                  <c:v>52.6325178939369</c:v>
                </c:pt>
                <c:pt idx="50">
                  <c:v>52.56176384338151</c:v>
                </c:pt>
                <c:pt idx="51">
                  <c:v>52.45300216098553</c:v>
                </c:pt>
                <c:pt idx="52">
                  <c:v>52.30692476254409</c:v>
                </c:pt>
                <c:pt idx="53">
                  <c:v>52.12423533957208</c:v>
                </c:pt>
                <c:pt idx="54">
                  <c:v>51.90564760267424</c:v>
                </c:pt>
                <c:pt idx="55">
                  <c:v>51.65188360403</c:v>
                </c:pt>
                <c:pt idx="56">
                  <c:v>51.36367214395545</c:v>
                </c:pt>
                <c:pt idx="57">
                  <c:v>51.04174726411895</c:v>
                </c:pt>
                <c:pt idx="58">
                  <c:v>50.68684682828219</c:v>
                </c:pt>
                <c:pt idx="59">
                  <c:v>50.29971119006196</c:v>
                </c:pt>
                <c:pt idx="60">
                  <c:v>49.88108194624358</c:v>
                </c:pt>
                <c:pt idx="61">
                  <c:v>49.43170077347904</c:v>
                </c:pt>
                <c:pt idx="62">
                  <c:v>48.95230834565518</c:v>
                </c:pt>
                <c:pt idx="63">
                  <c:v>48.44364332893061</c:v>
                </c:pt>
                <c:pt idx="64">
                  <c:v>47.90644145116487</c:v>
                </c:pt>
                <c:pt idx="65">
                  <c:v>47.34143464239195</c:v>
                </c:pt>
                <c:pt idx="66">
                  <c:v>46.74935024288615</c:v>
                </c:pt>
                <c:pt idx="67">
                  <c:v>46.13091027541618</c:v>
                </c:pt>
                <c:pt idx="68">
                  <c:v>45.48683077830614</c:v>
                </c:pt>
                <c:pt idx="69">
                  <c:v>44.81782119598189</c:v>
                </c:pt>
                <c:pt idx="70">
                  <c:v>44.12458382380414</c:v>
                </c:pt>
                <c:pt idx="71">
                  <c:v>43.40781330408545</c:v>
                </c:pt>
                <c:pt idx="72">
                  <c:v>42.6681961702942</c:v>
                </c:pt>
                <c:pt idx="73">
                  <c:v>41.90641043658643</c:v>
                </c:pt>
                <c:pt idx="74">
                  <c:v>41.12312522993234</c:v>
                </c:pt>
                <c:pt idx="75">
                  <c:v>40.31900046221174</c:v>
                </c:pt>
                <c:pt idx="76">
                  <c:v>39.49468653981597</c:v>
                </c:pt>
                <c:pt idx="77">
                  <c:v>38.65082410835407</c:v>
                </c:pt>
                <c:pt idx="78">
                  <c:v>37.78804383026772</c:v>
                </c:pt>
                <c:pt idx="79">
                  <c:v>36.90696619318192</c:v>
                </c:pt>
                <c:pt idx="80">
                  <c:v>36.0082013469987</c:v>
                </c:pt>
                <c:pt idx="81">
                  <c:v>35.0923489678226</c:v>
                </c:pt>
                <c:pt idx="82">
                  <c:v>34.15999814690267</c:v>
                </c:pt>
                <c:pt idx="83">
                  <c:v>33.21172730289072</c:v>
                </c:pt>
                <c:pt idx="84">
                  <c:v>32.24810411579515</c:v>
                </c:pt>
                <c:pt idx="85">
                  <c:v>31.26968548111572</c:v>
                </c:pt>
                <c:pt idx="86">
                  <c:v>30.27701748270379</c:v>
                </c:pt>
                <c:pt idx="87">
                  <c:v>29.2706353830089</c:v>
                </c:pt>
                <c:pt idx="88">
                  <c:v>28.25106362940688</c:v>
                </c:pt>
                <c:pt idx="89">
                  <c:v>27.21881587542375</c:v>
                </c:pt>
                <c:pt idx="90">
                  <c:v>26.17439501569961</c:v>
                </c:pt>
                <c:pt idx="91">
                  <c:v>25.11829323362731</c:v>
                </c:pt>
                <c:pt idx="92">
                  <c:v>24.05099206064883</c:v>
                </c:pt>
                <c:pt idx="93">
                  <c:v>22.97296244626268</c:v>
                </c:pt>
                <c:pt idx="94">
                  <c:v>21.88466483784541</c:v>
                </c:pt>
                <c:pt idx="95">
                  <c:v>20.78654926943646</c:v>
                </c:pt>
                <c:pt idx="96">
                  <c:v>19.67905545871035</c:v>
                </c:pt>
                <c:pt idx="97">
                  <c:v>18.56261291137048</c:v>
                </c:pt>
                <c:pt idx="98">
                  <c:v>17.43764103228396</c:v>
                </c:pt>
                <c:pt idx="99">
                  <c:v>16.3045492426847</c:v>
                </c:pt>
                <c:pt idx="100">
                  <c:v>15.16373710284233</c:v>
                </c:pt>
                <c:pt idx="101">
                  <c:v>14.01559443960818</c:v>
                </c:pt>
                <c:pt idx="102">
                  <c:v>12.86050147829746</c:v>
                </c:pt>
                <c:pt idx="103">
                  <c:v>11.69882897841007</c:v>
                </c:pt>
                <c:pt idx="104">
                  <c:v>10.53093837270235</c:v>
                </c:pt>
                <c:pt idx="105">
                  <c:v>9.35718190916614</c:v>
                </c:pt>
                <c:pt idx="106">
                  <c:v>8.177902795514818</c:v>
                </c:pt>
                <c:pt idx="107">
                  <c:v>6.993435345766279</c:v>
                </c:pt>
                <c:pt idx="108">
                  <c:v>5.804105128578734</c:v>
                </c:pt>
                <c:pt idx="109">
                  <c:v>4.610229116990194</c:v>
                </c:pt>
                <c:pt idx="110">
                  <c:v>3.412115839256236</c:v>
                </c:pt>
                <c:pt idx="111">
                  <c:v>2.21006553048064</c:v>
                </c:pt>
                <c:pt idx="112">
                  <c:v>1.004370284786182</c:v>
                </c:pt>
                <c:pt idx="113">
                  <c:v>-0.204685792248529</c:v>
                </c:pt>
                <c:pt idx="114">
                  <c:v>-1.416826431103982</c:v>
                </c:pt>
                <c:pt idx="115">
                  <c:v>-2.63178304600997</c:v>
                </c:pt>
                <c:pt idx="116">
                  <c:v>-3.84929458301385</c:v>
                </c:pt>
                <c:pt idx="117">
                  <c:v>-5.069107368601816</c:v>
                </c:pt>
                <c:pt idx="118">
                  <c:v>-6.290974959058564</c:v>
                </c:pt>
                <c:pt idx="119">
                  <c:v>-7.514657990708474</c:v>
                </c:pt>
              </c:numCache>
            </c:numRef>
          </c:yVal>
          <c:smooth val="1"/>
          <c:extLst xmlns:c16r2="http://schemas.microsoft.com/office/drawing/2015/06/chart">
            <c:ext xmlns:c16="http://schemas.microsoft.com/office/drawing/2014/chart" uri="{C3380CC4-5D6E-409C-BE32-E72D297353CC}">
              <c16:uniqueId val="{00000006-FF3B-4EE6-87DF-509739AE5962}"/>
            </c:ext>
          </c:extLst>
        </c:ser>
        <c:ser>
          <c:idx val="2"/>
          <c:order val="7"/>
          <c:tx>
            <c:strRef>
              <c:f>'SA-ChronicPain-G'!$P$123</c:f>
              <c:strCache>
                <c:ptCount val="1"/>
                <c:pt idx="0">
                  <c:v>Total Deaths for 0.75x parameter level</c:v>
                </c:pt>
              </c:strCache>
            </c:strRef>
          </c:tx>
          <c:spPr>
            <a:ln w="28575">
              <a:solidFill>
                <a:schemeClr val="tx1"/>
              </a:solidFill>
              <a:prstDash val="solid"/>
            </a:ln>
          </c:spPr>
          <c:marker>
            <c:symbol val="none"/>
          </c:marker>
          <c:xVal>
            <c:numRef>
              <c:f>'SA-ChronicPain-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P$3:$P$122</c:f>
              <c:numCache>
                <c:formatCode>General</c:formatCode>
                <c:ptCount val="120"/>
                <c:pt idx="0">
                  <c:v>0.0</c:v>
                </c:pt>
                <c:pt idx="1">
                  <c:v>3.581320252931118</c:v>
                </c:pt>
                <c:pt idx="2">
                  <c:v>6.641626259649318</c:v>
                </c:pt>
                <c:pt idx="3">
                  <c:v>9.273567674533478</c:v>
                </c:pt>
                <c:pt idx="4">
                  <c:v>11.55214663643578</c:v>
                </c:pt>
                <c:pt idx="5">
                  <c:v>13.53796851063976</c:v>
                </c:pt>
                <c:pt idx="6">
                  <c:v>15.27992740160198</c:v>
                </c:pt>
                <c:pt idx="7">
                  <c:v>16.81740223715369</c:v>
                </c:pt>
                <c:pt idx="8">
                  <c:v>18.18205098330532</c:v>
                </c:pt>
                <c:pt idx="9">
                  <c:v>19.3992752551133</c:v>
                </c:pt>
                <c:pt idx="10">
                  <c:v>20.48941482476867</c:v>
                </c:pt>
                <c:pt idx="11">
                  <c:v>21.46872096678002</c:v>
                </c:pt>
                <c:pt idx="12">
                  <c:v>22.35014885420323</c:v>
                </c:pt>
                <c:pt idx="13">
                  <c:v>24.72749163764452</c:v>
                </c:pt>
                <c:pt idx="14">
                  <c:v>26.8847435283998</c:v>
                </c:pt>
                <c:pt idx="15">
                  <c:v>28.85906708476818</c:v>
                </c:pt>
                <c:pt idx="16">
                  <c:v>30.67976134406767</c:v>
                </c:pt>
                <c:pt idx="17">
                  <c:v>32.37003581959625</c:v>
                </c:pt>
                <c:pt idx="18">
                  <c:v>33.94822891923639</c:v>
                </c:pt>
                <c:pt idx="19">
                  <c:v>35.42878988050983</c:v>
                </c:pt>
                <c:pt idx="20">
                  <c:v>36.8230698704353</c:v>
                </c:pt>
                <c:pt idx="21">
                  <c:v>38.1399585503374</c:v>
                </c:pt>
                <c:pt idx="22">
                  <c:v>39.38639561700207</c:v>
                </c:pt>
                <c:pt idx="23">
                  <c:v>40.56778129215941</c:v>
                </c:pt>
                <c:pt idx="24">
                  <c:v>41.6883052144491</c:v>
                </c:pt>
                <c:pt idx="25">
                  <c:v>42.75120950736858</c:v>
                </c:pt>
                <c:pt idx="26">
                  <c:v>43.76110903849003</c:v>
                </c:pt>
                <c:pt idx="27">
                  <c:v>44.71975010663436</c:v>
                </c:pt>
                <c:pt idx="28">
                  <c:v>45.62846718533924</c:v>
                </c:pt>
                <c:pt idx="29">
                  <c:v>46.48829540521271</c:v>
                </c:pt>
                <c:pt idx="30">
                  <c:v>47.300047147136</c:v>
                </c:pt>
                <c:pt idx="31">
                  <c:v>48.0643721692989</c:v>
                </c:pt>
                <c:pt idx="32">
                  <c:v>48.78180462140195</c:v>
                </c:pt>
                <c:pt idx="33">
                  <c:v>49.45279959656955</c:v>
                </c:pt>
                <c:pt idx="34">
                  <c:v>50.07776135097625</c:v>
                </c:pt>
                <c:pt idx="35">
                  <c:v>50.65706490136758</c:v>
                </c:pt>
                <c:pt idx="36">
                  <c:v>51.1910723721859</c:v>
                </c:pt>
                <c:pt idx="37">
                  <c:v>51.680145191364</c:v>
                </c:pt>
                <c:pt idx="38">
                  <c:v>52.12465301437573</c:v>
                </c:pt>
                <c:pt idx="39">
                  <c:v>52.5249829496001</c:v>
                </c:pt>
                <c:pt idx="40">
                  <c:v>52.88154079210295</c:v>
                </c:pt>
                <c:pt idx="41">
                  <c:v>53.19475381992916</c:v>
                </c:pt>
                <c:pt idx="42">
                  <c:v>53.46507241865648</c:v>
                </c:pt>
                <c:pt idx="43">
                  <c:v>53.69297077557966</c:v>
                </c:pt>
                <c:pt idx="44">
                  <c:v>53.87894686874147</c:v>
                </c:pt>
                <c:pt idx="45">
                  <c:v>54.02352192910593</c:v>
                </c:pt>
                <c:pt idx="46">
                  <c:v>54.12723951636436</c:v>
                </c:pt>
                <c:pt idx="47">
                  <c:v>54.19066431873365</c:v>
                </c:pt>
                <c:pt idx="48">
                  <c:v>54.21438076305594</c:v>
                </c:pt>
                <c:pt idx="49">
                  <c:v>54.1989915023642</c:v>
                </c:pt>
                <c:pt idx="50">
                  <c:v>54.1451158328772</c:v>
                </c:pt>
                <c:pt idx="51">
                  <c:v>54.05338808030042</c:v>
                </c:pt>
                <c:pt idx="52">
                  <c:v>53.92445598974867</c:v>
                </c:pt>
                <c:pt idx="53">
                  <c:v>53.75897913378931</c:v>
                </c:pt>
                <c:pt idx="54">
                  <c:v>53.55762735969079</c:v>
                </c:pt>
                <c:pt idx="55">
                  <c:v>53.32107928811911</c:v>
                </c:pt>
                <c:pt idx="56">
                  <c:v>53.050020871756</c:v>
                </c:pt>
                <c:pt idx="57">
                  <c:v>52.74514401951456</c:v>
                </c:pt>
                <c:pt idx="58">
                  <c:v>52.40714528976432</c:v>
                </c:pt>
                <c:pt idx="59">
                  <c:v>52.036724654336</c:v>
                </c:pt>
                <c:pt idx="60">
                  <c:v>51.63458433374439</c:v>
                </c:pt>
                <c:pt idx="61">
                  <c:v>51.20142770311679</c:v>
                </c:pt>
                <c:pt idx="62">
                  <c:v>50.7379582675701</c:v>
                </c:pt>
                <c:pt idx="63">
                  <c:v>50.24487870525611</c:v>
                </c:pt>
                <c:pt idx="64">
                  <c:v>49.72288997592791</c:v>
                </c:pt>
                <c:pt idx="65">
                  <c:v>49.17269049258807</c:v>
                </c:pt>
                <c:pt idx="66">
                  <c:v>48.59497535365885</c:v>
                </c:pt>
                <c:pt idx="67">
                  <c:v>47.99043563297637</c:v>
                </c:pt>
                <c:pt idx="68">
                  <c:v>47.35975772488796</c:v>
                </c:pt>
                <c:pt idx="69">
                  <c:v>46.7036227417535</c:v>
                </c:pt>
                <c:pt idx="70">
                  <c:v>46.02270596113148</c:v>
                </c:pt>
                <c:pt idx="71">
                  <c:v>45.31767632004532</c:v>
                </c:pt>
                <c:pt idx="72">
                  <c:v>44.58919595375635</c:v>
                </c:pt>
                <c:pt idx="73">
                  <c:v>43.83791977655856</c:v>
                </c:pt>
                <c:pt idx="74">
                  <c:v>43.06449510221778</c:v>
                </c:pt>
                <c:pt idx="75">
                  <c:v>42.26956130174347</c:v>
                </c:pt>
                <c:pt idx="76">
                  <c:v>41.45374949631483</c:v>
                </c:pt>
                <c:pt idx="77">
                  <c:v>40.61768228324489</c:v>
                </c:pt>
                <c:pt idx="78">
                  <c:v>39.76197349298254</c:v>
                </c:pt>
                <c:pt idx="79">
                  <c:v>38.88722797525333</c:v>
                </c:pt>
                <c:pt idx="80">
                  <c:v>37.99404141252224</c:v>
                </c:pt>
                <c:pt idx="81">
                  <c:v>37.08300015903694</c:v>
                </c:pt>
                <c:pt idx="82">
                  <c:v>36.15468110385671</c:v>
                </c:pt>
                <c:pt idx="83">
                  <c:v>35.20965155627535</c:v>
                </c:pt>
                <c:pt idx="84">
                  <c:v>34.24846915218423</c:v>
                </c:pt>
                <c:pt idx="85">
                  <c:v>33.27168178000309</c:v>
                </c:pt>
                <c:pt idx="86">
                  <c:v>32.27982752482485</c:v>
                </c:pt>
                <c:pt idx="87">
                  <c:v>31.27343462955914</c:v>
                </c:pt>
                <c:pt idx="88">
                  <c:v>30.25302147188131</c:v>
                </c:pt>
                <c:pt idx="89">
                  <c:v>29.21909655587788</c:v>
                </c:pt>
                <c:pt idx="90">
                  <c:v>28.17215851733281</c:v>
                </c:pt>
                <c:pt idx="91">
                  <c:v>27.1126961416654</c:v>
                </c:pt>
                <c:pt idx="92">
                  <c:v>26.04118839357461</c:v>
                </c:pt>
                <c:pt idx="93">
                  <c:v>24.95810445751567</c:v>
                </c:pt>
                <c:pt idx="94">
                  <c:v>23.86390378815413</c:v>
                </c:pt>
                <c:pt idx="95">
                  <c:v>22.75903617003168</c:v>
                </c:pt>
                <c:pt idx="96">
                  <c:v>21.64394178568491</c:v>
                </c:pt>
                <c:pt idx="97">
                  <c:v>20.51905129152119</c:v>
                </c:pt>
                <c:pt idx="98">
                  <c:v>19.38478590079229</c:v>
                </c:pt>
                <c:pt idx="99">
                  <c:v>18.24155747304984</c:v>
                </c:pt>
                <c:pt idx="100">
                  <c:v>17.0897686094887</c:v>
                </c:pt>
                <c:pt idx="101">
                  <c:v>15.92981275363145</c:v>
                </c:pt>
                <c:pt idx="102">
                  <c:v>14.76207429684591</c:v>
                </c:pt>
                <c:pt idx="103">
                  <c:v>13.58692868819644</c:v>
                </c:pt>
                <c:pt idx="104">
                  <c:v>12.40474254818037</c:v>
                </c:pt>
                <c:pt idx="105">
                  <c:v>11.21587378591994</c:v>
                </c:pt>
                <c:pt idx="106">
                  <c:v>10.02067171940744</c:v>
                </c:pt>
                <c:pt idx="107">
                  <c:v>8.81947719842574</c:v>
                </c:pt>
                <c:pt idx="108">
                  <c:v>7.612622729795658</c:v>
                </c:pt>
                <c:pt idx="109">
                  <c:v>6.40043260461016</c:v>
                </c:pt>
                <c:pt idx="110">
                  <c:v>5.183223027155873</c:v>
                </c:pt>
                <c:pt idx="111">
                  <c:v>3.961302245228489</c:v>
                </c:pt>
                <c:pt idx="112">
                  <c:v>2.734970681572122</c:v>
                </c:pt>
                <c:pt idx="113">
                  <c:v>1.504521066187772</c:v>
                </c:pt>
                <c:pt idx="114">
                  <c:v>0.270238569285721</c:v>
                </c:pt>
                <c:pt idx="115">
                  <c:v>-0.967599065353988</c:v>
                </c:pt>
                <c:pt idx="116">
                  <c:v>-2.208721386798061</c:v>
                </c:pt>
                <c:pt idx="117">
                  <c:v>-3.452865103352996</c:v>
                </c:pt>
                <c:pt idx="118">
                  <c:v>-4.699773949112659</c:v>
                </c:pt>
                <c:pt idx="119">
                  <c:v>-5.949198550813616</c:v>
                </c:pt>
              </c:numCache>
            </c:numRef>
          </c:yVal>
          <c:smooth val="1"/>
          <c:extLst xmlns:c16r2="http://schemas.microsoft.com/office/drawing/2015/06/chart">
            <c:ext xmlns:c16="http://schemas.microsoft.com/office/drawing/2014/chart" uri="{C3380CC4-5D6E-409C-BE32-E72D297353CC}">
              <c16:uniqueId val="{00000007-FF3B-4EE6-87DF-509739AE5962}"/>
            </c:ext>
          </c:extLst>
        </c:ser>
        <c:ser>
          <c:idx val="9"/>
          <c:order val="8"/>
          <c:tx>
            <c:strRef>
              <c:f>'SA-ChronicPain-G'!$Y$123</c:f>
              <c:strCache>
                <c:ptCount val="1"/>
                <c:pt idx="0">
                  <c:v>Total Deaths for 0.5x parameter level</c:v>
                </c:pt>
              </c:strCache>
            </c:strRef>
          </c:tx>
          <c:spPr>
            <a:ln w="6350">
              <a:solidFill>
                <a:schemeClr val="tx1"/>
              </a:solidFill>
              <a:prstDash val="solid"/>
            </a:ln>
          </c:spPr>
          <c:marker>
            <c:symbol val="none"/>
          </c:marker>
          <c:xVal>
            <c:numRef>
              <c:f>'SA-ChronicPain-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ChronicPain-G'!$Y$3:$Y$122</c:f>
              <c:numCache>
                <c:formatCode>General</c:formatCode>
                <c:ptCount val="120"/>
                <c:pt idx="0">
                  <c:v>0.0</c:v>
                </c:pt>
                <c:pt idx="1">
                  <c:v>3.58132025293162</c:v>
                </c:pt>
                <c:pt idx="2">
                  <c:v>6.670781475444618</c:v>
                </c:pt>
                <c:pt idx="3">
                  <c:v>9.35358957921985</c:v>
                </c:pt>
                <c:pt idx="4">
                  <c:v>11.69890703180149</c:v>
                </c:pt>
                <c:pt idx="5">
                  <c:v>13.76277724038782</c:v>
                </c:pt>
                <c:pt idx="6">
                  <c:v>15.59054811832634</c:v>
                </c:pt>
                <c:pt idx="7">
                  <c:v>17.2188582890341</c:v>
                </c:pt>
                <c:pt idx="8">
                  <c:v>18.67726330856058</c:v>
                </c:pt>
                <c:pt idx="9">
                  <c:v>19.98956596146677</c:v>
                </c:pt>
                <c:pt idx="10">
                  <c:v>21.17490351138776</c:v>
                </c:pt>
                <c:pt idx="11">
                  <c:v>22.24863551191847</c:v>
                </c:pt>
                <c:pt idx="12">
                  <c:v>23.22306809575684</c:v>
                </c:pt>
                <c:pt idx="13">
                  <c:v>25.69153391589735</c:v>
                </c:pt>
                <c:pt idx="14">
                  <c:v>27.92830225419818</c:v>
                </c:pt>
                <c:pt idx="15">
                  <c:v>29.97186117011251</c:v>
                </c:pt>
                <c:pt idx="16">
                  <c:v>31.85279656117088</c:v>
                </c:pt>
                <c:pt idx="17">
                  <c:v>33.59553131813228</c:v>
                </c:pt>
                <c:pt idx="18">
                  <c:v>35.21952519787673</c:v>
                </c:pt>
                <c:pt idx="19">
                  <c:v>36.74024763641587</c:v>
                </c:pt>
                <c:pt idx="20">
                  <c:v>38.16996626205382</c:v>
                </c:pt>
                <c:pt idx="21">
                  <c:v>39.51838528241778</c:v>
                </c:pt>
                <c:pt idx="22">
                  <c:v>40.79316169965345</c:v>
                </c:pt>
                <c:pt idx="23">
                  <c:v>42.00032219877111</c:v>
                </c:pt>
                <c:pt idx="24">
                  <c:v>43.14459935956815</c:v>
                </c:pt>
                <c:pt idx="25">
                  <c:v>44.2297024032402</c:v>
                </c:pt>
                <c:pt idx="26">
                  <c:v>45.26065574515318</c:v>
                </c:pt>
                <c:pt idx="27">
                  <c:v>46.2395377484739</c:v>
                </c:pt>
                <c:pt idx="28">
                  <c:v>47.16796169676375</c:v>
                </c:pt>
                <c:pt idx="29">
                  <c:v>48.04719525472747</c:v>
                </c:pt>
                <c:pt idx="30">
                  <c:v>48.87824290454077</c:v>
                </c:pt>
                <c:pt idx="31">
                  <c:v>49.66191129991958</c:v>
                </c:pt>
                <c:pt idx="32">
                  <c:v>50.3988609263748</c:v>
                </c:pt>
                <c:pt idx="33">
                  <c:v>51.08964676022003</c:v>
                </c:pt>
                <c:pt idx="34">
                  <c:v>51.73475010261586</c:v>
                </c:pt>
                <c:pt idx="35">
                  <c:v>52.33460334633205</c:v>
                </c:pt>
                <c:pt idx="36">
                  <c:v>52.88960909357704</c:v>
                </c:pt>
                <c:pt idx="37">
                  <c:v>53.400154768296</c:v>
                </c:pt>
                <c:pt idx="38">
                  <c:v>53.86662364388949</c:v>
                </c:pt>
                <c:pt idx="39">
                  <c:v>54.28940592829285</c:v>
                </c:pt>
                <c:pt idx="40">
                  <c:v>54.6689015549934</c:v>
                </c:pt>
                <c:pt idx="41">
                  <c:v>55.00552435615968</c:v>
                </c:pt>
                <c:pt idx="42">
                  <c:v>55.2997048830368</c:v>
                </c:pt>
                <c:pt idx="43">
                  <c:v>55.55189213757167</c:v>
                </c:pt>
                <c:pt idx="44">
                  <c:v>55.76255446145524</c:v>
                </c:pt>
                <c:pt idx="45">
                  <c:v>55.93217977921991</c:v>
                </c:pt>
                <c:pt idx="46">
                  <c:v>56.06127535189042</c:v>
                </c:pt>
                <c:pt idx="47">
                  <c:v>56.15036716538575</c:v>
                </c:pt>
                <c:pt idx="48">
                  <c:v>56.19999905200602</c:v>
                </c:pt>
                <c:pt idx="49">
                  <c:v>56.2107316225328</c:v>
                </c:pt>
                <c:pt idx="50">
                  <c:v>56.18314106982938</c:v>
                </c:pt>
                <c:pt idx="51">
                  <c:v>56.11781789151505</c:v>
                </c:pt>
                <c:pt idx="52">
                  <c:v>56.01536557272093</c:v>
                </c:pt>
                <c:pt idx="53">
                  <c:v>55.8763992489633</c:v>
                </c:pt>
                <c:pt idx="54">
                  <c:v>55.70154437517785</c:v>
                </c:pt>
                <c:pt idx="55">
                  <c:v>55.49143541734279</c:v>
                </c:pt>
                <c:pt idx="56">
                  <c:v>55.24671457880255</c:v>
                </c:pt>
                <c:pt idx="57">
                  <c:v>54.96803057003365</c:v>
                </c:pt>
                <c:pt idx="58">
                  <c:v>54.65603742799176</c:v>
                </c:pt>
                <c:pt idx="59">
                  <c:v>54.31139338908697</c:v>
                </c:pt>
                <c:pt idx="60">
                  <c:v>53.93475981824349</c:v>
                </c:pt>
                <c:pt idx="61">
                  <c:v>53.52680019525778</c:v>
                </c:pt>
                <c:pt idx="62">
                  <c:v>53.0881791587104</c:v>
                </c:pt>
                <c:pt idx="63">
                  <c:v>52.619561606954</c:v>
                </c:pt>
                <c:pt idx="64">
                  <c:v>52.12161185518298</c:v>
                </c:pt>
                <c:pt idx="65">
                  <c:v>51.59499284715602</c:v>
                </c:pt>
                <c:pt idx="66">
                  <c:v>51.04036541988717</c:v>
                </c:pt>
                <c:pt idx="67">
                  <c:v>50.45838761938673</c:v>
                </c:pt>
                <c:pt idx="68">
                  <c:v>49.84971406544192</c:v>
                </c:pt>
                <c:pt idx="69">
                  <c:v>49.21499536332237</c:v>
                </c:pt>
                <c:pt idx="70">
                  <c:v>48.55487756027374</c:v>
                </c:pt>
                <c:pt idx="71">
                  <c:v>47.87000164466313</c:v>
                </c:pt>
                <c:pt idx="72">
                  <c:v>47.16100308565044</c:v>
                </c:pt>
                <c:pt idx="73">
                  <c:v>46.42851141130313</c:v>
                </c:pt>
                <c:pt idx="74">
                  <c:v>45.67314982313346</c:v>
                </c:pt>
                <c:pt idx="75">
                  <c:v>44.89553484508296</c:v>
                </c:pt>
                <c:pt idx="76">
                  <c:v>44.0962760050551</c:v>
                </c:pt>
                <c:pt idx="77">
                  <c:v>43.27597554716048</c:v>
                </c:pt>
                <c:pt idx="78">
                  <c:v>42.43522817293324</c:v>
                </c:pt>
                <c:pt idx="79">
                  <c:v>41.57462080982805</c:v>
                </c:pt>
                <c:pt idx="80">
                  <c:v>40.69473240539182</c:v>
                </c:pt>
                <c:pt idx="81">
                  <c:v>39.7961337455839</c:v>
                </c:pt>
                <c:pt idx="82">
                  <c:v>38.87938729578195</c:v>
                </c:pt>
                <c:pt idx="83">
                  <c:v>37.9450470630788</c:v>
                </c:pt>
                <c:pt idx="84">
                  <c:v>36.99365847856861</c:v>
                </c:pt>
                <c:pt idx="85">
                  <c:v>36.02575829834523</c:v>
                </c:pt>
                <c:pt idx="86">
                  <c:v>35.04187452203485</c:v>
                </c:pt>
                <c:pt idx="87">
                  <c:v>34.04252632773823</c:v>
                </c:pt>
                <c:pt idx="88">
                  <c:v>33.02822402229737</c:v>
                </c:pt>
                <c:pt idx="89">
                  <c:v>31.99946900588375</c:v>
                </c:pt>
                <c:pt idx="90">
                  <c:v>30.95675374994289</c:v>
                </c:pt>
                <c:pt idx="91">
                  <c:v>29.90056178758368</c:v>
                </c:pt>
                <c:pt idx="92">
                  <c:v>28.8313677155571</c:v>
                </c:pt>
                <c:pt idx="93">
                  <c:v>27.74963720699942</c:v>
                </c:pt>
                <c:pt idx="94">
                  <c:v>26.65582703418067</c:v>
                </c:pt>
                <c:pt idx="95">
                  <c:v>25.55038510052082</c:v>
                </c:pt>
                <c:pt idx="96">
                  <c:v>24.43375048118951</c:v>
                </c:pt>
                <c:pt idx="97">
                  <c:v>23.30635347163834</c:v>
                </c:pt>
                <c:pt idx="98">
                  <c:v>22.16861564345309</c:v>
                </c:pt>
                <c:pt idx="99">
                  <c:v>21.02094990693431</c:v>
                </c:pt>
                <c:pt idx="100">
                  <c:v>19.86376057988427</c:v>
                </c:pt>
                <c:pt idx="101">
                  <c:v>18.69744346204898</c:v>
                </c:pt>
                <c:pt idx="102">
                  <c:v>17.52238591476635</c:v>
                </c:pt>
                <c:pt idx="103">
                  <c:v>16.33896694532223</c:v>
                </c:pt>
                <c:pt idx="104">
                  <c:v>15.14755729562221</c:v>
                </c:pt>
                <c:pt idx="105">
                  <c:v>13.948519534736</c:v>
                </c:pt>
                <c:pt idx="106">
                  <c:v>12.74220815495291</c:v>
                </c:pt>
                <c:pt idx="107">
                  <c:v>11.52896967098568</c:v>
                </c:pt>
                <c:pt idx="108">
                  <c:v>10.30914272196951</c:v>
                </c:pt>
                <c:pt idx="109">
                  <c:v>9.083058175954921</c:v>
                </c:pt>
                <c:pt idx="110">
                  <c:v>7.851039236585525</c:v>
                </c:pt>
                <c:pt idx="111">
                  <c:v>6.613401551683967</c:v>
                </c:pt>
                <c:pt idx="112">
                  <c:v>5.370453323470974</c:v>
                </c:pt>
                <c:pt idx="113">
                  <c:v>4.122495420189066</c:v>
                </c:pt>
                <c:pt idx="114">
                  <c:v>2.869821488889284</c:v>
                </c:pt>
                <c:pt idx="115">
                  <c:v>1.612718069156926</c:v>
                </c:pt>
                <c:pt idx="116">
                  <c:v>0.351464707587002</c:v>
                </c:pt>
                <c:pt idx="117">
                  <c:v>-0.913665927184866</c:v>
                </c:pt>
                <c:pt idx="118">
                  <c:v>-2.182407929078717</c:v>
                </c:pt>
                <c:pt idx="119">
                  <c:v>-3.454502038950431</c:v>
                </c:pt>
              </c:numCache>
            </c:numRef>
          </c:yVal>
          <c:smooth val="1"/>
          <c:extLst xmlns:c16r2="http://schemas.microsoft.com/office/drawing/2015/06/chart">
            <c:ext xmlns:c16="http://schemas.microsoft.com/office/drawing/2014/chart" uri="{C3380CC4-5D6E-409C-BE32-E72D297353CC}">
              <c16:uniqueId val="{00000008-FF3B-4EE6-87DF-509739AE5962}"/>
            </c:ext>
          </c:extLst>
        </c:ser>
        <c:dLbls>
          <c:showLegendKey val="0"/>
          <c:showVal val="0"/>
          <c:showCatName val="0"/>
          <c:showSerName val="0"/>
          <c:showPercent val="0"/>
          <c:showBubbleSize val="0"/>
        </c:dLbls>
        <c:axId val="-955039120"/>
        <c:axId val="-955027120"/>
      </c:scatterChart>
      <c:valAx>
        <c:axId val="-95503912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55027120"/>
        <c:crosses val="autoZero"/>
        <c:crossBetween val="midCat"/>
      </c:valAx>
      <c:valAx>
        <c:axId val="-955027120"/>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55039120"/>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9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97592592592593"/>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86.30737482704221</c:v>
                </c:pt>
                <c:pt idx="2">
                  <c:v>-163.4640808912111</c:v>
                </c:pt>
                <c:pt idx="3">
                  <c:v>-232.2796236498337</c:v>
                </c:pt>
                <c:pt idx="4">
                  <c:v>-293.5669572387495</c:v>
                </c:pt>
                <c:pt idx="5">
                  <c:v>-348.1078138588207</c:v>
                </c:pt>
                <c:pt idx="6">
                  <c:v>-396.6334234356333</c:v>
                </c:pt>
                <c:pt idx="7">
                  <c:v>-439.8151353602339</c:v>
                </c:pt>
                <c:pt idx="8">
                  <c:v>-478.2613158682622</c:v>
                </c:pt>
                <c:pt idx="9">
                  <c:v>-512.5181047411543</c:v>
                </c:pt>
                <c:pt idx="10">
                  <c:v>-543.072434647061</c:v>
                </c:pt>
                <c:pt idx="11">
                  <c:v>-570.3562700436564</c:v>
                </c:pt>
                <c:pt idx="12">
                  <c:v>-594.751395003805</c:v>
                </c:pt>
                <c:pt idx="13">
                  <c:v>-628.1742840112194</c:v>
                </c:pt>
                <c:pt idx="14">
                  <c:v>-657.5373230695611</c:v>
                </c:pt>
                <c:pt idx="15">
                  <c:v>-683.495804464846</c:v>
                </c:pt>
                <c:pt idx="16">
                  <c:v>-706.5689157126842</c:v>
                </c:pt>
                <c:pt idx="17">
                  <c:v>-727.1741477120856</c:v>
                </c:pt>
                <c:pt idx="18">
                  <c:v>-745.6519106223434</c:v>
                </c:pt>
                <c:pt idx="19">
                  <c:v>-762.283304254041</c:v>
                </c:pt>
                <c:pt idx="20">
                  <c:v>-777.3030880135626</c:v>
                </c:pt>
                <c:pt idx="21">
                  <c:v>-790.9092647755314</c:v>
                </c:pt>
                <c:pt idx="22">
                  <c:v>-803.270259406732</c:v>
                </c:pt>
                <c:pt idx="23">
                  <c:v>-814.5303741972581</c:v>
                </c:pt>
                <c:pt idx="24">
                  <c:v>-824.8139977518681</c:v>
                </c:pt>
                <c:pt idx="25">
                  <c:v>-834.2289018816715</c:v>
                </c:pt>
                <c:pt idx="26">
                  <c:v>-842.888369218541</c:v>
                </c:pt>
                <c:pt idx="27">
                  <c:v>-850.8688528321767</c:v>
                </c:pt>
                <c:pt idx="28">
                  <c:v>-858.2379771364534</c:v>
                </c:pt>
                <c:pt idx="29">
                  <c:v>-865.0556746318044</c:v>
                </c:pt>
                <c:pt idx="30">
                  <c:v>-871.3751198747124</c:v>
                </c:pt>
                <c:pt idx="31">
                  <c:v>-877.2435440274751</c:v>
                </c:pt>
                <c:pt idx="32">
                  <c:v>-882.702946749806</c:v>
                </c:pt>
                <c:pt idx="33">
                  <c:v>-887.790719265145</c:v>
                </c:pt>
                <c:pt idx="34">
                  <c:v>-892.5401903100461</c:v>
                </c:pt>
                <c:pt idx="35">
                  <c:v>-896.9811049531208</c:v>
                </c:pt>
                <c:pt idx="36">
                  <c:v>-901.140044854038</c:v>
                </c:pt>
                <c:pt idx="37">
                  <c:v>-905.04079735484</c:v>
                </c:pt>
                <c:pt idx="38">
                  <c:v>-908.7046798050542</c:v>
                </c:pt>
                <c:pt idx="39">
                  <c:v>-912.150857909687</c:v>
                </c:pt>
                <c:pt idx="40">
                  <c:v>-915.3965498935871</c:v>
                </c:pt>
                <c:pt idx="41">
                  <c:v>-918.4572510179944</c:v>
                </c:pt>
                <c:pt idx="42">
                  <c:v>-921.3469307770007</c:v>
                </c:pt>
                <c:pt idx="43">
                  <c:v>-924.0782060539071</c:v>
                </c:pt>
                <c:pt idx="44">
                  <c:v>-926.6624932898622</c:v>
                </c:pt>
                <c:pt idx="45">
                  <c:v>-929.1101423073866</c:v>
                </c:pt>
                <c:pt idx="46">
                  <c:v>-931.4305540822227</c:v>
                </c:pt>
                <c:pt idx="47">
                  <c:v>-933.6322844583784</c:v>
                </c:pt>
                <c:pt idx="48">
                  <c:v>-935.7231355446136</c:v>
                </c:pt>
                <c:pt idx="49">
                  <c:v>-937.7102363094857</c:v>
                </c:pt>
                <c:pt idx="50">
                  <c:v>-939.6001137001431</c:v>
                </c:pt>
                <c:pt idx="51">
                  <c:v>-941.3987554438481</c:v>
                </c:pt>
                <c:pt idx="52">
                  <c:v>-943.111665603393</c:v>
                </c:pt>
                <c:pt idx="53">
                  <c:v>-944.7439136302698</c:v>
                </c:pt>
                <c:pt idx="54">
                  <c:v>-946.3001777908369</c:v>
                </c:pt>
                <c:pt idx="55">
                  <c:v>-947.784783644503</c:v>
                </c:pt>
                <c:pt idx="56">
                  <c:v>-949.2017381689832</c:v>
                </c:pt>
                <c:pt idx="57">
                  <c:v>-950.5547600547984</c:v>
                </c:pt>
                <c:pt idx="58">
                  <c:v>-951.8473066272576</c:v>
                </c:pt>
                <c:pt idx="59">
                  <c:v>-953.0825977981443</c:v>
                </c:pt>
                <c:pt idx="60">
                  <c:v>-954.2636374001615</c:v>
                </c:pt>
                <c:pt idx="61">
                  <c:v>-955.393232214096</c:v>
                </c:pt>
                <c:pt idx="62">
                  <c:v>-956.474008960881</c:v>
                </c:pt>
                <c:pt idx="63">
                  <c:v>-957.5084294975583</c:v>
                </c:pt>
                <c:pt idx="64">
                  <c:v>-958.498804427112</c:v>
                </c:pt>
                <c:pt idx="65">
                  <c:v>-959.4473053066928</c:v>
                </c:pt>
                <c:pt idx="66">
                  <c:v>-960.3559756161816</c:v>
                </c:pt>
                <c:pt idx="67">
                  <c:v>-961.226740629567</c:v>
                </c:pt>
                <c:pt idx="68">
                  <c:v>-962.0614163144164</c:v>
                </c:pt>
                <c:pt idx="69">
                  <c:v>-962.8617173696577</c:v>
                </c:pt>
                <c:pt idx="70">
                  <c:v>-963.6292644984956</c:v>
                </c:pt>
                <c:pt idx="71">
                  <c:v>-964.3655910019216</c:v>
                </c:pt>
                <c:pt idx="72">
                  <c:v>-965.0721487678034</c:v>
                </c:pt>
                <c:pt idx="73">
                  <c:v>-965.7503137217316</c:v>
                </c:pt>
                <c:pt idx="74">
                  <c:v>-966.401390798022</c:v>
                </c:pt>
                <c:pt idx="75">
                  <c:v>-967.0266184821629</c:v>
                </c:pt>
                <c:pt idx="76">
                  <c:v>-967.6271729701735</c:v>
                </c:pt>
                <c:pt idx="77">
                  <c:v>-968.2041719848178</c:v>
                </c:pt>
                <c:pt idx="78">
                  <c:v>-968.7586782841838</c:v>
                </c:pt>
                <c:pt idx="79">
                  <c:v>-969.2917028937871</c:v>
                </c:pt>
                <c:pt idx="80">
                  <c:v>-969.804208089942</c:v>
                </c:pt>
                <c:pt idx="81">
                  <c:v>-970.2971101589173</c:v>
                </c:pt>
                <c:pt idx="82">
                  <c:v>-970.7712819535296</c:v>
                </c:pt>
                <c:pt idx="83">
                  <c:v>-971.227555266579</c:v>
                </c:pt>
                <c:pt idx="84">
                  <c:v>-971.6667230381266</c:v>
                </c:pt>
                <c:pt idx="85">
                  <c:v>-972.0895414119144</c:v>
                </c:pt>
                <c:pt idx="86">
                  <c:v>-972.4967316544652</c:v>
                </c:pt>
                <c:pt idx="87">
                  <c:v>-972.888981948946</c:v>
                </c:pt>
                <c:pt idx="88">
                  <c:v>-973.2669490745914</c:v>
                </c:pt>
                <c:pt idx="89">
                  <c:v>-973.6312599813274</c:v>
                </c:pt>
                <c:pt idx="90">
                  <c:v>-973.9825132682392</c:v>
                </c:pt>
                <c:pt idx="91">
                  <c:v>-974.3212805736027</c:v>
                </c:pt>
                <c:pt idx="92">
                  <c:v>-974.6481078834786</c:v>
                </c:pt>
                <c:pt idx="93">
                  <c:v>-974.9635167650994</c:v>
                </c:pt>
                <c:pt idx="94">
                  <c:v>-975.268005530656</c:v>
                </c:pt>
                <c:pt idx="95">
                  <c:v>-975.562050336676</c:v>
                </c:pt>
                <c:pt idx="96">
                  <c:v>-975.8461062235023</c:v>
                </c:pt>
                <c:pt idx="97">
                  <c:v>-976.1206080991003</c:v>
                </c:pt>
                <c:pt idx="98">
                  <c:v>-976.3859716709846</c:v>
                </c:pt>
                <c:pt idx="99">
                  <c:v>-976.6425943297069</c:v>
                </c:pt>
                <c:pt idx="100">
                  <c:v>-976.8908559870665</c:v>
                </c:pt>
                <c:pt idx="101">
                  <c:v>-977.1311198719144</c:v>
                </c:pt>
                <c:pt idx="102">
                  <c:v>-977.3637332862088</c:v>
                </c:pt>
                <c:pt idx="103">
                  <c:v>-977.589028323675</c:v>
                </c:pt>
                <c:pt idx="104">
                  <c:v>-977.8073225534079</c:v>
                </c:pt>
                <c:pt idx="105">
                  <c:v>-978.0189196703637</c:v>
                </c:pt>
                <c:pt idx="106">
                  <c:v>-978.224110114665</c:v>
                </c:pt>
                <c:pt idx="107">
                  <c:v>-978.4231716615115</c:v>
                </c:pt>
                <c:pt idx="108">
                  <c:v>-978.6163699832579</c:v>
                </c:pt>
                <c:pt idx="109">
                  <c:v>-978.8039591852063</c:v>
                </c:pt>
                <c:pt idx="110">
                  <c:v>-978.9861823165203</c:v>
                </c:pt>
                <c:pt idx="111">
                  <c:v>-979.1632718574976</c:v>
                </c:pt>
                <c:pt idx="112">
                  <c:v>-979.3354501845515</c:v>
                </c:pt>
                <c:pt idx="113">
                  <c:v>-979.502930013932</c:v>
                </c:pt>
                <c:pt idx="114">
                  <c:v>-979.6659148252542</c:v>
                </c:pt>
                <c:pt idx="115">
                  <c:v>-979.8245992659654</c:v>
                </c:pt>
                <c:pt idx="116">
                  <c:v>-979.9791695375046</c:v>
                </c:pt>
                <c:pt idx="117">
                  <c:v>-980.1298037642151</c:v>
                </c:pt>
                <c:pt idx="118">
                  <c:v>-980.2766723457282</c:v>
                </c:pt>
                <c:pt idx="119">
                  <c:v>-980.4199382936586</c:v>
                </c:pt>
              </c:numCache>
            </c:numRef>
          </c:yVal>
          <c:smooth val="1"/>
          <c:extLst xmlns:c16r2="http://schemas.microsoft.com/office/drawing/2015/06/chart">
            <c:ext xmlns:c16="http://schemas.microsoft.com/office/drawing/2014/chart" uri="{C3380CC4-5D6E-409C-BE32-E72D297353CC}">
              <c16:uniqueId val="{00000000-25CC-4672-9DEC-A859BCE18758}"/>
            </c:ext>
          </c:extLst>
        </c:ser>
        <c:ser>
          <c:idx val="3"/>
          <c:order val="1"/>
          <c:tx>
            <c:strRef>
              <c:f>'SA-Policy-G'!$N$123</c:f>
              <c:strCache>
                <c:ptCount val="1"/>
                <c:pt idx="0">
                  <c:v>SOUD Deaths for 0.75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86.50979397187167</c:v>
                </c:pt>
                <c:pt idx="2">
                  <c:v>-164.1267507455266</c:v>
                </c:pt>
                <c:pt idx="3">
                  <c:v>-233.6061813658881</c:v>
                </c:pt>
                <c:pt idx="4">
                  <c:v>-295.7159515478546</c:v>
                </c:pt>
                <c:pt idx="5">
                  <c:v>-351.2004696543148</c:v>
                </c:pt>
                <c:pt idx="6">
                  <c:v>-400.7602239814564</c:v>
                </c:pt>
                <c:pt idx="7">
                  <c:v>-445.0413743910641</c:v>
                </c:pt>
                <c:pt idx="8">
                  <c:v>-484.6317599725747</c:v>
                </c:pt>
                <c:pt idx="9">
                  <c:v>-520.0608926016094</c:v>
                </c:pt>
                <c:pt idx="10">
                  <c:v>-551.802325436313</c:v>
                </c:pt>
                <c:pt idx="11">
                  <c:v>-580.2773394217676</c:v>
                </c:pt>
                <c:pt idx="12">
                  <c:v>-605.8592642299974</c:v>
                </c:pt>
                <c:pt idx="13">
                  <c:v>-640.460833470167</c:v>
                </c:pt>
                <c:pt idx="14">
                  <c:v>-670.943471131872</c:v>
                </c:pt>
                <c:pt idx="15">
                  <c:v>-697.9764178870993</c:v>
                </c:pt>
                <c:pt idx="16">
                  <c:v>-722.0876727272317</c:v>
                </c:pt>
                <c:pt idx="17">
                  <c:v>-743.7002234089979</c:v>
                </c:pt>
                <c:pt idx="18">
                  <c:v>-763.1578754082544</c:v>
                </c:pt>
                <c:pt idx="19">
                  <c:v>-780.743819253865</c:v>
                </c:pt>
                <c:pt idx="20">
                  <c:v>-796.6941183034613</c:v>
                </c:pt>
                <c:pt idx="21">
                  <c:v>-811.2076242513851</c:v>
                </c:pt>
                <c:pt idx="22">
                  <c:v>-824.4533639213253</c:v>
                </c:pt>
                <c:pt idx="23">
                  <c:v>-836.5761219457121</c:v>
                </c:pt>
                <c:pt idx="24">
                  <c:v>-847.700724308836</c:v>
                </c:pt>
                <c:pt idx="25">
                  <c:v>-857.9353762729955</c:v>
                </c:pt>
                <c:pt idx="26">
                  <c:v>-867.3938159033311</c:v>
                </c:pt>
                <c:pt idx="27">
                  <c:v>-876.1529554628884</c:v>
                </c:pt>
                <c:pt idx="28">
                  <c:v>-884.2809151415518</c:v>
                </c:pt>
                <c:pt idx="29">
                  <c:v>-891.8381500148968</c:v>
                </c:pt>
                <c:pt idx="30">
                  <c:v>-898.878373861686</c:v>
                </c:pt>
                <c:pt idx="31">
                  <c:v>-905.4493648719902</c:v>
                </c:pt>
                <c:pt idx="32">
                  <c:v>-911.593670126591</c:v>
                </c:pt>
                <c:pt idx="33">
                  <c:v>-917.3492226479929</c:v>
                </c:pt>
                <c:pt idx="34">
                  <c:v>-922.749882621162</c:v>
                </c:pt>
                <c:pt idx="35">
                  <c:v>-927.825912623377</c:v>
                </c:pt>
                <c:pt idx="36">
                  <c:v>-932.60439527535</c:v>
                </c:pt>
                <c:pt idx="37">
                  <c:v>-937.1096005504665</c:v>
                </c:pt>
                <c:pt idx="38">
                  <c:v>-941.363308999503</c:v>
                </c:pt>
                <c:pt idx="39">
                  <c:v>-945.3851295602401</c:v>
                </c:pt>
                <c:pt idx="40">
                  <c:v>-949.192703679195</c:v>
                </c:pt>
                <c:pt idx="41">
                  <c:v>-952.8019300342314</c:v>
                </c:pt>
                <c:pt idx="42">
                  <c:v>-956.2271622066386</c:v>
                </c:pt>
                <c:pt idx="43">
                  <c:v>-959.481382509918</c:v>
                </c:pt>
                <c:pt idx="44">
                  <c:v>-962.576354970836</c:v>
                </c:pt>
                <c:pt idx="45">
                  <c:v>-965.5227600589282</c:v>
                </c:pt>
                <c:pt idx="46">
                  <c:v>-968.3303134202879</c:v>
                </c:pt>
                <c:pt idx="47">
                  <c:v>-971.0078705805787</c:v>
                </c:pt>
                <c:pt idx="48">
                  <c:v>-973.5635193320666</c:v>
                </c:pt>
                <c:pt idx="49">
                  <c:v>-976.004661303568</c:v>
                </c:pt>
                <c:pt idx="50">
                  <c:v>-978.3380840249613</c:v>
                </c:pt>
                <c:pt idx="51">
                  <c:v>-980.5700246352334</c:v>
                </c:pt>
                <c:pt idx="52">
                  <c:v>-982.7062262983102</c:v>
                </c:pt>
                <c:pt idx="53">
                  <c:v>-984.7519880662696</c:v>
                </c:pt>
                <c:pt idx="54">
                  <c:v>-986.7122090621634</c:v>
                </c:pt>
                <c:pt idx="55">
                  <c:v>-988.591427660492</c:v>
                </c:pt>
                <c:pt idx="56">
                  <c:v>-990.393856260596</c:v>
                </c:pt>
                <c:pt idx="57">
                  <c:v>-992.1234121762305</c:v>
                </c:pt>
                <c:pt idx="58">
                  <c:v>-993.783745101354</c:v>
                </c:pt>
                <c:pt idx="59">
                  <c:v>-995.3782615565847</c:v>
                </c:pt>
                <c:pt idx="60">
                  <c:v>-996.9101466720084</c:v>
                </c:pt>
                <c:pt idx="61">
                  <c:v>-998.382383619078</c:v>
                </c:pt>
                <c:pt idx="62">
                  <c:v>-999.797770966725</c:v>
                </c:pt>
                <c:pt idx="63">
                  <c:v>-1001.158938203657</c:v>
                </c:pt>
                <c:pt idx="64">
                  <c:v>-1002.468359639722</c:v>
                </c:pt>
                <c:pt idx="65">
                  <c:v>-1003.72836687379</c:v>
                </c:pt>
                <c:pt idx="66">
                  <c:v>-1004.94115999283</c:v>
                </c:pt>
                <c:pt idx="67">
                  <c:v>-1006.10881764736</c:v>
                </c:pt>
                <c:pt idx="68">
                  <c:v>-1007.23330613104</c:v>
                </c:pt>
                <c:pt idx="69">
                  <c:v>-1008.316487576966</c:v>
                </c:pt>
                <c:pt idx="70">
                  <c:v>-1009.360127369827</c:v>
                </c:pt>
                <c:pt idx="71">
                  <c:v>-1010.365900861239</c:v>
                </c:pt>
                <c:pt idx="72">
                  <c:v>-1011.335399465316</c:v>
                </c:pt>
                <c:pt idx="73">
                  <c:v>-1012.270136202357</c:v>
                </c:pt>
                <c:pt idx="74">
                  <c:v>-1013.171550750571</c:v>
                </c:pt>
                <c:pt idx="75">
                  <c:v>-1014.041014058703</c:v>
                </c:pt>
                <c:pt idx="76">
                  <c:v>-1014.879832566256</c:v>
                </c:pt>
                <c:pt idx="77">
                  <c:v>-1015.689252072564</c:v>
                </c:pt>
                <c:pt idx="78">
                  <c:v>-1016.470461291163</c:v>
                </c:pt>
                <c:pt idx="79">
                  <c:v>-1017.224595121732</c:v>
                </c:pt>
                <c:pt idx="80">
                  <c:v>-1017.952737668136</c:v>
                </c:pt>
                <c:pt idx="81">
                  <c:v>-1018.655925027879</c:v>
                </c:pt>
                <c:pt idx="82">
                  <c:v>-1019.335147875367</c:v>
                </c:pt>
                <c:pt idx="83">
                  <c:v>-1019.991353858888</c:v>
                </c:pt>
                <c:pt idx="84">
                  <c:v>-1020.625449828967</c:v>
                </c:pt>
                <c:pt idx="85">
                  <c:v>-1021.238303913797</c:v>
                </c:pt>
                <c:pt idx="86">
                  <c:v>-1021.830747455727</c:v>
                </c:pt>
                <c:pt idx="87">
                  <c:v>-1022.403576821246</c:v>
                </c:pt>
                <c:pt idx="88">
                  <c:v>-1022.95755509558</c:v>
                </c:pt>
                <c:pt idx="89">
                  <c:v>-1023.493413671803</c:v>
                </c:pt>
                <c:pt idx="90">
                  <c:v>-1024.011853743342</c:v>
                </c:pt>
                <c:pt idx="91">
                  <c:v>-1024.513547707807</c:v>
                </c:pt>
                <c:pt idx="92">
                  <c:v>-1024.999140489277</c:v>
                </c:pt>
                <c:pt idx="93">
                  <c:v>-1025.469250785428</c:v>
                </c:pt>
                <c:pt idx="94">
                  <c:v>-1025.924472245271</c:v>
                </c:pt>
                <c:pt idx="95">
                  <c:v>-1026.365374582672</c:v>
                </c:pt>
                <c:pt idx="96">
                  <c:v>-1026.792504630354</c:v>
                </c:pt>
                <c:pt idx="97">
                  <c:v>-1027.206387338593</c:v>
                </c:pt>
                <c:pt idx="98">
                  <c:v>-1027.607526722474</c:v>
                </c:pt>
                <c:pt idx="99">
                  <c:v>-1027.996406761163</c:v>
                </c:pt>
                <c:pt idx="100">
                  <c:v>-1028.373492252384</c:v>
                </c:pt>
                <c:pt idx="101">
                  <c:v>-1028.739229624978</c:v>
                </c:pt>
                <c:pt idx="102">
                  <c:v>-1029.094047712191</c:v>
                </c:pt>
                <c:pt idx="103">
                  <c:v>-1029.438358488098</c:v>
                </c:pt>
                <c:pt idx="104">
                  <c:v>-1029.772557769381</c:v>
                </c:pt>
                <c:pt idx="105">
                  <c:v>-1030.097025884491</c:v>
                </c:pt>
                <c:pt idx="106">
                  <c:v>-1030.412128312083</c:v>
                </c:pt>
                <c:pt idx="107">
                  <c:v>-1030.718216290425</c:v>
                </c:pt>
                <c:pt idx="108">
                  <c:v>-1031.01562739941</c:v>
                </c:pt>
                <c:pt idx="109">
                  <c:v>-1031.304686116628</c:v>
                </c:pt>
                <c:pt idx="110">
                  <c:v>-1031.585704348887</c:v>
                </c:pt>
                <c:pt idx="111">
                  <c:v>-1031.858981940455</c:v>
                </c:pt>
                <c:pt idx="112">
                  <c:v>-1032.124807159212</c:v>
                </c:pt>
                <c:pt idx="113">
                  <c:v>-1032.383457161827</c:v>
                </c:pt>
                <c:pt idx="114">
                  <c:v>-1032.635198439004</c:v>
                </c:pt>
                <c:pt idx="115">
                  <c:v>-1032.880287241756</c:v>
                </c:pt>
                <c:pt idx="116">
                  <c:v>-1033.118969989632</c:v>
                </c:pt>
                <c:pt idx="117">
                  <c:v>-1033.351483661752</c:v>
                </c:pt>
                <c:pt idx="118">
                  <c:v>-1033.578056171451</c:v>
                </c:pt>
                <c:pt idx="119">
                  <c:v>-1033.798906725301</c:v>
                </c:pt>
              </c:numCache>
            </c:numRef>
          </c:yVal>
          <c:smooth val="1"/>
          <c:extLst xmlns:c16r2="http://schemas.microsoft.com/office/drawing/2015/06/chart">
            <c:ext xmlns:c16="http://schemas.microsoft.com/office/drawing/2014/chart" uri="{C3380CC4-5D6E-409C-BE32-E72D297353CC}">
              <c16:uniqueId val="{00000001-25CC-4672-9DEC-A859BCE18758}"/>
            </c:ext>
          </c:extLst>
        </c:ser>
        <c:ser>
          <c:idx val="0"/>
          <c:order val="2"/>
          <c:tx>
            <c:strRef>
              <c:f>'SA-Policy-G'!$W$123</c:f>
              <c:strCache>
                <c:ptCount val="1"/>
                <c:pt idx="0">
                  <c:v>SOUD Deaths for 0.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86.71221311670085</c:v>
                </c:pt>
                <c:pt idx="2">
                  <c:v>-164.7907407054403</c:v>
                </c:pt>
                <c:pt idx="3">
                  <c:v>-234.9380575260928</c:v>
                </c:pt>
                <c:pt idx="4">
                  <c:v>-297.8778881611491</c:v>
                </c:pt>
                <c:pt idx="5">
                  <c:v>-354.3179430209771</c:v>
                </c:pt>
                <c:pt idx="6">
                  <c:v>-404.9283457868215</c:v>
                </c:pt>
                <c:pt idx="7">
                  <c:v>-450.3302534683696</c:v>
                </c:pt>
                <c:pt idx="8">
                  <c:v>-491.091021281501</c:v>
                </c:pt>
                <c:pt idx="9">
                  <c:v>-527.7234704394287</c:v>
                </c:pt>
                <c:pt idx="10">
                  <c:v>-560.687635349767</c:v>
                </c:pt>
                <c:pt idx="11">
                  <c:v>-590.3939208854488</c:v>
                </c:pt>
                <c:pt idx="12">
                  <c:v>-617.2069744329062</c:v>
                </c:pt>
                <c:pt idx="13">
                  <c:v>-653.0355393423881</c:v>
                </c:pt>
                <c:pt idx="14">
                  <c:v>-684.6898020220681</c:v>
                </c:pt>
                <c:pt idx="15">
                  <c:v>-712.8526867297691</c:v>
                </c:pt>
                <c:pt idx="16">
                  <c:v>-738.0607577378112</c:v>
                </c:pt>
                <c:pt idx="17">
                  <c:v>-760.742267199609</c:v>
                </c:pt>
                <c:pt idx="18">
                  <c:v>-781.2441955542007</c:v>
                </c:pt>
                <c:pt idx="19">
                  <c:v>-799.8516149988432</c:v>
                </c:pt>
                <c:pt idx="20">
                  <c:v>-816.8016947005074</c:v>
                </c:pt>
                <c:pt idx="21">
                  <c:v>-832.2939477114908</c:v>
                </c:pt>
                <c:pt idx="22">
                  <c:v>-846.4978258358473</c:v>
                </c:pt>
                <c:pt idx="23">
                  <c:v>-859.5584293262984</c:v>
                </c:pt>
                <c:pt idx="24">
                  <c:v>-871.6008647842174</c:v>
                </c:pt>
                <c:pt idx="25">
                  <c:v>-882.7336237562133</c:v>
                </c:pt>
                <c:pt idx="26">
                  <c:v>-893.0707619368</c:v>
                </c:pt>
                <c:pt idx="27">
                  <c:v>-902.6895215064635</c:v>
                </c:pt>
                <c:pt idx="28">
                  <c:v>-911.6583971192382</c:v>
                </c:pt>
                <c:pt idx="29">
                  <c:v>-920.0382528013794</c:v>
                </c:pt>
                <c:pt idx="30">
                  <c:v>-927.8832351878184</c:v>
                </c:pt>
                <c:pt idx="31">
                  <c:v>-935.2415699009254</c:v>
                </c:pt>
                <c:pt idx="32">
                  <c:v>-942.1562581115924</c:v>
                </c:pt>
                <c:pt idx="33">
                  <c:v>-948.6656870756631</c:v>
                </c:pt>
                <c:pt idx="34">
                  <c:v>-954.804166148642</c:v>
                </c:pt>
                <c:pt idx="35">
                  <c:v>-960.6023979799156</c:v>
                </c:pt>
                <c:pt idx="36">
                  <c:v>-966.0878931444453</c:v>
                </c:pt>
                <c:pt idx="37">
                  <c:v>-971.285335295112</c:v>
                </c:pt>
                <c:pt idx="38">
                  <c:v>-976.216902948557</c:v>
                </c:pt>
                <c:pt idx="39">
                  <c:v>-980.9025864535429</c:v>
                </c:pt>
                <c:pt idx="40">
                  <c:v>-985.3603917989524</c:v>
                </c:pt>
                <c:pt idx="41">
                  <c:v>-989.6065653020329</c:v>
                </c:pt>
                <c:pt idx="42">
                  <c:v>-993.6557915438746</c:v>
                </c:pt>
                <c:pt idx="43">
                  <c:v>-997.5213676836171</c:v>
                </c:pt>
                <c:pt idx="44">
                  <c:v>-1001.215357087405</c:v>
                </c:pt>
                <c:pt idx="45">
                  <c:v>-1004.74872481925</c:v>
                </c:pt>
                <c:pt idx="46">
                  <c:v>-1008.13145720977</c:v>
                </c:pt>
                <c:pt idx="47">
                  <c:v>-1011.372667435626</c:v>
                </c:pt>
                <c:pt idx="48">
                  <c:v>-1014.480688799035</c:v>
                </c:pt>
                <c:pt idx="49">
                  <c:v>-1017.463157186321</c:v>
                </c:pt>
                <c:pt idx="50">
                  <c:v>-1020.327084001955</c:v>
                </c:pt>
                <c:pt idx="51">
                  <c:v>-1023.078920715643</c:v>
                </c:pt>
                <c:pt idx="52">
                  <c:v>-1025.724616078513</c:v>
                </c:pt>
                <c:pt idx="53">
                  <c:v>-1028.269666742614</c:v>
                </c:pt>
                <c:pt idx="54">
                  <c:v>-1030.719162151933</c:v>
                </c:pt>
                <c:pt idx="55">
                  <c:v>-1033.077824381136</c:v>
                </c:pt>
                <c:pt idx="56">
                  <c:v>-1035.35004351674</c:v>
                </c:pt>
                <c:pt idx="57">
                  <c:v>-1037.539909104442</c:v>
                </c:pt>
                <c:pt idx="58">
                  <c:v>-1039.651238123821</c:v>
                </c:pt>
                <c:pt idx="59">
                  <c:v>-1041.687599896698</c:v>
                </c:pt>
                <c:pt idx="60">
                  <c:v>-1043.652338286957</c:v>
                </c:pt>
                <c:pt idx="61">
                  <c:v>-1045.548591507116</c:v>
                </c:pt>
                <c:pt idx="62">
                  <c:v>-1047.379309809367</c:v>
                </c:pt>
                <c:pt idx="63">
                  <c:v>-1049.147271305784</c:v>
                </c:pt>
                <c:pt idx="64">
                  <c:v>-1050.855096133385</c:v>
                </c:pt>
                <c:pt idx="65">
                  <c:v>-1052.505259154186</c:v>
                </c:pt>
                <c:pt idx="66">
                  <c:v>-1054.100101357614</c:v>
                </c:pt>
                <c:pt idx="67">
                  <c:v>-1055.641840113019</c:v>
                </c:pt>
                <c:pt idx="68">
                  <c:v>-1057.132578402525</c:v>
                </c:pt>
                <c:pt idx="69">
                  <c:v>-1058.574313149085</c:v>
                </c:pt>
                <c:pt idx="70">
                  <c:v>-1059.968942741085</c:v>
                </c:pt>
                <c:pt idx="71">
                  <c:v>-1061.318273842893</c:v>
                </c:pt>
                <c:pt idx="72">
                  <c:v>-1062.624027570265</c:v>
                </c:pt>
                <c:pt idx="73">
                  <c:v>-1063.887845100267</c:v>
                </c:pt>
                <c:pt idx="74">
                  <c:v>-1065.11129277725</c:v>
                </c:pt>
                <c:pt idx="75">
                  <c:v>-1066.295866769212</c:v>
                </c:pt>
                <c:pt idx="76">
                  <c:v>-1067.442997322606</c:v>
                </c:pt>
                <c:pt idx="77">
                  <c:v>-1068.554052658058</c:v>
                </c:pt>
                <c:pt idx="78">
                  <c:v>-1069.630342544571</c:v>
                </c:pt>
                <c:pt idx="79">
                  <c:v>-1070.673121585477</c:v>
                </c:pt>
                <c:pt idx="80">
                  <c:v>-1071.683592245582</c:v>
                </c:pt>
                <c:pt idx="81">
                  <c:v>-1072.662907645604</c:v>
                </c:pt>
                <c:pt idx="82">
                  <c:v>-1073.612174147047</c:v>
                </c:pt>
                <c:pt idx="83">
                  <c:v>-1074.532453748027</c:v>
                </c:pt>
                <c:pt idx="84">
                  <c:v>-1075.424766308304</c:v>
                </c:pt>
                <c:pt idx="85">
                  <c:v>-1076.29009161971</c:v>
                </c:pt>
                <c:pt idx="86">
                  <c:v>-1077.129371336378</c:v>
                </c:pt>
                <c:pt idx="87">
                  <c:v>-1077.943510777628</c:v>
                </c:pt>
                <c:pt idx="88">
                  <c:v>-1078.733380614925</c:v>
                </c:pt>
                <c:pt idx="89">
                  <c:v>-1079.499818453112</c:v>
                </c:pt>
                <c:pt idx="90">
                  <c:v>-1080.243630315052</c:v>
                </c:pt>
                <c:pt idx="91">
                  <c:v>-1080.965592037811</c:v>
                </c:pt>
                <c:pt idx="92">
                  <c:v>-1081.666450587683</c:v>
                </c:pt>
                <c:pt idx="93">
                  <c:v>-1082.34692530061</c:v>
                </c:pt>
                <c:pt idx="94">
                  <c:v>-1083.007709053865</c:v>
                </c:pt>
                <c:pt idx="95">
                  <c:v>-1083.649469374293</c:v>
                </c:pt>
                <c:pt idx="96">
                  <c:v>-1084.272849487851</c:v>
                </c:pt>
                <c:pt idx="97">
                  <c:v>-1084.87846931477</c:v>
                </c:pt>
                <c:pt idx="98">
                  <c:v>-1085.466926414192</c:v>
                </c:pt>
                <c:pt idx="99">
                  <c:v>-1086.038796881822</c:v>
                </c:pt>
                <c:pt idx="100">
                  <c:v>-1086.594636203754</c:v>
                </c:pt>
                <c:pt idx="101">
                  <c:v>-1087.1349800694</c:v>
                </c:pt>
                <c:pt idx="102">
                  <c:v>-1087.660345146127</c:v>
                </c:pt>
                <c:pt idx="103">
                  <c:v>-1088.171229818035</c:v>
                </c:pt>
                <c:pt idx="104">
                  <c:v>-1088.668114891045</c:v>
                </c:pt>
                <c:pt idx="105">
                  <c:v>-1089.151464266349</c:v>
                </c:pt>
                <c:pt idx="106">
                  <c:v>-1089.62172558403</c:v>
                </c:pt>
                <c:pt idx="107">
                  <c:v>-1090.079330838575</c:v>
                </c:pt>
                <c:pt idx="108">
                  <c:v>-1090.524696967853</c:v>
                </c:pt>
                <c:pt idx="109">
                  <c:v>-1090.958226416976</c:v>
                </c:pt>
                <c:pt idx="110">
                  <c:v>-1091.38030767841</c:v>
                </c:pt>
                <c:pt idx="111">
                  <c:v>-1091.791315809556</c:v>
                </c:pt>
                <c:pt idx="112">
                  <c:v>-1092.191612928969</c:v>
                </c:pt>
                <c:pt idx="113">
                  <c:v>-1092.581548692271</c:v>
                </c:pt>
                <c:pt idx="114">
                  <c:v>-1092.961460748772</c:v>
                </c:pt>
                <c:pt idx="115">
                  <c:v>-1093.33167517972</c:v>
                </c:pt>
                <c:pt idx="116">
                  <c:v>-1093.692506919061</c:v>
                </c:pt>
                <c:pt idx="117">
                  <c:v>-1094.044260157533</c:v>
                </c:pt>
                <c:pt idx="118">
                  <c:v>-1094.387228730839</c:v>
                </c:pt>
                <c:pt idx="119">
                  <c:v>-1094.721696492656</c:v>
                </c:pt>
              </c:numCache>
            </c:numRef>
          </c:yVal>
          <c:smooth val="1"/>
          <c:extLst xmlns:c16r2="http://schemas.microsoft.com/office/drawing/2015/06/chart">
            <c:ext xmlns:c16="http://schemas.microsoft.com/office/drawing/2014/chart" uri="{C3380CC4-5D6E-409C-BE32-E72D297353CC}">
              <c16:uniqueId val="{00000002-25CC-4672-9DEC-A859BCE18758}"/>
            </c:ext>
          </c:extLst>
        </c:ser>
        <c:ser>
          <c:idx val="7"/>
          <c:order val="3"/>
          <c:tx>
            <c:strRef>
              <c:f>'SA-Policy-G'!$F$123</c:f>
              <c:strCache>
                <c:ptCount val="1"/>
                <c:pt idx="0">
                  <c:v>SHUD Deaths for 1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147.1946304845742</c:v>
                </c:pt>
                <c:pt idx="2">
                  <c:v>275.3856313417451</c:v>
                </c:pt>
                <c:pt idx="3">
                  <c:v>387.2755789115589</c:v>
                </c:pt>
                <c:pt idx="4">
                  <c:v>485.1578547674278</c:v>
                </c:pt>
                <c:pt idx="5">
                  <c:v>570.9799156384867</c:v>
                </c:pt>
                <c:pt idx="6">
                  <c:v>646.3968959989844</c:v>
                </c:pt>
                <c:pt idx="7">
                  <c:v>712.8168957544624</c:v>
                </c:pt>
                <c:pt idx="8">
                  <c:v>771.4392014845714</c:v>
                </c:pt>
                <c:pt idx="9">
                  <c:v>823.2865214315701</c:v>
                </c:pt>
                <c:pt idx="10">
                  <c:v>869.232161361762</c:v>
                </c:pt>
                <c:pt idx="11">
                  <c:v>910.0229323360141</c:v>
                </c:pt>
                <c:pt idx="12">
                  <c:v>946.298462256168</c:v>
                </c:pt>
                <c:pt idx="13">
                  <c:v>998.356586483613</c:v>
                </c:pt>
                <c:pt idx="14">
                  <c:v>1043.693460805163</c:v>
                </c:pt>
                <c:pt idx="15">
                  <c:v>1083.46383896451</c:v>
                </c:pt>
                <c:pt idx="16">
                  <c:v>1118.564086427548</c:v>
                </c:pt>
                <c:pt idx="17">
                  <c:v>1149.70004156726</c:v>
                </c:pt>
                <c:pt idx="18">
                  <c:v>1177.43539344251</c:v>
                </c:pt>
                <c:pt idx="19">
                  <c:v>1202.226433216385</c:v>
                </c:pt>
                <c:pt idx="20">
                  <c:v>1224.447236450367</c:v>
                </c:pt>
                <c:pt idx="21">
                  <c:v>1244.40809104426</c:v>
                </c:pt>
                <c:pt idx="22">
                  <c:v>1262.369128943857</c:v>
                </c:pt>
                <c:pt idx="23">
                  <c:v>1278.550528274897</c:v>
                </c:pt>
                <c:pt idx="24">
                  <c:v>1293.140243494763</c:v>
                </c:pt>
                <c:pt idx="25">
                  <c:v>1306.299937650245</c:v>
                </c:pt>
                <c:pt idx="26">
                  <c:v>1318.20284775589</c:v>
                </c:pt>
                <c:pt idx="27">
                  <c:v>1328.96138301681</c:v>
                </c:pt>
                <c:pt idx="28">
                  <c:v>1338.675213884034</c:v>
                </c:pt>
                <c:pt idx="29">
                  <c:v>1347.43304955384</c:v>
                </c:pt>
                <c:pt idx="30">
                  <c:v>1355.314058019496</c:v>
                </c:pt>
                <c:pt idx="31">
                  <c:v>1362.389079746438</c:v>
                </c:pt>
                <c:pt idx="32">
                  <c:v>1368.721668881437</c:v>
                </c:pt>
                <c:pt idx="33">
                  <c:v>1374.368989218495</c:v>
                </c:pt>
                <c:pt idx="34">
                  <c:v>1379.382587266497</c:v>
                </c:pt>
                <c:pt idx="35">
                  <c:v>1383.809060898811</c:v>
                </c:pt>
                <c:pt idx="36">
                  <c:v>1387.690638969372</c:v>
                </c:pt>
                <c:pt idx="37">
                  <c:v>1391.065684776492</c:v>
                </c:pt>
                <c:pt idx="38">
                  <c:v>1393.969134213763</c:v>
                </c:pt>
                <c:pt idx="39">
                  <c:v>1396.432934397581</c:v>
                </c:pt>
                <c:pt idx="40">
                  <c:v>1398.4862974615</c:v>
                </c:pt>
                <c:pt idx="41">
                  <c:v>1400.155999359357</c:v>
                </c:pt>
                <c:pt idx="42">
                  <c:v>1401.46664091386</c:v>
                </c:pt>
                <c:pt idx="43">
                  <c:v>1402.440876072872</c:v>
                </c:pt>
                <c:pt idx="44">
                  <c:v>1403.099611932736</c:v>
                </c:pt>
                <c:pt idx="45">
                  <c:v>1403.46218439123</c:v>
                </c:pt>
                <c:pt idx="46">
                  <c:v>1403.546512714508</c:v>
                </c:pt>
                <c:pt idx="47">
                  <c:v>1403.369235820977</c:v>
                </c:pt>
                <c:pt idx="48">
                  <c:v>1402.94583268168</c:v>
                </c:pt>
                <c:pt idx="49">
                  <c:v>1402.290728897145</c:v>
                </c:pt>
                <c:pt idx="50">
                  <c:v>1401.417391223293</c:v>
                </c:pt>
                <c:pt idx="51">
                  <c:v>1400.338411575017</c:v>
                </c:pt>
                <c:pt idx="52">
                  <c:v>1399.065581925204</c:v>
                </c:pt>
                <c:pt idx="53">
                  <c:v>1397.609960995881</c:v>
                </c:pt>
                <c:pt idx="54">
                  <c:v>1395.981933899332</c:v>
                </c:pt>
                <c:pt idx="55">
                  <c:v>1394.191265584173</c:v>
                </c:pt>
                <c:pt idx="56">
                  <c:v>1392.24714882922</c:v>
                </c:pt>
                <c:pt idx="57">
                  <c:v>1390.158247432227</c:v>
                </c:pt>
                <c:pt idx="58">
                  <c:v>1387.93273515771</c:v>
                </c:pt>
                <c:pt idx="59">
                  <c:v>1385.578330936366</c:v>
                </c:pt>
                <c:pt idx="60">
                  <c:v>1383.10233074634</c:v>
                </c:pt>
                <c:pt idx="61">
                  <c:v>1380.51163655264</c:v>
                </c:pt>
                <c:pt idx="62">
                  <c:v>1377.812782634115</c:v>
                </c:pt>
                <c:pt idx="63">
                  <c:v>1375.011959586688</c:v>
                </c:pt>
                <c:pt idx="64">
                  <c:v>1372.115036256028</c:v>
                </c:pt>
                <c:pt idx="65">
                  <c:v>1369.127579822247</c:v>
                </c:pt>
                <c:pt idx="66">
                  <c:v>1366.054874231785</c:v>
                </c:pt>
                <c:pt idx="67">
                  <c:v>1362.9019371486</c:v>
                </c:pt>
                <c:pt idx="68">
                  <c:v>1359.673535576257</c:v>
                </c:pt>
                <c:pt idx="69">
                  <c:v>1356.37420028468</c:v>
                </c:pt>
                <c:pt idx="70">
                  <c:v>1353.008239159672</c:v>
                </c:pt>
                <c:pt idx="71">
                  <c:v>1349.579749579676</c:v>
                </c:pt>
                <c:pt idx="72">
                  <c:v>1346.092629912286</c:v>
                </c:pt>
                <c:pt idx="73">
                  <c:v>1342.550590212539</c:v>
                </c:pt>
                <c:pt idx="74">
                  <c:v>1338.957162195844</c:v>
                </c:pt>
                <c:pt idx="75">
                  <c:v>1335.315708550351</c:v>
                </c:pt>
                <c:pt idx="76">
                  <c:v>1331.629431646487</c:v>
                </c:pt>
                <c:pt idx="77">
                  <c:v>1327.901381695155</c:v>
                </c:pt>
                <c:pt idx="78">
                  <c:v>1324.13446440065</c:v>
                </c:pt>
                <c:pt idx="79">
                  <c:v>1320.331448149486</c:v>
                </c:pt>
                <c:pt idx="80">
                  <c:v>1316.494970772131</c:v>
                </c:pt>
                <c:pt idx="81">
                  <c:v>1312.627545910845</c:v>
                </c:pt>
                <c:pt idx="82">
                  <c:v>1308.73156902355</c:v>
                </c:pt>
                <c:pt idx="83">
                  <c:v>1304.809323050706</c:v>
                </c:pt>
                <c:pt idx="84">
                  <c:v>1300.86298376956</c:v>
                </c:pt>
                <c:pt idx="85">
                  <c:v>1296.894624857885</c:v>
                </c:pt>
                <c:pt idx="86">
                  <c:v>1292.90622268725</c:v>
                </c:pt>
                <c:pt idx="87">
                  <c:v>1288.89966086399</c:v>
                </c:pt>
                <c:pt idx="88">
                  <c:v>1284.876734534584</c:v>
                </c:pt>
                <c:pt idx="89">
                  <c:v>1280.839154470521</c:v>
                </c:pt>
                <c:pt idx="90">
                  <c:v>1276.788550946593</c:v>
                </c:pt>
                <c:pt idx="91">
                  <c:v>1272.726477425313</c:v>
                </c:pt>
                <c:pt idx="92">
                  <c:v>1268.654414059167</c:v>
                </c:pt>
                <c:pt idx="93">
                  <c:v>1264.573771021486</c:v>
                </c:pt>
                <c:pt idx="94">
                  <c:v>1260.485891675833</c:v>
                </c:pt>
                <c:pt idx="95">
                  <c:v>1256.392055593153</c:v>
                </c:pt>
                <c:pt idx="96">
                  <c:v>1252.29348142514</c:v>
                </c:pt>
                <c:pt idx="97">
                  <c:v>1248.19132964176</c:v>
                </c:pt>
                <c:pt idx="98">
                  <c:v>1244.086705140243</c:v>
                </c:pt>
                <c:pt idx="99">
                  <c:v>1239.980659732411</c:v>
                </c:pt>
                <c:pt idx="100">
                  <c:v>1235.874194516691</c:v>
                </c:pt>
                <c:pt idx="101">
                  <c:v>1231.768262140801</c:v>
                </c:pt>
                <c:pt idx="102">
                  <c:v>1227.663768960681</c:v>
                </c:pt>
                <c:pt idx="103">
                  <c:v>1223.561577100882</c:v>
                </c:pt>
                <c:pt idx="104">
                  <c:v>1219.462506421352</c:v>
                </c:pt>
                <c:pt idx="105">
                  <c:v>1215.367336395214</c:v>
                </c:pt>
                <c:pt idx="106">
                  <c:v>1211.276807901872</c:v>
                </c:pt>
                <c:pt idx="107">
                  <c:v>1207.191624939564</c:v>
                </c:pt>
                <c:pt idx="108">
                  <c:v>1203.112456261188</c:v>
                </c:pt>
                <c:pt idx="109">
                  <c:v>1199.039936937076</c:v>
                </c:pt>
                <c:pt idx="110">
                  <c:v>1194.974669848134</c:v>
                </c:pt>
                <c:pt idx="111">
                  <c:v>1190.917227112636</c:v>
                </c:pt>
                <c:pt idx="112">
                  <c:v>1186.868151449728</c:v>
                </c:pt>
                <c:pt idx="113">
                  <c:v>1182.827957482597</c:v>
                </c:pt>
                <c:pt idx="114">
                  <c:v>1178.797132984058</c:v>
                </c:pt>
                <c:pt idx="115">
                  <c:v>1174.776140067203</c:v>
                </c:pt>
                <c:pt idx="116">
                  <c:v>1170.765416323612</c:v>
                </c:pt>
                <c:pt idx="117">
                  <c:v>1166.7653759115</c:v>
                </c:pt>
                <c:pt idx="118">
                  <c:v>1162.77641059606</c:v>
                </c:pt>
                <c:pt idx="119">
                  <c:v>1158.798890744165</c:v>
                </c:pt>
              </c:numCache>
            </c:numRef>
          </c:yVal>
          <c:smooth val="1"/>
          <c:extLst xmlns:c16r2="http://schemas.microsoft.com/office/drawing/2015/06/chart">
            <c:ext xmlns:c16="http://schemas.microsoft.com/office/drawing/2014/chart" uri="{C3380CC4-5D6E-409C-BE32-E72D297353CC}">
              <c16:uniqueId val="{00000003-25CC-4672-9DEC-A859BCE18758}"/>
            </c:ext>
          </c:extLst>
        </c:ser>
        <c:ser>
          <c:idx val="4"/>
          <c:order val="4"/>
          <c:tx>
            <c:strRef>
              <c:f>'SA-Policy-G'!$O$123</c:f>
              <c:strCache>
                <c:ptCount val="1"/>
                <c:pt idx="0">
                  <c:v>SHUD Deaths for 0.75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147.5398489110038</c:v>
                </c:pt>
                <c:pt idx="2">
                  <c:v>276.9380592390006</c:v>
                </c:pt>
                <c:pt idx="3">
                  <c:v>390.6427072120434</c:v>
                </c:pt>
                <c:pt idx="4">
                  <c:v>490.7527550819401</c:v>
                </c:pt>
                <c:pt idx="5">
                  <c:v>579.0683343544808</c:v>
                </c:pt>
                <c:pt idx="6">
                  <c:v>657.1340299350543</c:v>
                </c:pt>
                <c:pt idx="7">
                  <c:v>726.275987993911</c:v>
                </c:pt>
                <c:pt idx="8">
                  <c:v>787.6336690537444</c:v>
                </c:pt>
                <c:pt idx="9">
                  <c:v>842.186982146832</c:v>
                </c:pt>
                <c:pt idx="10">
                  <c:v>890.779449985558</c:v>
                </c:pt>
                <c:pt idx="11">
                  <c:v>934.1379734621361</c:v>
                </c:pt>
                <c:pt idx="12">
                  <c:v>972.8896886962777</c:v>
                </c:pt>
                <c:pt idx="13">
                  <c:v>1027.330356442754</c:v>
                </c:pt>
                <c:pt idx="14">
                  <c:v>1074.856423913313</c:v>
                </c:pt>
                <c:pt idx="15">
                  <c:v>1116.65619014699</c:v>
                </c:pt>
                <c:pt idx="16">
                  <c:v>1153.649833049443</c:v>
                </c:pt>
                <c:pt idx="17">
                  <c:v>1186.560671125457</c:v>
                </c:pt>
                <c:pt idx="18">
                  <c:v>1215.965745217341</c:v>
                </c:pt>
                <c:pt idx="19">
                  <c:v>1242.331980281625</c:v>
                </c:pt>
                <c:pt idx="20">
                  <c:v>1266.042261351115</c:v>
                </c:pt>
                <c:pt idx="21">
                  <c:v>1287.414421964618</c:v>
                </c:pt>
                <c:pt idx="22">
                  <c:v>1306.71522401304</c:v>
                </c:pt>
                <c:pt idx="23">
                  <c:v>1324.17077460069</c:v>
                </c:pt>
                <c:pt idx="24">
                  <c:v>1339.974388597434</c:v>
                </c:pt>
                <c:pt idx="25">
                  <c:v>1354.292603634911</c:v>
                </c:pt>
                <c:pt idx="26">
                  <c:v>1367.303109201333</c:v>
                </c:pt>
                <c:pt idx="27">
                  <c:v>1379.12230731307</c:v>
                </c:pt>
                <c:pt idx="28">
                  <c:v>1389.853526128396</c:v>
                </c:pt>
                <c:pt idx="29">
                  <c:v>1399.588809108143</c:v>
                </c:pt>
                <c:pt idx="30">
                  <c:v>1408.410348323661</c:v>
                </c:pt>
                <c:pt idx="31">
                  <c:v>1416.391714411076</c:v>
                </c:pt>
                <c:pt idx="32">
                  <c:v>1423.598916163115</c:v>
                </c:pt>
                <c:pt idx="33">
                  <c:v>1430.091316146684</c:v>
                </c:pt>
                <c:pt idx="34">
                  <c:v>1435.9224239879</c:v>
                </c:pt>
                <c:pt idx="35">
                  <c:v>1441.140585239083</c:v>
                </c:pt>
                <c:pt idx="36">
                  <c:v>1445.789580776292</c:v>
                </c:pt>
                <c:pt idx="37">
                  <c:v>1449.909149287087</c:v>
                </c:pt>
                <c:pt idx="38">
                  <c:v>1453.535443463326</c:v>
                </c:pt>
                <c:pt idx="39">
                  <c:v>1456.701485559569</c:v>
                </c:pt>
                <c:pt idx="40">
                  <c:v>1459.437436951145</c:v>
                </c:pt>
                <c:pt idx="41">
                  <c:v>1461.770911371903</c:v>
                </c:pt>
                <c:pt idx="42">
                  <c:v>1463.72724916763</c:v>
                </c:pt>
                <c:pt idx="43">
                  <c:v>1465.329757552861</c:v>
                </c:pt>
                <c:pt idx="44">
                  <c:v>1466.599921481033</c:v>
                </c:pt>
                <c:pt idx="45">
                  <c:v>1467.557589053122</c:v>
                </c:pt>
                <c:pt idx="46">
                  <c:v>1468.221134819088</c:v>
                </c:pt>
                <c:pt idx="47">
                  <c:v>1468.607603848857</c:v>
                </c:pt>
                <c:pt idx="48">
                  <c:v>1468.732839047407</c:v>
                </c:pt>
                <c:pt idx="49">
                  <c:v>1468.611593848081</c:v>
                </c:pt>
                <c:pt idx="50">
                  <c:v>1468.257632128684</c:v>
                </c:pt>
                <c:pt idx="51">
                  <c:v>1467.683816947606</c:v>
                </c:pt>
                <c:pt idx="52">
                  <c:v>1466.902189582644</c:v>
                </c:pt>
                <c:pt idx="53">
                  <c:v>1465.924039830044</c:v>
                </c:pt>
                <c:pt idx="54">
                  <c:v>1464.75996877708</c:v>
                </c:pt>
                <c:pt idx="55">
                  <c:v>1463.419944954882</c:v>
                </c:pt>
                <c:pt idx="56">
                  <c:v>1461.913354661591</c:v>
                </c:pt>
                <c:pt idx="57">
                  <c:v>1460.249047145947</c:v>
                </c:pt>
                <c:pt idx="58">
                  <c:v>1458.435375254506</c:v>
                </c:pt>
                <c:pt idx="59">
                  <c:v>1456.480232070102</c:v>
                </c:pt>
                <c:pt idx="60">
                  <c:v>1454.39108400348</c:v>
                </c:pt>
                <c:pt idx="61">
                  <c:v>1452.17500074273</c:v>
                </c:pt>
                <c:pt idx="62">
                  <c:v>1449.838682415288</c:v>
                </c:pt>
                <c:pt idx="63">
                  <c:v>1447.388484273783</c:v>
                </c:pt>
                <c:pt idx="64">
                  <c:v>1444.830439179069</c:v>
                </c:pt>
                <c:pt idx="65">
                  <c:v>1442.170278120816</c:v>
                </c:pt>
                <c:pt idx="66">
                  <c:v>1439.413448986691</c:v>
                </c:pt>
                <c:pt idx="67">
                  <c:v>1436.56513376617</c:v>
                </c:pt>
                <c:pt idx="68">
                  <c:v>1433.630264352932</c:v>
                </c:pt>
                <c:pt idx="69">
                  <c:v>1430.613537090423</c:v>
                </c:pt>
                <c:pt idx="70">
                  <c:v>1427.51942618823</c:v>
                </c:pt>
                <c:pt idx="71">
                  <c:v>1424.352196122084</c:v>
                </c:pt>
                <c:pt idx="72">
                  <c:v>1421.115913117327</c:v>
                </c:pt>
                <c:pt idx="73">
                  <c:v>1417.814455804192</c:v>
                </c:pt>
                <c:pt idx="74">
                  <c:v>1414.451525123374</c:v>
                </c:pt>
                <c:pt idx="75">
                  <c:v>1411.030653551433</c:v>
                </c:pt>
                <c:pt idx="76">
                  <c:v>1407.555213707984</c:v>
                </c:pt>
                <c:pt idx="77">
                  <c:v>1404.028426399737</c:v>
                </c:pt>
                <c:pt idx="78">
                  <c:v>1400.453368150536</c:v>
                </c:pt>
                <c:pt idx="79">
                  <c:v>1396.832978261255</c:v>
                </c:pt>
                <c:pt idx="80">
                  <c:v>1393.170065438788</c:v>
                </c:pt>
                <c:pt idx="81">
                  <c:v>1389.467314029268</c:v>
                </c:pt>
                <c:pt idx="82">
                  <c:v>1385.727289887035</c:v>
                </c:pt>
                <c:pt idx="83">
                  <c:v>1381.9524459077</c:v>
                </c:pt>
                <c:pt idx="84">
                  <c:v>1378.145127250809</c:v>
                </c:pt>
                <c:pt idx="85">
                  <c:v>1374.307576275117</c:v>
                </c:pt>
                <c:pt idx="86">
                  <c:v>1370.441937207271</c:v>
                </c:pt>
                <c:pt idx="87">
                  <c:v>1366.55026056273</c:v>
                </c:pt>
                <c:pt idx="88">
                  <c:v>1362.634507336</c:v>
                </c:pt>
                <c:pt idx="89">
                  <c:v>1358.69655297572</c:v>
                </c:pt>
                <c:pt idx="90">
                  <c:v>1354.738191158724</c:v>
                </c:pt>
                <c:pt idx="91">
                  <c:v>1350.761137376014</c:v>
                </c:pt>
                <c:pt idx="92">
                  <c:v>1346.767032342426</c:v>
                </c:pt>
                <c:pt idx="93">
                  <c:v>1342.757445240808</c:v>
                </c:pt>
                <c:pt idx="94">
                  <c:v>1338.73387681067</c:v>
                </c:pt>
                <c:pt idx="95">
                  <c:v>1334.697762290409</c:v>
                </c:pt>
                <c:pt idx="96">
                  <c:v>1330.65047422158</c:v>
                </c:pt>
                <c:pt idx="97">
                  <c:v>1326.593325122952</c:v>
                </c:pt>
                <c:pt idx="98">
                  <c:v>1322.527570041602</c:v>
                </c:pt>
                <c:pt idx="99">
                  <c:v>1318.454408987694</c:v>
                </c:pt>
                <c:pt idx="100">
                  <c:v>1314.374989259189</c:v>
                </c:pt>
                <c:pt idx="101">
                  <c:v>1310.290407662216</c:v>
                </c:pt>
                <c:pt idx="102">
                  <c:v>1306.201712632553</c:v>
                </c:pt>
                <c:pt idx="103">
                  <c:v>1302.109906263203</c:v>
                </c:pt>
                <c:pt idx="104">
                  <c:v>1298.0159462428</c:v>
                </c:pt>
                <c:pt idx="105">
                  <c:v>1293.920747709243</c:v>
                </c:pt>
                <c:pt idx="106">
                  <c:v>1289.825185022713</c:v>
                </c:pt>
                <c:pt idx="107">
                  <c:v>1285.730093461945</c:v>
                </c:pt>
                <c:pt idx="108">
                  <c:v>1281.636270847433</c:v>
                </c:pt>
                <c:pt idx="109">
                  <c:v>1277.544479095</c:v>
                </c:pt>
                <c:pt idx="110">
                  <c:v>1273.455445703</c:v>
                </c:pt>
                <c:pt idx="111">
                  <c:v>1269.369865176206</c:v>
                </c:pt>
                <c:pt idx="112">
                  <c:v>1265.288400389325</c:v>
                </c:pt>
                <c:pt idx="113">
                  <c:v>1261.211683892833</c:v>
                </c:pt>
                <c:pt idx="114">
                  <c:v>1257.14031916378</c:v>
                </c:pt>
                <c:pt idx="115">
                  <c:v>1253.074881804011</c:v>
                </c:pt>
                <c:pt idx="116">
                  <c:v>1249.015920688155</c:v>
                </c:pt>
                <c:pt idx="117">
                  <c:v>1244.963959063592</c:v>
                </c:pt>
                <c:pt idx="118">
                  <c:v>1240.919495604521</c:v>
                </c:pt>
                <c:pt idx="119">
                  <c:v>1236.883005422142</c:v>
                </c:pt>
              </c:numCache>
            </c:numRef>
          </c:yVal>
          <c:smooth val="1"/>
          <c:extLst xmlns:c16r2="http://schemas.microsoft.com/office/drawing/2015/06/chart">
            <c:ext xmlns:c16="http://schemas.microsoft.com/office/drawing/2014/chart" uri="{C3380CC4-5D6E-409C-BE32-E72D297353CC}">
              <c16:uniqueId val="{00000004-25CC-4672-9DEC-A859BCE18758}"/>
            </c:ext>
          </c:extLst>
        </c:ser>
        <c:ser>
          <c:idx val="1"/>
          <c:order val="5"/>
          <c:tx>
            <c:strRef>
              <c:f>'SA-Policy-G'!$X$123</c:f>
              <c:strCache>
                <c:ptCount val="1"/>
                <c:pt idx="0">
                  <c:v>SHUD Deaths for 0.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147.8850673374343</c:v>
                </c:pt>
                <c:pt idx="2">
                  <c:v>278.4947196484636</c:v>
                </c:pt>
                <c:pt idx="3">
                  <c:v>394.0362396178587</c:v>
                </c:pt>
                <c:pt idx="4">
                  <c:v>496.4213605301382</c:v>
                </c:pt>
                <c:pt idx="5">
                  <c:v>587.3056591058246</c:v>
                </c:pt>
                <c:pt idx="6">
                  <c:v>668.1230481187289</c:v>
                </c:pt>
                <c:pt idx="7">
                  <c:v>740.115802174116</c:v>
                </c:pt>
                <c:pt idx="8">
                  <c:v>804.3606191680574</c:v>
                </c:pt>
                <c:pt idx="9">
                  <c:v>861.791191592516</c:v>
                </c:pt>
                <c:pt idx="10">
                  <c:v>913.2177234349124</c:v>
                </c:pt>
                <c:pt idx="11">
                  <c:v>959.3437860207504</c:v>
                </c:pt>
                <c:pt idx="12">
                  <c:v>1000.780863363105</c:v>
                </c:pt>
                <c:pt idx="13">
                  <c:v>1057.819818296933</c:v>
                </c:pt>
                <c:pt idx="14">
                  <c:v>1107.754901281358</c:v>
                </c:pt>
                <c:pt idx="15">
                  <c:v>1151.805856208768</c:v>
                </c:pt>
                <c:pt idx="16">
                  <c:v>1190.91495287308</c:v>
                </c:pt>
                <c:pt idx="17">
                  <c:v>1225.821592928774</c:v>
                </c:pt>
                <c:pt idx="18">
                  <c:v>1257.115053354102</c:v>
                </c:pt>
                <c:pt idx="19">
                  <c:v>1285.272022654106</c:v>
                </c:pt>
                <c:pt idx="20">
                  <c:v>1310.683538419141</c:v>
                </c:pt>
                <c:pt idx="21">
                  <c:v>1333.674506890677</c:v>
                </c:pt>
                <c:pt idx="22">
                  <c:v>1354.518003858086</c:v>
                </c:pt>
                <c:pt idx="23">
                  <c:v>1373.44588131118</c:v>
                </c:pt>
                <c:pt idx="24">
                  <c:v>1390.656739628594</c:v>
                </c:pt>
                <c:pt idx="25">
                  <c:v>1406.322004766747</c:v>
                </c:pt>
                <c:pt idx="26">
                  <c:v>1420.623903093646</c:v>
                </c:pt>
                <c:pt idx="27">
                  <c:v>1433.682967776743</c:v>
                </c:pt>
                <c:pt idx="28">
                  <c:v>1445.6063627057</c:v>
                </c:pt>
                <c:pt idx="29">
                  <c:v>1456.4896718878</c:v>
                </c:pt>
                <c:pt idx="30">
                  <c:v>1466.418336154404</c:v>
                </c:pt>
                <c:pt idx="31">
                  <c:v>1475.468891122561</c:v>
                </c:pt>
                <c:pt idx="32">
                  <c:v>1483.710038378941</c:v>
                </c:pt>
                <c:pt idx="33">
                  <c:v>1491.203575299227</c:v>
                </c:pt>
                <c:pt idx="34">
                  <c:v>1498.005204285624</c:v>
                </c:pt>
                <c:pt idx="35">
                  <c:v>1504.165238613777</c:v>
                </c:pt>
                <c:pt idx="36">
                  <c:v>1509.729219250072</c:v>
                </c:pt>
                <c:pt idx="37">
                  <c:v>1514.738454736877</c:v>
                </c:pt>
                <c:pt idx="38">
                  <c:v>1519.230494408585</c:v>
                </c:pt>
                <c:pt idx="39">
                  <c:v>1523.23960035818</c:v>
                </c:pt>
                <c:pt idx="40">
                  <c:v>1526.797032630758</c:v>
                </c:pt>
                <c:pt idx="41">
                  <c:v>1529.931377078796</c:v>
                </c:pt>
                <c:pt idx="42">
                  <c:v>1532.668833243574</c:v>
                </c:pt>
                <c:pt idx="43">
                  <c:v>1535.033467214492</c:v>
                </c:pt>
                <c:pt idx="44">
                  <c:v>1537.047434075994</c:v>
                </c:pt>
                <c:pt idx="45">
                  <c:v>1538.731173888231</c:v>
                </c:pt>
                <c:pt idx="46">
                  <c:v>1540.103584591986</c:v>
                </c:pt>
                <c:pt idx="47">
                  <c:v>1541.182174761422</c:v>
                </c:pt>
                <c:pt idx="48">
                  <c:v>1541.983198732875</c:v>
                </c:pt>
                <c:pt idx="49">
                  <c:v>1542.521776301507</c:v>
                </c:pt>
                <c:pt idx="50">
                  <c:v>1542.811998889726</c:v>
                </c:pt>
                <c:pt idx="51">
                  <c:v>1542.867023844108</c:v>
                </c:pt>
                <c:pt idx="52">
                  <c:v>1542.699158401756</c:v>
                </c:pt>
                <c:pt idx="53">
                  <c:v>1542.319934340151</c:v>
                </c:pt>
                <c:pt idx="54">
                  <c:v>1541.740174576693</c:v>
                </c:pt>
                <c:pt idx="55">
                  <c:v>1540.970052675126</c:v>
                </c:pt>
                <c:pt idx="56">
                  <c:v>1540.019146096128</c:v>
                </c:pt>
                <c:pt idx="57">
                  <c:v>1538.89648392588</c:v>
                </c:pt>
                <c:pt idx="58">
                  <c:v>1537.610589726161</c:v>
                </c:pt>
                <c:pt idx="59">
                  <c:v>1536.169520070568</c:v>
                </c:pt>
                <c:pt idx="60">
                  <c:v>1534.580899262542</c:v>
                </c:pt>
                <c:pt idx="61">
                  <c:v>1532.851950670545</c:v>
                </c:pt>
                <c:pt idx="62">
                  <c:v>1530.989525062988</c:v>
                </c:pt>
                <c:pt idx="63">
                  <c:v>1529.000126279306</c:v>
                </c:pt>
                <c:pt idx="64">
                  <c:v>1526.889934533174</c:v>
                </c:pt>
                <c:pt idx="65">
                  <c:v>1524.664827608545</c:v>
                </c:pt>
                <c:pt idx="66">
                  <c:v>1522.33040017778</c:v>
                </c:pt>
                <c:pt idx="67">
                  <c:v>1519.891981444171</c:v>
                </c:pt>
                <c:pt idx="68">
                  <c:v>1517.354651287344</c:v>
                </c:pt>
                <c:pt idx="69">
                  <c:v>1514.723255069034</c:v>
                </c:pt>
                <c:pt idx="70">
                  <c:v>1512.002417238356</c:v>
                </c:pt>
                <c:pt idx="71">
                  <c:v>1509.196553859572</c:v>
                </c:pt>
                <c:pt idx="72">
                  <c:v>1506.309884171127</c:v>
                </c:pt>
                <c:pt idx="73">
                  <c:v>1503.34644127233</c:v>
                </c:pt>
                <c:pt idx="74">
                  <c:v>1500.310082023045</c:v>
                </c:pt>
                <c:pt idx="75">
                  <c:v>1497.204496232169</c:v>
                </c:pt>
                <c:pt idx="76">
                  <c:v>1494.033215202156</c:v>
                </c:pt>
                <c:pt idx="77">
                  <c:v>1490.799619689417</c:v>
                </c:pt>
                <c:pt idx="78">
                  <c:v>1487.506947333815</c:v>
                </c:pt>
                <c:pt idx="79">
                  <c:v>1484.15829960472</c:v>
                </c:pt>
                <c:pt idx="80">
                  <c:v>1480.75664830592</c:v>
                </c:pt>
                <c:pt idx="81">
                  <c:v>1477.304841677237</c:v>
                </c:pt>
                <c:pt idx="82">
                  <c:v>1473.80561012666</c:v>
                </c:pt>
                <c:pt idx="83">
                  <c:v>1470.261571623305</c:v>
                </c:pt>
                <c:pt idx="84">
                  <c:v>1466.675236778433</c:v>
                </c:pt>
                <c:pt idx="85">
                  <c:v>1463.049013638915</c:v>
                </c:pt>
                <c:pt idx="86">
                  <c:v>1459.385212215205</c:v>
                </c:pt>
                <c:pt idx="87">
                  <c:v>1455.686048763616</c:v>
                </c:pt>
                <c:pt idx="88">
                  <c:v>1451.953649840848</c:v>
                </c:pt>
                <c:pt idx="89">
                  <c:v>1448.190056146962</c:v>
                </c:pt>
                <c:pt idx="90">
                  <c:v>1444.397226171503</c:v>
                </c:pt>
                <c:pt idx="91">
                  <c:v>1440.577039656147</c:v>
                </c:pt>
                <c:pt idx="92">
                  <c:v>1436.731300885968</c:v>
                </c:pt>
                <c:pt idx="93">
                  <c:v>1432.861741820446</c:v>
                </c:pt>
                <c:pt idx="94">
                  <c:v>1428.970025074308</c:v>
                </c:pt>
                <c:pt idx="95">
                  <c:v>1425.057746757469</c:v>
                </c:pt>
                <c:pt idx="96">
                  <c:v>1421.126439182556</c:v>
                </c:pt>
                <c:pt idx="97">
                  <c:v>1417.177573447833</c:v>
                </c:pt>
                <c:pt idx="98">
                  <c:v>1413.21256190269</c:v>
                </c:pt>
                <c:pt idx="99">
                  <c:v>1409.232760502342</c:v>
                </c:pt>
                <c:pt idx="100">
                  <c:v>1405.239471057866</c:v>
                </c:pt>
                <c:pt idx="101">
                  <c:v>1401.233943387223</c:v>
                </c:pt>
                <c:pt idx="102">
                  <c:v>1397.217377372555</c:v>
                </c:pt>
                <c:pt idx="103">
                  <c:v>1393.19092492865</c:v>
                </c:pt>
                <c:pt idx="104">
                  <c:v>1389.155691887113</c:v>
                </c:pt>
                <c:pt idx="105">
                  <c:v>1385.112739800505</c:v>
                </c:pt>
                <c:pt idx="106">
                  <c:v>1381.063087670423</c:v>
                </c:pt>
                <c:pt idx="107">
                  <c:v>1377.007713603238</c:v>
                </c:pt>
                <c:pt idx="108">
                  <c:v>1372.947556396965</c:v>
                </c:pt>
                <c:pt idx="109">
                  <c:v>1368.88351706255</c:v>
                </c:pt>
                <c:pt idx="110">
                  <c:v>1364.816460282633</c:v>
                </c:pt>
                <c:pt idx="111">
                  <c:v>1360.747215810711</c:v>
                </c:pt>
                <c:pt idx="112">
                  <c:v>1356.676579813385</c:v>
                </c:pt>
                <c:pt idx="113">
                  <c:v>1352.605316158308</c:v>
                </c:pt>
                <c:pt idx="114">
                  <c:v>1348.534157650251</c:v>
                </c:pt>
                <c:pt idx="115">
                  <c:v>1344.463807217587</c:v>
                </c:pt>
                <c:pt idx="116">
                  <c:v>1340.394939051369</c:v>
                </c:pt>
                <c:pt idx="117">
                  <c:v>1336.328199699094</c:v>
                </c:pt>
                <c:pt idx="118">
                  <c:v>1332.264209115072</c:v>
                </c:pt>
                <c:pt idx="119">
                  <c:v>1328.203561669304</c:v>
                </c:pt>
              </c:numCache>
            </c:numRef>
          </c:yVal>
          <c:smooth val="1"/>
          <c:extLst xmlns:c16r2="http://schemas.microsoft.com/office/drawing/2015/06/chart">
            <c:ext xmlns:c16="http://schemas.microsoft.com/office/drawing/2014/chart" uri="{C3380CC4-5D6E-409C-BE32-E72D297353CC}">
              <c16:uniqueId val="{00000005-25CC-4672-9DEC-A859BCE18758}"/>
            </c:ext>
          </c:extLst>
        </c:ser>
        <c:ser>
          <c:idx val="5"/>
          <c:order val="6"/>
          <c:tx>
            <c:strRef>
              <c:f>'SA-Policy-G'!$G$123</c:f>
              <c:strCache>
                <c:ptCount val="1"/>
                <c:pt idx="0">
                  <c:v>Total Deaths for 1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60.88725565753197</c:v>
                </c:pt>
                <c:pt idx="2">
                  <c:v>111.9215504505341</c:v>
                </c:pt>
                <c:pt idx="3">
                  <c:v>154.9959552617261</c:v>
                </c:pt>
                <c:pt idx="4">
                  <c:v>191.5908975286781</c:v>
                </c:pt>
                <c:pt idx="5">
                  <c:v>222.8721017796662</c:v>
                </c:pt>
                <c:pt idx="6">
                  <c:v>249.7634725633513</c:v>
                </c:pt>
                <c:pt idx="7">
                  <c:v>273.0017603942285</c:v>
                </c:pt>
                <c:pt idx="8">
                  <c:v>293.177885616311</c:v>
                </c:pt>
                <c:pt idx="9">
                  <c:v>310.7684166904158</c:v>
                </c:pt>
                <c:pt idx="10">
                  <c:v>326.1597267147017</c:v>
                </c:pt>
                <c:pt idx="11">
                  <c:v>339.6666622923575</c:v>
                </c:pt>
                <c:pt idx="12">
                  <c:v>351.547067252363</c:v>
                </c:pt>
                <c:pt idx="13">
                  <c:v>370.1823024723976</c:v>
                </c:pt>
                <c:pt idx="14">
                  <c:v>386.1561377356018</c:v>
                </c:pt>
                <c:pt idx="15">
                  <c:v>399.9680344996626</c:v>
                </c:pt>
                <c:pt idx="16">
                  <c:v>411.9951707148639</c:v>
                </c:pt>
                <c:pt idx="17">
                  <c:v>422.5258938551734</c:v>
                </c:pt>
                <c:pt idx="18">
                  <c:v>431.7834828201665</c:v>
                </c:pt>
                <c:pt idx="19">
                  <c:v>439.9431289623436</c:v>
                </c:pt>
                <c:pt idx="20">
                  <c:v>447.144148436804</c:v>
                </c:pt>
                <c:pt idx="21">
                  <c:v>453.4988262687276</c:v>
                </c:pt>
                <c:pt idx="22">
                  <c:v>459.0988695371244</c:v>
                </c:pt>
                <c:pt idx="23">
                  <c:v>464.0201540776386</c:v>
                </c:pt>
                <c:pt idx="24">
                  <c:v>468.3262457428924</c:v>
                </c:pt>
                <c:pt idx="25">
                  <c:v>472.0710357685709</c:v>
                </c:pt>
                <c:pt idx="26">
                  <c:v>475.3144785373486</c:v>
                </c:pt>
                <c:pt idx="27">
                  <c:v>478.092530184634</c:v>
                </c:pt>
                <c:pt idx="28">
                  <c:v>480.4372367475762</c:v>
                </c:pt>
                <c:pt idx="29">
                  <c:v>482.3773749220358</c:v>
                </c:pt>
                <c:pt idx="30">
                  <c:v>483.9389381447812</c:v>
                </c:pt>
                <c:pt idx="31">
                  <c:v>485.1455357189627</c:v>
                </c:pt>
                <c:pt idx="32">
                  <c:v>486.0187221316311</c:v>
                </c:pt>
                <c:pt idx="33">
                  <c:v>486.5782699533505</c:v>
                </c:pt>
                <c:pt idx="34">
                  <c:v>486.8423969564514</c:v>
                </c:pt>
                <c:pt idx="35">
                  <c:v>486.8279559456881</c:v>
                </c:pt>
                <c:pt idx="36">
                  <c:v>486.5505941153334</c:v>
                </c:pt>
                <c:pt idx="37">
                  <c:v>486.0248874216516</c:v>
                </c:pt>
                <c:pt idx="38">
                  <c:v>485.2644544087083</c:v>
                </c:pt>
                <c:pt idx="39">
                  <c:v>484.2820764878936</c:v>
                </c:pt>
                <c:pt idx="40">
                  <c:v>483.0897475679089</c:v>
                </c:pt>
                <c:pt idx="41">
                  <c:v>481.6987483413594</c:v>
                </c:pt>
                <c:pt idx="42">
                  <c:v>480.1197101368587</c:v>
                </c:pt>
                <c:pt idx="43">
                  <c:v>478.362670018965</c:v>
                </c:pt>
                <c:pt idx="44">
                  <c:v>476.437118642871</c:v>
                </c:pt>
                <c:pt idx="45">
                  <c:v>474.3520420838441</c:v>
                </c:pt>
                <c:pt idx="46">
                  <c:v>472.1159586322812</c:v>
                </c:pt>
                <c:pt idx="47">
                  <c:v>469.7369513625959</c:v>
                </c:pt>
                <c:pt idx="48">
                  <c:v>467.2226971370668</c:v>
                </c:pt>
                <c:pt idx="49">
                  <c:v>464.5804925876585</c:v>
                </c:pt>
                <c:pt idx="50">
                  <c:v>461.8172775231498</c:v>
                </c:pt>
                <c:pt idx="51">
                  <c:v>458.9396561311687</c:v>
                </c:pt>
                <c:pt idx="52">
                  <c:v>455.9539163218107</c:v>
                </c:pt>
                <c:pt idx="53">
                  <c:v>452.8660473656111</c:v>
                </c:pt>
                <c:pt idx="54">
                  <c:v>449.6817561084952</c:v>
                </c:pt>
                <c:pt idx="55">
                  <c:v>446.40648193967</c:v>
                </c:pt>
                <c:pt idx="56">
                  <c:v>443.045410660237</c:v>
                </c:pt>
                <c:pt idx="57">
                  <c:v>439.6034873774286</c:v>
                </c:pt>
                <c:pt idx="58">
                  <c:v>436.0854285304514</c:v>
                </c:pt>
                <c:pt idx="59">
                  <c:v>432.4957331382211</c:v>
                </c:pt>
                <c:pt idx="60">
                  <c:v>428.8386933461786</c:v>
                </c:pt>
                <c:pt idx="61">
                  <c:v>425.1184043385435</c:v>
                </c:pt>
                <c:pt idx="62">
                  <c:v>421.3387736732345</c:v>
                </c:pt>
                <c:pt idx="63">
                  <c:v>417.5035300891294</c:v>
                </c:pt>
                <c:pt idx="64">
                  <c:v>413.6162318289163</c:v>
                </c:pt>
                <c:pt idx="65">
                  <c:v>409.680274515554</c:v>
                </c:pt>
                <c:pt idx="66">
                  <c:v>405.6988986156036</c:v>
                </c:pt>
                <c:pt idx="67">
                  <c:v>401.6751965190334</c:v>
                </c:pt>
                <c:pt idx="68">
                  <c:v>397.6121192618366</c:v>
                </c:pt>
                <c:pt idx="69">
                  <c:v>393.5124829150222</c:v>
                </c:pt>
                <c:pt idx="70">
                  <c:v>389.3789746611752</c:v>
                </c:pt>
                <c:pt idx="71">
                  <c:v>385.21415857775</c:v>
                </c:pt>
                <c:pt idx="72">
                  <c:v>381.0204811444826</c:v>
                </c:pt>
                <c:pt idx="73">
                  <c:v>376.8002764908075</c:v>
                </c:pt>
                <c:pt idx="74">
                  <c:v>372.5557713978224</c:v>
                </c:pt>
                <c:pt idx="75">
                  <c:v>368.2890900681836</c:v>
                </c:pt>
                <c:pt idx="76">
                  <c:v>364.0022586763138</c:v>
                </c:pt>
                <c:pt idx="77">
                  <c:v>359.697209710338</c:v>
                </c:pt>
                <c:pt idx="78">
                  <c:v>355.3757861164663</c:v>
                </c:pt>
                <c:pt idx="79">
                  <c:v>351.0397452556986</c:v>
                </c:pt>
                <c:pt idx="80">
                  <c:v>346.6907626821851</c:v>
                </c:pt>
                <c:pt idx="81">
                  <c:v>342.3304357519272</c:v>
                </c:pt>
                <c:pt idx="82">
                  <c:v>337.960287070021</c:v>
                </c:pt>
                <c:pt idx="83">
                  <c:v>333.5817677841267</c:v>
                </c:pt>
                <c:pt idx="84">
                  <c:v>329.196260731432</c:v>
                </c:pt>
                <c:pt idx="85">
                  <c:v>324.8050834459717</c:v>
                </c:pt>
                <c:pt idx="86">
                  <c:v>320.409491032785</c:v>
                </c:pt>
                <c:pt idx="87">
                  <c:v>316.0106789150444</c:v>
                </c:pt>
                <c:pt idx="88">
                  <c:v>311.6097854599921</c:v>
                </c:pt>
                <c:pt idx="89">
                  <c:v>307.2078944891924</c:v>
                </c:pt>
                <c:pt idx="90">
                  <c:v>302.806037678354</c:v>
                </c:pt>
                <c:pt idx="91">
                  <c:v>298.4051968517089</c:v>
                </c:pt>
                <c:pt idx="92">
                  <c:v>294.0063061756856</c:v>
                </c:pt>
                <c:pt idx="93">
                  <c:v>289.6102542563863</c:v>
                </c:pt>
                <c:pt idx="94">
                  <c:v>285.2178861451773</c:v>
                </c:pt>
                <c:pt idx="95">
                  <c:v>280.8300052564769</c:v>
                </c:pt>
                <c:pt idx="96">
                  <c:v>276.4473752016381</c:v>
                </c:pt>
                <c:pt idx="97">
                  <c:v>272.0707215426592</c:v>
                </c:pt>
                <c:pt idx="98">
                  <c:v>267.7007334692585</c:v>
                </c:pt>
                <c:pt idx="99">
                  <c:v>263.3380654027042</c:v>
                </c:pt>
                <c:pt idx="100">
                  <c:v>258.9833385296236</c:v>
                </c:pt>
                <c:pt idx="101">
                  <c:v>254.637142268884</c:v>
                </c:pt>
                <c:pt idx="102">
                  <c:v>250.3000356744723</c:v>
                </c:pt>
                <c:pt idx="103">
                  <c:v>245.9725487772062</c:v>
                </c:pt>
                <c:pt idx="104">
                  <c:v>241.6551838679425</c:v>
                </c:pt>
                <c:pt idx="105">
                  <c:v>237.3484167248498</c:v>
                </c:pt>
                <c:pt idx="106">
                  <c:v>233.0526977872066</c:v>
                </c:pt>
                <c:pt idx="107">
                  <c:v>228.7684532780521</c:v>
                </c:pt>
                <c:pt idx="108">
                  <c:v>224.4960862779293</c:v>
                </c:pt>
                <c:pt idx="109">
                  <c:v>220.2359777518647</c:v>
                </c:pt>
                <c:pt idx="110">
                  <c:v>215.988487531614</c:v>
                </c:pt>
                <c:pt idx="111">
                  <c:v>211.7539552551381</c:v>
                </c:pt>
                <c:pt idx="112">
                  <c:v>207.5327012651726</c:v>
                </c:pt>
                <c:pt idx="113">
                  <c:v>203.325027468665</c:v>
                </c:pt>
                <c:pt idx="114">
                  <c:v>199.1312181588005</c:v>
                </c:pt>
                <c:pt idx="115">
                  <c:v>194.9515408012371</c:v>
                </c:pt>
                <c:pt idx="116">
                  <c:v>190.7862467861075</c:v>
                </c:pt>
                <c:pt idx="117">
                  <c:v>186.6355721472844</c:v>
                </c:pt>
                <c:pt idx="118">
                  <c:v>182.4997382503323</c:v>
                </c:pt>
                <c:pt idx="119">
                  <c:v>178.3789524505062</c:v>
                </c:pt>
              </c:numCache>
            </c:numRef>
          </c:yVal>
          <c:smooth val="1"/>
          <c:extLst xmlns:c16r2="http://schemas.microsoft.com/office/drawing/2015/06/chart">
            <c:ext xmlns:c16="http://schemas.microsoft.com/office/drawing/2014/chart" uri="{C3380CC4-5D6E-409C-BE32-E72D297353CC}">
              <c16:uniqueId val="{00000006-25CC-4672-9DEC-A859BCE18758}"/>
            </c:ext>
          </c:extLst>
        </c:ser>
        <c:ser>
          <c:idx val="2"/>
          <c:order val="7"/>
          <c:tx>
            <c:strRef>
              <c:f>'SA-Policy-G'!$P$123</c:f>
              <c:strCache>
                <c:ptCount val="1"/>
                <c:pt idx="0">
                  <c:v>Total Deaths for 0.75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61.03005493913224</c:v>
                </c:pt>
                <c:pt idx="2">
                  <c:v>112.8113084934742</c:v>
                </c:pt>
                <c:pt idx="3">
                  <c:v>157.0365258461554</c:v>
                </c:pt>
                <c:pt idx="4">
                  <c:v>195.0368035340854</c:v>
                </c:pt>
                <c:pt idx="5">
                  <c:v>227.867864700166</c:v>
                </c:pt>
                <c:pt idx="6">
                  <c:v>256.3738059535979</c:v>
                </c:pt>
                <c:pt idx="7">
                  <c:v>281.2346136028467</c:v>
                </c:pt>
                <c:pt idx="8">
                  <c:v>303.0019090811671</c:v>
                </c:pt>
                <c:pt idx="9">
                  <c:v>322.1260895452222</c:v>
                </c:pt>
                <c:pt idx="10">
                  <c:v>338.9771245492439</c:v>
                </c:pt>
                <c:pt idx="11">
                  <c:v>353.8606340403683</c:v>
                </c:pt>
                <c:pt idx="12">
                  <c:v>367.030424466276</c:v>
                </c:pt>
                <c:pt idx="13">
                  <c:v>386.8695229725868</c:v>
                </c:pt>
                <c:pt idx="14">
                  <c:v>403.9129527814411</c:v>
                </c:pt>
                <c:pt idx="15">
                  <c:v>418.6797722598908</c:v>
                </c:pt>
                <c:pt idx="16">
                  <c:v>431.562160322211</c:v>
                </c:pt>
                <c:pt idx="17">
                  <c:v>442.8604477164584</c:v>
                </c:pt>
                <c:pt idx="18">
                  <c:v>452.8078698090866</c:v>
                </c:pt>
                <c:pt idx="19">
                  <c:v>461.5881610277596</c:v>
                </c:pt>
                <c:pt idx="20">
                  <c:v>469.348143047653</c:v>
                </c:pt>
                <c:pt idx="21">
                  <c:v>476.206797713233</c:v>
                </c:pt>
                <c:pt idx="22">
                  <c:v>482.2618600917141</c:v>
                </c:pt>
                <c:pt idx="23">
                  <c:v>487.5946526549772</c:v>
                </c:pt>
                <c:pt idx="24">
                  <c:v>492.2736642885976</c:v>
                </c:pt>
                <c:pt idx="25">
                  <c:v>496.3572273619158</c:v>
                </c:pt>
                <c:pt idx="26">
                  <c:v>499.9092932980019</c:v>
                </c:pt>
                <c:pt idx="27">
                  <c:v>502.9693518501816</c:v>
                </c:pt>
                <c:pt idx="28">
                  <c:v>505.5726109868443</c:v>
                </c:pt>
                <c:pt idx="29">
                  <c:v>507.7506590932468</c:v>
                </c:pt>
                <c:pt idx="30">
                  <c:v>509.5319744619725</c:v>
                </c:pt>
                <c:pt idx="31">
                  <c:v>510.9423495390862</c:v>
                </c:pt>
                <c:pt idx="32">
                  <c:v>512.0052460365242</c:v>
                </c:pt>
                <c:pt idx="33">
                  <c:v>512.7420934986892</c:v>
                </c:pt>
                <c:pt idx="34">
                  <c:v>513.172541366737</c:v>
                </c:pt>
                <c:pt idx="35">
                  <c:v>513.3146726157063</c:v>
                </c:pt>
                <c:pt idx="36">
                  <c:v>513.1851855009426</c:v>
                </c:pt>
                <c:pt idx="37">
                  <c:v>512.799548736621</c:v>
                </c:pt>
                <c:pt idx="38">
                  <c:v>512.1721344638233</c:v>
                </c:pt>
                <c:pt idx="39">
                  <c:v>511.3163559993291</c:v>
                </c:pt>
                <c:pt idx="40">
                  <c:v>510.24473327195</c:v>
                </c:pt>
                <c:pt idx="41">
                  <c:v>508.9689813376721</c:v>
                </c:pt>
                <c:pt idx="42">
                  <c:v>507.5000869609917</c:v>
                </c:pt>
                <c:pt idx="43">
                  <c:v>505.8483750429434</c:v>
                </c:pt>
                <c:pt idx="44">
                  <c:v>504.0235665101966</c:v>
                </c:pt>
                <c:pt idx="45">
                  <c:v>502.0348289941932</c:v>
                </c:pt>
                <c:pt idx="46">
                  <c:v>499.8908213987987</c:v>
                </c:pt>
                <c:pt idx="47">
                  <c:v>497.5997332682755</c:v>
                </c:pt>
                <c:pt idx="48">
                  <c:v>495.1693197153404</c:v>
                </c:pt>
                <c:pt idx="49">
                  <c:v>492.6069325445136</c:v>
                </c:pt>
                <c:pt idx="50">
                  <c:v>489.9195481037225</c:v>
                </c:pt>
                <c:pt idx="51">
                  <c:v>487.1137923123723</c:v>
                </c:pt>
                <c:pt idx="52">
                  <c:v>484.1959632843342</c:v>
                </c:pt>
                <c:pt idx="53">
                  <c:v>481.1720517637747</c:v>
                </c:pt>
                <c:pt idx="54">
                  <c:v>478.0477597149166</c:v>
                </c:pt>
                <c:pt idx="55">
                  <c:v>474.8285172943901</c:v>
                </c:pt>
                <c:pt idx="56">
                  <c:v>471.5194984009942</c:v>
                </c:pt>
                <c:pt idx="57">
                  <c:v>468.1256349697162</c:v>
                </c:pt>
                <c:pt idx="58">
                  <c:v>464.6516301531522</c:v>
                </c:pt>
                <c:pt idx="59">
                  <c:v>461.1019705135166</c:v>
                </c:pt>
                <c:pt idx="60">
                  <c:v>457.4809373314715</c:v>
                </c:pt>
                <c:pt idx="61">
                  <c:v>453.7926171236528</c:v>
                </c:pt>
                <c:pt idx="62">
                  <c:v>450.0409114485631</c:v>
                </c:pt>
                <c:pt idx="63">
                  <c:v>446.2295460701263</c:v>
                </c:pt>
                <c:pt idx="64">
                  <c:v>442.3620795393467</c:v>
                </c:pt>
                <c:pt idx="65">
                  <c:v>438.4419112470266</c:v>
                </c:pt>
                <c:pt idx="66">
                  <c:v>434.4722889938606</c:v>
                </c:pt>
                <c:pt idx="67">
                  <c:v>430.4563161188086</c:v>
                </c:pt>
                <c:pt idx="68">
                  <c:v>426.3969582218936</c:v>
                </c:pt>
                <c:pt idx="69">
                  <c:v>422.2970495134566</c:v>
                </c:pt>
                <c:pt idx="70">
                  <c:v>418.1592988184017</c:v>
                </c:pt>
                <c:pt idx="71">
                  <c:v>413.986295260846</c:v>
                </c:pt>
                <c:pt idx="72">
                  <c:v>409.7805136520112</c:v>
                </c:pt>
                <c:pt idx="73">
                  <c:v>405.5443196018353</c:v>
                </c:pt>
                <c:pt idx="74">
                  <c:v>401.2799743728028</c:v>
                </c:pt>
                <c:pt idx="75">
                  <c:v>396.9896394927302</c:v>
                </c:pt>
                <c:pt idx="76">
                  <c:v>392.675381141728</c:v>
                </c:pt>
                <c:pt idx="77">
                  <c:v>388.3391743271736</c:v>
                </c:pt>
                <c:pt idx="78">
                  <c:v>383.9829068593721</c:v>
                </c:pt>
                <c:pt idx="79">
                  <c:v>379.6083831395224</c:v>
                </c:pt>
                <c:pt idx="80">
                  <c:v>375.2173277706522</c:v>
                </c:pt>
                <c:pt idx="81">
                  <c:v>370.8113890013892</c:v>
                </c:pt>
                <c:pt idx="82">
                  <c:v>366.3921420116681</c:v>
                </c:pt>
                <c:pt idx="83">
                  <c:v>361.9610920488116</c:v>
                </c:pt>
                <c:pt idx="84">
                  <c:v>357.519677421842</c:v>
                </c:pt>
                <c:pt idx="85">
                  <c:v>353.0692723613196</c:v>
                </c:pt>
                <c:pt idx="86">
                  <c:v>348.6111897515439</c:v>
                </c:pt>
                <c:pt idx="87">
                  <c:v>344.146683741484</c:v>
                </c:pt>
                <c:pt idx="88">
                  <c:v>339.6769522404201</c:v>
                </c:pt>
                <c:pt idx="89">
                  <c:v>335.2031393039161</c:v>
                </c:pt>
                <c:pt idx="90">
                  <c:v>330.7263374153786</c:v>
                </c:pt>
                <c:pt idx="91">
                  <c:v>326.2475896682074</c:v>
                </c:pt>
                <c:pt idx="92">
                  <c:v>321.7678918531484</c:v>
                </c:pt>
                <c:pt idx="93">
                  <c:v>317.2881944553769</c:v>
                </c:pt>
                <c:pt idx="94">
                  <c:v>312.8094045653982</c:v>
                </c:pt>
                <c:pt idx="95">
                  <c:v>308.3323877077372</c:v>
                </c:pt>
                <c:pt idx="96">
                  <c:v>303.8579695912268</c:v>
                </c:pt>
                <c:pt idx="97">
                  <c:v>299.3869377843594</c:v>
                </c:pt>
                <c:pt idx="98">
                  <c:v>294.9200433191278</c:v>
                </c:pt>
                <c:pt idx="99">
                  <c:v>290.4580022265312</c:v>
                </c:pt>
                <c:pt idx="100">
                  <c:v>286.0014970068048</c:v>
                </c:pt>
                <c:pt idx="101">
                  <c:v>281.5511780372372</c:v>
                </c:pt>
                <c:pt idx="102">
                  <c:v>277.1076649203621</c:v>
                </c:pt>
                <c:pt idx="103">
                  <c:v>272.6715477751051</c:v>
                </c:pt>
                <c:pt idx="104">
                  <c:v>268.243388473419</c:v>
                </c:pt>
                <c:pt idx="105">
                  <c:v>263.8237218247523</c:v>
                </c:pt>
                <c:pt idx="106">
                  <c:v>259.4130567106286</c:v>
                </c:pt>
                <c:pt idx="107">
                  <c:v>255.0118771715201</c:v>
                </c:pt>
                <c:pt idx="108">
                  <c:v>250.6206434480235</c:v>
                </c:pt>
                <c:pt idx="109">
                  <c:v>246.2397929783722</c:v>
                </c:pt>
                <c:pt idx="110">
                  <c:v>241.8697413541113</c:v>
                </c:pt>
                <c:pt idx="111">
                  <c:v>237.5108832357506</c:v>
                </c:pt>
                <c:pt idx="112">
                  <c:v>233.1635932301133</c:v>
                </c:pt>
                <c:pt idx="113">
                  <c:v>228.8282267310061</c:v>
                </c:pt>
                <c:pt idx="114">
                  <c:v>224.5051207247756</c:v>
                </c:pt>
                <c:pt idx="115">
                  <c:v>220.1945945622551</c:v>
                </c:pt>
                <c:pt idx="116">
                  <c:v>215.896950698523</c:v>
                </c:pt>
                <c:pt idx="117">
                  <c:v>211.6124754018398</c:v>
                </c:pt>
                <c:pt idx="118">
                  <c:v>207.3414394330703</c:v>
                </c:pt>
                <c:pt idx="119">
                  <c:v>203.0840986968416</c:v>
                </c:pt>
              </c:numCache>
            </c:numRef>
          </c:yVal>
          <c:smooth val="1"/>
          <c:extLst xmlns:c16r2="http://schemas.microsoft.com/office/drawing/2015/06/chart">
            <c:ext xmlns:c16="http://schemas.microsoft.com/office/drawing/2014/chart" uri="{C3380CC4-5D6E-409C-BE32-E72D297353CC}">
              <c16:uniqueId val="{00000007-25CC-4672-9DEC-A859BCE18758}"/>
            </c:ext>
          </c:extLst>
        </c:ser>
        <c:ser>
          <c:idx val="9"/>
          <c:order val="8"/>
          <c:tx>
            <c:strRef>
              <c:f>'SA-Policy-G'!$Y$123</c:f>
              <c:strCache>
                <c:ptCount val="1"/>
                <c:pt idx="0">
                  <c:v>Total Deaths for 0.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61.17285422073373</c:v>
                </c:pt>
                <c:pt idx="2">
                  <c:v>113.7039789430236</c:v>
                </c:pt>
                <c:pt idx="3">
                  <c:v>159.098182091766</c:v>
                </c:pt>
                <c:pt idx="4">
                  <c:v>198.5434723689894</c:v>
                </c:pt>
                <c:pt idx="5">
                  <c:v>232.9877160848512</c:v>
                </c:pt>
                <c:pt idx="6">
                  <c:v>263.1947023319072</c:v>
                </c:pt>
                <c:pt idx="7">
                  <c:v>289.7855487057457</c:v>
                </c:pt>
                <c:pt idx="8">
                  <c:v>313.2695978865576</c:v>
                </c:pt>
                <c:pt idx="9">
                  <c:v>334.0677211530872</c:v>
                </c:pt>
                <c:pt idx="10">
                  <c:v>352.5300880851483</c:v>
                </c:pt>
                <c:pt idx="11">
                  <c:v>368.9498651352978</c:v>
                </c:pt>
                <c:pt idx="12">
                  <c:v>383.5738889301994</c:v>
                </c:pt>
                <c:pt idx="13">
                  <c:v>404.7842789545446</c:v>
                </c:pt>
                <c:pt idx="14">
                  <c:v>423.0650992592902</c:v>
                </c:pt>
                <c:pt idx="15">
                  <c:v>438.9531694789936</c:v>
                </c:pt>
                <c:pt idx="16">
                  <c:v>452.8541951352682</c:v>
                </c:pt>
                <c:pt idx="17">
                  <c:v>465.0793257291617</c:v>
                </c:pt>
                <c:pt idx="18">
                  <c:v>475.8708577999018</c:v>
                </c:pt>
                <c:pt idx="19">
                  <c:v>485.4204076552595</c:v>
                </c:pt>
                <c:pt idx="20">
                  <c:v>493.8818437186331</c:v>
                </c:pt>
                <c:pt idx="21">
                  <c:v>501.3805591791855</c:v>
                </c:pt>
                <c:pt idx="22">
                  <c:v>508.0201780222386</c:v>
                </c:pt>
                <c:pt idx="23">
                  <c:v>513.8874519848814</c:v>
                </c:pt>
                <c:pt idx="24">
                  <c:v>519.0558748443734</c:v>
                </c:pt>
                <c:pt idx="25">
                  <c:v>523.5883810105337</c:v>
                </c:pt>
                <c:pt idx="26">
                  <c:v>527.5531411568465</c:v>
                </c:pt>
                <c:pt idx="27">
                  <c:v>530.99344627028</c:v>
                </c:pt>
                <c:pt idx="28">
                  <c:v>533.9479655864606</c:v>
                </c:pt>
                <c:pt idx="29">
                  <c:v>536.4514190864162</c:v>
                </c:pt>
                <c:pt idx="30">
                  <c:v>538.535100966586</c:v>
                </c:pt>
                <c:pt idx="31">
                  <c:v>540.2273212216355</c:v>
                </c:pt>
                <c:pt idx="32">
                  <c:v>541.553780267349</c:v>
                </c:pt>
                <c:pt idx="33">
                  <c:v>542.5378882235642</c:v>
                </c:pt>
                <c:pt idx="34">
                  <c:v>543.2010381369816</c:v>
                </c:pt>
                <c:pt idx="35">
                  <c:v>543.5628406338614</c:v>
                </c:pt>
                <c:pt idx="36">
                  <c:v>543.6413261056263</c:v>
                </c:pt>
                <c:pt idx="37">
                  <c:v>543.4531194417646</c:v>
                </c:pt>
                <c:pt idx="38">
                  <c:v>543.0135914600278</c:v>
                </c:pt>
                <c:pt idx="39">
                  <c:v>542.3370139046327</c:v>
                </c:pt>
                <c:pt idx="40">
                  <c:v>541.4366408318024</c:v>
                </c:pt>
                <c:pt idx="41">
                  <c:v>540.3248117767625</c:v>
                </c:pt>
                <c:pt idx="42">
                  <c:v>539.0130416996996</c:v>
                </c:pt>
                <c:pt idx="43">
                  <c:v>537.5120995308753</c:v>
                </c:pt>
                <c:pt idx="44">
                  <c:v>535.8320769885894</c:v>
                </c:pt>
                <c:pt idx="45">
                  <c:v>533.9824490689807</c:v>
                </c:pt>
                <c:pt idx="46">
                  <c:v>531.9721273822115</c:v>
                </c:pt>
                <c:pt idx="47">
                  <c:v>529.8095073257954</c:v>
                </c:pt>
                <c:pt idx="48">
                  <c:v>527.5025099338394</c:v>
                </c:pt>
                <c:pt idx="49">
                  <c:v>525.0586191151854</c:v>
                </c:pt>
                <c:pt idx="50">
                  <c:v>522.4849148877704</c:v>
                </c:pt>
                <c:pt idx="51">
                  <c:v>519.7881031284655</c:v>
                </c:pt>
                <c:pt idx="52">
                  <c:v>516.9745423232432</c:v>
                </c:pt>
                <c:pt idx="53">
                  <c:v>514.0502675975371</c:v>
                </c:pt>
                <c:pt idx="54">
                  <c:v>511.0210124247598</c:v>
                </c:pt>
                <c:pt idx="55">
                  <c:v>507.8922282939905</c:v>
                </c:pt>
                <c:pt idx="56">
                  <c:v>504.6691025793876</c:v>
                </c:pt>
                <c:pt idx="57">
                  <c:v>501.3565748214382</c:v>
                </c:pt>
                <c:pt idx="58">
                  <c:v>497.9593516023386</c:v>
                </c:pt>
                <c:pt idx="59">
                  <c:v>494.4819201738698</c:v>
                </c:pt>
                <c:pt idx="60">
                  <c:v>490.9285609755835</c:v>
                </c:pt>
                <c:pt idx="61">
                  <c:v>487.303359163429</c:v>
                </c:pt>
                <c:pt idx="62">
                  <c:v>483.610215253621</c:v>
                </c:pt>
                <c:pt idx="63">
                  <c:v>479.8528549735222</c:v>
                </c:pt>
                <c:pt idx="64">
                  <c:v>476.0348383997886</c:v>
                </c:pt>
                <c:pt idx="65">
                  <c:v>472.1595684543591</c:v>
                </c:pt>
                <c:pt idx="66">
                  <c:v>468.2302988201665</c:v>
                </c:pt>
                <c:pt idx="67">
                  <c:v>464.250141331152</c:v>
                </c:pt>
                <c:pt idx="68">
                  <c:v>460.222072884819</c:v>
                </c:pt>
                <c:pt idx="69">
                  <c:v>456.1489419199483</c:v>
                </c:pt>
                <c:pt idx="70">
                  <c:v>452.0334744972689</c:v>
                </c:pt>
                <c:pt idx="71">
                  <c:v>447.8782800166781</c:v>
                </c:pt>
                <c:pt idx="72">
                  <c:v>443.6858566008615</c:v>
                </c:pt>
                <c:pt idx="73">
                  <c:v>439.4585961720625</c:v>
                </c:pt>
                <c:pt idx="74">
                  <c:v>435.1987892457946</c:v>
                </c:pt>
                <c:pt idx="75">
                  <c:v>430.9086294629565</c:v>
                </c:pt>
                <c:pt idx="76">
                  <c:v>426.5902178795499</c:v>
                </c:pt>
                <c:pt idx="77">
                  <c:v>422.2455670313582</c:v>
                </c:pt>
                <c:pt idx="78">
                  <c:v>417.876604789244</c:v>
                </c:pt>
                <c:pt idx="79">
                  <c:v>413.4851780192419</c:v>
                </c:pt>
                <c:pt idx="80">
                  <c:v>409.0730560603382</c:v>
                </c:pt>
                <c:pt idx="81">
                  <c:v>404.6419340316323</c:v>
                </c:pt>
                <c:pt idx="82">
                  <c:v>400.1934359796118</c:v>
                </c:pt>
                <c:pt idx="83">
                  <c:v>395.7291178752754</c:v>
                </c:pt>
                <c:pt idx="84">
                  <c:v>391.2504704701281</c:v>
                </c:pt>
                <c:pt idx="85">
                  <c:v>386.7589220192048</c:v>
                </c:pt>
                <c:pt idx="86">
                  <c:v>382.2558408788268</c:v>
                </c:pt>
                <c:pt idx="87">
                  <c:v>377.7425379859872</c:v>
                </c:pt>
                <c:pt idx="88">
                  <c:v>373.2202692259236</c:v>
                </c:pt>
                <c:pt idx="89">
                  <c:v>368.6902376938495</c:v>
                </c:pt>
                <c:pt idx="90">
                  <c:v>364.1535958564512</c:v>
                </c:pt>
                <c:pt idx="91">
                  <c:v>359.6114476183355</c:v>
                </c:pt>
                <c:pt idx="92">
                  <c:v>355.064850298285</c:v>
                </c:pt>
                <c:pt idx="93">
                  <c:v>350.5148165198363</c:v>
                </c:pt>
                <c:pt idx="94">
                  <c:v>345.9623160204426</c:v>
                </c:pt>
                <c:pt idx="95">
                  <c:v>341.4082773831755</c:v>
                </c:pt>
                <c:pt idx="96">
                  <c:v>336.8535896947053</c:v>
                </c:pt>
                <c:pt idx="97">
                  <c:v>332.2991041330627</c:v>
                </c:pt>
                <c:pt idx="98">
                  <c:v>327.7456354884964</c:v>
                </c:pt>
                <c:pt idx="99">
                  <c:v>323.1939636205202</c:v>
                </c:pt>
                <c:pt idx="100">
                  <c:v>318.6448348541127</c:v>
                </c:pt>
                <c:pt idx="101">
                  <c:v>314.0989633178229</c:v>
                </c:pt>
                <c:pt idx="102">
                  <c:v>309.5570322264278</c:v>
                </c:pt>
                <c:pt idx="103">
                  <c:v>305.0196951106152</c:v>
                </c:pt>
                <c:pt idx="104">
                  <c:v>300.4875769960676</c:v>
                </c:pt>
                <c:pt idx="105">
                  <c:v>295.9612755341556</c:v>
                </c:pt>
                <c:pt idx="106">
                  <c:v>291.4413620863935</c:v>
                </c:pt>
                <c:pt idx="107">
                  <c:v>286.9283827646626</c:v>
                </c:pt>
                <c:pt idx="108">
                  <c:v>282.422859429112</c:v>
                </c:pt>
                <c:pt idx="109">
                  <c:v>277.9252906455719</c:v>
                </c:pt>
                <c:pt idx="110">
                  <c:v>273.4361526042206</c:v>
                </c:pt>
                <c:pt idx="111">
                  <c:v>268.9559000011553</c:v>
                </c:pt>
                <c:pt idx="112">
                  <c:v>264.4849668844161</c:v>
                </c:pt>
                <c:pt idx="113">
                  <c:v>260.0237674660368</c:v>
                </c:pt>
                <c:pt idx="114">
                  <c:v>255.5726969014792</c:v>
                </c:pt>
                <c:pt idx="115">
                  <c:v>251.1321320378674</c:v>
                </c:pt>
                <c:pt idx="116">
                  <c:v>246.702432132308</c:v>
                </c:pt>
                <c:pt idx="117">
                  <c:v>242.2839395415609</c:v>
                </c:pt>
                <c:pt idx="118">
                  <c:v>237.8769803842332</c:v>
                </c:pt>
                <c:pt idx="119">
                  <c:v>233.481865176648</c:v>
                </c:pt>
              </c:numCache>
            </c:numRef>
          </c:yVal>
          <c:smooth val="1"/>
          <c:extLst xmlns:c16r2="http://schemas.microsoft.com/office/drawing/2015/06/chart">
            <c:ext xmlns:c16="http://schemas.microsoft.com/office/drawing/2014/chart" uri="{C3380CC4-5D6E-409C-BE32-E72D297353CC}">
              <c16:uniqueId val="{00000008-25CC-4672-9DEC-A859BCE18758}"/>
            </c:ext>
          </c:extLst>
        </c:ser>
        <c:dLbls>
          <c:showLegendKey val="0"/>
          <c:showVal val="0"/>
          <c:showCatName val="0"/>
          <c:showSerName val="0"/>
          <c:showPercent val="0"/>
          <c:showBubbleSize val="0"/>
        </c:dLbls>
        <c:axId val="-954720720"/>
        <c:axId val="-954539808"/>
      </c:scatterChart>
      <c:valAx>
        <c:axId val="-95472072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54539808"/>
        <c:crosses val="autoZero"/>
        <c:crossBetween val="midCat"/>
      </c:valAx>
      <c:valAx>
        <c:axId val="-95453980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54720720"/>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9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Policy-G'!$E$123</c:f>
              <c:strCache>
                <c:ptCount val="1"/>
                <c:pt idx="0">
                  <c:v>SOUD Deaths for 1x parameter level</c:v>
                </c:pt>
              </c:strCache>
            </c:strRef>
          </c:tx>
          <c:spPr>
            <a:ln w="76200">
              <a:solidFill>
                <a:schemeClr val="accent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E$3:$E$122</c:f>
              <c:numCache>
                <c:formatCode>General</c:formatCode>
                <c:ptCount val="120"/>
                <c:pt idx="0">
                  <c:v>0.0</c:v>
                </c:pt>
                <c:pt idx="1">
                  <c:v>-21.99165893277247</c:v>
                </c:pt>
                <c:pt idx="2">
                  <c:v>-42.96914486942931</c:v>
                </c:pt>
                <c:pt idx="3">
                  <c:v>-62.96141263628192</c:v>
                </c:pt>
                <c:pt idx="4">
                  <c:v>-82.01145916049914</c:v>
                </c:pt>
                <c:pt idx="5">
                  <c:v>-100.1609752598799</c:v>
                </c:pt>
                <c:pt idx="6">
                  <c:v>-117.4502324566181</c:v>
                </c:pt>
                <c:pt idx="7">
                  <c:v>-133.9180151798858</c:v>
                </c:pt>
                <c:pt idx="8">
                  <c:v>-149.6015874845331</c:v>
                </c:pt>
                <c:pt idx="9">
                  <c:v>-164.5366856327989</c:v>
                </c:pt>
                <c:pt idx="10">
                  <c:v>-178.7575298482134</c:v>
                </c:pt>
                <c:pt idx="11">
                  <c:v>-192.2968500790943</c:v>
                </c:pt>
                <c:pt idx="12">
                  <c:v>-205.1859217978484</c:v>
                </c:pt>
                <c:pt idx="13">
                  <c:v>-218.1339637880646</c:v>
                </c:pt>
                <c:pt idx="14">
                  <c:v>-230.2999627643837</c:v>
                </c:pt>
                <c:pt idx="15">
                  <c:v>-241.9120512835268</c:v>
                </c:pt>
                <c:pt idx="16">
                  <c:v>-252.9957702184689</c:v>
                </c:pt>
                <c:pt idx="17">
                  <c:v>-263.5755236167726</c:v>
                </c:pt>
                <c:pt idx="18">
                  <c:v>-273.674607956556</c:v>
                </c:pt>
                <c:pt idx="19">
                  <c:v>-283.3152497214729</c:v>
                </c:pt>
                <c:pt idx="20">
                  <c:v>-292.5186453629078</c:v>
                </c:pt>
                <c:pt idx="21">
                  <c:v>-301.3050024878033</c:v>
                </c:pt>
                <c:pt idx="22">
                  <c:v>-309.6935814269312</c:v>
                </c:pt>
                <c:pt idx="23">
                  <c:v>-317.7027365662265</c:v>
                </c:pt>
                <c:pt idx="24">
                  <c:v>-325.3499569969848</c:v>
                </c:pt>
                <c:pt idx="25">
                  <c:v>-332.651906171938</c:v>
                </c:pt>
                <c:pt idx="26">
                  <c:v>-339.6255978104616</c:v>
                </c:pt>
                <c:pt idx="27">
                  <c:v>-346.2858007081134</c:v>
                </c:pt>
                <c:pt idx="28">
                  <c:v>-352.6469227090508</c:v>
                </c:pt>
                <c:pt idx="29">
                  <c:v>-358.7226961205258</c:v>
                </c:pt>
                <c:pt idx="30">
                  <c:v>-364.5262087573767</c:v>
                </c:pt>
                <c:pt idx="31">
                  <c:v>-370.0699346422674</c:v>
                </c:pt>
                <c:pt idx="32">
                  <c:v>-375.3657633326806</c:v>
                </c:pt>
                <c:pt idx="33">
                  <c:v>-380.4250278989064</c:v>
                </c:pt>
                <c:pt idx="34">
                  <c:v>-385.2585315904176</c:v>
                </c:pt>
                <c:pt idx="35">
                  <c:v>-389.876573234157</c:v>
                </c:pt>
                <c:pt idx="36">
                  <c:v>-394.2889714120925</c:v>
                </c:pt>
                <c:pt idx="37">
                  <c:v>-398.5050874675387</c:v>
                </c:pt>
                <c:pt idx="38">
                  <c:v>-402.5338473906284</c:v>
                </c:pt>
                <c:pt idx="39">
                  <c:v>-406.3837645527739</c:v>
                </c:pt>
                <c:pt idx="40">
                  <c:v>-410.0629569124839</c:v>
                </c:pt>
                <c:pt idx="41">
                  <c:v>-413.5791664653701</c:v>
                </c:pt>
                <c:pt idx="42">
                  <c:v>-416.9397771590864</c:v>
                </c:pt>
                <c:pt idx="43">
                  <c:v>-420.1518319220618</c:v>
                </c:pt>
                <c:pt idx="44">
                  <c:v>-423.2220488538681</c:v>
                </c:pt>
                <c:pt idx="45">
                  <c:v>-426.1568366194578</c:v>
                </c:pt>
                <c:pt idx="46">
                  <c:v>-428.9623090875301</c:v>
                </c:pt>
                <c:pt idx="47">
                  <c:v>-431.6442992513558</c:v>
                </c:pt>
                <c:pt idx="48">
                  <c:v>-434.2083724685089</c:v>
                </c:pt>
                <c:pt idx="49">
                  <c:v>-436.659839054124</c:v>
                </c:pt>
                <c:pt idx="50">
                  <c:v>-439.0037662605104</c:v>
                </c:pt>
                <c:pt idx="51">
                  <c:v>-441.2449896743223</c:v>
                </c:pt>
                <c:pt idx="52">
                  <c:v>-443.3881240640314</c:v>
                </c:pt>
                <c:pt idx="53">
                  <c:v>-445.4375736979694</c:v>
                </c:pt>
                <c:pt idx="54">
                  <c:v>-447.3975421650715</c:v>
                </c:pt>
                <c:pt idx="55">
                  <c:v>-449.2720417223892</c:v>
                </c:pt>
                <c:pt idx="56">
                  <c:v>-451.064902193152</c:v>
                </c:pt>
                <c:pt idx="57">
                  <c:v>-452.7797794379234</c:v>
                </c:pt>
                <c:pt idx="58">
                  <c:v>-454.4201634202169</c:v>
                </c:pt>
                <c:pt idx="59">
                  <c:v>-455.9893858868043</c:v>
                </c:pt>
                <c:pt idx="60">
                  <c:v>-457.4906276818978</c:v>
                </c:pt>
                <c:pt idx="61">
                  <c:v>-458.9269257133789</c:v>
                </c:pt>
                <c:pt idx="62">
                  <c:v>-460.3011795883019</c:v>
                </c:pt>
                <c:pt idx="63">
                  <c:v>-461.6161579339935</c:v>
                </c:pt>
                <c:pt idx="64">
                  <c:v>-462.8745044202457</c:v>
                </c:pt>
                <c:pt idx="65">
                  <c:v>-464.0787434972696</c:v>
                </c:pt>
                <c:pt idx="66">
                  <c:v>-465.2312858633401</c:v>
                </c:pt>
                <c:pt idx="67">
                  <c:v>-466.3344336753314</c:v>
                </c:pt>
                <c:pt idx="68">
                  <c:v>-467.3903855146752</c:v>
                </c:pt>
                <c:pt idx="69">
                  <c:v>-468.4012411206316</c:v>
                </c:pt>
                <c:pt idx="70">
                  <c:v>-469.3690059021566</c:v>
                </c:pt>
                <c:pt idx="71">
                  <c:v>-470.2955952390702</c:v>
                </c:pt>
                <c:pt idx="72">
                  <c:v>-471.1828385827042</c:v>
                </c:pt>
                <c:pt idx="73">
                  <c:v>-472.03248336567</c:v>
                </c:pt>
                <c:pt idx="74">
                  <c:v>-472.8461987299266</c:v>
                </c:pt>
                <c:pt idx="75">
                  <c:v>-473.625579081852</c:v>
                </c:pt>
                <c:pt idx="76">
                  <c:v>-474.3721474825886</c:v>
                </c:pt>
                <c:pt idx="77">
                  <c:v>-475.0873588815369</c:v>
                </c:pt>
                <c:pt idx="78">
                  <c:v>-475.7726032004342</c:v>
                </c:pt>
                <c:pt idx="79">
                  <c:v>-476.4292082751669</c:v>
                </c:pt>
                <c:pt idx="80">
                  <c:v>-477.0584426620175</c:v>
                </c:pt>
                <c:pt idx="81">
                  <c:v>-477.661518314789</c:v>
                </c:pt>
                <c:pt idx="82">
                  <c:v>-478.2395931388995</c:v>
                </c:pt>
                <c:pt idx="83">
                  <c:v>-478.7937734282455</c:v>
                </c:pt>
                <c:pt idx="84">
                  <c:v>-479.3251161903593</c:v>
                </c:pt>
                <c:pt idx="85">
                  <c:v>-479.8346313650902</c:v>
                </c:pt>
                <c:pt idx="86">
                  <c:v>-480.3232839418324</c:v>
                </c:pt>
                <c:pt idx="87">
                  <c:v>-480.7919959800191</c:v>
                </c:pt>
                <c:pt idx="88">
                  <c:v>-481.2416485374268</c:v>
                </c:pt>
                <c:pt idx="89">
                  <c:v>-481.673083510569</c:v>
                </c:pt>
                <c:pt idx="90">
                  <c:v>-482.087105391304</c:v>
                </c:pt>
                <c:pt idx="91">
                  <c:v>-482.484482943527</c:v>
                </c:pt>
                <c:pt idx="92">
                  <c:v>-482.8659508036718</c:v>
                </c:pt>
                <c:pt idx="93">
                  <c:v>-483.2322110085531</c:v>
                </c:pt>
                <c:pt idx="94">
                  <c:v>-483.5839344539119</c:v>
                </c:pt>
                <c:pt idx="95">
                  <c:v>-483.9217622868752</c:v>
                </c:pt>
                <c:pt idx="96">
                  <c:v>-484.2463072353663</c:v>
                </c:pt>
                <c:pt idx="97">
                  <c:v>-484.5581548773922</c:v>
                </c:pt>
                <c:pt idx="98">
                  <c:v>-484.8578648529677</c:v>
                </c:pt>
                <c:pt idx="99">
                  <c:v>-485.14597202131</c:v>
                </c:pt>
                <c:pt idx="100">
                  <c:v>-485.4229875658258</c:v>
                </c:pt>
                <c:pt idx="101">
                  <c:v>-485.6894000492863</c:v>
                </c:pt>
                <c:pt idx="102">
                  <c:v>-485.9456764214654</c:v>
                </c:pt>
                <c:pt idx="103">
                  <c:v>-486.1922629814231</c:v>
                </c:pt>
                <c:pt idx="104">
                  <c:v>-486.4295862965079</c:v>
                </c:pt>
                <c:pt idx="105">
                  <c:v>-486.6580540800522</c:v>
                </c:pt>
                <c:pt idx="106">
                  <c:v>-486.8780560296451</c:v>
                </c:pt>
                <c:pt idx="107">
                  <c:v>-487.0899646277832</c:v>
                </c:pt>
                <c:pt idx="108">
                  <c:v>-487.2941359066027</c:v>
                </c:pt>
                <c:pt idx="109">
                  <c:v>-487.4909101783466</c:v>
                </c:pt>
                <c:pt idx="110">
                  <c:v>-487.6806127330877</c:v>
                </c:pt>
                <c:pt idx="111">
                  <c:v>-487.8635545052419</c:v>
                </c:pt>
                <c:pt idx="112">
                  <c:v>-488.0400327102411</c:v>
                </c:pt>
                <c:pt idx="113">
                  <c:v>-488.2103314527486</c:v>
                </c:pt>
                <c:pt idx="114">
                  <c:v>-488.374722307694</c:v>
                </c:pt>
                <c:pt idx="115">
                  <c:v>-488.5334648753471</c:v>
                </c:pt>
                <c:pt idx="116">
                  <c:v>-488.686807311631</c:v>
                </c:pt>
                <c:pt idx="117">
                  <c:v>-488.834986834763</c:v>
                </c:pt>
                <c:pt idx="118">
                  <c:v>-488.9782302093078</c:v>
                </c:pt>
                <c:pt idx="119">
                  <c:v>-489.1167542086588</c:v>
                </c:pt>
              </c:numCache>
            </c:numRef>
          </c:yVal>
          <c:smooth val="1"/>
          <c:extLst xmlns:c16r2="http://schemas.microsoft.com/office/drawing/2015/06/chart">
            <c:ext xmlns:c16="http://schemas.microsoft.com/office/drawing/2014/chart" uri="{C3380CC4-5D6E-409C-BE32-E72D297353CC}">
              <c16:uniqueId val="{00000000-00A7-4138-8F19-63EFEDD44BD2}"/>
            </c:ext>
          </c:extLst>
        </c:ser>
        <c:ser>
          <c:idx val="3"/>
          <c:order val="1"/>
          <c:tx>
            <c:strRef>
              <c:f>'SA-Policy-G'!$N$123</c:f>
              <c:strCache>
                <c:ptCount val="1"/>
                <c:pt idx="0">
                  <c:v>SOUD Deaths for 0.75x parameter level</c:v>
                </c:pt>
              </c:strCache>
            </c:strRef>
          </c:tx>
          <c:spPr>
            <a:ln w="28575">
              <a:solidFill>
                <a:schemeClr val="accent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N$3:$N$122</c:f>
              <c:numCache>
                <c:formatCode>General</c:formatCode>
                <c:ptCount val="120"/>
                <c:pt idx="0">
                  <c:v>0.0</c:v>
                </c:pt>
                <c:pt idx="1">
                  <c:v>-22.04226371898026</c:v>
                </c:pt>
                <c:pt idx="2">
                  <c:v>-43.14262952174229</c:v>
                </c:pt>
                <c:pt idx="3">
                  <c:v>-63.32351161669654</c:v>
                </c:pt>
                <c:pt idx="4">
                  <c:v>-82.62180433428284</c:v>
                </c:pt>
                <c:pt idx="5">
                  <c:v>-101.0735173921155</c:v>
                </c:pt>
                <c:pt idx="6">
                  <c:v>-118.7136365572354</c:v>
                </c:pt>
                <c:pt idx="7">
                  <c:v>-135.576031147832</c:v>
                </c:pt>
                <c:pt idx="8">
                  <c:v>-151.6933974518932</c:v>
                </c:pt>
                <c:pt idx="9">
                  <c:v>-167.0972293524235</c:v>
                </c:pt>
                <c:pt idx="10">
                  <c:v>-181.8178094083342</c:v>
                </c:pt>
                <c:pt idx="11">
                  <c:v>-195.8842151670807</c:v>
                </c:pt>
                <c:pt idx="12">
                  <c:v>-209.3243366738645</c:v>
                </c:pt>
                <c:pt idx="13">
                  <c:v>-222.8449764583225</c:v>
                </c:pt>
                <c:pt idx="14">
                  <c:v>-235.600127709167</c:v>
                </c:pt>
                <c:pt idx="15">
                  <c:v>-247.8167750063008</c:v>
                </c:pt>
                <c:pt idx="16">
                  <c:v>-259.5183744501015</c:v>
                </c:pt>
                <c:pt idx="17">
                  <c:v>-270.7273668487936</c:v>
                </c:pt>
                <c:pt idx="18">
                  <c:v>-281.4652060870091</c:v>
                </c:pt>
                <c:pt idx="19">
                  <c:v>-291.7523944424439</c:v>
                </c:pt>
                <c:pt idx="20">
                  <c:v>-301.6085192652018</c:v>
                </c:pt>
                <c:pt idx="21">
                  <c:v>-311.0522901696696</c:v>
                </c:pt>
                <c:pt idx="22">
                  <c:v>-320.1015761324911</c:v>
                </c:pt>
                <c:pt idx="23">
                  <c:v>-328.7734420613433</c:v>
                </c:pt>
                <c:pt idx="24">
                  <c:v>-337.0841845282314</c:v>
                </c:pt>
                <c:pt idx="25">
                  <c:v>-345.0493664580869</c:v>
                </c:pt>
                <c:pt idx="26">
                  <c:v>-352.6849911608633</c:v>
                </c:pt>
                <c:pt idx="27">
                  <c:v>-360.0048984596374</c:v>
                </c:pt>
                <c:pt idx="28">
                  <c:v>-367.0226458546526</c:v>
                </c:pt>
                <c:pt idx="29">
                  <c:v>-373.7511886072415</c:v>
                </c:pt>
                <c:pt idx="30">
                  <c:v>-380.2029062418283</c:v>
                </c:pt>
                <c:pt idx="31">
                  <c:v>-386.3896289341375</c:v>
                </c:pt>
                <c:pt idx="32">
                  <c:v>-392.322662733441</c:v>
                </c:pt>
                <c:pt idx="33">
                  <c:v>-398.0128136421391</c:v>
                </c:pt>
                <c:pt idx="34">
                  <c:v>-403.4704105869225</c:v>
                </c:pt>
                <c:pt idx="35">
                  <c:v>-408.7053273201568</c:v>
                </c:pt>
                <c:pt idx="36">
                  <c:v>-413.7270032927573</c:v>
                </c:pt>
                <c:pt idx="37">
                  <c:v>-418.5444635411626</c:v>
                </c:pt>
                <c:pt idx="38">
                  <c:v>-423.1663376313898</c:v>
                </c:pt>
                <c:pt idx="39">
                  <c:v>-427.6008796303805</c:v>
                </c:pt>
                <c:pt idx="40">
                  <c:v>-431.8559827063421</c:v>
                </c:pt>
                <c:pt idx="41">
                  <c:v>-435.9391961235538</c:v>
                </c:pt>
                <c:pt idx="42">
                  <c:v>-439.8577408498734</c:v>
                </c:pt>
                <c:pt idx="43">
                  <c:v>-443.6185244171282</c:v>
                </c:pt>
                <c:pt idx="44">
                  <c:v>-447.2281550750079</c:v>
                </c:pt>
                <c:pt idx="45">
                  <c:v>-450.6929552736212</c:v>
                </c:pt>
                <c:pt idx="46">
                  <c:v>-454.0189745081439</c:v>
                </c:pt>
                <c:pt idx="47">
                  <c:v>-457.2120015574138</c:v>
                </c:pt>
                <c:pt idx="48">
                  <c:v>-460.2775761466189</c:v>
                </c:pt>
                <c:pt idx="49">
                  <c:v>-463.2210000628172</c:v>
                </c:pt>
                <c:pt idx="50">
                  <c:v>-466.0473477504144</c:v>
                </c:pt>
                <c:pt idx="51">
                  <c:v>-468.7614764124368</c:v>
                </c:pt>
                <c:pt idx="52">
                  <c:v>-471.3680356452743</c:v>
                </c:pt>
                <c:pt idx="53">
                  <c:v>-473.8714766223046</c:v>
                </c:pt>
                <c:pt idx="54">
                  <c:v>-476.2760608539297</c:v>
                </c:pt>
                <c:pt idx="55">
                  <c:v>-478.5858685437942</c:v>
                </c:pt>
                <c:pt idx="56">
                  <c:v>-480.8048065608285</c:v>
                </c:pt>
                <c:pt idx="57">
                  <c:v>-482.9366160458271</c:v>
                </c:pt>
                <c:pt idx="58">
                  <c:v>-484.9848796702554</c:v>
                </c:pt>
                <c:pt idx="59">
                  <c:v>-486.9530285640579</c:v>
                </c:pt>
                <c:pt idx="60">
                  <c:v>-488.8443489284221</c:v>
                </c:pt>
                <c:pt idx="61">
                  <c:v>-490.6619883485596</c:v>
                </c:pt>
                <c:pt idx="62">
                  <c:v>-492.4089618208585</c:v>
                </c:pt>
                <c:pt idx="63">
                  <c:v>-494.088157507992</c:v>
                </c:pt>
                <c:pt idx="64">
                  <c:v>-495.7023422348885</c:v>
                </c:pt>
                <c:pt idx="65">
                  <c:v>-497.254166737811</c:v>
                </c:pt>
                <c:pt idx="66">
                  <c:v>-498.7461706781945</c:v>
                </c:pt>
                <c:pt idx="67">
                  <c:v>-500.1807874322677</c:v>
                </c:pt>
                <c:pt idx="68">
                  <c:v>-501.5603486669552</c:v>
                </c:pt>
                <c:pt idx="69">
                  <c:v>-502.8870887120632</c:v>
                </c:pt>
                <c:pt idx="70">
                  <c:v>-504.1631487381919</c:v>
                </c:pt>
                <c:pt idx="71">
                  <c:v>-505.3905807494104</c:v>
                </c:pt>
                <c:pt idx="72">
                  <c:v>-506.5713513992465</c:v>
                </c:pt>
                <c:pt idx="73">
                  <c:v>-507.7073456381572</c:v>
                </c:pt>
                <c:pt idx="74">
                  <c:v>-508.8003702002126</c:v>
                </c:pt>
                <c:pt idx="75">
                  <c:v>-509.8521569363814</c:v>
                </c:pt>
                <c:pt idx="76">
                  <c:v>-510.864366001426</c:v>
                </c:pt>
                <c:pt idx="77">
                  <c:v>-511.8385889010938</c:v>
                </c:pt>
                <c:pt idx="78">
                  <c:v>-512.7763514059634</c:v>
                </c:pt>
                <c:pt idx="79">
                  <c:v>-513.6791163379787</c:v>
                </c:pt>
                <c:pt idx="80">
                  <c:v>-514.5482862354767</c:v>
                </c:pt>
                <c:pt idx="81">
                  <c:v>-515.385205902157</c:v>
                </c:pt>
                <c:pt idx="82">
                  <c:v>-516.1911648452514</c:v>
                </c:pt>
                <c:pt idx="83">
                  <c:v>-516.9673996078643</c:v>
                </c:pt>
                <c:pt idx="84">
                  <c:v>-517.7150960002408</c:v>
                </c:pt>
                <c:pt idx="85">
                  <c:v>-518.4353912344811</c:v>
                </c:pt>
                <c:pt idx="86">
                  <c:v>-519.129375967022</c:v>
                </c:pt>
                <c:pt idx="87">
                  <c:v>-519.798096252997</c:v>
                </c:pt>
                <c:pt idx="88">
                  <c:v>-520.4425554163911</c:v>
                </c:pt>
                <c:pt idx="89">
                  <c:v>-521.0637158397458</c:v>
                </c:pt>
                <c:pt idx="90">
                  <c:v>-521.6625006769594</c:v>
                </c:pt>
                <c:pt idx="91">
                  <c:v>-522.2397954926052</c:v>
                </c:pt>
                <c:pt idx="92">
                  <c:v>-522.7964498310054</c:v>
                </c:pt>
                <c:pt idx="93">
                  <c:v>-523.3332787181547</c:v>
                </c:pt>
                <c:pt idx="94">
                  <c:v>-523.8510640994539</c:v>
                </c:pt>
                <c:pt idx="95">
                  <c:v>-524.3505562160867</c:v>
                </c:pt>
                <c:pt idx="96">
                  <c:v>-524.8324749226847</c:v>
                </c:pt>
                <c:pt idx="97">
                  <c:v>-525.297510948929</c:v>
                </c:pt>
                <c:pt idx="98">
                  <c:v>-525.7463271074635</c:v>
                </c:pt>
                <c:pt idx="99">
                  <c:v>-526.1795594505165</c:v>
                </c:pt>
                <c:pt idx="100">
                  <c:v>-526.59781837743</c:v>
                </c:pt>
                <c:pt idx="101">
                  <c:v>-527.0016896952706</c:v>
                </c:pt>
                <c:pt idx="102">
                  <c:v>-527.391735634531</c:v>
                </c:pt>
                <c:pt idx="103">
                  <c:v>-527.7684958218782</c:v>
                </c:pt>
                <c:pt idx="104">
                  <c:v>-528.132488211826</c:v>
                </c:pt>
                <c:pt idx="105">
                  <c:v>-528.4842099790905</c:v>
                </c:pt>
                <c:pt idx="106">
                  <c:v>-528.824138373337</c:v>
                </c:pt>
                <c:pt idx="107">
                  <c:v>-529.152731537943</c:v>
                </c:pt>
                <c:pt idx="108">
                  <c:v>-529.4704292943214</c:v>
                </c:pt>
                <c:pt idx="109">
                  <c:v>-529.7776538932978</c:v>
                </c:pt>
                <c:pt idx="110">
                  <c:v>-530.0748107349549</c:v>
                </c:pt>
                <c:pt idx="111">
                  <c:v>-530.3622890582774</c:v>
                </c:pt>
                <c:pt idx="112">
                  <c:v>-530.6404626019429</c:v>
                </c:pt>
                <c:pt idx="113">
                  <c:v>-530.9096902374375</c:v>
                </c:pt>
                <c:pt idx="114">
                  <c:v>-531.1703165757191</c:v>
                </c:pt>
                <c:pt idx="115">
                  <c:v>-531.4226725485507</c:v>
                </c:pt>
                <c:pt idx="116">
                  <c:v>-531.667075965572</c:v>
                </c:pt>
                <c:pt idx="117">
                  <c:v>-531.903832048164</c:v>
                </c:pt>
                <c:pt idx="118">
                  <c:v>-532.1332339410795</c:v>
                </c:pt>
                <c:pt idx="119">
                  <c:v>-532.3555632027964</c:v>
                </c:pt>
              </c:numCache>
            </c:numRef>
          </c:yVal>
          <c:smooth val="1"/>
          <c:extLst xmlns:c16r2="http://schemas.microsoft.com/office/drawing/2015/06/chart">
            <c:ext xmlns:c16="http://schemas.microsoft.com/office/drawing/2014/chart" uri="{C3380CC4-5D6E-409C-BE32-E72D297353CC}">
              <c16:uniqueId val="{00000001-00A7-4138-8F19-63EFEDD44BD2}"/>
            </c:ext>
          </c:extLst>
        </c:ser>
        <c:ser>
          <c:idx val="0"/>
          <c:order val="2"/>
          <c:tx>
            <c:strRef>
              <c:f>'SA-Policy-G'!$W$123</c:f>
              <c:strCache>
                <c:ptCount val="1"/>
                <c:pt idx="0">
                  <c:v>SOUD Deaths for 0.5x parameter level</c:v>
                </c:pt>
              </c:strCache>
            </c:strRef>
          </c:tx>
          <c:spPr>
            <a:ln w="6350">
              <a:solidFill>
                <a:schemeClr val="accent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W$3:$W$122</c:f>
              <c:numCache>
                <c:formatCode>General</c:formatCode>
                <c:ptCount val="120"/>
                <c:pt idx="0">
                  <c:v>0.0</c:v>
                </c:pt>
                <c:pt idx="1">
                  <c:v>-22.09286850518754</c:v>
                </c:pt>
                <c:pt idx="2">
                  <c:v>-43.31646142900985</c:v>
                </c:pt>
                <c:pt idx="3">
                  <c:v>-63.6870704013398</c:v>
                </c:pt>
                <c:pt idx="4">
                  <c:v>-83.23584955655066</c:v>
                </c:pt>
                <c:pt idx="5">
                  <c:v>-101.993439194843</c:v>
                </c:pt>
                <c:pt idx="6">
                  <c:v>-119.9898048288678</c:v>
                </c:pt>
                <c:pt idx="7">
                  <c:v>-137.2541241939578</c:v>
                </c:pt>
                <c:pt idx="8">
                  <c:v>-153.814711266931</c:v>
                </c:pt>
                <c:pt idx="9">
                  <c:v>-169.698968543128</c:v>
                </c:pt>
                <c:pt idx="10">
                  <c:v>-184.9333607779711</c:v>
                </c:pt>
                <c:pt idx="11">
                  <c:v>-199.5434049247824</c:v>
                </c:pt>
                <c:pt idx="12">
                  <c:v>-213.553672188777</c:v>
                </c:pt>
                <c:pt idx="13">
                  <c:v>-227.6685928230356</c:v>
                </c:pt>
                <c:pt idx="14">
                  <c:v>-241.0371789941748</c:v>
                </c:pt>
                <c:pt idx="15">
                  <c:v>-253.8852754355406</c:v>
                </c:pt>
                <c:pt idx="16">
                  <c:v>-266.2342491265505</c:v>
                </c:pt>
                <c:pt idx="17">
                  <c:v>-278.104560884754</c:v>
                </c:pt>
                <c:pt idx="18">
                  <c:v>-289.515794251342</c:v>
                </c:pt>
                <c:pt idx="19">
                  <c:v>-300.4866898342958</c:v>
                </c:pt>
                <c:pt idx="20">
                  <c:v>-311.0351798767396</c:v>
                </c:pt>
                <c:pt idx="21">
                  <c:v>-321.1784225225145</c:v>
                </c:pt>
                <c:pt idx="22">
                  <c:v>-330.9328354205699</c:v>
                </c:pt>
                <c:pt idx="23">
                  <c:v>-340.3141284230372</c:v>
                </c:pt>
                <c:pt idx="24">
                  <c:v>-349.3373352158158</c:v>
                </c:pt>
                <c:pt idx="25">
                  <c:v>-358.0168437825901</c:v>
                </c:pt>
                <c:pt idx="26">
                  <c:v>-366.3675693839794</c:v>
                </c:pt>
                <c:pt idx="27">
                  <c:v>-374.402342328143</c:v>
                </c:pt>
                <c:pt idx="28">
                  <c:v>-382.1337870436407</c:v>
                </c:pt>
                <c:pt idx="29">
                  <c:v>-389.5739973663094</c:v>
                </c:pt>
                <c:pt idx="30">
                  <c:v>-396.7345589667426</c:v>
                </c:pt>
                <c:pt idx="31">
                  <c:v>-403.6265718492609</c:v>
                </c:pt>
                <c:pt idx="32">
                  <c:v>-410.260671850009</c:v>
                </c:pt>
                <c:pt idx="33">
                  <c:v>-416.6470511600746</c:v>
                </c:pt>
                <c:pt idx="34">
                  <c:v>-422.795477907856</c:v>
                </c:pt>
                <c:pt idx="35">
                  <c:v>-428.7153148373489</c:v>
                </c:pt>
                <c:pt idx="36">
                  <c:v>-434.4155371201965</c:v>
                </c:pt>
                <c:pt idx="37">
                  <c:v>-439.9047493396565</c:v>
                </c:pt>
                <c:pt idx="38">
                  <c:v>-445.1912016843046</c:v>
                </c:pt>
                <c:pt idx="39">
                  <c:v>-450.2828073246395</c:v>
                </c:pt>
                <c:pt idx="40">
                  <c:v>-455.1871545541071</c:v>
                </c:pt>
                <c:pt idx="41">
                  <c:v>-459.9115214558815</c:v>
                </c:pt>
                <c:pt idx="42">
                  <c:v>-464.462889312293</c:v>
                </c:pt>
                <c:pt idx="43">
                  <c:v>-468.8479553898878</c:v>
                </c:pt>
                <c:pt idx="44">
                  <c:v>-473.073145134934</c:v>
                </c:pt>
                <c:pt idx="45">
                  <c:v>-477.144623808717</c:v>
                </c:pt>
                <c:pt idx="46">
                  <c:v>-481.0683075904896</c:v>
                </c:pt>
                <c:pt idx="47">
                  <c:v>-484.849874174478</c:v>
                </c:pt>
                <c:pt idx="48">
                  <c:v>-488.4947728859323</c:v>
                </c:pt>
                <c:pt idx="49">
                  <c:v>-492.008234339916</c:v>
                </c:pt>
                <c:pt idx="50">
                  <c:v>-495.3952796652411</c:v>
                </c:pt>
                <c:pt idx="51">
                  <c:v>-498.6607293147755</c:v>
                </c:pt>
                <c:pt idx="52">
                  <c:v>-501.8092114855053</c:v>
                </c:pt>
                <c:pt idx="53">
                  <c:v>-504.8451701596007</c:v>
                </c:pt>
                <c:pt idx="54">
                  <c:v>-507.7728727900821</c:v>
                </c:pt>
                <c:pt idx="55">
                  <c:v>-510.59641764709</c:v>
                </c:pt>
                <c:pt idx="56">
                  <c:v>-513.319740840899</c:v>
                </c:pt>
                <c:pt idx="57">
                  <c:v>-515.9466230369728</c:v>
                </c:pt>
                <c:pt idx="58">
                  <c:v>-518.4806958776116</c:v>
                </c:pt>
                <c:pt idx="59">
                  <c:v>-520.9254481238944</c:v>
                </c:pt>
                <c:pt idx="60">
                  <c:v>-523.284231531035</c:v>
                </c:pt>
                <c:pt idx="61">
                  <c:v>-525.5602664694924</c:v>
                </c:pt>
                <c:pt idx="62">
                  <c:v>-527.7566473036167</c:v>
                </c:pt>
                <c:pt idx="63">
                  <c:v>-529.8763475389766</c:v>
                </c:pt>
                <c:pt idx="64">
                  <c:v>-531.9222247489959</c:v>
                </c:pt>
                <c:pt idx="65">
                  <c:v>-533.8970252909544</c:v>
                </c:pt>
                <c:pt idx="66">
                  <c:v>-535.8033888209244</c:v>
                </c:pt>
                <c:pt idx="67">
                  <c:v>-537.643852616748</c:v>
                </c:pt>
                <c:pt idx="68">
                  <c:v>-539.4208557177154</c:v>
                </c:pt>
                <c:pt idx="69">
                  <c:v>-541.1367428891622</c:v>
                </c:pt>
                <c:pt idx="70">
                  <c:v>-542.79376841982</c:v>
                </c:pt>
                <c:pt idx="71">
                  <c:v>-544.3940997593845</c:v>
                </c:pt>
                <c:pt idx="72">
                  <c:v>-545.9398210033844</c:v>
                </c:pt>
                <c:pt idx="73">
                  <c:v>-547.4329362321152</c:v>
                </c:pt>
                <c:pt idx="74">
                  <c:v>-548.875372710072</c:v>
                </c:pt>
                <c:pt idx="75">
                  <c:v>-550.2689839520081</c:v>
                </c:pt>
                <c:pt idx="76">
                  <c:v>-551.6155526614696</c:v>
                </c:pt>
                <c:pt idx="77">
                  <c:v>-552.916793547372</c:v>
                </c:pt>
                <c:pt idx="78">
                  <c:v>-554.1743560239241</c:v>
                </c:pt>
                <c:pt idx="79">
                  <c:v>-555.3898267989679</c:v>
                </c:pt>
                <c:pt idx="80">
                  <c:v>-556.5647323555626</c:v>
                </c:pt>
                <c:pt idx="81">
                  <c:v>-557.7005413314171</c:v>
                </c:pt>
                <c:pt idx="82">
                  <c:v>-558.7986668005738</c:v>
                </c:pt>
                <c:pt idx="83">
                  <c:v>-559.8604684615264</c:v>
                </c:pt>
                <c:pt idx="84">
                  <c:v>-560.8872547357909</c:v>
                </c:pt>
                <c:pt idx="85">
                  <c:v>-561.8802847807486</c:v>
                </c:pt>
                <c:pt idx="86">
                  <c:v>-562.8407704204023</c:v>
                </c:pt>
                <c:pt idx="87">
                  <c:v>-563.7698779975481</c:v>
                </c:pt>
                <c:pt idx="88">
                  <c:v>-564.668730150691</c:v>
                </c:pt>
                <c:pt idx="89">
                  <c:v>-565.5384075188746</c:v>
                </c:pt>
                <c:pt idx="90">
                  <c:v>-566.37995037748</c:v>
                </c:pt>
                <c:pt idx="91">
                  <c:v>-567.194360207896</c:v>
                </c:pt>
                <c:pt idx="92">
                  <c:v>-567.982601203833</c:v>
                </c:pt>
                <c:pt idx="93">
                  <c:v>-568.7456017169474</c:v>
                </c:pt>
                <c:pt idx="94">
                  <c:v>-569.4842556443032</c:v>
                </c:pt>
                <c:pt idx="95">
                  <c:v>-570.199423760111</c:v>
                </c:pt>
                <c:pt idx="96">
                  <c:v>-570.8919349940554</c:v>
                </c:pt>
                <c:pt idx="97">
                  <c:v>-571.5625876584427</c:v>
                </c:pt>
                <c:pt idx="98">
                  <c:v>-572.2121506262817</c:v>
                </c:pt>
                <c:pt idx="99">
                  <c:v>-572.8413644623444</c:v>
                </c:pt>
                <c:pt idx="100">
                  <c:v>-573.4509425091398</c:v>
                </c:pt>
                <c:pt idx="101">
                  <c:v>-574.0415719296636</c:v>
                </c:pt>
                <c:pt idx="102">
                  <c:v>-574.6139147087167</c:v>
                </c:pt>
                <c:pt idx="103">
                  <c:v>-575.1686086144814</c:v>
                </c:pt>
                <c:pt idx="104">
                  <c:v>-575.7062681220001</c:v>
                </c:pt>
                <c:pt idx="105">
                  <c:v>-576.227485300113</c:v>
                </c:pt>
                <c:pt idx="106">
                  <c:v>-576.732830663344</c:v>
                </c:pt>
                <c:pt idx="107">
                  <c:v>-577.2228539901925</c:v>
                </c:pt>
                <c:pt idx="108">
                  <c:v>-577.698085109171</c:v>
                </c:pt>
                <c:pt idx="109">
                  <c:v>-578.1590346539214</c:v>
                </c:pt>
                <c:pt idx="110">
                  <c:v>-578.6061947886701</c:v>
                </c:pt>
                <c:pt idx="111">
                  <c:v>-579.0400399052104</c:v>
                </c:pt>
                <c:pt idx="112">
                  <c:v>-579.4610272925879</c:v>
                </c:pt>
                <c:pt idx="113">
                  <c:v>-579.869597780586</c:v>
                </c:pt>
                <c:pt idx="114">
                  <c:v>-580.2661763580556</c:v>
                </c:pt>
                <c:pt idx="115">
                  <c:v>-580.651172767138</c:v>
                </c:pt>
                <c:pt idx="116">
                  <c:v>-581.0249820743265</c:v>
                </c:pt>
                <c:pt idx="117">
                  <c:v>-581.3879852193144</c:v>
                </c:pt>
                <c:pt idx="118">
                  <c:v>-581.7405495425098</c:v>
                </c:pt>
                <c:pt idx="119">
                  <c:v>-582.0830292920863</c:v>
                </c:pt>
              </c:numCache>
            </c:numRef>
          </c:yVal>
          <c:smooth val="1"/>
          <c:extLst xmlns:c16r2="http://schemas.microsoft.com/office/drawing/2015/06/chart">
            <c:ext xmlns:c16="http://schemas.microsoft.com/office/drawing/2014/chart" uri="{C3380CC4-5D6E-409C-BE32-E72D297353CC}">
              <c16:uniqueId val="{00000002-00A7-4138-8F19-63EFEDD44BD2}"/>
            </c:ext>
          </c:extLst>
        </c:ser>
        <c:ser>
          <c:idx val="7"/>
          <c:order val="3"/>
          <c:tx>
            <c:strRef>
              <c:f>'SA-Policy-G'!$F$123</c:f>
              <c:strCache>
                <c:ptCount val="1"/>
                <c:pt idx="0">
                  <c:v>SHUD Deaths for 1x parameter level</c:v>
                </c:pt>
              </c:strCache>
            </c:strRef>
          </c:tx>
          <c:spPr>
            <a:ln w="76200">
              <a:solidFill>
                <a:schemeClr val="accent2"/>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F$3:$F$122</c:f>
              <c:numCache>
                <c:formatCode>General</c:formatCode>
                <c:ptCount val="120"/>
                <c:pt idx="0">
                  <c:v>0.0</c:v>
                </c:pt>
                <c:pt idx="1">
                  <c:v>37.5058529309289</c:v>
                </c:pt>
                <c:pt idx="2">
                  <c:v>73.04348591405514</c:v>
                </c:pt>
                <c:pt idx="3">
                  <c:v>106.8208744028138</c:v>
                </c:pt>
                <c:pt idx="4">
                  <c:v>138.98426392522</c:v>
                </c:pt>
                <c:pt idx="5">
                  <c:v>169.6588776048637</c:v>
                </c:pt>
                <c:pt idx="6">
                  <c:v>198.952597606393</c:v>
                </c:pt>
                <c:pt idx="7">
                  <c:v>226.9589782670408</c:v>
                </c:pt>
                <c:pt idx="8">
                  <c:v>253.759712085634</c:v>
                </c:pt>
                <c:pt idx="9">
                  <c:v>279.4266483279976</c:v>
                </c:pt>
                <c:pt idx="10">
                  <c:v>304.0234458517371</c:v>
                </c:pt>
                <c:pt idx="11">
                  <c:v>327.6069268927957</c:v>
                </c:pt>
                <c:pt idx="12">
                  <c:v>350.2281863961836</c:v>
                </c:pt>
                <c:pt idx="13">
                  <c:v>373.0921123173186</c:v>
                </c:pt>
                <c:pt idx="14">
                  <c:v>394.7491954980217</c:v>
                </c:pt>
                <c:pt idx="15">
                  <c:v>415.5863578328416</c:v>
                </c:pt>
                <c:pt idx="16">
                  <c:v>435.640133937807</c:v>
                </c:pt>
                <c:pt idx="17">
                  <c:v>454.9443663794505</c:v>
                </c:pt>
                <c:pt idx="18">
                  <c:v>473.5305598697178</c:v>
                </c:pt>
                <c:pt idx="19">
                  <c:v>491.4281821449295</c:v>
                </c:pt>
                <c:pt idx="20">
                  <c:v>508.6649143299342</c:v>
                </c:pt>
                <c:pt idx="21">
                  <c:v>525.2668596015362</c:v>
                </c:pt>
                <c:pt idx="22">
                  <c:v>541.258717466892</c:v>
                </c:pt>
                <c:pt idx="23">
                  <c:v>556.6639297011912</c:v>
                </c:pt>
                <c:pt idx="24">
                  <c:v>571.5048029335715</c:v>
                </c:pt>
                <c:pt idx="25">
                  <c:v>585.8026119953257</c:v>
                </c:pt>
                <c:pt idx="26">
                  <c:v>599.5796265314734</c:v>
                </c:pt>
                <c:pt idx="27">
                  <c:v>612.8546834767094</c:v>
                </c:pt>
                <c:pt idx="28">
                  <c:v>625.6464257310054</c:v>
                </c:pt>
                <c:pt idx="29">
                  <c:v>637.9727552530132</c:v>
                </c:pt>
                <c:pt idx="30">
                  <c:v>649.8508771044433</c:v>
                </c:pt>
                <c:pt idx="31">
                  <c:v>661.297339519021</c:v>
                </c:pt>
                <c:pt idx="32">
                  <c:v>672.3280691910072</c:v>
                </c:pt>
                <c:pt idx="33">
                  <c:v>682.9584025952572</c:v>
                </c:pt>
                <c:pt idx="34">
                  <c:v>693.2031140104066</c:v>
                </c:pt>
                <c:pt idx="35">
                  <c:v>703.0764407959032</c:v>
                </c:pt>
                <c:pt idx="36">
                  <c:v>712.5921063739404</c:v>
                </c:pt>
                <c:pt idx="37">
                  <c:v>721.763341285693</c:v>
                </c:pt>
                <c:pt idx="38">
                  <c:v>730.6029026242952</c:v>
                </c:pt>
                <c:pt idx="39">
                  <c:v>739.1230953631595</c:v>
                </c:pt>
                <c:pt idx="40">
                  <c:v>747.3357848042046</c:v>
                </c:pt>
                <c:pt idx="41">
                  <c:v>755.2524135406708</c:v>
                </c:pt>
                <c:pt idx="42">
                  <c:v>762.8840164955399</c:v>
                </c:pt>
                <c:pt idx="43">
                  <c:v>770.2412351861933</c:v>
                </c:pt>
                <c:pt idx="44">
                  <c:v>777.3343313136475</c:v>
                </c:pt>
                <c:pt idx="45">
                  <c:v>784.1731997519416</c:v>
                </c:pt>
                <c:pt idx="46">
                  <c:v>790.7673809995782</c:v>
                </c:pt>
                <c:pt idx="47">
                  <c:v>797.1260731440672</c:v>
                </c:pt>
                <c:pt idx="48">
                  <c:v>803.2581433816665</c:v>
                </c:pt>
                <c:pt idx="49">
                  <c:v>809.1721391271936</c:v>
                </c:pt>
                <c:pt idx="50">
                  <c:v>814.876298742938</c:v>
                </c:pt>
                <c:pt idx="51">
                  <c:v>820.3785619109552</c:v>
                </c:pt>
                <c:pt idx="52">
                  <c:v>825.68657967472</c:v>
                </c:pt>
                <c:pt idx="53">
                  <c:v>830.8077241542755</c:v>
                </c:pt>
                <c:pt idx="54">
                  <c:v>835.749097959361</c:v>
                </c:pt>
                <c:pt idx="55">
                  <c:v>840.5175433115244</c:v>
                </c:pt>
                <c:pt idx="56">
                  <c:v>845.1196508864804</c:v>
                </c:pt>
                <c:pt idx="57">
                  <c:v>849.5617683865919</c:v>
                </c:pt>
                <c:pt idx="58">
                  <c:v>853.850008852418</c:v>
                </c:pt>
                <c:pt idx="59">
                  <c:v>857.9902587214197</c:v>
                </c:pt>
                <c:pt idx="60">
                  <c:v>861.988185641187</c:v>
                </c:pt>
                <c:pt idx="61">
                  <c:v>865.8492460441414</c:v>
                </c:pt>
                <c:pt idx="62">
                  <c:v>869.578692490136</c:v>
                </c:pt>
                <c:pt idx="63">
                  <c:v>873.181580783076</c:v>
                </c:pt>
                <c:pt idx="64">
                  <c:v>876.6627768674282</c:v>
                </c:pt>
                <c:pt idx="65">
                  <c:v>880.0269635102283</c:v>
                </c:pt>
                <c:pt idx="66">
                  <c:v>883.2786467740355</c:v>
                </c:pt>
                <c:pt idx="67">
                  <c:v>886.4221622861063</c:v>
                </c:pt>
                <c:pt idx="68">
                  <c:v>889.4616813089664</c:v>
                </c:pt>
                <c:pt idx="69">
                  <c:v>892.4012166174198</c:v>
                </c:pt>
                <c:pt idx="70">
                  <c:v>895.2446281869574</c:v>
                </c:pt>
                <c:pt idx="71">
                  <c:v>897.9956286984294</c:v>
                </c:pt>
                <c:pt idx="72">
                  <c:v>900.6577888637719</c:v>
                </c:pt>
                <c:pt idx="73">
                  <c:v>903.234542577497</c:v>
                </c:pt>
                <c:pt idx="74">
                  <c:v>905.7291918985984</c:v>
                </c:pt>
                <c:pt idx="75">
                  <c:v>908.1449118674224</c:v>
                </c:pt>
                <c:pt idx="76">
                  <c:v>910.4847551620238</c:v>
                </c:pt>
                <c:pt idx="77">
                  <c:v>912.7516565984214</c:v>
                </c:pt>
                <c:pt idx="78">
                  <c:v>914.9484374791245</c:v>
                </c:pt>
                <c:pt idx="79">
                  <c:v>917.0778097942039</c:v>
                </c:pt>
                <c:pt idx="80">
                  <c:v>919.142380279142</c:v>
                </c:pt>
                <c:pt idx="81">
                  <c:v>921.1446543335674</c:v>
                </c:pt>
                <c:pt idx="82">
                  <c:v>923.0870398049896</c:v>
                </c:pt>
                <c:pt idx="83">
                  <c:v>924.9718506414781</c:v>
                </c:pt>
                <c:pt idx="84">
                  <c:v>926.8013104172184</c:v>
                </c:pt>
                <c:pt idx="85">
                  <c:v>928.5775557347829</c:v>
                </c:pt>
                <c:pt idx="86">
                  <c:v>930.3026395078681</c:v>
                </c:pt>
                <c:pt idx="87">
                  <c:v>931.978534128156</c:v>
                </c:pt>
                <c:pt idx="88">
                  <c:v>933.6071345199261</c:v>
                </c:pt>
                <c:pt idx="89">
                  <c:v>935.1902610859148</c:v>
                </c:pt>
                <c:pt idx="90">
                  <c:v>936.729662547856</c:v>
                </c:pt>
                <c:pt idx="91">
                  <c:v>938.2270186850424</c:v>
                </c:pt>
                <c:pt idx="92">
                  <c:v>939.6839429742335</c:v>
                </c:pt>
                <c:pt idx="93">
                  <c:v>941.1019851340128</c:v>
                </c:pt>
                <c:pt idx="94">
                  <c:v>942.4826335768085</c:v>
                </c:pt>
                <c:pt idx="95">
                  <c:v>943.8273177715085</c:v>
                </c:pt>
                <c:pt idx="96">
                  <c:v>945.1374105197112</c:v>
                </c:pt>
                <c:pt idx="97">
                  <c:v>946.4142301484064</c:v>
                </c:pt>
                <c:pt idx="98">
                  <c:v>947.6590426219584</c:v>
                </c:pt>
                <c:pt idx="99">
                  <c:v>948.873063576045</c:v>
                </c:pt>
                <c:pt idx="100">
                  <c:v>950.057460276236</c:v>
                </c:pt>
                <c:pt idx="101">
                  <c:v>951.2133535037756</c:v>
                </c:pt>
                <c:pt idx="102">
                  <c:v>952.3418193710404</c:v>
                </c:pt>
                <c:pt idx="103">
                  <c:v>953.443891069127</c:v>
                </c:pt>
                <c:pt idx="104">
                  <c:v>954.5205605499024</c:v>
                </c:pt>
                <c:pt idx="105">
                  <c:v>955.5727801448068</c:v>
                </c:pt>
                <c:pt idx="106">
                  <c:v>956.6014641226114</c:v>
                </c:pt>
                <c:pt idx="107">
                  <c:v>957.607490188298</c:v>
                </c:pt>
                <c:pt idx="108">
                  <c:v>958.5917009251195</c:v>
                </c:pt>
                <c:pt idx="109">
                  <c:v>959.5549051818654</c:v>
                </c:pt>
                <c:pt idx="110">
                  <c:v>960.497879407295</c:v>
                </c:pt>
                <c:pt idx="111">
                  <c:v>961.4213689336091</c:v>
                </c:pt>
                <c:pt idx="112">
                  <c:v>962.3260892108123</c:v>
                </c:pt>
                <c:pt idx="113">
                  <c:v>963.2127269937213</c:v>
                </c:pt>
                <c:pt idx="114">
                  <c:v>964.0819414833484</c:v>
                </c:pt>
                <c:pt idx="115">
                  <c:v>964.9343654243014</c:v>
                </c:pt>
                <c:pt idx="116">
                  <c:v>965.7706061598305</c:v>
                </c:pt>
                <c:pt idx="117">
                  <c:v>966.5912466460434</c:v>
                </c:pt>
                <c:pt idx="118">
                  <c:v>967.396846426815</c:v>
                </c:pt>
                <c:pt idx="119">
                  <c:v>968.187942570823</c:v>
                </c:pt>
              </c:numCache>
            </c:numRef>
          </c:yVal>
          <c:smooth val="1"/>
          <c:extLst xmlns:c16r2="http://schemas.microsoft.com/office/drawing/2015/06/chart">
            <c:ext xmlns:c16="http://schemas.microsoft.com/office/drawing/2014/chart" uri="{C3380CC4-5D6E-409C-BE32-E72D297353CC}">
              <c16:uniqueId val="{00000003-00A7-4138-8F19-63EFEDD44BD2}"/>
            </c:ext>
          </c:extLst>
        </c:ser>
        <c:ser>
          <c:idx val="4"/>
          <c:order val="4"/>
          <c:tx>
            <c:strRef>
              <c:f>'SA-Policy-G'!$O$123</c:f>
              <c:strCache>
                <c:ptCount val="1"/>
                <c:pt idx="0">
                  <c:v>SHUD Deaths for 0.75x parameter level</c:v>
                </c:pt>
              </c:strCache>
            </c:strRef>
          </c:tx>
          <c:spPr>
            <a:ln w="38100">
              <a:solidFill>
                <a:schemeClr val="accent2"/>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O$3:$O$122</c:f>
              <c:numCache>
                <c:formatCode>General</c:formatCode>
                <c:ptCount val="120"/>
                <c:pt idx="0">
                  <c:v>0.0</c:v>
                </c:pt>
                <c:pt idx="1">
                  <c:v>37.59215753753601</c:v>
                </c:pt>
                <c:pt idx="2">
                  <c:v>73.44694624992426</c:v>
                </c:pt>
                <c:pt idx="3">
                  <c:v>107.7288035140411</c:v>
                </c:pt>
                <c:pt idx="4">
                  <c:v>140.5488998909564</c:v>
                </c:pt>
                <c:pt idx="5">
                  <c:v>172.0040190420878</c:v>
                </c:pt>
                <c:pt idx="6">
                  <c:v>202.1789262324397</c:v>
                </c:pt>
                <c:pt idx="7">
                  <c:v>231.1483296657524</c:v>
                </c:pt>
                <c:pt idx="8">
                  <c:v>258.9785042662354</c:v>
                </c:pt>
                <c:pt idx="9">
                  <c:v>285.7286361992017</c:v>
                </c:pt>
                <c:pt idx="10">
                  <c:v>311.4519363964981</c:v>
                </c:pt>
                <c:pt idx="11">
                  <c:v>336.1965630407163</c:v>
                </c:pt>
                <c:pt idx="12">
                  <c:v>360.0063860751278</c:v>
                </c:pt>
                <c:pt idx="13">
                  <c:v>384.0814587871532</c:v>
                </c:pt>
                <c:pt idx="14">
                  <c:v>406.9624899443546</c:v>
                </c:pt>
                <c:pt idx="15">
                  <c:v>429.0349711605837</c:v>
                </c:pt>
                <c:pt idx="16">
                  <c:v>450.3323804676886</c:v>
                </c:pt>
                <c:pt idx="17">
                  <c:v>470.8859138838035</c:v>
                </c:pt>
                <c:pt idx="18">
                  <c:v>490.7247674405056</c:v>
                </c:pt>
                <c:pt idx="19">
                  <c:v>509.8763801678522</c:v>
                </c:pt>
                <c:pt idx="20">
                  <c:v>528.3666379584654</c:v>
                </c:pt>
                <c:pt idx="21">
                  <c:v>546.2200448810374</c:v>
                </c:pt>
                <c:pt idx="22">
                  <c:v>563.4598674438594</c:v>
                </c:pt>
                <c:pt idx="23">
                  <c:v>580.1082563869084</c:v>
                </c:pt>
                <c:pt idx="24">
                  <c:v>596.186349809991</c:v>
                </c:pt>
                <c:pt idx="25">
                  <c:v>611.7143608006965</c:v>
                </c:pt>
                <c:pt idx="26">
                  <c:v>626.713596531251</c:v>
                </c:pt>
                <c:pt idx="27">
                  <c:v>641.202011960378</c:v>
                </c:pt>
                <c:pt idx="28">
                  <c:v>655.197445673111</c:v>
                </c:pt>
                <c:pt idx="29">
                  <c:v>668.7170641673844</c:v>
                </c:pt>
                <c:pt idx="30">
                  <c:v>681.7773998483581</c:v>
                </c:pt>
                <c:pt idx="31">
                  <c:v>694.3943860511636</c:v>
                </c:pt>
                <c:pt idx="32">
                  <c:v>706.583388039865</c:v>
                </c:pt>
                <c:pt idx="33">
                  <c:v>718.3592306354496</c:v>
                </c:pt>
                <c:pt idx="34">
                  <c:v>729.7362230195521</c:v>
                </c:pt>
                <c:pt idx="35">
                  <c:v>740.7281811664737</c:v>
                </c:pt>
                <c:pt idx="36">
                  <c:v>751.3484482779856</c:v>
                </c:pt>
                <c:pt idx="37">
                  <c:v>761.609913530547</c:v>
                </c:pt>
                <c:pt idx="38">
                  <c:v>771.5250293909575</c:v>
                </c:pt>
                <c:pt idx="39">
                  <c:v>781.1058309970245</c:v>
                </c:pt>
                <c:pt idx="40">
                  <c:v>790.3639467749487</c:v>
                </c:pt>
                <c:pt idx="41">
                  <c:v>799.3106136750911</c:v>
                </c:pt>
                <c:pt idx="42">
                  <c:v>807.9566905747674</c:v>
                </c:pt>
                <c:pt idx="43">
                  <c:v>816.3126709853814</c:v>
                </c:pt>
                <c:pt idx="44">
                  <c:v>824.3886951530592</c:v>
                </c:pt>
                <c:pt idx="45">
                  <c:v>832.194561621227</c:v>
                </c:pt>
                <c:pt idx="46">
                  <c:v>839.7397383117605</c:v>
                </c:pt>
                <c:pt idx="47">
                  <c:v>847.033373171684</c:v>
                </c:pt>
                <c:pt idx="48">
                  <c:v>854.0843044244631</c:v>
                </c:pt>
                <c:pt idx="49">
                  <c:v>860.9010704584476</c:v>
                </c:pt>
                <c:pt idx="50">
                  <c:v>867.4919193796366</c:v>
                </c:pt>
                <c:pt idx="51">
                  <c:v>873.864818251639</c:v>
                </c:pt>
                <c:pt idx="52">
                  <c:v>880.0274620476513</c:v>
                </c:pt>
                <c:pt idx="53">
                  <c:v>885.9872823175203</c:v>
                </c:pt>
                <c:pt idx="54">
                  <c:v>891.7514555934904</c:v>
                </c:pt>
                <c:pt idx="55">
                  <c:v>897.3269115448134</c:v>
                </c:pt>
                <c:pt idx="56">
                  <c:v>902.720340891626</c:v>
                </c:pt>
                <c:pt idx="57">
                  <c:v>907.9382030872363</c:v>
                </c:pt>
                <c:pt idx="58">
                  <c:v>912.9867337769481</c:v>
                </c:pt>
                <c:pt idx="59">
                  <c:v>917.8719520406577</c:v>
                </c:pt>
                <c:pt idx="60">
                  <c:v>922.5996674258364</c:v>
                </c:pt>
                <c:pt idx="61">
                  <c:v>927.1754867769047</c:v>
                </c:pt>
                <c:pt idx="62">
                  <c:v>931.604820866603</c:v>
                </c:pt>
                <c:pt idx="63">
                  <c:v>935.8928908345654</c:v>
                </c:pt>
                <c:pt idx="64">
                  <c:v>940.0447344380455</c:v>
                </c:pt>
                <c:pt idx="65">
                  <c:v>944.0652121194722</c:v>
                </c:pt>
                <c:pt idx="66">
                  <c:v>947.9590128953467</c:v>
                </c:pt>
                <c:pt idx="67">
                  <c:v>951.7306600707927</c:v>
                </c:pt>
                <c:pt idx="68">
                  <c:v>955.3845167839916</c:v>
                </c:pt>
                <c:pt idx="69">
                  <c:v>958.924791384599</c:v>
                </c:pt>
                <c:pt idx="70">
                  <c:v>962.3555426501094</c:v>
                </c:pt>
                <c:pt idx="71">
                  <c:v>965.680684844145</c:v>
                </c:pt>
                <c:pt idx="72">
                  <c:v>968.9039926204648</c:v>
                </c:pt>
                <c:pt idx="73">
                  <c:v>972.0291057765187</c:v>
                </c:pt>
                <c:pt idx="74">
                  <c:v>975.0595338602494</c:v>
                </c:pt>
                <c:pt idx="75">
                  <c:v>977.9986606338173</c:v>
                </c:pt>
                <c:pt idx="76">
                  <c:v>980.8497483978701</c:v>
                </c:pt>
                <c:pt idx="77">
                  <c:v>983.6159421799153</c:v>
                </c:pt>
                <c:pt idx="78">
                  <c:v>986.3002737903064</c:v>
                </c:pt>
                <c:pt idx="79">
                  <c:v>988.905665749313</c:v>
                </c:pt>
                <c:pt idx="80">
                  <c:v>991.4349350886761</c:v>
                </c:pt>
                <c:pt idx="81">
                  <c:v>993.8907970310041</c:v>
                </c:pt>
                <c:pt idx="82">
                  <c:v>996.27586855033</c:v>
                </c:pt>
                <c:pt idx="83">
                  <c:v>998.5926718170572</c:v>
                </c:pt>
                <c:pt idx="84">
                  <c:v>1000.843637530513</c:v>
                </c:pt>
                <c:pt idx="85">
                  <c:v>1003.031108142233</c:v>
                </c:pt>
                <c:pt idx="86">
                  <c:v>1005.157340973074</c:v>
                </c:pt>
                <c:pt idx="87">
                  <c:v>1007.224511227176</c:v>
                </c:pt>
                <c:pt idx="88">
                  <c:v>1009.23471490574</c:v>
                </c:pt>
                <c:pt idx="89">
                  <c:v>1011.189971623554</c:v>
                </c:pt>
                <c:pt idx="90">
                  <c:v>1013.092227331083</c:v>
                </c:pt>
                <c:pt idx="91">
                  <c:v>1014.943356944956</c:v>
                </c:pt>
                <c:pt idx="92">
                  <c:v>1016.745166889558</c:v>
                </c:pt>
                <c:pt idx="93">
                  <c:v>1018.49939755241</c:v>
                </c:pt>
                <c:pt idx="94">
                  <c:v>1020.207725655954</c:v>
                </c:pt>
                <c:pt idx="95">
                  <c:v>1021.871766548295</c:v>
                </c:pt>
                <c:pt idx="96">
                  <c:v>1023.493076415386</c:v>
                </c:pt>
                <c:pt idx="97">
                  <c:v>1025.073154417111</c:v>
                </c:pt>
                <c:pt idx="98">
                  <c:v>1026.61344474963</c:v>
                </c:pt>
                <c:pt idx="99">
                  <c:v>1028.115338636294</c:v>
                </c:pt>
                <c:pt idx="100">
                  <c:v>1029.580176249422</c:v>
                </c:pt>
                <c:pt idx="101">
                  <c:v>1031.009248565089</c:v>
                </c:pt>
                <c:pt idx="102">
                  <c:v>1032.403799153128</c:v>
                </c:pt>
                <c:pt idx="103">
                  <c:v>1033.765025904391</c:v>
                </c:pt>
                <c:pt idx="104">
                  <c:v>1035.094082697315</c:v>
                </c:pt>
                <c:pt idx="105">
                  <c:v>1036.392081005767</c:v>
                </c:pt>
                <c:pt idx="106">
                  <c:v>1037.6600914501</c:v>
                </c:pt>
                <c:pt idx="107">
                  <c:v>1038.899145293274</c:v>
                </c:pt>
                <c:pt idx="108">
                  <c:v>1040.110235883867</c:v>
                </c:pt>
                <c:pt idx="109">
                  <c:v>1041.294320047735</c:v>
                </c:pt>
                <c:pt idx="110">
                  <c:v>1042.452319430041</c:v>
                </c:pt>
                <c:pt idx="111">
                  <c:v>1043.585121789313</c:v>
                </c:pt>
                <c:pt idx="112">
                  <c:v>1044.693582245141</c:v>
                </c:pt>
                <c:pt idx="113">
                  <c:v>1045.778524481092</c:v>
                </c:pt>
                <c:pt idx="114">
                  <c:v>1046.840741904351</c:v>
                </c:pt>
                <c:pt idx="115">
                  <c:v>1047.88099876357</c:v>
                </c:pt>
                <c:pt idx="116">
                  <c:v>1048.900031226344</c:v>
                </c:pt>
                <c:pt idx="117">
                  <c:v>1049.898548417729</c:v>
                </c:pt>
                <c:pt idx="118">
                  <c:v>1050.877233421093</c:v>
                </c:pt>
                <c:pt idx="119">
                  <c:v>1051.836744242652</c:v>
                </c:pt>
              </c:numCache>
            </c:numRef>
          </c:yVal>
          <c:smooth val="1"/>
          <c:extLst xmlns:c16r2="http://schemas.microsoft.com/office/drawing/2015/06/chart">
            <c:ext xmlns:c16="http://schemas.microsoft.com/office/drawing/2014/chart" uri="{C3380CC4-5D6E-409C-BE32-E72D297353CC}">
              <c16:uniqueId val="{00000004-00A7-4138-8F19-63EFEDD44BD2}"/>
            </c:ext>
          </c:extLst>
        </c:ser>
        <c:ser>
          <c:idx val="1"/>
          <c:order val="5"/>
          <c:tx>
            <c:strRef>
              <c:f>'SA-Policy-G'!$X$123</c:f>
              <c:strCache>
                <c:ptCount val="1"/>
                <c:pt idx="0">
                  <c:v>SHUD Deaths for 0.5x parameter level</c:v>
                </c:pt>
              </c:strCache>
            </c:strRef>
          </c:tx>
          <c:spPr>
            <a:ln w="6350">
              <a:solidFill>
                <a:schemeClr val="accent2"/>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X$3:$X$122</c:f>
              <c:numCache>
                <c:formatCode>General</c:formatCode>
                <c:ptCount val="120"/>
                <c:pt idx="0">
                  <c:v>0.0</c:v>
                </c:pt>
                <c:pt idx="1">
                  <c:v>37.67846214414375</c:v>
                </c:pt>
                <c:pt idx="2">
                  <c:v>73.8514936212798</c:v>
                </c:pt>
                <c:pt idx="3">
                  <c:v>108.643677680952</c:v>
                </c:pt>
                <c:pt idx="4">
                  <c:v>142.1334615263013</c:v>
                </c:pt>
                <c:pt idx="5">
                  <c:v>174.3905774549264</c:v>
                </c:pt>
                <c:pt idx="6">
                  <c:v>205.4773734717559</c:v>
                </c:pt>
                <c:pt idx="7">
                  <c:v>235.4499287973492</c:v>
                </c:pt>
                <c:pt idx="8">
                  <c:v>264.3589884788988</c:v>
                </c:pt>
                <c:pt idx="9">
                  <c:v>292.2507464766039</c:v>
                </c:pt>
                <c:pt idx="10">
                  <c:v>319.1675018758574</c:v>
                </c:pt>
                <c:pt idx="11">
                  <c:v>345.1482089011021</c:v>
                </c:pt>
                <c:pt idx="12">
                  <c:v>370.2289380660652</c:v>
                </c:pt>
                <c:pt idx="13">
                  <c:v>395.6043275663415</c:v>
                </c:pt>
                <c:pt idx="14">
                  <c:v>419.8047152318865</c:v>
                </c:pt>
                <c:pt idx="15">
                  <c:v>443.2136202248542</c:v>
                </c:pt>
                <c:pt idx="16">
                  <c:v>465.8609597073836</c:v>
                </c:pt>
                <c:pt idx="17">
                  <c:v>487.7748174163709</c:v>
                </c:pt>
                <c:pt idx="18">
                  <c:v>508.9816541239626</c:v>
                </c:pt>
                <c:pt idx="19">
                  <c:v>529.50649171086</c:v>
                </c:pt>
                <c:pt idx="20">
                  <c:v>549.3730684741994</c:v>
                </c:pt>
                <c:pt idx="21">
                  <c:v>568.6039704255101</c:v>
                </c:pt>
                <c:pt idx="22">
                  <c:v>587.220742570389</c:v>
                </c:pt>
                <c:pt idx="23">
                  <c:v>605.243983496406</c:v>
                </c:pt>
                <c:pt idx="24">
                  <c:v>622.6934260402315</c:v>
                </c:pt>
                <c:pt idx="25">
                  <c:v>639.588006341345</c:v>
                </c:pt>
                <c:pt idx="26">
                  <c:v>655.9478730201247</c:v>
                </c:pt>
                <c:pt idx="27">
                  <c:v>671.789919182175</c:v>
                </c:pt>
                <c:pt idx="28">
                  <c:v>687.1310135164547</c:v>
                </c:pt>
                <c:pt idx="29">
                  <c:v>701.9874339031382</c:v>
                </c:pt>
                <c:pt idx="30">
                  <c:v>716.3748976880491</c:v>
                </c:pt>
                <c:pt idx="31">
                  <c:v>730.3085902084912</c:v>
                </c:pt>
                <c:pt idx="32">
                  <c:v>743.8031902520415</c:v>
                </c:pt>
                <c:pt idx="33">
                  <c:v>756.8728929230434</c:v>
                </c:pt>
                <c:pt idx="34">
                  <c:v>769.5314303191105</c:v>
                </c:pt>
                <c:pt idx="35">
                  <c:v>781.7920903533026</c:v>
                </c:pt>
                <c:pt idx="36">
                  <c:v>793.6677340018507</c:v>
                </c:pt>
                <c:pt idx="37">
                  <c:v>805.1708112107395</c:v>
                </c:pt>
                <c:pt idx="38">
                  <c:v>816.3133756556085</c:v>
                </c:pt>
                <c:pt idx="39">
                  <c:v>827.107101816648</c:v>
                </c:pt>
                <c:pt idx="40">
                  <c:v>837.5632934728516</c:v>
                </c:pt>
                <c:pt idx="41">
                  <c:v>847.6928969759043</c:v>
                </c:pt>
                <c:pt idx="42">
                  <c:v>857.5065128299883</c:v>
                </c:pt>
                <c:pt idx="43">
                  <c:v>867.0144066932329</c:v>
                </c:pt>
                <c:pt idx="44">
                  <c:v>876.2265198737583</c:v>
                </c:pt>
                <c:pt idx="45">
                  <c:v>885.1524793757044</c:v>
                </c:pt>
                <c:pt idx="46">
                  <c:v>893.8016075413794</c:v>
                </c:pt>
                <c:pt idx="47">
                  <c:v>902.182931328178</c:v>
                </c:pt>
                <c:pt idx="48">
                  <c:v>910.3051912525992</c:v>
                </c:pt>
                <c:pt idx="49">
                  <c:v>918.1768500285155</c:v>
                </c:pt>
                <c:pt idx="50">
                  <c:v>925.8061009225573</c:v>
                </c:pt>
                <c:pt idx="51">
                  <c:v>933.2008758459051</c:v>
                </c:pt>
                <c:pt idx="52">
                  <c:v>940.3688532044729</c:v>
                </c:pt>
                <c:pt idx="53">
                  <c:v>947.3174655081223</c:v>
                </c:pt>
                <c:pt idx="54">
                  <c:v>954.0539067604601</c:v>
                </c:pt>
                <c:pt idx="55">
                  <c:v>960.585139637677</c:v>
                </c:pt>
                <c:pt idx="56">
                  <c:v>966.9179024653464</c:v>
                </c:pt>
                <c:pt idx="57">
                  <c:v>973.0587160009866</c:v>
                </c:pt>
                <c:pt idx="58">
                  <c:v>979.0138900293081</c:v>
                </c:pt>
                <c:pt idx="59">
                  <c:v>984.7895297763046</c:v>
                </c:pt>
                <c:pt idx="60">
                  <c:v>990.3915421477371</c:v>
                </c:pt>
                <c:pt idx="61">
                  <c:v>995.8256417970674</c:v>
                </c:pt>
                <c:pt idx="62">
                  <c:v>1001.097357027484</c:v>
                </c:pt>
                <c:pt idx="63">
                  <c:v>1006.212035532327</c:v>
                </c:pt>
                <c:pt idx="64">
                  <c:v>1011.174849977963</c:v>
                </c:pt>
                <c:pt idx="65">
                  <c:v>1015.990803432913</c:v>
                </c:pt>
                <c:pt idx="66">
                  <c:v>1020.66473464688</c:v>
                </c:pt>
                <c:pt idx="67">
                  <c:v>1025.201323183133</c:v>
                </c:pt>
                <c:pt idx="68">
                  <c:v>1029.605094407653</c:v>
                </c:pt>
                <c:pt idx="69">
                  <c:v>1033.880424338235</c:v>
                </c:pt>
                <c:pt idx="70">
                  <c:v>1038.031544356785</c:v>
                </c:pt>
                <c:pt idx="71">
                  <c:v>1042.062545787865</c:v>
                </c:pt>
                <c:pt idx="72">
                  <c:v>1045.977384346543</c:v>
                </c:pt>
                <c:pt idx="73">
                  <c:v>1049.779884458531</c:v>
                </c:pt>
                <c:pt idx="74">
                  <c:v>1053.473743455538</c:v>
                </c:pt>
                <c:pt idx="75">
                  <c:v>1057.06253564874</c:v>
                </c:pt>
                <c:pt idx="76">
                  <c:v>1060.549716283192</c:v>
                </c:pt>
                <c:pt idx="77">
                  <c:v>1063.93862537605</c:v>
                </c:pt>
                <c:pt idx="78">
                  <c:v>1067.232491441285</c:v>
                </c:pt>
                <c:pt idx="79">
                  <c:v>1070.43443510373</c:v>
                </c:pt>
                <c:pt idx="80">
                  <c:v>1073.547472605077</c:v>
                </c:pt>
                <c:pt idx="81">
                  <c:v>1076.57451920455</c:v>
                </c:pt>
                <c:pt idx="82">
                  <c:v>1079.51839247684</c:v>
                </c:pt>
                <c:pt idx="83">
                  <c:v>1082.381815509927</c:v>
                </c:pt>
                <c:pt idx="84">
                  <c:v>1085.167420005318</c:v>
                </c:pt>
                <c:pt idx="85">
                  <c:v>1087.877749283256</c:v>
                </c:pt>
                <c:pt idx="86">
                  <c:v>1090.515261195324</c:v>
                </c:pt>
                <c:pt idx="87">
                  <c:v>1093.082330946939</c:v>
                </c:pt>
                <c:pt idx="88">
                  <c:v>1095.581253832106</c:v>
                </c:pt>
                <c:pt idx="89">
                  <c:v>1098.01424788279</c:v>
                </c:pt>
                <c:pt idx="90">
                  <c:v>1100.383456435239</c:v>
                </c:pt>
                <c:pt idx="91">
                  <c:v>1102.690950615529</c:v>
                </c:pt>
                <c:pt idx="92">
                  <c:v>1104.938731746551</c:v>
                </c:pt>
                <c:pt idx="93">
                  <c:v>1107.128733678643</c:v>
                </c:pt>
                <c:pt idx="94">
                  <c:v>1109.26282504603</c:v>
                </c:pt>
                <c:pt idx="95">
                  <c:v>1111.342811451137</c:v>
                </c:pt>
                <c:pt idx="96">
                  <c:v>1113.370437578883</c:v>
                </c:pt>
                <c:pt idx="97">
                  <c:v>1115.347389242931</c:v>
                </c:pt>
                <c:pt idx="98">
                  <c:v>1117.275295365898</c:v>
                </c:pt>
                <c:pt idx="99">
                  <c:v>1119.155729895448</c:v>
                </c:pt>
                <c:pt idx="100">
                  <c:v>1120.990213658142</c:v>
                </c:pt>
                <c:pt idx="101">
                  <c:v>1122.780216152903</c:v>
                </c:pt>
                <c:pt idx="102">
                  <c:v>1124.527157285902</c:v>
                </c:pt>
                <c:pt idx="103">
                  <c:v>1126.232409048598</c:v>
                </c:pt>
                <c:pt idx="104">
                  <c:v>1127.89729714067</c:v>
                </c:pt>
                <c:pt idx="105">
                  <c:v>1129.523102539506</c:v>
                </c:pt>
                <c:pt idx="106">
                  <c:v>1131.111063017888</c:v>
                </c:pt>
                <c:pt idx="107">
                  <c:v>1132.662374611438</c:v>
                </c:pt>
                <c:pt idx="108">
                  <c:v>1134.178193037407</c:v>
                </c:pt>
                <c:pt idx="109">
                  <c:v>1135.659635066302</c:v>
                </c:pt>
                <c:pt idx="110">
                  <c:v>1137.107779847813</c:v>
                </c:pt>
                <c:pt idx="111">
                  <c:v>1138.523670192478</c:v>
                </c:pt>
                <c:pt idx="112">
                  <c:v>1139.908313810485</c:v>
                </c:pt>
                <c:pt idx="113">
                  <c:v>1141.262684508943</c:v>
                </c:pt>
                <c:pt idx="114">
                  <c:v>1142.587723348971</c:v>
                </c:pt>
                <c:pt idx="115">
                  <c:v>1143.884339763852</c:v>
                </c:pt>
                <c:pt idx="116">
                  <c:v>1145.153412639517</c:v>
                </c:pt>
                <c:pt idx="117">
                  <c:v>1146.395791358567</c:v>
                </c:pt>
                <c:pt idx="118">
                  <c:v>1147.612296808995</c:v>
                </c:pt>
                <c:pt idx="119">
                  <c:v>1148.803722358766</c:v>
                </c:pt>
              </c:numCache>
            </c:numRef>
          </c:yVal>
          <c:smooth val="1"/>
          <c:extLst xmlns:c16r2="http://schemas.microsoft.com/office/drawing/2015/06/chart">
            <c:ext xmlns:c16="http://schemas.microsoft.com/office/drawing/2014/chart" uri="{C3380CC4-5D6E-409C-BE32-E72D297353CC}">
              <c16:uniqueId val="{00000005-00A7-4138-8F19-63EFEDD44BD2}"/>
            </c:ext>
          </c:extLst>
        </c:ser>
        <c:ser>
          <c:idx val="5"/>
          <c:order val="6"/>
          <c:tx>
            <c:strRef>
              <c:f>'SA-Policy-G'!$G$123</c:f>
              <c:strCache>
                <c:ptCount val="1"/>
                <c:pt idx="0">
                  <c:v>Total Deaths for 1x parameter level</c:v>
                </c:pt>
              </c:strCache>
            </c:strRef>
          </c:tx>
          <c:spPr>
            <a:ln w="76200">
              <a:solidFill>
                <a:schemeClr val="tx1"/>
              </a:solidFill>
            </a:ln>
          </c:spPr>
          <c:marker>
            <c:symbol val="none"/>
          </c:marker>
          <c:xVal>
            <c:numRef>
              <c:f>'SA-Policy-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G$3:$G$122</c:f>
              <c:numCache>
                <c:formatCode>General</c:formatCode>
                <c:ptCount val="120"/>
                <c:pt idx="0">
                  <c:v>0.0</c:v>
                </c:pt>
                <c:pt idx="1">
                  <c:v>15.51419399815641</c:v>
                </c:pt>
                <c:pt idx="2">
                  <c:v>30.07434104462582</c:v>
                </c:pt>
                <c:pt idx="3">
                  <c:v>43.85946176653187</c:v>
                </c:pt>
                <c:pt idx="4">
                  <c:v>56.97280476472078</c:v>
                </c:pt>
                <c:pt idx="5">
                  <c:v>69.49790234498387</c:v>
                </c:pt>
                <c:pt idx="6">
                  <c:v>81.50236514977475</c:v>
                </c:pt>
                <c:pt idx="7">
                  <c:v>93.040963087155</c:v>
                </c:pt>
                <c:pt idx="8">
                  <c:v>104.158124601101</c:v>
                </c:pt>
                <c:pt idx="9">
                  <c:v>114.8899626951988</c:v>
                </c:pt>
                <c:pt idx="10">
                  <c:v>125.2659160035238</c:v>
                </c:pt>
                <c:pt idx="11">
                  <c:v>135.3100768137013</c:v>
                </c:pt>
                <c:pt idx="12">
                  <c:v>145.0422645983356</c:v>
                </c:pt>
                <c:pt idx="13">
                  <c:v>154.9581485292541</c:v>
                </c:pt>
                <c:pt idx="14">
                  <c:v>164.4492327336374</c:v>
                </c:pt>
                <c:pt idx="15">
                  <c:v>173.6743065493148</c:v>
                </c:pt>
                <c:pt idx="16">
                  <c:v>182.6443637193379</c:v>
                </c:pt>
                <c:pt idx="17">
                  <c:v>191.368842762678</c:v>
                </c:pt>
                <c:pt idx="18">
                  <c:v>199.8559519131621</c:v>
                </c:pt>
                <c:pt idx="19">
                  <c:v>208.1129324234562</c:v>
                </c:pt>
                <c:pt idx="20">
                  <c:v>216.1462689670265</c:v>
                </c:pt>
                <c:pt idx="21">
                  <c:v>223.961857113733</c:v>
                </c:pt>
                <c:pt idx="22">
                  <c:v>231.5651360399602</c:v>
                </c:pt>
                <c:pt idx="23">
                  <c:v>238.9611931349644</c:v>
                </c:pt>
                <c:pt idx="24">
                  <c:v>246.1548459365865</c:v>
                </c:pt>
                <c:pt idx="25">
                  <c:v>253.1507058233893</c:v>
                </c:pt>
                <c:pt idx="26">
                  <c:v>259.9540287210117</c:v>
                </c:pt>
                <c:pt idx="27">
                  <c:v>266.5688827685963</c:v>
                </c:pt>
                <c:pt idx="28">
                  <c:v>272.9995030219549</c:v>
                </c:pt>
                <c:pt idx="29">
                  <c:v>279.2500591324874</c:v>
                </c:pt>
                <c:pt idx="30">
                  <c:v>285.3246683470672</c:v>
                </c:pt>
                <c:pt idx="31">
                  <c:v>291.2274048767528</c:v>
                </c:pt>
                <c:pt idx="32">
                  <c:v>296.9623058583284</c:v>
                </c:pt>
                <c:pt idx="33">
                  <c:v>302.5333746963507</c:v>
                </c:pt>
                <c:pt idx="34">
                  <c:v>307.944582419989</c:v>
                </c:pt>
                <c:pt idx="35">
                  <c:v>313.1998675617477</c:v>
                </c:pt>
                <c:pt idx="36">
                  <c:v>318.3031349618469</c:v>
                </c:pt>
                <c:pt idx="37">
                  <c:v>323.2582538181541</c:v>
                </c:pt>
                <c:pt idx="38">
                  <c:v>328.0690552336666</c:v>
                </c:pt>
                <c:pt idx="39">
                  <c:v>332.7393308103851</c:v>
                </c:pt>
                <c:pt idx="40">
                  <c:v>337.272827891721</c:v>
                </c:pt>
                <c:pt idx="41">
                  <c:v>341.6732470753006</c:v>
                </c:pt>
                <c:pt idx="42">
                  <c:v>345.9442393364546</c:v>
                </c:pt>
                <c:pt idx="43">
                  <c:v>350.0894032641316</c:v>
                </c:pt>
                <c:pt idx="44">
                  <c:v>354.1122824597794</c:v>
                </c:pt>
                <c:pt idx="45">
                  <c:v>358.0163631324837</c:v>
                </c:pt>
                <c:pt idx="46">
                  <c:v>361.8050719120482</c:v>
                </c:pt>
                <c:pt idx="47">
                  <c:v>365.4817738927117</c:v>
                </c:pt>
                <c:pt idx="48">
                  <c:v>369.0497709131564</c:v>
                </c:pt>
                <c:pt idx="49">
                  <c:v>372.5123000730696</c:v>
                </c:pt>
                <c:pt idx="50">
                  <c:v>375.8725324824288</c:v>
                </c:pt>
                <c:pt idx="51">
                  <c:v>379.1335722366329</c:v>
                </c:pt>
                <c:pt idx="52">
                  <c:v>382.2984556106886</c:v>
                </c:pt>
                <c:pt idx="53">
                  <c:v>385.3701504563072</c:v>
                </c:pt>
                <c:pt idx="54">
                  <c:v>388.3515557942889</c:v>
                </c:pt>
                <c:pt idx="55">
                  <c:v>391.2455015891356</c:v>
                </c:pt>
                <c:pt idx="56">
                  <c:v>394.054748693329</c:v>
                </c:pt>
                <c:pt idx="57">
                  <c:v>396.7819889486679</c:v>
                </c:pt>
                <c:pt idx="58">
                  <c:v>399.4298454322033</c:v>
                </c:pt>
                <c:pt idx="59">
                  <c:v>402.0008728346165</c:v>
                </c:pt>
                <c:pt idx="60">
                  <c:v>404.4975579592871</c:v>
                </c:pt>
                <c:pt idx="61">
                  <c:v>406.9223203307618</c:v>
                </c:pt>
                <c:pt idx="62">
                  <c:v>409.2775129018335</c:v>
                </c:pt>
                <c:pt idx="63">
                  <c:v>411.5654228490823</c:v>
                </c:pt>
                <c:pt idx="64">
                  <c:v>413.7882724471812</c:v>
                </c:pt>
                <c:pt idx="65">
                  <c:v>415.9482200129585</c:v>
                </c:pt>
                <c:pt idx="66">
                  <c:v>418.0473609106957</c:v>
                </c:pt>
                <c:pt idx="67">
                  <c:v>420.0877286107747</c:v>
                </c:pt>
                <c:pt idx="68">
                  <c:v>422.0712957942914</c:v>
                </c:pt>
                <c:pt idx="69">
                  <c:v>423.9999754967889</c:v>
                </c:pt>
                <c:pt idx="70">
                  <c:v>425.875622284802</c:v>
                </c:pt>
                <c:pt idx="71">
                  <c:v>427.7000334593602</c:v>
                </c:pt>
                <c:pt idx="72">
                  <c:v>429.4749502810675</c:v>
                </c:pt>
                <c:pt idx="73">
                  <c:v>431.2020592118268</c:v>
                </c:pt>
                <c:pt idx="74">
                  <c:v>432.8829931686722</c:v>
                </c:pt>
                <c:pt idx="75">
                  <c:v>434.5193327855702</c:v>
                </c:pt>
                <c:pt idx="76">
                  <c:v>436.1126076794345</c:v>
                </c:pt>
                <c:pt idx="77">
                  <c:v>437.6642977168846</c:v>
                </c:pt>
                <c:pt idx="78">
                  <c:v>439.1758342786889</c:v>
                </c:pt>
                <c:pt idx="79">
                  <c:v>440.6486015190383</c:v>
                </c:pt>
                <c:pt idx="80">
                  <c:v>442.0839376171239</c:v>
                </c:pt>
                <c:pt idx="81">
                  <c:v>443.4831360187769</c:v>
                </c:pt>
                <c:pt idx="82">
                  <c:v>444.8474466660903</c:v>
                </c:pt>
                <c:pt idx="83">
                  <c:v>446.1780772132317</c:v>
                </c:pt>
                <c:pt idx="84">
                  <c:v>447.4761942268589</c:v>
                </c:pt>
                <c:pt idx="85">
                  <c:v>448.7429243696938</c:v>
                </c:pt>
                <c:pt idx="86">
                  <c:v>449.9793555660356</c:v>
                </c:pt>
                <c:pt idx="87">
                  <c:v>451.1865381481345</c:v>
                </c:pt>
                <c:pt idx="88">
                  <c:v>452.3654859824993</c:v>
                </c:pt>
                <c:pt idx="89">
                  <c:v>453.5171775753473</c:v>
                </c:pt>
                <c:pt idx="90">
                  <c:v>454.642557156552</c:v>
                </c:pt>
                <c:pt idx="91">
                  <c:v>455.7425357415165</c:v>
                </c:pt>
                <c:pt idx="92">
                  <c:v>456.817992170561</c:v>
                </c:pt>
                <c:pt idx="93">
                  <c:v>457.8697741254597</c:v>
                </c:pt>
                <c:pt idx="94">
                  <c:v>458.8986991228955</c:v>
                </c:pt>
                <c:pt idx="95">
                  <c:v>459.9055554846339</c:v>
                </c:pt>
                <c:pt idx="96">
                  <c:v>460.8911032843449</c:v>
                </c:pt>
                <c:pt idx="97">
                  <c:v>461.8560752710142</c:v>
                </c:pt>
                <c:pt idx="98">
                  <c:v>462.8011777689895</c:v>
                </c:pt>
                <c:pt idx="99">
                  <c:v>463.7270915547346</c:v>
                </c:pt>
                <c:pt idx="100">
                  <c:v>464.6344727104101</c:v>
                </c:pt>
                <c:pt idx="101">
                  <c:v>465.5239534544884</c:v>
                </c:pt>
                <c:pt idx="102">
                  <c:v>466.3961429495739</c:v>
                </c:pt>
                <c:pt idx="103">
                  <c:v>467.2516280877032</c:v>
                </c:pt>
                <c:pt idx="104">
                  <c:v>468.0909742533942</c:v>
                </c:pt>
                <c:pt idx="105">
                  <c:v>468.9147260647542</c:v>
                </c:pt>
                <c:pt idx="106">
                  <c:v>469.7234080929663</c:v>
                </c:pt>
                <c:pt idx="107">
                  <c:v>470.5175255605153</c:v>
                </c:pt>
                <c:pt idx="108">
                  <c:v>471.2975650185159</c:v>
                </c:pt>
                <c:pt idx="109">
                  <c:v>472.0639950035193</c:v>
                </c:pt>
                <c:pt idx="110">
                  <c:v>472.8172666742075</c:v>
                </c:pt>
                <c:pt idx="111">
                  <c:v>473.5578144283674</c:v>
                </c:pt>
                <c:pt idx="112">
                  <c:v>474.2860565005702</c:v>
                </c:pt>
                <c:pt idx="113">
                  <c:v>475.0023955409719</c:v>
                </c:pt>
                <c:pt idx="114">
                  <c:v>475.7072191756542</c:v>
                </c:pt>
                <c:pt idx="115">
                  <c:v>476.4009005489546</c:v>
                </c:pt>
                <c:pt idx="116">
                  <c:v>477.0837988481985</c:v>
                </c:pt>
                <c:pt idx="117">
                  <c:v>477.7562598112795</c:v>
                </c:pt>
                <c:pt idx="118">
                  <c:v>478.4186162175066</c:v>
                </c:pt>
                <c:pt idx="119">
                  <c:v>479.0711883621631</c:v>
                </c:pt>
              </c:numCache>
            </c:numRef>
          </c:yVal>
          <c:smooth val="1"/>
          <c:extLst xmlns:c16r2="http://schemas.microsoft.com/office/drawing/2015/06/chart">
            <c:ext xmlns:c16="http://schemas.microsoft.com/office/drawing/2014/chart" uri="{C3380CC4-5D6E-409C-BE32-E72D297353CC}">
              <c16:uniqueId val="{00000006-00A7-4138-8F19-63EFEDD44BD2}"/>
            </c:ext>
          </c:extLst>
        </c:ser>
        <c:ser>
          <c:idx val="2"/>
          <c:order val="7"/>
          <c:tx>
            <c:strRef>
              <c:f>'SA-Policy-G'!$P$123</c:f>
              <c:strCache>
                <c:ptCount val="1"/>
                <c:pt idx="0">
                  <c:v>Total Deaths for 0.75x parameter level</c:v>
                </c:pt>
              </c:strCache>
            </c:strRef>
          </c:tx>
          <c:spPr>
            <a:ln w="28575">
              <a:solidFill>
                <a:schemeClr val="tx1"/>
              </a:solidFill>
              <a:prstDash val="solid"/>
            </a:ln>
          </c:spPr>
          <c:marker>
            <c:symbol val="none"/>
          </c:marker>
          <c:xVal>
            <c:numRef>
              <c:f>'SA-Policy-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P$3:$P$122</c:f>
              <c:numCache>
                <c:formatCode>General</c:formatCode>
                <c:ptCount val="120"/>
                <c:pt idx="0">
                  <c:v>0.0</c:v>
                </c:pt>
                <c:pt idx="1">
                  <c:v>15.5498938185558</c:v>
                </c:pt>
                <c:pt idx="2">
                  <c:v>30.30431672818177</c:v>
                </c:pt>
                <c:pt idx="3">
                  <c:v>44.40529189734447</c:v>
                </c:pt>
                <c:pt idx="4">
                  <c:v>57.92709555667339</c:v>
                </c:pt>
                <c:pt idx="5">
                  <c:v>70.9305016499723</c:v>
                </c:pt>
                <c:pt idx="6">
                  <c:v>83.4652896752042</c:v>
                </c:pt>
                <c:pt idx="7">
                  <c:v>95.5722985179202</c:v>
                </c:pt>
                <c:pt idx="8">
                  <c:v>107.2851068143432</c:v>
                </c:pt>
                <c:pt idx="9">
                  <c:v>118.6314068467782</c:v>
                </c:pt>
                <c:pt idx="10">
                  <c:v>129.6341269881637</c:v>
                </c:pt>
                <c:pt idx="11">
                  <c:v>140.3123478736357</c:v>
                </c:pt>
                <c:pt idx="12">
                  <c:v>150.6820494012632</c:v>
                </c:pt>
                <c:pt idx="13">
                  <c:v>161.2364823288305</c:v>
                </c:pt>
                <c:pt idx="14">
                  <c:v>171.3623622351877</c:v>
                </c:pt>
                <c:pt idx="15">
                  <c:v>181.218196154283</c:v>
                </c:pt>
                <c:pt idx="16">
                  <c:v>190.8140060175868</c:v>
                </c:pt>
                <c:pt idx="17">
                  <c:v>200.1585470350091</c:v>
                </c:pt>
                <c:pt idx="18">
                  <c:v>209.2595613534967</c:v>
                </c:pt>
                <c:pt idx="19">
                  <c:v>218.1239857254077</c:v>
                </c:pt>
                <c:pt idx="20">
                  <c:v>226.7581186932625</c:v>
                </c:pt>
                <c:pt idx="21">
                  <c:v>235.1677547113675</c:v>
                </c:pt>
                <c:pt idx="22">
                  <c:v>243.3582913113686</c:v>
                </c:pt>
                <c:pt idx="23">
                  <c:v>251.334814325566</c:v>
                </c:pt>
                <c:pt idx="24">
                  <c:v>259.1021652817597</c:v>
                </c:pt>
                <c:pt idx="25">
                  <c:v>266.6649943426094</c:v>
                </c:pt>
                <c:pt idx="26">
                  <c:v>274.0286053703874</c:v>
                </c:pt>
                <c:pt idx="27">
                  <c:v>281.1971135007402</c:v>
                </c:pt>
                <c:pt idx="28">
                  <c:v>288.1747998184584</c:v>
                </c:pt>
                <c:pt idx="29">
                  <c:v>294.9658755601432</c:v>
                </c:pt>
                <c:pt idx="30">
                  <c:v>301.5744936065297</c:v>
                </c:pt>
                <c:pt idx="31">
                  <c:v>308.0047571170263</c:v>
                </c:pt>
                <c:pt idx="32">
                  <c:v>314.2607253064242</c:v>
                </c:pt>
                <c:pt idx="33">
                  <c:v>320.3464169933118</c:v>
                </c:pt>
                <c:pt idx="34">
                  <c:v>326.2658124326292</c:v>
                </c:pt>
                <c:pt idx="35">
                  <c:v>332.022853846317</c:v>
                </c:pt>
                <c:pt idx="36">
                  <c:v>337.6214449852283</c:v>
                </c:pt>
                <c:pt idx="37">
                  <c:v>343.0654499893846</c:v>
                </c:pt>
                <c:pt idx="38">
                  <c:v>348.3586917595692</c:v>
                </c:pt>
                <c:pt idx="39">
                  <c:v>353.5049513666437</c:v>
                </c:pt>
                <c:pt idx="40">
                  <c:v>358.5079640686075</c:v>
                </c:pt>
                <c:pt idx="41">
                  <c:v>363.3714175515369</c:v>
                </c:pt>
                <c:pt idx="42">
                  <c:v>368.0989497248942</c:v>
                </c:pt>
                <c:pt idx="43">
                  <c:v>372.6941465682538</c:v>
                </c:pt>
                <c:pt idx="44">
                  <c:v>377.1605400780502</c:v>
                </c:pt>
                <c:pt idx="45">
                  <c:v>381.501606347606</c:v>
                </c:pt>
                <c:pt idx="46">
                  <c:v>385.7207638036157</c:v>
                </c:pt>
                <c:pt idx="47">
                  <c:v>389.8213716142692</c:v>
                </c:pt>
                <c:pt idx="48">
                  <c:v>393.8067282778431</c:v>
                </c:pt>
                <c:pt idx="49">
                  <c:v>397.6800703956305</c:v>
                </c:pt>
                <c:pt idx="50">
                  <c:v>401.4445716292221</c:v>
                </c:pt>
                <c:pt idx="51">
                  <c:v>405.103341839202</c:v>
                </c:pt>
                <c:pt idx="52">
                  <c:v>408.6594264023761</c:v>
                </c:pt>
                <c:pt idx="53">
                  <c:v>412.1158056952155</c:v>
                </c:pt>
                <c:pt idx="54">
                  <c:v>415.4753947395607</c:v>
                </c:pt>
                <c:pt idx="55">
                  <c:v>418.7410430010196</c:v>
                </c:pt>
                <c:pt idx="56">
                  <c:v>421.9155343307972</c:v>
                </c:pt>
                <c:pt idx="57">
                  <c:v>425.001587041408</c:v>
                </c:pt>
                <c:pt idx="58">
                  <c:v>428.0018541066925</c:v>
                </c:pt>
                <c:pt idx="59">
                  <c:v>430.9189234765988</c:v>
                </c:pt>
                <c:pt idx="60">
                  <c:v>433.7553184974136</c:v>
                </c:pt>
                <c:pt idx="61">
                  <c:v>436.5134984283455</c:v>
                </c:pt>
                <c:pt idx="62">
                  <c:v>439.1958590457442</c:v>
                </c:pt>
                <c:pt idx="63">
                  <c:v>441.8047333265722</c:v>
                </c:pt>
                <c:pt idx="64">
                  <c:v>444.342392203157</c:v>
                </c:pt>
                <c:pt idx="65">
                  <c:v>446.8110453816629</c:v>
                </c:pt>
                <c:pt idx="66">
                  <c:v>449.2128422171527</c:v>
                </c:pt>
                <c:pt idx="67">
                  <c:v>451.5498726385253</c:v>
                </c:pt>
                <c:pt idx="68">
                  <c:v>453.8241681170372</c:v>
                </c:pt>
                <c:pt idx="69">
                  <c:v>456.0377026725356</c:v>
                </c:pt>
                <c:pt idx="70">
                  <c:v>458.1923939119171</c:v>
                </c:pt>
                <c:pt idx="71">
                  <c:v>460.2901040947346</c:v>
                </c:pt>
                <c:pt idx="72">
                  <c:v>462.3326412212185</c:v>
                </c:pt>
                <c:pt idx="73">
                  <c:v>464.3217601383614</c:v>
                </c:pt>
                <c:pt idx="74">
                  <c:v>466.2591636600367</c:v>
                </c:pt>
                <c:pt idx="75">
                  <c:v>468.1465036974362</c:v>
                </c:pt>
                <c:pt idx="76">
                  <c:v>469.9853823964442</c:v>
                </c:pt>
                <c:pt idx="77">
                  <c:v>471.7773532788202</c:v>
                </c:pt>
                <c:pt idx="78">
                  <c:v>473.5239223843431</c:v>
                </c:pt>
                <c:pt idx="79">
                  <c:v>475.2265494113338</c:v>
                </c:pt>
                <c:pt idx="80">
                  <c:v>476.8866488531995</c:v>
                </c:pt>
                <c:pt idx="81">
                  <c:v>478.505591128847</c:v>
                </c:pt>
                <c:pt idx="82">
                  <c:v>480.0847037050783</c:v>
                </c:pt>
                <c:pt idx="83">
                  <c:v>481.6252722091928</c:v>
                </c:pt>
                <c:pt idx="84">
                  <c:v>483.1285415302717</c:v>
                </c:pt>
                <c:pt idx="85">
                  <c:v>484.5957169077519</c:v>
                </c:pt>
                <c:pt idx="86">
                  <c:v>486.0279650060518</c:v>
                </c:pt>
                <c:pt idx="87">
                  <c:v>487.4264149741782</c:v>
                </c:pt>
                <c:pt idx="88">
                  <c:v>488.7921594893492</c:v>
                </c:pt>
                <c:pt idx="89">
                  <c:v>490.1262557838082</c:v>
                </c:pt>
                <c:pt idx="90">
                  <c:v>491.4297266541237</c:v>
                </c:pt>
                <c:pt idx="91">
                  <c:v>492.7035614523508</c:v>
                </c:pt>
                <c:pt idx="92">
                  <c:v>493.9487170585516</c:v>
                </c:pt>
                <c:pt idx="93">
                  <c:v>495.1661188342551</c:v>
                </c:pt>
                <c:pt idx="94">
                  <c:v>496.3566615564981</c:v>
                </c:pt>
                <c:pt idx="95">
                  <c:v>497.5212103322086</c:v>
                </c:pt>
                <c:pt idx="96">
                  <c:v>498.660601492701</c:v>
                </c:pt>
                <c:pt idx="97">
                  <c:v>499.7756434681816</c:v>
                </c:pt>
                <c:pt idx="98">
                  <c:v>500.8671176421655</c:v>
                </c:pt>
                <c:pt idx="99">
                  <c:v>501.935779185778</c:v>
                </c:pt>
                <c:pt idx="100">
                  <c:v>502.9823578719916</c:v>
                </c:pt>
                <c:pt idx="101">
                  <c:v>504.0075588698177</c:v>
                </c:pt>
                <c:pt idx="102">
                  <c:v>505.0120635185966</c:v>
                </c:pt>
                <c:pt idx="103">
                  <c:v>505.996530082512</c:v>
                </c:pt>
                <c:pt idx="104">
                  <c:v>506.9615944854879</c:v>
                </c:pt>
                <c:pt idx="105">
                  <c:v>507.9078710266764</c:v>
                </c:pt>
                <c:pt idx="106">
                  <c:v>508.8359530767628</c:v>
                </c:pt>
                <c:pt idx="107">
                  <c:v>509.7464137553311</c:v>
                </c:pt>
                <c:pt idx="108">
                  <c:v>510.6398065895455</c:v>
                </c:pt>
                <c:pt idx="109">
                  <c:v>511.5166661544352</c:v>
                </c:pt>
                <c:pt idx="110">
                  <c:v>512.3775086950851</c:v>
                </c:pt>
                <c:pt idx="111">
                  <c:v>513.2228327310347</c:v>
                </c:pt>
                <c:pt idx="112">
                  <c:v>514.0531196431976</c:v>
                </c:pt>
                <c:pt idx="113">
                  <c:v>514.8688342436541</c:v>
                </c:pt>
                <c:pt idx="114">
                  <c:v>515.670425328632</c:v>
                </c:pt>
                <c:pt idx="115">
                  <c:v>516.4583262150178</c:v>
                </c:pt>
                <c:pt idx="116">
                  <c:v>517.2329552607717</c:v>
                </c:pt>
                <c:pt idx="117">
                  <c:v>517.994716369566</c:v>
                </c:pt>
                <c:pt idx="118">
                  <c:v>518.7439994800134</c:v>
                </c:pt>
                <c:pt idx="119">
                  <c:v>519.4811810398555</c:v>
                </c:pt>
              </c:numCache>
            </c:numRef>
          </c:yVal>
          <c:smooth val="1"/>
          <c:extLst xmlns:c16r2="http://schemas.microsoft.com/office/drawing/2015/06/chart">
            <c:ext xmlns:c16="http://schemas.microsoft.com/office/drawing/2014/chart" uri="{C3380CC4-5D6E-409C-BE32-E72D297353CC}">
              <c16:uniqueId val="{00000007-00A7-4138-8F19-63EFEDD44BD2}"/>
            </c:ext>
          </c:extLst>
        </c:ser>
        <c:ser>
          <c:idx val="9"/>
          <c:order val="8"/>
          <c:tx>
            <c:strRef>
              <c:f>'SA-Policy-G'!$Y$123</c:f>
              <c:strCache>
                <c:ptCount val="1"/>
                <c:pt idx="0">
                  <c:v>Total Deaths for 0.5x parameter level</c:v>
                </c:pt>
              </c:strCache>
            </c:strRef>
          </c:tx>
          <c:spPr>
            <a:ln w="6350">
              <a:solidFill>
                <a:schemeClr val="tx1"/>
              </a:solidFill>
              <a:prstDash val="solid"/>
            </a:ln>
          </c:spPr>
          <c:marker>
            <c:symbol val="none"/>
          </c:marker>
          <c:xVal>
            <c:numRef>
              <c:f>'SA-Policy-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Policy-G'!$Y$3:$Y$122</c:f>
              <c:numCache>
                <c:formatCode>General</c:formatCode>
                <c:ptCount val="120"/>
                <c:pt idx="0">
                  <c:v>0.0</c:v>
                </c:pt>
                <c:pt idx="1">
                  <c:v>15.58559363895642</c:v>
                </c:pt>
                <c:pt idx="2">
                  <c:v>30.53503219226996</c:v>
                </c:pt>
                <c:pt idx="3">
                  <c:v>44.95660727961201</c:v>
                </c:pt>
                <c:pt idx="4">
                  <c:v>58.89761196975078</c:v>
                </c:pt>
                <c:pt idx="5">
                  <c:v>72.39713826008341</c:v>
                </c:pt>
                <c:pt idx="6">
                  <c:v>85.48756864288806</c:v>
                </c:pt>
                <c:pt idx="7">
                  <c:v>98.19580460339148</c:v>
                </c:pt>
                <c:pt idx="8">
                  <c:v>110.544277211968</c:v>
                </c:pt>
                <c:pt idx="9">
                  <c:v>122.5517779334764</c:v>
                </c:pt>
                <c:pt idx="10">
                  <c:v>134.2341410978863</c:v>
                </c:pt>
                <c:pt idx="11">
                  <c:v>145.6048039763197</c:v>
                </c:pt>
                <c:pt idx="12">
                  <c:v>156.6752658772884</c:v>
                </c:pt>
                <c:pt idx="13">
                  <c:v>167.9357347433061</c:v>
                </c:pt>
                <c:pt idx="14">
                  <c:v>178.7675362377117</c:v>
                </c:pt>
                <c:pt idx="15">
                  <c:v>189.3283447893135</c:v>
                </c:pt>
                <c:pt idx="16">
                  <c:v>199.6267105808332</c:v>
                </c:pt>
                <c:pt idx="17">
                  <c:v>209.6702565316174</c:v>
                </c:pt>
                <c:pt idx="18">
                  <c:v>219.4658598726208</c:v>
                </c:pt>
                <c:pt idx="19">
                  <c:v>229.0198018765639</c:v>
                </c:pt>
                <c:pt idx="20">
                  <c:v>238.3378885974597</c:v>
                </c:pt>
                <c:pt idx="21">
                  <c:v>247.4255479029955</c:v>
                </c:pt>
                <c:pt idx="22">
                  <c:v>256.2879071498172</c:v>
                </c:pt>
                <c:pt idx="23">
                  <c:v>264.9298550733688</c:v>
                </c:pt>
                <c:pt idx="24">
                  <c:v>273.3560908244156</c:v>
                </c:pt>
                <c:pt idx="25">
                  <c:v>281.5711625587546</c:v>
                </c:pt>
                <c:pt idx="26">
                  <c:v>289.5803036361451</c:v>
                </c:pt>
                <c:pt idx="27">
                  <c:v>297.3875768540317</c:v>
                </c:pt>
                <c:pt idx="28">
                  <c:v>304.9972264728136</c:v>
                </c:pt>
                <c:pt idx="29">
                  <c:v>312.413436536829</c:v>
                </c:pt>
                <c:pt idx="30">
                  <c:v>319.6403387213063</c:v>
                </c:pt>
                <c:pt idx="31">
                  <c:v>326.6820183592302</c:v>
                </c:pt>
                <c:pt idx="32">
                  <c:v>333.5425184020326</c:v>
                </c:pt>
                <c:pt idx="33">
                  <c:v>340.225841762969</c:v>
                </c:pt>
                <c:pt idx="34">
                  <c:v>346.7359524112532</c:v>
                </c:pt>
                <c:pt idx="35">
                  <c:v>353.0767755159537</c:v>
                </c:pt>
                <c:pt idx="36">
                  <c:v>359.2521968816542</c:v>
                </c:pt>
                <c:pt idx="37">
                  <c:v>365.2660618710826</c:v>
                </c:pt>
                <c:pt idx="38">
                  <c:v>371.1221739713038</c:v>
                </c:pt>
                <c:pt idx="39">
                  <c:v>376.8242944920083</c:v>
                </c:pt>
                <c:pt idx="40">
                  <c:v>382.3761389187435</c:v>
                </c:pt>
                <c:pt idx="41">
                  <c:v>387.7813755200218</c:v>
                </c:pt>
                <c:pt idx="42">
                  <c:v>393.0436235176965</c:v>
                </c:pt>
                <c:pt idx="43">
                  <c:v>398.1664513033454</c:v>
                </c:pt>
                <c:pt idx="44">
                  <c:v>403.1533747388255</c:v>
                </c:pt>
                <c:pt idx="45">
                  <c:v>408.0078555669883</c:v>
                </c:pt>
                <c:pt idx="46">
                  <c:v>412.7332999508885</c:v>
                </c:pt>
                <c:pt idx="47">
                  <c:v>417.3330571536989</c:v>
                </c:pt>
                <c:pt idx="48">
                  <c:v>421.8104183666667</c:v>
                </c:pt>
                <c:pt idx="49">
                  <c:v>426.1686156885991</c:v>
                </c:pt>
                <c:pt idx="50">
                  <c:v>430.4108212573163</c:v>
                </c:pt>
                <c:pt idx="51">
                  <c:v>434.5401465311297</c:v>
                </c:pt>
                <c:pt idx="52">
                  <c:v>438.559641718968</c:v>
                </c:pt>
                <c:pt idx="53">
                  <c:v>442.4722953485219</c:v>
                </c:pt>
                <c:pt idx="54">
                  <c:v>446.2810339703767</c:v>
                </c:pt>
                <c:pt idx="55">
                  <c:v>449.9887219905862</c:v>
                </c:pt>
                <c:pt idx="56">
                  <c:v>453.5981616244473</c:v>
                </c:pt>
                <c:pt idx="57">
                  <c:v>457.1120929640122</c:v>
                </c:pt>
                <c:pt idx="58">
                  <c:v>460.5331941516951</c:v>
                </c:pt>
                <c:pt idx="59">
                  <c:v>463.8640816524101</c:v>
                </c:pt>
                <c:pt idx="60">
                  <c:v>467.1073106167018</c:v>
                </c:pt>
                <c:pt idx="61">
                  <c:v>470.2653753275736</c:v>
                </c:pt>
                <c:pt idx="62">
                  <c:v>473.340709723867</c:v>
                </c:pt>
                <c:pt idx="63">
                  <c:v>476.335687993351</c:v>
                </c:pt>
                <c:pt idx="64">
                  <c:v>479.2526252289656</c:v>
                </c:pt>
                <c:pt idx="65">
                  <c:v>482.0937781419572</c:v>
                </c:pt>
                <c:pt idx="66">
                  <c:v>484.8613458259544</c:v>
                </c:pt>
                <c:pt idx="67">
                  <c:v>487.557470566386</c:v>
                </c:pt>
                <c:pt idx="68">
                  <c:v>490.1842386899371</c:v>
                </c:pt>
                <c:pt idx="69">
                  <c:v>492.7436814490724</c:v>
                </c:pt>
                <c:pt idx="70">
                  <c:v>495.2377759369646</c:v>
                </c:pt>
                <c:pt idx="71">
                  <c:v>497.6684460284802</c:v>
                </c:pt>
                <c:pt idx="72">
                  <c:v>500.0375633431588</c:v>
                </c:pt>
                <c:pt idx="73">
                  <c:v>502.3469482264164</c:v>
                </c:pt>
                <c:pt idx="74">
                  <c:v>504.5983707454665</c:v>
                </c:pt>
                <c:pt idx="75">
                  <c:v>506.7935516967306</c:v>
                </c:pt>
                <c:pt idx="76">
                  <c:v>508.9341636217226</c:v>
                </c:pt>
                <c:pt idx="77">
                  <c:v>511.0218318286769</c:v>
                </c:pt>
                <c:pt idx="78">
                  <c:v>513.0581354173607</c:v>
                </c:pt>
                <c:pt idx="79">
                  <c:v>515.0446083047614</c:v>
                </c:pt>
                <c:pt idx="80">
                  <c:v>516.982740249516</c:v>
                </c:pt>
                <c:pt idx="81">
                  <c:v>518.8739778731331</c:v>
                </c:pt>
                <c:pt idx="82">
                  <c:v>520.719725676267</c:v>
                </c:pt>
                <c:pt idx="83">
                  <c:v>522.5213470483995</c:v>
                </c:pt>
                <c:pt idx="84">
                  <c:v>524.280165269527</c:v>
                </c:pt>
                <c:pt idx="85">
                  <c:v>525.9974645025068</c:v>
                </c:pt>
                <c:pt idx="86">
                  <c:v>527.6744907749218</c:v>
                </c:pt>
                <c:pt idx="87">
                  <c:v>529.312452949391</c:v>
                </c:pt>
                <c:pt idx="88">
                  <c:v>530.9125236814123</c:v>
                </c:pt>
                <c:pt idx="89">
                  <c:v>532.4758403639148</c:v>
                </c:pt>
                <c:pt idx="90">
                  <c:v>534.0035060577591</c:v>
                </c:pt>
                <c:pt idx="91">
                  <c:v>535.4965904076337</c:v>
                </c:pt>
                <c:pt idx="92">
                  <c:v>536.9561305427176</c:v>
                </c:pt>
                <c:pt idx="93">
                  <c:v>538.383131961696</c:v>
                </c:pt>
                <c:pt idx="94">
                  <c:v>539.7785694017261</c:v>
                </c:pt>
                <c:pt idx="95">
                  <c:v>541.1433876910265</c:v>
                </c:pt>
                <c:pt idx="96">
                  <c:v>542.4785025848276</c:v>
                </c:pt>
                <c:pt idx="97">
                  <c:v>543.784801584488</c:v>
                </c:pt>
                <c:pt idx="98">
                  <c:v>545.0631447396165</c:v>
                </c:pt>
                <c:pt idx="99">
                  <c:v>546.3143654331033</c:v>
                </c:pt>
                <c:pt idx="100">
                  <c:v>547.5392711490016</c:v>
                </c:pt>
                <c:pt idx="101">
                  <c:v>548.738644223239</c:v>
                </c:pt>
                <c:pt idx="102">
                  <c:v>549.913242577186</c:v>
                </c:pt>
                <c:pt idx="103">
                  <c:v>551.0638004341157</c:v>
                </c:pt>
                <c:pt idx="104">
                  <c:v>552.1910290186675</c:v>
                </c:pt>
                <c:pt idx="105">
                  <c:v>553.295617239394</c:v>
                </c:pt>
                <c:pt idx="106">
                  <c:v>554.3782323545442</c:v>
                </c:pt>
                <c:pt idx="107">
                  <c:v>555.4395206212454</c:v>
                </c:pt>
                <c:pt idx="108">
                  <c:v>556.4801079282367</c:v>
                </c:pt>
                <c:pt idx="109">
                  <c:v>557.5006004123809</c:v>
                </c:pt>
                <c:pt idx="110">
                  <c:v>558.501585059143</c:v>
                </c:pt>
                <c:pt idx="111">
                  <c:v>559.4836302872681</c:v>
                </c:pt>
                <c:pt idx="112">
                  <c:v>560.4472865178951</c:v>
                </c:pt>
                <c:pt idx="113">
                  <c:v>561.393086728356</c:v>
                </c:pt>
                <c:pt idx="114">
                  <c:v>562.3215469909142</c:v>
                </c:pt>
                <c:pt idx="115">
                  <c:v>563.2331669967148</c:v>
                </c:pt>
                <c:pt idx="116">
                  <c:v>564.128430565191</c:v>
                </c:pt>
                <c:pt idx="117">
                  <c:v>565.0078061392522</c:v>
                </c:pt>
                <c:pt idx="118">
                  <c:v>565.871747266486</c:v>
                </c:pt>
                <c:pt idx="119">
                  <c:v>566.72069306668</c:v>
                </c:pt>
              </c:numCache>
            </c:numRef>
          </c:yVal>
          <c:smooth val="1"/>
          <c:extLst xmlns:c16r2="http://schemas.microsoft.com/office/drawing/2015/06/chart">
            <c:ext xmlns:c16="http://schemas.microsoft.com/office/drawing/2014/chart" uri="{C3380CC4-5D6E-409C-BE32-E72D297353CC}">
              <c16:uniqueId val="{00000008-00A7-4138-8F19-63EFEDD44BD2}"/>
            </c:ext>
          </c:extLst>
        </c:ser>
        <c:dLbls>
          <c:showLegendKey val="0"/>
          <c:showVal val="0"/>
          <c:showCatName val="0"/>
          <c:showSerName val="0"/>
          <c:showPercent val="0"/>
          <c:showBubbleSize val="0"/>
        </c:dLbls>
        <c:axId val="-1165073040"/>
        <c:axId val="-1165070496"/>
      </c:scatterChart>
      <c:valAx>
        <c:axId val="-116507304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165070496"/>
        <c:crosses val="autoZero"/>
        <c:crossBetween val="midCat"/>
      </c:valAx>
      <c:valAx>
        <c:axId val="-1165070496"/>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165073040"/>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9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851851851852"/>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Reformulate-G'!$E$123</c:f>
              <c:strCache>
                <c:ptCount val="1"/>
                <c:pt idx="0">
                  <c:v>SOUD Deaths for 1x parameter level</c:v>
                </c:pt>
              </c:strCache>
            </c:strRef>
          </c:tx>
          <c:spPr>
            <a:ln w="76200">
              <a:solidFill>
                <a:schemeClr val="accent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E$3:$E$122</c:f>
              <c:numCache>
                <c:formatCode>General</c:formatCode>
                <c:ptCount val="120"/>
                <c:pt idx="0">
                  <c:v>0.0</c:v>
                </c:pt>
                <c:pt idx="1">
                  <c:v>-11.8996771662295</c:v>
                </c:pt>
                <c:pt idx="2">
                  <c:v>-23.96089684657482</c:v>
                </c:pt>
                <c:pt idx="3">
                  <c:v>-36.17531276584164</c:v>
                </c:pt>
                <c:pt idx="4">
                  <c:v>-48.53447507803184</c:v>
                </c:pt>
                <c:pt idx="5">
                  <c:v>-61.03000555161488</c:v>
                </c:pt>
                <c:pt idx="6">
                  <c:v>-73.65364697361095</c:v>
                </c:pt>
                <c:pt idx="7">
                  <c:v>-86.39729897566067</c:v>
                </c:pt>
                <c:pt idx="8">
                  <c:v>-99.25304373641944</c:v>
                </c:pt>
                <c:pt idx="9">
                  <c:v>-112.2131639017274</c:v>
                </c:pt>
                <c:pt idx="10">
                  <c:v>-125.2701545352237</c:v>
                </c:pt>
                <c:pt idx="11">
                  <c:v>-138.416730503328</c:v>
                </c:pt>
                <c:pt idx="12">
                  <c:v>-151.6458303813906</c:v>
                </c:pt>
                <c:pt idx="13">
                  <c:v>-161.2843756642791</c:v>
                </c:pt>
                <c:pt idx="14">
                  <c:v>-170.6815682040843</c:v>
                </c:pt>
                <c:pt idx="15">
                  <c:v>-179.8398462410636</c:v>
                </c:pt>
                <c:pt idx="16">
                  <c:v>-188.7647694149885</c:v>
                </c:pt>
                <c:pt idx="17">
                  <c:v>-197.4617041367179</c:v>
                </c:pt>
                <c:pt idx="18">
                  <c:v>-205.9358483633594</c:v>
                </c:pt>
                <c:pt idx="19">
                  <c:v>-214.1922600834061</c:v>
                </c:pt>
                <c:pt idx="20">
                  <c:v>-222.2358784463585</c:v>
                </c:pt>
                <c:pt idx="21">
                  <c:v>-230.0715392521905</c:v>
                </c:pt>
                <c:pt idx="22">
                  <c:v>-237.7039861647595</c:v>
                </c:pt>
                <c:pt idx="23">
                  <c:v>-245.1378787001753</c:v>
                </c:pt>
                <c:pt idx="24">
                  <c:v>-252.377797798565</c:v>
                </c:pt>
                <c:pt idx="25">
                  <c:v>-259.4282495999076</c:v>
                </c:pt>
                <c:pt idx="26">
                  <c:v>-266.2909714654581</c:v>
                </c:pt>
                <c:pt idx="27">
                  <c:v>-272.9702646901424</c:v>
                </c:pt>
                <c:pt idx="28">
                  <c:v>-279.470362395195</c:v>
                </c:pt>
                <c:pt idx="29">
                  <c:v>-285.7954324132239</c:v>
                </c:pt>
                <c:pt idx="30">
                  <c:v>-291.949577910221</c:v>
                </c:pt>
                <c:pt idx="31">
                  <c:v>-297.9368375723689</c:v>
                </c:pt>
                <c:pt idx="32">
                  <c:v>-303.7611855386542</c:v>
                </c:pt>
                <c:pt idx="33">
                  <c:v>-309.426531178779</c:v>
                </c:pt>
                <c:pt idx="34">
                  <c:v>-314.9367187900122</c:v>
                </c:pt>
                <c:pt idx="35">
                  <c:v>-320.2955272666142</c:v>
                </c:pt>
                <c:pt idx="36">
                  <c:v>-325.5066697807735</c:v>
                </c:pt>
                <c:pt idx="37">
                  <c:v>-330.5737935022862</c:v>
                </c:pt>
                <c:pt idx="38">
                  <c:v>-335.5004793757738</c:v>
                </c:pt>
                <c:pt idx="39">
                  <c:v>-340.2902402269717</c:v>
                </c:pt>
                <c:pt idx="40">
                  <c:v>-344.9465226218364</c:v>
                </c:pt>
                <c:pt idx="41">
                  <c:v>-349.472706831955</c:v>
                </c:pt>
                <c:pt idx="42">
                  <c:v>-353.8721068997923</c:v>
                </c:pt>
                <c:pt idx="43">
                  <c:v>-358.1479707880125</c:v>
                </c:pt>
                <c:pt idx="44">
                  <c:v>-362.3034806094794</c:v>
                </c:pt>
                <c:pt idx="45">
                  <c:v>-366.3417529339548</c:v>
                </c:pt>
                <c:pt idx="46">
                  <c:v>-370.2658391670166</c:v>
                </c:pt>
                <c:pt idx="47">
                  <c:v>-374.0787259964175</c:v>
                </c:pt>
                <c:pt idx="48">
                  <c:v>-377.7833359009725</c:v>
                </c:pt>
                <c:pt idx="49">
                  <c:v>-381.3825277170739</c:v>
                </c:pt>
                <c:pt idx="50">
                  <c:v>-384.8790972578742</c:v>
                </c:pt>
                <c:pt idx="51">
                  <c:v>-388.2757779805816</c:v>
                </c:pt>
                <c:pt idx="52">
                  <c:v>-391.5752416964911</c:v>
                </c:pt>
                <c:pt idx="53">
                  <c:v>-394.7800993212425</c:v>
                </c:pt>
                <c:pt idx="54">
                  <c:v>-397.8929016599303</c:v>
                </c:pt>
                <c:pt idx="55">
                  <c:v>-400.9161402231096</c:v>
                </c:pt>
                <c:pt idx="56">
                  <c:v>-403.8522480700743</c:v>
                </c:pt>
                <c:pt idx="57">
                  <c:v>-406.7036006759157</c:v>
                </c:pt>
                <c:pt idx="58">
                  <c:v>-409.4725168191339</c:v>
                </c:pt>
                <c:pt idx="59">
                  <c:v>-412.1612594867597</c:v>
                </c:pt>
                <c:pt idx="60">
                  <c:v>-414.7720367941764</c:v>
                </c:pt>
                <c:pt idx="61">
                  <c:v>-417.307002917007</c:v>
                </c:pt>
                <c:pt idx="62">
                  <c:v>-419.7682590326389</c:v>
                </c:pt>
                <c:pt idx="63">
                  <c:v>-422.1578542691236</c:v>
                </c:pt>
                <c:pt idx="64">
                  <c:v>-424.4777866593684</c:v>
                </c:pt>
                <c:pt idx="65">
                  <c:v>-426.7300040986916</c:v>
                </c:pt>
                <c:pt idx="66">
                  <c:v>-428.9164053039676</c:v>
                </c:pt>
                <c:pt idx="67">
                  <c:v>-431.038840772719</c:v>
                </c:pt>
                <c:pt idx="68">
                  <c:v>-433.0991137406666</c:v>
                </c:pt>
                <c:pt idx="69">
                  <c:v>-435.0989811363737</c:v>
                </c:pt>
                <c:pt idx="70">
                  <c:v>-437.0401545316412</c:v>
                </c:pt>
                <c:pt idx="71">
                  <c:v>-438.9243010866587</c:v>
                </c:pt>
                <c:pt idx="72">
                  <c:v>-440.7530444887054</c:v>
                </c:pt>
                <c:pt idx="73">
                  <c:v>-442.527965883543</c:v>
                </c:pt>
                <c:pt idx="74">
                  <c:v>-444.2506047986053</c:v>
                </c:pt>
                <c:pt idx="75">
                  <c:v>-445.9224600572092</c:v>
                </c:pt>
                <c:pt idx="76">
                  <c:v>-447.5449906830872</c:v>
                </c:pt>
                <c:pt idx="77">
                  <c:v>-449.1196167946066</c:v>
                </c:pt>
                <c:pt idx="78">
                  <c:v>-450.647720488115</c:v>
                </c:pt>
                <c:pt idx="79">
                  <c:v>-452.1306467099134</c:v>
                </c:pt>
                <c:pt idx="80">
                  <c:v>-453.5697041164121</c:v>
                </c:pt>
                <c:pt idx="81">
                  <c:v>-454.9661659220766</c:v>
                </c:pt>
                <c:pt idx="82">
                  <c:v>-456.321270734866</c:v>
                </c:pt>
                <c:pt idx="83">
                  <c:v>-457.636223378762</c:v>
                </c:pt>
                <c:pt idx="84">
                  <c:v>-458.912195703317</c:v>
                </c:pt>
                <c:pt idx="85">
                  <c:v>-460.1503273798471</c:v>
                </c:pt>
                <c:pt idx="86">
                  <c:v>-461.3517266841915</c:v>
                </c:pt>
                <c:pt idx="87">
                  <c:v>-462.5174712658811</c:v>
                </c:pt>
                <c:pt idx="88">
                  <c:v>-463.6486089036078</c:v>
                </c:pt>
                <c:pt idx="89">
                  <c:v>-464.746158246923</c:v>
                </c:pt>
                <c:pt idx="90">
                  <c:v>-465.8111095441452</c:v>
                </c:pt>
                <c:pt idx="91">
                  <c:v>-466.8444253563595</c:v>
                </c:pt>
                <c:pt idx="92">
                  <c:v>-467.847041257675</c:v>
                </c:pt>
                <c:pt idx="93">
                  <c:v>-468.8198665215932</c:v>
                </c:pt>
                <c:pt idx="94">
                  <c:v>-469.7637847936327</c:v>
                </c:pt>
                <c:pt idx="95">
                  <c:v>-470.6796547502365</c:v>
                </c:pt>
                <c:pt idx="96">
                  <c:v>-471.5683107440352</c:v>
                </c:pt>
                <c:pt idx="97">
                  <c:v>-472.430563435568</c:v>
                </c:pt>
                <c:pt idx="98">
                  <c:v>-473.2672004115548</c:v>
                </c:pt>
                <c:pt idx="99">
                  <c:v>-474.0789867898412</c:v>
                </c:pt>
                <c:pt idx="100">
                  <c:v>-474.8666658111434</c:v>
                </c:pt>
                <c:pt idx="101">
                  <c:v>-475.6309594177291</c:v>
                </c:pt>
                <c:pt idx="102">
                  <c:v>-476.3725688191816</c:v>
                </c:pt>
                <c:pt idx="103">
                  <c:v>-477.0921750453986</c:v>
                </c:pt>
                <c:pt idx="104">
                  <c:v>-477.7904394869942</c:v>
                </c:pt>
                <c:pt idx="105">
                  <c:v>-478.4680044232766</c:v>
                </c:pt>
                <c:pt idx="106">
                  <c:v>-479.1254935379231</c:v>
                </c:pt>
                <c:pt idx="107">
                  <c:v>-479.7635124226416</c:v>
                </c:pt>
                <c:pt idx="108">
                  <c:v>-480.3826490688933</c:v>
                </c:pt>
                <c:pt idx="109">
                  <c:v>-480.9834743478866</c:v>
                </c:pt>
                <c:pt idx="110">
                  <c:v>-481.5665424790996</c:v>
                </c:pt>
                <c:pt idx="111">
                  <c:v>-482.1323914874322</c:v>
                </c:pt>
                <c:pt idx="112">
                  <c:v>-482.6815436492373</c:v>
                </c:pt>
                <c:pt idx="113">
                  <c:v>-483.2145059274105</c:v>
                </c:pt>
                <c:pt idx="114">
                  <c:v>-483.7317703957364</c:v>
                </c:pt>
                <c:pt idx="115">
                  <c:v>-484.2338146526823</c:v>
                </c:pt>
                <c:pt idx="116">
                  <c:v>-484.7211022248765</c:v>
                </c:pt>
                <c:pt idx="117">
                  <c:v>-485.1940829603625</c:v>
                </c:pt>
                <c:pt idx="118">
                  <c:v>-485.653193411998</c:v>
                </c:pt>
                <c:pt idx="119">
                  <c:v>-486.0988572110296</c:v>
                </c:pt>
              </c:numCache>
            </c:numRef>
          </c:yVal>
          <c:smooth val="1"/>
          <c:extLst xmlns:c16r2="http://schemas.microsoft.com/office/drawing/2015/06/chart">
            <c:ext xmlns:c16="http://schemas.microsoft.com/office/drawing/2014/chart" uri="{C3380CC4-5D6E-409C-BE32-E72D297353CC}">
              <c16:uniqueId val="{00000000-4D58-4183-B9F8-9D60434781DD}"/>
            </c:ext>
          </c:extLst>
        </c:ser>
        <c:ser>
          <c:idx val="3"/>
          <c:order val="1"/>
          <c:tx>
            <c:strRef>
              <c:f>'SA-Reformulate-G'!$N$123</c:f>
              <c:strCache>
                <c:ptCount val="1"/>
                <c:pt idx="0">
                  <c:v>SOUD Deaths for 0.75x parameter level</c:v>
                </c:pt>
              </c:strCache>
            </c:strRef>
          </c:tx>
          <c:spPr>
            <a:ln w="28575">
              <a:solidFill>
                <a:schemeClr val="accent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N$3:$N$122</c:f>
              <c:numCache>
                <c:formatCode>General</c:formatCode>
                <c:ptCount val="120"/>
                <c:pt idx="0">
                  <c:v>0.0</c:v>
                </c:pt>
                <c:pt idx="1">
                  <c:v>-11.89967716622968</c:v>
                </c:pt>
                <c:pt idx="2">
                  <c:v>-23.95313061565118</c:v>
                </c:pt>
                <c:pt idx="3">
                  <c:v>-36.1528867695891</c:v>
                </c:pt>
                <c:pt idx="4">
                  <c:v>-48.49131841436376</c:v>
                </c:pt>
                <c:pt idx="5">
                  <c:v>-60.9608221062236</c:v>
                </c:pt>
                <c:pt idx="6">
                  <c:v>-73.55386955785845</c:v>
                </c:pt>
                <c:pt idx="7">
                  <c:v>-86.26304542817686</c:v>
                </c:pt>
                <c:pt idx="8">
                  <c:v>-99.08107495649507</c:v>
                </c:pt>
                <c:pt idx="9">
                  <c:v>-112.0008437723244</c:v>
                </c:pt>
                <c:pt idx="10">
                  <c:v>-125.015411686089</c:v>
                </c:pt>
                <c:pt idx="11">
                  <c:v>-138.1180218596378</c:v>
                </c:pt>
                <c:pt idx="12">
                  <c:v>-151.3021064400356</c:v>
                </c:pt>
                <c:pt idx="13">
                  <c:v>-160.9036801131118</c:v>
                </c:pt>
                <c:pt idx="14">
                  <c:v>-170.2808362903441</c:v>
                </c:pt>
                <c:pt idx="15">
                  <c:v>-179.4350316974572</c:v>
                </c:pt>
                <c:pt idx="16">
                  <c:v>-188.3709375145987</c:v>
                </c:pt>
                <c:pt idx="17">
                  <c:v>-197.093087415728</c:v>
                </c:pt>
                <c:pt idx="18">
                  <c:v>-205.6058945695969</c:v>
                </c:pt>
                <c:pt idx="19">
                  <c:v>-213.9136740859569</c:v>
                </c:pt>
                <c:pt idx="20">
                  <c:v>-222.0206593674461</c:v>
                </c:pt>
                <c:pt idx="21">
                  <c:v>-229.9310137988049</c:v>
                </c:pt>
                <c:pt idx="22">
                  <c:v>-237.6488389176685</c:v>
                </c:pt>
                <c:pt idx="23">
                  <c:v>-245.1781799473847</c:v>
                </c:pt>
                <c:pt idx="24">
                  <c:v>-252.5230293680235</c:v>
                </c:pt>
                <c:pt idx="25">
                  <c:v>-259.6873290437393</c:v>
                </c:pt>
                <c:pt idx="26">
                  <c:v>-266.6723045151041</c:v>
                </c:pt>
                <c:pt idx="27">
                  <c:v>-273.4817427103096</c:v>
                </c:pt>
                <c:pt idx="28">
                  <c:v>-280.1193821587297</c:v>
                </c:pt>
                <c:pt idx="29">
                  <c:v>-286.5889147700314</c:v>
                </c:pt>
                <c:pt idx="30">
                  <c:v>-292.8939857761283</c:v>
                </c:pt>
                <c:pt idx="31">
                  <c:v>-299.0381933067719</c:v>
                </c:pt>
                <c:pt idx="32">
                  <c:v>-305.0250877645249</c:v>
                </c:pt>
                <c:pt idx="33">
                  <c:v>-310.858171086647</c:v>
                </c:pt>
                <c:pt idx="34">
                  <c:v>-316.5408959582624</c:v>
                </c:pt>
                <c:pt idx="35">
                  <c:v>-322.0766650235923</c:v>
                </c:pt>
                <c:pt idx="36">
                  <c:v>-327.468830128772</c:v>
                </c:pt>
                <c:pt idx="37">
                  <c:v>-332.7206916196056</c:v>
                </c:pt>
                <c:pt idx="38">
                  <c:v>-337.8354977099491</c:v>
                </c:pt>
                <c:pt idx="39">
                  <c:v>-342.8164422568373</c:v>
                </c:pt>
                <c:pt idx="40">
                  <c:v>-347.6666661644028</c:v>
                </c:pt>
                <c:pt idx="41">
                  <c:v>-352.3892569686622</c:v>
                </c:pt>
                <c:pt idx="42">
                  <c:v>-356.9872485293462</c:v>
                </c:pt>
                <c:pt idx="43">
                  <c:v>-361.4636208126173</c:v>
                </c:pt>
                <c:pt idx="44">
                  <c:v>-365.8212997608911</c:v>
                </c:pt>
                <c:pt idx="45">
                  <c:v>-370.0631572455316</c:v>
                </c:pt>
                <c:pt idx="46">
                  <c:v>-374.192011097819</c:v>
                </c:pt>
                <c:pt idx="47">
                  <c:v>-378.2106252132895</c:v>
                </c:pt>
                <c:pt idx="48">
                  <c:v>-382.1217097246233</c:v>
                </c:pt>
                <c:pt idx="49">
                  <c:v>-385.9279212380696</c:v>
                </c:pt>
                <c:pt idx="50">
                  <c:v>-389.631863128659</c:v>
                </c:pt>
                <c:pt idx="51">
                  <c:v>-393.2360858894999</c:v>
                </c:pt>
                <c:pt idx="52">
                  <c:v>-396.7430875301555</c:v>
                </c:pt>
                <c:pt idx="53">
                  <c:v>-400.1553140213238</c:v>
                </c:pt>
                <c:pt idx="54">
                  <c:v>-403.4751597805769</c:v>
                </c:pt>
                <c:pt idx="55">
                  <c:v>-406.7049681953866</c:v>
                </c:pt>
                <c:pt idx="56">
                  <c:v>-409.8470321796742</c:v>
                </c:pt>
                <c:pt idx="57">
                  <c:v>-412.9035947606436</c:v>
                </c:pt>
                <c:pt idx="58">
                  <c:v>-415.876849692496</c:v>
                </c:pt>
                <c:pt idx="59">
                  <c:v>-418.7689420940984</c:v>
                </c:pt>
                <c:pt idx="60">
                  <c:v>-421.581969107785</c:v>
                </c:pt>
                <c:pt idx="61">
                  <c:v>-424.3179805766252</c:v>
                </c:pt>
                <c:pt idx="62">
                  <c:v>-426.9789797377269</c:v>
                </c:pt>
                <c:pt idx="63">
                  <c:v>-429.5669239292806</c:v>
                </c:pt>
                <c:pt idx="64">
                  <c:v>-432.083725309222</c:v>
                </c:pt>
                <c:pt idx="65">
                  <c:v>-434.531251583537</c:v>
                </c:pt>
                <c:pt idx="66">
                  <c:v>-436.9113267423843</c:v>
                </c:pt>
                <c:pt idx="67">
                  <c:v>-439.2257318023667</c:v>
                </c:pt>
                <c:pt idx="68">
                  <c:v>-441.4762055532642</c:v>
                </c:pt>
                <c:pt idx="69">
                  <c:v>-443.6644453079912</c:v>
                </c:pt>
                <c:pt idx="70">
                  <c:v>-445.7921076542219</c:v>
                </c:pt>
                <c:pt idx="71">
                  <c:v>-447.8608092065814</c:v>
                </c:pt>
                <c:pt idx="72">
                  <c:v>-449.8721273582169</c:v>
                </c:pt>
                <c:pt idx="73">
                  <c:v>-451.827601030723</c:v>
                </c:pt>
                <c:pt idx="74">
                  <c:v>-453.7287314214419</c:v>
                </c:pt>
                <c:pt idx="75">
                  <c:v>-455.5769827472828</c:v>
                </c:pt>
                <c:pt idx="76">
                  <c:v>-457.3737829842532</c:v>
                </c:pt>
                <c:pt idx="77">
                  <c:v>-459.12052460191</c:v>
                </c:pt>
                <c:pt idx="78">
                  <c:v>-460.8185652921939</c:v>
                </c:pt>
                <c:pt idx="79">
                  <c:v>-462.4692286918956</c:v>
                </c:pt>
                <c:pt idx="80">
                  <c:v>-464.0738050982881</c:v>
                </c:pt>
                <c:pt idx="81">
                  <c:v>-465.6335521774137</c:v>
                </c:pt>
                <c:pt idx="82">
                  <c:v>-467.149695664564</c:v>
                </c:pt>
                <c:pt idx="83">
                  <c:v>-468.6234300565657</c:v>
                </c:pt>
                <c:pt idx="84">
                  <c:v>-470.0559192955181</c:v>
                </c:pt>
                <c:pt idx="85">
                  <c:v>-471.4482974436442</c:v>
                </c:pt>
                <c:pt idx="86">
                  <c:v>-472.8016693490081</c:v>
                </c:pt>
                <c:pt idx="87">
                  <c:v>-474.1171113018213</c:v>
                </c:pt>
                <c:pt idx="88">
                  <c:v>-475.3956716811597</c:v>
                </c:pt>
                <c:pt idx="89">
                  <c:v>-476.6383715918789</c:v>
                </c:pt>
                <c:pt idx="90">
                  <c:v>-477.8462054915991</c:v>
                </c:pt>
                <c:pt idx="91">
                  <c:v>-479.0201418076106</c:v>
                </c:pt>
                <c:pt idx="92">
                  <c:v>-480.1611235436225</c:v>
                </c:pt>
                <c:pt idx="93">
                  <c:v>-481.2700688762483</c:v>
                </c:pt>
                <c:pt idx="94">
                  <c:v>-482.3478717411866</c:v>
                </c:pt>
                <c:pt idx="95">
                  <c:v>-483.3954024090493</c:v>
                </c:pt>
                <c:pt idx="96">
                  <c:v>-484.4135080508136</c:v>
                </c:pt>
                <c:pt idx="97">
                  <c:v>-485.4030132929032</c:v>
                </c:pt>
                <c:pt idx="98">
                  <c:v>-486.3647207618783</c:v>
                </c:pt>
                <c:pt idx="99">
                  <c:v>-487.2994116188018</c:v>
                </c:pt>
                <c:pt idx="100">
                  <c:v>-488.2078460832763</c:v>
                </c:pt>
                <c:pt idx="101">
                  <c:v>-489.0907639472202</c:v>
                </c:pt>
                <c:pt idx="102">
                  <c:v>-489.948885078459</c:v>
                </c:pt>
                <c:pt idx="103">
                  <c:v>-490.7829099141151</c:v>
                </c:pt>
                <c:pt idx="104">
                  <c:v>-491.5935199440206</c:v>
                </c:pt>
                <c:pt idx="105">
                  <c:v>-492.3813781841178</c:v>
                </c:pt>
                <c:pt idx="106">
                  <c:v>-493.1471296399283</c:v>
                </c:pt>
                <c:pt idx="107">
                  <c:v>-493.8914017603381</c:v>
                </c:pt>
                <c:pt idx="108">
                  <c:v>-494.6148048816273</c:v>
                </c:pt>
                <c:pt idx="109">
                  <c:v>-495.3179326619682</c:v>
                </c:pt>
                <c:pt idx="110">
                  <c:v>-496.001362506468</c:v>
                </c:pt>
                <c:pt idx="111">
                  <c:v>-496.6656559828828</c:v>
                </c:pt>
                <c:pt idx="112">
                  <c:v>-497.3113592281262</c:v>
                </c:pt>
                <c:pt idx="113">
                  <c:v>-497.9390033457187</c:v>
                </c:pt>
                <c:pt idx="114">
                  <c:v>-498.5491047942481</c:v>
                </c:pt>
                <c:pt idx="115">
                  <c:v>-499.142165767077</c:v>
                </c:pt>
                <c:pt idx="116">
                  <c:v>-499.7186745633304</c:v>
                </c:pt>
                <c:pt idx="117">
                  <c:v>-500.2791059503613</c:v>
                </c:pt>
                <c:pt idx="118">
                  <c:v>-500.8239215178148</c:v>
                </c:pt>
                <c:pt idx="119">
                  <c:v>-501.353570023431</c:v>
                </c:pt>
              </c:numCache>
            </c:numRef>
          </c:yVal>
          <c:smooth val="1"/>
          <c:extLst xmlns:c16r2="http://schemas.microsoft.com/office/drawing/2015/06/chart">
            <c:ext xmlns:c16="http://schemas.microsoft.com/office/drawing/2014/chart" uri="{C3380CC4-5D6E-409C-BE32-E72D297353CC}">
              <c16:uniqueId val="{00000001-4D58-4183-B9F8-9D60434781DD}"/>
            </c:ext>
          </c:extLst>
        </c:ser>
        <c:ser>
          <c:idx val="0"/>
          <c:order val="2"/>
          <c:tx>
            <c:strRef>
              <c:f>'SA-Reformulate-G'!$W$123</c:f>
              <c:strCache>
                <c:ptCount val="1"/>
                <c:pt idx="0">
                  <c:v>SOUD Deaths for 0.5x parameter level</c:v>
                </c:pt>
              </c:strCache>
            </c:strRef>
          </c:tx>
          <c:spPr>
            <a:ln w="6350">
              <a:solidFill>
                <a:schemeClr val="accent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W$3:$W$122</c:f>
              <c:numCache>
                <c:formatCode>General</c:formatCode>
                <c:ptCount val="120"/>
                <c:pt idx="0">
                  <c:v>0.0</c:v>
                </c:pt>
                <c:pt idx="1">
                  <c:v>-11.89967716622957</c:v>
                </c:pt>
                <c:pt idx="2">
                  <c:v>-23.94536441858697</c:v>
                </c:pt>
                <c:pt idx="3">
                  <c:v>-36.13050073194975</c:v>
                </c:pt>
                <c:pt idx="4">
                  <c:v>-48.44832048476799</c:v>
                </c:pt>
                <c:pt idx="5">
                  <c:v>-60.89203302103094</c:v>
                </c:pt>
                <c:pt idx="6">
                  <c:v>-73.45487595371067</c:v>
                </c:pt>
                <c:pt idx="7">
                  <c:v>-86.13015486668775</c:v>
                </c:pt>
                <c:pt idx="8">
                  <c:v>-98.91127284041695</c:v>
                </c:pt>
                <c:pt idx="9">
                  <c:v>-111.791752120091</c:v>
                </c:pt>
                <c:pt idx="10">
                  <c:v>-124.7652497227078</c:v>
                </c:pt>
                <c:pt idx="11">
                  <c:v>-137.8255683755478</c:v>
                </c:pt>
                <c:pt idx="12">
                  <c:v>-150.9666638652832</c:v>
                </c:pt>
                <c:pt idx="13">
                  <c:v>-160.5336729266397</c:v>
                </c:pt>
                <c:pt idx="14">
                  <c:v>-169.8935701209984</c:v>
                </c:pt>
                <c:pt idx="15">
                  <c:v>-179.0468732025102</c:v>
                </c:pt>
                <c:pt idx="16">
                  <c:v>-187.997403807455</c:v>
                </c:pt>
                <c:pt idx="17">
                  <c:v>-196.7488978217647</c:v>
                </c:pt>
                <c:pt idx="18">
                  <c:v>-205.3050148337</c:v>
                </c:pt>
                <c:pt idx="19">
                  <c:v>-213.6693547560633</c:v>
                </c:pt>
                <c:pt idx="20">
                  <c:v>-221.8454696031907</c:v>
                </c:pt>
                <c:pt idx="21">
                  <c:v>-229.8368715716973</c:v>
                </c:pt>
                <c:pt idx="22">
                  <c:v>-237.647038350311</c:v>
                </c:pt>
                <c:pt idx="23">
                  <c:v>-245.2794163695106</c:v>
                </c:pt>
                <c:pt idx="24">
                  <c:v>-252.7374225356007</c:v>
                </c:pt>
                <c:pt idx="25">
                  <c:v>-260.0244448655041</c:v>
                </c:pt>
                <c:pt idx="26">
                  <c:v>-267.141204792454</c:v>
                </c:pt>
                <c:pt idx="27">
                  <c:v>-274.090980960262</c:v>
                </c:pt>
                <c:pt idx="28">
                  <c:v>-280.8770214660886</c:v>
                </c:pt>
                <c:pt idx="29">
                  <c:v>-287.5025446047996</c:v>
                </c:pt>
                <c:pt idx="30">
                  <c:v>-293.9707382395756</c:v>
                </c:pt>
                <c:pt idx="31">
                  <c:v>-300.2847588720066</c:v>
                </c:pt>
                <c:pt idx="32">
                  <c:v>-306.4477305619153</c:v>
                </c:pt>
                <c:pt idx="33">
                  <c:v>-312.462743772334</c:v>
                </c:pt>
                <c:pt idx="34">
                  <c:v>-318.332854194686</c:v>
                </c:pt>
                <c:pt idx="35">
                  <c:v>-324.0610815939814</c:v>
                </c:pt>
                <c:pt idx="36">
                  <c:v>-329.6504087022337</c:v>
                </c:pt>
                <c:pt idx="37">
                  <c:v>-335.1037801794876</c:v>
                </c:pt>
                <c:pt idx="38">
                  <c:v>-340.4241016552122</c:v>
                </c:pt>
                <c:pt idx="39">
                  <c:v>-345.6142372502441</c:v>
                </c:pt>
                <c:pt idx="40">
                  <c:v>-350.6770106017043</c:v>
                </c:pt>
                <c:pt idx="41">
                  <c:v>-355.6152041390998</c:v>
                </c:pt>
                <c:pt idx="42">
                  <c:v>-360.4315584714638</c:v>
                </c:pt>
                <c:pt idx="43">
                  <c:v>-365.1287718691178</c:v>
                </c:pt>
                <c:pt idx="44">
                  <c:v>-369.7094998358604</c:v>
                </c:pt>
                <c:pt idx="45">
                  <c:v>-374.1763547673669</c:v>
                </c:pt>
                <c:pt idx="46">
                  <c:v>-378.5319056909491</c:v>
                </c:pt>
                <c:pt idx="47">
                  <c:v>-382.7786780819602</c:v>
                </c:pt>
                <c:pt idx="48">
                  <c:v>-386.9191537519519</c:v>
                </c:pt>
                <c:pt idx="49">
                  <c:v>-390.9557708037908</c:v>
                </c:pt>
                <c:pt idx="50">
                  <c:v>-394.8909236490366</c:v>
                </c:pt>
                <c:pt idx="51">
                  <c:v>-398.7269630830616</c:v>
                </c:pt>
                <c:pt idx="52">
                  <c:v>-402.4661964131515</c:v>
                </c:pt>
                <c:pt idx="53">
                  <c:v>-406.110887636714</c:v>
                </c:pt>
                <c:pt idx="54">
                  <c:v>-409.663257664607</c:v>
                </c:pt>
                <c:pt idx="55">
                  <c:v>-413.1254845859151</c:v>
                </c:pt>
                <c:pt idx="56">
                  <c:v>-416.4997039706382</c:v>
                </c:pt>
                <c:pt idx="57">
                  <c:v>-419.7880092069702</c:v>
                </c:pt>
                <c:pt idx="58">
                  <c:v>-422.9924518700702</c:v>
                </c:pt>
                <c:pt idx="59">
                  <c:v>-426.1150421193034</c:v>
                </c:pt>
                <c:pt idx="60">
                  <c:v>-429.1577491213544</c:v>
                </c:pt>
                <c:pt idx="61">
                  <c:v>-432.122501496489</c:v>
                </c:pt>
                <c:pt idx="62">
                  <c:v>-435.0111877856418</c:v>
                </c:pt>
                <c:pt idx="63">
                  <c:v>-437.8256569360613</c:v>
                </c:pt>
                <c:pt idx="64">
                  <c:v>-440.5677188034095</c:v>
                </c:pt>
                <c:pt idx="65">
                  <c:v>-443.2391446683706</c:v>
                </c:pt>
                <c:pt idx="66">
                  <c:v>-445.8416677659362</c:v>
                </c:pt>
                <c:pt idx="67">
                  <c:v>-448.3769838256759</c:v>
                </c:pt>
                <c:pt idx="68">
                  <c:v>-450.8467516214124</c:v>
                </c:pt>
                <c:pt idx="69">
                  <c:v>-453.2525935288311</c:v>
                </c:pt>
                <c:pt idx="70">
                  <c:v>-455.5960960896671</c:v>
                </c:pt>
                <c:pt idx="71">
                  <c:v>-457.8788105811936</c:v>
                </c:pt>
                <c:pt idx="72">
                  <c:v>-460.1022535898504</c:v>
                </c:pt>
                <c:pt idx="73">
                  <c:v>-462.2679075879124</c:v>
                </c:pt>
                <c:pt idx="74">
                  <c:v>-464.3772215122037</c:v>
                </c:pt>
                <c:pt idx="75">
                  <c:v>-466.4316113439126</c:v>
                </c:pt>
                <c:pt idx="76">
                  <c:v>-468.4324606886643</c:v>
                </c:pt>
                <c:pt idx="77">
                  <c:v>-470.381121356038</c:v>
                </c:pt>
                <c:pt idx="78">
                  <c:v>-472.2789139378139</c:v>
                </c:pt>
                <c:pt idx="79">
                  <c:v>-474.1271283842701</c:v>
                </c:pt>
                <c:pt idx="80">
                  <c:v>-475.9270245779022</c:v>
                </c:pt>
                <c:pt idx="81">
                  <c:v>-477.6798329040193</c:v>
                </c:pt>
                <c:pt idx="82">
                  <c:v>-479.3867548176718</c:v>
                </c:pt>
                <c:pt idx="83">
                  <c:v>-481.0489634064763</c:v>
                </c:pt>
                <c:pt idx="84">
                  <c:v>-482.6676039488092</c:v>
                </c:pt>
                <c:pt idx="85">
                  <c:v>-484.2437944671365</c:v>
                </c:pt>
                <c:pt idx="86">
                  <c:v>-485.7786262759548</c:v>
                </c:pt>
                <c:pt idx="87">
                  <c:v>-487.2731645241264</c:v>
                </c:pt>
                <c:pt idx="88">
                  <c:v>-488.7284487312766</c:v>
                </c:pt>
                <c:pt idx="89">
                  <c:v>-490.1454933180177</c:v>
                </c:pt>
                <c:pt idx="90">
                  <c:v>-491.525288129706</c:v>
                </c:pt>
                <c:pt idx="91">
                  <c:v>-492.8687989536289</c:v>
                </c:pt>
                <c:pt idx="92">
                  <c:v>-494.1769680293342</c:v>
                </c:pt>
                <c:pt idx="93">
                  <c:v>-495.4507145520016</c:v>
                </c:pt>
                <c:pt idx="94">
                  <c:v>-496.6909351687053</c:v>
                </c:pt>
                <c:pt idx="95">
                  <c:v>-497.8985044674369</c:v>
                </c:pt>
                <c:pt idx="96">
                  <c:v>-499.0742754588072</c:v>
                </c:pt>
                <c:pt idx="97">
                  <c:v>-500.219080050324</c:v>
                </c:pt>
                <c:pt idx="98">
                  <c:v>-501.3337295131896</c:v>
                </c:pt>
                <c:pt idx="99">
                  <c:v>-502.4190149415666</c:v>
                </c:pt>
                <c:pt idx="100">
                  <c:v>-503.4757077042642</c:v>
                </c:pt>
                <c:pt idx="101">
                  <c:v>-504.5045598888181</c:v>
                </c:pt>
                <c:pt idx="102">
                  <c:v>-505.5063047379679</c:v>
                </c:pt>
                <c:pt idx="103">
                  <c:v>-506.4816570784998</c:v>
                </c:pt>
                <c:pt idx="104">
                  <c:v>-507.4313137424959</c:v>
                </c:pt>
                <c:pt idx="105">
                  <c:v>-508.3559539809746</c:v>
                </c:pt>
                <c:pt idx="106">
                  <c:v>-509.2562398699117</c:v>
                </c:pt>
                <c:pt idx="107">
                  <c:v>-510.1328167088332</c:v>
                </c:pt>
                <c:pt idx="108">
                  <c:v>-510.9863134117965</c:v>
                </c:pt>
                <c:pt idx="109">
                  <c:v>-511.8173428909952</c:v>
                </c:pt>
                <c:pt idx="110">
                  <c:v>-512.6265024328767</c:v>
                </c:pt>
                <c:pt idx="111">
                  <c:v>-513.41437406702</c:v>
                </c:pt>
                <c:pt idx="112">
                  <c:v>-514.1815249276556</c:v>
                </c:pt>
                <c:pt idx="113">
                  <c:v>-514.928507608006</c:v>
                </c:pt>
                <c:pt idx="114">
                  <c:v>-515.6558605074791</c:v>
                </c:pt>
                <c:pt idx="115">
                  <c:v>-516.3641081717974</c:v>
                </c:pt>
                <c:pt idx="116">
                  <c:v>-517.053761626156</c:v>
                </c:pt>
                <c:pt idx="117">
                  <c:v>-517.7253187014484</c:v>
                </c:pt>
                <c:pt idx="118">
                  <c:v>-518.3792643537179</c:v>
                </c:pt>
                <c:pt idx="119">
                  <c:v>-519.016070976854</c:v>
                </c:pt>
              </c:numCache>
            </c:numRef>
          </c:yVal>
          <c:smooth val="1"/>
          <c:extLst xmlns:c16r2="http://schemas.microsoft.com/office/drawing/2015/06/chart">
            <c:ext xmlns:c16="http://schemas.microsoft.com/office/drawing/2014/chart" uri="{C3380CC4-5D6E-409C-BE32-E72D297353CC}">
              <c16:uniqueId val="{00000002-4D58-4183-B9F8-9D60434781DD}"/>
            </c:ext>
          </c:extLst>
        </c:ser>
        <c:ser>
          <c:idx val="7"/>
          <c:order val="3"/>
          <c:tx>
            <c:strRef>
              <c:f>'SA-Reformulate-G'!$F$123</c:f>
              <c:strCache>
                <c:ptCount val="1"/>
                <c:pt idx="0">
                  <c:v>SHUD Deaths for 1x parameter level</c:v>
                </c:pt>
              </c:strCache>
            </c:strRef>
          </c:tx>
          <c:spPr>
            <a:ln w="76200">
              <a:solidFill>
                <a:schemeClr val="accent2"/>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F$3:$F$122</c:f>
              <c:numCache>
                <c:formatCode>General</c:formatCode>
                <c:ptCount val="120"/>
                <c:pt idx="0">
                  <c:v>0.0</c:v>
                </c:pt>
                <c:pt idx="1">
                  <c:v>13.40020762281165</c:v>
                </c:pt>
                <c:pt idx="2">
                  <c:v>27.08819807653752</c:v>
                </c:pt>
                <c:pt idx="3">
                  <c:v>41.0693746570079</c:v>
                </c:pt>
                <c:pt idx="4">
                  <c:v>55.34545524922328</c:v>
                </c:pt>
                <c:pt idx="5">
                  <c:v>69.91490162345716</c:v>
                </c:pt>
                <c:pt idx="6">
                  <c:v>84.77359347912583</c:v>
                </c:pt>
                <c:pt idx="7">
                  <c:v>99.91538235686576</c:v>
                </c:pt>
                <c:pt idx="8">
                  <c:v>115.3325450917555</c:v>
                </c:pt>
                <c:pt idx="9">
                  <c:v>131.016154400575</c:v>
                </c:pt>
                <c:pt idx="10">
                  <c:v>146.9563811740382</c:v>
                </c:pt>
                <c:pt idx="11">
                  <c:v>163.1427405273003</c:v>
                </c:pt>
                <c:pt idx="12">
                  <c:v>179.5642915714965</c:v>
                </c:pt>
                <c:pt idx="13">
                  <c:v>189.9571452020492</c:v>
                </c:pt>
                <c:pt idx="14">
                  <c:v>200.0805746296626</c:v>
                </c:pt>
                <c:pt idx="15">
                  <c:v>209.9268627954186</c:v>
                </c:pt>
                <c:pt idx="16">
                  <c:v>219.4950240905974</c:v>
                </c:pt>
                <c:pt idx="17">
                  <c:v>228.7848853904519</c:v>
                </c:pt>
                <c:pt idx="18">
                  <c:v>237.7969640060671</c:v>
                </c:pt>
                <c:pt idx="19">
                  <c:v>246.5323799175628</c:v>
                </c:pt>
                <c:pt idx="20">
                  <c:v>254.9927782131164</c:v>
                </c:pt>
                <c:pt idx="21">
                  <c:v>263.180260609268</c:v>
                </c:pt>
                <c:pt idx="22">
                  <c:v>271.0973250623666</c:v>
                </c:pt>
                <c:pt idx="23">
                  <c:v>278.7468125467448</c:v>
                </c:pt>
                <c:pt idx="24">
                  <c:v>286.1318601524514</c:v>
                </c:pt>
                <c:pt idx="25">
                  <c:v>293.2558597370634</c:v>
                </c:pt>
                <c:pt idx="26">
                  <c:v>300.1178247124364</c:v>
                </c:pt>
                <c:pt idx="27">
                  <c:v>306.7214802526369</c:v>
                </c:pt>
                <c:pt idx="28">
                  <c:v>313.070701969631</c:v>
                </c:pt>
                <c:pt idx="29">
                  <c:v>319.1694970241433</c:v>
                </c:pt>
                <c:pt idx="30">
                  <c:v>325.0219843946318</c:v>
                </c:pt>
                <c:pt idx="31">
                  <c:v>330.6323769252268</c:v>
                </c:pt>
                <c:pt idx="32">
                  <c:v>336.0049650658831</c:v>
                </c:pt>
                <c:pt idx="33">
                  <c:v>341.1441021469164</c:v>
                </c:pt>
                <c:pt idx="34">
                  <c:v>346.0541910421196</c:v>
                </c:pt>
                <c:pt idx="35">
                  <c:v>350.7396720875262</c:v>
                </c:pt>
                <c:pt idx="36">
                  <c:v>355.2050121355386</c:v>
                </c:pt>
                <c:pt idx="37">
                  <c:v>359.4546946361031</c:v>
                </c:pt>
                <c:pt idx="38">
                  <c:v>363.4932106477505</c:v>
                </c:pt>
                <c:pt idx="39">
                  <c:v>367.3250477256265</c:v>
                </c:pt>
                <c:pt idx="40">
                  <c:v>370.9546858600436</c:v>
                </c:pt>
                <c:pt idx="41">
                  <c:v>374.3865907158988</c:v>
                </c:pt>
                <c:pt idx="42">
                  <c:v>377.625207539808</c:v>
                </c:pt>
                <c:pt idx="43">
                  <c:v>380.674955653511</c:v>
                </c:pt>
                <c:pt idx="44">
                  <c:v>383.5402234815955</c:v>
                </c:pt>
                <c:pt idx="45">
                  <c:v>386.2253640674595</c:v>
                </c:pt>
                <c:pt idx="46">
                  <c:v>388.7346910362162</c:v>
                </c:pt>
                <c:pt idx="47">
                  <c:v>391.0724749674587</c:v>
                </c:pt>
                <c:pt idx="48">
                  <c:v>393.2429401444428</c:v>
                </c:pt>
                <c:pt idx="49">
                  <c:v>395.2502616494897</c:v>
                </c:pt>
                <c:pt idx="50">
                  <c:v>397.098562778208</c:v>
                </c:pt>
                <c:pt idx="51">
                  <c:v>398.791912747661</c:v>
                </c:pt>
                <c:pt idx="52">
                  <c:v>400.3343246746255</c:v>
                </c:pt>
                <c:pt idx="53">
                  <c:v>401.7297538062786</c:v>
                </c:pt>
                <c:pt idx="54">
                  <c:v>402.9820959821182</c:v>
                </c:pt>
                <c:pt idx="55">
                  <c:v>404.0951863096315</c:v>
                </c:pt>
                <c:pt idx="56">
                  <c:v>405.072798037707</c:v>
                </c:pt>
                <c:pt idx="57">
                  <c:v>405.9186416128885</c:v>
                </c:pt>
                <c:pt idx="58">
                  <c:v>406.6363639047294</c:v>
                </c:pt>
                <c:pt idx="59">
                  <c:v>407.2295475874996</c:v>
                </c:pt>
                <c:pt idx="60">
                  <c:v>407.7017106664242</c:v>
                </c:pt>
                <c:pt idx="61">
                  <c:v>408.0563061374465</c:v>
                </c:pt>
                <c:pt idx="62">
                  <c:v>408.296721770288</c:v>
                </c:pt>
                <c:pt idx="63">
                  <c:v>408.4262800052911</c:v>
                </c:pt>
                <c:pt idx="64">
                  <c:v>408.4482379550656</c:v>
                </c:pt>
                <c:pt idx="65">
                  <c:v>408.365787502789</c:v>
                </c:pt>
                <c:pt idx="66">
                  <c:v>408.1820554892555</c:v>
                </c:pt>
                <c:pt idx="67">
                  <c:v>407.9001039815269</c:v>
                </c:pt>
                <c:pt idx="68">
                  <c:v>407.5229306163729</c:v>
                </c:pt>
                <c:pt idx="69">
                  <c:v>407.0534690121775</c:v>
                </c:pt>
                <c:pt idx="70">
                  <c:v>406.4945892433904</c:v>
                </c:pt>
                <c:pt idx="71">
                  <c:v>405.8490983719713</c:v>
                </c:pt>
                <c:pt idx="72">
                  <c:v>405.1197410306555</c:v>
                </c:pt>
                <c:pt idx="73">
                  <c:v>404.3092000531816</c:v>
                </c:pt>
                <c:pt idx="74">
                  <c:v>403.4200971469513</c:v>
                </c:pt>
                <c:pt idx="75">
                  <c:v>402.4549936038728</c:v>
                </c:pt>
                <c:pt idx="76">
                  <c:v>401.4163910454286</c:v>
                </c:pt>
                <c:pt idx="77">
                  <c:v>400.3067321982538</c:v>
                </c:pt>
                <c:pt idx="78">
                  <c:v>399.128401696765</c:v>
                </c:pt>
                <c:pt idx="79">
                  <c:v>397.8837269096076</c:v>
                </c:pt>
                <c:pt idx="80">
                  <c:v>396.5749787868922</c:v>
                </c:pt>
                <c:pt idx="81">
                  <c:v>395.2043727254176</c:v>
                </c:pt>
                <c:pt idx="82">
                  <c:v>393.7740694492437</c:v>
                </c:pt>
                <c:pt idx="83">
                  <c:v>392.2861759031686</c:v>
                </c:pt>
                <c:pt idx="84">
                  <c:v>390.7427461568462</c:v>
                </c:pt>
                <c:pt idx="85">
                  <c:v>389.145782317393</c:v>
                </c:pt>
                <c:pt idx="86">
                  <c:v>387.4972354485591</c:v>
                </c:pt>
                <c:pt idx="87">
                  <c:v>385.7990064946238</c:v>
                </c:pt>
                <c:pt idx="88">
                  <c:v>384.0529472072457</c:v>
                </c:pt>
                <c:pt idx="89">
                  <c:v>382.2608610738577</c:v>
                </c:pt>
                <c:pt idx="90">
                  <c:v>380.4245042459866</c:v>
                </c:pt>
                <c:pt idx="91">
                  <c:v>378.5455864662599</c:v>
                </c:pt>
                <c:pt idx="92">
                  <c:v>376.6257719928133</c:v>
                </c:pt>
                <c:pt idx="93">
                  <c:v>374.666680519994</c:v>
                </c:pt>
                <c:pt idx="94">
                  <c:v>372.6698880942752</c:v>
                </c:pt>
                <c:pt idx="95">
                  <c:v>370.6369280244488</c:v>
                </c:pt>
                <c:pt idx="96">
                  <c:v>368.5692917852004</c:v>
                </c:pt>
                <c:pt idx="97">
                  <c:v>366.4684299132678</c:v>
                </c:pt>
                <c:pt idx="98">
                  <c:v>364.3357528954517</c:v>
                </c:pt>
                <c:pt idx="99">
                  <c:v>362.1726320478077</c:v>
                </c:pt>
                <c:pt idx="100">
                  <c:v>359.9804003854265</c:v>
                </c:pt>
                <c:pt idx="101">
                  <c:v>357.7603534822466</c:v>
                </c:pt>
                <c:pt idx="102">
                  <c:v>355.5137503204411</c:v>
                </c:pt>
                <c:pt idx="103">
                  <c:v>353.2418141288762</c:v>
                </c:pt>
                <c:pt idx="104">
                  <c:v>350.945733210358</c:v>
                </c:pt>
                <c:pt idx="105">
                  <c:v>348.6266617572242</c:v>
                </c:pt>
                <c:pt idx="106">
                  <c:v>346.2857206550458</c:v>
                </c:pt>
                <c:pt idx="107">
                  <c:v>343.923998274153</c:v>
                </c:pt>
                <c:pt idx="108">
                  <c:v>341.5425512487712</c:v>
                </c:pt>
                <c:pt idx="109">
                  <c:v>339.14240524358</c:v>
                </c:pt>
                <c:pt idx="110">
                  <c:v>336.7245557075339</c:v>
                </c:pt>
                <c:pt idx="111">
                  <c:v>334.289968614828</c:v>
                </c:pt>
                <c:pt idx="112">
                  <c:v>331.8395811929025</c:v>
                </c:pt>
                <c:pt idx="113">
                  <c:v>329.3743026374224</c:v>
                </c:pt>
                <c:pt idx="114">
                  <c:v>326.8950148141826</c:v>
                </c:pt>
                <c:pt idx="115">
                  <c:v>324.4025729479062</c:v>
                </c:pt>
                <c:pt idx="116">
                  <c:v>321.897806297955</c:v>
                </c:pt>
                <c:pt idx="117">
                  <c:v>319.381518820918</c:v>
                </c:pt>
                <c:pt idx="118">
                  <c:v>316.8544898201861</c:v>
                </c:pt>
                <c:pt idx="119">
                  <c:v>314.3174745824849</c:v>
                </c:pt>
              </c:numCache>
            </c:numRef>
          </c:yVal>
          <c:smooth val="1"/>
          <c:extLst xmlns:c16r2="http://schemas.microsoft.com/office/drawing/2015/06/chart">
            <c:ext xmlns:c16="http://schemas.microsoft.com/office/drawing/2014/chart" uri="{C3380CC4-5D6E-409C-BE32-E72D297353CC}">
              <c16:uniqueId val="{00000003-4D58-4183-B9F8-9D60434781DD}"/>
            </c:ext>
          </c:extLst>
        </c:ser>
        <c:ser>
          <c:idx val="4"/>
          <c:order val="4"/>
          <c:tx>
            <c:strRef>
              <c:f>'SA-Reformulate-G'!$O$123</c:f>
              <c:strCache>
                <c:ptCount val="1"/>
                <c:pt idx="0">
                  <c:v>SHUD Deaths for 0.75x parameter level</c:v>
                </c:pt>
              </c:strCache>
            </c:strRef>
          </c:tx>
          <c:spPr>
            <a:ln w="38100">
              <a:solidFill>
                <a:schemeClr val="accent2"/>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O$3:$O$122</c:f>
              <c:numCache>
                <c:formatCode>General</c:formatCode>
                <c:ptCount val="120"/>
                <c:pt idx="0">
                  <c:v>0.0</c:v>
                </c:pt>
                <c:pt idx="1">
                  <c:v>13.4002076228113</c:v>
                </c:pt>
                <c:pt idx="2">
                  <c:v>27.07912380183648</c:v>
                </c:pt>
                <c:pt idx="3">
                  <c:v>41.03717507239821</c:v>
                </c:pt>
                <c:pt idx="4">
                  <c:v>55.27256408445228</c:v>
                </c:pt>
                <c:pt idx="5">
                  <c:v>69.78138195554628</c:v>
                </c:pt>
                <c:pt idx="6">
                  <c:v>84.55802857598245</c:v>
                </c:pt>
                <c:pt idx="7">
                  <c:v>99.59556443839532</c:v>
                </c:pt>
                <c:pt idx="8">
                  <c:v>114.8860034448498</c:v>
                </c:pt>
                <c:pt idx="9">
                  <c:v>130.4205560540408</c:v>
                </c:pt>
                <c:pt idx="10">
                  <c:v>146.189830718521</c:v>
                </c:pt>
                <c:pt idx="11">
                  <c:v>162.1840003425172</c:v>
                </c:pt>
                <c:pt idx="12">
                  <c:v>178.3929394468915</c:v>
                </c:pt>
                <c:pt idx="13">
                  <c:v>188.5684056149622</c:v>
                </c:pt>
                <c:pt idx="14">
                  <c:v>198.4908367193483</c:v>
                </c:pt>
                <c:pt idx="15">
                  <c:v>208.1525712066885</c:v>
                </c:pt>
                <c:pt idx="16">
                  <c:v>217.5525932499676</c:v>
                </c:pt>
                <c:pt idx="17">
                  <c:v>226.6905824699781</c:v>
                </c:pt>
                <c:pt idx="18">
                  <c:v>235.5668130226002</c:v>
                </c:pt>
                <c:pt idx="19">
                  <c:v>244.1820840477907</c:v>
                </c:pt>
                <c:pt idx="20">
                  <c:v>252.5376575673865</c:v>
                </c:pt>
                <c:pt idx="21">
                  <c:v>260.6352030675025</c:v>
                </c:pt>
                <c:pt idx="22">
                  <c:v>268.4767481056786</c:v>
                </c:pt>
                <c:pt idx="23">
                  <c:v>276.0646343147163</c:v>
                </c:pt>
                <c:pt idx="24">
                  <c:v>283.4014782180236</c:v>
                </c:pt>
                <c:pt idx="25">
                  <c:v>290.4901363199602</c:v>
                </c:pt>
                <c:pt idx="26">
                  <c:v>297.329127786907</c:v>
                </c:pt>
                <c:pt idx="27">
                  <c:v>303.9216412364118</c:v>
                </c:pt>
                <c:pt idx="28">
                  <c:v>310.2710139561628</c:v>
                </c:pt>
                <c:pt idx="29">
                  <c:v>316.3807153513063</c:v>
                </c:pt>
                <c:pt idx="30">
                  <c:v>322.2543296321722</c:v>
                </c:pt>
                <c:pt idx="31">
                  <c:v>327.8955398694781</c:v>
                </c:pt>
                <c:pt idx="32">
                  <c:v>333.3081133959058</c:v>
                </c:pt>
                <c:pt idx="33">
                  <c:v>338.4958884509969</c:v>
                </c:pt>
                <c:pt idx="34">
                  <c:v>343.4627619693953</c:v>
                </c:pt>
                <c:pt idx="35">
                  <c:v>348.2126784179531</c:v>
                </c:pt>
                <c:pt idx="36">
                  <c:v>352.7496195936197</c:v>
                </c:pt>
                <c:pt idx="37">
                  <c:v>357.0775953006739</c:v>
                </c:pt>
                <c:pt idx="38">
                  <c:v>361.2006348326543</c:v>
                </c:pt>
                <c:pt idx="39">
                  <c:v>365.1227763384488</c:v>
                </c:pt>
                <c:pt idx="40">
                  <c:v>368.8480629230912</c:v>
                </c:pt>
                <c:pt idx="41">
                  <c:v>372.3805360839451</c:v>
                </c:pt>
                <c:pt idx="42">
                  <c:v>375.7242297479489</c:v>
                </c:pt>
                <c:pt idx="43">
                  <c:v>378.8831648381702</c:v>
                </c:pt>
                <c:pt idx="44">
                  <c:v>381.8613443256746</c:v>
                </c:pt>
                <c:pt idx="45">
                  <c:v>384.6627487273631</c:v>
                </c:pt>
                <c:pt idx="46">
                  <c:v>387.2913320142486</c:v>
                </c:pt>
                <c:pt idx="47">
                  <c:v>389.7510178979866</c:v>
                </c:pt>
                <c:pt idx="48">
                  <c:v>392.0456964664347</c:v>
                </c:pt>
                <c:pt idx="49">
                  <c:v>394.1792211417102</c:v>
                </c:pt>
                <c:pt idx="50">
                  <c:v>396.1554059364827</c:v>
                </c:pt>
                <c:pt idx="51">
                  <c:v>397.9780229863836</c:v>
                </c:pt>
                <c:pt idx="52">
                  <c:v>399.6508003373763</c:v>
                </c:pt>
                <c:pt idx="53">
                  <c:v>401.1774199720396</c:v>
                </c:pt>
                <c:pt idx="54">
                  <c:v>402.5615160557066</c:v>
                </c:pt>
                <c:pt idx="55">
                  <c:v>403.8066733867014</c:v>
                </c:pt>
                <c:pt idx="56">
                  <c:v>404.9164260361151</c:v>
                </c:pt>
                <c:pt idx="57">
                  <c:v>405.8942561635907</c:v>
                </c:pt>
                <c:pt idx="58">
                  <c:v>406.7435929965962</c:v>
                </c:pt>
                <c:pt idx="59">
                  <c:v>407.467811961518</c:v>
                </c:pt>
                <c:pt idx="60">
                  <c:v>408.0702339557531</c:v>
                </c:pt>
                <c:pt idx="61">
                  <c:v>408.5541247506919</c:v>
                </c:pt>
                <c:pt idx="62">
                  <c:v>408.9226945161752</c:v>
                </c:pt>
                <c:pt idx="63">
                  <c:v>409.1790974576292</c:v>
                </c:pt>
                <c:pt idx="64">
                  <c:v>409.3264315576589</c:v>
                </c:pt>
                <c:pt idx="65">
                  <c:v>409.3677384144059</c:v>
                </c:pt>
                <c:pt idx="66">
                  <c:v>409.3060031694853</c:v>
                </c:pt>
                <c:pt idx="67">
                  <c:v>409.1441545187466</c:v>
                </c:pt>
                <c:pt idx="68">
                  <c:v>408.8850647995518</c:v>
                </c:pt>
                <c:pt idx="69">
                  <c:v>408.5315501486418</c:v>
                </c:pt>
                <c:pt idx="70">
                  <c:v>408.0863707250716</c:v>
                </c:pt>
                <c:pt idx="71">
                  <c:v>407.5522309929192</c:v>
                </c:pt>
                <c:pt idx="72">
                  <c:v>406.9317800590209</c:v>
                </c:pt>
                <c:pt idx="73">
                  <c:v>406.2276120610319</c:v>
                </c:pt>
                <c:pt idx="74">
                  <c:v>405.442266601574</c:v>
                </c:pt>
                <c:pt idx="75">
                  <c:v>404.5782292244262</c:v>
                </c:pt>
                <c:pt idx="76">
                  <c:v>403.6379319289761</c:v>
                </c:pt>
                <c:pt idx="77">
                  <c:v>402.6237537193928</c:v>
                </c:pt>
                <c:pt idx="78">
                  <c:v>401.5380211851906</c:v>
                </c:pt>
                <c:pt idx="79">
                  <c:v>400.3830091100721</c:v>
                </c:pt>
                <c:pt idx="80">
                  <c:v>399.1609411061291</c:v>
                </c:pt>
                <c:pt idx="81">
                  <c:v>397.8739902706719</c:v>
                </c:pt>
                <c:pt idx="82">
                  <c:v>396.5242798631222</c:v>
                </c:pt>
                <c:pt idx="83">
                  <c:v>395.1138839995762</c:v>
                </c:pt>
                <c:pt idx="84">
                  <c:v>393.6448283627991</c:v>
                </c:pt>
                <c:pt idx="85">
                  <c:v>392.1190909255558</c:v>
                </c:pt>
                <c:pt idx="86">
                  <c:v>390.5386026853173</c:v>
                </c:pt>
                <c:pt idx="87">
                  <c:v>388.9052484085256</c:v>
                </c:pt>
                <c:pt idx="88">
                  <c:v>387.2208673827073</c:v>
                </c:pt>
                <c:pt idx="89">
                  <c:v>385.4872541748442</c:v>
                </c:pt>
                <c:pt idx="90">
                  <c:v>383.7061593945346</c:v>
                </c:pt>
                <c:pt idx="91">
                  <c:v>381.8792904605602</c:v>
                </c:pt>
                <c:pt idx="92">
                  <c:v>380.0083123695752</c:v>
                </c:pt>
                <c:pt idx="93">
                  <c:v>378.0948484657514</c:v>
                </c:pt>
                <c:pt idx="94">
                  <c:v>376.1404812102467</c:v>
                </c:pt>
                <c:pt idx="95">
                  <c:v>374.1467529495117</c:v>
                </c:pt>
                <c:pt idx="96">
                  <c:v>372.115166681466</c:v>
                </c:pt>
                <c:pt idx="97">
                  <c:v>370.0471868186861</c:v>
                </c:pt>
                <c:pt idx="98">
                  <c:v>367.9442399477986</c:v>
                </c:pt>
                <c:pt idx="99">
                  <c:v>365.8077155843438</c:v>
                </c:pt>
                <c:pt idx="100">
                  <c:v>363.6389669224256</c:v>
                </c:pt>
                <c:pt idx="101">
                  <c:v>361.439311578527</c:v>
                </c:pt>
                <c:pt idx="102">
                  <c:v>359.2100323289545</c:v>
                </c:pt>
                <c:pt idx="103">
                  <c:v>356.9523778402962</c:v>
                </c:pt>
                <c:pt idx="104">
                  <c:v>354.6675633925973</c:v>
                </c:pt>
                <c:pt idx="105">
                  <c:v>352.3567715946116</c:v>
                </c:pt>
                <c:pt idx="106">
                  <c:v>350.0211530909432</c:v>
                </c:pt>
                <c:pt idx="107">
                  <c:v>347.6618272605978</c:v>
                </c:pt>
                <c:pt idx="108">
                  <c:v>345.2798829066951</c:v>
                </c:pt>
                <c:pt idx="109">
                  <c:v>342.8763789370576</c:v>
                </c:pt>
                <c:pt idx="110">
                  <c:v>340.4523450354314</c:v>
                </c:pt>
                <c:pt idx="111">
                  <c:v>338.008782323126</c:v>
                </c:pt>
                <c:pt idx="112">
                  <c:v>335.546664010892</c:v>
                </c:pt>
                <c:pt idx="113">
                  <c:v>333.0669360408816</c:v>
                </c:pt>
                <c:pt idx="114">
                  <c:v>330.5705177185552</c:v>
                </c:pt>
                <c:pt idx="115">
                  <c:v>328.0583023344242</c:v>
                </c:pt>
                <c:pt idx="116">
                  <c:v>325.5311577755445</c:v>
                </c:pt>
                <c:pt idx="117">
                  <c:v>322.989927126723</c:v>
                </c:pt>
                <c:pt idx="118">
                  <c:v>320.4354292612732</c:v>
                </c:pt>
                <c:pt idx="119">
                  <c:v>317.8684594215105</c:v>
                </c:pt>
              </c:numCache>
            </c:numRef>
          </c:yVal>
          <c:smooth val="1"/>
          <c:extLst xmlns:c16r2="http://schemas.microsoft.com/office/drawing/2015/06/chart">
            <c:ext xmlns:c16="http://schemas.microsoft.com/office/drawing/2014/chart" uri="{C3380CC4-5D6E-409C-BE32-E72D297353CC}">
              <c16:uniqueId val="{00000004-4D58-4183-B9F8-9D60434781DD}"/>
            </c:ext>
          </c:extLst>
        </c:ser>
        <c:ser>
          <c:idx val="1"/>
          <c:order val="5"/>
          <c:tx>
            <c:strRef>
              <c:f>'SA-Reformulate-G'!$X$123</c:f>
              <c:strCache>
                <c:ptCount val="1"/>
                <c:pt idx="0">
                  <c:v>SHUD Deaths for 0.5x parameter level</c:v>
                </c:pt>
              </c:strCache>
            </c:strRef>
          </c:tx>
          <c:spPr>
            <a:ln w="6350">
              <a:solidFill>
                <a:schemeClr val="accent2"/>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X$3:$X$122</c:f>
              <c:numCache>
                <c:formatCode>General</c:formatCode>
                <c:ptCount val="120"/>
                <c:pt idx="0">
                  <c:v>0.0</c:v>
                </c:pt>
                <c:pt idx="1">
                  <c:v>13.40020762281192</c:v>
                </c:pt>
                <c:pt idx="2">
                  <c:v>27.07004925396448</c:v>
                </c:pt>
                <c:pt idx="3">
                  <c:v>41.0054557552214</c:v>
                </c:pt>
                <c:pt idx="4">
                  <c:v>55.20139069654173</c:v>
                </c:pt>
                <c:pt idx="5">
                  <c:v>69.65170822145367</c:v>
                </c:pt>
                <c:pt idx="6">
                  <c:v>84.3493659325537</c:v>
                </c:pt>
                <c:pt idx="7">
                  <c:v>99.2866085798123</c:v>
                </c:pt>
                <c:pt idx="8">
                  <c:v>114.4551247741205</c:v>
                </c:pt>
                <c:pt idx="9">
                  <c:v>129.8461801680396</c:v>
                </c:pt>
                <c:pt idx="10">
                  <c:v>145.4507302111382</c:v>
                </c:pt>
                <c:pt idx="11">
                  <c:v>161.2595152518385</c:v>
                </c:pt>
                <c:pt idx="12">
                  <c:v>177.2631404379283</c:v>
                </c:pt>
                <c:pt idx="13">
                  <c:v>187.228934059203</c:v>
                </c:pt>
                <c:pt idx="14">
                  <c:v>196.9583406991243</c:v>
                </c:pt>
                <c:pt idx="15">
                  <c:v>206.4437320676181</c:v>
                </c:pt>
                <c:pt idx="16">
                  <c:v>215.6840652179827</c:v>
                </c:pt>
                <c:pt idx="17">
                  <c:v>224.6788919859945</c:v>
                </c:pt>
                <c:pt idx="18">
                  <c:v>233.4282732216529</c:v>
                </c:pt>
                <c:pt idx="19">
                  <c:v>241.9327230254331</c:v>
                </c:pt>
                <c:pt idx="20">
                  <c:v>250.1931588759022</c:v>
                </c:pt>
                <c:pt idx="21">
                  <c:v>258.2108569626465</c:v>
                </c:pt>
                <c:pt idx="22">
                  <c:v>265.9874121742137</c:v>
                </c:pt>
                <c:pt idx="23">
                  <c:v>273.5247022374005</c:v>
                </c:pt>
                <c:pt idx="24">
                  <c:v>280.8248555513765</c:v>
                </c:pt>
                <c:pt idx="25">
                  <c:v>287.8902223062643</c:v>
                </c:pt>
                <c:pt idx="26">
                  <c:v>294.7188521652291</c:v>
                </c:pt>
                <c:pt idx="27">
                  <c:v>301.3134191043848</c:v>
                </c:pt>
                <c:pt idx="28">
                  <c:v>307.676740610634</c:v>
                </c:pt>
                <c:pt idx="29">
                  <c:v>313.8117635092009</c:v>
                </c:pt>
                <c:pt idx="30">
                  <c:v>319.7215492255816</c:v>
                </c:pt>
                <c:pt idx="31">
                  <c:v>325.4092600277001</c:v>
                </c:pt>
                <c:pt idx="32">
                  <c:v>330.8781462809835</c:v>
                </c:pt>
                <c:pt idx="33">
                  <c:v>336.1315346593228</c:v>
                </c:pt>
                <c:pt idx="34">
                  <c:v>341.1728172519373</c:v>
                </c:pt>
                <c:pt idx="35">
                  <c:v>346.0054415062502</c:v>
                </c:pt>
                <c:pt idx="36">
                  <c:v>350.6329009483782</c:v>
                </c:pt>
                <c:pt idx="37">
                  <c:v>355.0587266253884</c:v>
                </c:pt>
                <c:pt idx="38">
                  <c:v>359.2864792165336</c:v>
                </c:pt>
                <c:pt idx="39">
                  <c:v>363.3197390245488</c:v>
                </c:pt>
                <c:pt idx="40">
                  <c:v>367.1621023776792</c:v>
                </c:pt>
                <c:pt idx="41">
                  <c:v>370.817175390341</c:v>
                </c:pt>
                <c:pt idx="42">
                  <c:v>374.2885682488266</c:v>
                </c:pt>
                <c:pt idx="43">
                  <c:v>377.57988996074</c:v>
                </c:pt>
                <c:pt idx="44">
                  <c:v>380.6947435327858</c:v>
                </c:pt>
                <c:pt idx="45">
                  <c:v>383.6367215450269</c:v>
                </c:pt>
                <c:pt idx="46">
                  <c:v>386.4094020924483</c:v>
                </c:pt>
                <c:pt idx="47">
                  <c:v>389.0163450671661</c:v>
                </c:pt>
                <c:pt idx="48">
                  <c:v>391.4610887568452</c:v>
                </c:pt>
                <c:pt idx="49">
                  <c:v>393.7471467369087</c:v>
                </c:pt>
                <c:pt idx="50">
                  <c:v>395.8780050359256</c:v>
                </c:pt>
                <c:pt idx="51">
                  <c:v>397.8571195551816</c:v>
                </c:pt>
                <c:pt idx="52">
                  <c:v>399.687913724302</c:v>
                </c:pt>
                <c:pt idx="53">
                  <c:v>401.3737763788424</c:v>
                </c:pt>
                <c:pt idx="54">
                  <c:v>402.9180598432116</c:v>
                </c:pt>
                <c:pt idx="55">
                  <c:v>404.3240782050713</c:v>
                </c:pt>
                <c:pt idx="56">
                  <c:v>405.5951057683012</c:v>
                </c:pt>
                <c:pt idx="57">
                  <c:v>406.7343756726669</c:v>
                </c:pt>
                <c:pt idx="58">
                  <c:v>407.7450786688796</c:v>
                </c:pt>
                <c:pt idx="59">
                  <c:v>408.630362038719</c:v>
                </c:pt>
                <c:pt idx="60">
                  <c:v>409.3933286504611</c:v>
                </c:pt>
                <c:pt idx="61">
                  <c:v>410.0370361405205</c:v>
                </c:pt>
                <c:pt idx="62">
                  <c:v>410.5644962127911</c:v>
                </c:pt>
                <c:pt idx="63">
                  <c:v>410.9786740477196</c:v>
                </c:pt>
                <c:pt idx="64">
                  <c:v>411.282487813636</c:v>
                </c:pt>
                <c:pt idx="65">
                  <c:v>411.4788082733286</c:v>
                </c:pt>
                <c:pt idx="66">
                  <c:v>411.5704584792956</c:v>
                </c:pt>
                <c:pt idx="67">
                  <c:v>411.5602135514839</c:v>
                </c:pt>
                <c:pt idx="68">
                  <c:v>411.4508005317142</c:v>
                </c:pt>
                <c:pt idx="69">
                  <c:v>411.244898309336</c:v>
                </c:pt>
                <c:pt idx="70">
                  <c:v>410.9451376129869</c:v>
                </c:pt>
                <c:pt idx="71">
                  <c:v>410.554101063631</c:v>
                </c:pt>
                <c:pt idx="72">
                  <c:v>410.0743232843344</c:v>
                </c:pt>
                <c:pt idx="73">
                  <c:v>409.5082910625221</c:v>
                </c:pt>
                <c:pt idx="74">
                  <c:v>408.8584435606932</c:v>
                </c:pt>
                <c:pt idx="75">
                  <c:v>408.1271725718237</c:v>
                </c:pt>
                <c:pt idx="76">
                  <c:v>407.3168228158985</c:v>
                </c:pt>
                <c:pt idx="77">
                  <c:v>406.4296922742392</c:v>
                </c:pt>
                <c:pt idx="78">
                  <c:v>405.4680325584706</c:v>
                </c:pt>
                <c:pt idx="79">
                  <c:v>404.4340493112139</c:v>
                </c:pt>
                <c:pt idx="80">
                  <c:v>403.3299026356142</c:v>
                </c:pt>
                <c:pt idx="81">
                  <c:v>402.1577075512809</c:v>
                </c:pt>
                <c:pt idx="82">
                  <c:v>400.9195344739832</c:v>
                </c:pt>
                <c:pt idx="83">
                  <c:v>399.6174097169345</c:v>
                </c:pt>
                <c:pt idx="84">
                  <c:v>398.2533160114355</c:v>
                </c:pt>
                <c:pt idx="85">
                  <c:v>396.8291930448675</c:v>
                </c:pt>
                <c:pt idx="86">
                  <c:v>395.3469380141149</c:v>
                </c:pt>
                <c:pt idx="87">
                  <c:v>393.8084061926438</c:v>
                </c:pt>
                <c:pt idx="88">
                  <c:v>392.2154115095384</c:v>
                </c:pt>
                <c:pt idx="89">
                  <c:v>390.5697271389447</c:v>
                </c:pt>
                <c:pt idx="90">
                  <c:v>388.8730860984364</c:v>
                </c:pt>
                <c:pt idx="91">
                  <c:v>387.127181854935</c:v>
                </c:pt>
                <c:pt idx="92">
                  <c:v>385.3336689368895</c:v>
                </c:pt>
                <c:pt idx="93">
                  <c:v>383.4941635515165</c:v>
                </c:pt>
                <c:pt idx="94">
                  <c:v>381.6102442059853</c:v>
                </c:pt>
                <c:pt idx="95">
                  <c:v>379.683452331478</c:v>
                </c:pt>
                <c:pt idx="96">
                  <c:v>377.7152929091802</c:v>
                </c:pt>
                <c:pt idx="97">
                  <c:v>375.7072350972658</c:v>
                </c:pt>
                <c:pt idx="98">
                  <c:v>373.6607128580437</c:v>
                </c:pt>
                <c:pt idx="99">
                  <c:v>371.5771255844782</c:v>
                </c:pt>
                <c:pt idx="100">
                  <c:v>369.4578387253598</c:v>
                </c:pt>
                <c:pt idx="101">
                  <c:v>367.3041844084413</c:v>
                </c:pt>
                <c:pt idx="102">
                  <c:v>365.1174620609224</c:v>
                </c:pt>
                <c:pt idx="103">
                  <c:v>362.8989390267037</c:v>
                </c:pt>
                <c:pt idx="104">
                  <c:v>360.6498511798828</c:v>
                </c:pt>
                <c:pt idx="105">
                  <c:v>358.3714035339903</c:v>
                </c:pt>
                <c:pt idx="106">
                  <c:v>356.0647708465337</c:v>
                </c:pt>
                <c:pt idx="107">
                  <c:v>353.7310982184216</c:v>
                </c:pt>
                <c:pt idx="108">
                  <c:v>351.3715016879187</c:v>
                </c:pt>
                <c:pt idx="109">
                  <c:v>348.9870688187226</c:v>
                </c:pt>
                <c:pt idx="110">
                  <c:v>346.5788592819644</c:v>
                </c:pt>
                <c:pt idx="111">
                  <c:v>344.1479054317305</c:v>
                </c:pt>
                <c:pt idx="112">
                  <c:v>341.6952128739331</c:v>
                </c:pt>
                <c:pt idx="113">
                  <c:v>339.2217610282665</c:v>
                </c:pt>
                <c:pt idx="114">
                  <c:v>336.7285036830593</c:v>
                </c:pt>
                <c:pt idx="115">
                  <c:v>334.2163695428316</c:v>
                </c:pt>
                <c:pt idx="116">
                  <c:v>331.6862627684278</c:v>
                </c:pt>
                <c:pt idx="117">
                  <c:v>329.1390635095111</c:v>
                </c:pt>
                <c:pt idx="118">
                  <c:v>326.5756284294286</c:v>
                </c:pt>
                <c:pt idx="119">
                  <c:v>323.9967912222064</c:v>
                </c:pt>
              </c:numCache>
            </c:numRef>
          </c:yVal>
          <c:smooth val="1"/>
          <c:extLst xmlns:c16r2="http://schemas.microsoft.com/office/drawing/2015/06/chart">
            <c:ext xmlns:c16="http://schemas.microsoft.com/office/drawing/2014/chart" uri="{C3380CC4-5D6E-409C-BE32-E72D297353CC}">
              <c16:uniqueId val="{00000005-4D58-4183-B9F8-9D60434781DD}"/>
            </c:ext>
          </c:extLst>
        </c:ser>
        <c:ser>
          <c:idx val="5"/>
          <c:order val="6"/>
          <c:tx>
            <c:strRef>
              <c:f>'SA-Reformulate-G'!$G$123</c:f>
              <c:strCache>
                <c:ptCount val="1"/>
                <c:pt idx="0">
                  <c:v>Total Deaths for 1x parameter level</c:v>
                </c:pt>
              </c:strCache>
            </c:strRef>
          </c:tx>
          <c:spPr>
            <a:ln w="76200">
              <a:solidFill>
                <a:schemeClr val="tx1"/>
              </a:solidFill>
            </a:ln>
          </c:spPr>
          <c:marker>
            <c:symbol val="none"/>
          </c:marker>
          <c:xVal>
            <c:numRef>
              <c:f>'SA-Reformulat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G$3:$G$122</c:f>
              <c:numCache>
                <c:formatCode>General</c:formatCode>
                <c:ptCount val="120"/>
                <c:pt idx="0">
                  <c:v>0.0</c:v>
                </c:pt>
                <c:pt idx="1">
                  <c:v>1.500530456582101</c:v>
                </c:pt>
                <c:pt idx="2">
                  <c:v>3.127301229962768</c:v>
                </c:pt>
                <c:pt idx="3">
                  <c:v>4.894061891166205</c:v>
                </c:pt>
                <c:pt idx="4">
                  <c:v>6.810980171191384</c:v>
                </c:pt>
                <c:pt idx="5">
                  <c:v>8.88489607184183</c:v>
                </c:pt>
                <c:pt idx="6">
                  <c:v>11.11994650551455</c:v>
                </c:pt>
                <c:pt idx="7">
                  <c:v>13.51808338120636</c:v>
                </c:pt>
                <c:pt idx="8">
                  <c:v>16.07950135533538</c:v>
                </c:pt>
                <c:pt idx="9">
                  <c:v>18.80299049884757</c:v>
                </c:pt>
                <c:pt idx="10">
                  <c:v>21.68622663881456</c:v>
                </c:pt>
                <c:pt idx="11">
                  <c:v>24.72601002397232</c:v>
                </c:pt>
                <c:pt idx="12">
                  <c:v>27.91846119010597</c:v>
                </c:pt>
                <c:pt idx="13">
                  <c:v>28.67276953777018</c:v>
                </c:pt>
                <c:pt idx="14">
                  <c:v>29.39900642557846</c:v>
                </c:pt>
                <c:pt idx="15">
                  <c:v>30.08701655435498</c:v>
                </c:pt>
                <c:pt idx="16">
                  <c:v>30.73025467560883</c:v>
                </c:pt>
                <c:pt idx="17">
                  <c:v>31.3231812537339</c:v>
                </c:pt>
                <c:pt idx="18">
                  <c:v>31.86111564270782</c:v>
                </c:pt>
                <c:pt idx="19">
                  <c:v>32.34011983415648</c:v>
                </c:pt>
                <c:pt idx="20">
                  <c:v>32.75689976675785</c:v>
                </c:pt>
                <c:pt idx="21">
                  <c:v>33.10872135707746</c:v>
                </c:pt>
                <c:pt idx="22">
                  <c:v>33.39333889760701</c:v>
                </c:pt>
                <c:pt idx="23">
                  <c:v>33.6089338465695</c:v>
                </c:pt>
                <c:pt idx="24">
                  <c:v>33.754062353886</c:v>
                </c:pt>
                <c:pt idx="25">
                  <c:v>33.8276101371559</c:v>
                </c:pt>
                <c:pt idx="26">
                  <c:v>33.82685324697823</c:v>
                </c:pt>
                <c:pt idx="27">
                  <c:v>33.75121556249474</c:v>
                </c:pt>
                <c:pt idx="28">
                  <c:v>33.60033957443592</c:v>
                </c:pt>
                <c:pt idx="29">
                  <c:v>33.37406461091904</c:v>
                </c:pt>
                <c:pt idx="30">
                  <c:v>33.07240648441054</c:v>
                </c:pt>
                <c:pt idx="31">
                  <c:v>32.6955393528552</c:v>
                </c:pt>
                <c:pt idx="32">
                  <c:v>32.24377952722875</c:v>
                </c:pt>
                <c:pt idx="33">
                  <c:v>31.7175709681329</c:v>
                </c:pt>
                <c:pt idx="34">
                  <c:v>31.11747225210265</c:v>
                </c:pt>
                <c:pt idx="35">
                  <c:v>30.44414482090728</c:v>
                </c:pt>
                <c:pt idx="36">
                  <c:v>29.69834235476488</c:v>
                </c:pt>
                <c:pt idx="37">
                  <c:v>28.88090113381318</c:v>
                </c:pt>
                <c:pt idx="38">
                  <c:v>27.99273127197616</c:v>
                </c:pt>
                <c:pt idx="39">
                  <c:v>27.03480749865466</c:v>
                </c:pt>
                <c:pt idx="40">
                  <c:v>26.00816323820727</c:v>
                </c:pt>
                <c:pt idx="41">
                  <c:v>24.91388388394412</c:v>
                </c:pt>
                <c:pt idx="42">
                  <c:v>23.75310064001551</c:v>
                </c:pt>
                <c:pt idx="43">
                  <c:v>22.52698486549867</c:v>
                </c:pt>
                <c:pt idx="44">
                  <c:v>21.2367428721156</c:v>
                </c:pt>
                <c:pt idx="45">
                  <c:v>19.8836111335046</c:v>
                </c:pt>
                <c:pt idx="46">
                  <c:v>18.46885186919967</c:v>
                </c:pt>
                <c:pt idx="47">
                  <c:v>16.99374897104098</c:v>
                </c:pt>
                <c:pt idx="48">
                  <c:v>15.45960424346467</c:v>
                </c:pt>
                <c:pt idx="49">
                  <c:v>13.8677339324153</c:v>
                </c:pt>
                <c:pt idx="50">
                  <c:v>12.21946552033787</c:v>
                </c:pt>
                <c:pt idx="51">
                  <c:v>10.51613476708162</c:v>
                </c:pt>
                <c:pt idx="52">
                  <c:v>8.75908297813435</c:v>
                </c:pt>
                <c:pt idx="53">
                  <c:v>6.949654485036218</c:v>
                </c:pt>
                <c:pt idx="54">
                  <c:v>5.089194322187812</c:v>
                </c:pt>
                <c:pt idx="55">
                  <c:v>3.179046086521384</c:v>
                </c:pt>
                <c:pt idx="56">
                  <c:v>1.220549967632587</c:v>
                </c:pt>
                <c:pt idx="57">
                  <c:v>-0.784959063027236</c:v>
                </c:pt>
                <c:pt idx="58">
                  <c:v>-2.836152914404419</c:v>
                </c:pt>
                <c:pt idx="59">
                  <c:v>-4.931711899260108</c:v>
                </c:pt>
                <c:pt idx="60">
                  <c:v>-7.07032612775238</c:v>
                </c:pt>
                <c:pt idx="61">
                  <c:v>-9.25069677956053</c:v>
                </c:pt>
                <c:pt idx="62">
                  <c:v>-11.47153726234628</c:v>
                </c:pt>
                <c:pt idx="63">
                  <c:v>-13.73157426383218</c:v>
                </c:pt>
                <c:pt idx="64">
                  <c:v>-16.02954870430253</c:v>
                </c:pt>
                <c:pt idx="65">
                  <c:v>-18.36421659590355</c:v>
                </c:pt>
                <c:pt idx="66">
                  <c:v>-20.73434981471187</c:v>
                </c:pt>
                <c:pt idx="67">
                  <c:v>-23.13873679119182</c:v>
                </c:pt>
                <c:pt idx="68">
                  <c:v>-25.57618312429855</c:v>
                </c:pt>
                <c:pt idx="69">
                  <c:v>-28.04551212419597</c:v>
                </c:pt>
                <c:pt idx="70">
                  <c:v>-30.54556528825083</c:v>
                </c:pt>
                <c:pt idx="71">
                  <c:v>-33.07520271468743</c:v>
                </c:pt>
                <c:pt idx="72">
                  <c:v>-35.63330345804975</c:v>
                </c:pt>
                <c:pt idx="73">
                  <c:v>-38.21876583036164</c:v>
                </c:pt>
                <c:pt idx="74">
                  <c:v>-40.83050765165343</c:v>
                </c:pt>
                <c:pt idx="75">
                  <c:v>-43.46746645333587</c:v>
                </c:pt>
                <c:pt idx="76">
                  <c:v>-46.12859963765804</c:v>
                </c:pt>
                <c:pt idx="77">
                  <c:v>-48.81288459635199</c:v>
                </c:pt>
                <c:pt idx="78">
                  <c:v>-51.5193187913501</c:v>
                </c:pt>
                <c:pt idx="79">
                  <c:v>-54.24691980030588</c:v>
                </c:pt>
                <c:pt idx="80">
                  <c:v>-56.99472532951963</c:v>
                </c:pt>
                <c:pt idx="81">
                  <c:v>-59.76179319666376</c:v>
                </c:pt>
                <c:pt idx="82">
                  <c:v>-62.54720128562197</c:v>
                </c:pt>
                <c:pt idx="83">
                  <c:v>-65.35004747559091</c:v>
                </c:pt>
                <c:pt idx="84">
                  <c:v>-68.16944954647045</c:v>
                </c:pt>
                <c:pt idx="85">
                  <c:v>-71.00454506245345</c:v>
                </c:pt>
                <c:pt idx="86">
                  <c:v>-73.85449123562775</c:v>
                </c:pt>
                <c:pt idx="87">
                  <c:v>-76.71846477125686</c:v>
                </c:pt>
                <c:pt idx="88">
                  <c:v>-79.5956616963621</c:v>
                </c:pt>
                <c:pt idx="89">
                  <c:v>-82.48529717307015</c:v>
                </c:pt>
                <c:pt idx="90">
                  <c:v>-85.38660529815743</c:v>
                </c:pt>
                <c:pt idx="91">
                  <c:v>-88.29883889009854</c:v>
                </c:pt>
                <c:pt idx="92">
                  <c:v>-91.2212692648616</c:v>
                </c:pt>
                <c:pt idx="93">
                  <c:v>-94.15318600159856</c:v>
                </c:pt>
                <c:pt idx="94">
                  <c:v>-97.09389669935762</c:v>
                </c:pt>
                <c:pt idx="95">
                  <c:v>-100.0427267257875</c:v>
                </c:pt>
                <c:pt idx="96">
                  <c:v>-102.9990189588349</c:v>
                </c:pt>
                <c:pt idx="97">
                  <c:v>-105.9621335223003</c:v>
                </c:pt>
                <c:pt idx="98">
                  <c:v>-108.9314475161035</c:v>
                </c:pt>
                <c:pt idx="99">
                  <c:v>-111.9063547420338</c:v>
                </c:pt>
                <c:pt idx="100">
                  <c:v>-114.886265425717</c:v>
                </c:pt>
                <c:pt idx="101">
                  <c:v>-117.8706059354794</c:v>
                </c:pt>
                <c:pt idx="102">
                  <c:v>-120.8588184987405</c:v>
                </c:pt>
                <c:pt idx="103">
                  <c:v>-123.8503609165236</c:v>
                </c:pt>
                <c:pt idx="104">
                  <c:v>-126.8447062766409</c:v>
                </c:pt>
                <c:pt idx="105">
                  <c:v>-129.8413426660525</c:v>
                </c:pt>
                <c:pt idx="106">
                  <c:v>-132.8397728828773</c:v>
                </c:pt>
                <c:pt idx="107">
                  <c:v>-135.8395141484912</c:v>
                </c:pt>
                <c:pt idx="108">
                  <c:v>-138.840097820122</c:v>
                </c:pt>
                <c:pt idx="109">
                  <c:v>-141.8410691043067</c:v>
                </c:pt>
                <c:pt idx="110">
                  <c:v>-144.8419867715653</c:v>
                </c:pt>
                <c:pt idx="111">
                  <c:v>-147.8424228726043</c:v>
                </c:pt>
                <c:pt idx="112">
                  <c:v>-150.8419624563347</c:v>
                </c:pt>
                <c:pt idx="113">
                  <c:v>-153.8402032899881</c:v>
                </c:pt>
                <c:pt idx="114">
                  <c:v>-156.8367555815537</c:v>
                </c:pt>
                <c:pt idx="115">
                  <c:v>-159.8312417047785</c:v>
                </c:pt>
                <c:pt idx="116">
                  <c:v>-162.823295926922</c:v>
                </c:pt>
                <c:pt idx="117">
                  <c:v>-165.8125641394443</c:v>
                </c:pt>
                <c:pt idx="118">
                  <c:v>-168.7987035918121</c:v>
                </c:pt>
                <c:pt idx="119">
                  <c:v>-171.781382628545</c:v>
                </c:pt>
              </c:numCache>
            </c:numRef>
          </c:yVal>
          <c:smooth val="1"/>
          <c:extLst xmlns:c16r2="http://schemas.microsoft.com/office/drawing/2015/06/chart">
            <c:ext xmlns:c16="http://schemas.microsoft.com/office/drawing/2014/chart" uri="{C3380CC4-5D6E-409C-BE32-E72D297353CC}">
              <c16:uniqueId val="{00000006-4D58-4183-B9F8-9D60434781DD}"/>
            </c:ext>
          </c:extLst>
        </c:ser>
        <c:ser>
          <c:idx val="2"/>
          <c:order val="7"/>
          <c:tx>
            <c:strRef>
              <c:f>'SA-Reformulate-G'!$P$123</c:f>
              <c:strCache>
                <c:ptCount val="1"/>
                <c:pt idx="0">
                  <c:v>Total Deaths for 0.75x parameter level</c:v>
                </c:pt>
              </c:strCache>
            </c:strRef>
          </c:tx>
          <c:spPr>
            <a:ln w="28575">
              <a:solidFill>
                <a:schemeClr val="tx1"/>
              </a:solidFill>
              <a:prstDash val="solid"/>
            </a:ln>
          </c:spPr>
          <c:marker>
            <c:symbol val="none"/>
          </c:marker>
          <c:xVal>
            <c:numRef>
              <c:f>'SA-Reformulat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P$3:$P$122</c:f>
              <c:numCache>
                <c:formatCode>General</c:formatCode>
                <c:ptCount val="120"/>
                <c:pt idx="0">
                  <c:v>0.0</c:v>
                </c:pt>
                <c:pt idx="1">
                  <c:v>1.500530456581691</c:v>
                </c:pt>
                <c:pt idx="2">
                  <c:v>3.125993186185178</c:v>
                </c:pt>
                <c:pt idx="3">
                  <c:v>4.884288302809089</c:v>
                </c:pt>
                <c:pt idx="4">
                  <c:v>6.781245670088583</c:v>
                </c:pt>
                <c:pt idx="5">
                  <c:v>8.82055984932263</c:v>
                </c:pt>
                <c:pt idx="6">
                  <c:v>11.00415901812407</c:v>
                </c:pt>
                <c:pt idx="7">
                  <c:v>13.33251901021836</c:v>
                </c:pt>
                <c:pt idx="8">
                  <c:v>15.80492848835415</c:v>
                </c:pt>
                <c:pt idx="9">
                  <c:v>18.41971228171656</c:v>
                </c:pt>
                <c:pt idx="10">
                  <c:v>21.17441903243184</c:v>
                </c:pt>
                <c:pt idx="11">
                  <c:v>24.06597848287943</c:v>
                </c:pt>
                <c:pt idx="12">
                  <c:v>27.09083300685584</c:v>
                </c:pt>
                <c:pt idx="13">
                  <c:v>27.66472550185035</c:v>
                </c:pt>
                <c:pt idx="14">
                  <c:v>28.21000042900427</c:v>
                </c:pt>
                <c:pt idx="15">
                  <c:v>28.71753950923121</c:v>
                </c:pt>
                <c:pt idx="16">
                  <c:v>29.18165573536912</c:v>
                </c:pt>
                <c:pt idx="17">
                  <c:v>29.59749505425007</c:v>
                </c:pt>
                <c:pt idx="18">
                  <c:v>29.96091845300339</c:v>
                </c:pt>
                <c:pt idx="19">
                  <c:v>30.26840996183378</c:v>
                </c:pt>
                <c:pt idx="20">
                  <c:v>30.51699819994032</c:v>
                </c:pt>
                <c:pt idx="21">
                  <c:v>30.70418926869784</c:v>
                </c:pt>
                <c:pt idx="22">
                  <c:v>30.82790918801006</c:v>
                </c:pt>
                <c:pt idx="23">
                  <c:v>30.88645436733159</c:v>
                </c:pt>
                <c:pt idx="24">
                  <c:v>30.87844885000177</c:v>
                </c:pt>
                <c:pt idx="25">
                  <c:v>30.80280727622102</c:v>
                </c:pt>
                <c:pt idx="26">
                  <c:v>30.65682327180275</c:v>
                </c:pt>
                <c:pt idx="27">
                  <c:v>30.4398985261023</c:v>
                </c:pt>
                <c:pt idx="28">
                  <c:v>30.15163179743758</c:v>
                </c:pt>
                <c:pt idx="29">
                  <c:v>29.79180058127513</c:v>
                </c:pt>
                <c:pt idx="30">
                  <c:v>29.36034385604407</c:v>
                </c:pt>
                <c:pt idx="31">
                  <c:v>28.85734656270511</c:v>
                </c:pt>
                <c:pt idx="32">
                  <c:v>28.28302563138077</c:v>
                </c:pt>
                <c:pt idx="33">
                  <c:v>27.63771736435105</c:v>
                </c:pt>
                <c:pt idx="34">
                  <c:v>26.92186601113285</c:v>
                </c:pt>
                <c:pt idx="35">
                  <c:v>26.13601339436077</c:v>
                </c:pt>
                <c:pt idx="36">
                  <c:v>25.28078946484752</c:v>
                </c:pt>
                <c:pt idx="37">
                  <c:v>24.35690368106848</c:v>
                </c:pt>
                <c:pt idx="38">
                  <c:v>23.36513712270512</c:v>
                </c:pt>
                <c:pt idx="39">
                  <c:v>22.30633408161143</c:v>
                </c:pt>
                <c:pt idx="40">
                  <c:v>21.18139675868844</c:v>
                </c:pt>
                <c:pt idx="41">
                  <c:v>19.99127911528277</c:v>
                </c:pt>
                <c:pt idx="42">
                  <c:v>18.73698121860293</c:v>
                </c:pt>
                <c:pt idx="43">
                  <c:v>17.41954402555325</c:v>
                </c:pt>
                <c:pt idx="44">
                  <c:v>16.04004456478328</c:v>
                </c:pt>
                <c:pt idx="45">
                  <c:v>14.5995914818288</c:v>
                </c:pt>
                <c:pt idx="46">
                  <c:v>13.09932091643077</c:v>
                </c:pt>
                <c:pt idx="47">
                  <c:v>11.54039268469696</c:v>
                </c:pt>
                <c:pt idx="48">
                  <c:v>9.923986741811223</c:v>
                </c:pt>
                <c:pt idx="49">
                  <c:v>8.251299903640847</c:v>
                </c:pt>
                <c:pt idx="50">
                  <c:v>6.523542807823651</c:v>
                </c:pt>
                <c:pt idx="51">
                  <c:v>4.741937096885158</c:v>
                </c:pt>
                <c:pt idx="52">
                  <c:v>2.907712807220787</c:v>
                </c:pt>
                <c:pt idx="53">
                  <c:v>1.022105950715741</c:v>
                </c:pt>
                <c:pt idx="54">
                  <c:v>-0.91364372487551</c:v>
                </c:pt>
                <c:pt idx="55">
                  <c:v>-2.898294808685386</c:v>
                </c:pt>
                <c:pt idx="56">
                  <c:v>-4.93060614355927</c:v>
                </c:pt>
                <c:pt idx="57">
                  <c:v>-7.009338597053784</c:v>
                </c:pt>
                <c:pt idx="58">
                  <c:v>-9.133256695899808</c:v>
                </c:pt>
                <c:pt idx="59">
                  <c:v>-11.30113013258056</c:v>
                </c:pt>
                <c:pt idx="60">
                  <c:v>-13.51173515203191</c:v>
                </c:pt>
                <c:pt idx="61">
                  <c:v>-15.76385582593312</c:v>
                </c:pt>
                <c:pt idx="62">
                  <c:v>-18.05628522155166</c:v>
                </c:pt>
                <c:pt idx="63">
                  <c:v>-20.38782647165167</c:v>
                </c:pt>
                <c:pt idx="64">
                  <c:v>-22.75729375156306</c:v>
                </c:pt>
                <c:pt idx="65">
                  <c:v>-25.16351316913106</c:v>
                </c:pt>
                <c:pt idx="66">
                  <c:v>-27.60532357290498</c:v>
                </c:pt>
                <c:pt idx="67">
                  <c:v>-30.08157728361975</c:v>
                </c:pt>
                <c:pt idx="68">
                  <c:v>-32.59114075371204</c:v>
                </c:pt>
                <c:pt idx="69">
                  <c:v>-35.13289515934459</c:v>
                </c:pt>
                <c:pt idx="70">
                  <c:v>-37.7057369291494</c:v>
                </c:pt>
                <c:pt idx="71">
                  <c:v>-40.308578213662</c:v>
                </c:pt>
                <c:pt idx="72">
                  <c:v>-42.940347299196</c:v>
                </c:pt>
                <c:pt idx="73">
                  <c:v>-45.5999889696911</c:v>
                </c:pt>
                <c:pt idx="74">
                  <c:v>-48.28646481986839</c:v>
                </c:pt>
                <c:pt idx="75">
                  <c:v>-50.99875352286121</c:v>
                </c:pt>
                <c:pt idx="76">
                  <c:v>-53.73585105527737</c:v>
                </c:pt>
                <c:pt idx="77">
                  <c:v>-56.49677088251728</c:v>
                </c:pt>
                <c:pt idx="78">
                  <c:v>-59.2805441070038</c:v>
                </c:pt>
                <c:pt idx="79">
                  <c:v>-62.08621958182349</c:v>
                </c:pt>
                <c:pt idx="80">
                  <c:v>-64.91286399215914</c:v>
                </c:pt>
                <c:pt idx="81">
                  <c:v>-67.75956190674188</c:v>
                </c:pt>
                <c:pt idx="82">
                  <c:v>-70.62541580144035</c:v>
                </c:pt>
                <c:pt idx="83">
                  <c:v>-73.50954605698858</c:v>
                </c:pt>
                <c:pt idx="84">
                  <c:v>-76.41109093271896</c:v>
                </c:pt>
                <c:pt idx="85">
                  <c:v>-79.32920651808844</c:v>
                </c:pt>
                <c:pt idx="86">
                  <c:v>-82.2630666636907</c:v>
                </c:pt>
                <c:pt idx="87">
                  <c:v>-85.21186289329543</c:v>
                </c:pt>
                <c:pt idx="88">
                  <c:v>-88.1748042984519</c:v>
                </c:pt>
                <c:pt idx="89">
                  <c:v>-91.15111741703531</c:v>
                </c:pt>
                <c:pt idx="90">
                  <c:v>-94.14004609706377</c:v>
                </c:pt>
                <c:pt idx="91">
                  <c:v>-97.14085134704995</c:v>
                </c:pt>
                <c:pt idx="92">
                  <c:v>-100.1528111740468</c:v>
                </c:pt>
                <c:pt idx="93">
                  <c:v>-103.175220410497</c:v>
                </c:pt>
                <c:pt idx="94">
                  <c:v>-106.20739053094</c:v>
                </c:pt>
                <c:pt idx="95">
                  <c:v>-109.2486494595375</c:v>
                </c:pt>
                <c:pt idx="96">
                  <c:v>-112.298341369349</c:v>
                </c:pt>
                <c:pt idx="97">
                  <c:v>-115.3558264742169</c:v>
                </c:pt>
                <c:pt idx="98">
                  <c:v>-118.4204808140792</c:v>
                </c:pt>
                <c:pt idx="99">
                  <c:v>-121.4916960344578</c:v>
                </c:pt>
                <c:pt idx="100">
                  <c:v>-124.5688791608506</c:v>
                </c:pt>
                <c:pt idx="101">
                  <c:v>-127.6514523686929</c:v>
                </c:pt>
                <c:pt idx="102">
                  <c:v>-130.7388527495043</c:v>
                </c:pt>
                <c:pt idx="103">
                  <c:v>-133.8305320738164</c:v>
                </c:pt>
                <c:pt idx="104">
                  <c:v>-136.9259565514284</c:v>
                </c:pt>
                <c:pt idx="105">
                  <c:v>-140.024606589506</c:v>
                </c:pt>
                <c:pt idx="106">
                  <c:v>-143.1259765489851</c:v>
                </c:pt>
                <c:pt idx="107">
                  <c:v>-146.2295744997399</c:v>
                </c:pt>
                <c:pt idx="108">
                  <c:v>-149.3349219749322</c:v>
                </c:pt>
                <c:pt idx="109">
                  <c:v>-152.4415537249101</c:v>
                </c:pt>
                <c:pt idx="110">
                  <c:v>-155.5490174710364</c:v>
                </c:pt>
                <c:pt idx="111">
                  <c:v>-158.6568736597568</c:v>
                </c:pt>
                <c:pt idx="112">
                  <c:v>-161.7646952172371</c:v>
                </c:pt>
                <c:pt idx="113">
                  <c:v>-164.8720673048367</c:v>
                </c:pt>
                <c:pt idx="114">
                  <c:v>-167.9785870756928</c:v>
                </c:pt>
                <c:pt idx="115">
                  <c:v>-171.0838634326528</c:v>
                </c:pt>
                <c:pt idx="116">
                  <c:v>-174.1875167877814</c:v>
                </c:pt>
                <c:pt idx="117">
                  <c:v>-177.2891788236384</c:v>
                </c:pt>
                <c:pt idx="118">
                  <c:v>-180.388492256536</c:v>
                </c:pt>
                <c:pt idx="119">
                  <c:v>-183.4851106019201</c:v>
                </c:pt>
              </c:numCache>
            </c:numRef>
          </c:yVal>
          <c:smooth val="1"/>
          <c:extLst xmlns:c16r2="http://schemas.microsoft.com/office/drawing/2015/06/chart">
            <c:ext xmlns:c16="http://schemas.microsoft.com/office/drawing/2014/chart" uri="{C3380CC4-5D6E-409C-BE32-E72D297353CC}">
              <c16:uniqueId val="{00000007-4D58-4183-B9F8-9D60434781DD}"/>
            </c:ext>
          </c:extLst>
        </c:ser>
        <c:ser>
          <c:idx val="9"/>
          <c:order val="8"/>
          <c:tx>
            <c:strRef>
              <c:f>'SA-Reformulate-G'!$Y$123</c:f>
              <c:strCache>
                <c:ptCount val="1"/>
                <c:pt idx="0">
                  <c:v>Total Deaths for 0.5x parameter level</c:v>
                </c:pt>
              </c:strCache>
            </c:strRef>
          </c:tx>
          <c:spPr>
            <a:ln w="6350">
              <a:solidFill>
                <a:schemeClr val="tx1"/>
              </a:solidFill>
              <a:prstDash val="solid"/>
            </a:ln>
          </c:spPr>
          <c:marker>
            <c:symbol val="none"/>
          </c:marker>
          <c:xVal>
            <c:numRef>
              <c:f>'SA-Reformulat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Reformulate-G'!$Y$3:$Y$122</c:f>
              <c:numCache>
                <c:formatCode>General</c:formatCode>
                <c:ptCount val="120"/>
                <c:pt idx="0">
                  <c:v>0.0</c:v>
                </c:pt>
                <c:pt idx="1">
                  <c:v>1.500530456582555</c:v>
                </c:pt>
                <c:pt idx="2">
                  <c:v>3.124684835377593</c:v>
                </c:pt>
                <c:pt idx="3">
                  <c:v>4.874955023271775</c:v>
                </c:pt>
                <c:pt idx="4">
                  <c:v>6.75307021177373</c:v>
                </c:pt>
                <c:pt idx="5">
                  <c:v>8.759675200424044</c:v>
                </c:pt>
                <c:pt idx="6">
                  <c:v>10.89448997884401</c:v>
                </c:pt>
                <c:pt idx="7">
                  <c:v>13.15645371312412</c:v>
                </c:pt>
                <c:pt idx="8">
                  <c:v>15.54385193370354</c:v>
                </c:pt>
                <c:pt idx="9">
                  <c:v>18.05442804794867</c:v>
                </c:pt>
                <c:pt idx="10">
                  <c:v>20.68548048843036</c:v>
                </c:pt>
                <c:pt idx="11">
                  <c:v>23.43394687629075</c:v>
                </c:pt>
                <c:pt idx="12">
                  <c:v>26.29647657264502</c:v>
                </c:pt>
                <c:pt idx="13">
                  <c:v>26.69526113256329</c:v>
                </c:pt>
                <c:pt idx="14">
                  <c:v>27.06477057812558</c:v>
                </c:pt>
                <c:pt idx="15">
                  <c:v>27.3968588651078</c:v>
                </c:pt>
                <c:pt idx="16">
                  <c:v>27.68666141052772</c:v>
                </c:pt>
                <c:pt idx="17">
                  <c:v>27.92999416422981</c:v>
                </c:pt>
                <c:pt idx="18">
                  <c:v>28.12325838795287</c:v>
                </c:pt>
                <c:pt idx="19">
                  <c:v>28.26336826936981</c:v>
                </c:pt>
                <c:pt idx="20">
                  <c:v>28.34768927271148</c:v>
                </c:pt>
                <c:pt idx="21">
                  <c:v>28.3739853909492</c:v>
                </c:pt>
                <c:pt idx="22">
                  <c:v>28.34037382390284</c:v>
                </c:pt>
                <c:pt idx="23">
                  <c:v>28.24528586789001</c:v>
                </c:pt>
                <c:pt idx="24">
                  <c:v>28.08743301577572</c:v>
                </c:pt>
                <c:pt idx="25">
                  <c:v>27.86577744076028</c:v>
                </c:pt>
                <c:pt idx="26">
                  <c:v>27.57764737277508</c:v>
                </c:pt>
                <c:pt idx="27">
                  <c:v>27.22243814412262</c:v>
                </c:pt>
                <c:pt idx="28">
                  <c:v>26.79971914454518</c:v>
                </c:pt>
                <c:pt idx="29">
                  <c:v>26.30921890440127</c:v>
                </c:pt>
                <c:pt idx="30">
                  <c:v>25.75081098600585</c:v>
                </c:pt>
                <c:pt idx="31">
                  <c:v>25.12450115569368</c:v>
                </c:pt>
                <c:pt idx="32">
                  <c:v>24.43041571906842</c:v>
                </c:pt>
                <c:pt idx="33">
                  <c:v>23.66879088698875</c:v>
                </c:pt>
                <c:pt idx="34">
                  <c:v>22.83996305725136</c:v>
                </c:pt>
                <c:pt idx="35">
                  <c:v>21.94435991226878</c:v>
                </c:pt>
                <c:pt idx="36">
                  <c:v>20.98249224614428</c:v>
                </c:pt>
                <c:pt idx="37">
                  <c:v>19.95494644590076</c:v>
                </c:pt>
                <c:pt idx="38">
                  <c:v>18.86237756132162</c:v>
                </c:pt>
                <c:pt idx="39">
                  <c:v>17.70550177430432</c:v>
                </c:pt>
                <c:pt idx="40">
                  <c:v>16.48509177597492</c:v>
                </c:pt>
                <c:pt idx="41">
                  <c:v>15.20197125124118</c:v>
                </c:pt>
                <c:pt idx="42">
                  <c:v>13.8570097773586</c:v>
                </c:pt>
                <c:pt idx="43">
                  <c:v>12.45111809162227</c:v>
                </c:pt>
                <c:pt idx="44">
                  <c:v>10.98524369692536</c:v>
                </c:pt>
                <c:pt idx="45">
                  <c:v>9.460366777660146</c:v>
                </c:pt>
                <c:pt idx="46">
                  <c:v>7.877496401499184</c:v>
                </c:pt>
                <c:pt idx="47">
                  <c:v>6.237666985205987</c:v>
                </c:pt>
                <c:pt idx="48">
                  <c:v>4.541935004892775</c:v>
                </c:pt>
                <c:pt idx="49">
                  <c:v>2.791375933117706</c:v>
                </c:pt>
                <c:pt idx="50">
                  <c:v>0.987081386889213</c:v>
                </c:pt>
                <c:pt idx="51">
                  <c:v>-0.869843527877219</c:v>
                </c:pt>
                <c:pt idx="52">
                  <c:v>-2.778282688849868</c:v>
                </c:pt>
                <c:pt idx="53">
                  <c:v>-4.737111257871675</c:v>
                </c:pt>
                <c:pt idx="54">
                  <c:v>-6.74519782139114</c:v>
                </c:pt>
                <c:pt idx="55">
                  <c:v>-8.80140638084377</c:v>
                </c:pt>
                <c:pt idx="56">
                  <c:v>-10.90459820233691</c:v>
                </c:pt>
                <c:pt idx="57">
                  <c:v>-13.053633534308</c:v>
                </c:pt>
                <c:pt idx="58">
                  <c:v>-15.24737320119061</c:v>
                </c:pt>
                <c:pt idx="59">
                  <c:v>-17.48468008058408</c:v>
                </c:pt>
                <c:pt idx="60">
                  <c:v>-19.76442047089322</c:v>
                </c:pt>
                <c:pt idx="61">
                  <c:v>-22.0854653559686</c:v>
                </c:pt>
                <c:pt idx="62">
                  <c:v>-24.44669157285098</c:v>
                </c:pt>
                <c:pt idx="63">
                  <c:v>-26.84698288834161</c:v>
                </c:pt>
                <c:pt idx="64">
                  <c:v>-29.28523098977334</c:v>
                </c:pt>
                <c:pt idx="65">
                  <c:v>-31.76033639504221</c:v>
                </c:pt>
                <c:pt idx="66">
                  <c:v>-34.27120928664014</c:v>
                </c:pt>
                <c:pt idx="67">
                  <c:v>-36.8167702741912</c:v>
                </c:pt>
                <c:pt idx="68">
                  <c:v>-39.39595108969807</c:v>
                </c:pt>
                <c:pt idx="69">
                  <c:v>-42.00769521949506</c:v>
                </c:pt>
                <c:pt idx="70">
                  <c:v>-44.65095847667953</c:v>
                </c:pt>
                <c:pt idx="71">
                  <c:v>-47.32470951756277</c:v>
                </c:pt>
                <c:pt idx="72">
                  <c:v>-50.02793030551602</c:v>
                </c:pt>
                <c:pt idx="73">
                  <c:v>-52.75961652539014</c:v>
                </c:pt>
                <c:pt idx="74">
                  <c:v>-55.51877795151049</c:v>
                </c:pt>
                <c:pt idx="75">
                  <c:v>-58.30443877208927</c:v>
                </c:pt>
                <c:pt idx="76">
                  <c:v>-61.11563787276577</c:v>
                </c:pt>
                <c:pt idx="77">
                  <c:v>-63.95142908179783</c:v>
                </c:pt>
                <c:pt idx="78">
                  <c:v>-66.81088137933901</c:v>
                </c:pt>
                <c:pt idx="79">
                  <c:v>-69.69307907305544</c:v>
                </c:pt>
                <c:pt idx="80">
                  <c:v>-72.5971219422876</c:v>
                </c:pt>
                <c:pt idx="81">
                  <c:v>-75.52212535273826</c:v>
                </c:pt>
                <c:pt idx="82">
                  <c:v>-78.46722034369312</c:v>
                </c:pt>
                <c:pt idx="83">
                  <c:v>-81.4315536895418</c:v>
                </c:pt>
                <c:pt idx="84">
                  <c:v>-84.4142879373739</c:v>
                </c:pt>
                <c:pt idx="85">
                  <c:v>-87.4146014222691</c:v>
                </c:pt>
                <c:pt idx="86">
                  <c:v>-90.43168826183962</c:v>
                </c:pt>
                <c:pt idx="87">
                  <c:v>-93.46475833148205</c:v>
                </c:pt>
                <c:pt idx="88">
                  <c:v>-96.51303722174134</c:v>
                </c:pt>
                <c:pt idx="89">
                  <c:v>-99.57576617907245</c:v>
                </c:pt>
                <c:pt idx="90">
                  <c:v>-102.6522020312695</c:v>
                </c:pt>
                <c:pt idx="91">
                  <c:v>-105.741617098694</c:v>
                </c:pt>
                <c:pt idx="92">
                  <c:v>-108.8432990924448</c:v>
                </c:pt>
                <c:pt idx="93">
                  <c:v>-111.9565510004853</c:v>
                </c:pt>
                <c:pt idx="94">
                  <c:v>-115.0806909627201</c:v>
                </c:pt>
                <c:pt idx="95">
                  <c:v>-118.2150521359587</c:v>
                </c:pt>
                <c:pt idx="96">
                  <c:v>-121.3589825496269</c:v>
                </c:pt>
                <c:pt idx="97">
                  <c:v>-124.5118449530581</c:v>
                </c:pt>
                <c:pt idx="98">
                  <c:v>-127.6730166551461</c:v>
                </c:pt>
                <c:pt idx="99">
                  <c:v>-130.8418893570898</c:v>
                </c:pt>
                <c:pt idx="100">
                  <c:v>-134.0178689789045</c:v>
                </c:pt>
                <c:pt idx="101">
                  <c:v>-137.200375480377</c:v>
                </c:pt>
                <c:pt idx="102">
                  <c:v>-140.3888426770456</c:v>
                </c:pt>
                <c:pt idx="103">
                  <c:v>-143.5827180518008</c:v>
                </c:pt>
                <c:pt idx="104">
                  <c:v>-146.7814625626223</c:v>
                </c:pt>
                <c:pt idx="105">
                  <c:v>-149.9845504469843</c:v>
                </c:pt>
                <c:pt idx="106">
                  <c:v>-153.1914690233781</c:v>
                </c:pt>
                <c:pt idx="107">
                  <c:v>-156.4017184904088</c:v>
                </c:pt>
                <c:pt idx="108">
                  <c:v>-159.6148117238805</c:v>
                </c:pt>
                <c:pt idx="109">
                  <c:v>-162.8302740722725</c:v>
                </c:pt>
                <c:pt idx="110">
                  <c:v>-166.0476431509123</c:v>
                </c:pt>
                <c:pt idx="111">
                  <c:v>-169.2664686352895</c:v>
                </c:pt>
                <c:pt idx="112">
                  <c:v>-172.4863120537225</c:v>
                </c:pt>
                <c:pt idx="113">
                  <c:v>-175.7067465797394</c:v>
                </c:pt>
                <c:pt idx="114">
                  <c:v>-178.92735682442</c:v>
                </c:pt>
                <c:pt idx="115">
                  <c:v>-182.1477386289636</c:v>
                </c:pt>
                <c:pt idx="116">
                  <c:v>-185.3674988577278</c:v>
                </c:pt>
                <c:pt idx="117">
                  <c:v>-188.5862551919375</c:v>
                </c:pt>
                <c:pt idx="118">
                  <c:v>-191.8036359242909</c:v>
                </c:pt>
                <c:pt idx="119">
                  <c:v>-195.0192797546426</c:v>
                </c:pt>
              </c:numCache>
            </c:numRef>
          </c:yVal>
          <c:smooth val="1"/>
          <c:extLst xmlns:c16r2="http://schemas.microsoft.com/office/drawing/2015/06/chart">
            <c:ext xmlns:c16="http://schemas.microsoft.com/office/drawing/2014/chart" uri="{C3380CC4-5D6E-409C-BE32-E72D297353CC}">
              <c16:uniqueId val="{00000008-4D58-4183-B9F8-9D60434781DD}"/>
            </c:ext>
          </c:extLst>
        </c:ser>
        <c:dLbls>
          <c:showLegendKey val="0"/>
          <c:showVal val="0"/>
          <c:showCatName val="0"/>
          <c:showSerName val="0"/>
          <c:showPercent val="0"/>
          <c:showBubbleSize val="0"/>
        </c:dLbls>
        <c:axId val="-1097799120"/>
        <c:axId val="-1097796928"/>
      </c:scatterChart>
      <c:valAx>
        <c:axId val="-109779912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097796928"/>
        <c:crosses val="autoZero"/>
        <c:crossBetween val="midCat"/>
      </c:valAx>
      <c:valAx>
        <c:axId val="-1097796928"/>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097799120"/>
        <c:crosses val="autoZero"/>
        <c:crossBetween val="midCat"/>
      </c:valAx>
    </c:plotArea>
    <c:legend>
      <c:legendPos val="r"/>
      <c:layout>
        <c:manualLayout>
          <c:xMode val="edge"/>
          <c:yMode val="edge"/>
          <c:x val="0.678772377387804"/>
          <c:y val="0.0580570497117276"/>
          <c:w val="0.31225901274672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19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16111111111111"/>
          <c:y val="0.0432432432432432"/>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Disposal-G'!$E$123</c:f>
              <c:strCache>
                <c:ptCount val="1"/>
                <c:pt idx="0">
                  <c:v>SOUD Deaths for 1x parameter level</c:v>
                </c:pt>
              </c:strCache>
            </c:strRef>
          </c:tx>
          <c:spPr>
            <a:ln w="76200">
              <a:solidFill>
                <a:schemeClr val="accent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E$3:$E$122</c:f>
              <c:numCache>
                <c:formatCode>General</c:formatCode>
                <c:ptCount val="120"/>
                <c:pt idx="0">
                  <c:v>0.0</c:v>
                </c:pt>
                <c:pt idx="1">
                  <c:v>-1.375133046727978</c:v>
                </c:pt>
                <c:pt idx="2">
                  <c:v>-2.90834473900536</c:v>
                </c:pt>
                <c:pt idx="3">
                  <c:v>-4.594265212461051</c:v>
                </c:pt>
                <c:pt idx="4">
                  <c:v>-6.427609001744917</c:v>
                </c:pt>
                <c:pt idx="5">
                  <c:v>-8.40318761370252</c:v>
                </c:pt>
                <c:pt idx="6">
                  <c:v>-10.51591365466736</c:v>
                </c:pt>
                <c:pt idx="7">
                  <c:v>-12.76080369760116</c:v>
                </c:pt>
                <c:pt idx="8">
                  <c:v>-15.13298017990555</c:v>
                </c:pt>
                <c:pt idx="9">
                  <c:v>-17.62767253734712</c:v>
                </c:pt>
                <c:pt idx="10">
                  <c:v>-20.24021773468522</c:v>
                </c:pt>
                <c:pt idx="11">
                  <c:v>-22.96606031885062</c:v>
                </c:pt>
                <c:pt idx="12">
                  <c:v>-25.80075209347378</c:v>
                </c:pt>
                <c:pt idx="13">
                  <c:v>-27.59790898886274</c:v>
                </c:pt>
                <c:pt idx="14">
                  <c:v>-29.35423534867052</c:v>
                </c:pt>
                <c:pt idx="15">
                  <c:v>-31.06894373151508</c:v>
                </c:pt>
                <c:pt idx="16">
                  <c:v>-32.74264938451044</c:v>
                </c:pt>
                <c:pt idx="17">
                  <c:v>-34.37607157013444</c:v>
                </c:pt>
                <c:pt idx="18">
                  <c:v>-35.97000156512559</c:v>
                </c:pt>
                <c:pt idx="19">
                  <c:v>-37.52528166827931</c:v>
                </c:pt>
                <c:pt idx="20">
                  <c:v>-39.04278888337035</c:v>
                </c:pt>
                <c:pt idx="21">
                  <c:v>-40.52342222940531</c:v>
                </c:pt>
                <c:pt idx="22">
                  <c:v>-41.9680928791937</c:v>
                </c:pt>
                <c:pt idx="23">
                  <c:v>-43.3777165049644</c:v>
                </c:pt>
                <c:pt idx="24">
                  <c:v>-44.7532073477592</c:v>
                </c:pt>
                <c:pt idx="25">
                  <c:v>-46.09547363446031</c:v>
                </c:pt>
                <c:pt idx="26">
                  <c:v>-47.40346217926334</c:v>
                </c:pt>
                <c:pt idx="27">
                  <c:v>-48.67787481634829</c:v>
                </c:pt>
                <c:pt idx="28">
                  <c:v>-49.91941634006314</c:v>
                </c:pt>
                <c:pt idx="29">
                  <c:v>-51.12878937112757</c:v>
                </c:pt>
                <c:pt idx="30">
                  <c:v>-52.30669275775409</c:v>
                </c:pt>
                <c:pt idx="31">
                  <c:v>-53.45382026003599</c:v>
                </c:pt>
                <c:pt idx="32">
                  <c:v>-54.57085946700384</c:v>
                </c:pt>
                <c:pt idx="33">
                  <c:v>-55.658490902846</c:v>
                </c:pt>
                <c:pt idx="34">
                  <c:v>-56.71738728783927</c:v>
                </c:pt>
                <c:pt idx="35">
                  <c:v>-57.74821292665625</c:v>
                </c:pt>
                <c:pt idx="36">
                  <c:v>-58.75162320229121</c:v>
                </c:pt>
                <c:pt idx="37">
                  <c:v>-59.728264158206</c:v>
                </c:pt>
                <c:pt idx="38">
                  <c:v>-60.6787721547088</c:v>
                </c:pt>
                <c:pt idx="39">
                  <c:v>-61.60377022982307</c:v>
                </c:pt>
                <c:pt idx="40">
                  <c:v>-62.50387101165975</c:v>
                </c:pt>
                <c:pt idx="41">
                  <c:v>-63.37967658420219</c:v>
                </c:pt>
                <c:pt idx="42">
                  <c:v>-64.23177837629574</c:v>
                </c:pt>
                <c:pt idx="43">
                  <c:v>-65.06075708371475</c:v>
                </c:pt>
                <c:pt idx="44">
                  <c:v>-65.86718262002583</c:v>
                </c:pt>
                <c:pt idx="45">
                  <c:v>-66.65161409265288</c:v>
                </c:pt>
                <c:pt idx="46">
                  <c:v>-67.4145998010559</c:v>
                </c:pt>
                <c:pt idx="47">
                  <c:v>-68.15667725442553</c:v>
                </c:pt>
                <c:pt idx="48">
                  <c:v>-68.8783732066499</c:v>
                </c:pt>
                <c:pt idx="49">
                  <c:v>-69.58020370657623</c:v>
                </c:pt>
                <c:pt idx="50">
                  <c:v>-70.26267416188688</c:v>
                </c:pt>
                <c:pt idx="51">
                  <c:v>-70.92627941508367</c:v>
                </c:pt>
                <c:pt idx="52">
                  <c:v>-71.57150382441844</c:v>
                </c:pt>
                <c:pt idx="53">
                  <c:v>-72.198821360016</c:v>
                </c:pt>
                <c:pt idx="54">
                  <c:v>-72.80869570861247</c:v>
                </c:pt>
                <c:pt idx="55">
                  <c:v>-73.40158038591</c:v>
                </c:pt>
                <c:pt idx="56">
                  <c:v>-73.97791885566548</c:v>
                </c:pt>
                <c:pt idx="57">
                  <c:v>-74.53814465472858</c:v>
                </c:pt>
                <c:pt idx="58">
                  <c:v>-75.08268152330135</c:v>
                </c:pt>
                <c:pt idx="59">
                  <c:v>-75.61194353976177</c:v>
                </c:pt>
                <c:pt idx="60">
                  <c:v>-76.12633525944335</c:v>
                </c:pt>
                <c:pt idx="61">
                  <c:v>-76.62625185683117</c:v>
                </c:pt>
                <c:pt idx="62">
                  <c:v>-77.11207927064248</c:v>
                </c:pt>
                <c:pt idx="63">
                  <c:v>-77.58419435134386</c:v>
                </c:pt>
                <c:pt idx="64">
                  <c:v>-78.0429650106778</c:v>
                </c:pt>
                <c:pt idx="65">
                  <c:v>-78.48875037277456</c:v>
                </c:pt>
                <c:pt idx="66">
                  <c:v>-78.92190092651981</c:v>
                </c:pt>
                <c:pt idx="67">
                  <c:v>-79.34275867881868</c:v>
                </c:pt>
                <c:pt idx="68">
                  <c:v>-79.75165730848067</c:v>
                </c:pt>
                <c:pt idx="69">
                  <c:v>-80.14892232041615</c:v>
                </c:pt>
                <c:pt idx="70">
                  <c:v>-80.53487119989575</c:v>
                </c:pt>
                <c:pt idx="71">
                  <c:v>-80.9098135666423</c:v>
                </c:pt>
                <c:pt idx="72">
                  <c:v>-81.27405132852225</c:v>
                </c:pt>
                <c:pt idx="73">
                  <c:v>-81.62787883465381</c:v>
                </c:pt>
                <c:pt idx="74">
                  <c:v>-81.97158302774296</c:v>
                </c:pt>
                <c:pt idx="75">
                  <c:v>-82.30544359545856</c:v>
                </c:pt>
                <c:pt idx="76">
                  <c:v>-82.62973312075465</c:v>
                </c:pt>
                <c:pt idx="77">
                  <c:v>-82.94471723093427</c:v>
                </c:pt>
                <c:pt idx="78">
                  <c:v>-83.2506547453669</c:v>
                </c:pt>
                <c:pt idx="79">
                  <c:v>-83.54779782175385</c:v>
                </c:pt>
                <c:pt idx="80">
                  <c:v>-83.83639210081525</c:v>
                </c:pt>
                <c:pt idx="81">
                  <c:v>-84.11667684932148</c:v>
                </c:pt>
                <c:pt idx="82">
                  <c:v>-84.38888510138835</c:v>
                </c:pt>
                <c:pt idx="83">
                  <c:v>-84.65324379796824</c:v>
                </c:pt>
                <c:pt idx="84">
                  <c:v>-84.90997392444971</c:v>
                </c:pt>
                <c:pt idx="85">
                  <c:v>-85.15929064634796</c:v>
                </c:pt>
                <c:pt idx="86">
                  <c:v>-85.4014034430016</c:v>
                </c:pt>
                <c:pt idx="87">
                  <c:v>-85.63651623925568</c:v>
                </c:pt>
                <c:pt idx="88">
                  <c:v>-85.86482753508398</c:v>
                </c:pt>
                <c:pt idx="89">
                  <c:v>-86.08653053313068</c:v>
                </c:pt>
                <c:pt idx="90">
                  <c:v>-86.3018132641379</c:v>
                </c:pt>
                <c:pt idx="91">
                  <c:v>-86.51085871023808</c:v>
                </c:pt>
                <c:pt idx="92">
                  <c:v>-86.7138449261154</c:v>
                </c:pt>
                <c:pt idx="93">
                  <c:v>-86.91094515799761</c:v>
                </c:pt>
                <c:pt idx="94">
                  <c:v>-87.10232796049345</c:v>
                </c:pt>
                <c:pt idx="95">
                  <c:v>-87.28815731126721</c:v>
                </c:pt>
                <c:pt idx="96">
                  <c:v>-87.46859272353595</c:v>
                </c:pt>
                <c:pt idx="97">
                  <c:v>-87.64378935642507</c:v>
                </c:pt>
                <c:pt idx="98">
                  <c:v>-87.81389812316046</c:v>
                </c:pt>
                <c:pt idx="99">
                  <c:v>-87.97906579710613</c:v>
                </c:pt>
                <c:pt idx="100">
                  <c:v>-88.13943511568321</c:v>
                </c:pt>
                <c:pt idx="101">
                  <c:v>-88.2951448821701</c:v>
                </c:pt>
                <c:pt idx="102">
                  <c:v>-88.44633006537632</c:v>
                </c:pt>
                <c:pt idx="103">
                  <c:v>-88.59312189725774</c:v>
                </c:pt>
                <c:pt idx="104">
                  <c:v>-88.73564796844627</c:v>
                </c:pt>
                <c:pt idx="105">
                  <c:v>-88.87403232173841</c:v>
                </c:pt>
                <c:pt idx="106">
                  <c:v>-89.00839554356085</c:v>
                </c:pt>
                <c:pt idx="107">
                  <c:v>-89.13885485343013</c:v>
                </c:pt>
                <c:pt idx="108">
                  <c:v>-89.26552419143854</c:v>
                </c:pt>
                <c:pt idx="109">
                  <c:v>-89.3885143037846</c:v>
                </c:pt>
                <c:pt idx="110">
                  <c:v>-89.50793282638755</c:v>
                </c:pt>
                <c:pt idx="111">
                  <c:v>-89.62388436658928</c:v>
                </c:pt>
                <c:pt idx="112">
                  <c:v>-89.73647058299895</c:v>
                </c:pt>
                <c:pt idx="113">
                  <c:v>-89.84579026347915</c:v>
                </c:pt>
                <c:pt idx="114">
                  <c:v>-89.9519394013394</c:v>
                </c:pt>
                <c:pt idx="115">
                  <c:v>-90.05501126972028</c:v>
                </c:pt>
                <c:pt idx="116">
                  <c:v>-90.15509649424237</c:v>
                </c:pt>
                <c:pt idx="117">
                  <c:v>-90.25228312391732</c:v>
                </c:pt>
                <c:pt idx="118">
                  <c:v>-90.3466567003662</c:v>
                </c:pt>
                <c:pt idx="119">
                  <c:v>-90.4383003253734</c:v>
                </c:pt>
              </c:numCache>
            </c:numRef>
          </c:yVal>
          <c:smooth val="1"/>
          <c:extLst xmlns:c16r2="http://schemas.microsoft.com/office/drawing/2015/06/chart">
            <c:ext xmlns:c16="http://schemas.microsoft.com/office/drawing/2014/chart" uri="{C3380CC4-5D6E-409C-BE32-E72D297353CC}">
              <c16:uniqueId val="{00000000-4330-4E4B-B491-027FA3978032}"/>
            </c:ext>
          </c:extLst>
        </c:ser>
        <c:ser>
          <c:idx val="3"/>
          <c:order val="1"/>
          <c:tx>
            <c:strRef>
              <c:f>'SA-Disposal-G'!$N$123</c:f>
              <c:strCache>
                <c:ptCount val="1"/>
                <c:pt idx="0">
                  <c:v>SOUD Deaths for 0.75x parameter level</c:v>
                </c:pt>
              </c:strCache>
            </c:strRef>
          </c:tx>
          <c:spPr>
            <a:ln w="28575">
              <a:solidFill>
                <a:schemeClr val="accent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N$3:$N$122</c:f>
              <c:numCache>
                <c:formatCode>General</c:formatCode>
                <c:ptCount val="120"/>
                <c:pt idx="0">
                  <c:v>0.0</c:v>
                </c:pt>
                <c:pt idx="1">
                  <c:v>-1.375133046727978</c:v>
                </c:pt>
                <c:pt idx="2">
                  <c:v>-2.903288790590841</c:v>
                </c:pt>
                <c:pt idx="3">
                  <c:v>-4.579537344451933</c:v>
                </c:pt>
                <c:pt idx="4">
                  <c:v>-6.399013757527197</c:v>
                </c:pt>
                <c:pt idx="5">
                  <c:v>-8.356931113316956</c:v>
                </c:pt>
                <c:pt idx="6">
                  <c:v>-10.44858513915053</c:v>
                </c:pt>
                <c:pt idx="7">
                  <c:v>-12.66935757662782</c:v>
                </c:pt>
                <c:pt idx="8">
                  <c:v>-15.01471859641997</c:v>
                </c:pt>
                <c:pt idx="9">
                  <c:v>-17.48022845694015</c:v>
                </c:pt>
                <c:pt idx="10">
                  <c:v>-20.06153856288372</c:v>
                </c:pt>
                <c:pt idx="11">
                  <c:v>-22.75439204591648</c:v>
                </c:pt>
                <c:pt idx="12">
                  <c:v>-25.5546239635662</c:v>
                </c:pt>
                <c:pt idx="13">
                  <c:v>-27.31611868827033</c:v>
                </c:pt>
                <c:pt idx="14">
                  <c:v>-29.04058543786984</c:v>
                </c:pt>
                <c:pt idx="15">
                  <c:v>-30.72701166711634</c:v>
                </c:pt>
                <c:pt idx="16">
                  <c:v>-32.375816316125</c:v>
                </c:pt>
                <c:pt idx="17">
                  <c:v>-33.98753842353737</c:v>
                </c:pt>
                <c:pt idx="18">
                  <c:v>-35.562802519736</c:v>
                </c:pt>
                <c:pt idx="19">
                  <c:v>-37.10229561584654</c:v>
                </c:pt>
                <c:pt idx="20">
                  <c:v>-38.6067492942085</c:v>
                </c:pt>
                <c:pt idx="21">
                  <c:v>-40.07692575681931</c:v>
                </c:pt>
                <c:pt idx="22">
                  <c:v>-41.5136069586227</c:v>
                </c:pt>
                <c:pt idx="23">
                  <c:v>-42.91758614693917</c:v>
                </c:pt>
                <c:pt idx="24">
                  <c:v>-44.28966127923999</c:v>
                </c:pt>
                <c:pt idx="25">
                  <c:v>-45.63062990864204</c:v>
                </c:pt>
                <c:pt idx="26">
                  <c:v>-46.93933174548226</c:v>
                </c:pt>
                <c:pt idx="27">
                  <c:v>-48.2163703792095</c:v>
                </c:pt>
                <c:pt idx="28">
                  <c:v>-49.46235595139323</c:v>
                </c:pt>
                <c:pt idx="29">
                  <c:v>-50.67789967404203</c:v>
                </c:pt>
                <c:pt idx="30">
                  <c:v>-51.86361208550277</c:v>
                </c:pt>
                <c:pt idx="31">
                  <c:v>-53.0201016137108</c:v>
                </c:pt>
                <c:pt idx="32">
                  <c:v>-54.14797339026791</c:v>
                </c:pt>
                <c:pt idx="33">
                  <c:v>-55.24782826724248</c:v>
                </c:pt>
                <c:pt idx="34">
                  <c:v>-56.3202619987895</c:v>
                </c:pt>
                <c:pt idx="35">
                  <c:v>-57.36586455760737</c:v>
                </c:pt>
                <c:pt idx="36">
                  <c:v>-58.3852195625215</c:v>
                </c:pt>
                <c:pt idx="37">
                  <c:v>-59.37890379827333</c:v>
                </c:pt>
                <c:pt idx="38">
                  <c:v>-60.34748681247076</c:v>
                </c:pt>
                <c:pt idx="39">
                  <c:v>-61.29152721387634</c:v>
                </c:pt>
                <c:pt idx="40">
                  <c:v>-62.21157552882183</c:v>
                </c:pt>
                <c:pt idx="41">
                  <c:v>-63.10817401101328</c:v>
                </c:pt>
                <c:pt idx="42">
                  <c:v>-63.98185647496269</c:v>
                </c:pt>
                <c:pt idx="43">
                  <c:v>-64.83314816330021</c:v>
                </c:pt>
                <c:pt idx="44">
                  <c:v>-65.66256564354533</c:v>
                </c:pt>
                <c:pt idx="45">
                  <c:v>-66.47061673065345</c:v>
                </c:pt>
                <c:pt idx="46">
                  <c:v>-67.25780043221985</c:v>
                </c:pt>
                <c:pt idx="47">
                  <c:v>-68.02460691371091</c:v>
                </c:pt>
                <c:pt idx="48">
                  <c:v>-68.7715174814773</c:v>
                </c:pt>
                <c:pt idx="49">
                  <c:v>-69.4990045816066</c:v>
                </c:pt>
                <c:pt idx="50">
                  <c:v>-70.20753181292886</c:v>
                </c:pt>
                <c:pt idx="51">
                  <c:v>-70.89755395270887</c:v>
                </c:pt>
                <c:pt idx="52">
                  <c:v>-71.5695169878781</c:v>
                </c:pt>
                <c:pt idx="53">
                  <c:v>-72.22385816210215</c:v>
                </c:pt>
                <c:pt idx="54">
                  <c:v>-72.86100603211995</c:v>
                </c:pt>
                <c:pt idx="55">
                  <c:v>-73.48138053240544</c:v>
                </c:pt>
                <c:pt idx="56">
                  <c:v>-74.08539304730043</c:v>
                </c:pt>
                <c:pt idx="57">
                  <c:v>-74.67344648983798</c:v>
                </c:pt>
                <c:pt idx="58">
                  <c:v>-75.24593538659401</c:v>
                </c:pt>
                <c:pt idx="59">
                  <c:v>-75.80324596789037</c:v>
                </c:pt>
                <c:pt idx="60">
                  <c:v>-76.34575626278301</c:v>
                </c:pt>
                <c:pt idx="61">
                  <c:v>-76.87383619831255</c:v>
                </c:pt>
                <c:pt idx="62">
                  <c:v>-77.38784770248766</c:v>
                </c:pt>
                <c:pt idx="63">
                  <c:v>-77.88814481058876</c:v>
                </c:pt>
                <c:pt idx="64">
                  <c:v>-78.37507377433235</c:v>
                </c:pt>
                <c:pt idx="65">
                  <c:v>-78.84897317352416</c:v>
                </c:pt>
                <c:pt idx="66">
                  <c:v>-79.31017402985867</c:v>
                </c:pt>
                <c:pt idx="67">
                  <c:v>-79.75899992249028</c:v>
                </c:pt>
                <c:pt idx="68">
                  <c:v>-80.19576710513557</c:v>
                </c:pt>
                <c:pt idx="69">
                  <c:v>-80.62078462436405</c:v>
                </c:pt>
                <c:pt idx="70">
                  <c:v>-81.03435443885264</c:v>
                </c:pt>
                <c:pt idx="71">
                  <c:v>-81.43677153935005</c:v>
                </c:pt>
                <c:pt idx="72">
                  <c:v>-81.82832406912941</c:v>
                </c:pt>
                <c:pt idx="73">
                  <c:v>-82.2092934447199</c:v>
                </c:pt>
                <c:pt idx="74">
                  <c:v>-82.57995447673355</c:v>
                </c:pt>
                <c:pt idx="75">
                  <c:v>-82.94057549061336</c:v>
                </c:pt>
                <c:pt idx="76">
                  <c:v>-83.29141844712856</c:v>
                </c:pt>
                <c:pt idx="77">
                  <c:v>-83.63273906248878</c:v>
                </c:pt>
                <c:pt idx="78">
                  <c:v>-83.96478692793343</c:v>
                </c:pt>
                <c:pt idx="79">
                  <c:v>-84.2878056286487</c:v>
                </c:pt>
                <c:pt idx="80">
                  <c:v>-84.60203286195026</c:v>
                </c:pt>
                <c:pt idx="81">
                  <c:v>-84.90770055458255</c:v>
                </c:pt>
                <c:pt idx="82">
                  <c:v>-85.20503497904191</c:v>
                </c:pt>
                <c:pt idx="83">
                  <c:v>-85.4942568688764</c:v>
                </c:pt>
                <c:pt idx="84">
                  <c:v>-85.77558153284164</c:v>
                </c:pt>
                <c:pt idx="85">
                  <c:v>-86.0492189678654</c:v>
                </c:pt>
                <c:pt idx="86">
                  <c:v>-86.3153739707426</c:v>
                </c:pt>
                <c:pt idx="87">
                  <c:v>-86.57424624852881</c:v>
                </c:pt>
                <c:pt idx="88">
                  <c:v>-86.82603052754986</c:v>
                </c:pt>
                <c:pt idx="89">
                  <c:v>-87.07091666101476</c:v>
                </c:pt>
                <c:pt idx="90">
                  <c:v>-87.30908973515264</c:v>
                </c:pt>
                <c:pt idx="91">
                  <c:v>-87.54073017389014</c:v>
                </c:pt>
                <c:pt idx="92">
                  <c:v>-87.7660138419981</c:v>
                </c:pt>
                <c:pt idx="93">
                  <c:v>-87.98511214668738</c:v>
                </c:pt>
                <c:pt idx="94">
                  <c:v>-88.1981921376628</c:v>
                </c:pt>
                <c:pt idx="95">
                  <c:v>-88.40541660557933</c:v>
                </c:pt>
                <c:pt idx="96">
                  <c:v>-88.60694417889906</c:v>
                </c:pt>
                <c:pt idx="97">
                  <c:v>-88.80292941916418</c:v>
                </c:pt>
                <c:pt idx="98">
                  <c:v>-88.99352291462465</c:v>
                </c:pt>
                <c:pt idx="99">
                  <c:v>-89.17887137226977</c:v>
                </c:pt>
                <c:pt idx="100">
                  <c:v>-89.35911770822945</c:v>
                </c:pt>
                <c:pt idx="101">
                  <c:v>-89.53440113653795</c:v>
                </c:pt>
                <c:pt idx="102">
                  <c:v>-89.70485725630611</c:v>
                </c:pt>
                <c:pt idx="103">
                  <c:v>-89.87061813724254</c:v>
                </c:pt>
                <c:pt idx="104">
                  <c:v>-90.03181240359325</c:v>
                </c:pt>
                <c:pt idx="105">
                  <c:v>-90.18856531645078</c:v>
                </c:pt>
                <c:pt idx="106">
                  <c:v>-90.34099885449557</c:v>
                </c:pt>
                <c:pt idx="107">
                  <c:v>-90.48923179312358</c:v>
                </c:pt>
                <c:pt idx="108">
                  <c:v>-90.63337978202087</c:v>
                </c:pt>
                <c:pt idx="109">
                  <c:v>-90.77355542118033</c:v>
                </c:pt>
                <c:pt idx="110">
                  <c:v>-90.90986833535435</c:v>
                </c:pt>
                <c:pt idx="111">
                  <c:v>-91.0424252470007</c:v>
                </c:pt>
                <c:pt idx="112">
                  <c:v>-91.17133004769293</c:v>
                </c:pt>
                <c:pt idx="113">
                  <c:v>-91.29668386805506</c:v>
                </c:pt>
                <c:pt idx="114">
                  <c:v>-91.41858514619025</c:v>
                </c:pt>
                <c:pt idx="115">
                  <c:v>-91.5371296946782</c:v>
                </c:pt>
                <c:pt idx="116">
                  <c:v>-91.65241076610575</c:v>
                </c:pt>
                <c:pt idx="117">
                  <c:v>-91.76451911719164</c:v>
                </c:pt>
                <c:pt idx="118">
                  <c:v>-91.87354307149101</c:v>
                </c:pt>
                <c:pt idx="119">
                  <c:v>-91.97956858074012</c:v>
                </c:pt>
              </c:numCache>
            </c:numRef>
          </c:yVal>
          <c:smooth val="1"/>
          <c:extLst xmlns:c16r2="http://schemas.microsoft.com/office/drawing/2015/06/chart">
            <c:ext xmlns:c16="http://schemas.microsoft.com/office/drawing/2014/chart" uri="{C3380CC4-5D6E-409C-BE32-E72D297353CC}">
              <c16:uniqueId val="{00000001-4330-4E4B-B491-027FA3978032}"/>
            </c:ext>
          </c:extLst>
        </c:ser>
        <c:ser>
          <c:idx val="0"/>
          <c:order val="2"/>
          <c:tx>
            <c:strRef>
              <c:f>'SA-Disposal-G'!$W$123</c:f>
              <c:strCache>
                <c:ptCount val="1"/>
                <c:pt idx="0">
                  <c:v>SOUD Deaths for 0.5x parameter level</c:v>
                </c:pt>
              </c:strCache>
            </c:strRef>
          </c:tx>
          <c:spPr>
            <a:ln w="6350">
              <a:solidFill>
                <a:schemeClr val="accent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W$3:$W$122</c:f>
              <c:numCache>
                <c:formatCode>General</c:formatCode>
                <c:ptCount val="120"/>
                <c:pt idx="0">
                  <c:v>0.0</c:v>
                </c:pt>
                <c:pt idx="1">
                  <c:v>-1.375133046728024</c:v>
                </c:pt>
                <c:pt idx="2">
                  <c:v>-2.898232855130573</c:v>
                </c:pt>
                <c:pt idx="3">
                  <c:v>-4.564809578740987</c:v>
                </c:pt>
                <c:pt idx="4">
                  <c:v>-6.370419715773754</c:v>
                </c:pt>
                <c:pt idx="5">
                  <c:v>-8.310679661423773</c:v>
                </c:pt>
                <c:pt idx="6">
                  <c:v>-10.38127072911279</c:v>
                </c:pt>
                <c:pt idx="7">
                  <c:v>-12.57794295802944</c:v>
                </c:pt>
                <c:pt idx="8">
                  <c:v>-14.89651798266507</c:v>
                </c:pt>
                <c:pt idx="9">
                  <c:v>-17.33289115756461</c:v>
                </c:pt>
                <c:pt idx="10">
                  <c:v>-19.88303308841775</c:v>
                </c:pt>
                <c:pt idx="11">
                  <c:v>-22.54299068796908</c:v>
                </c:pt>
                <c:pt idx="12">
                  <c:v>-25.30888784984129</c:v>
                </c:pt>
                <c:pt idx="13">
                  <c:v>-27.03488330994276</c:v>
                </c:pt>
                <c:pt idx="14">
                  <c:v>-28.72769534001807</c:v>
                </c:pt>
                <c:pt idx="15">
                  <c:v>-30.38609316119714</c:v>
                </c:pt>
                <c:pt idx="16">
                  <c:v>-32.01030575664972</c:v>
                </c:pt>
                <c:pt idx="17">
                  <c:v>-33.600697607026</c:v>
                </c:pt>
                <c:pt idx="18">
                  <c:v>-35.15773154219615</c:v>
                </c:pt>
                <c:pt idx="19">
                  <c:v>-36.68194376721176</c:v>
                </c:pt>
                <c:pt idx="20">
                  <c:v>-38.17392440864077</c:v>
                </c:pt>
                <c:pt idx="21">
                  <c:v>-39.6343023435255</c:v>
                </c:pt>
                <c:pt idx="22">
                  <c:v>-41.06373336492136</c:v>
                </c:pt>
                <c:pt idx="23">
                  <c:v>-42.46289094873216</c:v>
                </c:pt>
                <c:pt idx="24">
                  <c:v>-43.83245905022444</c:v>
                </c:pt>
                <c:pt idx="25">
                  <c:v>-45.1731264856509</c:v>
                </c:pt>
                <c:pt idx="26">
                  <c:v>-46.48362729029778</c:v>
                </c:pt>
                <c:pt idx="27">
                  <c:v>-47.76446815578714</c:v>
                </c:pt>
                <c:pt idx="28">
                  <c:v>-49.01616567573304</c:v>
                </c:pt>
                <c:pt idx="29">
                  <c:v>-50.23924050935612</c:v>
                </c:pt>
                <c:pt idx="30">
                  <c:v>-51.4342155031949</c:v>
                </c:pt>
                <c:pt idx="31">
                  <c:v>-52.60161414437807</c:v>
                </c:pt>
                <c:pt idx="32">
                  <c:v>-53.74195928283412</c:v>
                </c:pt>
                <c:pt idx="33">
                  <c:v>-54.855772069736</c:v>
                </c:pt>
                <c:pt idx="34">
                  <c:v>-55.9435710707215</c:v>
                </c:pt>
                <c:pt idx="35">
                  <c:v>-57.00587152125199</c:v>
                </c:pt>
                <c:pt idx="36">
                  <c:v>-58.0431846983703</c:v>
                </c:pt>
                <c:pt idx="37">
                  <c:v>-59.05601738844926</c:v>
                </c:pt>
                <c:pt idx="38">
                  <c:v>-60.04487143473995</c:v>
                </c:pt>
                <c:pt idx="39">
                  <c:v>-61.010239982219</c:v>
                </c:pt>
                <c:pt idx="40">
                  <c:v>-61.9526102882491</c:v>
                </c:pt>
                <c:pt idx="41">
                  <c:v>-62.87246348566075</c:v>
                </c:pt>
                <c:pt idx="42">
                  <c:v>-63.77027436951951</c:v>
                </c:pt>
                <c:pt idx="43">
                  <c:v>-64.6465112182323</c:v>
                </c:pt>
                <c:pt idx="44">
                  <c:v>-65.50163564448756</c:v>
                </c:pt>
                <c:pt idx="45">
                  <c:v>-66.33610247222005</c:v>
                </c:pt>
                <c:pt idx="46">
                  <c:v>-67.15035963647018</c:v>
                </c:pt>
                <c:pt idx="47">
                  <c:v>-67.94484810348816</c:v>
                </c:pt>
                <c:pt idx="48">
                  <c:v>-68.72000180883109</c:v>
                </c:pt>
                <c:pt idx="49">
                  <c:v>-69.47624761154226</c:v>
                </c:pt>
                <c:pt idx="50">
                  <c:v>-70.21400526274496</c:v>
                </c:pt>
                <c:pt idx="51">
                  <c:v>-70.93368738722495</c:v>
                </c:pt>
                <c:pt idx="52">
                  <c:v>-71.63569947088085</c:v>
                </c:pt>
                <c:pt idx="53">
                  <c:v>-72.32043986435107</c:v>
                </c:pt>
                <c:pt idx="54">
                  <c:v>-72.988299796349</c:v>
                </c:pt>
                <c:pt idx="55">
                  <c:v>-73.6396633957475</c:v>
                </c:pt>
                <c:pt idx="56">
                  <c:v>-74.27490772162935</c:v>
                </c:pt>
                <c:pt idx="57">
                  <c:v>-74.89440280054966</c:v>
                </c:pt>
                <c:pt idx="58">
                  <c:v>-75.49851167035626</c:v>
                </c:pt>
                <c:pt idx="59">
                  <c:v>-76.08759042995166</c:v>
                </c:pt>
                <c:pt idx="60">
                  <c:v>-76.66198829445077</c:v>
                </c:pt>
                <c:pt idx="61">
                  <c:v>-77.22204765521047</c:v>
                </c:pt>
                <c:pt idx="62">
                  <c:v>-77.76810414425105</c:v>
                </c:pt>
                <c:pt idx="63">
                  <c:v>-78.30048670265936</c:v>
                </c:pt>
                <c:pt idx="64">
                  <c:v>-78.81951765254614</c:v>
                </c:pt>
                <c:pt idx="65">
                  <c:v>-79.32551277216872</c:v>
                </c:pt>
                <c:pt idx="66">
                  <c:v>-79.81878137391877</c:v>
                </c:pt>
                <c:pt idx="67">
                  <c:v>-80.299626384803</c:v>
                </c:pt>
                <c:pt idx="68">
                  <c:v>-80.76834442915594</c:v>
                </c:pt>
                <c:pt idx="69">
                  <c:v>-81.22522591329874</c:v>
                </c:pt>
                <c:pt idx="70">
                  <c:v>-81.67055511187215</c:v>
                </c:pt>
                <c:pt idx="71">
                  <c:v>-82.10461025562257</c:v>
                </c:pt>
                <c:pt idx="72">
                  <c:v>-82.5276636204034</c:v>
                </c:pt>
                <c:pt idx="73">
                  <c:v>-82.9399816172</c:v>
                </c:pt>
                <c:pt idx="74">
                  <c:v>-83.34182488297463</c:v>
                </c:pt>
                <c:pt idx="75">
                  <c:v>-83.73344837215525</c:v>
                </c:pt>
                <c:pt idx="76">
                  <c:v>-84.11510144861454</c:v>
                </c:pt>
                <c:pt idx="77">
                  <c:v>-84.48702797796056</c:v>
                </c:pt>
                <c:pt idx="78">
                  <c:v>-84.84946642003232</c:v>
                </c:pt>
                <c:pt idx="79">
                  <c:v>-85.2026499214359</c:v>
                </c:pt>
                <c:pt idx="80">
                  <c:v>-85.54680640802053</c:v>
                </c:pt>
                <c:pt idx="81">
                  <c:v>-85.88215867717408</c:v>
                </c:pt>
                <c:pt idx="82">
                  <c:v>-86.2089244898384</c:v>
                </c:pt>
                <c:pt idx="83">
                  <c:v>-86.5273166621426</c:v>
                </c:pt>
                <c:pt idx="84">
                  <c:v>-86.83754315657558</c:v>
                </c:pt>
                <c:pt idx="85">
                  <c:v>-87.13980717261266</c:v>
                </c:pt>
                <c:pt idx="86">
                  <c:v>-87.43430723672373</c:v>
                </c:pt>
                <c:pt idx="87">
                  <c:v>-87.72123729168665</c:v>
                </c:pt>
                <c:pt idx="88">
                  <c:v>-88.00078678516024</c:v>
                </c:pt>
                <c:pt idx="89">
                  <c:v>-88.27314075745265</c:v>
                </c:pt>
                <c:pt idx="90">
                  <c:v>-88.53847992843305</c:v>
                </c:pt>
                <c:pt idx="91">
                  <c:v>-88.79698078353003</c:v>
                </c:pt>
                <c:pt idx="92">
                  <c:v>-89.0488156588086</c:v>
                </c:pt>
                <c:pt idx="93">
                  <c:v>-89.29415282504676</c:v>
                </c:pt>
                <c:pt idx="94">
                  <c:v>-89.5331565708076</c:v>
                </c:pt>
                <c:pt idx="95">
                  <c:v>-89.76598728446591</c:v>
                </c:pt>
                <c:pt idx="96">
                  <c:v>-89.99280153516204</c:v>
                </c:pt>
                <c:pt idx="97">
                  <c:v>-90.21375215266708</c:v>
                </c:pt>
                <c:pt idx="98">
                  <c:v>-90.42898830613247</c:v>
                </c:pt>
                <c:pt idx="99">
                  <c:v>-90.6386555817106</c:v>
                </c:pt>
                <c:pt idx="100">
                  <c:v>-90.84289605902369</c:v>
                </c:pt>
                <c:pt idx="101">
                  <c:v>-91.04184838649569</c:v>
                </c:pt>
                <c:pt idx="102">
                  <c:v>-91.23564785549382</c:v>
                </c:pt>
                <c:pt idx="103">
                  <c:v>-91.4244264733163</c:v>
                </c:pt>
                <c:pt idx="104">
                  <c:v>-91.6083130349834</c:v>
                </c:pt>
                <c:pt idx="105">
                  <c:v>-91.78743319386878</c:v>
                </c:pt>
                <c:pt idx="106">
                  <c:v>-91.9619095311171</c:v>
                </c:pt>
                <c:pt idx="107">
                  <c:v>-92.1318616239032</c:v>
                </c:pt>
                <c:pt idx="108">
                  <c:v>-92.29740611249073</c:v>
                </c:pt>
                <c:pt idx="109">
                  <c:v>-92.45865676612041</c:v>
                </c:pt>
                <c:pt idx="110">
                  <c:v>-92.61572454770221</c:v>
                </c:pt>
                <c:pt idx="111">
                  <c:v>-92.76871767736151</c:v>
                </c:pt>
                <c:pt idx="112">
                  <c:v>-92.9177416947963</c:v>
                </c:pt>
                <c:pt idx="113">
                  <c:v>-93.06289952048452</c:v>
                </c:pt>
                <c:pt idx="114">
                  <c:v>-93.20429151574113</c:v>
                </c:pt>
                <c:pt idx="115">
                  <c:v>-93.34201554162148</c:v>
                </c:pt>
                <c:pt idx="116">
                  <c:v>-93.47616701670565</c:v>
                </c:pt>
                <c:pt idx="117">
                  <c:v>-93.60683897375227</c:v>
                </c:pt>
                <c:pt idx="118">
                  <c:v>-93.73412211523843</c:v>
                </c:pt>
                <c:pt idx="119">
                  <c:v>-93.85810486779597</c:v>
                </c:pt>
              </c:numCache>
            </c:numRef>
          </c:yVal>
          <c:smooth val="1"/>
          <c:extLst xmlns:c16r2="http://schemas.microsoft.com/office/drawing/2015/06/chart">
            <c:ext xmlns:c16="http://schemas.microsoft.com/office/drawing/2014/chart" uri="{C3380CC4-5D6E-409C-BE32-E72D297353CC}">
              <c16:uniqueId val="{00000002-4330-4E4B-B491-027FA3978032}"/>
            </c:ext>
          </c:extLst>
        </c:ser>
        <c:ser>
          <c:idx val="7"/>
          <c:order val="3"/>
          <c:tx>
            <c:strRef>
              <c:f>'SA-Disposal-G'!$F$123</c:f>
              <c:strCache>
                <c:ptCount val="1"/>
                <c:pt idx="0">
                  <c:v>SHUD Deaths for 1x parameter level</c:v>
                </c:pt>
              </c:strCache>
            </c:strRef>
          </c:tx>
          <c:spPr>
            <a:ln w="76200">
              <a:solidFill>
                <a:schemeClr val="accent2"/>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F$3:$F$122</c:f>
              <c:numCache>
                <c:formatCode>General</c:formatCode>
                <c:ptCount val="120"/>
                <c:pt idx="0">
                  <c:v>0.0</c:v>
                </c:pt>
                <c:pt idx="1">
                  <c:v>0.871809759355165</c:v>
                </c:pt>
                <c:pt idx="2">
                  <c:v>2.019605970605153</c:v>
                </c:pt>
                <c:pt idx="3">
                  <c:v>3.433415424821942</c:v>
                </c:pt>
                <c:pt idx="4">
                  <c:v>5.10402980316967</c:v>
                </c:pt>
                <c:pt idx="5">
                  <c:v>7.022788235370172</c:v>
                </c:pt>
                <c:pt idx="6">
                  <c:v>9.18147952783429</c:v>
                </c:pt>
                <c:pt idx="7">
                  <c:v>11.57226539396834</c:v>
                </c:pt>
                <c:pt idx="8">
                  <c:v>14.18762004592577</c:v>
                </c:pt>
                <c:pt idx="9">
                  <c:v>17.02028275482285</c:v>
                </c:pt>
                <c:pt idx="10">
                  <c:v>20.06322068298762</c:v>
                </c:pt>
                <c:pt idx="11">
                  <c:v>23.30959984393622</c:v>
                </c:pt>
                <c:pt idx="12">
                  <c:v>26.7527624846236</c:v>
                </c:pt>
                <c:pt idx="13">
                  <c:v>28.43848911287555</c:v>
                </c:pt>
                <c:pt idx="14">
                  <c:v>30.08230635218802</c:v>
                </c:pt>
                <c:pt idx="15">
                  <c:v>31.68045699158856</c:v>
                </c:pt>
                <c:pt idx="16">
                  <c:v>33.23190570492715</c:v>
                </c:pt>
                <c:pt idx="17">
                  <c:v>34.73604916051194</c:v>
                </c:pt>
                <c:pt idx="18">
                  <c:v>36.19262021368068</c:v>
                </c:pt>
                <c:pt idx="19">
                  <c:v>37.60161876304505</c:v>
                </c:pt>
                <c:pt idx="20">
                  <c:v>38.96325680680424</c:v>
                </c:pt>
                <c:pt idx="21">
                  <c:v>40.27791466555677</c:v>
                </c:pt>
                <c:pt idx="22">
                  <c:v>41.5461060185637</c:v>
                </c:pt>
                <c:pt idx="23">
                  <c:v>42.7684499062129</c:v>
                </c:pt>
                <c:pt idx="24">
                  <c:v>43.94564824737741</c:v>
                </c:pt>
                <c:pt idx="25">
                  <c:v>45.07846773045971</c:v>
                </c:pt>
                <c:pt idx="26">
                  <c:v>46.1643976430019</c:v>
                </c:pt>
                <c:pt idx="27">
                  <c:v>47.20400332890672</c:v>
                </c:pt>
                <c:pt idx="28">
                  <c:v>48.19790190732201</c:v>
                </c:pt>
                <c:pt idx="29">
                  <c:v>49.14674900035465</c:v>
                </c:pt>
                <c:pt idx="30">
                  <c:v>50.05123219595671</c:v>
                </c:pt>
                <c:pt idx="31">
                  <c:v>50.91206551062555</c:v>
                </c:pt>
                <c:pt idx="32">
                  <c:v>51.72998467396587</c:v>
                </c:pt>
                <c:pt idx="33">
                  <c:v>52.5057430871097</c:v>
                </c:pt>
                <c:pt idx="34">
                  <c:v>53.24010833670423</c:v>
                </c:pt>
                <c:pt idx="35">
                  <c:v>53.93385916978599</c:v>
                </c:pt>
                <c:pt idx="36">
                  <c:v>54.58778285351318</c:v>
                </c:pt>
                <c:pt idx="37">
                  <c:v>55.20267285849336</c:v>
                </c:pt>
                <c:pt idx="38">
                  <c:v>55.77932681617257</c:v>
                </c:pt>
                <c:pt idx="39">
                  <c:v>56.31853898630397</c:v>
                </c:pt>
                <c:pt idx="40">
                  <c:v>56.82110404172577</c:v>
                </c:pt>
                <c:pt idx="41">
                  <c:v>57.28781570176788</c:v>
                </c:pt>
                <c:pt idx="42">
                  <c:v>57.71946549021929</c:v>
                </c:pt>
                <c:pt idx="43">
                  <c:v>58.11684162511519</c:v>
                </c:pt>
                <c:pt idx="44">
                  <c:v>58.48072802476671</c:v>
                </c:pt>
                <c:pt idx="45">
                  <c:v>58.81190341694109</c:v>
                </c:pt>
                <c:pt idx="46">
                  <c:v>59.11114054009659</c:v>
                </c:pt>
                <c:pt idx="47">
                  <c:v>59.37920542723997</c:v>
                </c:pt>
                <c:pt idx="48">
                  <c:v>59.61685676431004</c:v>
                </c:pt>
                <c:pt idx="49">
                  <c:v>59.824845316063</c:v>
                </c:pt>
                <c:pt idx="50">
                  <c:v>60.00391341337652</c:v>
                </c:pt>
                <c:pt idx="51">
                  <c:v>60.15479449659689</c:v>
                </c:pt>
                <c:pt idx="52">
                  <c:v>60.27821270030167</c:v>
                </c:pt>
                <c:pt idx="53">
                  <c:v>60.37488249476216</c:v>
                </c:pt>
                <c:pt idx="54">
                  <c:v>60.44550837088704</c:v>
                </c:pt>
                <c:pt idx="55">
                  <c:v>60.49078456512319</c:v>
                </c:pt>
                <c:pt idx="56">
                  <c:v>60.51139482126892</c:v>
                </c:pt>
                <c:pt idx="57">
                  <c:v>60.50801218634306</c:v>
                </c:pt>
                <c:pt idx="58">
                  <c:v>60.48129883795373</c:v>
                </c:pt>
                <c:pt idx="59">
                  <c:v>60.4319059408028</c:v>
                </c:pt>
                <c:pt idx="60">
                  <c:v>60.36047353013877</c:v>
                </c:pt>
                <c:pt idx="61">
                  <c:v>60.2676304201455</c:v>
                </c:pt>
                <c:pt idx="62">
                  <c:v>60.1539941354002</c:v>
                </c:pt>
                <c:pt idx="63">
                  <c:v>60.02017086366941</c:v>
                </c:pt>
                <c:pt idx="64">
                  <c:v>59.86675542842558</c:v>
                </c:pt>
                <c:pt idx="65">
                  <c:v>59.6943312795639</c:v>
                </c:pt>
                <c:pt idx="66">
                  <c:v>59.50347050093692</c:v>
                </c:pt>
                <c:pt idx="67">
                  <c:v>59.2947338333931</c:v>
                </c:pt>
                <c:pt idx="68">
                  <c:v>59.0686707120944</c:v>
                </c:pt>
                <c:pt idx="69">
                  <c:v>58.82581931696786</c:v>
                </c:pt>
                <c:pt idx="70">
                  <c:v>58.56670663521481</c:v>
                </c:pt>
                <c:pt idx="71">
                  <c:v>58.29184853487454</c:v>
                </c:pt>
                <c:pt idx="72">
                  <c:v>58.00174984850223</c:v>
                </c:pt>
                <c:pt idx="73">
                  <c:v>57.69690446607056</c:v>
                </c:pt>
                <c:pt idx="74">
                  <c:v>57.37779543627998</c:v>
                </c:pt>
                <c:pt idx="75">
                  <c:v>57.04489507549199</c:v>
                </c:pt>
                <c:pt idx="76">
                  <c:v>56.69866508356754</c:v>
                </c:pt>
                <c:pt idx="77">
                  <c:v>56.33955666592014</c:v>
                </c:pt>
                <c:pt idx="78">
                  <c:v>55.9680106611661</c:v>
                </c:pt>
                <c:pt idx="79">
                  <c:v>55.58445767374961</c:v>
                </c:pt>
                <c:pt idx="80">
                  <c:v>55.18931821100895</c:v>
                </c:pt>
                <c:pt idx="81">
                  <c:v>54.78300282414284</c:v>
                </c:pt>
                <c:pt idx="82">
                  <c:v>54.36591225260808</c:v>
                </c:pt>
                <c:pt idx="83">
                  <c:v>53.93843757147344</c:v>
                </c:pt>
                <c:pt idx="84">
                  <c:v>53.50096034131898</c:v>
                </c:pt>
                <c:pt idx="85">
                  <c:v>53.05385276027229</c:v>
                </c:pt>
                <c:pt idx="86">
                  <c:v>52.5974778178259</c:v>
                </c:pt>
                <c:pt idx="87">
                  <c:v>52.13218945007088</c:v>
                </c:pt>
                <c:pt idx="88">
                  <c:v>51.65833269604478</c:v>
                </c:pt>
                <c:pt idx="89">
                  <c:v>51.17624385488434</c:v>
                </c:pt>
                <c:pt idx="90">
                  <c:v>50.68625064350544</c:v>
                </c:pt>
                <c:pt idx="91">
                  <c:v>50.18867235455986</c:v>
                </c:pt>
                <c:pt idx="92">
                  <c:v>49.68382001442196</c:v>
                </c:pt>
                <c:pt idx="93">
                  <c:v>49.17199654098908</c:v>
                </c:pt>
                <c:pt idx="94">
                  <c:v>48.65349690109304</c:v>
                </c:pt>
                <c:pt idx="95">
                  <c:v>48.12860826732735</c:v>
                </c:pt>
                <c:pt idx="96">
                  <c:v>47.5976101741248</c:v>
                </c:pt>
                <c:pt idx="97">
                  <c:v>47.06077467291784</c:v>
                </c:pt>
                <c:pt idx="98">
                  <c:v>46.51836648624609</c:v>
                </c:pt>
                <c:pt idx="99">
                  <c:v>45.97064316066194</c:v>
                </c:pt>
                <c:pt idx="100">
                  <c:v>45.41785521832198</c:v>
                </c:pt>
                <c:pt idx="101">
                  <c:v>44.86024630715642</c:v>
                </c:pt>
                <c:pt idx="102">
                  <c:v>44.2980533495012</c:v>
                </c:pt>
                <c:pt idx="103">
                  <c:v>43.73150668911249</c:v>
                </c:pt>
                <c:pt idx="104">
                  <c:v>43.1608302364773</c:v>
                </c:pt>
                <c:pt idx="105">
                  <c:v>42.58624161234413</c:v>
                </c:pt>
                <c:pt idx="106">
                  <c:v>42.00795228941274</c:v>
                </c:pt>
                <c:pt idx="107">
                  <c:v>41.42616773211585</c:v>
                </c:pt>
                <c:pt idx="108">
                  <c:v>40.84108753444886</c:v>
                </c:pt>
                <c:pt idx="109">
                  <c:v>40.25290555580249</c:v>
                </c:pt>
                <c:pt idx="110">
                  <c:v>39.66181005474596</c:v>
                </c:pt>
                <c:pt idx="111">
                  <c:v>39.06798382074503</c:v>
                </c:pt>
                <c:pt idx="112">
                  <c:v>38.47160430377895</c:v>
                </c:pt>
                <c:pt idx="113">
                  <c:v>37.87284374182877</c:v>
                </c:pt>
                <c:pt idx="114">
                  <c:v>37.27186928622385</c:v>
                </c:pt>
                <c:pt idx="115">
                  <c:v>36.66884312483362</c:v>
                </c:pt>
                <c:pt idx="116">
                  <c:v>36.06392260308817</c:v>
                </c:pt>
                <c:pt idx="117">
                  <c:v>35.45726034282725</c:v>
                </c:pt>
                <c:pt idx="118">
                  <c:v>34.84900435897325</c:v>
                </c:pt>
                <c:pt idx="119">
                  <c:v>34.23929817402463</c:v>
                </c:pt>
              </c:numCache>
            </c:numRef>
          </c:yVal>
          <c:smooth val="1"/>
          <c:extLst xmlns:c16r2="http://schemas.microsoft.com/office/drawing/2015/06/chart">
            <c:ext xmlns:c16="http://schemas.microsoft.com/office/drawing/2014/chart" uri="{C3380CC4-5D6E-409C-BE32-E72D297353CC}">
              <c16:uniqueId val="{00000003-4330-4E4B-B491-027FA3978032}"/>
            </c:ext>
          </c:extLst>
        </c:ser>
        <c:ser>
          <c:idx val="4"/>
          <c:order val="4"/>
          <c:tx>
            <c:strRef>
              <c:f>'SA-Disposal-G'!$O$123</c:f>
              <c:strCache>
                <c:ptCount val="1"/>
                <c:pt idx="0">
                  <c:v>SHUD Deaths for 0.75x parameter level</c:v>
                </c:pt>
              </c:strCache>
            </c:strRef>
          </c:tx>
          <c:spPr>
            <a:ln w="38100">
              <a:solidFill>
                <a:schemeClr val="accent2"/>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O$3:$O$122</c:f>
              <c:numCache>
                <c:formatCode>General</c:formatCode>
                <c:ptCount val="120"/>
                <c:pt idx="0">
                  <c:v>0.0</c:v>
                </c:pt>
                <c:pt idx="1">
                  <c:v>0.871809759354755</c:v>
                </c:pt>
                <c:pt idx="2">
                  <c:v>2.003671739273023</c:v>
                </c:pt>
                <c:pt idx="3">
                  <c:v>3.387166103942945</c:v>
                </c:pt>
                <c:pt idx="4">
                  <c:v>5.014438292343084</c:v>
                </c:pt>
                <c:pt idx="5">
                  <c:v>6.878018062658247</c:v>
                </c:pt>
                <c:pt idx="6">
                  <c:v>8.970750724163782</c:v>
                </c:pt>
                <c:pt idx="7">
                  <c:v>11.28574356530285</c:v>
                </c:pt>
                <c:pt idx="8">
                  <c:v>13.816324010851</c:v>
                </c:pt>
                <c:pt idx="9">
                  <c:v>16.55600705220536</c:v>
                </c:pt>
                <c:pt idx="10">
                  <c:v>19.49847000289214</c:v>
                </c:pt>
                <c:pt idx="11">
                  <c:v>22.63753303280441</c:v>
                </c:pt>
                <c:pt idx="12">
                  <c:v>25.96714425299988</c:v>
                </c:pt>
                <c:pt idx="13">
                  <c:v>27.53364795495109</c:v>
                </c:pt>
                <c:pt idx="14">
                  <c:v>29.06302637718908</c:v>
                </c:pt>
                <c:pt idx="15">
                  <c:v>30.55141152051783</c:v>
                </c:pt>
                <c:pt idx="16">
                  <c:v>31.99766327127081</c:v>
                </c:pt>
                <c:pt idx="17">
                  <c:v>33.40106430716</c:v>
                </c:pt>
                <c:pt idx="18">
                  <c:v>34.76122667958403</c:v>
                </c:pt>
                <c:pt idx="19">
                  <c:v>36.07802468130409</c:v>
                </c:pt>
                <c:pt idx="20">
                  <c:v>37.35154154152598</c:v>
                </c:pt>
                <c:pt idx="21">
                  <c:v>38.58202697958335</c:v>
                </c:pt>
                <c:pt idx="22">
                  <c:v>39.76986331848001</c:v>
                </c:pt>
                <c:pt idx="23">
                  <c:v>40.91553835622322</c:v>
                </c:pt>
                <c:pt idx="24">
                  <c:v>42.01962358103706</c:v>
                </c:pt>
                <c:pt idx="25">
                  <c:v>43.08275662018686</c:v>
                </c:pt>
                <c:pt idx="26">
                  <c:v>44.10229678023038</c:v>
                </c:pt>
                <c:pt idx="27">
                  <c:v>45.07869165596576</c:v>
                </c:pt>
                <c:pt idx="28">
                  <c:v>46.01244180674544</c:v>
                </c:pt>
                <c:pt idx="29">
                  <c:v>46.90408745019808</c:v>
                </c:pt>
                <c:pt idx="30">
                  <c:v>47.75420215253416</c:v>
                </c:pt>
                <c:pt idx="31">
                  <c:v>48.56338748561758</c:v>
                </c:pt>
                <c:pt idx="32">
                  <c:v>49.33226847735821</c:v>
                </c:pt>
                <c:pt idx="33">
                  <c:v>50.06148971114197</c:v>
                </c:pt>
                <c:pt idx="34">
                  <c:v>50.75171195925682</c:v>
                </c:pt>
                <c:pt idx="35">
                  <c:v>51.4036092583337</c:v>
                </c:pt>
                <c:pt idx="36">
                  <c:v>52.01786635311379</c:v>
                </c:pt>
                <c:pt idx="37">
                  <c:v>52.59517644926213</c:v>
                </c:pt>
                <c:pt idx="38">
                  <c:v>53.1362392273757</c:v>
                </c:pt>
                <c:pt idx="39">
                  <c:v>53.64175334675083</c:v>
                </c:pt>
                <c:pt idx="40">
                  <c:v>54.1124202705213</c:v>
                </c:pt>
                <c:pt idx="41">
                  <c:v>54.5489429234332</c:v>
                </c:pt>
                <c:pt idx="42">
                  <c:v>54.95202446519939</c:v>
                </c:pt>
                <c:pt idx="43">
                  <c:v>55.32236718855665</c:v>
                </c:pt>
                <c:pt idx="44">
                  <c:v>55.66067152720557</c:v>
                </c:pt>
                <c:pt idx="45">
                  <c:v>55.96763516120559</c:v>
                </c:pt>
                <c:pt idx="46">
                  <c:v>56.2439522093097</c:v>
                </c:pt>
                <c:pt idx="47">
                  <c:v>56.49031249932714</c:v>
                </c:pt>
                <c:pt idx="48">
                  <c:v>56.70740090887352</c:v>
                </c:pt>
                <c:pt idx="49">
                  <c:v>56.89589676992613</c:v>
                </c:pt>
                <c:pt idx="50">
                  <c:v>57.05647333144609</c:v>
                </c:pt>
                <c:pt idx="51">
                  <c:v>57.18979727507232</c:v>
                </c:pt>
                <c:pt idx="52">
                  <c:v>57.29652826952042</c:v>
                </c:pt>
                <c:pt idx="53">
                  <c:v>57.377318579302</c:v>
                </c:pt>
                <c:pt idx="54">
                  <c:v>57.4328127147965</c:v>
                </c:pt>
                <c:pt idx="55">
                  <c:v>57.46364712042541</c:v>
                </c:pt>
                <c:pt idx="56">
                  <c:v>57.47044989807855</c:v>
                </c:pt>
                <c:pt idx="57">
                  <c:v>57.45384056317504</c:v>
                </c:pt>
                <c:pt idx="58">
                  <c:v>57.41442983100173</c:v>
                </c:pt>
                <c:pt idx="59">
                  <c:v>57.35281943111372</c:v>
                </c:pt>
                <c:pt idx="60">
                  <c:v>57.26960194782068</c:v>
                </c:pt>
                <c:pt idx="61">
                  <c:v>57.16536068487725</c:v>
                </c:pt>
                <c:pt idx="62">
                  <c:v>57.04066955266601</c:v>
                </c:pt>
                <c:pt idx="63">
                  <c:v>56.89609297627867</c:v>
                </c:pt>
                <c:pt idx="64">
                  <c:v>56.7321858229865</c:v>
                </c:pt>
                <c:pt idx="65">
                  <c:v>56.54949334773237</c:v>
                </c:pt>
                <c:pt idx="66">
                  <c:v>56.34855115531919</c:v>
                </c:pt>
                <c:pt idx="67">
                  <c:v>56.12988517812255</c:v>
                </c:pt>
                <c:pt idx="68">
                  <c:v>55.89401166816683</c:v>
                </c:pt>
                <c:pt idx="69">
                  <c:v>55.64143720251212</c:v>
                </c:pt>
                <c:pt idx="70">
                  <c:v>55.37265870095334</c:v>
                </c:pt>
                <c:pt idx="71">
                  <c:v>55.08816345509197</c:v>
                </c:pt>
                <c:pt idx="72">
                  <c:v>54.78842916790504</c:v>
                </c:pt>
                <c:pt idx="73">
                  <c:v>54.47392400298581</c:v>
                </c:pt>
                <c:pt idx="74">
                  <c:v>54.1451066426779</c:v>
                </c:pt>
                <c:pt idx="75">
                  <c:v>53.80242635437871</c:v>
                </c:pt>
                <c:pt idx="76">
                  <c:v>53.44632306432572</c:v>
                </c:pt>
                <c:pt idx="77">
                  <c:v>53.07722743822414</c:v>
                </c:pt>
                <c:pt idx="78">
                  <c:v>52.6955609681117</c:v>
                </c:pt>
                <c:pt idx="79">
                  <c:v>52.30173606489149</c:v>
                </c:pt>
                <c:pt idx="80">
                  <c:v>51.89615615600582</c:v>
                </c:pt>
                <c:pt idx="81">
                  <c:v>51.47921578774712</c:v>
                </c:pt>
                <c:pt idx="82">
                  <c:v>51.051300731736</c:v>
                </c:pt>
                <c:pt idx="83">
                  <c:v>50.61278809513247</c:v>
                </c:pt>
                <c:pt idx="84">
                  <c:v>50.16404643415736</c:v>
                </c:pt>
                <c:pt idx="85">
                  <c:v>49.70543587055308</c:v>
                </c:pt>
                <c:pt idx="86">
                  <c:v>49.23730821059935</c:v>
                </c:pt>
                <c:pt idx="87">
                  <c:v>48.76000706637178</c:v>
                </c:pt>
                <c:pt idx="88">
                  <c:v>48.27386797889794</c:v>
                </c:pt>
                <c:pt idx="89">
                  <c:v>47.7792185429399</c:v>
                </c:pt>
                <c:pt idx="90">
                  <c:v>47.27637853310411</c:v>
                </c:pt>
                <c:pt idx="91">
                  <c:v>46.76566003103655</c:v>
                </c:pt>
                <c:pt idx="92">
                  <c:v>46.24736755345264</c:v>
                </c:pt>
                <c:pt idx="93">
                  <c:v>45.72179818077776</c:v>
                </c:pt>
                <c:pt idx="94">
                  <c:v>45.1892416861896</c:v>
                </c:pt>
                <c:pt idx="95">
                  <c:v>44.64998066487328</c:v>
                </c:pt>
                <c:pt idx="96">
                  <c:v>44.10429066329579</c:v>
                </c:pt>
                <c:pt idx="97">
                  <c:v>43.5524403083451</c:v>
                </c:pt>
                <c:pt idx="98">
                  <c:v>42.99469143616609</c:v>
                </c:pt>
                <c:pt idx="99">
                  <c:v>42.43129922055904</c:v>
                </c:pt>
                <c:pt idx="100">
                  <c:v>41.862512300804</c:v>
                </c:pt>
                <c:pt idx="101">
                  <c:v>41.28857290878208</c:v>
                </c:pt>
                <c:pt idx="102">
                  <c:v>40.709716995293</c:v>
                </c:pt>
                <c:pt idx="103">
                  <c:v>40.12617435545862</c:v>
                </c:pt>
                <c:pt idx="104">
                  <c:v>39.53816875310872</c:v>
                </c:pt>
                <c:pt idx="105">
                  <c:v>38.94591804407627</c:v>
                </c:pt>
                <c:pt idx="106">
                  <c:v>38.34963429831954</c:v>
                </c:pt>
                <c:pt idx="107">
                  <c:v>37.74952392078876</c:v>
                </c:pt>
                <c:pt idx="108">
                  <c:v>37.14578777098418</c:v>
                </c:pt>
                <c:pt idx="109">
                  <c:v>36.53862128114049</c:v>
                </c:pt>
                <c:pt idx="110">
                  <c:v>35.92821457298523</c:v>
                </c:pt>
                <c:pt idx="111">
                  <c:v>35.31475257302314</c:v>
                </c:pt>
                <c:pt idx="112">
                  <c:v>34.69841512631064</c:v>
                </c:pt>
                <c:pt idx="113">
                  <c:v>34.07937710866737</c:v>
                </c:pt>
                <c:pt idx="114">
                  <c:v>33.45780853731623</c:v>
                </c:pt>
                <c:pt idx="115">
                  <c:v>32.83387467990404</c:v>
                </c:pt>
                <c:pt idx="116">
                  <c:v>32.20773616187948</c:v>
                </c:pt>
                <c:pt idx="117">
                  <c:v>31.57954907222758</c:v>
                </c:pt>
                <c:pt idx="118">
                  <c:v>30.94946506751903</c:v>
                </c:pt>
                <c:pt idx="119">
                  <c:v>30.31763147427791</c:v>
                </c:pt>
              </c:numCache>
            </c:numRef>
          </c:yVal>
          <c:smooth val="1"/>
          <c:extLst xmlns:c16r2="http://schemas.microsoft.com/office/drawing/2015/06/chart">
            <c:ext xmlns:c16="http://schemas.microsoft.com/office/drawing/2014/chart" uri="{C3380CC4-5D6E-409C-BE32-E72D297353CC}">
              <c16:uniqueId val="{00000004-4330-4E4B-B491-027FA3978032}"/>
            </c:ext>
          </c:extLst>
        </c:ser>
        <c:ser>
          <c:idx val="1"/>
          <c:order val="5"/>
          <c:tx>
            <c:strRef>
              <c:f>'SA-Disposal-G'!$X$123</c:f>
              <c:strCache>
                <c:ptCount val="1"/>
                <c:pt idx="0">
                  <c:v>SHUD Deaths for 0.5x parameter level</c:v>
                </c:pt>
              </c:strCache>
            </c:strRef>
          </c:tx>
          <c:spPr>
            <a:ln w="6350">
              <a:solidFill>
                <a:schemeClr val="accent2"/>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X$3:$X$122</c:f>
              <c:numCache>
                <c:formatCode>General</c:formatCode>
                <c:ptCount val="120"/>
                <c:pt idx="0">
                  <c:v>0.0</c:v>
                </c:pt>
                <c:pt idx="1">
                  <c:v>0.871809759355347</c:v>
                </c:pt>
                <c:pt idx="2">
                  <c:v>1.987737403723213</c:v>
                </c:pt>
                <c:pt idx="3">
                  <c:v>3.34081983087485</c:v>
                </c:pt>
                <c:pt idx="4">
                  <c:v>4.924494873336616</c:v>
                </c:pt>
                <c:pt idx="5">
                  <c:v>6.73244764599408</c:v>
                </c:pt>
                <c:pt idx="6">
                  <c:v>8.758563800626234</c:v>
                </c:pt>
                <c:pt idx="7">
                  <c:v>10.99689385193096</c:v>
                </c:pt>
                <c:pt idx="8">
                  <c:v>13.4416258974091</c:v>
                </c:pt>
                <c:pt idx="9">
                  <c:v>16.08706491287793</c:v>
                </c:pt>
                <c:pt idx="10">
                  <c:v>18.92761719140972</c:v>
                </c:pt>
                <c:pt idx="11">
                  <c:v>21.95777879628217</c:v>
                </c:pt>
                <c:pt idx="12">
                  <c:v>25.17212713711838</c:v>
                </c:pt>
                <c:pt idx="13">
                  <c:v>26.61759454595258</c:v>
                </c:pt>
                <c:pt idx="14">
                  <c:v>28.03063986017892</c:v>
                </c:pt>
                <c:pt idx="15">
                  <c:v>29.40730943978932</c:v>
                </c:pt>
                <c:pt idx="16">
                  <c:v>30.74638227337658</c:v>
                </c:pt>
                <c:pt idx="17">
                  <c:v>32.04704887546414</c:v>
                </c:pt>
                <c:pt idx="18">
                  <c:v>33.30882008617382</c:v>
                </c:pt>
                <c:pt idx="19">
                  <c:v>34.53146192004952</c:v>
                </c:pt>
                <c:pt idx="20">
                  <c:v>35.71494396277298</c:v>
                </c:pt>
                <c:pt idx="21">
                  <c:v>36.85939837735596</c:v>
                </c:pt>
                <c:pt idx="22">
                  <c:v>37.9650872507011</c:v>
                </c:pt>
                <c:pt idx="23">
                  <c:v>39.03237650619094</c:v>
                </c:pt>
                <c:pt idx="24">
                  <c:v>40.06171499379506</c:v>
                </c:pt>
                <c:pt idx="25">
                  <c:v>41.05361767026724</c:v>
                </c:pt>
                <c:pt idx="26">
                  <c:v>42.0053186927416</c:v>
                </c:pt>
                <c:pt idx="27">
                  <c:v>42.91715202845357</c:v>
                </c:pt>
                <c:pt idx="28">
                  <c:v>43.78950492731383</c:v>
                </c:pt>
                <c:pt idx="29">
                  <c:v>44.62280466218567</c:v>
                </c:pt>
                <c:pt idx="30">
                  <c:v>45.41751254619525</c:v>
                </c:pt>
                <c:pt idx="31">
                  <c:v>46.17411887231882</c:v>
                </c:pt>
                <c:pt idx="32">
                  <c:v>46.89313860701922</c:v>
                </c:pt>
                <c:pt idx="33">
                  <c:v>47.57510769838818</c:v>
                </c:pt>
                <c:pt idx="34">
                  <c:v>48.2205798878833</c:v>
                </c:pt>
                <c:pt idx="35">
                  <c:v>48.83012393742333</c:v>
                </c:pt>
                <c:pt idx="36">
                  <c:v>49.40432120138014</c:v>
                </c:pt>
                <c:pt idx="37">
                  <c:v>49.94376348705944</c:v>
                </c:pt>
                <c:pt idx="38">
                  <c:v>50.44905115830417</c:v>
                </c:pt>
                <c:pt idx="39">
                  <c:v>50.92078570294912</c:v>
                </c:pt>
                <c:pt idx="40">
                  <c:v>51.35957362418858</c:v>
                </c:pt>
                <c:pt idx="41">
                  <c:v>51.7660251442312</c:v>
                </c:pt>
                <c:pt idx="42">
                  <c:v>52.14075301160788</c:v>
                </c:pt>
                <c:pt idx="43">
                  <c:v>52.48437142366339</c:v>
                </c:pt>
                <c:pt idx="44">
                  <c:v>52.79749505055965</c:v>
                </c:pt>
                <c:pt idx="45">
                  <c:v>53.08073814931308</c:v>
                </c:pt>
                <c:pt idx="46">
                  <c:v>53.33471375824274</c:v>
                </c:pt>
                <c:pt idx="47">
                  <c:v>53.56003296364327</c:v>
                </c:pt>
                <c:pt idx="48">
                  <c:v>53.75730423169959</c:v>
                </c:pt>
                <c:pt idx="49">
                  <c:v>53.92713279965746</c:v>
                </c:pt>
                <c:pt idx="50">
                  <c:v>54.07012012101677</c:v>
                </c:pt>
                <c:pt idx="51">
                  <c:v>54.18686336019724</c:v>
                </c:pt>
                <c:pt idx="52">
                  <c:v>54.27795492272334</c:v>
                </c:pt>
                <c:pt idx="53">
                  <c:v>54.34398203689993</c:v>
                </c:pt>
                <c:pt idx="54">
                  <c:v>54.38552637435387</c:v>
                </c:pt>
                <c:pt idx="55">
                  <c:v>54.40316370649553</c:v>
                </c:pt>
                <c:pt idx="56">
                  <c:v>54.39746359431108</c:v>
                </c:pt>
                <c:pt idx="57">
                  <c:v>54.36898910912141</c:v>
                </c:pt>
                <c:pt idx="58">
                  <c:v>54.31829658214578</c:v>
                </c:pt>
                <c:pt idx="59">
                  <c:v>54.24593538091066</c:v>
                </c:pt>
                <c:pt idx="60">
                  <c:v>54.1524477106538</c:v>
                </c:pt>
                <c:pt idx="61">
                  <c:v>54.03836843905346</c:v>
                </c:pt>
                <c:pt idx="62">
                  <c:v>53.90422494271314</c:v>
                </c:pt>
                <c:pt idx="63">
                  <c:v>53.75053697394146</c:v>
                </c:pt>
                <c:pt idx="64">
                  <c:v>53.57781654647097</c:v>
                </c:pt>
                <c:pt idx="65">
                  <c:v>53.38656783883907</c:v>
                </c:pt>
                <c:pt idx="66">
                  <c:v>53.17728711425102</c:v>
                </c:pt>
                <c:pt idx="67">
                  <c:v>52.95046265581713</c:v>
                </c:pt>
                <c:pt idx="68">
                  <c:v>52.70657471612913</c:v>
                </c:pt>
                <c:pt idx="69">
                  <c:v>52.4460954801798</c:v>
                </c:pt>
                <c:pt idx="70">
                  <c:v>52.16948904073083</c:v>
                </c:pt>
                <c:pt idx="71">
                  <c:v>51.87721138523678</c:v>
                </c:pt>
                <c:pt idx="72">
                  <c:v>51.56971039353311</c:v>
                </c:pt>
                <c:pt idx="73">
                  <c:v>51.24742584550368</c:v>
                </c:pt>
                <c:pt idx="74">
                  <c:v>50.91078943802195</c:v>
                </c:pt>
                <c:pt idx="75">
                  <c:v>50.56022481047921</c:v>
                </c:pt>
                <c:pt idx="76">
                  <c:v>50.19614757825315</c:v>
                </c:pt>
                <c:pt idx="77">
                  <c:v>49.81896537352327</c:v>
                </c:pt>
                <c:pt idx="78">
                  <c:v>49.4290778928602</c:v>
                </c:pt>
                <c:pt idx="79">
                  <c:v>49.02687695105296</c:v>
                </c:pt>
                <c:pt idx="80">
                  <c:v>48.61274654067056</c:v>
                </c:pt>
                <c:pt idx="81">
                  <c:v>48.18706289688343</c:v>
                </c:pt>
                <c:pt idx="82">
                  <c:v>47.75019456709119</c:v>
                </c:pt>
                <c:pt idx="83">
                  <c:v>47.3025024849475</c:v>
                </c:pt>
                <c:pt idx="84">
                  <c:v>46.84434004836734</c:v>
                </c:pt>
                <c:pt idx="85">
                  <c:v>46.37605320116472</c:v>
                </c:pt>
                <c:pt idx="86">
                  <c:v>45.8979805179499</c:v>
                </c:pt>
                <c:pt idx="87">
                  <c:v>45.4104532919653</c:v>
                </c:pt>
                <c:pt idx="88">
                  <c:v>44.9137956255563</c:v>
                </c:pt>
                <c:pt idx="89">
                  <c:v>44.40832452296286</c:v>
                </c:pt>
                <c:pt idx="90">
                  <c:v>43.89434998518796</c:v>
                </c:pt>
                <c:pt idx="91">
                  <c:v>43.372175106661</c:v>
                </c:pt>
                <c:pt idx="92">
                  <c:v>42.84209617346684</c:v>
                </c:pt>
                <c:pt idx="93">
                  <c:v>42.304402762912</c:v>
                </c:pt>
                <c:pt idx="94">
                  <c:v>41.75937784421755</c:v>
                </c:pt>
                <c:pt idx="95">
                  <c:v>41.20729788013328</c:v>
                </c:pt>
                <c:pt idx="96">
                  <c:v>40.6484329293015</c:v>
                </c:pt>
                <c:pt idx="97">
                  <c:v>40.0830467491834</c:v>
                </c:pt>
                <c:pt idx="98">
                  <c:v>39.51139689939303</c:v>
                </c:pt>
                <c:pt idx="99">
                  <c:v>38.93373484528702</c:v>
                </c:pt>
                <c:pt idx="100">
                  <c:v>38.35030606166313</c:v>
                </c:pt>
                <c:pt idx="101">
                  <c:v>37.76135013645662</c:v>
                </c:pt>
                <c:pt idx="102">
                  <c:v>37.167100874274</c:v>
                </c:pt>
                <c:pt idx="103">
                  <c:v>36.56778639969939</c:v>
                </c:pt>
                <c:pt idx="104">
                  <c:v>35.96362926022925</c:v>
                </c:pt>
                <c:pt idx="105">
                  <c:v>35.35484652875456</c:v>
                </c:pt>
                <c:pt idx="106">
                  <c:v>34.74164990550234</c:v>
                </c:pt>
                <c:pt idx="107">
                  <c:v>34.12424581934597</c:v>
                </c:pt>
                <c:pt idx="108">
                  <c:v>33.50283552841474</c:v>
                </c:pt>
                <c:pt idx="109">
                  <c:v>32.8776152199265</c:v>
                </c:pt>
                <c:pt idx="110">
                  <c:v>32.24877610918357</c:v>
                </c:pt>
                <c:pt idx="111">
                  <c:v>31.61650453766843</c:v>
                </c:pt>
                <c:pt idx="112">
                  <c:v>30.98098207019038</c:v>
                </c:pt>
                <c:pt idx="113">
                  <c:v>30.3423855910271</c:v>
                </c:pt>
                <c:pt idx="114">
                  <c:v>29.70088739902835</c:v>
                </c:pt>
                <c:pt idx="115">
                  <c:v>29.05665530162619</c:v>
                </c:pt>
                <c:pt idx="116">
                  <c:v>28.40985270772889</c:v>
                </c:pt>
                <c:pt idx="117">
                  <c:v>27.76063871946094</c:v>
                </c:pt>
                <c:pt idx="118">
                  <c:v>27.10916822271952</c:v>
                </c:pt>
                <c:pt idx="119">
                  <c:v>26.45559197652408</c:v>
                </c:pt>
              </c:numCache>
            </c:numRef>
          </c:yVal>
          <c:smooth val="1"/>
          <c:extLst xmlns:c16r2="http://schemas.microsoft.com/office/drawing/2015/06/chart">
            <c:ext xmlns:c16="http://schemas.microsoft.com/office/drawing/2014/chart" uri="{C3380CC4-5D6E-409C-BE32-E72D297353CC}">
              <c16:uniqueId val="{00000005-4330-4E4B-B491-027FA3978032}"/>
            </c:ext>
          </c:extLst>
        </c:ser>
        <c:ser>
          <c:idx val="5"/>
          <c:order val="6"/>
          <c:tx>
            <c:strRef>
              <c:f>'SA-Disposal-G'!$G$123</c:f>
              <c:strCache>
                <c:ptCount val="1"/>
                <c:pt idx="0">
                  <c:v>Total Deaths for 1x parameter level</c:v>
                </c:pt>
              </c:strCache>
            </c:strRef>
          </c:tx>
          <c:spPr>
            <a:ln w="76200">
              <a:solidFill>
                <a:schemeClr val="tx1"/>
              </a:solidFill>
            </a:ln>
          </c:spPr>
          <c:marker>
            <c:symbol val="none"/>
          </c:marker>
          <c:xVal>
            <c:numRef>
              <c:f>'SA-Dispos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G$3:$G$122</c:f>
              <c:numCache>
                <c:formatCode>General</c:formatCode>
                <c:ptCount val="120"/>
                <c:pt idx="0">
                  <c:v>0.0</c:v>
                </c:pt>
                <c:pt idx="1">
                  <c:v>-0.503323287372768</c:v>
                </c:pt>
                <c:pt idx="2">
                  <c:v>-0.888738768400117</c:v>
                </c:pt>
                <c:pt idx="3">
                  <c:v>-1.160849787639199</c:v>
                </c:pt>
                <c:pt idx="4">
                  <c:v>-1.323579198575226</c:v>
                </c:pt>
                <c:pt idx="5">
                  <c:v>-1.380399378332277</c:v>
                </c:pt>
                <c:pt idx="6">
                  <c:v>-1.334434126833094</c:v>
                </c:pt>
                <c:pt idx="7">
                  <c:v>-1.188538303632731</c:v>
                </c:pt>
                <c:pt idx="8">
                  <c:v>-0.945360133979784</c:v>
                </c:pt>
                <c:pt idx="9">
                  <c:v>-0.607389782524342</c:v>
                </c:pt>
                <c:pt idx="10">
                  <c:v>-0.176997051697435</c:v>
                </c:pt>
                <c:pt idx="11">
                  <c:v>0.343539525085544</c:v>
                </c:pt>
                <c:pt idx="12">
                  <c:v>0.952010391149952</c:v>
                </c:pt>
                <c:pt idx="13">
                  <c:v>0.840580124012877</c:v>
                </c:pt>
                <c:pt idx="14">
                  <c:v>0.728071003517471</c:v>
                </c:pt>
                <c:pt idx="15">
                  <c:v>0.611513260073434</c:v>
                </c:pt>
                <c:pt idx="16">
                  <c:v>0.489256320416689</c:v>
                </c:pt>
                <c:pt idx="17">
                  <c:v>0.35997759037723</c:v>
                </c:pt>
                <c:pt idx="18">
                  <c:v>0.222618648555044</c:v>
                </c:pt>
                <c:pt idx="19">
                  <c:v>0.0763370947656767</c:v>
                </c:pt>
                <c:pt idx="20">
                  <c:v>-0.0795320765661472</c:v>
                </c:pt>
                <c:pt idx="21">
                  <c:v>-0.245507563848378</c:v>
                </c:pt>
                <c:pt idx="22">
                  <c:v>-0.421986860630204</c:v>
                </c:pt>
                <c:pt idx="23">
                  <c:v>-0.609266598751492</c:v>
                </c:pt>
                <c:pt idx="24">
                  <c:v>-0.807559100381741</c:v>
                </c:pt>
                <c:pt idx="25">
                  <c:v>-1.017005904000553</c:v>
                </c:pt>
                <c:pt idx="26">
                  <c:v>-1.239064536262049</c:v>
                </c:pt>
                <c:pt idx="27">
                  <c:v>-1.473871487441602</c:v>
                </c:pt>
                <c:pt idx="28">
                  <c:v>-1.721514432741242</c:v>
                </c:pt>
                <c:pt idx="29">
                  <c:v>-1.982040370772847</c:v>
                </c:pt>
                <c:pt idx="30">
                  <c:v>-2.255460561797417</c:v>
                </c:pt>
                <c:pt idx="31">
                  <c:v>-2.541754749410802</c:v>
                </c:pt>
                <c:pt idx="32">
                  <c:v>-2.840874793038163</c:v>
                </c:pt>
                <c:pt idx="33">
                  <c:v>-3.152747815736256</c:v>
                </c:pt>
                <c:pt idx="34">
                  <c:v>-3.477278951135168</c:v>
                </c:pt>
                <c:pt idx="35">
                  <c:v>-3.814353756869969</c:v>
                </c:pt>
                <c:pt idx="36">
                  <c:v>-4.163840348778074</c:v>
                </c:pt>
                <c:pt idx="37">
                  <c:v>-4.525591299712642</c:v>
                </c:pt>
                <c:pt idx="38">
                  <c:v>-4.899445338536315</c:v>
                </c:pt>
                <c:pt idx="39">
                  <c:v>-5.285231243519092</c:v>
                </c:pt>
                <c:pt idx="40">
                  <c:v>-5.682766969933707</c:v>
                </c:pt>
                <c:pt idx="41">
                  <c:v>-6.091860882434957</c:v>
                </c:pt>
                <c:pt idx="42">
                  <c:v>-6.512312886077638</c:v>
                </c:pt>
                <c:pt idx="43">
                  <c:v>-6.943915458599275</c:v>
                </c:pt>
                <c:pt idx="44">
                  <c:v>-7.386454595258965</c:v>
                </c:pt>
                <c:pt idx="45">
                  <c:v>-7.839710675711603</c:v>
                </c:pt>
                <c:pt idx="46">
                  <c:v>-8.30345926095924</c:v>
                </c:pt>
                <c:pt idx="47">
                  <c:v>-8.777471827186168</c:v>
                </c:pt>
                <c:pt idx="48">
                  <c:v>-9.261516442341371</c:v>
                </c:pt>
                <c:pt idx="49">
                  <c:v>-9.755358390513311</c:v>
                </c:pt>
                <c:pt idx="50">
                  <c:v>-10.25876074851039</c:v>
                </c:pt>
                <c:pt idx="51">
                  <c:v>-10.7714849184863</c:v>
                </c:pt>
                <c:pt idx="52">
                  <c:v>-11.2932911241167</c:v>
                </c:pt>
                <c:pt idx="53">
                  <c:v>-11.82393886525292</c:v>
                </c:pt>
                <c:pt idx="54">
                  <c:v>-12.3631873377255</c:v>
                </c:pt>
                <c:pt idx="55">
                  <c:v>-12.91079582078646</c:v>
                </c:pt>
                <c:pt idx="56">
                  <c:v>-13.46652403439666</c:v>
                </c:pt>
                <c:pt idx="57">
                  <c:v>-14.03013246838545</c:v>
                </c:pt>
                <c:pt idx="58">
                  <c:v>-14.60138268534811</c:v>
                </c:pt>
                <c:pt idx="59">
                  <c:v>-15.18003759895905</c:v>
                </c:pt>
                <c:pt idx="60">
                  <c:v>-15.76586172930565</c:v>
                </c:pt>
                <c:pt idx="61">
                  <c:v>-16.35862143668678</c:v>
                </c:pt>
                <c:pt idx="62">
                  <c:v>-16.95808513524225</c:v>
                </c:pt>
                <c:pt idx="63">
                  <c:v>-17.56402348767442</c:v>
                </c:pt>
                <c:pt idx="64">
                  <c:v>-18.17620958225224</c:v>
                </c:pt>
                <c:pt idx="65">
                  <c:v>-18.79441909321163</c:v>
                </c:pt>
                <c:pt idx="66">
                  <c:v>-19.41843042558271</c:v>
                </c:pt>
                <c:pt idx="67">
                  <c:v>-20.04802484542562</c:v>
                </c:pt>
                <c:pt idx="68">
                  <c:v>-20.68298659638704</c:v>
                </c:pt>
                <c:pt idx="69">
                  <c:v>-21.32310300344834</c:v>
                </c:pt>
                <c:pt idx="70">
                  <c:v>-21.96816456468118</c:v>
                </c:pt>
                <c:pt idx="71">
                  <c:v>-22.61796503176742</c:v>
                </c:pt>
                <c:pt idx="72">
                  <c:v>-23.27230148002031</c:v>
                </c:pt>
                <c:pt idx="73">
                  <c:v>-23.93097436858525</c:v>
                </c:pt>
                <c:pt idx="74">
                  <c:v>-24.59378759146292</c:v>
                </c:pt>
                <c:pt idx="75">
                  <c:v>-25.26054851996678</c:v>
                </c:pt>
                <c:pt idx="76">
                  <c:v>-25.93106803718829</c:v>
                </c:pt>
                <c:pt idx="77">
                  <c:v>-26.60516056501406</c:v>
                </c:pt>
                <c:pt idx="78">
                  <c:v>-27.28264408420088</c:v>
                </c:pt>
                <c:pt idx="79">
                  <c:v>-27.96334014800422</c:v>
                </c:pt>
                <c:pt idx="80">
                  <c:v>-28.64707388980664</c:v>
                </c:pt>
                <c:pt idx="81">
                  <c:v>-29.33367402517888</c:v>
                </c:pt>
                <c:pt idx="82">
                  <c:v>-30.02297284878127</c:v>
                </c:pt>
                <c:pt idx="83">
                  <c:v>-30.71480622649474</c:v>
                </c:pt>
                <c:pt idx="84">
                  <c:v>-31.40901358313078</c:v>
                </c:pt>
                <c:pt idx="85">
                  <c:v>-32.10543788607551</c:v>
                </c:pt>
                <c:pt idx="86">
                  <c:v>-32.80392562517572</c:v>
                </c:pt>
                <c:pt idx="87">
                  <c:v>-33.50432678918473</c:v>
                </c:pt>
                <c:pt idx="88">
                  <c:v>-34.20649483903967</c:v>
                </c:pt>
                <c:pt idx="89">
                  <c:v>-34.91028667824617</c:v>
                </c:pt>
                <c:pt idx="90">
                  <c:v>-35.6155626206325</c:v>
                </c:pt>
                <c:pt idx="91">
                  <c:v>-36.32218635567824</c:v>
                </c:pt>
                <c:pt idx="92">
                  <c:v>-37.03002491169288</c:v>
                </c:pt>
                <c:pt idx="93">
                  <c:v>-37.7389486170086</c:v>
                </c:pt>
                <c:pt idx="94">
                  <c:v>-38.44883105940124</c:v>
                </c:pt>
                <c:pt idx="95">
                  <c:v>-39.15954904393984</c:v>
                </c:pt>
                <c:pt idx="96">
                  <c:v>-39.87098254941132</c:v>
                </c:pt>
                <c:pt idx="97">
                  <c:v>-40.58301468350852</c:v>
                </c:pt>
                <c:pt idx="98">
                  <c:v>-41.29553163691426</c:v>
                </c:pt>
                <c:pt idx="99">
                  <c:v>-42.00842263644417</c:v>
                </c:pt>
                <c:pt idx="100">
                  <c:v>-42.72157989736293</c:v>
                </c:pt>
                <c:pt idx="101">
                  <c:v>-43.43489857501282</c:v>
                </c:pt>
                <c:pt idx="102">
                  <c:v>-44.1482767158749</c:v>
                </c:pt>
                <c:pt idx="103">
                  <c:v>-44.86161520814535</c:v>
                </c:pt>
                <c:pt idx="104">
                  <c:v>-45.57481773196901</c:v>
                </c:pt>
                <c:pt idx="105">
                  <c:v>-46.28779070939459</c:v>
                </c:pt>
                <c:pt idx="106">
                  <c:v>-47.0004432541492</c:v>
                </c:pt>
                <c:pt idx="107">
                  <c:v>-47.71268712131504</c:v>
                </c:pt>
                <c:pt idx="108">
                  <c:v>-48.42443665698902</c:v>
                </c:pt>
                <c:pt idx="109">
                  <c:v>-49.13560874798277</c:v>
                </c:pt>
                <c:pt idx="110">
                  <c:v>-49.84612277164197</c:v>
                </c:pt>
                <c:pt idx="111">
                  <c:v>-50.55590054584555</c:v>
                </c:pt>
                <c:pt idx="112">
                  <c:v>-51.26486627922002</c:v>
                </c:pt>
                <c:pt idx="113">
                  <c:v>-51.9729465216511</c:v>
                </c:pt>
                <c:pt idx="114">
                  <c:v>-52.68007011511563</c:v>
                </c:pt>
                <c:pt idx="115">
                  <c:v>-53.3861681448866</c:v>
                </c:pt>
                <c:pt idx="116">
                  <c:v>-54.09117389115427</c:v>
                </c:pt>
                <c:pt idx="117">
                  <c:v>-54.79502278109002</c:v>
                </c:pt>
                <c:pt idx="118">
                  <c:v>-55.49765234139304</c:v>
                </c:pt>
                <c:pt idx="119">
                  <c:v>-56.19900215134867</c:v>
                </c:pt>
              </c:numCache>
            </c:numRef>
          </c:yVal>
          <c:smooth val="1"/>
          <c:extLst xmlns:c16r2="http://schemas.microsoft.com/office/drawing/2015/06/chart">
            <c:ext xmlns:c16="http://schemas.microsoft.com/office/drawing/2014/chart" uri="{C3380CC4-5D6E-409C-BE32-E72D297353CC}">
              <c16:uniqueId val="{00000006-4330-4E4B-B491-027FA3978032}"/>
            </c:ext>
          </c:extLst>
        </c:ser>
        <c:ser>
          <c:idx val="2"/>
          <c:order val="7"/>
          <c:tx>
            <c:strRef>
              <c:f>'SA-Disposal-G'!$P$123</c:f>
              <c:strCache>
                <c:ptCount val="1"/>
                <c:pt idx="0">
                  <c:v>Total Deaths for 0.75x parameter level</c:v>
                </c:pt>
              </c:strCache>
            </c:strRef>
          </c:tx>
          <c:spPr>
            <a:ln w="28575">
              <a:solidFill>
                <a:schemeClr val="tx1"/>
              </a:solidFill>
              <a:prstDash val="solid"/>
            </a:ln>
          </c:spPr>
          <c:marker>
            <c:symbol val="none"/>
          </c:marker>
          <c:xVal>
            <c:numRef>
              <c:f>'SA-Dispos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P$3:$P$122</c:f>
              <c:numCache>
                <c:formatCode>General</c:formatCode>
                <c:ptCount val="120"/>
                <c:pt idx="0">
                  <c:v>0.0</c:v>
                </c:pt>
                <c:pt idx="1">
                  <c:v>-0.503323287373087</c:v>
                </c:pt>
                <c:pt idx="2">
                  <c:v>-0.899617051317773</c:v>
                </c:pt>
                <c:pt idx="3">
                  <c:v>-1.192371240508965</c:v>
                </c:pt>
                <c:pt idx="4">
                  <c:v>-1.38457546518398</c:v>
                </c:pt>
                <c:pt idx="5">
                  <c:v>-1.478913050658684</c:v>
                </c:pt>
                <c:pt idx="6">
                  <c:v>-1.477834414986728</c:v>
                </c:pt>
                <c:pt idx="7">
                  <c:v>-1.383614011325017</c:v>
                </c:pt>
                <c:pt idx="8">
                  <c:v>-1.198394585568985</c:v>
                </c:pt>
                <c:pt idx="9">
                  <c:v>-0.924221404734817</c:v>
                </c:pt>
                <c:pt idx="10">
                  <c:v>-0.56306855999178</c:v>
                </c:pt>
                <c:pt idx="11">
                  <c:v>-0.116859013112025</c:v>
                </c:pt>
                <c:pt idx="12">
                  <c:v>0.412520289433724</c:v>
                </c:pt>
                <c:pt idx="13">
                  <c:v>0.21752926668064</c:v>
                </c:pt>
                <c:pt idx="14">
                  <c:v>0.0224409393194492</c:v>
                </c:pt>
                <c:pt idx="15">
                  <c:v>-0.175600146598572</c:v>
                </c:pt>
                <c:pt idx="16">
                  <c:v>-0.378153044854071</c:v>
                </c:pt>
                <c:pt idx="17">
                  <c:v>-0.586474116376849</c:v>
                </c:pt>
                <c:pt idx="18">
                  <c:v>-0.801575840151963</c:v>
                </c:pt>
                <c:pt idx="19">
                  <c:v>-1.024270934542483</c:v>
                </c:pt>
                <c:pt idx="20">
                  <c:v>-1.255207752682236</c:v>
                </c:pt>
                <c:pt idx="21">
                  <c:v>-1.494898777235994</c:v>
                </c:pt>
                <c:pt idx="22">
                  <c:v>-1.743743640142884</c:v>
                </c:pt>
                <c:pt idx="23">
                  <c:v>-2.002047790715868</c:v>
                </c:pt>
                <c:pt idx="24">
                  <c:v>-2.270037698202441</c:v>
                </c:pt>
                <c:pt idx="25">
                  <c:v>-2.547873288455593</c:v>
                </c:pt>
                <c:pt idx="26">
                  <c:v>-2.837034965251951</c:v>
                </c:pt>
                <c:pt idx="27">
                  <c:v>-3.137678723243742</c:v>
                </c:pt>
                <c:pt idx="28">
                  <c:v>-3.449914144647846</c:v>
                </c:pt>
                <c:pt idx="29">
                  <c:v>-3.773812223843786</c:v>
                </c:pt>
                <c:pt idx="30">
                  <c:v>-4.109409932968402</c:v>
                </c:pt>
                <c:pt idx="31">
                  <c:v>-4.456714128092517</c:v>
                </c:pt>
                <c:pt idx="32">
                  <c:v>-4.815704912909132</c:v>
                </c:pt>
                <c:pt idx="33">
                  <c:v>-5.186338556100726</c:v>
                </c:pt>
                <c:pt idx="34">
                  <c:v>-5.568550039532766</c:v>
                </c:pt>
                <c:pt idx="35">
                  <c:v>-5.962255299274465</c:v>
                </c:pt>
                <c:pt idx="36">
                  <c:v>-6.367353209407137</c:v>
                </c:pt>
                <c:pt idx="37">
                  <c:v>-6.783727349011177</c:v>
                </c:pt>
                <c:pt idx="38">
                  <c:v>-7.211247585095088</c:v>
                </c:pt>
                <c:pt idx="39">
                  <c:v>-7.649773867125669</c:v>
                </c:pt>
                <c:pt idx="40">
                  <c:v>-8.099155258300656</c:v>
                </c:pt>
                <c:pt idx="41">
                  <c:v>-8.55923108758034</c:v>
                </c:pt>
                <c:pt idx="42">
                  <c:v>-9.02983200976314</c:v>
                </c:pt>
                <c:pt idx="43">
                  <c:v>-9.510780974743374</c:v>
                </c:pt>
                <c:pt idx="44">
                  <c:v>-10.00189411633992</c:v>
                </c:pt>
                <c:pt idx="45">
                  <c:v>-10.502981569448</c:v>
                </c:pt>
                <c:pt idx="46">
                  <c:v>-11.0138482229102</c:v>
                </c:pt>
                <c:pt idx="47">
                  <c:v>-11.53429441438388</c:v>
                </c:pt>
                <c:pt idx="48">
                  <c:v>-12.06411657260383</c:v>
                </c:pt>
                <c:pt idx="49">
                  <c:v>-12.60310781168055</c:v>
                </c:pt>
                <c:pt idx="50">
                  <c:v>-13.1510584814836</c:v>
                </c:pt>
                <c:pt idx="51">
                  <c:v>-13.70775667763664</c:v>
                </c:pt>
                <c:pt idx="52">
                  <c:v>-14.2729887183577</c:v>
                </c:pt>
                <c:pt idx="53">
                  <c:v>-14.84653958280023</c:v>
                </c:pt>
                <c:pt idx="54">
                  <c:v>-15.42819331732394</c:v>
                </c:pt>
                <c:pt idx="55">
                  <c:v>-16.01773341198104</c:v>
                </c:pt>
                <c:pt idx="56">
                  <c:v>-16.61494314922193</c:v>
                </c:pt>
                <c:pt idx="57">
                  <c:v>-17.21960592666251</c:v>
                </c:pt>
                <c:pt idx="58">
                  <c:v>-17.83150555559305</c:v>
                </c:pt>
                <c:pt idx="59">
                  <c:v>-18.45042653677658</c:v>
                </c:pt>
                <c:pt idx="60">
                  <c:v>-19.07615431496311</c:v>
                </c:pt>
                <c:pt idx="61">
                  <c:v>-19.70847551343591</c:v>
                </c:pt>
                <c:pt idx="62">
                  <c:v>-20.347178149822</c:v>
                </c:pt>
                <c:pt idx="63">
                  <c:v>-20.99205183431154</c:v>
                </c:pt>
                <c:pt idx="64">
                  <c:v>-21.64288795134584</c:v>
                </c:pt>
                <c:pt idx="65">
                  <c:v>-22.29947982579311</c:v>
                </c:pt>
                <c:pt idx="66">
                  <c:v>-22.96162287453894</c:v>
                </c:pt>
                <c:pt idx="67">
                  <c:v>-23.62911474436801</c:v>
                </c:pt>
                <c:pt idx="68">
                  <c:v>-24.30175543696937</c:v>
                </c:pt>
                <c:pt idx="69">
                  <c:v>-24.97934742185193</c:v>
                </c:pt>
                <c:pt idx="70">
                  <c:v>-25.66169573789939</c:v>
                </c:pt>
                <c:pt idx="71">
                  <c:v>-26.34860808425824</c:v>
                </c:pt>
                <c:pt idx="72">
                  <c:v>-27.0398949012244</c:v>
                </c:pt>
                <c:pt idx="73">
                  <c:v>-27.73536944173402</c:v>
                </c:pt>
                <c:pt idx="74">
                  <c:v>-28.43484783405588</c:v>
                </c:pt>
                <c:pt idx="75">
                  <c:v>-29.13814913623464</c:v>
                </c:pt>
                <c:pt idx="76">
                  <c:v>-29.84509538280299</c:v>
                </c:pt>
                <c:pt idx="77">
                  <c:v>-30.55551162426555</c:v>
                </c:pt>
                <c:pt idx="78">
                  <c:v>-31.26922595982169</c:v>
                </c:pt>
                <c:pt idx="79">
                  <c:v>-31.98606956375706</c:v>
                </c:pt>
                <c:pt idx="80">
                  <c:v>-32.7058767059456</c:v>
                </c:pt>
                <c:pt idx="81">
                  <c:v>-33.42848476683575</c:v>
                </c:pt>
                <c:pt idx="82">
                  <c:v>-34.15373424730587</c:v>
                </c:pt>
                <c:pt idx="83">
                  <c:v>-34.88146877374281</c:v>
                </c:pt>
                <c:pt idx="84">
                  <c:v>-35.61153509868518</c:v>
                </c:pt>
                <c:pt idx="85">
                  <c:v>-36.34378309731184</c:v>
                </c:pt>
                <c:pt idx="86">
                  <c:v>-37.07806576014318</c:v>
                </c:pt>
                <c:pt idx="87">
                  <c:v>-37.81423918215685</c:v>
                </c:pt>
                <c:pt idx="88">
                  <c:v>-38.55216254865336</c:v>
                </c:pt>
                <c:pt idx="89">
                  <c:v>-39.29169811807516</c:v>
                </c:pt>
                <c:pt idx="90">
                  <c:v>-40.03271120204844</c:v>
                </c:pt>
                <c:pt idx="91">
                  <c:v>-40.77507014285438</c:v>
                </c:pt>
                <c:pt idx="92">
                  <c:v>-41.51864628854491</c:v>
                </c:pt>
                <c:pt idx="93">
                  <c:v>-42.26331396591022</c:v>
                </c:pt>
                <c:pt idx="94">
                  <c:v>-43.00895045147481</c:v>
                </c:pt>
                <c:pt idx="95">
                  <c:v>-43.755435940706</c:v>
                </c:pt>
                <c:pt idx="96">
                  <c:v>-44.50265351560374</c:v>
                </c:pt>
                <c:pt idx="97">
                  <c:v>-45.25048911081895</c:v>
                </c:pt>
                <c:pt idx="98">
                  <c:v>-45.99883147845865</c:v>
                </c:pt>
                <c:pt idx="99">
                  <c:v>-46.747572151712</c:v>
                </c:pt>
                <c:pt idx="100">
                  <c:v>-47.4966054074256</c:v>
                </c:pt>
                <c:pt idx="101">
                  <c:v>-48.24582822775701</c:v>
                </c:pt>
                <c:pt idx="102">
                  <c:v>-48.99514026101315</c:v>
                </c:pt>
                <c:pt idx="103">
                  <c:v>-49.74444378178413</c:v>
                </c:pt>
                <c:pt idx="104">
                  <c:v>-50.49364365048449</c:v>
                </c:pt>
                <c:pt idx="105">
                  <c:v>-51.24264727237605</c:v>
                </c:pt>
                <c:pt idx="106">
                  <c:v>-51.99136455617715</c:v>
                </c:pt>
                <c:pt idx="107">
                  <c:v>-52.73970787233502</c:v>
                </c:pt>
                <c:pt idx="108">
                  <c:v>-53.48759201103744</c:v>
                </c:pt>
                <c:pt idx="109">
                  <c:v>-54.23493414003988</c:v>
                </c:pt>
                <c:pt idx="110">
                  <c:v>-54.98165376236911</c:v>
                </c:pt>
                <c:pt idx="111">
                  <c:v>-55.72767267397721</c:v>
                </c:pt>
                <c:pt idx="112">
                  <c:v>-56.47291492138347</c:v>
                </c:pt>
                <c:pt idx="113">
                  <c:v>-57.21730675938723</c:v>
                </c:pt>
                <c:pt idx="114">
                  <c:v>-57.96077660887313</c:v>
                </c:pt>
                <c:pt idx="115">
                  <c:v>-58.703255014774</c:v>
                </c:pt>
                <c:pt idx="116">
                  <c:v>-59.44467460422631</c:v>
                </c:pt>
                <c:pt idx="117">
                  <c:v>-60.18497004496375</c:v>
                </c:pt>
                <c:pt idx="118">
                  <c:v>-60.92407800397255</c:v>
                </c:pt>
                <c:pt idx="119">
                  <c:v>-61.6619371064621</c:v>
                </c:pt>
              </c:numCache>
            </c:numRef>
          </c:yVal>
          <c:smooth val="1"/>
          <c:extLst xmlns:c16r2="http://schemas.microsoft.com/office/drawing/2015/06/chart">
            <c:ext xmlns:c16="http://schemas.microsoft.com/office/drawing/2014/chart" uri="{C3380CC4-5D6E-409C-BE32-E72D297353CC}">
              <c16:uniqueId val="{00000007-4330-4E4B-B491-027FA3978032}"/>
            </c:ext>
          </c:extLst>
        </c:ser>
        <c:ser>
          <c:idx val="9"/>
          <c:order val="8"/>
          <c:tx>
            <c:strRef>
              <c:f>'SA-Disposal-G'!$Y$123</c:f>
              <c:strCache>
                <c:ptCount val="1"/>
                <c:pt idx="0">
                  <c:v>Total Deaths for 0.5x parameter level</c:v>
                </c:pt>
              </c:strCache>
            </c:strRef>
          </c:tx>
          <c:spPr>
            <a:ln w="6350">
              <a:solidFill>
                <a:schemeClr val="tx1"/>
              </a:solidFill>
              <a:prstDash val="solid"/>
            </a:ln>
          </c:spPr>
          <c:marker>
            <c:symbol val="none"/>
          </c:marker>
          <c:xVal>
            <c:numRef>
              <c:f>'SA-Dispos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Disposal-G'!$Y$3:$Y$122</c:f>
              <c:numCache>
                <c:formatCode>General</c:formatCode>
                <c:ptCount val="120"/>
                <c:pt idx="0">
                  <c:v>0.0</c:v>
                </c:pt>
                <c:pt idx="1">
                  <c:v>-0.503323287372541</c:v>
                </c:pt>
                <c:pt idx="2">
                  <c:v>-0.910495451407178</c:v>
                </c:pt>
                <c:pt idx="3">
                  <c:v>-1.223989747866153</c:v>
                </c:pt>
                <c:pt idx="4">
                  <c:v>-1.445924842437033</c:v>
                </c:pt>
                <c:pt idx="5">
                  <c:v>-1.578232015429603</c:v>
                </c:pt>
                <c:pt idx="6">
                  <c:v>-1.622706928486741</c:v>
                </c:pt>
                <c:pt idx="7">
                  <c:v>-1.581049106098544</c:v>
                </c:pt>
                <c:pt idx="8">
                  <c:v>-1.454892085256006</c:v>
                </c:pt>
                <c:pt idx="9">
                  <c:v>-1.245826244686759</c:v>
                </c:pt>
                <c:pt idx="10">
                  <c:v>-0.955415897008106</c:v>
                </c:pt>
                <c:pt idx="11">
                  <c:v>-0.585211891686913</c:v>
                </c:pt>
                <c:pt idx="12">
                  <c:v>-0.136760712722935</c:v>
                </c:pt>
                <c:pt idx="13">
                  <c:v>-0.417288763990246</c:v>
                </c:pt>
                <c:pt idx="14">
                  <c:v>-0.697055479839128</c:v>
                </c:pt>
                <c:pt idx="15">
                  <c:v>-0.978783721407899</c:v>
                </c:pt>
                <c:pt idx="16">
                  <c:v>-1.263923483273038</c:v>
                </c:pt>
                <c:pt idx="17">
                  <c:v>-1.553648731562134</c:v>
                </c:pt>
                <c:pt idx="18">
                  <c:v>-1.848911456022461</c:v>
                </c:pt>
                <c:pt idx="19">
                  <c:v>-2.1504818471627</c:v>
                </c:pt>
                <c:pt idx="20">
                  <c:v>-2.458980445867883</c:v>
                </c:pt>
                <c:pt idx="21">
                  <c:v>-2.774903966169677</c:v>
                </c:pt>
                <c:pt idx="22">
                  <c:v>-3.098646114220196</c:v>
                </c:pt>
                <c:pt idx="23">
                  <c:v>-3.430514442541152</c:v>
                </c:pt>
                <c:pt idx="24">
                  <c:v>-3.770744056429248</c:v>
                </c:pt>
                <c:pt idx="25">
                  <c:v>-4.119508815383142</c:v>
                </c:pt>
                <c:pt idx="26">
                  <c:v>-4.478308597556543</c:v>
                </c:pt>
                <c:pt idx="27">
                  <c:v>-4.847316127333848</c:v>
                </c:pt>
                <c:pt idx="28">
                  <c:v>-5.226660748419726</c:v>
                </c:pt>
                <c:pt idx="29">
                  <c:v>-5.616435847170392</c:v>
                </c:pt>
                <c:pt idx="30">
                  <c:v>-6.016702956999643</c:v>
                </c:pt>
                <c:pt idx="31">
                  <c:v>-6.427495272059327</c:v>
                </c:pt>
                <c:pt idx="32">
                  <c:v>-6.848820675814886</c:v>
                </c:pt>
                <c:pt idx="33">
                  <c:v>-7.280664371348212</c:v>
                </c:pt>
                <c:pt idx="34">
                  <c:v>-7.722991182838176</c:v>
                </c:pt>
                <c:pt idx="35">
                  <c:v>-8.17574758382884</c:v>
                </c:pt>
                <c:pt idx="36">
                  <c:v>-8.638863496989913</c:v>
                </c:pt>
                <c:pt idx="37">
                  <c:v>-9.11225390138975</c:v>
                </c:pt>
                <c:pt idx="38">
                  <c:v>-9.595820276436006</c:v>
                </c:pt>
                <c:pt idx="39">
                  <c:v>-10.08945427926983</c:v>
                </c:pt>
                <c:pt idx="40">
                  <c:v>-10.59303666406072</c:v>
                </c:pt>
                <c:pt idx="41">
                  <c:v>-11.1064383414303</c:v>
                </c:pt>
                <c:pt idx="42">
                  <c:v>-11.62952135791179</c:v>
                </c:pt>
                <c:pt idx="43">
                  <c:v>-12.1621397945683</c:v>
                </c:pt>
                <c:pt idx="44">
                  <c:v>-12.70414059392783</c:v>
                </c:pt>
                <c:pt idx="45">
                  <c:v>-13.25536432290705</c:v>
                </c:pt>
                <c:pt idx="46">
                  <c:v>-13.81564587822772</c:v>
                </c:pt>
                <c:pt idx="47">
                  <c:v>-14.38481513984566</c:v>
                </c:pt>
                <c:pt idx="48">
                  <c:v>-14.96269757713208</c:v>
                </c:pt>
                <c:pt idx="49">
                  <c:v>-15.54911481188483</c:v>
                </c:pt>
                <c:pt idx="50">
                  <c:v>-16.14388514172806</c:v>
                </c:pt>
                <c:pt idx="51">
                  <c:v>-16.74682402702773</c:v>
                </c:pt>
                <c:pt idx="52">
                  <c:v>-17.35774454815773</c:v>
                </c:pt>
                <c:pt idx="53">
                  <c:v>-17.97645782745203</c:v>
                </c:pt>
                <c:pt idx="54">
                  <c:v>-18.60277342199511</c:v>
                </c:pt>
                <c:pt idx="55">
                  <c:v>-19.23649968925206</c:v>
                </c:pt>
                <c:pt idx="56">
                  <c:v>-19.87744412731818</c:v>
                </c:pt>
                <c:pt idx="57">
                  <c:v>-20.52541369142887</c:v>
                </c:pt>
                <c:pt idx="58">
                  <c:v>-21.18021508821057</c:v>
                </c:pt>
                <c:pt idx="59">
                  <c:v>-21.84165504904086</c:v>
                </c:pt>
                <c:pt idx="60">
                  <c:v>-22.50954058379812</c:v>
                </c:pt>
                <c:pt idx="61">
                  <c:v>-23.18367921615727</c:v>
                </c:pt>
                <c:pt idx="62">
                  <c:v>-23.86387920153748</c:v>
                </c:pt>
                <c:pt idx="63">
                  <c:v>-24.54994972871918</c:v>
                </c:pt>
                <c:pt idx="64">
                  <c:v>-25.2417011060752</c:v>
                </c:pt>
                <c:pt idx="65">
                  <c:v>-25.93894493333091</c:v>
                </c:pt>
                <c:pt idx="66">
                  <c:v>-26.64149425966862</c:v>
                </c:pt>
                <c:pt idx="67">
                  <c:v>-27.34916372898507</c:v>
                </c:pt>
                <c:pt idx="68">
                  <c:v>-28.06176971302684</c:v>
                </c:pt>
                <c:pt idx="69">
                  <c:v>-28.77913043311892</c:v>
                </c:pt>
                <c:pt idx="70">
                  <c:v>-29.50106607114166</c:v>
                </c:pt>
                <c:pt idx="71">
                  <c:v>-30.22739887038561</c:v>
                </c:pt>
                <c:pt idx="72">
                  <c:v>-30.95795322687036</c:v>
                </c:pt>
                <c:pt idx="73">
                  <c:v>-31.69255577169652</c:v>
                </c:pt>
                <c:pt idx="74">
                  <c:v>-32.43103544495288</c:v>
                </c:pt>
                <c:pt idx="75">
                  <c:v>-33.17322356167679</c:v>
                </c:pt>
                <c:pt idx="76">
                  <c:v>-33.91895387036138</c:v>
                </c:pt>
                <c:pt idx="77">
                  <c:v>-34.66806260443718</c:v>
                </c:pt>
                <c:pt idx="78">
                  <c:v>-35.42038852717214</c:v>
                </c:pt>
                <c:pt idx="79">
                  <c:v>-36.17577297038278</c:v>
                </c:pt>
                <c:pt idx="80">
                  <c:v>-36.93405986734906</c:v>
                </c:pt>
                <c:pt idx="81">
                  <c:v>-37.6950957802911</c:v>
                </c:pt>
                <c:pt idx="82">
                  <c:v>-38.45872992274708</c:v>
                </c:pt>
                <c:pt idx="83">
                  <c:v>-39.2248141771951</c:v>
                </c:pt>
                <c:pt idx="84">
                  <c:v>-39.99320310820831</c:v>
                </c:pt>
                <c:pt idx="85">
                  <c:v>-40.76375397144911</c:v>
                </c:pt>
                <c:pt idx="86">
                  <c:v>-41.53632671877475</c:v>
                </c:pt>
                <c:pt idx="87">
                  <c:v>-42.31078399972125</c:v>
                </c:pt>
                <c:pt idx="88">
                  <c:v>-43.08699115960356</c:v>
                </c:pt>
                <c:pt idx="89">
                  <c:v>-43.86481623449063</c:v>
                </c:pt>
                <c:pt idx="90">
                  <c:v>-44.64412994324503</c:v>
                </c:pt>
                <c:pt idx="91">
                  <c:v>-45.42480567686898</c:v>
                </c:pt>
                <c:pt idx="92">
                  <c:v>-46.2067194853414</c:v>
                </c:pt>
                <c:pt idx="93">
                  <c:v>-46.98975006213432</c:v>
                </c:pt>
                <c:pt idx="94">
                  <c:v>-47.77377872659008</c:v>
                </c:pt>
                <c:pt idx="95">
                  <c:v>-48.55868940433199</c:v>
                </c:pt>
                <c:pt idx="96">
                  <c:v>-49.34436860586</c:v>
                </c:pt>
                <c:pt idx="97">
                  <c:v>-50.13070540348444</c:v>
                </c:pt>
                <c:pt idx="98">
                  <c:v>-50.91759140673997</c:v>
                </c:pt>
                <c:pt idx="99">
                  <c:v>-51.70492073642354</c:v>
                </c:pt>
                <c:pt idx="100">
                  <c:v>-52.4925899973604</c:v>
                </c:pt>
                <c:pt idx="101">
                  <c:v>-53.28049825003972</c:v>
                </c:pt>
                <c:pt idx="102">
                  <c:v>-54.06854698122106</c:v>
                </c:pt>
                <c:pt idx="103">
                  <c:v>-54.85664007361581</c:v>
                </c:pt>
                <c:pt idx="104">
                  <c:v>-55.64468377475502</c:v>
                </c:pt>
                <c:pt idx="105">
                  <c:v>-56.43258666511309</c:v>
                </c:pt>
                <c:pt idx="106">
                  <c:v>-57.22025962561445</c:v>
                </c:pt>
                <c:pt idx="107">
                  <c:v>-58.00761580455737</c:v>
                </c:pt>
                <c:pt idx="108">
                  <c:v>-58.79457058407724</c:v>
                </c:pt>
                <c:pt idx="109">
                  <c:v>-59.58104154619387</c:v>
                </c:pt>
                <c:pt idx="110">
                  <c:v>-60.36694843851874</c:v>
                </c:pt>
                <c:pt idx="111">
                  <c:v>-61.15221313969305</c:v>
                </c:pt>
                <c:pt idx="112">
                  <c:v>-61.936759624606</c:v>
                </c:pt>
                <c:pt idx="113">
                  <c:v>-62.720513929458</c:v>
                </c:pt>
                <c:pt idx="114">
                  <c:v>-63.50340411671294</c:v>
                </c:pt>
                <c:pt idx="115">
                  <c:v>-64.28536023999531</c:v>
                </c:pt>
                <c:pt idx="116">
                  <c:v>-65.06631430897732</c:v>
                </c:pt>
                <c:pt idx="117">
                  <c:v>-65.84620025429276</c:v>
                </c:pt>
                <c:pt idx="118">
                  <c:v>-66.62495389251868</c:v>
                </c:pt>
                <c:pt idx="119">
                  <c:v>-67.40251289127263</c:v>
                </c:pt>
              </c:numCache>
            </c:numRef>
          </c:yVal>
          <c:smooth val="1"/>
          <c:extLst xmlns:c16r2="http://schemas.microsoft.com/office/drawing/2015/06/chart">
            <c:ext xmlns:c16="http://schemas.microsoft.com/office/drawing/2014/chart" uri="{C3380CC4-5D6E-409C-BE32-E72D297353CC}">
              <c16:uniqueId val="{00000008-4330-4E4B-B491-027FA3978032}"/>
            </c:ext>
          </c:extLst>
        </c:ser>
        <c:dLbls>
          <c:showLegendKey val="0"/>
          <c:showVal val="0"/>
          <c:showCatName val="0"/>
          <c:showSerName val="0"/>
          <c:showPercent val="0"/>
          <c:showBubbleSize val="0"/>
        </c:dLbls>
        <c:axId val="-954652304"/>
        <c:axId val="-954650112"/>
      </c:scatterChart>
      <c:valAx>
        <c:axId val="-954652304"/>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54650112"/>
        <c:crosses val="autoZero"/>
        <c:crossBetween val="midCat"/>
      </c:valAx>
      <c:valAx>
        <c:axId val="-95465011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54652304"/>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82469.3128527024</c:v>
                </c:pt>
                <c:pt idx="2">
                  <c:v>981402.860636692</c:v>
                </c:pt>
                <c:pt idx="3">
                  <c:v>980269.1723122544</c:v>
                </c:pt>
                <c:pt idx="4">
                  <c:v>979078.9694973146</c:v>
                </c:pt>
                <c:pt idx="5">
                  <c:v>977840.6632157548</c:v>
                </c:pt>
                <c:pt idx="6">
                  <c:v>976560.8791674733</c:v>
                </c:pt>
                <c:pt idx="7">
                  <c:v>975244.8662187324</c:v>
                </c:pt>
                <c:pt idx="8">
                  <c:v>973896.8121162921</c:v>
                </c:pt>
                <c:pt idx="9">
                  <c:v>972520.0873172504</c:v>
                </c:pt>
                <c:pt idx="10">
                  <c:v>971117.4331399343</c:v>
                </c:pt>
                <c:pt idx="11">
                  <c:v>969691.1068012904</c:v>
                </c:pt>
                <c:pt idx="12">
                  <c:v>968242.9930846846</c:v>
                </c:pt>
                <c:pt idx="13">
                  <c:v>966774.6901937289</c:v>
                </c:pt>
                <c:pt idx="14">
                  <c:v>965320.0258592184</c:v>
                </c:pt>
                <c:pt idx="15">
                  <c:v>963890.3935740148</c:v>
                </c:pt>
                <c:pt idx="16">
                  <c:v>962492.456063746</c:v>
                </c:pt>
                <c:pt idx="17">
                  <c:v>961130.676007822</c:v>
                </c:pt>
                <c:pt idx="18">
                  <c:v>959807.8641690689</c:v>
                </c:pt>
                <c:pt idx="19">
                  <c:v>958525.5950810551</c:v>
                </c:pt>
                <c:pt idx="20">
                  <c:v>957284.52593757</c:v>
                </c:pt>
                <c:pt idx="21">
                  <c:v>956084.6407225573</c:v>
                </c:pt>
                <c:pt idx="22">
                  <c:v>954925.436625038</c:v>
                </c:pt>
                <c:pt idx="23">
                  <c:v>953806.0659344698</c:v>
                </c:pt>
                <c:pt idx="24">
                  <c:v>952725.4436288743</c:v>
                </c:pt>
                <c:pt idx="25">
                  <c:v>951682.328556397</c:v>
                </c:pt>
                <c:pt idx="26">
                  <c:v>950675.384320082</c:v>
                </c:pt>
                <c:pt idx="27">
                  <c:v>949703.280756777</c:v>
                </c:pt>
                <c:pt idx="28">
                  <c:v>948764.6870910187</c:v>
                </c:pt>
                <c:pt idx="29">
                  <c:v>947858.2875918566</c:v>
                </c:pt>
                <c:pt idx="30">
                  <c:v>946982.7950120069</c:v>
                </c:pt>
                <c:pt idx="31">
                  <c:v>946136.9598176595</c:v>
                </c:pt>
                <c:pt idx="32">
                  <c:v>945319.5762307001</c:v>
                </c:pt>
                <c:pt idx="33">
                  <c:v>944529.485886461</c:v>
                </c:pt>
                <c:pt idx="34">
                  <c:v>943765.5797228662</c:v>
                </c:pt>
                <c:pt idx="35">
                  <c:v>943026.7985719489</c:v>
                </c:pt>
                <c:pt idx="36">
                  <c:v>942312.1328129815</c:v>
                </c:pt>
                <c:pt idx="37">
                  <c:v>941620.6213602155</c:v>
                </c:pt>
                <c:pt idx="38">
                  <c:v>940951.35019199</c:v>
                </c:pt>
                <c:pt idx="39">
                  <c:v>940303.4505767571</c:v>
                </c:pt>
                <c:pt idx="40">
                  <c:v>939676.0972099303</c:v>
                </c:pt>
                <c:pt idx="41">
                  <c:v>939068.5061777703</c:v>
                </c:pt>
                <c:pt idx="42">
                  <c:v>938479.9328684093</c:v>
                </c:pt>
                <c:pt idx="43">
                  <c:v>937909.669884791</c:v>
                </c:pt>
                <c:pt idx="44">
                  <c:v>937357.044994165</c:v>
                </c:pt>
                <c:pt idx="45">
                  <c:v>936821.4191381432</c:v>
                </c:pt>
                <c:pt idx="46">
                  <c:v>936302.1845193526</c:v>
                </c:pt>
                <c:pt idx="47">
                  <c:v>935798.7627747983</c:v>
                </c:pt>
                <c:pt idx="48">
                  <c:v>935310.603241468</c:v>
                </c:pt>
                <c:pt idx="49">
                  <c:v>934837.1813167499</c:v>
                </c:pt>
                <c:pt idx="50">
                  <c:v>934377.9969135077</c:v>
                </c:pt>
                <c:pt idx="51">
                  <c:v>933932.573008249</c:v>
                </c:pt>
                <c:pt idx="52">
                  <c:v>933500.4542795421</c:v>
                </c:pt>
                <c:pt idx="53">
                  <c:v>933081.2058332304</c:v>
                </c:pt>
                <c:pt idx="54">
                  <c:v>932674.4120102298</c:v>
                </c:pt>
                <c:pt idx="55">
                  <c:v>932279.6752725003</c:v>
                </c:pt>
                <c:pt idx="56">
                  <c:v>931896.6151627029</c:v>
                </c:pt>
                <c:pt idx="57">
                  <c:v>931524.867333038</c:v>
                </c:pt>
                <c:pt idx="58">
                  <c:v>931164.0826388669</c:v>
                </c:pt>
                <c:pt idx="59">
                  <c:v>930813.9262928527</c:v>
                </c:pt>
                <c:pt idx="60">
                  <c:v>930474.0770754839</c:v>
                </c:pt>
                <c:pt idx="61">
                  <c:v>930144.2265981819</c:v>
                </c:pt>
                <c:pt idx="62">
                  <c:v>929824.0786152087</c:v>
                </c:pt>
                <c:pt idx="63">
                  <c:v>929513.3483809926</c:v>
                </c:pt>
                <c:pt idx="64">
                  <c:v>929211.7620496019</c:v>
                </c:pt>
                <c:pt idx="65">
                  <c:v>928919.0561133386</c:v>
                </c:pt>
                <c:pt idx="66">
                  <c:v>928634.9768776271</c:v>
                </c:pt>
                <c:pt idx="67">
                  <c:v>928359.2799695941</c:v>
                </c:pt>
                <c:pt idx="68">
                  <c:v>928091.7298779038</c:v>
                </c:pt>
                <c:pt idx="69">
                  <c:v>927832.099521522</c:v>
                </c:pt>
                <c:pt idx="70">
                  <c:v>927580.1698454535</c:v>
                </c:pt>
                <c:pt idx="71">
                  <c:v>927335.7294413769</c:v>
                </c:pt>
                <c:pt idx="72">
                  <c:v>927098.5741914705</c:v>
                </c:pt>
                <c:pt idx="73">
                  <c:v>926868.5069337555</c:v>
                </c:pt>
                <c:pt idx="74">
                  <c:v>926645.3371473842</c:v>
                </c:pt>
                <c:pt idx="75">
                  <c:v>926428.880656553</c:v>
                </c:pt>
                <c:pt idx="76">
                  <c:v>926218.9593516301</c:v>
                </c:pt>
                <c:pt idx="77">
                  <c:v>926015.4009263597</c:v>
                </c:pt>
                <c:pt idx="78">
                  <c:v>925818.0386300026</c:v>
                </c:pt>
                <c:pt idx="79">
                  <c:v>925626.7110333891</c:v>
                </c:pt>
                <c:pt idx="80">
                  <c:v>925441.26180793</c:v>
                </c:pt>
                <c:pt idx="81">
                  <c:v>925261.5395167093</c:v>
                </c:pt>
                <c:pt idx="82">
                  <c:v>925087.3974168502</c:v>
                </c:pt>
                <c:pt idx="83">
                  <c:v>924918.6932723839</c:v>
                </c:pt>
                <c:pt idx="84">
                  <c:v>924755.2891769542</c:v>
                </c:pt>
                <c:pt idx="85">
                  <c:v>924597.0513857074</c:v>
                </c:pt>
                <c:pt idx="86">
                  <c:v>924443.8501557174</c:v>
                </c:pt>
                <c:pt idx="87">
                  <c:v>924295.55959452</c:v>
                </c:pt>
                <c:pt idx="88">
                  <c:v>924152.0575161097</c:v>
                </c:pt>
                <c:pt idx="89">
                  <c:v>924013.2253040073</c:v>
                </c:pt>
                <c:pt idx="90">
                  <c:v>923878.947780941</c:v>
                </c:pt>
                <c:pt idx="91">
                  <c:v>923749.1130847241</c:v>
                </c:pt>
                <c:pt idx="92">
                  <c:v>923623.6125499643</c:v>
                </c:pt>
                <c:pt idx="93">
                  <c:v>923502.3405952698</c:v>
                </c:pt>
                <c:pt idx="94">
                  <c:v>923385.1946155493</c:v>
                </c:pt>
                <c:pt idx="95">
                  <c:v>923272.0748792383</c:v>
                </c:pt>
                <c:pt idx="96">
                  <c:v>923162.8844300453</c:v>
                </c:pt>
                <c:pt idx="97">
                  <c:v>923057.5289930064</c:v>
                </c:pt>
                <c:pt idx="98">
                  <c:v>922955.916884628</c:v>
                </c:pt>
                <c:pt idx="99">
                  <c:v>922857.958926845</c:v>
                </c:pt>
                <c:pt idx="100">
                  <c:v>922763.5683646145</c:v>
                </c:pt>
                <c:pt idx="101">
                  <c:v>922672.6607869344</c:v>
                </c:pt>
                <c:pt idx="102">
                  <c:v>922585.154051106</c:v>
                </c:pt>
                <c:pt idx="103">
                  <c:v>922500.9682100705</c:v>
                </c:pt>
                <c:pt idx="104">
                  <c:v>922420.025442656</c:v>
                </c:pt>
                <c:pt idx="105">
                  <c:v>922342.2499865862</c:v>
                </c:pt>
                <c:pt idx="106">
                  <c:v>922267.5680741097</c:v>
                </c:pt>
                <c:pt idx="107">
                  <c:v>922195.9078701183</c:v>
                </c:pt>
                <c:pt idx="108">
                  <c:v>922127.1994126313</c:v>
                </c:pt>
                <c:pt idx="109">
                  <c:v>922061.3745555296</c:v>
                </c:pt>
                <c:pt idx="110">
                  <c:v>921998.366913431</c:v>
                </c:pt>
                <c:pt idx="111">
                  <c:v>921938.1118086043</c:v>
                </c:pt>
                <c:pt idx="112">
                  <c:v>921880.5462198306</c:v>
                </c:pt>
                <c:pt idx="113">
                  <c:v>921825.6087331101</c:v>
                </c:pt>
                <c:pt idx="114">
                  <c:v>921773.239494146</c:v>
                </c:pt>
                <c:pt idx="115">
                  <c:v>921723.380162511</c:v>
                </c:pt>
                <c:pt idx="116">
                  <c:v>921675.9738674291</c:v>
                </c:pt>
                <c:pt idx="117">
                  <c:v>921630.9651650996</c:v>
                </c:pt>
                <c:pt idx="118">
                  <c:v>921588.2999974939</c:v>
                </c:pt>
                <c:pt idx="119">
                  <c:v>921547.9256525697</c:v>
                </c:pt>
              </c:numCache>
            </c:numRef>
          </c:yVal>
          <c:smooth val="1"/>
          <c:extLst xmlns:c16r2="http://schemas.microsoft.com/office/drawing/2015/06/chart">
            <c:ext xmlns:c16="http://schemas.microsoft.com/office/drawing/2014/chart" uri="{C3380CC4-5D6E-409C-BE32-E72D297353CC}">
              <c16:uniqueId val="{00000000-52E4-4538-94F8-F6A770550C1C}"/>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30055.0694524405</c:v>
                </c:pt>
                <c:pt idx="2">
                  <c:v>530475.5079836671</c:v>
                </c:pt>
                <c:pt idx="3">
                  <c:v>530821.1846974561</c:v>
                </c:pt>
                <c:pt idx="4">
                  <c:v>531096.4244087321</c:v>
                </c:pt>
                <c:pt idx="5">
                  <c:v>531304.935867991</c:v>
                </c:pt>
                <c:pt idx="6">
                  <c:v>531449.95078405</c:v>
                </c:pt>
                <c:pt idx="7">
                  <c:v>531534.3257064634</c:v>
                </c:pt>
                <c:pt idx="8">
                  <c:v>531560.6205548512</c:v>
                </c:pt>
                <c:pt idx="9">
                  <c:v>531531.1591318173</c:v>
                </c:pt>
                <c:pt idx="10">
                  <c:v>531448.075736101</c:v>
                </c:pt>
                <c:pt idx="11">
                  <c:v>531313.35106297</c:v>
                </c:pt>
                <c:pt idx="12">
                  <c:v>531128.839856115</c:v>
                </c:pt>
                <c:pt idx="13">
                  <c:v>530896.2922144582</c:v>
                </c:pt>
                <c:pt idx="14">
                  <c:v>530649.774654193</c:v>
                </c:pt>
                <c:pt idx="15">
                  <c:v>530401.1708595889</c:v>
                </c:pt>
                <c:pt idx="16">
                  <c:v>530157.739783742</c:v>
                </c:pt>
                <c:pt idx="17">
                  <c:v>529924.601816795</c:v>
                </c:pt>
                <c:pt idx="18">
                  <c:v>529705.2593093698</c:v>
                </c:pt>
                <c:pt idx="19">
                  <c:v>529501.9924107093</c:v>
                </c:pt>
                <c:pt idx="20">
                  <c:v>529316.163880954</c:v>
                </c:pt>
                <c:pt idx="21">
                  <c:v>529148.453434164</c:v>
                </c:pt>
                <c:pt idx="22">
                  <c:v>528999.037537337</c:v>
                </c:pt>
                <c:pt idx="23">
                  <c:v>528867.7270185344</c:v>
                </c:pt>
                <c:pt idx="24">
                  <c:v>528754.0720645513</c:v>
                </c:pt>
                <c:pt idx="25">
                  <c:v>528657.4420364542</c:v>
                </c:pt>
                <c:pt idx="26">
                  <c:v>528577.0858609743</c:v>
                </c:pt>
                <c:pt idx="27">
                  <c:v>528512.2344067838</c:v>
                </c:pt>
                <c:pt idx="28">
                  <c:v>528462.0938499022</c:v>
                </c:pt>
                <c:pt idx="29">
                  <c:v>528425.8620780793</c:v>
                </c:pt>
                <c:pt idx="30">
                  <c:v>528402.7430789485</c:v>
                </c:pt>
                <c:pt idx="31">
                  <c:v>528391.9572140967</c:v>
                </c:pt>
                <c:pt idx="32">
                  <c:v>528392.748350254</c:v>
                </c:pt>
                <c:pt idx="33">
                  <c:v>528404.3886152147</c:v>
                </c:pt>
                <c:pt idx="34">
                  <c:v>528426.1813695913</c:v>
                </c:pt>
                <c:pt idx="35">
                  <c:v>528457.4628486823</c:v>
                </c:pt>
                <c:pt idx="36">
                  <c:v>528497.6028227953</c:v>
                </c:pt>
                <c:pt idx="37">
                  <c:v>528546.0045425672</c:v>
                </c:pt>
                <c:pt idx="38">
                  <c:v>528602.1041724383</c:v>
                </c:pt>
                <c:pt idx="39">
                  <c:v>528665.369866615</c:v>
                </c:pt>
                <c:pt idx="40">
                  <c:v>528735.3007042104</c:v>
                </c:pt>
                <c:pt idx="41">
                  <c:v>528811.4253970846</c:v>
                </c:pt>
                <c:pt idx="42">
                  <c:v>528893.3008936675</c:v>
                </c:pt>
                <c:pt idx="43">
                  <c:v>528980.5109361391</c:v>
                </c:pt>
                <c:pt idx="44">
                  <c:v>529072.6646083305</c:v>
                </c:pt>
                <c:pt idx="45">
                  <c:v>529169.3949011789</c:v>
                </c:pt>
                <c:pt idx="46">
                  <c:v>529270.3573146342</c:v>
                </c:pt>
                <c:pt idx="47">
                  <c:v>529375.2285088674</c:v>
                </c:pt>
                <c:pt idx="48">
                  <c:v>529483.7050131619</c:v>
                </c:pt>
                <c:pt idx="49">
                  <c:v>529595.5019973955</c:v>
                </c:pt>
                <c:pt idx="50">
                  <c:v>529710.3521086298</c:v>
                </c:pt>
                <c:pt idx="51">
                  <c:v>529828.0043733924</c:v>
                </c:pt>
                <c:pt idx="52">
                  <c:v>529948.2231649783</c:v>
                </c:pt>
                <c:pt idx="53">
                  <c:v>530070.7872343013</c:v>
                </c:pt>
                <c:pt idx="54">
                  <c:v>530195.488801941</c:v>
                </c:pt>
                <c:pt idx="55">
                  <c:v>530322.1327086436</c:v>
                </c:pt>
                <c:pt idx="56">
                  <c:v>530450.535621371</c:v>
                </c:pt>
                <c:pt idx="57">
                  <c:v>530580.525291842</c:v>
                </c:pt>
                <c:pt idx="58">
                  <c:v>530711.9398644791</c:v>
                </c:pt>
                <c:pt idx="59">
                  <c:v>530844.6272307193</c:v>
                </c:pt>
                <c:pt idx="60">
                  <c:v>530978.444426712</c:v>
                </c:pt>
                <c:pt idx="61">
                  <c:v>531113.2570715416</c:v>
                </c:pt>
                <c:pt idx="62">
                  <c:v>531248.9388432444</c:v>
                </c:pt>
                <c:pt idx="63">
                  <c:v>531385.3709900143</c:v>
                </c:pt>
                <c:pt idx="64">
                  <c:v>531522.441874164</c:v>
                </c:pt>
                <c:pt idx="65">
                  <c:v>531660.0465465205</c:v>
                </c:pt>
                <c:pt idx="66">
                  <c:v>531798.0863491219</c:v>
                </c:pt>
                <c:pt idx="67">
                  <c:v>531936.4685441855</c:v>
                </c:pt>
                <c:pt idx="68">
                  <c:v>532075.105967476</c:v>
                </c:pt>
                <c:pt idx="69">
                  <c:v>532213.916704337</c:v>
                </c:pt>
                <c:pt idx="70">
                  <c:v>532352.8237867504</c:v>
                </c:pt>
                <c:pt idx="71">
                  <c:v>532491.7549099351</c:v>
                </c:pt>
                <c:pt idx="72">
                  <c:v>532630.6421670753</c:v>
                </c:pt>
                <c:pt idx="73">
                  <c:v>532769.421800903</c:v>
                </c:pt>
                <c:pt idx="74">
                  <c:v>532908.0339709216</c:v>
                </c:pt>
                <c:pt idx="75">
                  <c:v>533046.422535181</c:v>
                </c:pt>
                <c:pt idx="76">
                  <c:v>533184.5348455682</c:v>
                </c:pt>
                <c:pt idx="77">
                  <c:v>533322.3215556704</c:v>
                </c:pt>
                <c:pt idx="78">
                  <c:v>533459.7364403347</c:v>
                </c:pt>
                <c:pt idx="79">
                  <c:v>533596.736226117</c:v>
                </c:pt>
                <c:pt idx="80">
                  <c:v>533733.2804318619</c:v>
                </c:pt>
                <c:pt idx="81">
                  <c:v>533869.3312187358</c:v>
                </c:pt>
                <c:pt idx="82">
                  <c:v>534004.853249046</c:v>
                </c:pt>
                <c:pt idx="83">
                  <c:v>534139.813553288</c:v>
                </c:pt>
                <c:pt idx="84">
                  <c:v>534274.1814048384</c:v>
                </c:pt>
                <c:pt idx="85">
                  <c:v>534407.9282018035</c:v>
                </c:pt>
                <c:pt idx="86">
                  <c:v>534541.0273555493</c:v>
                </c:pt>
                <c:pt idx="87">
                  <c:v>534673.4541854711</c:v>
                </c:pt>
                <c:pt idx="88">
                  <c:v>534805.1858196063</c:v>
                </c:pt>
                <c:pt idx="89">
                  <c:v>534936.2011007112</c:v>
                </c:pt>
                <c:pt idx="90">
                  <c:v>535066.4804974517</c:v>
                </c:pt>
                <c:pt idx="91">
                  <c:v>535196.0060203928</c:v>
                </c:pt>
                <c:pt idx="92">
                  <c:v>535324.7611424801</c:v>
                </c:pt>
                <c:pt idx="93">
                  <c:v>535452.730723741</c:v>
                </c:pt>
                <c:pt idx="94">
                  <c:v>535579.9009399421</c:v>
                </c:pt>
                <c:pt idx="95">
                  <c:v>535706.259214967</c:v>
                </c:pt>
                <c:pt idx="96">
                  <c:v>535831.7941566883</c:v>
                </c:pt>
                <c:pt idx="97">
                  <c:v>535956.4954961335</c:v>
                </c:pt>
                <c:pt idx="98">
                  <c:v>536080.3540297284</c:v>
                </c:pt>
                <c:pt idx="99">
                  <c:v>536203.361564476</c:v>
                </c:pt>
                <c:pt idx="100">
                  <c:v>536325.5108658684</c:v>
                </c:pt>
                <c:pt idx="101">
                  <c:v>536446.7956083883</c:v>
                </c:pt>
                <c:pt idx="102">
                  <c:v>536567.210328455</c:v>
                </c:pt>
                <c:pt idx="103">
                  <c:v>536686.750379688</c:v>
                </c:pt>
                <c:pt idx="104">
                  <c:v>536805.4118903274</c:v>
                </c:pt>
                <c:pt idx="105">
                  <c:v>536923.1917227237</c:v>
                </c:pt>
                <c:pt idx="106">
                  <c:v>537040.0874347938</c:v>
                </c:pt>
                <c:pt idx="107">
                  <c:v>537156.0972432923</c:v>
                </c:pt>
                <c:pt idx="108">
                  <c:v>537271.219988847</c:v>
                </c:pt>
                <c:pt idx="109">
                  <c:v>537385.4551026386</c:v>
                </c:pt>
                <c:pt idx="110">
                  <c:v>537498.802574657</c:v>
                </c:pt>
                <c:pt idx="111">
                  <c:v>537611.2629234408</c:v>
                </c:pt>
                <c:pt idx="112">
                  <c:v>537722.8371672243</c:v>
                </c:pt>
                <c:pt idx="113">
                  <c:v>537833.5267964345</c:v>
                </c:pt>
                <c:pt idx="114">
                  <c:v>537943.3337474532</c:v>
                </c:pt>
                <c:pt idx="115">
                  <c:v>538052.2603775931</c:v>
                </c:pt>
                <c:pt idx="116">
                  <c:v>538160.3094412232</c:v>
                </c:pt>
                <c:pt idx="117">
                  <c:v>538267.484066991</c:v>
                </c:pt>
                <c:pt idx="118">
                  <c:v>538373.7877360833</c:v>
                </c:pt>
                <c:pt idx="119">
                  <c:v>538479.224261487</c:v>
                </c:pt>
              </c:numCache>
            </c:numRef>
          </c:yVal>
          <c:smooth val="1"/>
          <c:extLst xmlns:c16r2="http://schemas.microsoft.com/office/drawing/2015/06/chart">
            <c:ext xmlns:c16="http://schemas.microsoft.com/office/drawing/2014/chart" uri="{C3380CC4-5D6E-409C-BE32-E72D297353CC}">
              <c16:uniqueId val="{00000001-52E4-4538-94F8-F6A770550C1C}"/>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697.2917222088</c:v>
                </c:pt>
                <c:pt idx="14">
                  <c:v>258359.1474468918</c:v>
                </c:pt>
                <c:pt idx="15">
                  <c:v>258135.3987981768</c:v>
                </c:pt>
                <c:pt idx="16">
                  <c:v>257996.9195764411</c:v>
                </c:pt>
                <c:pt idx="17">
                  <c:v>257921.4623202241</c:v>
                </c:pt>
                <c:pt idx="18">
                  <c:v>257892.0119725566</c:v>
                </c:pt>
                <c:pt idx="19">
                  <c:v>257895.5933119514</c:v>
                </c:pt>
                <c:pt idx="20">
                  <c:v>257922.347524356</c:v>
                </c:pt>
                <c:pt idx="21">
                  <c:v>257964.8171561573</c:v>
                </c:pt>
                <c:pt idx="22">
                  <c:v>258017.3926401917</c:v>
                </c:pt>
                <c:pt idx="23">
                  <c:v>258075.8840843979</c:v>
                </c:pt>
                <c:pt idx="24">
                  <c:v>258137.1901565386</c:v>
                </c:pt>
                <c:pt idx="25">
                  <c:v>258199.0422170185</c:v>
                </c:pt>
                <c:pt idx="26">
                  <c:v>258260.6780854721</c:v>
                </c:pt>
                <c:pt idx="27">
                  <c:v>258321.2267359056</c:v>
                </c:pt>
                <c:pt idx="28">
                  <c:v>258380.0579296648</c:v>
                </c:pt>
                <c:pt idx="29">
                  <c:v>258436.7600698528</c:v>
                </c:pt>
                <c:pt idx="30">
                  <c:v>258491.084850863</c:v>
                </c:pt>
                <c:pt idx="31">
                  <c:v>258542.904581654</c:v>
                </c:pt>
                <c:pt idx="32">
                  <c:v>258592.1795788461</c:v>
                </c:pt>
                <c:pt idx="33">
                  <c:v>258638.9333337645</c:v>
                </c:pt>
                <c:pt idx="34">
                  <c:v>258683.2336734564</c:v>
                </c:pt>
                <c:pt idx="35">
                  <c:v>258725.1785374349</c:v>
                </c:pt>
                <c:pt idx="36">
                  <c:v>258764.8853034577</c:v>
                </c:pt>
                <c:pt idx="37">
                  <c:v>258802.4828372033</c:v>
                </c:pt>
                <c:pt idx="38">
                  <c:v>258838.1056279717</c:v>
                </c:pt>
                <c:pt idx="39">
                  <c:v>258871.891037957</c:v>
                </c:pt>
                <c:pt idx="40">
                  <c:v>258903.9751664408</c:v>
                </c:pt>
                <c:pt idx="41">
                  <c:v>258934.4904762051</c:v>
                </c:pt>
                <c:pt idx="42">
                  <c:v>258963.5642436254</c:v>
                </c:pt>
                <c:pt idx="43">
                  <c:v>258991.3175577516</c:v>
                </c:pt>
                <c:pt idx="44">
                  <c:v>259017.8647277779</c:v>
                </c:pt>
                <c:pt idx="45">
                  <c:v>259043.3129919488</c:v>
                </c:pt>
                <c:pt idx="46">
                  <c:v>259067.7624461968</c:v>
                </c:pt>
                <c:pt idx="47">
                  <c:v>259091.3061302962</c:v>
                </c:pt>
                <c:pt idx="48">
                  <c:v>259114.030224334</c:v>
                </c:pt>
                <c:pt idx="49">
                  <c:v>259136.0143198696</c:v>
                </c:pt>
                <c:pt idx="50">
                  <c:v>259157.3317390488</c:v>
                </c:pt>
                <c:pt idx="51">
                  <c:v>259178.0498817578</c:v>
                </c:pt>
                <c:pt idx="52">
                  <c:v>259198.2305887941</c:v>
                </c:pt>
                <c:pt idx="53">
                  <c:v>259217.930505745</c:v>
                </c:pt>
                <c:pt idx="54">
                  <c:v>259237.2014414468</c:v>
                </c:pt>
                <c:pt idx="55">
                  <c:v>259256.0907159237</c:v>
                </c:pt>
                <c:pt idx="56">
                  <c:v>259274.6414942576</c:v>
                </c:pt>
                <c:pt idx="57">
                  <c:v>259292.8931041292</c:v>
                </c:pt>
                <c:pt idx="58">
                  <c:v>259310.8813357289</c:v>
                </c:pt>
                <c:pt idx="59">
                  <c:v>259328.6387234486</c:v>
                </c:pt>
                <c:pt idx="60">
                  <c:v>259346.1948092733</c:v>
                </c:pt>
                <c:pt idx="61">
                  <c:v>259363.5763881643</c:v>
                </c:pt>
                <c:pt idx="62">
                  <c:v>259380.8077359775</c:v>
                </c:pt>
                <c:pt idx="63">
                  <c:v>259397.9108206344</c:v>
                </c:pt>
                <c:pt idx="64">
                  <c:v>259414.9054973692</c:v>
                </c:pt>
                <c:pt idx="65">
                  <c:v>259431.8096889453</c:v>
                </c:pt>
                <c:pt idx="66">
                  <c:v>259448.6395517498</c:v>
                </c:pt>
                <c:pt idx="67">
                  <c:v>259465.4096286822</c:v>
                </c:pt>
                <c:pt idx="68">
                  <c:v>259482.1329897367</c:v>
                </c:pt>
                <c:pt idx="69">
                  <c:v>259498.8213611511</c:v>
                </c:pt>
                <c:pt idx="70">
                  <c:v>259515.4852439576</c:v>
                </c:pt>
                <c:pt idx="71">
                  <c:v>259532.1340227292</c:v>
                </c:pt>
                <c:pt idx="72">
                  <c:v>259548.7760652732</c:v>
                </c:pt>
                <c:pt idx="73">
                  <c:v>259565.4188139749</c:v>
                </c:pt>
                <c:pt idx="74">
                  <c:v>259582.0688694503</c:v>
                </c:pt>
                <c:pt idx="75">
                  <c:v>259598.7320671219</c:v>
                </c:pt>
                <c:pt idx="76">
                  <c:v>259615.4135472872</c:v>
                </c:pt>
                <c:pt idx="77">
                  <c:v>259632.1178192091</c:v>
                </c:pt>
                <c:pt idx="78">
                  <c:v>259648.8488197162</c:v>
                </c:pt>
                <c:pt idx="79">
                  <c:v>259665.6099667667</c:v>
                </c:pt>
                <c:pt idx="80">
                  <c:v>259682.4042083901</c:v>
                </c:pt>
                <c:pt idx="81">
                  <c:v>259699.2340673928</c:v>
                </c:pt>
                <c:pt idx="82">
                  <c:v>259716.1016821793</c:v>
                </c:pt>
                <c:pt idx="83">
                  <c:v>259733.0088440163</c:v>
                </c:pt>
                <c:pt idx="84">
                  <c:v>259749.9570310353</c:v>
                </c:pt>
                <c:pt idx="85">
                  <c:v>259766.9474392518</c:v>
                </c:pt>
                <c:pt idx="86">
                  <c:v>259783.98101085</c:v>
                </c:pt>
                <c:pt idx="87">
                  <c:v>259801.058459966</c:v>
                </c:pt>
                <c:pt idx="88">
                  <c:v>259818.1802961823</c:v>
                </c:pt>
                <c:pt idx="89">
                  <c:v>259835.3468459251</c:v>
                </c:pt>
                <c:pt idx="90">
                  <c:v>259852.5582719474</c:v>
                </c:pt>
                <c:pt idx="91">
                  <c:v>259869.8145910576</c:v>
                </c:pt>
                <c:pt idx="92">
                  <c:v>259887.1156902448</c:v>
                </c:pt>
                <c:pt idx="93">
                  <c:v>259904.4613413398</c:v>
                </c:pt>
                <c:pt idx="94">
                  <c:v>259921.8512143347</c:v>
                </c:pt>
                <c:pt idx="95">
                  <c:v>259939.2848894788</c:v>
                </c:pt>
                <c:pt idx="96">
                  <c:v>259956.7618682553</c:v>
                </c:pt>
                <c:pt idx="97">
                  <c:v>259974.2815833352</c:v>
                </c:pt>
                <c:pt idx="98">
                  <c:v>259991.8434075987</c:v>
                </c:pt>
                <c:pt idx="99">
                  <c:v>260009.4466623023</c:v>
                </c:pt>
                <c:pt idx="100">
                  <c:v>260027.0906244688</c:v>
                </c:pt>
                <c:pt idx="101">
                  <c:v>260044.7745335661</c:v>
                </c:pt>
                <c:pt idx="102">
                  <c:v>260062.4975975376</c:v>
                </c:pt>
                <c:pt idx="103">
                  <c:v>260080.2589982413</c:v>
                </c:pt>
                <c:pt idx="104">
                  <c:v>260098.0578963498</c:v>
                </c:pt>
                <c:pt idx="105">
                  <c:v>260115.893435758</c:v>
                </c:pt>
                <c:pt idx="106">
                  <c:v>260133.764747543</c:v>
                </c:pt>
                <c:pt idx="107">
                  <c:v>260151.6709535154</c:v>
                </c:pt>
                <c:pt idx="108">
                  <c:v>260169.6111693994</c:v>
                </c:pt>
                <c:pt idx="109">
                  <c:v>260187.5845076735</c:v>
                </c:pt>
                <c:pt idx="110">
                  <c:v>260205.5900801037</c:v>
                </c:pt>
                <c:pt idx="111">
                  <c:v>260223.626999997</c:v>
                </c:pt>
                <c:pt idx="112">
                  <c:v>260241.6943841995</c:v>
                </c:pt>
                <c:pt idx="113">
                  <c:v>260259.7913548632</c:v>
                </c:pt>
                <c:pt idx="114">
                  <c:v>260277.9170410037</c:v>
                </c:pt>
                <c:pt idx="115">
                  <c:v>260296.0705798658</c:v>
                </c:pt>
                <c:pt idx="116">
                  <c:v>260314.2511181178</c:v>
                </c:pt>
                <c:pt idx="117">
                  <c:v>260332.4578128878</c:v>
                </c:pt>
                <c:pt idx="118">
                  <c:v>260350.6898326593</c:v>
                </c:pt>
                <c:pt idx="119">
                  <c:v>260368.9463580376</c:v>
                </c:pt>
              </c:numCache>
            </c:numRef>
          </c:yVal>
          <c:smooth val="1"/>
          <c:extLst xmlns:c16r2="http://schemas.microsoft.com/office/drawing/2015/06/chart">
            <c:ext xmlns:c16="http://schemas.microsoft.com/office/drawing/2014/chart" uri="{C3380CC4-5D6E-409C-BE32-E72D297353CC}">
              <c16:uniqueId val="{00000002-52E4-4538-94F8-F6A770550C1C}"/>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0836.4933925896</c:v>
                </c:pt>
                <c:pt idx="2">
                  <c:v>326474.0484567008</c:v>
                </c:pt>
                <c:pt idx="3">
                  <c:v>331878.4796095518</c:v>
                </c:pt>
                <c:pt idx="4">
                  <c:v>337059.1854870994</c:v>
                </c:pt>
                <c:pt idx="5">
                  <c:v>342025.0105404258</c:v>
                </c:pt>
                <c:pt idx="6">
                  <c:v>346784.3133405363</c:v>
                </c:pt>
                <c:pt idx="7">
                  <c:v>351345.0199779143</c:v>
                </c:pt>
                <c:pt idx="8">
                  <c:v>355714.6677218351</c:v>
                </c:pt>
                <c:pt idx="9">
                  <c:v>359900.4410276485</c:v>
                </c:pt>
                <c:pt idx="10">
                  <c:v>363909.2015095394</c:v>
                </c:pt>
                <c:pt idx="11">
                  <c:v>367747.513138763</c:v>
                </c:pt>
                <c:pt idx="12">
                  <c:v>371421.6636495985</c:v>
                </c:pt>
                <c:pt idx="13">
                  <c:v>374787.810028963</c:v>
                </c:pt>
                <c:pt idx="14">
                  <c:v>377942.0564426938</c:v>
                </c:pt>
                <c:pt idx="15">
                  <c:v>380908.3164008733</c:v>
                </c:pt>
                <c:pt idx="16">
                  <c:v>383700.7914095389</c:v>
                </c:pt>
                <c:pt idx="17">
                  <c:v>386331.9868357791</c:v>
                </c:pt>
                <c:pt idx="18">
                  <c:v>388813.031521516</c:v>
                </c:pt>
                <c:pt idx="19">
                  <c:v>391153.907180619</c:v>
                </c:pt>
                <c:pt idx="20">
                  <c:v>393363.6309353221</c:v>
                </c:pt>
                <c:pt idx="21">
                  <c:v>395450.4012933034</c:v>
                </c:pt>
                <c:pt idx="22">
                  <c:v>397421.715485493</c:v>
                </c:pt>
                <c:pt idx="23">
                  <c:v>399284.4643282471</c:v>
                </c:pt>
                <c:pt idx="24">
                  <c:v>401045.0094096228</c:v>
                </c:pt>
                <c:pt idx="25">
                  <c:v>402709.2463399295</c:v>
                </c:pt>
                <c:pt idx="26">
                  <c:v>404282.3955840389</c:v>
                </c:pt>
                <c:pt idx="27">
                  <c:v>405769.4727242711</c:v>
                </c:pt>
                <c:pt idx="28">
                  <c:v>407175.1953368839</c:v>
                </c:pt>
                <c:pt idx="29">
                  <c:v>408503.9957762879</c:v>
                </c:pt>
                <c:pt idx="30">
                  <c:v>409760.044412579</c:v>
                </c:pt>
                <c:pt idx="31">
                  <c:v>410947.2699449247</c:v>
                </c:pt>
                <c:pt idx="32">
                  <c:v>412069.3772389999</c:v>
                </c:pt>
                <c:pt idx="33">
                  <c:v>413129.8631232582</c:v>
                </c:pt>
                <c:pt idx="34">
                  <c:v>414132.030489408</c:v>
                </c:pt>
                <c:pt idx="35">
                  <c:v>415079.0009720732</c:v>
                </c:pt>
                <c:pt idx="36">
                  <c:v>415973.7264275409</c:v>
                </c:pt>
                <c:pt idx="37">
                  <c:v>416818.999388277</c:v>
                </c:pt>
                <c:pt idx="38">
                  <c:v>417617.462635977</c:v>
                </c:pt>
                <c:pt idx="39">
                  <c:v>418371.6175531133</c:v>
                </c:pt>
                <c:pt idx="40">
                  <c:v>419083.8325623352</c:v>
                </c:pt>
                <c:pt idx="41">
                  <c:v>419756.3507398758</c:v>
                </c:pt>
                <c:pt idx="42">
                  <c:v>420391.2968670629</c:v>
                </c:pt>
                <c:pt idx="43">
                  <c:v>420990.6840022734</c:v>
                </c:pt>
                <c:pt idx="44">
                  <c:v>421556.419620879</c:v>
                </c:pt>
                <c:pt idx="45">
                  <c:v>422090.3113634014</c:v>
                </c:pt>
                <c:pt idx="46">
                  <c:v>422594.0724263769</c:v>
                </c:pt>
                <c:pt idx="47">
                  <c:v>423069.326625798</c:v>
                </c:pt>
                <c:pt idx="48">
                  <c:v>423517.6131591992</c:v>
                </c:pt>
                <c:pt idx="49">
                  <c:v>423940.391089326</c:v>
                </c:pt>
                <c:pt idx="50">
                  <c:v>424339.0435697373</c:v>
                </c:pt>
                <c:pt idx="51">
                  <c:v>424714.8818305074</c:v>
                </c:pt>
                <c:pt idx="52">
                  <c:v>425069.1489395665</c:v>
                </c:pt>
                <c:pt idx="53">
                  <c:v>425403.0233558245</c:v>
                </c:pt>
                <c:pt idx="54">
                  <c:v>425717.6222870511</c:v>
                </c:pt>
                <c:pt idx="55">
                  <c:v>426014.0048647918</c:v>
                </c:pt>
                <c:pt idx="56">
                  <c:v>426293.1751475163</c:v>
                </c:pt>
                <c:pt idx="57">
                  <c:v>426556.0849624012</c:v>
                </c:pt>
                <c:pt idx="58">
                  <c:v>426803.6365953317</c:v>
                </c:pt>
                <c:pt idx="59">
                  <c:v>427036.6853380016</c:v>
                </c:pt>
                <c:pt idx="60">
                  <c:v>427256.0419003758</c:v>
                </c:pt>
                <c:pt idx="61">
                  <c:v>427462.4746962075</c:v>
                </c:pt>
                <c:pt idx="62">
                  <c:v>427656.7120087848</c:v>
                </c:pt>
                <c:pt idx="63">
                  <c:v>427839.444043617</c:v>
                </c:pt>
                <c:pt idx="64">
                  <c:v>428011.3248743403</c:v>
                </c:pt>
                <c:pt idx="65">
                  <c:v>428172.9742877226</c:v>
                </c:pt>
                <c:pt idx="66">
                  <c:v>428324.9795332936</c:v>
                </c:pt>
                <c:pt idx="67">
                  <c:v>428467.8969827817</c:v>
                </c:pt>
                <c:pt idx="68">
                  <c:v>428602.2537042335</c:v>
                </c:pt>
                <c:pt idx="69">
                  <c:v>428728.5489553962</c:v>
                </c:pt>
                <c:pt idx="70">
                  <c:v>428847.2556006968</c:v>
                </c:pt>
                <c:pt idx="71">
                  <c:v>428958.8214558293</c:v>
                </c:pt>
                <c:pt idx="72">
                  <c:v>429063.6705638697</c:v>
                </c:pt>
                <c:pt idx="73">
                  <c:v>429162.2044064422</c:v>
                </c:pt>
                <c:pt idx="74">
                  <c:v>429254.8030533977</c:v>
                </c:pt>
                <c:pt idx="75">
                  <c:v>429341.8262542028</c:v>
                </c:pt>
                <c:pt idx="76">
                  <c:v>429423.614474079</c:v>
                </c:pt>
                <c:pt idx="77">
                  <c:v>429500.4898777623</c:v>
                </c:pt>
                <c:pt idx="78">
                  <c:v>429572.7572635902</c:v>
                </c:pt>
                <c:pt idx="79">
                  <c:v>429640.7049504828</c:v>
                </c:pt>
                <c:pt idx="80">
                  <c:v>429704.6056202367</c:v>
                </c:pt>
                <c:pt idx="81">
                  <c:v>429764.717117427</c:v>
                </c:pt>
                <c:pt idx="82">
                  <c:v>429821.2832090801</c:v>
                </c:pt>
                <c:pt idx="83">
                  <c:v>429874.534306176</c:v>
                </c:pt>
                <c:pt idx="84">
                  <c:v>429924.6881489182</c:v>
                </c:pt>
                <c:pt idx="85">
                  <c:v>429971.9504576077</c:v>
                </c:pt>
                <c:pt idx="86">
                  <c:v>430016.5155508708</c:v>
                </c:pt>
                <c:pt idx="87">
                  <c:v>430058.5669328828</c:v>
                </c:pt>
                <c:pt idx="88">
                  <c:v>430098.2778511563</c:v>
                </c:pt>
                <c:pt idx="89">
                  <c:v>430135.8118263735</c:v>
                </c:pt>
                <c:pt idx="90">
                  <c:v>430171.3231556679</c:v>
                </c:pt>
                <c:pt idx="91">
                  <c:v>430204.9573906884</c:v>
                </c:pt>
                <c:pt idx="92">
                  <c:v>430236.8517917047</c:v>
                </c:pt>
                <c:pt idx="93">
                  <c:v>430267.1357589581</c:v>
                </c:pt>
                <c:pt idx="94">
                  <c:v>430295.9312423893</c:v>
                </c:pt>
                <c:pt idx="95">
                  <c:v>430323.3531308229</c:v>
                </c:pt>
                <c:pt idx="96">
                  <c:v>430349.5096216319</c:v>
                </c:pt>
                <c:pt idx="97">
                  <c:v>430374.502571855</c:v>
                </c:pt>
                <c:pt idx="98">
                  <c:v>430398.4278316839</c:v>
                </c:pt>
                <c:pt idx="99">
                  <c:v>430421.3755612026</c:v>
                </c:pt>
                <c:pt idx="100">
                  <c:v>430443.4305312022</c:v>
                </c:pt>
                <c:pt idx="101">
                  <c:v>430464.6724088675</c:v>
                </c:pt>
                <c:pt idx="102">
                  <c:v>430485.1760290799</c:v>
                </c:pt>
                <c:pt idx="103">
                  <c:v>430505.01165205</c:v>
                </c:pt>
                <c:pt idx="104">
                  <c:v>430524.2452079584</c:v>
                </c:pt>
                <c:pt idx="105">
                  <c:v>430542.9385292431</c:v>
                </c:pt>
                <c:pt idx="106">
                  <c:v>430561.1495711486</c:v>
                </c:pt>
                <c:pt idx="107">
                  <c:v>430578.932621113</c:v>
                </c:pt>
                <c:pt idx="108">
                  <c:v>430596.3384975473</c:v>
                </c:pt>
                <c:pt idx="109">
                  <c:v>430613.4147385301</c:v>
                </c:pt>
                <c:pt idx="110">
                  <c:v>430630.205780914</c:v>
                </c:pt>
                <c:pt idx="111">
                  <c:v>430646.7531303214</c:v>
                </c:pt>
                <c:pt idx="112">
                  <c:v>430663.0955224753</c:v>
                </c:pt>
                <c:pt idx="113">
                  <c:v>430679.2690762962</c:v>
                </c:pt>
                <c:pt idx="114">
                  <c:v>430695.3074391707</c:v>
                </c:pt>
                <c:pt idx="115">
                  <c:v>430711.241924779</c:v>
                </c:pt>
                <c:pt idx="116">
                  <c:v>430727.1016438488</c:v>
                </c:pt>
                <c:pt idx="117">
                  <c:v>430742.9136281871</c:v>
                </c:pt>
                <c:pt idx="118">
                  <c:v>430758.7029483194</c:v>
                </c:pt>
                <c:pt idx="119">
                  <c:v>430774.4928250564</c:v>
                </c:pt>
              </c:numCache>
            </c:numRef>
          </c:yVal>
          <c:smooth val="1"/>
          <c:extLst xmlns:c16r2="http://schemas.microsoft.com/office/drawing/2015/06/chart">
            <c:ext xmlns:c16="http://schemas.microsoft.com/office/drawing/2014/chart" uri="{C3380CC4-5D6E-409C-BE32-E72D297353CC}">
              <c16:uniqueId val="{00000003-52E4-4538-94F8-F6A770550C1C}"/>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2646772639633E6</c:v>
                </c:pt>
                <c:pt idx="2">
                  <c:v>1.12980104250529E6</c:v>
                </c:pt>
                <c:pt idx="3">
                  <c:v>1.13328731435344E6</c:v>
                </c:pt>
                <c:pt idx="4">
                  <c:v>1.13692286858908E6</c:v>
                </c:pt>
                <c:pt idx="5">
                  <c:v>1.14070345533278E6</c:v>
                </c:pt>
                <c:pt idx="6">
                  <c:v>1.14462444271557E6</c:v>
                </c:pt>
                <c:pt idx="7">
                  <c:v>1.14868095971387E6</c:v>
                </c:pt>
                <c:pt idx="8">
                  <c:v>1.15286800327152E6</c:v>
                </c:pt>
                <c:pt idx="9">
                  <c:v>1.15718051816068E6</c:v>
                </c:pt>
                <c:pt idx="10">
                  <c:v>1.16161345605263E6</c:v>
                </c:pt>
                <c:pt idx="11">
                  <c:v>1.16616181876191E6</c:v>
                </c:pt>
                <c:pt idx="12">
                  <c:v>1.17082068946677E6</c:v>
                </c:pt>
                <c:pt idx="13">
                  <c:v>1.1752855090364E6</c:v>
                </c:pt>
                <c:pt idx="14">
                  <c:v>1.1797105092467E6</c:v>
                </c:pt>
                <c:pt idx="15">
                  <c:v>1.18411815337193E6</c:v>
                </c:pt>
                <c:pt idx="16">
                  <c:v>1.18851435981469E6</c:v>
                </c:pt>
                <c:pt idx="17">
                  <c:v>1.1929032814606E6</c:v>
                </c:pt>
                <c:pt idx="18">
                  <c:v>1.19728777270939E6</c:v>
                </c:pt>
                <c:pt idx="19">
                  <c:v>1.20166970537698E6</c:v>
                </c:pt>
                <c:pt idx="20">
                  <c:v>1.20605021138941E6</c:v>
                </c:pt>
                <c:pt idx="21">
                  <c:v>1.21042986915807E6</c:v>
                </c:pt>
                <c:pt idx="22">
                  <c:v>1.21480884651437E6</c:v>
                </c:pt>
                <c:pt idx="23">
                  <c:v>1.21918701015201E6</c:v>
                </c:pt>
                <c:pt idx="24">
                  <c:v>1.22356400925973E6</c:v>
                </c:pt>
                <c:pt idx="25">
                  <c:v>1.22793933927693E6</c:v>
                </c:pt>
                <c:pt idx="26">
                  <c:v>1.23231186755219E6</c:v>
                </c:pt>
                <c:pt idx="27">
                  <c:v>1.23668068572353E6</c:v>
                </c:pt>
                <c:pt idx="28">
                  <c:v>1.24104490018511E6</c:v>
                </c:pt>
                <c:pt idx="29">
                  <c:v>1.24540362108255E6</c:v>
                </c:pt>
                <c:pt idx="30">
                  <c:v>1.24975597349117E6</c:v>
                </c:pt>
                <c:pt idx="31">
                  <c:v>1.25410110556809E6</c:v>
                </c:pt>
                <c:pt idx="32">
                  <c:v>1.2584381942556E6</c:v>
                </c:pt>
                <c:pt idx="33">
                  <c:v>1.26276644912518E6</c:v>
                </c:pt>
                <c:pt idx="34">
                  <c:v>1.267085114816E6</c:v>
                </c:pt>
                <c:pt idx="35">
                  <c:v>1.27139347241578E6</c:v>
                </c:pt>
                <c:pt idx="36">
                  <c:v>1.27569084005138E6</c:v>
                </c:pt>
                <c:pt idx="37">
                  <c:v>1.279976572893E6</c:v>
                </c:pt>
                <c:pt idx="38">
                  <c:v>1.28425006272863E6</c:v>
                </c:pt>
                <c:pt idx="39">
                  <c:v>1.28851073631561E6</c:v>
                </c:pt>
                <c:pt idx="40">
                  <c:v>1.29275805496285E6</c:v>
                </c:pt>
                <c:pt idx="41">
                  <c:v>1.29699151353502E6</c:v>
                </c:pt>
                <c:pt idx="42">
                  <c:v>1.30121063929752E6</c:v>
                </c:pt>
                <c:pt idx="43">
                  <c:v>1.30541499069267E6</c:v>
                </c:pt>
                <c:pt idx="44">
                  <c:v>1.30960415607898E6</c:v>
                </c:pt>
                <c:pt idx="45">
                  <c:v>1.31377775245673E6</c:v>
                </c:pt>
                <c:pt idx="46">
                  <c:v>1.31793542419728E6</c:v>
                </c:pt>
                <c:pt idx="47">
                  <c:v>1.32207684178854E6</c:v>
                </c:pt>
                <c:pt idx="48">
                  <c:v>1.32620170060584E6</c:v>
                </c:pt>
                <c:pt idx="49">
                  <c:v>1.33030971971466E6</c:v>
                </c:pt>
                <c:pt idx="50">
                  <c:v>1.33440064070947E6</c:v>
                </c:pt>
                <c:pt idx="51">
                  <c:v>1.3384742265917E6</c:v>
                </c:pt>
                <c:pt idx="52">
                  <c:v>1.34253026068687E6</c:v>
                </c:pt>
                <c:pt idx="53">
                  <c:v>1.34656854560425E6</c:v>
                </c:pt>
                <c:pt idx="54">
                  <c:v>1.3505889022387E6</c:v>
                </c:pt>
                <c:pt idx="55">
                  <c:v>1.35459116881391E6</c:v>
                </c:pt>
                <c:pt idx="56">
                  <c:v>1.35857519996691E6</c:v>
                </c:pt>
                <c:pt idx="57">
                  <c:v>1.36254086587245E6</c:v>
                </c:pt>
                <c:pt idx="58">
                  <c:v>1.36648805140648E6</c:v>
                </c:pt>
                <c:pt idx="59">
                  <c:v>1.37041665534761E6</c:v>
                </c:pt>
                <c:pt idx="60">
                  <c:v>1.37432658961505E6</c:v>
                </c:pt>
                <c:pt idx="61">
                  <c:v>1.378217778542E6</c:v>
                </c:pt>
                <c:pt idx="62">
                  <c:v>1.38209015818298E6</c:v>
                </c:pt>
                <c:pt idx="63">
                  <c:v>1.38594367565393E6</c:v>
                </c:pt>
                <c:pt idx="64">
                  <c:v>1.38977828850371E6</c:v>
                </c:pt>
                <c:pt idx="65">
                  <c:v>1.39359396411576E6</c:v>
                </c:pt>
                <c:pt idx="66">
                  <c:v>1.39739067913862E6</c:v>
                </c:pt>
                <c:pt idx="67">
                  <c:v>1.40116841894414E6</c:v>
                </c:pt>
                <c:pt idx="68">
                  <c:v>1.40492717711218E6</c:v>
                </c:pt>
                <c:pt idx="69">
                  <c:v>1.40866695494065E6</c:v>
                </c:pt>
                <c:pt idx="70">
                  <c:v>1.4123877609798E6</c:v>
                </c:pt>
                <c:pt idx="71">
                  <c:v>1.41608961058959E6</c:v>
                </c:pt>
                <c:pt idx="72">
                  <c:v>1.41977252551938E6</c:v>
                </c:pt>
                <c:pt idx="73">
                  <c:v>1.42343653350857E6</c:v>
                </c:pt>
                <c:pt idx="74">
                  <c:v>1.42708166790752E6</c:v>
                </c:pt>
                <c:pt idx="75">
                  <c:v>1.43070796731775E6</c:v>
                </c:pt>
                <c:pt idx="76">
                  <c:v>1.43431547525054E6</c:v>
                </c:pt>
                <c:pt idx="77">
                  <c:v>1.43790423980301E6</c:v>
                </c:pt>
                <c:pt idx="78">
                  <c:v>1.44147431335101E6</c:v>
                </c:pt>
                <c:pt idx="79">
                  <c:v>1.44502575225797E6</c:v>
                </c:pt>
                <c:pt idx="80">
                  <c:v>1.44855861659894E6</c:v>
                </c:pt>
                <c:pt idx="81">
                  <c:v>1.45207296989912E6</c:v>
                </c:pt>
                <c:pt idx="82">
                  <c:v>1.45556887888627E6</c:v>
                </c:pt>
                <c:pt idx="83">
                  <c:v>1.45904641325624E6</c:v>
                </c:pt>
                <c:pt idx="84">
                  <c:v>1.46250564545109E6</c:v>
                </c:pt>
                <c:pt idx="85">
                  <c:v>1.46594665044907E6</c:v>
                </c:pt>
                <c:pt idx="86">
                  <c:v>1.46936950556607E6</c:v>
                </c:pt>
                <c:pt idx="87">
                  <c:v>1.47277429026786E6</c:v>
                </c:pt>
                <c:pt idx="88">
                  <c:v>1.47616108599258E6</c:v>
                </c:pt>
                <c:pt idx="89">
                  <c:v>1.47952997598311E6</c:v>
                </c:pt>
                <c:pt idx="90">
                  <c:v>1.4828810451287E6</c:v>
                </c:pt>
                <c:pt idx="91">
                  <c:v>1.48621437981552E6</c:v>
                </c:pt>
                <c:pt idx="92">
                  <c:v>1.48953006778558E6</c:v>
                </c:pt>
                <c:pt idx="93">
                  <c:v>1.4928281980037E6</c:v>
                </c:pt>
                <c:pt idx="94">
                  <c:v>1.4961088605321E6</c:v>
                </c:pt>
                <c:pt idx="95">
                  <c:v>1.49937214641221E6</c:v>
                </c:pt>
                <c:pt idx="96">
                  <c:v>1.50261814755332E6</c:v>
                </c:pt>
                <c:pt idx="97">
                  <c:v>1.50584695662784E6</c:v>
                </c:pt>
                <c:pt idx="98">
                  <c:v>1.50905866697269E6</c:v>
                </c:pt>
                <c:pt idx="99">
                  <c:v>1.51225337249658E6</c:v>
                </c:pt>
                <c:pt idx="100">
                  <c:v>1.51543116759288E6</c:v>
                </c:pt>
                <c:pt idx="101">
                  <c:v>1.51859214705781E6</c:v>
                </c:pt>
                <c:pt idx="102">
                  <c:v>1.52173640601364E6</c:v>
                </c:pt>
                <c:pt idx="103">
                  <c:v>1.52486403983663E6</c:v>
                </c:pt>
                <c:pt idx="104">
                  <c:v>1.52797514408949E6</c:v>
                </c:pt>
                <c:pt idx="105">
                  <c:v>1.5310698144582E6</c:v>
                </c:pt>
                <c:pt idx="106">
                  <c:v>1.53414814669275E6</c:v>
                </c:pt>
                <c:pt idx="107">
                  <c:v>1.53721023655188E6</c:v>
                </c:pt>
                <c:pt idx="108">
                  <c:v>1.54025617975128E6</c:v>
                </c:pt>
                <c:pt idx="109">
                  <c:v>1.54328607191543E6</c:v>
                </c:pt>
                <c:pt idx="110">
                  <c:v>1.54630000853256E6</c:v>
                </c:pt>
                <c:pt idx="111">
                  <c:v>1.54929808491274E6</c:v>
                </c:pt>
                <c:pt idx="112">
                  <c:v>1.5522803961489E6</c:v>
                </c:pt>
                <c:pt idx="113">
                  <c:v>1.5552470370806E6</c:v>
                </c:pt>
                <c:pt idx="114">
                  <c:v>1.55819810226044E6</c:v>
                </c:pt>
                <c:pt idx="115">
                  <c:v>1.56113368592286E6</c:v>
                </c:pt>
                <c:pt idx="116">
                  <c:v>1.56405388195536E6</c:v>
                </c:pt>
                <c:pt idx="117">
                  <c:v>1.56695878387186E6</c:v>
                </c:pt>
                <c:pt idx="118">
                  <c:v>1.56984848478816E6</c:v>
                </c:pt>
                <c:pt idx="119">
                  <c:v>1.57272307739936E6</c:v>
                </c:pt>
              </c:numCache>
            </c:numRef>
          </c:yVal>
          <c:smooth val="1"/>
          <c:extLst xmlns:c16r2="http://schemas.microsoft.com/office/drawing/2015/06/chart">
            <c:ext xmlns:c16="http://schemas.microsoft.com/office/drawing/2014/chart" uri="{C3380CC4-5D6E-409C-BE32-E72D297353CC}">
              <c16:uniqueId val="{00000004-52E4-4538-94F8-F6A770550C1C}"/>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193.4417721129</c:v>
                </c:pt>
                <c:pt idx="2">
                  <c:v>281627.6633966764</c:v>
                </c:pt>
                <c:pt idx="3">
                  <c:v>282121.3846800003</c:v>
                </c:pt>
                <c:pt idx="4">
                  <c:v>282671.5452604707</c:v>
                </c:pt>
                <c:pt idx="5">
                  <c:v>283275.3969873703</c:v>
                </c:pt>
                <c:pt idx="6">
                  <c:v>283930.4369574452</c:v>
                </c:pt>
                <c:pt idx="7">
                  <c:v>284634.3575302651</c:v>
                </c:pt>
                <c:pt idx="8">
                  <c:v>285385.0089295947</c:v>
                </c:pt>
                <c:pt idx="9">
                  <c:v>286180.3712709748</c:v>
                </c:pt>
                <c:pt idx="10">
                  <c:v>287018.5336300157</c:v>
                </c:pt>
                <c:pt idx="11">
                  <c:v>287897.6783538159</c:v>
                </c:pt>
                <c:pt idx="12">
                  <c:v>288816.0692641401</c:v>
                </c:pt>
                <c:pt idx="13">
                  <c:v>289772.0427391066</c:v>
                </c:pt>
                <c:pt idx="14">
                  <c:v>290752.9370239734</c:v>
                </c:pt>
                <c:pt idx="15">
                  <c:v>291753.6358913853</c:v>
                </c:pt>
                <c:pt idx="16">
                  <c:v>292770.6008697615</c:v>
                </c:pt>
                <c:pt idx="17">
                  <c:v>293801.0296967902</c:v>
                </c:pt>
                <c:pt idx="18">
                  <c:v>294842.6834291009</c:v>
                </c:pt>
                <c:pt idx="19">
                  <c:v>295893.7560881037</c:v>
                </c:pt>
                <c:pt idx="20">
                  <c:v>296952.7750397266</c:v>
                </c:pt>
                <c:pt idx="21">
                  <c:v>298018.5249088233</c:v>
                </c:pt>
                <c:pt idx="22">
                  <c:v>299089.9895058455</c:v>
                </c:pt>
                <c:pt idx="23">
                  <c:v>300166.3075267603</c:v>
                </c:pt>
                <c:pt idx="24">
                  <c:v>301246.7387746499</c:v>
                </c:pt>
                <c:pt idx="25">
                  <c:v>302330.6384107908</c:v>
                </c:pt>
                <c:pt idx="26">
                  <c:v>303417.4373266399</c:v>
                </c:pt>
                <c:pt idx="27">
                  <c:v>304506.6078794478</c:v>
                </c:pt>
                <c:pt idx="28">
                  <c:v>305597.6661036409</c:v>
                </c:pt>
                <c:pt idx="29">
                  <c:v>306690.1658645505</c:v>
                </c:pt>
                <c:pt idx="30">
                  <c:v>307783.693461413</c:v>
                </c:pt>
                <c:pt idx="31">
                  <c:v>308877.863432629</c:v>
                </c:pt>
                <c:pt idx="32">
                  <c:v>309972.3152757457</c:v>
                </c:pt>
                <c:pt idx="33">
                  <c:v>311066.710857868</c:v>
                </c:pt>
                <c:pt idx="34">
                  <c:v>312160.7323468802</c:v>
                </c:pt>
                <c:pt idx="35">
                  <c:v>313254.0805353765</c:v>
                </c:pt>
                <c:pt idx="36">
                  <c:v>314346.4734608136</c:v>
                </c:pt>
                <c:pt idx="37">
                  <c:v>315437.6452493545</c:v>
                </c:pt>
                <c:pt idx="38">
                  <c:v>316527.3451290478</c:v>
                </c:pt>
                <c:pt idx="39">
                  <c:v>317615.3365716875</c:v>
                </c:pt>
                <c:pt idx="40">
                  <c:v>318701.3964993895</c:v>
                </c:pt>
                <c:pt idx="41">
                  <c:v>319785.3145918516</c:v>
                </c:pt>
                <c:pt idx="42">
                  <c:v>320866.8926582115</c:v>
                </c:pt>
                <c:pt idx="43">
                  <c:v>321945.9440581863</c:v>
                </c:pt>
                <c:pt idx="44">
                  <c:v>323022.29316274</c:v>
                </c:pt>
                <c:pt idx="45">
                  <c:v>324095.774847131</c:v>
                </c:pt>
                <c:pt idx="46">
                  <c:v>325166.2340110997</c:v>
                </c:pt>
                <c:pt idx="47">
                  <c:v>326233.5251223591</c:v>
                </c:pt>
                <c:pt idx="48">
                  <c:v>327297.5117805771</c:v>
                </c:pt>
                <c:pt idx="49">
                  <c:v>328358.0662997909</c:v>
                </c:pt>
                <c:pt idx="50">
                  <c:v>329415.0693077285</c:v>
                </c:pt>
                <c:pt idx="51">
                  <c:v>330468.4093609013</c:v>
                </c:pt>
                <c:pt idx="52">
                  <c:v>331517.9825745997</c:v>
                </c:pt>
                <c:pt idx="53">
                  <c:v>332563.6922670594</c:v>
                </c:pt>
                <c:pt idx="54">
                  <c:v>333605.4486172957</c:v>
                </c:pt>
                <c:pt idx="55">
                  <c:v>334643.1683361575</c:v>
                </c:pt>
                <c:pt idx="56">
                  <c:v>335676.7743502032</c:v>
                </c:pt>
                <c:pt idx="57">
                  <c:v>336706.1954980362</c:v>
                </c:pt>
                <c:pt idx="58">
                  <c:v>337731.3662387552</c:v>
                </c:pt>
                <c:pt idx="59">
                  <c:v>338752.226372189</c:v>
                </c:pt>
                <c:pt idx="60">
                  <c:v>339768.7207705906</c:v>
                </c:pt>
                <c:pt idx="61">
                  <c:v>340780.7991214626</c:v>
                </c:pt>
                <c:pt idx="62">
                  <c:v>341788.4156811924</c:v>
                </c:pt>
                <c:pt idx="63">
                  <c:v>342791.5290391696</c:v>
                </c:pt>
                <c:pt idx="64">
                  <c:v>343790.1018920604</c:v>
                </c:pt>
                <c:pt idx="65">
                  <c:v>344784.1008279131</c:v>
                </c:pt>
                <c:pt idx="66">
                  <c:v>345773.4961197652</c:v>
                </c:pt>
                <c:pt idx="67">
                  <c:v>346758.261528434</c:v>
                </c:pt>
                <c:pt idx="68">
                  <c:v>347738.3741141637</c:v>
                </c:pt>
                <c:pt idx="69">
                  <c:v>348713.8140568116</c:v>
                </c:pt>
                <c:pt idx="70">
                  <c:v>349684.564484262</c:v>
                </c:pt>
                <c:pt idx="71">
                  <c:v>350650.6113087541</c:v>
                </c:pt>
                <c:pt idx="72">
                  <c:v>351611.943070826</c:v>
                </c:pt>
                <c:pt idx="73">
                  <c:v>352568.5507905724</c:v>
                </c:pt>
                <c:pt idx="74">
                  <c:v>353520.4278259318</c:v>
                </c:pt>
                <c:pt idx="75">
                  <c:v>354467.5697377131</c:v>
                </c:pt>
                <c:pt idx="76">
                  <c:v>355409.9741610931</c:v>
                </c:pt>
                <c:pt idx="77">
                  <c:v>356347.6406833156</c:v>
                </c:pt>
                <c:pt idx="78">
                  <c:v>357280.570727328</c:v>
                </c:pt>
                <c:pt idx="79">
                  <c:v>358208.7674411105</c:v>
                </c:pt>
                <c:pt idx="80">
                  <c:v>359132.2355924511</c:v>
                </c:pt>
                <c:pt idx="81">
                  <c:v>360050.9814689313</c:v>
                </c:pt>
                <c:pt idx="82">
                  <c:v>360965.0127828957</c:v>
                </c:pt>
                <c:pt idx="83">
                  <c:v>361874.3385811879</c:v>
                </c:pt>
                <c:pt idx="84">
                  <c:v>362778.9691594382</c:v>
                </c:pt>
                <c:pt idx="85">
                  <c:v>363678.9159807047</c:v>
                </c:pt>
                <c:pt idx="86">
                  <c:v>364574.1915982657</c:v>
                </c:pt>
                <c:pt idx="87">
                  <c:v>365464.809582382</c:v>
                </c:pt>
                <c:pt idx="88">
                  <c:v>366350.7844508432</c:v>
                </c:pt>
                <c:pt idx="89">
                  <c:v>367232.1316031261</c:v>
                </c:pt>
                <c:pt idx="90">
                  <c:v>368108.867257999</c:v>
                </c:pt>
                <c:pt idx="91">
                  <c:v>368981.0083944114</c:v>
                </c:pt>
                <c:pt idx="92">
                  <c:v>369848.5726955137</c:v>
                </c:pt>
                <c:pt idx="93">
                  <c:v>370711.5784956642</c:v>
                </c:pt>
                <c:pt idx="94">
                  <c:v>371570.0447302778</c:v>
                </c:pt>
                <c:pt idx="95">
                  <c:v>372423.9908883845</c:v>
                </c:pt>
                <c:pt idx="96">
                  <c:v>373273.4369677658</c:v>
                </c:pt>
                <c:pt idx="97">
                  <c:v>374118.4034325487</c:v>
                </c:pt>
                <c:pt idx="98">
                  <c:v>374958.9111731351</c:v>
                </c:pt>
                <c:pt idx="99">
                  <c:v>375794.9814683566</c:v>
                </c:pt>
                <c:pt idx="100">
                  <c:v>376626.6359497441</c:v>
                </c:pt>
                <c:pt idx="101">
                  <c:v>377453.8965678095</c:v>
                </c:pt>
                <c:pt idx="102">
                  <c:v>378276.7855602421</c:v>
                </c:pt>
                <c:pt idx="103">
                  <c:v>379095.3254219214</c:v>
                </c:pt>
                <c:pt idx="104">
                  <c:v>379909.5388766602</c:v>
                </c:pt>
                <c:pt idx="105">
                  <c:v>380719.4488505895</c:v>
                </c:pt>
                <c:pt idx="106">
                  <c:v>381525.0784471062</c:v>
                </c:pt>
                <c:pt idx="107">
                  <c:v>382326.4509232927</c:v>
                </c:pt>
                <c:pt idx="108">
                  <c:v>383123.5896677581</c:v>
                </c:pt>
                <c:pt idx="109">
                  <c:v>383916.518179801</c:v>
                </c:pt>
                <c:pt idx="110">
                  <c:v>384705.2600498474</c:v>
                </c:pt>
                <c:pt idx="111">
                  <c:v>385489.8389410867</c:v>
                </c:pt>
                <c:pt idx="112">
                  <c:v>386270.2785722507</c:v>
                </c:pt>
                <c:pt idx="113">
                  <c:v>387046.6027014696</c:v>
                </c:pt>
                <c:pt idx="114">
                  <c:v>387818.8351111568</c:v>
                </c:pt>
                <c:pt idx="115">
                  <c:v>388586.999593862</c:v>
                </c:pt>
                <c:pt idx="116">
                  <c:v>389351.1199390461</c:v>
                </c:pt>
                <c:pt idx="117">
                  <c:v>390111.2199207263</c:v>
                </c:pt>
                <c:pt idx="118">
                  <c:v>390867.3232859471</c:v>
                </c:pt>
                <c:pt idx="119">
                  <c:v>391619.4537440317</c:v>
                </c:pt>
              </c:numCache>
            </c:numRef>
          </c:yVal>
          <c:smooth val="1"/>
          <c:extLst xmlns:c16r2="http://schemas.microsoft.com/office/drawing/2015/06/chart">
            <c:ext xmlns:c16="http://schemas.microsoft.com/office/drawing/2014/chart" uri="{C3380CC4-5D6E-409C-BE32-E72D297353CC}">
              <c16:uniqueId val="{00000005-52E4-4538-94F8-F6A770550C1C}"/>
            </c:ext>
          </c:extLst>
        </c:ser>
        <c:dLbls>
          <c:showLegendKey val="0"/>
          <c:showVal val="0"/>
          <c:showCatName val="0"/>
          <c:showSerName val="0"/>
          <c:showPercent val="0"/>
          <c:showBubbleSize val="0"/>
        </c:dLbls>
        <c:axId val="-1074612736"/>
        <c:axId val="-1259730064"/>
      </c:scatterChart>
      <c:valAx>
        <c:axId val="-1074612736"/>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259730064"/>
        <c:crosses val="autoZero"/>
        <c:crossBetween val="midCat"/>
        <c:majorUnit val="5.0"/>
      </c:valAx>
      <c:valAx>
        <c:axId val="-1259730064"/>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74612736"/>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Annual Overdose Deaths</a:t>
            </a:r>
          </a:p>
        </c:rich>
      </c:tx>
      <c:overlay val="0"/>
    </c:title>
    <c:autoTitleDeleted val="0"/>
    <c:plotArea>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3354-4B54-A86B-6A34F620B6E4}"/>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17914.97804257308</c:v>
                </c:pt>
                <c:pt idx="18" formatCode="_(* #,##0_);_(* \(#,##0\);_(* &quot;-&quot;??_);_(@_)">
                  <c:v>18185.11108484129</c:v>
                </c:pt>
                <c:pt idx="19" formatCode="_(* #,##0_);_(* \(#,##0\);_(* &quot;-&quot;??_);_(@_)">
                  <c:v>18333.17237755505</c:v>
                </c:pt>
                <c:pt idx="20" formatCode="_(* #,##0_);_(* \(#,##0\);_(* &quot;-&quot;??_);_(@_)">
                  <c:v>18417.17130554923</c:v>
                </c:pt>
                <c:pt idx="21" formatCode="_(* #,##0_);_(* \(#,##0\);_(* &quot;-&quot;??_);_(@_)">
                  <c:v>18464.17591176455</c:v>
                </c:pt>
                <c:pt idx="22" formatCode="_(* #,##0_);_(* \(#,##0\);_(* &quot;-&quot;??_);_(@_)">
                  <c:v>18491.27888197447</c:v>
                </c:pt>
                <c:pt idx="23" formatCode="_(* #,##0_);_(* \(#,##0\);_(* &quot;-&quot;??_);_(@_)">
                  <c:v>18508.37389349245</c:v>
                </c:pt>
                <c:pt idx="24" formatCode="_(* #,##0_);_(* \(#,##0\);_(* &quot;-&quot;??_);_(@_)">
                  <c:v>18520.93042587519</c:v>
                </c:pt>
                <c:pt idx="25" formatCode="_(* #,##0_);_(* \(#,##0\);_(* &quot;-&quot;??_);_(@_)">
                  <c:v>18531.8295347907</c:v>
                </c:pt>
                <c:pt idx="26" formatCode="_(* #,##0_);_(* \(#,##0\);_(* &quot;-&quot;??_);_(@_)">
                  <c:v>18542.4917377966</c:v>
                </c:pt>
              </c:numCache>
            </c:numRef>
          </c:yVal>
          <c:smooth val="1"/>
          <c:extLst xmlns:c16r2="http://schemas.microsoft.com/office/drawing/2015/06/chart">
            <c:ext xmlns:c16="http://schemas.microsoft.com/office/drawing/2014/chart" uri="{C3380CC4-5D6E-409C-BE32-E72D297353CC}">
              <c16:uniqueId val="{00000001-3354-4B54-A86B-6A34F620B6E4}"/>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3354-4B54-A86B-6A34F620B6E4}"/>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4124.65782216803</c:v>
                </c:pt>
                <c:pt idx="18" formatCode="_(* #,##0_);_(* \(#,##0\);_(* &quot;-&quot;??_);_(@_)">
                  <c:v>25339.23734333203</c:v>
                </c:pt>
                <c:pt idx="19" formatCode="_(* #,##0_);_(* \(#,##0\);_(* &quot;-&quot;??_);_(@_)">
                  <c:v>26669.34149460653</c:v>
                </c:pt>
                <c:pt idx="20" formatCode="_(* #,##0_);_(* \(#,##0\);_(* &quot;-&quot;??_);_(@_)">
                  <c:v>28024.18367817764</c:v>
                </c:pt>
                <c:pt idx="21" formatCode="_(* #,##0_);_(* \(#,##0\);_(* &quot;-&quot;??_);_(@_)">
                  <c:v>29360.14227734489</c:v>
                </c:pt>
                <c:pt idx="22" formatCode="_(* #,##0_);_(* \(#,##0\);_(* &quot;-&quot;??_);_(@_)">
                  <c:v>30652.12554398866</c:v>
                </c:pt>
                <c:pt idx="23" formatCode="_(* #,##0_);_(* \(#,##0\);_(* &quot;-&quot;??_);_(@_)">
                  <c:v>31887.70754417042</c:v>
                </c:pt>
                <c:pt idx="24" formatCode="_(* #,##0_);_(* \(#,##0\);_(* &quot;-&quot;??_);_(@_)">
                  <c:v>33061.88063636173</c:v>
                </c:pt>
                <c:pt idx="25" formatCode="_(* #,##0_);_(* \(#,##0\);_(* &quot;-&quot;??_);_(@_)">
                  <c:v>34173.79403404891</c:v>
                </c:pt>
                <c:pt idx="26" formatCode="_(* #,##0_);_(* \(#,##0\);_(* &quot;-&quot;??_);_(@_)">
                  <c:v>35224.82139725951</c:v>
                </c:pt>
              </c:numCache>
            </c:numRef>
          </c:yVal>
          <c:smooth val="1"/>
          <c:extLst xmlns:c16r2="http://schemas.microsoft.com/office/drawing/2015/06/chart">
            <c:ext xmlns:c16="http://schemas.microsoft.com/office/drawing/2014/chart" uri="{C3380CC4-5D6E-409C-BE32-E72D297353CC}">
              <c16:uniqueId val="{00000003-3354-4B54-A86B-6A34F620B6E4}"/>
            </c:ext>
          </c:extLst>
        </c:ser>
        <c:dLbls>
          <c:showLegendKey val="0"/>
          <c:showVal val="0"/>
          <c:showCatName val="0"/>
          <c:showSerName val="0"/>
          <c:showPercent val="0"/>
          <c:showBubbleSize val="0"/>
        </c:dLbls>
        <c:axId val="-1648149680"/>
        <c:axId val="-701988336"/>
      </c:scatterChart>
      <c:valAx>
        <c:axId val="-1648149680"/>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701988336"/>
        <c:crosses val="autoZero"/>
        <c:crossBetween val="midCat"/>
      </c:valAx>
      <c:valAx>
        <c:axId val="-701988336"/>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1648149680"/>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2">
    <c:autoUpdate val="0"/>
  </c:externalData>
</c:chartSpace>
</file>

<file path=word/charts/chart20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2537037037037"/>
          <c:y val="0.0702702702702703"/>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aloxone-G'!$E$123</c:f>
              <c:strCache>
                <c:ptCount val="1"/>
                <c:pt idx="0">
                  <c:v>SOUD Deaths for 1x parameter level</c:v>
                </c:pt>
              </c:strCache>
            </c:strRef>
          </c:tx>
          <c:spPr>
            <a:ln w="76200">
              <a:solidFill>
                <a:schemeClr val="accent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E$3:$E$122</c:f>
              <c:numCache>
                <c:formatCode>General</c:formatCode>
                <c:ptCount val="120"/>
                <c:pt idx="0">
                  <c:v>-70.49533704954985</c:v>
                </c:pt>
                <c:pt idx="1">
                  <c:v>-70.54708325608391</c:v>
                </c:pt>
                <c:pt idx="2">
                  <c:v>-70.58854905067375</c:v>
                </c:pt>
                <c:pt idx="3">
                  <c:v>-70.62069424678535</c:v>
                </c:pt>
                <c:pt idx="4">
                  <c:v>-70.6442694473224</c:v>
                </c:pt>
                <c:pt idx="5">
                  <c:v>-70.65990226412741</c:v>
                </c:pt>
                <c:pt idx="6">
                  <c:v>-70.6681240619993</c:v>
                </c:pt>
                <c:pt idx="7">
                  <c:v>-70.6693905293155</c:v>
                </c:pt>
                <c:pt idx="8">
                  <c:v>-70.6640976233738</c:v>
                </c:pt>
                <c:pt idx="9">
                  <c:v>-70.65259393228538</c:v>
                </c:pt>
                <c:pt idx="10">
                  <c:v>-70.6351902606378</c:v>
                </c:pt>
                <c:pt idx="11">
                  <c:v>-70.61216706478791</c:v>
                </c:pt>
                <c:pt idx="12">
                  <c:v>-70.58378022301301</c:v>
                </c:pt>
                <c:pt idx="13">
                  <c:v>-70.56440866391183</c:v>
                </c:pt>
                <c:pt idx="14">
                  <c:v>-70.5473503023082</c:v>
                </c:pt>
                <c:pt idx="15">
                  <c:v>-70.53158484023282</c:v>
                </c:pt>
                <c:pt idx="16">
                  <c:v>-70.51684273632848</c:v>
                </c:pt>
                <c:pt idx="17">
                  <c:v>-70.50291396733442</c:v>
                </c:pt>
                <c:pt idx="18">
                  <c:v>-70.48963312807796</c:v>
                </c:pt>
                <c:pt idx="19">
                  <c:v>-70.4768698867435</c:v>
                </c:pt>
                <c:pt idx="20">
                  <c:v>-70.4645215295146</c:v>
                </c:pt>
                <c:pt idx="21">
                  <c:v>-70.45250712413298</c:v>
                </c:pt>
                <c:pt idx="22">
                  <c:v>-70.4407629450108</c:v>
                </c:pt>
                <c:pt idx="23">
                  <c:v>-70.42923888209626</c:v>
                </c:pt>
                <c:pt idx="24">
                  <c:v>-70.41789561751427</c:v>
                </c:pt>
                <c:pt idx="25">
                  <c:v>-70.40670240191812</c:v>
                </c:pt>
                <c:pt idx="26">
                  <c:v>-70.3956594742679</c:v>
                </c:pt>
                <c:pt idx="27">
                  <c:v>-70.38475988544243</c:v>
                </c:pt>
                <c:pt idx="28">
                  <c:v>-70.37399850840993</c:v>
                </c:pt>
                <c:pt idx="29">
                  <c:v>-70.36337257384967</c:v>
                </c:pt>
                <c:pt idx="30">
                  <c:v>-70.3528811324514</c:v>
                </c:pt>
                <c:pt idx="31">
                  <c:v>-70.34252462048536</c:v>
                </c:pt>
                <c:pt idx="32">
                  <c:v>-70.33230451407393</c:v>
                </c:pt>
                <c:pt idx="33">
                  <c:v>-70.32222305382105</c:v>
                </c:pt>
                <c:pt idx="34">
                  <c:v>-70.31228302525876</c:v>
                </c:pt>
                <c:pt idx="35">
                  <c:v>-70.30248758379433</c:v>
                </c:pt>
                <c:pt idx="36">
                  <c:v>-70.29284011516278</c:v>
                </c:pt>
                <c:pt idx="37">
                  <c:v>-70.28334412431161</c:v>
                </c:pt>
                <c:pt idx="38">
                  <c:v>-70.27400314715378</c:v>
                </c:pt>
                <c:pt idx="39">
                  <c:v>-70.2648207222701</c:v>
                </c:pt>
                <c:pt idx="40">
                  <c:v>-70.25580031293566</c:v>
                </c:pt>
                <c:pt idx="41">
                  <c:v>-70.24694525925963</c:v>
                </c:pt>
                <c:pt idx="42">
                  <c:v>-70.23825874275035</c:v>
                </c:pt>
                <c:pt idx="43">
                  <c:v>-70.22974375926458</c:v>
                </c:pt>
                <c:pt idx="44">
                  <c:v>-70.22140309874997</c:v>
                </c:pt>
                <c:pt idx="45">
                  <c:v>-70.2132393305782</c:v>
                </c:pt>
                <c:pt idx="46">
                  <c:v>-70.20525479345925</c:v>
                </c:pt>
                <c:pt idx="47">
                  <c:v>-70.1974515891175</c:v>
                </c:pt>
                <c:pt idx="48">
                  <c:v>-70.18983157906364</c:v>
                </c:pt>
                <c:pt idx="49">
                  <c:v>-70.1823963839099</c:v>
                </c:pt>
                <c:pt idx="50">
                  <c:v>-70.17514738475985</c:v>
                </c:pt>
                <c:pt idx="51">
                  <c:v>-70.16808572631905</c:v>
                </c:pt>
                <c:pt idx="52">
                  <c:v>-70.161212321443</c:v>
                </c:pt>
                <c:pt idx="53">
                  <c:v>-70.15452785678291</c:v>
                </c:pt>
                <c:pt idx="54">
                  <c:v>-70.14803279930925</c:v>
                </c:pt>
                <c:pt idx="55">
                  <c:v>-70.14172740353048</c:v>
                </c:pt>
                <c:pt idx="56">
                  <c:v>-70.13561171927547</c:v>
                </c:pt>
                <c:pt idx="57">
                  <c:v>-70.12968559986955</c:v>
                </c:pt>
                <c:pt idx="58">
                  <c:v>-70.1239487106135</c:v>
                </c:pt>
                <c:pt idx="59">
                  <c:v>-70.11840053745777</c:v>
                </c:pt>
                <c:pt idx="60">
                  <c:v>-70.11304039579568</c:v>
                </c:pt>
                <c:pt idx="61">
                  <c:v>-70.10786743929341</c:v>
                </c:pt>
                <c:pt idx="62">
                  <c:v>-70.10288066872398</c:v>
                </c:pt>
                <c:pt idx="63">
                  <c:v>-70.09807894072068</c:v>
                </c:pt>
                <c:pt idx="64">
                  <c:v>-70.09346097643365</c:v>
                </c:pt>
                <c:pt idx="65">
                  <c:v>-70.0890253700383</c:v>
                </c:pt>
                <c:pt idx="66">
                  <c:v>-70.08477059708238</c:v>
                </c:pt>
                <c:pt idx="67">
                  <c:v>-70.08069502263595</c:v>
                </c:pt>
                <c:pt idx="68">
                  <c:v>-70.0767969092153</c:v>
                </c:pt>
                <c:pt idx="69">
                  <c:v>-70.07307442449275</c:v>
                </c:pt>
                <c:pt idx="70">
                  <c:v>-70.06952564875876</c:v>
                </c:pt>
                <c:pt idx="71">
                  <c:v>-70.06614858212008</c:v>
                </c:pt>
                <c:pt idx="72">
                  <c:v>-70.06294115145811</c:v>
                </c:pt>
                <c:pt idx="73">
                  <c:v>-70.05990121711335</c:v>
                </c:pt>
                <c:pt idx="74">
                  <c:v>-70.05702657929576</c:v>
                </c:pt>
                <c:pt idx="75">
                  <c:v>-70.0543149842473</c:v>
                </c:pt>
                <c:pt idx="76">
                  <c:v>-70.05176413012231</c:v>
                </c:pt>
                <c:pt idx="77">
                  <c:v>-70.04937167261035</c:v>
                </c:pt>
                <c:pt idx="78">
                  <c:v>-70.0471352302934</c:v>
                </c:pt>
                <c:pt idx="79">
                  <c:v>-70.04505238974911</c:v>
                </c:pt>
                <c:pt idx="80">
                  <c:v>-70.04312071039696</c:v>
                </c:pt>
                <c:pt idx="81">
                  <c:v>-70.04133772909773</c:v>
                </c:pt>
                <c:pt idx="82">
                  <c:v>-70.03970096451276</c:v>
                </c:pt>
                <c:pt idx="83">
                  <c:v>-70.03820792122194</c:v>
                </c:pt>
                <c:pt idx="84">
                  <c:v>-70.03685609361761</c:v>
                </c:pt>
                <c:pt idx="85">
                  <c:v>-70.03564296957101</c:v>
                </c:pt>
                <c:pt idx="86">
                  <c:v>-70.03456603388704</c:v>
                </c:pt>
                <c:pt idx="87">
                  <c:v>-70.0336227715474</c:v>
                </c:pt>
                <c:pt idx="88">
                  <c:v>-70.03281067075311</c:v>
                </c:pt>
                <c:pt idx="89">
                  <c:v>-70.0321272257758</c:v>
                </c:pt>
                <c:pt idx="90">
                  <c:v>-70.0315699396187</c:v>
                </c:pt>
                <c:pt idx="91">
                  <c:v>-70.03113632649863</c:v>
                </c:pt>
                <c:pt idx="92">
                  <c:v>-70.0308239141639</c:v>
                </c:pt>
                <c:pt idx="93">
                  <c:v>-70.03063024603075</c:v>
                </c:pt>
                <c:pt idx="94">
                  <c:v>-70.03055288318109</c:v>
                </c:pt>
                <c:pt idx="95">
                  <c:v>-70.03058940619935</c:v>
                </c:pt>
                <c:pt idx="96">
                  <c:v>-70.03073741685982</c:v>
                </c:pt>
                <c:pt idx="97">
                  <c:v>-70.03099453969685</c:v>
                </c:pt>
                <c:pt idx="98">
                  <c:v>-70.03135842341601</c:v>
                </c:pt>
                <c:pt idx="99">
                  <c:v>-70.0318267422078</c:v>
                </c:pt>
                <c:pt idx="100">
                  <c:v>-70.03239719692408</c:v>
                </c:pt>
                <c:pt idx="101">
                  <c:v>-70.03306751615828</c:v>
                </c:pt>
                <c:pt idx="102">
                  <c:v>-70.03383545719858</c:v>
                </c:pt>
                <c:pt idx="103">
                  <c:v>-70.03469880689808</c:v>
                </c:pt>
                <c:pt idx="104">
                  <c:v>-70.03565538244438</c:v>
                </c:pt>
                <c:pt idx="105">
                  <c:v>-70.03670303203565</c:v>
                </c:pt>
                <c:pt idx="106">
                  <c:v>-70.03783963547246</c:v>
                </c:pt>
                <c:pt idx="107">
                  <c:v>-70.03906310467087</c:v>
                </c:pt>
                <c:pt idx="108">
                  <c:v>-70.04037138409795</c:v>
                </c:pt>
                <c:pt idx="109">
                  <c:v>-70.0417624511381</c:v>
                </c:pt>
                <c:pt idx="110">
                  <c:v>-70.04323431638858</c:v>
                </c:pt>
                <c:pt idx="111">
                  <c:v>-70.04478502389655</c:v>
                </c:pt>
                <c:pt idx="112">
                  <c:v>-70.0464126513314</c:v>
                </c:pt>
                <c:pt idx="113">
                  <c:v>-70.04811531010648</c:v>
                </c:pt>
                <c:pt idx="114">
                  <c:v>-70.04989114544864</c:v>
                </c:pt>
                <c:pt idx="115">
                  <c:v>-70.05173833641244</c:v>
                </c:pt>
                <c:pt idx="116">
                  <c:v>-70.0536550958661</c:v>
                </c:pt>
                <c:pt idx="117">
                  <c:v>-70.05563967040638</c:v>
                </c:pt>
                <c:pt idx="118">
                  <c:v>-70.05769034026862</c:v>
                </c:pt>
                <c:pt idx="119">
                  <c:v>-70.05980541917451</c:v>
                </c:pt>
              </c:numCache>
            </c:numRef>
          </c:yVal>
          <c:smooth val="1"/>
          <c:extLst xmlns:c16r2="http://schemas.microsoft.com/office/drawing/2015/06/chart">
            <c:ext xmlns:c16="http://schemas.microsoft.com/office/drawing/2014/chart" uri="{C3380CC4-5D6E-409C-BE32-E72D297353CC}">
              <c16:uniqueId val="{00000000-45C6-46F7-BDCF-DE26CCCE000B}"/>
            </c:ext>
          </c:extLst>
        </c:ser>
        <c:ser>
          <c:idx val="3"/>
          <c:order val="1"/>
          <c:tx>
            <c:strRef>
              <c:f>'SA-Naloxone-G'!$N$123</c:f>
              <c:strCache>
                <c:ptCount val="1"/>
                <c:pt idx="0">
                  <c:v>SOUD Deaths for 0.75x parameter level</c:v>
                </c:pt>
              </c:strCache>
            </c:strRef>
          </c:tx>
          <c:spPr>
            <a:ln w="28575">
              <a:solidFill>
                <a:schemeClr val="accent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N$3:$N$122</c:f>
              <c:numCache>
                <c:formatCode>General</c:formatCode>
                <c:ptCount val="120"/>
                <c:pt idx="0">
                  <c:v>-70.49533704954985</c:v>
                </c:pt>
                <c:pt idx="1">
                  <c:v>-70.5683857649428</c:v>
                </c:pt>
                <c:pt idx="2">
                  <c:v>-70.63233954932325</c:v>
                </c:pt>
                <c:pt idx="3">
                  <c:v>-70.68803400955738</c:v>
                </c:pt>
                <c:pt idx="4">
                  <c:v>-70.73610332460954</c:v>
                </c:pt>
                <c:pt idx="5">
                  <c:v>-70.77706608152827</c:v>
                </c:pt>
                <c:pt idx="6">
                  <c:v>-70.81135161207965</c:v>
                </c:pt>
                <c:pt idx="7">
                  <c:v>-70.83932017646347</c:v>
                </c:pt>
                <c:pt idx="8">
                  <c:v>-70.86127854177533</c:v>
                </c:pt>
                <c:pt idx="9">
                  <c:v>-70.87749199627955</c:v>
                </c:pt>
                <c:pt idx="10">
                  <c:v>-70.888193605921</c:v>
                </c:pt>
                <c:pt idx="11">
                  <c:v>-70.89359133804207</c:v>
                </c:pt>
                <c:pt idx="12">
                  <c:v>-70.8938735366719</c:v>
                </c:pt>
                <c:pt idx="13">
                  <c:v>-70.9047940589634</c:v>
                </c:pt>
                <c:pt idx="14">
                  <c:v>-70.91824867813856</c:v>
                </c:pt>
                <c:pt idx="15">
                  <c:v>-70.93313252638035</c:v>
                </c:pt>
                <c:pt idx="16">
                  <c:v>-70.949106948358</c:v>
                </c:pt>
                <c:pt idx="17">
                  <c:v>-70.96590173379305</c:v>
                </c:pt>
                <c:pt idx="18">
                  <c:v>-70.98329873287655</c:v>
                </c:pt>
                <c:pt idx="19">
                  <c:v>-71.0011211440586</c:v>
                </c:pt>
                <c:pt idx="20">
                  <c:v>-71.01922512448854</c:v>
                </c:pt>
                <c:pt idx="21">
                  <c:v>-71.0374932017393</c:v>
                </c:pt>
                <c:pt idx="22">
                  <c:v>-71.0558290899304</c:v>
                </c:pt>
                <c:pt idx="23">
                  <c:v>-71.0741536017353</c:v>
                </c:pt>
                <c:pt idx="24">
                  <c:v>-71.09240141635225</c:v>
                </c:pt>
                <c:pt idx="25">
                  <c:v>-71.11051851679873</c:v>
                </c:pt>
                <c:pt idx="26">
                  <c:v>-71.12848678932585</c:v>
                </c:pt>
                <c:pt idx="27">
                  <c:v>-71.14628085524053</c:v>
                </c:pt>
                <c:pt idx="28">
                  <c:v>-71.16387912367205</c:v>
                </c:pt>
                <c:pt idx="29">
                  <c:v>-71.18126417344425</c:v>
                </c:pt>
                <c:pt idx="30">
                  <c:v>-71.19842206738358</c:v>
                </c:pt>
                <c:pt idx="31">
                  <c:v>-71.21534178644085</c:v>
                </c:pt>
                <c:pt idx="32">
                  <c:v>-71.23201476640041</c:v>
                </c:pt>
                <c:pt idx="33">
                  <c:v>-71.2484345164652</c:v>
                </c:pt>
                <c:pt idx="34">
                  <c:v>-71.26459630345238</c:v>
                </c:pt>
                <c:pt idx="35">
                  <c:v>-71.28049688873021</c:v>
                </c:pt>
                <c:pt idx="36">
                  <c:v>-71.29613430782777</c:v>
                </c:pt>
                <c:pt idx="37">
                  <c:v>-71.31150768468576</c:v>
                </c:pt>
                <c:pt idx="38">
                  <c:v>-71.32661707421425</c:v>
                </c:pt>
                <c:pt idx="39">
                  <c:v>-71.3414633739096</c:v>
                </c:pt>
                <c:pt idx="40">
                  <c:v>-71.35604818196099</c:v>
                </c:pt>
                <c:pt idx="41">
                  <c:v>-71.37037369326035</c:v>
                </c:pt>
                <c:pt idx="42">
                  <c:v>-71.38444261146718</c:v>
                </c:pt>
                <c:pt idx="43">
                  <c:v>-71.39825807271885</c:v>
                </c:pt>
                <c:pt idx="44">
                  <c:v>-71.4118235791774</c:v>
                </c:pt>
                <c:pt idx="45">
                  <c:v>-71.42514294095085</c:v>
                </c:pt>
                <c:pt idx="46">
                  <c:v>-71.4382202252097</c:v>
                </c:pt>
                <c:pt idx="47">
                  <c:v>-71.45105971149344</c:v>
                </c:pt>
                <c:pt idx="48">
                  <c:v>-71.4636658523921</c:v>
                </c:pt>
                <c:pt idx="49">
                  <c:v>-71.476043238906</c:v>
                </c:pt>
                <c:pt idx="50">
                  <c:v>-71.48819656990306</c:v>
                </c:pt>
                <c:pt idx="51">
                  <c:v>-71.5001306251734</c:v>
                </c:pt>
                <c:pt idx="52">
                  <c:v>-71.5118502417405</c:v>
                </c:pt>
                <c:pt idx="53">
                  <c:v>-71.52336029293235</c:v>
                </c:pt>
                <c:pt idx="54">
                  <c:v>-71.5346656699349</c:v>
                </c:pt>
                <c:pt idx="55">
                  <c:v>-71.54577126556305</c:v>
                </c:pt>
                <c:pt idx="56">
                  <c:v>-71.55668196000411</c:v>
                </c:pt>
                <c:pt idx="57">
                  <c:v>-71.5674026083181</c:v>
                </c:pt>
                <c:pt idx="58">
                  <c:v>-71.57793802952443</c:v>
                </c:pt>
                <c:pt idx="59">
                  <c:v>-71.58829299709305</c:v>
                </c:pt>
                <c:pt idx="60">
                  <c:v>-71.59847223069556</c:v>
                </c:pt>
                <c:pt idx="61">
                  <c:v>-71.60848038910515</c:v>
                </c:pt>
                <c:pt idx="62">
                  <c:v>-71.61832206408741</c:v>
                </c:pt>
                <c:pt idx="63">
                  <c:v>-71.62800177522844</c:v>
                </c:pt>
                <c:pt idx="64">
                  <c:v>-71.6375239655611</c:v>
                </c:pt>
                <c:pt idx="65">
                  <c:v>-71.64689299792361</c:v>
                </c:pt>
                <c:pt idx="66">
                  <c:v>-71.65611315198628</c:v>
                </c:pt>
                <c:pt idx="67">
                  <c:v>-71.66518862184594</c:v>
                </c:pt>
                <c:pt idx="68">
                  <c:v>-71.67412351415704</c:v>
                </c:pt>
                <c:pt idx="69">
                  <c:v>-71.68292184672254</c:v>
                </c:pt>
                <c:pt idx="70">
                  <c:v>-71.69158754751015</c:v>
                </c:pt>
                <c:pt idx="71">
                  <c:v>-71.70012445401982</c:v>
                </c:pt>
                <c:pt idx="72">
                  <c:v>-71.70853631300317</c:v>
                </c:pt>
                <c:pt idx="73">
                  <c:v>-71.7168267804639</c:v>
                </c:pt>
                <c:pt idx="74">
                  <c:v>-71.7249994219028</c:v>
                </c:pt>
                <c:pt idx="75">
                  <c:v>-71.73305771281355</c:v>
                </c:pt>
                <c:pt idx="76">
                  <c:v>-71.74100503935993</c:v>
                </c:pt>
                <c:pt idx="77">
                  <c:v>-71.7488446992288</c:v>
                </c:pt>
                <c:pt idx="78">
                  <c:v>-71.75657990264068</c:v>
                </c:pt>
                <c:pt idx="79">
                  <c:v>-71.76421377348364</c:v>
                </c:pt>
                <c:pt idx="80">
                  <c:v>-71.77174935056324</c:v>
                </c:pt>
                <c:pt idx="81">
                  <c:v>-71.77918958895054</c:v>
                </c:pt>
                <c:pt idx="82">
                  <c:v>-71.78653736139804</c:v>
                </c:pt>
                <c:pt idx="83">
                  <c:v>-71.793795459841</c:v>
                </c:pt>
                <c:pt idx="84">
                  <c:v>-71.80096659694128</c:v>
                </c:pt>
                <c:pt idx="85">
                  <c:v>-71.80805340767854</c:v>
                </c:pt>
                <c:pt idx="86">
                  <c:v>-71.81505845097574</c:v>
                </c:pt>
                <c:pt idx="87">
                  <c:v>-71.82198421135327</c:v>
                </c:pt>
                <c:pt idx="88">
                  <c:v>-71.82883310059685</c:v>
                </c:pt>
                <c:pt idx="89">
                  <c:v>-71.83560745944503</c:v>
                </c:pt>
                <c:pt idx="90">
                  <c:v>-71.84230955926431</c:v>
                </c:pt>
                <c:pt idx="91">
                  <c:v>-71.84894160374855</c:v>
                </c:pt>
                <c:pt idx="92">
                  <c:v>-71.85550573059284</c:v>
                </c:pt>
                <c:pt idx="93">
                  <c:v>-71.86200401317095</c:v>
                </c:pt>
                <c:pt idx="94">
                  <c:v>-71.86843846218837</c:v>
                </c:pt>
                <c:pt idx="95">
                  <c:v>-71.87481102733537</c:v>
                </c:pt>
                <c:pt idx="96">
                  <c:v>-71.8811235988998</c:v>
                </c:pt>
                <c:pt idx="97">
                  <c:v>-71.88737800938058</c:v>
                </c:pt>
                <c:pt idx="98">
                  <c:v>-71.89357603506555</c:v>
                </c:pt>
                <c:pt idx="99">
                  <c:v>-71.89971939757915</c:v>
                </c:pt>
                <c:pt idx="100">
                  <c:v>-71.905809765418</c:v>
                </c:pt>
                <c:pt idx="101">
                  <c:v>-71.9118487554477</c:v>
                </c:pt>
                <c:pt idx="102">
                  <c:v>-71.91783793437446</c:v>
                </c:pt>
                <c:pt idx="103">
                  <c:v>-71.92377882018353</c:v>
                </c:pt>
                <c:pt idx="104">
                  <c:v>-71.92967288355759</c:v>
                </c:pt>
                <c:pt idx="105">
                  <c:v>-71.935521549245</c:v>
                </c:pt>
                <c:pt idx="106">
                  <c:v>-71.9413261974166</c:v>
                </c:pt>
                <c:pt idx="107">
                  <c:v>-71.94708816498158</c:v>
                </c:pt>
                <c:pt idx="108">
                  <c:v>-71.95280874687109</c:v>
                </c:pt>
                <c:pt idx="109">
                  <c:v>-71.95848919729359</c:v>
                </c:pt>
                <c:pt idx="110">
                  <c:v>-71.96413073095814</c:v>
                </c:pt>
                <c:pt idx="111">
                  <c:v>-71.96973452426206</c:v>
                </c:pt>
                <c:pt idx="112">
                  <c:v>-71.97530171645479</c:v>
                </c:pt>
                <c:pt idx="113">
                  <c:v>-71.9808334107727</c:v>
                </c:pt>
                <c:pt idx="114">
                  <c:v>-71.98633067552325</c:v>
                </c:pt>
                <c:pt idx="115">
                  <c:v>-71.99179454516976</c:v>
                </c:pt>
                <c:pt idx="116">
                  <c:v>-71.9972260213643</c:v>
                </c:pt>
                <c:pt idx="117">
                  <c:v>-72.00262607396081</c:v>
                </c:pt>
                <c:pt idx="118">
                  <c:v>-72.0079956419958</c:v>
                </c:pt>
                <c:pt idx="119">
                  <c:v>-72.01333563464531</c:v>
                </c:pt>
              </c:numCache>
            </c:numRef>
          </c:yVal>
          <c:smooth val="1"/>
          <c:extLst xmlns:c16r2="http://schemas.microsoft.com/office/drawing/2015/06/chart">
            <c:ext xmlns:c16="http://schemas.microsoft.com/office/drawing/2014/chart" uri="{C3380CC4-5D6E-409C-BE32-E72D297353CC}">
              <c16:uniqueId val="{00000001-45C6-46F7-BDCF-DE26CCCE000B}"/>
            </c:ext>
          </c:extLst>
        </c:ser>
        <c:ser>
          <c:idx val="0"/>
          <c:order val="2"/>
          <c:tx>
            <c:strRef>
              <c:f>'SA-Naloxone-G'!$W$123</c:f>
              <c:strCache>
                <c:ptCount val="1"/>
                <c:pt idx="0">
                  <c:v>SOUD Deaths for 0.5x parameter level</c:v>
                </c:pt>
              </c:strCache>
            </c:strRef>
          </c:tx>
          <c:spPr>
            <a:ln w="6350">
              <a:solidFill>
                <a:schemeClr val="accent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W$3:$W$122</c:f>
              <c:numCache>
                <c:formatCode>General</c:formatCode>
                <c:ptCount val="120"/>
                <c:pt idx="0">
                  <c:v>-70.49533704954985</c:v>
                </c:pt>
                <c:pt idx="1">
                  <c:v>-70.58968827380068</c:v>
                </c:pt>
                <c:pt idx="2">
                  <c:v>-70.67637739313272</c:v>
                </c:pt>
                <c:pt idx="3">
                  <c:v>-70.75610637138511</c:v>
                </c:pt>
                <c:pt idx="4">
                  <c:v>-70.82938359583241</c:v>
                </c:pt>
                <c:pt idx="5">
                  <c:v>-70.8966093429633</c:v>
                </c:pt>
                <c:pt idx="6">
                  <c:v>-70.95810171677076</c:v>
                </c:pt>
                <c:pt idx="7">
                  <c:v>-71.0141164558496</c:v>
                </c:pt>
                <c:pt idx="8">
                  <c:v>-71.06486215571941</c:v>
                </c:pt>
                <c:pt idx="9">
                  <c:v>-71.11051194622027</c:v>
                </c:pt>
                <c:pt idx="10">
                  <c:v>-71.1512124291436</c:v>
                </c:pt>
                <c:pt idx="11">
                  <c:v>-71.18709050005025</c:v>
                </c:pt>
                <c:pt idx="12">
                  <c:v>-71.21825853756545</c:v>
                </c:pt>
                <c:pt idx="13">
                  <c:v>-71.2618370558775</c:v>
                </c:pt>
                <c:pt idx="14">
                  <c:v>-71.30830529352556</c:v>
                </c:pt>
                <c:pt idx="15">
                  <c:v>-71.35646782454921</c:v>
                </c:pt>
                <c:pt idx="16">
                  <c:v>-71.4059109875875</c:v>
                </c:pt>
                <c:pt idx="17">
                  <c:v>-71.45629851651015</c:v>
                </c:pt>
                <c:pt idx="18">
                  <c:v>-71.50735369118463</c:v>
                </c:pt>
                <c:pt idx="19">
                  <c:v>-71.5588474744951</c:v>
                </c:pt>
                <c:pt idx="20">
                  <c:v>-71.61058920238558</c:v>
                </c:pt>
                <c:pt idx="21">
                  <c:v>-71.66241925516655</c:v>
                </c:pt>
                <c:pt idx="22">
                  <c:v>-71.7142032741533</c:v>
                </c:pt>
                <c:pt idx="23">
                  <c:v>-71.7658275846779</c:v>
                </c:pt>
                <c:pt idx="24">
                  <c:v>-71.8171955619345</c:v>
                </c:pt>
                <c:pt idx="25">
                  <c:v>-71.86822473459244</c:v>
                </c:pt>
                <c:pt idx="26">
                  <c:v>-71.91887357597647</c:v>
                </c:pt>
                <c:pt idx="27">
                  <c:v>-71.96909333700968</c:v>
                </c:pt>
                <c:pt idx="28">
                  <c:v>-72.01884114924753</c:v>
                </c:pt>
                <c:pt idx="29">
                  <c:v>-72.06808025604964</c:v>
                </c:pt>
                <c:pt idx="30">
                  <c:v>-72.11677918032585</c:v>
                </c:pt>
                <c:pt idx="31">
                  <c:v>-72.16491102816151</c:v>
                </c:pt>
                <c:pt idx="32">
                  <c:v>-72.21245290847851</c:v>
                </c:pt>
                <c:pt idx="33">
                  <c:v>-72.2593854457602</c:v>
                </c:pt>
                <c:pt idx="34">
                  <c:v>-72.30569236776404</c:v>
                </c:pt>
                <c:pt idx="35">
                  <c:v>-72.35136015399083</c:v>
                </c:pt>
                <c:pt idx="36">
                  <c:v>-72.39637773365831</c:v>
                </c:pt>
                <c:pt idx="37">
                  <c:v>-72.4407362242956</c:v>
                </c:pt>
                <c:pt idx="38">
                  <c:v>-72.48442870386702</c:v>
                </c:pt>
                <c:pt idx="39">
                  <c:v>-72.52745006088533</c:v>
                </c:pt>
                <c:pt idx="40">
                  <c:v>-72.56979678698355</c:v>
                </c:pt>
                <c:pt idx="41">
                  <c:v>-72.61146681501587</c:v>
                </c:pt>
                <c:pt idx="42">
                  <c:v>-72.65245937670026</c:v>
                </c:pt>
                <c:pt idx="43">
                  <c:v>-72.69277487506557</c:v>
                </c:pt>
                <c:pt idx="44">
                  <c:v>-72.73241476963532</c:v>
                </c:pt>
                <c:pt idx="45">
                  <c:v>-72.77138147271052</c:v>
                </c:pt>
                <c:pt idx="46">
                  <c:v>-72.80967825536598</c:v>
                </c:pt>
                <c:pt idx="47">
                  <c:v>-72.84730916199312</c:v>
                </c:pt>
                <c:pt idx="48">
                  <c:v>-72.88427893245087</c:v>
                </c:pt>
                <c:pt idx="49">
                  <c:v>-72.92059293098501</c:v>
                </c:pt>
                <c:pt idx="50">
                  <c:v>-72.9562570812027</c:v>
                </c:pt>
                <c:pt idx="51">
                  <c:v>-72.99127780654135</c:v>
                </c:pt>
                <c:pt idx="52">
                  <c:v>-73.02566197574681</c:v>
                </c:pt>
                <c:pt idx="53">
                  <c:v>-73.05941685278732</c:v>
                </c:pt>
                <c:pt idx="54">
                  <c:v>-73.09255005085288</c:v>
                </c:pt>
                <c:pt idx="55">
                  <c:v>-73.12506949005728</c:v>
                </c:pt>
                <c:pt idx="56">
                  <c:v>-73.15698335857326</c:v>
                </c:pt>
                <c:pt idx="57">
                  <c:v>-73.18830007687836</c:v>
                </c:pt>
                <c:pt idx="58">
                  <c:v>-73.21902826487936</c:v>
                </c:pt>
                <c:pt idx="59">
                  <c:v>-73.24917671167188</c:v>
                </c:pt>
                <c:pt idx="60">
                  <c:v>-73.27875434774971</c:v>
                </c:pt>
                <c:pt idx="61">
                  <c:v>-73.30777021945202</c:v>
                </c:pt>
                <c:pt idx="62">
                  <c:v>-73.33623346548502</c:v>
                </c:pt>
                <c:pt idx="63">
                  <c:v>-73.3641532953592</c:v>
                </c:pt>
                <c:pt idx="64">
                  <c:v>-73.3915389696121</c:v>
                </c:pt>
                <c:pt idx="65">
                  <c:v>-73.4183997816575</c:v>
                </c:pt>
                <c:pt idx="66">
                  <c:v>-73.4447450411614</c:v>
                </c:pt>
                <c:pt idx="67">
                  <c:v>-73.47058405882345</c:v>
                </c:pt>
                <c:pt idx="68">
                  <c:v>-73.49592613246205</c:v>
                </c:pt>
                <c:pt idx="69">
                  <c:v>-73.52078053430878</c:v>
                </c:pt>
                <c:pt idx="70">
                  <c:v>-73.5451564994195</c:v>
                </c:pt>
                <c:pt idx="71">
                  <c:v>-73.56906321512454</c:v>
                </c:pt>
                <c:pt idx="72">
                  <c:v>-73.59250981144551</c:v>
                </c:pt>
                <c:pt idx="73">
                  <c:v>-73.6155053523982</c:v>
                </c:pt>
                <c:pt idx="74">
                  <c:v>-73.63805882813011</c:v>
                </c:pt>
                <c:pt idx="75">
                  <c:v>-73.66017914781438</c:v>
                </c:pt>
                <c:pt idx="76">
                  <c:v>-73.68187513326532</c:v>
                </c:pt>
                <c:pt idx="77">
                  <c:v>-73.70315551321403</c:v>
                </c:pt>
                <c:pt idx="78">
                  <c:v>-73.72402891817867</c:v>
                </c:pt>
                <c:pt idx="79">
                  <c:v>-73.7445038759251</c:v>
                </c:pt>
                <c:pt idx="80">
                  <c:v>-73.76458880743228</c:v>
                </c:pt>
                <c:pt idx="81">
                  <c:v>-73.7842920233553</c:v>
                </c:pt>
                <c:pt idx="82">
                  <c:v>-73.80362172093062</c:v>
                </c:pt>
                <c:pt idx="83">
                  <c:v>-73.8225859813031</c:v>
                </c:pt>
                <c:pt idx="84">
                  <c:v>-73.84119276723556</c:v>
                </c:pt>
                <c:pt idx="85">
                  <c:v>-73.85944992117643</c:v>
                </c:pt>
                <c:pt idx="86">
                  <c:v>-73.87736516365224</c:v>
                </c:pt>
                <c:pt idx="87">
                  <c:v>-73.894946091971</c:v>
                </c:pt>
                <c:pt idx="88">
                  <c:v>-73.9122001791973</c:v>
                </c:pt>
                <c:pt idx="89">
                  <c:v>-73.9291347733952</c:v>
                </c:pt>
                <c:pt idx="90">
                  <c:v>-73.94575709710355</c:v>
                </c:pt>
                <c:pt idx="91">
                  <c:v>-73.96207424703331</c:v>
                </c:pt>
                <c:pt idx="92">
                  <c:v>-73.97809319396605</c:v>
                </c:pt>
                <c:pt idx="93">
                  <c:v>-73.99382078283986</c:v>
                </c:pt>
                <c:pt idx="94">
                  <c:v>-74.0092637329999</c:v>
                </c:pt>
                <c:pt idx="95">
                  <c:v>-74.02442863861317</c:v>
                </c:pt>
                <c:pt idx="96">
                  <c:v>-74.03932196922032</c:v>
                </c:pt>
                <c:pt idx="97">
                  <c:v>-74.05395007041955</c:v>
                </c:pt>
                <c:pt idx="98">
                  <c:v>-74.06831916467051</c:v>
                </c:pt>
                <c:pt idx="99">
                  <c:v>-74.08243535220232</c:v>
                </c:pt>
                <c:pt idx="100">
                  <c:v>-74.09630461202825</c:v>
                </c:pt>
                <c:pt idx="101">
                  <c:v>-74.109932803036</c:v>
                </c:pt>
                <c:pt idx="102">
                  <c:v>-74.123325665178</c:v>
                </c:pt>
                <c:pt idx="103">
                  <c:v>-74.13648882070751</c:v>
                </c:pt>
                <c:pt idx="104">
                  <c:v>-74.14942777550995</c:v>
                </c:pt>
                <c:pt idx="105">
                  <c:v>-74.16214792046301</c:v>
                </c:pt>
                <c:pt idx="106">
                  <c:v>-74.17465453287278</c:v>
                </c:pt>
                <c:pt idx="107">
                  <c:v>-74.18695277793339</c:v>
                </c:pt>
                <c:pt idx="108">
                  <c:v>-74.19904771024895</c:v>
                </c:pt>
                <c:pt idx="109">
                  <c:v>-74.2109442753663</c:v>
                </c:pt>
                <c:pt idx="110">
                  <c:v>-74.22264731135745</c:v>
                </c:pt>
                <c:pt idx="111">
                  <c:v>-74.23416155041674</c:v>
                </c:pt>
                <c:pt idx="112">
                  <c:v>-74.24549162048068</c:v>
                </c:pt>
                <c:pt idx="113">
                  <c:v>-74.25664204686777</c:v>
                </c:pt>
                <c:pt idx="114">
                  <c:v>-74.26761725392792</c:v>
                </c:pt>
                <c:pt idx="115">
                  <c:v>-74.27842156670575</c:v>
                </c:pt>
                <c:pt idx="116">
                  <c:v>-74.28905921261155</c:v>
                </c:pt>
                <c:pt idx="117">
                  <c:v>-74.29953432309148</c:v>
                </c:pt>
                <c:pt idx="118">
                  <c:v>-74.30985093530458</c:v>
                </c:pt>
                <c:pt idx="119">
                  <c:v>-74.32001299380025</c:v>
                </c:pt>
              </c:numCache>
            </c:numRef>
          </c:yVal>
          <c:smooth val="1"/>
          <c:extLst xmlns:c16r2="http://schemas.microsoft.com/office/drawing/2015/06/chart">
            <c:ext xmlns:c16="http://schemas.microsoft.com/office/drawing/2014/chart" uri="{C3380CC4-5D6E-409C-BE32-E72D297353CC}">
              <c16:uniqueId val="{00000002-45C6-46F7-BDCF-DE26CCCE000B}"/>
            </c:ext>
          </c:extLst>
        </c:ser>
        <c:ser>
          <c:idx val="7"/>
          <c:order val="3"/>
          <c:tx>
            <c:strRef>
              <c:f>'SA-Naloxone-G'!$F$123</c:f>
              <c:strCache>
                <c:ptCount val="1"/>
                <c:pt idx="0">
                  <c:v>SHUD Deaths for 1x parameter level</c:v>
                </c:pt>
              </c:strCache>
            </c:strRef>
          </c:tx>
          <c:spPr>
            <a:ln w="76200">
              <a:solidFill>
                <a:schemeClr val="accent2"/>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F$3:$F$122</c:f>
              <c:numCache>
                <c:formatCode>General</c:formatCode>
                <c:ptCount val="120"/>
                <c:pt idx="0">
                  <c:v>-92.0016820899263</c:v>
                </c:pt>
                <c:pt idx="1">
                  <c:v>-92.16383439838735</c:v>
                </c:pt>
                <c:pt idx="2">
                  <c:v>-92.33897921466605</c:v>
                </c:pt>
                <c:pt idx="3">
                  <c:v>-92.52689203057622</c:v>
                </c:pt>
                <c:pt idx="4">
                  <c:v>-92.7272038243574</c:v>
                </c:pt>
                <c:pt idx="5">
                  <c:v>-92.93950846063107</c:v>
                </c:pt>
                <c:pt idx="6">
                  <c:v>-93.16337610365062</c:v>
                </c:pt>
                <c:pt idx="7">
                  <c:v>-93.39836313251028</c:v>
                </c:pt>
                <c:pt idx="8">
                  <c:v>-93.64401963248545</c:v>
                </c:pt>
                <c:pt idx="9">
                  <c:v>-93.89989501872012</c:v>
                </c:pt>
                <c:pt idx="10">
                  <c:v>-94.16554222147788</c:v>
                </c:pt>
                <c:pt idx="11">
                  <c:v>-94.4405207649897</c:v>
                </c:pt>
                <c:pt idx="12">
                  <c:v>-94.72439899668167</c:v>
                </c:pt>
                <c:pt idx="13">
                  <c:v>-94.9972247078593</c:v>
                </c:pt>
                <c:pt idx="14">
                  <c:v>-95.2682569270073</c:v>
                </c:pt>
                <c:pt idx="15">
                  <c:v>-95.53883439880369</c:v>
                </c:pt>
                <c:pt idx="16">
                  <c:v>-95.809218425898</c:v>
                </c:pt>
                <c:pt idx="17">
                  <c:v>-96.07957324475335</c:v>
                </c:pt>
                <c:pt idx="18">
                  <c:v>-96.34999290354425</c:v>
                </c:pt>
                <c:pt idx="19">
                  <c:v>-96.62051903832155</c:v>
                </c:pt>
                <c:pt idx="20">
                  <c:v>-96.89115451826883</c:v>
                </c:pt>
                <c:pt idx="21">
                  <c:v>-97.16187391129475</c:v>
                </c:pt>
                <c:pt idx="22">
                  <c:v>-97.43263149433572</c:v>
                </c:pt>
                <c:pt idx="23">
                  <c:v>-97.70336736861013</c:v>
                </c:pt>
                <c:pt idx="24">
                  <c:v>-97.97401211307805</c:v>
                </c:pt>
                <c:pt idx="25">
                  <c:v>-98.24449031109661</c:v>
                </c:pt>
                <c:pt idx="26">
                  <c:v>-98.5146898390355</c:v>
                </c:pt>
                <c:pt idx="27">
                  <c:v>-98.7845148349309</c:v>
                </c:pt>
                <c:pt idx="28">
                  <c:v>-99.05387309507004</c:v>
                </c:pt>
                <c:pt idx="29">
                  <c:v>-99.32267514715058</c:v>
                </c:pt>
                <c:pt idx="30">
                  <c:v>-99.59083479061345</c:v>
                </c:pt>
                <c:pt idx="31">
                  <c:v>-99.8582694657658</c:v>
                </c:pt>
                <c:pt idx="32">
                  <c:v>-100.1249004835407</c:v>
                </c:pt>
                <c:pt idx="33">
                  <c:v>-100.3906531500375</c:v>
                </c:pt>
                <c:pt idx="34">
                  <c:v>-100.6554568122125</c:v>
                </c:pt>
                <c:pt idx="35">
                  <c:v>-100.9192448449703</c:v>
                </c:pt>
                <c:pt idx="36">
                  <c:v>-101.1819545951901</c:v>
                </c:pt>
                <c:pt idx="37">
                  <c:v>-101.4435272946018</c:v>
                </c:pt>
                <c:pt idx="38">
                  <c:v>-101.7039079506074</c:v>
                </c:pt>
                <c:pt idx="39">
                  <c:v>-101.9630451646633</c:v>
                </c:pt>
                <c:pt idx="40">
                  <c:v>-102.2208910302613</c:v>
                </c:pt>
                <c:pt idx="41">
                  <c:v>-102.4774009999577</c:v>
                </c:pt>
                <c:pt idx="42">
                  <c:v>-102.7325337458214</c:v>
                </c:pt>
                <c:pt idx="43">
                  <c:v>-102.9862510187801</c:v>
                </c:pt>
                <c:pt idx="44">
                  <c:v>-103.238517508657</c:v>
                </c:pt>
                <c:pt idx="45">
                  <c:v>-103.4893007061948</c:v>
                </c:pt>
                <c:pt idx="46">
                  <c:v>-103.7385707680098</c:v>
                </c:pt>
                <c:pt idx="47">
                  <c:v>-103.9863003851408</c:v>
                </c:pt>
                <c:pt idx="48">
                  <c:v>-104.2324646556458</c:v>
                </c:pt>
                <c:pt idx="49">
                  <c:v>-104.4770409615477</c:v>
                </c:pt>
                <c:pt idx="50">
                  <c:v>-104.7200088503055</c:v>
                </c:pt>
                <c:pt idx="51">
                  <c:v>-104.9613499208964</c:v>
                </c:pt>
                <c:pt idx="52">
                  <c:v>-105.2010477144295</c:v>
                </c:pt>
                <c:pt idx="53">
                  <c:v>-105.4390876094146</c:v>
                </c:pt>
                <c:pt idx="54">
                  <c:v>-105.6754567215741</c:v>
                </c:pt>
                <c:pt idx="55">
                  <c:v>-105.9101438080952</c:v>
                </c:pt>
                <c:pt idx="56">
                  <c:v>-106.1431391761993</c:v>
                </c:pt>
                <c:pt idx="57">
                  <c:v>-106.3744345959117</c:v>
                </c:pt>
                <c:pt idx="58">
                  <c:v>-106.6040232168813</c:v>
                </c:pt>
                <c:pt idx="59">
                  <c:v>-106.8318994891164</c:v>
                </c:pt>
                <c:pt idx="60">
                  <c:v>-107.0580590874877</c:v>
                </c:pt>
                <c:pt idx="61">
                  <c:v>-107.2824988398537</c:v>
                </c:pt>
                <c:pt idx="62">
                  <c:v>-107.5052166586672</c:v>
                </c:pt>
                <c:pt idx="63">
                  <c:v>-107.7262114759154</c:v>
                </c:pt>
                <c:pt idx="64">
                  <c:v>-107.9454831812582</c:v>
                </c:pt>
                <c:pt idx="65">
                  <c:v>-108.1630325632298</c:v>
                </c:pt>
                <c:pt idx="66">
                  <c:v>-108.3788612533645</c:v>
                </c:pt>
                <c:pt idx="67">
                  <c:v>-108.5929716731313</c:v>
                </c:pt>
                <c:pt idx="68">
                  <c:v>-108.8053669835384</c:v>
                </c:pt>
                <c:pt idx="69">
                  <c:v>-109.0160510372996</c:v>
                </c:pt>
                <c:pt idx="70">
                  <c:v>-109.2250283334439</c:v>
                </c:pt>
                <c:pt idx="71">
                  <c:v>-109.432303974257</c:v>
                </c:pt>
                <c:pt idx="72">
                  <c:v>-109.6378836244449</c:v>
                </c:pt>
                <c:pt idx="73">
                  <c:v>-109.8417734724267</c:v>
                </c:pt>
                <c:pt idx="74">
                  <c:v>-110.0439801936455</c:v>
                </c:pt>
                <c:pt idx="75">
                  <c:v>-110.244510915817</c:v>
                </c:pt>
                <c:pt idx="76">
                  <c:v>-110.443373186011</c:v>
                </c:pt>
                <c:pt idx="77">
                  <c:v>-110.6405749394927</c:v>
                </c:pt>
                <c:pt idx="78">
                  <c:v>-110.836124470229</c:v>
                </c:pt>
                <c:pt idx="79">
                  <c:v>-111.0300304029914</c:v>
                </c:pt>
                <c:pt idx="80">
                  <c:v>-111.2223016669693</c:v>
                </c:pt>
                <c:pt idx="81">
                  <c:v>-111.4129474708277</c:v>
                </c:pt>
                <c:pt idx="82">
                  <c:v>-111.6019772791371</c:v>
                </c:pt>
                <c:pt idx="83">
                  <c:v>-111.78940079011</c:v>
                </c:pt>
                <c:pt idx="84">
                  <c:v>-111.9752279145801</c:v>
                </c:pt>
                <c:pt idx="85">
                  <c:v>-112.159468756161</c:v>
                </c:pt>
                <c:pt idx="86">
                  <c:v>-112.3421335925304</c:v>
                </c:pt>
                <c:pt idx="87">
                  <c:v>-112.5232328577837</c:v>
                </c:pt>
                <c:pt idx="88">
                  <c:v>-112.7027771257997</c:v>
                </c:pt>
                <c:pt idx="89">
                  <c:v>-112.8807770945733</c:v>
                </c:pt>
                <c:pt idx="90">
                  <c:v>-113.0572435714636</c:v>
                </c:pt>
                <c:pt idx="91">
                  <c:v>-113.232187459312</c:v>
                </c:pt>
                <c:pt idx="92">
                  <c:v>-113.4056197433864</c:v>
                </c:pt>
                <c:pt idx="93">
                  <c:v>-113.5775514791124</c:v>
                </c:pt>
                <c:pt idx="94">
                  <c:v>-113.7479937805444</c:v>
                </c:pt>
                <c:pt idx="95">
                  <c:v>-113.9169578095471</c:v>
                </c:pt>
                <c:pt idx="96">
                  <c:v>-114.0844547656451</c:v>
                </c:pt>
                <c:pt idx="97">
                  <c:v>-114.2504958765085</c:v>
                </c:pt>
                <c:pt idx="98">
                  <c:v>-114.4150923890384</c:v>
                </c:pt>
                <c:pt idx="99">
                  <c:v>-114.578255561028</c:v>
                </c:pt>
                <c:pt idx="100">
                  <c:v>-114.7399966533611</c:v>
                </c:pt>
                <c:pt idx="101">
                  <c:v>-114.9003269227229</c:v>
                </c:pt>
                <c:pt idx="102">
                  <c:v>-115.059257614798</c:v>
                </c:pt>
                <c:pt idx="103">
                  <c:v>-115.2167999579283</c:v>
                </c:pt>
                <c:pt idx="104">
                  <c:v>-115.372965157201</c:v>
                </c:pt>
                <c:pt idx="105">
                  <c:v>-115.5277643889553</c:v>
                </c:pt>
                <c:pt idx="106">
                  <c:v>-115.6812087956739</c:v>
                </c:pt>
                <c:pt idx="107">
                  <c:v>-115.8333094812382</c:v>
                </c:pt>
                <c:pt idx="108">
                  <c:v>-115.9840775065435</c:v>
                </c:pt>
                <c:pt idx="109">
                  <c:v>-116.1335238854295</c:v>
                </c:pt>
                <c:pt idx="110">
                  <c:v>-116.2816595809306</c:v>
                </c:pt>
                <c:pt idx="111">
                  <c:v>-116.4284955018145</c:v>
                </c:pt>
                <c:pt idx="112">
                  <c:v>-116.5740424994003</c:v>
                </c:pt>
                <c:pt idx="113">
                  <c:v>-116.7183113646342</c:v>
                </c:pt>
                <c:pt idx="114">
                  <c:v>-116.8613128254159</c:v>
                </c:pt>
                <c:pt idx="115">
                  <c:v>-117.003057544153</c:v>
                </c:pt>
                <c:pt idx="116">
                  <c:v>-117.1435561155382</c:v>
                </c:pt>
                <c:pt idx="117">
                  <c:v>-117.2828190645258</c:v>
                </c:pt>
                <c:pt idx="118">
                  <c:v>-117.4208568445109</c:v>
                </c:pt>
                <c:pt idx="119">
                  <c:v>-117.5576798356837</c:v>
                </c:pt>
              </c:numCache>
            </c:numRef>
          </c:yVal>
          <c:smooth val="1"/>
          <c:extLst xmlns:c16r2="http://schemas.microsoft.com/office/drawing/2015/06/chart">
            <c:ext xmlns:c16="http://schemas.microsoft.com/office/drawing/2014/chart" uri="{C3380CC4-5D6E-409C-BE32-E72D297353CC}">
              <c16:uniqueId val="{00000003-45C6-46F7-BDCF-DE26CCCE000B}"/>
            </c:ext>
          </c:extLst>
        </c:ser>
        <c:ser>
          <c:idx val="4"/>
          <c:order val="4"/>
          <c:tx>
            <c:strRef>
              <c:f>'SA-Naloxone-G'!$O$123</c:f>
              <c:strCache>
                <c:ptCount val="1"/>
                <c:pt idx="0">
                  <c:v>SHUD Deaths for 0.75x parameter level</c:v>
                </c:pt>
              </c:strCache>
            </c:strRef>
          </c:tx>
          <c:spPr>
            <a:ln w="38100">
              <a:solidFill>
                <a:schemeClr val="accent2"/>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O$3:$O$122</c:f>
              <c:numCache>
                <c:formatCode>General</c:formatCode>
                <c:ptCount val="120"/>
                <c:pt idx="0">
                  <c:v>-92.0016820899263</c:v>
                </c:pt>
                <c:pt idx="1">
                  <c:v>-92.60603782514382</c:v>
                </c:pt>
                <c:pt idx="2">
                  <c:v>-93.15642465654155</c:v>
                </c:pt>
                <c:pt idx="3">
                  <c:v>-93.66350496035826</c:v>
                </c:pt>
                <c:pt idx="4">
                  <c:v>-94.13595014309232</c:v>
                </c:pt>
                <c:pt idx="5">
                  <c:v>-94.58086677482795</c:v>
                </c:pt>
                <c:pt idx="6">
                  <c:v>-95.00407361605338</c:v>
                </c:pt>
                <c:pt idx="7">
                  <c:v>-95.41032935073926</c:v>
                </c:pt>
                <c:pt idx="8">
                  <c:v>-95.80352006745741</c:v>
                </c:pt>
                <c:pt idx="9">
                  <c:v>-96.18681362717333</c:v>
                </c:pt>
                <c:pt idx="10">
                  <c:v>-96.56278678390235</c:v>
                </c:pt>
                <c:pt idx="11">
                  <c:v>-96.9335298810099</c:v>
                </c:pt>
                <c:pt idx="12">
                  <c:v>-97.30073308898591</c:v>
                </c:pt>
                <c:pt idx="13">
                  <c:v>-97.6442271433426</c:v>
                </c:pt>
                <c:pt idx="14">
                  <c:v>-97.97667684692826</c:v>
                </c:pt>
                <c:pt idx="15">
                  <c:v>-98.30073456993277</c:v>
                </c:pt>
                <c:pt idx="16">
                  <c:v>-98.61776222611047</c:v>
                </c:pt>
                <c:pt idx="17">
                  <c:v>-98.928853944278</c:v>
                </c:pt>
                <c:pt idx="18">
                  <c:v>-99.23489175536491</c:v>
                </c:pt>
                <c:pt idx="19">
                  <c:v>-99.53658712157105</c:v>
                </c:pt>
                <c:pt idx="20">
                  <c:v>-99.83451419744361</c:v>
                </c:pt>
                <c:pt idx="21">
                  <c:v>-100.1291365054842</c:v>
                </c:pt>
                <c:pt idx="22">
                  <c:v>-100.4208283517866</c:v>
                </c:pt>
                <c:pt idx="23">
                  <c:v>-100.7098920361935</c:v>
                </c:pt>
                <c:pt idx="24">
                  <c:v>-100.9965716967211</c:v>
                </c:pt>
                <c:pt idx="25">
                  <c:v>-101.2810644576115</c:v>
                </c:pt>
                <c:pt idx="26">
                  <c:v>-101.5634926211041</c:v>
                </c:pt>
                <c:pt idx="27">
                  <c:v>-101.8439685630393</c:v>
                </c:pt>
                <c:pt idx="28">
                  <c:v>-102.1225833277071</c:v>
                </c:pt>
                <c:pt idx="29">
                  <c:v>-102.3994093143228</c:v>
                </c:pt>
                <c:pt idx="30">
                  <c:v>-102.6745038544381</c:v>
                </c:pt>
                <c:pt idx="31">
                  <c:v>-102.947912123457</c:v>
                </c:pt>
                <c:pt idx="32">
                  <c:v>-103.2196695030212</c:v>
                </c:pt>
                <c:pt idx="33">
                  <c:v>-103.4898034987571</c:v>
                </c:pt>
                <c:pt idx="34">
                  <c:v>-103.7583352977238</c:v>
                </c:pt>
                <c:pt idx="35">
                  <c:v>-104.0252810336639</c:v>
                </c:pt>
                <c:pt idx="36">
                  <c:v>-104.290652815078</c:v>
                </c:pt>
                <c:pt idx="37">
                  <c:v>-104.5544595606364</c:v>
                </c:pt>
                <c:pt idx="38">
                  <c:v>-104.8167076779672</c:v>
                </c:pt>
                <c:pt idx="39">
                  <c:v>-105.0774015517823</c:v>
                </c:pt>
                <c:pt idx="40">
                  <c:v>-105.3365440291602</c:v>
                </c:pt>
                <c:pt idx="41">
                  <c:v>-105.5941367897266</c:v>
                </c:pt>
                <c:pt idx="42">
                  <c:v>-105.8501806431236</c:v>
                </c:pt>
                <c:pt idx="43">
                  <c:v>-106.104675769753</c:v>
                </c:pt>
                <c:pt idx="44">
                  <c:v>-106.3576219152677</c:v>
                </c:pt>
                <c:pt idx="45">
                  <c:v>-106.6090185473086</c:v>
                </c:pt>
                <c:pt idx="46">
                  <c:v>-106.8588649814126</c:v>
                </c:pt>
                <c:pt idx="47">
                  <c:v>-107.1071604817441</c:v>
                </c:pt>
                <c:pt idx="48">
                  <c:v>-107.3539043412536</c:v>
                </c:pt>
                <c:pt idx="49">
                  <c:v>-107.5990959450378</c:v>
                </c:pt>
                <c:pt idx="50">
                  <c:v>-107.8427348199712</c:v>
                </c:pt>
                <c:pt idx="51">
                  <c:v>-108.0848206731318</c:v>
                </c:pt>
                <c:pt idx="52">
                  <c:v>-108.3253534209703</c:v>
                </c:pt>
                <c:pt idx="53">
                  <c:v>-108.5643332110926</c:v>
                </c:pt>
                <c:pt idx="54">
                  <c:v>-108.8017604379787</c:v>
                </c:pt>
                <c:pt idx="55">
                  <c:v>-109.0376357537682</c:v>
                </c:pt>
                <c:pt idx="56">
                  <c:v>-109.2719600750448</c:v>
                </c:pt>
                <c:pt idx="57">
                  <c:v>-109.5047345863804</c:v>
                </c:pt>
                <c:pt idx="58">
                  <c:v>-109.7359607412592</c:v>
                </c:pt>
                <c:pt idx="59">
                  <c:v>-109.9656402609145</c:v>
                </c:pt>
                <c:pt idx="60">
                  <c:v>-110.193775131478</c:v>
                </c:pt>
                <c:pt idx="61">
                  <c:v>-110.4203675998095</c:v>
                </c:pt>
                <c:pt idx="62">
                  <c:v>-110.645420168278</c:v>
                </c:pt>
                <c:pt idx="63">
                  <c:v>-110.868935588738</c:v>
                </c:pt>
                <c:pt idx="64">
                  <c:v>-111.0909168558859</c:v>
                </c:pt>
                <c:pt idx="65">
                  <c:v>-111.3113672001625</c:v>
                </c:pt>
                <c:pt idx="66">
                  <c:v>-111.5302900803248</c:v>
                </c:pt>
                <c:pt idx="67">
                  <c:v>-111.7476891757916</c:v>
                </c:pt>
                <c:pt idx="68">
                  <c:v>-111.9635683788585</c:v>
                </c:pt>
                <c:pt idx="69">
                  <c:v>-112.1779317868431</c:v>
                </c:pt>
                <c:pt idx="70">
                  <c:v>-112.3907836942223</c:v>
                </c:pt>
                <c:pt idx="71">
                  <c:v>-112.602128584808</c:v>
                </c:pt>
                <c:pt idx="72">
                  <c:v>-112.8119711239965</c:v>
                </c:pt>
                <c:pt idx="73">
                  <c:v>-113.0203161511249</c:v>
                </c:pt>
                <c:pt idx="74">
                  <c:v>-113.2271686719516</c:v>
                </c:pt>
                <c:pt idx="75">
                  <c:v>-113.4325338512893</c:v>
                </c:pt>
                <c:pt idx="76">
                  <c:v>-113.6364170057942</c:v>
                </c:pt>
                <c:pt idx="77">
                  <c:v>-113.8388235969298</c:v>
                </c:pt>
                <c:pt idx="78">
                  <c:v>-114.03975922411</c:v>
                </c:pt>
                <c:pt idx="79">
                  <c:v>-114.2392296180261</c:v>
                </c:pt>
                <c:pt idx="80">
                  <c:v>-114.437240634166</c:v>
                </c:pt>
                <c:pt idx="81">
                  <c:v>-114.6337982465208</c:v>
                </c:pt>
                <c:pt idx="82">
                  <c:v>-114.8289085414846</c:v>
                </c:pt>
                <c:pt idx="83">
                  <c:v>-115.0225777119429</c:v>
                </c:pt>
                <c:pt idx="84">
                  <c:v>-115.214812051554</c:v>
                </c:pt>
                <c:pt idx="85">
                  <c:v>-115.4056179492145</c:v>
                </c:pt>
                <c:pt idx="86">
                  <c:v>-115.5950018837144</c:v>
                </c:pt>
                <c:pt idx="87">
                  <c:v>-115.7829704185638</c:v>
                </c:pt>
                <c:pt idx="88">
                  <c:v>-115.9695301970107</c:v>
                </c:pt>
                <c:pt idx="89">
                  <c:v>-116.1546879372233</c:v>
                </c:pt>
                <c:pt idx="90">
                  <c:v>-116.3384504276455</c:v>
                </c:pt>
                <c:pt idx="91">
                  <c:v>-116.5208245225198</c:v>
                </c:pt>
                <c:pt idx="92">
                  <c:v>-116.7018171375712</c:v>
                </c:pt>
                <c:pt idx="93">
                  <c:v>-116.8814352458477</c:v>
                </c:pt>
                <c:pt idx="94">
                  <c:v>-117.0596858737139</c:v>
                </c:pt>
                <c:pt idx="95">
                  <c:v>-117.2365760969948</c:v>
                </c:pt>
                <c:pt idx="96">
                  <c:v>-117.4121130372635</c:v>
                </c:pt>
                <c:pt idx="97">
                  <c:v>-117.5863038582679</c:v>
                </c:pt>
                <c:pt idx="98">
                  <c:v>-117.7591557624913</c:v>
                </c:pt>
                <c:pt idx="99">
                  <c:v>-117.9306759878512</c:v>
                </c:pt>
                <c:pt idx="100">
                  <c:v>-118.100871804514</c:v>
                </c:pt>
                <c:pt idx="101">
                  <c:v>-118.2697505118456</c:v>
                </c:pt>
                <c:pt idx="102">
                  <c:v>-118.4373194354721</c:v>
                </c:pt>
                <c:pt idx="103">
                  <c:v>-118.6035859244554</c:v>
                </c:pt>
                <c:pt idx="104">
                  <c:v>-118.7685573485866</c:v>
                </c:pt>
                <c:pt idx="105">
                  <c:v>-118.9322410957812</c:v>
                </c:pt>
                <c:pt idx="106">
                  <c:v>-119.0946445695818</c:v>
                </c:pt>
                <c:pt idx="107">
                  <c:v>-119.2557751867544</c:v>
                </c:pt>
                <c:pt idx="108">
                  <c:v>-119.4156403749907</c:v>
                </c:pt>
                <c:pt idx="109">
                  <c:v>-119.574247570698</c:v>
                </c:pt>
                <c:pt idx="110">
                  <c:v>-119.7316042168775</c:v>
                </c:pt>
                <c:pt idx="111">
                  <c:v>-119.8877177610958</c:v>
                </c:pt>
                <c:pt idx="112">
                  <c:v>-120.0425956535336</c:v>
                </c:pt>
                <c:pt idx="113">
                  <c:v>-120.1962453451216</c:v>
                </c:pt>
                <c:pt idx="114">
                  <c:v>-120.348674285747</c:v>
                </c:pt>
                <c:pt idx="115">
                  <c:v>-120.4998899225444</c:v>
                </c:pt>
                <c:pt idx="116">
                  <c:v>-120.6498996982478</c:v>
                </c:pt>
                <c:pt idx="117">
                  <c:v>-120.798711049621</c:v>
                </c:pt>
                <c:pt idx="118">
                  <c:v>-120.9463314059556</c:v>
                </c:pt>
                <c:pt idx="119">
                  <c:v>-121.0927681876261</c:v>
                </c:pt>
              </c:numCache>
            </c:numRef>
          </c:yVal>
          <c:smooth val="1"/>
          <c:extLst xmlns:c16r2="http://schemas.microsoft.com/office/drawing/2015/06/chart">
            <c:ext xmlns:c16="http://schemas.microsoft.com/office/drawing/2014/chart" uri="{C3380CC4-5D6E-409C-BE32-E72D297353CC}">
              <c16:uniqueId val="{00000004-45C6-46F7-BDCF-DE26CCCE000B}"/>
            </c:ext>
          </c:extLst>
        </c:ser>
        <c:ser>
          <c:idx val="1"/>
          <c:order val="5"/>
          <c:tx>
            <c:strRef>
              <c:f>'SA-Naloxone-G'!$X$123</c:f>
              <c:strCache>
                <c:ptCount val="1"/>
                <c:pt idx="0">
                  <c:v>SHUD Deaths for 0.5x parameter level</c:v>
                </c:pt>
              </c:strCache>
            </c:strRef>
          </c:tx>
          <c:spPr>
            <a:ln w="6350">
              <a:solidFill>
                <a:schemeClr val="accent2"/>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X$3:$X$122</c:f>
              <c:numCache>
                <c:formatCode>General</c:formatCode>
                <c:ptCount val="120"/>
                <c:pt idx="0">
                  <c:v>-92.0016820899263</c:v>
                </c:pt>
                <c:pt idx="1">
                  <c:v>-93.04824125190056</c:v>
                </c:pt>
                <c:pt idx="2">
                  <c:v>-93.9809536411961</c:v>
                </c:pt>
                <c:pt idx="3">
                  <c:v>-94.81903702020375</c:v>
                </c:pt>
                <c:pt idx="4">
                  <c:v>-95.57845108166335</c:v>
                </c:pt>
                <c:pt idx="5">
                  <c:v>-96.2725130807931</c:v>
                </c:pt>
                <c:pt idx="6">
                  <c:v>-96.91233642059335</c:v>
                </c:pt>
                <c:pt idx="7">
                  <c:v>-97.50719583405325</c:v>
                </c:pt>
                <c:pt idx="8">
                  <c:v>-98.06483174802415</c:v>
                </c:pt>
                <c:pt idx="9">
                  <c:v>-98.59170400279895</c:v>
                </c:pt>
                <c:pt idx="10">
                  <c:v>-99.09320339083187</c:v>
                </c:pt>
                <c:pt idx="11">
                  <c:v>-99.57382805757337</c:v>
                </c:pt>
                <c:pt idx="12">
                  <c:v>-100.0373306265808</c:v>
                </c:pt>
                <c:pt idx="13">
                  <c:v>-100.46331128008</c:v>
                </c:pt>
                <c:pt idx="14">
                  <c:v>-100.8678718928956</c:v>
                </c:pt>
                <c:pt idx="15">
                  <c:v>-101.2550169798705</c:v>
                </c:pt>
                <c:pt idx="16">
                  <c:v>-101.6272618614186</c:v>
                </c:pt>
                <c:pt idx="17">
                  <c:v>-101.9866920086523</c:v>
                </c:pt>
                <c:pt idx="18">
                  <c:v>-102.3350433148845</c:v>
                </c:pt>
                <c:pt idx="19">
                  <c:v>-102.6737643335814</c:v>
                </c:pt>
                <c:pt idx="20">
                  <c:v>-103.0040670126423</c:v>
                </c:pt>
                <c:pt idx="21">
                  <c:v>-103.3269681203837</c:v>
                </c:pt>
                <c:pt idx="22">
                  <c:v>-103.6433231195078</c:v>
                </c:pt>
                <c:pt idx="23">
                  <c:v>-103.9538539056241</c:v>
                </c:pt>
                <c:pt idx="24">
                  <c:v>-104.2591715545304</c:v>
                </c:pt>
                <c:pt idx="25">
                  <c:v>-104.5597950036493</c:v>
                </c:pt>
                <c:pt idx="26">
                  <c:v>-104.8561261886091</c:v>
                </c:pt>
                <c:pt idx="27">
                  <c:v>-105.148527034697</c:v>
                </c:pt>
                <c:pt idx="28">
                  <c:v>-105.4373094464281</c:v>
                </c:pt>
                <c:pt idx="29">
                  <c:v>-105.7227418509525</c:v>
                </c:pt>
                <c:pt idx="30">
                  <c:v>-106.0050560755555</c:v>
                </c:pt>
                <c:pt idx="31">
                  <c:v>-106.284453069299</c:v>
                </c:pt>
                <c:pt idx="32">
                  <c:v>-106.5611076613407</c:v>
                </c:pt>
                <c:pt idx="33">
                  <c:v>-106.8351725245487</c:v>
                </c:pt>
                <c:pt idx="34">
                  <c:v>-107.1067814828242</c:v>
                </c:pt>
                <c:pt idx="35">
                  <c:v>-107.3760522757698</c:v>
                </c:pt>
                <c:pt idx="36">
                  <c:v>-107.643088874148</c:v>
                </c:pt>
                <c:pt idx="37">
                  <c:v>-107.9079834230228</c:v>
                </c:pt>
                <c:pt idx="38">
                  <c:v>-108.1708178759279</c:v>
                </c:pt>
                <c:pt idx="39">
                  <c:v>-108.431665303138</c:v>
                </c:pt>
                <c:pt idx="40">
                  <c:v>-108.6905910987292</c:v>
                </c:pt>
                <c:pt idx="41">
                  <c:v>-108.9476539735972</c:v>
                </c:pt>
                <c:pt idx="42">
                  <c:v>-109.2029067961001</c:v>
                </c:pt>
                <c:pt idx="43">
                  <c:v>-109.456397308051</c:v>
                </c:pt>
                <c:pt idx="44">
                  <c:v>-109.7081687364475</c:v>
                </c:pt>
                <c:pt idx="45">
                  <c:v>-109.9582603177808</c:v>
                </c:pt>
                <c:pt idx="46">
                  <c:v>-110.2067077489401</c:v>
                </c:pt>
                <c:pt idx="47">
                  <c:v>-110.453543576338</c:v>
                </c:pt>
                <c:pt idx="48">
                  <c:v>-110.6987975329525</c:v>
                </c:pt>
                <c:pt idx="49">
                  <c:v>-110.9424968313405</c:v>
                </c:pt>
                <c:pt idx="50">
                  <c:v>-111.1846664193592</c:v>
                </c:pt>
                <c:pt idx="51">
                  <c:v>-111.425329204216</c:v>
                </c:pt>
                <c:pt idx="52">
                  <c:v>-111.6645062494174</c:v>
                </c:pt>
                <c:pt idx="53">
                  <c:v>-111.9022169487622</c:v>
                </c:pt>
                <c:pt idx="54">
                  <c:v>-112.1384791806055</c:v>
                </c:pt>
                <c:pt idx="55">
                  <c:v>-112.373309445165</c:v>
                </c:pt>
                <c:pt idx="56">
                  <c:v>-112.6067229872006</c:v>
                </c:pt>
                <c:pt idx="57">
                  <c:v>-112.8387339060288</c:v>
                </c:pt>
                <c:pt idx="58">
                  <c:v>-113.0693552545447</c:v>
                </c:pt>
                <c:pt idx="59">
                  <c:v>-113.2985991286418</c:v>
                </c:pt>
                <c:pt idx="60">
                  <c:v>-113.5264767482401</c:v>
                </c:pt>
                <c:pt idx="61">
                  <c:v>-113.7529985309243</c:v>
                </c:pt>
                <c:pt idx="62">
                  <c:v>-113.9781741590666</c:v>
                </c:pt>
                <c:pt idx="63">
                  <c:v>-114.2020126411691</c:v>
                </c:pt>
                <c:pt idx="64">
                  <c:v>-114.4245223680668</c:v>
                </c:pt>
                <c:pt idx="65">
                  <c:v>-114.6457111645333</c:v>
                </c:pt>
                <c:pt idx="66">
                  <c:v>-114.8655863367647</c:v>
                </c:pt>
                <c:pt idx="67">
                  <c:v>-115.0841547161508</c:v>
                </c:pt>
                <c:pt idx="68">
                  <c:v>-115.3014226996895</c:v>
                </c:pt>
                <c:pt idx="69">
                  <c:v>-115.5173962873543</c:v>
                </c:pt>
                <c:pt idx="70">
                  <c:v>-115.7320811166929</c:v>
                </c:pt>
                <c:pt idx="71">
                  <c:v>-115.9454824948884</c:v>
                </c:pt>
                <c:pt idx="72">
                  <c:v>-116.1576054285064</c:v>
                </c:pt>
                <c:pt idx="73">
                  <c:v>-116.3684546511049</c:v>
                </c:pt>
                <c:pt idx="74">
                  <c:v>-116.5780346488875</c:v>
                </c:pt>
                <c:pt idx="75">
                  <c:v>-116.786349684537</c:v>
                </c:pt>
                <c:pt idx="76">
                  <c:v>-116.9934038193757</c:v>
                </c:pt>
                <c:pt idx="77">
                  <c:v>-117.1992009339705</c:v>
                </c:pt>
                <c:pt idx="78">
                  <c:v>-117.4037447472893</c:v>
                </c:pt>
                <c:pt idx="79">
                  <c:v>-117.6070388345178</c:v>
                </c:pt>
                <c:pt idx="80">
                  <c:v>-117.8090866436196</c:v>
                </c:pt>
                <c:pt idx="81">
                  <c:v>-118.0098915107257</c:v>
                </c:pt>
                <c:pt idx="82">
                  <c:v>-118.2094566744408</c:v>
                </c:pt>
                <c:pt idx="83">
                  <c:v>-118.4077852891154</c:v>
                </c:pt>
                <c:pt idx="84">
                  <c:v>-118.604880437176</c:v>
                </c:pt>
                <c:pt idx="85">
                  <c:v>-118.8007451405492</c:v>
                </c:pt>
                <c:pt idx="86">
                  <c:v>-118.9953823712524</c:v>
                </c:pt>
                <c:pt idx="87">
                  <c:v>-119.1887950612004</c:v>
                </c:pt>
                <c:pt idx="88">
                  <c:v>-119.3809861112671</c:v>
                </c:pt>
                <c:pt idx="89">
                  <c:v>-119.5719583996654</c:v>
                </c:pt>
                <c:pt idx="90">
                  <c:v>-119.7617147896666</c:v>
                </c:pt>
                <c:pt idx="91">
                  <c:v>-119.9502581367176</c:v>
                </c:pt>
                <c:pt idx="92">
                  <c:v>-120.1375912949829</c:v>
                </c:pt>
                <c:pt idx="93">
                  <c:v>-120.3237171233512</c:v>
                </c:pt>
                <c:pt idx="94">
                  <c:v>-120.5086384909339</c:v>
                </c:pt>
                <c:pt idx="95">
                  <c:v>-120.6923582820938</c:v>
                </c:pt>
                <c:pt idx="96">
                  <c:v>-120.8748794010265</c:v>
                </c:pt>
                <c:pt idx="97">
                  <c:v>-121.0562047759271</c:v>
                </c:pt>
                <c:pt idx="98">
                  <c:v>-121.2363373627631</c:v>
                </c:pt>
                <c:pt idx="99">
                  <c:v>-121.4152801486833</c:v>
                </c:pt>
                <c:pt idx="100">
                  <c:v>-121.5930361550789</c:v>
                </c:pt>
                <c:pt idx="101">
                  <c:v>-121.7696084403253</c:v>
                </c:pt>
                <c:pt idx="102">
                  <c:v>-121.9450001022213</c:v>
                </c:pt>
                <c:pt idx="103">
                  <c:v>-122.1192142801432</c:v>
                </c:pt>
                <c:pt idx="104">
                  <c:v>-122.2922541569377</c:v>
                </c:pt>
                <c:pt idx="105">
                  <c:v>-122.4641229605625</c:v>
                </c:pt>
                <c:pt idx="106">
                  <c:v>-122.6348239655044</c:v>
                </c:pt>
                <c:pt idx="107">
                  <c:v>-122.8043604939695</c:v>
                </c:pt>
                <c:pt idx="108">
                  <c:v>-122.9727359168794</c:v>
                </c:pt>
                <c:pt idx="109">
                  <c:v>-123.1399536546823</c:v>
                </c:pt>
                <c:pt idx="110">
                  <c:v>-123.3060171779769</c:v>
                </c:pt>
                <c:pt idx="111">
                  <c:v>-123.4709300079886</c:v>
                </c:pt>
                <c:pt idx="112">
                  <c:v>-123.6346957168806</c:v>
                </c:pt>
                <c:pt idx="113">
                  <c:v>-123.7973179279345</c:v>
                </c:pt>
                <c:pt idx="114">
                  <c:v>-123.9588003155937</c:v>
                </c:pt>
                <c:pt idx="115">
                  <c:v>-124.119146605389</c:v>
                </c:pt>
                <c:pt idx="116">
                  <c:v>-124.2783605737523</c:v>
                </c:pt>
                <c:pt idx="117">
                  <c:v>-124.4364460477256</c:v>
                </c:pt>
                <c:pt idx="118">
                  <c:v>-124.5934069045761</c:v>
                </c:pt>
                <c:pt idx="119">
                  <c:v>-124.7492470713244</c:v>
                </c:pt>
              </c:numCache>
            </c:numRef>
          </c:yVal>
          <c:smooth val="1"/>
          <c:extLst xmlns:c16r2="http://schemas.microsoft.com/office/drawing/2015/06/chart">
            <c:ext xmlns:c16="http://schemas.microsoft.com/office/drawing/2014/chart" uri="{C3380CC4-5D6E-409C-BE32-E72D297353CC}">
              <c16:uniqueId val="{00000005-45C6-46F7-BDCF-DE26CCCE000B}"/>
            </c:ext>
          </c:extLst>
        </c:ser>
        <c:ser>
          <c:idx val="5"/>
          <c:order val="6"/>
          <c:tx>
            <c:strRef>
              <c:f>'SA-Naloxone-G'!$G$123</c:f>
              <c:strCache>
                <c:ptCount val="1"/>
                <c:pt idx="0">
                  <c:v>Total Deaths for 1x parameter level</c:v>
                </c:pt>
              </c:strCache>
            </c:strRef>
          </c:tx>
          <c:spPr>
            <a:ln w="76200">
              <a:solidFill>
                <a:schemeClr val="tx1"/>
              </a:solidFill>
            </a:ln>
          </c:spPr>
          <c:marker>
            <c:symbol val="none"/>
          </c:marker>
          <c:xVal>
            <c:numRef>
              <c:f>'SA-Naloxon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G$3:$G$122</c:f>
              <c:numCache>
                <c:formatCode>General</c:formatCode>
                <c:ptCount val="120"/>
                <c:pt idx="0">
                  <c:v>-162.4970191394767</c:v>
                </c:pt>
                <c:pt idx="1">
                  <c:v>-162.7109176544713</c:v>
                </c:pt>
                <c:pt idx="2">
                  <c:v>-162.9275282653407</c:v>
                </c:pt>
                <c:pt idx="3">
                  <c:v>-163.1475862773628</c:v>
                </c:pt>
                <c:pt idx="4">
                  <c:v>-163.3714732716798</c:v>
                </c:pt>
                <c:pt idx="5">
                  <c:v>-163.5994107247585</c:v>
                </c:pt>
                <c:pt idx="6">
                  <c:v>-163.8315001656516</c:v>
                </c:pt>
                <c:pt idx="7">
                  <c:v>-164.0677536618255</c:v>
                </c:pt>
                <c:pt idx="8">
                  <c:v>-164.3081172558593</c:v>
                </c:pt>
                <c:pt idx="9">
                  <c:v>-164.552488951007</c:v>
                </c:pt>
                <c:pt idx="10">
                  <c:v>-164.8007324821155</c:v>
                </c:pt>
                <c:pt idx="11">
                  <c:v>-165.0526878297777</c:v>
                </c:pt>
                <c:pt idx="12">
                  <c:v>-165.3081792196954</c:v>
                </c:pt>
                <c:pt idx="13">
                  <c:v>-165.5616333717711</c:v>
                </c:pt>
                <c:pt idx="14">
                  <c:v>-165.8156072293155</c:v>
                </c:pt>
                <c:pt idx="15">
                  <c:v>-166.0704192390372</c:v>
                </c:pt>
                <c:pt idx="16">
                  <c:v>-166.3260611622271</c:v>
                </c:pt>
                <c:pt idx="17">
                  <c:v>-166.582487212088</c:v>
                </c:pt>
                <c:pt idx="18">
                  <c:v>-166.8396260316224</c:v>
                </c:pt>
                <c:pt idx="19">
                  <c:v>-167.0973889250655</c:v>
                </c:pt>
                <c:pt idx="20">
                  <c:v>-167.3556760477833</c:v>
                </c:pt>
                <c:pt idx="21">
                  <c:v>-167.6143810354278</c:v>
                </c:pt>
                <c:pt idx="22">
                  <c:v>-167.8733944393467</c:v>
                </c:pt>
                <c:pt idx="23">
                  <c:v>-168.1326062507071</c:v>
                </c:pt>
                <c:pt idx="24">
                  <c:v>-168.3919077305927</c:v>
                </c:pt>
                <c:pt idx="25">
                  <c:v>-168.6511927130146</c:v>
                </c:pt>
                <c:pt idx="26">
                  <c:v>-168.9103493133033</c:v>
                </c:pt>
                <c:pt idx="27">
                  <c:v>-169.1692747203734</c:v>
                </c:pt>
                <c:pt idx="28">
                  <c:v>-169.4278716034808</c:v>
                </c:pt>
                <c:pt idx="29">
                  <c:v>-169.6860477210027</c:v>
                </c:pt>
                <c:pt idx="30">
                  <c:v>-169.9437159230662</c:v>
                </c:pt>
                <c:pt idx="31">
                  <c:v>-170.2007940862512</c:v>
                </c:pt>
                <c:pt idx="32">
                  <c:v>-170.4572049976154</c:v>
                </c:pt>
                <c:pt idx="33">
                  <c:v>-170.7128762038585</c:v>
                </c:pt>
                <c:pt idx="34">
                  <c:v>-170.9677398374713</c:v>
                </c:pt>
                <c:pt idx="35">
                  <c:v>-171.2217324287656</c:v>
                </c:pt>
                <c:pt idx="36">
                  <c:v>-171.4747947103532</c:v>
                </c:pt>
                <c:pt idx="37">
                  <c:v>-171.7268714189134</c:v>
                </c:pt>
                <c:pt idx="38">
                  <c:v>-171.9779110977614</c:v>
                </c:pt>
                <c:pt idx="39">
                  <c:v>-172.2278658869333</c:v>
                </c:pt>
                <c:pt idx="40">
                  <c:v>-172.4766913431978</c:v>
                </c:pt>
                <c:pt idx="41">
                  <c:v>-172.7243462592172</c:v>
                </c:pt>
                <c:pt idx="42">
                  <c:v>-172.9707924885721</c:v>
                </c:pt>
                <c:pt idx="43">
                  <c:v>-173.2159947780438</c:v>
                </c:pt>
                <c:pt idx="44">
                  <c:v>-173.459920607407</c:v>
                </c:pt>
                <c:pt idx="45">
                  <c:v>-173.7025400367731</c:v>
                </c:pt>
                <c:pt idx="46">
                  <c:v>-173.9438255614693</c:v>
                </c:pt>
                <c:pt idx="47">
                  <c:v>-174.1837519742571</c:v>
                </c:pt>
                <c:pt idx="48">
                  <c:v>-174.4222962347104</c:v>
                </c:pt>
                <c:pt idx="49">
                  <c:v>-174.6594373454581</c:v>
                </c:pt>
                <c:pt idx="50">
                  <c:v>-174.8951562350665</c:v>
                </c:pt>
                <c:pt idx="51">
                  <c:v>-175.1294356472153</c:v>
                </c:pt>
                <c:pt idx="52">
                  <c:v>-175.3622600358723</c:v>
                </c:pt>
                <c:pt idx="53">
                  <c:v>-175.5936154661987</c:v>
                </c:pt>
                <c:pt idx="54">
                  <c:v>-175.8234895208834</c:v>
                </c:pt>
                <c:pt idx="55">
                  <c:v>-176.0518712116255</c:v>
                </c:pt>
                <c:pt idx="56">
                  <c:v>-176.278750895475</c:v>
                </c:pt>
                <c:pt idx="57">
                  <c:v>-176.5041201957816</c:v>
                </c:pt>
                <c:pt idx="58">
                  <c:v>-176.7279719274961</c:v>
                </c:pt>
                <c:pt idx="59">
                  <c:v>-176.9503000265754</c:v>
                </c:pt>
                <c:pt idx="60">
                  <c:v>-177.1710994832835</c:v>
                </c:pt>
                <c:pt idx="61">
                  <c:v>-177.3903662791471</c:v>
                </c:pt>
                <c:pt idx="62">
                  <c:v>-177.6080973273917</c:v>
                </c:pt>
                <c:pt idx="63">
                  <c:v>-177.824290416637</c:v>
                </c:pt>
                <c:pt idx="64">
                  <c:v>-178.0389441576921</c:v>
                </c:pt>
                <c:pt idx="65">
                  <c:v>-178.2520579332683</c:v>
                </c:pt>
                <c:pt idx="66">
                  <c:v>-178.4636318504477</c:v>
                </c:pt>
                <c:pt idx="67">
                  <c:v>-178.6736666957673</c:v>
                </c:pt>
                <c:pt idx="68">
                  <c:v>-178.882163892754</c:v>
                </c:pt>
                <c:pt idx="69">
                  <c:v>-179.0891254617929</c:v>
                </c:pt>
                <c:pt idx="70">
                  <c:v>-179.2945539822026</c:v>
                </c:pt>
                <c:pt idx="71">
                  <c:v>-179.498452556377</c:v>
                </c:pt>
                <c:pt idx="72">
                  <c:v>-179.7008247759043</c:v>
                </c:pt>
                <c:pt idx="73">
                  <c:v>-179.9016746895403</c:v>
                </c:pt>
                <c:pt idx="74">
                  <c:v>-180.1010067729412</c:v>
                </c:pt>
                <c:pt idx="75">
                  <c:v>-180.2988259000641</c:v>
                </c:pt>
                <c:pt idx="76">
                  <c:v>-180.495137316133</c:v>
                </c:pt>
                <c:pt idx="77">
                  <c:v>-180.689946612103</c:v>
                </c:pt>
                <c:pt idx="78">
                  <c:v>-180.8832597005224</c:v>
                </c:pt>
                <c:pt idx="79">
                  <c:v>-181.0750827927399</c:v>
                </c:pt>
                <c:pt idx="80">
                  <c:v>-181.2654223773661</c:v>
                </c:pt>
                <c:pt idx="81">
                  <c:v>-181.4542851999256</c:v>
                </c:pt>
                <c:pt idx="82">
                  <c:v>-181.64167824365</c:v>
                </c:pt>
                <c:pt idx="83">
                  <c:v>-181.827608711332</c:v>
                </c:pt>
                <c:pt idx="84">
                  <c:v>-182.0120840081977</c:v>
                </c:pt>
                <c:pt idx="85">
                  <c:v>-182.1951117257319</c:v>
                </c:pt>
                <c:pt idx="86">
                  <c:v>-182.3766996264176</c:v>
                </c:pt>
                <c:pt idx="87">
                  <c:v>-182.556855629331</c:v>
                </c:pt>
                <c:pt idx="88">
                  <c:v>-182.7355877965499</c:v>
                </c:pt>
                <c:pt idx="89">
                  <c:v>-182.9129043203492</c:v>
                </c:pt>
                <c:pt idx="90">
                  <c:v>-183.0888135110825</c:v>
                </c:pt>
                <c:pt idx="91">
                  <c:v>-183.2633237858114</c:v>
                </c:pt>
                <c:pt idx="92">
                  <c:v>-183.4364436575503</c:v>
                </c:pt>
                <c:pt idx="93">
                  <c:v>-183.6081817251432</c:v>
                </c:pt>
                <c:pt idx="94">
                  <c:v>-183.7785466637261</c:v>
                </c:pt>
                <c:pt idx="95">
                  <c:v>-183.9475472157465</c:v>
                </c:pt>
                <c:pt idx="96">
                  <c:v>-184.115192182506</c:v>
                </c:pt>
                <c:pt idx="97">
                  <c:v>-184.2814904162053</c:v>
                </c:pt>
                <c:pt idx="98">
                  <c:v>-184.4464508124543</c:v>
                </c:pt>
                <c:pt idx="99">
                  <c:v>-184.6100823032358</c:v>
                </c:pt>
                <c:pt idx="100">
                  <c:v>-184.7723938502867</c:v>
                </c:pt>
                <c:pt idx="101">
                  <c:v>-184.9333944388819</c:v>
                </c:pt>
                <c:pt idx="102">
                  <c:v>-185.0930930719965</c:v>
                </c:pt>
                <c:pt idx="103">
                  <c:v>-185.2514987648267</c:v>
                </c:pt>
                <c:pt idx="104">
                  <c:v>-185.4086205396456</c:v>
                </c:pt>
                <c:pt idx="105">
                  <c:v>-185.5644674209915</c:v>
                </c:pt>
                <c:pt idx="106">
                  <c:v>-185.7190484311458</c:v>
                </c:pt>
                <c:pt idx="107">
                  <c:v>-185.8723725859091</c:v>
                </c:pt>
                <c:pt idx="108">
                  <c:v>-186.0244488906415</c:v>
                </c:pt>
                <c:pt idx="109">
                  <c:v>-186.1752863365675</c:v>
                </c:pt>
                <c:pt idx="110">
                  <c:v>-186.3248938973192</c:v>
                </c:pt>
                <c:pt idx="111">
                  <c:v>-186.4732805257112</c:v>
                </c:pt>
                <c:pt idx="112">
                  <c:v>-186.6204551507318</c:v>
                </c:pt>
                <c:pt idx="113">
                  <c:v>-186.7664266747407</c:v>
                </c:pt>
                <c:pt idx="114">
                  <c:v>-186.9112039708647</c:v>
                </c:pt>
                <c:pt idx="115">
                  <c:v>-187.0547958805667</c:v>
                </c:pt>
                <c:pt idx="116">
                  <c:v>-187.1972112114044</c:v>
                </c:pt>
                <c:pt idx="117">
                  <c:v>-187.3384587349324</c:v>
                </c:pt>
                <c:pt idx="118">
                  <c:v>-187.4785471847795</c:v>
                </c:pt>
                <c:pt idx="119">
                  <c:v>-187.6174852548581</c:v>
                </c:pt>
              </c:numCache>
            </c:numRef>
          </c:yVal>
          <c:smooth val="1"/>
          <c:extLst xmlns:c16r2="http://schemas.microsoft.com/office/drawing/2015/06/chart">
            <c:ext xmlns:c16="http://schemas.microsoft.com/office/drawing/2014/chart" uri="{C3380CC4-5D6E-409C-BE32-E72D297353CC}">
              <c16:uniqueId val="{00000006-45C6-46F7-BDCF-DE26CCCE000B}"/>
            </c:ext>
          </c:extLst>
        </c:ser>
        <c:ser>
          <c:idx val="2"/>
          <c:order val="7"/>
          <c:tx>
            <c:strRef>
              <c:f>'SA-Naloxone-G'!$P$123</c:f>
              <c:strCache>
                <c:ptCount val="1"/>
                <c:pt idx="0">
                  <c:v>Total Deaths for 0.75x parameter level</c:v>
                </c:pt>
              </c:strCache>
            </c:strRef>
          </c:tx>
          <c:spPr>
            <a:ln w="28575">
              <a:solidFill>
                <a:schemeClr val="tx1"/>
              </a:solidFill>
              <a:prstDash val="solid"/>
            </a:ln>
          </c:spPr>
          <c:marker>
            <c:symbol val="none"/>
          </c:marker>
          <c:xVal>
            <c:numRef>
              <c:f>'SA-Naloxon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P$3:$P$122</c:f>
              <c:numCache>
                <c:formatCode>General</c:formatCode>
                <c:ptCount val="120"/>
                <c:pt idx="0">
                  <c:v>-162.4970191394767</c:v>
                </c:pt>
                <c:pt idx="1">
                  <c:v>-163.1744235900872</c:v>
                </c:pt>
                <c:pt idx="2">
                  <c:v>-163.7887642058652</c:v>
                </c:pt>
                <c:pt idx="3">
                  <c:v>-164.3515389699163</c:v>
                </c:pt>
                <c:pt idx="4">
                  <c:v>-164.8720534677025</c:v>
                </c:pt>
                <c:pt idx="5">
                  <c:v>-165.3579328563562</c:v>
                </c:pt>
                <c:pt idx="6">
                  <c:v>-165.8154252281335</c:v>
                </c:pt>
                <c:pt idx="7">
                  <c:v>-166.249649527204</c:v>
                </c:pt>
                <c:pt idx="8">
                  <c:v>-166.6647986092327</c:v>
                </c:pt>
                <c:pt idx="9">
                  <c:v>-167.0643056234534</c:v>
                </c:pt>
                <c:pt idx="10">
                  <c:v>-167.4509803898234</c:v>
                </c:pt>
                <c:pt idx="11">
                  <c:v>-167.827121219052</c:v>
                </c:pt>
                <c:pt idx="12">
                  <c:v>-168.1946066256582</c:v>
                </c:pt>
                <c:pt idx="13">
                  <c:v>-168.5490212023059</c:v>
                </c:pt>
                <c:pt idx="14">
                  <c:v>-168.8949255250675</c:v>
                </c:pt>
                <c:pt idx="15">
                  <c:v>-169.2338670963133</c:v>
                </c:pt>
                <c:pt idx="16">
                  <c:v>-169.5668691744682</c:v>
                </c:pt>
                <c:pt idx="17">
                  <c:v>-169.8947556780715</c:v>
                </c:pt>
                <c:pt idx="18">
                  <c:v>-170.2181904882414</c:v>
                </c:pt>
                <c:pt idx="19">
                  <c:v>-170.5377082656302</c:v>
                </c:pt>
                <c:pt idx="20">
                  <c:v>-170.8537393219322</c:v>
                </c:pt>
                <c:pt idx="21">
                  <c:v>-171.1666297072235</c:v>
                </c:pt>
                <c:pt idx="22">
                  <c:v>-171.4766574417171</c:v>
                </c:pt>
                <c:pt idx="23">
                  <c:v>-171.7840456379287</c:v>
                </c:pt>
                <c:pt idx="24">
                  <c:v>-172.0889731130738</c:v>
                </c:pt>
                <c:pt idx="25">
                  <c:v>-172.3915829744115</c:v>
                </c:pt>
                <c:pt idx="26">
                  <c:v>-172.6919794104301</c:v>
                </c:pt>
                <c:pt idx="27">
                  <c:v>-172.99024941828</c:v>
                </c:pt>
                <c:pt idx="28">
                  <c:v>-173.2864624513795</c:v>
                </c:pt>
                <c:pt idx="29">
                  <c:v>-173.5806734877671</c:v>
                </c:pt>
                <c:pt idx="30">
                  <c:v>-173.8729259218219</c:v>
                </c:pt>
                <c:pt idx="31">
                  <c:v>-174.1632539098973</c:v>
                </c:pt>
                <c:pt idx="32">
                  <c:v>-174.4516842694216</c:v>
                </c:pt>
                <c:pt idx="33">
                  <c:v>-174.7382380152231</c:v>
                </c:pt>
                <c:pt idx="34">
                  <c:v>-175.0229316011762</c:v>
                </c:pt>
                <c:pt idx="35">
                  <c:v>-175.3057779223942</c:v>
                </c:pt>
                <c:pt idx="36">
                  <c:v>-175.5867871229057</c:v>
                </c:pt>
                <c:pt idx="37">
                  <c:v>-175.8659672453221</c:v>
                </c:pt>
                <c:pt idx="38">
                  <c:v>-176.1433247521815</c:v>
                </c:pt>
                <c:pt idx="39">
                  <c:v>-176.418864925692</c:v>
                </c:pt>
                <c:pt idx="40">
                  <c:v>-176.6925922111219</c:v>
                </c:pt>
                <c:pt idx="41">
                  <c:v>-176.9645104829873</c:v>
                </c:pt>
                <c:pt idx="42">
                  <c:v>-177.2346232545907</c:v>
                </c:pt>
                <c:pt idx="43">
                  <c:v>-177.502933842472</c:v>
                </c:pt>
                <c:pt idx="44">
                  <c:v>-177.7694454944451</c:v>
                </c:pt>
                <c:pt idx="45">
                  <c:v>-178.0341614882595</c:v>
                </c:pt>
                <c:pt idx="46">
                  <c:v>-178.2970852066223</c:v>
                </c:pt>
                <c:pt idx="47">
                  <c:v>-178.5582201932376</c:v>
                </c:pt>
                <c:pt idx="48">
                  <c:v>-178.8175701936457</c:v>
                </c:pt>
                <c:pt idx="49">
                  <c:v>-179.0751391839437</c:v>
                </c:pt>
                <c:pt idx="50">
                  <c:v>-179.3309313898743</c:v>
                </c:pt>
                <c:pt idx="51">
                  <c:v>-179.5849512983053</c:v>
                </c:pt>
                <c:pt idx="52">
                  <c:v>-179.8372036627108</c:v>
                </c:pt>
                <c:pt idx="53">
                  <c:v>-180.0876935040251</c:v>
                </c:pt>
                <c:pt idx="54">
                  <c:v>-180.3364261079135</c:v>
                </c:pt>
                <c:pt idx="55">
                  <c:v>-180.5834070193314</c:v>
                </c:pt>
                <c:pt idx="56">
                  <c:v>-180.8286420350491</c:v>
                </c:pt>
                <c:pt idx="57">
                  <c:v>-181.0721371946985</c:v>
                </c:pt>
                <c:pt idx="58">
                  <c:v>-181.3138987707845</c:v>
                </c:pt>
                <c:pt idx="59">
                  <c:v>-181.5539332580078</c:v>
                </c:pt>
                <c:pt idx="60">
                  <c:v>-181.7922473621747</c:v>
                </c:pt>
                <c:pt idx="61">
                  <c:v>-182.0288479889146</c:v>
                </c:pt>
                <c:pt idx="62">
                  <c:v>-182.2637422323652</c:v>
                </c:pt>
                <c:pt idx="63">
                  <c:v>-182.4969373639673</c:v>
                </c:pt>
                <c:pt idx="64">
                  <c:v>-182.7284408214471</c:v>
                </c:pt>
                <c:pt idx="65">
                  <c:v>-182.958260198087</c:v>
                </c:pt>
                <c:pt idx="66">
                  <c:v>-183.1864032323114</c:v>
                </c:pt>
                <c:pt idx="67">
                  <c:v>-183.4128777976375</c:v>
                </c:pt>
                <c:pt idx="68">
                  <c:v>-183.6376918930156</c:v>
                </c:pt>
                <c:pt idx="69">
                  <c:v>-183.8608536335667</c:v>
                </c:pt>
                <c:pt idx="70">
                  <c:v>-184.0823712417325</c:v>
                </c:pt>
                <c:pt idx="71">
                  <c:v>-184.3022530388276</c:v>
                </c:pt>
                <c:pt idx="72">
                  <c:v>-184.5205074370007</c:v>
                </c:pt>
                <c:pt idx="73">
                  <c:v>-184.7371429315888</c:v>
                </c:pt>
                <c:pt idx="74">
                  <c:v>-184.9521680938543</c:v>
                </c:pt>
                <c:pt idx="75">
                  <c:v>-185.165591564103</c:v>
                </c:pt>
                <c:pt idx="76">
                  <c:v>-185.3774220451542</c:v>
                </c:pt>
                <c:pt idx="77">
                  <c:v>-185.5876682961585</c:v>
                </c:pt>
                <c:pt idx="78">
                  <c:v>-185.7963391267506</c:v>
                </c:pt>
                <c:pt idx="79">
                  <c:v>-186.0034433915098</c:v>
                </c:pt>
                <c:pt idx="80">
                  <c:v>-186.20898998473</c:v>
                </c:pt>
                <c:pt idx="81">
                  <c:v>-186.4129878354715</c:v>
                </c:pt>
                <c:pt idx="82">
                  <c:v>-186.6154459028826</c:v>
                </c:pt>
                <c:pt idx="83">
                  <c:v>-186.8163731717837</c:v>
                </c:pt>
                <c:pt idx="84">
                  <c:v>-187.0157786484954</c:v>
                </c:pt>
                <c:pt idx="85">
                  <c:v>-187.2136713568931</c:v>
                </c:pt>
                <c:pt idx="86">
                  <c:v>-187.4100603346903</c:v>
                </c:pt>
                <c:pt idx="87">
                  <c:v>-187.6049546299161</c:v>
                </c:pt>
                <c:pt idx="88">
                  <c:v>-187.7983632976087</c:v>
                </c:pt>
                <c:pt idx="89">
                  <c:v>-187.9902953966684</c:v>
                </c:pt>
                <c:pt idx="90">
                  <c:v>-188.1807599869097</c:v>
                </c:pt>
                <c:pt idx="91">
                  <c:v>-188.3697661262682</c:v>
                </c:pt>
                <c:pt idx="92">
                  <c:v>-188.5573228681652</c:v>
                </c:pt>
                <c:pt idx="93">
                  <c:v>-188.7434392590192</c:v>
                </c:pt>
                <c:pt idx="94">
                  <c:v>-188.9281243359035</c:v>
                </c:pt>
                <c:pt idx="95">
                  <c:v>-189.1113871243302</c:v>
                </c:pt>
                <c:pt idx="96">
                  <c:v>-189.2932366361633</c:v>
                </c:pt>
                <c:pt idx="97">
                  <c:v>-189.473681867649</c:v>
                </c:pt>
                <c:pt idx="98">
                  <c:v>-189.6527317975569</c:v>
                </c:pt>
                <c:pt idx="99">
                  <c:v>-189.8303953854302</c:v>
                </c:pt>
                <c:pt idx="100">
                  <c:v>-190.0066815699317</c:v>
                </c:pt>
                <c:pt idx="101">
                  <c:v>-190.1815992672933</c:v>
                </c:pt>
                <c:pt idx="102">
                  <c:v>-190.3551573698465</c:v>
                </c:pt>
                <c:pt idx="103">
                  <c:v>-190.5273647446403</c:v>
                </c:pt>
                <c:pt idx="104">
                  <c:v>-190.698230232145</c:v>
                </c:pt>
                <c:pt idx="105">
                  <c:v>-190.867762645026</c:v>
                </c:pt>
                <c:pt idx="106">
                  <c:v>-191.0359707669984</c:v>
                </c:pt>
                <c:pt idx="107">
                  <c:v>-191.2028633517361</c:v>
                </c:pt>
                <c:pt idx="108">
                  <c:v>-191.3684491218624</c:v>
                </c:pt>
                <c:pt idx="109">
                  <c:v>-191.5327367679922</c:v>
                </c:pt>
                <c:pt idx="110">
                  <c:v>-191.6957349478355</c:v>
                </c:pt>
                <c:pt idx="111">
                  <c:v>-191.857452285358</c:v>
                </c:pt>
                <c:pt idx="112">
                  <c:v>-192.0178973699901</c:v>
                </c:pt>
                <c:pt idx="113">
                  <c:v>-192.1770787558944</c:v>
                </c:pt>
                <c:pt idx="114">
                  <c:v>-192.3350049612703</c:v>
                </c:pt>
                <c:pt idx="115">
                  <c:v>-192.491684467714</c:v>
                </c:pt>
                <c:pt idx="116">
                  <c:v>-192.6471257196121</c:v>
                </c:pt>
                <c:pt idx="117">
                  <c:v>-192.8013371235818</c:v>
                </c:pt>
                <c:pt idx="118">
                  <c:v>-192.9543270479513</c:v>
                </c:pt>
                <c:pt idx="119">
                  <c:v>-193.1061038222713</c:v>
                </c:pt>
              </c:numCache>
            </c:numRef>
          </c:yVal>
          <c:smooth val="1"/>
          <c:extLst xmlns:c16r2="http://schemas.microsoft.com/office/drawing/2015/06/chart">
            <c:ext xmlns:c16="http://schemas.microsoft.com/office/drawing/2014/chart" uri="{C3380CC4-5D6E-409C-BE32-E72D297353CC}">
              <c16:uniqueId val="{00000007-45C6-46F7-BDCF-DE26CCCE000B}"/>
            </c:ext>
          </c:extLst>
        </c:ser>
        <c:ser>
          <c:idx val="9"/>
          <c:order val="8"/>
          <c:tx>
            <c:strRef>
              <c:f>'SA-Naloxone-G'!$Y$123</c:f>
              <c:strCache>
                <c:ptCount val="1"/>
                <c:pt idx="0">
                  <c:v>Total Deaths for 0.5x parameter level</c:v>
                </c:pt>
              </c:strCache>
            </c:strRef>
          </c:tx>
          <c:spPr>
            <a:ln w="6350">
              <a:solidFill>
                <a:schemeClr val="tx1"/>
              </a:solidFill>
              <a:prstDash val="solid"/>
            </a:ln>
          </c:spPr>
          <c:marker>
            <c:symbol val="none"/>
          </c:marker>
          <c:xVal>
            <c:numRef>
              <c:f>'SA-Naloxon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aloxone-G'!$Y$3:$Y$122</c:f>
              <c:numCache>
                <c:formatCode>General</c:formatCode>
                <c:ptCount val="120"/>
                <c:pt idx="0">
                  <c:v>-162.4970191394767</c:v>
                </c:pt>
                <c:pt idx="1">
                  <c:v>-163.6379295257016</c:v>
                </c:pt>
                <c:pt idx="2">
                  <c:v>-164.6573310343302</c:v>
                </c:pt>
                <c:pt idx="3">
                  <c:v>-165.5751433915887</c:v>
                </c:pt>
                <c:pt idx="4">
                  <c:v>-166.4078346774963</c:v>
                </c:pt>
                <c:pt idx="5">
                  <c:v>-167.1691224237565</c:v>
                </c:pt>
                <c:pt idx="6">
                  <c:v>-167.870438137365</c:v>
                </c:pt>
                <c:pt idx="7">
                  <c:v>-168.5213122899028</c:v>
                </c:pt>
                <c:pt idx="8">
                  <c:v>-169.1296939037437</c:v>
                </c:pt>
                <c:pt idx="9">
                  <c:v>-169.7022159490192</c:v>
                </c:pt>
                <c:pt idx="10">
                  <c:v>-170.2444158199754</c:v>
                </c:pt>
                <c:pt idx="11">
                  <c:v>-170.760918557625</c:v>
                </c:pt>
                <c:pt idx="12">
                  <c:v>-171.2555891641451</c:v>
                </c:pt>
                <c:pt idx="13">
                  <c:v>-171.7251483359574</c:v>
                </c:pt>
                <c:pt idx="14">
                  <c:v>-172.1761771864223</c:v>
                </c:pt>
                <c:pt idx="15">
                  <c:v>-172.6114848044203</c:v>
                </c:pt>
                <c:pt idx="16">
                  <c:v>-173.0331728490061</c:v>
                </c:pt>
                <c:pt idx="17">
                  <c:v>-173.4429905251633</c:v>
                </c:pt>
                <c:pt idx="18">
                  <c:v>-173.8423970060691</c:v>
                </c:pt>
                <c:pt idx="19">
                  <c:v>-174.2326118080775</c:v>
                </c:pt>
                <c:pt idx="20">
                  <c:v>-174.6146562150279</c:v>
                </c:pt>
                <c:pt idx="21">
                  <c:v>-174.9893873755503</c:v>
                </c:pt>
                <c:pt idx="22">
                  <c:v>-175.3575263936611</c:v>
                </c:pt>
                <c:pt idx="23">
                  <c:v>-175.7196814902999</c:v>
                </c:pt>
                <c:pt idx="24">
                  <c:v>-176.0763671164648</c:v>
                </c:pt>
                <c:pt idx="25">
                  <c:v>-176.428019738242</c:v>
                </c:pt>
                <c:pt idx="26">
                  <c:v>-176.7749997645845</c:v>
                </c:pt>
                <c:pt idx="27">
                  <c:v>-177.1176203717067</c:v>
                </c:pt>
                <c:pt idx="28">
                  <c:v>-177.4561505956754</c:v>
                </c:pt>
                <c:pt idx="29">
                  <c:v>-177.7908221070027</c:v>
                </c:pt>
                <c:pt idx="30">
                  <c:v>-178.1218352558813</c:v>
                </c:pt>
                <c:pt idx="31">
                  <c:v>-178.4493640974604</c:v>
                </c:pt>
                <c:pt idx="32">
                  <c:v>-178.7735605698148</c:v>
                </c:pt>
                <c:pt idx="33">
                  <c:v>-179.0945579703088</c:v>
                </c:pt>
                <c:pt idx="34">
                  <c:v>-179.4124738505891</c:v>
                </c:pt>
                <c:pt idx="35">
                  <c:v>-179.7274124297616</c:v>
                </c:pt>
                <c:pt idx="36">
                  <c:v>-180.0394666078077</c:v>
                </c:pt>
                <c:pt idx="37">
                  <c:v>-180.3487196473184</c:v>
                </c:pt>
                <c:pt idx="38">
                  <c:v>-180.655246579795</c:v>
                </c:pt>
                <c:pt idx="39">
                  <c:v>-180.9591153640232</c:v>
                </c:pt>
                <c:pt idx="40">
                  <c:v>-181.2603878857134</c:v>
                </c:pt>
                <c:pt idx="41">
                  <c:v>-181.5591207886131</c:v>
                </c:pt>
                <c:pt idx="42">
                  <c:v>-181.8553661728014</c:v>
                </c:pt>
                <c:pt idx="43">
                  <c:v>-182.1491721831177</c:v>
                </c:pt>
                <c:pt idx="44">
                  <c:v>-182.4405835060828</c:v>
                </c:pt>
                <c:pt idx="45">
                  <c:v>-182.7296417904918</c:v>
                </c:pt>
                <c:pt idx="46">
                  <c:v>-183.0163860043061</c:v>
                </c:pt>
                <c:pt idx="47">
                  <c:v>-183.3008527383313</c:v>
                </c:pt>
                <c:pt idx="48">
                  <c:v>-183.5830764654046</c:v>
                </c:pt>
                <c:pt idx="49">
                  <c:v>-183.8630897623254</c:v>
                </c:pt>
                <c:pt idx="50">
                  <c:v>-184.1409235005617</c:v>
                </c:pt>
                <c:pt idx="51">
                  <c:v>-184.4166070107575</c:v>
                </c:pt>
                <c:pt idx="52">
                  <c:v>-184.6901682251644</c:v>
                </c:pt>
                <c:pt idx="53">
                  <c:v>-184.9616338015507</c:v>
                </c:pt>
                <c:pt idx="54">
                  <c:v>-185.2310292314583</c:v>
                </c:pt>
                <c:pt idx="55">
                  <c:v>-185.4983789352225</c:v>
                </c:pt>
                <c:pt idx="56">
                  <c:v>-185.7637063457748</c:v>
                </c:pt>
                <c:pt idx="57">
                  <c:v>-186.0270339829084</c:v>
                </c:pt>
                <c:pt idx="58">
                  <c:v>-186.2883835194242</c:v>
                </c:pt>
                <c:pt idx="59">
                  <c:v>-186.5477758403137</c:v>
                </c:pt>
                <c:pt idx="60">
                  <c:v>-186.8052310959906</c:v>
                </c:pt>
                <c:pt idx="61">
                  <c:v>-187.0607687503773</c:v>
                </c:pt>
                <c:pt idx="62">
                  <c:v>-187.3144076245515</c:v>
                </c:pt>
                <c:pt idx="63">
                  <c:v>-187.5661659365283</c:v>
                </c:pt>
                <c:pt idx="64">
                  <c:v>-187.816061337679</c:v>
                </c:pt>
                <c:pt idx="65">
                  <c:v>-188.0641109461908</c:v>
                </c:pt>
                <c:pt idx="66">
                  <c:v>-188.310331377926</c:v>
                </c:pt>
                <c:pt idx="67">
                  <c:v>-188.5547387749743</c:v>
                </c:pt>
                <c:pt idx="68">
                  <c:v>-188.797348832152</c:v>
                </c:pt>
                <c:pt idx="69">
                  <c:v>-189.0381768216638</c:v>
                </c:pt>
                <c:pt idx="70">
                  <c:v>-189.2772376161125</c:v>
                </c:pt>
                <c:pt idx="71">
                  <c:v>-189.5145457100133</c:v>
                </c:pt>
                <c:pt idx="72">
                  <c:v>-189.750115239952</c:v>
                </c:pt>
                <c:pt idx="73">
                  <c:v>-189.9839600035037</c:v>
                </c:pt>
                <c:pt idx="74">
                  <c:v>-190.2160934770183</c:v>
                </c:pt>
                <c:pt idx="75">
                  <c:v>-190.4465288323518</c:v>
                </c:pt>
                <c:pt idx="76">
                  <c:v>-190.6752789526422</c:v>
                </c:pt>
                <c:pt idx="77">
                  <c:v>-190.9023564471845</c:v>
                </c:pt>
                <c:pt idx="78">
                  <c:v>-191.1277736654679</c:v>
                </c:pt>
                <c:pt idx="79">
                  <c:v>-191.3515427104427</c:v>
                </c:pt>
                <c:pt idx="80">
                  <c:v>-191.5736754510521</c:v>
                </c:pt>
                <c:pt idx="81">
                  <c:v>-191.794183534081</c:v>
                </c:pt>
                <c:pt idx="82">
                  <c:v>-192.0130783953715</c:v>
                </c:pt>
                <c:pt idx="83">
                  <c:v>-192.2303712704185</c:v>
                </c:pt>
                <c:pt idx="84">
                  <c:v>-192.4460732044116</c:v>
                </c:pt>
                <c:pt idx="85">
                  <c:v>-192.6601950617256</c:v>
                </c:pt>
                <c:pt idx="86">
                  <c:v>-192.8727475349052</c:v>
                </c:pt>
                <c:pt idx="87">
                  <c:v>-193.0837411531714</c:v>
                </c:pt>
                <c:pt idx="88">
                  <c:v>-193.2931862904644</c:v>
                </c:pt>
                <c:pt idx="89">
                  <c:v>-193.5010931730608</c:v>
                </c:pt>
                <c:pt idx="90">
                  <c:v>-193.7074718867702</c:v>
                </c:pt>
                <c:pt idx="91">
                  <c:v>-193.9123323837508</c:v>
                </c:pt>
                <c:pt idx="92">
                  <c:v>-194.1156844889495</c:v>
                </c:pt>
                <c:pt idx="93">
                  <c:v>-194.317537906191</c:v>
                </c:pt>
                <c:pt idx="94">
                  <c:v>-194.5179022239338</c:v>
                </c:pt>
                <c:pt idx="95">
                  <c:v>-194.7167869207067</c:v>
                </c:pt>
                <c:pt idx="96">
                  <c:v>-194.9142013702467</c:v>
                </c:pt>
                <c:pt idx="97">
                  <c:v>-195.1101548463459</c:v>
                </c:pt>
                <c:pt idx="98">
                  <c:v>-195.3046565274338</c:v>
                </c:pt>
                <c:pt idx="99">
                  <c:v>-195.4977155008864</c:v>
                </c:pt>
                <c:pt idx="100">
                  <c:v>-195.689340767107</c:v>
                </c:pt>
                <c:pt idx="101">
                  <c:v>-195.8795412433626</c:v>
                </c:pt>
                <c:pt idx="102">
                  <c:v>-196.0683257673991</c:v>
                </c:pt>
                <c:pt idx="103">
                  <c:v>-196.2557031008512</c:v>
                </c:pt>
                <c:pt idx="104">
                  <c:v>-196.4416819324478</c:v>
                </c:pt>
                <c:pt idx="105">
                  <c:v>-196.626270881026</c:v>
                </c:pt>
                <c:pt idx="106">
                  <c:v>-196.809478498377</c:v>
                </c:pt>
                <c:pt idx="107">
                  <c:v>-196.9913132719037</c:v>
                </c:pt>
                <c:pt idx="108">
                  <c:v>-197.171783627128</c:v>
                </c:pt>
                <c:pt idx="109">
                  <c:v>-197.3508979300485</c:v>
                </c:pt>
                <c:pt idx="110">
                  <c:v>-197.5286644893346</c:v>
                </c:pt>
                <c:pt idx="111">
                  <c:v>-197.7050915584053</c:v>
                </c:pt>
                <c:pt idx="112">
                  <c:v>-197.8801873373612</c:v>
                </c:pt>
                <c:pt idx="113">
                  <c:v>-198.053959974802</c:v>
                </c:pt>
                <c:pt idx="114">
                  <c:v>-198.2264175695215</c:v>
                </c:pt>
                <c:pt idx="115">
                  <c:v>-198.3975681720955</c:v>
                </c:pt>
                <c:pt idx="116">
                  <c:v>-198.5674197863641</c:v>
                </c:pt>
                <c:pt idx="117">
                  <c:v>-198.7359803708171</c:v>
                </c:pt>
                <c:pt idx="118">
                  <c:v>-198.9032578398807</c:v>
                </c:pt>
                <c:pt idx="119">
                  <c:v>-199.0692600651249</c:v>
                </c:pt>
              </c:numCache>
            </c:numRef>
          </c:yVal>
          <c:smooth val="1"/>
          <c:extLst xmlns:c16r2="http://schemas.microsoft.com/office/drawing/2015/06/chart">
            <c:ext xmlns:c16="http://schemas.microsoft.com/office/drawing/2014/chart" uri="{C3380CC4-5D6E-409C-BE32-E72D297353CC}">
              <c16:uniqueId val="{00000008-45C6-46F7-BDCF-DE26CCCE000B}"/>
            </c:ext>
          </c:extLst>
        </c:ser>
        <c:dLbls>
          <c:showLegendKey val="0"/>
          <c:showVal val="0"/>
          <c:showCatName val="0"/>
          <c:showSerName val="0"/>
          <c:showPercent val="0"/>
          <c:showBubbleSize val="0"/>
        </c:dLbls>
        <c:axId val="-954518960"/>
        <c:axId val="-954516416"/>
      </c:scatterChart>
      <c:valAx>
        <c:axId val="-954518960"/>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954516416"/>
        <c:crosses val="autoZero"/>
        <c:crossBetween val="midCat"/>
      </c:valAx>
      <c:valAx>
        <c:axId val="-954516416"/>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954518960"/>
        <c:crosses val="autoZero"/>
        <c:crossBetween val="midCat"/>
      </c:valAx>
    </c:plotArea>
    <c:legend>
      <c:legendPos val="r"/>
      <c:layout>
        <c:manualLayout>
          <c:xMode val="edge"/>
          <c:yMode val="edge"/>
          <c:x val="0.666426679303976"/>
          <c:y val="0.0580570497117276"/>
          <c:w val="0.324604719548945"/>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20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206095679012346"/>
          <c:y val="0.0378378378378378"/>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Needle-G'!$E$123</c:f>
              <c:strCache>
                <c:ptCount val="1"/>
                <c:pt idx="0">
                  <c:v>SOUD Deaths for 1x parameter level</c:v>
                </c:pt>
              </c:strCache>
            </c:strRef>
          </c:tx>
          <c:spPr>
            <a:ln w="76200">
              <a:solidFill>
                <a:schemeClr val="accent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E$3:$E$122</c:f>
              <c:numCache>
                <c:formatCode>General</c:formatCode>
                <c:ptCount val="120"/>
                <c:pt idx="0">
                  <c:v>0.0</c:v>
                </c:pt>
                <c:pt idx="1">
                  <c:v>0.0</c:v>
                </c:pt>
                <c:pt idx="2">
                  <c:v>-2.31705666919879E-7</c:v>
                </c:pt>
                <c:pt idx="3">
                  <c:v>-6.77652701597253E-7</c:v>
                </c:pt>
                <c:pt idx="4">
                  <c:v>-1.3163489938961E-6</c:v>
                </c:pt>
                <c:pt idx="5">
                  <c:v>-2.12376178296836E-6</c:v>
                </c:pt>
                <c:pt idx="6">
                  <c:v>-3.07443972360488E-6</c:v>
                </c:pt>
                <c:pt idx="7">
                  <c:v>-4.14235580592503E-6</c:v>
                </c:pt>
                <c:pt idx="8">
                  <c:v>-5.30153165527736E-6</c:v>
                </c:pt>
                <c:pt idx="9">
                  <c:v>-6.52649400763039E-6</c:v>
                </c:pt>
                <c:pt idx="10">
                  <c:v>-7.79259844421176E-6</c:v>
                </c:pt>
                <c:pt idx="11">
                  <c:v>-9.07625164927594E-6</c:v>
                </c:pt>
                <c:pt idx="12">
                  <c:v>-1.03550540643482E-5</c:v>
                </c:pt>
                <c:pt idx="13">
                  <c:v>-1.16078873588776E-5</c:v>
                </c:pt>
                <c:pt idx="14">
                  <c:v>-1.27496770119251E-5</c:v>
                </c:pt>
                <c:pt idx="15">
                  <c:v>-1.37088692099496E-5</c:v>
                </c:pt>
                <c:pt idx="16">
                  <c:v>-1.44222407016059E-5</c:v>
                </c:pt>
                <c:pt idx="17">
                  <c:v>-1.48336973552432E-5</c:v>
                </c:pt>
                <c:pt idx="18">
                  <c:v>-1.48933884702274E-5</c:v>
                </c:pt>
                <c:pt idx="19">
                  <c:v>-1.45569566029735E-5</c:v>
                </c:pt>
                <c:pt idx="20">
                  <c:v>-1.37848958502218E-5</c:v>
                </c:pt>
                <c:pt idx="21">
                  <c:v>-1.25419994674303E-5</c:v>
                </c:pt>
                <c:pt idx="22">
                  <c:v>-1.0796886681419E-5</c:v>
                </c:pt>
                <c:pt idx="23">
                  <c:v>-8.52158646011958E-6</c:v>
                </c:pt>
                <c:pt idx="24">
                  <c:v>-5.69117669328989E-6</c:v>
                </c:pt>
                <c:pt idx="25">
                  <c:v>-2.28347034862963E-6</c:v>
                </c:pt>
                <c:pt idx="26">
                  <c:v>1.72125892277108E-6</c:v>
                </c:pt>
                <c:pt idx="27">
                  <c:v>6.340630284285E-6</c:v>
                </c:pt>
                <c:pt idx="28">
                  <c:v>1.15903462756251E-5</c:v>
                </c:pt>
                <c:pt idx="29">
                  <c:v>1.74843685272208E-5</c:v>
                </c:pt>
                <c:pt idx="30">
                  <c:v>2.40350781041343E-5</c:v>
                </c:pt>
                <c:pt idx="31">
                  <c:v>3.12534196609704E-5</c:v>
                </c:pt>
                <c:pt idx="32">
                  <c:v>3.91490313859322E-5</c:v>
                </c:pt>
                <c:pt idx="33">
                  <c:v>4.77303657135053E-5</c:v>
                </c:pt>
                <c:pt idx="34">
                  <c:v>5.70047945757324E-5</c:v>
                </c:pt>
                <c:pt idx="35">
                  <c:v>6.69787087190343E-5</c:v>
                </c:pt>
                <c:pt idx="36">
                  <c:v>7.76576049702271E-5</c:v>
                </c:pt>
                <c:pt idx="37">
                  <c:v>8.90461691142264E-5</c:v>
                </c:pt>
                <c:pt idx="38">
                  <c:v>0.000101148348494462</c:v>
                </c:pt>
                <c:pt idx="39">
                  <c:v>0.000113967419815708</c:v>
                </c:pt>
                <c:pt idx="40">
                  <c:v>0.00012750605187648</c:v>
                </c:pt>
                <c:pt idx="41">
                  <c:v>0.000141766359456597</c:v>
                </c:pt>
                <c:pt idx="42">
                  <c:v>0.000156749957477587</c:v>
                </c:pt>
                <c:pt idx="43">
                  <c:v>0.00017245800593173</c:v>
                </c:pt>
                <c:pt idx="44">
                  <c:v>0.000188891253287693</c:v>
                </c:pt>
                <c:pt idx="45">
                  <c:v>0.00020605007755421</c:v>
                </c:pt>
                <c:pt idx="46">
                  <c:v>0.000223934518567148</c:v>
                </c:pt>
                <c:pt idx="47">
                  <c:v>0.000242544314437509</c:v>
                </c:pt>
                <c:pt idx="48">
                  <c:v>0.000261878928131409</c:v>
                </c:pt>
                <c:pt idx="49">
                  <c:v>0.00028193757812005</c:v>
                </c:pt>
                <c:pt idx="50">
                  <c:v>0.000302719260798767</c:v>
                </c:pt>
                <c:pt idx="51">
                  <c:v>0.000324222774202099</c:v>
                </c:pt>
                <c:pt idx="52">
                  <c:v>0.000346446738717532</c:v>
                </c:pt>
                <c:pt idx="53">
                  <c:v>0.000369389616730586</c:v>
                </c:pt>
                <c:pt idx="54">
                  <c:v>0.000393049729541417</c:v>
                </c:pt>
                <c:pt idx="55">
                  <c:v>0.000417425272780747</c:v>
                </c:pt>
                <c:pt idx="56">
                  <c:v>0.00044251433143927</c:v>
                </c:pt>
                <c:pt idx="57">
                  <c:v>0.000468314892600574</c:v>
                </c:pt>
                <c:pt idx="58">
                  <c:v>0.00049482485765111</c:v>
                </c:pt>
                <c:pt idx="59">
                  <c:v>0.000522042053830773</c:v>
                </c:pt>
                <c:pt idx="60">
                  <c:v>0.00054996424280489</c:v>
                </c:pt>
                <c:pt idx="61">
                  <c:v>0.000578589131168883</c:v>
                </c:pt>
                <c:pt idx="62">
                  <c:v>0.000607914376359986</c:v>
                </c:pt>
                <c:pt idx="63">
                  <c:v>0.000637937597844029</c:v>
                </c:pt>
                <c:pt idx="64">
                  <c:v>0.000668656379843924</c:v>
                </c:pt>
                <c:pt idx="65">
                  <c:v>0.00070006827936595</c:v>
                </c:pt>
                <c:pt idx="66">
                  <c:v>0.000732170832316114</c:v>
                </c:pt>
                <c:pt idx="67">
                  <c:v>0.000764961557183596</c:v>
                </c:pt>
                <c:pt idx="68">
                  <c:v>0.000798437959883813</c:v>
                </c:pt>
                <c:pt idx="69">
                  <c:v>0.000832597539010748</c:v>
                </c:pt>
                <c:pt idx="70">
                  <c:v>0.000867437786428127</c:v>
                </c:pt>
                <c:pt idx="71">
                  <c:v>0.000902956194431681</c:v>
                </c:pt>
                <c:pt idx="72">
                  <c:v>0.000939150255021559</c:v>
                </c:pt>
                <c:pt idx="73">
                  <c:v>0.000976017465814038</c:v>
                </c:pt>
                <c:pt idx="74">
                  <c:v>0.00101355532910929</c:v>
                </c:pt>
                <c:pt idx="75">
                  <c:v>0.00105176135646161</c:v>
                </c:pt>
                <c:pt idx="76">
                  <c:v>0.00109063306933876</c:v>
                </c:pt>
                <c:pt idx="77">
                  <c:v>0.00113016800030437</c:v>
                </c:pt>
                <c:pt idx="78">
                  <c:v>0.00117036369595098</c:v>
                </c:pt>
                <c:pt idx="79">
                  <c:v>0.00121121771574053</c:v>
                </c:pt>
                <c:pt idx="80">
                  <c:v>0.00125272763564226</c:v>
                </c:pt>
                <c:pt idx="81">
                  <c:v>0.00129489104688218</c:v>
                </c:pt>
                <c:pt idx="82">
                  <c:v>0.00133770555780757</c:v>
                </c:pt>
                <c:pt idx="83">
                  <c:v>0.00138116879463723</c:v>
                </c:pt>
                <c:pt idx="84">
                  <c:v>0.00142527840082494</c:v>
                </c:pt>
                <c:pt idx="85">
                  <c:v>0.00147003203896929</c:v>
                </c:pt>
                <c:pt idx="86">
                  <c:v>0.00151542738935859</c:v>
                </c:pt>
                <c:pt idx="87">
                  <c:v>0.00156146215156241</c:v>
                </c:pt>
                <c:pt idx="88">
                  <c:v>0.00160813404484088</c:v>
                </c:pt>
                <c:pt idx="89">
                  <c:v>0.00165544080689415</c:v>
                </c:pt>
                <c:pt idx="90">
                  <c:v>0.00170338019422616</c:v>
                </c:pt>
                <c:pt idx="91">
                  <c:v>0.00175194998366805</c:v>
                </c:pt>
                <c:pt idx="92">
                  <c:v>0.00180114796967246</c:v>
                </c:pt>
                <c:pt idx="93">
                  <c:v>0.00185097196622337</c:v>
                </c:pt>
                <c:pt idx="94">
                  <c:v>0.00190141980626777</c:v>
                </c:pt>
                <c:pt idx="95">
                  <c:v>0.00195248934012397</c:v>
                </c:pt>
                <c:pt idx="96">
                  <c:v>0.00200417843807372</c:v>
                </c:pt>
                <c:pt idx="97">
                  <c:v>0.00205648498722439</c:v>
                </c:pt>
                <c:pt idx="98">
                  <c:v>0.00210940689221388</c:v>
                </c:pt>
                <c:pt idx="99">
                  <c:v>0.00216294207621104</c:v>
                </c:pt>
                <c:pt idx="100">
                  <c:v>0.00221708847866466</c:v>
                </c:pt>
                <c:pt idx="101">
                  <c:v>0.00227184405625849</c:v>
                </c:pt>
                <c:pt idx="102">
                  <c:v>0.00232720678127407</c:v>
                </c:pt>
                <c:pt idx="103">
                  <c:v>0.00238317464288684</c:v>
                </c:pt>
                <c:pt idx="104">
                  <c:v>0.00243974564584732</c:v>
                </c:pt>
                <c:pt idx="105">
                  <c:v>0.00249691780979901</c:v>
                </c:pt>
                <c:pt idx="106">
                  <c:v>0.00255468917023336</c:v>
                </c:pt>
                <c:pt idx="107">
                  <c:v>0.0026130577761478</c:v>
                </c:pt>
                <c:pt idx="108">
                  <c:v>0.00267202169154643</c:v>
                </c:pt>
                <c:pt idx="109">
                  <c:v>0.00273157899391663</c:v>
                </c:pt>
                <c:pt idx="110">
                  <c:v>0.00279172777461554</c:v>
                </c:pt>
                <c:pt idx="111">
                  <c:v>0.00285246613730123</c:v>
                </c:pt>
                <c:pt idx="112">
                  <c:v>0.00291379219879673</c:v>
                </c:pt>
                <c:pt idx="113">
                  <c:v>0.0029757040883851</c:v>
                </c:pt>
                <c:pt idx="114">
                  <c:v>0.00303819994712739</c:v>
                </c:pt>
                <c:pt idx="115">
                  <c:v>0.00310127792720323</c:v>
                </c:pt>
                <c:pt idx="116">
                  <c:v>0.00316493619300218</c:v>
                </c:pt>
                <c:pt idx="117">
                  <c:v>0.00322917291935028</c:v>
                </c:pt>
                <c:pt idx="118">
                  <c:v>0.00329398629116895</c:v>
                </c:pt>
                <c:pt idx="119">
                  <c:v>0.00335937450386154</c:v>
                </c:pt>
              </c:numCache>
            </c:numRef>
          </c:yVal>
          <c:smooth val="1"/>
          <c:extLst xmlns:c16r2="http://schemas.microsoft.com/office/drawing/2015/06/chart">
            <c:ext xmlns:c16="http://schemas.microsoft.com/office/drawing/2014/chart" uri="{C3380CC4-5D6E-409C-BE32-E72D297353CC}">
              <c16:uniqueId val="{00000000-F990-4FFA-8347-CC4C2F5A0043}"/>
            </c:ext>
          </c:extLst>
        </c:ser>
        <c:ser>
          <c:idx val="3"/>
          <c:order val="1"/>
          <c:tx>
            <c:strRef>
              <c:f>'SA-Needle-G'!$N$123</c:f>
              <c:strCache>
                <c:ptCount val="1"/>
                <c:pt idx="0">
                  <c:v>SOUD Deaths for 0.75x parameter level</c:v>
                </c:pt>
              </c:strCache>
            </c:strRef>
          </c:tx>
          <c:spPr>
            <a:ln w="28575">
              <a:solidFill>
                <a:schemeClr val="accent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N$3:$N$122</c:f>
              <c:numCache>
                <c:formatCode>General</c:formatCode>
                <c:ptCount val="120"/>
                <c:pt idx="0">
                  <c:v>0.0</c:v>
                </c:pt>
                <c:pt idx="1">
                  <c:v>0.0</c:v>
                </c:pt>
                <c:pt idx="2">
                  <c:v>-2.31742160394788E-7</c:v>
                </c:pt>
                <c:pt idx="3">
                  <c:v>-6.79023651173338E-7</c:v>
                </c:pt>
                <c:pt idx="4">
                  <c:v>-1.32152749756642E-6</c:v>
                </c:pt>
                <c:pt idx="5">
                  <c:v>-2.13632836221222E-6</c:v>
                </c:pt>
                <c:pt idx="6">
                  <c:v>-3.09900960928644E-6</c:v>
                </c:pt>
                <c:pt idx="7">
                  <c:v>-4.18450347297039E-6</c:v>
                </c:pt>
                <c:pt idx="8">
                  <c:v>-5.36770223789062E-6</c:v>
                </c:pt>
                <c:pt idx="9">
                  <c:v>-6.62391130390461E-6</c:v>
                </c:pt>
                <c:pt idx="10">
                  <c:v>-7.92916152931866E-6</c:v>
                </c:pt>
                <c:pt idx="11">
                  <c:v>-9.26042910123215E-6</c:v>
                </c:pt>
                <c:pt idx="12">
                  <c:v>-1.05957790765387E-5</c:v>
                </c:pt>
                <c:pt idx="13">
                  <c:v>-1.19144494192369E-5</c:v>
                </c:pt>
                <c:pt idx="14">
                  <c:v>-1.3132678304828E-5</c:v>
                </c:pt>
                <c:pt idx="15">
                  <c:v>-1.41807175168651E-5</c:v>
                </c:pt>
                <c:pt idx="16">
                  <c:v>-1.49972508779683E-5</c:v>
                </c:pt>
                <c:pt idx="17">
                  <c:v>-1.55280331682661E-5</c:v>
                </c:pt>
                <c:pt idx="18">
                  <c:v>-1.57248998675641E-5</c:v>
                </c:pt>
                <c:pt idx="19">
                  <c:v>-1.55449572730504E-5</c:v>
                </c:pt>
                <c:pt idx="20">
                  <c:v>-1.49499085409843E-5</c:v>
                </c:pt>
                <c:pt idx="21">
                  <c:v>-1.39054935516469E-5</c:v>
                </c:pt>
                <c:pt idx="22">
                  <c:v>-1.23810155173487E-5</c:v>
                </c:pt>
                <c:pt idx="23">
                  <c:v>-1.03489392358824E-5</c:v>
                </c:pt>
                <c:pt idx="24">
                  <c:v>-7.78454934788897E-6</c:v>
                </c:pt>
                <c:pt idx="25">
                  <c:v>-4.66565275019093E-6</c:v>
                </c:pt>
                <c:pt idx="26">
                  <c:v>-9.72335556070902E-7</c:v>
                </c:pt>
                <c:pt idx="27">
                  <c:v>3.3133752822323E-6</c:v>
                </c:pt>
                <c:pt idx="28">
                  <c:v>8.20767593268101E-6</c:v>
                </c:pt>
                <c:pt idx="29">
                  <c:v>1.37251408432348E-5</c:v>
                </c:pt>
                <c:pt idx="30">
                  <c:v>1.98788657826299E-5</c:v>
                </c:pt>
                <c:pt idx="31">
                  <c:v>2.66805960791316E-5</c:v>
                </c:pt>
                <c:pt idx="32">
                  <c:v>3.41408391932418E-5</c:v>
                </c:pt>
                <c:pt idx="33">
                  <c:v>4.2268974198123E-5</c:v>
                </c:pt>
                <c:pt idx="34">
                  <c:v>5.10733438204625E-5</c:v>
                </c:pt>
                <c:pt idx="35">
                  <c:v>6.05613430252561E-5</c:v>
                </c:pt>
                <c:pt idx="36">
                  <c:v>7.07394995970389E-5</c:v>
                </c:pt>
                <c:pt idx="37">
                  <c:v>8.1613544944048E-5</c:v>
                </c:pt>
                <c:pt idx="38">
                  <c:v>9.31884837655161E-5</c:v>
                </c:pt>
                <c:pt idx="39">
                  <c:v>0.00010546865323704</c:v>
                </c:pt>
                <c:pt idx="40">
                  <c:v>0.00011845778026327</c:v>
                </c:pt>
                <c:pt idx="41">
                  <c:v>0.000132159033614698</c:v>
                </c:pt>
                <c:pt idx="42">
                  <c:v>0.000146575070630206</c:v>
                </c:pt>
                <c:pt idx="43">
                  <c:v>0.000161708082828227</c:v>
                </c:pt>
                <c:pt idx="44">
                  <c:v>0.0001775598337872</c:v>
                </c:pt>
                <c:pt idx="45">
                  <c:v>0.000194131697685407</c:v>
                </c:pt>
                <c:pt idx="46">
                  <c:v>0.000211424692247419</c:v>
                </c:pt>
                <c:pt idx="47">
                  <c:v>0.000229439511076634</c:v>
                </c:pt>
                <c:pt idx="48">
                  <c:v>0.000248176552008772</c:v>
                </c:pt>
                <c:pt idx="49">
                  <c:v>0.000267635942122979</c:v>
                </c:pt>
                <c:pt idx="50">
                  <c:v>0.00028781756486751</c:v>
                </c:pt>
                <c:pt idx="51">
                  <c:v>0.000308721079613861</c:v>
                </c:pt>
                <c:pt idx="52">
                  <c:v>0.000330345943757493</c:v>
                </c:pt>
                <c:pt idx="53">
                  <c:v>0.0003526914309532</c:v>
                </c:pt>
                <c:pt idx="54">
                  <c:v>0.000375756648941206</c:v>
                </c:pt>
                <c:pt idx="55">
                  <c:v>0.000399540555167732</c:v>
                </c:pt>
                <c:pt idx="56">
                  <c:v>0.000424041970450162</c:v>
                </c:pt>
                <c:pt idx="57">
                  <c:v>0.000449259595325202</c:v>
                </c:pt>
                <c:pt idx="58">
                  <c:v>0.000475192017461268</c:v>
                </c:pt>
                <c:pt idx="59">
                  <c:v>0.000501837728370447</c:v>
                </c:pt>
                <c:pt idx="60">
                  <c:v>0.000529195129843174</c:v>
                </c:pt>
                <c:pt idx="61">
                  <c:v>0.000557262546044512</c:v>
                </c:pt>
                <c:pt idx="62">
                  <c:v>0.000586038230449048</c:v>
                </c:pt>
                <c:pt idx="63">
                  <c:v>0.000615520373526124</c:v>
                </c:pt>
                <c:pt idx="64">
                  <c:v>0.000645707112153104</c:v>
                </c:pt>
                <c:pt idx="65">
                  <c:v>0.000676596534526652</c:v>
                </c:pt>
                <c:pt idx="66">
                  <c:v>0.000708186687006673</c:v>
                </c:pt>
                <c:pt idx="67">
                  <c:v>0.000740475578891164</c:v>
                </c:pt>
                <c:pt idx="68">
                  <c:v>0.000773461188373403</c:v>
                </c:pt>
                <c:pt idx="69">
                  <c:v>0.000807141467385008</c:v>
                </c:pt>
                <c:pt idx="70">
                  <c:v>0.000841514344642746</c:v>
                </c:pt>
                <c:pt idx="71">
                  <c:v>0.00087657772996863</c:v>
                </c:pt>
                <c:pt idx="72">
                  <c:v>0.000912329518996557</c:v>
                </c:pt>
                <c:pt idx="73">
                  <c:v>0.00094876759364979</c:v>
                </c:pt>
                <c:pt idx="74">
                  <c:v>0.000985889828825747</c:v>
                </c:pt>
                <c:pt idx="75">
                  <c:v>0.00102369409103176</c:v>
                </c:pt>
                <c:pt idx="76">
                  <c:v>0.00106217824297801</c:v>
                </c:pt>
                <c:pt idx="77">
                  <c:v>0.00110134014637424</c:v>
                </c:pt>
                <c:pt idx="78">
                  <c:v>0.00114117766113395</c:v>
                </c:pt>
                <c:pt idx="79">
                  <c:v>0.00118168864967174</c:v>
                </c:pt>
                <c:pt idx="80">
                  <c:v>0.00122287097744902</c:v>
                </c:pt>
                <c:pt idx="81">
                  <c:v>0.00126472251317864</c:v>
                </c:pt>
                <c:pt idx="82">
                  <c:v>0.00130724113323595</c:v>
                </c:pt>
                <c:pt idx="83">
                  <c:v>0.00135042471972611</c:v>
                </c:pt>
                <c:pt idx="84">
                  <c:v>0.00139427116134811</c:v>
                </c:pt>
                <c:pt idx="85">
                  <c:v>0.00143877835701005</c:v>
                </c:pt>
                <c:pt idx="86">
                  <c:v>0.00148394421430567</c:v>
                </c:pt>
                <c:pt idx="87">
                  <c:v>0.00152976665058304</c:v>
                </c:pt>
                <c:pt idx="88">
                  <c:v>0.00157624359330839</c:v>
                </c:pt>
                <c:pt idx="89">
                  <c:v>0.0016233729814985</c:v>
                </c:pt>
                <c:pt idx="90">
                  <c:v>0.00167115276512959</c:v>
                </c:pt>
                <c:pt idx="91">
                  <c:v>0.00171958090543285</c:v>
                </c:pt>
                <c:pt idx="92">
                  <c:v>0.00176865537616777</c:v>
                </c:pt>
                <c:pt idx="93">
                  <c:v>0.00181837416264443</c:v>
                </c:pt>
                <c:pt idx="94">
                  <c:v>0.00186873526247382</c:v>
                </c:pt>
                <c:pt idx="95">
                  <c:v>0.00191973668577248</c:v>
                </c:pt>
                <c:pt idx="96">
                  <c:v>0.00197137645504881</c:v>
                </c:pt>
                <c:pt idx="97">
                  <c:v>0.00202365260456645</c:v>
                </c:pt>
                <c:pt idx="98">
                  <c:v>0.00207656318159479</c:v>
                </c:pt>
                <c:pt idx="99">
                  <c:v>0.00213010624513572</c:v>
                </c:pt>
                <c:pt idx="100">
                  <c:v>0.00218427986803817</c:v>
                </c:pt>
                <c:pt idx="101">
                  <c:v>0.00223908213311006</c:v>
                </c:pt>
                <c:pt idx="102">
                  <c:v>0.00229451113630148</c:v>
                </c:pt>
                <c:pt idx="103">
                  <c:v>0.00235056498565882</c:v>
                </c:pt>
                <c:pt idx="104">
                  <c:v>0.00240724180036977</c:v>
                </c:pt>
                <c:pt idx="105">
                  <c:v>0.00246453971192295</c:v>
                </c:pt>
                <c:pt idx="106">
                  <c:v>0.00252245686281185</c:v>
                </c:pt>
                <c:pt idx="107">
                  <c:v>0.0025809914060801</c:v>
                </c:pt>
                <c:pt idx="108">
                  <c:v>0.00264014150643561</c:v>
                </c:pt>
                <c:pt idx="109">
                  <c:v>0.0026999053397958</c:v>
                </c:pt>
                <c:pt idx="110">
                  <c:v>0.00276028109140043</c:v>
                </c:pt>
                <c:pt idx="111">
                  <c:v>0.00282126695785791</c:v>
                </c:pt>
                <c:pt idx="112">
                  <c:v>0.00288286114516723</c:v>
                </c:pt>
                <c:pt idx="113">
                  <c:v>0.0029450618697183</c:v>
                </c:pt>
                <c:pt idx="114">
                  <c:v>0.00300786735701877</c:v>
                </c:pt>
                <c:pt idx="115">
                  <c:v>0.00307127584169393</c:v>
                </c:pt>
                <c:pt idx="116">
                  <c:v>0.00313528556850997</c:v>
                </c:pt>
                <c:pt idx="117">
                  <c:v>0.00319989478953175</c:v>
                </c:pt>
                <c:pt idx="118">
                  <c:v>0.00326510176739703</c:v>
                </c:pt>
                <c:pt idx="119">
                  <c:v>0.00333090477083715</c:v>
                </c:pt>
              </c:numCache>
            </c:numRef>
          </c:yVal>
          <c:smooth val="1"/>
          <c:extLst xmlns:c16r2="http://schemas.microsoft.com/office/drawing/2015/06/chart">
            <c:ext xmlns:c16="http://schemas.microsoft.com/office/drawing/2014/chart" uri="{C3380CC4-5D6E-409C-BE32-E72D297353CC}">
              <c16:uniqueId val="{00000001-F990-4FFA-8347-CC4C2F5A0043}"/>
            </c:ext>
          </c:extLst>
        </c:ser>
        <c:ser>
          <c:idx val="0"/>
          <c:order val="2"/>
          <c:tx>
            <c:strRef>
              <c:f>'SA-Needle-G'!$W$123</c:f>
              <c:strCache>
                <c:ptCount val="1"/>
                <c:pt idx="0">
                  <c:v>SOUD Deaths for 0.5x parameter level</c:v>
                </c:pt>
              </c:strCache>
            </c:strRef>
          </c:tx>
          <c:spPr>
            <a:ln w="6350">
              <a:solidFill>
                <a:schemeClr val="accent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W$3:$W$122</c:f>
              <c:numCache>
                <c:formatCode>General</c:formatCode>
                <c:ptCount val="120"/>
                <c:pt idx="0">
                  <c:v>0.0</c:v>
                </c:pt>
                <c:pt idx="1">
                  <c:v>0.0</c:v>
                </c:pt>
                <c:pt idx="2">
                  <c:v>-2.31778517445491E-7</c:v>
                </c:pt>
                <c:pt idx="3">
                  <c:v>-6.80409470987797E-7</c:v>
                </c:pt>
                <c:pt idx="4">
                  <c:v>-1.32680004298891E-6</c:v>
                </c:pt>
                <c:pt idx="5">
                  <c:v>-2.14919662084867E-6</c:v>
                </c:pt>
                <c:pt idx="6">
                  <c:v>-3.1242977911461E-6</c:v>
                </c:pt>
                <c:pt idx="7">
                  <c:v>-4.22808423081733E-6</c:v>
                </c:pt>
                <c:pt idx="8">
                  <c:v>-5.4364202924262E-6</c:v>
                </c:pt>
                <c:pt idx="9">
                  <c:v>-6.72549326736771E-6</c:v>
                </c:pt>
                <c:pt idx="10">
                  <c:v>-8.07212193194573E-6</c:v>
                </c:pt>
                <c:pt idx="11">
                  <c:v>-9.45396936913312E-6</c:v>
                </c:pt>
                <c:pt idx="12">
                  <c:v>-1.08496805296454E-5</c:v>
                </c:pt>
                <c:pt idx="13">
                  <c:v>-1.22389701118664E-5</c:v>
                </c:pt>
                <c:pt idx="14">
                  <c:v>-1.3539649444283E-5</c:v>
                </c:pt>
                <c:pt idx="15">
                  <c:v>-1.4683996050735E-5</c:v>
                </c:pt>
                <c:pt idx="16">
                  <c:v>-1.56127972559261E-5</c:v>
                </c:pt>
                <c:pt idx="17">
                  <c:v>-1.62738448807431E-5</c:v>
                </c:pt>
                <c:pt idx="18">
                  <c:v>-1.66208521477529E-5</c:v>
                </c:pt>
                <c:pt idx="19">
                  <c:v>-1.66125835448838E-5</c:v>
                </c:pt>
                <c:pt idx="20">
                  <c:v>-1.62121522180314E-5</c:v>
                </c:pt>
                <c:pt idx="21">
                  <c:v>-1.53864456933661E-5</c:v>
                </c:pt>
                <c:pt idx="22">
                  <c:v>-1.41056535539974E-5</c:v>
                </c:pt>
                <c:pt idx="23">
                  <c:v>-1.23428752885957E-5</c:v>
                </c:pt>
                <c:pt idx="24">
                  <c:v>-1.00737927596128E-5</c:v>
                </c:pt>
                <c:pt idx="25">
                  <c:v>-7.27639294382243E-6</c:v>
                </c:pt>
                <c:pt idx="26">
                  <c:v>-3.93074410567351E-6</c:v>
                </c:pt>
                <c:pt idx="27">
                  <c:v>-1.8680270841287E-8</c:v>
                </c:pt>
                <c:pt idx="28">
                  <c:v>4.47634183728951E-6</c:v>
                </c:pt>
                <c:pt idx="29">
                  <c:v>9.56937799401203E-6</c:v>
                </c:pt>
                <c:pt idx="30">
                  <c:v>1.5274122097253E-5</c:v>
                </c:pt>
                <c:pt idx="31">
                  <c:v>2.16030162391689E-5</c:v>
                </c:pt>
                <c:pt idx="32">
                  <c:v>2.85673511370987E-5</c:v>
                </c:pt>
                <c:pt idx="33">
                  <c:v>3.61773571512458E-5</c:v>
                </c:pt>
                <c:pt idx="34">
                  <c:v>4.44422880036654E-5</c:v>
                </c:pt>
                <c:pt idx="35">
                  <c:v>5.3370497312244E-5</c:v>
                </c:pt>
                <c:pt idx="36">
                  <c:v>6.29695065072155E-5</c:v>
                </c:pt>
                <c:pt idx="37">
                  <c:v>7.32460707922655E-5</c:v>
                </c:pt>
                <c:pt idx="38">
                  <c:v>8.42062384208475E-5</c:v>
                </c:pt>
                <c:pt idx="39">
                  <c:v>9.58554035833006E-5</c:v>
                </c:pt>
                <c:pt idx="40">
                  <c:v>0.00010819835838447</c:v>
                </c:pt>
                <c:pt idx="41">
                  <c:v>0.000121239339773638</c:v>
                </c:pt>
                <c:pt idx="42">
                  <c:v>0.000134982069994294</c:v>
                </c:pt>
                <c:pt idx="43">
                  <c:v>0.000149429800148937</c:v>
                </c:pt>
                <c:pt idx="44">
                  <c:v>0.000164585344668922</c:v>
                </c:pt>
                <c:pt idx="45">
                  <c:v>0.000180451115443247</c:v>
                </c:pt>
                <c:pt idx="46">
                  <c:v>0.000197029154469419</c:v>
                </c:pt>
                <c:pt idx="47">
                  <c:v>0.000214321162684428</c:v>
                </c:pt>
                <c:pt idx="48">
                  <c:v>0.000232328526271885</c:v>
                </c:pt>
                <c:pt idx="49">
                  <c:v>0.000251052342446201</c:v>
                </c:pt>
                <c:pt idx="50">
                  <c:v>0.000270493442621955</c:v>
                </c:pt>
                <c:pt idx="51">
                  <c:v>0.000290652414059878</c:v>
                </c:pt>
                <c:pt idx="52">
                  <c:v>0.000311529617420092</c:v>
                </c:pt>
                <c:pt idx="53">
                  <c:v>0.00033312520988602</c:v>
                </c:pt>
                <c:pt idx="54">
                  <c:v>0.000355439156578541</c:v>
                </c:pt>
                <c:pt idx="55">
                  <c:v>0.000378471250724033</c:v>
                </c:pt>
                <c:pt idx="56">
                  <c:v>0.000402221125591495</c:v>
                </c:pt>
                <c:pt idx="57">
                  <c:v>0.000426688269067199</c:v>
                </c:pt>
                <c:pt idx="58">
                  <c:v>0.000451872035682754</c:v>
                </c:pt>
                <c:pt idx="59">
                  <c:v>0.000477771658302117</c:v>
                </c:pt>
                <c:pt idx="60">
                  <c:v>0.000504386258035083</c:v>
                </c:pt>
                <c:pt idx="61">
                  <c:v>0.000531714855560494</c:v>
                </c:pt>
                <c:pt idx="62">
                  <c:v>0.000559756379038845</c:v>
                </c:pt>
                <c:pt idx="63">
                  <c:v>0.000588509672070358</c:v>
                </c:pt>
                <c:pt idx="64">
                  <c:v>0.000617973502335189</c:v>
                </c:pt>
                <c:pt idx="65">
                  <c:v>0.000648146569051278</c:v>
                </c:pt>
                <c:pt idx="66">
                  <c:v>0.000679027508340368</c:v>
                </c:pt>
                <c:pt idx="67">
                  <c:v>0.000710614899594475</c:v>
                </c:pt>
                <c:pt idx="68">
                  <c:v>0.000742907272319826</c:v>
                </c:pt>
                <c:pt idx="69">
                  <c:v>0.000775903109592946</c:v>
                </c:pt>
                <c:pt idx="70">
                  <c:v>0.000809600853835945</c:v>
                </c:pt>
                <c:pt idx="71">
                  <c:v>0.000843998911091148</c:v>
                </c:pt>
                <c:pt idx="72">
                  <c:v>0.000879095654090633</c:v>
                </c:pt>
                <c:pt idx="73">
                  <c:v>0.000914889428167953</c:v>
                </c:pt>
                <c:pt idx="74">
                  <c:v>0.000951378551576454</c:v>
                </c:pt>
                <c:pt idx="75">
                  <c:v>0.000988561321628367</c:v>
                </c:pt>
                <c:pt idx="76">
                  <c:v>0.00102643601601358</c:v>
                </c:pt>
                <c:pt idx="77">
                  <c:v>0.00106500089450492</c:v>
                </c:pt>
                <c:pt idx="78">
                  <c:v>0.00110425420398315</c:v>
                </c:pt>
                <c:pt idx="79">
                  <c:v>0.00114419417816407</c:v>
                </c:pt>
                <c:pt idx="80">
                  <c:v>0.00118481904153214</c:v>
                </c:pt>
                <c:pt idx="81">
                  <c:v>0.00122612700947684</c:v>
                </c:pt>
                <c:pt idx="82">
                  <c:v>0.0012681162907711</c:v>
                </c:pt>
                <c:pt idx="83">
                  <c:v>0.0013107850892311</c:v>
                </c:pt>
                <c:pt idx="84">
                  <c:v>0.0013541316061719</c:v>
                </c:pt>
                <c:pt idx="85">
                  <c:v>0.00139815403863395</c:v>
                </c:pt>
                <c:pt idx="86">
                  <c:v>0.00144285058372589</c:v>
                </c:pt>
                <c:pt idx="87">
                  <c:v>0.00148821943755593</c:v>
                </c:pt>
                <c:pt idx="88">
                  <c:v>0.00153425879741462</c:v>
                </c:pt>
                <c:pt idx="89">
                  <c:v>0.00158096686211593</c:v>
                </c:pt>
                <c:pt idx="90">
                  <c:v>0.00162834183292944</c:v>
                </c:pt>
                <c:pt idx="91">
                  <c:v>0.00167638191351216</c:v>
                </c:pt>
                <c:pt idx="92">
                  <c:v>0.00172508531229596</c:v>
                </c:pt>
                <c:pt idx="93">
                  <c:v>0.00177445024035023</c:v>
                </c:pt>
                <c:pt idx="94">
                  <c:v>0.00182447491479252</c:v>
                </c:pt>
                <c:pt idx="95">
                  <c:v>0.00187515755674212</c:v>
                </c:pt>
                <c:pt idx="96">
                  <c:v>0.00192649639393494</c:v>
                </c:pt>
                <c:pt idx="97">
                  <c:v>0.00197848965835874</c:v>
                </c:pt>
                <c:pt idx="98">
                  <c:v>0.00203113558907262</c:v>
                </c:pt>
                <c:pt idx="99">
                  <c:v>0.00208443243079728</c:v>
                </c:pt>
                <c:pt idx="100">
                  <c:v>0.0021383784347563</c:v>
                </c:pt>
                <c:pt idx="101">
                  <c:v>0.00219297185933556</c:v>
                </c:pt>
                <c:pt idx="102">
                  <c:v>0.00224821096942378</c:v>
                </c:pt>
                <c:pt idx="103">
                  <c:v>0.00230409403554859</c:v>
                </c:pt>
                <c:pt idx="104">
                  <c:v>0.00236061933630935</c:v>
                </c:pt>
                <c:pt idx="105">
                  <c:v>0.0024177851570812</c:v>
                </c:pt>
                <c:pt idx="106">
                  <c:v>0.00247558978974212</c:v>
                </c:pt>
                <c:pt idx="107">
                  <c:v>0.00253403153378713</c:v>
                </c:pt>
                <c:pt idx="108">
                  <c:v>0.00259310869444107</c:v>
                </c:pt>
                <c:pt idx="109">
                  <c:v>0.00265281958431842</c:v>
                </c:pt>
                <c:pt idx="110">
                  <c:v>0.00271316252367342</c:v>
                </c:pt>
                <c:pt idx="111">
                  <c:v>0.0027741358384219</c:v>
                </c:pt>
                <c:pt idx="112">
                  <c:v>0.00283573786171019</c:v>
                </c:pt>
                <c:pt idx="113">
                  <c:v>0.00289796693273274</c:v>
                </c:pt>
                <c:pt idx="114">
                  <c:v>0.00296082139780083</c:v>
                </c:pt>
                <c:pt idx="115">
                  <c:v>0.00302429960941026</c:v>
                </c:pt>
                <c:pt idx="116">
                  <c:v>0.00308839992633238</c:v>
                </c:pt>
                <c:pt idx="117">
                  <c:v>0.00315312071211338</c:v>
                </c:pt>
                <c:pt idx="118">
                  <c:v>0.00321846033893962</c:v>
                </c:pt>
                <c:pt idx="119">
                  <c:v>0.00328441718293106</c:v>
                </c:pt>
              </c:numCache>
            </c:numRef>
          </c:yVal>
          <c:smooth val="1"/>
          <c:extLst xmlns:c16r2="http://schemas.microsoft.com/office/drawing/2015/06/chart">
            <c:ext xmlns:c16="http://schemas.microsoft.com/office/drawing/2014/chart" uri="{C3380CC4-5D6E-409C-BE32-E72D297353CC}">
              <c16:uniqueId val="{00000002-F990-4FFA-8347-CC4C2F5A0043}"/>
            </c:ext>
          </c:extLst>
        </c:ser>
        <c:ser>
          <c:idx val="7"/>
          <c:order val="3"/>
          <c:tx>
            <c:strRef>
              <c:f>'SA-Needle-G'!$F$123</c:f>
              <c:strCache>
                <c:ptCount val="1"/>
                <c:pt idx="0">
                  <c:v>SHUD Deaths for 1x parameter level</c:v>
                </c:pt>
              </c:strCache>
            </c:strRef>
          </c:tx>
          <c:spPr>
            <a:ln w="76200">
              <a:solidFill>
                <a:schemeClr val="accent2"/>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F$3:$F$122</c:f>
              <c:numCache>
                <c:formatCode>General</c:formatCode>
                <c:ptCount val="120"/>
                <c:pt idx="0">
                  <c:v>-41.63115838956923</c:v>
                </c:pt>
                <c:pt idx="1">
                  <c:v>-41.707260217977</c:v>
                </c:pt>
                <c:pt idx="2">
                  <c:v>-41.78982668166888</c:v>
                </c:pt>
                <c:pt idx="3">
                  <c:v>-41.87874775510397</c:v>
                </c:pt>
                <c:pt idx="4">
                  <c:v>-41.97384745896019</c:v>
                </c:pt>
                <c:pt idx="5">
                  <c:v>-42.07493253025054</c:v>
                </c:pt>
                <c:pt idx="6">
                  <c:v>-42.18179855236824</c:v>
                </c:pt>
                <c:pt idx="7">
                  <c:v>-42.29423449650776</c:v>
                </c:pt>
                <c:pt idx="8">
                  <c:v>-42.41202616124884</c:v>
                </c:pt>
                <c:pt idx="9">
                  <c:v>-42.53495876262041</c:v>
                </c:pt>
                <c:pt idx="10">
                  <c:v>-42.66281886935125</c:v>
                </c:pt>
                <c:pt idx="11">
                  <c:v>-42.7953958340062</c:v>
                </c:pt>
                <c:pt idx="12">
                  <c:v>-42.93248283652778</c:v>
                </c:pt>
                <c:pt idx="13">
                  <c:v>-43.06470432965493</c:v>
                </c:pt>
                <c:pt idx="14">
                  <c:v>-43.196546643471</c:v>
                </c:pt>
                <c:pt idx="15">
                  <c:v>-43.3286079818696</c:v>
                </c:pt>
                <c:pt idx="16">
                  <c:v>-43.46099801944797</c:v>
                </c:pt>
                <c:pt idx="17">
                  <c:v>-43.5937820806391</c:v>
                </c:pt>
                <c:pt idx="18">
                  <c:v>-43.7269934183059</c:v>
                </c:pt>
                <c:pt idx="19">
                  <c:v>-43.86064134771942</c:v>
                </c:pt>
                <c:pt idx="20">
                  <c:v>-43.99471749236586</c:v>
                </c:pt>
                <c:pt idx="21">
                  <c:v>-44.129200576267</c:v>
                </c:pt>
                <c:pt idx="22">
                  <c:v>-44.26406009385801</c:v>
                </c:pt>
                <c:pt idx="23">
                  <c:v>-44.39925911345225</c:v>
                </c:pt>
                <c:pt idx="24">
                  <c:v>-44.53475641226485</c:v>
                </c:pt>
                <c:pt idx="25">
                  <c:v>-44.6705080960844</c:v>
                </c:pt>
                <c:pt idx="26">
                  <c:v>-44.8064531391769</c:v>
                </c:pt>
                <c:pt idx="27">
                  <c:v>-44.94253848450402</c:v>
                </c:pt>
                <c:pt idx="28">
                  <c:v>-45.0787128263508</c:v>
                </c:pt>
                <c:pt idx="29">
                  <c:v>-45.214926199282</c:v>
                </c:pt>
                <c:pt idx="30">
                  <c:v>-45.35113023172548</c:v>
                </c:pt>
                <c:pt idx="31">
                  <c:v>-45.48727832069171</c:v>
                </c:pt>
                <c:pt idx="32">
                  <c:v>-45.6233257422481</c:v>
                </c:pt>
                <c:pt idx="33">
                  <c:v>-45.7592297133879</c:v>
                </c:pt>
                <c:pt idx="34">
                  <c:v>-45.89494941736881</c:v>
                </c:pt>
                <c:pt idx="35">
                  <c:v>-46.03044600180397</c:v>
                </c:pt>
                <c:pt idx="36">
                  <c:v>-46.16568255661208</c:v>
                </c:pt>
                <c:pt idx="37">
                  <c:v>-46.30062407732584</c:v>
                </c:pt>
                <c:pt idx="38">
                  <c:v>-46.43523741790295</c:v>
                </c:pt>
                <c:pt idx="39">
                  <c:v>-46.56949120930555</c:v>
                </c:pt>
                <c:pt idx="40">
                  <c:v>-46.70335581563677</c:v>
                </c:pt>
                <c:pt idx="41">
                  <c:v>-46.83680327498423</c:v>
                </c:pt>
                <c:pt idx="42">
                  <c:v>-46.96980723695633</c:v>
                </c:pt>
                <c:pt idx="43">
                  <c:v>-47.1023428994159</c:v>
                </c:pt>
                <c:pt idx="44">
                  <c:v>-47.2343869452568</c:v>
                </c:pt>
                <c:pt idx="45">
                  <c:v>-47.36591747982649</c:v>
                </c:pt>
                <c:pt idx="46">
                  <c:v>-47.49691396945422</c:v>
                </c:pt>
                <c:pt idx="47">
                  <c:v>-47.6273571813902</c:v>
                </c:pt>
                <c:pt idx="48">
                  <c:v>-47.75722912539</c:v>
                </c:pt>
                <c:pt idx="49">
                  <c:v>-47.88651299709431</c:v>
                </c:pt>
                <c:pt idx="50">
                  <c:v>-48.01519312329344</c:v>
                </c:pt>
                <c:pt idx="51">
                  <c:v>-48.1432549091388</c:v>
                </c:pt>
                <c:pt idx="52">
                  <c:v>-48.27068478726803</c:v>
                </c:pt>
                <c:pt idx="53">
                  <c:v>-48.3974701689224</c:v>
                </c:pt>
                <c:pt idx="54">
                  <c:v>-48.52359939700614</c:v>
                </c:pt>
                <c:pt idx="55">
                  <c:v>-48.64906170106615</c:v>
                </c:pt>
                <c:pt idx="56">
                  <c:v>-48.77384715413555</c:v>
                </c:pt>
                <c:pt idx="57">
                  <c:v>-48.89794663139183</c:v>
                </c:pt>
                <c:pt idx="58">
                  <c:v>-49.0213517705923</c:v>
                </c:pt>
                <c:pt idx="59">
                  <c:v>-49.14405493421057</c:v>
                </c:pt>
                <c:pt idx="60">
                  <c:v>-49.26604917322902</c:v>
                </c:pt>
                <c:pt idx="61">
                  <c:v>-49.38732819252141</c:v>
                </c:pt>
                <c:pt idx="62">
                  <c:v>-49.50788631777318</c:v>
                </c:pt>
                <c:pt idx="63">
                  <c:v>-49.62771846387927</c:v>
                </c:pt>
                <c:pt idx="64">
                  <c:v>-49.74682010475162</c:v>
                </c:pt>
                <c:pt idx="65">
                  <c:v>-49.8651872445034</c:v>
                </c:pt>
                <c:pt idx="66">
                  <c:v>-49.9828163899315</c:v>
                </c:pt>
                <c:pt idx="67">
                  <c:v>-50.09970452425686</c:v>
                </c:pt>
                <c:pt idx="68">
                  <c:v>-50.21584908207051</c:v>
                </c:pt>
                <c:pt idx="69">
                  <c:v>-50.33124792542719</c:v>
                </c:pt>
                <c:pt idx="70">
                  <c:v>-50.44589932105141</c:v>
                </c:pt>
                <c:pt idx="71">
                  <c:v>-50.55980191859219</c:v>
                </c:pt>
                <c:pt idx="72">
                  <c:v>-50.67295472989976</c:v>
                </c:pt>
                <c:pt idx="73">
                  <c:v>-50.78535710926644</c:v>
                </c:pt>
                <c:pt idx="74">
                  <c:v>-50.8970087345966</c:v>
                </c:pt>
                <c:pt idx="75">
                  <c:v>-51.00790958946394</c:v>
                </c:pt>
                <c:pt idx="76">
                  <c:v>-51.11805994601805</c:v>
                </c:pt>
                <c:pt idx="77">
                  <c:v>-51.22746034870147</c:v>
                </c:pt>
                <c:pt idx="78">
                  <c:v>-51.33611159874565</c:v>
                </c:pt>
                <c:pt idx="79">
                  <c:v>-51.44401473940339</c:v>
                </c:pt>
                <c:pt idx="80">
                  <c:v>-51.55117104189704</c:v>
                </c:pt>
                <c:pt idx="81">
                  <c:v>-51.65758199203619</c:v>
                </c:pt>
                <c:pt idx="82">
                  <c:v>-51.76324927748942</c:v>
                </c:pt>
                <c:pt idx="83">
                  <c:v>-51.86817477566854</c:v>
                </c:pt>
                <c:pt idx="84">
                  <c:v>-51.9723605422076</c:v>
                </c:pt>
                <c:pt idx="85">
                  <c:v>-52.0758088000017</c:v>
                </c:pt>
                <c:pt idx="86">
                  <c:v>-52.17852192878467</c:v>
                </c:pt>
                <c:pt idx="87">
                  <c:v>-52.28050245522213</c:v>
                </c:pt>
                <c:pt idx="88">
                  <c:v>-52.38175304349564</c:v>
                </c:pt>
                <c:pt idx="89">
                  <c:v>-52.48227648634595</c:v>
                </c:pt>
                <c:pt idx="90">
                  <c:v>-52.5820756965752</c:v>
                </c:pt>
                <c:pt idx="91">
                  <c:v>-52.68115369896645</c:v>
                </c:pt>
                <c:pt idx="92">
                  <c:v>-52.77951362260932</c:v>
                </c:pt>
                <c:pt idx="93">
                  <c:v>-52.87715869361809</c:v>
                </c:pt>
                <c:pt idx="94">
                  <c:v>-52.97409222821507</c:v>
                </c:pt>
                <c:pt idx="95">
                  <c:v>-53.0703176261652</c:v>
                </c:pt>
                <c:pt idx="96">
                  <c:v>-53.1658383645492</c:v>
                </c:pt>
                <c:pt idx="97">
                  <c:v>-53.26065799185812</c:v>
                </c:pt>
                <c:pt idx="98">
                  <c:v>-53.35478012238372</c:v>
                </c:pt>
                <c:pt idx="99">
                  <c:v>-53.4482084309133</c:v>
                </c:pt>
                <c:pt idx="100">
                  <c:v>-53.54094664768891</c:v>
                </c:pt>
                <c:pt idx="101">
                  <c:v>-53.63299855363702</c:v>
                </c:pt>
                <c:pt idx="102">
                  <c:v>-53.72436797584673</c:v>
                </c:pt>
                <c:pt idx="103">
                  <c:v>-53.81505878329072</c:v>
                </c:pt>
                <c:pt idx="104">
                  <c:v>-53.90507488276747</c:v>
                </c:pt>
                <c:pt idx="105">
                  <c:v>-53.99442021506847</c:v>
                </c:pt>
                <c:pt idx="106">
                  <c:v>-54.08309875134572</c:v>
                </c:pt>
                <c:pt idx="107">
                  <c:v>-54.17111448967619</c:v>
                </c:pt>
                <c:pt idx="108">
                  <c:v>-54.25847145182009</c:v>
                </c:pt>
                <c:pt idx="109">
                  <c:v>-54.34517368014508</c:v>
                </c:pt>
                <c:pt idx="110">
                  <c:v>-54.43122523473276</c:v>
                </c:pt>
                <c:pt idx="111">
                  <c:v>-54.51663019063876</c:v>
                </c:pt>
                <c:pt idx="112">
                  <c:v>-54.6013926353061</c:v>
                </c:pt>
                <c:pt idx="113">
                  <c:v>-54.6855166661262</c:v>
                </c:pt>
                <c:pt idx="114">
                  <c:v>-54.76900638814017</c:v>
                </c:pt>
                <c:pt idx="115">
                  <c:v>-54.85186591186599</c:v>
                </c:pt>
                <c:pt idx="116">
                  <c:v>-54.93409935126094</c:v>
                </c:pt>
                <c:pt idx="117">
                  <c:v>-55.0157108217888</c:v>
                </c:pt>
                <c:pt idx="118">
                  <c:v>-55.09670443861187</c:v>
                </c:pt>
                <c:pt idx="119">
                  <c:v>-55.17708431488835</c:v>
                </c:pt>
              </c:numCache>
            </c:numRef>
          </c:yVal>
          <c:smooth val="1"/>
          <c:extLst xmlns:c16r2="http://schemas.microsoft.com/office/drawing/2015/06/chart">
            <c:ext xmlns:c16="http://schemas.microsoft.com/office/drawing/2014/chart" uri="{C3380CC4-5D6E-409C-BE32-E72D297353CC}">
              <c16:uniqueId val="{00000003-F990-4FFA-8347-CC4C2F5A0043}"/>
            </c:ext>
          </c:extLst>
        </c:ser>
        <c:ser>
          <c:idx val="4"/>
          <c:order val="4"/>
          <c:tx>
            <c:strRef>
              <c:f>'SA-Needle-G'!$O$123</c:f>
              <c:strCache>
                <c:ptCount val="1"/>
                <c:pt idx="0">
                  <c:v>SHUD Deaths for 0.75x parameter level</c:v>
                </c:pt>
              </c:strCache>
            </c:strRef>
          </c:tx>
          <c:spPr>
            <a:ln w="38100">
              <a:solidFill>
                <a:schemeClr val="accent2"/>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O$3:$O$122</c:f>
              <c:numCache>
                <c:formatCode>General</c:formatCode>
                <c:ptCount val="120"/>
                <c:pt idx="0">
                  <c:v>-41.63115838956923</c:v>
                </c:pt>
                <c:pt idx="1">
                  <c:v>-41.90739383199134</c:v>
                </c:pt>
                <c:pt idx="2">
                  <c:v>-42.15979251852536</c:v>
                </c:pt>
                <c:pt idx="3">
                  <c:v>-42.39317083752862</c:v>
                </c:pt>
                <c:pt idx="4">
                  <c:v>-42.61144354179279</c:v>
                </c:pt>
                <c:pt idx="5">
                  <c:v>-42.81781671029086</c:v>
                </c:pt>
                <c:pt idx="6">
                  <c:v>-43.01491321202475</c:v>
                </c:pt>
                <c:pt idx="7">
                  <c:v>-43.20487584598672</c:v>
                </c:pt>
                <c:pt idx="8">
                  <c:v>-43.38945225214619</c:v>
                </c:pt>
                <c:pt idx="9">
                  <c:v>-43.57006482646134</c:v>
                </c:pt>
                <c:pt idx="10">
                  <c:v>-43.74786829662676</c:v>
                </c:pt>
                <c:pt idx="11">
                  <c:v>-43.92379714267004</c:v>
                </c:pt>
                <c:pt idx="12">
                  <c:v>-44.09860465839164</c:v>
                </c:pt>
                <c:pt idx="13">
                  <c:v>-44.2628163488846</c:v>
                </c:pt>
                <c:pt idx="14">
                  <c:v>-44.42246143833372</c:v>
                </c:pt>
                <c:pt idx="15">
                  <c:v>-44.57873251676237</c:v>
                </c:pt>
                <c:pt idx="16">
                  <c:v>-44.73223731555913</c:v>
                </c:pt>
                <c:pt idx="17">
                  <c:v>-44.88346202434519</c:v>
                </c:pt>
                <c:pt idx="18">
                  <c:v>-45.03279660088382</c:v>
                </c:pt>
                <c:pt idx="19">
                  <c:v>-45.18055364853425</c:v>
                </c:pt>
                <c:pt idx="20">
                  <c:v>-45.3269835335651</c:v>
                </c:pt>
                <c:pt idx="21">
                  <c:v>-45.47228650796097</c:v>
                </c:pt>
                <c:pt idx="22">
                  <c:v>-45.6166224407994</c:v>
                </c:pt>
                <c:pt idx="23">
                  <c:v>-45.7601186378899</c:v>
                </c:pt>
                <c:pt idx="24">
                  <c:v>-45.90287613161559</c:v>
                </c:pt>
                <c:pt idx="25">
                  <c:v>-46.04497474537254</c:v>
                </c:pt>
                <c:pt idx="26">
                  <c:v>-46.18645994046833</c:v>
                </c:pt>
                <c:pt idx="27">
                  <c:v>-46.32737331412026</c:v>
                </c:pt>
                <c:pt idx="28">
                  <c:v>-46.467746919342</c:v>
                </c:pt>
                <c:pt idx="29">
                  <c:v>-46.60760448580918</c:v>
                </c:pt>
                <c:pt idx="30">
                  <c:v>-46.74696304488238</c:v>
                </c:pt>
                <c:pt idx="31">
                  <c:v>-46.88583425212077</c:v>
                </c:pt>
                <c:pt idx="32">
                  <c:v>-47.02422546034595</c:v>
                </c:pt>
                <c:pt idx="33">
                  <c:v>-47.16214059070834</c:v>
                </c:pt>
                <c:pt idx="34">
                  <c:v>-47.2995808400644</c:v>
                </c:pt>
                <c:pt idx="35">
                  <c:v>-47.43654525558204</c:v>
                </c:pt>
                <c:pt idx="36">
                  <c:v>-47.57303120156598</c:v>
                </c:pt>
                <c:pt idx="37">
                  <c:v>-47.70903473870485</c:v>
                </c:pt>
                <c:pt idx="38">
                  <c:v>-47.8445509321061</c:v>
                </c:pt>
                <c:pt idx="39">
                  <c:v>-47.97957407173691</c:v>
                </c:pt>
                <c:pt idx="40">
                  <c:v>-48.11409789327102</c:v>
                </c:pt>
                <c:pt idx="41">
                  <c:v>-48.24811574569393</c:v>
                </c:pt>
                <c:pt idx="42">
                  <c:v>-48.38162072580374</c:v>
                </c:pt>
                <c:pt idx="43">
                  <c:v>-48.51460578685325</c:v>
                </c:pt>
                <c:pt idx="44">
                  <c:v>-48.64706382609607</c:v>
                </c:pt>
                <c:pt idx="45">
                  <c:v>-48.77898775510484</c:v>
                </c:pt>
                <c:pt idx="46">
                  <c:v>-48.91037055599595</c:v>
                </c:pt>
                <c:pt idx="47">
                  <c:v>-49.04120532614338</c:v>
                </c:pt>
                <c:pt idx="48">
                  <c:v>-49.17148531346619</c:v>
                </c:pt>
                <c:pt idx="49">
                  <c:v>-49.30120394401388</c:v>
                </c:pt>
                <c:pt idx="50">
                  <c:v>-49.4303548432428</c:v>
                </c:pt>
                <c:pt idx="51">
                  <c:v>-49.5589318521396</c:v>
                </c:pt>
                <c:pt idx="52">
                  <c:v>-49.68692903907358</c:v>
                </c:pt>
                <c:pt idx="53">
                  <c:v>-49.81434070823995</c:v>
                </c:pt>
                <c:pt idx="54">
                  <c:v>-49.94116140529269</c:v>
                </c:pt>
                <c:pt idx="55">
                  <c:v>-50.06738592069146</c:v>
                </c:pt>
                <c:pt idx="56">
                  <c:v>-50.19300929117698</c:v>
                </c:pt>
                <c:pt idx="57">
                  <c:v>-50.31802679974874</c:v>
                </c:pt>
                <c:pt idx="58">
                  <c:v>-50.44243397440323</c:v>
                </c:pt>
                <c:pt idx="59">
                  <c:v>-50.56622658589604</c:v>
                </c:pt>
                <c:pt idx="60">
                  <c:v>-50.68940064471249</c:v>
                </c:pt>
                <c:pt idx="61">
                  <c:v>-50.81195239740496</c:v>
                </c:pt>
                <c:pt idx="62">
                  <c:v>-50.93387832244161</c:v>
                </c:pt>
                <c:pt idx="63">
                  <c:v>-51.05517512566703</c:v>
                </c:pt>
                <c:pt idx="64">
                  <c:v>-51.1758397354669</c:v>
                </c:pt>
                <c:pt idx="65">
                  <c:v>-51.29586929771347</c:v>
                </c:pt>
                <c:pt idx="66">
                  <c:v>-51.41526117055535</c:v>
                </c:pt>
                <c:pt idx="67">
                  <c:v>-51.5340129190961</c:v>
                </c:pt>
                <c:pt idx="68">
                  <c:v>-51.65212231000833</c:v>
                </c:pt>
                <c:pt idx="69">
                  <c:v>-51.76958730611804</c:v>
                </c:pt>
                <c:pt idx="70">
                  <c:v>-51.88640606098517</c:v>
                </c:pt>
                <c:pt idx="71">
                  <c:v>-52.00257691350493</c:v>
                </c:pt>
                <c:pt idx="72">
                  <c:v>-52.1180983825464</c:v>
                </c:pt>
                <c:pt idx="73">
                  <c:v>-52.23296916164917</c:v>
                </c:pt>
                <c:pt idx="74">
                  <c:v>-52.34718811378195</c:v>
                </c:pt>
                <c:pt idx="75">
                  <c:v>-52.46075426618618</c:v>
                </c:pt>
                <c:pt idx="76">
                  <c:v>-52.57366680529373</c:v>
                </c:pt>
                <c:pt idx="77">
                  <c:v>-52.68592507174854</c:v>
                </c:pt>
                <c:pt idx="78">
                  <c:v>-52.79752855551187</c:v>
                </c:pt>
                <c:pt idx="79">
                  <c:v>-52.9084768910759</c:v>
                </c:pt>
                <c:pt idx="80">
                  <c:v>-53.01876985277681</c:v>
                </c:pt>
                <c:pt idx="81">
                  <c:v>-53.12840735021405</c:v>
                </c:pt>
                <c:pt idx="82">
                  <c:v>-53.23738942376824</c:v>
                </c:pt>
                <c:pt idx="83">
                  <c:v>-53.3457162402372</c:v>
                </c:pt>
                <c:pt idx="84">
                  <c:v>-53.45338808856359</c:v>
                </c:pt>
                <c:pt idx="85">
                  <c:v>-53.56040537567956</c:v>
                </c:pt>
                <c:pt idx="86">
                  <c:v>-53.66676862245431</c:v>
                </c:pt>
                <c:pt idx="87">
                  <c:v>-53.7724784597392</c:v>
                </c:pt>
                <c:pt idx="88">
                  <c:v>-53.87753562452486</c:v>
                </c:pt>
                <c:pt idx="89">
                  <c:v>-53.98194095619449</c:v>
                </c:pt>
                <c:pt idx="90">
                  <c:v>-54.085695392878</c:v>
                </c:pt>
                <c:pt idx="91">
                  <c:v>-54.18879996790645</c:v>
                </c:pt>
                <c:pt idx="92">
                  <c:v>-54.29125580636396</c:v>
                </c:pt>
                <c:pt idx="93">
                  <c:v>-54.39306412172986</c:v>
                </c:pt>
                <c:pt idx="94">
                  <c:v>-54.49422621262088</c:v>
                </c:pt>
                <c:pt idx="95">
                  <c:v>-54.59474345961979</c:v>
                </c:pt>
                <c:pt idx="96">
                  <c:v>-54.69461732219743</c:v>
                </c:pt>
                <c:pt idx="97">
                  <c:v>-54.79384933571423</c:v>
                </c:pt>
                <c:pt idx="98">
                  <c:v>-54.89244110851992</c:v>
                </c:pt>
                <c:pt idx="99">
                  <c:v>-54.99039431912683</c:v>
                </c:pt>
                <c:pt idx="100">
                  <c:v>-55.08771071346735</c:v>
                </c:pt>
                <c:pt idx="101">
                  <c:v>-55.18439210223335</c:v>
                </c:pt>
                <c:pt idx="102">
                  <c:v>-55.280440358292</c:v>
                </c:pt>
                <c:pt idx="103">
                  <c:v>-55.37585741417455</c:v>
                </c:pt>
                <c:pt idx="104">
                  <c:v>-55.47064525964289</c:v>
                </c:pt>
                <c:pt idx="105">
                  <c:v>-55.56480593933311</c:v>
                </c:pt>
                <c:pt idx="106">
                  <c:v>-55.658341550451</c:v>
                </c:pt>
                <c:pt idx="107">
                  <c:v>-55.75125424056087</c:v>
                </c:pt>
                <c:pt idx="108">
                  <c:v>-55.84354620541922</c:v>
                </c:pt>
                <c:pt idx="109">
                  <c:v>-55.93521968688878</c:v>
                </c:pt>
                <c:pt idx="110">
                  <c:v>-56.02627697090538</c:v>
                </c:pt>
                <c:pt idx="111">
                  <c:v>-56.11672038551264</c:v>
                </c:pt>
                <c:pt idx="112">
                  <c:v>-56.206552298953</c:v>
                </c:pt>
                <c:pt idx="113">
                  <c:v>-56.29577511781916</c:v>
                </c:pt>
                <c:pt idx="114">
                  <c:v>-56.38439128525997</c:v>
                </c:pt>
                <c:pt idx="115">
                  <c:v>-56.47240327924519</c:v>
                </c:pt>
                <c:pt idx="116">
                  <c:v>-56.55981361087684</c:v>
                </c:pt>
                <c:pt idx="117">
                  <c:v>-56.64662482276</c:v>
                </c:pt>
                <c:pt idx="118">
                  <c:v>-56.7328394874232</c:v>
                </c:pt>
                <c:pt idx="119">
                  <c:v>-56.81846020578</c:v>
                </c:pt>
              </c:numCache>
            </c:numRef>
          </c:yVal>
          <c:smooth val="1"/>
          <c:extLst xmlns:c16r2="http://schemas.microsoft.com/office/drawing/2015/06/chart">
            <c:ext xmlns:c16="http://schemas.microsoft.com/office/drawing/2014/chart" uri="{C3380CC4-5D6E-409C-BE32-E72D297353CC}">
              <c16:uniqueId val="{00000004-F990-4FFA-8347-CC4C2F5A0043}"/>
            </c:ext>
          </c:extLst>
        </c:ser>
        <c:ser>
          <c:idx val="1"/>
          <c:order val="5"/>
          <c:tx>
            <c:strRef>
              <c:f>'SA-Needle-G'!$X$123</c:f>
              <c:strCache>
                <c:ptCount val="1"/>
                <c:pt idx="0">
                  <c:v>SHUD Deaths for 0.5x parameter level</c:v>
                </c:pt>
              </c:strCache>
            </c:strRef>
          </c:tx>
          <c:spPr>
            <a:ln w="6350">
              <a:solidFill>
                <a:schemeClr val="accent2"/>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X$3:$X$122</c:f>
              <c:numCache>
                <c:formatCode>General</c:formatCode>
                <c:ptCount val="120"/>
                <c:pt idx="0">
                  <c:v>-41.63115838956923</c:v>
                </c:pt>
                <c:pt idx="1">
                  <c:v>-42.1075274460044</c:v>
                </c:pt>
                <c:pt idx="2">
                  <c:v>-42.53296379735293</c:v>
                </c:pt>
                <c:pt idx="3">
                  <c:v>-42.91615514089935</c:v>
                </c:pt>
                <c:pt idx="4">
                  <c:v>-43.26431406782158</c:v>
                </c:pt>
                <c:pt idx="5">
                  <c:v>-43.58345681749955</c:v>
                </c:pt>
                <c:pt idx="6">
                  <c:v>-43.8786018809769</c:v>
                </c:pt>
                <c:pt idx="7">
                  <c:v>-44.15393536296496</c:v>
                </c:pt>
                <c:pt idx="8">
                  <c:v>-44.41294880199612</c:v>
                </c:pt>
                <c:pt idx="9">
                  <c:v>-44.65855405651132</c:v>
                </c:pt>
                <c:pt idx="10">
                  <c:v>-44.89317908987186</c:v>
                </c:pt>
                <c:pt idx="11">
                  <c:v>-45.11884784390762</c:v>
                </c:pt>
                <c:pt idx="12">
                  <c:v>-45.33724685579098</c:v>
                </c:pt>
                <c:pt idx="13">
                  <c:v>-45.53879656510394</c:v>
                </c:pt>
                <c:pt idx="14">
                  <c:v>-45.73108325449039</c:v>
                </c:pt>
                <c:pt idx="15">
                  <c:v>-45.91591132449093</c:v>
                </c:pt>
                <c:pt idx="16">
                  <c:v>-46.09441044271975</c:v>
                </c:pt>
                <c:pt idx="17">
                  <c:v>-46.26751545582597</c:v>
                </c:pt>
                <c:pt idx="18">
                  <c:v>-46.43600282012936</c:v>
                </c:pt>
                <c:pt idx="19">
                  <c:v>-46.6005188460691</c:v>
                </c:pt>
                <c:pt idx="20">
                  <c:v>-46.76160271839558</c:v>
                </c:pt>
                <c:pt idx="21">
                  <c:v>-46.919705289792</c:v>
                </c:pt>
                <c:pt idx="22">
                  <c:v>-47.075204445942</c:v>
                </c:pt>
                <c:pt idx="23">
                  <c:v>-47.22841768559531</c:v>
                </c:pt>
                <c:pt idx="24">
                  <c:v>-47.3796124353691</c:v>
                </c:pt>
                <c:pt idx="25">
                  <c:v>-47.52901451955044</c:v>
                </c:pt>
                <c:pt idx="26">
                  <c:v>-47.67679633312823</c:v>
                </c:pt>
                <c:pt idx="27">
                  <c:v>-47.82311281439615</c:v>
                </c:pt>
                <c:pt idx="28">
                  <c:v>-47.9680963911308</c:v>
                </c:pt>
                <c:pt idx="29">
                  <c:v>-48.11185994372455</c:v>
                </c:pt>
                <c:pt idx="30">
                  <c:v>-48.25449992073275</c:v>
                </c:pt>
                <c:pt idx="31">
                  <c:v>-48.39609893036417</c:v>
                </c:pt>
                <c:pt idx="32">
                  <c:v>-48.536727895266</c:v>
                </c:pt>
                <c:pt idx="33">
                  <c:v>-48.67644784707477</c:v>
                </c:pt>
                <c:pt idx="34">
                  <c:v>-48.81531142350465</c:v>
                </c:pt>
                <c:pt idx="35">
                  <c:v>-48.95336411949997</c:v>
                </c:pt>
                <c:pt idx="36">
                  <c:v>-49.09064533481496</c:v>
                </c:pt>
                <c:pt idx="37">
                  <c:v>-49.22718925288018</c:v>
                </c:pt>
                <c:pt idx="38">
                  <c:v>-49.36302557966322</c:v>
                </c:pt>
                <c:pt idx="39">
                  <c:v>-49.49818013388012</c:v>
                </c:pt>
                <c:pt idx="40">
                  <c:v>-49.63267539323215</c:v>
                </c:pt>
                <c:pt idx="41">
                  <c:v>-49.7665309427751</c:v>
                </c:pt>
                <c:pt idx="42">
                  <c:v>-49.89976385424004</c:v>
                </c:pt>
                <c:pt idx="43">
                  <c:v>-50.03238900888245</c:v>
                </c:pt>
                <c:pt idx="44">
                  <c:v>-50.16441937308972</c:v>
                </c:pt>
                <c:pt idx="45">
                  <c:v>-50.29586623438636</c:v>
                </c:pt>
                <c:pt idx="46">
                  <c:v>-50.42673940417375</c:v>
                </c:pt>
                <c:pt idx="47">
                  <c:v>-50.55704739247894</c:v>
                </c:pt>
                <c:pt idx="48">
                  <c:v>-50.68679755910694</c:v>
                </c:pt>
                <c:pt idx="49">
                  <c:v>-50.8159962448377</c:v>
                </c:pt>
                <c:pt idx="50">
                  <c:v>-50.94464888572188</c:v>
                </c:pt>
                <c:pt idx="51">
                  <c:v>-51.0727601130291</c:v>
                </c:pt>
                <c:pt idx="52">
                  <c:v>-51.20033384090626</c:v>
                </c:pt>
                <c:pt idx="53">
                  <c:v>-51.3273733436351</c:v>
                </c:pt>
                <c:pt idx="54">
                  <c:v>-51.45388132394806</c:v>
                </c:pt>
                <c:pt idx="55">
                  <c:v>-51.57985997366195</c:v>
                </c:pt>
                <c:pt idx="56">
                  <c:v>-51.70531102766931</c:v>
                </c:pt>
                <c:pt idx="57">
                  <c:v>-51.8302358122076</c:v>
                </c:pt>
                <c:pt idx="58">
                  <c:v>-51.9546352881331</c:v>
                </c:pt>
                <c:pt idx="59">
                  <c:v>-52.07851008985354</c:v>
                </c:pt>
                <c:pt idx="60">
                  <c:v>-52.20186056045029</c:v>
                </c:pt>
                <c:pt idx="61">
                  <c:v>-52.32468678346297</c:v>
                </c:pt>
                <c:pt idx="62">
                  <c:v>-52.44698861171814</c:v>
                </c:pt>
                <c:pt idx="63">
                  <c:v>-52.56876569354431</c:v>
                </c:pt>
                <c:pt idx="64">
                  <c:v>-52.69001749666113</c:v>
                </c:pt>
                <c:pt idx="65">
                  <c:v>-52.81074332999469</c:v>
                </c:pt>
                <c:pt idx="66">
                  <c:v>-52.93094236362634</c:v>
                </c:pt>
                <c:pt idx="67">
                  <c:v>-53.05061364706872</c:v>
                </c:pt>
                <c:pt idx="68">
                  <c:v>-53.1697561260251</c:v>
                </c:pt>
                <c:pt idx="69">
                  <c:v>-53.28836865778116</c:v>
                </c:pt>
                <c:pt idx="70">
                  <c:v>-53.40645002534684</c:v>
                </c:pt>
                <c:pt idx="71">
                  <c:v>-53.52399895046028</c:v>
                </c:pt>
                <c:pt idx="72">
                  <c:v>-53.64101410555136</c:v>
                </c:pt>
                <c:pt idx="73">
                  <c:v>-53.75749412475184</c:v>
                </c:pt>
                <c:pt idx="74">
                  <c:v>-53.8734376140274</c:v>
                </c:pt>
                <c:pt idx="75">
                  <c:v>-53.98884316049404</c:v>
                </c:pt>
                <c:pt idx="76">
                  <c:v>-54.10370934099705</c:v>
                </c:pt>
                <c:pt idx="77">
                  <c:v>-54.21803472999154</c:v>
                </c:pt>
                <c:pt idx="78">
                  <c:v>-54.33181790678312</c:v>
                </c:pt>
                <c:pt idx="79">
                  <c:v>-54.44505746217433</c:v>
                </c:pt>
                <c:pt idx="80">
                  <c:v>-54.55775200455873</c:v>
                </c:pt>
                <c:pt idx="81">
                  <c:v>-54.66990016549244</c:v>
                </c:pt>
                <c:pt idx="82">
                  <c:v>-54.78150060480043</c:v>
                </c:pt>
                <c:pt idx="83">
                  <c:v>-54.89255201522023</c:v>
                </c:pt>
                <c:pt idx="84">
                  <c:v>-55.00305312663868</c:v>
                </c:pt>
                <c:pt idx="85">
                  <c:v>-55.11300270993645</c:v>
                </c:pt>
                <c:pt idx="86">
                  <c:v>-55.22239958046362</c:v>
                </c:pt>
                <c:pt idx="87">
                  <c:v>-55.33124260118547</c:v>
                </c:pt>
                <c:pt idx="88">
                  <c:v>-55.43953068549954</c:v>
                </c:pt>
                <c:pt idx="89">
                  <c:v>-55.54726279976529</c:v>
                </c:pt>
                <c:pt idx="90">
                  <c:v>-55.654437965552</c:v>
                </c:pt>
                <c:pt idx="91">
                  <c:v>-55.76105526162291</c:v>
                </c:pt>
                <c:pt idx="92">
                  <c:v>-55.86711382568706</c:v>
                </c:pt>
                <c:pt idx="93">
                  <c:v>-55.9726128559169</c:v>
                </c:pt>
                <c:pt idx="94">
                  <c:v>-56.0775516122583</c:v>
                </c:pt>
                <c:pt idx="95">
                  <c:v>-56.18192941753932</c:v>
                </c:pt>
                <c:pt idx="96">
                  <c:v>-56.2857456584009</c:v>
                </c:pt>
                <c:pt idx="97">
                  <c:v>-56.38899978604967</c:v>
                </c:pt>
                <c:pt idx="98">
                  <c:v>-56.49169131685412</c:v>
                </c:pt>
                <c:pt idx="99">
                  <c:v>-56.59381983279117</c:v>
                </c:pt>
                <c:pt idx="100">
                  <c:v>-56.6953849817542</c:v>
                </c:pt>
                <c:pt idx="101">
                  <c:v>-56.7963864777291</c:v>
                </c:pt>
                <c:pt idx="102">
                  <c:v>-56.8968241008556</c:v>
                </c:pt>
                <c:pt idx="103">
                  <c:v>-56.99669769737557</c:v>
                </c:pt>
                <c:pt idx="104">
                  <c:v>-57.09600717947335</c:v>
                </c:pt>
                <c:pt idx="105">
                  <c:v>-57.19475252502943</c:v>
                </c:pt>
                <c:pt idx="106">
                  <c:v>-57.29293377727967</c:v>
                </c:pt>
                <c:pt idx="107">
                  <c:v>-57.39055104439517</c:v>
                </c:pt>
                <c:pt idx="108">
                  <c:v>-57.48760449898648</c:v>
                </c:pt>
                <c:pt idx="109">
                  <c:v>-57.58409437754309</c:v>
                </c:pt>
                <c:pt idx="110">
                  <c:v>-57.68002097980217</c:v>
                </c:pt>
                <c:pt idx="111">
                  <c:v>-57.77538466806527</c:v>
                </c:pt>
                <c:pt idx="112">
                  <c:v>-57.87018586646191</c:v>
                </c:pt>
                <c:pt idx="113">
                  <c:v>-57.96442506016447</c:v>
                </c:pt>
                <c:pt idx="114">
                  <c:v>-58.0581027945577</c:v>
                </c:pt>
                <c:pt idx="115">
                  <c:v>-58.15121967437062</c:v>
                </c:pt>
                <c:pt idx="116">
                  <c:v>-58.24377636277473</c:v>
                </c:pt>
                <c:pt idx="117">
                  <c:v>-58.33577358044622</c:v>
                </c:pt>
                <c:pt idx="118">
                  <c:v>-58.4272121046035</c:v>
                </c:pt>
                <c:pt idx="119">
                  <c:v>-58.5180927680212</c:v>
                </c:pt>
              </c:numCache>
            </c:numRef>
          </c:yVal>
          <c:smooth val="1"/>
          <c:extLst xmlns:c16r2="http://schemas.microsoft.com/office/drawing/2015/06/chart">
            <c:ext xmlns:c16="http://schemas.microsoft.com/office/drawing/2014/chart" uri="{C3380CC4-5D6E-409C-BE32-E72D297353CC}">
              <c16:uniqueId val="{00000005-F990-4FFA-8347-CC4C2F5A0043}"/>
            </c:ext>
          </c:extLst>
        </c:ser>
        <c:ser>
          <c:idx val="5"/>
          <c:order val="6"/>
          <c:tx>
            <c:strRef>
              <c:f>'SA-Needle-G'!$G$123</c:f>
              <c:strCache>
                <c:ptCount val="1"/>
                <c:pt idx="0">
                  <c:v>Total Deaths for 1x parameter level</c:v>
                </c:pt>
              </c:strCache>
            </c:strRef>
          </c:tx>
          <c:spPr>
            <a:ln w="76200">
              <a:solidFill>
                <a:schemeClr val="tx1"/>
              </a:solidFill>
            </a:ln>
          </c:spPr>
          <c:marker>
            <c:symbol val="none"/>
          </c:marker>
          <c:xVal>
            <c:numRef>
              <c:f>'SA-Needle-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G$3:$G$122</c:f>
              <c:numCache>
                <c:formatCode>General</c:formatCode>
                <c:ptCount val="120"/>
                <c:pt idx="0">
                  <c:v>-41.63115838956923</c:v>
                </c:pt>
                <c:pt idx="1">
                  <c:v>-41.707260217977</c:v>
                </c:pt>
                <c:pt idx="2">
                  <c:v>-41.78982691337487</c:v>
                </c:pt>
                <c:pt idx="3">
                  <c:v>-41.87874843275672</c:v>
                </c:pt>
                <c:pt idx="4">
                  <c:v>-41.9738487753099</c:v>
                </c:pt>
                <c:pt idx="5">
                  <c:v>-42.074934654012</c:v>
                </c:pt>
                <c:pt idx="6">
                  <c:v>-42.18180162680844</c:v>
                </c:pt>
                <c:pt idx="7">
                  <c:v>-42.2942386388636</c:v>
                </c:pt>
                <c:pt idx="8">
                  <c:v>-42.41203146278107</c:v>
                </c:pt>
                <c:pt idx="9">
                  <c:v>-42.53496528911455</c:v>
                </c:pt>
                <c:pt idx="10">
                  <c:v>-42.66282666194945</c:v>
                </c:pt>
                <c:pt idx="11">
                  <c:v>-42.79540491025791</c:v>
                </c:pt>
                <c:pt idx="12">
                  <c:v>-42.93249319158176</c:v>
                </c:pt>
                <c:pt idx="13">
                  <c:v>-43.06471593754217</c:v>
                </c:pt>
                <c:pt idx="14">
                  <c:v>-43.1965593931479</c:v>
                </c:pt>
                <c:pt idx="15">
                  <c:v>-43.3286216907388</c:v>
                </c:pt>
                <c:pt idx="16">
                  <c:v>-43.46101244168872</c:v>
                </c:pt>
                <c:pt idx="17">
                  <c:v>-43.59379691433651</c:v>
                </c:pt>
                <c:pt idx="18">
                  <c:v>-43.7270083116944</c:v>
                </c:pt>
                <c:pt idx="19">
                  <c:v>-43.8606559046762</c:v>
                </c:pt>
                <c:pt idx="20">
                  <c:v>-43.99473127726174</c:v>
                </c:pt>
                <c:pt idx="21">
                  <c:v>-44.12921311826653</c:v>
                </c:pt>
                <c:pt idx="22">
                  <c:v>-44.26407089074477</c:v>
                </c:pt>
                <c:pt idx="23">
                  <c:v>-44.39926763503829</c:v>
                </c:pt>
                <c:pt idx="24">
                  <c:v>-44.53476210344157</c:v>
                </c:pt>
                <c:pt idx="25">
                  <c:v>-44.6705103795547</c:v>
                </c:pt>
                <c:pt idx="26">
                  <c:v>-44.80645141791774</c:v>
                </c:pt>
                <c:pt idx="27">
                  <c:v>-44.94253214387376</c:v>
                </c:pt>
                <c:pt idx="28">
                  <c:v>-45.0787012360045</c:v>
                </c:pt>
                <c:pt idx="29">
                  <c:v>-45.21490871491365</c:v>
                </c:pt>
                <c:pt idx="30">
                  <c:v>-45.35110619664684</c:v>
                </c:pt>
                <c:pt idx="31">
                  <c:v>-45.48724706727128</c:v>
                </c:pt>
                <c:pt idx="32">
                  <c:v>-45.62328659321597</c:v>
                </c:pt>
                <c:pt idx="33">
                  <c:v>-45.7591819830222</c:v>
                </c:pt>
                <c:pt idx="34">
                  <c:v>-45.89489241257461</c:v>
                </c:pt>
                <c:pt idx="35">
                  <c:v>-46.0303790230952</c:v>
                </c:pt>
                <c:pt idx="36">
                  <c:v>-46.16560489900753</c:v>
                </c:pt>
                <c:pt idx="37">
                  <c:v>-46.30053503115668</c:v>
                </c:pt>
                <c:pt idx="38">
                  <c:v>-46.4351362695546</c:v>
                </c:pt>
                <c:pt idx="39">
                  <c:v>-46.56937724188583</c:v>
                </c:pt>
                <c:pt idx="40">
                  <c:v>-46.7032283095847</c:v>
                </c:pt>
                <c:pt idx="41">
                  <c:v>-46.83666150862472</c:v>
                </c:pt>
                <c:pt idx="42">
                  <c:v>-46.96965048699904</c:v>
                </c:pt>
                <c:pt idx="43">
                  <c:v>-47.10217044140986</c:v>
                </c:pt>
                <c:pt idx="44">
                  <c:v>-47.23419805400354</c:v>
                </c:pt>
                <c:pt idx="45">
                  <c:v>-47.365711429749</c:v>
                </c:pt>
                <c:pt idx="46">
                  <c:v>-47.49669003493568</c:v>
                </c:pt>
                <c:pt idx="47">
                  <c:v>-47.62711463707591</c:v>
                </c:pt>
                <c:pt idx="48">
                  <c:v>-47.75696724646182</c:v>
                </c:pt>
                <c:pt idx="49">
                  <c:v>-47.88623105951599</c:v>
                </c:pt>
                <c:pt idx="50">
                  <c:v>-48.01489040403199</c:v>
                </c:pt>
                <c:pt idx="51">
                  <c:v>-48.1429306863644</c:v>
                </c:pt>
                <c:pt idx="52">
                  <c:v>-48.27033834053</c:v>
                </c:pt>
                <c:pt idx="53">
                  <c:v>-48.39710077930555</c:v>
                </c:pt>
                <c:pt idx="54">
                  <c:v>-48.52320634727666</c:v>
                </c:pt>
                <c:pt idx="55">
                  <c:v>-48.64864427579379</c:v>
                </c:pt>
                <c:pt idx="56">
                  <c:v>-48.77340463980422</c:v>
                </c:pt>
                <c:pt idx="57">
                  <c:v>-48.89747831649911</c:v>
                </c:pt>
                <c:pt idx="58">
                  <c:v>-49.02085694573466</c:v>
                </c:pt>
                <c:pt idx="59">
                  <c:v>-49.14353289215686</c:v>
                </c:pt>
                <c:pt idx="60">
                  <c:v>-49.26549920898624</c:v>
                </c:pt>
                <c:pt idx="61">
                  <c:v>-49.38674960338997</c:v>
                </c:pt>
                <c:pt idx="62">
                  <c:v>-49.50727840339646</c:v>
                </c:pt>
                <c:pt idx="63">
                  <c:v>-49.6270805262816</c:v>
                </c:pt>
                <c:pt idx="64">
                  <c:v>-49.7461514483718</c:v>
                </c:pt>
                <c:pt idx="65">
                  <c:v>-49.86448717622369</c:v>
                </c:pt>
                <c:pt idx="66">
                  <c:v>-49.98208421909892</c:v>
                </c:pt>
                <c:pt idx="67">
                  <c:v>-50.0989395626997</c:v>
                </c:pt>
                <c:pt idx="68">
                  <c:v>-50.21505064411062</c:v>
                </c:pt>
                <c:pt idx="69">
                  <c:v>-50.33041532788852</c:v>
                </c:pt>
                <c:pt idx="70">
                  <c:v>-50.4450318832649</c:v>
                </c:pt>
                <c:pt idx="71">
                  <c:v>-50.55889896239754</c:v>
                </c:pt>
                <c:pt idx="72">
                  <c:v>-50.67201557964476</c:v>
                </c:pt>
                <c:pt idx="73">
                  <c:v>-50.7843810918008</c:v>
                </c:pt>
                <c:pt idx="74">
                  <c:v>-50.89599517926737</c:v>
                </c:pt>
                <c:pt idx="75">
                  <c:v>-51.00685782810778</c:v>
                </c:pt>
                <c:pt idx="76">
                  <c:v>-51.1169693129486</c:v>
                </c:pt>
                <c:pt idx="77">
                  <c:v>-51.2263301807011</c:v>
                </c:pt>
                <c:pt idx="78">
                  <c:v>-51.33494123504988</c:v>
                </c:pt>
                <c:pt idx="79">
                  <c:v>-51.44280352168779</c:v>
                </c:pt>
                <c:pt idx="80">
                  <c:v>-51.54991831426127</c:v>
                </c:pt>
                <c:pt idx="81">
                  <c:v>-51.65628710098952</c:v>
                </c:pt>
                <c:pt idx="82">
                  <c:v>-51.7619115719317</c:v>
                </c:pt>
                <c:pt idx="83">
                  <c:v>-51.8667936068739</c:v>
                </c:pt>
                <c:pt idx="84">
                  <c:v>-51.97093526380695</c:v>
                </c:pt>
                <c:pt idx="85">
                  <c:v>-52.07433876796262</c:v>
                </c:pt>
                <c:pt idx="86">
                  <c:v>-52.17700650139493</c:v>
                </c:pt>
                <c:pt idx="87">
                  <c:v>-52.278940993071</c:v>
                </c:pt>
                <c:pt idx="88">
                  <c:v>-52.3801449094508</c:v>
                </c:pt>
                <c:pt idx="89">
                  <c:v>-52.48062104553922</c:v>
                </c:pt>
                <c:pt idx="90">
                  <c:v>-52.58037231638108</c:v>
                </c:pt>
                <c:pt idx="91">
                  <c:v>-52.67940174898272</c:v>
                </c:pt>
                <c:pt idx="92">
                  <c:v>-52.77771247463956</c:v>
                </c:pt>
                <c:pt idx="93">
                  <c:v>-52.87530772165204</c:v>
                </c:pt>
                <c:pt idx="94">
                  <c:v>-52.97219080840878</c:v>
                </c:pt>
                <c:pt idx="95">
                  <c:v>-53.0683651368251</c:v>
                </c:pt>
                <c:pt idx="96">
                  <c:v>-53.16383418611112</c:v>
                </c:pt>
                <c:pt idx="97">
                  <c:v>-53.25860150687068</c:v>
                </c:pt>
                <c:pt idx="98">
                  <c:v>-53.35267071549139</c:v>
                </c:pt>
                <c:pt idx="99">
                  <c:v>-53.44604548883714</c:v>
                </c:pt>
                <c:pt idx="100">
                  <c:v>-53.53872955921</c:v>
                </c:pt>
                <c:pt idx="101">
                  <c:v>-53.63072670958054</c:v>
                </c:pt>
                <c:pt idx="102">
                  <c:v>-53.72204076906546</c:v>
                </c:pt>
                <c:pt idx="103">
                  <c:v>-53.81267560864809</c:v>
                </c:pt>
                <c:pt idx="104">
                  <c:v>-53.9026351371217</c:v>
                </c:pt>
                <c:pt idx="105">
                  <c:v>-53.99192329725888</c:v>
                </c:pt>
                <c:pt idx="106">
                  <c:v>-54.08054406217552</c:v>
                </c:pt>
                <c:pt idx="107">
                  <c:v>-54.16850143190013</c:v>
                </c:pt>
                <c:pt idx="108">
                  <c:v>-54.25579943012853</c:v>
                </c:pt>
                <c:pt idx="109">
                  <c:v>-54.34244210115121</c:v>
                </c:pt>
                <c:pt idx="110">
                  <c:v>-54.42843350695834</c:v>
                </c:pt>
                <c:pt idx="111">
                  <c:v>-54.51377772450137</c:v>
                </c:pt>
                <c:pt idx="112">
                  <c:v>-54.59847884310725</c:v>
                </c:pt>
                <c:pt idx="113">
                  <c:v>-54.68254096203782</c:v>
                </c:pt>
                <c:pt idx="114">
                  <c:v>-54.76596818819325</c:v>
                </c:pt>
                <c:pt idx="115">
                  <c:v>-54.84876463393967</c:v>
                </c:pt>
                <c:pt idx="116">
                  <c:v>-54.93093441506844</c:v>
                </c:pt>
                <c:pt idx="117">
                  <c:v>-55.01248164886965</c:v>
                </c:pt>
                <c:pt idx="118">
                  <c:v>-55.09341045232068</c:v>
                </c:pt>
                <c:pt idx="119">
                  <c:v>-55.17372494038454</c:v>
                </c:pt>
              </c:numCache>
            </c:numRef>
          </c:yVal>
          <c:smooth val="1"/>
          <c:extLst xmlns:c16r2="http://schemas.microsoft.com/office/drawing/2015/06/chart">
            <c:ext xmlns:c16="http://schemas.microsoft.com/office/drawing/2014/chart" uri="{C3380CC4-5D6E-409C-BE32-E72D297353CC}">
              <c16:uniqueId val="{00000006-F990-4FFA-8347-CC4C2F5A0043}"/>
            </c:ext>
          </c:extLst>
        </c:ser>
        <c:ser>
          <c:idx val="2"/>
          <c:order val="7"/>
          <c:tx>
            <c:strRef>
              <c:f>'SA-Needle-G'!$P$123</c:f>
              <c:strCache>
                <c:ptCount val="1"/>
                <c:pt idx="0">
                  <c:v>Total Deaths for 0.75x parameter level</c:v>
                </c:pt>
              </c:strCache>
            </c:strRef>
          </c:tx>
          <c:spPr>
            <a:ln w="28575">
              <a:solidFill>
                <a:schemeClr val="tx1"/>
              </a:solidFill>
              <a:prstDash val="solid"/>
            </a:ln>
          </c:spPr>
          <c:marker>
            <c:symbol val="none"/>
          </c:marker>
          <c:xVal>
            <c:numRef>
              <c:f>'SA-Needle-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P$3:$P$122</c:f>
              <c:numCache>
                <c:formatCode>General</c:formatCode>
                <c:ptCount val="120"/>
                <c:pt idx="0">
                  <c:v>-41.63115838956923</c:v>
                </c:pt>
                <c:pt idx="1">
                  <c:v>-41.9073938319913</c:v>
                </c:pt>
                <c:pt idx="2">
                  <c:v>-42.15979275026744</c:v>
                </c:pt>
                <c:pt idx="3">
                  <c:v>-42.39317151655223</c:v>
                </c:pt>
                <c:pt idx="4">
                  <c:v>-42.61144486332032</c:v>
                </c:pt>
                <c:pt idx="5">
                  <c:v>-42.81781884661967</c:v>
                </c:pt>
                <c:pt idx="6">
                  <c:v>-43.01491631103436</c:v>
                </c:pt>
                <c:pt idx="7">
                  <c:v>-43.20488003049027</c:v>
                </c:pt>
                <c:pt idx="8">
                  <c:v>-43.389457619848</c:v>
                </c:pt>
                <c:pt idx="9">
                  <c:v>-43.57007145037209</c:v>
                </c:pt>
                <c:pt idx="10">
                  <c:v>-43.7478762257883</c:v>
                </c:pt>
                <c:pt idx="11">
                  <c:v>-43.92380640309919</c:v>
                </c:pt>
                <c:pt idx="12">
                  <c:v>-44.0986152541708</c:v>
                </c:pt>
                <c:pt idx="13">
                  <c:v>-44.26282826333404</c:v>
                </c:pt>
                <c:pt idx="14">
                  <c:v>-44.42247457101195</c:v>
                </c:pt>
                <c:pt idx="15">
                  <c:v>-44.57874669747993</c:v>
                </c:pt>
                <c:pt idx="16">
                  <c:v>-44.7322523128099</c:v>
                </c:pt>
                <c:pt idx="17">
                  <c:v>-44.88347755237799</c:v>
                </c:pt>
                <c:pt idx="18">
                  <c:v>-45.03281232578365</c:v>
                </c:pt>
                <c:pt idx="19">
                  <c:v>-45.18056919349144</c:v>
                </c:pt>
                <c:pt idx="20">
                  <c:v>-45.32699848347362</c:v>
                </c:pt>
                <c:pt idx="21">
                  <c:v>-45.47230041345446</c:v>
                </c:pt>
                <c:pt idx="22">
                  <c:v>-45.61663482181503</c:v>
                </c:pt>
                <c:pt idx="23">
                  <c:v>-45.7601289868292</c:v>
                </c:pt>
                <c:pt idx="24">
                  <c:v>-45.90288391616495</c:v>
                </c:pt>
                <c:pt idx="25">
                  <c:v>-46.04497941102537</c:v>
                </c:pt>
                <c:pt idx="26">
                  <c:v>-46.1864609128038</c:v>
                </c:pt>
                <c:pt idx="27">
                  <c:v>-46.32737000074494</c:v>
                </c:pt>
                <c:pt idx="28">
                  <c:v>-46.46773871166634</c:v>
                </c:pt>
                <c:pt idx="29">
                  <c:v>-46.60759076066864</c:v>
                </c:pt>
                <c:pt idx="30">
                  <c:v>-46.74694316601649</c:v>
                </c:pt>
                <c:pt idx="31">
                  <c:v>-46.88580757152409</c:v>
                </c:pt>
                <c:pt idx="32">
                  <c:v>-47.02419131950678</c:v>
                </c:pt>
                <c:pt idx="33">
                  <c:v>-47.162098321734</c:v>
                </c:pt>
                <c:pt idx="34">
                  <c:v>-47.29952976672066</c:v>
                </c:pt>
                <c:pt idx="35">
                  <c:v>-47.43648469423889</c:v>
                </c:pt>
                <c:pt idx="36">
                  <c:v>-47.57296046206609</c:v>
                </c:pt>
                <c:pt idx="37">
                  <c:v>-47.70895312516</c:v>
                </c:pt>
                <c:pt idx="38">
                  <c:v>-47.84445774362197</c:v>
                </c:pt>
                <c:pt idx="39">
                  <c:v>-47.97946860308434</c:v>
                </c:pt>
                <c:pt idx="40">
                  <c:v>-48.11397943549049</c:v>
                </c:pt>
                <c:pt idx="41">
                  <c:v>-48.24798358666</c:v>
                </c:pt>
                <c:pt idx="42">
                  <c:v>-48.38147415073271</c:v>
                </c:pt>
                <c:pt idx="43">
                  <c:v>-48.51444407876986</c:v>
                </c:pt>
                <c:pt idx="44">
                  <c:v>-48.64688626626197</c:v>
                </c:pt>
                <c:pt idx="45">
                  <c:v>-48.7787936234071</c:v>
                </c:pt>
                <c:pt idx="46">
                  <c:v>-48.91015913130404</c:v>
                </c:pt>
                <c:pt idx="47">
                  <c:v>-49.0409758866324</c:v>
                </c:pt>
                <c:pt idx="48">
                  <c:v>-49.17123713691463</c:v>
                </c:pt>
                <c:pt idx="49">
                  <c:v>-49.3009363080716</c:v>
                </c:pt>
                <c:pt idx="50">
                  <c:v>-49.43006702567794</c:v>
                </c:pt>
                <c:pt idx="51">
                  <c:v>-49.55862313106005</c:v>
                </c:pt>
                <c:pt idx="52">
                  <c:v>-49.68659869312973</c:v>
                </c:pt>
                <c:pt idx="53">
                  <c:v>-49.81398801680912</c:v>
                </c:pt>
                <c:pt idx="54">
                  <c:v>-49.94078564864476</c:v>
                </c:pt>
                <c:pt idx="55">
                  <c:v>-50.06698638013636</c:v>
                </c:pt>
                <c:pt idx="56">
                  <c:v>-50.19258524920665</c:v>
                </c:pt>
                <c:pt idx="57">
                  <c:v>-50.31757754015332</c:v>
                </c:pt>
                <c:pt idx="58">
                  <c:v>-50.4419587823857</c:v>
                </c:pt>
                <c:pt idx="59">
                  <c:v>-50.5657247481683</c:v>
                </c:pt>
                <c:pt idx="60">
                  <c:v>-50.68887144958249</c:v>
                </c:pt>
                <c:pt idx="61">
                  <c:v>-50.81139513485891</c:v>
                </c:pt>
                <c:pt idx="62">
                  <c:v>-50.93329228421103</c:v>
                </c:pt>
                <c:pt idx="63">
                  <c:v>-51.05455960529274</c:v>
                </c:pt>
                <c:pt idx="64">
                  <c:v>-51.17519402835488</c:v>
                </c:pt>
                <c:pt idx="65">
                  <c:v>-51.2951927011791</c:v>
                </c:pt>
                <c:pt idx="66">
                  <c:v>-51.41455298386835</c:v>
                </c:pt>
                <c:pt idx="67">
                  <c:v>-51.5332724435169</c:v>
                </c:pt>
                <c:pt idx="68">
                  <c:v>-51.65134884881994</c:v>
                </c:pt>
                <c:pt idx="69">
                  <c:v>-51.7687801646509</c:v>
                </c:pt>
                <c:pt idx="70">
                  <c:v>-51.88556454664008</c:v>
                </c:pt>
                <c:pt idx="71">
                  <c:v>-52.00170033577478</c:v>
                </c:pt>
                <c:pt idx="72">
                  <c:v>-52.11718605302708</c:v>
                </c:pt>
                <c:pt idx="73">
                  <c:v>-52.23202039405568</c:v>
                </c:pt>
                <c:pt idx="74">
                  <c:v>-52.34620222395315</c:v>
                </c:pt>
                <c:pt idx="75">
                  <c:v>-52.45973057209503</c:v>
                </c:pt>
                <c:pt idx="76">
                  <c:v>-52.57260462705121</c:v>
                </c:pt>
                <c:pt idx="77">
                  <c:v>-52.68482373160197</c:v>
                </c:pt>
                <c:pt idx="78">
                  <c:v>-52.79638737785062</c:v>
                </c:pt>
                <c:pt idx="79">
                  <c:v>-52.90729520242621</c:v>
                </c:pt>
                <c:pt idx="80">
                  <c:v>-53.01754698179924</c:v>
                </c:pt>
                <c:pt idx="81">
                  <c:v>-53.12714262770087</c:v>
                </c:pt>
                <c:pt idx="82">
                  <c:v>-53.23608218263544</c:v>
                </c:pt>
                <c:pt idx="83">
                  <c:v>-53.34436581551734</c:v>
                </c:pt>
                <c:pt idx="84">
                  <c:v>-53.451993817402</c:v>
                </c:pt>
                <c:pt idx="85">
                  <c:v>-53.55896659732277</c:v>
                </c:pt>
                <c:pt idx="86">
                  <c:v>-53.66528467824</c:v>
                </c:pt>
                <c:pt idx="87">
                  <c:v>-53.77094869308858</c:v>
                </c:pt>
                <c:pt idx="88">
                  <c:v>-53.87595938093154</c:v>
                </c:pt>
                <c:pt idx="89">
                  <c:v>-53.98031758321234</c:v>
                </c:pt>
                <c:pt idx="90">
                  <c:v>-54.08402424011283</c:v>
                </c:pt>
                <c:pt idx="91">
                  <c:v>-54.18708038700095</c:v>
                </c:pt>
                <c:pt idx="92">
                  <c:v>-54.28948715098785</c:v>
                </c:pt>
                <c:pt idx="93">
                  <c:v>-54.39124574756725</c:v>
                </c:pt>
                <c:pt idx="94">
                  <c:v>-54.49235747735865</c:v>
                </c:pt>
                <c:pt idx="95">
                  <c:v>-54.59282372293446</c:v>
                </c:pt>
                <c:pt idx="96">
                  <c:v>-54.69264594574233</c:v>
                </c:pt>
                <c:pt idx="97">
                  <c:v>-54.79182568310934</c:v>
                </c:pt>
                <c:pt idx="98">
                  <c:v>-54.89036454533844</c:v>
                </c:pt>
                <c:pt idx="99">
                  <c:v>-54.98826421288155</c:v>
                </c:pt>
                <c:pt idx="100">
                  <c:v>-55.08552643359917</c:v>
                </c:pt>
                <c:pt idx="101">
                  <c:v>-55.18215302010013</c:v>
                </c:pt>
                <c:pt idx="102">
                  <c:v>-55.2781458471557</c:v>
                </c:pt>
                <c:pt idx="103">
                  <c:v>-55.37350684918883</c:v>
                </c:pt>
                <c:pt idx="104">
                  <c:v>-55.4682380178434</c:v>
                </c:pt>
                <c:pt idx="105">
                  <c:v>-55.56234139962116</c:v>
                </c:pt>
                <c:pt idx="106">
                  <c:v>-55.65581909358825</c:v>
                </c:pt>
                <c:pt idx="107">
                  <c:v>-55.74867324915486</c:v>
                </c:pt>
                <c:pt idx="108">
                  <c:v>-55.84090606391212</c:v>
                </c:pt>
                <c:pt idx="109">
                  <c:v>-55.93251978154903</c:v>
                </c:pt>
                <c:pt idx="110">
                  <c:v>-56.023516689814</c:v>
                </c:pt>
                <c:pt idx="111">
                  <c:v>-56.11389911855476</c:v>
                </c:pt>
                <c:pt idx="112">
                  <c:v>-56.2036694378078</c:v>
                </c:pt>
                <c:pt idx="113">
                  <c:v>-56.29283005594925</c:v>
                </c:pt>
                <c:pt idx="114">
                  <c:v>-56.38138341790283</c:v>
                </c:pt>
                <c:pt idx="115">
                  <c:v>-56.46933200340345</c:v>
                </c:pt>
                <c:pt idx="116">
                  <c:v>-56.55667832530825</c:v>
                </c:pt>
                <c:pt idx="117">
                  <c:v>-56.6434249279705</c:v>
                </c:pt>
                <c:pt idx="118">
                  <c:v>-56.72957438565563</c:v>
                </c:pt>
                <c:pt idx="119">
                  <c:v>-56.81512930100926</c:v>
                </c:pt>
              </c:numCache>
            </c:numRef>
          </c:yVal>
          <c:smooth val="1"/>
          <c:extLst xmlns:c16r2="http://schemas.microsoft.com/office/drawing/2015/06/chart">
            <c:ext xmlns:c16="http://schemas.microsoft.com/office/drawing/2014/chart" uri="{C3380CC4-5D6E-409C-BE32-E72D297353CC}">
              <c16:uniqueId val="{00000007-F990-4FFA-8347-CC4C2F5A0043}"/>
            </c:ext>
          </c:extLst>
        </c:ser>
        <c:ser>
          <c:idx val="9"/>
          <c:order val="8"/>
          <c:tx>
            <c:strRef>
              <c:f>'SA-Needle-G'!$Y$123</c:f>
              <c:strCache>
                <c:ptCount val="1"/>
                <c:pt idx="0">
                  <c:v>Total Deaths for 0.5x parameter level</c:v>
                </c:pt>
              </c:strCache>
            </c:strRef>
          </c:tx>
          <c:spPr>
            <a:ln w="6350">
              <a:solidFill>
                <a:schemeClr val="tx1"/>
              </a:solidFill>
              <a:prstDash val="solid"/>
            </a:ln>
          </c:spPr>
          <c:marker>
            <c:symbol val="none"/>
          </c:marker>
          <c:xVal>
            <c:numRef>
              <c:f>'SA-Needle-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Needle-G'!$Y$3:$Y$122</c:f>
              <c:numCache>
                <c:formatCode>General</c:formatCode>
                <c:ptCount val="120"/>
                <c:pt idx="0">
                  <c:v>-41.63115838956923</c:v>
                </c:pt>
                <c:pt idx="1">
                  <c:v>-42.10752744600435</c:v>
                </c:pt>
                <c:pt idx="2">
                  <c:v>-42.5329640291313</c:v>
                </c:pt>
                <c:pt idx="3">
                  <c:v>-42.91615582130871</c:v>
                </c:pt>
                <c:pt idx="4">
                  <c:v>-43.2643153946215</c:v>
                </c:pt>
                <c:pt idx="5">
                  <c:v>-43.58345896669609</c:v>
                </c:pt>
                <c:pt idx="6">
                  <c:v>-43.87860500527472</c:v>
                </c:pt>
                <c:pt idx="7">
                  <c:v>-44.15393959104922</c:v>
                </c:pt>
                <c:pt idx="8">
                  <c:v>-44.41295423841639</c:v>
                </c:pt>
                <c:pt idx="9">
                  <c:v>-44.65856078200472</c:v>
                </c:pt>
                <c:pt idx="10">
                  <c:v>-44.89318716199389</c:v>
                </c:pt>
                <c:pt idx="11">
                  <c:v>-45.118857297877</c:v>
                </c:pt>
                <c:pt idx="12">
                  <c:v>-45.337257705472</c:v>
                </c:pt>
                <c:pt idx="13">
                  <c:v>-45.53880880407395</c:v>
                </c:pt>
                <c:pt idx="14">
                  <c:v>-45.73109679413983</c:v>
                </c:pt>
                <c:pt idx="15">
                  <c:v>-45.91592600848711</c:v>
                </c:pt>
                <c:pt idx="16">
                  <c:v>-46.09442605551639</c:v>
                </c:pt>
                <c:pt idx="17">
                  <c:v>-46.26753172967087</c:v>
                </c:pt>
                <c:pt idx="18">
                  <c:v>-46.43601944098136</c:v>
                </c:pt>
                <c:pt idx="19">
                  <c:v>-46.60053545865252</c:v>
                </c:pt>
                <c:pt idx="20">
                  <c:v>-46.7616189305479</c:v>
                </c:pt>
                <c:pt idx="21">
                  <c:v>-46.91972067623804</c:v>
                </c:pt>
                <c:pt idx="22">
                  <c:v>-47.07521855159565</c:v>
                </c:pt>
                <c:pt idx="23">
                  <c:v>-47.2284300284705</c:v>
                </c:pt>
                <c:pt idx="24">
                  <c:v>-47.37962250916185</c:v>
                </c:pt>
                <c:pt idx="25">
                  <c:v>-47.52902179594344</c:v>
                </c:pt>
                <c:pt idx="26">
                  <c:v>-47.67680026387247</c:v>
                </c:pt>
                <c:pt idx="27">
                  <c:v>-47.82311283307653</c:v>
                </c:pt>
                <c:pt idx="28">
                  <c:v>-47.96809191478896</c:v>
                </c:pt>
                <c:pt idx="29">
                  <c:v>-48.111850374346</c:v>
                </c:pt>
                <c:pt idx="30">
                  <c:v>-48.25448464660999</c:v>
                </c:pt>
                <c:pt idx="31">
                  <c:v>-48.39607732734775</c:v>
                </c:pt>
                <c:pt idx="32">
                  <c:v>-48.53669932791513</c:v>
                </c:pt>
                <c:pt idx="33">
                  <c:v>-48.67641166971698</c:v>
                </c:pt>
                <c:pt idx="34">
                  <c:v>-48.81526698121591</c:v>
                </c:pt>
                <c:pt idx="35">
                  <c:v>-48.95331074900273</c:v>
                </c:pt>
                <c:pt idx="36">
                  <c:v>-49.09058236530827</c:v>
                </c:pt>
                <c:pt idx="37">
                  <c:v>-49.22711600680936</c:v>
                </c:pt>
                <c:pt idx="38">
                  <c:v>-49.36294137342552</c:v>
                </c:pt>
                <c:pt idx="39">
                  <c:v>-49.49808427847643</c:v>
                </c:pt>
                <c:pt idx="40">
                  <c:v>-49.63256719487376</c:v>
                </c:pt>
                <c:pt idx="41">
                  <c:v>-49.76640970343542</c:v>
                </c:pt>
                <c:pt idx="42">
                  <c:v>-49.89962887217002</c:v>
                </c:pt>
                <c:pt idx="43">
                  <c:v>-50.03223957908249</c:v>
                </c:pt>
                <c:pt idx="44">
                  <c:v>-50.16425478774487</c:v>
                </c:pt>
                <c:pt idx="45">
                  <c:v>-50.29568578327102</c:v>
                </c:pt>
                <c:pt idx="46">
                  <c:v>-50.4265423750193</c:v>
                </c:pt>
                <c:pt idx="47">
                  <c:v>-50.55683307131599</c:v>
                </c:pt>
                <c:pt idx="48">
                  <c:v>-50.68656523058093</c:v>
                </c:pt>
                <c:pt idx="49">
                  <c:v>-50.81574519249516</c:v>
                </c:pt>
                <c:pt idx="50">
                  <c:v>-50.94437839227907</c:v>
                </c:pt>
                <c:pt idx="51">
                  <c:v>-51.07246946061468</c:v>
                </c:pt>
                <c:pt idx="52">
                  <c:v>-51.20002231128892</c:v>
                </c:pt>
                <c:pt idx="53">
                  <c:v>-51.3270402184252</c:v>
                </c:pt>
                <c:pt idx="54">
                  <c:v>-51.45352588479195</c:v>
                </c:pt>
                <c:pt idx="55">
                  <c:v>-51.57948150241106</c:v>
                </c:pt>
                <c:pt idx="56">
                  <c:v>-51.70490880654374</c:v>
                </c:pt>
                <c:pt idx="57">
                  <c:v>-51.82980912393855</c:v>
                </c:pt>
                <c:pt idx="58">
                  <c:v>-51.95418341609689</c:v>
                </c:pt>
                <c:pt idx="59">
                  <c:v>-52.07803231819526</c:v>
                </c:pt>
                <c:pt idx="60">
                  <c:v>-52.20135617419228</c:v>
                </c:pt>
                <c:pt idx="61">
                  <c:v>-52.32415506860825</c:v>
                </c:pt>
                <c:pt idx="62">
                  <c:v>-52.44642885533924</c:v>
                </c:pt>
                <c:pt idx="63">
                  <c:v>-52.56817718387242</c:v>
                </c:pt>
                <c:pt idx="64">
                  <c:v>-52.68939952315895</c:v>
                </c:pt>
                <c:pt idx="65">
                  <c:v>-52.81009518342571</c:v>
                </c:pt>
                <c:pt idx="66">
                  <c:v>-52.9302633361178</c:v>
                </c:pt>
                <c:pt idx="67">
                  <c:v>-53.04990303216891</c:v>
                </c:pt>
                <c:pt idx="68">
                  <c:v>-53.16901321875275</c:v>
                </c:pt>
                <c:pt idx="69">
                  <c:v>-53.28759275467164</c:v>
                </c:pt>
                <c:pt idx="70">
                  <c:v>-53.40564042449304</c:v>
                </c:pt>
                <c:pt idx="71">
                  <c:v>-53.52315495154935</c:v>
                </c:pt>
                <c:pt idx="72">
                  <c:v>-53.64013500989741</c:v>
                </c:pt>
                <c:pt idx="73">
                  <c:v>-53.75657923532371</c:v>
                </c:pt>
                <c:pt idx="74">
                  <c:v>-53.87248623547593</c:v>
                </c:pt>
                <c:pt idx="75">
                  <c:v>-53.98785459917218</c:v>
                </c:pt>
                <c:pt idx="76">
                  <c:v>-54.10268290498106</c:v>
                </c:pt>
                <c:pt idx="77">
                  <c:v>-54.21696972909702</c:v>
                </c:pt>
                <c:pt idx="78">
                  <c:v>-54.3307136525793</c:v>
                </c:pt>
                <c:pt idx="79">
                  <c:v>-54.44391326799605</c:v>
                </c:pt>
                <c:pt idx="80">
                  <c:v>-54.55656718551641</c:v>
                </c:pt>
                <c:pt idx="81">
                  <c:v>-54.66867403848327</c:v>
                </c:pt>
                <c:pt idx="82">
                  <c:v>-54.78023248850968</c:v>
                </c:pt>
                <c:pt idx="83">
                  <c:v>-54.89124123013098</c:v>
                </c:pt>
                <c:pt idx="84">
                  <c:v>-55.00169899503229</c:v>
                </c:pt>
                <c:pt idx="85">
                  <c:v>-55.11160455589695</c:v>
                </c:pt>
                <c:pt idx="86">
                  <c:v>-55.22095672988</c:v>
                </c:pt>
                <c:pt idx="87">
                  <c:v>-55.32975438174795</c:v>
                </c:pt>
                <c:pt idx="88">
                  <c:v>-55.43799642670209</c:v>
                </c:pt>
                <c:pt idx="89">
                  <c:v>-55.54568183290365</c:v>
                </c:pt>
                <c:pt idx="90">
                  <c:v>-55.65280962371907</c:v>
                </c:pt>
                <c:pt idx="91">
                  <c:v>-55.7593788797094</c:v>
                </c:pt>
                <c:pt idx="92">
                  <c:v>-55.8653887403748</c:v>
                </c:pt>
                <c:pt idx="93">
                  <c:v>-55.970838405676</c:v>
                </c:pt>
                <c:pt idx="94">
                  <c:v>-56.07572713734339</c:v>
                </c:pt>
                <c:pt idx="95">
                  <c:v>-56.18005425998219</c:v>
                </c:pt>
                <c:pt idx="96">
                  <c:v>-56.28381916200667</c:v>
                </c:pt>
                <c:pt idx="97">
                  <c:v>-56.38702129639074</c:v>
                </c:pt>
                <c:pt idx="98">
                  <c:v>-56.48966018126453</c:v>
                </c:pt>
                <c:pt idx="99">
                  <c:v>-56.59173540036036</c:v>
                </c:pt>
                <c:pt idx="100">
                  <c:v>-56.6932466033193</c:v>
                </c:pt>
                <c:pt idx="101">
                  <c:v>-56.79419350587004</c:v>
                </c:pt>
                <c:pt idx="102">
                  <c:v>-56.89457588988625</c:v>
                </c:pt>
                <c:pt idx="103">
                  <c:v>-56.99439360334009</c:v>
                </c:pt>
                <c:pt idx="104">
                  <c:v>-57.0936465601371</c:v>
                </c:pt>
                <c:pt idx="105">
                  <c:v>-57.19233473987205</c:v>
                </c:pt>
                <c:pt idx="106">
                  <c:v>-57.2904581874899</c:v>
                </c:pt>
                <c:pt idx="107">
                  <c:v>-57.38801701286145</c:v>
                </c:pt>
                <c:pt idx="108">
                  <c:v>-57.48501139029239</c:v>
                </c:pt>
                <c:pt idx="109">
                  <c:v>-57.58144155795874</c:v>
                </c:pt>
                <c:pt idx="110">
                  <c:v>-57.67730781727865</c:v>
                </c:pt>
                <c:pt idx="111">
                  <c:v>-57.77261053222673</c:v>
                </c:pt>
                <c:pt idx="112">
                  <c:v>-57.86735012860017</c:v>
                </c:pt>
                <c:pt idx="113">
                  <c:v>-57.96152709323103</c:v>
                </c:pt>
                <c:pt idx="114">
                  <c:v>-58.05514197315997</c:v>
                </c:pt>
                <c:pt idx="115">
                  <c:v>-58.14819537476132</c:v>
                </c:pt>
                <c:pt idx="116">
                  <c:v>-58.24068796284809</c:v>
                </c:pt>
                <c:pt idx="117">
                  <c:v>-58.33262045973358</c:v>
                </c:pt>
                <c:pt idx="118">
                  <c:v>-58.42399364426474</c:v>
                </c:pt>
                <c:pt idx="119">
                  <c:v>-58.51480835083827</c:v>
                </c:pt>
              </c:numCache>
            </c:numRef>
          </c:yVal>
          <c:smooth val="1"/>
          <c:extLst xmlns:c16r2="http://schemas.microsoft.com/office/drawing/2015/06/chart">
            <c:ext xmlns:c16="http://schemas.microsoft.com/office/drawing/2014/chart" uri="{C3380CC4-5D6E-409C-BE32-E72D297353CC}">
              <c16:uniqueId val="{00000008-F990-4FFA-8347-CC4C2F5A0043}"/>
            </c:ext>
          </c:extLst>
        </c:ser>
        <c:dLbls>
          <c:showLegendKey val="0"/>
          <c:showVal val="0"/>
          <c:showCatName val="0"/>
          <c:showSerName val="0"/>
          <c:showPercent val="0"/>
          <c:showBubbleSize val="0"/>
        </c:dLbls>
        <c:axId val="-1649271264"/>
        <c:axId val="-1649269072"/>
      </c:scatterChart>
      <c:valAx>
        <c:axId val="-1649271264"/>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649269072"/>
        <c:crosses val="autoZero"/>
        <c:crossBetween val="midCat"/>
      </c:valAx>
      <c:valAx>
        <c:axId val="-1649269072"/>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649271264"/>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20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87727593078643"/>
          <c:y val="0.0216216216216216"/>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SA-MAT-G'!$E$123</c:f>
              <c:strCache>
                <c:ptCount val="1"/>
                <c:pt idx="0">
                  <c:v>SOUD Deaths for 1x parameter level</c:v>
                </c:pt>
              </c:strCache>
            </c:strRef>
          </c:tx>
          <c:spPr>
            <a:ln w="76200">
              <a:solidFill>
                <a:schemeClr val="accent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E$3:$E$122</c:f>
              <c:numCache>
                <c:formatCode>General</c:formatCode>
                <c:ptCount val="120"/>
                <c:pt idx="0">
                  <c:v>0.0</c:v>
                </c:pt>
                <c:pt idx="1">
                  <c:v>-1.37196019672822</c:v>
                </c:pt>
                <c:pt idx="2">
                  <c:v>-2.397224848656037</c:v>
                </c:pt>
                <c:pt idx="3">
                  <c:v>-3.12313447769286</c:v>
                </c:pt>
                <c:pt idx="4">
                  <c:v>-3.587911448074282</c:v>
                </c:pt>
                <c:pt idx="5">
                  <c:v>-3.890092891611039</c:v>
                </c:pt>
                <c:pt idx="6">
                  <c:v>-4.147158800702726</c:v>
                </c:pt>
                <c:pt idx="7">
                  <c:v>-4.312333883337533</c:v>
                </c:pt>
                <c:pt idx="8">
                  <c:v>-4.733470533521177</c:v>
                </c:pt>
                <c:pt idx="9">
                  <c:v>-5.242367640641647</c:v>
                </c:pt>
                <c:pt idx="10">
                  <c:v>-5.757350556334305</c:v>
                </c:pt>
                <c:pt idx="11">
                  <c:v>-6.277093161770517</c:v>
                </c:pt>
                <c:pt idx="12">
                  <c:v>-6.800364335184648</c:v>
                </c:pt>
                <c:pt idx="13">
                  <c:v>-7.354797969262177</c:v>
                </c:pt>
                <c:pt idx="14">
                  <c:v>-7.914221893124931</c:v>
                </c:pt>
                <c:pt idx="15">
                  <c:v>-8.47632780460192</c:v>
                </c:pt>
                <c:pt idx="16">
                  <c:v>-9.039218499439448</c:v>
                </c:pt>
                <c:pt idx="17">
                  <c:v>-9.601266032336912</c:v>
                </c:pt>
                <c:pt idx="18">
                  <c:v>-10.1611831715717</c:v>
                </c:pt>
                <c:pt idx="19">
                  <c:v>-10.71802586522658</c:v>
                </c:pt>
                <c:pt idx="20">
                  <c:v>-11.27088049112224</c:v>
                </c:pt>
                <c:pt idx="21">
                  <c:v>-11.81953782141386</c:v>
                </c:pt>
                <c:pt idx="22">
                  <c:v>-12.36356110066763</c:v>
                </c:pt>
                <c:pt idx="23">
                  <c:v>-12.9024350349601</c:v>
                </c:pt>
                <c:pt idx="24">
                  <c:v>-13.4357032982747</c:v>
                </c:pt>
                <c:pt idx="25">
                  <c:v>-13.96296220053964</c:v>
                </c:pt>
                <c:pt idx="26">
                  <c:v>-14.48390421956337</c:v>
                </c:pt>
                <c:pt idx="27">
                  <c:v>-14.99822113555795</c:v>
                </c:pt>
                <c:pt idx="28">
                  <c:v>-15.5056406357824</c:v>
                </c:pt>
                <c:pt idx="29">
                  <c:v>-16.0059234550127</c:v>
                </c:pt>
                <c:pt idx="30">
                  <c:v>-16.49886063554293</c:v>
                </c:pt>
                <c:pt idx="31">
                  <c:v>-16.98427129128622</c:v>
                </c:pt>
                <c:pt idx="32">
                  <c:v>-17.46200068498358</c:v>
                </c:pt>
                <c:pt idx="33">
                  <c:v>-17.93191801364205</c:v>
                </c:pt>
                <c:pt idx="34">
                  <c:v>-18.39391559519729</c:v>
                </c:pt>
                <c:pt idx="35">
                  <c:v>-18.84790658446502</c:v>
                </c:pt>
                <c:pt idx="36">
                  <c:v>-19.29382312646376</c:v>
                </c:pt>
                <c:pt idx="37">
                  <c:v>-19.73161490044442</c:v>
                </c:pt>
                <c:pt idx="38">
                  <c:v>-20.16124777630714</c:v>
                </c:pt>
                <c:pt idx="39">
                  <c:v>-20.58270265392398</c:v>
                </c:pt>
                <c:pt idx="40">
                  <c:v>-20.99597423200703</c:v>
                </c:pt>
                <c:pt idx="41">
                  <c:v>-21.40106992642163</c:v>
                </c:pt>
                <c:pt idx="42">
                  <c:v>-21.79800886190637</c:v>
                </c:pt>
                <c:pt idx="43">
                  <c:v>-22.1868209303052</c:v>
                </c:pt>
                <c:pt idx="44">
                  <c:v>-22.56754591029051</c:v>
                </c:pt>
                <c:pt idx="45">
                  <c:v>-22.94023264400168</c:v>
                </c:pt>
                <c:pt idx="46">
                  <c:v>-23.30493826563022</c:v>
                </c:pt>
                <c:pt idx="47">
                  <c:v>-23.66172748047613</c:v>
                </c:pt>
                <c:pt idx="48">
                  <c:v>-24.01067188836473</c:v>
                </c:pt>
                <c:pt idx="49">
                  <c:v>-24.3518493490737</c:v>
                </c:pt>
                <c:pt idx="50">
                  <c:v>-24.68534338763682</c:v>
                </c:pt>
                <c:pt idx="51">
                  <c:v>-25.01124263712518</c:v>
                </c:pt>
                <c:pt idx="52">
                  <c:v>-25.32964031684308</c:v>
                </c:pt>
                <c:pt idx="53">
                  <c:v>-25.6406337436142</c:v>
                </c:pt>
                <c:pt idx="54">
                  <c:v>-25.94432387437842</c:v>
                </c:pt>
                <c:pt idx="55">
                  <c:v>-26.24081487832168</c:v>
                </c:pt>
                <c:pt idx="56">
                  <c:v>-26.53021373687027</c:v>
                </c:pt>
                <c:pt idx="57">
                  <c:v>-26.81262986998804</c:v>
                </c:pt>
                <c:pt idx="58">
                  <c:v>-27.08817478730555</c:v>
                </c:pt>
                <c:pt idx="59">
                  <c:v>-27.35696176268704</c:v>
                </c:pt>
                <c:pt idx="60">
                  <c:v>-27.61910553093294</c:v>
                </c:pt>
                <c:pt idx="61">
                  <c:v>-27.87472200536758</c:v>
                </c:pt>
                <c:pt idx="62">
                  <c:v>-28.12392801515077</c:v>
                </c:pt>
                <c:pt idx="63">
                  <c:v>-28.36684106118395</c:v>
                </c:pt>
                <c:pt idx="64">
                  <c:v>-28.60357908957974</c:v>
                </c:pt>
                <c:pt idx="65">
                  <c:v>-28.83426028168144</c:v>
                </c:pt>
                <c:pt idx="66">
                  <c:v>-29.05900285969419</c:v>
                </c:pt>
                <c:pt idx="67">
                  <c:v>-29.2779249070358</c:v>
                </c:pt>
                <c:pt idx="68">
                  <c:v>-29.49114420254712</c:v>
                </c:pt>
                <c:pt idx="69">
                  <c:v>-29.69877806776753</c:v>
                </c:pt>
                <c:pt idx="70">
                  <c:v>-29.90094322650805</c:v>
                </c:pt>
                <c:pt idx="71">
                  <c:v>-30.09775567599138</c:v>
                </c:pt>
                <c:pt idx="72">
                  <c:v>-30.28933056888916</c:v>
                </c:pt>
                <c:pt idx="73">
                  <c:v>-30.47578210558622</c:v>
                </c:pt>
                <c:pt idx="74">
                  <c:v>-30.65722343607251</c:v>
                </c:pt>
                <c:pt idx="75">
                  <c:v>-30.83376657086678</c:v>
                </c:pt>
                <c:pt idx="76">
                  <c:v>-31.00552230042688</c:v>
                </c:pt>
                <c:pt idx="77">
                  <c:v>-31.17260012251861</c:v>
                </c:pt>
                <c:pt idx="78">
                  <c:v>-31.33510817704314</c:v>
                </c:pt>
                <c:pt idx="79">
                  <c:v>-31.49315318786741</c:v>
                </c:pt>
                <c:pt idx="80">
                  <c:v>-31.64684041119383</c:v>
                </c:pt>
                <c:pt idx="81">
                  <c:v>-31.79627359006328</c:v>
                </c:pt>
                <c:pt idx="82">
                  <c:v>-31.94155491458641</c:v>
                </c:pt>
                <c:pt idx="83">
                  <c:v>-32.08278498752997</c:v>
                </c:pt>
                <c:pt idx="84">
                  <c:v>-32.22006279490044</c:v>
                </c:pt>
                <c:pt idx="85">
                  <c:v>-32.35348568118901</c:v>
                </c:pt>
                <c:pt idx="86">
                  <c:v>-32.4831493289632</c:v>
                </c:pt>
                <c:pt idx="87">
                  <c:v>-32.60914774249572</c:v>
                </c:pt>
                <c:pt idx="88">
                  <c:v>-32.7315732351625</c:v>
                </c:pt>
                <c:pt idx="89">
                  <c:v>-32.85051642032802</c:v>
                </c:pt>
                <c:pt idx="90">
                  <c:v>-32.96606620547273</c:v>
                </c:pt>
                <c:pt idx="91">
                  <c:v>-33.07830978932157</c:v>
                </c:pt>
                <c:pt idx="92">
                  <c:v>-33.18733266175506</c:v>
                </c:pt>
                <c:pt idx="93">
                  <c:v>-33.29321860628056</c:v>
                </c:pt>
                <c:pt idx="94">
                  <c:v>-33.39604970487501</c:v>
                </c:pt>
                <c:pt idx="95">
                  <c:v>-33.49590634500612</c:v>
                </c:pt>
                <c:pt idx="96">
                  <c:v>-33.59286722865472</c:v>
                </c:pt>
                <c:pt idx="97">
                  <c:v>-33.68700938317691</c:v>
                </c:pt>
                <c:pt idx="98">
                  <c:v>-33.77840817384232</c:v>
                </c:pt>
                <c:pt idx="99">
                  <c:v>-33.86713731790884</c:v>
                </c:pt>
                <c:pt idx="100">
                  <c:v>-33.95326890009017</c:v>
                </c:pt>
                <c:pt idx="101">
                  <c:v>-34.0368733892911</c:v>
                </c:pt>
                <c:pt idx="102">
                  <c:v>-34.11801965648435</c:v>
                </c:pt>
                <c:pt idx="103">
                  <c:v>-34.19677499361817</c:v>
                </c:pt>
                <c:pt idx="104">
                  <c:v>-34.2732051334474</c:v>
                </c:pt>
                <c:pt idx="105">
                  <c:v>-34.3473742701854</c:v>
                </c:pt>
                <c:pt idx="106">
                  <c:v>-34.41934508088625</c:v>
                </c:pt>
                <c:pt idx="107">
                  <c:v>-34.48917874746867</c:v>
                </c:pt>
                <c:pt idx="108">
                  <c:v>-34.55693497929413</c:v>
                </c:pt>
                <c:pt idx="109">
                  <c:v>-34.62267203623732</c:v>
                </c:pt>
                <c:pt idx="110">
                  <c:v>-34.68644675215425</c:v>
                </c:pt>
                <c:pt idx="111">
                  <c:v>-34.74831455870842</c:v>
                </c:pt>
                <c:pt idx="112">
                  <c:v>-34.80832950946913</c:v>
                </c:pt>
                <c:pt idx="113">
                  <c:v>-34.86654430423973</c:v>
                </c:pt>
                <c:pt idx="114">
                  <c:v>-34.92301031355568</c:v>
                </c:pt>
                <c:pt idx="115">
                  <c:v>-34.97777760330185</c:v>
                </c:pt>
                <c:pt idx="116">
                  <c:v>-35.03089495940849</c:v>
                </c:pt>
                <c:pt idx="117">
                  <c:v>-35.08240991257508</c:v>
                </c:pt>
                <c:pt idx="118">
                  <c:v>-35.13236876299001</c:v>
                </c:pt>
                <c:pt idx="119">
                  <c:v>-35.18081660500484</c:v>
                </c:pt>
              </c:numCache>
            </c:numRef>
          </c:yVal>
          <c:smooth val="1"/>
          <c:extLst xmlns:c16r2="http://schemas.microsoft.com/office/drawing/2015/06/chart">
            <c:ext xmlns:c16="http://schemas.microsoft.com/office/drawing/2014/chart" uri="{C3380CC4-5D6E-409C-BE32-E72D297353CC}">
              <c16:uniqueId val="{00000000-0A13-41F3-855C-9CDF3F5065B1}"/>
            </c:ext>
          </c:extLst>
        </c:ser>
        <c:ser>
          <c:idx val="3"/>
          <c:order val="1"/>
          <c:tx>
            <c:strRef>
              <c:f>'SA-MAT-G'!$N$123</c:f>
              <c:strCache>
                <c:ptCount val="1"/>
                <c:pt idx="0">
                  <c:v>SOUD Deaths for 0.75x parameter level</c:v>
                </c:pt>
              </c:strCache>
            </c:strRef>
          </c:tx>
          <c:spPr>
            <a:ln w="28575">
              <a:solidFill>
                <a:schemeClr val="accent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N$3:$N$122</c:f>
              <c:numCache>
                <c:formatCode>General</c:formatCode>
                <c:ptCount val="120"/>
                <c:pt idx="0">
                  <c:v>0.0</c:v>
                </c:pt>
                <c:pt idx="1">
                  <c:v>-0.319760294184857</c:v>
                </c:pt>
                <c:pt idx="2">
                  <c:v>-0.658990134656619</c:v>
                </c:pt>
                <c:pt idx="3">
                  <c:v>-1.015766943725612</c:v>
                </c:pt>
                <c:pt idx="4">
                  <c:v>-1.388284499681072</c:v>
                </c:pt>
                <c:pt idx="5">
                  <c:v>-1.774847379372454</c:v>
                </c:pt>
                <c:pt idx="6">
                  <c:v>-2.173865019743062</c:v>
                </c:pt>
                <c:pt idx="7">
                  <c:v>-2.583846074336657</c:v>
                </c:pt>
                <c:pt idx="8">
                  <c:v>-3.00339305765238</c:v>
                </c:pt>
                <c:pt idx="9">
                  <c:v>-3.431197266096888</c:v>
                </c:pt>
                <c:pt idx="10">
                  <c:v>-3.866033963405083</c:v>
                </c:pt>
                <c:pt idx="11">
                  <c:v>-4.306757818021628</c:v>
                </c:pt>
                <c:pt idx="12">
                  <c:v>-4.752298579887065</c:v>
                </c:pt>
                <c:pt idx="13">
                  <c:v>-5.223238672250067</c:v>
                </c:pt>
                <c:pt idx="14">
                  <c:v>-5.698470394466244</c:v>
                </c:pt>
                <c:pt idx="15">
                  <c:v>-6.17668071043272</c:v>
                </c:pt>
                <c:pt idx="16">
                  <c:v>-6.656788739267076</c:v>
                </c:pt>
                <c:pt idx="17">
                  <c:v>-7.137847791172453</c:v>
                </c:pt>
                <c:pt idx="18">
                  <c:v>-7.619023233977714</c:v>
                </c:pt>
                <c:pt idx="19">
                  <c:v>-8.099575093622801</c:v>
                </c:pt>
                <c:pt idx="20">
                  <c:v>-8.578844134387555</c:v>
                </c:pt>
                <c:pt idx="21">
                  <c:v>-9.05624065879265</c:v>
                </c:pt>
                <c:pt idx="22">
                  <c:v>-9.53123543708864</c:v>
                </c:pt>
                <c:pt idx="23">
                  <c:v>-10.00335230745009</c:v>
                </c:pt>
                <c:pt idx="24">
                  <c:v>-10.47216208989375</c:v>
                </c:pt>
                <c:pt idx="25">
                  <c:v>-10.93727753609041</c:v>
                </c:pt>
                <c:pt idx="26">
                  <c:v>-11.39838612297503</c:v>
                </c:pt>
                <c:pt idx="27">
                  <c:v>-11.85517513989337</c:v>
                </c:pt>
                <c:pt idx="28">
                  <c:v>-12.30736234847304</c:v>
                </c:pt>
                <c:pt idx="29">
                  <c:v>-12.75469369089487</c:v>
                </c:pt>
                <c:pt idx="30">
                  <c:v>-13.19694107765706</c:v>
                </c:pt>
                <c:pt idx="31">
                  <c:v>-13.63390042032179</c:v>
                </c:pt>
                <c:pt idx="32">
                  <c:v>-14.0653898691864</c:v>
                </c:pt>
                <c:pt idx="33">
                  <c:v>-14.49124822164702</c:v>
                </c:pt>
                <c:pt idx="34">
                  <c:v>-14.91133347423186</c:v>
                </c:pt>
                <c:pt idx="35">
                  <c:v>-15.32552149683415</c:v>
                </c:pt>
                <c:pt idx="36">
                  <c:v>-15.73370481205395</c:v>
                </c:pt>
                <c:pt idx="37">
                  <c:v>-16.13579146592789</c:v>
                </c:pt>
                <c:pt idx="38">
                  <c:v>-16.53170397896927</c:v>
                </c:pt>
                <c:pt idx="39">
                  <c:v>-16.92137843240523</c:v>
                </c:pt>
                <c:pt idx="40">
                  <c:v>-17.30476349566525</c:v>
                </c:pt>
                <c:pt idx="41">
                  <c:v>-17.68181956961246</c:v>
                </c:pt>
                <c:pt idx="42">
                  <c:v>-18.05251798308907</c:v>
                </c:pt>
                <c:pt idx="43">
                  <c:v>-18.4168402378348</c:v>
                </c:pt>
                <c:pt idx="44">
                  <c:v>-18.77477729802822</c:v>
                </c:pt>
                <c:pt idx="45">
                  <c:v>-19.12632892120946</c:v>
                </c:pt>
                <c:pt idx="46">
                  <c:v>-19.4715030277559</c:v>
                </c:pt>
                <c:pt idx="47">
                  <c:v>-19.81031510640628</c:v>
                </c:pt>
                <c:pt idx="48">
                  <c:v>-20.14278765359995</c:v>
                </c:pt>
                <c:pt idx="49">
                  <c:v>-20.4689496446161</c:v>
                </c:pt>
                <c:pt idx="50">
                  <c:v>-20.78883603467908</c:v>
                </c:pt>
                <c:pt idx="51">
                  <c:v>-21.10248728835525</c:v>
                </c:pt>
                <c:pt idx="52">
                  <c:v>-21.40994893579709</c:v>
                </c:pt>
                <c:pt idx="53">
                  <c:v>-21.71127115419617</c:v>
                </c:pt>
                <c:pt idx="54">
                  <c:v>-22.00650837319338</c:v>
                </c:pt>
                <c:pt idx="55">
                  <c:v>-22.29571890300522</c:v>
                </c:pt>
                <c:pt idx="56">
                  <c:v>-22.57896458408031</c:v>
                </c:pt>
                <c:pt idx="57">
                  <c:v>-22.85631045717701</c:v>
                </c:pt>
                <c:pt idx="58">
                  <c:v>-23.12782445281716</c:v>
                </c:pt>
                <c:pt idx="59">
                  <c:v>-23.39357709911756</c:v>
                </c:pt>
                <c:pt idx="60">
                  <c:v>-23.65364124706328</c:v>
                </c:pt>
                <c:pt idx="61">
                  <c:v>-23.90809181232892</c:v>
                </c:pt>
                <c:pt idx="62">
                  <c:v>-24.15700553279823</c:v>
                </c:pt>
                <c:pt idx="63">
                  <c:v>-24.40046074097827</c:v>
                </c:pt>
                <c:pt idx="64">
                  <c:v>-24.63853715054035</c:v>
                </c:pt>
                <c:pt idx="65">
                  <c:v>-24.87131565625768</c:v>
                </c:pt>
                <c:pt idx="66">
                  <c:v>-25.09887814664967</c:v>
                </c:pt>
                <c:pt idx="67">
                  <c:v>-25.32130732866483</c:v>
                </c:pt>
                <c:pt idx="68">
                  <c:v>-25.53868656377908</c:v>
                </c:pt>
                <c:pt idx="69">
                  <c:v>-25.75109971490722</c:v>
                </c:pt>
                <c:pt idx="70">
                  <c:v>-25.95863100355816</c:v>
                </c:pt>
                <c:pt idx="71">
                  <c:v>-26.16136487668953</c:v>
                </c:pt>
                <c:pt idx="72">
                  <c:v>-26.35938588274444</c:v>
                </c:pt>
                <c:pt idx="73">
                  <c:v>-26.55277855638044</c:v>
                </c:pt>
                <c:pt idx="74">
                  <c:v>-26.74162731141562</c:v>
                </c:pt>
                <c:pt idx="75">
                  <c:v>-26.92601634155465</c:v>
                </c:pt>
                <c:pt idx="76">
                  <c:v>-27.10602952846114</c:v>
                </c:pt>
                <c:pt idx="77">
                  <c:v>-27.28175035677689</c:v>
                </c:pt>
                <c:pt idx="78">
                  <c:v>-27.45326183570542</c:v>
                </c:pt>
                <c:pt idx="79">
                  <c:v>-27.62064642678663</c:v>
                </c:pt>
                <c:pt idx="80">
                  <c:v>-27.78398597752387</c:v>
                </c:pt>
                <c:pt idx="81">
                  <c:v>-27.94336166052632</c:v>
                </c:pt>
                <c:pt idx="82">
                  <c:v>-28.0988539178546</c:v>
                </c:pt>
                <c:pt idx="83">
                  <c:v>-28.25054241027118</c:v>
                </c:pt>
                <c:pt idx="84">
                  <c:v>-28.39850597111167</c:v>
                </c:pt>
                <c:pt idx="85">
                  <c:v>-28.54282256450492</c:v>
                </c:pt>
                <c:pt idx="86">
                  <c:v>-28.68356924768927</c:v>
                </c:pt>
                <c:pt idx="87">
                  <c:v>-28.82082213717931</c:v>
                </c:pt>
                <c:pt idx="88">
                  <c:v>-28.95465637855271</c:v>
                </c:pt>
                <c:pt idx="89">
                  <c:v>-29.0851461196394</c:v>
                </c:pt>
                <c:pt idx="90">
                  <c:v>-29.21236448690193</c:v>
                </c:pt>
                <c:pt idx="91">
                  <c:v>-29.33638356481161</c:v>
                </c:pt>
                <c:pt idx="92">
                  <c:v>-29.45727437803612</c:v>
                </c:pt>
                <c:pt idx="93">
                  <c:v>-29.57510687625328</c:v>
                </c:pt>
                <c:pt idx="94">
                  <c:v>-29.68994992143312</c:v>
                </c:pt>
                <c:pt idx="95">
                  <c:v>-29.80187127741722</c:v>
                </c:pt>
                <c:pt idx="96">
                  <c:v>-29.91093760165682</c:v>
                </c:pt>
                <c:pt idx="97">
                  <c:v>-30.01721443895597</c:v>
                </c:pt>
                <c:pt idx="98">
                  <c:v>-30.12076621709036</c:v>
                </c:pt>
                <c:pt idx="99">
                  <c:v>-30.22165624417057</c:v>
                </c:pt>
                <c:pt idx="100">
                  <c:v>-30.3199467076305</c:v>
                </c:pt>
                <c:pt idx="101">
                  <c:v>-30.41569867472698</c:v>
                </c:pt>
                <c:pt idx="102">
                  <c:v>-30.50897209443833</c:v>
                </c:pt>
                <c:pt idx="103">
                  <c:v>-30.59982580066071</c:v>
                </c:pt>
                <c:pt idx="104">
                  <c:v>-30.68831751660973</c:v>
                </c:pt>
                <c:pt idx="105">
                  <c:v>-30.77450386032863</c:v>
                </c:pt>
                <c:pt idx="106">
                  <c:v>-30.85844035122273</c:v>
                </c:pt>
                <c:pt idx="107">
                  <c:v>-30.94018141753422</c:v>
                </c:pt>
                <c:pt idx="108">
                  <c:v>-31.0197804046818</c:v>
                </c:pt>
                <c:pt idx="109">
                  <c:v>-31.09728958439428</c:v>
                </c:pt>
                <c:pt idx="110">
                  <c:v>-31.17276016456847</c:v>
                </c:pt>
                <c:pt idx="111">
                  <c:v>-31.24624229978337</c:v>
                </c:pt>
                <c:pt idx="112">
                  <c:v>-31.31778510241988</c:v>
                </c:pt>
                <c:pt idx="113">
                  <c:v>-31.38743665431188</c:v>
                </c:pt>
                <c:pt idx="114">
                  <c:v>-31.45524401889694</c:v>
                </c:pt>
                <c:pt idx="115">
                  <c:v>-31.52125325379689</c:v>
                </c:pt>
                <c:pt idx="116">
                  <c:v>-31.58550942379036</c:v>
                </c:pt>
                <c:pt idx="117">
                  <c:v>-31.64805661413192</c:v>
                </c:pt>
                <c:pt idx="118">
                  <c:v>-31.70893794417145</c:v>
                </c:pt>
                <c:pt idx="119">
                  <c:v>-31.76819558124308</c:v>
                </c:pt>
              </c:numCache>
            </c:numRef>
          </c:yVal>
          <c:smooth val="1"/>
          <c:extLst xmlns:c16r2="http://schemas.microsoft.com/office/drawing/2015/06/chart">
            <c:ext xmlns:c16="http://schemas.microsoft.com/office/drawing/2014/chart" uri="{C3380CC4-5D6E-409C-BE32-E72D297353CC}">
              <c16:uniqueId val="{00000001-0A13-41F3-855C-9CDF3F5065B1}"/>
            </c:ext>
          </c:extLst>
        </c:ser>
        <c:ser>
          <c:idx val="0"/>
          <c:order val="2"/>
          <c:tx>
            <c:strRef>
              <c:f>'SA-MAT-G'!$W$123</c:f>
              <c:strCache>
                <c:ptCount val="1"/>
                <c:pt idx="0">
                  <c:v>SOUD Deaths for 0.5x parameter level</c:v>
                </c:pt>
              </c:strCache>
            </c:strRef>
          </c:tx>
          <c:spPr>
            <a:ln w="6350">
              <a:solidFill>
                <a:schemeClr val="accent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W$3:$W$122</c:f>
              <c:numCache>
                <c:formatCode>General</c:formatCode>
                <c:ptCount val="120"/>
                <c:pt idx="0">
                  <c:v>0.0</c:v>
                </c:pt>
                <c:pt idx="1">
                  <c:v>-0.213173529456571</c:v>
                </c:pt>
                <c:pt idx="2">
                  <c:v>-0.442113243132962</c:v>
                </c:pt>
                <c:pt idx="3">
                  <c:v>-0.685441049808446</c:v>
                </c:pt>
                <c:pt idx="4">
                  <c:v>-0.941856527831874</c:v>
                </c:pt>
                <c:pt idx="5">
                  <c:v>-1.210133391228146</c:v>
                </c:pt>
                <c:pt idx="6">
                  <c:v>-1.48911565240021</c:v>
                </c:pt>
                <c:pt idx="7">
                  <c:v>-1.777713996048305</c:v>
                </c:pt>
                <c:pt idx="8">
                  <c:v>-2.07490235097714</c:v>
                </c:pt>
                <c:pt idx="9">
                  <c:v>-2.37971464611992</c:v>
                </c:pt>
                <c:pt idx="10">
                  <c:v>-2.691241738510894</c:v>
                </c:pt>
                <c:pt idx="11">
                  <c:v>-3.008628502122428</c:v>
                </c:pt>
                <c:pt idx="12">
                  <c:v>-3.33107106748771</c:v>
                </c:pt>
                <c:pt idx="13">
                  <c:v>-3.672201994909733</c:v>
                </c:pt>
                <c:pt idx="14">
                  <c:v>-4.017790680322695</c:v>
                </c:pt>
                <c:pt idx="15">
                  <c:v>-4.366897458089466</c:v>
                </c:pt>
                <c:pt idx="16">
                  <c:v>-4.71873819260243</c:v>
                </c:pt>
                <c:pt idx="17">
                  <c:v>-5.072618128063822</c:v>
                </c:pt>
                <c:pt idx="18">
                  <c:v>-5.427917373920526</c:v>
                </c:pt>
                <c:pt idx="19">
                  <c:v>-5.784079509260072</c:v>
                </c:pt>
                <c:pt idx="20">
                  <c:v>-6.140602473546167</c:v>
                </c:pt>
                <c:pt idx="21">
                  <c:v>-6.497031243147626</c:v>
                </c:pt>
                <c:pt idx="22">
                  <c:v>-6.852951905122969</c:v>
                </c:pt>
                <c:pt idx="23">
                  <c:v>-7.207986826129145</c:v>
                </c:pt>
                <c:pt idx="24">
                  <c:v>-7.56179068147983</c:v>
                </c:pt>
                <c:pt idx="25">
                  <c:v>-7.914047161516737</c:v>
                </c:pt>
                <c:pt idx="26">
                  <c:v>-8.264490986431721</c:v>
                </c:pt>
                <c:pt idx="27">
                  <c:v>-8.612857888005304</c:v>
                </c:pt>
                <c:pt idx="28">
                  <c:v>-8.958905151455813</c:v>
                </c:pt>
                <c:pt idx="29">
                  <c:v>-9.30241013348773</c:v>
                </c:pt>
                <c:pt idx="30">
                  <c:v>-9.643168814471748</c:v>
                </c:pt>
                <c:pt idx="31">
                  <c:v>-9.98099450810755</c:v>
                </c:pt>
                <c:pt idx="32">
                  <c:v>-10.31571670262351</c:v>
                </c:pt>
                <c:pt idx="33">
                  <c:v>-10.64718001118952</c:v>
                </c:pt>
                <c:pt idx="34">
                  <c:v>-10.97524321393382</c:v>
                </c:pt>
                <c:pt idx="35">
                  <c:v>-11.29977837765011</c:v>
                </c:pt>
                <c:pt idx="36">
                  <c:v>-11.62067004214687</c:v>
                </c:pt>
                <c:pt idx="37">
                  <c:v>-11.93781446440837</c:v>
                </c:pt>
                <c:pt idx="38">
                  <c:v>-12.25111891348333</c:v>
                </c:pt>
                <c:pt idx="39">
                  <c:v>-12.56050105324714</c:v>
                </c:pt>
                <c:pt idx="40">
                  <c:v>-12.86588828349113</c:v>
                </c:pt>
                <c:pt idx="41">
                  <c:v>-13.167217156011</c:v>
                </c:pt>
                <c:pt idx="42">
                  <c:v>-13.4644328244162</c:v>
                </c:pt>
                <c:pt idx="43">
                  <c:v>-13.7574885245108</c:v>
                </c:pt>
                <c:pt idx="44">
                  <c:v>-14.04634508293527</c:v>
                </c:pt>
                <c:pt idx="45">
                  <c:v>-14.33097045206534</c:v>
                </c:pt>
                <c:pt idx="46">
                  <c:v>-14.61133926944271</c:v>
                </c:pt>
                <c:pt idx="47">
                  <c:v>-14.88743244020598</c:v>
                </c:pt>
                <c:pt idx="48">
                  <c:v>-15.15923674116852</c:v>
                </c:pt>
                <c:pt idx="49">
                  <c:v>-15.42674444531744</c:v>
                </c:pt>
                <c:pt idx="50">
                  <c:v>-15.68995296562623</c:v>
                </c:pt>
                <c:pt idx="51">
                  <c:v>-15.94886451717023</c:v>
                </c:pt>
                <c:pt idx="52">
                  <c:v>-16.20348579667964</c:v>
                </c:pt>
                <c:pt idx="53">
                  <c:v>-16.45382767851806</c:v>
                </c:pt>
                <c:pt idx="54">
                  <c:v>-16.69990492635061</c:v>
                </c:pt>
                <c:pt idx="55">
                  <c:v>-16.94173591973201</c:v>
                </c:pt>
                <c:pt idx="56">
                  <c:v>-17.17934239490572</c:v>
                </c:pt>
                <c:pt idx="57">
                  <c:v>-17.41274919913428</c:v>
                </c:pt>
                <c:pt idx="58">
                  <c:v>-17.64198405792431</c:v>
                </c:pt>
                <c:pt idx="59">
                  <c:v>-17.86707735453354</c:v>
                </c:pt>
                <c:pt idx="60">
                  <c:v>-18.08806192118584</c:v>
                </c:pt>
                <c:pt idx="61">
                  <c:v>-18.30497284144194</c:v>
                </c:pt>
                <c:pt idx="62">
                  <c:v>-18.51784726320498</c:v>
                </c:pt>
                <c:pt idx="63">
                  <c:v>-18.7267242218543</c:v>
                </c:pt>
                <c:pt idx="64">
                  <c:v>-18.93164447303689</c:v>
                </c:pt>
                <c:pt idx="65">
                  <c:v>-19.13265033465937</c:v>
                </c:pt>
                <c:pt idx="66">
                  <c:v>-19.32978553763767</c:v>
                </c:pt>
                <c:pt idx="67">
                  <c:v>-19.5230950850015</c:v>
                </c:pt>
                <c:pt idx="68">
                  <c:v>-19.71262511894304</c:v>
                </c:pt>
                <c:pt idx="69">
                  <c:v>-19.89842279543767</c:v>
                </c:pt>
                <c:pt idx="70">
                  <c:v>-20.0805361660704</c:v>
                </c:pt>
                <c:pt idx="71">
                  <c:v>-20.2590140667209</c:v>
                </c:pt>
                <c:pt idx="72">
                  <c:v>-20.43390601277645</c:v>
                </c:pt>
                <c:pt idx="73">
                  <c:v>-20.60526210055398</c:v>
                </c:pt>
                <c:pt idx="74">
                  <c:v>-20.77313291462866</c:v>
                </c:pt>
                <c:pt idx="75">
                  <c:v>-20.93756944077879</c:v>
                </c:pt>
                <c:pt idx="76">
                  <c:v>-21.09862298427267</c:v>
                </c:pt>
                <c:pt idx="77">
                  <c:v>-21.25634509322861</c:v>
                </c:pt>
                <c:pt idx="78">
                  <c:v>-21.41078748679958</c:v>
                </c:pt>
                <c:pt idx="79">
                  <c:v>-21.56200198793982</c:v>
                </c:pt>
                <c:pt idx="80">
                  <c:v>-21.71004046051939</c:v>
                </c:pt>
                <c:pt idx="81">
                  <c:v>-21.85495475057628</c:v>
                </c:pt>
                <c:pt idx="82">
                  <c:v>-21.99679663148412</c:v>
                </c:pt>
                <c:pt idx="83">
                  <c:v>-22.13561775284452</c:v>
                </c:pt>
                <c:pt idx="84">
                  <c:v>-22.27146959290696</c:v>
                </c:pt>
                <c:pt idx="85">
                  <c:v>-22.40440341433878</c:v>
                </c:pt>
                <c:pt idx="86">
                  <c:v>-22.53447022316493</c:v>
                </c:pt>
                <c:pt idx="87">
                  <c:v>-22.66172073071863</c:v>
                </c:pt>
                <c:pt idx="88">
                  <c:v>-22.78620531843762</c:v>
                </c:pt>
                <c:pt idx="89">
                  <c:v>-22.90797400536069</c:v>
                </c:pt>
                <c:pt idx="90">
                  <c:v>-23.02707641817694</c:v>
                </c:pt>
                <c:pt idx="91">
                  <c:v>-23.14356176369397</c:v>
                </c:pt>
                <c:pt idx="92">
                  <c:v>-23.25747880358754</c:v>
                </c:pt>
                <c:pt idx="93">
                  <c:v>-23.36887583131922</c:v>
                </c:pt>
                <c:pt idx="94">
                  <c:v>-23.47780065109025</c:v>
                </c:pt>
                <c:pt idx="95">
                  <c:v>-23.58430055873207</c:v>
                </c:pt>
                <c:pt idx="96">
                  <c:v>-23.68842232441209</c:v>
                </c:pt>
                <c:pt idx="97">
                  <c:v>-23.79021217706612</c:v>
                </c:pt>
                <c:pt idx="98">
                  <c:v>-23.88971579044692</c:v>
                </c:pt>
                <c:pt idx="99">
                  <c:v>-23.9869782707075</c:v>
                </c:pt>
                <c:pt idx="100">
                  <c:v>-24.08204414542049</c:v>
                </c:pt>
                <c:pt idx="101">
                  <c:v>-24.17495735396048</c:v>
                </c:pt>
                <c:pt idx="102">
                  <c:v>-24.26576123915718</c:v>
                </c:pt>
                <c:pt idx="103">
                  <c:v>-24.35449854015544</c:v>
                </c:pt>
                <c:pt idx="104">
                  <c:v>-24.44121138639985</c:v>
                </c:pt>
                <c:pt idx="105">
                  <c:v>-24.52594129268293</c:v>
                </c:pt>
                <c:pt idx="106">
                  <c:v>-24.60872915518644</c:v>
                </c:pt>
                <c:pt idx="107">
                  <c:v>-24.68961524845492</c:v>
                </c:pt>
                <c:pt idx="108">
                  <c:v>-24.76863922324862</c:v>
                </c:pt>
                <c:pt idx="109">
                  <c:v>-24.84584010520632</c:v>
                </c:pt>
                <c:pt idx="110">
                  <c:v>-24.92125629428056</c:v>
                </c:pt>
                <c:pt idx="111">
                  <c:v>-24.99492556488474</c:v>
                </c:pt>
                <c:pt idx="112">
                  <c:v>-25.06688506670632</c:v>
                </c:pt>
                <c:pt idx="113">
                  <c:v>-25.1371713261441</c:v>
                </c:pt>
                <c:pt idx="114">
                  <c:v>-25.20582024832282</c:v>
                </c:pt>
                <c:pt idx="115">
                  <c:v>-25.27286711964441</c:v>
                </c:pt>
                <c:pt idx="116">
                  <c:v>-25.33834661084245</c:v>
                </c:pt>
                <c:pt idx="117">
                  <c:v>-25.40229278049499</c:v>
                </c:pt>
                <c:pt idx="118">
                  <c:v>-25.46473907896702</c:v>
                </c:pt>
                <c:pt idx="119">
                  <c:v>-25.52571835275128</c:v>
                </c:pt>
              </c:numCache>
            </c:numRef>
          </c:yVal>
          <c:smooth val="1"/>
          <c:extLst xmlns:c16r2="http://schemas.microsoft.com/office/drawing/2015/06/chart">
            <c:ext xmlns:c16="http://schemas.microsoft.com/office/drawing/2014/chart" uri="{C3380CC4-5D6E-409C-BE32-E72D297353CC}">
              <c16:uniqueId val="{00000002-0A13-41F3-855C-9CDF3F5065B1}"/>
            </c:ext>
          </c:extLst>
        </c:ser>
        <c:ser>
          <c:idx val="7"/>
          <c:order val="3"/>
          <c:tx>
            <c:strRef>
              <c:f>'SA-MAT-G'!$F$123</c:f>
              <c:strCache>
                <c:ptCount val="1"/>
                <c:pt idx="0">
                  <c:v>SHUD Deaths for 1x parameter level</c:v>
                </c:pt>
              </c:strCache>
            </c:strRef>
          </c:tx>
          <c:spPr>
            <a:ln w="76200">
              <a:solidFill>
                <a:schemeClr val="accent2"/>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F$3:$F$122</c:f>
              <c:numCache>
                <c:formatCode>General</c:formatCode>
                <c:ptCount val="120"/>
                <c:pt idx="0">
                  <c:v>0.0</c:v>
                </c:pt>
                <c:pt idx="1">
                  <c:v>-9.26369735801523</c:v>
                </c:pt>
                <c:pt idx="2">
                  <c:v>-17.38514739873778</c:v>
                </c:pt>
                <c:pt idx="3">
                  <c:v>-24.59069654757628</c:v>
                </c:pt>
                <c:pt idx="4">
                  <c:v>-31.06588350104898</c:v>
                </c:pt>
                <c:pt idx="5">
                  <c:v>-36.84572984714823</c:v>
                </c:pt>
                <c:pt idx="6">
                  <c:v>-41.89570938127954</c:v>
                </c:pt>
                <c:pt idx="7">
                  <c:v>-46.42425470883295</c:v>
                </c:pt>
                <c:pt idx="8">
                  <c:v>-49.96644111348304</c:v>
                </c:pt>
                <c:pt idx="9">
                  <c:v>-52.91783169769969</c:v>
                </c:pt>
                <c:pt idx="10">
                  <c:v>-55.48128368426586</c:v>
                </c:pt>
                <c:pt idx="11">
                  <c:v>-57.7195898323008</c:v>
                </c:pt>
                <c:pt idx="12">
                  <c:v>-59.68434678153339</c:v>
                </c:pt>
                <c:pt idx="13">
                  <c:v>-61.36897699555274</c:v>
                </c:pt>
                <c:pt idx="14">
                  <c:v>-62.85222939577032</c:v>
                </c:pt>
                <c:pt idx="15">
                  <c:v>-64.16559371701108</c:v>
                </c:pt>
                <c:pt idx="16">
                  <c:v>-65.33501640376538</c:v>
                </c:pt>
                <c:pt idx="17">
                  <c:v>-66.38206735793764</c:v>
                </c:pt>
                <c:pt idx="18">
                  <c:v>-67.32454590225021</c:v>
                </c:pt>
                <c:pt idx="19">
                  <c:v>-68.17706840172214</c:v>
                </c:pt>
                <c:pt idx="20">
                  <c:v>-68.95206887381082</c:v>
                </c:pt>
                <c:pt idx="21">
                  <c:v>-69.65908047066449</c:v>
                </c:pt>
                <c:pt idx="22">
                  <c:v>-70.30663896910786</c:v>
                </c:pt>
                <c:pt idx="23">
                  <c:v>-70.9022324913071</c:v>
                </c:pt>
                <c:pt idx="24">
                  <c:v>-71.45229233499518</c:v>
                </c:pt>
                <c:pt idx="25">
                  <c:v>-71.96237143901658</c:v>
                </c:pt>
                <c:pt idx="26">
                  <c:v>-72.4372064281081</c:v>
                </c:pt>
                <c:pt idx="27">
                  <c:v>-72.88099501303341</c:v>
                </c:pt>
                <c:pt idx="28">
                  <c:v>-73.2974227396165</c:v>
                </c:pt>
                <c:pt idx="29">
                  <c:v>-73.6897414143349</c:v>
                </c:pt>
                <c:pt idx="30">
                  <c:v>-74.06083389126283</c:v>
                </c:pt>
                <c:pt idx="31">
                  <c:v>-74.4132670701604</c:v>
                </c:pt>
                <c:pt idx="32">
                  <c:v>-74.74933550232095</c:v>
                </c:pt>
                <c:pt idx="33">
                  <c:v>-75.07109828569308</c:v>
                </c:pt>
                <c:pt idx="34">
                  <c:v>-75.38040780999862</c:v>
                </c:pt>
                <c:pt idx="35">
                  <c:v>-75.67893626601354</c:v>
                </c:pt>
                <c:pt idx="36">
                  <c:v>-75.96819746222985</c:v>
                </c:pt>
                <c:pt idx="37">
                  <c:v>-76.2495648696952</c:v>
                </c:pt>
                <c:pt idx="38">
                  <c:v>-76.52428691667791</c:v>
                </c:pt>
                <c:pt idx="39">
                  <c:v>-76.793499883214</c:v>
                </c:pt>
                <c:pt idx="40">
                  <c:v>-77.05823921093098</c:v>
                </c:pt>
                <c:pt idx="41">
                  <c:v>-77.31944915791995</c:v>
                </c:pt>
                <c:pt idx="42">
                  <c:v>-77.57799118064625</c:v>
                </c:pt>
                <c:pt idx="43">
                  <c:v>-77.83465125803995</c:v>
                </c:pt>
                <c:pt idx="44">
                  <c:v>-78.09014633147115</c:v>
                </c:pt>
                <c:pt idx="45">
                  <c:v>-78.34513000256747</c:v>
                </c:pt>
                <c:pt idx="46">
                  <c:v>-78.60019760648653</c:v>
                </c:pt>
                <c:pt idx="47">
                  <c:v>-78.85589075217828</c:v>
                </c:pt>
                <c:pt idx="48">
                  <c:v>-79.11270141254668</c:v>
                </c:pt>
                <c:pt idx="49">
                  <c:v>-79.37107562756334</c:v>
                </c:pt>
                <c:pt idx="50">
                  <c:v>-79.63141687246807</c:v>
                </c:pt>
                <c:pt idx="51">
                  <c:v>-79.89408913488015</c:v>
                </c:pt>
                <c:pt idx="52">
                  <c:v>-80.15941973694615</c:v>
                </c:pt>
                <c:pt idx="53">
                  <c:v>-80.42770193341588</c:v>
                </c:pt>
                <c:pt idx="54">
                  <c:v>-80.69919731088341</c:v>
                </c:pt>
                <c:pt idx="55">
                  <c:v>-80.97413800967324</c:v>
                </c:pt>
                <c:pt idx="56">
                  <c:v>-81.25272878654245</c:v>
                </c:pt>
                <c:pt idx="57">
                  <c:v>-81.53514893372501</c:v>
                </c:pt>
                <c:pt idx="58">
                  <c:v>-81.82155406758268</c:v>
                </c:pt>
                <c:pt idx="59">
                  <c:v>-82.11207779833305</c:v>
                </c:pt>
                <c:pt idx="60">
                  <c:v>-82.4068332908421</c:v>
                </c:pt>
                <c:pt idx="61">
                  <c:v>-82.7059147251643</c:v>
                </c:pt>
                <c:pt idx="62">
                  <c:v>-83.00939866453085</c:v>
                </c:pt>
                <c:pt idx="63">
                  <c:v>-83.31734533757005</c:v>
                </c:pt>
                <c:pt idx="64">
                  <c:v>-83.62979984083866</c:v>
                </c:pt>
                <c:pt idx="65">
                  <c:v>-83.9467932671033</c:v>
                </c:pt>
                <c:pt idx="66">
                  <c:v>-84.26834376428833</c:v>
                </c:pt>
                <c:pt idx="67">
                  <c:v>-84.59445752957306</c:v>
                </c:pt>
                <c:pt idx="68">
                  <c:v>-84.92512974269444</c:v>
                </c:pt>
                <c:pt idx="69">
                  <c:v>-85.26034544220351</c:v>
                </c:pt>
                <c:pt idx="70">
                  <c:v>-85.60008034812844</c:v>
                </c:pt>
                <c:pt idx="71">
                  <c:v>-85.9443016342185</c:v>
                </c:pt>
                <c:pt idx="72">
                  <c:v>-86.29296865272025</c:v>
                </c:pt>
                <c:pt idx="73">
                  <c:v>-86.64603361446385</c:v>
                </c:pt>
                <c:pt idx="74">
                  <c:v>-87.00344222679296</c:v>
                </c:pt>
                <c:pt idx="75">
                  <c:v>-87.36513429176878</c:v>
                </c:pt>
                <c:pt idx="76">
                  <c:v>-87.7310442668776</c:v>
                </c:pt>
                <c:pt idx="77">
                  <c:v>-88.10110179038665</c:v>
                </c:pt>
                <c:pt idx="78">
                  <c:v>-88.47523217330549</c:v>
                </c:pt>
                <c:pt idx="79">
                  <c:v>-88.85335685985115</c:v>
                </c:pt>
                <c:pt idx="80">
                  <c:v>-89.23539385817253</c:v>
                </c:pt>
                <c:pt idx="81">
                  <c:v>-89.62125814299861</c:v>
                </c:pt>
                <c:pt idx="82">
                  <c:v>-90.01086203180965</c:v>
                </c:pt>
                <c:pt idx="83">
                  <c:v>-90.4041155359765</c:v>
                </c:pt>
                <c:pt idx="84">
                  <c:v>-90.800926688321</c:v>
                </c:pt>
                <c:pt idx="85">
                  <c:v>-91.20120184839856</c:v>
                </c:pt>
                <c:pt idx="86">
                  <c:v>-91.60484598677284</c:v>
                </c:pt>
                <c:pt idx="87">
                  <c:v>-92.011762949479</c:v>
                </c:pt>
                <c:pt idx="88">
                  <c:v>-92.42185570379691</c:v>
                </c:pt>
                <c:pt idx="89">
                  <c:v>-92.83502656641078</c:v>
                </c:pt>
                <c:pt idx="90">
                  <c:v>-93.25117741496135</c:v>
                </c:pt>
                <c:pt idx="91">
                  <c:v>-93.67020988395335</c:v>
                </c:pt>
                <c:pt idx="92">
                  <c:v>-94.09202554592516</c:v>
                </c:pt>
                <c:pt idx="93">
                  <c:v>-94.5165260787456</c:v>
                </c:pt>
                <c:pt idx="94">
                  <c:v>-94.9436134198408</c:v>
                </c:pt>
                <c:pt idx="95">
                  <c:v>-95.37318990813628</c:v>
                </c:pt>
                <c:pt idx="96">
                  <c:v>-95.80515841443238</c:v>
                </c:pt>
                <c:pt idx="97">
                  <c:v>-96.23942246092174</c:v>
                </c:pt>
                <c:pt idx="98">
                  <c:v>-96.67588633046954</c:v>
                </c:pt>
                <c:pt idx="99">
                  <c:v>-97.11445516633648</c:v>
                </c:pt>
                <c:pt idx="100">
                  <c:v>-97.55503506284565</c:v>
                </c:pt>
                <c:pt idx="101">
                  <c:v>-97.9975331476426</c:v>
                </c:pt>
                <c:pt idx="102">
                  <c:v>-98.4418576559959</c:v>
                </c:pt>
                <c:pt idx="103">
                  <c:v>-98.88791799768218</c:v>
                </c:pt>
                <c:pt idx="104">
                  <c:v>-99.33562481690335</c:v>
                </c:pt>
                <c:pt idx="105">
                  <c:v>-99.784890045688</c:v>
                </c:pt>
                <c:pt idx="106">
                  <c:v>-100.2356269511995</c:v>
                </c:pt>
                <c:pt idx="107">
                  <c:v>-100.6877501773342</c:v>
                </c:pt>
                <c:pt idx="108">
                  <c:v>-101.1411757810054</c:v>
                </c:pt>
                <c:pt idx="109">
                  <c:v>-101.5958212634497</c:v>
                </c:pt>
                <c:pt idx="110">
                  <c:v>-102.051605596896</c:v>
                </c:pt>
                <c:pt idx="111">
                  <c:v>-102.5084492469192</c:v>
                </c:pt>
                <c:pt idx="112">
                  <c:v>-102.9662741907651</c:v>
                </c:pt>
                <c:pt idx="113">
                  <c:v>-103.4250039319395</c:v>
                </c:pt>
                <c:pt idx="114">
                  <c:v>-103.8845635113171</c:v>
                </c:pt>
                <c:pt idx="115">
                  <c:v>-104.3448795150277</c:v>
                </c:pt>
                <c:pt idx="116">
                  <c:v>-104.8058800793514</c:v>
                </c:pt>
                <c:pt idx="117">
                  <c:v>-105.267494892846</c:v>
                </c:pt>
                <c:pt idx="118">
                  <c:v>-105.7296551959171</c:v>
                </c:pt>
                <c:pt idx="119">
                  <c:v>-106.192293778028</c:v>
                </c:pt>
              </c:numCache>
            </c:numRef>
          </c:yVal>
          <c:smooth val="1"/>
          <c:extLst xmlns:c16r2="http://schemas.microsoft.com/office/drawing/2015/06/chart">
            <c:ext xmlns:c16="http://schemas.microsoft.com/office/drawing/2014/chart" uri="{C3380CC4-5D6E-409C-BE32-E72D297353CC}">
              <c16:uniqueId val="{00000003-0A13-41F3-855C-9CDF3F5065B1}"/>
            </c:ext>
          </c:extLst>
        </c:ser>
        <c:ser>
          <c:idx val="4"/>
          <c:order val="4"/>
          <c:tx>
            <c:strRef>
              <c:f>'SA-MAT-G'!$O$123</c:f>
              <c:strCache>
                <c:ptCount val="1"/>
                <c:pt idx="0">
                  <c:v>SHUD Deaths for 0.75x parameter level</c:v>
                </c:pt>
              </c:strCache>
            </c:strRef>
          </c:tx>
          <c:spPr>
            <a:ln w="38100">
              <a:solidFill>
                <a:schemeClr val="accent2"/>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O$3:$O$122</c:f>
              <c:numCache>
                <c:formatCode>General</c:formatCode>
                <c:ptCount val="120"/>
                <c:pt idx="0">
                  <c:v>0.0</c:v>
                </c:pt>
                <c:pt idx="1">
                  <c:v>-8.146062965320148</c:v>
                </c:pt>
                <c:pt idx="2">
                  <c:v>-15.1040577093098</c:v>
                </c:pt>
                <c:pt idx="3">
                  <c:v>-21.06315876864733</c:v>
                </c:pt>
                <c:pt idx="4">
                  <c:v>-26.18113012262114</c:v>
                </c:pt>
                <c:pt idx="5">
                  <c:v>-30.58963080104022</c:v>
                </c:pt>
                <c:pt idx="6">
                  <c:v>-34.39862392844352</c:v>
                </c:pt>
                <c:pt idx="7">
                  <c:v>-37.7000366880901</c:v>
                </c:pt>
                <c:pt idx="8">
                  <c:v>-40.57079852104143</c:v>
                </c:pt>
                <c:pt idx="9">
                  <c:v>-43.07536328220922</c:v>
                </c:pt>
                <c:pt idx="10">
                  <c:v>-45.26780312002838</c:v>
                </c:pt>
                <c:pt idx="11">
                  <c:v>-47.1935469343589</c:v>
                </c:pt>
                <c:pt idx="12">
                  <c:v>-48.89082388392794</c:v>
                </c:pt>
                <c:pt idx="13">
                  <c:v>-50.35505535515858</c:v>
                </c:pt>
                <c:pt idx="14">
                  <c:v>-51.64854511990797</c:v>
                </c:pt>
                <c:pt idx="15">
                  <c:v>-52.79520119619893</c:v>
                </c:pt>
                <c:pt idx="16">
                  <c:v>-53.81511486974684</c:v>
                </c:pt>
                <c:pt idx="17">
                  <c:v>-54.725311332829</c:v>
                </c:pt>
                <c:pt idx="18">
                  <c:v>-55.54025863134034</c:v>
                </c:pt>
                <c:pt idx="19">
                  <c:v>-56.27228877103465</c:v>
                </c:pt>
                <c:pt idx="20">
                  <c:v>-56.93194671102042</c:v>
                </c:pt>
                <c:pt idx="21">
                  <c:v>-57.52827977530355</c:v>
                </c:pt>
                <c:pt idx="22">
                  <c:v>-58.06907781886907</c:v>
                </c:pt>
                <c:pt idx="23">
                  <c:v>-58.56107267838888</c:v>
                </c:pt>
                <c:pt idx="24">
                  <c:v>-59.0101039486999</c:v>
                </c:pt>
                <c:pt idx="25">
                  <c:v>-59.42125689858134</c:v>
                </c:pt>
                <c:pt idx="26">
                  <c:v>-59.7989142081398</c:v>
                </c:pt>
                <c:pt idx="27">
                  <c:v>-60.14697448669673</c:v>
                </c:pt>
                <c:pt idx="28">
                  <c:v>-60.4688737519085</c:v>
                </c:pt>
                <c:pt idx="29">
                  <c:v>-60.76765160288024</c:v>
                </c:pt>
                <c:pt idx="30">
                  <c:v>-61.04600699691541</c:v>
                </c:pt>
                <c:pt idx="31">
                  <c:v>-61.306345059802</c:v>
                </c:pt>
                <c:pt idx="32">
                  <c:v>-61.55081644474289</c:v>
                </c:pt>
                <c:pt idx="33">
                  <c:v>-61.78135049866219</c:v>
                </c:pt>
                <c:pt idx="34">
                  <c:v>-61.9996832777959</c:v>
                </c:pt>
                <c:pt idx="35">
                  <c:v>-62.20738127525213</c:v>
                </c:pt>
                <c:pt idx="36">
                  <c:v>-62.40586157507271</c:v>
                </c:pt>
                <c:pt idx="37">
                  <c:v>-62.5964090248216</c:v>
                </c:pt>
                <c:pt idx="38">
                  <c:v>-62.78019091745045</c:v>
                </c:pt>
                <c:pt idx="39">
                  <c:v>-62.95826948051118</c:v>
                </c:pt>
                <c:pt idx="40">
                  <c:v>-63.13161283024755</c:v>
                </c:pt>
                <c:pt idx="41">
                  <c:v>-63.30110435936599</c:v>
                </c:pt>
                <c:pt idx="42">
                  <c:v>-63.46755089055837</c:v>
                </c:pt>
                <c:pt idx="43">
                  <c:v>-63.63168979038547</c:v>
                </c:pt>
                <c:pt idx="44">
                  <c:v>-63.7941952046012</c:v>
                </c:pt>
                <c:pt idx="45">
                  <c:v>-63.95568354900954</c:v>
                </c:pt>
                <c:pt idx="46">
                  <c:v>-64.11671836761091</c:v>
                </c:pt>
                <c:pt idx="47">
                  <c:v>-64.27781465128846</c:v>
                </c:pt>
                <c:pt idx="48">
                  <c:v>-64.43944269491997</c:v>
                </c:pt>
                <c:pt idx="49">
                  <c:v>-64.60203155810198</c:v>
                </c:pt>
                <c:pt idx="50">
                  <c:v>-64.76597218407905</c:v>
                </c:pt>
                <c:pt idx="51">
                  <c:v>-64.9316202227075</c:v>
                </c:pt>
                <c:pt idx="52">
                  <c:v>-65.0992985958413</c:v>
                </c:pt>
                <c:pt idx="53">
                  <c:v>-65.26929983797526</c:v>
                </c:pt>
                <c:pt idx="54">
                  <c:v>-65.44188823944314</c:v>
                </c:pt>
                <c:pt idx="55">
                  <c:v>-65.61730181543153</c:v>
                </c:pt>
                <c:pt idx="56">
                  <c:v>-65.79575412058534</c:v>
                </c:pt>
                <c:pt idx="57">
                  <c:v>-65.97743592605065</c:v>
                </c:pt>
                <c:pt idx="58">
                  <c:v>-66.16251677338708</c:v>
                </c:pt>
                <c:pt idx="59">
                  <c:v>-66.35114641773065</c:v>
                </c:pt>
                <c:pt idx="60">
                  <c:v>-66.54345617088808</c:v>
                </c:pt>
                <c:pt idx="61">
                  <c:v>-66.73956015360014</c:v>
                </c:pt>
                <c:pt idx="62">
                  <c:v>-66.9395564650432</c:v>
                </c:pt>
                <c:pt idx="63">
                  <c:v>-67.14352827657105</c:v>
                </c:pt>
                <c:pt idx="64">
                  <c:v>-67.35154485589425</c:v>
                </c:pt>
                <c:pt idx="65">
                  <c:v>-67.56366252713033</c:v>
                </c:pt>
                <c:pt idx="66">
                  <c:v>-67.7799255715759</c:v>
                </c:pt>
                <c:pt idx="67">
                  <c:v>-68.00036707348731</c:v>
                </c:pt>
                <c:pt idx="68">
                  <c:v>-68.22500971475768</c:v>
                </c:pt>
                <c:pt idx="69">
                  <c:v>-68.45386652193427</c:v>
                </c:pt>
                <c:pt idx="70">
                  <c:v>-68.68694156874781</c:v>
                </c:pt>
                <c:pt idx="71">
                  <c:v>-68.92423063699488</c:v>
                </c:pt>
                <c:pt idx="72">
                  <c:v>-69.16572183837953</c:v>
                </c:pt>
                <c:pt idx="73">
                  <c:v>-69.41139619971491</c:v>
                </c:pt>
                <c:pt idx="74">
                  <c:v>-69.66122821365325</c:v>
                </c:pt>
                <c:pt idx="75">
                  <c:v>-69.91518635702255</c:v>
                </c:pt>
                <c:pt idx="76">
                  <c:v>-70.17323357858533</c:v>
                </c:pt>
                <c:pt idx="77">
                  <c:v>-70.43532775802625</c:v>
                </c:pt>
                <c:pt idx="78">
                  <c:v>-70.70142213773825</c:v>
                </c:pt>
                <c:pt idx="79">
                  <c:v>-70.9714657289719</c:v>
                </c:pt>
                <c:pt idx="80">
                  <c:v>-71.2454036937386</c:v>
                </c:pt>
                <c:pt idx="81">
                  <c:v>-71.52317770380868</c:v>
                </c:pt>
                <c:pt idx="82">
                  <c:v>-71.80472627806475</c:v>
                </c:pt>
                <c:pt idx="83">
                  <c:v>-72.0899850993632</c:v>
                </c:pt>
                <c:pt idx="84">
                  <c:v>-72.37888731204515</c:v>
                </c:pt>
                <c:pt idx="85">
                  <c:v>-72.67136380112397</c:v>
                </c:pt>
                <c:pt idx="86">
                  <c:v>-72.9673434541283</c:v>
                </c:pt>
                <c:pt idx="87">
                  <c:v>-73.26675340655918</c:v>
                </c:pt>
                <c:pt idx="88">
                  <c:v>-73.5695192718331</c:v>
                </c:pt>
                <c:pt idx="89">
                  <c:v>-73.87556535653297</c:v>
                </c:pt>
                <c:pt idx="90">
                  <c:v>-74.18481486178935</c:v>
                </c:pt>
                <c:pt idx="91">
                  <c:v>-74.4971900715027</c:v>
                </c:pt>
                <c:pt idx="92">
                  <c:v>-74.81261252816325</c:v>
                </c:pt>
                <c:pt idx="93">
                  <c:v>-75.13100319689897</c:v>
                </c:pt>
                <c:pt idx="94">
                  <c:v>-75.45228261842772</c:v>
                </c:pt>
                <c:pt idx="95">
                  <c:v>-75.77637105148965</c:v>
                </c:pt>
                <c:pt idx="96">
                  <c:v>-76.10318860536358</c:v>
                </c:pt>
                <c:pt idx="97">
                  <c:v>-76.43265536298368</c:v>
                </c:pt>
                <c:pt idx="98">
                  <c:v>-76.7646914952125</c:v>
                </c:pt>
                <c:pt idx="99">
                  <c:v>-77.09921736672435</c:v>
                </c:pt>
                <c:pt idx="100">
                  <c:v>-77.4361536339908</c:v>
                </c:pt>
                <c:pt idx="101">
                  <c:v>-77.7754213358031</c:v>
                </c:pt>
                <c:pt idx="102">
                  <c:v>-78.11694197676005</c:v>
                </c:pt>
                <c:pt idx="103">
                  <c:v>-78.46063760409927</c:v>
                </c:pt>
                <c:pt idx="104">
                  <c:v>-78.80643087828248</c:v>
                </c:pt>
                <c:pt idx="105">
                  <c:v>-79.15424513767591</c:v>
                </c:pt>
                <c:pt idx="106">
                  <c:v>-79.50400445766108</c:v>
                </c:pt>
                <c:pt idx="107">
                  <c:v>-79.85563370451435</c:v>
                </c:pt>
                <c:pt idx="108">
                  <c:v>-80.20905858436546</c:v>
                </c:pt>
                <c:pt idx="109">
                  <c:v>-80.5642056875023</c:v>
                </c:pt>
                <c:pt idx="110">
                  <c:v>-80.92100252832695</c:v>
                </c:pt>
                <c:pt idx="111">
                  <c:v>-81.27937758120925</c:v>
                </c:pt>
                <c:pt idx="112">
                  <c:v>-81.63926031248917</c:v>
                </c:pt>
                <c:pt idx="113">
                  <c:v>-82.00058120886881</c:v>
                </c:pt>
                <c:pt idx="114">
                  <c:v>-82.36327180239948</c:v>
                </c:pt>
                <c:pt idx="115">
                  <c:v>-82.7272646923189</c:v>
                </c:pt>
                <c:pt idx="116">
                  <c:v>-83.09249356387134</c:v>
                </c:pt>
                <c:pt idx="117">
                  <c:v>-83.45889320437136</c:v>
                </c:pt>
                <c:pt idx="118">
                  <c:v>-83.82639951664254</c:v>
                </c:pt>
                <c:pt idx="119">
                  <c:v>-84.19494953002385</c:v>
                </c:pt>
              </c:numCache>
            </c:numRef>
          </c:yVal>
          <c:smooth val="1"/>
          <c:extLst xmlns:c16r2="http://schemas.microsoft.com/office/drawing/2015/06/chart">
            <c:ext xmlns:c16="http://schemas.microsoft.com/office/drawing/2014/chart" uri="{C3380CC4-5D6E-409C-BE32-E72D297353CC}">
              <c16:uniqueId val="{00000004-0A13-41F3-855C-9CDF3F5065B1}"/>
            </c:ext>
          </c:extLst>
        </c:ser>
        <c:ser>
          <c:idx val="1"/>
          <c:order val="5"/>
          <c:tx>
            <c:strRef>
              <c:f>'SA-MAT-G'!$X$123</c:f>
              <c:strCache>
                <c:ptCount val="1"/>
                <c:pt idx="0">
                  <c:v>SHUD Deaths for 0.5x parameter level</c:v>
                </c:pt>
              </c:strCache>
            </c:strRef>
          </c:tx>
          <c:spPr>
            <a:ln w="6350">
              <a:solidFill>
                <a:schemeClr val="accent2"/>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X$3:$X$122</c:f>
              <c:numCache>
                <c:formatCode>General</c:formatCode>
                <c:ptCount val="120"/>
                <c:pt idx="0">
                  <c:v>0.0</c:v>
                </c:pt>
                <c:pt idx="1">
                  <c:v>-5.430708643546632</c:v>
                </c:pt>
                <c:pt idx="2">
                  <c:v>-10.16741689826708</c:v>
                </c:pt>
                <c:pt idx="3">
                  <c:v>-14.3049906384354</c:v>
                </c:pt>
                <c:pt idx="4">
                  <c:v>-17.92493257522482</c:v>
                </c:pt>
                <c:pt idx="5">
                  <c:v>-21.09726729423219</c:v>
                </c:pt>
                <c:pt idx="6">
                  <c:v>-23.88216828975465</c:v>
                </c:pt>
                <c:pt idx="7">
                  <c:v>-26.33135822257536</c:v>
                </c:pt>
                <c:pt idx="8">
                  <c:v>-28.48931290303628</c:v>
                </c:pt>
                <c:pt idx="9">
                  <c:v>-30.39429564722231</c:v>
                </c:pt>
                <c:pt idx="10">
                  <c:v>-32.079245225255</c:v>
                </c:pt>
                <c:pt idx="11">
                  <c:v>-33.57253759292535</c:v>
                </c:pt>
                <c:pt idx="12">
                  <c:v>-34.89863893319802</c:v>
                </c:pt>
                <c:pt idx="13">
                  <c:v>-36.05412734441664</c:v>
                </c:pt>
                <c:pt idx="14">
                  <c:v>-37.08080812690973</c:v>
                </c:pt>
                <c:pt idx="15">
                  <c:v>-37.99500965777629</c:v>
                </c:pt>
                <c:pt idx="16">
                  <c:v>-38.81073326514147</c:v>
                </c:pt>
                <c:pt idx="17">
                  <c:v>-39.54007488917382</c:v>
                </c:pt>
                <c:pt idx="18">
                  <c:v>-40.19350438605486</c:v>
                </c:pt>
                <c:pt idx="19">
                  <c:v>-40.78010235142951</c:v>
                </c:pt>
                <c:pt idx="20">
                  <c:v>-41.30776126121767</c:v>
                </c:pt>
                <c:pt idx="21">
                  <c:v>-41.78335637258042</c:v>
                </c:pt>
                <c:pt idx="22">
                  <c:v>-42.2128909906104</c:v>
                </c:pt>
                <c:pt idx="23">
                  <c:v>-42.60162000024089</c:v>
                </c:pt>
                <c:pt idx="24">
                  <c:v>-42.95415496594</c:v>
                </c:pt>
                <c:pt idx="25">
                  <c:v>-43.27455359694145</c:v>
                </c:pt>
                <c:pt idx="26">
                  <c:v>-43.56635371479497</c:v>
                </c:pt>
                <c:pt idx="27">
                  <c:v>-43.83272034635338</c:v>
                </c:pt>
                <c:pt idx="28">
                  <c:v>-44.07646196278029</c:v>
                </c:pt>
                <c:pt idx="29">
                  <c:v>-44.30007730223609</c:v>
                </c:pt>
                <c:pt idx="30">
                  <c:v>-44.5057956449569</c:v>
                </c:pt>
                <c:pt idx="31">
                  <c:v>-44.6956112758834</c:v>
                </c:pt>
                <c:pt idx="32">
                  <c:v>-44.87131300369929</c:v>
                </c:pt>
                <c:pt idx="33">
                  <c:v>-45.0345094771018</c:v>
                </c:pt>
                <c:pt idx="34">
                  <c:v>-45.18665092686096</c:v>
                </c:pt>
                <c:pt idx="35">
                  <c:v>-45.32904786692675</c:v>
                </c:pt>
                <c:pt idx="36">
                  <c:v>-45.462887207036</c:v>
                </c:pt>
                <c:pt idx="37">
                  <c:v>-45.58924616075515</c:v>
                </c:pt>
                <c:pt idx="38">
                  <c:v>-45.70910427476715</c:v>
                </c:pt>
                <c:pt idx="39">
                  <c:v>-45.82335378281082</c:v>
                </c:pt>
                <c:pt idx="40">
                  <c:v>-45.93280873328581</c:v>
                </c:pt>
                <c:pt idx="41">
                  <c:v>-46.0382128815943</c:v>
                </c:pt>
                <c:pt idx="42">
                  <c:v>-46.1402465825055</c:v>
                </c:pt>
                <c:pt idx="43">
                  <c:v>-46.239532827032</c:v>
                </c:pt>
                <c:pt idx="44">
                  <c:v>-46.33664254595524</c:v>
                </c:pt>
                <c:pt idx="45">
                  <c:v>-46.43209928378378</c:v>
                </c:pt>
                <c:pt idx="46">
                  <c:v>-46.52638333137438</c:v>
                </c:pt>
                <c:pt idx="47">
                  <c:v>-46.61993539226588</c:v>
                </c:pt>
                <c:pt idx="48">
                  <c:v>-46.7131598465888</c:v>
                </c:pt>
                <c:pt idx="49">
                  <c:v>-46.80642766693389</c:v>
                </c:pt>
                <c:pt idx="50">
                  <c:v>-46.9000790325224</c:v>
                </c:pt>
                <c:pt idx="51">
                  <c:v>-46.99442568119849</c:v>
                </c:pt>
                <c:pt idx="52">
                  <c:v>-47.08975303285274</c:v>
                </c:pt>
                <c:pt idx="53">
                  <c:v>-47.1863221133445</c:v>
                </c:pt>
                <c:pt idx="54">
                  <c:v>-47.2843713034762</c:v>
                </c:pt>
                <c:pt idx="55">
                  <c:v>-47.3841179341382</c:v>
                </c:pt>
                <c:pt idx="56">
                  <c:v>-47.48575974574997</c:v>
                </c:pt>
                <c:pt idx="57">
                  <c:v>-47.5894762275707</c:v>
                </c:pt>
                <c:pt idx="58">
                  <c:v>-47.69542985029106</c:v>
                </c:pt>
                <c:pt idx="59">
                  <c:v>-47.80376720346273</c:v>
                </c:pt>
                <c:pt idx="60">
                  <c:v>-47.91462004777473</c:v>
                </c:pt>
                <c:pt idx="61">
                  <c:v>-48.0281062908214</c:v>
                </c:pt>
                <c:pt idx="62">
                  <c:v>-48.14433089391328</c:v>
                </c:pt>
                <c:pt idx="63">
                  <c:v>-48.26338671646285</c:v>
                </c:pt>
                <c:pt idx="64">
                  <c:v>-48.385355303687</c:v>
                </c:pt>
                <c:pt idx="65">
                  <c:v>-48.51030762264674</c:v>
                </c:pt>
                <c:pt idx="66">
                  <c:v>-48.63830475102968</c:v>
                </c:pt>
                <c:pt idx="67">
                  <c:v>-48.769398522585</c:v>
                </c:pt>
                <c:pt idx="68">
                  <c:v>-48.9036321326507</c:v>
                </c:pt>
                <c:pt idx="69">
                  <c:v>-49.04104070684134</c:v>
                </c:pt>
                <c:pt idx="70">
                  <c:v>-49.18165183563885</c:v>
                </c:pt>
                <c:pt idx="71">
                  <c:v>-49.32548607732834</c:v>
                </c:pt>
                <c:pt idx="72">
                  <c:v>-49.47255743148935</c:v>
                </c:pt>
                <c:pt idx="73">
                  <c:v>-49.62287378502647</c:v>
                </c:pt>
                <c:pt idx="74">
                  <c:v>-49.77643733254672</c:v>
                </c:pt>
                <c:pt idx="75">
                  <c:v>-49.93324497271134</c:v>
                </c:pt>
                <c:pt idx="76">
                  <c:v>-50.09328868207463</c:v>
                </c:pt>
                <c:pt idx="77">
                  <c:v>-50.2565558677606</c:v>
                </c:pt>
                <c:pt idx="78">
                  <c:v>-50.42302970025364</c:v>
                </c:pt>
                <c:pt idx="79">
                  <c:v>-50.5926894274501</c:v>
                </c:pt>
                <c:pt idx="80">
                  <c:v>-50.76551067105287</c:v>
                </c:pt>
                <c:pt idx="81">
                  <c:v>-50.94146570629778</c:v>
                </c:pt>
                <c:pt idx="82">
                  <c:v>-51.12052372595021</c:v>
                </c:pt>
                <c:pt idx="83">
                  <c:v>-51.30265108940709</c:v>
                </c:pt>
                <c:pt idx="84">
                  <c:v>-51.48781155775443</c:v>
                </c:pt>
                <c:pt idx="85">
                  <c:v>-51.67596651548824</c:v>
                </c:pt>
                <c:pt idx="86">
                  <c:v>-51.86707517963409</c:v>
                </c:pt>
                <c:pt idx="87">
                  <c:v>-52.06109479693278</c:v>
                </c:pt>
                <c:pt idx="88">
                  <c:v>-52.25798082970054</c:v>
                </c:pt>
                <c:pt idx="89">
                  <c:v>-52.45768713096761</c:v>
                </c:pt>
                <c:pt idx="90">
                  <c:v>-52.66016610945094</c:v>
                </c:pt>
                <c:pt idx="91">
                  <c:v>-52.86536888487612</c:v>
                </c:pt>
                <c:pt idx="92">
                  <c:v>-53.07324543416384</c:v>
                </c:pt>
                <c:pt idx="93">
                  <c:v>-53.2837447289393</c:v>
                </c:pt>
                <c:pt idx="94">
                  <c:v>-53.4968148648111</c:v>
                </c:pt>
                <c:pt idx="95">
                  <c:v>-53.71240318285004</c:v>
                </c:pt>
                <c:pt idx="96">
                  <c:v>-53.9304563836611</c:v>
                </c:pt>
                <c:pt idx="97">
                  <c:v>-54.15092063443584</c:v>
                </c:pt>
                <c:pt idx="98">
                  <c:v>-54.37374166934158</c:v>
                </c:pt>
                <c:pt idx="99">
                  <c:v>-54.5988648835996</c:v>
                </c:pt>
                <c:pt idx="100">
                  <c:v>-54.82623542155793</c:v>
                </c:pt>
                <c:pt idx="101">
                  <c:v>-55.0557982591016</c:v>
                </c:pt>
                <c:pt idx="102">
                  <c:v>-55.2874982806657</c:v>
                </c:pt>
                <c:pt idx="103">
                  <c:v>-55.5212803511458</c:v>
                </c:pt>
                <c:pt idx="104">
                  <c:v>-55.7570893829698</c:v>
                </c:pt>
                <c:pt idx="105">
                  <c:v>-55.99487039858737</c:v>
                </c:pt>
                <c:pt idx="106">
                  <c:v>-56.23456858861307</c:v>
                </c:pt>
                <c:pt idx="107">
                  <c:v>-56.47612936585574</c:v>
                </c:pt>
                <c:pt idx="108">
                  <c:v>-56.71949841545612</c:v>
                </c:pt>
                <c:pt idx="109">
                  <c:v>-56.96462174133404</c:v>
                </c:pt>
                <c:pt idx="110">
                  <c:v>-57.211445709145</c:v>
                </c:pt>
                <c:pt idx="111">
                  <c:v>-57.45991708593957</c:v>
                </c:pt>
                <c:pt idx="112">
                  <c:v>-57.70998307669608</c:v>
                </c:pt>
                <c:pt idx="113">
                  <c:v>-57.96159135790581</c:v>
                </c:pt>
                <c:pt idx="114">
                  <c:v>-58.21469010836044</c:v>
                </c:pt>
                <c:pt idx="115">
                  <c:v>-58.46922803731415</c:v>
                </c:pt>
                <c:pt idx="116">
                  <c:v>-58.72515441014612</c:v>
                </c:pt>
                <c:pt idx="117">
                  <c:v>-58.98241907168</c:v>
                </c:pt>
                <c:pt idx="118">
                  <c:v>-59.24097246728498</c:v>
                </c:pt>
                <c:pt idx="119">
                  <c:v>-59.50076566187918</c:v>
                </c:pt>
              </c:numCache>
            </c:numRef>
          </c:yVal>
          <c:smooth val="1"/>
          <c:extLst xmlns:c16r2="http://schemas.microsoft.com/office/drawing/2015/06/chart">
            <c:ext xmlns:c16="http://schemas.microsoft.com/office/drawing/2014/chart" uri="{C3380CC4-5D6E-409C-BE32-E72D297353CC}">
              <c16:uniqueId val="{00000005-0A13-41F3-855C-9CDF3F5065B1}"/>
            </c:ext>
          </c:extLst>
        </c:ser>
        <c:ser>
          <c:idx val="5"/>
          <c:order val="6"/>
          <c:tx>
            <c:strRef>
              <c:f>'SA-MAT-G'!$G$123</c:f>
              <c:strCache>
                <c:ptCount val="1"/>
                <c:pt idx="0">
                  <c:v>Total Deaths for 1x parameter level</c:v>
                </c:pt>
              </c:strCache>
            </c:strRef>
          </c:tx>
          <c:spPr>
            <a:ln w="76200">
              <a:solidFill>
                <a:schemeClr val="tx1"/>
              </a:solidFill>
            </a:ln>
          </c:spPr>
          <c:marker>
            <c:symbol val="none"/>
          </c:marker>
          <c:xVal>
            <c:numRef>
              <c:f>'SA-MAT-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G$3:$G$122</c:f>
              <c:numCache>
                <c:formatCode>General</c:formatCode>
                <c:ptCount val="120"/>
                <c:pt idx="0">
                  <c:v>0.0</c:v>
                </c:pt>
                <c:pt idx="1">
                  <c:v>-10.63565755474347</c:v>
                </c:pt>
                <c:pt idx="2">
                  <c:v>-19.78237224739348</c:v>
                </c:pt>
                <c:pt idx="3">
                  <c:v>-27.71383102526929</c:v>
                </c:pt>
                <c:pt idx="4">
                  <c:v>-34.65379494912331</c:v>
                </c:pt>
                <c:pt idx="5">
                  <c:v>-40.73582273875923</c:v>
                </c:pt>
                <c:pt idx="6">
                  <c:v>-46.04286818198219</c:v>
                </c:pt>
                <c:pt idx="7">
                  <c:v>-50.7365885921704</c:v>
                </c:pt>
                <c:pt idx="8">
                  <c:v>-54.69991164700418</c:v>
                </c:pt>
                <c:pt idx="9">
                  <c:v>-58.16019933834204</c:v>
                </c:pt>
                <c:pt idx="10">
                  <c:v>-61.23863424060095</c:v>
                </c:pt>
                <c:pt idx="11">
                  <c:v>-63.99668299407144</c:v>
                </c:pt>
                <c:pt idx="12">
                  <c:v>-66.48471111671785</c:v>
                </c:pt>
                <c:pt idx="13">
                  <c:v>-68.72377496481481</c:v>
                </c:pt>
                <c:pt idx="14">
                  <c:v>-70.76645128889512</c:v>
                </c:pt>
                <c:pt idx="15">
                  <c:v>-72.6419215216129</c:v>
                </c:pt>
                <c:pt idx="16">
                  <c:v>-74.37423490320481</c:v>
                </c:pt>
                <c:pt idx="17">
                  <c:v>-75.98333339027522</c:v>
                </c:pt>
                <c:pt idx="18">
                  <c:v>-77.48572907382135</c:v>
                </c:pt>
                <c:pt idx="19">
                  <c:v>-78.89509426694876</c:v>
                </c:pt>
                <c:pt idx="20">
                  <c:v>-80.22294936493371</c:v>
                </c:pt>
                <c:pt idx="21">
                  <c:v>-81.47861829207905</c:v>
                </c:pt>
                <c:pt idx="22">
                  <c:v>-82.67020006977554</c:v>
                </c:pt>
                <c:pt idx="23">
                  <c:v>-83.8046675262672</c:v>
                </c:pt>
                <c:pt idx="24">
                  <c:v>-84.88799563326988</c:v>
                </c:pt>
                <c:pt idx="25">
                  <c:v>-85.92533363955565</c:v>
                </c:pt>
                <c:pt idx="26">
                  <c:v>-86.92111064767156</c:v>
                </c:pt>
                <c:pt idx="27">
                  <c:v>-87.87921614859218</c:v>
                </c:pt>
                <c:pt idx="28">
                  <c:v>-88.80306337539892</c:v>
                </c:pt>
                <c:pt idx="29">
                  <c:v>-89.6956648693482</c:v>
                </c:pt>
                <c:pt idx="30">
                  <c:v>-90.5596945268057</c:v>
                </c:pt>
                <c:pt idx="31">
                  <c:v>-91.39753836144658</c:v>
                </c:pt>
                <c:pt idx="32">
                  <c:v>-92.2113361873052</c:v>
                </c:pt>
                <c:pt idx="33">
                  <c:v>-93.0030162993351</c:v>
                </c:pt>
                <c:pt idx="34">
                  <c:v>-93.77432340519666</c:v>
                </c:pt>
                <c:pt idx="35">
                  <c:v>-94.52684285047833</c:v>
                </c:pt>
                <c:pt idx="36">
                  <c:v>-95.26202058869353</c:v>
                </c:pt>
                <c:pt idx="37">
                  <c:v>-95.9811797701396</c:v>
                </c:pt>
                <c:pt idx="38">
                  <c:v>-96.68553469298438</c:v>
                </c:pt>
                <c:pt idx="39">
                  <c:v>-97.37620253713774</c:v>
                </c:pt>
                <c:pt idx="40">
                  <c:v>-98.0542134429379</c:v>
                </c:pt>
                <c:pt idx="41">
                  <c:v>-98.7205190843419</c:v>
                </c:pt>
                <c:pt idx="42">
                  <c:v>-99.37600004255133</c:v>
                </c:pt>
                <c:pt idx="43">
                  <c:v>-100.0214721883451</c:v>
                </c:pt>
                <c:pt idx="44">
                  <c:v>-100.6576922417621</c:v>
                </c:pt>
                <c:pt idx="45">
                  <c:v>-101.2853626465702</c:v>
                </c:pt>
                <c:pt idx="46">
                  <c:v>-101.9051358721175</c:v>
                </c:pt>
                <c:pt idx="47">
                  <c:v>-102.5176182326554</c:v>
                </c:pt>
                <c:pt idx="48">
                  <c:v>-103.1233733009124</c:v>
                </c:pt>
                <c:pt idx="49">
                  <c:v>-103.7229249766379</c:v>
                </c:pt>
                <c:pt idx="50">
                  <c:v>-104.3167602601062</c:v>
                </c:pt>
                <c:pt idx="51">
                  <c:v>-104.9053317720055</c:v>
                </c:pt>
                <c:pt idx="52">
                  <c:v>-105.4890600537892</c:v>
                </c:pt>
                <c:pt idx="53">
                  <c:v>-106.0683356770304</c:v>
                </c:pt>
                <c:pt idx="54">
                  <c:v>-106.6435211852632</c:v>
                </c:pt>
                <c:pt idx="55">
                  <c:v>-107.2149528879951</c:v>
                </c:pt>
                <c:pt idx="56">
                  <c:v>-107.7829425234129</c:v>
                </c:pt>
                <c:pt idx="57">
                  <c:v>-108.347778803714</c:v>
                </c:pt>
                <c:pt idx="58">
                  <c:v>-108.9097288548882</c:v>
                </c:pt>
                <c:pt idx="59">
                  <c:v>-109.4690395610206</c:v>
                </c:pt>
                <c:pt idx="60">
                  <c:v>-110.025938821775</c:v>
                </c:pt>
                <c:pt idx="61">
                  <c:v>-110.580636730532</c:v>
                </c:pt>
                <c:pt idx="62">
                  <c:v>-111.1333266796814</c:v>
                </c:pt>
                <c:pt idx="63">
                  <c:v>-111.6841863987544</c:v>
                </c:pt>
                <c:pt idx="64">
                  <c:v>-112.2333789304192</c:v>
                </c:pt>
                <c:pt idx="65">
                  <c:v>-112.7810535487847</c:v>
                </c:pt>
                <c:pt idx="66">
                  <c:v>-113.3273466239824</c:v>
                </c:pt>
                <c:pt idx="67">
                  <c:v>-113.8723824366089</c:v>
                </c:pt>
                <c:pt idx="68">
                  <c:v>-114.4162739452416</c:v>
                </c:pt>
                <c:pt idx="69">
                  <c:v>-114.959123509971</c:v>
                </c:pt>
                <c:pt idx="70">
                  <c:v>-115.5010235746371</c:v>
                </c:pt>
                <c:pt idx="71">
                  <c:v>-116.0420573102098</c:v>
                </c:pt>
                <c:pt idx="72">
                  <c:v>-116.5822992216098</c:v>
                </c:pt>
                <c:pt idx="73">
                  <c:v>-117.1218157200509</c:v>
                </c:pt>
                <c:pt idx="74">
                  <c:v>-117.6606656628663</c:v>
                </c:pt>
                <c:pt idx="75">
                  <c:v>-118.1989008626357</c:v>
                </c:pt>
                <c:pt idx="76">
                  <c:v>-118.7365665673045</c:v>
                </c:pt>
                <c:pt idx="77">
                  <c:v>-119.2737019129052</c:v>
                </c:pt>
                <c:pt idx="78">
                  <c:v>-119.8103403503494</c:v>
                </c:pt>
                <c:pt idx="79">
                  <c:v>-120.3465100477197</c:v>
                </c:pt>
                <c:pt idx="80">
                  <c:v>-120.8822342693664</c:v>
                </c:pt>
                <c:pt idx="81">
                  <c:v>-121.4175317330627</c:v>
                </c:pt>
                <c:pt idx="82">
                  <c:v>-121.9524169463962</c:v>
                </c:pt>
                <c:pt idx="83">
                  <c:v>-122.4869005235064</c:v>
                </c:pt>
                <c:pt idx="84">
                  <c:v>-123.0209894832214</c:v>
                </c:pt>
                <c:pt idx="85">
                  <c:v>-123.5546875295881</c:v>
                </c:pt>
                <c:pt idx="86">
                  <c:v>-124.0879953157362</c:v>
                </c:pt>
                <c:pt idx="87">
                  <c:v>-124.6209106919745</c:v>
                </c:pt>
                <c:pt idx="88">
                  <c:v>-125.1534289389594</c:v>
                </c:pt>
                <c:pt idx="89">
                  <c:v>-125.6855429867393</c:v>
                </c:pt>
                <c:pt idx="90">
                  <c:v>-126.2172436204345</c:v>
                </c:pt>
                <c:pt idx="91">
                  <c:v>-126.7485196732752</c:v>
                </c:pt>
                <c:pt idx="92">
                  <c:v>-127.2793582076802</c:v>
                </c:pt>
                <c:pt idx="93">
                  <c:v>-127.8097446850262</c:v>
                </c:pt>
                <c:pt idx="94">
                  <c:v>-128.3396631247157</c:v>
                </c:pt>
                <c:pt idx="95">
                  <c:v>-128.8690962531422</c:v>
                </c:pt>
                <c:pt idx="96">
                  <c:v>-129.398025643088</c:v>
                </c:pt>
                <c:pt idx="97">
                  <c:v>-129.9264318440985</c:v>
                </c:pt>
                <c:pt idx="98">
                  <c:v>-130.454294504314</c:v>
                </c:pt>
                <c:pt idx="99">
                  <c:v>-130.9815924842453</c:v>
                </c:pt>
                <c:pt idx="100">
                  <c:v>-131.5083039629363</c:v>
                </c:pt>
                <c:pt idx="101">
                  <c:v>-132.0344065369335</c:v>
                </c:pt>
                <c:pt idx="102">
                  <c:v>-132.5598773124801</c:v>
                </c:pt>
                <c:pt idx="103">
                  <c:v>-133.0846929913006</c:v>
                </c:pt>
                <c:pt idx="104">
                  <c:v>-133.6088299503508</c:v>
                </c:pt>
                <c:pt idx="105">
                  <c:v>-134.1322643158736</c:v>
                </c:pt>
                <c:pt idx="106">
                  <c:v>-134.6549720320857</c:v>
                </c:pt>
                <c:pt idx="107">
                  <c:v>-135.176928924803</c:v>
                </c:pt>
                <c:pt idx="108">
                  <c:v>-135.6981107603</c:v>
                </c:pt>
                <c:pt idx="109">
                  <c:v>-136.2184932996871</c:v>
                </c:pt>
                <c:pt idx="110">
                  <c:v>-136.7380523490504</c:v>
                </c:pt>
                <c:pt idx="111">
                  <c:v>-137.2567638056275</c:v>
                </c:pt>
                <c:pt idx="112">
                  <c:v>-137.7746037002342</c:v>
                </c:pt>
                <c:pt idx="113">
                  <c:v>-138.2915482361793</c:v>
                </c:pt>
                <c:pt idx="114">
                  <c:v>-138.807573824873</c:v>
                </c:pt>
                <c:pt idx="115">
                  <c:v>-139.3226571183293</c:v>
                </c:pt>
                <c:pt idx="116">
                  <c:v>-139.8367750387601</c:v>
                </c:pt>
                <c:pt idx="117">
                  <c:v>-140.349904805421</c:v>
                </c:pt>
                <c:pt idx="118">
                  <c:v>-140.8620239589071</c:v>
                </c:pt>
                <c:pt idx="119">
                  <c:v>-141.3731103830327</c:v>
                </c:pt>
              </c:numCache>
            </c:numRef>
          </c:yVal>
          <c:smooth val="1"/>
          <c:extLst xmlns:c16r2="http://schemas.microsoft.com/office/drawing/2015/06/chart">
            <c:ext xmlns:c16="http://schemas.microsoft.com/office/drawing/2014/chart" uri="{C3380CC4-5D6E-409C-BE32-E72D297353CC}">
              <c16:uniqueId val="{00000006-0A13-41F3-855C-9CDF3F5065B1}"/>
            </c:ext>
          </c:extLst>
        </c:ser>
        <c:ser>
          <c:idx val="2"/>
          <c:order val="7"/>
          <c:tx>
            <c:strRef>
              <c:f>'SA-MAT-G'!$P$123</c:f>
              <c:strCache>
                <c:ptCount val="1"/>
                <c:pt idx="0">
                  <c:v>Total Deaths for 0.75x parameter level</c:v>
                </c:pt>
              </c:strCache>
            </c:strRef>
          </c:tx>
          <c:spPr>
            <a:ln w="28575">
              <a:solidFill>
                <a:schemeClr val="tx1"/>
              </a:solidFill>
              <a:prstDash val="solid"/>
            </a:ln>
          </c:spPr>
          <c:marker>
            <c:symbol val="none"/>
          </c:marker>
          <c:xVal>
            <c:numRef>
              <c:f>'SA-MAT-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P$3:$P$122</c:f>
              <c:numCache>
                <c:formatCode>General</c:formatCode>
                <c:ptCount val="120"/>
                <c:pt idx="0">
                  <c:v>0.0</c:v>
                </c:pt>
                <c:pt idx="1">
                  <c:v>-8.46582325950499</c:v>
                </c:pt>
                <c:pt idx="2">
                  <c:v>-15.76304784396648</c:v>
                </c:pt>
                <c:pt idx="3">
                  <c:v>-22.07892571237299</c:v>
                </c:pt>
                <c:pt idx="4">
                  <c:v>-27.56941462230215</c:v>
                </c:pt>
                <c:pt idx="5">
                  <c:v>-32.36447818041275</c:v>
                </c:pt>
                <c:pt idx="6">
                  <c:v>-36.57248894818663</c:v>
                </c:pt>
                <c:pt idx="7">
                  <c:v>-40.28388276242686</c:v>
                </c:pt>
                <c:pt idx="8">
                  <c:v>-43.57419157869379</c:v>
                </c:pt>
                <c:pt idx="9">
                  <c:v>-46.50656054830606</c:v>
                </c:pt>
                <c:pt idx="10">
                  <c:v>-49.13383708343324</c:v>
                </c:pt>
                <c:pt idx="11">
                  <c:v>-51.50030475238054</c:v>
                </c:pt>
                <c:pt idx="12">
                  <c:v>-53.64312246381495</c:v>
                </c:pt>
                <c:pt idx="13">
                  <c:v>-55.57829402740865</c:v>
                </c:pt>
                <c:pt idx="14">
                  <c:v>-57.3470155143742</c:v>
                </c:pt>
                <c:pt idx="15">
                  <c:v>-58.97188190663113</c:v>
                </c:pt>
                <c:pt idx="16">
                  <c:v>-60.47190360901372</c:v>
                </c:pt>
                <c:pt idx="17">
                  <c:v>-61.86315912400127</c:v>
                </c:pt>
                <c:pt idx="18">
                  <c:v>-63.15928186531724</c:v>
                </c:pt>
                <c:pt idx="19">
                  <c:v>-64.37186386465737</c:v>
                </c:pt>
                <c:pt idx="20">
                  <c:v>-65.51079084540801</c:v>
                </c:pt>
                <c:pt idx="21">
                  <c:v>-66.58452043409623</c:v>
                </c:pt>
                <c:pt idx="22">
                  <c:v>-67.60031325595778</c:v>
                </c:pt>
                <c:pt idx="23">
                  <c:v>-68.564424985839</c:v>
                </c:pt>
                <c:pt idx="24">
                  <c:v>-69.48226603859365</c:v>
                </c:pt>
                <c:pt idx="25">
                  <c:v>-70.35853443467111</c:v>
                </c:pt>
                <c:pt idx="26">
                  <c:v>-71.19730033111455</c:v>
                </c:pt>
                <c:pt idx="27">
                  <c:v>-72.00214962659061</c:v>
                </c:pt>
                <c:pt idx="28">
                  <c:v>-72.77623610038074</c:v>
                </c:pt>
                <c:pt idx="29">
                  <c:v>-73.52234529377399</c:v>
                </c:pt>
                <c:pt idx="30">
                  <c:v>-74.24294807457231</c:v>
                </c:pt>
                <c:pt idx="31">
                  <c:v>-74.9402454801238</c:v>
                </c:pt>
                <c:pt idx="32">
                  <c:v>-75.61620631392874</c:v>
                </c:pt>
                <c:pt idx="33">
                  <c:v>-76.27259872030905</c:v>
                </c:pt>
                <c:pt idx="34">
                  <c:v>-76.9110167520278</c:v>
                </c:pt>
                <c:pt idx="35">
                  <c:v>-77.53290277208566</c:v>
                </c:pt>
                <c:pt idx="36">
                  <c:v>-78.139566387127</c:v>
                </c:pt>
                <c:pt idx="37">
                  <c:v>-78.7322004907496</c:v>
                </c:pt>
                <c:pt idx="38">
                  <c:v>-79.31189489641935</c:v>
                </c:pt>
                <c:pt idx="39">
                  <c:v>-79.87964791291705</c:v>
                </c:pt>
                <c:pt idx="40">
                  <c:v>-80.43637632591284</c:v>
                </c:pt>
                <c:pt idx="41">
                  <c:v>-80.9829239289785</c:v>
                </c:pt>
                <c:pt idx="42">
                  <c:v>-81.52006887364715</c:v>
                </c:pt>
                <c:pt idx="43">
                  <c:v>-82.04853002822005</c:v>
                </c:pt>
                <c:pt idx="44">
                  <c:v>-82.56897250262793</c:v>
                </c:pt>
                <c:pt idx="45">
                  <c:v>-83.08201247021907</c:v>
                </c:pt>
                <c:pt idx="46">
                  <c:v>-83.58822139536762</c:v>
                </c:pt>
                <c:pt idx="47">
                  <c:v>-84.08812975769445</c:v>
                </c:pt>
                <c:pt idx="48">
                  <c:v>-84.58223034851935</c:v>
                </c:pt>
                <c:pt idx="49">
                  <c:v>-85.07098120271817</c:v>
                </c:pt>
                <c:pt idx="50">
                  <c:v>-85.55480821875778</c:v>
                </c:pt>
                <c:pt idx="51">
                  <c:v>-86.03410751106271</c:v>
                </c:pt>
                <c:pt idx="52">
                  <c:v>-86.50924753163841</c:v>
                </c:pt>
                <c:pt idx="53">
                  <c:v>-86.98057099217151</c:v>
                </c:pt>
                <c:pt idx="54">
                  <c:v>-87.44839661263595</c:v>
                </c:pt>
                <c:pt idx="55">
                  <c:v>-87.91302071843766</c:v>
                </c:pt>
                <c:pt idx="56">
                  <c:v>-88.37471870466558</c:v>
                </c:pt>
                <c:pt idx="57">
                  <c:v>-88.83374638322775</c:v>
                </c:pt>
                <c:pt idx="58">
                  <c:v>-89.29034122620425</c:v>
                </c:pt>
                <c:pt idx="59">
                  <c:v>-89.7447235168488</c:v>
                </c:pt>
                <c:pt idx="60">
                  <c:v>-90.19709741795067</c:v>
                </c:pt>
                <c:pt idx="61">
                  <c:v>-90.64765196592892</c:v>
                </c:pt>
                <c:pt idx="62">
                  <c:v>-91.09656199784122</c:v>
                </c:pt>
                <c:pt idx="63">
                  <c:v>-91.54398901754958</c:v>
                </c:pt>
                <c:pt idx="64">
                  <c:v>-91.99008200643377</c:v>
                </c:pt>
                <c:pt idx="65">
                  <c:v>-92.43497818338791</c:v>
                </c:pt>
                <c:pt idx="66">
                  <c:v>-92.87880371822484</c:v>
                </c:pt>
                <c:pt idx="67">
                  <c:v>-93.32167440215298</c:v>
                </c:pt>
                <c:pt idx="68">
                  <c:v>-93.76369627853706</c:v>
                </c:pt>
                <c:pt idx="69">
                  <c:v>-94.20496623684153</c:v>
                </c:pt>
                <c:pt idx="70">
                  <c:v>-94.64557257230518</c:v>
                </c:pt>
                <c:pt idx="71">
                  <c:v>-95.08559551368303</c:v>
                </c:pt>
                <c:pt idx="72">
                  <c:v>-95.52510772112421</c:v>
                </c:pt>
                <c:pt idx="73">
                  <c:v>-95.96417475609544</c:v>
                </c:pt>
                <c:pt idx="74">
                  <c:v>-96.40285552506951</c:v>
                </c:pt>
                <c:pt idx="75">
                  <c:v>-96.8412026985772</c:v>
                </c:pt>
                <c:pt idx="76">
                  <c:v>-97.2792631070477</c:v>
                </c:pt>
                <c:pt idx="77">
                  <c:v>-97.71707811480275</c:v>
                </c:pt>
                <c:pt idx="78">
                  <c:v>-98.15468397344365</c:v>
                </c:pt>
                <c:pt idx="79">
                  <c:v>-98.59211215575795</c:v>
                </c:pt>
                <c:pt idx="80">
                  <c:v>-99.02938967126252</c:v>
                </c:pt>
                <c:pt idx="81">
                  <c:v>-99.4665393643357</c:v>
                </c:pt>
                <c:pt idx="82">
                  <c:v>-99.90358019591944</c:v>
                </c:pt>
                <c:pt idx="83">
                  <c:v>-100.3405275096343</c:v>
                </c:pt>
                <c:pt idx="84">
                  <c:v>-100.7773932831587</c:v>
                </c:pt>
                <c:pt idx="85">
                  <c:v>-101.2141863656298</c:v>
                </c:pt>
                <c:pt idx="86">
                  <c:v>-101.6509127018176</c:v>
                </c:pt>
                <c:pt idx="87">
                  <c:v>-102.0875755437388</c:v>
                </c:pt>
                <c:pt idx="88">
                  <c:v>-102.524175650386</c:v>
                </c:pt>
                <c:pt idx="89">
                  <c:v>-102.9607114761738</c:v>
                </c:pt>
                <c:pt idx="90">
                  <c:v>-103.3971793486912</c:v>
                </c:pt>
                <c:pt idx="91">
                  <c:v>-103.8335736363141</c:v>
                </c:pt>
                <c:pt idx="92">
                  <c:v>-104.2698869061994</c:v>
                </c:pt>
                <c:pt idx="93">
                  <c:v>-104.7061100731529</c:v>
                </c:pt>
                <c:pt idx="94">
                  <c:v>-105.1422325398618</c:v>
                </c:pt>
                <c:pt idx="95">
                  <c:v>-105.5782423289083</c:v>
                </c:pt>
                <c:pt idx="96">
                  <c:v>-106.0141262070204</c:v>
                </c:pt>
                <c:pt idx="97">
                  <c:v>-106.4498698019393</c:v>
                </c:pt>
                <c:pt idx="98">
                  <c:v>-106.8854577123031</c:v>
                </c:pt>
                <c:pt idx="99">
                  <c:v>-107.3208736108954</c:v>
                </c:pt>
                <c:pt idx="100">
                  <c:v>-107.7561003416213</c:v>
                </c:pt>
                <c:pt idx="101">
                  <c:v>-108.1911200105311</c:v>
                </c:pt>
                <c:pt idx="102">
                  <c:v>-108.6259140711988</c:v>
                </c:pt>
                <c:pt idx="103">
                  <c:v>-109.06046340476</c:v>
                </c:pt>
                <c:pt idx="104">
                  <c:v>-109.4947483948929</c:v>
                </c:pt>
                <c:pt idx="105">
                  <c:v>-109.9287489980054</c:v>
                </c:pt>
                <c:pt idx="106">
                  <c:v>-110.3624448088837</c:v>
                </c:pt>
                <c:pt idx="107">
                  <c:v>-110.7958151220493</c:v>
                </c:pt>
                <c:pt idx="108">
                  <c:v>-111.2288389890473</c:v>
                </c:pt>
                <c:pt idx="109">
                  <c:v>-111.6614952718967</c:v>
                </c:pt>
                <c:pt idx="110">
                  <c:v>-112.0937626928954</c:v>
                </c:pt>
                <c:pt idx="111">
                  <c:v>-112.5256198809935</c:v>
                </c:pt>
                <c:pt idx="112">
                  <c:v>-112.9570454149102</c:v>
                </c:pt>
                <c:pt idx="113">
                  <c:v>-113.3880178631806</c:v>
                </c:pt>
                <c:pt idx="114">
                  <c:v>-113.8185158212977</c:v>
                </c:pt>
                <c:pt idx="115">
                  <c:v>-114.2485179461156</c:v>
                </c:pt>
                <c:pt idx="116">
                  <c:v>-114.6780029876617</c:v>
                </c:pt>
                <c:pt idx="117">
                  <c:v>-115.1069498185031</c:v>
                </c:pt>
                <c:pt idx="118">
                  <c:v>-115.5353374608149</c:v>
                </c:pt>
                <c:pt idx="119">
                  <c:v>-115.9631451112668</c:v>
                </c:pt>
              </c:numCache>
            </c:numRef>
          </c:yVal>
          <c:smooth val="1"/>
          <c:extLst xmlns:c16r2="http://schemas.microsoft.com/office/drawing/2015/06/chart">
            <c:ext xmlns:c16="http://schemas.microsoft.com/office/drawing/2014/chart" uri="{C3380CC4-5D6E-409C-BE32-E72D297353CC}">
              <c16:uniqueId val="{00000007-0A13-41F3-855C-9CDF3F5065B1}"/>
            </c:ext>
          </c:extLst>
        </c:ser>
        <c:ser>
          <c:idx val="9"/>
          <c:order val="8"/>
          <c:tx>
            <c:strRef>
              <c:f>'SA-MAT-G'!$Y$123</c:f>
              <c:strCache>
                <c:ptCount val="1"/>
                <c:pt idx="0">
                  <c:v>Total Deaths for 0.5x parameter level</c:v>
                </c:pt>
              </c:strCache>
            </c:strRef>
          </c:tx>
          <c:spPr>
            <a:ln w="6350">
              <a:solidFill>
                <a:schemeClr val="tx1"/>
              </a:solidFill>
              <a:prstDash val="solid"/>
            </a:ln>
          </c:spPr>
          <c:marker>
            <c:symbol val="none"/>
          </c:marker>
          <c:xVal>
            <c:numRef>
              <c:f>'SA-MAT-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SA-MAT-G'!$Y$3:$Y$122</c:f>
              <c:numCache>
                <c:formatCode>General</c:formatCode>
                <c:ptCount val="120"/>
                <c:pt idx="0">
                  <c:v>0.0</c:v>
                </c:pt>
                <c:pt idx="1">
                  <c:v>-5.643882173003021</c:v>
                </c:pt>
                <c:pt idx="2">
                  <c:v>-10.60953014139986</c:v>
                </c:pt>
                <c:pt idx="3">
                  <c:v>-14.99043168824378</c:v>
                </c:pt>
                <c:pt idx="4">
                  <c:v>-18.8667891030565</c:v>
                </c:pt>
                <c:pt idx="5">
                  <c:v>-22.30740068546047</c:v>
                </c:pt>
                <c:pt idx="6">
                  <c:v>-25.37128394215497</c:v>
                </c:pt>
                <c:pt idx="7">
                  <c:v>-28.10907221862375</c:v>
                </c:pt>
                <c:pt idx="8">
                  <c:v>-30.56421525401352</c:v>
                </c:pt>
                <c:pt idx="9">
                  <c:v>-32.77401029334224</c:v>
                </c:pt>
                <c:pt idx="10">
                  <c:v>-34.77048696376578</c:v>
                </c:pt>
                <c:pt idx="11">
                  <c:v>-36.58116609504723</c:v>
                </c:pt>
                <c:pt idx="12">
                  <c:v>-38.2297100006858</c:v>
                </c:pt>
                <c:pt idx="13">
                  <c:v>-39.72632933932637</c:v>
                </c:pt>
                <c:pt idx="14">
                  <c:v>-41.09859880723238</c:v>
                </c:pt>
                <c:pt idx="15">
                  <c:v>-42.36190711586578</c:v>
                </c:pt>
                <c:pt idx="16">
                  <c:v>-43.52947145774333</c:v>
                </c:pt>
                <c:pt idx="17">
                  <c:v>-44.61269301723721</c:v>
                </c:pt>
                <c:pt idx="18">
                  <c:v>-45.62142175997533</c:v>
                </c:pt>
                <c:pt idx="19">
                  <c:v>-46.56418186068962</c:v>
                </c:pt>
                <c:pt idx="20">
                  <c:v>-47.4483637347647</c:v>
                </c:pt>
                <c:pt idx="21">
                  <c:v>-48.28038761572815</c:v>
                </c:pt>
                <c:pt idx="22">
                  <c:v>-49.06584289573334</c:v>
                </c:pt>
                <c:pt idx="23">
                  <c:v>-49.8096068263702</c:v>
                </c:pt>
                <c:pt idx="24">
                  <c:v>-50.51594564742027</c:v>
                </c:pt>
                <c:pt idx="25">
                  <c:v>-51.18860075845824</c:v>
                </c:pt>
                <c:pt idx="26">
                  <c:v>-51.83084470122595</c:v>
                </c:pt>
                <c:pt idx="27">
                  <c:v>-52.44557823435886</c:v>
                </c:pt>
                <c:pt idx="28">
                  <c:v>-53.0353671142361</c:v>
                </c:pt>
                <c:pt idx="29">
                  <c:v>-53.60248743572429</c:v>
                </c:pt>
                <c:pt idx="30">
                  <c:v>-54.14896445942829</c:v>
                </c:pt>
                <c:pt idx="31">
                  <c:v>-54.67660578399091</c:v>
                </c:pt>
                <c:pt idx="32">
                  <c:v>-55.18702970632305</c:v>
                </c:pt>
                <c:pt idx="33">
                  <c:v>-55.68168948829045</c:v>
                </c:pt>
                <c:pt idx="34">
                  <c:v>-56.16189414079472</c:v>
                </c:pt>
                <c:pt idx="35">
                  <c:v>-56.6288262445769</c:v>
                </c:pt>
                <c:pt idx="36">
                  <c:v>-57.08355724918287</c:v>
                </c:pt>
                <c:pt idx="37">
                  <c:v>-57.52706062516359</c:v>
                </c:pt>
                <c:pt idx="38">
                  <c:v>-57.96022318825045</c:v>
                </c:pt>
                <c:pt idx="39">
                  <c:v>-58.3838548360579</c:v>
                </c:pt>
                <c:pt idx="40">
                  <c:v>-58.79869701677684</c:v>
                </c:pt>
                <c:pt idx="41">
                  <c:v>-59.20543003760527</c:v>
                </c:pt>
                <c:pt idx="42">
                  <c:v>-59.6046794069217</c:v>
                </c:pt>
                <c:pt idx="43">
                  <c:v>-59.99702135154219</c:v>
                </c:pt>
                <c:pt idx="44">
                  <c:v>-60.38298762889004</c:v>
                </c:pt>
                <c:pt idx="45">
                  <c:v>-60.76306973584915</c:v>
                </c:pt>
                <c:pt idx="46">
                  <c:v>-61.1377226008171</c:v>
                </c:pt>
                <c:pt idx="47">
                  <c:v>-61.5073678324718</c:v>
                </c:pt>
                <c:pt idx="48">
                  <c:v>-61.87239658775722</c:v>
                </c:pt>
                <c:pt idx="49">
                  <c:v>-62.2331721122518</c:v>
                </c:pt>
                <c:pt idx="50">
                  <c:v>-62.59003199814852</c:v>
                </c:pt>
                <c:pt idx="51">
                  <c:v>-62.94329019836891</c:v>
                </c:pt>
                <c:pt idx="52">
                  <c:v>-63.29323882953254</c:v>
                </c:pt>
                <c:pt idx="53">
                  <c:v>-63.64014979186273</c:v>
                </c:pt>
                <c:pt idx="54">
                  <c:v>-63.98427622982634</c:v>
                </c:pt>
                <c:pt idx="55">
                  <c:v>-64.32585385386923</c:v>
                </c:pt>
                <c:pt idx="56">
                  <c:v>-64.66510214065455</c:v>
                </c:pt>
                <c:pt idx="57">
                  <c:v>-65.00222542670512</c:v>
                </c:pt>
                <c:pt idx="58">
                  <c:v>-65.3374139082154</c:v>
                </c:pt>
                <c:pt idx="59">
                  <c:v>-65.67084455799549</c:v>
                </c:pt>
                <c:pt idx="60">
                  <c:v>-66.00268196896063</c:v>
                </c:pt>
                <c:pt idx="61">
                  <c:v>-66.33307913226255</c:v>
                </c:pt>
                <c:pt idx="62">
                  <c:v>-66.66217815711708</c:v>
                </c:pt>
                <c:pt idx="63">
                  <c:v>-66.9901109383172</c:v>
                </c:pt>
                <c:pt idx="64">
                  <c:v>-67.31699977672385</c:v>
                </c:pt>
                <c:pt idx="65">
                  <c:v>-67.64295795730625</c:v>
                </c:pt>
                <c:pt idx="66">
                  <c:v>-67.96809028866732</c:v>
                </c:pt>
                <c:pt idx="67">
                  <c:v>-68.29249360758641</c:v>
                </c:pt>
                <c:pt idx="68">
                  <c:v>-68.61625725159355</c:v>
                </c:pt>
                <c:pt idx="69">
                  <c:v>-68.9394635022789</c:v>
                </c:pt>
                <c:pt idx="70">
                  <c:v>-69.26218800170915</c:v>
                </c:pt>
                <c:pt idx="71">
                  <c:v>-69.58450014404914</c:v>
                </c:pt>
                <c:pt idx="72">
                  <c:v>-69.9064634442658</c:v>
                </c:pt>
                <c:pt idx="73">
                  <c:v>-70.22813588557985</c:v>
                </c:pt>
                <c:pt idx="74">
                  <c:v>-70.5495702471754</c:v>
                </c:pt>
                <c:pt idx="75">
                  <c:v>-70.87081441348886</c:v>
                </c:pt>
                <c:pt idx="76">
                  <c:v>-71.1919116663473</c:v>
                </c:pt>
                <c:pt idx="77">
                  <c:v>-71.51290096098918</c:v>
                </c:pt>
                <c:pt idx="78">
                  <c:v>-71.83381718705255</c:v>
                </c:pt>
                <c:pt idx="79">
                  <c:v>-72.15469141538975</c:v>
                </c:pt>
                <c:pt idx="80">
                  <c:v>-72.47555113157152</c:v>
                </c:pt>
                <c:pt idx="81">
                  <c:v>-72.79642045687487</c:v>
                </c:pt>
                <c:pt idx="82">
                  <c:v>-73.11732035743361</c:v>
                </c:pt>
                <c:pt idx="83">
                  <c:v>-73.43826884225145</c:v>
                </c:pt>
                <c:pt idx="84">
                  <c:v>-73.75928115066205</c:v>
                </c:pt>
                <c:pt idx="85">
                  <c:v>-74.0803699298271</c:v>
                </c:pt>
                <c:pt idx="86">
                  <c:v>-74.40154540279908</c:v>
                </c:pt>
                <c:pt idx="87">
                  <c:v>-74.72281552765041</c:v>
                </c:pt>
                <c:pt idx="88">
                  <c:v>-75.0441861481384</c:v>
                </c:pt>
                <c:pt idx="89">
                  <c:v>-75.36566113632811</c:v>
                </c:pt>
                <c:pt idx="90">
                  <c:v>-75.68724252762755</c:v>
                </c:pt>
                <c:pt idx="91">
                  <c:v>-76.00893064857</c:v>
                </c:pt>
                <c:pt idx="92">
                  <c:v>-76.33072423775076</c:v>
                </c:pt>
                <c:pt idx="93">
                  <c:v>-76.6526205602584</c:v>
                </c:pt>
                <c:pt idx="94">
                  <c:v>-76.9746155159014</c:v>
                </c:pt>
                <c:pt idx="95">
                  <c:v>-77.29670374158195</c:v>
                </c:pt>
                <c:pt idx="96">
                  <c:v>-77.61887870807234</c:v>
                </c:pt>
                <c:pt idx="97">
                  <c:v>-77.94113281150203</c:v>
                </c:pt>
                <c:pt idx="98">
                  <c:v>-78.26345745978905</c:v>
                </c:pt>
                <c:pt idx="99">
                  <c:v>-78.58584315430635</c:v>
                </c:pt>
                <c:pt idx="100">
                  <c:v>-78.9082795669784</c:v>
                </c:pt>
                <c:pt idx="101">
                  <c:v>-79.23075561306231</c:v>
                </c:pt>
                <c:pt idx="102">
                  <c:v>-79.55325951982294</c:v>
                </c:pt>
                <c:pt idx="103">
                  <c:v>-79.87577889129972</c:v>
                </c:pt>
                <c:pt idx="104">
                  <c:v>-80.19830076936968</c:v>
                </c:pt>
                <c:pt idx="105">
                  <c:v>-80.52081169127022</c:v>
                </c:pt>
                <c:pt idx="106">
                  <c:v>-80.84329774379948</c:v>
                </c:pt>
                <c:pt idx="107">
                  <c:v>-81.16574461431064</c:v>
                </c:pt>
                <c:pt idx="108">
                  <c:v>-81.48813763870415</c:v>
                </c:pt>
                <c:pt idx="109">
                  <c:v>-81.81046184654055</c:v>
                </c:pt>
                <c:pt idx="110">
                  <c:v>-82.1327020034237</c:v>
                </c:pt>
                <c:pt idx="111">
                  <c:v>-82.45484265082415</c:v>
                </c:pt>
                <c:pt idx="112">
                  <c:v>-82.77686814340204</c:v>
                </c:pt>
                <c:pt idx="113">
                  <c:v>-83.09876268404994</c:v>
                </c:pt>
                <c:pt idx="114">
                  <c:v>-83.42051035668251</c:v>
                </c:pt>
                <c:pt idx="115">
                  <c:v>-83.74209515695797</c:v>
                </c:pt>
                <c:pt idx="116">
                  <c:v>-84.06350102098841</c:v>
                </c:pt>
                <c:pt idx="117">
                  <c:v>-84.38471185217441</c:v>
                </c:pt>
                <c:pt idx="118">
                  <c:v>-84.70571154625208</c:v>
                </c:pt>
                <c:pt idx="119">
                  <c:v>-85.02648401462977</c:v>
                </c:pt>
              </c:numCache>
            </c:numRef>
          </c:yVal>
          <c:smooth val="1"/>
          <c:extLst xmlns:c16r2="http://schemas.microsoft.com/office/drawing/2015/06/chart">
            <c:ext xmlns:c16="http://schemas.microsoft.com/office/drawing/2014/chart" uri="{C3380CC4-5D6E-409C-BE32-E72D297353CC}">
              <c16:uniqueId val="{00000008-0A13-41F3-855C-9CDF3F5065B1}"/>
            </c:ext>
          </c:extLst>
        </c:ser>
        <c:dLbls>
          <c:showLegendKey val="0"/>
          <c:showVal val="0"/>
          <c:showCatName val="0"/>
          <c:showSerName val="0"/>
          <c:showPercent val="0"/>
          <c:showBubbleSize val="0"/>
        </c:dLbls>
        <c:axId val="-1436679152"/>
        <c:axId val="-1436677024"/>
      </c:scatterChart>
      <c:valAx>
        <c:axId val="-1436679152"/>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436677024"/>
        <c:crosses val="autoZero"/>
        <c:crossBetween val="midCat"/>
      </c:valAx>
      <c:valAx>
        <c:axId val="-143667702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436679152"/>
        <c:crosses val="autoZero"/>
        <c:crossBetween val="midCat"/>
      </c:valAx>
    </c:plotArea>
    <c:legend>
      <c:legendPos val="r"/>
      <c:layout>
        <c:manualLayout>
          <c:xMode val="edge"/>
          <c:yMode val="edge"/>
          <c:x val="0.657167420044717"/>
          <c:y val="0.0580570497117276"/>
          <c:w val="0.33386397880820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20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a:t>Deaths per Month Relative to Status Quo</a:t>
            </a:r>
          </a:p>
        </c:rich>
      </c:tx>
      <c:layout>
        <c:manualLayout>
          <c:xMode val="edge"/>
          <c:yMode val="edge"/>
          <c:x val="0.178468333819384"/>
          <c:y val="0.0378378378378378"/>
        </c:manualLayout>
      </c:layout>
      <c:overlay val="0"/>
    </c:title>
    <c:autoTitleDeleted val="0"/>
    <c:plotArea>
      <c:layout>
        <c:manualLayout>
          <c:layoutTarget val="inner"/>
          <c:xMode val="edge"/>
          <c:yMode val="edge"/>
          <c:x val="0.123739561071882"/>
          <c:y val="0.175023029419369"/>
          <c:w val="0.502358232407048"/>
          <c:h val="0.708442899448057"/>
        </c:manualLayout>
      </c:layout>
      <c:scatterChart>
        <c:scatterStyle val="smoothMarker"/>
        <c:varyColors val="0"/>
        <c:ser>
          <c:idx val="6"/>
          <c:order val="0"/>
          <c:tx>
            <c:strRef>
              <c:f>'/Users/allison.pitt/Documents/Opioid paper/Results 1-2-18/[SA_MAT entrance.xlsx]SA-Psychosocial-G'!$E$123</c:f>
              <c:strCache>
                <c:ptCount val="1"/>
                <c:pt idx="0">
                  <c:v>SOUD Deaths for 1x parameter level</c:v>
                </c:pt>
              </c:strCache>
            </c:strRef>
          </c:tx>
          <c:spPr>
            <a:ln w="76200">
              <a:solidFill>
                <a:schemeClr val="accent1"/>
              </a:solidFill>
            </a:ln>
          </c:spPr>
          <c:marker>
            <c:symbol val="none"/>
          </c:marker>
          <c:xVal>
            <c:numRef>
              <c:f>'[6]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6]SA-Psychosocial-G'!$E$3:$E$122</c:f>
              <c:numCache>
                <c:formatCode>General</c:formatCode>
                <c:ptCount val="120"/>
                <c:pt idx="0">
                  <c:v>0.0</c:v>
                </c:pt>
                <c:pt idx="1">
                  <c:v>-0.555218947720232</c:v>
                </c:pt>
                <c:pt idx="2">
                  <c:v>-1.041546979194163</c:v>
                </c:pt>
                <c:pt idx="3">
                  <c:v>-1.538455167332472</c:v>
                </c:pt>
                <c:pt idx="4">
                  <c:v>-2.021247782830983</c:v>
                </c:pt>
                <c:pt idx="5">
                  <c:v>-2.49017846617794</c:v>
                </c:pt>
                <c:pt idx="6">
                  <c:v>-2.945516455786992</c:v>
                </c:pt>
                <c:pt idx="7">
                  <c:v>-3.387541489601199</c:v>
                </c:pt>
                <c:pt idx="8">
                  <c:v>-3.816539896162431</c:v>
                </c:pt>
                <c:pt idx="9">
                  <c:v>-4.232801597696607</c:v>
                </c:pt>
                <c:pt idx="10">
                  <c:v>-4.636617818985265</c:v>
                </c:pt>
                <c:pt idx="11">
                  <c:v>-5.028279342187147</c:v>
                </c:pt>
                <c:pt idx="12">
                  <c:v>-5.408075183749383</c:v>
                </c:pt>
                <c:pt idx="13">
                  <c:v>-5.78219901527314</c:v>
                </c:pt>
                <c:pt idx="14">
                  <c:v>-6.144975770219824</c:v>
                </c:pt>
                <c:pt idx="15">
                  <c:v>-6.496721200914294</c:v>
                </c:pt>
                <c:pt idx="16">
                  <c:v>-6.837838264237416</c:v>
                </c:pt>
                <c:pt idx="17">
                  <c:v>-7.168667789747814</c:v>
                </c:pt>
                <c:pt idx="18">
                  <c:v>-7.489534784319586</c:v>
                </c:pt>
                <c:pt idx="19">
                  <c:v>-7.800750072215925</c:v>
                </c:pt>
                <c:pt idx="20">
                  <c:v>-8.10261154510804</c:v>
                </c:pt>
                <c:pt idx="21">
                  <c:v>-8.39540521735285</c:v>
                </c:pt>
                <c:pt idx="22">
                  <c:v>-8.67940612491866</c:v>
                </c:pt>
                <c:pt idx="23">
                  <c:v>-8.954879097778571</c:v>
                </c:pt>
                <c:pt idx="24">
                  <c:v>-9.222079429363653</c:v>
                </c:pt>
                <c:pt idx="25">
                  <c:v>-9.481253461755278</c:v>
                </c:pt>
                <c:pt idx="26">
                  <c:v>-9.73264909416978</c:v>
                </c:pt>
                <c:pt idx="27">
                  <c:v>-9.97649602632391</c:v>
                </c:pt>
                <c:pt idx="28">
                  <c:v>-10.21301650714754</c:v>
                </c:pt>
                <c:pt idx="29">
                  <c:v>-10.44242588023319</c:v>
                </c:pt>
                <c:pt idx="30">
                  <c:v>-10.66493280430645</c:v>
                </c:pt>
                <c:pt idx="31">
                  <c:v>-10.8807395293753</c:v>
                </c:pt>
                <c:pt idx="32">
                  <c:v>-11.09004215256286</c:v>
                </c:pt>
                <c:pt idx="33">
                  <c:v>-11.29303085574095</c:v>
                </c:pt>
                <c:pt idx="34">
                  <c:v>-11.48989012717891</c:v>
                </c:pt>
                <c:pt idx="35">
                  <c:v>-11.68079896905801</c:v>
                </c:pt>
                <c:pt idx="36">
                  <c:v>-11.86593109240207</c:v>
                </c:pt>
                <c:pt idx="37">
                  <c:v>-12.04545510075704</c:v>
                </c:pt>
                <c:pt idx="38">
                  <c:v>-12.21953466373736</c:v>
                </c:pt>
                <c:pt idx="39">
                  <c:v>-12.38832869840296</c:v>
                </c:pt>
                <c:pt idx="40">
                  <c:v>-12.55199150767423</c:v>
                </c:pt>
                <c:pt idx="41">
                  <c:v>-12.71067292910798</c:v>
                </c:pt>
                <c:pt idx="42">
                  <c:v>-12.8645184770281</c:v>
                </c:pt>
                <c:pt idx="43">
                  <c:v>-13.01366947802905</c:v>
                </c:pt>
                <c:pt idx="44">
                  <c:v>-13.1582632004973</c:v>
                </c:pt>
                <c:pt idx="45">
                  <c:v>-13.29843297860266</c:v>
                </c:pt>
                <c:pt idx="46">
                  <c:v>-13.43430833116608</c:v>
                </c:pt>
                <c:pt idx="47">
                  <c:v>-13.5660150757535</c:v>
                </c:pt>
                <c:pt idx="48">
                  <c:v>-13.69367543832936</c:v>
                </c:pt>
                <c:pt idx="49">
                  <c:v>-13.81740815874427</c:v>
                </c:pt>
                <c:pt idx="50">
                  <c:v>-13.93732859233501</c:v>
                </c:pt>
                <c:pt idx="51">
                  <c:v>-14.05354880785951</c:v>
                </c:pt>
                <c:pt idx="52">
                  <c:v>-14.1661776820192</c:v>
                </c:pt>
                <c:pt idx="53">
                  <c:v>-14.2753209907024</c:v>
                </c:pt>
                <c:pt idx="54">
                  <c:v>-14.38108149715486</c:v>
                </c:pt>
                <c:pt idx="55">
                  <c:v>-14.48355903725094</c:v>
                </c:pt>
                <c:pt idx="56">
                  <c:v>-14.58285060200124</c:v>
                </c:pt>
                <c:pt idx="57">
                  <c:v>-14.67905041744566</c:v>
                </c:pt>
                <c:pt idx="58">
                  <c:v>-14.77225002205039</c:v>
                </c:pt>
                <c:pt idx="59">
                  <c:v>-14.86253834172751</c:v>
                </c:pt>
                <c:pt idx="60">
                  <c:v>-14.95000176258677</c:v>
                </c:pt>
                <c:pt idx="61">
                  <c:v>-15.03472420151272</c:v>
                </c:pt>
                <c:pt idx="62">
                  <c:v>-15.11678717466698</c:v>
                </c:pt>
                <c:pt idx="63">
                  <c:v>-15.19626986399253</c:v>
                </c:pt>
                <c:pt idx="64">
                  <c:v>-15.27324918180891</c:v>
                </c:pt>
                <c:pt idx="65">
                  <c:v>-15.34779983356314</c:v>
                </c:pt>
                <c:pt idx="66">
                  <c:v>-15.41999437881148</c:v>
                </c:pt>
                <c:pt idx="67">
                  <c:v>-15.48990329049518</c:v>
                </c:pt>
                <c:pt idx="68">
                  <c:v>-15.55759501256946</c:v>
                </c:pt>
                <c:pt idx="69">
                  <c:v>-15.6231360160442</c:v>
                </c:pt>
                <c:pt idx="70">
                  <c:v>-15.68659085349048</c:v>
                </c:pt>
                <c:pt idx="71">
                  <c:v>-15.74802221205948</c:v>
                </c:pt>
                <c:pt idx="72">
                  <c:v>-15.80749096506754</c:v>
                </c:pt>
                <c:pt idx="73">
                  <c:v>-15.86505622218683</c:v>
                </c:pt>
                <c:pt idx="74">
                  <c:v>-15.92077537828827</c:v>
                </c:pt>
                <c:pt idx="75">
                  <c:v>-15.97470416097462</c:v>
                </c:pt>
                <c:pt idx="76">
                  <c:v>-16.02689667684454</c:v>
                </c:pt>
                <c:pt idx="77">
                  <c:v>-16.07740545652382</c:v>
                </c:pt>
                <c:pt idx="78">
                  <c:v>-16.12628149849577</c:v>
                </c:pt>
                <c:pt idx="79">
                  <c:v>-16.17357431177256</c:v>
                </c:pt>
                <c:pt idx="80">
                  <c:v>-16.21933195742934</c:v>
                </c:pt>
                <c:pt idx="81">
                  <c:v>-16.26360108903932</c:v>
                </c:pt>
                <c:pt idx="82">
                  <c:v>-16.30642699203888</c:v>
                </c:pt>
                <c:pt idx="83">
                  <c:v>-16.3478536220458</c:v>
                </c:pt>
                <c:pt idx="84">
                  <c:v>-16.38792364216688</c:v>
                </c:pt>
                <c:pt idx="85">
                  <c:v>-16.42667845931349</c:v>
                </c:pt>
                <c:pt idx="86">
                  <c:v>-16.4641582595546</c:v>
                </c:pt>
                <c:pt idx="87">
                  <c:v>-16.50040204253308</c:v>
                </c:pt>
                <c:pt idx="88">
                  <c:v>-16.53544765496628</c:v>
                </c:pt>
                <c:pt idx="89">
                  <c:v>-16.56933182325538</c:v>
                </c:pt>
                <c:pt idx="90">
                  <c:v>-16.60209018522812</c:v>
                </c:pt>
                <c:pt idx="91">
                  <c:v>-16.63375732103304</c:v>
                </c:pt>
                <c:pt idx="92">
                  <c:v>-16.66436678321206</c:v>
                </c:pt>
                <c:pt idx="93">
                  <c:v>-16.69395112596294</c:v>
                </c:pt>
                <c:pt idx="94">
                  <c:v>-16.72254193362278</c:v>
                </c:pt>
                <c:pt idx="95">
                  <c:v>-16.75016984838578</c:v>
                </c:pt>
                <c:pt idx="96">
                  <c:v>-16.77686459727173</c:v>
                </c:pt>
                <c:pt idx="97">
                  <c:v>-16.80265501837237</c:v>
                </c:pt>
                <c:pt idx="98">
                  <c:v>-16.82756908638807</c:v>
                </c:pt>
                <c:pt idx="99">
                  <c:v>-16.85163393746966</c:v>
                </c:pt>
                <c:pt idx="100">
                  <c:v>-16.874875893391</c:v>
                </c:pt>
                <c:pt idx="101">
                  <c:v>-16.8973204850626</c:v>
                </c:pt>
                <c:pt idx="102">
                  <c:v>-16.91899247540439</c:v>
                </c:pt>
                <c:pt idx="103">
                  <c:v>-16.93991588159479</c:v>
                </c:pt>
                <c:pt idx="104">
                  <c:v>-16.96011399671038</c:v>
                </c:pt>
                <c:pt idx="105">
                  <c:v>-16.97960941077308</c:v>
                </c:pt>
                <c:pt idx="106">
                  <c:v>-16.99842403121665</c:v>
                </c:pt>
                <c:pt idx="107">
                  <c:v>-17.01657910279405</c:v>
                </c:pt>
                <c:pt idx="108">
                  <c:v>-17.03409522692746</c:v>
                </c:pt>
                <c:pt idx="109">
                  <c:v>-17.05099238053088</c:v>
                </c:pt>
                <c:pt idx="110">
                  <c:v>-17.06728993430528</c:v>
                </c:pt>
                <c:pt idx="111">
                  <c:v>-17.08300667052753</c:v>
                </c:pt>
                <c:pt idx="112">
                  <c:v>-17.09816080034263</c:v>
                </c:pt>
                <c:pt idx="113">
                  <c:v>-17.11276998057222</c:v>
                </c:pt>
                <c:pt idx="114">
                  <c:v>-17.12685133005636</c:v>
                </c:pt>
                <c:pt idx="115">
                  <c:v>-17.14042144553132</c:v>
                </c:pt>
                <c:pt idx="116">
                  <c:v>-17.15349641706646</c:v>
                </c:pt>
                <c:pt idx="117">
                  <c:v>-17.16609184306169</c:v>
                </c:pt>
                <c:pt idx="118">
                  <c:v>-17.17822284482422</c:v>
                </c:pt>
                <c:pt idx="119">
                  <c:v>-17.18990408073328</c:v>
                </c:pt>
              </c:numCache>
            </c:numRef>
          </c:yVal>
          <c:smooth val="1"/>
          <c:extLst xmlns:c16r2="http://schemas.microsoft.com/office/drawing/2015/06/chart">
            <c:ext xmlns:c16="http://schemas.microsoft.com/office/drawing/2014/chart" uri="{C3380CC4-5D6E-409C-BE32-E72D297353CC}">
              <c16:uniqueId val="{00000000-F9C8-43E1-A060-FA34792CD05B}"/>
            </c:ext>
          </c:extLst>
        </c:ser>
        <c:ser>
          <c:idx val="3"/>
          <c:order val="1"/>
          <c:tx>
            <c:strRef>
              <c:f>'/Users/allison.pitt/Documents/Opioid paper/Results 1-2-18/[SA_MAT entrance.xlsx]SA-Psychosocial-G'!$N$123</c:f>
              <c:strCache>
                <c:ptCount val="1"/>
                <c:pt idx="0">
                  <c:v>SOUD Deaths for 0.75x parameter level</c:v>
                </c:pt>
              </c:strCache>
            </c:strRef>
          </c:tx>
          <c:spPr>
            <a:ln w="28575">
              <a:solidFill>
                <a:schemeClr val="accent1"/>
              </a:solidFill>
              <a:prstDash val="solid"/>
            </a:ln>
          </c:spPr>
          <c:marker>
            <c:symbol val="none"/>
          </c:marker>
          <c:xVal>
            <c:numRef>
              <c:f>'[6]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6]SA-Psychosocial-G'!$N$3:$N$122</c:f>
              <c:numCache>
                <c:formatCode>General</c:formatCode>
                <c:ptCount val="120"/>
                <c:pt idx="0">
                  <c:v>0.0</c:v>
                </c:pt>
                <c:pt idx="1">
                  <c:v>-0.525911339191748</c:v>
                </c:pt>
                <c:pt idx="2">
                  <c:v>-1.038934669437776</c:v>
                </c:pt>
                <c:pt idx="3">
                  <c:v>-1.53917905737278</c:v>
                </c:pt>
                <c:pt idx="4">
                  <c:v>-2.026789772860547</c:v>
                </c:pt>
                <c:pt idx="5">
                  <c:v>-2.501936896454526</c:v>
                </c:pt>
                <c:pt idx="6">
                  <c:v>-2.964808787996912</c:v>
                </c:pt>
                <c:pt idx="7">
                  <c:v>-3.415607043871637</c:v>
                </c:pt>
                <c:pt idx="8">
                  <c:v>-3.854542599543128</c:v>
                </c:pt>
                <c:pt idx="9">
                  <c:v>-4.281832719966383</c:v>
                </c:pt>
                <c:pt idx="10">
                  <c:v>-4.697698678161076</c:v>
                </c:pt>
                <c:pt idx="11">
                  <c:v>-5.102363967011843</c:v>
                </c:pt>
                <c:pt idx="12">
                  <c:v>-5.496052924118975</c:v>
                </c:pt>
                <c:pt idx="13">
                  <c:v>-5.884897094315487</c:v>
                </c:pt>
                <c:pt idx="14">
                  <c:v>-6.263119474809446</c:v>
                </c:pt>
                <c:pt idx="15">
                  <c:v>-6.631081604076598</c:v>
                </c:pt>
                <c:pt idx="16">
                  <c:v>-6.989092335865238</c:v>
                </c:pt>
                <c:pt idx="17">
                  <c:v>-7.337444480895238</c:v>
                </c:pt>
                <c:pt idx="18">
                  <c:v>-7.676416807170195</c:v>
                </c:pt>
                <c:pt idx="19">
                  <c:v>-8.006275570491848</c:v>
                </c:pt>
                <c:pt idx="20">
                  <c:v>-8.327275779102118</c:v>
                </c:pt>
                <c:pt idx="21">
                  <c:v>-8.639662246713262</c:v>
                </c:pt>
                <c:pt idx="22">
                  <c:v>-8.943670476118971</c:v>
                </c:pt>
                <c:pt idx="23">
                  <c:v>-9.239527406591348</c:v>
                </c:pt>
                <c:pt idx="24">
                  <c:v>-9.527452051256272</c:v>
                </c:pt>
                <c:pt idx="25">
                  <c:v>-9.80765604513838</c:v>
                </c:pt>
                <c:pt idx="26">
                  <c:v>-10.08035411738708</c:v>
                </c:pt>
                <c:pt idx="27">
                  <c:v>-10.34574425387364</c:v>
                </c:pt>
                <c:pt idx="28">
                  <c:v>-10.60401861495777</c:v>
                </c:pt>
                <c:pt idx="29">
                  <c:v>-10.8553637835253</c:v>
                </c:pt>
                <c:pt idx="30">
                  <c:v>-11.09996101862</c:v>
                </c:pt>
                <c:pt idx="31">
                  <c:v>-11.33798648605182</c:v>
                </c:pt>
                <c:pt idx="32">
                  <c:v>-11.5696114687142</c:v>
                </c:pt>
                <c:pt idx="33">
                  <c:v>-11.79500255945236</c:v>
                </c:pt>
                <c:pt idx="34">
                  <c:v>-12.01432183883714</c:v>
                </c:pt>
                <c:pt idx="35">
                  <c:v>-12.2277270397878</c:v>
                </c:pt>
                <c:pt idx="36">
                  <c:v>-12.43537170067211</c:v>
                </c:pt>
                <c:pt idx="37">
                  <c:v>-12.63740530824173</c:v>
                </c:pt>
                <c:pt idx="38">
                  <c:v>-12.83397343155868</c:v>
                </c:pt>
                <c:pt idx="39">
                  <c:v>-13.02521786488696</c:v>
                </c:pt>
                <c:pt idx="40">
                  <c:v>-13.21127672876128</c:v>
                </c:pt>
                <c:pt idx="41">
                  <c:v>-13.39228458283315</c:v>
                </c:pt>
                <c:pt idx="42">
                  <c:v>-13.56837253273625</c:v>
                </c:pt>
                <c:pt idx="43">
                  <c:v>-13.73966833155469</c:v>
                </c:pt>
                <c:pt idx="44">
                  <c:v>-13.90629647638436</c:v>
                </c:pt>
                <c:pt idx="45">
                  <c:v>-14.06837830041025</c:v>
                </c:pt>
                <c:pt idx="46">
                  <c:v>-14.2260320608862</c:v>
                </c:pt>
                <c:pt idx="47">
                  <c:v>-14.37937302334217</c:v>
                </c:pt>
                <c:pt idx="48">
                  <c:v>-14.52851354232264</c:v>
                </c:pt>
                <c:pt idx="49">
                  <c:v>-14.67356313891871</c:v>
                </c:pt>
                <c:pt idx="50">
                  <c:v>-14.81462857532667</c:v>
                </c:pt>
                <c:pt idx="51">
                  <c:v>-14.95181392665077</c:v>
                </c:pt>
                <c:pt idx="52">
                  <c:v>-15.0852206501656</c:v>
                </c:pt>
                <c:pt idx="53">
                  <c:v>-15.21494765215246</c:v>
                </c:pt>
                <c:pt idx="54">
                  <c:v>-15.34109135249014</c:v>
                </c:pt>
                <c:pt idx="55">
                  <c:v>-15.46374574715173</c:v>
                </c:pt>
                <c:pt idx="56">
                  <c:v>-15.58300246872047</c:v>
                </c:pt>
                <c:pt idx="57">
                  <c:v>-15.69895084504733</c:v>
                </c:pt>
                <c:pt idx="58">
                  <c:v>-15.81167795615283</c:v>
                </c:pt>
                <c:pt idx="59">
                  <c:v>-15.92126868946507</c:v>
                </c:pt>
                <c:pt idx="60">
                  <c:v>-16.02780579348937</c:v>
                </c:pt>
                <c:pt idx="61">
                  <c:v>-16.13136992997256</c:v>
                </c:pt>
                <c:pt idx="62">
                  <c:v>-16.23203972465046</c:v>
                </c:pt>
                <c:pt idx="63">
                  <c:v>-16.32989181663652</c:v>
                </c:pt>
                <c:pt idx="64">
                  <c:v>-16.42500090650968</c:v>
                </c:pt>
                <c:pt idx="65">
                  <c:v>-16.51743980316362</c:v>
                </c:pt>
                <c:pt idx="66">
                  <c:v>-16.6072794694657</c:v>
                </c:pt>
                <c:pt idx="67">
                  <c:v>-16.69458906677069</c:v>
                </c:pt>
                <c:pt idx="68">
                  <c:v>-16.77943599833556</c:v>
                </c:pt>
                <c:pt idx="69">
                  <c:v>-16.86188595167405</c:v>
                </c:pt>
                <c:pt idx="70">
                  <c:v>-16.94200293989152</c:v>
                </c:pt>
                <c:pt idx="71">
                  <c:v>-17.01984934202853</c:v>
                </c:pt>
                <c:pt idx="72">
                  <c:v>-17.09548594245027</c:v>
                </c:pt>
                <c:pt idx="73">
                  <c:v>-17.16897196931393</c:v>
                </c:pt>
                <c:pt idx="74">
                  <c:v>-17.24036513213305</c:v>
                </c:pt>
                <c:pt idx="75">
                  <c:v>-17.30972165847686</c:v>
                </c:pt>
                <c:pt idx="76">
                  <c:v>-17.37709632981921</c:v>
                </c:pt>
                <c:pt idx="77">
                  <c:v>-17.44254251656673</c:v>
                </c:pt>
                <c:pt idx="78">
                  <c:v>-17.50611221228885</c:v>
                </c:pt>
                <c:pt idx="79">
                  <c:v>-17.56785606715987</c:v>
                </c:pt>
                <c:pt idx="80">
                  <c:v>-17.62782342065022</c:v>
                </c:pt>
                <c:pt idx="81">
                  <c:v>-17.68606233347167</c:v>
                </c:pt>
                <c:pt idx="82">
                  <c:v>-17.74261961879656</c:v>
                </c:pt>
                <c:pt idx="83">
                  <c:v>-17.79754087277468</c:v>
                </c:pt>
                <c:pt idx="84">
                  <c:v>-17.85087050436162</c:v>
                </c:pt>
                <c:pt idx="85">
                  <c:v>-17.90265176446324</c:v>
                </c:pt>
                <c:pt idx="86">
                  <c:v>-17.95292677443122</c:v>
                </c:pt>
                <c:pt idx="87">
                  <c:v>-18.00173655390768</c:v>
                </c:pt>
                <c:pt idx="88">
                  <c:v>-18.04912104804075</c:v>
                </c:pt>
                <c:pt idx="89">
                  <c:v>-18.09511915408223</c:v>
                </c:pt>
                <c:pt idx="90">
                  <c:v>-18.13976874737968</c:v>
                </c:pt>
                <c:pt idx="91">
                  <c:v>-18.18310670677992</c:v>
                </c:pt>
                <c:pt idx="92">
                  <c:v>-18.22516893945008</c:v>
                </c:pt>
                <c:pt idx="93">
                  <c:v>-18.26599040513332</c:v>
                </c:pt>
                <c:pt idx="94">
                  <c:v>-18.30560513984965</c:v>
                </c:pt>
                <c:pt idx="95">
                  <c:v>-18.34404627904867</c:v>
                </c:pt>
                <c:pt idx="96">
                  <c:v>-18.38134608023445</c:v>
                </c:pt>
                <c:pt idx="97">
                  <c:v>-18.41753594506567</c:v>
                </c:pt>
                <c:pt idx="98">
                  <c:v>-18.45264644094472</c:v>
                </c:pt>
                <c:pt idx="99">
                  <c:v>-18.48670732210518</c:v>
                </c:pt>
                <c:pt idx="100">
                  <c:v>-18.51974755020944</c:v>
                </c:pt>
                <c:pt idx="101">
                  <c:v>-18.55179531446763</c:v>
                </c:pt>
                <c:pt idx="102">
                  <c:v>-18.58287805128028</c:v>
                </c:pt>
                <c:pt idx="103">
                  <c:v>-18.6130224634256</c:v>
                </c:pt>
                <c:pt idx="104">
                  <c:v>-18.64225453879126</c:v>
                </c:pt>
                <c:pt idx="105">
                  <c:v>-18.6705995686649</c:v>
                </c:pt>
                <c:pt idx="106">
                  <c:v>-18.69808216559306</c:v>
                </c:pt>
                <c:pt idx="107">
                  <c:v>-18.72472628081211</c:v>
                </c:pt>
                <c:pt idx="108">
                  <c:v>-18.75055522126613</c:v>
                </c:pt>
                <c:pt idx="109">
                  <c:v>-18.77559166621852</c:v>
                </c:pt>
                <c:pt idx="110">
                  <c:v>-18.79985768346348</c:v>
                </c:pt>
                <c:pt idx="111">
                  <c:v>-18.82337474514932</c:v>
                </c:pt>
                <c:pt idx="112">
                  <c:v>-18.84616374321804</c:v>
                </c:pt>
                <c:pt idx="113">
                  <c:v>-18.86824500447328</c:v>
                </c:pt>
                <c:pt idx="114">
                  <c:v>-18.88963830528176</c:v>
                </c:pt>
                <c:pt idx="115">
                  <c:v>-18.91036288591797</c:v>
                </c:pt>
                <c:pt idx="116">
                  <c:v>-18.93043746455549</c:v>
                </c:pt>
                <c:pt idx="117">
                  <c:v>-18.94988025092182</c:v>
                </c:pt>
                <c:pt idx="118">
                  <c:v>-18.9687089596109</c:v>
                </c:pt>
                <c:pt idx="119">
                  <c:v>-18.9869408230747</c:v>
                </c:pt>
              </c:numCache>
            </c:numRef>
          </c:yVal>
          <c:smooth val="1"/>
          <c:extLst xmlns:c16r2="http://schemas.microsoft.com/office/drawing/2015/06/chart">
            <c:ext xmlns:c16="http://schemas.microsoft.com/office/drawing/2014/chart" uri="{C3380CC4-5D6E-409C-BE32-E72D297353CC}">
              <c16:uniqueId val="{00000001-F9C8-43E1-A060-FA34792CD05B}"/>
            </c:ext>
          </c:extLst>
        </c:ser>
        <c:ser>
          <c:idx val="0"/>
          <c:order val="2"/>
          <c:tx>
            <c:strRef>
              <c:f>'/Users/allison.pitt/Documents/Opioid paper/Results 1-2-18/[SA_MAT entrance.xlsx]SA-Psychosocial-G'!$W$123</c:f>
              <c:strCache>
                <c:ptCount val="1"/>
                <c:pt idx="0">
                  <c:v>SOUD Deaths for 0.5x parameter level</c:v>
                </c:pt>
              </c:strCache>
            </c:strRef>
          </c:tx>
          <c:spPr>
            <a:ln w="6350">
              <a:solidFill>
                <a:schemeClr val="accent1"/>
              </a:solidFill>
              <a:prstDash val="solid"/>
            </a:ln>
          </c:spPr>
          <c:marker>
            <c:symbol val="none"/>
          </c:marker>
          <c:xVal>
            <c:numRef>
              <c:f>'[6]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6]SA-Psychosocial-G'!$W$3:$W$122</c:f>
              <c:numCache>
                <c:formatCode>General</c:formatCode>
                <c:ptCount val="120"/>
                <c:pt idx="0">
                  <c:v>0.0</c:v>
                </c:pt>
                <c:pt idx="1">
                  <c:v>-0.525911339191339</c:v>
                </c:pt>
                <c:pt idx="2">
                  <c:v>-1.040593408597329</c:v>
                </c:pt>
                <c:pt idx="3">
                  <c:v>-1.544076502446228</c:v>
                </c:pt>
                <c:pt idx="4">
                  <c:v>-2.036428783734177</c:v>
                </c:pt>
                <c:pt idx="5">
                  <c:v>-2.517745060360288</c:v>
                </c:pt>
                <c:pt idx="6">
                  <c:v>-2.988140378026492</c:v>
                </c:pt>
                <c:pt idx="7">
                  <c:v>-3.447745058327837</c:v>
                </c:pt>
                <c:pt idx="8">
                  <c:v>-3.896700849181047</c:v>
                </c:pt>
                <c:pt idx="9">
                  <c:v>-4.335157938263245</c:v>
                </c:pt>
                <c:pt idx="10">
                  <c:v>-4.76327263593414</c:v>
                </c:pt>
                <c:pt idx="11">
                  <c:v>-5.181205577420275</c:v>
                </c:pt>
                <c:pt idx="12">
                  <c:v>-5.589120327663044</c:v>
                </c:pt>
                <c:pt idx="13">
                  <c:v>-5.993089716196231</c:v>
                </c:pt>
                <c:pt idx="14">
                  <c:v>-6.3872893535613</c:v>
                </c:pt>
                <c:pt idx="15">
                  <c:v>-6.772032729382976</c:v>
                </c:pt>
                <c:pt idx="16">
                  <c:v>-7.147581360512024</c:v>
                </c:pt>
                <c:pt idx="17">
                  <c:v>-7.514181950092566</c:v>
                </c:pt>
                <c:pt idx="18">
                  <c:v>-7.87206847846046</c:v>
                </c:pt>
                <c:pt idx="19">
                  <c:v>-8.221463790709048</c:v>
                </c:pt>
                <c:pt idx="20">
                  <c:v>-8.56258089402004</c:v>
                </c:pt>
                <c:pt idx="21">
                  <c:v>-8.89562402491233</c:v>
                </c:pt>
                <c:pt idx="22">
                  <c:v>-9.220789533159972</c:v>
                </c:pt>
                <c:pt idx="23">
                  <c:v>-9.538266619074193</c:v>
                </c:pt>
                <c:pt idx="24">
                  <c:v>-9.848237953028547</c:v>
                </c:pt>
                <c:pt idx="25">
                  <c:v>-10.15088019999137</c:v>
                </c:pt>
                <c:pt idx="26">
                  <c:v>-10.44637446943173</c:v>
                </c:pt>
                <c:pt idx="27">
                  <c:v>-10.73488649822036</c:v>
                </c:pt>
                <c:pt idx="28">
                  <c:v>-11.0165774897725</c:v>
                </c:pt>
                <c:pt idx="29">
                  <c:v>-11.29160432718886</c:v>
                </c:pt>
                <c:pt idx="30">
                  <c:v>-11.56011979167911</c:v>
                </c:pt>
                <c:pt idx="31">
                  <c:v>-11.82227275783159</c:v>
                </c:pt>
                <c:pt idx="32">
                  <c:v>-12.07820836868668</c:v>
                </c:pt>
                <c:pt idx="33">
                  <c:v>-12.32806819368097</c:v>
                </c:pt>
                <c:pt idx="34">
                  <c:v>-12.57199037194043</c:v>
                </c:pt>
                <c:pt idx="35">
                  <c:v>-12.81010974299336</c:v>
                </c:pt>
                <c:pt idx="36">
                  <c:v>-13.04255796659195</c:v>
                </c:pt>
                <c:pt idx="37">
                  <c:v>-13.26946363306295</c:v>
                </c:pt>
                <c:pt idx="38">
                  <c:v>-13.49095236536966</c:v>
                </c:pt>
                <c:pt idx="39">
                  <c:v>-13.70714693090181</c:v>
                </c:pt>
                <c:pt idx="40">
                  <c:v>-13.9181673123554</c:v>
                </c:pt>
                <c:pt idx="41">
                  <c:v>-14.12413079099147</c:v>
                </c:pt>
                <c:pt idx="42">
                  <c:v>-14.32515202467971</c:v>
                </c:pt>
                <c:pt idx="43">
                  <c:v>-14.52134312129026</c:v>
                </c:pt>
                <c:pt idx="44">
                  <c:v>-14.71281370792597</c:v>
                </c:pt>
                <c:pt idx="45">
                  <c:v>-14.89967099640646</c:v>
                </c:pt>
                <c:pt idx="46">
                  <c:v>-15.08201984537186</c:v>
                </c:pt>
                <c:pt idx="47">
                  <c:v>-15.25996281932585</c:v>
                </c:pt>
                <c:pt idx="48">
                  <c:v>-15.4336002449039</c:v>
                </c:pt>
                <c:pt idx="49">
                  <c:v>-15.60303026461172</c:v>
                </c:pt>
                <c:pt idx="50">
                  <c:v>-15.76834888826093</c:v>
                </c:pt>
                <c:pt idx="51">
                  <c:v>-15.92965004229843</c:v>
                </c:pt>
                <c:pt idx="52">
                  <c:v>-16.0870256172307</c:v>
                </c:pt>
                <c:pt idx="53">
                  <c:v>-16.24056551324579</c:v>
                </c:pt>
                <c:pt idx="54">
                  <c:v>-16.39035768420272</c:v>
                </c:pt>
                <c:pt idx="55">
                  <c:v>-16.5364881801142</c:v>
                </c:pt>
                <c:pt idx="56">
                  <c:v>-16.67904118823458</c:v>
                </c:pt>
                <c:pt idx="57">
                  <c:v>-16.81809907285681</c:v>
                </c:pt>
                <c:pt idx="58">
                  <c:v>-16.95374241390618</c:v>
                </c:pt>
                <c:pt idx="59">
                  <c:v>-17.08605004441461</c:v>
                </c:pt>
                <c:pt idx="60">
                  <c:v>-17.21509908695016</c:v>
                </c:pt>
                <c:pt idx="61">
                  <c:v>-17.3409649890649</c:v>
                </c:pt>
                <c:pt idx="62">
                  <c:v>-17.46372155782452</c:v>
                </c:pt>
                <c:pt idx="63">
                  <c:v>-17.58344099347222</c:v>
                </c:pt>
                <c:pt idx="64">
                  <c:v>-17.70019392227432</c:v>
                </c:pt>
                <c:pt idx="65">
                  <c:v>-17.81404942859446</c:v>
                </c:pt>
                <c:pt idx="66">
                  <c:v>-17.9250750862346</c:v>
                </c:pt>
                <c:pt idx="67">
                  <c:v>-18.03333698907797</c:v>
                </c:pt>
                <c:pt idx="68">
                  <c:v>-18.13889978106804</c:v>
                </c:pt>
                <c:pt idx="69">
                  <c:v>-18.24182668555252</c:v>
                </c:pt>
                <c:pt idx="70">
                  <c:v>-18.34217953401976</c:v>
                </c:pt>
                <c:pt idx="71">
                  <c:v>-18.44001879425054</c:v>
                </c:pt>
                <c:pt idx="72">
                  <c:v>-18.53540359790692</c:v>
                </c:pt>
                <c:pt idx="73">
                  <c:v>-18.62839176758166</c:v>
                </c:pt>
                <c:pt idx="74">
                  <c:v>-18.71903984332348</c:v>
                </c:pt>
                <c:pt idx="75">
                  <c:v>-18.80740310865406</c:v>
                </c:pt>
                <c:pt idx="76">
                  <c:v>-18.89353561609382</c:v>
                </c:pt>
                <c:pt idx="77">
                  <c:v>-18.97749021221425</c:v>
                </c:pt>
                <c:pt idx="78">
                  <c:v>-19.05931856221923</c:v>
                </c:pt>
                <c:pt idx="79">
                  <c:v>-19.13907117407978</c:v>
                </c:pt>
                <c:pt idx="80">
                  <c:v>-19.21679742222109</c:v>
                </c:pt>
                <c:pt idx="81">
                  <c:v>-19.29254557078468</c:v>
                </c:pt>
                <c:pt idx="82">
                  <c:v>-19.36636279646395</c:v>
                </c:pt>
                <c:pt idx="83">
                  <c:v>-19.4382952109248</c:v>
                </c:pt>
                <c:pt idx="84">
                  <c:v>-19.50838788282562</c:v>
                </c:pt>
                <c:pt idx="85">
                  <c:v>-19.57668485943989</c:v>
                </c:pt>
                <c:pt idx="86">
                  <c:v>-19.64322918788291</c:v>
                </c:pt>
                <c:pt idx="87">
                  <c:v>-19.70806293596087</c:v>
                </c:pt>
                <c:pt idx="88">
                  <c:v>-19.77122721264389</c:v>
                </c:pt>
                <c:pt idx="89">
                  <c:v>-19.83276218815958</c:v>
                </c:pt>
                <c:pt idx="90">
                  <c:v>-19.89270711373545</c:v>
                </c:pt>
                <c:pt idx="91">
                  <c:v>-19.95110034097302</c:v>
                </c:pt>
                <c:pt idx="92">
                  <c:v>-20.00797934087081</c:v>
                </c:pt>
                <c:pt idx="93">
                  <c:v>-20.06338072250107</c:v>
                </c:pt>
                <c:pt idx="94">
                  <c:v>-20.1173402513426</c:v>
                </c:pt>
                <c:pt idx="95">
                  <c:v>-20.16989286727637</c:v>
                </c:pt>
                <c:pt idx="96">
                  <c:v>-20.22107270224688</c:v>
                </c:pt>
                <c:pt idx="97">
                  <c:v>-20.27091309759892</c:v>
                </c:pt>
                <c:pt idx="98">
                  <c:v>-20.31944662108592</c:v>
                </c:pt>
                <c:pt idx="99">
                  <c:v>-20.36670508356604</c:v>
                </c:pt>
                <c:pt idx="100">
                  <c:v>-20.41271955537725</c:v>
                </c:pt>
                <c:pt idx="101">
                  <c:v>-20.45752038241049</c:v>
                </c:pt>
                <c:pt idx="102">
                  <c:v>-20.50113720186762</c:v>
                </c:pt>
                <c:pt idx="103">
                  <c:v>-20.54359895773138</c:v>
                </c:pt>
                <c:pt idx="104">
                  <c:v>-20.58493391592649</c:v>
                </c:pt>
                <c:pt idx="105">
                  <c:v>-20.62516967919782</c:v>
                </c:pt>
                <c:pt idx="106">
                  <c:v>-20.66433320169383</c:v>
                </c:pt>
                <c:pt idx="107">
                  <c:v>-20.70245080327192</c:v>
                </c:pt>
                <c:pt idx="108">
                  <c:v>-20.73954818352122</c:v>
                </c:pt>
                <c:pt idx="109">
                  <c:v>-20.7756504355108</c:v>
                </c:pt>
                <c:pt idx="110">
                  <c:v>-20.81078205926547</c:v>
                </c:pt>
                <c:pt idx="111">
                  <c:v>-20.84496697497748</c:v>
                </c:pt>
                <c:pt idx="112">
                  <c:v>-20.87822853595262</c:v>
                </c:pt>
                <c:pt idx="113">
                  <c:v>-20.91058954129801</c:v>
                </c:pt>
                <c:pt idx="114">
                  <c:v>-20.9420722483565</c:v>
                </c:pt>
                <c:pt idx="115">
                  <c:v>-20.97269838488686</c:v>
                </c:pt>
                <c:pt idx="116">
                  <c:v>-21.00248916100033</c:v>
                </c:pt>
                <c:pt idx="117">
                  <c:v>-21.03146528085515</c:v>
                </c:pt>
                <c:pt idx="118">
                  <c:v>-21.05964695410544</c:v>
                </c:pt>
                <c:pt idx="119">
                  <c:v>-21.08705390712262</c:v>
                </c:pt>
              </c:numCache>
            </c:numRef>
          </c:yVal>
          <c:smooth val="1"/>
          <c:extLst xmlns:c16r2="http://schemas.microsoft.com/office/drawing/2015/06/chart">
            <c:ext xmlns:c16="http://schemas.microsoft.com/office/drawing/2014/chart" uri="{C3380CC4-5D6E-409C-BE32-E72D297353CC}">
              <c16:uniqueId val="{00000002-F9C8-43E1-A060-FA34792CD05B}"/>
            </c:ext>
          </c:extLst>
        </c:ser>
        <c:ser>
          <c:idx val="7"/>
          <c:order val="3"/>
          <c:tx>
            <c:strRef>
              <c:f>'/Users/allison.pitt/Documents/Opioid paper/Results 1-2-18/[SA_MAT entrance.xlsx]SA-Psychosocial-G'!$F$123</c:f>
              <c:strCache>
                <c:ptCount val="1"/>
                <c:pt idx="0">
                  <c:v>SHUD Deaths for 1x parameter level</c:v>
                </c:pt>
              </c:strCache>
            </c:strRef>
          </c:tx>
          <c:spPr>
            <a:ln w="76200">
              <a:solidFill>
                <a:schemeClr val="accent2"/>
              </a:solidFill>
            </a:ln>
          </c:spPr>
          <c:marker>
            <c:symbol val="none"/>
          </c:marker>
          <c:xVal>
            <c:numRef>
              <c:f>'[6]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6]SA-Psychosocial-G'!$F$3:$F$122</c:f>
              <c:numCache>
                <c:formatCode>General</c:formatCode>
                <c:ptCount val="120"/>
                <c:pt idx="0">
                  <c:v>0.0</c:v>
                </c:pt>
                <c:pt idx="1">
                  <c:v>-0.56646505905419</c:v>
                </c:pt>
                <c:pt idx="2">
                  <c:v>-1.227389376914471</c:v>
                </c:pt>
                <c:pt idx="3">
                  <c:v>-1.85239187587522</c:v>
                </c:pt>
                <c:pt idx="4">
                  <c:v>-2.484283859915195</c:v>
                </c:pt>
                <c:pt idx="5">
                  <c:v>-3.123954915559716</c:v>
                </c:pt>
                <c:pt idx="6">
                  <c:v>-3.772094633533379</c:v>
                </c:pt>
                <c:pt idx="7">
                  <c:v>-4.42922711136835</c:v>
                </c:pt>
                <c:pt idx="8">
                  <c:v>-5.095739476237168</c:v>
                </c:pt>
                <c:pt idx="9">
                  <c:v>-5.771905461249344</c:v>
                </c:pt>
                <c:pt idx="10">
                  <c:v>-6.457904904887886</c:v>
                </c:pt>
                <c:pt idx="11">
                  <c:v>-7.15383989032216</c:v>
                </c:pt>
                <c:pt idx="12">
                  <c:v>-7.859748115038973</c:v>
                </c:pt>
                <c:pt idx="13">
                  <c:v>-8.56554717600702</c:v>
                </c:pt>
                <c:pt idx="14">
                  <c:v>-9.281573776322368</c:v>
                </c:pt>
                <c:pt idx="15">
                  <c:v>-10.00771886212733</c:v>
                </c:pt>
                <c:pt idx="16">
                  <c:v>-10.7436846779281</c:v>
                </c:pt>
                <c:pt idx="17">
                  <c:v>-11.48924357119295</c:v>
                </c:pt>
                <c:pt idx="18">
                  <c:v>-12.24416424327919</c:v>
                </c:pt>
                <c:pt idx="19">
                  <c:v>-13.00821218573715</c:v>
                </c:pt>
                <c:pt idx="20">
                  <c:v>-13.78115037035386</c:v>
                </c:pt>
                <c:pt idx="21">
                  <c:v>-14.56273992041274</c:v>
                </c:pt>
                <c:pt idx="22">
                  <c:v>-15.3527407461932</c:v>
                </c:pt>
                <c:pt idx="23">
                  <c:v>-16.15091213558448</c:v>
                </c:pt>
                <c:pt idx="24">
                  <c:v>-16.95701329544982</c:v>
                </c:pt>
                <c:pt idx="25">
                  <c:v>-17.77080384259711</c:v>
                </c:pt>
                <c:pt idx="26">
                  <c:v>-18.59202722441605</c:v>
                </c:pt>
                <c:pt idx="27">
                  <c:v>-19.42044595813368</c:v>
                </c:pt>
                <c:pt idx="28">
                  <c:v>-20.25582403438302</c:v>
                </c:pt>
                <c:pt idx="29">
                  <c:v>-21.09792692044402</c:v>
                </c:pt>
                <c:pt idx="30">
                  <c:v>-21.94652202157877</c:v>
                </c:pt>
                <c:pt idx="31">
                  <c:v>-22.80137896599958</c:v>
                </c:pt>
                <c:pt idx="32">
                  <c:v>-23.66226985094636</c:v>
                </c:pt>
                <c:pt idx="33">
                  <c:v>-24.52896945530019</c:v>
                </c:pt>
                <c:pt idx="34">
                  <c:v>-25.40125542273622</c:v>
                </c:pt>
                <c:pt idx="35">
                  <c:v>-26.27890841889857</c:v>
                </c:pt>
                <c:pt idx="36">
                  <c:v>-27.16171226566098</c:v>
                </c:pt>
                <c:pt idx="37">
                  <c:v>-28.04945405513827</c:v>
                </c:pt>
                <c:pt idx="38">
                  <c:v>-28.94192424576891</c:v>
                </c:pt>
                <c:pt idx="39">
                  <c:v>-29.83891671357896</c:v>
                </c:pt>
                <c:pt idx="40">
                  <c:v>-30.74022884898318</c:v>
                </c:pt>
                <c:pt idx="41">
                  <c:v>-31.64566160985519</c:v>
                </c:pt>
                <c:pt idx="42">
                  <c:v>-32.555019562796</c:v>
                </c:pt>
                <c:pt idx="43">
                  <c:v>-33.46811091473468</c:v>
                </c:pt>
                <c:pt idx="44">
                  <c:v>-34.38474753564019</c:v>
                </c:pt>
                <c:pt idx="45">
                  <c:v>-35.30474497323608</c:v>
                </c:pt>
                <c:pt idx="46">
                  <c:v>-36.22792246051281</c:v>
                </c:pt>
                <c:pt idx="47">
                  <c:v>-37.15410291674188</c:v>
                </c:pt>
                <c:pt idx="48">
                  <c:v>-38.08311294263262</c:v>
                </c:pt>
                <c:pt idx="49">
                  <c:v>-39.01478281017948</c:v>
                </c:pt>
                <c:pt idx="50">
                  <c:v>-39.94894644771554</c:v>
                </c:pt>
                <c:pt idx="51">
                  <c:v>-40.88544142062673</c:v>
                </c:pt>
                <c:pt idx="52">
                  <c:v>-41.82410890809287</c:v>
                </c:pt>
                <c:pt idx="53">
                  <c:v>-42.76479367632341</c:v>
                </c:pt>
                <c:pt idx="54">
                  <c:v>-43.70734404859127</c:v>
                </c:pt>
                <c:pt idx="55">
                  <c:v>-44.65161187235935</c:v>
                </c:pt>
                <c:pt idx="56">
                  <c:v>-45.59745248379834</c:v>
                </c:pt>
                <c:pt idx="57">
                  <c:v>-46.54472466995409</c:v>
                </c:pt>
                <c:pt idx="58">
                  <c:v>-47.49329062880461</c:v>
                </c:pt>
                <c:pt idx="59">
                  <c:v>-48.44301592743786</c:v>
                </c:pt>
                <c:pt idx="60">
                  <c:v>-49.39376945854679</c:v>
                </c:pt>
                <c:pt idx="61">
                  <c:v>-50.34542339544559</c:v>
                </c:pt>
                <c:pt idx="62">
                  <c:v>-51.2978531457684</c:v>
                </c:pt>
                <c:pt idx="63">
                  <c:v>-52.25093730403387</c:v>
                </c:pt>
                <c:pt idx="64">
                  <c:v>-53.20455760321</c:v>
                </c:pt>
                <c:pt idx="65">
                  <c:v>-54.15859886544122</c:v>
                </c:pt>
                <c:pt idx="66">
                  <c:v>-55.11294895204501</c:v>
                </c:pt>
                <c:pt idx="67">
                  <c:v>-56.06749871292818</c:v>
                </c:pt>
                <c:pt idx="68">
                  <c:v>-57.0221419355179</c:v>
                </c:pt>
                <c:pt idx="69">
                  <c:v>-57.9767752933185</c:v>
                </c:pt>
                <c:pt idx="70">
                  <c:v>-58.93129829419854</c:v>
                </c:pt>
                <c:pt idx="71">
                  <c:v>-59.88561322849328</c:v>
                </c:pt>
                <c:pt idx="72">
                  <c:v>-60.83962511701007</c:v>
                </c:pt>
                <c:pt idx="73">
                  <c:v>-61.79324165901517</c:v>
                </c:pt>
                <c:pt idx="74">
                  <c:v>-62.7463731802778</c:v>
                </c:pt>
                <c:pt idx="75">
                  <c:v>-63.69893258123547</c:v>
                </c:pt>
                <c:pt idx="76">
                  <c:v>-64.65083528534391</c:v>
                </c:pt>
                <c:pt idx="77">
                  <c:v>-65.6019991876751</c:v>
                </c:pt>
                <c:pt idx="78">
                  <c:v>-66.55234460380385</c:v>
                </c:pt>
                <c:pt idx="79">
                  <c:v>-67.50179421905008</c:v>
                </c:pt>
                <c:pt idx="80">
                  <c:v>-68.45027303810023</c:v>
                </c:pt>
                <c:pt idx="81">
                  <c:v>-69.39770833507045</c:v>
                </c:pt>
                <c:pt idx="82">
                  <c:v>-70.3440296040355</c:v>
                </c:pt>
                <c:pt idx="83">
                  <c:v>-71.28916851005565</c:v>
                </c:pt>
                <c:pt idx="84">
                  <c:v>-72.23305884074975</c:v>
                </c:pt>
                <c:pt idx="85">
                  <c:v>-73.17563645841579</c:v>
                </c:pt>
                <c:pt idx="86">
                  <c:v>-74.11683925275705</c:v>
                </c:pt>
                <c:pt idx="87">
                  <c:v>-75.05660709419757</c:v>
                </c:pt>
                <c:pt idx="88">
                  <c:v>-75.9948817878481</c:v>
                </c:pt>
                <c:pt idx="89">
                  <c:v>-76.93160702810696</c:v>
                </c:pt>
                <c:pt idx="90">
                  <c:v>-77.86672835393018</c:v>
                </c:pt>
                <c:pt idx="91">
                  <c:v>-78.80019310477941</c:v>
                </c:pt>
                <c:pt idx="92">
                  <c:v>-79.73195037725131</c:v>
                </c:pt>
                <c:pt idx="93">
                  <c:v>-80.66195098241827</c:v>
                </c:pt>
                <c:pt idx="94">
                  <c:v>-81.5901474038651</c:v>
                </c:pt>
                <c:pt idx="95">
                  <c:v>-82.51649375644435</c:v>
                </c:pt>
                <c:pt idx="96">
                  <c:v>-83.4409457457489</c:v>
                </c:pt>
                <c:pt idx="97">
                  <c:v>-84.3634606283071</c:v>
                </c:pt>
                <c:pt idx="98">
                  <c:v>-85.28399717249978</c:v>
                </c:pt>
                <c:pt idx="99">
                  <c:v>-86.202515620214</c:v>
                </c:pt>
                <c:pt idx="100">
                  <c:v>-87.11897764920226</c:v>
                </c:pt>
                <c:pt idx="101">
                  <c:v>-88.03334633618904</c:v>
                </c:pt>
                <c:pt idx="102">
                  <c:v>-88.94558612069268</c:v>
                </c:pt>
                <c:pt idx="103">
                  <c:v>-89.85566276955545</c:v>
                </c:pt>
                <c:pt idx="104">
                  <c:v>-90.76354334221396</c:v>
                </c:pt>
                <c:pt idx="105">
                  <c:v>-91.66919615666403</c:v>
                </c:pt>
                <c:pt idx="106">
                  <c:v>-92.57259075614901</c:v>
                </c:pt>
                <c:pt idx="107">
                  <c:v>-93.47369787652747</c:v>
                </c:pt>
                <c:pt idx="108">
                  <c:v>-94.37248941436835</c:v>
                </c:pt>
                <c:pt idx="109">
                  <c:v>-95.26893839570825</c:v>
                </c:pt>
                <c:pt idx="110">
                  <c:v>-96.16301894550838</c:v>
                </c:pt>
                <c:pt idx="111">
                  <c:v>-97.05470625778037</c:v>
                </c:pt>
                <c:pt idx="112">
                  <c:v>-97.94397656638438</c:v>
                </c:pt>
                <c:pt idx="113">
                  <c:v>-98.83080711646998</c:v>
                </c:pt>
                <c:pt idx="114">
                  <c:v>-99.71517613659672</c:v>
                </c:pt>
                <c:pt idx="115">
                  <c:v>-100.5970628114651</c:v>
                </c:pt>
                <c:pt idx="116">
                  <c:v>-101.4764472552984</c:v>
                </c:pt>
                <c:pt idx="117">
                  <c:v>-102.3533104858452</c:v>
                </c:pt>
                <c:pt idx="118">
                  <c:v>-103.2276343989908</c:v>
                </c:pt>
                <c:pt idx="119">
                  <c:v>-104.0994017439741</c:v>
                </c:pt>
              </c:numCache>
            </c:numRef>
          </c:yVal>
          <c:smooth val="1"/>
          <c:extLst xmlns:c16r2="http://schemas.microsoft.com/office/drawing/2015/06/chart">
            <c:ext xmlns:c16="http://schemas.microsoft.com/office/drawing/2014/chart" uri="{C3380CC4-5D6E-409C-BE32-E72D297353CC}">
              <c16:uniqueId val="{00000003-F9C8-43E1-A060-FA34792CD05B}"/>
            </c:ext>
          </c:extLst>
        </c:ser>
        <c:ser>
          <c:idx val="4"/>
          <c:order val="4"/>
          <c:tx>
            <c:strRef>
              <c:f>'/Users/allison.pitt/Documents/Opioid paper/Results 1-2-18/[SA_MAT entrance.xlsx]SA-Psychosocial-G'!$O$123</c:f>
              <c:strCache>
                <c:ptCount val="1"/>
                <c:pt idx="0">
                  <c:v>SHUD Deaths for 0.75x parameter level</c:v>
                </c:pt>
              </c:strCache>
            </c:strRef>
          </c:tx>
          <c:spPr>
            <a:ln w="38100">
              <a:solidFill>
                <a:schemeClr val="accent2"/>
              </a:solidFill>
              <a:prstDash val="solid"/>
            </a:ln>
          </c:spPr>
          <c:marker>
            <c:symbol val="none"/>
          </c:marker>
          <c:xVal>
            <c:numRef>
              <c:f>'[6]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6]SA-Psychosocial-G'!$O$3:$O$122</c:f>
              <c:numCache>
                <c:formatCode>General</c:formatCode>
                <c:ptCount val="120"/>
                <c:pt idx="0">
                  <c:v>0.0</c:v>
                </c:pt>
                <c:pt idx="1">
                  <c:v>-0.614816948970201</c:v>
                </c:pt>
                <c:pt idx="2">
                  <c:v>-1.24153351463383</c:v>
                </c:pt>
                <c:pt idx="3">
                  <c:v>-1.880203022111027</c:v>
                </c:pt>
                <c:pt idx="4">
                  <c:v>-2.530850998742789</c:v>
                </c:pt>
                <c:pt idx="5">
                  <c:v>-3.193471023542952</c:v>
                </c:pt>
                <c:pt idx="6">
                  <c:v>-3.868026958265682</c:v>
                </c:pt>
                <c:pt idx="7">
                  <c:v>-4.554455363935244</c:v>
                </c:pt>
                <c:pt idx="8">
                  <c:v>-5.252667960460803</c:v>
                </c:pt>
                <c:pt idx="9">
                  <c:v>-5.962554048204026</c:v>
                </c:pt>
                <c:pt idx="10">
                  <c:v>-6.683982837974235</c:v>
                </c:pt>
                <c:pt idx="11">
                  <c:v>-7.416805656029735</c:v>
                </c:pt>
                <c:pt idx="12">
                  <c:v>-8.160858005141147</c:v>
                </c:pt>
                <c:pt idx="13">
                  <c:v>-8.90589467203454</c:v>
                </c:pt>
                <c:pt idx="14">
                  <c:v>-9.662217064654568</c:v>
                </c:pt>
                <c:pt idx="15">
                  <c:v>-10.42944221921135</c:v>
                </c:pt>
                <c:pt idx="16">
                  <c:v>-11.20725580381963</c:v>
                </c:pt>
                <c:pt idx="17">
                  <c:v>-11.99535720412605</c:v>
                </c:pt>
                <c:pt idx="18">
                  <c:v>-12.79345652916313</c:v>
                </c:pt>
                <c:pt idx="19">
                  <c:v>-13.6012725172558</c:v>
                </c:pt>
                <c:pt idx="20">
                  <c:v>-14.41853097565868</c:v>
                </c:pt>
                <c:pt idx="21">
                  <c:v>-15.24496362624668</c:v>
                </c:pt>
                <c:pt idx="22">
                  <c:v>-16.08030725967215</c:v>
                </c:pt>
                <c:pt idx="23">
                  <c:v>-16.9243031230069</c:v>
                </c:pt>
                <c:pt idx="24">
                  <c:v>-17.77669648333928</c:v>
                </c:pt>
                <c:pt idx="25">
                  <c:v>-18.63723632324741</c:v>
                </c:pt>
                <c:pt idx="26">
                  <c:v>-19.5056581060187</c:v>
                </c:pt>
                <c:pt idx="27">
                  <c:v>-20.38171859101567</c:v>
                </c:pt>
                <c:pt idx="28">
                  <c:v>-21.2651774141601</c:v>
                </c:pt>
                <c:pt idx="29">
                  <c:v>-22.15579715751283</c:v>
                </c:pt>
                <c:pt idx="30">
                  <c:v>-23.05334339038486</c:v>
                </c:pt>
                <c:pt idx="31">
                  <c:v>-23.95758471797645</c:v>
                </c:pt>
                <c:pt idx="32">
                  <c:v>-24.8682928342525</c:v>
                </c:pt>
                <c:pt idx="33">
                  <c:v>-25.78524257581902</c:v>
                </c:pt>
                <c:pt idx="34">
                  <c:v>-26.70821197449791</c:v>
                </c:pt>
                <c:pt idx="35">
                  <c:v>-27.6369823069871</c:v>
                </c:pt>
                <c:pt idx="36">
                  <c:v>-28.57133814055601</c:v>
                </c:pt>
                <c:pt idx="37">
                  <c:v>-29.51106737405294</c:v>
                </c:pt>
                <c:pt idx="38">
                  <c:v>-30.45596127385284</c:v>
                </c:pt>
                <c:pt idx="39">
                  <c:v>-31.40581447560562</c:v>
                </c:pt>
                <c:pt idx="40">
                  <c:v>-32.36042504040957</c:v>
                </c:pt>
                <c:pt idx="41">
                  <c:v>-33.3195944740598</c:v>
                </c:pt>
                <c:pt idx="42">
                  <c:v>-34.28312774138659</c:v>
                </c:pt>
                <c:pt idx="43">
                  <c:v>-35.25083327585271</c:v>
                </c:pt>
                <c:pt idx="44">
                  <c:v>-36.22252298460262</c:v>
                </c:pt>
                <c:pt idx="45">
                  <c:v>-37.1980122491917</c:v>
                </c:pt>
                <c:pt idx="46">
                  <c:v>-38.17711992223407</c:v>
                </c:pt>
                <c:pt idx="47">
                  <c:v>-39.15966832021373</c:v>
                </c:pt>
                <c:pt idx="48">
                  <c:v>-40.14548321269872</c:v>
                </c:pt>
                <c:pt idx="49">
                  <c:v>-41.13439380820382</c:v>
                </c:pt>
                <c:pt idx="50">
                  <c:v>-42.12623273693316</c:v>
                </c:pt>
                <c:pt idx="51">
                  <c:v>-43.1208360306256</c:v>
                </c:pt>
                <c:pt idx="52">
                  <c:v>-44.11804309967374</c:v>
                </c:pt>
                <c:pt idx="53">
                  <c:v>-45.117696707826</c:v>
                </c:pt>
                <c:pt idx="54">
                  <c:v>-46.11964294460954</c:v>
                </c:pt>
                <c:pt idx="55">
                  <c:v>-47.1237311956606</c:v>
                </c:pt>
                <c:pt idx="56">
                  <c:v>-48.12981411115042</c:v>
                </c:pt>
                <c:pt idx="57">
                  <c:v>-49.13774757245545</c:v>
                </c:pt>
                <c:pt idx="58">
                  <c:v>-50.14739065724599</c:v>
                </c:pt>
                <c:pt idx="59">
                  <c:v>-51.1586056031379</c:v>
                </c:pt>
                <c:pt idx="60">
                  <c:v>-52.17125777004095</c:v>
                </c:pt>
                <c:pt idx="61">
                  <c:v>-53.18521560135046</c:v>
                </c:pt>
                <c:pt idx="62">
                  <c:v>-54.20035058409335</c:v>
                </c:pt>
                <c:pt idx="63">
                  <c:v>-55.21653720815498</c:v>
                </c:pt>
                <c:pt idx="64">
                  <c:v>-56.23365292469161</c:v>
                </c:pt>
                <c:pt idx="65">
                  <c:v>-57.25157810383812</c:v>
                </c:pt>
                <c:pt idx="66">
                  <c:v>-58.27019599180721</c:v>
                </c:pt>
                <c:pt idx="67">
                  <c:v>-59.28939266746438</c:v>
                </c:pt>
                <c:pt idx="68">
                  <c:v>-60.30905699847763</c:v>
                </c:pt>
                <c:pt idx="69">
                  <c:v>-61.32908059711372</c:v>
                </c:pt>
                <c:pt idx="70">
                  <c:v>-62.34935777575807</c:v>
                </c:pt>
                <c:pt idx="71">
                  <c:v>-63.3697855022351</c:v>
                </c:pt>
                <c:pt idx="72">
                  <c:v>-64.39026335498484</c:v>
                </c:pt>
                <c:pt idx="73">
                  <c:v>-65.4106934781708</c:v>
                </c:pt>
                <c:pt idx="74">
                  <c:v>-66.43098053676285</c:v>
                </c:pt>
                <c:pt idx="75">
                  <c:v>-67.45103167166931</c:v>
                </c:pt>
                <c:pt idx="76">
                  <c:v>-68.47075645494028</c:v>
                </c:pt>
                <c:pt idx="77">
                  <c:v>-69.4900668451187</c:v>
                </c:pt>
                <c:pt idx="78">
                  <c:v>-70.50887714276571</c:v>
                </c:pt>
                <c:pt idx="79">
                  <c:v>-71.5271039462069</c:v>
                </c:pt>
                <c:pt idx="80">
                  <c:v>-72.54466610752051</c:v>
                </c:pt>
                <c:pt idx="81">
                  <c:v>-73.56148468884452</c:v>
                </c:pt>
                <c:pt idx="82">
                  <c:v>-74.57748291898034</c:v>
                </c:pt>
                <c:pt idx="83">
                  <c:v>-75.59258615036845</c:v>
                </c:pt>
                <c:pt idx="84">
                  <c:v>-76.60672181642434</c:v>
                </c:pt>
                <c:pt idx="85">
                  <c:v>-77.6198193893074</c:v>
                </c:pt>
                <c:pt idx="86">
                  <c:v>-78.63181033808257</c:v>
                </c:pt>
                <c:pt idx="87">
                  <c:v>-79.64262808736411</c:v>
                </c:pt>
                <c:pt idx="88">
                  <c:v>-80.65220797639923</c:v>
                </c:pt>
                <c:pt idx="89">
                  <c:v>-81.66048721865772</c:v>
                </c:pt>
                <c:pt idx="90">
                  <c:v>-82.66740486190316</c:v>
                </c:pt>
                <c:pt idx="91">
                  <c:v>-83.67290174877984</c:v>
                </c:pt>
                <c:pt idx="92">
                  <c:v>-84.67692047794335</c:v>
                </c:pt>
                <c:pt idx="93">
                  <c:v>-85.67940536569284</c:v>
                </c:pt>
                <c:pt idx="94">
                  <c:v>-86.6803024081829</c:v>
                </c:pt>
                <c:pt idx="95">
                  <c:v>-87.67955924416291</c:v>
                </c:pt>
                <c:pt idx="96">
                  <c:v>-88.67712511828329</c:v>
                </c:pt>
                <c:pt idx="97">
                  <c:v>-89.67295084497545</c:v>
                </c:pt>
                <c:pt idx="98">
                  <c:v>-90.66698877288648</c:v>
                </c:pt>
                <c:pt idx="99">
                  <c:v>-91.65919274990111</c:v>
                </c:pt>
                <c:pt idx="100">
                  <c:v>-92.64951808872175</c:v>
                </c:pt>
                <c:pt idx="101">
                  <c:v>-93.63792153304941</c:v>
                </c:pt>
                <c:pt idx="102">
                  <c:v>-94.62436122432405</c:v>
                </c:pt>
                <c:pt idx="103">
                  <c:v>-95.60879666905065</c:v>
                </c:pt>
                <c:pt idx="104">
                  <c:v>-96.59118870670355</c:v>
                </c:pt>
                <c:pt idx="105">
                  <c:v>-97.57149947820776</c:v>
                </c:pt>
                <c:pt idx="106">
                  <c:v>-98.54969239499414</c:v>
                </c:pt>
                <c:pt idx="107">
                  <c:v>-99.52573210862762</c:v>
                </c:pt>
                <c:pt idx="108">
                  <c:v>-100.4995844810144</c:v>
                </c:pt>
                <c:pt idx="109">
                  <c:v>-101.4712165551504</c:v>
                </c:pt>
                <c:pt idx="110">
                  <c:v>-102.4405965264662</c:v>
                </c:pt>
                <c:pt idx="111">
                  <c:v>-103.4076937147065</c:v>
                </c:pt>
                <c:pt idx="112">
                  <c:v>-104.3724785363707</c:v>
                </c:pt>
                <c:pt idx="113">
                  <c:v>-105.3349224777061</c:v>
                </c:pt>
                <c:pt idx="114">
                  <c:v>-106.2949980682362</c:v>
                </c:pt>
                <c:pt idx="115">
                  <c:v>-107.2526788548381</c:v>
                </c:pt>
                <c:pt idx="116">
                  <c:v>-108.2079393763413</c:v>
                </c:pt>
                <c:pt idx="117">
                  <c:v>-109.1607551386594</c:v>
                </c:pt>
                <c:pt idx="118">
                  <c:v>-110.1111025904398</c:v>
                </c:pt>
                <c:pt idx="119">
                  <c:v>-111.0589590992251</c:v>
                </c:pt>
              </c:numCache>
            </c:numRef>
          </c:yVal>
          <c:smooth val="1"/>
          <c:extLst xmlns:c16r2="http://schemas.microsoft.com/office/drawing/2015/06/chart">
            <c:ext xmlns:c16="http://schemas.microsoft.com/office/drawing/2014/chart" uri="{C3380CC4-5D6E-409C-BE32-E72D297353CC}">
              <c16:uniqueId val="{00000004-F9C8-43E1-A060-FA34792CD05B}"/>
            </c:ext>
          </c:extLst>
        </c:ser>
        <c:ser>
          <c:idx val="1"/>
          <c:order val="5"/>
          <c:tx>
            <c:strRef>
              <c:f>'/Users/allison.pitt/Documents/Opioid paper/Results 1-2-18/[SA_MAT entrance.xlsx]SA-Psychosocial-G'!$X$123</c:f>
              <c:strCache>
                <c:ptCount val="1"/>
                <c:pt idx="0">
                  <c:v>SHUD Deaths for 0.5x parameter level</c:v>
                </c:pt>
              </c:strCache>
            </c:strRef>
          </c:tx>
          <c:spPr>
            <a:ln w="6350">
              <a:solidFill>
                <a:schemeClr val="accent2"/>
              </a:solidFill>
              <a:prstDash val="solid"/>
            </a:ln>
          </c:spPr>
          <c:marker>
            <c:symbol val="none"/>
          </c:marker>
          <c:xVal>
            <c:numRef>
              <c:f>'[6]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6]SA-Psychosocial-G'!$X$3:$X$122</c:f>
              <c:numCache>
                <c:formatCode>General</c:formatCode>
                <c:ptCount val="120"/>
                <c:pt idx="0">
                  <c:v>0.0</c:v>
                </c:pt>
                <c:pt idx="1">
                  <c:v>-0.614816948969837</c:v>
                </c:pt>
                <c:pt idx="2">
                  <c:v>-1.249098533343977</c:v>
                </c:pt>
                <c:pt idx="3">
                  <c:v>-1.90171310764499</c:v>
                </c:pt>
                <c:pt idx="4">
                  <c:v>-2.571697620398707</c:v>
                </c:pt>
                <c:pt idx="5">
                  <c:v>-3.258221066110627</c:v>
                </c:pt>
                <c:pt idx="6">
                  <c:v>-3.960559652215943</c:v>
                </c:pt>
                <c:pt idx="7">
                  <c:v>-4.678076612625396</c:v>
                </c:pt>
                <c:pt idx="8">
                  <c:v>-5.410205792616897</c:v>
                </c:pt>
                <c:pt idx="9">
                  <c:v>-6.156438310574731</c:v>
                </c:pt>
                <c:pt idx="10">
                  <c:v>-6.91631172994353</c:v>
                </c:pt>
                <c:pt idx="11">
                  <c:v>-7.689401278888805</c:v>
                </c:pt>
                <c:pt idx="12">
                  <c:v>-8.47531274002804</c:v>
                </c:pt>
                <c:pt idx="13">
                  <c:v>-9.263609900793971</c:v>
                </c:pt>
                <c:pt idx="14">
                  <c:v>-10.06444591245381</c:v>
                </c:pt>
                <c:pt idx="15">
                  <c:v>-10.8772972251033</c:v>
                </c:pt>
                <c:pt idx="16">
                  <c:v>-11.7017333990978</c:v>
                </c:pt>
                <c:pt idx="17">
                  <c:v>-12.53735748536783</c:v>
                </c:pt>
                <c:pt idx="18">
                  <c:v>-13.38379972774196</c:v>
                </c:pt>
                <c:pt idx="19">
                  <c:v>-14.24071272517131</c:v>
                </c:pt>
                <c:pt idx="20">
                  <c:v>-15.10776758895713</c:v>
                </c:pt>
                <c:pt idx="21">
                  <c:v>-15.98465088825146</c:v>
                </c:pt>
                <c:pt idx="22">
                  <c:v>-16.87106222093089</c:v>
                </c:pt>
                <c:pt idx="23">
                  <c:v>-17.76671228085688</c:v>
                </c:pt>
                <c:pt idx="24">
                  <c:v>-18.671321319345</c:v>
                </c:pt>
                <c:pt idx="25">
                  <c:v>-19.58461791979639</c:v>
                </c:pt>
                <c:pt idx="26">
                  <c:v>-20.50632098377218</c:v>
                </c:pt>
                <c:pt idx="27">
                  <c:v>-21.436173860083</c:v>
                </c:pt>
                <c:pt idx="28">
                  <c:v>-22.37392542356692</c:v>
                </c:pt>
                <c:pt idx="29">
                  <c:v>-23.31932969297223</c:v>
                </c:pt>
                <c:pt idx="30">
                  <c:v>-24.27214549227879</c:v>
                </c:pt>
                <c:pt idx="31">
                  <c:v>-25.23213617983788</c:v>
                </c:pt>
                <c:pt idx="32">
                  <c:v>-26.19906943218984</c:v>
                </c:pt>
                <c:pt idx="33">
                  <c:v>-27.17271707108234</c:v>
                </c:pt>
                <c:pt idx="34">
                  <c:v>-28.1528549245602</c:v>
                </c:pt>
                <c:pt idx="35">
                  <c:v>-29.1392627148195</c:v>
                </c:pt>
                <c:pt idx="36">
                  <c:v>-30.13172396702144</c:v>
                </c:pt>
                <c:pt idx="37">
                  <c:v>-31.13002593442489</c:v>
                </c:pt>
                <c:pt idx="38">
                  <c:v>-32.1339595361508</c:v>
                </c:pt>
                <c:pt idx="39">
                  <c:v>-33.14331927567995</c:v>
                </c:pt>
                <c:pt idx="40">
                  <c:v>-34.15790322624601</c:v>
                </c:pt>
                <c:pt idx="41">
                  <c:v>-35.17751299022958</c:v>
                </c:pt>
                <c:pt idx="42">
                  <c:v>-36.20195366277462</c:v>
                </c:pt>
                <c:pt idx="43">
                  <c:v>-37.2310337984468</c:v>
                </c:pt>
                <c:pt idx="44">
                  <c:v>-38.26456537998215</c:v>
                </c:pt>
                <c:pt idx="45">
                  <c:v>-39.302363788409</c:v>
                </c:pt>
                <c:pt idx="46">
                  <c:v>-40.34424777396879</c:v>
                </c:pt>
                <c:pt idx="47">
                  <c:v>-41.39003942740874</c:v>
                </c:pt>
                <c:pt idx="48">
                  <c:v>-42.4395641513017</c:v>
                </c:pt>
                <c:pt idx="49">
                  <c:v>-43.49265063115854</c:v>
                </c:pt>
                <c:pt idx="50">
                  <c:v>-44.5491308061346</c:v>
                </c:pt>
                <c:pt idx="51">
                  <c:v>-45.6088398392146</c:v>
                </c:pt>
                <c:pt idx="52">
                  <c:v>-46.67161608672414</c:v>
                </c:pt>
                <c:pt idx="53">
                  <c:v>-47.73730106722596</c:v>
                </c:pt>
                <c:pt idx="54">
                  <c:v>-48.80573942971147</c:v>
                </c:pt>
                <c:pt idx="55">
                  <c:v>-49.87677892108282</c:v>
                </c:pt>
                <c:pt idx="56">
                  <c:v>-50.9502703529247</c:v>
                </c:pt>
                <c:pt idx="57">
                  <c:v>-52.02606756759796</c:v>
                </c:pt>
                <c:pt idx="58">
                  <c:v>-53.10402740367685</c:v>
                </c:pt>
                <c:pt idx="59">
                  <c:v>-54.18400966076346</c:v>
                </c:pt>
                <c:pt idx="60">
                  <c:v>-55.26587706372602</c:v>
                </c:pt>
                <c:pt idx="61">
                  <c:v>-56.34949522640058</c:v>
                </c:pt>
                <c:pt idx="62">
                  <c:v>-57.43473261481008</c:v>
                </c:pt>
                <c:pt idx="63">
                  <c:v>-58.52146050993692</c:v>
                </c:pt>
                <c:pt idx="64">
                  <c:v>-59.60955297010833</c:v>
                </c:pt>
                <c:pt idx="65">
                  <c:v>-60.69888679303644</c:v>
                </c:pt>
                <c:pt idx="66">
                  <c:v>-61.78934147756294</c:v>
                </c:pt>
                <c:pt idx="67">
                  <c:v>-62.88079918515619</c:v>
                </c:pt>
                <c:pt idx="68">
                  <c:v>-63.97314470120595</c:v>
                </c:pt>
                <c:pt idx="69">
                  <c:v>-65.06626539615554</c:v>
                </c:pt>
                <c:pt idx="70">
                  <c:v>-66.16005118652113</c:v>
                </c:pt>
                <c:pt idx="71">
                  <c:v>-67.25439449584096</c:v>
                </c:pt>
                <c:pt idx="72">
                  <c:v>-68.3491902155733</c:v>
                </c:pt>
                <c:pt idx="73">
                  <c:v>-69.44433566601406</c:v>
                </c:pt>
                <c:pt idx="74">
                  <c:v>-70.53973055724406</c:v>
                </c:pt>
                <c:pt idx="75">
                  <c:v>-71.63527695014385</c:v>
                </c:pt>
                <c:pt idx="76">
                  <c:v>-72.73087921751703</c:v>
                </c:pt>
                <c:pt idx="77">
                  <c:v>-73.82644400534481</c:v>
                </c:pt>
                <c:pt idx="78">
                  <c:v>-74.9218801942071</c:v>
                </c:pt>
                <c:pt idx="79">
                  <c:v>-76.01709886088565</c:v>
                </c:pt>
                <c:pt idx="80">
                  <c:v>-77.11201324018607</c:v>
                </c:pt>
                <c:pt idx="81">
                  <c:v>-78.20653868699465</c:v>
                </c:pt>
                <c:pt idx="82">
                  <c:v>-79.30059263860008</c:v>
                </c:pt>
                <c:pt idx="83">
                  <c:v>-80.39409457728465</c:v>
                </c:pt>
                <c:pt idx="84">
                  <c:v>-81.4869659932301</c:v>
                </c:pt>
                <c:pt idx="85">
                  <c:v>-82.57913034772218</c:v>
                </c:pt>
                <c:pt idx="86">
                  <c:v>-83.67051303670544</c:v>
                </c:pt>
                <c:pt idx="87">
                  <c:v>-84.76104135467425</c:v>
                </c:pt>
                <c:pt idx="88">
                  <c:v>-85.8506444589274</c:v>
                </c:pt>
                <c:pt idx="89">
                  <c:v>-86.9392533342039</c:v>
                </c:pt>
                <c:pt idx="90">
                  <c:v>-88.02680075769715</c:v>
                </c:pt>
                <c:pt idx="91">
                  <c:v>-89.1132212644701</c:v>
                </c:pt>
                <c:pt idx="92">
                  <c:v>-90.19845111326744</c:v>
                </c:pt>
                <c:pt idx="93">
                  <c:v>-91.28242825276116</c:v>
                </c:pt>
                <c:pt idx="94">
                  <c:v>-92.36509228819368</c:v>
                </c:pt>
                <c:pt idx="95">
                  <c:v>-93.44638444846377</c:v>
                </c:pt>
                <c:pt idx="96">
                  <c:v>-94.52624755364755</c:v>
                </c:pt>
                <c:pt idx="97">
                  <c:v>-95.60462598294986</c:v>
                </c:pt>
                <c:pt idx="98">
                  <c:v>-96.68146564310636</c:v>
                </c:pt>
                <c:pt idx="99">
                  <c:v>-97.75671393722821</c:v>
                </c:pt>
                <c:pt idx="100">
                  <c:v>-98.83031973409871</c:v>
                </c:pt>
                <c:pt idx="101">
                  <c:v>-99.90223333792085</c:v>
                </c:pt>
                <c:pt idx="102">
                  <c:v>-100.9724064585212</c:v>
                </c:pt>
                <c:pt idx="103">
                  <c:v>-102.0407921820052</c:v>
                </c:pt>
                <c:pt idx="104">
                  <c:v>-103.1073449418685</c:v>
                </c:pt>
                <c:pt idx="105">
                  <c:v>-104.1720204905673</c:v>
                </c:pt>
                <c:pt idx="106">
                  <c:v>-105.2347758715418</c:v>
                </c:pt>
                <c:pt idx="107">
                  <c:v>-106.2955693916915</c:v>
                </c:pt>
                <c:pt idx="108">
                  <c:v>-107.3543605943072</c:v>
                </c:pt>
                <c:pt idx="109">
                  <c:v>-108.4111102324563</c:v>
                </c:pt>
                <c:pt idx="110">
                  <c:v>-109.4657802428104</c:v>
                </c:pt>
                <c:pt idx="111">
                  <c:v>-110.5183337199317</c:v>
                </c:pt>
                <c:pt idx="112">
                  <c:v>-111.5687348909935</c:v>
                </c:pt>
                <c:pt idx="113">
                  <c:v>-112.6169490909501</c:v>
                </c:pt>
                <c:pt idx="114">
                  <c:v>-113.6629427381415</c:v>
                </c:pt>
                <c:pt idx="115">
                  <c:v>-114.7066833103354</c:v>
                </c:pt>
                <c:pt idx="116">
                  <c:v>-115.7481393212042</c:v>
                </c:pt>
                <c:pt idx="117">
                  <c:v>-116.7872802972235</c:v>
                </c:pt>
                <c:pt idx="118">
                  <c:v>-117.8240767550009</c:v>
                </c:pt>
                <c:pt idx="119">
                  <c:v>-118.858500179023</c:v>
                </c:pt>
              </c:numCache>
            </c:numRef>
          </c:yVal>
          <c:smooth val="1"/>
          <c:extLst xmlns:c16r2="http://schemas.microsoft.com/office/drawing/2015/06/chart">
            <c:ext xmlns:c16="http://schemas.microsoft.com/office/drawing/2014/chart" uri="{C3380CC4-5D6E-409C-BE32-E72D297353CC}">
              <c16:uniqueId val="{00000005-F9C8-43E1-A060-FA34792CD05B}"/>
            </c:ext>
          </c:extLst>
        </c:ser>
        <c:ser>
          <c:idx val="5"/>
          <c:order val="6"/>
          <c:tx>
            <c:strRef>
              <c:f>'/Users/allison.pitt/Documents/Opioid paper/Results 1-2-18/[SA_MAT entrance.xlsx]SA-Psychosocial-G'!$G$123</c:f>
              <c:strCache>
                <c:ptCount val="1"/>
                <c:pt idx="0">
                  <c:v>Total Deaths for 1x parameter level</c:v>
                </c:pt>
              </c:strCache>
            </c:strRef>
          </c:tx>
          <c:spPr>
            <a:ln w="76200">
              <a:solidFill>
                <a:schemeClr val="tx1"/>
              </a:solidFill>
            </a:ln>
          </c:spPr>
          <c:marker>
            <c:symbol val="none"/>
          </c:marker>
          <c:xVal>
            <c:numRef>
              <c:f>'[6]SA-Psychosocial-G'!$A$3:$A$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6]SA-Psychosocial-G'!$G$3:$G$122</c:f>
              <c:numCache>
                <c:formatCode>General</c:formatCode>
                <c:ptCount val="120"/>
                <c:pt idx="0">
                  <c:v>0.0</c:v>
                </c:pt>
                <c:pt idx="1">
                  <c:v>-1.121684006774376</c:v>
                </c:pt>
                <c:pt idx="2">
                  <c:v>-2.268936356108542</c:v>
                </c:pt>
                <c:pt idx="3">
                  <c:v>-3.390847043207668</c:v>
                </c:pt>
                <c:pt idx="4">
                  <c:v>-4.505531642746194</c:v>
                </c:pt>
                <c:pt idx="5">
                  <c:v>-5.614133381737695</c:v>
                </c:pt>
                <c:pt idx="6">
                  <c:v>-6.717611089320325</c:v>
                </c:pt>
                <c:pt idx="7">
                  <c:v>-7.816768600969408</c:v>
                </c:pt>
                <c:pt idx="8">
                  <c:v>-8.912279372399597</c:v>
                </c:pt>
                <c:pt idx="9">
                  <c:v>-10.00470705894591</c:v>
                </c:pt>
                <c:pt idx="10">
                  <c:v>-11.09452272387293</c:v>
                </c:pt>
                <c:pt idx="11">
                  <c:v>-12.18211923250942</c:v>
                </c:pt>
                <c:pt idx="12">
                  <c:v>-13.2678232987883</c:v>
                </c:pt>
                <c:pt idx="13">
                  <c:v>-14.34774619128011</c:v>
                </c:pt>
                <c:pt idx="14">
                  <c:v>-15.42654954654222</c:v>
                </c:pt>
                <c:pt idx="15">
                  <c:v>-16.50444006304169</c:v>
                </c:pt>
                <c:pt idx="16">
                  <c:v>-17.5815229421652</c:v>
                </c:pt>
                <c:pt idx="17">
                  <c:v>-18.65791136094085</c:v>
                </c:pt>
                <c:pt idx="18">
                  <c:v>-19.73369902759879</c:v>
                </c:pt>
                <c:pt idx="19">
                  <c:v>-20.80896225795323</c:v>
                </c:pt>
                <c:pt idx="20">
                  <c:v>-21.8837619154619</c:v>
                </c:pt>
                <c:pt idx="21">
                  <c:v>-22.95814513776568</c:v>
                </c:pt>
                <c:pt idx="22">
                  <c:v>-24.03214687111148</c:v>
                </c:pt>
                <c:pt idx="23">
                  <c:v>-25.10579123336298</c:v>
                </c:pt>
                <c:pt idx="24">
                  <c:v>-26.17909272481352</c:v>
                </c:pt>
                <c:pt idx="25">
                  <c:v>-27.25205730435237</c:v>
                </c:pt>
                <c:pt idx="26">
                  <c:v>-28.3246763185859</c:v>
                </c:pt>
                <c:pt idx="27">
                  <c:v>-29.39694198445754</c:v>
                </c:pt>
                <c:pt idx="28">
                  <c:v>-30.46884054153058</c:v>
                </c:pt>
                <c:pt idx="29">
                  <c:v>-31.54035280067712</c:v>
                </c:pt>
                <c:pt idx="30">
                  <c:v>-32.6114548258852</c:v>
                </c:pt>
                <c:pt idx="31">
                  <c:v>-33.68211849537497</c:v>
                </c:pt>
                <c:pt idx="32">
                  <c:v>-34.75231200350903</c:v>
                </c:pt>
                <c:pt idx="33">
                  <c:v>-35.82200031104098</c:v>
                </c:pt>
                <c:pt idx="34">
                  <c:v>-36.8911455499152</c:v>
                </c:pt>
                <c:pt idx="35">
                  <c:v>-37.95970738795639</c:v>
                </c:pt>
                <c:pt idx="36">
                  <c:v>-39.02764335806295</c:v>
                </c:pt>
                <c:pt idx="37">
                  <c:v>-40.09490915589527</c:v>
                </c:pt>
                <c:pt idx="38">
                  <c:v>-41.16145890950647</c:v>
                </c:pt>
                <c:pt idx="39">
                  <c:v>-42.22724541198185</c:v>
                </c:pt>
                <c:pt idx="40">
                  <c:v>-43.29222035665734</c:v>
                </c:pt>
                <c:pt idx="41">
                  <c:v>-44.3563345389631</c:v>
                </c:pt>
                <c:pt idx="42">
                  <c:v>-45.41953803982437</c:v>
                </c:pt>
                <c:pt idx="43">
                  <c:v>-46.48178039276309</c:v>
                </c:pt>
                <c:pt idx="44">
                  <c:v>-47.5430107361381</c:v>
                </c:pt>
                <c:pt idx="45">
                  <c:v>-48.6031779518397</c:v>
                </c:pt>
                <c:pt idx="46">
                  <c:v>-49.6622307916788</c:v>
                </c:pt>
                <c:pt idx="47">
                  <c:v>-50.72011799249536</c:v>
                </c:pt>
                <c:pt idx="48">
                  <c:v>-51.77678838096186</c:v>
                </c:pt>
                <c:pt idx="49">
                  <c:v>-52.83219096892391</c:v>
                </c:pt>
                <c:pt idx="50">
                  <c:v>-53.88627504005067</c:v>
                </c:pt>
                <c:pt idx="51">
                  <c:v>-54.9389902284866</c:v>
                </c:pt>
                <c:pt idx="52">
                  <c:v>-55.99028659011196</c:v>
                </c:pt>
                <c:pt idx="53">
                  <c:v>-57.04011466702577</c:v>
                </c:pt>
                <c:pt idx="54">
                  <c:v>-58.088425545746</c:v>
                </c:pt>
                <c:pt idx="55">
                  <c:v>-59.13517090961033</c:v>
                </c:pt>
                <c:pt idx="56">
                  <c:v>-60.18030308579996</c:v>
                </c:pt>
                <c:pt idx="57">
                  <c:v>-61.22377508739977</c:v>
                </c:pt>
                <c:pt idx="58">
                  <c:v>-62.26554065085501</c:v>
                </c:pt>
                <c:pt idx="59">
                  <c:v>-63.30555426916544</c:v>
                </c:pt>
                <c:pt idx="60">
                  <c:v>-64.34377122113405</c:v>
                </c:pt>
                <c:pt idx="61">
                  <c:v>-65.38014759695761</c:v>
                </c:pt>
                <c:pt idx="62">
                  <c:v>-66.41464032043536</c:v>
                </c:pt>
                <c:pt idx="63">
                  <c:v>-67.4472071680265</c:v>
                </c:pt>
                <c:pt idx="64">
                  <c:v>-68.4778067850193</c:v>
                </c:pt>
                <c:pt idx="65">
                  <c:v>-69.50639869900448</c:v>
                </c:pt>
                <c:pt idx="66">
                  <c:v>-70.53294333085555</c:v>
                </c:pt>
                <c:pt idx="67">
                  <c:v>-71.55740200342237</c:v>
                </c:pt>
                <c:pt idx="68">
                  <c:v>-72.5797369480869</c:v>
                </c:pt>
                <c:pt idx="69">
                  <c:v>-73.5999113093625</c:v>
                </c:pt>
                <c:pt idx="70">
                  <c:v>-74.61788914768843</c:v>
                </c:pt>
                <c:pt idx="71">
                  <c:v>-75.63363544055278</c:v>
                </c:pt>
                <c:pt idx="72">
                  <c:v>-76.6471160820778</c:v>
                </c:pt>
                <c:pt idx="73">
                  <c:v>-77.658297881202</c:v>
                </c:pt>
                <c:pt idx="74">
                  <c:v>-78.66714855856537</c:v>
                </c:pt>
                <c:pt idx="75">
                  <c:v>-79.67363674221015</c:v>
                </c:pt>
                <c:pt idx="76">
                  <c:v>-80.67773196218732</c:v>
                </c:pt>
                <c:pt idx="77">
                  <c:v>-81.67940464419885</c:v>
                </c:pt>
                <c:pt idx="78">
                  <c:v>-82.6786261022993</c:v>
                </c:pt>
                <c:pt idx="79">
                  <c:v>-83.67536853082095</c:v>
                </c:pt>
                <c:pt idx="80">
                  <c:v>-84.66960499552947</c:v>
                </c:pt>
                <c:pt idx="81">
                  <c:v>-85.66130942410994</c:v>
                </c:pt>
                <c:pt idx="82">
                  <c:v>-86.65045659607362</c:v>
                </c:pt>
                <c:pt idx="83">
                  <c:v>-87.63702213210092</c:v>
                </c:pt>
                <c:pt idx="84">
                  <c:v>-88.62098248291628</c:v>
                </c:pt>
                <c:pt idx="85">
                  <c:v>-89.60231491772944</c:v>
                </c:pt>
                <c:pt idx="86">
                  <c:v>-90.58099751231221</c:v>
                </c:pt>
                <c:pt idx="87">
                  <c:v>-91.55700913673012</c:v>
                </c:pt>
                <c:pt idx="88">
                  <c:v>-92.5303294428144</c:v>
                </c:pt>
                <c:pt idx="89">
                  <c:v>-93.50093885136238</c:v>
                </c:pt>
                <c:pt idx="90">
                  <c:v>-94.46881853915878</c:v>
                </c:pt>
                <c:pt idx="91">
                  <c:v>-95.4339504258126</c:v>
                </c:pt>
                <c:pt idx="92">
                  <c:v>-96.39631716046267</c:v>
                </c:pt>
                <c:pt idx="93">
                  <c:v>-97.35590210837984</c:v>
                </c:pt>
                <c:pt idx="94">
                  <c:v>-98.31268933748738</c:v>
                </c:pt>
                <c:pt idx="95">
                  <c:v>-99.2666636048303</c:v>
                </c:pt>
                <c:pt idx="96">
                  <c:v>-100.2178103430207</c:v>
                </c:pt>
                <c:pt idx="97">
                  <c:v>-101.1661156466795</c:v>
                </c:pt>
                <c:pt idx="98">
                  <c:v>-102.111566258889</c:v>
                </c:pt>
                <c:pt idx="99">
                  <c:v>-103.0541495576836</c:v>
                </c:pt>
                <c:pt idx="100">
                  <c:v>-103.9938535425933</c:v>
                </c:pt>
                <c:pt idx="101">
                  <c:v>-104.9306668212528</c:v>
                </c:pt>
                <c:pt idx="102">
                  <c:v>-105.8645785960969</c:v>
                </c:pt>
                <c:pt idx="103">
                  <c:v>-106.7955786511504</c:v>
                </c:pt>
                <c:pt idx="104">
                  <c:v>-107.7236573389244</c:v>
                </c:pt>
                <c:pt idx="105">
                  <c:v>-108.6488055674386</c:v>
                </c:pt>
                <c:pt idx="106">
                  <c:v>-109.5710147873666</c:v>
                </c:pt>
                <c:pt idx="107">
                  <c:v>-110.4902769793224</c:v>
                </c:pt>
                <c:pt idx="108">
                  <c:v>-111.4065846412962</c:v>
                </c:pt>
                <c:pt idx="109">
                  <c:v>-112.3199307762394</c:v>
                </c:pt>
                <c:pt idx="110">
                  <c:v>-113.2303088798139</c:v>
                </c:pt>
                <c:pt idx="111">
                  <c:v>-114.1377129283095</c:v>
                </c:pt>
                <c:pt idx="112">
                  <c:v>-115.0421373667269</c:v>
                </c:pt>
                <c:pt idx="113">
                  <c:v>-115.9435770970437</c:v>
                </c:pt>
                <c:pt idx="114">
                  <c:v>-116.8420274666544</c:v>
                </c:pt>
                <c:pt idx="115">
                  <c:v>-117.7374842569963</c:v>
                </c:pt>
                <c:pt idx="116">
                  <c:v>-118.6299436723648</c:v>
                </c:pt>
                <c:pt idx="117">
                  <c:v>-119.5194023289069</c:v>
                </c:pt>
                <c:pt idx="118">
                  <c:v>-120.405857243815</c:v>
                </c:pt>
                <c:pt idx="119">
                  <c:v>-121.2893058247074</c:v>
                </c:pt>
              </c:numCache>
            </c:numRef>
          </c:yVal>
          <c:smooth val="1"/>
          <c:extLst xmlns:c16r2="http://schemas.microsoft.com/office/drawing/2015/06/chart">
            <c:ext xmlns:c16="http://schemas.microsoft.com/office/drawing/2014/chart" uri="{C3380CC4-5D6E-409C-BE32-E72D297353CC}">
              <c16:uniqueId val="{00000006-F9C8-43E1-A060-FA34792CD05B}"/>
            </c:ext>
          </c:extLst>
        </c:ser>
        <c:ser>
          <c:idx val="2"/>
          <c:order val="7"/>
          <c:tx>
            <c:strRef>
              <c:f>'/Users/allison.pitt/Documents/Opioid paper/Results 1-2-18/[SA_MAT entrance.xlsx]SA-Psychosocial-G'!$P$123</c:f>
              <c:strCache>
                <c:ptCount val="1"/>
                <c:pt idx="0">
                  <c:v>Total Deaths for 0.75x parameter level</c:v>
                </c:pt>
              </c:strCache>
            </c:strRef>
          </c:tx>
          <c:spPr>
            <a:ln w="28575">
              <a:solidFill>
                <a:schemeClr val="tx1"/>
              </a:solidFill>
              <a:prstDash val="solid"/>
            </a:ln>
          </c:spPr>
          <c:marker>
            <c:symbol val="none"/>
          </c:marker>
          <c:xVal>
            <c:numRef>
              <c:f>'[6]SA-Psychosocial-G'!$J$3:$J$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6]SA-Psychosocial-G'!$P$3:$P$122</c:f>
              <c:numCache>
                <c:formatCode>General</c:formatCode>
                <c:ptCount val="120"/>
                <c:pt idx="0">
                  <c:v>0.0</c:v>
                </c:pt>
                <c:pt idx="1">
                  <c:v>-1.140728288161881</c:v>
                </c:pt>
                <c:pt idx="2">
                  <c:v>-2.280468184071651</c:v>
                </c:pt>
                <c:pt idx="3">
                  <c:v>-3.419382079483817</c:v>
                </c:pt>
                <c:pt idx="4">
                  <c:v>-4.557640771603383</c:v>
                </c:pt>
                <c:pt idx="5">
                  <c:v>-5.695407919997422</c:v>
                </c:pt>
                <c:pt idx="6">
                  <c:v>-6.832835746262567</c:v>
                </c:pt>
                <c:pt idx="7">
                  <c:v>-7.970062407807017</c:v>
                </c:pt>
                <c:pt idx="8">
                  <c:v>-9.107210560003931</c:v>
                </c:pt>
                <c:pt idx="9">
                  <c:v>-10.2443867681704</c:v>
                </c:pt>
                <c:pt idx="10">
                  <c:v>-11.3816815161354</c:v>
                </c:pt>
                <c:pt idx="11">
                  <c:v>-12.51916962304167</c:v>
                </c:pt>
                <c:pt idx="12">
                  <c:v>-13.65691092926027</c:v>
                </c:pt>
                <c:pt idx="13">
                  <c:v>-14.79079176635</c:v>
                </c:pt>
                <c:pt idx="14">
                  <c:v>-15.92533653946412</c:v>
                </c:pt>
                <c:pt idx="15">
                  <c:v>-17.06052382328798</c:v>
                </c:pt>
                <c:pt idx="16">
                  <c:v>-18.19634813968473</c:v>
                </c:pt>
                <c:pt idx="17">
                  <c:v>-19.3328016850212</c:v>
                </c:pt>
                <c:pt idx="18">
                  <c:v>-20.46987333633322</c:v>
                </c:pt>
                <c:pt idx="19">
                  <c:v>-21.60754808774759</c:v>
                </c:pt>
                <c:pt idx="20">
                  <c:v>-22.74580675476098</c:v>
                </c:pt>
                <c:pt idx="21">
                  <c:v>-23.88462587295981</c:v>
                </c:pt>
                <c:pt idx="22">
                  <c:v>-25.02397773579123</c:v>
                </c:pt>
                <c:pt idx="23">
                  <c:v>-26.16383052959823</c:v>
                </c:pt>
                <c:pt idx="24">
                  <c:v>-27.30414853459565</c:v>
                </c:pt>
                <c:pt idx="25">
                  <c:v>-28.44489236838594</c:v>
                </c:pt>
                <c:pt idx="26">
                  <c:v>-29.58601222340576</c:v>
                </c:pt>
                <c:pt idx="27">
                  <c:v>-30.72746284488938</c:v>
                </c:pt>
                <c:pt idx="28">
                  <c:v>-31.86919602911785</c:v>
                </c:pt>
                <c:pt idx="29">
                  <c:v>-33.01116094103804</c:v>
                </c:pt>
                <c:pt idx="30">
                  <c:v>-34.15330440900475</c:v>
                </c:pt>
                <c:pt idx="31">
                  <c:v>-35.29557120402836</c:v>
                </c:pt>
                <c:pt idx="32">
                  <c:v>-36.43790430296664</c:v>
                </c:pt>
                <c:pt idx="33">
                  <c:v>-37.58024513527171</c:v>
                </c:pt>
                <c:pt idx="34">
                  <c:v>-38.722533813335</c:v>
                </c:pt>
                <c:pt idx="35">
                  <c:v>-39.8647093467749</c:v>
                </c:pt>
                <c:pt idx="36">
                  <c:v>-41.00670984122812</c:v>
                </c:pt>
                <c:pt idx="37">
                  <c:v>-42.14847268229465</c:v>
                </c:pt>
                <c:pt idx="38">
                  <c:v>-43.28993470541145</c:v>
                </c:pt>
                <c:pt idx="39">
                  <c:v>-44.4310323404926</c:v>
                </c:pt>
                <c:pt idx="40">
                  <c:v>-45.57170176917075</c:v>
                </c:pt>
                <c:pt idx="41">
                  <c:v>-46.71187905689234</c:v>
                </c:pt>
                <c:pt idx="42">
                  <c:v>-47.85150027412278</c:v>
                </c:pt>
                <c:pt idx="43">
                  <c:v>-48.9905016074072</c:v>
                </c:pt>
                <c:pt idx="44">
                  <c:v>-50.128819460987</c:v>
                </c:pt>
                <c:pt idx="45">
                  <c:v>-51.26639054960183</c:v>
                </c:pt>
                <c:pt idx="46">
                  <c:v>-52.40315198312032</c:v>
                </c:pt>
                <c:pt idx="47">
                  <c:v>-53.53904134355597</c:v>
                </c:pt>
                <c:pt idx="48">
                  <c:v>-54.67399675502138</c:v>
                </c:pt>
                <c:pt idx="49">
                  <c:v>-55.80795694712246</c:v>
                </c:pt>
                <c:pt idx="50">
                  <c:v>-56.94086131225972</c:v>
                </c:pt>
                <c:pt idx="51">
                  <c:v>-58.072649957276</c:v>
                </c:pt>
                <c:pt idx="52">
                  <c:v>-59.20326374983934</c:v>
                </c:pt>
                <c:pt idx="53">
                  <c:v>-60.33264435997857</c:v>
                </c:pt>
                <c:pt idx="54">
                  <c:v>-61.4607342970996</c:v>
                </c:pt>
                <c:pt idx="55">
                  <c:v>-62.58747694281237</c:v>
                </c:pt>
                <c:pt idx="56">
                  <c:v>-63.71281657987102</c:v>
                </c:pt>
                <c:pt idx="57">
                  <c:v>-64.83669841750245</c:v>
                </c:pt>
                <c:pt idx="58">
                  <c:v>-65.95906861339927</c:v>
                </c:pt>
                <c:pt idx="59">
                  <c:v>-67.07987429260231</c:v>
                </c:pt>
                <c:pt idx="60">
                  <c:v>-68.1990635635304</c:v>
                </c:pt>
                <c:pt idx="61">
                  <c:v>-69.31658553132293</c:v>
                </c:pt>
                <c:pt idx="62">
                  <c:v>-70.43239030874358</c:v>
                </c:pt>
                <c:pt idx="63">
                  <c:v>-71.5464290247914</c:v>
                </c:pt>
                <c:pt idx="64">
                  <c:v>-72.65865383120128</c:v>
                </c:pt>
                <c:pt idx="65">
                  <c:v>-73.76901790700171</c:v>
                </c:pt>
                <c:pt idx="66">
                  <c:v>-74.87747546127282</c:v>
                </c:pt>
                <c:pt idx="67">
                  <c:v>-75.98398173423458</c:v>
                </c:pt>
                <c:pt idx="68">
                  <c:v>-77.08849299681275</c:v>
                </c:pt>
                <c:pt idx="69">
                  <c:v>-78.19096654878794</c:v>
                </c:pt>
                <c:pt idx="70">
                  <c:v>-79.2913607156498</c:v>
                </c:pt>
                <c:pt idx="71">
                  <c:v>-80.38963484426361</c:v>
                </c:pt>
                <c:pt idx="72">
                  <c:v>-81.48574929743515</c:v>
                </c:pt>
                <c:pt idx="73">
                  <c:v>-82.57966544748415</c:v>
                </c:pt>
                <c:pt idx="74">
                  <c:v>-83.67134566889658</c:v>
                </c:pt>
                <c:pt idx="75">
                  <c:v>-84.76075333014623</c:v>
                </c:pt>
                <c:pt idx="76">
                  <c:v>-85.84785278475965</c:v>
                </c:pt>
                <c:pt idx="77">
                  <c:v>-86.9326093616858</c:v>
                </c:pt>
                <c:pt idx="78">
                  <c:v>-88.01498935505614</c:v>
                </c:pt>
                <c:pt idx="79">
                  <c:v>-89.09496001336674</c:v>
                </c:pt>
                <c:pt idx="80">
                  <c:v>-90.17248952817015</c:v>
                </c:pt>
                <c:pt idx="81">
                  <c:v>-91.2475470223163</c:v>
                </c:pt>
                <c:pt idx="82">
                  <c:v>-92.32010253777727</c:v>
                </c:pt>
                <c:pt idx="83">
                  <c:v>-93.39012702314353</c:v>
                </c:pt>
                <c:pt idx="84">
                  <c:v>-94.45759232078781</c:v>
                </c:pt>
                <c:pt idx="85">
                  <c:v>-95.52247115376888</c:v>
                </c:pt>
                <c:pt idx="86">
                  <c:v>-96.584737112513</c:v>
                </c:pt>
                <c:pt idx="87">
                  <c:v>-97.6443646412718</c:v>
                </c:pt>
                <c:pt idx="88">
                  <c:v>-98.70132902444102</c:v>
                </c:pt>
                <c:pt idx="89">
                  <c:v>-99.75560637274047</c:v>
                </c:pt>
                <c:pt idx="90">
                  <c:v>-100.8071736092828</c:v>
                </c:pt>
                <c:pt idx="91">
                  <c:v>-101.8560084555607</c:v>
                </c:pt>
                <c:pt idx="92">
                  <c:v>-102.9020894173935</c:v>
                </c:pt>
                <c:pt idx="93">
                  <c:v>-103.9453957708268</c:v>
                </c:pt>
                <c:pt idx="94">
                  <c:v>-104.9859075480336</c:v>
                </c:pt>
                <c:pt idx="95">
                  <c:v>-106.0236055232116</c:v>
                </c:pt>
                <c:pt idx="96">
                  <c:v>-107.0584711985184</c:v>
                </c:pt>
                <c:pt idx="97">
                  <c:v>-108.0904867900415</c:v>
                </c:pt>
                <c:pt idx="98">
                  <c:v>-109.1196352138326</c:v>
                </c:pt>
                <c:pt idx="99">
                  <c:v>-110.1459000720063</c:v>
                </c:pt>
                <c:pt idx="100">
                  <c:v>-111.1692656389311</c:v>
                </c:pt>
                <c:pt idx="101">
                  <c:v>-112.189716847517</c:v>
                </c:pt>
                <c:pt idx="102">
                  <c:v>-113.2072392756045</c:v>
                </c:pt>
                <c:pt idx="103">
                  <c:v>-114.2218191324764</c:v>
                </c:pt>
                <c:pt idx="104">
                  <c:v>-115.2334432454949</c:v>
                </c:pt>
                <c:pt idx="105">
                  <c:v>-116.2420990468727</c:v>
                </c:pt>
                <c:pt idx="106">
                  <c:v>-117.2477745605873</c:v>
                </c:pt>
                <c:pt idx="107">
                  <c:v>-118.2504583894416</c:v>
                </c:pt>
                <c:pt idx="108">
                  <c:v>-119.2501397022806</c:v>
                </c:pt>
                <c:pt idx="109">
                  <c:v>-120.246808221369</c:v>
                </c:pt>
                <c:pt idx="110">
                  <c:v>-121.2404542099295</c:v>
                </c:pt>
                <c:pt idx="111">
                  <c:v>-122.2310684598558</c:v>
                </c:pt>
                <c:pt idx="112">
                  <c:v>-123.2186422795886</c:v>
                </c:pt>
                <c:pt idx="113">
                  <c:v>-124.2031674821794</c:v>
                </c:pt>
                <c:pt idx="114">
                  <c:v>-125.184636373518</c:v>
                </c:pt>
                <c:pt idx="115">
                  <c:v>-126.1630417407559</c:v>
                </c:pt>
                <c:pt idx="116">
                  <c:v>-127.1383768408967</c:v>
                </c:pt>
                <c:pt idx="117">
                  <c:v>-128.1106353895811</c:v>
                </c:pt>
                <c:pt idx="118">
                  <c:v>-129.0798115500506</c:v>
                </c:pt>
                <c:pt idx="119">
                  <c:v>-130.0458999222997</c:v>
                </c:pt>
              </c:numCache>
            </c:numRef>
          </c:yVal>
          <c:smooth val="1"/>
          <c:extLst xmlns:c16r2="http://schemas.microsoft.com/office/drawing/2015/06/chart">
            <c:ext xmlns:c16="http://schemas.microsoft.com/office/drawing/2014/chart" uri="{C3380CC4-5D6E-409C-BE32-E72D297353CC}">
              <c16:uniqueId val="{00000007-F9C8-43E1-A060-FA34792CD05B}"/>
            </c:ext>
          </c:extLst>
        </c:ser>
        <c:ser>
          <c:idx val="9"/>
          <c:order val="8"/>
          <c:tx>
            <c:strRef>
              <c:f>'/Users/allison.pitt/Documents/Opioid paper/Results 1-2-18/[SA_MAT entrance.xlsx]SA-Psychosocial-G'!$Y$123</c:f>
              <c:strCache>
                <c:ptCount val="1"/>
                <c:pt idx="0">
                  <c:v>Total Deaths for 0.5x parameter level</c:v>
                </c:pt>
              </c:strCache>
            </c:strRef>
          </c:tx>
          <c:spPr>
            <a:ln w="6350">
              <a:solidFill>
                <a:schemeClr val="tx1"/>
              </a:solidFill>
              <a:prstDash val="solid"/>
            </a:ln>
          </c:spPr>
          <c:marker>
            <c:symbol val="none"/>
          </c:marker>
          <c:xVal>
            <c:numRef>
              <c:f>'[6]SA-Psychosocial-G'!$S$3:$S$122</c:f>
              <c:numCache>
                <c:formatCode>General</c:formatCode>
                <c:ptCount val="120"/>
                <c:pt idx="0">
                  <c:v>2016.0</c:v>
                </c:pt>
                <c:pt idx="1">
                  <c:v>2016.083333333333</c:v>
                </c:pt>
                <c:pt idx="2">
                  <c:v>2016.166666666667</c:v>
                </c:pt>
                <c:pt idx="3">
                  <c:v>2016.25</c:v>
                </c:pt>
                <c:pt idx="4">
                  <c:v>2016.333333333333</c:v>
                </c:pt>
                <c:pt idx="5">
                  <c:v>2016.416666666667</c:v>
                </c:pt>
                <c:pt idx="6">
                  <c:v>2016.5</c:v>
                </c:pt>
                <c:pt idx="7">
                  <c:v>2016.583333333333</c:v>
                </c:pt>
                <c:pt idx="8">
                  <c:v>2016.666666666666</c:v>
                </c:pt>
                <c:pt idx="9">
                  <c:v>2016.75</c:v>
                </c:pt>
                <c:pt idx="10">
                  <c:v>2016.833333333333</c:v>
                </c:pt>
                <c:pt idx="11">
                  <c:v>2016.916666666666</c:v>
                </c:pt>
                <c:pt idx="12">
                  <c:v>2017.0</c:v>
                </c:pt>
                <c:pt idx="13">
                  <c:v>2017.083333333333</c:v>
                </c:pt>
                <c:pt idx="14">
                  <c:v>2017.166666666666</c:v>
                </c:pt>
                <c:pt idx="15">
                  <c:v>2017.25</c:v>
                </c:pt>
                <c:pt idx="16">
                  <c:v>2017.333333333331</c:v>
                </c:pt>
                <c:pt idx="17">
                  <c:v>2017.416666666665</c:v>
                </c:pt>
                <c:pt idx="18">
                  <c:v>2017.5</c:v>
                </c:pt>
                <c:pt idx="19">
                  <c:v>2017.583333333331</c:v>
                </c:pt>
                <c:pt idx="20">
                  <c:v>2017.666666666665</c:v>
                </c:pt>
                <c:pt idx="21">
                  <c:v>2017.75</c:v>
                </c:pt>
                <c:pt idx="22">
                  <c:v>2017.833333333331</c:v>
                </c:pt>
                <c:pt idx="23">
                  <c:v>2017.916666666665</c:v>
                </c:pt>
                <c:pt idx="24">
                  <c:v>2018.0</c:v>
                </c:pt>
                <c:pt idx="25">
                  <c:v>2018.083333333331</c:v>
                </c:pt>
                <c:pt idx="26">
                  <c:v>2018.166666666665</c:v>
                </c:pt>
                <c:pt idx="27">
                  <c:v>2018.249999999998</c:v>
                </c:pt>
                <c:pt idx="28">
                  <c:v>2018.333333333331</c:v>
                </c:pt>
                <c:pt idx="29">
                  <c:v>2018.416666666665</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4</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3</c:v>
                </c:pt>
                <c:pt idx="57">
                  <c:v>2020.749999999996</c:v>
                </c:pt>
                <c:pt idx="58">
                  <c:v>2020.833333333328</c:v>
                </c:pt>
                <c:pt idx="59">
                  <c:v>2020.916666666662</c:v>
                </c:pt>
                <c:pt idx="60">
                  <c:v>2020.999999999996</c:v>
                </c:pt>
                <c:pt idx="61">
                  <c:v>2021.083333333328</c:v>
                </c:pt>
                <c:pt idx="62">
                  <c:v>2021.166666666662</c:v>
                </c:pt>
                <c:pt idx="63">
                  <c:v>2021.249999999995</c:v>
                </c:pt>
                <c:pt idx="64">
                  <c:v>2021.333333333328</c:v>
                </c:pt>
                <c:pt idx="65">
                  <c:v>2021.416666666662</c:v>
                </c:pt>
                <c:pt idx="66">
                  <c:v>2021.499999999995</c:v>
                </c:pt>
                <c:pt idx="67">
                  <c:v>2021.583333333328</c:v>
                </c:pt>
                <c:pt idx="68">
                  <c:v>2021.666666666661</c:v>
                </c:pt>
                <c:pt idx="69">
                  <c:v>2021.749999999995</c:v>
                </c:pt>
                <c:pt idx="70">
                  <c:v>2021.833333333328</c:v>
                </c:pt>
                <c:pt idx="71">
                  <c:v>2021.916666666661</c:v>
                </c:pt>
                <c:pt idx="72">
                  <c:v>2021.999999999994</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3</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5</c:v>
                </c:pt>
                <c:pt idx="101">
                  <c:v>2024.41666666666</c:v>
                </c:pt>
                <c:pt idx="102">
                  <c:v>2024.499999999992</c:v>
                </c:pt>
                <c:pt idx="103">
                  <c:v>2024.583333333325</c:v>
                </c:pt>
                <c:pt idx="104">
                  <c:v>2024.666666666658</c:v>
                </c:pt>
                <c:pt idx="105">
                  <c:v>2024.749999999992</c:v>
                </c:pt>
                <c:pt idx="106">
                  <c:v>2024.833333333325</c:v>
                </c:pt>
                <c:pt idx="107">
                  <c:v>2024.916666666658</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3</c:v>
                </c:pt>
                <c:pt idx="116">
                  <c:v>2025.666666666657</c:v>
                </c:pt>
                <c:pt idx="117">
                  <c:v>2025.749999999991</c:v>
                </c:pt>
                <c:pt idx="118">
                  <c:v>2025.833333333323</c:v>
                </c:pt>
                <c:pt idx="119">
                  <c:v>2025.916666666657</c:v>
                </c:pt>
              </c:numCache>
            </c:numRef>
          </c:xVal>
          <c:yVal>
            <c:numRef>
              <c:f>'[6]SA-Psychosocial-G'!$Y$3:$Y$122</c:f>
              <c:numCache>
                <c:formatCode>General</c:formatCode>
                <c:ptCount val="120"/>
                <c:pt idx="0">
                  <c:v>0.0</c:v>
                </c:pt>
                <c:pt idx="1">
                  <c:v>-1.140728288161017</c:v>
                </c:pt>
                <c:pt idx="2">
                  <c:v>-2.289691941941191</c:v>
                </c:pt>
                <c:pt idx="3">
                  <c:v>-3.445789610091106</c:v>
                </c:pt>
                <c:pt idx="4">
                  <c:v>-4.608126404132827</c:v>
                </c:pt>
                <c:pt idx="5">
                  <c:v>-5.775966126470894</c:v>
                </c:pt>
                <c:pt idx="6">
                  <c:v>-6.948700030242528</c:v>
                </c:pt>
                <c:pt idx="7">
                  <c:v>-8.125821670953291</c:v>
                </c:pt>
                <c:pt idx="8">
                  <c:v>-9.30690664179797</c:v>
                </c:pt>
                <c:pt idx="9">
                  <c:v>-10.491596248838</c:v>
                </c:pt>
                <c:pt idx="10">
                  <c:v>-11.67958436587774</c:v>
                </c:pt>
                <c:pt idx="11">
                  <c:v>-12.87060685630927</c:v>
                </c:pt>
                <c:pt idx="12">
                  <c:v>-14.06443306769111</c:v>
                </c:pt>
                <c:pt idx="13">
                  <c:v>-15.25669961699018</c:v>
                </c:pt>
                <c:pt idx="14">
                  <c:v>-16.45173526601507</c:v>
                </c:pt>
                <c:pt idx="15">
                  <c:v>-17.64932995448635</c:v>
                </c:pt>
                <c:pt idx="16">
                  <c:v>-18.84931475960989</c:v>
                </c:pt>
                <c:pt idx="17">
                  <c:v>-20.05153943546052</c:v>
                </c:pt>
                <c:pt idx="18">
                  <c:v>-21.25586820620238</c:v>
                </c:pt>
                <c:pt idx="19">
                  <c:v>-22.46217651588027</c:v>
                </c:pt>
                <c:pt idx="20">
                  <c:v>-23.67034848297708</c:v>
                </c:pt>
                <c:pt idx="21">
                  <c:v>-24.88027491316382</c:v>
                </c:pt>
                <c:pt idx="22">
                  <c:v>-26.09185175409088</c:v>
                </c:pt>
                <c:pt idx="23">
                  <c:v>-27.30497889993126</c:v>
                </c:pt>
                <c:pt idx="24">
                  <c:v>-28.51955927237345</c:v>
                </c:pt>
                <c:pt idx="25">
                  <c:v>-29.73549811978778</c:v>
                </c:pt>
                <c:pt idx="26">
                  <c:v>-30.95269545320389</c:v>
                </c:pt>
                <c:pt idx="27">
                  <c:v>-32.17106035830354</c:v>
                </c:pt>
                <c:pt idx="28">
                  <c:v>-33.39050291333933</c:v>
                </c:pt>
                <c:pt idx="29">
                  <c:v>-34.61093402016094</c:v>
                </c:pt>
                <c:pt idx="30">
                  <c:v>-35.8322652839579</c:v>
                </c:pt>
                <c:pt idx="31">
                  <c:v>-37.05440893766944</c:v>
                </c:pt>
                <c:pt idx="32">
                  <c:v>-38.27727780087643</c:v>
                </c:pt>
                <c:pt idx="33">
                  <c:v>-39.50078526476337</c:v>
                </c:pt>
                <c:pt idx="34">
                  <c:v>-40.7248452965006</c:v>
                </c:pt>
                <c:pt idx="35">
                  <c:v>-41.94937245781284</c:v>
                </c:pt>
                <c:pt idx="36">
                  <c:v>-43.17428193361274</c:v>
                </c:pt>
                <c:pt idx="37">
                  <c:v>-44.39948956748714</c:v>
                </c:pt>
                <c:pt idx="38">
                  <c:v>-45.6249119015205</c:v>
                </c:pt>
                <c:pt idx="39">
                  <c:v>-46.85046620658177</c:v>
                </c:pt>
                <c:pt idx="40">
                  <c:v>-48.07607053860183</c:v>
                </c:pt>
                <c:pt idx="41">
                  <c:v>-49.30164378122068</c:v>
                </c:pt>
                <c:pt idx="42">
                  <c:v>-50.52710568745433</c:v>
                </c:pt>
                <c:pt idx="43">
                  <c:v>-51.75237691973712</c:v>
                </c:pt>
                <c:pt idx="44">
                  <c:v>-52.97737908790801</c:v>
                </c:pt>
                <c:pt idx="45">
                  <c:v>-54.20203478481535</c:v>
                </c:pt>
                <c:pt idx="46">
                  <c:v>-55.42626761934088</c:v>
                </c:pt>
                <c:pt idx="47">
                  <c:v>-56.65000224673463</c:v>
                </c:pt>
                <c:pt idx="48">
                  <c:v>-57.8731643962056</c:v>
                </c:pt>
                <c:pt idx="49">
                  <c:v>-59.09568089577025</c:v>
                </c:pt>
                <c:pt idx="50">
                  <c:v>-60.31747969439488</c:v>
                </c:pt>
                <c:pt idx="51">
                  <c:v>-61.53848988151334</c:v>
                </c:pt>
                <c:pt idx="52">
                  <c:v>-62.7586417039549</c:v>
                </c:pt>
                <c:pt idx="53">
                  <c:v>-63.9778665804718</c:v>
                </c:pt>
                <c:pt idx="54">
                  <c:v>-65.19609711391323</c:v>
                </c:pt>
                <c:pt idx="55">
                  <c:v>-66.4132671011972</c:v>
                </c:pt>
                <c:pt idx="56">
                  <c:v>-67.62931154115886</c:v>
                </c:pt>
                <c:pt idx="57">
                  <c:v>-68.8441666404553</c:v>
                </c:pt>
                <c:pt idx="58">
                  <c:v>-70.0577698175827</c:v>
                </c:pt>
                <c:pt idx="59">
                  <c:v>-71.2700597051785</c:v>
                </c:pt>
                <c:pt idx="60">
                  <c:v>-72.48097615067545</c:v>
                </c:pt>
                <c:pt idx="61">
                  <c:v>-73.69046021546565</c:v>
                </c:pt>
                <c:pt idx="62">
                  <c:v>-74.89845417263334</c:v>
                </c:pt>
                <c:pt idx="63">
                  <c:v>-76.10490150340851</c:v>
                </c:pt>
                <c:pt idx="64">
                  <c:v>-77.30974689238151</c:v>
                </c:pt>
                <c:pt idx="65">
                  <c:v>-78.51293622163091</c:v>
                </c:pt>
                <c:pt idx="66">
                  <c:v>-79.71441656379766</c:v>
                </c:pt>
                <c:pt idx="67">
                  <c:v>-80.91413617423441</c:v>
                </c:pt>
                <c:pt idx="68">
                  <c:v>-82.11204448227394</c:v>
                </c:pt>
                <c:pt idx="69">
                  <c:v>-83.30809208170804</c:v>
                </c:pt>
                <c:pt idx="70">
                  <c:v>-84.50223072054165</c:v>
                </c:pt>
                <c:pt idx="71">
                  <c:v>-85.6944132900915</c:v>
                </c:pt>
                <c:pt idx="72">
                  <c:v>-86.88459381347951</c:v>
                </c:pt>
                <c:pt idx="73">
                  <c:v>-88.07272743359455</c:v>
                </c:pt>
                <c:pt idx="74">
                  <c:v>-89.25877040056784</c:v>
                </c:pt>
                <c:pt idx="75">
                  <c:v>-90.4426800587982</c:v>
                </c:pt>
                <c:pt idx="76">
                  <c:v>-91.62441483361015</c:v>
                </c:pt>
                <c:pt idx="77">
                  <c:v>-92.80393421755797</c:v>
                </c:pt>
                <c:pt idx="78">
                  <c:v>-93.98119875642558</c:v>
                </c:pt>
                <c:pt idx="79">
                  <c:v>-95.15617003496421</c:v>
                </c:pt>
                <c:pt idx="80">
                  <c:v>-96.32881066240621</c:v>
                </c:pt>
                <c:pt idx="81">
                  <c:v>-97.49908425778021</c:v>
                </c:pt>
                <c:pt idx="82">
                  <c:v>-98.66695543506401</c:v>
                </c:pt>
                <c:pt idx="83">
                  <c:v>-99.83238978820981</c:v>
                </c:pt>
                <c:pt idx="84">
                  <c:v>-100.9953538760556</c:v>
                </c:pt>
                <c:pt idx="85">
                  <c:v>-102.1558152071627</c:v>
                </c:pt>
                <c:pt idx="86">
                  <c:v>-103.3137422245891</c:v>
                </c:pt>
                <c:pt idx="87">
                  <c:v>-104.4691042906356</c:v>
                </c:pt>
                <c:pt idx="88">
                  <c:v>-105.6218716715713</c:v>
                </c:pt>
                <c:pt idx="89">
                  <c:v>-106.7720155223635</c:v>
                </c:pt>
                <c:pt idx="90">
                  <c:v>-107.9195078714331</c:v>
                </c:pt>
                <c:pt idx="91">
                  <c:v>-109.0643216054431</c:v>
                </c:pt>
                <c:pt idx="92">
                  <c:v>-110.2064304541394</c:v>
                </c:pt>
                <c:pt idx="93">
                  <c:v>-111.3458089752631</c:v>
                </c:pt>
                <c:pt idx="94">
                  <c:v>-112.4824325395361</c:v>
                </c:pt>
                <c:pt idx="95">
                  <c:v>-113.61627731574</c:v>
                </c:pt>
                <c:pt idx="96">
                  <c:v>-114.7473202558944</c:v>
                </c:pt>
                <c:pt idx="97">
                  <c:v>-115.8755390805486</c:v>
                </c:pt>
                <c:pt idx="98">
                  <c:v>-117.0009122641925</c:v>
                </c:pt>
                <c:pt idx="99">
                  <c:v>-118.1234190207943</c:v>
                </c:pt>
                <c:pt idx="100">
                  <c:v>-119.2430392894764</c:v>
                </c:pt>
                <c:pt idx="101">
                  <c:v>-120.3597537203316</c:v>
                </c:pt>
                <c:pt idx="102">
                  <c:v>-121.473543660389</c:v>
                </c:pt>
                <c:pt idx="103">
                  <c:v>-122.5843911397365</c:v>
                </c:pt>
                <c:pt idx="104">
                  <c:v>-123.6922788577948</c:v>
                </c:pt>
                <c:pt idx="105">
                  <c:v>-124.7971901697651</c:v>
                </c:pt>
                <c:pt idx="106">
                  <c:v>-125.8991090732356</c:v>
                </c:pt>
                <c:pt idx="107">
                  <c:v>-126.9980201949634</c:v>
                </c:pt>
                <c:pt idx="108">
                  <c:v>-128.0939087778283</c:v>
                </c:pt>
                <c:pt idx="109">
                  <c:v>-129.1867606679671</c:v>
                </c:pt>
                <c:pt idx="110">
                  <c:v>-130.2765623020759</c:v>
                </c:pt>
                <c:pt idx="111">
                  <c:v>-131.3633006949092</c:v>
                </c:pt>
                <c:pt idx="112">
                  <c:v>-132.4469634269462</c:v>
                </c:pt>
                <c:pt idx="113">
                  <c:v>-133.527538632248</c:v>
                </c:pt>
                <c:pt idx="114">
                  <c:v>-134.605014986498</c:v>
                </c:pt>
                <c:pt idx="115">
                  <c:v>-135.6793816952222</c:v>
                </c:pt>
                <c:pt idx="116">
                  <c:v>-136.7506284822044</c:v>
                </c:pt>
                <c:pt idx="117">
                  <c:v>-137.8187455780786</c:v>
                </c:pt>
                <c:pt idx="118">
                  <c:v>-138.8837237091065</c:v>
                </c:pt>
                <c:pt idx="119">
                  <c:v>-139.9455540861453</c:v>
                </c:pt>
              </c:numCache>
            </c:numRef>
          </c:yVal>
          <c:smooth val="1"/>
          <c:extLst xmlns:c16r2="http://schemas.microsoft.com/office/drawing/2015/06/chart">
            <c:ext xmlns:c16="http://schemas.microsoft.com/office/drawing/2014/chart" uri="{C3380CC4-5D6E-409C-BE32-E72D297353CC}">
              <c16:uniqueId val="{00000008-F9C8-43E1-A060-FA34792CD05B}"/>
            </c:ext>
          </c:extLst>
        </c:ser>
        <c:dLbls>
          <c:showLegendKey val="0"/>
          <c:showVal val="0"/>
          <c:showCatName val="0"/>
          <c:showSerName val="0"/>
          <c:showPercent val="0"/>
          <c:showBubbleSize val="0"/>
        </c:dLbls>
        <c:axId val="-1436871104"/>
        <c:axId val="-1261029664"/>
      </c:scatterChart>
      <c:valAx>
        <c:axId val="-1436871104"/>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crossAx val="-1261029664"/>
        <c:crosses val="autoZero"/>
        <c:crossBetween val="midCat"/>
      </c:valAx>
      <c:valAx>
        <c:axId val="-1261029664"/>
        <c:scaling>
          <c:orientation val="minMax"/>
        </c:scaling>
        <c:delete val="0"/>
        <c:axPos val="l"/>
        <c:majorGridlines/>
        <c:title>
          <c:tx>
            <c:rich>
              <a:bodyPr rot="-5400000" vert="horz"/>
              <a:lstStyle/>
              <a:p>
                <a:pPr>
                  <a:defRPr/>
                </a:pPr>
                <a:r>
                  <a:rPr lang="en-US"/>
                  <a:t>Deaths Per Month</a:t>
                </a:r>
              </a:p>
            </c:rich>
          </c:tx>
          <c:overlay val="0"/>
        </c:title>
        <c:numFmt formatCode="#,##0" sourceLinked="0"/>
        <c:majorTickMark val="out"/>
        <c:minorTickMark val="none"/>
        <c:tickLblPos val="nextTo"/>
        <c:crossAx val="-1436871104"/>
        <c:crosses val="autoZero"/>
        <c:crossBetween val="midCat"/>
      </c:valAx>
    </c:plotArea>
    <c:legend>
      <c:legendPos val="r"/>
      <c:layout>
        <c:manualLayout>
          <c:xMode val="edge"/>
          <c:yMode val="edge"/>
          <c:x val="0.647908160785457"/>
          <c:y val="0.0580570497117276"/>
          <c:w val="0.343123238067464"/>
          <c:h val="0.847170935485537"/>
        </c:manualLayout>
      </c:layout>
      <c:overlay val="0"/>
    </c:legend>
    <c:plotVisOnly val="1"/>
    <c:dispBlanksAs val="gap"/>
    <c:showDLblsOverMax val="0"/>
  </c:chart>
  <c:txPr>
    <a:bodyPr/>
    <a:lstStyle/>
    <a:p>
      <a:pPr>
        <a:defRPr sz="1000">
          <a:latin typeface="Arial" charset="0"/>
          <a:ea typeface="Arial" charset="0"/>
          <a:cs typeface="Arial" charset="0"/>
        </a:defRPr>
      </a:pPr>
      <a:endParaRPr lang="en-US"/>
    </a:p>
  </c:txPr>
  <c:externalData r:id="rId1">
    <c:autoUpdate val="0"/>
  </c:externalData>
</c:chartSpace>
</file>

<file path=word/charts/chart20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Arial" charset="0"/>
                <a:ea typeface="Arial" charset="0"/>
                <a:cs typeface="Arial" charset="0"/>
              </a:defRPr>
            </a:pPr>
            <a:r>
              <a:rPr lang="en-US" b="1"/>
              <a:t>Sensitivity to Utility for Chronic Pain with Rx:</a:t>
            </a:r>
          </a:p>
          <a:p>
            <a:pPr>
              <a:defRPr b="1"/>
            </a:pPr>
            <a:r>
              <a:rPr lang="en-US" b="1"/>
              <a:t>Reduced Prescribing for Acute Pain Policy</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Arial" charset="0"/>
              <a:ea typeface="Arial" charset="0"/>
              <a:cs typeface="Arial" charset="0"/>
            </a:defRPr>
          </a:pPr>
          <a:endParaRPr lang="en-US"/>
        </a:p>
      </c:txPr>
    </c:title>
    <c:autoTitleDeleted val="0"/>
    <c:plotArea>
      <c:layout/>
      <c:scatterChart>
        <c:scatterStyle val="smoothMarker"/>
        <c:varyColors val="0"/>
        <c:ser>
          <c:idx val="0"/>
          <c:order val="0"/>
          <c:tx>
            <c:strRef>
              <c:f>'Acute Pain'!$C$1:$G$1</c:f>
              <c:strCache>
                <c:ptCount val="1"/>
                <c:pt idx="0">
                  <c:v>5-yea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ute Pain'!$B$3:$B$7</c:f>
              <c:numCache>
                <c:formatCode>0.00</c:formatCode>
                <c:ptCount val="5"/>
                <c:pt idx="0">
                  <c:v>0.99875</c:v>
                </c:pt>
                <c:pt idx="1">
                  <c:v>0.9265</c:v>
                </c:pt>
                <c:pt idx="2">
                  <c:v>0.85</c:v>
                </c:pt>
                <c:pt idx="3">
                  <c:v>0.8415</c:v>
                </c:pt>
                <c:pt idx="4">
                  <c:v>0.833</c:v>
                </c:pt>
              </c:numCache>
            </c:numRef>
          </c:xVal>
          <c:yVal>
            <c:numRef>
              <c:f>'Acute Pain'!$D$3:$D$7</c:f>
              <c:numCache>
                <c:formatCode>_(* #,##0_);_(* \(#,##0\);_(* "-"??_);_(@_)</c:formatCode>
                <c:ptCount val="5"/>
                <c:pt idx="0">
                  <c:v>-1.54968966901894E6</c:v>
                </c:pt>
                <c:pt idx="1">
                  <c:v>-1.17276036616144E6</c:v>
                </c:pt>
                <c:pt idx="2">
                  <c:v>-773658.7513721466</c:v>
                </c:pt>
                <c:pt idx="3">
                  <c:v>-729314.1275062561</c:v>
                </c:pt>
                <c:pt idx="4">
                  <c:v>-684969.5036412238</c:v>
                </c:pt>
              </c:numCache>
            </c:numRef>
          </c:yVal>
          <c:smooth val="1"/>
        </c:ser>
        <c:ser>
          <c:idx val="1"/>
          <c:order val="1"/>
          <c:tx>
            <c:strRef>
              <c:f>'Acute Pain'!$H$1:$L$1</c:f>
              <c:strCache>
                <c:ptCount val="1"/>
                <c:pt idx="0">
                  <c:v>10-year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ute Pain'!$B$3:$B$7</c:f>
              <c:numCache>
                <c:formatCode>0.00</c:formatCode>
                <c:ptCount val="5"/>
                <c:pt idx="0">
                  <c:v>0.99875</c:v>
                </c:pt>
                <c:pt idx="1">
                  <c:v>0.9265</c:v>
                </c:pt>
                <c:pt idx="2">
                  <c:v>0.85</c:v>
                </c:pt>
                <c:pt idx="3">
                  <c:v>0.8415</c:v>
                </c:pt>
                <c:pt idx="4">
                  <c:v>0.833</c:v>
                </c:pt>
              </c:numCache>
            </c:numRef>
          </c:xVal>
          <c:yVal>
            <c:numRef>
              <c:f>'Acute Pain'!$I$3:$I$7</c:f>
              <c:numCache>
                <c:formatCode>_(* #,##0_);_(* \(#,##0\);_(* "-"??_);_(@_)</c:formatCode>
                <c:ptCount val="5"/>
                <c:pt idx="0">
                  <c:v>-1.26994281089468E6</c:v>
                </c:pt>
                <c:pt idx="1">
                  <c:v>-870886.2624572754</c:v>
                </c:pt>
                <c:pt idx="2">
                  <c:v>-448355.799405384</c:v>
                </c:pt>
                <c:pt idx="3">
                  <c:v>-401407.9701780319</c:v>
                </c:pt>
                <c:pt idx="4">
                  <c:v>-354460.1409500116</c:v>
                </c:pt>
              </c:numCache>
            </c:numRef>
          </c:yVal>
          <c:smooth val="1"/>
        </c:ser>
        <c:dLbls>
          <c:showLegendKey val="0"/>
          <c:showVal val="0"/>
          <c:showCatName val="0"/>
          <c:showSerName val="0"/>
          <c:showPercent val="0"/>
          <c:showBubbleSize val="0"/>
        </c:dLbls>
        <c:axId val="-1353235232"/>
        <c:axId val="-1159230128"/>
      </c:scatterChart>
      <c:valAx>
        <c:axId val="-1353235232"/>
        <c:scaling>
          <c:orientation val="minMax"/>
          <c:max val="1.0"/>
          <c:min val="0.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r>
                  <a:rPr lang="en-US" b="1"/>
                  <a:t>Utility Value for Chronic Pain with Rx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crossAx val="-1159230128"/>
        <c:crosses val="autoZero"/>
        <c:crossBetween val="midCat"/>
      </c:valAx>
      <c:valAx>
        <c:axId val="-1159230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r>
                  <a:rPr lang="en-US" b="1"/>
                  <a:t>QALYs relative to </a:t>
                </a:r>
              </a:p>
              <a:p>
                <a:pPr>
                  <a:defRPr b="1"/>
                </a:pPr>
                <a:r>
                  <a:rPr lang="en-US" b="1"/>
                  <a:t>Status Quo</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crossAx val="-13532352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Arial" charset="0"/>
          <a:ea typeface="Arial" charset="0"/>
          <a:cs typeface="Arial" charset="0"/>
        </a:defRPr>
      </a:pPr>
      <a:endParaRPr lang="en-US"/>
    </a:p>
  </c:txPr>
  <c:externalData r:id="rId3">
    <c:autoUpdate val="0"/>
  </c:externalData>
</c:chartSpace>
</file>

<file path=word/charts/chart20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80" b="1" i="0" u="none" strike="noStrike" kern="1200" spc="0" baseline="0">
                <a:solidFill>
                  <a:schemeClr val="tx1"/>
                </a:solidFill>
                <a:latin typeface="Arial" charset="0"/>
                <a:ea typeface="Arial" charset="0"/>
                <a:cs typeface="Arial" charset="0"/>
              </a:defRPr>
            </a:pPr>
            <a:r>
              <a:rPr lang="en-US" sz="1180" b="1"/>
              <a:t>Sensitivity to Utility for Chronic Pain with Rx:</a:t>
            </a:r>
          </a:p>
          <a:p>
            <a:pPr>
              <a:defRPr sz="1180" b="1"/>
            </a:pPr>
            <a:r>
              <a:rPr lang="en-US" sz="1180" b="1"/>
              <a:t>Reduced Prescribing for Transitioning Pain Policy</a:t>
            </a:r>
          </a:p>
        </c:rich>
      </c:tx>
      <c:layout>
        <c:manualLayout>
          <c:xMode val="edge"/>
          <c:yMode val="edge"/>
          <c:x val="0.133277777777778"/>
          <c:y val="0.0505050505050505"/>
        </c:manualLayout>
      </c:layout>
      <c:overlay val="0"/>
      <c:spPr>
        <a:noFill/>
        <a:ln>
          <a:noFill/>
        </a:ln>
        <a:effectLst/>
      </c:spPr>
      <c:txPr>
        <a:bodyPr rot="0" spcFirstLastPara="1" vertOverflow="ellipsis" vert="horz" wrap="square" anchor="ctr" anchorCtr="1"/>
        <a:lstStyle/>
        <a:p>
          <a:pPr>
            <a:defRPr sz="1180" b="1" i="0" u="none" strike="noStrike" kern="1200" spc="0" baseline="0">
              <a:solidFill>
                <a:schemeClr val="tx1"/>
              </a:solidFill>
              <a:latin typeface="Arial" charset="0"/>
              <a:ea typeface="Arial" charset="0"/>
              <a:cs typeface="Arial" charset="0"/>
            </a:defRPr>
          </a:pPr>
          <a:endParaRPr lang="en-US"/>
        </a:p>
      </c:txPr>
    </c:title>
    <c:autoTitleDeleted val="0"/>
    <c:plotArea>
      <c:layout/>
      <c:scatterChart>
        <c:scatterStyle val="smoothMarker"/>
        <c:varyColors val="0"/>
        <c:ser>
          <c:idx val="0"/>
          <c:order val="0"/>
          <c:tx>
            <c:strRef>
              <c:f>'Trans Pain'!$C$1:$G$1</c:f>
              <c:strCache>
                <c:ptCount val="1"/>
                <c:pt idx="0">
                  <c:v>5-yea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rans Pain'!$B$3:$B$7</c:f>
              <c:numCache>
                <c:formatCode>0.00</c:formatCode>
                <c:ptCount val="5"/>
                <c:pt idx="0">
                  <c:v>0.99875</c:v>
                </c:pt>
                <c:pt idx="1">
                  <c:v>0.9265</c:v>
                </c:pt>
                <c:pt idx="2">
                  <c:v>0.85</c:v>
                </c:pt>
                <c:pt idx="3">
                  <c:v>0.8415</c:v>
                </c:pt>
                <c:pt idx="4">
                  <c:v>0.833</c:v>
                </c:pt>
              </c:numCache>
            </c:numRef>
          </c:xVal>
          <c:yVal>
            <c:numRef>
              <c:f>'Trans Pain'!$D$3:$D$7</c:f>
              <c:numCache>
                <c:formatCode>_(* #,##0_);_(* \(#,##0\);_(* "-"??_);_(@_)</c:formatCode>
                <c:ptCount val="5"/>
                <c:pt idx="0">
                  <c:v>-748073.4244971275</c:v>
                </c:pt>
                <c:pt idx="1">
                  <c:v>-339749.506356144</c:v>
                </c:pt>
                <c:pt idx="2">
                  <c:v>92593.46579236984</c:v>
                </c:pt>
                <c:pt idx="3">
                  <c:v>140631.5738089561</c:v>
                </c:pt>
                <c:pt idx="4">
                  <c:v>188669.6818250656</c:v>
                </c:pt>
              </c:numCache>
            </c:numRef>
          </c:yVal>
          <c:smooth val="1"/>
        </c:ser>
        <c:ser>
          <c:idx val="1"/>
          <c:order val="1"/>
          <c:tx>
            <c:strRef>
              <c:f>'Trans Pain'!$H$1:$L$1</c:f>
              <c:strCache>
                <c:ptCount val="1"/>
                <c:pt idx="0">
                  <c:v>10-year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Trans Pain'!$B$3:$B$7</c:f>
              <c:numCache>
                <c:formatCode>0.00</c:formatCode>
                <c:ptCount val="5"/>
                <c:pt idx="0">
                  <c:v>0.99875</c:v>
                </c:pt>
                <c:pt idx="1">
                  <c:v>0.9265</c:v>
                </c:pt>
                <c:pt idx="2">
                  <c:v>0.85</c:v>
                </c:pt>
                <c:pt idx="3">
                  <c:v>0.8415</c:v>
                </c:pt>
                <c:pt idx="4">
                  <c:v>0.833</c:v>
                </c:pt>
              </c:numCache>
            </c:numRef>
          </c:xVal>
          <c:yVal>
            <c:numRef>
              <c:f>'Trans Pain'!$I$3:$I$7</c:f>
              <c:numCache>
                <c:formatCode>_(* #,##0_);_(* \(#,##0\);_(* "-"??_);_(@_)</c:formatCode>
                <c:ptCount val="5"/>
                <c:pt idx="0">
                  <c:v>-714427.563038063</c:v>
                </c:pt>
                <c:pt idx="1">
                  <c:v>-278451.3899603843</c:v>
                </c:pt>
                <c:pt idx="2">
                  <c:v>183170.4403570175</c:v>
                </c:pt>
                <c:pt idx="3">
                  <c:v>234461.7548368454</c:v>
                </c:pt>
                <c:pt idx="4">
                  <c:v>285753.0693167687</c:v>
                </c:pt>
              </c:numCache>
            </c:numRef>
          </c:yVal>
          <c:smooth val="1"/>
        </c:ser>
        <c:dLbls>
          <c:showLegendKey val="0"/>
          <c:showVal val="0"/>
          <c:showCatName val="0"/>
          <c:showSerName val="0"/>
          <c:showPercent val="0"/>
          <c:showBubbleSize val="0"/>
        </c:dLbls>
        <c:axId val="-1436667360"/>
        <c:axId val="-1436665168"/>
      </c:scatterChart>
      <c:valAx>
        <c:axId val="-1436667360"/>
        <c:scaling>
          <c:orientation val="minMax"/>
          <c:max val="1.0"/>
          <c:min val="0.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r>
                  <a:rPr lang="en-US" b="1"/>
                  <a:t>Utility Value for Chronic Pain with Rx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crossAx val="-1436665168"/>
        <c:crosses val="autoZero"/>
        <c:crossBetween val="midCat"/>
        <c:majorUnit val="0.05"/>
      </c:valAx>
      <c:valAx>
        <c:axId val="-1436665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000" b="1" i="0" u="none" strike="noStrike" kern="1200" baseline="0">
                    <a:solidFill>
                      <a:schemeClr val="tx1"/>
                    </a:solidFill>
                    <a:latin typeface="Arial" charset="0"/>
                    <a:ea typeface="Arial" charset="0"/>
                    <a:cs typeface="Arial" charset="0"/>
                  </a:defRPr>
                </a:pPr>
                <a:r>
                  <a:rPr lang="en-US" b="1"/>
                  <a:t>QALYs relative to </a:t>
                </a:r>
              </a:p>
              <a:p>
                <a:pPr algn="ctr" rtl="0">
                  <a:defRPr b="1"/>
                </a:pPr>
                <a:r>
                  <a:rPr lang="en-US" b="1"/>
                  <a:t>Status Quo</a:t>
                </a:r>
              </a:p>
            </c:rich>
          </c:tx>
          <c:overlay val="0"/>
          <c:spPr>
            <a:noFill/>
            <a:ln>
              <a:noFill/>
            </a:ln>
            <a:effectLst/>
          </c:spPr>
          <c:txPr>
            <a:bodyPr rot="-5400000" spcFirstLastPara="1" vertOverflow="ellipsis" vert="horz" wrap="square" anchor="ctr" anchorCtr="1"/>
            <a:lstStyle/>
            <a:p>
              <a:pPr algn="ctr" rtl="0">
                <a:defRPr sz="1000" b="1" i="0" u="none" strike="noStrike" kern="1200" baseline="0">
                  <a:solidFill>
                    <a:schemeClr val="tx1"/>
                  </a:solidFill>
                  <a:latin typeface="Arial" charset="0"/>
                  <a:ea typeface="Arial" charset="0"/>
                  <a:cs typeface="Arial"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crossAx val="-14366673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Arial" charset="0"/>
          <a:ea typeface="Arial" charset="0"/>
          <a:cs typeface="Arial" charset="0"/>
        </a:defRPr>
      </a:pPr>
      <a:endParaRPr lang="en-US"/>
    </a:p>
  </c:txPr>
  <c:externalData r:id="rId3">
    <c:autoUpdate val="0"/>
  </c:externalData>
</c:chartSpace>
</file>

<file path=word/charts/chart20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Arial" charset="0"/>
                <a:ea typeface="Arial" charset="0"/>
                <a:cs typeface="Arial" charset="0"/>
              </a:defRPr>
            </a:pPr>
            <a:r>
              <a:rPr lang="en-US" b="1"/>
              <a:t>Sensitivity to Utility for Chronic Pain with Rx:</a:t>
            </a:r>
          </a:p>
          <a:p>
            <a:pPr>
              <a:defRPr b="1"/>
            </a:pPr>
            <a:r>
              <a:rPr lang="en-US" b="1"/>
              <a:t>Reduced Prescribing for Chronic Pain Policy</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Arial" charset="0"/>
              <a:ea typeface="Arial" charset="0"/>
              <a:cs typeface="Arial" charset="0"/>
            </a:defRPr>
          </a:pPr>
          <a:endParaRPr lang="en-US"/>
        </a:p>
      </c:txPr>
    </c:title>
    <c:autoTitleDeleted val="0"/>
    <c:plotArea>
      <c:layout/>
      <c:scatterChart>
        <c:scatterStyle val="smoothMarker"/>
        <c:varyColors val="0"/>
        <c:ser>
          <c:idx val="0"/>
          <c:order val="0"/>
          <c:tx>
            <c:strRef>
              <c:f>'Chronic Pain'!$C$154:$G$154</c:f>
              <c:strCache>
                <c:ptCount val="1"/>
                <c:pt idx="0">
                  <c:v>5-yea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hronic Pain'!$B$156:$B$160</c:f>
              <c:numCache>
                <c:formatCode>0.00</c:formatCode>
                <c:ptCount val="5"/>
                <c:pt idx="0">
                  <c:v>0.99875</c:v>
                </c:pt>
                <c:pt idx="1">
                  <c:v>0.9265</c:v>
                </c:pt>
                <c:pt idx="2">
                  <c:v>0.85</c:v>
                </c:pt>
                <c:pt idx="3">
                  <c:v>0.8415</c:v>
                </c:pt>
                <c:pt idx="4">
                  <c:v>0.833</c:v>
                </c:pt>
              </c:numCache>
            </c:numRef>
          </c:xVal>
          <c:yVal>
            <c:numRef>
              <c:f>'Chronic Pain'!$D$156:$D$160</c:f>
              <c:numCache>
                <c:formatCode>_(* #,##0_);_(* \(#,##0\);_(* "-"??_);_(@_)</c:formatCode>
                <c:ptCount val="5"/>
                <c:pt idx="0">
                  <c:v>-4.28453582535915E6</c:v>
                </c:pt>
                <c:pt idx="1">
                  <c:v>-2.04843061919031E6</c:v>
                </c:pt>
                <c:pt idx="2">
                  <c:v>319210.187340641</c:v>
                </c:pt>
                <c:pt idx="3">
                  <c:v>582281.388066578</c:v>
                </c:pt>
                <c:pt idx="4">
                  <c:v>845352.588792038</c:v>
                </c:pt>
              </c:numCache>
            </c:numRef>
          </c:yVal>
          <c:smooth val="1"/>
        </c:ser>
        <c:ser>
          <c:idx val="1"/>
          <c:order val="1"/>
          <c:tx>
            <c:strRef>
              <c:f>'Chronic Pain'!$H$154:$L$154</c:f>
              <c:strCache>
                <c:ptCount val="1"/>
                <c:pt idx="0">
                  <c:v>10-year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hronic Pain'!$B$156:$B$160</c:f>
              <c:numCache>
                <c:formatCode>0.00</c:formatCode>
                <c:ptCount val="5"/>
                <c:pt idx="0">
                  <c:v>0.99875</c:v>
                </c:pt>
                <c:pt idx="1">
                  <c:v>0.9265</c:v>
                </c:pt>
                <c:pt idx="2">
                  <c:v>0.85</c:v>
                </c:pt>
                <c:pt idx="3">
                  <c:v>0.8415</c:v>
                </c:pt>
                <c:pt idx="4">
                  <c:v>0.833</c:v>
                </c:pt>
              </c:numCache>
            </c:numRef>
          </c:xVal>
          <c:yVal>
            <c:numRef>
              <c:f>'Chronic Pain'!$I$156:$I$160</c:f>
              <c:numCache>
                <c:formatCode>_(* #,##0_);_(* \(#,##0\);_(* "-"??_);_(@_)</c:formatCode>
                <c:ptCount val="5"/>
                <c:pt idx="0">
                  <c:v>-4.25106776079407E6</c:v>
                </c:pt>
                <c:pt idx="1">
                  <c:v>-1.86070094185095E6</c:v>
                </c:pt>
                <c:pt idx="2">
                  <c:v>670275.6899706831</c:v>
                </c:pt>
                <c:pt idx="3">
                  <c:v>951495.3157285691</c:v>
                </c:pt>
                <c:pt idx="4">
                  <c:v>1.23271494148645E6</c:v>
                </c:pt>
              </c:numCache>
            </c:numRef>
          </c:yVal>
          <c:smooth val="1"/>
        </c:ser>
        <c:dLbls>
          <c:showLegendKey val="0"/>
          <c:showVal val="0"/>
          <c:showCatName val="0"/>
          <c:showSerName val="0"/>
          <c:showPercent val="0"/>
          <c:showBubbleSize val="0"/>
        </c:dLbls>
        <c:axId val="-1142627648"/>
        <c:axId val="-1142625104"/>
      </c:scatterChart>
      <c:valAx>
        <c:axId val="-1142627648"/>
        <c:scaling>
          <c:orientation val="minMax"/>
          <c:max val="1.0"/>
          <c:min val="0.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r>
                  <a:rPr lang="en-US" b="1"/>
                  <a:t>Utility Value for Chronic Pain with Rx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crossAx val="-1142625104"/>
        <c:crosses val="autoZero"/>
        <c:crossBetween val="midCat"/>
        <c:majorUnit val="0.05"/>
      </c:valAx>
      <c:valAx>
        <c:axId val="-1142625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000" b="1" i="0" u="none" strike="noStrike" kern="1200" baseline="0">
                    <a:solidFill>
                      <a:schemeClr val="tx1"/>
                    </a:solidFill>
                    <a:latin typeface="Arial" charset="0"/>
                    <a:ea typeface="Arial" charset="0"/>
                    <a:cs typeface="Arial" charset="0"/>
                  </a:defRPr>
                </a:pPr>
                <a:r>
                  <a:rPr lang="en-US" b="1"/>
                  <a:t>QALYs relative to</a:t>
                </a:r>
              </a:p>
              <a:p>
                <a:pPr algn="ctr" rtl="0">
                  <a:defRPr b="1"/>
                </a:pPr>
                <a:r>
                  <a:rPr lang="en-US" b="1"/>
                  <a:t> Status Quo</a:t>
                </a:r>
              </a:p>
            </c:rich>
          </c:tx>
          <c:overlay val="0"/>
          <c:spPr>
            <a:noFill/>
            <a:ln>
              <a:noFill/>
            </a:ln>
            <a:effectLst/>
          </c:spPr>
          <c:txPr>
            <a:bodyPr rot="-5400000" spcFirstLastPara="1" vertOverflow="ellipsis" vert="horz" wrap="square" anchor="ctr" anchorCtr="1"/>
            <a:lstStyle/>
            <a:p>
              <a:pPr algn="ctr" rtl="0">
                <a:defRPr sz="1000" b="1" i="0" u="none" strike="noStrike" kern="1200" baseline="0">
                  <a:solidFill>
                    <a:schemeClr val="tx1"/>
                  </a:solidFill>
                  <a:latin typeface="Arial" charset="0"/>
                  <a:ea typeface="Arial" charset="0"/>
                  <a:cs typeface="Arial"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crossAx val="-11426276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Arial" charset="0"/>
          <a:ea typeface="Arial" charset="0"/>
          <a:cs typeface="Arial" charset="0"/>
        </a:defRPr>
      </a:pPr>
      <a:endParaRPr lang="en-US"/>
    </a:p>
  </c:txPr>
  <c:externalData r:id="rId3">
    <c:autoUpdate val="0"/>
  </c:externalData>
</c:chartSpace>
</file>

<file path=word/charts/chart20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Arial" charset="0"/>
                <a:ea typeface="Arial" charset="0"/>
                <a:cs typeface="Arial" charset="0"/>
              </a:defRPr>
            </a:pPr>
            <a:r>
              <a:rPr lang="en-US" b="1"/>
              <a:t>Sensitivity to Utility for Chronic Pain with Rx:</a:t>
            </a:r>
          </a:p>
          <a:p>
            <a:pPr>
              <a:defRPr b="1"/>
            </a:pPr>
            <a:r>
              <a:rPr lang="en-US" b="1"/>
              <a:t>Drug Rescheduling Policy</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Arial" charset="0"/>
              <a:ea typeface="Arial" charset="0"/>
              <a:cs typeface="Arial" charset="0"/>
            </a:defRPr>
          </a:pPr>
          <a:endParaRPr lang="en-US"/>
        </a:p>
      </c:txPr>
    </c:title>
    <c:autoTitleDeleted val="0"/>
    <c:plotArea>
      <c:layout/>
      <c:scatterChart>
        <c:scatterStyle val="smoothMarker"/>
        <c:varyColors val="0"/>
        <c:ser>
          <c:idx val="0"/>
          <c:order val="0"/>
          <c:tx>
            <c:strRef>
              <c:f>Reschedule!$C$154:$G$154</c:f>
              <c:strCache>
                <c:ptCount val="1"/>
                <c:pt idx="0">
                  <c:v>5-yea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eschedule!$B$156:$B$160</c:f>
              <c:numCache>
                <c:formatCode>0.00</c:formatCode>
                <c:ptCount val="5"/>
                <c:pt idx="0">
                  <c:v>0.99875</c:v>
                </c:pt>
                <c:pt idx="1">
                  <c:v>0.9265</c:v>
                </c:pt>
                <c:pt idx="2">
                  <c:v>0.85</c:v>
                </c:pt>
                <c:pt idx="3">
                  <c:v>0.8415</c:v>
                </c:pt>
                <c:pt idx="4">
                  <c:v>0.833</c:v>
                </c:pt>
              </c:numCache>
            </c:numRef>
          </c:xVal>
          <c:yVal>
            <c:numRef>
              <c:f>Reschedule!$D$156:$D$160</c:f>
              <c:numCache>
                <c:formatCode>_(* #,##0_);_(* \(#,##0\);_(* "-"??_);_(@_)</c:formatCode>
                <c:ptCount val="5"/>
                <c:pt idx="0">
                  <c:v>-1.29604653292564E7</c:v>
                </c:pt>
                <c:pt idx="1">
                  <c:v>-6.6140116160039E6</c:v>
                </c:pt>
                <c:pt idx="2">
                  <c:v>105762.9039096832</c:v>
                </c:pt>
                <c:pt idx="3">
                  <c:v>852404.5172337532</c:v>
                </c:pt>
                <c:pt idx="4">
                  <c:v>1.59904613055725E6</c:v>
                </c:pt>
              </c:numCache>
            </c:numRef>
          </c:yVal>
          <c:smooth val="1"/>
        </c:ser>
        <c:ser>
          <c:idx val="1"/>
          <c:order val="1"/>
          <c:tx>
            <c:strRef>
              <c:f>Reschedule!$H$154:$L$154</c:f>
              <c:strCache>
                <c:ptCount val="1"/>
                <c:pt idx="0">
                  <c:v>10-year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Reschedule!$B$156:$B$160</c:f>
              <c:numCache>
                <c:formatCode>0.00</c:formatCode>
                <c:ptCount val="5"/>
                <c:pt idx="0">
                  <c:v>0.99875</c:v>
                </c:pt>
                <c:pt idx="1">
                  <c:v>0.9265</c:v>
                </c:pt>
                <c:pt idx="2">
                  <c:v>0.85</c:v>
                </c:pt>
                <c:pt idx="3">
                  <c:v>0.8415</c:v>
                </c:pt>
                <c:pt idx="4">
                  <c:v>0.833</c:v>
                </c:pt>
              </c:numCache>
            </c:numRef>
          </c:xVal>
          <c:yVal>
            <c:numRef>
              <c:f>Reschedule!$I$156:$I$160</c:f>
              <c:numCache>
                <c:formatCode>_(* #,##0_);_(* \(#,##0\);_(* "-"??_);_(@_)</c:formatCode>
                <c:ptCount val="5"/>
                <c:pt idx="0">
                  <c:v>-1.29769431409292E7</c:v>
                </c:pt>
                <c:pt idx="1">
                  <c:v>-6.19362917892857E6</c:v>
                </c:pt>
                <c:pt idx="2">
                  <c:v>988703.251424599</c:v>
                </c:pt>
                <c:pt idx="3">
                  <c:v>1.78674018813066E6</c:v>
                </c:pt>
                <c:pt idx="4">
                  <c:v>2.58477712483664E6</c:v>
                </c:pt>
              </c:numCache>
            </c:numRef>
          </c:yVal>
          <c:smooth val="1"/>
        </c:ser>
        <c:dLbls>
          <c:showLegendKey val="0"/>
          <c:showVal val="0"/>
          <c:showCatName val="0"/>
          <c:showSerName val="0"/>
          <c:showPercent val="0"/>
          <c:showBubbleSize val="0"/>
        </c:dLbls>
        <c:axId val="-1437118608"/>
        <c:axId val="-1437116064"/>
      </c:scatterChart>
      <c:valAx>
        <c:axId val="-1437118608"/>
        <c:scaling>
          <c:orientation val="minMax"/>
          <c:max val="1.0"/>
          <c:min val="0.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r>
                  <a:rPr lang="en-US" b="1"/>
                  <a:t>Utility Value for Chronic Pain with Rx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charset="0"/>
                  <a:ea typeface="Arial" charset="0"/>
                  <a:cs typeface="Arial"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crossAx val="-1437116064"/>
        <c:crosses val="autoZero"/>
        <c:crossBetween val="midCat"/>
      </c:valAx>
      <c:valAx>
        <c:axId val="-1437116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000" b="1" i="0" u="none" strike="noStrike" kern="1200" baseline="0">
                    <a:solidFill>
                      <a:schemeClr val="tx1"/>
                    </a:solidFill>
                    <a:latin typeface="Arial" charset="0"/>
                    <a:ea typeface="Arial" charset="0"/>
                    <a:cs typeface="Arial" charset="0"/>
                  </a:defRPr>
                </a:pPr>
                <a:r>
                  <a:rPr lang="en-US" b="1"/>
                  <a:t>QALYs relative to </a:t>
                </a:r>
              </a:p>
              <a:p>
                <a:pPr algn="ctr" rtl="0">
                  <a:defRPr b="1"/>
                </a:pPr>
                <a:r>
                  <a:rPr lang="en-US" b="1"/>
                  <a:t>Status Quo</a:t>
                </a:r>
              </a:p>
            </c:rich>
          </c:tx>
          <c:overlay val="0"/>
          <c:spPr>
            <a:noFill/>
            <a:ln>
              <a:noFill/>
            </a:ln>
            <a:effectLst/>
          </c:spPr>
          <c:txPr>
            <a:bodyPr rot="-5400000" spcFirstLastPara="1" vertOverflow="ellipsis" vert="horz" wrap="square" anchor="ctr" anchorCtr="1"/>
            <a:lstStyle/>
            <a:p>
              <a:pPr algn="ctr" rtl="0">
                <a:defRPr sz="1000" b="1" i="0" u="none" strike="noStrike" kern="1200" baseline="0">
                  <a:solidFill>
                    <a:schemeClr val="tx1"/>
                  </a:solidFill>
                  <a:latin typeface="Arial" charset="0"/>
                  <a:ea typeface="Arial" charset="0"/>
                  <a:cs typeface="Arial"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crossAx val="-14371186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charset="0"/>
              <a:ea typeface="Arial" charset="0"/>
              <a:cs typeface="Arial"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Arial" charset="0"/>
          <a:ea typeface="Arial" charset="0"/>
          <a:cs typeface="Arial"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93003951175E6</c:v>
                </c:pt>
                <c:pt idx="3">
                  <c:v>3.10187940884419E6</c:v>
                </c:pt>
                <c:pt idx="4">
                  <c:v>3.10185202597228E6</c:v>
                </c:pt>
                <c:pt idx="5">
                  <c:v>3.10184597192098E6</c:v>
                </c:pt>
                <c:pt idx="6">
                  <c:v>3.1018595123629E6</c:v>
                </c:pt>
                <c:pt idx="7">
                  <c:v>3.10189105370975E6</c:v>
                </c:pt>
                <c:pt idx="8">
                  <c:v>3.10193913166373E6</c:v>
                </c:pt>
                <c:pt idx="9">
                  <c:v>3.10200240078027E6</c:v>
                </c:pt>
                <c:pt idx="10">
                  <c:v>3.10207962485347E6</c:v>
                </c:pt>
                <c:pt idx="11">
                  <c:v>3.1021696680634E6</c:v>
                </c:pt>
                <c:pt idx="12">
                  <c:v>3.10227148682841E6</c:v>
                </c:pt>
                <c:pt idx="13">
                  <c:v>3.10238412230956E6</c:v>
                </c:pt>
                <c:pt idx="14">
                  <c:v>3.10250645970714E6</c:v>
                </c:pt>
                <c:pt idx="15">
                  <c:v>3.1026377488162E6</c:v>
                </c:pt>
                <c:pt idx="16">
                  <c:v>3.10277725672486E6</c:v>
                </c:pt>
                <c:pt idx="17">
                  <c:v>3.1029242984584E6</c:v>
                </c:pt>
                <c:pt idx="18">
                  <c:v>3.10307824484771E6</c:v>
                </c:pt>
                <c:pt idx="19">
                  <c:v>3.10323851810275E6</c:v>
                </c:pt>
                <c:pt idx="20">
                  <c:v>3.10340458764444E6</c:v>
                </c:pt>
                <c:pt idx="21">
                  <c:v>3.10357596626853E6</c:v>
                </c:pt>
                <c:pt idx="22">
                  <c:v>3.10375220661731E6</c:v>
                </c:pt>
                <c:pt idx="23">
                  <c:v>3.1039328979352E6</c:v>
                </c:pt>
                <c:pt idx="24">
                  <c:v>3.10411766308653E6</c:v>
                </c:pt>
                <c:pt idx="25">
                  <c:v>3.10430615581495E6</c:v>
                </c:pt>
                <c:pt idx="26">
                  <c:v>3.10449805822506E6</c:v>
                </c:pt>
                <c:pt idx="27">
                  <c:v>3.10469307816704E6</c:v>
                </c:pt>
                <c:pt idx="28">
                  <c:v>3.1048909474982E6</c:v>
                </c:pt>
                <c:pt idx="29">
                  <c:v>3.105091420068E6</c:v>
                </c:pt>
                <c:pt idx="30">
                  <c:v>3.10529426990865E6</c:v>
                </c:pt>
                <c:pt idx="31">
                  <c:v>3.10549928958924E6</c:v>
                </c:pt>
                <c:pt idx="32">
                  <c:v>3.10570628870455E6</c:v>
                </c:pt>
                <c:pt idx="33">
                  <c:v>3.1059150924874E6</c:v>
                </c:pt>
                <c:pt idx="34">
                  <c:v>3.10612554053424E6</c:v>
                </c:pt>
                <c:pt idx="35">
                  <c:v>3.10633748563511E6</c:v>
                </c:pt>
                <c:pt idx="36">
                  <c:v>3.10655079269892E6</c:v>
                </c:pt>
                <c:pt idx="37">
                  <c:v>3.1067653377667E6</c:v>
                </c:pt>
                <c:pt idx="38">
                  <c:v>3.10698100710532E6</c:v>
                </c:pt>
                <c:pt idx="39">
                  <c:v>3.10719769637538E6</c:v>
                </c:pt>
                <c:pt idx="40">
                  <c:v>3.1074153098663E6</c:v>
                </c:pt>
                <c:pt idx="41">
                  <c:v>3.10763375979456E6</c:v>
                </c:pt>
                <c:pt idx="42">
                  <c:v>3.10785296565889E6</c:v>
                </c:pt>
                <c:pt idx="43">
                  <c:v>3.1080728536481E6</c:v>
                </c:pt>
                <c:pt idx="44">
                  <c:v>3.10829335609708E6</c:v>
                </c:pt>
                <c:pt idx="45">
                  <c:v>3.10851441098704E6</c:v>
                </c:pt>
                <c:pt idx="46">
                  <c:v>3.10873596148648E6</c:v>
                </c:pt>
                <c:pt idx="47">
                  <c:v>3.10895795552942E6</c:v>
                </c:pt>
                <c:pt idx="48">
                  <c:v>3.10918034542794E6</c:v>
                </c:pt>
                <c:pt idx="49">
                  <c:v>3.1094030875161E6</c:v>
                </c:pt>
                <c:pt idx="50">
                  <c:v>3.10962614182283E6</c:v>
                </c:pt>
                <c:pt idx="51">
                  <c:v>3.10984947177135E6</c:v>
                </c:pt>
                <c:pt idx="52">
                  <c:v>3.11007304390285E6</c:v>
                </c:pt>
                <c:pt idx="53">
                  <c:v>3.11029682762261E6</c:v>
                </c:pt>
                <c:pt idx="54">
                  <c:v>3.11052079496673E6</c:v>
                </c:pt>
                <c:pt idx="55">
                  <c:v>3.11074492038758E6</c:v>
                </c:pt>
                <c:pt idx="56">
                  <c:v>3.1109691805567E6</c:v>
                </c:pt>
                <c:pt idx="57">
                  <c:v>3.11119355418358E6</c:v>
                </c:pt>
                <c:pt idx="58">
                  <c:v>3.11141802184907E6</c:v>
                </c:pt>
                <c:pt idx="59">
                  <c:v>3.11164256585224E6</c:v>
                </c:pt>
                <c:pt idx="60">
                  <c:v>3.11186717006959E6</c:v>
                </c:pt>
                <c:pt idx="61">
                  <c:v>3.11209181982555E6</c:v>
                </c:pt>
                <c:pt idx="62">
                  <c:v>3.11231650177352E6</c:v>
                </c:pt>
                <c:pt idx="63">
                  <c:v>3.11254120378634E6</c:v>
                </c:pt>
                <c:pt idx="64">
                  <c:v>3.11276591485573E6</c:v>
                </c:pt>
                <c:pt idx="65">
                  <c:v>3.11299062499968E6</c:v>
                </c:pt>
                <c:pt idx="66">
                  <c:v>3.1132153251774E6</c:v>
                </c:pt>
                <c:pt idx="67">
                  <c:v>3.113440007211E6</c:v>
                </c:pt>
                <c:pt idx="68">
                  <c:v>3.11366466371353E6</c:v>
                </c:pt>
                <c:pt idx="69">
                  <c:v>3.1138892880228E6</c:v>
                </c:pt>
                <c:pt idx="70">
                  <c:v>3.1141138741405E6</c:v>
                </c:pt>
                <c:pt idx="71">
                  <c:v>3.11433841667617E6</c:v>
                </c:pt>
                <c:pt idx="72">
                  <c:v>3.11456291079578E6</c:v>
                </c:pt>
                <c:pt idx="73">
                  <c:v>3.11478735217428E6</c:v>
                </c:pt>
                <c:pt idx="74">
                  <c:v>3.11501173695214E6</c:v>
                </c:pt>
                <c:pt idx="75">
                  <c:v>3.11523606169522E6</c:v>
                </c:pt>
                <c:pt idx="76">
                  <c:v>3.11546032335801E6</c:v>
                </c:pt>
                <c:pt idx="77">
                  <c:v>3.11568451924968E6</c:v>
                </c:pt>
                <c:pt idx="78">
                  <c:v>3.11590864700301E6</c:v>
                </c:pt>
                <c:pt idx="79">
                  <c:v>3.1161327045457E6</c:v>
                </c:pt>
                <c:pt idx="80">
                  <c:v>3.11635669007408E6</c:v>
                </c:pt>
                <c:pt idx="81">
                  <c:v>3.11658060202887E6</c:v>
                </c:pt>
                <c:pt idx="82">
                  <c:v>3.11680443907299E6</c:v>
                </c:pt>
                <c:pt idx="83">
                  <c:v>3.11702820007104E6</c:v>
                </c:pt>
                <c:pt idx="84">
                  <c:v>3.11725188407058E6</c:v>
                </c:pt>
                <c:pt idx="85">
                  <c:v>3.11747549028482E6</c:v>
                </c:pt>
                <c:pt idx="86">
                  <c:v>3.1176990180768E6</c:v>
                </c:pt>
                <c:pt idx="87">
                  <c:v>3.11792246694476E6</c:v>
                </c:pt>
                <c:pt idx="88">
                  <c:v>3.11814583650887E6</c:v>
                </c:pt>
                <c:pt idx="89">
                  <c:v>3.11836912649886E6</c:v>
                </c:pt>
                <c:pt idx="90">
                  <c:v>3.1185923367428E6</c:v>
                </c:pt>
                <c:pt idx="91">
                  <c:v>3.11881546715672E6</c:v>
                </c:pt>
                <c:pt idx="92">
                  <c:v>3.11903851773523E6</c:v>
                </c:pt>
                <c:pt idx="93">
                  <c:v>3.11926148854272E6</c:v>
                </c:pt>
                <c:pt idx="94">
                  <c:v>3.11948437970545E6</c:v>
                </c:pt>
                <c:pt idx="95">
                  <c:v>3.11970719140424E6</c:v>
                </c:pt>
                <c:pt idx="96">
                  <c:v>3.11992992386782E6</c:v>
                </c:pt>
                <c:pt idx="97">
                  <c:v>3.1201525773667E6</c:v>
                </c:pt>
                <c:pt idx="98">
                  <c:v>3.12037515220755E6</c:v>
                </c:pt>
                <c:pt idx="99">
                  <c:v>3.1205976487282E6</c:v>
                </c:pt>
                <c:pt idx="100">
                  <c:v>3.12082006729285E6</c:v>
                </c:pt>
                <c:pt idx="101">
                  <c:v>3.12104240828794E6</c:v>
                </c:pt>
                <c:pt idx="102">
                  <c:v>3.12126467211816E6</c:v>
                </c:pt>
                <c:pt idx="103">
                  <c:v>3.12148685920302E6</c:v>
                </c:pt>
                <c:pt idx="104">
                  <c:v>3.12170896997359E6</c:v>
                </c:pt>
                <c:pt idx="105">
                  <c:v>3.1219310048696E6</c:v>
                </c:pt>
                <c:pt idx="106">
                  <c:v>3.12215296433676E6</c:v>
                </c:pt>
                <c:pt idx="107">
                  <c:v>3.12237484882444E6</c:v>
                </c:pt>
                <c:pt idx="108">
                  <c:v>3.12259665878344E6</c:v>
                </c:pt>
                <c:pt idx="109">
                  <c:v>3.12281839466405E6</c:v>
                </c:pt>
                <c:pt idx="110">
                  <c:v>3.1230400569143E6</c:v>
                </c:pt>
                <c:pt idx="111">
                  <c:v>3.12326164597835E6</c:v>
                </c:pt>
                <c:pt idx="112">
                  <c:v>3.12348316229511E6</c:v>
                </c:pt>
                <c:pt idx="113">
                  <c:v>3.12370460629695E6</c:v>
                </c:pt>
                <c:pt idx="114">
                  <c:v>3.12392597840856E6</c:v>
                </c:pt>
                <c:pt idx="115">
                  <c:v>3.12414727904596E6</c:v>
                </c:pt>
                <c:pt idx="116">
                  <c:v>3.12436850861562E6</c:v>
                </c:pt>
                <c:pt idx="117">
                  <c:v>3.12458966751368E6</c:v>
                </c:pt>
                <c:pt idx="118">
                  <c:v>3.12481075612525E6</c:v>
                </c:pt>
                <c:pt idx="119">
                  <c:v>3.12503177482384E6</c:v>
                </c:pt>
              </c:numCache>
            </c:numRef>
          </c:yVal>
          <c:smooth val="1"/>
          <c:extLst xmlns:c16r2="http://schemas.microsoft.com/office/drawing/2015/06/chart">
            <c:ext xmlns:c16="http://schemas.microsoft.com/office/drawing/2014/chart" uri="{C3380CC4-5D6E-409C-BE32-E72D297353CC}">
              <c16:uniqueId val="{00000000-3DF8-4C65-869E-A35048CDC00C}"/>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979751634946E6</c:v>
                </c:pt>
                <c:pt idx="2">
                  <c:v>8.0660924887863E6</c:v>
                </c:pt>
                <c:pt idx="3">
                  <c:v>8.10245853227512E6</c:v>
                </c:pt>
                <c:pt idx="4">
                  <c:v>8.13109721189135E6</c:v>
                </c:pt>
                <c:pt idx="5">
                  <c:v>8.1537171578486E6</c:v>
                </c:pt>
                <c:pt idx="6">
                  <c:v>8.17164602753665E6</c:v>
                </c:pt>
                <c:pt idx="7">
                  <c:v>8.18591571298853E6</c:v>
                </c:pt>
                <c:pt idx="8">
                  <c:v>8.1973284647498E6</c:v>
                </c:pt>
                <c:pt idx="9">
                  <c:v>8.20650821320858E6</c:v>
                </c:pt>
                <c:pt idx="10">
                  <c:v>8.21394040273906E6</c:v>
                </c:pt>
                <c:pt idx="11">
                  <c:v>8.22000291129919E6</c:v>
                </c:pt>
                <c:pt idx="12">
                  <c:v>8.22499005183054E6</c:v>
                </c:pt>
                <c:pt idx="13">
                  <c:v>8.22911245364854E6</c:v>
                </c:pt>
                <c:pt idx="14">
                  <c:v>8.23255896302051E6</c:v>
                </c:pt>
                <c:pt idx="15">
                  <c:v>8.2354725748517E6</c:v>
                </c:pt>
                <c:pt idx="16">
                  <c:v>8.23796393805757E6</c:v>
                </c:pt>
                <c:pt idx="17">
                  <c:v>8.2401196046253E6</c:v>
                </c:pt>
                <c:pt idx="18">
                  <c:v>8.24200737731538E6</c:v>
                </c:pt>
                <c:pt idx="19">
                  <c:v>8.24368046118291E6</c:v>
                </c:pt>
                <c:pt idx="20">
                  <c:v>8.2451806883486E6</c:v>
                </c:pt>
                <c:pt idx="21">
                  <c:v>8.24654102351525E6</c:v>
                </c:pt>
                <c:pt idx="22">
                  <c:v>8.24778751121978E6</c:v>
                </c:pt>
                <c:pt idx="23">
                  <c:v>8.24894078972885E6</c:v>
                </c:pt>
                <c:pt idx="24">
                  <c:v>8.25001726849631E6</c:v>
                </c:pt>
                <c:pt idx="25">
                  <c:v>8.2510300443854E6</c:v>
                </c:pt>
                <c:pt idx="26">
                  <c:v>8.25198959113544E6</c:v>
                </c:pt>
                <c:pt idx="27">
                  <c:v>8.25290435225682E6</c:v>
                </c:pt>
                <c:pt idx="28">
                  <c:v>8.2537811656949E6</c:v>
                </c:pt>
                <c:pt idx="29">
                  <c:v>8.25462559946895E6</c:v>
                </c:pt>
                <c:pt idx="30">
                  <c:v>8.25544221530908E6</c:v>
                </c:pt>
                <c:pt idx="31">
                  <c:v>8.25623477488523E6</c:v>
                </c:pt>
                <c:pt idx="32">
                  <c:v>8.25700640135407E6</c:v>
                </c:pt>
                <c:pt idx="33">
                  <c:v>8.25775970611582E6</c:v>
                </c:pt>
                <c:pt idx="34">
                  <c:v>8.25849688846566E6</c:v>
                </c:pt>
                <c:pt idx="35">
                  <c:v>8.25921981411043E6</c:v>
                </c:pt>
                <c:pt idx="36">
                  <c:v>8.25993007719155E6</c:v>
                </c:pt>
                <c:pt idx="37">
                  <c:v>8.26062904942245E6</c:v>
                </c:pt>
                <c:pt idx="38">
                  <c:v>8.2613179191468E6</c:v>
                </c:pt>
                <c:pt idx="39">
                  <c:v>8.26199772247138E6</c:v>
                </c:pt>
                <c:pt idx="40">
                  <c:v>8.26266936825276E6</c:v>
                </c:pt>
                <c:pt idx="41">
                  <c:v>8.26333365820287E6</c:v>
                </c:pt>
                <c:pt idx="42">
                  <c:v>8.26399130315483E6</c:v>
                </c:pt>
                <c:pt idx="43">
                  <c:v>8.26464293629775E6</c:v>
                </c:pt>
                <c:pt idx="44">
                  <c:v>8.26528912401057E6</c:v>
                </c:pt>
                <c:pt idx="45">
                  <c:v>8.26593037478785E6</c:v>
                </c:pt>
                <c:pt idx="46">
                  <c:v>8.26656714664341E6</c:v>
                </c:pt>
                <c:pt idx="47">
                  <c:v>8.26719985329492E6</c:v>
                </c:pt>
                <c:pt idx="48">
                  <c:v>8.26782886936719E6</c:v>
                </c:pt>
                <c:pt idx="49">
                  <c:v>8.26845453480213E6</c:v>
                </c:pt>
                <c:pt idx="50">
                  <c:v>8.26907715862314E6</c:v>
                </c:pt>
                <c:pt idx="51">
                  <c:v>8.2696970221716E6</c:v>
                </c:pt>
                <c:pt idx="52">
                  <c:v>8.27031438190843E6</c:v>
                </c:pt>
                <c:pt idx="53">
                  <c:v>8.27092947185529E6</c:v>
                </c:pt>
                <c:pt idx="54">
                  <c:v>8.2715425057349E6</c:v>
                </c:pt>
                <c:pt idx="55">
                  <c:v>8.27215367885852E6</c:v>
                </c:pt>
                <c:pt idx="56">
                  <c:v>8.2727631697991E6</c:v>
                </c:pt>
                <c:pt idx="57">
                  <c:v>8.27337114188196E6</c:v>
                </c:pt>
                <c:pt idx="58">
                  <c:v>8.2739777445184E6</c:v>
                </c:pt>
                <c:pt idx="59">
                  <c:v>8.27458311440376E6</c:v>
                </c:pt>
                <c:pt idx="60">
                  <c:v>8.27518737659727E6</c:v>
                </c:pt>
                <c:pt idx="61">
                  <c:v>8.27579064549857E6</c:v>
                </c:pt>
                <c:pt idx="62">
                  <c:v>8.276393025733E6</c:v>
                </c:pt>
                <c:pt idx="63">
                  <c:v>8.27699461295628E6</c:v>
                </c:pt>
                <c:pt idx="64">
                  <c:v>8.27759549458731E6</c:v>
                </c:pt>
                <c:pt idx="65">
                  <c:v>8.27819575047688E6</c:v>
                </c:pt>
                <c:pt idx="66">
                  <c:v>8.27879545351866E6</c:v>
                </c:pt>
                <c:pt idx="67">
                  <c:v>8.27939467020846E6</c:v>
                </c:pt>
                <c:pt idx="68">
                  <c:v>8.2799934611565E6</c:v>
                </c:pt>
                <c:pt idx="69">
                  <c:v>8.28059188155743E6</c:v>
                </c:pt>
                <c:pt idx="70">
                  <c:v>8.28118998162158E6</c:v>
                </c:pt>
                <c:pt idx="71">
                  <c:v>8.2817878069714E6</c:v>
                </c:pt>
                <c:pt idx="72">
                  <c:v>8.28238539900571E6</c:v>
                </c:pt>
                <c:pt idx="73">
                  <c:v>8.28298279523498E6</c:v>
                </c:pt>
                <c:pt idx="74">
                  <c:v>8.28358002958975E6</c:v>
                </c:pt>
                <c:pt idx="75">
                  <c:v>8.2841771327047E6</c:v>
                </c:pt>
                <c:pt idx="76">
                  <c:v>8.28477413218038E6</c:v>
                </c:pt>
                <c:pt idx="77">
                  <c:v>8.28537105282428E6</c:v>
                </c:pt>
                <c:pt idx="78">
                  <c:v>8.28596791687315E6</c:v>
                </c:pt>
                <c:pt idx="79">
                  <c:v>8.28656474419797E6</c:v>
                </c:pt>
                <c:pt idx="80">
                  <c:v>8.28716155249297E6</c:v>
                </c:pt>
                <c:pt idx="81">
                  <c:v>8.28775835745001E6</c:v>
                </c:pt>
                <c:pt idx="82">
                  <c:v>8.28835517291954E6</c:v>
                </c:pt>
                <c:pt idx="83">
                  <c:v>8.288952011059E6</c:v>
                </c:pt>
                <c:pt idx="84">
                  <c:v>8.28954888246998E6</c:v>
                </c:pt>
                <c:pt idx="85">
                  <c:v>8.29014579632468E6</c:v>
                </c:pt>
                <c:pt idx="86">
                  <c:v>8.29074276048274E6</c:v>
                </c:pt>
                <c:pt idx="87">
                  <c:v>8.29133978159911E6</c:v>
                </c:pt>
                <c:pt idx="88">
                  <c:v>8.29193686522366E6</c:v>
                </c:pt>
                <c:pt idx="89">
                  <c:v>8.29253401589313E6</c:v>
                </c:pt>
                <c:pt idx="90">
                  <c:v>8.2931312372161E6</c:v>
                </c:pt>
                <c:pt idx="91">
                  <c:v>8.29372853195143E6</c:v>
                </c:pt>
                <c:pt idx="92">
                  <c:v>8.29432590208081E6</c:v>
                </c:pt>
                <c:pt idx="93">
                  <c:v>8.29492334887556E6</c:v>
                </c:pt>
                <c:pt idx="94">
                  <c:v>8.29552087295858E6</c:v>
                </c:pt>
                <c:pt idx="95">
                  <c:v>8.29611847436141E6</c:v>
                </c:pt>
                <c:pt idx="96">
                  <c:v>8.29671615257696E6</c:v>
                </c:pt>
                <c:pt idx="97">
                  <c:v>8.29731390660823E6</c:v>
                </c:pt>
                <c:pt idx="98">
                  <c:v>8.29791173501334E6</c:v>
                </c:pt>
                <c:pt idx="99">
                  <c:v>8.298509635947E6</c:v>
                </c:pt>
                <c:pt idx="100">
                  <c:v>8.29910760719891E6</c:v>
                </c:pt>
                <c:pt idx="101">
                  <c:v>8.2997056462292E6</c:v>
                </c:pt>
                <c:pt idx="102">
                  <c:v>8.30030375020106E6</c:v>
                </c:pt>
                <c:pt idx="103">
                  <c:v>8.30090191601093E6</c:v>
                </c:pt>
                <c:pt idx="104">
                  <c:v>8.30150014031637E6</c:v>
                </c:pt>
                <c:pt idx="105">
                  <c:v>8.30209841956168E6</c:v>
                </c:pt>
                <c:pt idx="106">
                  <c:v>8.30269675000162E6</c:v>
                </c:pt>
                <c:pt idx="107">
                  <c:v>8.30329512772325E6</c:v>
                </c:pt>
                <c:pt idx="108">
                  <c:v>8.30389354866604E6</c:v>
                </c:pt>
                <c:pt idx="109">
                  <c:v>8.30449200864042E6</c:v>
                </c:pt>
                <c:pt idx="110">
                  <c:v>8.30509050334483E6</c:v>
                </c:pt>
                <c:pt idx="111">
                  <c:v>8.30568902838148E6</c:v>
                </c:pt>
                <c:pt idx="112">
                  <c:v>8.30628757927077E6</c:v>
                </c:pt>
                <c:pt idx="113">
                  <c:v>8.3068861514646E6</c:v>
                </c:pt>
                <c:pt idx="114">
                  <c:v>8.30748474035863E6</c:v>
                </c:pt>
                <c:pt idx="115">
                  <c:v>8.30808334130342E6</c:v>
                </c:pt>
                <c:pt idx="116">
                  <c:v>8.3086819496148E6</c:v>
                </c:pt>
                <c:pt idx="117">
                  <c:v>8.30928056058323E6</c:v>
                </c:pt>
                <c:pt idx="118">
                  <c:v>8.30987916948256E6</c:v>
                </c:pt>
                <c:pt idx="119">
                  <c:v>8.31047777157783E6</c:v>
                </c:pt>
              </c:numCache>
            </c:numRef>
          </c:yVal>
          <c:smooth val="1"/>
          <c:extLst xmlns:c16r2="http://schemas.microsoft.com/office/drawing/2015/06/chart">
            <c:ext xmlns:c16="http://schemas.microsoft.com/office/drawing/2014/chart" uri="{C3380CC4-5D6E-409C-BE32-E72D297353CC}">
              <c16:uniqueId val="{00000001-3DF8-4C65-869E-A35048CDC00C}"/>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93003951175E6</c:v>
                </c:pt>
                <c:pt idx="3">
                  <c:v>3.10187940884419E6</c:v>
                </c:pt>
                <c:pt idx="4">
                  <c:v>3.10185202597228E6</c:v>
                </c:pt>
                <c:pt idx="5">
                  <c:v>3.10184597192098E6</c:v>
                </c:pt>
                <c:pt idx="6">
                  <c:v>3.1018595123629E6</c:v>
                </c:pt>
                <c:pt idx="7">
                  <c:v>3.10189105370975E6</c:v>
                </c:pt>
                <c:pt idx="8">
                  <c:v>3.10193913166373E6</c:v>
                </c:pt>
                <c:pt idx="9">
                  <c:v>3.10200240078027E6</c:v>
                </c:pt>
                <c:pt idx="10">
                  <c:v>3.10207962485347E6</c:v>
                </c:pt>
                <c:pt idx="11">
                  <c:v>3.1021696680634E6</c:v>
                </c:pt>
                <c:pt idx="12">
                  <c:v>3.10227148682841E6</c:v>
                </c:pt>
                <c:pt idx="13">
                  <c:v>3.10238412230956E6</c:v>
                </c:pt>
                <c:pt idx="14">
                  <c:v>3.10250645970714E6</c:v>
                </c:pt>
                <c:pt idx="15">
                  <c:v>3.1026377488162E6</c:v>
                </c:pt>
                <c:pt idx="16">
                  <c:v>3.10277725672486E6</c:v>
                </c:pt>
                <c:pt idx="17">
                  <c:v>3.1029242984584E6</c:v>
                </c:pt>
                <c:pt idx="18">
                  <c:v>3.1030782448477E6</c:v>
                </c:pt>
                <c:pt idx="19">
                  <c:v>3.10323851810275E6</c:v>
                </c:pt>
                <c:pt idx="20">
                  <c:v>3.10340458764444E6</c:v>
                </c:pt>
                <c:pt idx="21">
                  <c:v>3.10357596626853E6</c:v>
                </c:pt>
                <c:pt idx="22">
                  <c:v>3.10375220661731E6</c:v>
                </c:pt>
                <c:pt idx="23">
                  <c:v>3.1039328979352E6</c:v>
                </c:pt>
                <c:pt idx="24">
                  <c:v>3.10411766308653E6</c:v>
                </c:pt>
                <c:pt idx="25">
                  <c:v>3.10430615581495E6</c:v>
                </c:pt>
                <c:pt idx="26">
                  <c:v>3.10449805822506E6</c:v>
                </c:pt>
                <c:pt idx="27">
                  <c:v>3.10469307816704E6</c:v>
                </c:pt>
                <c:pt idx="28">
                  <c:v>3.1048909474982E6</c:v>
                </c:pt>
                <c:pt idx="29">
                  <c:v>3.105091420068E6</c:v>
                </c:pt>
                <c:pt idx="30">
                  <c:v>3.10529426990865E6</c:v>
                </c:pt>
                <c:pt idx="31">
                  <c:v>3.10549928958924E6</c:v>
                </c:pt>
                <c:pt idx="32">
                  <c:v>3.10570628870455E6</c:v>
                </c:pt>
                <c:pt idx="33">
                  <c:v>3.1059150924874E6</c:v>
                </c:pt>
                <c:pt idx="34">
                  <c:v>3.10612554053424E6</c:v>
                </c:pt>
                <c:pt idx="35">
                  <c:v>3.10633748563512E6</c:v>
                </c:pt>
                <c:pt idx="36">
                  <c:v>3.10655079269892E6</c:v>
                </c:pt>
                <c:pt idx="37">
                  <c:v>3.10676533776668E6</c:v>
                </c:pt>
                <c:pt idx="38">
                  <c:v>3.10698100710532E6</c:v>
                </c:pt>
                <c:pt idx="39">
                  <c:v>3.10719769637538E6</c:v>
                </c:pt>
                <c:pt idx="40">
                  <c:v>3.1074153098663E6</c:v>
                </c:pt>
                <c:pt idx="41">
                  <c:v>3.10763375979456E6</c:v>
                </c:pt>
                <c:pt idx="42">
                  <c:v>3.10785296565889E6</c:v>
                </c:pt>
                <c:pt idx="43">
                  <c:v>3.1080728536481E6</c:v>
                </c:pt>
                <c:pt idx="44">
                  <c:v>3.10829335609708E6</c:v>
                </c:pt>
                <c:pt idx="45">
                  <c:v>3.10851441098704E6</c:v>
                </c:pt>
                <c:pt idx="46">
                  <c:v>3.10873596148648E6</c:v>
                </c:pt>
                <c:pt idx="47">
                  <c:v>3.10895795552942E6</c:v>
                </c:pt>
                <c:pt idx="48">
                  <c:v>3.10918034542794E6</c:v>
                </c:pt>
                <c:pt idx="49">
                  <c:v>3.1094030875161E6</c:v>
                </c:pt>
                <c:pt idx="50">
                  <c:v>3.10962614182283E6</c:v>
                </c:pt>
                <c:pt idx="51">
                  <c:v>3.10984947177135E6</c:v>
                </c:pt>
                <c:pt idx="52">
                  <c:v>3.11007304390285E6</c:v>
                </c:pt>
                <c:pt idx="53">
                  <c:v>3.11029682762261E6</c:v>
                </c:pt>
                <c:pt idx="54">
                  <c:v>3.11052079496673E6</c:v>
                </c:pt>
                <c:pt idx="55">
                  <c:v>3.11074492038758E6</c:v>
                </c:pt>
                <c:pt idx="56">
                  <c:v>3.1109691805567E6</c:v>
                </c:pt>
                <c:pt idx="57">
                  <c:v>3.11119355418358E6</c:v>
                </c:pt>
                <c:pt idx="58">
                  <c:v>3.11141802184907E6</c:v>
                </c:pt>
                <c:pt idx="59">
                  <c:v>3.11164256585224E6</c:v>
                </c:pt>
                <c:pt idx="60">
                  <c:v>3.11186717006959E6</c:v>
                </c:pt>
                <c:pt idx="61">
                  <c:v>3.11209181982555E6</c:v>
                </c:pt>
                <c:pt idx="62">
                  <c:v>3.11231650177352E6</c:v>
                </c:pt>
                <c:pt idx="63">
                  <c:v>3.11254120378634E6</c:v>
                </c:pt>
                <c:pt idx="64">
                  <c:v>3.11276591485572E6</c:v>
                </c:pt>
                <c:pt idx="65">
                  <c:v>3.11299062499968E6</c:v>
                </c:pt>
                <c:pt idx="66">
                  <c:v>3.1132153251774E6</c:v>
                </c:pt>
                <c:pt idx="67">
                  <c:v>3.113440007211E6</c:v>
                </c:pt>
                <c:pt idx="68">
                  <c:v>3.11366466371352E6</c:v>
                </c:pt>
                <c:pt idx="69">
                  <c:v>3.1138892880228E6</c:v>
                </c:pt>
                <c:pt idx="70">
                  <c:v>3.1141138741405E6</c:v>
                </c:pt>
                <c:pt idx="71">
                  <c:v>3.11433841667617E6</c:v>
                </c:pt>
                <c:pt idx="72">
                  <c:v>3.11456291079578E6</c:v>
                </c:pt>
                <c:pt idx="73">
                  <c:v>3.11478735217428E6</c:v>
                </c:pt>
                <c:pt idx="74">
                  <c:v>3.11501173695214E6</c:v>
                </c:pt>
                <c:pt idx="75">
                  <c:v>3.11523606169522E6</c:v>
                </c:pt>
                <c:pt idx="76">
                  <c:v>3.11546032335801E6</c:v>
                </c:pt>
                <c:pt idx="77">
                  <c:v>3.11568451924968E6</c:v>
                </c:pt>
                <c:pt idx="78">
                  <c:v>3.11590864700301E6</c:v>
                </c:pt>
                <c:pt idx="79">
                  <c:v>3.1161327045457E6</c:v>
                </c:pt>
                <c:pt idx="80">
                  <c:v>3.11635669007408E6</c:v>
                </c:pt>
                <c:pt idx="81">
                  <c:v>3.11658060202887E6</c:v>
                </c:pt>
                <c:pt idx="82">
                  <c:v>3.11680443907299E6</c:v>
                </c:pt>
                <c:pt idx="83">
                  <c:v>3.11702820007104E6</c:v>
                </c:pt>
                <c:pt idx="84">
                  <c:v>3.11725188407058E6</c:v>
                </c:pt>
                <c:pt idx="85">
                  <c:v>3.11747549028482E6</c:v>
                </c:pt>
                <c:pt idx="86">
                  <c:v>3.1176990180768E6</c:v>
                </c:pt>
                <c:pt idx="87">
                  <c:v>3.11792246694476E6</c:v>
                </c:pt>
                <c:pt idx="88">
                  <c:v>3.11814583650887E6</c:v>
                </c:pt>
                <c:pt idx="89">
                  <c:v>3.11836912649885E6</c:v>
                </c:pt>
                <c:pt idx="90">
                  <c:v>3.1185923367428E6</c:v>
                </c:pt>
                <c:pt idx="91">
                  <c:v>3.11881546715672E6</c:v>
                </c:pt>
                <c:pt idx="92">
                  <c:v>3.11903851773523E6</c:v>
                </c:pt>
                <c:pt idx="93">
                  <c:v>3.11926148854272E6</c:v>
                </c:pt>
                <c:pt idx="94">
                  <c:v>3.11948437970545E6</c:v>
                </c:pt>
                <c:pt idx="95">
                  <c:v>3.11970719140424E6</c:v>
                </c:pt>
                <c:pt idx="96">
                  <c:v>3.11992992386782E6</c:v>
                </c:pt>
                <c:pt idx="97">
                  <c:v>3.1201525773667E6</c:v>
                </c:pt>
                <c:pt idx="98">
                  <c:v>3.12037515220755E6</c:v>
                </c:pt>
                <c:pt idx="99">
                  <c:v>3.1205976487282E6</c:v>
                </c:pt>
                <c:pt idx="100">
                  <c:v>3.12082006729285E6</c:v>
                </c:pt>
                <c:pt idx="101">
                  <c:v>3.12104240828794E6</c:v>
                </c:pt>
                <c:pt idx="102">
                  <c:v>3.12126467211816E6</c:v>
                </c:pt>
                <c:pt idx="103">
                  <c:v>3.12148685920302E6</c:v>
                </c:pt>
                <c:pt idx="104">
                  <c:v>3.12170896997359E6</c:v>
                </c:pt>
                <c:pt idx="105">
                  <c:v>3.1219310048696E6</c:v>
                </c:pt>
                <c:pt idx="106">
                  <c:v>3.12215296433676E6</c:v>
                </c:pt>
                <c:pt idx="107">
                  <c:v>3.12237484882444E6</c:v>
                </c:pt>
                <c:pt idx="108">
                  <c:v>3.12259665878344E6</c:v>
                </c:pt>
                <c:pt idx="109">
                  <c:v>3.12281839466405E6</c:v>
                </c:pt>
                <c:pt idx="110">
                  <c:v>3.1230400569143E6</c:v>
                </c:pt>
                <c:pt idx="111">
                  <c:v>3.12326164597835E6</c:v>
                </c:pt>
                <c:pt idx="112">
                  <c:v>3.12348316229511E6</c:v>
                </c:pt>
                <c:pt idx="113">
                  <c:v>3.12370460629695E6</c:v>
                </c:pt>
                <c:pt idx="114">
                  <c:v>3.12392597840856E6</c:v>
                </c:pt>
                <c:pt idx="115">
                  <c:v>3.12414727904596E6</c:v>
                </c:pt>
                <c:pt idx="116">
                  <c:v>3.12436850861562E6</c:v>
                </c:pt>
                <c:pt idx="117">
                  <c:v>3.12458966751368E6</c:v>
                </c:pt>
                <c:pt idx="118">
                  <c:v>3.12481075612525E6</c:v>
                </c:pt>
                <c:pt idx="119">
                  <c:v>3.12503177482384E6</c:v>
                </c:pt>
              </c:numCache>
            </c:numRef>
          </c:yVal>
          <c:smooth val="1"/>
          <c:extLst xmlns:c16r2="http://schemas.microsoft.com/office/drawing/2015/06/chart">
            <c:ext xmlns:c16="http://schemas.microsoft.com/office/drawing/2014/chart" uri="{C3380CC4-5D6E-409C-BE32-E72D297353CC}">
              <c16:uniqueId val="{00000002-3DF8-4C65-869E-A35048CDC00C}"/>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832798358877E7</c:v>
                </c:pt>
                <c:pt idx="2">
                  <c:v>1.3560286606175E7</c:v>
                </c:pt>
                <c:pt idx="3">
                  <c:v>1.35454896626023E7</c:v>
                </c:pt>
                <c:pt idx="4">
                  <c:v>1.35368215480911E7</c:v>
                </c:pt>
                <c:pt idx="5">
                  <c:v>1.35326968311134E7</c:v>
                </c:pt>
                <c:pt idx="6">
                  <c:v>1.35319027916751E7</c:v>
                </c:pt>
                <c:pt idx="7">
                  <c:v>1.35335144720419E7</c:v>
                </c:pt>
                <c:pt idx="8">
                  <c:v>1.35368288780961E7</c:v>
                </c:pt>
                <c:pt idx="9">
                  <c:v>1.35413140320057E7</c:v>
                </c:pt>
                <c:pt idx="10">
                  <c:v>1.35465695398968E7</c:v>
                </c:pt>
                <c:pt idx="11">
                  <c:v>1.35522960864161E7</c:v>
                </c:pt>
                <c:pt idx="12">
                  <c:v>1.35582718485854E7</c:v>
                </c:pt>
                <c:pt idx="13">
                  <c:v>1.35643342717536E7</c:v>
                </c:pt>
                <c:pt idx="14">
                  <c:v>1.35703635639385E7</c:v>
                </c:pt>
                <c:pt idx="15">
                  <c:v>1.35762757848702E7</c:v>
                </c:pt>
                <c:pt idx="16">
                  <c:v>1.3582013504231E7</c:v>
                </c:pt>
                <c:pt idx="17">
                  <c:v>1.35875390779228E7</c:v>
                </c:pt>
                <c:pt idx="18">
                  <c:v>1.3592829638113E7</c:v>
                </c:pt>
                <c:pt idx="19">
                  <c:v>1.35978732553724E7</c:v>
                </c:pt>
                <c:pt idx="20">
                  <c:v>1.36026660050589E7</c:v>
                </c:pt>
                <c:pt idx="21">
                  <c:v>1.36072097315141E7</c:v>
                </c:pt>
                <c:pt idx="22">
                  <c:v>1.36115103502508E7</c:v>
                </c:pt>
                <c:pt idx="23">
                  <c:v>1.36155765644281E7</c:v>
                </c:pt>
                <c:pt idx="24">
                  <c:v>1.36194188999103E7</c:v>
                </c:pt>
                <c:pt idx="25">
                  <c:v>1.36230489849032E7</c:v>
                </c:pt>
                <c:pt idx="26">
                  <c:v>1.3626479016973E7</c:v>
                </c:pt>
                <c:pt idx="27">
                  <c:v>1.36297213701707E7</c:v>
                </c:pt>
                <c:pt idx="28">
                  <c:v>1.36327883163793E7</c:v>
                </c:pt>
                <c:pt idx="29">
                  <c:v>1.36356918282189E7</c:v>
                </c:pt>
                <c:pt idx="30">
                  <c:v>1.36384434441652E7</c:v>
                </c:pt>
                <c:pt idx="31">
                  <c:v>1.36410541806203E7</c:v>
                </c:pt>
                <c:pt idx="32">
                  <c:v>1.3643534479023E7</c:v>
                </c:pt>
                <c:pt idx="33">
                  <c:v>1.36458941788663E7</c:v>
                </c:pt>
                <c:pt idx="34">
                  <c:v>1.36481425096511E7</c:v>
                </c:pt>
                <c:pt idx="35">
                  <c:v>1.36502880964543E7</c:v>
                </c:pt>
                <c:pt idx="36">
                  <c:v>1.36523389750841E7</c:v>
                </c:pt>
                <c:pt idx="37">
                  <c:v>1.36543026137698E7</c:v>
                </c:pt>
                <c:pt idx="38">
                  <c:v>1.36561859390991E7</c:v>
                </c:pt>
                <c:pt idx="39">
                  <c:v>1.36579953644949E7</c:v>
                </c:pt>
                <c:pt idx="40">
                  <c:v>1.36597368199642E7</c:v>
                </c:pt>
                <c:pt idx="41">
                  <c:v>1.36614157822071E7</c:v>
                </c:pt>
                <c:pt idx="42">
                  <c:v>1.36630373044199E7</c:v>
                </c:pt>
                <c:pt idx="43">
                  <c:v>1.36646060453279E7</c:v>
                </c:pt>
                <c:pt idx="44">
                  <c:v>1.3666126297131E7</c:v>
                </c:pt>
                <c:pt idx="45">
                  <c:v>1.36676020121572E7</c:v>
                </c:pt>
                <c:pt idx="46">
                  <c:v>1.36690368281029E7</c:v>
                </c:pt>
                <c:pt idx="47">
                  <c:v>1.36704340917984E7</c:v>
                </c:pt>
                <c:pt idx="48">
                  <c:v>1.36717968814845E7</c:v>
                </c:pt>
                <c:pt idx="49">
                  <c:v>1.3673128027617E7</c:v>
                </c:pt>
                <c:pt idx="50">
                  <c:v>1.36744301322372E7</c:v>
                </c:pt>
                <c:pt idx="51">
                  <c:v>1.36757055869651E7</c:v>
                </c:pt>
                <c:pt idx="52">
                  <c:v>1.3676956589677E7</c:v>
                </c:pt>
                <c:pt idx="53">
                  <c:v>1.36781851599412E7</c:v>
                </c:pt>
                <c:pt idx="54">
                  <c:v>1.36793931532823E7</c:v>
                </c:pt>
                <c:pt idx="55">
                  <c:v>1.36805822743491E7</c:v>
                </c:pt>
                <c:pt idx="56">
                  <c:v>1.36817540890587E7</c:v>
                </c:pt>
                <c:pt idx="57">
                  <c:v>1.36829100357878E7</c:v>
                </c:pt>
                <c:pt idx="58">
                  <c:v>1.36840514356797E7</c:v>
                </c:pt>
                <c:pt idx="59">
                  <c:v>1.36851795021307E7</c:v>
                </c:pt>
                <c:pt idx="60">
                  <c:v>1.36862953495184E7</c:v>
                </c:pt>
                <c:pt idx="61">
                  <c:v>1.36874000012297E7</c:v>
                </c:pt>
                <c:pt idx="62">
                  <c:v>1.36884943970415E7</c:v>
                </c:pt>
                <c:pt idx="63">
                  <c:v>1.36895793999053E7</c:v>
                </c:pt>
                <c:pt idx="64">
                  <c:v>1.36906558021834E7</c:v>
                </c:pt>
                <c:pt idx="65">
                  <c:v>1.36917243313786E7</c:v>
                </c:pt>
                <c:pt idx="66">
                  <c:v>1.36927856553986E7</c:v>
                </c:pt>
                <c:pt idx="67">
                  <c:v>1.36938403873937E7</c:v>
                </c:pt>
                <c:pt idx="68">
                  <c:v>1.36948890901992E7</c:v>
                </c:pt>
                <c:pt idx="69">
                  <c:v>1.36959322804183E7</c:v>
                </c:pt>
                <c:pt idx="70">
                  <c:v>1.36969704321706E7</c:v>
                </c:pt>
                <c:pt idx="71">
                  <c:v>1.36980039805372E7</c:v>
                </c:pt>
                <c:pt idx="72">
                  <c:v>1.36990333247243E7</c:v>
                </c:pt>
                <c:pt idx="73">
                  <c:v>1.37000588309694E7</c:v>
                </c:pt>
                <c:pt idx="74">
                  <c:v>1.37010808352112E7</c:v>
                </c:pt>
                <c:pt idx="75">
                  <c:v>1.37020996455422E7</c:v>
                </c:pt>
                <c:pt idx="76">
                  <c:v>1.3703115544462E7</c:v>
                </c:pt>
                <c:pt idx="77">
                  <c:v>1.3704128790947E7</c:v>
                </c:pt>
                <c:pt idx="78">
                  <c:v>1.37051396223525E7</c:v>
                </c:pt>
                <c:pt idx="79">
                  <c:v>1.37061482561601E7</c:v>
                </c:pt>
                <c:pt idx="80">
                  <c:v>1.37071548915832E7</c:v>
                </c:pt>
                <c:pt idx="81">
                  <c:v>1.37081597110428E7</c:v>
                </c:pt>
                <c:pt idx="82">
                  <c:v>1.37091628815231E7</c:v>
                </c:pt>
                <c:pt idx="83">
                  <c:v>1.3710164555818E7</c:v>
                </c:pt>
                <c:pt idx="84">
                  <c:v>1.3711164873676E7</c:v>
                </c:pt>
                <c:pt idx="85">
                  <c:v>1.37121639628536E7</c:v>
                </c:pt>
                <c:pt idx="86">
                  <c:v>1.37131619400827E7</c:v>
                </c:pt>
                <c:pt idx="87">
                  <c:v>1.37141589119601E7</c:v>
                </c:pt>
                <c:pt idx="88">
                  <c:v>1.3715154975766E7</c:v>
                </c:pt>
                <c:pt idx="89">
                  <c:v>1.37161502202153E7</c:v>
                </c:pt>
                <c:pt idx="90">
                  <c:v>1.371714472615E7</c:v>
                </c:pt>
                <c:pt idx="91">
                  <c:v>1.37181385671744E7</c:v>
                </c:pt>
                <c:pt idx="92">
                  <c:v>1.37191318102404E7</c:v>
                </c:pt>
                <c:pt idx="93">
                  <c:v>1.37201245161852E7</c:v>
                </c:pt>
                <c:pt idx="94">
                  <c:v>1.37211167402262E7</c:v>
                </c:pt>
                <c:pt idx="95">
                  <c:v>1.3722108532416E7</c:v>
                </c:pt>
                <c:pt idx="96">
                  <c:v>1.3723099938061E7</c:v>
                </c:pt>
                <c:pt idx="97">
                  <c:v>1.37240909981072E7</c:v>
                </c:pt>
                <c:pt idx="98">
                  <c:v>1.37250817494938E7</c:v>
                </c:pt>
                <c:pt idx="99">
                  <c:v>1.37260722254799E7</c:v>
                </c:pt>
                <c:pt idx="100">
                  <c:v>1.37270624559447E7</c:v>
                </c:pt>
                <c:pt idx="101">
                  <c:v>1.37280524676632E7</c:v>
                </c:pt>
                <c:pt idx="102">
                  <c:v>1.37290422845607E7</c:v>
                </c:pt>
                <c:pt idx="103">
                  <c:v>1.37300319279469E7</c:v>
                </c:pt>
                <c:pt idx="104">
                  <c:v>1.3731021416731E7</c:v>
                </c:pt>
                <c:pt idx="105">
                  <c:v>1.37320107676203E7</c:v>
                </c:pt>
                <c:pt idx="106">
                  <c:v>1.37329999953021E7</c:v>
                </c:pt>
                <c:pt idx="107">
                  <c:v>1.37339891126126E7</c:v>
                </c:pt>
                <c:pt idx="108">
                  <c:v>1.37349781306907E7</c:v>
                </c:pt>
                <c:pt idx="109">
                  <c:v>1.37359670591209E7</c:v>
                </c:pt>
                <c:pt idx="110">
                  <c:v>1.37369559060645E7</c:v>
                </c:pt>
                <c:pt idx="111">
                  <c:v>1.37379446783801E7</c:v>
                </c:pt>
                <c:pt idx="112">
                  <c:v>1.37389333817349E7</c:v>
                </c:pt>
                <c:pt idx="113">
                  <c:v>1.3739922020707E7</c:v>
                </c:pt>
                <c:pt idx="114">
                  <c:v>1.37409105988799E7</c:v>
                </c:pt>
                <c:pt idx="115">
                  <c:v>1.37418991189288E7</c:v>
                </c:pt>
                <c:pt idx="116">
                  <c:v>1.37428875827011E7</c:v>
                </c:pt>
                <c:pt idx="117">
                  <c:v>1.37438759912896E7</c:v>
                </c:pt>
                <c:pt idx="118">
                  <c:v>1.37448643451005E7</c:v>
                </c:pt>
                <c:pt idx="119">
                  <c:v>1.37458526439155E7</c:v>
                </c:pt>
              </c:numCache>
            </c:numRef>
          </c:yVal>
          <c:smooth val="1"/>
          <c:extLst xmlns:c16r2="http://schemas.microsoft.com/office/drawing/2015/06/chart">
            <c:ext xmlns:c16="http://schemas.microsoft.com/office/drawing/2014/chart" uri="{C3380CC4-5D6E-409C-BE32-E72D297353CC}">
              <c16:uniqueId val="{00000003-3DF8-4C65-869E-A35048CDC00C}"/>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0978584619829E6</c:v>
                </c:pt>
                <c:pt idx="2">
                  <c:v>2.09569883333149E6</c:v>
                </c:pt>
                <c:pt idx="3">
                  <c:v>2.09325709478672E6</c:v>
                </c:pt>
                <c:pt idx="4">
                  <c:v>2.09056166008723E6</c:v>
                </c:pt>
                <c:pt idx="5">
                  <c:v>2.08763698992404E6</c:v>
                </c:pt>
                <c:pt idx="6">
                  <c:v>2.0845043591585E6</c:v>
                </c:pt>
                <c:pt idx="7">
                  <c:v>2.08118245241527E6</c:v>
                </c:pt>
                <c:pt idx="8">
                  <c:v>2.07768783136437E6</c:v>
                </c:pt>
                <c:pt idx="9">
                  <c:v>2.07403530228924E6</c:v>
                </c:pt>
                <c:pt idx="10">
                  <c:v>2.07023820611105E6</c:v>
                </c:pt>
                <c:pt idx="11">
                  <c:v>2.06630864807372E6</c:v>
                </c:pt>
                <c:pt idx="12">
                  <c:v>2.06225768044174E6</c:v>
                </c:pt>
                <c:pt idx="13">
                  <c:v>2.05835739121953E6</c:v>
                </c:pt>
                <c:pt idx="14">
                  <c:v>2.05451692193571E6</c:v>
                </c:pt>
                <c:pt idx="15">
                  <c:v>2.05071532914171E6</c:v>
                </c:pt>
                <c:pt idx="16">
                  <c:v>2.04694983289689E6</c:v>
                </c:pt>
                <c:pt idx="17">
                  <c:v>2.04321900041874E6</c:v>
                </c:pt>
                <c:pt idx="18">
                  <c:v>2.03952233828495E6</c:v>
                </c:pt>
                <c:pt idx="19">
                  <c:v>2.03586002923251E6</c:v>
                </c:pt>
                <c:pt idx="20">
                  <c:v>2.03223273085326E6</c:v>
                </c:pt>
                <c:pt idx="21">
                  <c:v>2.02864142202181E6</c:v>
                </c:pt>
                <c:pt idx="22">
                  <c:v>2.02508728626447E6</c:v>
                </c:pt>
                <c:pt idx="23">
                  <c:v>2.0215716236973E6</c:v>
                </c:pt>
                <c:pt idx="24">
                  <c:v>2.0180957850377E6</c:v>
                </c:pt>
                <c:pt idx="25">
                  <c:v>2.01466112265078E6</c:v>
                </c:pt>
                <c:pt idx="26">
                  <c:v>2.01126929071548E6</c:v>
                </c:pt>
                <c:pt idx="27">
                  <c:v>2.00792174635175E6</c:v>
                </c:pt>
                <c:pt idx="28">
                  <c:v>2.00461982400279E6</c:v>
                </c:pt>
                <c:pt idx="29">
                  <c:v>2.00136474918603E6</c:v>
                </c:pt>
                <c:pt idx="30">
                  <c:v>1.9981576340434E6</c:v>
                </c:pt>
                <c:pt idx="31">
                  <c:v>1.99499947553508E6</c:v>
                </c:pt>
                <c:pt idx="32">
                  <c:v>1.99189115574869E6</c:v>
                </c:pt>
                <c:pt idx="33">
                  <c:v>1.98883344377059E6</c:v>
                </c:pt>
                <c:pt idx="34">
                  <c:v>1.98582699869196E6</c:v>
                </c:pt>
                <c:pt idx="35">
                  <c:v>1.98287237342046E6</c:v>
                </c:pt>
                <c:pt idx="36">
                  <c:v>1.97997001904519E6</c:v>
                </c:pt>
                <c:pt idx="37">
                  <c:v>1.97712028956143E6</c:v>
                </c:pt>
                <c:pt idx="38">
                  <c:v>1.97432344680775E6</c:v>
                </c:pt>
                <c:pt idx="39">
                  <c:v>1.97157966593493E6</c:v>
                </c:pt>
                <c:pt idx="40">
                  <c:v>1.96888904027297E6</c:v>
                </c:pt>
                <c:pt idx="41">
                  <c:v>1.96625158627254E6</c:v>
                </c:pt>
                <c:pt idx="42">
                  <c:v>1.96366724838902E6</c:v>
                </c:pt>
                <c:pt idx="43">
                  <c:v>1.96113590384477E6</c:v>
                </c:pt>
                <c:pt idx="44">
                  <c:v>1.95865736724451E6</c:v>
                </c:pt>
                <c:pt idx="45">
                  <c:v>1.95623139502682E6</c:v>
                </c:pt>
                <c:pt idx="46">
                  <c:v>1.9538576897407E6</c:v>
                </c:pt>
                <c:pt idx="47">
                  <c:v>1.95153590414069E6</c:v>
                </c:pt>
                <c:pt idx="48">
                  <c:v>1.9492656450975E6</c:v>
                </c:pt>
                <c:pt idx="49">
                  <c:v>1.94704647732383E6</c:v>
                </c:pt>
                <c:pt idx="50">
                  <c:v>1.9448779269169E6</c:v>
                </c:pt>
                <c:pt idx="51">
                  <c:v>1.94275948472074E6</c:v>
                </c:pt>
                <c:pt idx="52">
                  <c:v>1.94069060951304E6</c:v>
                </c:pt>
                <c:pt idx="53">
                  <c:v>1.93867073102048E6</c:v>
                </c:pt>
                <c:pt idx="54">
                  <c:v>1.93669925276825E6</c:v>
                </c:pt>
                <c:pt idx="55">
                  <c:v>1.93477555476967E6</c:v>
                </c:pt>
                <c:pt idx="56">
                  <c:v>1.93289899606182E6</c:v>
                </c:pt>
                <c:pt idx="57">
                  <c:v>1.93106891709334E6</c:v>
                </c:pt>
                <c:pt idx="58">
                  <c:v>1.92928464197069E6</c:v>
                </c:pt>
                <c:pt idx="59">
                  <c:v>1.92754548056879E6</c:v>
                </c:pt>
                <c:pt idx="60">
                  <c:v>1.92585073051228E6</c:v>
                </c:pt>
                <c:pt idx="61">
                  <c:v>1.92419967903322E6</c:v>
                </c:pt>
                <c:pt idx="62">
                  <c:v>1.92259160471107E6</c:v>
                </c:pt>
                <c:pt idx="63">
                  <c:v>1.92102577910053E6</c:v>
                </c:pt>
                <c:pt idx="64">
                  <c:v>1.91950146825271E6</c:v>
                </c:pt>
                <c:pt idx="65">
                  <c:v>1.91801793413502E6</c:v>
                </c:pt>
                <c:pt idx="66">
                  <c:v>1.91657443595459E6</c:v>
                </c:pt>
                <c:pt idx="67">
                  <c:v>1.91517023139046E6</c:v>
                </c:pt>
                <c:pt idx="68">
                  <c:v>1.91380457773894E6</c:v>
                </c:pt>
                <c:pt idx="69">
                  <c:v>1.91247673297689E6</c:v>
                </c:pt>
                <c:pt idx="70">
                  <c:v>1.9111859567471E6</c:v>
                </c:pt>
                <c:pt idx="71">
                  <c:v>1.90993151127E6</c:v>
                </c:pt>
                <c:pt idx="72">
                  <c:v>1.90871266218564E6</c:v>
                </c:pt>
                <c:pt idx="73">
                  <c:v>1.9075286793298E6</c:v>
                </c:pt>
                <c:pt idx="74">
                  <c:v>1.90637883744772E6</c:v>
                </c:pt>
                <c:pt idx="75">
                  <c:v>1.9052624168491E6</c:v>
                </c:pt>
                <c:pt idx="76">
                  <c:v>1.9041787040075E6</c:v>
                </c:pt>
                <c:pt idx="77">
                  <c:v>1.9031269921075E6</c:v>
                </c:pt>
                <c:pt idx="78">
                  <c:v>1.90210658154237E6</c:v>
                </c:pt>
                <c:pt idx="79">
                  <c:v>1.90111678036534E6</c:v>
                </c:pt>
                <c:pt idx="80">
                  <c:v>1.90015690469713E6</c:v>
                </c:pt>
                <c:pt idx="81">
                  <c:v>1.89922627909223E6</c:v>
                </c:pt>
                <c:pt idx="82">
                  <c:v>1.89832423686657E6</c:v>
                </c:pt>
                <c:pt idx="83">
                  <c:v>1.8974501203888E6</c:v>
                </c:pt>
                <c:pt idx="84">
                  <c:v>1.89660328133751E6</c:v>
                </c:pt>
                <c:pt idx="85">
                  <c:v>1.89578308092642E6</c:v>
                </c:pt>
                <c:pt idx="86">
                  <c:v>1.89498889009958E6</c:v>
                </c:pt>
                <c:pt idx="87">
                  <c:v>1.89422008969857E6</c:v>
                </c:pt>
                <c:pt idx="88">
                  <c:v>1.8934760706034E6</c:v>
                </c:pt>
                <c:pt idx="89">
                  <c:v>1.89275623384888E6</c:v>
                </c:pt>
                <c:pt idx="90">
                  <c:v>1.89205999071812E6</c:v>
                </c:pt>
                <c:pt idx="91">
                  <c:v>1.89138676281467E6</c:v>
                </c:pt>
                <c:pt idx="92">
                  <c:v>1.89073598211473E6</c:v>
                </c:pt>
                <c:pt idx="93">
                  <c:v>1.89010709100088E6</c:v>
                </c:pt>
                <c:pt idx="94">
                  <c:v>1.88949954227868E6</c:v>
                </c:pt>
                <c:pt idx="95">
                  <c:v>1.88891279917717E6</c:v>
                </c:pt>
                <c:pt idx="96">
                  <c:v>1.88834633533471E6</c:v>
                </c:pt>
                <c:pt idx="97">
                  <c:v>1.88779963477111E6</c:v>
                </c:pt>
                <c:pt idx="98">
                  <c:v>1.88727219184712E6</c:v>
                </c:pt>
                <c:pt idx="99">
                  <c:v>1.88676351121227E6</c:v>
                </c:pt>
                <c:pt idx="100">
                  <c:v>1.88627310774205E6</c:v>
                </c:pt>
                <c:pt idx="101">
                  <c:v>1.88580050646515E6</c:v>
                </c:pt>
                <c:pt idx="102">
                  <c:v>1.88534524248189E6</c:v>
                </c:pt>
                <c:pt idx="103">
                  <c:v>1.8849068608742E6</c:v>
                </c:pt>
                <c:pt idx="104">
                  <c:v>1.88448491660831E6</c:v>
                </c:pt>
                <c:pt idx="105">
                  <c:v>1.8840789744305E6</c:v>
                </c:pt>
                <c:pt idx="106">
                  <c:v>1.88368860875683E6</c:v>
                </c:pt>
                <c:pt idx="107">
                  <c:v>1.88331340355722E6</c:v>
                </c:pt>
                <c:pt idx="108">
                  <c:v>1.88295295223468E6</c:v>
                </c:pt>
                <c:pt idx="109">
                  <c:v>1.88260685750003E6</c:v>
                </c:pt>
                <c:pt idx="110">
                  <c:v>1.8822747312428E6</c:v>
                </c:pt>
                <c:pt idx="111">
                  <c:v>1.88195619439854E6</c:v>
                </c:pt>
                <c:pt idx="112">
                  <c:v>1.88165087681337E6</c:v>
                </c:pt>
                <c:pt idx="113">
                  <c:v>1.88135841710567E6</c:v>
                </c:pt>
                <c:pt idx="114">
                  <c:v>1.88107846252582E6</c:v>
                </c:pt>
                <c:pt idx="115">
                  <c:v>1.88081066881396E6</c:v>
                </c:pt>
                <c:pt idx="116">
                  <c:v>1.88055470005632E6</c:v>
                </c:pt>
                <c:pt idx="117">
                  <c:v>1.88031022854035E6</c:v>
                </c:pt>
                <c:pt idx="118">
                  <c:v>1.880076934609E6</c:v>
                </c:pt>
                <c:pt idx="119">
                  <c:v>1.87985450651432E6</c:v>
                </c:pt>
              </c:numCache>
            </c:numRef>
          </c:yVal>
          <c:smooth val="1"/>
          <c:extLst xmlns:c16r2="http://schemas.microsoft.com/office/drawing/2015/06/chart">
            <c:ext xmlns:c16="http://schemas.microsoft.com/office/drawing/2014/chart" uri="{C3380CC4-5D6E-409C-BE32-E72D297353CC}">
              <c16:uniqueId val="{00000004-3DF8-4C65-869E-A35048CDC00C}"/>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1295269564252E6</c:v>
                </c:pt>
                <c:pt idx="2">
                  <c:v>1.42193224534597E6</c:v>
                </c:pt>
                <c:pt idx="3">
                  <c:v>1.43104179954232E6</c:v>
                </c:pt>
                <c:pt idx="4">
                  <c:v>1.44027207629632E6</c:v>
                </c:pt>
                <c:pt idx="5">
                  <c:v>1.4496138870538E6</c:v>
                </c:pt>
                <c:pt idx="6">
                  <c:v>1.45905823477122E6</c:v>
                </c:pt>
                <c:pt idx="7">
                  <c:v>1.46859637999952E6</c:v>
                </c:pt>
                <c:pt idx="8">
                  <c:v>1.47821988620372E6</c:v>
                </c:pt>
                <c:pt idx="9">
                  <c:v>1.48792064933138E6</c:v>
                </c:pt>
                <c:pt idx="10">
                  <c:v>1.49769091547881E6</c:v>
                </c:pt>
                <c:pt idx="11">
                  <c:v>1.50752328961836E6</c:v>
                </c:pt>
                <c:pt idx="12">
                  <c:v>1.51741073766564E6</c:v>
                </c:pt>
                <c:pt idx="13">
                  <c:v>1.52712206136844E6</c:v>
                </c:pt>
                <c:pt idx="14">
                  <c:v>1.5367390841624E6</c:v>
                </c:pt>
                <c:pt idx="15">
                  <c:v>1.54628226871447E6</c:v>
                </c:pt>
                <c:pt idx="16">
                  <c:v>1.55575590624949E6</c:v>
                </c:pt>
                <c:pt idx="17">
                  <c:v>1.56516279254675E6</c:v>
                </c:pt>
                <c:pt idx="18">
                  <c:v>1.57450465332983E6</c:v>
                </c:pt>
                <c:pt idx="19">
                  <c:v>1.58378242796456E6</c:v>
                </c:pt>
                <c:pt idx="20">
                  <c:v>1.59299648686315E6</c:v>
                </c:pt>
                <c:pt idx="21">
                  <c:v>1.60214679774113E6</c:v>
                </c:pt>
                <c:pt idx="22">
                  <c:v>1.61123305230336E6</c:v>
                </c:pt>
                <c:pt idx="23">
                  <c:v>1.62025476233652E6</c:v>
                </c:pt>
                <c:pt idx="24">
                  <c:v>1.62921133217011E6</c:v>
                </c:pt>
                <c:pt idx="25">
                  <c:v>1.63810211290409E6</c:v>
                </c:pt>
                <c:pt idx="26">
                  <c:v>1.64692615459301E6</c:v>
                </c:pt>
                <c:pt idx="27">
                  <c:v>1.6556826440536E6</c:v>
                </c:pt>
                <c:pt idx="28">
                  <c:v>1.66437084518144E6</c:v>
                </c:pt>
                <c:pt idx="29">
                  <c:v>1.67299009098758E6</c:v>
                </c:pt>
                <c:pt idx="30">
                  <c:v>1.68153979056455E6</c:v>
                </c:pt>
                <c:pt idx="31">
                  <c:v>1.6900194331062E6</c:v>
                </c:pt>
                <c:pt idx="32">
                  <c:v>1.69842858959356E6</c:v>
                </c:pt>
                <c:pt idx="33">
                  <c:v>1.70676691274528E6</c:v>
                </c:pt>
                <c:pt idx="34">
                  <c:v>1.7150341356943E6</c:v>
                </c:pt>
                <c:pt idx="35">
                  <c:v>1.72323006974525E6</c:v>
                </c:pt>
                <c:pt idx="36">
                  <c:v>1.73135460148484E6</c:v>
                </c:pt>
                <c:pt idx="37">
                  <c:v>1.73940768945288E6</c:v>
                </c:pt>
                <c:pt idx="38">
                  <c:v>1.74738936053251E6</c:v>
                </c:pt>
                <c:pt idx="39">
                  <c:v>1.75529970580984E6</c:v>
                </c:pt>
                <c:pt idx="40">
                  <c:v>1.76313887689681E6</c:v>
                </c:pt>
                <c:pt idx="41">
                  <c:v>1.77090708214502E6</c:v>
                </c:pt>
                <c:pt idx="42">
                  <c:v>1.77860458287507E6</c:v>
                </c:pt>
                <c:pt idx="43">
                  <c:v>1.78623168968453E6</c:v>
                </c:pt>
                <c:pt idx="44">
                  <c:v>1.79378875886128E6</c:v>
                </c:pt>
                <c:pt idx="45">
                  <c:v>1.80127618892106E6</c:v>
                </c:pt>
                <c:pt idx="46">
                  <c:v>1.8086944172813E6</c:v>
                </c:pt>
                <c:pt idx="47">
                  <c:v>1.81604391707898E6</c:v>
                </c:pt>
                <c:pt idx="48">
                  <c:v>1.82332519413622E6</c:v>
                </c:pt>
                <c:pt idx="49">
                  <c:v>1.83053878407503E6</c:v>
                </c:pt>
                <c:pt idx="50">
                  <c:v>1.83768524958029E6</c:v>
                </c:pt>
                <c:pt idx="51">
                  <c:v>1.8447651778088E6</c:v>
                </c:pt>
                <c:pt idx="52">
                  <c:v>1.85177917794033E6</c:v>
                </c:pt>
                <c:pt idx="53">
                  <c:v>1.85872787886761E6</c:v>
                </c:pt>
                <c:pt idx="54">
                  <c:v>1.86561192702002E6</c:v>
                </c:pt>
                <c:pt idx="55">
                  <c:v>1.87243198431626E6</c:v>
                </c:pt>
                <c:pt idx="56">
                  <c:v>1.87918872624068E6</c:v>
                </c:pt>
                <c:pt idx="57">
                  <c:v>1.88588284003794E6</c:v>
                </c:pt>
                <c:pt idx="58">
                  <c:v>1.89251502302078E6</c:v>
                </c:pt>
                <c:pt idx="59">
                  <c:v>1.89908598098556E6</c:v>
                </c:pt>
                <c:pt idx="60">
                  <c:v>1.90559642673035E6</c:v>
                </c:pt>
                <c:pt idx="61">
                  <c:v>1.91204707867072E6</c:v>
                </c:pt>
                <c:pt idx="62">
                  <c:v>1.91843865954808E6</c:v>
                </c:pt>
                <c:pt idx="63">
                  <c:v>1.92477189522599E6</c:v>
                </c:pt>
                <c:pt idx="64">
                  <c:v>1.93104751356978E6</c:v>
                </c:pt>
                <c:pt idx="65">
                  <c:v>1.93726624340514E6</c:v>
                </c:pt>
                <c:pt idx="66">
                  <c:v>1.94342881355141E6</c:v>
                </c:pt>
                <c:pt idx="67">
                  <c:v>1.94953595192553E6</c:v>
                </c:pt>
                <c:pt idx="68">
                  <c:v>1.9555883847128E6</c:v>
                </c:pt>
                <c:pt idx="69">
                  <c:v>1.96158683560076E6</c:v>
                </c:pt>
                <c:pt idx="70">
                  <c:v>1.96753202507263E6</c:v>
                </c:pt>
                <c:pt idx="71">
                  <c:v>1.973424669757E6</c:v>
                </c:pt>
                <c:pt idx="72">
                  <c:v>1.9792654818305E6</c:v>
                </c:pt>
                <c:pt idx="73">
                  <c:v>1.98505516847046E6</c:v>
                </c:pt>
                <c:pt idx="74">
                  <c:v>1.99079443135466E6</c:v>
                </c:pt>
                <c:pt idx="75">
                  <c:v>1.99648396620533E6</c:v>
                </c:pt>
                <c:pt idx="76">
                  <c:v>2.0021244623749E6</c:v>
                </c:pt>
                <c:pt idx="77">
                  <c:v>2.00771660247094E6</c:v>
                </c:pt>
                <c:pt idx="78">
                  <c:v>2.01326106201791E6</c:v>
                </c:pt>
                <c:pt idx="79">
                  <c:v>2.01875850915356E6</c:v>
                </c:pt>
                <c:pt idx="80">
                  <c:v>2.02420960435771E6</c:v>
                </c:pt>
                <c:pt idx="81">
                  <c:v>2.02961500021161E6</c:v>
                </c:pt>
                <c:pt idx="82">
                  <c:v>2.0349753411857E6</c:v>
                </c:pt>
                <c:pt idx="83">
                  <c:v>2.0402912634542E6</c:v>
                </c:pt>
                <c:pt idx="84">
                  <c:v>2.04556339473462E6</c:v>
                </c:pt>
                <c:pt idx="85">
                  <c:v>2.05079235415076E6</c:v>
                </c:pt>
                <c:pt idx="86">
                  <c:v>2.05597875211741E6</c:v>
                </c:pt>
                <c:pt idx="87">
                  <c:v>2.06112319024557E6</c:v>
                </c:pt>
                <c:pt idx="88">
                  <c:v>2.06622626126657E6</c:v>
                </c:pt>
                <c:pt idx="89">
                  <c:v>2.07128854897395E6</c:v>
                </c:pt>
                <c:pt idx="90">
                  <c:v>2.0763106281818E6</c:v>
                </c:pt>
                <c:pt idx="91">
                  <c:v>2.0812930646984E6</c:v>
                </c:pt>
                <c:pt idx="92">
                  <c:v>2.08623641531402E6</c:v>
                </c:pt>
                <c:pt idx="93">
                  <c:v>2.091141227802E6</c:v>
                </c:pt>
                <c:pt idx="94">
                  <c:v>2.09600804093189E6</c:v>
                </c:pt>
                <c:pt idx="95">
                  <c:v>2.1008373844939E6</c:v>
                </c:pt>
                <c:pt idx="96">
                  <c:v>2.10562977933377E6</c:v>
                </c:pt>
                <c:pt idx="97">
                  <c:v>2.11038573739718E6</c:v>
                </c:pt>
                <c:pt idx="98">
                  <c:v>2.11510576178292E6</c:v>
                </c:pt>
                <c:pt idx="99">
                  <c:v>2.11979034680416E6</c:v>
                </c:pt>
                <c:pt idx="100">
                  <c:v>2.1244399780571E6</c:v>
                </c:pt>
                <c:pt idx="101">
                  <c:v>2.12905513249631E6</c:v>
                </c:pt>
                <c:pt idx="102">
                  <c:v>2.13363627851625E6</c:v>
                </c:pt>
                <c:pt idx="103">
                  <c:v>2.13818387603825E6</c:v>
                </c:pt>
                <c:pt idx="104">
                  <c:v>2.1426983766026E6</c:v>
                </c:pt>
                <c:pt idx="105">
                  <c:v>2.14718022346503E6</c:v>
                </c:pt>
                <c:pt idx="106">
                  <c:v>2.15162985169742E6</c:v>
                </c:pt>
                <c:pt idx="107">
                  <c:v>2.15604768829188E6</c:v>
                </c:pt>
                <c:pt idx="108">
                  <c:v>2.16043415226812E6</c:v>
                </c:pt>
                <c:pt idx="109">
                  <c:v>2.16478965478364E6</c:v>
                </c:pt>
                <c:pt idx="110">
                  <c:v>2.16911459924626E6</c:v>
                </c:pt>
                <c:pt idx="111">
                  <c:v>2.1734093814288E6</c:v>
                </c:pt>
                <c:pt idx="112">
                  <c:v>2.1776743895855E6</c:v>
                </c:pt>
                <c:pt idx="113">
                  <c:v>2.18191000456987E6</c:v>
                </c:pt>
                <c:pt idx="114">
                  <c:v>2.18611659995386E6</c:v>
                </c:pt>
                <c:pt idx="115">
                  <c:v>2.19029454214784E6</c:v>
                </c:pt>
                <c:pt idx="116">
                  <c:v>2.19444419052129E6</c:v>
                </c:pt>
                <c:pt idx="117">
                  <c:v>2.19856589752404E6</c:v>
                </c:pt>
                <c:pt idx="118">
                  <c:v>2.20266000880774E6</c:v>
                </c:pt>
                <c:pt idx="119">
                  <c:v>2.20672686334736E6</c:v>
                </c:pt>
              </c:numCache>
            </c:numRef>
          </c:yVal>
          <c:smooth val="1"/>
          <c:extLst xmlns:c16r2="http://schemas.microsoft.com/office/drawing/2015/06/chart">
            <c:ext xmlns:c16="http://schemas.microsoft.com/office/drawing/2014/chart" uri="{C3380CC4-5D6E-409C-BE32-E72D297353CC}">
              <c16:uniqueId val="{00000005-3DF8-4C65-869E-A35048CDC00C}"/>
            </c:ext>
          </c:extLst>
        </c:ser>
        <c:dLbls>
          <c:showLegendKey val="0"/>
          <c:showVal val="0"/>
          <c:showCatName val="0"/>
          <c:showSerName val="0"/>
          <c:showPercent val="0"/>
          <c:showBubbleSize val="0"/>
        </c:dLbls>
        <c:axId val="-1042701024"/>
        <c:axId val="-1042698480"/>
      </c:scatterChart>
      <c:valAx>
        <c:axId val="-1042701024"/>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42698480"/>
        <c:crosses val="autoZero"/>
        <c:crossBetween val="midCat"/>
        <c:majorUnit val="5.0"/>
      </c:valAx>
      <c:valAx>
        <c:axId val="-1042698480"/>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42701024"/>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78020.2723736531</c:v>
                </c:pt>
                <c:pt idx="2">
                  <c:v>972681.5461310223</c:v>
                </c:pt>
                <c:pt idx="3">
                  <c:v>967446.7076329332</c:v>
                </c:pt>
                <c:pt idx="4">
                  <c:v>962320.707091214</c:v>
                </c:pt>
                <c:pt idx="5">
                  <c:v>957306.2583238531</c:v>
                </c:pt>
                <c:pt idx="6">
                  <c:v>952404.3958726298</c:v>
                </c:pt>
                <c:pt idx="7">
                  <c:v>947614.9053108763</c:v>
                </c:pt>
                <c:pt idx="8">
                  <c:v>942936.6536887257</c:v>
                </c:pt>
                <c:pt idx="9">
                  <c:v>938367.8427816136</c:v>
                </c:pt>
                <c:pt idx="10">
                  <c:v>933906.2026944343</c:v>
                </c:pt>
                <c:pt idx="11">
                  <c:v>929549.1394093002</c:v>
                </c:pt>
                <c:pt idx="12">
                  <c:v>925293.846795579</c:v>
                </c:pt>
                <c:pt idx="13">
                  <c:v>921137.391224044</c:v>
                </c:pt>
                <c:pt idx="14">
                  <c:v>917095.0206428441</c:v>
                </c:pt>
                <c:pt idx="15">
                  <c:v>913171.8783816711</c:v>
                </c:pt>
                <c:pt idx="16">
                  <c:v>909369.6313914685</c:v>
                </c:pt>
                <c:pt idx="17">
                  <c:v>905688.3808521564</c:v>
                </c:pt>
                <c:pt idx="18">
                  <c:v>902127.0785092962</c:v>
                </c:pt>
                <c:pt idx="19">
                  <c:v>898683.8415122643</c:v>
                </c:pt>
                <c:pt idx="20">
                  <c:v>895356.1930330191</c:v>
                </c:pt>
                <c:pt idx="21">
                  <c:v>892141.2456014323</c:v>
                </c:pt>
                <c:pt idx="22">
                  <c:v>889035.840254392</c:v>
                </c:pt>
                <c:pt idx="23">
                  <c:v>886036.651636546</c:v>
                </c:pt>
                <c:pt idx="24">
                  <c:v>883140.2668969944</c:v>
                </c:pt>
                <c:pt idx="25">
                  <c:v>880343.2444489545</c:v>
                </c:pt>
                <c:pt idx="26">
                  <c:v>877642.1572825838</c:v>
                </c:pt>
                <c:pt idx="27">
                  <c:v>875033.6476916257</c:v>
                </c:pt>
                <c:pt idx="28">
                  <c:v>872514.4362927041</c:v>
                </c:pt>
                <c:pt idx="29">
                  <c:v>870081.332802641</c:v>
                </c:pt>
                <c:pt idx="30">
                  <c:v>867731.244198028</c:v>
                </c:pt>
                <c:pt idx="31">
                  <c:v>865461.1795395915</c:v>
                </c:pt>
                <c:pt idx="32">
                  <c:v>863268.252297722</c:v>
                </c:pt>
                <c:pt idx="33">
                  <c:v>861149.6808323762</c:v>
                </c:pt>
                <c:pt idx="34">
                  <c:v>859102.7875269639</c:v>
                </c:pt>
                <c:pt idx="35">
                  <c:v>857124.996957149</c:v>
                </c:pt>
                <c:pt idx="36">
                  <c:v>855213.833384221</c:v>
                </c:pt>
                <c:pt idx="37">
                  <c:v>853366.917792225</c:v>
                </c:pt>
                <c:pt idx="38">
                  <c:v>851581.9646338974</c:v>
                </c:pt>
                <c:pt idx="39">
                  <c:v>849856.7784088763</c:v>
                </c:pt>
                <c:pt idx="40">
                  <c:v>848189.2501954393</c:v>
                </c:pt>
                <c:pt idx="41">
                  <c:v>846577.3541553606</c:v>
                </c:pt>
                <c:pt idx="42">
                  <c:v>845019.1440718081</c:v>
                </c:pt>
                <c:pt idx="43">
                  <c:v>843512.7499582273</c:v>
                </c:pt>
                <c:pt idx="44">
                  <c:v>842056.3747627911</c:v>
                </c:pt>
                <c:pt idx="45">
                  <c:v>840648.2911846475</c:v>
                </c:pt>
                <c:pt idx="46">
                  <c:v>839286.8386120244</c:v>
                </c:pt>
                <c:pt idx="47">
                  <c:v>837970.420187602</c:v>
                </c:pt>
                <c:pt idx="48">
                  <c:v>836697.5000031851</c:v>
                </c:pt>
                <c:pt idx="49">
                  <c:v>835466.6004232215</c:v>
                </c:pt>
                <c:pt idx="50">
                  <c:v>834276.2995349496</c:v>
                </c:pt>
                <c:pt idx="51">
                  <c:v>833125.2287217507</c:v>
                </c:pt>
                <c:pt idx="52">
                  <c:v>832012.0703553701</c:v>
                </c:pt>
                <c:pt idx="53">
                  <c:v>830935.5556023494</c:v>
                </c:pt>
                <c:pt idx="54">
                  <c:v>829894.4623394519</c:v>
                </c:pt>
                <c:pt idx="55">
                  <c:v>828887.6131729179</c:v>
                </c:pt>
                <c:pt idx="56">
                  <c:v>827913.8735562686</c:v>
                </c:pt>
                <c:pt idx="57">
                  <c:v>826972.1500015308</c:v>
                </c:pt>
                <c:pt idx="58">
                  <c:v>826061.3883788373</c:v>
                </c:pt>
                <c:pt idx="59">
                  <c:v>825180.5722995762</c:v>
                </c:pt>
                <c:pt idx="60">
                  <c:v>824328.7215784512</c:v>
                </c:pt>
                <c:pt idx="61">
                  <c:v>823504.8907700268</c:v>
                </c:pt>
                <c:pt idx="62">
                  <c:v>822708.1677755736</c:v>
                </c:pt>
                <c:pt idx="63">
                  <c:v>821937.6725162863</c:v>
                </c:pt>
                <c:pt idx="64">
                  <c:v>821192.5556690897</c:v>
                </c:pt>
                <c:pt idx="65">
                  <c:v>820471.9974615382</c:v>
                </c:pt>
                <c:pt idx="66">
                  <c:v>819775.2065225341</c:v>
                </c:pt>
                <c:pt idx="67">
                  <c:v>819101.418785718</c:v>
                </c:pt>
                <c:pt idx="68">
                  <c:v>818449.8964426535</c:v>
                </c:pt>
                <c:pt idx="69">
                  <c:v>817819.9269430643</c:v>
                </c:pt>
                <c:pt idx="70">
                  <c:v>817210.8220395733</c:v>
                </c:pt>
                <c:pt idx="71">
                  <c:v>816621.91687454</c:v>
                </c:pt>
                <c:pt idx="72">
                  <c:v>816052.5691067573</c:v>
                </c:pt>
                <c:pt idx="73">
                  <c:v>815502.1580758997</c:v>
                </c:pt>
                <c:pt idx="74">
                  <c:v>814970.0840027449</c:v>
                </c:pt>
                <c:pt idx="75">
                  <c:v>814455.7672233234</c:v>
                </c:pt>
                <c:pt idx="76">
                  <c:v>813958.6474552565</c:v>
                </c:pt>
                <c:pt idx="77">
                  <c:v>813478.183094652</c:v>
                </c:pt>
                <c:pt idx="78">
                  <c:v>813013.8505420304</c:v>
                </c:pt>
                <c:pt idx="79">
                  <c:v>812565.143555835</c:v>
                </c:pt>
                <c:pt idx="80">
                  <c:v>812131.5726321883</c:v>
                </c:pt>
                <c:pt idx="81">
                  <c:v>811712.6644096062</c:v>
                </c:pt>
                <c:pt idx="82">
                  <c:v>811307.9610974894</c:v>
                </c:pt>
                <c:pt idx="83">
                  <c:v>810917.0199272471</c:v>
                </c:pt>
                <c:pt idx="84">
                  <c:v>810539.4126250194</c:v>
                </c:pt>
                <c:pt idx="85">
                  <c:v>810174.7249049533</c:v>
                </c:pt>
                <c:pt idx="86">
                  <c:v>809822.55598215</c:v>
                </c:pt>
                <c:pt idx="87">
                  <c:v>809482.5181043051</c:v>
                </c:pt>
                <c:pt idx="88">
                  <c:v>809154.2361013028</c:v>
                </c:pt>
                <c:pt idx="89">
                  <c:v>808837.3469518775</c:v>
                </c:pt>
                <c:pt idx="90">
                  <c:v>808531.499366641</c:v>
                </c:pt>
                <c:pt idx="91">
                  <c:v>808236.353386743</c:v>
                </c:pt>
                <c:pt idx="92">
                  <c:v>807951.5799974953</c:v>
                </c:pt>
                <c:pt idx="93">
                  <c:v>807676.860756318</c:v>
                </c:pt>
                <c:pt idx="94">
                  <c:v>807411.887434395</c:v>
                </c:pt>
                <c:pt idx="95">
                  <c:v>807156.361671479</c:v>
                </c:pt>
                <c:pt idx="96">
                  <c:v>806909.9946432759</c:v>
                </c:pt>
                <c:pt idx="97">
                  <c:v>806672.5067409078</c:v>
                </c:pt>
                <c:pt idx="98">
                  <c:v>806443.6272619523</c:v>
                </c:pt>
                <c:pt idx="99">
                  <c:v>806223.0941125868</c:v>
                </c:pt>
                <c:pt idx="100">
                  <c:v>806010.653520407</c:v>
                </c:pt>
                <c:pt idx="101">
                  <c:v>805806.0597574394</c:v>
                </c:pt>
                <c:pt idx="102">
                  <c:v>805609.0748730412</c:v>
                </c:pt>
                <c:pt idx="103">
                  <c:v>805419.468436195</c:v>
                </c:pt>
                <c:pt idx="104">
                  <c:v>805237.0172868934</c:v>
                </c:pt>
                <c:pt idx="105">
                  <c:v>805061.505296244</c:v>
                </c:pt>
                <c:pt idx="106">
                  <c:v>804892.7231349533</c:v>
                </c:pt>
                <c:pt idx="107">
                  <c:v>804730.4680498801</c:v>
                </c:pt>
                <c:pt idx="108">
                  <c:v>804574.5436483367</c:v>
                </c:pt>
                <c:pt idx="109">
                  <c:v>804424.7596898589</c:v>
                </c:pt>
                <c:pt idx="110">
                  <c:v>804280.931885157</c:v>
                </c:pt>
                <c:pt idx="111">
                  <c:v>804142.8817019708</c:v>
                </c:pt>
                <c:pt idx="112">
                  <c:v>804010.4361775973</c:v>
                </c:pt>
                <c:pt idx="113">
                  <c:v>803883.4277378114</c:v>
                </c:pt>
                <c:pt idx="114">
                  <c:v>803761.6940219689</c:v>
                </c:pt>
                <c:pt idx="115">
                  <c:v>803645.0777140562</c:v>
                </c:pt>
                <c:pt idx="116">
                  <c:v>803533.4263794763</c:v>
                </c:pt>
                <c:pt idx="117">
                  <c:v>803426.592307331</c:v>
                </c:pt>
                <c:pt idx="118">
                  <c:v>803324.4323580689</c:v>
                </c:pt>
                <c:pt idx="119">
                  <c:v>803226.8078162348</c:v>
                </c:pt>
              </c:numCache>
            </c:numRef>
          </c:yVal>
          <c:smooth val="1"/>
          <c:extLst xmlns:c16r2="http://schemas.microsoft.com/office/drawing/2015/06/chart">
            <c:ext xmlns:c16="http://schemas.microsoft.com/office/drawing/2014/chart" uri="{C3380CC4-5D6E-409C-BE32-E72D297353CC}">
              <c16:uniqueId val="{00000000-8284-4DA8-B363-EBC93C62010B}"/>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25684.8974746867</c:v>
                </c:pt>
                <c:pt idx="2">
                  <c:v>521903.495913298</c:v>
                </c:pt>
                <c:pt idx="3">
                  <c:v>518209.0917190522</c:v>
                </c:pt>
                <c:pt idx="4">
                  <c:v>514599.973144544</c:v>
                </c:pt>
                <c:pt idx="5">
                  <c:v>511074.1386403415</c:v>
                </c:pt>
                <c:pt idx="6">
                  <c:v>507629.3938125521</c:v>
                </c:pt>
                <c:pt idx="7">
                  <c:v>504263.4207290935</c:v>
                </c:pt>
                <c:pt idx="8">
                  <c:v>500973.8306485882</c:v>
                </c:pt>
                <c:pt idx="9">
                  <c:v>497758.2039020701</c:v>
                </c:pt>
                <c:pt idx="10">
                  <c:v>494614.1198232052</c:v>
                </c:pt>
                <c:pt idx="11">
                  <c:v>491539.1789858465</c:v>
                </c:pt>
                <c:pt idx="12">
                  <c:v>488531.0195081646</c:v>
                </c:pt>
                <c:pt idx="13">
                  <c:v>485587.3287915858</c:v>
                </c:pt>
                <c:pt idx="14">
                  <c:v>482724.0404641511</c:v>
                </c:pt>
                <c:pt idx="15">
                  <c:v>479947.162523001</c:v>
                </c:pt>
                <c:pt idx="16">
                  <c:v>477259.3117668799</c:v>
                </c:pt>
                <c:pt idx="17">
                  <c:v>474661.5817052915</c:v>
                </c:pt>
                <c:pt idx="18">
                  <c:v>472153.9329592507</c:v>
                </c:pt>
                <c:pt idx="19">
                  <c:v>469735.4895382676</c:v>
                </c:pt>
                <c:pt idx="20">
                  <c:v>467404.7664049346</c:v>
                </c:pt>
                <c:pt idx="21">
                  <c:v>465159.8438659348</c:v>
                </c:pt>
                <c:pt idx="22">
                  <c:v>462998.5008258607</c:v>
                </c:pt>
                <c:pt idx="23">
                  <c:v>460918.3162389186</c:v>
                </c:pt>
                <c:pt idx="24">
                  <c:v>458916.7459972663</c:v>
                </c:pt>
                <c:pt idx="25">
                  <c:v>456991.1808677805</c:v>
                </c:pt>
                <c:pt idx="26">
                  <c:v>455138.9898263884</c:v>
                </c:pt>
                <c:pt idx="27">
                  <c:v>453357.5756563634</c:v>
                </c:pt>
                <c:pt idx="28">
                  <c:v>451644.3849214966</c:v>
                </c:pt>
                <c:pt idx="29">
                  <c:v>449996.9199953356</c:v>
                </c:pt>
                <c:pt idx="30">
                  <c:v>448412.7486407459</c:v>
                </c:pt>
                <c:pt idx="31">
                  <c:v>446889.510335407</c:v>
                </c:pt>
                <c:pt idx="32">
                  <c:v>445424.9201280503</c:v>
                </c:pt>
                <c:pt idx="33">
                  <c:v>444016.7706421213</c:v>
                </c:pt>
                <c:pt idx="34">
                  <c:v>442662.9327011251</c:v>
                </c:pt>
                <c:pt idx="35">
                  <c:v>441361.3549396193</c:v>
                </c:pt>
                <c:pt idx="36">
                  <c:v>440110.0626785204</c:v>
                </c:pt>
                <c:pt idx="37">
                  <c:v>438907.1562774549</c:v>
                </c:pt>
                <c:pt idx="38">
                  <c:v>437750.8091259832</c:v>
                </c:pt>
                <c:pt idx="39">
                  <c:v>436639.2653962531</c:v>
                </c:pt>
                <c:pt idx="40">
                  <c:v>435570.837679703</c:v>
                </c:pt>
                <c:pt idx="41">
                  <c:v>434543.9045283319</c:v>
                </c:pt>
                <c:pt idx="42">
                  <c:v>433556.9079631846</c:v>
                </c:pt>
                <c:pt idx="43">
                  <c:v>432608.3509911268</c:v>
                </c:pt>
                <c:pt idx="44">
                  <c:v>431696.7951577849</c:v>
                </c:pt>
                <c:pt idx="45">
                  <c:v>430820.8581563309</c:v>
                </c:pt>
                <c:pt idx="46">
                  <c:v>429979.2115056195</c:v>
                </c:pt>
                <c:pt idx="47">
                  <c:v>429170.5783064415</c:v>
                </c:pt>
                <c:pt idx="48">
                  <c:v>428393.7310812746</c:v>
                </c:pt>
                <c:pt idx="49">
                  <c:v>427647.4897001433</c:v>
                </c:pt>
                <c:pt idx="50">
                  <c:v>426930.7193934007</c:v>
                </c:pt>
                <c:pt idx="51">
                  <c:v>426242.3288507757</c:v>
                </c:pt>
                <c:pt idx="52">
                  <c:v>425581.2684050558</c:v>
                </c:pt>
                <c:pt idx="53">
                  <c:v>424946.528298109</c:v>
                </c:pt>
                <c:pt idx="54">
                  <c:v>424337.1370264281</c:v>
                </c:pt>
                <c:pt idx="55">
                  <c:v>423752.159763096</c:v>
                </c:pt>
                <c:pt idx="56">
                  <c:v>423190.6968529127</c:v>
                </c:pt>
                <c:pt idx="57">
                  <c:v>422651.8823773682</c:v>
                </c:pt>
                <c:pt idx="58">
                  <c:v>422134.8827861304</c:v>
                </c:pt>
                <c:pt idx="59">
                  <c:v>421638.895591786</c:v>
                </c:pt>
                <c:pt idx="60">
                  <c:v>421163.1481246452</c:v>
                </c:pt>
                <c:pt idx="61">
                  <c:v>420706.8963445541</c:v>
                </c:pt>
                <c:pt idx="62">
                  <c:v>420269.4237067207</c:v>
                </c:pt>
                <c:pt idx="63">
                  <c:v>419850.0400788191</c:v>
                </c:pt>
                <c:pt idx="64">
                  <c:v>419448.0807066181</c:v>
                </c:pt>
                <c:pt idx="65">
                  <c:v>419062.9052256438</c:v>
                </c:pt>
                <c:pt idx="66">
                  <c:v>418693.8967164611</c:v>
                </c:pt>
                <c:pt idx="67">
                  <c:v>418340.4608013089</c:v>
                </c:pt>
                <c:pt idx="68">
                  <c:v>418002.0247799523</c:v>
                </c:pt>
                <c:pt idx="69">
                  <c:v>417678.036802734</c:v>
                </c:pt>
                <c:pt idx="70">
                  <c:v>417367.9650789312</c:v>
                </c:pt>
                <c:pt idx="71">
                  <c:v>417071.2971186271</c:v>
                </c:pt>
                <c:pt idx="72">
                  <c:v>416787.5390064202</c:v>
                </c:pt>
                <c:pt idx="73">
                  <c:v>416516.2147053824</c:v>
                </c:pt>
                <c:pt idx="74">
                  <c:v>416256.8653897834</c:v>
                </c:pt>
                <c:pt idx="75">
                  <c:v>416009.048805173</c:v>
                </c:pt>
                <c:pt idx="76">
                  <c:v>415772.3386545035</c:v>
                </c:pt>
                <c:pt idx="77">
                  <c:v>415546.3240090472</c:v>
                </c:pt>
                <c:pt idx="78">
                  <c:v>415330.6087429365</c:v>
                </c:pt>
                <c:pt idx="79">
                  <c:v>415124.8109902206</c:v>
                </c:pt>
                <c:pt idx="80">
                  <c:v>414928.5626233938</c:v>
                </c:pt>
                <c:pt idx="81">
                  <c:v>414741.5087524168</c:v>
                </c:pt>
                <c:pt idx="82">
                  <c:v>414563.3072432944</c:v>
                </c:pt>
                <c:pt idx="83">
                  <c:v>414393.6282553335</c:v>
                </c:pt>
                <c:pt idx="84">
                  <c:v>414232.1537962515</c:v>
                </c:pt>
                <c:pt idx="85">
                  <c:v>414078.5772943532</c:v>
                </c:pt>
                <c:pt idx="86">
                  <c:v>413932.603187013</c:v>
                </c:pt>
                <c:pt idx="87">
                  <c:v>413793.9465247907</c:v>
                </c:pt>
                <c:pt idx="88">
                  <c:v>413662.3325904801</c:v>
                </c:pt>
                <c:pt idx="89">
                  <c:v>413537.496532475</c:v>
                </c:pt>
                <c:pt idx="90">
                  <c:v>413419.1830118461</c:v>
                </c:pt>
                <c:pt idx="91">
                  <c:v>413307.1458625578</c:v>
                </c:pt>
                <c:pt idx="92">
                  <c:v>413201.1477642837</c:v>
                </c:pt>
                <c:pt idx="93">
                  <c:v>413100.9599273053</c:v>
                </c:pt>
                <c:pt idx="94">
                  <c:v>413006.3617889821</c:v>
                </c:pt>
                <c:pt idx="95">
                  <c:v>412917.1407213802</c:v>
                </c:pt>
                <c:pt idx="96">
                  <c:v>412833.0917495548</c:v>
                </c:pt>
                <c:pt idx="97">
                  <c:v>412754.0172800764</c:v>
                </c:pt>
                <c:pt idx="98">
                  <c:v>412679.726839438</c:v>
                </c:pt>
                <c:pt idx="99">
                  <c:v>412610.0368219002</c:v>
                </c:pt>
                <c:pt idx="100">
                  <c:v>412544.7702464405</c:v>
                </c:pt>
                <c:pt idx="101">
                  <c:v>412483.7565224449</c:v>
                </c:pt>
                <c:pt idx="102">
                  <c:v>412426.8312238088</c:v>
                </c:pt>
                <c:pt idx="103">
                  <c:v>412373.8358711202</c:v>
                </c:pt>
                <c:pt idx="104">
                  <c:v>412324.6177216255</c:v>
                </c:pt>
                <c:pt idx="105">
                  <c:v>412279.029566678</c:v>
                </c:pt>
                <c:pt idx="106">
                  <c:v>412236.92953639</c:v>
                </c:pt>
                <c:pt idx="107">
                  <c:v>412198.1809112215</c:v>
                </c:pt>
                <c:pt idx="108">
                  <c:v>412162.6519402408</c:v>
                </c:pt>
                <c:pt idx="109">
                  <c:v>412130.2156658192</c:v>
                </c:pt>
                <c:pt idx="110">
                  <c:v>412100.7497545097</c:v>
                </c:pt>
                <c:pt idx="111">
                  <c:v>412074.1363338984</c:v>
                </c:pt>
                <c:pt idx="112">
                  <c:v>412050.2618351947</c:v>
                </c:pt>
                <c:pt idx="113">
                  <c:v>412029.0168413614</c:v>
                </c:pt>
                <c:pt idx="114">
                  <c:v>412010.2959405793</c:v>
                </c:pt>
                <c:pt idx="115">
                  <c:v>411993.9975848536</c:v>
                </c:pt>
                <c:pt idx="116">
                  <c:v>411980.023953577</c:v>
                </c:pt>
                <c:pt idx="117">
                  <c:v>411968.2808218714</c:v>
                </c:pt>
                <c:pt idx="118">
                  <c:v>411958.6774335371</c:v>
                </c:pt>
                <c:pt idx="119">
                  <c:v>411951.126378444</c:v>
                </c:pt>
              </c:numCache>
            </c:numRef>
          </c:yVal>
          <c:smooth val="1"/>
          <c:extLst xmlns:c16r2="http://schemas.microsoft.com/office/drawing/2015/06/chart">
            <c:ext xmlns:c16="http://schemas.microsoft.com/office/drawing/2014/chart" uri="{C3380CC4-5D6E-409C-BE32-E72D297353CC}">
              <c16:uniqueId val="{00000001-8284-4DA8-B363-EBC93C62010B}"/>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571.9191992774</c:v>
                </c:pt>
                <c:pt idx="14">
                  <c:v>258114.2077148368</c:v>
                </c:pt>
                <c:pt idx="15">
                  <c:v>257776.20026341</c:v>
                </c:pt>
                <c:pt idx="16">
                  <c:v>257528.4093889436</c:v>
                </c:pt>
                <c:pt idx="17">
                  <c:v>257348.2796944118</c:v>
                </c:pt>
                <c:pt idx="18">
                  <c:v>257218.530201878</c:v>
                </c:pt>
                <c:pt idx="19">
                  <c:v>257125.9532053613</c:v>
                </c:pt>
                <c:pt idx="20">
                  <c:v>257060.4841721588</c:v>
                </c:pt>
                <c:pt idx="21">
                  <c:v>257014.4815024094</c:v>
                </c:pt>
                <c:pt idx="22">
                  <c:v>256982.1690064436</c:v>
                </c:pt>
                <c:pt idx="23">
                  <c:v>256959.2045321153</c:v>
                </c:pt>
                <c:pt idx="24">
                  <c:v>256942.346376178</c:v>
                </c:pt>
                <c:pt idx="25">
                  <c:v>256929.1954772992</c:v>
                </c:pt>
                <c:pt idx="26">
                  <c:v>256918.4763162136</c:v>
                </c:pt>
                <c:pt idx="27">
                  <c:v>256909.1434720736</c:v>
                </c:pt>
                <c:pt idx="28">
                  <c:v>256900.4310027589</c:v>
                </c:pt>
                <c:pt idx="29">
                  <c:v>256891.8110117732</c:v>
                </c:pt>
                <c:pt idx="30">
                  <c:v>256882.9340078503</c:v>
                </c:pt>
                <c:pt idx="31">
                  <c:v>256873.5829711037</c:v>
                </c:pt>
                <c:pt idx="32">
                  <c:v>256863.6382455636</c:v>
                </c:pt>
                <c:pt idx="33">
                  <c:v>256853.0507862103</c:v>
                </c:pt>
                <c:pt idx="34">
                  <c:v>256841.821845411</c:v>
                </c:pt>
                <c:pt idx="35">
                  <c:v>256829.9876167288</c:v>
                </c:pt>
                <c:pt idx="36">
                  <c:v>256817.6076896985</c:v>
                </c:pt>
                <c:pt idx="37">
                  <c:v>256804.7564292286</c:v>
                </c:pt>
                <c:pt idx="38">
                  <c:v>256791.5165947807</c:v>
                </c:pt>
                <c:pt idx="39">
                  <c:v>256777.9752865075</c:v>
                </c:pt>
                <c:pt idx="40">
                  <c:v>256764.2202292347</c:v>
                </c:pt>
                <c:pt idx="41">
                  <c:v>256750.3372661711</c:v>
                </c:pt>
                <c:pt idx="42">
                  <c:v>256736.4086679051</c:v>
                </c:pt>
                <c:pt idx="43">
                  <c:v>256722.5120175278</c:v>
                </c:pt>
                <c:pt idx="44">
                  <c:v>256708.7195251488</c:v>
                </c:pt>
                <c:pt idx="45">
                  <c:v>256695.0976599154</c:v>
                </c:pt>
                <c:pt idx="46">
                  <c:v>256681.707014061</c:v>
                </c:pt>
                <c:pt idx="47">
                  <c:v>256668.60233389</c:v>
                </c:pt>
                <c:pt idx="48">
                  <c:v>256655.8326683068</c:v>
                </c:pt>
                <c:pt idx="49">
                  <c:v>256643.4415975937</c:v>
                </c:pt>
                <c:pt idx="50">
                  <c:v>256631.4675144306</c:v>
                </c:pt>
                <c:pt idx="51">
                  <c:v>256619.943936288</c:v>
                </c:pt>
                <c:pt idx="52">
                  <c:v>256608.8998345714</c:v>
                </c:pt>
                <c:pt idx="53">
                  <c:v>256598.3599680208</c:v>
                </c:pt>
                <c:pt idx="54">
                  <c:v>256588.3452125876</c:v>
                </c:pt>
                <c:pt idx="55">
                  <c:v>256578.8728822338</c:v>
                </c:pt>
                <c:pt idx="56">
                  <c:v>256569.9570368325</c:v>
                </c:pt>
                <c:pt idx="57">
                  <c:v>256561.6087747151</c:v>
                </c:pt>
                <c:pt idx="58">
                  <c:v>256553.8365084154</c:v>
                </c:pt>
                <c:pt idx="59">
                  <c:v>256546.6462229131</c:v>
                </c:pt>
                <c:pt idx="60">
                  <c:v>256540.0417162154</c:v>
                </c:pt>
                <c:pt idx="61">
                  <c:v>256534.0248225107</c:v>
                </c:pt>
                <c:pt idx="62">
                  <c:v>256528.595618394</c:v>
                </c:pt>
                <c:pt idx="63">
                  <c:v>256523.7526128513</c:v>
                </c:pt>
                <c:pt idx="64">
                  <c:v>256519.492921805</c:v>
                </c:pt>
                <c:pt idx="65">
                  <c:v>256515.812428091</c:v>
                </c:pt>
                <c:pt idx="66">
                  <c:v>256512.7059277721</c:v>
                </c:pt>
                <c:pt idx="67">
                  <c:v>256510.1672636892</c:v>
                </c:pt>
                <c:pt idx="68">
                  <c:v>256508.1894471499</c:v>
                </c:pt>
                <c:pt idx="69">
                  <c:v>256506.764768617</c:v>
                </c:pt>
                <c:pt idx="70">
                  <c:v>256505.8848982305</c:v>
                </c:pt>
                <c:pt idx="71">
                  <c:v>256505.5409769532</c:v>
                </c:pt>
                <c:pt idx="72">
                  <c:v>256505.7236990845</c:v>
                </c:pt>
                <c:pt idx="73">
                  <c:v>256506.4233868443</c:v>
                </c:pt>
                <c:pt idx="74">
                  <c:v>256507.6300576798</c:v>
                </c:pt>
                <c:pt idx="75">
                  <c:v>256509.3334849059</c:v>
                </c:pt>
                <c:pt idx="76">
                  <c:v>256511.5232522432</c:v>
                </c:pt>
                <c:pt idx="77">
                  <c:v>256514.1888027774</c:v>
                </c:pt>
                <c:pt idx="78">
                  <c:v>256517.3194828242</c:v>
                </c:pt>
                <c:pt idx="79">
                  <c:v>256520.9045811466</c:v>
                </c:pt>
                <c:pt idx="80">
                  <c:v>256524.93336393</c:v>
                </c:pt>
                <c:pt idx="81">
                  <c:v>256529.3951059026</c:v>
                </c:pt>
                <c:pt idx="82">
                  <c:v>256534.279117938</c:v>
                </c:pt>
                <c:pt idx="83">
                  <c:v>256539.5747714632</c:v>
                </c:pt>
                <c:pt idx="84">
                  <c:v>256545.2715199658</c:v>
                </c:pt>
                <c:pt idx="85">
                  <c:v>256551.3589178624</c:v>
                </c:pt>
                <c:pt idx="86">
                  <c:v>256557.826636978</c:v>
                </c:pt>
                <c:pt idx="87">
                  <c:v>256564.6644808588</c:v>
                </c:pt>
                <c:pt idx="88">
                  <c:v>256571.862397121</c:v>
                </c:pt>
                <c:pt idx="89">
                  <c:v>256579.4104880289</c:v>
                </c:pt>
                <c:pt idx="90">
                  <c:v>256587.2990194656</c:v>
                </c:pt>
                <c:pt idx="91">
                  <c:v>256595.51842846</c:v>
                </c:pt>
                <c:pt idx="92">
                  <c:v>256604.0593294068</c:v>
                </c:pt>
                <c:pt idx="93">
                  <c:v>256612.9125191146</c:v>
                </c:pt>
                <c:pt idx="94">
                  <c:v>256622.0689807962</c:v>
                </c:pt>
                <c:pt idx="95">
                  <c:v>256631.519887113</c:v>
                </c:pt>
                <c:pt idx="96">
                  <c:v>256641.2566023693</c:v>
                </c:pt>
                <c:pt idx="97">
                  <c:v>256651.2706839484</c:v>
                </c:pt>
                <c:pt idx="98">
                  <c:v>256661.5538830705</c:v>
                </c:pt>
                <c:pt idx="99">
                  <c:v>256672.098144947</c:v>
                </c:pt>
                <c:pt idx="100">
                  <c:v>256682.8956084002</c:v>
                </c:pt>
                <c:pt idx="101">
                  <c:v>256693.9386050076</c:v>
                </c:pt>
                <c:pt idx="102">
                  <c:v>256705.2196578274</c:v>
                </c:pt>
                <c:pt idx="103">
                  <c:v>256716.7314797568</c:v>
                </c:pt>
                <c:pt idx="104">
                  <c:v>256728.466971567</c:v>
                </c:pt>
                <c:pt idx="105">
                  <c:v>256740.4192196581</c:v>
                </c:pt>
                <c:pt idx="106">
                  <c:v>256752.5814935704</c:v>
                </c:pt>
                <c:pt idx="107">
                  <c:v>256764.9472432892</c:v>
                </c:pt>
                <c:pt idx="108">
                  <c:v>256777.5100963636</c:v>
                </c:pt>
                <c:pt idx="109">
                  <c:v>256790.263854886</c:v>
                </c:pt>
                <c:pt idx="110">
                  <c:v>256803.2024923367</c:v>
                </c:pt>
                <c:pt idx="111">
                  <c:v>256816.3201503302</c:v>
                </c:pt>
                <c:pt idx="112">
                  <c:v>256829.6111352771</c:v>
                </c:pt>
                <c:pt idx="113">
                  <c:v>256843.0699149821</c:v>
                </c:pt>
                <c:pt idx="114">
                  <c:v>256856.6911151942</c:v>
                </c:pt>
                <c:pt idx="115">
                  <c:v>256870.469516122</c:v>
                </c:pt>
                <c:pt idx="116">
                  <c:v>256884.4000489316</c:v>
                </c:pt>
                <c:pt idx="117">
                  <c:v>256898.4777922306</c:v>
                </c:pt>
                <c:pt idx="118">
                  <c:v>256912.6979685596</c:v>
                </c:pt>
                <c:pt idx="119">
                  <c:v>256927.0559408905</c:v>
                </c:pt>
              </c:numCache>
            </c:numRef>
          </c:yVal>
          <c:smooth val="1"/>
          <c:extLst xmlns:c16r2="http://schemas.microsoft.com/office/drawing/2015/06/chart">
            <c:ext xmlns:c16="http://schemas.microsoft.com/office/drawing/2014/chart" uri="{C3380CC4-5D6E-409C-BE32-E72D297353CC}">
              <c16:uniqueId val="{00000002-8284-4DA8-B363-EBC93C62010B}"/>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3482.2571296289</c:v>
                </c:pt>
                <c:pt idx="2">
                  <c:v>331504.8229435088</c:v>
                </c:pt>
                <c:pt idx="3">
                  <c:v>339050.2263851563</c:v>
                </c:pt>
                <c:pt idx="4">
                  <c:v>346143.6590808015</c:v>
                </c:pt>
                <c:pt idx="5">
                  <c:v>352808.8857407827</c:v>
                </c:pt>
                <c:pt idx="6">
                  <c:v>359068.3573025378</c:v>
                </c:pt>
                <c:pt idx="7">
                  <c:v>364943.3069097584</c:v>
                </c:pt>
                <c:pt idx="8">
                  <c:v>370453.8340206106</c:v>
                </c:pt>
                <c:pt idx="9">
                  <c:v>375618.9788457988</c:v>
                </c:pt>
                <c:pt idx="10">
                  <c:v>380456.7888387286</c:v>
                </c:pt>
                <c:pt idx="11">
                  <c:v>384984.3785955121</c:v>
                </c:pt>
                <c:pt idx="12">
                  <c:v>389217.9842388256</c:v>
                </c:pt>
                <c:pt idx="13">
                  <c:v>393060.7520046188</c:v>
                </c:pt>
                <c:pt idx="14">
                  <c:v>396583.6531138807</c:v>
                </c:pt>
                <c:pt idx="15">
                  <c:v>399820.0879736319</c:v>
                </c:pt>
                <c:pt idx="16">
                  <c:v>402792.4803495958</c:v>
                </c:pt>
                <c:pt idx="17">
                  <c:v>405520.7581668771</c:v>
                </c:pt>
                <c:pt idx="18">
                  <c:v>408022.7966145242</c:v>
                </c:pt>
                <c:pt idx="19">
                  <c:v>410314.7449766126</c:v>
                </c:pt>
                <c:pt idx="20">
                  <c:v>412411.287243151</c:v>
                </c:pt>
                <c:pt idx="21">
                  <c:v>414325.8510520365</c:v>
                </c:pt>
                <c:pt idx="22">
                  <c:v>416070.7761777753</c:v>
                </c:pt>
                <c:pt idx="23">
                  <c:v>417657.4512897123</c:v>
                </c:pt>
                <c:pt idx="24">
                  <c:v>419096.4257672526</c:v>
                </c:pt>
                <c:pt idx="25">
                  <c:v>420397.5018567448</c:v>
                </c:pt>
                <c:pt idx="26">
                  <c:v>421569.6672902968</c:v>
                </c:pt>
                <c:pt idx="27">
                  <c:v>422621.3795316842</c:v>
                </c:pt>
                <c:pt idx="28">
                  <c:v>423560.5717858268</c:v>
                </c:pt>
                <c:pt idx="29">
                  <c:v>424394.6853762813</c:v>
                </c:pt>
                <c:pt idx="30">
                  <c:v>425130.7071967753</c:v>
                </c:pt>
                <c:pt idx="31">
                  <c:v>425775.2026889758</c:v>
                </c:pt>
                <c:pt idx="32">
                  <c:v>426334.3450773506</c:v>
                </c:pt>
                <c:pt idx="33">
                  <c:v>426813.9415098863</c:v>
                </c:pt>
                <c:pt idx="34">
                  <c:v>427219.4566184588</c:v>
                </c:pt>
                <c:pt idx="35">
                  <c:v>427556.0339069605</c:v>
                </c:pt>
                <c:pt idx="36">
                  <c:v>427828.5152927541</c:v>
                </c:pt>
                <c:pt idx="37">
                  <c:v>428041.4590625256</c:v>
                </c:pt>
                <c:pt idx="38">
                  <c:v>428199.1564530904</c:v>
                </c:pt>
                <c:pt idx="39">
                  <c:v>428305.6468432948</c:v>
                </c:pt>
                <c:pt idx="40">
                  <c:v>428364.7321685935</c:v>
                </c:pt>
                <c:pt idx="41">
                  <c:v>428379.9903226781</c:v>
                </c:pt>
                <c:pt idx="42">
                  <c:v>428354.7876861258</c:v>
                </c:pt>
                <c:pt idx="43">
                  <c:v>428292.2908778893</c:v>
                </c:pt>
                <c:pt idx="44">
                  <c:v>428195.4777987832</c:v>
                </c:pt>
                <c:pt idx="45">
                  <c:v>428067.1480259204</c:v>
                </c:pt>
                <c:pt idx="46">
                  <c:v>427909.932608998</c:v>
                </c:pt>
                <c:pt idx="47">
                  <c:v>427726.3033127585</c:v>
                </c:pt>
                <c:pt idx="48">
                  <c:v>427518.5813447344</c:v>
                </c:pt>
                <c:pt idx="49">
                  <c:v>427288.94560287</c:v>
                </c:pt>
                <c:pt idx="50">
                  <c:v>427039.4404741063</c:v>
                </c:pt>
                <c:pt idx="51">
                  <c:v>426771.983211921</c:v>
                </c:pt>
                <c:pt idx="52">
                  <c:v>426488.3709180446</c:v>
                </c:pt>
                <c:pt idx="53">
                  <c:v>426190.2871519994</c:v>
                </c:pt>
                <c:pt idx="54">
                  <c:v>425879.3081897809</c:v>
                </c:pt>
                <c:pt idx="55">
                  <c:v>425556.9089514252</c:v>
                </c:pt>
                <c:pt idx="56">
                  <c:v>425224.4686158048</c:v>
                </c:pt>
                <c:pt idx="57">
                  <c:v>424883.2759397291</c:v>
                </c:pt>
                <c:pt idx="58">
                  <c:v>424534.5342973075</c:v>
                </c:pt>
                <c:pt idx="59">
                  <c:v>424179.3664545107</c:v>
                </c:pt>
                <c:pt idx="60">
                  <c:v>423818.81909296</c:v>
                </c:pt>
                <c:pt idx="61">
                  <c:v>423453.8670961299</c:v>
                </c:pt>
                <c:pt idx="62">
                  <c:v>423085.4176103848</c:v>
                </c:pt>
                <c:pt idx="63">
                  <c:v>422714.3138925677</c:v>
                </c:pt>
                <c:pt idx="64">
                  <c:v>422341.3389551995</c:v>
                </c:pt>
                <c:pt idx="65">
                  <c:v>421967.2190197436</c:v>
                </c:pt>
                <c:pt idx="66">
                  <c:v>421592.6267878218</c:v>
                </c:pt>
                <c:pt idx="67">
                  <c:v>421218.1845397396</c:v>
                </c:pt>
                <c:pt idx="68">
                  <c:v>420844.4670691815</c:v>
                </c:pt>
                <c:pt idx="69">
                  <c:v>420472.0044624727</c:v>
                </c:pt>
                <c:pt idx="70">
                  <c:v>420101.2847303627</c:v>
                </c:pt>
                <c:pt idx="71">
                  <c:v>419732.7562998755</c:v>
                </c:pt>
                <c:pt idx="72">
                  <c:v>419366.8303733815</c:v>
                </c:pt>
                <c:pt idx="73">
                  <c:v>419003.8831616778</c:v>
                </c:pt>
                <c:pt idx="74">
                  <c:v>418644.2579975167</c:v>
                </c:pt>
                <c:pt idx="75">
                  <c:v>418288.2673356942</c:v>
                </c:pt>
                <c:pt idx="76">
                  <c:v>417936.1946454977</c:v>
                </c:pt>
                <c:pt idx="77">
                  <c:v>417588.2962010214</c:v>
                </c:pt>
                <c:pt idx="78">
                  <c:v>417244.8027745736</c:v>
                </c:pt>
                <c:pt idx="79">
                  <c:v>416905.9212381408</c:v>
                </c:pt>
                <c:pt idx="80">
                  <c:v>416571.8360776223</c:v>
                </c:pt>
                <c:pt idx="81">
                  <c:v>416242.7108243071</c:v>
                </c:pt>
                <c:pt idx="82">
                  <c:v>415918.689407846</c:v>
                </c:pt>
                <c:pt idx="83">
                  <c:v>415599.8974347539</c:v>
                </c:pt>
                <c:pt idx="84">
                  <c:v>415286.4433962734</c:v>
                </c:pt>
                <c:pt idx="85">
                  <c:v>414978.419809245</c:v>
                </c:pt>
                <c:pt idx="86">
                  <c:v>414675.904293435</c:v>
                </c:pt>
                <c:pt idx="87">
                  <c:v>414378.9605886132</c:v>
                </c:pt>
                <c:pt idx="88">
                  <c:v>414087.6395144922</c:v>
                </c:pt>
                <c:pt idx="89">
                  <c:v>413801.9798764958</c:v>
                </c:pt>
                <c:pt idx="90">
                  <c:v>413522.0093201704</c:v>
                </c:pt>
                <c:pt idx="91">
                  <c:v>413247.7451369106</c:v>
                </c:pt>
                <c:pt idx="92">
                  <c:v>412979.1950235378</c:v>
                </c:pt>
                <c:pt idx="93">
                  <c:v>412716.3577981456</c:v>
                </c:pt>
                <c:pt idx="94">
                  <c:v>412459.2240745078</c:v>
                </c:pt>
                <c:pt idx="95">
                  <c:v>412207.7768971917</c:v>
                </c:pt>
                <c:pt idx="96">
                  <c:v>411961.9923395057</c:v>
                </c:pt>
                <c:pt idx="97">
                  <c:v>411721.8400661763</c:v>
                </c:pt>
                <c:pt idx="98">
                  <c:v>411487.283862659</c:v>
                </c:pt>
                <c:pt idx="99">
                  <c:v>411258.2821328378</c:v>
                </c:pt>
                <c:pt idx="100">
                  <c:v>411034.7883667976</c:v>
                </c:pt>
                <c:pt idx="101">
                  <c:v>410816.7515802618</c:v>
                </c:pt>
                <c:pt idx="102">
                  <c:v>410604.1167272115</c:v>
                </c:pt>
                <c:pt idx="103">
                  <c:v>410396.8250871313</c:v>
                </c:pt>
                <c:pt idx="104">
                  <c:v>410194.8146282221</c:v>
                </c:pt>
                <c:pt idx="105">
                  <c:v>409998.0203479203</c:v>
                </c:pt>
                <c:pt idx="106">
                  <c:v>409806.3745919107</c:v>
                </c:pt>
                <c:pt idx="107">
                  <c:v>409619.8073528262</c:v>
                </c:pt>
                <c:pt idx="108">
                  <c:v>409438.2465497351</c:v>
                </c:pt>
                <c:pt idx="109">
                  <c:v>409261.6182894692</c:v>
                </c:pt>
                <c:pt idx="110">
                  <c:v>409089.8471107907</c:v>
                </c:pt>
                <c:pt idx="111">
                  <c:v>408922.8562123448</c:v>
                </c:pt>
                <c:pt idx="112">
                  <c:v>408760.5676652984</c:v>
                </c:pt>
                <c:pt idx="113">
                  <c:v>408602.9026115153</c:v>
                </c:pt>
                <c:pt idx="114">
                  <c:v>408449.781448079</c:v>
                </c:pt>
                <c:pt idx="115">
                  <c:v>408301.1239989286</c:v>
                </c:pt>
                <c:pt idx="116">
                  <c:v>408156.8496743363</c:v>
                </c:pt>
                <c:pt idx="117">
                  <c:v>408016.8776189175</c:v>
                </c:pt>
                <c:pt idx="118">
                  <c:v>407881.126848824</c:v>
                </c:pt>
                <c:pt idx="119">
                  <c:v>407749.5163787458</c:v>
                </c:pt>
              </c:numCache>
            </c:numRef>
          </c:yVal>
          <c:smooth val="1"/>
          <c:extLst xmlns:c16r2="http://schemas.microsoft.com/office/drawing/2015/06/chart">
            <c:ext xmlns:c16="http://schemas.microsoft.com/office/drawing/2014/chart" uri="{C3380CC4-5D6E-409C-BE32-E72D297353CC}">
              <c16:uniqueId val="{00000003-8284-4DA8-B363-EBC93C62010B}"/>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317592538704E6</c:v>
                </c:pt>
                <c:pt idx="2">
                  <c:v>1.14010926681356E6</c:v>
                </c:pt>
                <c:pt idx="3">
                  <c:v>1.14837319257234E6</c:v>
                </c:pt>
                <c:pt idx="4">
                  <c:v>1.1565765456959E6</c:v>
                </c:pt>
                <c:pt idx="5">
                  <c:v>1.1647389008641E6</c:v>
                </c:pt>
                <c:pt idx="6">
                  <c:v>1.17287509305934E6</c:v>
                </c:pt>
                <c:pt idx="7">
                  <c:v>1.18099618014028E6</c:v>
                </c:pt>
                <c:pt idx="8">
                  <c:v>1.18911021794583E6</c:v>
                </c:pt>
                <c:pt idx="9">
                  <c:v>1.19722288425488E6</c:v>
                </c:pt>
                <c:pt idx="10">
                  <c:v>1.20533798084041E6</c:v>
                </c:pt>
                <c:pt idx="11">
                  <c:v>1.2134578371769E6</c:v>
                </c:pt>
                <c:pt idx="12">
                  <c:v>1.22158363479217E6</c:v>
                </c:pt>
                <c:pt idx="13">
                  <c:v>1.22949114531161E6</c:v>
                </c:pt>
                <c:pt idx="14">
                  <c:v>1.23727641867843E6</c:v>
                </c:pt>
                <c:pt idx="15">
                  <c:v>1.24496851712708E6</c:v>
                </c:pt>
                <c:pt idx="16">
                  <c:v>1.25257800043182E6</c:v>
                </c:pt>
                <c:pt idx="17">
                  <c:v>1.26011262592482E6</c:v>
                </c:pt>
                <c:pt idx="18">
                  <c:v>1.26757806856885E6</c:v>
                </c:pt>
                <c:pt idx="19">
                  <c:v>1.274978429641E6</c:v>
                </c:pt>
                <c:pt idx="20">
                  <c:v>1.28231662742618E6</c:v>
                </c:pt>
                <c:pt idx="21">
                  <c:v>1.28959469698674E6</c:v>
                </c:pt>
                <c:pt idx="22">
                  <c:v>1.29681401976035E6</c:v>
                </c:pt>
                <c:pt idx="23">
                  <c:v>1.30397549903159E6</c:v>
                </c:pt>
                <c:pt idx="24">
                  <c:v>1.31107969368033E6</c:v>
                </c:pt>
                <c:pt idx="25">
                  <c:v>1.31812691979217E6</c:v>
                </c:pt>
                <c:pt idx="26">
                  <c:v>1.32511703954187E6</c:v>
                </c:pt>
                <c:pt idx="27">
                  <c:v>1.33204993812268E6</c:v>
                </c:pt>
                <c:pt idx="28">
                  <c:v>1.33892547985668E6</c:v>
                </c:pt>
                <c:pt idx="29">
                  <c:v>1.34574351533382E6</c:v>
                </c:pt>
                <c:pt idx="30">
                  <c:v>1.35250390100737E6</c:v>
                </c:pt>
                <c:pt idx="31">
                  <c:v>1.35920651327171E6</c:v>
                </c:pt>
                <c:pt idx="32">
                  <c:v>1.36585125821489E6</c:v>
                </c:pt>
                <c:pt idx="33">
                  <c:v>1.37243807809552E6</c:v>
                </c:pt>
                <c:pt idx="34">
                  <c:v>1.37896695535174E6</c:v>
                </c:pt>
                <c:pt idx="35">
                  <c:v>1.38543791476285E6</c:v>
                </c:pt>
                <c:pt idx="36">
                  <c:v>1.39185102423956E6</c:v>
                </c:pt>
                <c:pt idx="37">
                  <c:v>1.39820639460742E6</c:v>
                </c:pt>
                <c:pt idx="38">
                  <c:v>1.40450417866188E6</c:v>
                </c:pt>
                <c:pt idx="39">
                  <c:v>1.41074456933783E6</c:v>
                </c:pt>
                <c:pt idx="40">
                  <c:v>1.41692779807189E6</c:v>
                </c:pt>
                <c:pt idx="41">
                  <c:v>1.4230541328177E6</c:v>
                </c:pt>
                <c:pt idx="42">
                  <c:v>1.42912387588643E6</c:v>
                </c:pt>
                <c:pt idx="43">
                  <c:v>1.43513736170979E6</c:v>
                </c:pt>
                <c:pt idx="44">
                  <c:v>1.44109495457818E6</c:v>
                </c:pt>
                <c:pt idx="45">
                  <c:v>1.44699704639263E6</c:v>
                </c:pt>
                <c:pt idx="46">
                  <c:v>1.4528440544583E6</c:v>
                </c:pt>
                <c:pt idx="47">
                  <c:v>1.45863641933966E6</c:v>
                </c:pt>
                <c:pt idx="48">
                  <c:v>1.46437460279072E6</c:v>
                </c:pt>
                <c:pt idx="49">
                  <c:v>1.47005908576978E6</c:v>
                </c:pt>
                <c:pt idx="50">
                  <c:v>1.47569036654387E6</c:v>
                </c:pt>
                <c:pt idx="51">
                  <c:v>1.48126895888617E6</c:v>
                </c:pt>
                <c:pt idx="52">
                  <c:v>1.48679539036667E6</c:v>
                </c:pt>
                <c:pt idx="53">
                  <c:v>1.49227020073646E6</c:v>
                </c:pt>
                <c:pt idx="54">
                  <c:v>1.49769394040395E6</c:v>
                </c:pt>
                <c:pt idx="55">
                  <c:v>1.50306716900077E6</c:v>
                </c:pt>
                <c:pt idx="56">
                  <c:v>1.50839045403451E6</c:v>
                </c:pt>
                <c:pt idx="57">
                  <c:v>1.5136643696252E6</c:v>
                </c:pt>
                <c:pt idx="58">
                  <c:v>1.51888949532225E6</c:v>
                </c:pt>
                <c:pt idx="59">
                  <c:v>1.52406641499833E6</c:v>
                </c:pt>
                <c:pt idx="60">
                  <c:v>1.52919571581665E6</c:v>
                </c:pt>
                <c:pt idx="61">
                  <c:v>1.5342779872683E6</c:v>
                </c:pt>
                <c:pt idx="62">
                  <c:v>1.53931382027602E6</c:v>
                </c:pt>
                <c:pt idx="63">
                  <c:v>1.54430380636115E6</c:v>
                </c:pt>
                <c:pt idx="64">
                  <c:v>1.5492485368704E6</c:v>
                </c:pt>
                <c:pt idx="65">
                  <c:v>1.55414860225935E6</c:v>
                </c:pt>
                <c:pt idx="66">
                  <c:v>1.55900459142953E6</c:v>
                </c:pt>
                <c:pt idx="67">
                  <c:v>1.5638170911162E6</c:v>
                </c:pt>
                <c:pt idx="68">
                  <c:v>1.568586685324E6</c:v>
                </c:pt>
                <c:pt idx="69">
                  <c:v>1.57331395480782E6</c:v>
                </c:pt>
                <c:pt idx="70">
                  <c:v>1.57799947659617E6</c:v>
                </c:pt>
                <c:pt idx="71">
                  <c:v>1.58264382355486E6</c:v>
                </c:pt>
                <c:pt idx="72">
                  <c:v>1.58724756398835E6</c:v>
                </c:pt>
                <c:pt idx="73">
                  <c:v>1.5918112612768E6</c:v>
                </c:pt>
                <c:pt idx="74">
                  <c:v>1.5963354735466E6</c:v>
                </c:pt>
                <c:pt idx="75">
                  <c:v>1.60082075337235E6</c:v>
                </c:pt>
                <c:pt idx="76">
                  <c:v>1.60526764750843E6</c:v>
                </c:pt>
                <c:pt idx="77">
                  <c:v>1.60967669664834E6</c:v>
                </c:pt>
                <c:pt idx="78">
                  <c:v>1.61404843521014E6</c:v>
                </c:pt>
                <c:pt idx="79">
                  <c:v>1.61838339114622E6</c:v>
                </c:pt>
                <c:pt idx="80">
                  <c:v>1.62268208577605E6</c:v>
                </c:pt>
                <c:pt idx="81">
                  <c:v>1.62694503364033E6</c:v>
                </c:pt>
                <c:pt idx="82">
                  <c:v>1.63117274237511E6</c:v>
                </c:pt>
                <c:pt idx="83">
                  <c:v>1.63536571260478E6</c:v>
                </c:pt>
                <c:pt idx="84">
                  <c:v>1.63952443785242E6</c:v>
                </c:pt>
                <c:pt idx="85">
                  <c:v>1.64364940446656E6</c:v>
                </c:pt>
                <c:pt idx="86">
                  <c:v>1.64774109156309E6</c:v>
                </c:pt>
                <c:pt idx="87">
                  <c:v>1.65179997098138E6</c:v>
                </c:pt>
                <c:pt idx="88">
                  <c:v>1.65582650725354E6</c:v>
                </c:pt>
                <c:pt idx="89">
                  <c:v>1.65982115758592E6</c:v>
                </c:pt>
                <c:pt idx="90">
                  <c:v>1.66378437185198E6</c:v>
                </c:pt>
                <c:pt idx="91">
                  <c:v>1.66771659259567E6</c:v>
                </c:pt>
                <c:pt idx="92">
                  <c:v>1.67161825504451E6</c:v>
                </c:pt>
                <c:pt idx="93">
                  <c:v>1.67548978713168E6</c:v>
                </c:pt>
                <c:pt idx="94">
                  <c:v>1.67933160952641E6</c:v>
                </c:pt>
                <c:pt idx="95">
                  <c:v>1.683144135672E6</c:v>
                </c:pt>
                <c:pt idx="96">
                  <c:v>1.68692777183074E6</c:v>
                </c:pt>
                <c:pt idx="97">
                  <c:v>1.69068291713543E6</c:v>
                </c:pt>
                <c:pt idx="98">
                  <c:v>1.6944099636466E6</c:v>
                </c:pt>
                <c:pt idx="99">
                  <c:v>1.6981092964152E6</c:v>
                </c:pt>
                <c:pt idx="100">
                  <c:v>1.70178129355002E6</c:v>
                </c:pt>
                <c:pt idx="101">
                  <c:v>1.70542632628968E6</c:v>
                </c:pt>
                <c:pt idx="102">
                  <c:v>1.70904475907845E6</c:v>
                </c:pt>
                <c:pt idx="103">
                  <c:v>1.71263694964567E6</c:v>
                </c:pt>
                <c:pt idx="104">
                  <c:v>1.71620324908847E6</c:v>
                </c:pt>
                <c:pt idx="105">
                  <c:v>1.71974400195714E6</c:v>
                </c:pt>
                <c:pt idx="106">
                  <c:v>1.72325954634316E6</c:v>
                </c:pt>
                <c:pt idx="107">
                  <c:v>1.72675021396935E6</c:v>
                </c:pt>
                <c:pt idx="108">
                  <c:v>1.73021633028192E6</c:v>
                </c:pt>
                <c:pt idx="109">
                  <c:v>1.73365821454419E6</c:v>
                </c:pt>
                <c:pt idx="110">
                  <c:v>1.73707617993162E6</c:v>
                </c:pt>
                <c:pt idx="111">
                  <c:v>1.74047053362803E6</c:v>
                </c:pt>
                <c:pt idx="112">
                  <c:v>1.74384157692273E6</c:v>
                </c:pt>
                <c:pt idx="113">
                  <c:v>1.74718960530835E6</c:v>
                </c:pt>
                <c:pt idx="114">
                  <c:v>1.75051490857914E6</c:v>
                </c:pt>
                <c:pt idx="115">
                  <c:v>1.75381777092973E6</c:v>
                </c:pt>
                <c:pt idx="116">
                  <c:v>1.75709847105395E6</c:v>
                </c:pt>
                <c:pt idx="117">
                  <c:v>1.76035728224374E6</c:v>
                </c:pt>
                <c:pt idx="118">
                  <c:v>1.76359447248791E6</c:v>
                </c:pt>
                <c:pt idx="119">
                  <c:v>1.76681030457066E6</c:v>
                </c:pt>
              </c:numCache>
            </c:numRef>
          </c:yVal>
          <c:smooth val="1"/>
          <c:extLst xmlns:c16r2="http://schemas.microsoft.com/office/drawing/2015/06/chart">
            <c:ext xmlns:c16="http://schemas.microsoft.com/office/drawing/2014/chart" uri="{C3380CC4-5D6E-409C-BE32-E72D297353CC}">
              <c16:uniqueId val="{00000004-8284-4DA8-B363-EBC93C62010B}"/>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193.4417721129</c:v>
                </c:pt>
                <c:pt idx="2">
                  <c:v>281822.9785324061</c:v>
                </c:pt>
                <c:pt idx="3">
                  <c:v>282668.6069699784</c:v>
                </c:pt>
                <c:pt idx="4">
                  <c:v>283695.53060043</c:v>
                </c:pt>
                <c:pt idx="5">
                  <c:v>284874.9861896996</c:v>
                </c:pt>
                <c:pt idx="6">
                  <c:v>286183.141711871</c:v>
                </c:pt>
                <c:pt idx="7">
                  <c:v>287600.1998592392</c:v>
                </c:pt>
                <c:pt idx="8">
                  <c:v>289109.6682578949</c:v>
                </c:pt>
                <c:pt idx="9">
                  <c:v>290697.765076505</c:v>
                </c:pt>
                <c:pt idx="10">
                  <c:v>292352.9346383923</c:v>
                </c:pt>
                <c:pt idx="11">
                  <c:v>294065.4524414546</c:v>
                </c:pt>
                <c:pt idx="12">
                  <c:v>295827.1028734707</c:v>
                </c:pt>
                <c:pt idx="13">
                  <c:v>297630.9160568247</c:v>
                </c:pt>
                <c:pt idx="14">
                  <c:v>299462.6654839683</c:v>
                </c:pt>
                <c:pt idx="15">
                  <c:v>301313.7515873836</c:v>
                </c:pt>
                <c:pt idx="16">
                  <c:v>303177.9058176671</c:v>
                </c:pt>
                <c:pt idx="17">
                  <c:v>305050.1666219294</c:v>
                </c:pt>
                <c:pt idx="18">
                  <c:v>306926.5847609784</c:v>
                </c:pt>
                <c:pt idx="19">
                  <c:v>308803.9983235705</c:v>
                </c:pt>
                <c:pt idx="20">
                  <c:v>310679.8594369708</c:v>
                </c:pt>
                <c:pt idx="21">
                  <c:v>312552.100754391</c:v>
                </c:pt>
                <c:pt idx="22">
                  <c:v>314419.0325430142</c:v>
                </c:pt>
                <c:pt idx="23">
                  <c:v>316279.2633049237</c:v>
                </c:pt>
                <c:pt idx="24">
                  <c:v>318131.6384897809</c:v>
                </c:pt>
                <c:pt idx="25">
                  <c:v>319975.1931119203</c:v>
                </c:pt>
                <c:pt idx="26">
                  <c:v>321809.1150511443</c:v>
                </c:pt>
                <c:pt idx="27">
                  <c:v>323632.705930905</c:v>
                </c:pt>
                <c:pt idx="28">
                  <c:v>325445.3653247585</c:v>
                </c:pt>
                <c:pt idx="29">
                  <c:v>327246.5756537547</c:v>
                </c:pt>
                <c:pt idx="30">
                  <c:v>329035.8895571744</c:v>
                </c:pt>
                <c:pt idx="31">
                  <c:v>330812.9198344919</c:v>
                </c:pt>
                <c:pt idx="32">
                  <c:v>332577.3313786697</c:v>
                </c:pt>
                <c:pt idx="33">
                  <c:v>334328.8346497656</c:v>
                </c:pt>
                <c:pt idx="34">
                  <c:v>336067.1803425613</c:v>
                </c:pt>
                <c:pt idx="35">
                  <c:v>337792.1549824066</c:v>
                </c:pt>
                <c:pt idx="36">
                  <c:v>339503.5772452778</c:v>
                </c:pt>
                <c:pt idx="37">
                  <c:v>341201.294845459</c:v>
                </c:pt>
                <c:pt idx="38">
                  <c:v>342885.1818706297</c:v>
                </c:pt>
                <c:pt idx="39">
                  <c:v>344555.1364720091</c:v>
                </c:pt>
                <c:pt idx="40">
                  <c:v>346211.0788249205</c:v>
                </c:pt>
                <c:pt idx="41">
                  <c:v>347852.9493273165</c:v>
                </c:pt>
                <c:pt idx="42">
                  <c:v>349480.706988644</c:v>
                </c:pt>
                <c:pt idx="43">
                  <c:v>351094.3279747454</c:v>
                </c:pt>
                <c:pt idx="44">
                  <c:v>352693.8042831023</c:v>
                </c:pt>
                <c:pt idx="45">
                  <c:v>354279.1425284299</c:v>
                </c:pt>
                <c:pt idx="46">
                  <c:v>355850.3628229998</c:v>
                </c:pt>
                <c:pt idx="47">
                  <c:v>357407.497739327</c:v>
                </c:pt>
                <c:pt idx="48">
                  <c:v>358950.5913455003</c:v>
                </c:pt>
                <c:pt idx="49">
                  <c:v>360479.6983052501</c:v>
                </c:pt>
                <c:pt idx="50">
                  <c:v>361994.8830364215</c:v>
                </c:pt>
                <c:pt idx="51">
                  <c:v>363496.2189226171</c:v>
                </c:pt>
                <c:pt idx="52">
                  <c:v>364983.787573657</c:v>
                </c:pt>
                <c:pt idx="53">
                  <c:v>366457.6781311564</c:v>
                </c:pt>
                <c:pt idx="54">
                  <c:v>367917.986616075</c:v>
                </c:pt>
                <c:pt idx="55">
                  <c:v>369364.8153154908</c:v>
                </c:pt>
                <c:pt idx="56">
                  <c:v>370798.2722061676</c:v>
                </c:pt>
                <c:pt idx="57">
                  <c:v>372218.4704127384</c:v>
                </c:pt>
                <c:pt idx="58">
                  <c:v>373625.5276985314</c:v>
                </c:pt>
                <c:pt idx="59">
                  <c:v>375019.5659872313</c:v>
                </c:pt>
                <c:pt idx="60">
                  <c:v>376400.710913703</c:v>
                </c:pt>
                <c:pt idx="61">
                  <c:v>377769.0914024225</c:v>
                </c:pt>
                <c:pt idx="62">
                  <c:v>379124.8392720596</c:v>
                </c:pt>
                <c:pt idx="63">
                  <c:v>380468.0888648348</c:v>
                </c:pt>
                <c:pt idx="64">
                  <c:v>381798.976699374</c:v>
                </c:pt>
                <c:pt idx="65">
                  <c:v>383117.6411457855</c:v>
                </c:pt>
                <c:pt idx="66">
                  <c:v>384424.2221218825</c:v>
                </c:pt>
                <c:pt idx="67">
                  <c:v>385718.8608093361</c:v>
                </c:pt>
                <c:pt idx="68">
                  <c:v>387001.6993887991</c:v>
                </c:pt>
                <c:pt idx="69">
                  <c:v>388272.8807929399</c:v>
                </c:pt>
                <c:pt idx="70">
                  <c:v>389532.5484764534</c:v>
                </c:pt>
                <c:pt idx="71">
                  <c:v>390780.8462021357</c:v>
                </c:pt>
                <c:pt idx="72">
                  <c:v>392017.9178421509</c:v>
                </c:pt>
                <c:pt idx="73">
                  <c:v>393243.9071936658</c:v>
                </c:pt>
                <c:pt idx="74">
                  <c:v>394458.9578080632</c:v>
                </c:pt>
                <c:pt idx="75">
                  <c:v>395663.2128329836</c:v>
                </c:pt>
                <c:pt idx="76">
                  <c:v>396856.8148664791</c:v>
                </c:pt>
                <c:pt idx="77">
                  <c:v>398039.9058226022</c:v>
                </c:pt>
                <c:pt idx="78">
                  <c:v>399212.6268077766</c:v>
                </c:pt>
                <c:pt idx="79">
                  <c:v>400375.1180073365</c:v>
                </c:pt>
                <c:pt idx="80">
                  <c:v>401527.5185816544</c:v>
                </c:pt>
                <c:pt idx="81">
                  <c:v>402669.9665712792</c:v>
                </c:pt>
                <c:pt idx="82">
                  <c:v>403802.5988105873</c:v>
                </c:pt>
                <c:pt idx="83">
                  <c:v>404925.5508494126</c:v>
                </c:pt>
                <c:pt idx="84">
                  <c:v>406038.9568821967</c:v>
                </c:pt>
                <c:pt idx="85">
                  <c:v>407142.9496841953</c:v>
                </c:pt>
                <c:pt idx="86">
                  <c:v>408237.6605543178</c:v>
                </c:pt>
                <c:pt idx="87">
                  <c:v>409323.2192641869</c:v>
                </c:pt>
                <c:pt idx="88">
                  <c:v>410399.7540130274</c:v>
                </c:pt>
                <c:pt idx="89">
                  <c:v>411467.3913880283</c:v>
                </c:pt>
                <c:pt idx="90">
                  <c:v>412526.2563298162</c:v>
                </c:pt>
                <c:pt idx="91">
                  <c:v>413576.4721027207</c:v>
                </c:pt>
                <c:pt idx="92">
                  <c:v>414618.1602695132</c:v>
                </c:pt>
                <c:pt idx="93">
                  <c:v>415651.4406703266</c:v>
                </c:pt>
                <c:pt idx="94">
                  <c:v>416676.431405474</c:v>
                </c:pt>
                <c:pt idx="95">
                  <c:v>417693.2488219035</c:v>
                </c:pt>
                <c:pt idx="96">
                  <c:v>418702.0075030368</c:v>
                </c:pt>
                <c:pt idx="97">
                  <c:v>419702.8202617559</c:v>
                </c:pt>
                <c:pt idx="98">
                  <c:v>420695.7981363141</c:v>
                </c:pt>
                <c:pt idx="99">
                  <c:v>421681.0503889594</c:v>
                </c:pt>
                <c:pt idx="100">
                  <c:v>422658.6845070728</c:v>
                </c:pt>
                <c:pt idx="101">
                  <c:v>423628.8062066289</c:v>
                </c:pt>
                <c:pt idx="102">
                  <c:v>424591.5194378067</c:v>
                </c:pt>
                <c:pt idx="103">
                  <c:v>425546.9263925775</c:v>
                </c:pt>
                <c:pt idx="104">
                  <c:v>426495.1275141175</c:v>
                </c:pt>
                <c:pt idx="105">
                  <c:v>427436.2215078898</c:v>
                </c:pt>
                <c:pt idx="106">
                  <c:v>428370.3053542634</c:v>
                </c:pt>
                <c:pt idx="107">
                  <c:v>429297.47432253</c:v>
                </c:pt>
                <c:pt idx="108">
                  <c:v>430217.8219861978</c:v>
                </c:pt>
                <c:pt idx="109">
                  <c:v>431131.4402394489</c:v>
                </c:pt>
                <c:pt idx="110">
                  <c:v>432038.4193146428</c:v>
                </c:pt>
                <c:pt idx="111">
                  <c:v>432938.8478007691</c:v>
                </c:pt>
                <c:pt idx="112">
                  <c:v>433832.8126627533</c:v>
                </c:pt>
                <c:pt idx="113">
                  <c:v>434720.3992615188</c:v>
                </c:pt>
                <c:pt idx="114">
                  <c:v>435601.6913747273</c:v>
                </c:pt>
                <c:pt idx="115">
                  <c:v>436476.7712181133</c:v>
                </c:pt>
                <c:pt idx="116">
                  <c:v>437345.7194673394</c:v>
                </c:pt>
                <c:pt idx="117">
                  <c:v>438208.615280304</c:v>
                </c:pt>
                <c:pt idx="118">
                  <c:v>439065.5363198334</c:v>
                </c:pt>
                <c:pt idx="119">
                  <c:v>439916.5587767008</c:v>
                </c:pt>
              </c:numCache>
            </c:numRef>
          </c:yVal>
          <c:smooth val="1"/>
          <c:extLst xmlns:c16r2="http://schemas.microsoft.com/office/drawing/2015/06/chart">
            <c:ext xmlns:c16="http://schemas.microsoft.com/office/drawing/2014/chart" uri="{C3380CC4-5D6E-409C-BE32-E72D297353CC}">
              <c16:uniqueId val="{00000005-8284-4DA8-B363-EBC93C62010B}"/>
            </c:ext>
          </c:extLst>
        </c:ser>
        <c:dLbls>
          <c:showLegendKey val="0"/>
          <c:showVal val="0"/>
          <c:showCatName val="0"/>
          <c:showSerName val="0"/>
          <c:showPercent val="0"/>
          <c:showBubbleSize val="0"/>
        </c:dLbls>
        <c:axId val="-1284707232"/>
        <c:axId val="-1284437440"/>
      </c:scatterChart>
      <c:valAx>
        <c:axId val="-1284707232"/>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284437440"/>
        <c:crosses val="autoZero"/>
        <c:crossBetween val="midCat"/>
        <c:majorUnit val="5.0"/>
      </c:valAx>
      <c:valAx>
        <c:axId val="-1284437440"/>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284707232"/>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CD66-4859-BA40-F493597A1F38}"/>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5491110344815E6</c:v>
                </c:pt>
                <c:pt idx="18" formatCode="_(* #,##0_);_(* \(#,##0\);_(* &quot;-&quot;??_);_(@_)">
                  <c:v>1.56944925260381E6</c:v>
                </c:pt>
                <c:pt idx="19" formatCode="_(* #,##0_);_(* \(#,##0\);_(* &quot;-&quot;??_);_(@_)">
                  <c:v>1.67685850927825E6</c:v>
                </c:pt>
                <c:pt idx="20" formatCode="_(* #,##0_);_(* \(#,##0\);_(* &quot;-&quot;??_);_(@_)">
                  <c:v>1.77434473925201E6</c:v>
                </c:pt>
                <c:pt idx="21" formatCode="_(* #,##0_);_(* \(#,##0\);_(* &quot;-&quot;??_);_(@_)">
                  <c:v>1.86179482866913E6</c:v>
                </c:pt>
                <c:pt idx="22" formatCode="_(* #,##0_);_(* \(#,##0\);_(* &quot;-&quot;??_);_(@_)">
                  <c:v>1.94002204148085E6</c:v>
                </c:pt>
                <c:pt idx="23" formatCode="_(* #,##0_);_(* \(#,##0\);_(* &quot;-&quot;??_);_(@_)">
                  <c:v>2.01021257442396E6</c:v>
                </c:pt>
                <c:pt idx="24" formatCode="_(* #,##0_);_(* \(#,##0\);_(* &quot;-&quot;??_);_(@_)">
                  <c:v>2.07356660524257E6</c:v>
                </c:pt>
                <c:pt idx="25" formatCode="_(* #,##0_);_(* \(#,##0\);_(* &quot;-&quot;??_);_(@_)">
                  <c:v>2.13114858587357E6</c:v>
                </c:pt>
                <c:pt idx="26" formatCode="_(* #,##0_);_(* \(#,##0\);_(* &quot;-&quot;??_);_(@_)">
                  <c:v>2.18384502368203E6</c:v>
                </c:pt>
              </c:numCache>
            </c:numRef>
          </c:yVal>
          <c:smooth val="1"/>
          <c:extLst xmlns:c16r2="http://schemas.microsoft.com/office/drawing/2015/06/chart">
            <c:ext xmlns:c16="http://schemas.microsoft.com/office/drawing/2014/chart" uri="{C3380CC4-5D6E-409C-BE32-E72D297353CC}">
              <c16:uniqueId val="{00000001-CD66-4859-BA40-F493597A1F38}"/>
            </c:ext>
          </c:extLst>
        </c:ser>
        <c:dLbls>
          <c:showLegendKey val="0"/>
          <c:showVal val="0"/>
          <c:showCatName val="0"/>
          <c:showSerName val="0"/>
          <c:showPercent val="0"/>
          <c:showBubbleSize val="0"/>
        </c:dLbls>
        <c:axId val="-984009312"/>
        <c:axId val="-1234882656"/>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CD66-4859-BA40-F493597A1F38}"/>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2121.69995153461</c:v>
                </c:pt>
                <c:pt idx="18" formatCode="_(* #,##0_);_(* \(#,##0\);_(* &quot;-&quot;??_);_(@_)">
                  <c:v>23886.69777660838</c:v>
                </c:pt>
                <c:pt idx="19" formatCode="_(* #,##0_);_(* \(#,##0\);_(* &quot;-&quot;??_);_(@_)">
                  <c:v>25512.01476060046</c:v>
                </c:pt>
                <c:pt idx="20" formatCode="_(* #,##0_);_(* \(#,##0\);_(* &quot;-&quot;??_);_(@_)">
                  <c:v>26983.04071970702</c:v>
                </c:pt>
                <c:pt idx="21" formatCode="_(* #,##0_);_(* \(#,##0\);_(* &quot;-&quot;??_);_(@_)">
                  <c:v>28301.5896343043</c:v>
                </c:pt>
                <c:pt idx="22" formatCode="_(* #,##0_);_(* \(#,##0\);_(* &quot;-&quot;??_);_(@_)">
                  <c:v>29480.89972104071</c:v>
                </c:pt>
                <c:pt idx="23" formatCode="_(* #,##0_);_(* \(#,##0\);_(* &quot;-&quot;??_);_(@_)">
                  <c:v>30539.2390367924</c:v>
                </c:pt>
                <c:pt idx="24" formatCode="_(* #,##0_);_(* \(#,##0\);_(* &quot;-&quot;??_);_(@_)">
                  <c:v>31494.81413563765</c:v>
                </c:pt>
                <c:pt idx="25" formatCode="_(* #,##0_);_(* \(#,##0\);_(* &quot;-&quot;??_);_(@_)">
                  <c:v>32363.66256990131</c:v>
                </c:pt>
                <c:pt idx="26" formatCode="_(* #,##0_);_(* \(#,##0\);_(* &quot;-&quot;??_);_(@_)">
                  <c:v>33159.09275379922</c:v>
                </c:pt>
              </c:numCache>
            </c:numRef>
          </c:yVal>
          <c:smooth val="1"/>
          <c:extLst xmlns:c16r2="http://schemas.microsoft.com/office/drawing/2015/06/chart">
            <c:ext xmlns:c16="http://schemas.microsoft.com/office/drawing/2014/chart" uri="{C3380CC4-5D6E-409C-BE32-E72D297353CC}">
              <c16:uniqueId val="{00000003-CD66-4859-BA40-F493597A1F38}"/>
            </c:ext>
          </c:extLst>
        </c:ser>
        <c:dLbls>
          <c:showLegendKey val="0"/>
          <c:showVal val="0"/>
          <c:showCatName val="0"/>
          <c:showSerName val="0"/>
          <c:showPercent val="0"/>
          <c:showBubbleSize val="0"/>
        </c:dLbls>
        <c:axId val="-1098754400"/>
        <c:axId val="-1098756944"/>
      </c:scatterChart>
      <c:valAx>
        <c:axId val="-984009312"/>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234882656"/>
        <c:crosses val="autoZero"/>
        <c:crossBetween val="midCat"/>
      </c:valAx>
      <c:valAx>
        <c:axId val="-1234882656"/>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984009312"/>
        <c:crosses val="autoZero"/>
        <c:crossBetween val="midCat"/>
      </c:valAx>
      <c:valAx>
        <c:axId val="-1098756944"/>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1098754400"/>
        <c:crosses val="max"/>
        <c:crossBetween val="midCat"/>
      </c:valAx>
      <c:valAx>
        <c:axId val="-1098754400"/>
        <c:scaling>
          <c:orientation val="minMax"/>
        </c:scaling>
        <c:delete val="1"/>
        <c:axPos val="b"/>
        <c:numFmt formatCode="General" sourceLinked="1"/>
        <c:majorTickMark val="out"/>
        <c:minorTickMark val="none"/>
        <c:tickLblPos val="nextTo"/>
        <c:crossAx val="-1098756944"/>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nnual Overdose Deaths</a:t>
            </a:r>
          </a:p>
        </c:rich>
      </c:tx>
      <c:overlay val="0"/>
    </c:title>
    <c:autoTitleDeleted val="0"/>
    <c:plotArea>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B012-4B06-8A22-931812032C5D}"/>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16088.76804065041</c:v>
                </c:pt>
                <c:pt idx="18" formatCode="_(* #,##0_);_(* \(#,##0\);_(* &quot;-&quot;??_);_(@_)">
                  <c:v>15504.92530303862</c:v>
                </c:pt>
                <c:pt idx="19" formatCode="_(* #,##0_);_(* \(#,##0\);_(* &quot;-&quot;??_);_(@_)">
                  <c:v>15075.77295835673</c:v>
                </c:pt>
                <c:pt idx="20" formatCode="_(* #,##0_);_(* \(#,##0\);_(* &quot;-&quot;??_);_(@_)">
                  <c:v>14765.97578234171</c:v>
                </c:pt>
                <c:pt idx="21" formatCode="_(* #,##0_);_(* \(#,##0\);_(* &quot;-&quot;??_);_(@_)">
                  <c:v>14544.93229888808</c:v>
                </c:pt>
                <c:pt idx="22" formatCode="_(* #,##0_);_(* \(#,##0\);_(* &quot;-&quot;??_);_(@_)">
                  <c:v>14390.2440955974</c:v>
                </c:pt>
                <c:pt idx="23" formatCode="_(* #,##0_);_(* \(#,##0\);_(* &quot;-&quot;??_);_(@_)">
                  <c:v>14284.32079910101</c:v>
                </c:pt>
                <c:pt idx="24" formatCode="_(* #,##0_);_(* \(#,##0\);_(* &quot;-&quot;??_);_(@_)">
                  <c:v>14213.66520209177</c:v>
                </c:pt>
                <c:pt idx="25" formatCode="_(* #,##0_);_(* \(#,##0\);_(* &quot;-&quot;??_);_(@_)">
                  <c:v>14168.17768437962</c:v>
                </c:pt>
                <c:pt idx="26" formatCode="_(* #,##0_);_(* \(#,##0\);_(* &quot;-&quot;??_);_(@_)">
                  <c:v>14140.45564616973</c:v>
                </c:pt>
              </c:numCache>
            </c:numRef>
          </c:yVal>
          <c:smooth val="1"/>
          <c:extLst xmlns:c16r2="http://schemas.microsoft.com/office/drawing/2015/06/chart">
            <c:ext xmlns:c16="http://schemas.microsoft.com/office/drawing/2014/chart" uri="{C3380CC4-5D6E-409C-BE32-E72D297353CC}">
              <c16:uniqueId val="{00000001-B012-4B06-8A22-931812032C5D}"/>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B012-4B06-8A22-931812032C5D}"/>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2121.69995153461</c:v>
                </c:pt>
                <c:pt idx="18" formatCode="_(* #,##0_);_(* \(#,##0\);_(* &quot;-&quot;??_);_(@_)">
                  <c:v>23886.69777660838</c:v>
                </c:pt>
                <c:pt idx="19" formatCode="_(* #,##0_);_(* \(#,##0\);_(* &quot;-&quot;??_);_(@_)">
                  <c:v>25512.01476060046</c:v>
                </c:pt>
                <c:pt idx="20" formatCode="_(* #,##0_);_(* \(#,##0\);_(* &quot;-&quot;??_);_(@_)">
                  <c:v>26983.04071970702</c:v>
                </c:pt>
                <c:pt idx="21" formatCode="_(* #,##0_);_(* \(#,##0\);_(* &quot;-&quot;??_);_(@_)">
                  <c:v>28301.5896343043</c:v>
                </c:pt>
                <c:pt idx="22" formatCode="_(* #,##0_);_(* \(#,##0\);_(* &quot;-&quot;??_);_(@_)">
                  <c:v>29480.89972104071</c:v>
                </c:pt>
                <c:pt idx="23" formatCode="_(* #,##0_);_(* \(#,##0\);_(* &quot;-&quot;??_);_(@_)">
                  <c:v>30539.2390367924</c:v>
                </c:pt>
                <c:pt idx="24" formatCode="_(* #,##0_);_(* \(#,##0\);_(* &quot;-&quot;??_);_(@_)">
                  <c:v>31494.81413563765</c:v>
                </c:pt>
                <c:pt idx="25" formatCode="_(* #,##0_);_(* \(#,##0\);_(* &quot;-&quot;??_);_(@_)">
                  <c:v>32363.66256990131</c:v>
                </c:pt>
                <c:pt idx="26" formatCode="_(* #,##0_);_(* \(#,##0\);_(* &quot;-&quot;??_);_(@_)">
                  <c:v>33159.09275379922</c:v>
                </c:pt>
              </c:numCache>
            </c:numRef>
          </c:yVal>
          <c:smooth val="1"/>
          <c:extLst xmlns:c16r2="http://schemas.microsoft.com/office/drawing/2015/06/chart">
            <c:ext xmlns:c16="http://schemas.microsoft.com/office/drawing/2014/chart" uri="{C3380CC4-5D6E-409C-BE32-E72D297353CC}">
              <c16:uniqueId val="{00000003-B012-4B06-8A22-931812032C5D}"/>
            </c:ext>
          </c:extLst>
        </c:ser>
        <c:dLbls>
          <c:showLegendKey val="0"/>
          <c:showVal val="0"/>
          <c:showCatName val="0"/>
          <c:showSerName val="0"/>
          <c:showPercent val="0"/>
          <c:showBubbleSize val="0"/>
        </c:dLbls>
        <c:axId val="-725153728"/>
        <c:axId val="-1289493008"/>
      </c:scatterChart>
      <c:valAx>
        <c:axId val="-725153728"/>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289493008"/>
        <c:crosses val="autoZero"/>
        <c:crossBetween val="midCat"/>
      </c:valAx>
      <c:valAx>
        <c:axId val="-1289493008"/>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725153728"/>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90504152832E6</c:v>
                </c:pt>
                <c:pt idx="3">
                  <c:v>3.10182169095842E6</c:v>
                </c:pt>
                <c:pt idx="4">
                  <c:v>3.10175466899584E6</c:v>
                </c:pt>
                <c:pt idx="5">
                  <c:v>3.10170273823503E6</c:v>
                </c:pt>
                <c:pt idx="6">
                  <c:v>3.1016647841791E6</c:v>
                </c:pt>
                <c:pt idx="7">
                  <c:v>3.101639777718E6</c:v>
                </c:pt>
                <c:pt idx="8">
                  <c:v>3.10162676911514E6</c:v>
                </c:pt>
                <c:pt idx="9">
                  <c:v>3.10162488234103E6</c:v>
                </c:pt>
                <c:pt idx="10">
                  <c:v>3.10163330967136E6</c:v>
                </c:pt>
                <c:pt idx="11">
                  <c:v>3.1016513065737E6</c:v>
                </c:pt>
                <c:pt idx="12">
                  <c:v>3.10167818689507E6</c:v>
                </c:pt>
                <c:pt idx="13">
                  <c:v>3.10171331835383E6</c:v>
                </c:pt>
                <c:pt idx="14">
                  <c:v>3.10175580356328E6</c:v>
                </c:pt>
                <c:pt idx="15">
                  <c:v>3.10180521720526E6</c:v>
                </c:pt>
                <c:pt idx="16">
                  <c:v>3.10186107117101E6</c:v>
                </c:pt>
                <c:pt idx="17">
                  <c:v>3.10192290507391E6</c:v>
                </c:pt>
                <c:pt idx="18">
                  <c:v>3.10199029516723E6</c:v>
                </c:pt>
                <c:pt idx="19">
                  <c:v>3.1020628514698E6</c:v>
                </c:pt>
                <c:pt idx="20">
                  <c:v>3.10214021502708E6</c:v>
                </c:pt>
                <c:pt idx="21">
                  <c:v>3.10222205538666E6</c:v>
                </c:pt>
                <c:pt idx="22">
                  <c:v>3.10230806827395E6</c:v>
                </c:pt>
                <c:pt idx="23">
                  <c:v>3.1023979734539E6</c:v>
                </c:pt>
                <c:pt idx="24">
                  <c:v>3.1024915127649E6</c:v>
                </c:pt>
                <c:pt idx="25">
                  <c:v>3.10258844831214E6</c:v>
                </c:pt>
                <c:pt idx="26">
                  <c:v>3.10268856080819E6</c:v>
                </c:pt>
                <c:pt idx="27">
                  <c:v>3.10279164751225E6</c:v>
                </c:pt>
                <c:pt idx="28">
                  <c:v>3.10289752157346E6</c:v>
                </c:pt>
                <c:pt idx="29">
                  <c:v>3.10300601056448E6</c:v>
                </c:pt>
                <c:pt idx="30">
                  <c:v>3.10311695528361E6</c:v>
                </c:pt>
                <c:pt idx="31">
                  <c:v>3.10323020867596E6</c:v>
                </c:pt>
                <c:pt idx="32">
                  <c:v>3.10334563484402E6</c:v>
                </c:pt>
                <c:pt idx="33">
                  <c:v>3.10346310814006E6</c:v>
                </c:pt>
                <c:pt idx="34">
                  <c:v>3.10358251233368E6</c:v>
                </c:pt>
                <c:pt idx="35">
                  <c:v>3.10370373984838E6</c:v>
                </c:pt>
                <c:pt idx="36">
                  <c:v>3.1038266910613E6</c:v>
                </c:pt>
                <c:pt idx="37">
                  <c:v>3.10395127366107E6</c:v>
                </c:pt>
                <c:pt idx="38">
                  <c:v>3.10407740205876E6</c:v>
                </c:pt>
                <c:pt idx="39">
                  <c:v>3.10420499684777E6</c:v>
                </c:pt>
                <c:pt idx="40">
                  <c:v>3.10433398430732E6</c:v>
                </c:pt>
                <c:pt idx="41">
                  <c:v>3.10446429594847E6</c:v>
                </c:pt>
                <c:pt idx="42">
                  <c:v>3.10459586809717E6</c:v>
                </c:pt>
                <c:pt idx="43">
                  <c:v>3.10472864151192E6</c:v>
                </c:pt>
                <c:pt idx="44">
                  <c:v>3.10486256103285E6</c:v>
                </c:pt>
                <c:pt idx="45">
                  <c:v>3.10499757525983E6</c:v>
                </c:pt>
                <c:pt idx="46">
                  <c:v>3.1051336362571E6</c:v>
                </c:pt>
                <c:pt idx="47">
                  <c:v>3.10527069928208E6</c:v>
                </c:pt>
                <c:pt idx="48">
                  <c:v>3.10540872253672E6</c:v>
                </c:pt>
                <c:pt idx="49">
                  <c:v>3.10554766693896E6</c:v>
                </c:pt>
                <c:pt idx="50">
                  <c:v>3.10568749591311E6</c:v>
                </c:pt>
                <c:pt idx="51">
                  <c:v>3.10582817519731E6</c:v>
                </c:pt>
                <c:pt idx="52">
                  <c:v>3.10596967266673E6</c:v>
                </c:pt>
                <c:pt idx="53">
                  <c:v>3.10611195817115E6</c:v>
                </c:pt>
                <c:pt idx="54">
                  <c:v>3.10625500338577E6</c:v>
                </c:pt>
                <c:pt idx="55">
                  <c:v>3.10639878167412E6</c:v>
                </c:pt>
                <c:pt idx="56">
                  <c:v>3.10654326796211E6</c:v>
                </c:pt>
                <c:pt idx="57">
                  <c:v>3.10668843862215E6</c:v>
                </c:pt>
                <c:pt idx="58">
                  <c:v>3.10683427136675E6</c:v>
                </c:pt>
                <c:pt idx="59">
                  <c:v>3.10698074515056E6</c:v>
                </c:pt>
                <c:pt idx="60">
                  <c:v>3.1071278400803E6</c:v>
                </c:pt>
                <c:pt idx="61">
                  <c:v>3.10727553733186E6</c:v>
                </c:pt>
                <c:pt idx="62">
                  <c:v>3.10742381907407E6</c:v>
                </c:pt>
                <c:pt idx="63">
                  <c:v>3.10757266839846E6</c:v>
                </c:pt>
                <c:pt idx="64">
                  <c:v>3.10772206925455E6</c:v>
                </c:pt>
                <c:pt idx="65">
                  <c:v>3.10787200639033E6</c:v>
                </c:pt>
                <c:pt idx="66">
                  <c:v>3.10802246529733E6</c:v>
                </c:pt>
                <c:pt idx="67">
                  <c:v>3.10817343216001E6</c:v>
                </c:pt>
                <c:pt idx="68">
                  <c:v>3.10832489380912E6</c:v>
                </c:pt>
                <c:pt idx="69">
                  <c:v>3.1084768376786E6</c:v>
                </c:pt>
                <c:pt idx="70">
                  <c:v>3.10862925176591E6</c:v>
                </c:pt>
                <c:pt idx="71">
                  <c:v>3.10878212459528E6</c:v>
                </c:pt>
                <c:pt idx="72">
                  <c:v>3.10893544518386E6</c:v>
                </c:pt>
                <c:pt idx="73">
                  <c:v>3.1090892030104E6</c:v>
                </c:pt>
                <c:pt idx="74">
                  <c:v>3.10924338798628E6</c:v>
                </c:pt>
                <c:pt idx="75">
                  <c:v>3.10939799042876E6</c:v>
                </c:pt>
                <c:pt idx="76">
                  <c:v>3.10955300103617E6</c:v>
                </c:pt>
                <c:pt idx="77">
                  <c:v>3.10970841086496E6</c:v>
                </c:pt>
                <c:pt idx="78">
                  <c:v>3.10986421130847E6</c:v>
                </c:pt>
                <c:pt idx="79">
                  <c:v>3.11002039407715E6</c:v>
                </c:pt>
                <c:pt idx="80">
                  <c:v>3.11017695118036E6</c:v>
                </c:pt>
                <c:pt idx="81">
                  <c:v>3.11033387490932E6</c:v>
                </c:pt>
                <c:pt idx="82">
                  <c:v>3.11049115782142E6</c:v>
                </c:pt>
                <c:pt idx="83">
                  <c:v>3.11064879272552E6</c:v>
                </c:pt>
                <c:pt idx="84">
                  <c:v>3.11080677266834E6</c:v>
                </c:pt>
                <c:pt idx="85">
                  <c:v>3.11096509092182E6</c:v>
                </c:pt>
                <c:pt idx="86">
                  <c:v>3.11112374097126E6</c:v>
                </c:pt>
                <c:pt idx="87">
                  <c:v>3.11128271650437E6</c:v>
                </c:pt>
                <c:pt idx="88">
                  <c:v>3.11144201140097E6</c:v>
                </c:pt>
                <c:pt idx="89">
                  <c:v>3.11160161972344E6</c:v>
                </c:pt>
                <c:pt idx="90">
                  <c:v>3.11176153570777E6</c:v>
                </c:pt>
                <c:pt idx="91">
                  <c:v>3.1119217537552E6</c:v>
                </c:pt>
                <c:pt idx="92">
                  <c:v>3.11208226842436E6</c:v>
                </c:pt>
                <c:pt idx="93">
                  <c:v>3.11224307442403E6</c:v>
                </c:pt>
                <c:pt idx="94">
                  <c:v>3.11240416660618E6</c:v>
                </c:pt>
                <c:pt idx="95">
                  <c:v>3.1125655399596E6</c:v>
                </c:pt>
                <c:pt idx="96">
                  <c:v>3.11272718960383E6</c:v>
                </c:pt>
                <c:pt idx="97">
                  <c:v>3.1128891107835E6</c:v>
                </c:pt>
                <c:pt idx="98">
                  <c:v>3.11305129886295E6</c:v>
                </c:pt>
                <c:pt idx="99">
                  <c:v>3.11321374932127E6</c:v>
                </c:pt>
                <c:pt idx="100">
                  <c:v>3.11337645774752E6</c:v>
                </c:pt>
                <c:pt idx="101">
                  <c:v>3.11353941983628E6</c:v>
                </c:pt>
                <c:pt idx="102">
                  <c:v>3.11370263138344E6</c:v>
                </c:pt>
                <c:pt idx="103">
                  <c:v>3.11386608828225E6</c:v>
                </c:pt>
                <c:pt idx="104">
                  <c:v>3.11402978651952E6</c:v>
                </c:pt>
                <c:pt idx="105">
                  <c:v>3.1141937221721E6</c:v>
                </c:pt>
                <c:pt idx="106">
                  <c:v>3.1143578914035E6</c:v>
                </c:pt>
                <c:pt idx="107">
                  <c:v>3.1145222904607E6</c:v>
                </c:pt>
                <c:pt idx="108">
                  <c:v>3.11468691567111E6</c:v>
                </c:pt>
                <c:pt idx="109">
                  <c:v>3.11485176343976E6</c:v>
                </c:pt>
                <c:pt idx="110">
                  <c:v>3.11501683024647E6</c:v>
                </c:pt>
                <c:pt idx="111">
                  <c:v>3.11518211264336E6</c:v>
                </c:pt>
                <c:pt idx="112">
                  <c:v>3.11534760725231E6</c:v>
                </c:pt>
                <c:pt idx="113">
                  <c:v>3.11551331076263E6</c:v>
                </c:pt>
                <c:pt idx="114">
                  <c:v>3.11567921992884E6</c:v>
                </c:pt>
                <c:pt idx="115">
                  <c:v>3.11584533156852E6</c:v>
                </c:pt>
                <c:pt idx="116">
                  <c:v>3.11601164256024E6</c:v>
                </c:pt>
                <c:pt idx="117">
                  <c:v>3.11617814984167E6</c:v>
                </c:pt>
                <c:pt idx="118">
                  <c:v>3.11634485040767E6</c:v>
                </c:pt>
                <c:pt idx="119">
                  <c:v>3.11651174130854E6</c:v>
                </c:pt>
              </c:numCache>
            </c:numRef>
          </c:yVal>
          <c:smooth val="1"/>
          <c:extLst xmlns:c16r2="http://schemas.microsoft.com/office/drawing/2015/06/chart">
            <c:ext xmlns:c16="http://schemas.microsoft.com/office/drawing/2014/chart" uri="{C3380CC4-5D6E-409C-BE32-E72D297353CC}">
              <c16:uniqueId val="{00000000-84A8-4D76-943E-A44039DC67F7}"/>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91722093198E6</c:v>
                </c:pt>
                <c:pt idx="2">
                  <c:v>8.06489195525662E6</c:v>
                </c:pt>
                <c:pt idx="3">
                  <c:v>8.10072778842958E6</c:v>
                </c:pt>
                <c:pt idx="4">
                  <c:v>8.12887997575982E6</c:v>
                </c:pt>
                <c:pt idx="5">
                  <c:v>8.15105537301426E6</c:v>
                </c:pt>
                <c:pt idx="6">
                  <c:v>8.16857955040505E6</c:v>
                </c:pt>
                <c:pt idx="7">
                  <c:v>8.18248213126278E6</c:v>
                </c:pt>
                <c:pt idx="8">
                  <c:v>8.19356301180737E6</c:v>
                </c:pt>
                <c:pt idx="9">
                  <c:v>8.20244375165703E6</c:v>
                </c:pt>
                <c:pt idx="10">
                  <c:v>8.20960745701935E6</c:v>
                </c:pt>
                <c:pt idx="11">
                  <c:v>8.21542973423468E6</c:v>
                </c:pt>
                <c:pt idx="12">
                  <c:v>8.22020271385048E6</c:v>
                </c:pt>
                <c:pt idx="13">
                  <c:v>8.22412746595607E6</c:v>
                </c:pt>
                <c:pt idx="14">
                  <c:v>8.22739735431457E6</c:v>
                </c:pt>
                <c:pt idx="15">
                  <c:v>8.23015340809278E6</c:v>
                </c:pt>
                <c:pt idx="16">
                  <c:v>8.23250456535287E6</c:v>
                </c:pt>
                <c:pt idx="17">
                  <c:v>8.23453583039124E6</c:v>
                </c:pt>
                <c:pt idx="18">
                  <c:v>8.23631359628792E6</c:v>
                </c:pt>
                <c:pt idx="19">
                  <c:v>8.23788977740934E6</c:v>
                </c:pt>
                <c:pt idx="20">
                  <c:v>8.23930501958872E6</c:v>
                </c:pt>
                <c:pt idx="21">
                  <c:v>8.24059119423127E6</c:v>
                </c:pt>
                <c:pt idx="22">
                  <c:v>8.24177333643962E6</c:v>
                </c:pt>
                <c:pt idx="23">
                  <c:v>8.24287115143055E6</c:v>
                </c:pt>
                <c:pt idx="24">
                  <c:v>8.2439001857088E6</c:v>
                </c:pt>
                <c:pt idx="25">
                  <c:v>8.24487273788259E6</c:v>
                </c:pt>
                <c:pt idx="26">
                  <c:v>8.24579852062097E6</c:v>
                </c:pt>
                <c:pt idx="27">
                  <c:v>8.24668528935962E6</c:v>
                </c:pt>
                <c:pt idx="28">
                  <c:v>8.24753924749798E6</c:v>
                </c:pt>
                <c:pt idx="29">
                  <c:v>8.24836537769766E6</c:v>
                </c:pt>
                <c:pt idx="30">
                  <c:v>8.24916770209828E6</c:v>
                </c:pt>
                <c:pt idx="31">
                  <c:v>8.24994948536142E6</c:v>
                </c:pt>
                <c:pt idx="32">
                  <c:v>8.25071339324328E6</c:v>
                </c:pt>
                <c:pt idx="33">
                  <c:v>8.25146161656987E6</c:v>
                </c:pt>
                <c:pt idx="34">
                  <c:v>8.25219596828501E6</c:v>
                </c:pt>
                <c:pt idx="35">
                  <c:v>8.2529179595302E6</c:v>
                </c:pt>
                <c:pt idx="36">
                  <c:v>8.25362885938738E6</c:v>
                </c:pt>
                <c:pt idx="37">
                  <c:v>8.25432974188386E6</c:v>
                </c:pt>
                <c:pt idx="38">
                  <c:v>8.25502152305805E6</c:v>
                </c:pt>
                <c:pt idx="39">
                  <c:v>8.25570499017964E6</c:v>
                </c:pt>
                <c:pt idx="40">
                  <c:v>8.25638082503924E6</c:v>
                </c:pt>
                <c:pt idx="41">
                  <c:v>8.25704962244178E6</c:v>
                </c:pt>
                <c:pt idx="42">
                  <c:v>8.25771190496821E6</c:v>
                </c:pt>
                <c:pt idx="43">
                  <c:v>8.25836813480998E6</c:v>
                </c:pt>
                <c:pt idx="44">
                  <c:v>8.25901872330024E6</c:v>
                </c:pt>
                <c:pt idx="45">
                  <c:v>8.25966403862871E6</c:v>
                </c:pt>
                <c:pt idx="46">
                  <c:v>8.2603044121202E6</c:v>
                </c:pt>
                <c:pt idx="47">
                  <c:v>8.26094014337444E6</c:v>
                </c:pt>
                <c:pt idx="48">
                  <c:v>8.26157150449985E6</c:v>
                </c:pt>
                <c:pt idx="49">
                  <c:v>8.26219874362391E6</c:v>
                </c:pt>
                <c:pt idx="50">
                  <c:v>8.2628220878234E6</c:v>
                </c:pt>
                <c:pt idx="51">
                  <c:v>8.2634417455875E6</c:v>
                </c:pt>
                <c:pt idx="52">
                  <c:v>8.26405790890266E6</c:v>
                </c:pt>
                <c:pt idx="53">
                  <c:v>8.26467075502962E6</c:v>
                </c:pt>
                <c:pt idx="54">
                  <c:v>8.2652804480287E6</c:v>
                </c:pt>
                <c:pt idx="55">
                  <c:v>8.2658871400775E6</c:v>
                </c:pt>
                <c:pt idx="56">
                  <c:v>8.2664909726166E6</c:v>
                </c:pt>
                <c:pt idx="57">
                  <c:v>8.26709207735187E6</c:v>
                </c:pt>
                <c:pt idx="58">
                  <c:v>8.26769057713598E6</c:v>
                </c:pt>
                <c:pt idx="59">
                  <c:v>8.26828658674804E6</c:v>
                </c:pt>
                <c:pt idx="60">
                  <c:v>8.26888021358624E6</c:v>
                </c:pt>
                <c:pt idx="61">
                  <c:v>8.26947155828602E6</c:v>
                </c:pt>
                <c:pt idx="62">
                  <c:v>8.2700607152739E6</c:v>
                </c:pt>
                <c:pt idx="63">
                  <c:v>8.2706477732654E6</c:v>
                </c:pt>
                <c:pt idx="64">
                  <c:v>8.27123281571421E6</c:v>
                </c:pt>
                <c:pt idx="65">
                  <c:v>8.27181592121845E6</c:v>
                </c:pt>
                <c:pt idx="66">
                  <c:v>8.27239716388908E6</c:v>
                </c:pt>
                <c:pt idx="67">
                  <c:v>8.27297661368476E6</c:v>
                </c:pt>
                <c:pt idx="68">
                  <c:v>8.27355433671677E6</c:v>
                </c:pt>
                <c:pt idx="69">
                  <c:v>8.27413039552721E6</c:v>
                </c:pt>
                <c:pt idx="70">
                  <c:v>8.27470484934322E6</c:v>
                </c:pt>
                <c:pt idx="71">
                  <c:v>8.27527775430957E6</c:v>
                </c:pt>
                <c:pt idx="72">
                  <c:v>8.27584916370184E6</c:v>
                </c:pt>
                <c:pt idx="73">
                  <c:v>8.27641912812191E6</c:v>
                </c:pt>
                <c:pt idx="74">
                  <c:v>8.27698769567755E6</c:v>
                </c:pt>
                <c:pt idx="75">
                  <c:v>8.27755491214746E6</c:v>
                </c:pt>
                <c:pt idx="76">
                  <c:v>8.27812082113317E6</c:v>
                </c:pt>
                <c:pt idx="77">
                  <c:v>8.27868546419889E6</c:v>
                </c:pt>
                <c:pt idx="78">
                  <c:v>8.27924888100046E6</c:v>
                </c:pt>
                <c:pt idx="79">
                  <c:v>8.27981110940424E6</c:v>
                </c:pt>
                <c:pt idx="80">
                  <c:v>8.28037218559696E6</c:v>
                </c:pt>
                <c:pt idx="81">
                  <c:v>8.28093214418712E6</c:v>
                </c:pt>
                <c:pt idx="82">
                  <c:v>8.2814910182988E6</c:v>
                </c:pt>
                <c:pt idx="83">
                  <c:v>8.28204883965847E6</c:v>
                </c:pt>
                <c:pt idx="84">
                  <c:v>8.28260563867534E6</c:v>
                </c:pt>
                <c:pt idx="85">
                  <c:v>8.28316144451587E6</c:v>
                </c:pt>
                <c:pt idx="86">
                  <c:v>8.28371628517283E6</c:v>
                </c:pt>
                <c:pt idx="87">
                  <c:v>8.28427018752948E6</c:v>
                </c:pt>
                <c:pt idx="88">
                  <c:v>8.28482317741908E6</c:v>
                </c:pt>
                <c:pt idx="89">
                  <c:v>8.2853752796803E6</c:v>
                </c:pt>
                <c:pt idx="90">
                  <c:v>8.28592651820876E6</c:v>
                </c:pt>
                <c:pt idx="91">
                  <c:v>8.28647691600502E6</c:v>
                </c:pt>
                <c:pt idx="92">
                  <c:v>8.2870264952193E6</c:v>
                </c:pt>
                <c:pt idx="93">
                  <c:v>8.2875752771932E6</c:v>
                </c:pt>
                <c:pt idx="94">
                  <c:v>8.28812328249869E6</c:v>
                </c:pt>
                <c:pt idx="95">
                  <c:v>8.28867053097452E6</c:v>
                </c:pt>
                <c:pt idx="96">
                  <c:v>8.28921704176025E6</c:v>
                </c:pt>
                <c:pt idx="97">
                  <c:v>8.28976283332816E6</c:v>
                </c:pt>
                <c:pt idx="98">
                  <c:v>8.29030792351316E6</c:v>
                </c:pt>
                <c:pt idx="99">
                  <c:v>8.29085232954081E6</c:v>
                </c:pt>
                <c:pt idx="100">
                  <c:v>8.29139606805363E6</c:v>
                </c:pt>
                <c:pt idx="101">
                  <c:v>8.29193915513591E6</c:v>
                </c:pt>
                <c:pt idx="102">
                  <c:v>8.29248160633692E6</c:v>
                </c:pt>
                <c:pt idx="103">
                  <c:v>8.29302343669288E6</c:v>
                </c:pt>
                <c:pt idx="104">
                  <c:v>8.29356466074764E6</c:v>
                </c:pt>
                <c:pt idx="105">
                  <c:v>8.2941052925722E6</c:v>
                </c:pt>
                <c:pt idx="106">
                  <c:v>8.2946453457831E6</c:v>
                </c:pt>
                <c:pt idx="107">
                  <c:v>8.29518483355986E6</c:v>
                </c:pt>
                <c:pt idx="108">
                  <c:v>8.29572376866154E6</c:v>
                </c:pt>
                <c:pt idx="109">
                  <c:v>8.29626216344229E6</c:v>
                </c:pt>
                <c:pt idx="110">
                  <c:v>8.29680002986622E6</c:v>
                </c:pt>
                <c:pt idx="111">
                  <c:v>8.29733737952145E6</c:v>
                </c:pt>
                <c:pt idx="112">
                  <c:v>8.2978742236335E6</c:v>
                </c:pt>
                <c:pt idx="113">
                  <c:v>8.29841057307801E6</c:v>
                </c:pt>
                <c:pt idx="114">
                  <c:v>8.29894643839285E6</c:v>
                </c:pt>
                <c:pt idx="115">
                  <c:v>8.29948182978965E6</c:v>
                </c:pt>
                <c:pt idx="116">
                  <c:v>8.30001675716485E6</c:v>
                </c:pt>
                <c:pt idx="117">
                  <c:v>8.30055123011012E6</c:v>
                </c:pt>
                <c:pt idx="118">
                  <c:v>8.30108525792251E6</c:v>
                </c:pt>
                <c:pt idx="119">
                  <c:v>8.30161884961397E6</c:v>
                </c:pt>
              </c:numCache>
            </c:numRef>
          </c:yVal>
          <c:smooth val="1"/>
          <c:extLst xmlns:c16r2="http://schemas.microsoft.com/office/drawing/2015/06/chart">
            <c:ext xmlns:c16="http://schemas.microsoft.com/office/drawing/2014/chart" uri="{C3380CC4-5D6E-409C-BE32-E72D297353CC}">
              <c16:uniqueId val="{00000001-84A8-4D76-943E-A44039DC67F7}"/>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90504152832E6</c:v>
                </c:pt>
                <c:pt idx="3">
                  <c:v>3.10182169095842E6</c:v>
                </c:pt>
                <c:pt idx="4">
                  <c:v>3.10175466899584E6</c:v>
                </c:pt>
                <c:pt idx="5">
                  <c:v>3.10170273823503E6</c:v>
                </c:pt>
                <c:pt idx="6">
                  <c:v>3.1016647841791E6</c:v>
                </c:pt>
                <c:pt idx="7">
                  <c:v>3.10163977771801E6</c:v>
                </c:pt>
                <c:pt idx="8">
                  <c:v>3.10162676911514E6</c:v>
                </c:pt>
                <c:pt idx="9">
                  <c:v>3.10162488234103E6</c:v>
                </c:pt>
                <c:pt idx="10">
                  <c:v>3.10163330967136E6</c:v>
                </c:pt>
                <c:pt idx="11">
                  <c:v>3.1016513065737E6</c:v>
                </c:pt>
                <c:pt idx="12">
                  <c:v>3.10167818689507E6</c:v>
                </c:pt>
                <c:pt idx="13">
                  <c:v>3.10171331835383E6</c:v>
                </c:pt>
                <c:pt idx="14">
                  <c:v>3.10175580356328E6</c:v>
                </c:pt>
                <c:pt idx="15">
                  <c:v>3.10180521720526E6</c:v>
                </c:pt>
                <c:pt idx="16">
                  <c:v>3.10186107117101E6</c:v>
                </c:pt>
                <c:pt idx="17">
                  <c:v>3.10192290507391E6</c:v>
                </c:pt>
                <c:pt idx="18">
                  <c:v>3.10199029516723E6</c:v>
                </c:pt>
                <c:pt idx="19">
                  <c:v>3.1020628514698E6</c:v>
                </c:pt>
                <c:pt idx="20">
                  <c:v>3.10214021502708E6</c:v>
                </c:pt>
                <c:pt idx="21">
                  <c:v>3.10222205538666E6</c:v>
                </c:pt>
                <c:pt idx="22">
                  <c:v>3.10230806827395E6</c:v>
                </c:pt>
                <c:pt idx="23">
                  <c:v>3.1023979734539E6</c:v>
                </c:pt>
                <c:pt idx="24">
                  <c:v>3.10249151276488E6</c:v>
                </c:pt>
                <c:pt idx="25">
                  <c:v>3.10258844831214E6</c:v>
                </c:pt>
                <c:pt idx="26">
                  <c:v>3.10268856080819E6</c:v>
                </c:pt>
                <c:pt idx="27">
                  <c:v>3.10279164751225E6</c:v>
                </c:pt>
                <c:pt idx="28">
                  <c:v>3.10289752157346E6</c:v>
                </c:pt>
                <c:pt idx="29">
                  <c:v>3.10300601056448E6</c:v>
                </c:pt>
                <c:pt idx="30">
                  <c:v>3.10311695528361E6</c:v>
                </c:pt>
                <c:pt idx="31">
                  <c:v>3.10323020867596E6</c:v>
                </c:pt>
                <c:pt idx="32">
                  <c:v>3.10334563484402E6</c:v>
                </c:pt>
                <c:pt idx="33">
                  <c:v>3.10346310814006E6</c:v>
                </c:pt>
                <c:pt idx="34">
                  <c:v>3.10358251233368E6</c:v>
                </c:pt>
                <c:pt idx="35">
                  <c:v>3.10370373984838E6</c:v>
                </c:pt>
                <c:pt idx="36">
                  <c:v>3.1038266910613E6</c:v>
                </c:pt>
                <c:pt idx="37">
                  <c:v>3.10395127366107E6</c:v>
                </c:pt>
                <c:pt idx="38">
                  <c:v>3.10407740205876E6</c:v>
                </c:pt>
                <c:pt idx="39">
                  <c:v>3.10420499684777E6</c:v>
                </c:pt>
                <c:pt idx="40">
                  <c:v>3.10433398430732E6</c:v>
                </c:pt>
                <c:pt idx="41">
                  <c:v>3.10446429594847E6</c:v>
                </c:pt>
                <c:pt idx="42">
                  <c:v>3.10459586809717E6</c:v>
                </c:pt>
                <c:pt idx="43">
                  <c:v>3.10472864151192E6</c:v>
                </c:pt>
                <c:pt idx="44">
                  <c:v>3.10486256103285E6</c:v>
                </c:pt>
                <c:pt idx="45">
                  <c:v>3.10499757525983E6</c:v>
                </c:pt>
                <c:pt idx="46">
                  <c:v>3.1051336362571E6</c:v>
                </c:pt>
                <c:pt idx="47">
                  <c:v>3.10527069928208E6</c:v>
                </c:pt>
                <c:pt idx="48">
                  <c:v>3.10540872253672E6</c:v>
                </c:pt>
                <c:pt idx="49">
                  <c:v>3.10554766693896E6</c:v>
                </c:pt>
                <c:pt idx="50">
                  <c:v>3.10568749591311E6</c:v>
                </c:pt>
                <c:pt idx="51">
                  <c:v>3.10582817519731E6</c:v>
                </c:pt>
                <c:pt idx="52">
                  <c:v>3.10596967266673E6</c:v>
                </c:pt>
                <c:pt idx="53">
                  <c:v>3.10611195817115E6</c:v>
                </c:pt>
                <c:pt idx="54">
                  <c:v>3.10625500338577E6</c:v>
                </c:pt>
                <c:pt idx="55">
                  <c:v>3.10639878167412E6</c:v>
                </c:pt>
                <c:pt idx="56">
                  <c:v>3.10654326796211E6</c:v>
                </c:pt>
                <c:pt idx="57">
                  <c:v>3.10668843862215E6</c:v>
                </c:pt>
                <c:pt idx="58">
                  <c:v>3.10683427136675E6</c:v>
                </c:pt>
                <c:pt idx="59">
                  <c:v>3.10698074515056E6</c:v>
                </c:pt>
                <c:pt idx="60">
                  <c:v>3.1071278400803E6</c:v>
                </c:pt>
                <c:pt idx="61">
                  <c:v>3.10727553733186E6</c:v>
                </c:pt>
                <c:pt idx="62">
                  <c:v>3.10742381907407E6</c:v>
                </c:pt>
                <c:pt idx="63">
                  <c:v>3.10757266839846E6</c:v>
                </c:pt>
                <c:pt idx="64">
                  <c:v>3.10772206925456E6</c:v>
                </c:pt>
                <c:pt idx="65">
                  <c:v>3.10787200639034E6</c:v>
                </c:pt>
                <c:pt idx="66">
                  <c:v>3.10802246529733E6</c:v>
                </c:pt>
                <c:pt idx="67">
                  <c:v>3.10817343216001E6</c:v>
                </c:pt>
                <c:pt idx="68">
                  <c:v>3.10832489380912E6</c:v>
                </c:pt>
                <c:pt idx="69">
                  <c:v>3.1084768376786E6</c:v>
                </c:pt>
                <c:pt idx="70">
                  <c:v>3.10862925176591E6</c:v>
                </c:pt>
                <c:pt idx="71">
                  <c:v>3.10878212459528E6</c:v>
                </c:pt>
                <c:pt idx="72">
                  <c:v>3.10893544518386E6</c:v>
                </c:pt>
                <c:pt idx="73">
                  <c:v>3.1090892030104E6</c:v>
                </c:pt>
                <c:pt idx="74">
                  <c:v>3.10924338798628E6</c:v>
                </c:pt>
                <c:pt idx="75">
                  <c:v>3.10939799042876E6</c:v>
                </c:pt>
                <c:pt idx="76">
                  <c:v>3.10955300103617E6</c:v>
                </c:pt>
                <c:pt idx="77">
                  <c:v>3.10970841086496E6</c:v>
                </c:pt>
                <c:pt idx="78">
                  <c:v>3.10986421130847E6</c:v>
                </c:pt>
                <c:pt idx="79">
                  <c:v>3.11002039407715E6</c:v>
                </c:pt>
                <c:pt idx="80">
                  <c:v>3.11017695118036E6</c:v>
                </c:pt>
                <c:pt idx="81">
                  <c:v>3.11033387490932E6</c:v>
                </c:pt>
                <c:pt idx="82">
                  <c:v>3.11049115782142E6</c:v>
                </c:pt>
                <c:pt idx="83">
                  <c:v>3.11064879272552E6</c:v>
                </c:pt>
                <c:pt idx="84">
                  <c:v>3.11080677266834E6</c:v>
                </c:pt>
                <c:pt idx="85">
                  <c:v>3.11096509092181E6</c:v>
                </c:pt>
                <c:pt idx="86">
                  <c:v>3.11112374097126E6</c:v>
                </c:pt>
                <c:pt idx="87">
                  <c:v>3.11128271650437E6</c:v>
                </c:pt>
                <c:pt idx="88">
                  <c:v>3.11144201140097E6</c:v>
                </c:pt>
                <c:pt idx="89">
                  <c:v>3.11160161972344E6</c:v>
                </c:pt>
                <c:pt idx="90">
                  <c:v>3.11176153570777E6</c:v>
                </c:pt>
                <c:pt idx="91">
                  <c:v>3.1119217537552E6</c:v>
                </c:pt>
                <c:pt idx="92">
                  <c:v>3.11208226842436E6</c:v>
                </c:pt>
                <c:pt idx="93">
                  <c:v>3.11224307442403E6</c:v>
                </c:pt>
                <c:pt idx="94">
                  <c:v>3.11240416660618E6</c:v>
                </c:pt>
                <c:pt idx="95">
                  <c:v>3.1125655399596E6</c:v>
                </c:pt>
                <c:pt idx="96">
                  <c:v>3.11272718960383E6</c:v>
                </c:pt>
                <c:pt idx="97">
                  <c:v>3.1128891107835E6</c:v>
                </c:pt>
                <c:pt idx="98">
                  <c:v>3.11305129886295E6</c:v>
                </c:pt>
                <c:pt idx="99">
                  <c:v>3.11321374932127E6</c:v>
                </c:pt>
                <c:pt idx="100">
                  <c:v>3.11337645774752E6</c:v>
                </c:pt>
                <c:pt idx="101">
                  <c:v>3.11353941983628E6</c:v>
                </c:pt>
                <c:pt idx="102">
                  <c:v>3.11370263138344E6</c:v>
                </c:pt>
                <c:pt idx="103">
                  <c:v>3.11386608828225E6</c:v>
                </c:pt>
                <c:pt idx="104">
                  <c:v>3.11402978651951E6</c:v>
                </c:pt>
                <c:pt idx="105">
                  <c:v>3.1141937221721E6</c:v>
                </c:pt>
                <c:pt idx="106">
                  <c:v>3.1143578914035E6</c:v>
                </c:pt>
                <c:pt idx="107">
                  <c:v>3.1145222904607E6</c:v>
                </c:pt>
                <c:pt idx="108">
                  <c:v>3.11468691567111E6</c:v>
                </c:pt>
                <c:pt idx="109">
                  <c:v>3.11485176343976E6</c:v>
                </c:pt>
                <c:pt idx="110">
                  <c:v>3.11501683024647E6</c:v>
                </c:pt>
                <c:pt idx="111">
                  <c:v>3.11518211264336E6</c:v>
                </c:pt>
                <c:pt idx="112">
                  <c:v>3.11534760725231E6</c:v>
                </c:pt>
                <c:pt idx="113">
                  <c:v>3.11551331076263E6</c:v>
                </c:pt>
                <c:pt idx="114">
                  <c:v>3.11567921992884E6</c:v>
                </c:pt>
                <c:pt idx="115">
                  <c:v>3.11584533156852E6</c:v>
                </c:pt>
                <c:pt idx="116">
                  <c:v>3.11601164256024E6</c:v>
                </c:pt>
                <c:pt idx="117">
                  <c:v>3.11617814984166E6</c:v>
                </c:pt>
                <c:pt idx="118">
                  <c:v>3.11634485040767E6</c:v>
                </c:pt>
                <c:pt idx="119">
                  <c:v>3.11651174130854E6</c:v>
                </c:pt>
              </c:numCache>
            </c:numRef>
          </c:yVal>
          <c:smooth val="1"/>
          <c:extLst xmlns:c16r2="http://schemas.microsoft.com/office/drawing/2015/06/chart">
            <c:ext xmlns:c16="http://schemas.microsoft.com/office/drawing/2014/chart" uri="{C3380CC4-5D6E-409C-BE32-E72D297353CC}">
              <c16:uniqueId val="{00000002-84A8-4D76-943E-A44039DC67F7}"/>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755166722429E7</c:v>
                </c:pt>
                <c:pt idx="2">
                  <c:v>1.3545441544208E7</c:v>
                </c:pt>
                <c:pt idx="3">
                  <c:v>1.35241772549902E7</c:v>
                </c:pt>
                <c:pt idx="4">
                  <c:v>1.35095981195017E7</c:v>
                </c:pt>
                <c:pt idx="5">
                  <c:v>1.35000671218358E7</c:v>
                </c:pt>
                <c:pt idx="6">
                  <c:v>1.34943256196203E7</c:v>
                </c:pt>
                <c:pt idx="7">
                  <c:v>1.34914075950276E7</c:v>
                </c:pt>
                <c:pt idx="8">
                  <c:v>1.34905731989218E7</c:v>
                </c:pt>
                <c:pt idx="9">
                  <c:v>1.34912572596094E7</c:v>
                </c:pt>
                <c:pt idx="10">
                  <c:v>1.34930293970492E7</c:v>
                </c:pt>
                <c:pt idx="11">
                  <c:v>1.34955631365285E7</c:v>
                </c:pt>
                <c:pt idx="12">
                  <c:v>1.34986120001717E7</c:v>
                </c:pt>
                <c:pt idx="13">
                  <c:v>1.35019910080451E7</c:v>
                </c:pt>
                <c:pt idx="14">
                  <c:v>1.35055589646512E7</c:v>
                </c:pt>
                <c:pt idx="15">
                  <c:v>1.35092132464746E7</c:v>
                </c:pt>
                <c:pt idx="16">
                  <c:v>1.35128793450002E7</c:v>
                </c:pt>
                <c:pt idx="17">
                  <c:v>1.35165040014319E7</c:v>
                </c:pt>
                <c:pt idx="18">
                  <c:v>1.35200500650581E7</c:v>
                </c:pt>
                <c:pt idx="19">
                  <c:v>1.35234925359803E7</c:v>
                </c:pt>
                <c:pt idx="20">
                  <c:v>1.35268155233517E7</c:v>
                </c:pt>
                <c:pt idx="21">
                  <c:v>1.35300099116642E7</c:v>
                </c:pt>
                <c:pt idx="22">
                  <c:v>1.35330715742879E7</c:v>
                </c:pt>
                <c:pt idx="23">
                  <c:v>1.35360000096565E7</c:v>
                </c:pt>
                <c:pt idx="24">
                  <c:v>1.35387973035647E7</c:v>
                </c:pt>
                <c:pt idx="25">
                  <c:v>1.35414673428175E7</c:v>
                </c:pt>
                <c:pt idx="26">
                  <c:v>1.35440152223556E7</c:v>
                </c:pt>
                <c:pt idx="27">
                  <c:v>1.35464467950155E7</c:v>
                </c:pt>
                <c:pt idx="28">
                  <c:v>1.35487683459186E7</c:v>
                </c:pt>
                <c:pt idx="29">
                  <c:v>1.35509863506258E7</c:v>
                </c:pt>
                <c:pt idx="30">
                  <c:v>1.35531072993774E7</c:v>
                </c:pt>
                <c:pt idx="31">
                  <c:v>1.35551375718762E7</c:v>
                </c:pt>
                <c:pt idx="32">
                  <c:v>1.35570833503581E7</c:v>
                </c:pt>
                <c:pt idx="33">
                  <c:v>1.35589505615121E7</c:v>
                </c:pt>
                <c:pt idx="34">
                  <c:v>1.35607448400001E7</c:v>
                </c:pt>
                <c:pt idx="35">
                  <c:v>1.35624715080156E7</c:v>
                </c:pt>
                <c:pt idx="36">
                  <c:v>1.35641355666273E7</c:v>
                </c:pt>
                <c:pt idx="37">
                  <c:v>1.35657416956608E7</c:v>
                </c:pt>
                <c:pt idx="38">
                  <c:v>1.35672942596512E7</c:v>
                </c:pt>
                <c:pt idx="39">
                  <c:v>1.35687973179976E7</c:v>
                </c:pt>
                <c:pt idx="40">
                  <c:v>1.35702546379022E7</c:v>
                </c:pt>
                <c:pt idx="41">
                  <c:v>1.35716697090591E7</c:v>
                </c:pt>
                <c:pt idx="42">
                  <c:v>1.35730457593064E7</c:v>
                </c:pt>
                <c:pt idx="43">
                  <c:v>1.35743857706671E7</c:v>
                </c:pt>
                <c:pt idx="44">
                  <c:v>1.35756924953627E7</c:v>
                </c:pt>
                <c:pt idx="45">
                  <c:v>1.35769684715075E7</c:v>
                </c:pt>
                <c:pt idx="46">
                  <c:v>1.35782160382775E7</c:v>
                </c:pt>
                <c:pt idx="47">
                  <c:v>1.35794373504221E7</c:v>
                </c:pt>
                <c:pt idx="48">
                  <c:v>1.35806343920337E7</c:v>
                </c:pt>
                <c:pt idx="49">
                  <c:v>1.35818089895311E7</c:v>
                </c:pt>
                <c:pt idx="50">
                  <c:v>1.35829628238388E7</c:v>
                </c:pt>
                <c:pt idx="51">
                  <c:v>1.3584097441766E7</c:v>
                </c:pt>
                <c:pt idx="52">
                  <c:v>1.35852142666014E7</c:v>
                </c:pt>
                <c:pt idx="53">
                  <c:v>1.35863146079524E7</c:v>
                </c:pt>
                <c:pt idx="54">
                  <c:v>1.35873996708604E7</c:v>
                </c:pt>
                <c:pt idx="55">
                  <c:v>1.3588470564231E7</c:v>
                </c:pt>
                <c:pt idx="56">
                  <c:v>1.35895283086182E7</c:v>
                </c:pt>
                <c:pt idx="57">
                  <c:v>1.35905738434031E7</c:v>
                </c:pt>
                <c:pt idx="58">
                  <c:v>1.35916080334067E7</c:v>
                </c:pt>
                <c:pt idx="59">
                  <c:v>1.35926316749763E7</c:v>
                </c:pt>
                <c:pt idx="60">
                  <c:v>1.35936455015839E7</c:v>
                </c:pt>
                <c:pt idx="61">
                  <c:v>1.35946501889709E7</c:v>
                </c:pt>
                <c:pt idx="62">
                  <c:v>1.35956463598756E7</c:v>
                </c:pt>
                <c:pt idx="63">
                  <c:v>1.35966345883738E7</c:v>
                </c:pt>
                <c:pt idx="64">
                  <c:v>1.35976154038636E7</c:v>
                </c:pt>
                <c:pt idx="65">
                  <c:v>1.35985892947218E7</c:v>
                </c:pt>
                <c:pt idx="66">
                  <c:v>1.35995567116597E7</c:v>
                </c:pt>
                <c:pt idx="67">
                  <c:v>1.36005180708003E7</c:v>
                </c:pt>
                <c:pt idx="68">
                  <c:v>1.36014737565013E7</c:v>
                </c:pt>
                <c:pt idx="69">
                  <c:v>1.36024241239442E7</c:v>
                </c:pt>
                <c:pt idx="70">
                  <c:v>1.36033695015078E7</c:v>
                </c:pt>
                <c:pt idx="71">
                  <c:v>1.36043101929454E7</c:v>
                </c:pt>
                <c:pt idx="72">
                  <c:v>1.360524647938E7</c:v>
                </c:pt>
                <c:pt idx="73">
                  <c:v>1.36061786211353E7</c:v>
                </c:pt>
                <c:pt idx="74">
                  <c:v>1.36071068594126E7</c:v>
                </c:pt>
                <c:pt idx="75">
                  <c:v>1.360803141783E7</c:v>
                </c:pt>
                <c:pt idx="76">
                  <c:v>1.36089525038326E7</c:v>
                </c:pt>
                <c:pt idx="77">
                  <c:v>1.36098703099862E7</c:v>
                </c:pt>
                <c:pt idx="78">
                  <c:v>1.36107850151636E7</c:v>
                </c:pt>
                <c:pt idx="79">
                  <c:v>1.36116967856321E7</c:v>
                </c:pt>
                <c:pt idx="80">
                  <c:v>1.36126057760512E7</c:v>
                </c:pt>
                <c:pt idx="81">
                  <c:v>1.36135121303877E7</c:v>
                </c:pt>
                <c:pt idx="82">
                  <c:v>1.36144159827553E7</c:v>
                </c:pt>
                <c:pt idx="83">
                  <c:v>1.36153174581842E7</c:v>
                </c:pt>
                <c:pt idx="84">
                  <c:v>1.36162166733279E7</c:v>
                </c:pt>
                <c:pt idx="85">
                  <c:v>1.36171137371116E7</c:v>
                </c:pt>
                <c:pt idx="86">
                  <c:v>1.36180087513268E7</c:v>
                </c:pt>
                <c:pt idx="87">
                  <c:v>1.36189018111781E7</c:v>
                </c:pt>
                <c:pt idx="88">
                  <c:v>1.36197930057839E7</c:v>
                </c:pt>
                <c:pt idx="89">
                  <c:v>1.36206824186371E7</c:v>
                </c:pt>
                <c:pt idx="90">
                  <c:v>1.3621570128028E7</c:v>
                </c:pt>
                <c:pt idx="91">
                  <c:v>1.36224562074321E7</c:v>
                </c:pt>
                <c:pt idx="92">
                  <c:v>1.36233407258677E7</c:v>
                </c:pt>
                <c:pt idx="93">
                  <c:v>1.36242237482231E7</c:v>
                </c:pt>
                <c:pt idx="94">
                  <c:v>1.36251053355582E7</c:v>
                </c:pt>
                <c:pt idx="95">
                  <c:v>1.36259855453816E7</c:v>
                </c:pt>
                <c:pt idx="96">
                  <c:v>1.36268644319051E7</c:v>
                </c:pt>
                <c:pt idx="97">
                  <c:v>1.36277420462786E7</c:v>
                </c:pt>
                <c:pt idx="98">
                  <c:v>1.36286184368054E7</c:v>
                </c:pt>
                <c:pt idx="99">
                  <c:v>1.36294936491407E7</c:v>
                </c:pt>
                <c:pt idx="100">
                  <c:v>1.36303677264746E7</c:v>
                </c:pt>
                <c:pt idx="101">
                  <c:v>1.36312407097002E7</c:v>
                </c:pt>
                <c:pt idx="102">
                  <c:v>1.36321126375689E7</c:v>
                </c:pt>
                <c:pt idx="103">
                  <c:v>1.36329835468335E7</c:v>
                </c:pt>
                <c:pt idx="104">
                  <c:v>1.36338534723796E7</c:v>
                </c:pt>
                <c:pt idx="105">
                  <c:v>1.36347224473478E7</c:v>
                </c:pt>
                <c:pt idx="106">
                  <c:v>1.36355905032455E7</c:v>
                </c:pt>
                <c:pt idx="107">
                  <c:v>1.3636457670051E7</c:v>
                </c:pt>
                <c:pt idx="108">
                  <c:v>1.36373239763089E7</c:v>
                </c:pt>
                <c:pt idx="109">
                  <c:v>1.36381894492188E7</c:v>
                </c:pt>
                <c:pt idx="110">
                  <c:v>1.36390541147171E7</c:v>
                </c:pt>
                <c:pt idx="111">
                  <c:v>1.36399179975529E7</c:v>
                </c:pt>
                <c:pt idx="112">
                  <c:v>1.3640781121358E7</c:v>
                </c:pt>
                <c:pt idx="113">
                  <c:v>1.3641643508712E7</c:v>
                </c:pt>
                <c:pt idx="114">
                  <c:v>1.36425051812023E7</c:v>
                </c:pt>
                <c:pt idx="115">
                  <c:v>1.36433661594803E7</c:v>
                </c:pt>
                <c:pt idx="116">
                  <c:v>1.36442264633132E7</c:v>
                </c:pt>
                <c:pt idx="117">
                  <c:v>1.36450861116319E7</c:v>
                </c:pt>
                <c:pt idx="118">
                  <c:v>1.36459451225761E7</c:v>
                </c:pt>
                <c:pt idx="119">
                  <c:v>1.36468035135361E7</c:v>
                </c:pt>
              </c:numCache>
            </c:numRef>
          </c:yVal>
          <c:smooth val="1"/>
          <c:extLst xmlns:c16r2="http://schemas.microsoft.com/office/drawing/2015/06/chart">
            <c:ext xmlns:c16="http://schemas.microsoft.com/office/drawing/2014/chart" uri="{C3380CC4-5D6E-409C-BE32-E72D297353CC}">
              <c16:uniqueId val="{00000003-84A8-4D76-943E-A44039DC67F7}"/>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11303499430774E6</c:v>
                </c:pt>
                <c:pt idx="2">
                  <c:v>2.12574698280295E6</c:v>
                </c:pt>
                <c:pt idx="3">
                  <c:v>2.13787730895017E6</c:v>
                </c:pt>
                <c:pt idx="4">
                  <c:v>2.14945795872366E6</c:v>
                </c:pt>
                <c:pt idx="5">
                  <c:v>2.1605161814723E6</c:v>
                </c:pt>
                <c:pt idx="6">
                  <c:v>2.1710755318472E6</c:v>
                </c:pt>
                <c:pt idx="7">
                  <c:v>2.18115666887576E6</c:v>
                </c:pt>
                <c:pt idx="8">
                  <c:v>2.19077797390294E6</c:v>
                </c:pt>
                <c:pt idx="9">
                  <c:v>2.19995602827146E6</c:v>
                </c:pt>
                <c:pt idx="10">
                  <c:v>2.2087059824049E6</c:v>
                </c:pt>
                <c:pt idx="11">
                  <c:v>2.21704184084291E6</c:v>
                </c:pt>
                <c:pt idx="12">
                  <c:v>2.22497668225867E6</c:v>
                </c:pt>
                <c:pt idx="13">
                  <c:v>2.23288238578271E6</c:v>
                </c:pt>
                <c:pt idx="14">
                  <c:v>2.2405971825864E6</c:v>
                </c:pt>
                <c:pt idx="15">
                  <c:v>2.24810617408867E6</c:v>
                </c:pt>
                <c:pt idx="16">
                  <c:v>2.25541111790234E6</c:v>
                </c:pt>
                <c:pt idx="17">
                  <c:v>2.2625145743142E6</c:v>
                </c:pt>
                <c:pt idx="18">
                  <c:v>2.269419657546E6</c:v>
                </c:pt>
                <c:pt idx="19">
                  <c:v>2.27612989045042E6</c:v>
                </c:pt>
                <c:pt idx="20">
                  <c:v>2.28264909159949E6</c:v>
                </c:pt>
                <c:pt idx="21">
                  <c:v>2.28898128740496E6</c:v>
                </c:pt>
                <c:pt idx="22">
                  <c:v>2.29513064374193E6</c:v>
                </c:pt>
                <c:pt idx="23">
                  <c:v>2.30110141277773E6</c:v>
                </c:pt>
                <c:pt idx="24">
                  <c:v>2.306897891664E6</c:v>
                </c:pt>
                <c:pt idx="25">
                  <c:v>2.31252439049144E6</c:v>
                </c:pt>
                <c:pt idx="26">
                  <c:v>2.31798583400064E6</c:v>
                </c:pt>
                <c:pt idx="27">
                  <c:v>2.32328679471442E6</c:v>
                </c:pt>
                <c:pt idx="28">
                  <c:v>2.32843174281948E6</c:v>
                </c:pt>
                <c:pt idx="29">
                  <c:v>2.33342506747487E6</c:v>
                </c:pt>
                <c:pt idx="30">
                  <c:v>2.33827107128955E6</c:v>
                </c:pt>
                <c:pt idx="31">
                  <c:v>2.34297396623275E6</c:v>
                </c:pt>
                <c:pt idx="32">
                  <c:v>2.34753787083654E6</c:v>
                </c:pt>
                <c:pt idx="33">
                  <c:v>2.35196680841897E6</c:v>
                </c:pt>
                <c:pt idx="34">
                  <c:v>2.35626470611291E6</c:v>
                </c:pt>
                <c:pt idx="35">
                  <c:v>2.36043539453176E6</c:v>
                </c:pt>
                <c:pt idx="36">
                  <c:v>2.36448260793813E6</c:v>
                </c:pt>
                <c:pt idx="37">
                  <c:v>2.36840998480992E6</c:v>
                </c:pt>
                <c:pt idx="38">
                  <c:v>2.37222106871983E6</c:v>
                </c:pt>
                <c:pt idx="39">
                  <c:v>2.3759193105521E6</c:v>
                </c:pt>
                <c:pt idx="40">
                  <c:v>2.37950806922973E6</c:v>
                </c:pt>
                <c:pt idx="41">
                  <c:v>2.38299061306755E6</c:v>
                </c:pt>
                <c:pt idx="42">
                  <c:v>2.38637012130348E6</c:v>
                </c:pt>
                <c:pt idx="43">
                  <c:v>2.38964968572561E6</c:v>
                </c:pt>
                <c:pt idx="44">
                  <c:v>2.39283231237091E6</c:v>
                </c:pt>
                <c:pt idx="45">
                  <c:v>2.39592092327649E6</c:v>
                </c:pt>
                <c:pt idx="46">
                  <c:v>2.39891835826787E6</c:v>
                </c:pt>
                <c:pt idx="47">
                  <c:v>2.40182737677147E6</c:v>
                </c:pt>
                <c:pt idx="48">
                  <c:v>2.40465065964091E6</c:v>
                </c:pt>
                <c:pt idx="49">
                  <c:v>2.4073908109885E6</c:v>
                </c:pt>
                <c:pt idx="50">
                  <c:v>2.41005036001488E6</c:v>
                </c:pt>
                <c:pt idx="51">
                  <c:v>2.41263176283083E6</c:v>
                </c:pt>
                <c:pt idx="52">
                  <c:v>2.41513740426839E6</c:v>
                </c:pt>
                <c:pt idx="53">
                  <c:v>2.41756959967417E6</c:v>
                </c:pt>
                <c:pt idx="54">
                  <c:v>2.41993059668247E6</c:v>
                </c:pt>
                <c:pt idx="55">
                  <c:v>2.42222257696546E6</c:v>
                </c:pt>
                <c:pt idx="56">
                  <c:v>2.42444765795824E6</c:v>
                </c:pt>
                <c:pt idx="57">
                  <c:v>2.4266078945568E6</c:v>
                </c:pt>
                <c:pt idx="58">
                  <c:v>2.42870528078756E6</c:v>
                </c:pt>
                <c:pt idx="59">
                  <c:v>2.43074175144702E6</c:v>
                </c:pt>
                <c:pt idx="60">
                  <c:v>2.4327191837108E6</c:v>
                </c:pt>
                <c:pt idx="61">
                  <c:v>2.43463939871107E6</c:v>
                </c:pt>
                <c:pt idx="62">
                  <c:v>2.43650416308206E6</c:v>
                </c:pt>
                <c:pt idx="63">
                  <c:v>2.43831519047303E6</c:v>
                </c:pt>
                <c:pt idx="64">
                  <c:v>2.44007414302855E6</c:v>
                </c:pt>
                <c:pt idx="65">
                  <c:v>2.44178263283589E6</c:v>
                </c:pt>
                <c:pt idx="66">
                  <c:v>2.44344222333962E6</c:v>
                </c:pt>
                <c:pt idx="67">
                  <c:v>2.44505443072324E6</c:v>
                </c:pt>
                <c:pt idx="68">
                  <c:v>2.44662072525821E6</c:v>
                </c:pt>
                <c:pt idx="69">
                  <c:v>2.44814253262042E6</c:v>
                </c:pt>
                <c:pt idx="70">
                  <c:v>2.44962123517453E6</c:v>
                </c:pt>
                <c:pt idx="71">
                  <c:v>2.45105817322629E6</c:v>
                </c:pt>
                <c:pt idx="72">
                  <c:v>2.45245464624342E6</c:v>
                </c:pt>
                <c:pt idx="73">
                  <c:v>2.45381191404533E6</c:v>
                </c:pt>
                <c:pt idx="74">
                  <c:v>2.45513119796212E6</c:v>
                </c:pt>
                <c:pt idx="75">
                  <c:v>2.45641368196344E6</c:v>
                </c:pt>
                <c:pt idx="76">
                  <c:v>2.45766051375751E6</c:v>
                </c:pt>
                <c:pt idx="77">
                  <c:v>2.45887280586105E6</c:v>
                </c:pt>
                <c:pt idx="78">
                  <c:v>2.46005163664042E6</c:v>
                </c:pt>
                <c:pt idx="79">
                  <c:v>2.46119805132465E6</c:v>
                </c:pt>
                <c:pt idx="80">
                  <c:v>2.4623130629909E6</c:v>
                </c:pt>
                <c:pt idx="81">
                  <c:v>2.46339765352285E6</c:v>
                </c:pt>
                <c:pt idx="82">
                  <c:v>2.46445277454268E6</c:v>
                </c:pt>
                <c:pt idx="83">
                  <c:v>2.4654793483171E6</c:v>
                </c:pt>
                <c:pt idx="84">
                  <c:v>2.466478268638E6</c:v>
                </c:pt>
                <c:pt idx="85">
                  <c:v>2.46745040167855E6</c:v>
                </c:pt>
                <c:pt idx="86">
                  <c:v>2.4683965868249E6</c:v>
                </c:pt>
                <c:pt idx="87">
                  <c:v>2.46931763748432E6</c:v>
                </c:pt>
                <c:pt idx="88">
                  <c:v>2.47021434187042E6</c:v>
                </c:pt>
                <c:pt idx="89">
                  <c:v>2.4710874637657E6</c:v>
                </c:pt>
                <c:pt idx="90">
                  <c:v>2.47193774326222E6</c:v>
                </c:pt>
                <c:pt idx="91">
                  <c:v>2.47276589748097E6</c:v>
                </c:pt>
                <c:pt idx="92">
                  <c:v>2.47357262127024E6</c:v>
                </c:pt>
                <c:pt idx="93">
                  <c:v>2.47435858788382E6</c:v>
                </c:pt>
                <c:pt idx="94">
                  <c:v>2.47512444963927E6</c:v>
                </c:pt>
                <c:pt idx="95">
                  <c:v>2.47587083855704E6</c:v>
                </c:pt>
                <c:pt idx="96">
                  <c:v>2.47659836698072E6</c:v>
                </c:pt>
                <c:pt idx="97">
                  <c:v>2.47730762817912E6</c:v>
                </c:pt>
                <c:pt idx="98">
                  <c:v>2.47799919693049E6</c:v>
                </c:pt>
                <c:pt idx="99">
                  <c:v>2.47867363008949E6</c:v>
                </c:pt>
                <c:pt idx="100">
                  <c:v>2.47933146713734E6</c:v>
                </c:pt>
                <c:pt idx="101">
                  <c:v>2.47997323071555E6</c:v>
                </c:pt>
                <c:pt idx="102">
                  <c:v>2.4805994271438E6</c:v>
                </c:pt>
                <c:pt idx="103">
                  <c:v>2.48121054692235E6</c:v>
                </c:pt>
                <c:pt idx="104">
                  <c:v>2.48180706521932E6</c:v>
                </c:pt>
                <c:pt idx="105">
                  <c:v>2.4823894423435E6</c:v>
                </c:pt>
                <c:pt idx="106">
                  <c:v>2.48295812420278E6</c:v>
                </c:pt>
                <c:pt idx="107">
                  <c:v>2.48351354274898E6</c:v>
                </c:pt>
                <c:pt idx="108">
                  <c:v>2.48405611640909E6</c:v>
                </c:pt>
                <c:pt idx="109">
                  <c:v>2.48458625050355E6</c:v>
                </c:pt>
                <c:pt idx="110">
                  <c:v>2.48510433765194E6</c:v>
                </c:pt>
                <c:pt idx="111">
                  <c:v>2.48561075816625E6</c:v>
                </c:pt>
                <c:pt idx="112">
                  <c:v>2.48610588043236E6</c:v>
                </c:pt>
                <c:pt idx="113">
                  <c:v>2.48659006127985E6</c:v>
                </c:pt>
                <c:pt idx="114">
                  <c:v>2.48706364634055E6</c:v>
                </c:pt>
                <c:pt idx="115">
                  <c:v>2.48752697039622E6</c:v>
                </c:pt>
                <c:pt idx="116">
                  <c:v>2.48798035771561E6</c:v>
                </c:pt>
                <c:pt idx="117">
                  <c:v>2.48842412238122E6</c:v>
                </c:pt>
                <c:pt idx="118">
                  <c:v>2.48885856860608E6</c:v>
                </c:pt>
                <c:pt idx="119">
                  <c:v>2.48928399104083E6</c:v>
                </c:pt>
              </c:numCache>
            </c:numRef>
          </c:yVal>
          <c:smooth val="1"/>
          <c:extLst xmlns:c16r2="http://schemas.microsoft.com/office/drawing/2015/06/chart">
            <c:ext xmlns:c16="http://schemas.microsoft.com/office/drawing/2014/chart" uri="{C3380CC4-5D6E-409C-BE32-E72D297353CC}">
              <c16:uniqueId val="{00000004-84A8-4D76-943E-A44039DC67F7}"/>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0816068953433E6</c:v>
                </c:pt>
                <c:pt idx="2">
                  <c:v>1.41253513957375E6</c:v>
                </c:pt>
                <c:pt idx="3">
                  <c:v>1.41722869408733E6</c:v>
                </c:pt>
                <c:pt idx="4">
                  <c:v>1.4222334958221E6</c:v>
                </c:pt>
                <c:pt idx="5">
                  <c:v>1.42754134082038E6</c:v>
                </c:pt>
                <c:pt idx="6">
                  <c:v>1.43314380673994E6</c:v>
                </c:pt>
                <c:pt idx="7">
                  <c:v>1.43903234741001E6</c:v>
                </c:pt>
                <c:pt idx="8">
                  <c:v>1.44519836580332E6</c:v>
                </c:pt>
                <c:pt idx="9">
                  <c:v>1.45163327024413E6</c:v>
                </c:pt>
                <c:pt idx="10">
                  <c:v>1.45832851757582E6</c:v>
                </c:pt>
                <c:pt idx="11">
                  <c:v>1.4652756461799E6</c:v>
                </c:pt>
                <c:pt idx="12">
                  <c:v>1.47246630109248E6</c:v>
                </c:pt>
                <c:pt idx="13">
                  <c:v>1.47958406161399E6</c:v>
                </c:pt>
                <c:pt idx="14">
                  <c:v>1.48677261147915E6</c:v>
                </c:pt>
                <c:pt idx="15">
                  <c:v>1.49404742806806E6</c:v>
                </c:pt>
                <c:pt idx="16">
                  <c:v>1.50140908106123E6</c:v>
                </c:pt>
                <c:pt idx="17">
                  <c:v>1.50885709388952E6</c:v>
                </c:pt>
                <c:pt idx="18">
                  <c:v>1.51639024244133E6</c:v>
                </c:pt>
                <c:pt idx="19">
                  <c:v>1.52400674482551E6</c:v>
                </c:pt>
                <c:pt idx="20">
                  <c:v>1.53170440817028E6</c:v>
                </c:pt>
                <c:pt idx="21">
                  <c:v>1.53948074222745E6</c:v>
                </c:pt>
                <c:pt idx="22">
                  <c:v>1.54733304720049E6</c:v>
                </c:pt>
                <c:pt idx="23">
                  <c:v>1.55525848155526E6</c:v>
                </c:pt>
                <c:pt idx="24">
                  <c:v>1.56325411428467E6</c:v>
                </c:pt>
                <c:pt idx="25">
                  <c:v>1.57131696509906E6</c:v>
                </c:pt>
                <c:pt idx="26">
                  <c:v>1.57944349822388E6</c:v>
                </c:pt>
                <c:pt idx="27">
                  <c:v>1.58763046364366E6</c:v>
                </c:pt>
                <c:pt idx="28">
                  <c:v>1.59587468450073E6</c:v>
                </c:pt>
                <c:pt idx="29">
                  <c:v>1.6041730419044E6</c:v>
                </c:pt>
                <c:pt idx="30">
                  <c:v>1.61252248207724E6</c:v>
                </c:pt>
                <c:pt idx="31">
                  <c:v>1.62092002155072E6</c:v>
                </c:pt>
                <c:pt idx="32">
                  <c:v>1.62936275071136E6</c:v>
                </c:pt>
                <c:pt idx="33">
                  <c:v>1.63784783607024E6</c:v>
                </c:pt>
                <c:pt idx="34">
                  <c:v>1.64637252154694E6</c:v>
                </c:pt>
                <c:pt idx="35">
                  <c:v>1.65493412899417E6</c:v>
                </c:pt>
                <c:pt idx="36">
                  <c:v>1.66353005813967E6</c:v>
                </c:pt>
                <c:pt idx="37">
                  <c:v>1.67215778608245E6</c:v>
                </c:pt>
                <c:pt idx="38">
                  <c:v>1.6808148664505E6</c:v>
                </c:pt>
                <c:pt idx="39">
                  <c:v>1.68949892736839E6</c:v>
                </c:pt>
                <c:pt idx="40">
                  <c:v>1.69820767068647E6</c:v>
                </c:pt>
                <c:pt idx="41">
                  <c:v>1.70693887065641E6</c:v>
                </c:pt>
                <c:pt idx="42">
                  <c:v>1.71569037245199E6</c:v>
                </c:pt>
                <c:pt idx="43">
                  <c:v>1.7244600906138E6</c:v>
                </c:pt>
                <c:pt idx="44">
                  <c:v>1.73324600744338E6</c:v>
                </c:pt>
                <c:pt idx="45">
                  <c:v>1.74204617136641E6</c:v>
                </c:pt>
                <c:pt idx="46">
                  <c:v>1.75085869528024E6</c:v>
                </c:pt>
                <c:pt idx="47">
                  <c:v>1.75968175489765E6</c:v>
                </c:pt>
                <c:pt idx="48">
                  <c:v>1.76851358709603E6</c:v>
                </c:pt>
                <c:pt idx="49">
                  <c:v>1.77735248827914E6</c:v>
                </c:pt>
                <c:pt idx="50">
                  <c:v>1.78619681275703E6</c:v>
                </c:pt>
                <c:pt idx="51">
                  <c:v>1.79504497114825E6</c:v>
                </c:pt>
                <c:pt idx="52">
                  <c:v>1.80389542880597E6</c:v>
                </c:pt>
                <c:pt idx="53">
                  <c:v>1.81274670427313E6</c:v>
                </c:pt>
                <c:pt idx="54">
                  <c:v>1.82159736776747E6</c:v>
                </c:pt>
                <c:pt idx="55">
                  <c:v>1.83044603969777E6</c:v>
                </c:pt>
                <c:pt idx="56">
                  <c:v>1.83929138921215E6</c:v>
                </c:pt>
                <c:pt idx="57">
                  <c:v>1.84813213277897E6</c:v>
                </c:pt>
                <c:pt idx="58">
                  <c:v>1.85696703280068E6</c:v>
                </c:pt>
                <c:pt idx="59">
                  <c:v>1.86579489626075E6</c:v>
                </c:pt>
                <c:pt idx="60">
                  <c:v>1.87461457340358E6</c:v>
                </c:pt>
                <c:pt idx="61">
                  <c:v>1.88342495644734E6</c:v>
                </c:pt>
                <c:pt idx="62">
                  <c:v>1.89222497832938E6</c:v>
                </c:pt>
                <c:pt idx="63">
                  <c:v>1.9010136114839E6</c:v>
                </c:pt>
                <c:pt idx="64">
                  <c:v>1.90978986665144E6</c:v>
                </c:pt>
                <c:pt idx="65">
                  <c:v>1.91855279171984E6</c:v>
                </c:pt>
                <c:pt idx="66">
                  <c:v>1.92730147059602E6</c:v>
                </c:pt>
                <c:pt idx="67">
                  <c:v>1.93603502210812E6</c:v>
                </c:pt>
                <c:pt idx="68">
                  <c:v>1.94475259893749E6</c:v>
                </c:pt>
                <c:pt idx="69">
                  <c:v>1.95345338657984E6</c:v>
                </c:pt>
                <c:pt idx="70">
                  <c:v>1.9621366023351E6</c:v>
                </c:pt>
                <c:pt idx="71">
                  <c:v>1.97080149432525E6</c:v>
                </c:pt>
                <c:pt idx="72">
                  <c:v>1.97944734053965E6</c:v>
                </c:pt>
                <c:pt idx="73">
                  <c:v>1.98807344790713E6</c:v>
                </c:pt>
                <c:pt idx="74">
                  <c:v>1.99667915139435E6</c:v>
                </c:pt>
                <c:pt idx="75">
                  <c:v>2.00526381312978E6</c:v>
                </c:pt>
                <c:pt idx="76">
                  <c:v>2.01382682155262E6</c:v>
                </c:pt>
                <c:pt idx="77">
                  <c:v>2.02236759058615E6</c:v>
                </c:pt>
                <c:pt idx="78">
                  <c:v>2.03088555883494E6</c:v>
                </c:pt>
                <c:pt idx="79">
                  <c:v>2.0393801888052E6</c:v>
                </c:pt>
                <c:pt idx="80">
                  <c:v>2.0478509661478E6</c:v>
                </c:pt>
                <c:pt idx="81">
                  <c:v>2.05629739892329E6</c:v>
                </c:pt>
                <c:pt idx="82">
                  <c:v>2.06471901688857E6</c:v>
                </c:pt>
                <c:pt idx="83">
                  <c:v>2.07311537080426E6</c:v>
                </c:pt>
                <c:pt idx="84">
                  <c:v>2.08148603176261E6</c:v>
                </c:pt>
                <c:pt idx="85">
                  <c:v>2.08983059053524E6</c:v>
                </c:pt>
                <c:pt idx="86">
                  <c:v>2.09814865694011E6</c:v>
                </c:pt>
                <c:pt idx="87">
                  <c:v>2.10643985922738E6</c:v>
                </c:pt>
                <c:pt idx="88">
                  <c:v>2.11470384348349E6</c:v>
                </c:pt>
                <c:pt idx="89">
                  <c:v>2.12294027305306E6</c:v>
                </c:pt>
                <c:pt idx="90">
                  <c:v>2.13114882797805E6</c:v>
                </c:pt>
                <c:pt idx="91">
                  <c:v>2.13932920445382E6</c:v>
                </c:pt>
                <c:pt idx="92">
                  <c:v>2.14748111430141E6</c:v>
                </c:pt>
                <c:pt idx="93">
                  <c:v>2.15560428445588E6</c:v>
                </c:pt>
                <c:pt idx="94">
                  <c:v>2.16369845646995E6</c:v>
                </c:pt>
                <c:pt idx="95">
                  <c:v>2.17176338603275E6</c:v>
                </c:pt>
                <c:pt idx="96">
                  <c:v>2.17979884250317E6</c:v>
                </c:pt>
                <c:pt idx="97">
                  <c:v>2.18780460845727E6</c:v>
                </c:pt>
                <c:pt idx="98">
                  <c:v>2.19578047924961E6</c:v>
                </c:pt>
                <c:pt idx="99">
                  <c:v>2.20372626258787E6</c:v>
                </c:pt>
                <c:pt idx="100">
                  <c:v>2.21164177812044E6</c:v>
                </c:pt>
                <c:pt idx="101">
                  <c:v>2.21952685703672E6</c:v>
                </c:pt>
                <c:pt idx="102">
                  <c:v>2.2273813416796E6</c:v>
                </c:pt>
                <c:pt idx="103">
                  <c:v>2.23520508516979E6</c:v>
                </c:pt>
                <c:pt idx="104">
                  <c:v>2.2429979510419E6</c:v>
                </c:pt>
                <c:pt idx="105">
                  <c:v>2.25075981289141E6</c:v>
                </c:pt>
                <c:pt idx="106">
                  <c:v>2.2584905540329E6</c:v>
                </c:pt>
                <c:pt idx="107">
                  <c:v>2.26619006716845E6</c:v>
                </c:pt>
                <c:pt idx="108">
                  <c:v>2.27385825406666E6</c:v>
                </c:pt>
                <c:pt idx="109">
                  <c:v>2.28149502525134E6</c:v>
                </c:pt>
                <c:pt idx="110">
                  <c:v>2.2891002997E6</c:v>
                </c:pt>
                <c:pt idx="111">
                  <c:v>2.29667400455167E6</c:v>
                </c:pt>
                <c:pt idx="112">
                  <c:v>2.30421607482382E6</c:v>
                </c:pt>
                <c:pt idx="113">
                  <c:v>2.31172645313806E6</c:v>
                </c:pt>
                <c:pt idx="114">
                  <c:v>2.31920508945446E6</c:v>
                </c:pt>
                <c:pt idx="115">
                  <c:v>2.32665194081412E6</c:v>
                </c:pt>
                <c:pt idx="116">
                  <c:v>2.33406697108979E6</c:v>
                </c:pt>
                <c:pt idx="117">
                  <c:v>2.34145015074437E6</c:v>
                </c:pt>
                <c:pt idx="118">
                  <c:v>2.34880145659686E6</c:v>
                </c:pt>
                <c:pt idx="119">
                  <c:v>2.35612087159578E6</c:v>
                </c:pt>
              </c:numCache>
            </c:numRef>
          </c:yVal>
          <c:smooth val="1"/>
          <c:extLst xmlns:c16r2="http://schemas.microsoft.com/office/drawing/2015/06/chart">
            <c:ext xmlns:c16="http://schemas.microsoft.com/office/drawing/2014/chart" uri="{C3380CC4-5D6E-409C-BE32-E72D297353CC}">
              <c16:uniqueId val="{00000005-84A8-4D76-943E-A44039DC67F7}"/>
            </c:ext>
          </c:extLst>
        </c:ser>
        <c:dLbls>
          <c:showLegendKey val="0"/>
          <c:showVal val="0"/>
          <c:showCatName val="0"/>
          <c:showSerName val="0"/>
          <c:showPercent val="0"/>
          <c:showBubbleSize val="0"/>
        </c:dLbls>
        <c:axId val="-1289488192"/>
        <c:axId val="-1288732976"/>
      </c:scatterChart>
      <c:valAx>
        <c:axId val="-1289488192"/>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288732976"/>
        <c:crosses val="autoZero"/>
        <c:crossBetween val="midCat"/>
        <c:majorUnit val="5.0"/>
      </c:valAx>
      <c:valAx>
        <c:axId val="-1288732976"/>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289488192"/>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90130.3032490793</c:v>
                </c:pt>
                <c:pt idx="2">
                  <c:v>996481.4541272101</c:v>
                </c:pt>
                <c:pt idx="3">
                  <c:v>1.00253582128583E6</c:v>
                </c:pt>
                <c:pt idx="4">
                  <c:v>1.00831611071186E6</c:v>
                </c:pt>
                <c:pt idx="5">
                  <c:v>1.01384110241396E6</c:v>
                </c:pt>
                <c:pt idx="6">
                  <c:v>1.01912650815654E6</c:v>
                </c:pt>
                <c:pt idx="7">
                  <c:v>1.02418563956284E6</c:v>
                </c:pt>
                <c:pt idx="8">
                  <c:v>1.02902992618604E6</c:v>
                </c:pt>
                <c:pt idx="9">
                  <c:v>1.03366931715755E6</c:v>
                </c:pt>
                <c:pt idx="10">
                  <c:v>1.03811259251775E6</c:v>
                </c:pt>
                <c:pt idx="11">
                  <c:v>1.04236760449819E6</c:v>
                </c:pt>
                <c:pt idx="12">
                  <c:v>1.0464414644916E6</c:v>
                </c:pt>
                <c:pt idx="13">
                  <c:v>1.05034068792636E6</c:v>
                </c:pt>
                <c:pt idx="14">
                  <c:v>1.05410542040304E6</c:v>
                </c:pt>
                <c:pt idx="15">
                  <c:v>1.05775222225762E6</c:v>
                </c:pt>
                <c:pt idx="16">
                  <c:v>1.06129261057568E6</c:v>
                </c:pt>
                <c:pt idx="17">
                  <c:v>1.06473564154516E6</c:v>
                </c:pt>
                <c:pt idx="18">
                  <c:v>1.0680884824429E6</c:v>
                </c:pt>
                <c:pt idx="19">
                  <c:v>1.07135684851343E6</c:v>
                </c:pt>
                <c:pt idx="20">
                  <c:v>1.07454534065841E6</c:v>
                </c:pt>
                <c:pt idx="21">
                  <c:v>1.07765770617496E6</c:v>
                </c:pt>
                <c:pt idx="22">
                  <c:v>1.08069703980992E6</c:v>
                </c:pt>
                <c:pt idx="23">
                  <c:v>1.08366593855022E6</c:v>
                </c:pt>
                <c:pt idx="24">
                  <c:v>1.08656662057634E6</c:v>
                </c:pt>
                <c:pt idx="25">
                  <c:v>1.08940101647774E6</c:v>
                </c:pt>
                <c:pt idx="26">
                  <c:v>1.0921708390184E6</c:v>
                </c:pt>
                <c:pt idx="27">
                  <c:v>1.0948776969518E6</c:v>
                </c:pt>
                <c:pt idx="28">
                  <c:v>1.09752309240991E6</c:v>
                </c:pt>
                <c:pt idx="29">
                  <c:v>1.10010844237026E6</c:v>
                </c:pt>
                <c:pt idx="30">
                  <c:v>1.1026350974543E6</c:v>
                </c:pt>
                <c:pt idx="31">
                  <c:v>1.10510435601311E6</c:v>
                </c:pt>
                <c:pt idx="32">
                  <c:v>1.10751747459057E6</c:v>
                </c:pt>
                <c:pt idx="33">
                  <c:v>1.10987567562536E6</c:v>
                </c:pt>
                <c:pt idx="34">
                  <c:v>1.11218015305714E6</c:v>
                </c:pt>
                <c:pt idx="35">
                  <c:v>1.11443207634907E6</c:v>
                </c:pt>
                <c:pt idx="36">
                  <c:v>1.11663259332124E6</c:v>
                </c:pt>
                <c:pt idx="37">
                  <c:v>1.11878283209749E6</c:v>
                </c:pt>
                <c:pt idx="38">
                  <c:v>1.12088390239761E6</c:v>
                </c:pt>
                <c:pt idx="39">
                  <c:v>1.12293689635172E6</c:v>
                </c:pt>
                <c:pt idx="40">
                  <c:v>1.12494288907884E6</c:v>
                </c:pt>
                <c:pt idx="41">
                  <c:v>1.126902938945E6</c:v>
                </c:pt>
                <c:pt idx="42">
                  <c:v>1.12881808763997E6</c:v>
                </c:pt>
                <c:pt idx="43">
                  <c:v>1.13068936013932E6</c:v>
                </c:pt>
                <c:pt idx="44">
                  <c:v>1.13251776459678E6</c:v>
                </c:pt>
                <c:pt idx="45">
                  <c:v>1.13430429219967E6</c:v>
                </c:pt>
                <c:pt idx="46">
                  <c:v>1.13604991701144E6</c:v>
                </c:pt>
                <c:pt idx="47">
                  <c:v>1.13775559581793E6</c:v>
                </c:pt>
                <c:pt idx="48">
                  <c:v>1.13942226798938E6</c:v>
                </c:pt>
                <c:pt idx="49">
                  <c:v>1.14105085536574E6</c:v>
                </c:pt>
                <c:pt idx="50">
                  <c:v>1.14264226217024E6</c:v>
                </c:pt>
                <c:pt idx="51">
                  <c:v>1.14419737495381E6</c:v>
                </c:pt>
                <c:pt idx="52">
                  <c:v>1.14571706257143E6</c:v>
                </c:pt>
                <c:pt idx="53">
                  <c:v>1.1472021761906E6</c:v>
                </c:pt>
                <c:pt idx="54">
                  <c:v>1.1486535493307E6</c:v>
                </c:pt>
                <c:pt idx="55">
                  <c:v>1.15007199793204E6</c:v>
                </c:pt>
                <c:pt idx="56">
                  <c:v>1.15145832045245E6</c:v>
                </c:pt>
                <c:pt idx="57">
                  <c:v>1.15281329798966E6</c:v>
                </c:pt>
                <c:pt idx="58">
                  <c:v>1.15413769442715E6</c:v>
                </c:pt>
                <c:pt idx="59">
                  <c:v>1.15543225660142E6</c:v>
                </c:pt>
                <c:pt idx="60">
                  <c:v>1.15669771448833E6</c:v>
                </c:pt>
                <c:pt idx="61">
                  <c:v>1.15793478140667E6</c:v>
                </c:pt>
                <c:pt idx="62">
                  <c:v>1.1591441542368E6</c:v>
                </c:pt>
                <c:pt idx="63">
                  <c:v>1.16032651365242E6</c:v>
                </c:pt>
                <c:pt idx="64">
                  <c:v>1.16148252436393E6</c:v>
                </c:pt>
                <c:pt idx="65">
                  <c:v>1.16261283537141E6</c:v>
                </c:pt>
                <c:pt idx="66">
                  <c:v>1.16371808022587E6</c:v>
                </c:pt>
                <c:pt idx="67">
                  <c:v>1.16479887729741E6</c:v>
                </c:pt>
                <c:pt idx="68">
                  <c:v>1.16585583004877E6</c:v>
                </c:pt>
                <c:pt idx="69">
                  <c:v>1.16688952731326E6</c:v>
                </c:pt>
                <c:pt idx="70">
                  <c:v>1.16790054357599E6</c:v>
                </c:pt>
                <c:pt idx="71">
                  <c:v>1.16888943925726E6</c:v>
                </c:pt>
                <c:pt idx="72">
                  <c:v>1.16985676099741E6</c:v>
                </c:pt>
                <c:pt idx="73">
                  <c:v>1.17080304194222E6</c:v>
                </c:pt>
                <c:pt idx="74">
                  <c:v>1.17172880202813E6</c:v>
                </c:pt>
                <c:pt idx="75">
                  <c:v>1.17263454826675E6</c:v>
                </c:pt>
                <c:pt idx="76">
                  <c:v>1.17352077502793E6</c:v>
                </c:pt>
                <c:pt idx="77">
                  <c:v>1.17438796432102E6</c:v>
                </c:pt>
                <c:pt idx="78">
                  <c:v>1.17523658607375E6</c:v>
                </c:pt>
                <c:pt idx="79">
                  <c:v>1.17606709840844E6</c:v>
                </c:pt>
                <c:pt idx="80">
                  <c:v>1.1768799479151E6</c:v>
                </c:pt>
                <c:pt idx="81">
                  <c:v>1.17767556992118E6</c:v>
                </c:pt>
                <c:pt idx="82">
                  <c:v>1.17845438875764E6</c:v>
                </c:pt>
                <c:pt idx="83">
                  <c:v>1.17921681802121E6</c:v>
                </c:pt>
                <c:pt idx="84">
                  <c:v>1.17996326083252E6</c:v>
                </c:pt>
                <c:pt idx="85">
                  <c:v>1.18069411009008E6</c:v>
                </c:pt>
                <c:pt idx="86">
                  <c:v>1.18140974871985E6</c:v>
                </c:pt>
                <c:pt idx="87">
                  <c:v>1.18211054992034E6</c:v>
                </c:pt>
                <c:pt idx="88">
                  <c:v>1.18279687740319E6</c:v>
                </c:pt>
                <c:pt idx="89">
                  <c:v>1.18346908562911E6</c:v>
                </c:pt>
                <c:pt idx="90">
                  <c:v>1.18412752003915E6</c:v>
                </c:pt>
                <c:pt idx="91">
                  <c:v>1.18477251728125E6</c:v>
                </c:pt>
                <c:pt idx="92">
                  <c:v>1.18540440543208E6</c:v>
                </c:pt>
                <c:pt idx="93">
                  <c:v>1.18602350421421E6</c:v>
                </c:pt>
                <c:pt idx="94">
                  <c:v>1.18663012520843E6</c:v>
                </c:pt>
                <c:pt idx="95">
                  <c:v>1.18722457206154E6</c:v>
                </c:pt>
                <c:pt idx="96">
                  <c:v>1.18780714068933E6</c:v>
                </c:pt>
                <c:pt idx="97">
                  <c:v>1.18837811947496E6</c:v>
                </c:pt>
                <c:pt idx="98">
                  <c:v>1.18893778946283E6</c:v>
                </c:pt>
                <c:pt idx="99">
                  <c:v>1.18948642454777E6</c:v>
                </c:pt>
                <c:pt idx="100">
                  <c:v>1.19002429165982E6</c:v>
                </c:pt>
                <c:pt idx="101">
                  <c:v>1.19055165094461E6</c:v>
                </c:pt>
                <c:pt idx="102">
                  <c:v>1.19106875593925E6</c:v>
                </c:pt>
                <c:pt idx="103">
                  <c:v>1.19157585374407E6</c:v>
                </c:pt>
                <c:pt idx="104">
                  <c:v>1.19207318519001E6</c:v>
                </c:pt>
                <c:pt idx="105">
                  <c:v>1.19256098500191E6</c:v>
                </c:pt>
                <c:pt idx="106">
                  <c:v>1.19303948195769E6</c:v>
                </c:pt>
                <c:pt idx="107">
                  <c:v>1.19350889904356E6</c:v>
                </c:pt>
                <c:pt idx="108">
                  <c:v>1.19396945360523E6</c:v>
                </c:pt>
                <c:pt idx="109">
                  <c:v>1.19442135749535E6</c:v>
                </c:pt>
                <c:pt idx="110">
                  <c:v>1.19486481721709E6</c:v>
                </c:pt>
                <c:pt idx="111">
                  <c:v>1.19530003406413E6</c:v>
                </c:pt>
                <c:pt idx="112">
                  <c:v>1.19572720425687E6</c:v>
                </c:pt>
                <c:pt idx="113">
                  <c:v>1.19614651907533E6</c:v>
                </c:pt>
                <c:pt idx="114">
                  <c:v>1.19655816498835E6</c:v>
                </c:pt>
                <c:pt idx="115">
                  <c:v>1.1969623237796E6</c:v>
                </c:pt>
                <c:pt idx="116">
                  <c:v>1.1973591726702E6</c:v>
                </c:pt>
                <c:pt idx="117">
                  <c:v>1.19774888443808E6</c:v>
                </c:pt>
                <c:pt idx="118">
                  <c:v>1.19813162753434E6</c:v>
                </c:pt>
                <c:pt idx="119">
                  <c:v>1.19850756619634E6</c:v>
                </c:pt>
              </c:numCache>
            </c:numRef>
          </c:yVal>
          <c:smooth val="1"/>
          <c:extLst xmlns:c16r2="http://schemas.microsoft.com/office/drawing/2015/06/chart">
            <c:ext xmlns:c16="http://schemas.microsoft.com/office/drawing/2014/chart" uri="{C3380CC4-5D6E-409C-BE32-E72D297353CC}">
              <c16:uniqueId val="{00000000-0290-44F4-B879-B612FBD46377}"/>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31147.4019782001</c:v>
                </c:pt>
                <c:pt idx="2">
                  <c:v>532561.6108322297</c:v>
                </c:pt>
                <c:pt idx="3">
                  <c:v>533808.7654227077</c:v>
                </c:pt>
                <c:pt idx="4">
                  <c:v>534898.4267182365</c:v>
                </c:pt>
                <c:pt idx="5">
                  <c:v>535839.2266898138</c:v>
                </c:pt>
                <c:pt idx="6">
                  <c:v>536639.0407033964</c:v>
                </c:pt>
                <c:pt idx="7">
                  <c:v>537305.1144608766</c:v>
                </c:pt>
                <c:pt idx="8">
                  <c:v>537844.1633165729</c:v>
                </c:pt>
                <c:pt idx="9">
                  <c:v>538262.4503074521</c:v>
                </c:pt>
                <c:pt idx="10">
                  <c:v>538565.847754091</c:v>
                </c:pt>
                <c:pt idx="11">
                  <c:v>538759.8861739723</c:v>
                </c:pt>
                <c:pt idx="12">
                  <c:v>538849.7933880658</c:v>
                </c:pt>
                <c:pt idx="13">
                  <c:v>538840.5260383529</c:v>
                </c:pt>
                <c:pt idx="14">
                  <c:v>538769.363523505</c:v>
                </c:pt>
                <c:pt idx="15">
                  <c:v>538650.9809074032</c:v>
                </c:pt>
                <c:pt idx="16">
                  <c:v>538495.283247949</c:v>
                </c:pt>
                <c:pt idx="17">
                  <c:v>538309.8714311008</c:v>
                </c:pt>
                <c:pt idx="18">
                  <c:v>538100.5827067343</c:v>
                </c:pt>
                <c:pt idx="19">
                  <c:v>537871.9019967872</c:v>
                </c:pt>
                <c:pt idx="20">
                  <c:v>537627.2787718169</c:v>
                </c:pt>
                <c:pt idx="21">
                  <c:v>537369.3710077444</c:v>
                </c:pt>
                <c:pt idx="22">
                  <c:v>537100.2328315851</c:v>
                </c:pt>
                <c:pt idx="23">
                  <c:v>536821.4586962554</c:v>
                </c:pt>
                <c:pt idx="24">
                  <c:v>536534.2940105847</c:v>
                </c:pt>
                <c:pt idx="25">
                  <c:v>536239.7198975036</c:v>
                </c:pt>
                <c:pt idx="26">
                  <c:v>535938.518010628</c:v>
                </c:pt>
                <c:pt idx="27">
                  <c:v>535631.3755645158</c:v>
                </c:pt>
                <c:pt idx="28">
                  <c:v>535318.8830812871</c:v>
                </c:pt>
                <c:pt idx="29">
                  <c:v>535001.5545085109</c:v>
                </c:pt>
                <c:pt idx="30">
                  <c:v>534679.8449321906</c:v>
                </c:pt>
                <c:pt idx="31">
                  <c:v>534354.163990048</c:v>
                </c:pt>
                <c:pt idx="32">
                  <c:v>534024.8859767717</c:v>
                </c:pt>
                <c:pt idx="33">
                  <c:v>533692.357423048</c:v>
                </c:pt>
                <c:pt idx="34">
                  <c:v>533356.9027504092</c:v>
                </c:pt>
                <c:pt idx="35">
                  <c:v>533018.828464938</c:v>
                </c:pt>
                <c:pt idx="36">
                  <c:v>532678.4262455176</c:v>
                </c:pt>
                <c:pt idx="37">
                  <c:v>532335.9751994433</c:v>
                </c:pt>
                <c:pt idx="38">
                  <c:v>531991.74349428</c:v>
                </c:pt>
                <c:pt idx="39">
                  <c:v>531645.9895255523</c:v>
                </c:pt>
                <c:pt idx="40">
                  <c:v>531298.962837048</c:v>
                </c:pt>
                <c:pt idx="41">
                  <c:v>530950.9047197503</c:v>
                </c:pt>
                <c:pt idx="42">
                  <c:v>530602.0486150857</c:v>
                </c:pt>
                <c:pt idx="43">
                  <c:v>530252.6203836071</c:v>
                </c:pt>
                <c:pt idx="44">
                  <c:v>529902.838480721</c:v>
                </c:pt>
                <c:pt idx="45">
                  <c:v>529552.9140701961</c:v>
                </c:pt>
                <c:pt idx="46">
                  <c:v>529203.0510982771</c:v>
                </c:pt>
                <c:pt idx="47">
                  <c:v>528853.4463449906</c:v>
                </c:pt>
                <c:pt idx="48">
                  <c:v>528504.2894645844</c:v>
                </c:pt>
                <c:pt idx="49">
                  <c:v>528155.7630235141</c:v>
                </c:pt>
                <c:pt idx="50">
                  <c:v>527808.0425417281</c:v>
                </c:pt>
                <c:pt idx="51">
                  <c:v>527461.2965410574</c:v>
                </c:pt>
                <c:pt idx="52">
                  <c:v>527115.6866030242</c:v>
                </c:pt>
                <c:pt idx="53">
                  <c:v>526771.367437438</c:v>
                </c:pt>
                <c:pt idx="54">
                  <c:v>526428.4869622092</c:v>
                </c:pt>
                <c:pt idx="55">
                  <c:v>526087.1863941913</c:v>
                </c:pt>
                <c:pt idx="56">
                  <c:v>525747.6003506171</c:v>
                </c:pt>
                <c:pt idx="57">
                  <c:v>525409.8569604074</c:v>
                </c:pt>
                <c:pt idx="58">
                  <c:v>525074.0779844703</c:v>
                </c:pt>
                <c:pt idx="59">
                  <c:v>524740.3789440293</c:v>
                </c:pt>
                <c:pt idx="60">
                  <c:v>524408.8692559844</c:v>
                </c:pt>
                <c:pt idx="61">
                  <c:v>524079.6523743033</c:v>
                </c:pt>
                <c:pt idx="62">
                  <c:v>523752.82593648</c:v>
                </c:pt>
                <c:pt idx="63">
                  <c:v>523428.4819141184</c:v>
                </c:pt>
                <c:pt idx="64">
                  <c:v>523106.7067667766</c:v>
                </c:pt>
                <c:pt idx="65">
                  <c:v>522787.5815982478</c:v>
                </c:pt>
                <c:pt idx="66">
                  <c:v>522471.1823145318</c:v>
                </c:pt>
                <c:pt idx="67">
                  <c:v>522157.5797828075</c:v>
                </c:pt>
                <c:pt idx="68">
                  <c:v>521846.8399907819</c:v>
                </c:pt>
                <c:pt idx="69">
                  <c:v>521539.0242058572</c:v>
                </c:pt>
                <c:pt idx="70">
                  <c:v>521234.1891336103</c:v>
                </c:pt>
                <c:pt idx="71">
                  <c:v>520932.3870751385</c:v>
                </c:pt>
                <c:pt idx="72">
                  <c:v>520633.6660828771</c:v>
                </c:pt>
                <c:pt idx="73">
                  <c:v>520338.0701145402</c:v>
                </c:pt>
                <c:pt idx="74">
                  <c:v>520045.6391848887</c:v>
                </c:pt>
                <c:pt idx="75">
                  <c:v>519756.4095150547</c:v>
                </c:pt>
                <c:pt idx="76">
                  <c:v>519470.413679211</c:v>
                </c:pt>
                <c:pt idx="77">
                  <c:v>519187.6807483857</c:v>
                </c:pt>
                <c:pt idx="78">
                  <c:v>518908.2364312756</c:v>
                </c:pt>
                <c:pt idx="79">
                  <c:v>518632.103211916</c:v>
                </c:pt>
                <c:pt idx="80">
                  <c:v>518359.3004841148</c:v>
                </c:pt>
                <c:pt idx="81">
                  <c:v>518089.8446825616</c:v>
                </c:pt>
                <c:pt idx="82">
                  <c:v>517823.7494105533</c:v>
                </c:pt>
                <c:pt idx="83">
                  <c:v>517561.0255642945</c:v>
                </c:pt>
                <c:pt idx="84">
                  <c:v>517301.6814537448</c:v>
                </c:pt>
                <c:pt idx="85">
                  <c:v>517045.722920002</c:v>
                </c:pt>
                <c:pt idx="86">
                  <c:v>516793.153449222</c:v>
                </c:pt>
                <c:pt idx="87">
                  <c:v>516543.9742830875</c:v>
                </c:pt>
                <c:pt idx="88">
                  <c:v>516298.1845258476</c:v>
                </c:pt>
                <c:pt idx="89">
                  <c:v>516055.7812479598</c:v>
                </c:pt>
                <c:pt idx="90">
                  <c:v>515816.7595863717</c:v>
                </c:pt>
                <c:pt idx="91">
                  <c:v>515581.1128414875</c:v>
                </c:pt>
                <c:pt idx="92">
                  <c:v>515348.832570877</c:v>
                </c:pt>
                <c:pt idx="93">
                  <c:v>515119.908679758</c:v>
                </c:pt>
                <c:pt idx="94">
                  <c:v>514894.3295083534</c:v>
                </c:pt>
                <c:pt idx="95">
                  <c:v>514672.0819161439</c:v>
                </c:pt>
                <c:pt idx="96">
                  <c:v>514453.1513631048</c:v>
                </c:pt>
                <c:pt idx="97">
                  <c:v>514237.5219879907</c:v>
                </c:pt>
                <c:pt idx="98">
                  <c:v>514025.1766837338</c:v>
                </c:pt>
                <c:pt idx="99">
                  <c:v>513816.0971700305</c:v>
                </c:pt>
                <c:pt idx="100">
                  <c:v>513610.2640631841</c:v>
                </c:pt>
                <c:pt idx="101">
                  <c:v>513407.6569432798</c:v>
                </c:pt>
                <c:pt idx="102">
                  <c:v>513208.254418761</c:v>
                </c:pt>
                <c:pt idx="103">
                  <c:v>513012.0341884814</c:v>
                </c:pt>
                <c:pt idx="104">
                  <c:v>512818.9731013053</c:v>
                </c:pt>
                <c:pt idx="105">
                  <c:v>512629.0472133255</c:v>
                </c:pt>
                <c:pt idx="106">
                  <c:v>512442.2318427728</c:v>
                </c:pt>
                <c:pt idx="107">
                  <c:v>512258.5016226869</c:v>
                </c:pt>
                <c:pt idx="108">
                  <c:v>512077.8305514157</c:v>
                </c:pt>
                <c:pt idx="109">
                  <c:v>511900.1920410158</c:v>
                </c:pt>
                <c:pt idx="110">
                  <c:v>511725.5589636173</c:v>
                </c:pt>
                <c:pt idx="111">
                  <c:v>511553.9036958217</c:v>
                </c:pt>
                <c:pt idx="112">
                  <c:v>511385.1981611981</c:v>
                </c:pt>
                <c:pt idx="113">
                  <c:v>511219.4138709384</c:v>
                </c:pt>
                <c:pt idx="114">
                  <c:v>511056.5219627363</c:v>
                </c:pt>
                <c:pt idx="115">
                  <c:v>510896.4932379508</c:v>
                </c:pt>
                <c:pt idx="116">
                  <c:v>510739.2981971119</c:v>
                </c:pt>
                <c:pt idx="117">
                  <c:v>510584.9070738273</c:v>
                </c:pt>
                <c:pt idx="118">
                  <c:v>510433.2898671466</c:v>
                </c:pt>
                <c:pt idx="119">
                  <c:v>510284.416372439</c:v>
                </c:pt>
              </c:numCache>
            </c:numRef>
          </c:yVal>
          <c:smooth val="1"/>
          <c:extLst xmlns:c16r2="http://schemas.microsoft.com/office/drawing/2015/06/chart">
            <c:ext xmlns:c16="http://schemas.microsoft.com/office/drawing/2014/chart" uri="{C3380CC4-5D6E-409C-BE32-E72D297353CC}">
              <c16:uniqueId val="{00000001-0290-44F4-B879-B612FBD46377}"/>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711.3676691611</c:v>
                </c:pt>
                <c:pt idx="14">
                  <c:v>258392.667083856</c:v>
                </c:pt>
                <c:pt idx="15">
                  <c:v>258192.9897017191</c:v>
                </c:pt>
                <c:pt idx="16">
                  <c:v>258082.4443824755</c:v>
                </c:pt>
                <c:pt idx="17">
                  <c:v>258038.1316617006</c:v>
                </c:pt>
                <c:pt idx="18">
                  <c:v>258042.4783468138</c:v>
                </c:pt>
                <c:pt idx="19">
                  <c:v>258082.02929188</c:v>
                </c:pt>
                <c:pt idx="20">
                  <c:v>258146.5113629601</c:v>
                </c:pt>
                <c:pt idx="21">
                  <c:v>258228.108185176</c:v>
                </c:pt>
                <c:pt idx="22">
                  <c:v>258320.8983574067</c:v>
                </c:pt>
                <c:pt idx="23">
                  <c:v>258420.4204298888</c:v>
                </c:pt>
                <c:pt idx="24">
                  <c:v>258523.3361703668</c:v>
                </c:pt>
                <c:pt idx="25">
                  <c:v>258627.1700302132</c:v>
                </c:pt>
                <c:pt idx="26">
                  <c:v>258731.0027010484</c:v>
                </c:pt>
                <c:pt idx="27">
                  <c:v>258833.8132945102</c:v>
                </c:pt>
                <c:pt idx="28">
                  <c:v>258934.8402042986</c:v>
                </c:pt>
                <c:pt idx="29">
                  <c:v>259033.556561365</c:v>
                </c:pt>
                <c:pt idx="30">
                  <c:v>259129.6130834636</c:v>
                </c:pt>
                <c:pt idx="31">
                  <c:v>259222.7938360478</c:v>
                </c:pt>
                <c:pt idx="32">
                  <c:v>259312.9822573335</c:v>
                </c:pt>
                <c:pt idx="33">
                  <c:v>259400.1351213908</c:v>
                </c:pt>
                <c:pt idx="34">
                  <c:v>259484.2626347598</c:v>
                </c:pt>
                <c:pt idx="35">
                  <c:v>259565.413268319</c:v>
                </c:pt>
                <c:pt idx="36">
                  <c:v>259643.6622412451</c:v>
                </c:pt>
                <c:pt idx="37">
                  <c:v>259719.1028183067</c:v>
                </c:pt>
                <c:pt idx="38">
                  <c:v>259791.8397712598</c:v>
                </c:pt>
                <c:pt idx="39">
                  <c:v>259861.9860600826</c:v>
                </c:pt>
                <c:pt idx="40">
                  <c:v>259929.6581256597</c:v>
                </c:pt>
                <c:pt idx="41">
                  <c:v>259994.9730220613</c:v>
                </c:pt>
                <c:pt idx="42">
                  <c:v>260058.0464199737</c:v>
                </c:pt>
                <c:pt idx="43">
                  <c:v>260118.9912022295</c:v>
                </c:pt>
                <c:pt idx="44">
                  <c:v>260177.916506355</c:v>
                </c:pt>
                <c:pt idx="45">
                  <c:v>260234.9271032503</c:v>
                </c:pt>
                <c:pt idx="46">
                  <c:v>260290.1230268418</c:v>
                </c:pt>
                <c:pt idx="47">
                  <c:v>260343.5993894419</c:v>
                </c:pt>
                <c:pt idx="48">
                  <c:v>260395.4463329135</c:v>
                </c:pt>
                <c:pt idx="49">
                  <c:v>260445.749077604</c:v>
                </c:pt>
                <c:pt idx="50">
                  <c:v>260494.5880401599</c:v>
                </c:pt>
                <c:pt idx="51">
                  <c:v>260542.0389983813</c:v>
                </c:pt>
                <c:pt idx="52">
                  <c:v>260588.1732894076</c:v>
                </c:pt>
                <c:pt idx="53">
                  <c:v>260633.0580242658</c:v>
                </c:pt>
                <c:pt idx="54">
                  <c:v>260676.756311273</c:v>
                </c:pt>
                <c:pt idx="55">
                  <c:v>260719.3274819119</c:v>
                </c:pt>
                <c:pt idx="56">
                  <c:v>260760.8273144654</c:v>
                </c:pt>
                <c:pt idx="57">
                  <c:v>260801.3082520967</c:v>
                </c:pt>
                <c:pt idx="58">
                  <c:v>260840.8196131122</c:v>
                </c:pt>
                <c:pt idx="59">
                  <c:v>260879.407791943</c:v>
                </c:pt>
                <c:pt idx="60">
                  <c:v>260917.1164499693</c:v>
                </c:pt>
                <c:pt idx="61">
                  <c:v>260953.9866957521</c:v>
                </c:pt>
                <c:pt idx="62">
                  <c:v>260990.057254551</c:v>
                </c:pt>
                <c:pt idx="63">
                  <c:v>261025.364627244</c:v>
                </c:pt>
                <c:pt idx="64">
                  <c:v>261059.9432389197</c:v>
                </c:pt>
                <c:pt idx="65">
                  <c:v>261093.825577528</c:v>
                </c:pt>
                <c:pt idx="66">
                  <c:v>261127.0423230416</c:v>
                </c:pt>
                <c:pt idx="67">
                  <c:v>261159.6224676213</c:v>
                </c:pt>
                <c:pt idx="68">
                  <c:v>261191.5934272987</c:v>
                </c:pt>
                <c:pt idx="69">
                  <c:v>261222.9811457012</c:v>
                </c:pt>
                <c:pt idx="70">
                  <c:v>261253.8101903306</c:v>
                </c:pt>
                <c:pt idx="71">
                  <c:v>261284.1038418978</c:v>
                </c:pt>
                <c:pt idx="72">
                  <c:v>261313.884177196</c:v>
                </c:pt>
                <c:pt idx="73">
                  <c:v>261343.172145972</c:v>
                </c:pt>
                <c:pt idx="74">
                  <c:v>261371.987642228</c:v>
                </c:pt>
                <c:pt idx="75">
                  <c:v>261400.3495703692</c:v>
                </c:pt>
                <c:pt idx="76">
                  <c:v>261428.2759065747</c:v>
                </c:pt>
                <c:pt idx="77">
                  <c:v>261455.7837557544</c:v>
                </c:pt>
                <c:pt idx="78">
                  <c:v>261482.8894044246</c:v>
                </c:pt>
                <c:pt idx="79">
                  <c:v>261509.6083698128</c:v>
                </c:pt>
                <c:pt idx="80">
                  <c:v>261535.9554454772</c:v>
                </c:pt>
                <c:pt idx="81">
                  <c:v>261561.9447437117</c:v>
                </c:pt>
                <c:pt idx="82">
                  <c:v>261587.5897349781</c:v>
                </c:pt>
                <c:pt idx="83">
                  <c:v>261612.9032845952</c:v>
                </c:pt>
                <c:pt idx="84">
                  <c:v>261637.8976868942</c:v>
                </c:pt>
                <c:pt idx="85">
                  <c:v>261662.5846970344</c:v>
                </c:pt>
                <c:pt idx="86">
                  <c:v>261686.975560658</c:v>
                </c:pt>
                <c:pt idx="87">
                  <c:v>261711.0810415437</c:v>
                </c:pt>
                <c:pt idx="88">
                  <c:v>261734.9114474211</c:v>
                </c:pt>
                <c:pt idx="89">
                  <c:v>261758.476654073</c:v>
                </c:pt>
                <c:pt idx="90">
                  <c:v>261781.7861278624</c:v>
                </c:pt>
                <c:pt idx="91">
                  <c:v>261804.8489468001</c:v>
                </c:pt>
                <c:pt idx="92">
                  <c:v>261827.6738202595</c:v>
                </c:pt>
                <c:pt idx="93">
                  <c:v>261850.2691074431</c:v>
                </c:pt>
                <c:pt idx="94">
                  <c:v>261872.6428346883</c:v>
                </c:pt>
                <c:pt idx="95">
                  <c:v>261894.8027117017</c:v>
                </c:pt>
                <c:pt idx="96">
                  <c:v>261916.756146797</c:v>
                </c:pt>
                <c:pt idx="97">
                  <c:v>261938.5102612096</c:v>
                </c:pt>
                <c:pt idx="98">
                  <c:v>261960.0719025552</c:v>
                </c:pt>
                <c:pt idx="99">
                  <c:v>261981.4476574922</c:v>
                </c:pt>
                <c:pt idx="100">
                  <c:v>262002.6438636442</c:v>
                </c:pt>
                <c:pt idx="101">
                  <c:v>262023.6666208366</c:v>
                </c:pt>
                <c:pt idx="102">
                  <c:v>262044.5218016924</c:v>
                </c:pt>
                <c:pt idx="103">
                  <c:v>262065.215061633</c:v>
                </c:pt>
                <c:pt idx="104">
                  <c:v>262085.7518483255</c:v>
                </c:pt>
                <c:pt idx="105">
                  <c:v>262106.1374106117</c:v>
                </c:pt>
                <c:pt idx="106">
                  <c:v>262126.3768069557</c:v>
                </c:pt>
                <c:pt idx="107">
                  <c:v>262146.4749134423</c:v>
                </c:pt>
                <c:pt idx="108">
                  <c:v>262166.4364313536</c:v>
                </c:pt>
                <c:pt idx="109">
                  <c:v>262186.2658943532</c:v>
                </c:pt>
                <c:pt idx="110">
                  <c:v>262205.9676753047</c:v>
                </c:pt>
                <c:pt idx="111">
                  <c:v>262225.5459927424</c:v>
                </c:pt>
                <c:pt idx="112">
                  <c:v>262245.0049170237</c:v>
                </c:pt>
                <c:pt idx="113">
                  <c:v>262264.3483761766</c:v>
                </c:pt>
                <c:pt idx="114">
                  <c:v>262283.5801614647</c:v>
                </c:pt>
                <c:pt idx="115">
                  <c:v>262302.7039326865</c:v>
                </c:pt>
                <c:pt idx="116">
                  <c:v>262321.7232232227</c:v>
                </c:pt>
                <c:pt idx="117">
                  <c:v>262340.6414448511</c:v>
                </c:pt>
                <c:pt idx="118">
                  <c:v>262359.4618923367</c:v>
                </c:pt>
                <c:pt idx="119">
                  <c:v>262378.1877478159</c:v>
                </c:pt>
              </c:numCache>
            </c:numRef>
          </c:yVal>
          <c:smooth val="1"/>
          <c:extLst xmlns:c16r2="http://schemas.microsoft.com/office/drawing/2015/06/chart">
            <c:ext xmlns:c16="http://schemas.microsoft.com/office/drawing/2014/chart" uri="{C3380CC4-5D6E-409C-BE32-E72D297353CC}">
              <c16:uniqueId val="{00000002-0290-44F4-B879-B612FBD46377}"/>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1086.2540755352</c:v>
                </c:pt>
                <c:pt idx="2">
                  <c:v>327094.9494998491</c:v>
                </c:pt>
                <c:pt idx="3">
                  <c:v>332981.6531920484</c:v>
                </c:pt>
                <c:pt idx="4">
                  <c:v>338746.1005228863</c:v>
                </c:pt>
                <c:pt idx="5">
                  <c:v>344388.145149464</c:v>
                </c:pt>
                <c:pt idx="6">
                  <c:v>349907.7708164862</c:v>
                </c:pt>
                <c:pt idx="7">
                  <c:v>355305.0953865107</c:v>
                </c:pt>
                <c:pt idx="8">
                  <c:v>360580.3713938862</c:v>
                </c:pt>
                <c:pt idx="9">
                  <c:v>365733.9840466982</c:v>
                </c:pt>
                <c:pt idx="10">
                  <c:v>370766.4473783711</c:v>
                </c:pt>
                <c:pt idx="11">
                  <c:v>375678.399087679</c:v>
                </c:pt>
                <c:pt idx="12">
                  <c:v>380470.5944798392</c:v>
                </c:pt>
                <c:pt idx="13">
                  <c:v>384989.8041488366</c:v>
                </c:pt>
                <c:pt idx="14">
                  <c:v>389329.7315759996</c:v>
                </c:pt>
                <c:pt idx="15">
                  <c:v>393509.981221926</c:v>
                </c:pt>
                <c:pt idx="16">
                  <c:v>397540.7796962353</c:v>
                </c:pt>
                <c:pt idx="17">
                  <c:v>401430.929676244</c:v>
                </c:pt>
                <c:pt idx="18">
                  <c:v>405188.1140495487</c:v>
                </c:pt>
                <c:pt idx="19">
                  <c:v>408819.1106483241</c:v>
                </c:pt>
                <c:pt idx="20">
                  <c:v>412329.9608063018</c:v>
                </c:pt>
                <c:pt idx="21">
                  <c:v>415726.1020370848</c:v>
                </c:pt>
                <c:pt idx="22">
                  <c:v>419012.4727430127</c:v>
                </c:pt>
                <c:pt idx="23">
                  <c:v>422193.5951013632</c:v>
                </c:pt>
                <c:pt idx="24">
                  <c:v>425273.6409067065</c:v>
                </c:pt>
                <c:pt idx="25">
                  <c:v>428256.4840859796</c:v>
                </c:pt>
                <c:pt idx="26">
                  <c:v>431145.4742705762</c:v>
                </c:pt>
                <c:pt idx="27">
                  <c:v>433943.9089036057</c:v>
                </c:pt>
                <c:pt idx="28">
                  <c:v>436654.9271239872</c:v>
                </c:pt>
                <c:pt idx="29">
                  <c:v>439281.5140347354</c:v>
                </c:pt>
                <c:pt idx="30">
                  <c:v>441826.5158196004</c:v>
                </c:pt>
                <c:pt idx="31">
                  <c:v>444292.6523935375</c:v>
                </c:pt>
                <c:pt idx="32">
                  <c:v>446682.5280118708</c:v>
                </c:pt>
                <c:pt idx="33">
                  <c:v>448998.6402491631</c:v>
                </c:pt>
                <c:pt idx="34">
                  <c:v>451243.3876705987</c:v>
                </c:pt>
                <c:pt idx="35">
                  <c:v>453419.0764494334</c:v>
                </c:pt>
                <c:pt idx="36">
                  <c:v>455527.9261301305</c:v>
                </c:pt>
                <c:pt idx="37">
                  <c:v>457572.0746946765</c:v>
                </c:pt>
                <c:pt idx="38">
                  <c:v>459553.5830566805</c:v>
                </c:pt>
                <c:pt idx="39">
                  <c:v>461474.4386147373</c:v>
                </c:pt>
                <c:pt idx="40">
                  <c:v>463336.5591881828</c:v>
                </c:pt>
                <c:pt idx="41">
                  <c:v>465141.7963807351</c:v>
                </c:pt>
                <c:pt idx="42">
                  <c:v>466891.9386284517</c:v>
                </c:pt>
                <c:pt idx="43">
                  <c:v>468588.7140004528</c:v>
                </c:pt>
                <c:pt idx="44">
                  <c:v>470233.7927870582</c:v>
                </c:pt>
                <c:pt idx="45">
                  <c:v>471828.789903372</c:v>
                </c:pt>
                <c:pt idx="46">
                  <c:v>473375.2671313153</c:v>
                </c:pt>
                <c:pt idx="47">
                  <c:v>474874.7352191118</c:v>
                </c:pt>
                <c:pt idx="48">
                  <c:v>476328.6558540298</c:v>
                </c:pt>
                <c:pt idx="49">
                  <c:v>477738.44352164</c:v>
                </c:pt>
                <c:pt idx="50">
                  <c:v>479105.4672627495</c:v>
                </c:pt>
                <c:pt idx="51">
                  <c:v>480431.0523375854</c:v>
                </c:pt>
                <c:pt idx="52">
                  <c:v>481716.48180453</c:v>
                </c:pt>
                <c:pt idx="53">
                  <c:v>482962.9980218738</c:v>
                </c:pt>
                <c:pt idx="54">
                  <c:v>484171.8040782845</c:v>
                </c:pt>
                <c:pt idx="55">
                  <c:v>485344.0651573171</c:v>
                </c:pt>
                <c:pt idx="56">
                  <c:v>486480.909840705</c:v>
                </c:pt>
                <c:pt idx="57">
                  <c:v>487583.4313546419</c:v>
                </c:pt>
                <c:pt idx="58">
                  <c:v>488652.6887628241</c:v>
                </c:pt>
                <c:pt idx="59">
                  <c:v>489689.7081096335</c:v>
                </c:pt>
                <c:pt idx="60">
                  <c:v>490695.4835165188</c:v>
                </c:pt>
                <c:pt idx="61">
                  <c:v>491670.9782343453</c:v>
                </c:pt>
                <c:pt idx="62">
                  <c:v>492617.1256542421</c:v>
                </c:pt>
                <c:pt idx="63">
                  <c:v>493534.8302792537</c:v>
                </c:pt>
                <c:pt idx="64">
                  <c:v>494424.9686589156</c:v>
                </c:pt>
                <c:pt idx="65">
                  <c:v>495288.3902887061</c:v>
                </c:pt>
                <c:pt idx="66">
                  <c:v>496125.9184761722</c:v>
                </c:pt>
                <c:pt idx="67">
                  <c:v>496938.3511753971</c:v>
                </c:pt>
                <c:pt idx="68">
                  <c:v>497726.461791358</c:v>
                </c:pt>
                <c:pt idx="69">
                  <c:v>498490.9999556041</c:v>
                </c:pt>
                <c:pt idx="70">
                  <c:v>499232.6922746036</c:v>
                </c:pt>
                <c:pt idx="71">
                  <c:v>499952.2430519976</c:v>
                </c:pt>
                <c:pt idx="72">
                  <c:v>500650.3349859384</c:v>
                </c:pt>
                <c:pt idx="73">
                  <c:v>501327.6298425969</c:v>
                </c:pt>
                <c:pt idx="74">
                  <c:v>501984.769106872</c:v>
                </c:pt>
                <c:pt idx="75">
                  <c:v>502622.3746112594</c:v>
                </c:pt>
                <c:pt idx="76">
                  <c:v>503241.0491437914</c:v>
                </c:pt>
                <c:pt idx="77">
                  <c:v>503841.3770358933</c:v>
                </c:pt>
                <c:pt idx="78">
                  <c:v>504423.9247309708</c:v>
                </c:pt>
                <c:pt idx="79">
                  <c:v>504989.2413344792</c:v>
                </c:pt>
                <c:pt idx="80">
                  <c:v>505537.8591461994</c:v>
                </c:pt>
                <c:pt idx="81">
                  <c:v>506070.2941753974</c:v>
                </c:pt>
                <c:pt idx="82">
                  <c:v>506587.0466395138</c:v>
                </c:pt>
                <c:pt idx="83">
                  <c:v>507088.6014469935</c:v>
                </c:pt>
                <c:pt idx="84">
                  <c:v>507575.4286648375</c:v>
                </c:pt>
                <c:pt idx="85">
                  <c:v>508047.9839714284</c:v>
                </c:pt>
                <c:pt idx="86">
                  <c:v>508506.7090951572</c:v>
                </c:pt>
                <c:pt idx="87">
                  <c:v>508952.0322393482</c:v>
                </c:pt>
                <c:pt idx="88">
                  <c:v>509384.3684939652</c:v>
                </c:pt>
                <c:pt idx="89">
                  <c:v>509804.1202345505</c:v>
                </c:pt>
                <c:pt idx="90">
                  <c:v>510211.6775088345</c:v>
                </c:pt>
                <c:pt idx="91">
                  <c:v>510607.4184114323</c:v>
                </c:pt>
                <c:pt idx="92">
                  <c:v>510991.709447026</c:v>
                </c:pt>
                <c:pt idx="93">
                  <c:v>511364.9058824148</c:v>
                </c:pt>
                <c:pt idx="94">
                  <c:v>511727.3520877981</c:v>
                </c:pt>
                <c:pt idx="95">
                  <c:v>512079.3818676454</c:v>
                </c:pt>
                <c:pt idx="96">
                  <c:v>512421.3187814867</c:v>
                </c:pt>
                <c:pt idx="97">
                  <c:v>512753.4764549519</c:v>
                </c:pt>
                <c:pt idx="98">
                  <c:v>513076.1588813667</c:v>
                </c:pt>
                <c:pt idx="99">
                  <c:v>513389.6607142055</c:v>
                </c:pt>
                <c:pt idx="100">
                  <c:v>513694.267550693</c:v>
                </c:pt>
                <c:pt idx="101">
                  <c:v>513990.2562068288</c:v>
                </c:pt>
                <c:pt idx="102">
                  <c:v>514277.8949841027</c:v>
                </c:pt>
                <c:pt idx="103">
                  <c:v>514557.443928162</c:v>
                </c:pt>
                <c:pt idx="104">
                  <c:v>514829.1550796758</c:v>
                </c:pt>
                <c:pt idx="105">
                  <c:v>515093.272717641</c:v>
                </c:pt>
                <c:pt idx="106">
                  <c:v>515350.0335953567</c:v>
                </c:pt>
                <c:pt idx="107">
                  <c:v>515599.6671692971</c:v>
                </c:pt>
                <c:pt idx="108">
                  <c:v>515842.3958210936</c:v>
                </c:pt>
                <c:pt idx="109">
                  <c:v>516078.43507284</c:v>
                </c:pt>
                <c:pt idx="110">
                  <c:v>516307.99379592</c:v>
                </c:pt>
                <c:pt idx="111">
                  <c:v>516531.274413556</c:v>
                </c:pt>
                <c:pt idx="112">
                  <c:v>516748.4730972636</c:v>
                </c:pt>
                <c:pt idx="113">
                  <c:v>516959.7799574019</c:v>
                </c:pt>
                <c:pt idx="114">
                  <c:v>517165.3792279919</c:v>
                </c:pt>
                <c:pt idx="115">
                  <c:v>517365.449445974</c:v>
                </c:pt>
                <c:pt idx="116">
                  <c:v>517560.1636250775</c:v>
                </c:pt>
                <c:pt idx="117">
                  <c:v>517749.689424457</c:v>
                </c:pt>
                <c:pt idx="118">
                  <c:v>517934.1893122542</c:v>
                </c:pt>
                <c:pt idx="119">
                  <c:v>518113.8207242358</c:v>
                </c:pt>
              </c:numCache>
            </c:numRef>
          </c:yVal>
          <c:smooth val="1"/>
          <c:extLst xmlns:c16r2="http://schemas.microsoft.com/office/drawing/2015/06/chart">
            <c:ext xmlns:c16="http://schemas.microsoft.com/office/drawing/2014/chart" uri="{C3380CC4-5D6E-409C-BE32-E72D297353CC}">
              <c16:uniqueId val="{00000003-0290-44F4-B879-B612FBD46377}"/>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2696724776222E6</c:v>
                </c:pt>
                <c:pt idx="2">
                  <c:v>1.13088903838498E6</c:v>
                </c:pt>
                <c:pt idx="3">
                  <c:v>1.13505141054003E6</c:v>
                </c:pt>
                <c:pt idx="4">
                  <c:v>1.13944911650894E6</c:v>
                </c:pt>
                <c:pt idx="5">
                  <c:v>1.14407637373486E6</c:v>
                </c:pt>
                <c:pt idx="6">
                  <c:v>1.14892704041209E6</c:v>
                </c:pt>
                <c:pt idx="7">
                  <c:v>1.15399474391383E6</c:v>
                </c:pt>
                <c:pt idx="8">
                  <c:v>1.15927297793937E6</c:v>
                </c:pt>
                <c:pt idx="9">
                  <c:v>1.16475517577413E6</c:v>
                </c:pt>
                <c:pt idx="10">
                  <c:v>1.17043476531014E6</c:v>
                </c:pt>
                <c:pt idx="11">
                  <c:v>1.17630521015265E6</c:v>
                </c:pt>
                <c:pt idx="12">
                  <c:v>1.18236004012362E6</c:v>
                </c:pt>
                <c:pt idx="13">
                  <c:v>1.18828468234421E6</c:v>
                </c:pt>
                <c:pt idx="14">
                  <c:v>1.19423600916708E6</c:v>
                </c:pt>
                <c:pt idx="15">
                  <c:v>1.2002349665052E6</c:v>
                </c:pt>
                <c:pt idx="16">
                  <c:v>1.20628601927334E6</c:v>
                </c:pt>
                <c:pt idx="17">
                  <c:v>1.21239185137482E6</c:v>
                </c:pt>
                <c:pt idx="18">
                  <c:v>1.21855383765904E6</c:v>
                </c:pt>
                <c:pt idx="19">
                  <c:v>1.22477236416421E6</c:v>
                </c:pt>
                <c:pt idx="20">
                  <c:v>1.23104707448351E6</c:v>
                </c:pt>
                <c:pt idx="21">
                  <c:v>1.23737705927411E6</c:v>
                </c:pt>
                <c:pt idx="22">
                  <c:v>1.24376100188859E6</c:v>
                </c:pt>
                <c:pt idx="23">
                  <c:v>1.2501972901557E6</c:v>
                </c:pt>
                <c:pt idx="24">
                  <c:v>1.2566841020553E6</c:v>
                </c:pt>
                <c:pt idx="25">
                  <c:v>1.26321947126817E6</c:v>
                </c:pt>
                <c:pt idx="26">
                  <c:v>1.26980080020282E6</c:v>
                </c:pt>
                <c:pt idx="27">
                  <c:v>1.27642573562968E6</c:v>
                </c:pt>
                <c:pt idx="28">
                  <c:v>1.28309195311753E6</c:v>
                </c:pt>
                <c:pt idx="29">
                  <c:v>1.28979714727039E6</c:v>
                </c:pt>
                <c:pt idx="30">
                  <c:v>1.2965390438678E6</c:v>
                </c:pt>
                <c:pt idx="31">
                  <c:v>1.3033154088756E6</c:v>
                </c:pt>
                <c:pt idx="32">
                  <c:v>1.31012405491628E6</c:v>
                </c:pt>
                <c:pt idx="33">
                  <c:v>1.31696284579618E6</c:v>
                </c:pt>
                <c:pt idx="34">
                  <c:v>1.32382969954945E6</c:v>
                </c:pt>
                <c:pt idx="35">
                  <c:v>1.330722590353E6</c:v>
                </c:pt>
                <c:pt idx="36">
                  <c:v>1.33763954958448E6</c:v>
                </c:pt>
                <c:pt idx="37">
                  <c:v>1.34457866623231E6</c:v>
                </c:pt>
                <c:pt idx="38">
                  <c:v>1.35153808681829E6</c:v>
                </c:pt>
                <c:pt idx="39">
                  <c:v>1.35851601402112E6</c:v>
                </c:pt>
                <c:pt idx="40">
                  <c:v>1.36551070651622E6</c:v>
                </c:pt>
                <c:pt idx="41">
                  <c:v>1.37252047817857E6</c:v>
                </c:pt>
                <c:pt idx="42">
                  <c:v>1.37954369708302E6</c:v>
                </c:pt>
                <c:pt idx="43">
                  <c:v>1.38657878439525E6</c:v>
                </c:pt>
                <c:pt idx="44">
                  <c:v>1.39362421318781E6</c:v>
                </c:pt>
                <c:pt idx="45">
                  <c:v>1.40067850720716E6</c:v>
                </c:pt>
                <c:pt idx="46">
                  <c:v>1.40774023961153E6</c:v>
                </c:pt>
                <c:pt idx="47">
                  <c:v>1.41480803169438E6</c:v>
                </c:pt>
                <c:pt idx="48">
                  <c:v>1.42188055160495E6</c:v>
                </c:pt>
                <c:pt idx="49">
                  <c:v>1.4289565130742E6</c:v>
                </c:pt>
                <c:pt idx="50">
                  <c:v>1.43603467415267E6</c:v>
                </c:pt>
                <c:pt idx="51">
                  <c:v>1.44311383596484E6</c:v>
                </c:pt>
                <c:pt idx="52">
                  <c:v>1.4501928414819E6</c:v>
                </c:pt>
                <c:pt idx="53">
                  <c:v>1.457270574318E6</c:v>
                </c:pt>
                <c:pt idx="54">
                  <c:v>1.46434595755109E6</c:v>
                </c:pt>
                <c:pt idx="55">
                  <c:v>1.47141795256914E6</c:v>
                </c:pt>
                <c:pt idx="56">
                  <c:v>1.47848555794293E6</c:v>
                </c:pt>
                <c:pt idx="57">
                  <c:v>1.4855478083254E6</c:v>
                </c:pt>
                <c:pt idx="58">
                  <c:v>1.4926037733781E6</c:v>
                </c:pt>
                <c:pt idx="59">
                  <c:v>1.49965255672452E6</c:v>
                </c:pt>
                <c:pt idx="60">
                  <c:v>1.50669329493026E6</c:v>
                </c:pt>
                <c:pt idx="61">
                  <c:v>1.51372515650981E6</c:v>
                </c:pt>
                <c:pt idx="62">
                  <c:v>1.52074734095954E6</c:v>
                </c:pt>
                <c:pt idx="63">
                  <c:v>1.5277590778166E6</c:v>
                </c:pt>
                <c:pt idx="64">
                  <c:v>1.53475962574321E6</c:v>
                </c:pt>
                <c:pt idx="65">
                  <c:v>1.54174827163598E6</c:v>
                </c:pt>
                <c:pt idx="66">
                  <c:v>1.54872432975972E6</c:v>
                </c:pt>
                <c:pt idx="67">
                  <c:v>1.55568714090517E6</c:v>
                </c:pt>
                <c:pt idx="68">
                  <c:v>1.56263607157033E6</c:v>
                </c:pt>
                <c:pt idx="69">
                  <c:v>1.56957051316469E6</c:v>
                </c:pt>
                <c:pt idx="70">
                  <c:v>1.57648988123586E6</c:v>
                </c:pt>
                <c:pt idx="71">
                  <c:v>1.58339361471827E6</c:v>
                </c:pt>
                <c:pt idx="72">
                  <c:v>1.59028117520311E6</c:v>
                </c:pt>
                <c:pt idx="73">
                  <c:v>1.59715204622926E6</c:v>
                </c:pt>
                <c:pt idx="74">
                  <c:v>1.6040057325946E6</c:v>
                </c:pt>
                <c:pt idx="75">
                  <c:v>1.61084175968715E6</c:v>
                </c:pt>
                <c:pt idx="76">
                  <c:v>1.61765967283558E6</c:v>
                </c:pt>
                <c:pt idx="77">
                  <c:v>1.62445903667865E6</c:v>
                </c:pt>
                <c:pt idx="78">
                  <c:v>1.63123943455303E6</c:v>
                </c:pt>
                <c:pt idx="79">
                  <c:v>1.63800046789896E6</c:v>
                </c:pt>
                <c:pt idx="80">
                  <c:v>1.64474175568348E6</c:v>
                </c:pt>
                <c:pt idx="81">
                  <c:v>1.65146293384056E6</c:v>
                </c:pt>
                <c:pt idx="82">
                  <c:v>1.6581636547278E6</c:v>
                </c:pt>
                <c:pt idx="83">
                  <c:v>1.6648435865992E6</c:v>
                </c:pt>
                <c:pt idx="84">
                  <c:v>1.67150241309358E6</c:v>
                </c:pt>
                <c:pt idx="85">
                  <c:v>1.6781398327383E6</c:v>
                </c:pt>
                <c:pt idx="86">
                  <c:v>1.68475555846767E6</c:v>
                </c:pt>
                <c:pt idx="87">
                  <c:v>1.69134931715589E6</c:v>
                </c:pt>
                <c:pt idx="88">
                  <c:v>1.69792084916392E6</c:v>
                </c:pt>
                <c:pt idx="89">
                  <c:v>1.70446990789998E6</c:v>
                </c:pt>
                <c:pt idx="90">
                  <c:v>1.71099625939331E6</c:v>
                </c:pt>
                <c:pt idx="91">
                  <c:v>1.71749968188078E6</c:v>
                </c:pt>
                <c:pt idx="92">
                  <c:v>1.72397996540601E6</c:v>
                </c:pt>
                <c:pt idx="93">
                  <c:v>1.73043691143058E6</c:v>
                </c:pt>
                <c:pt idx="94">
                  <c:v>1.73687033245717E6</c:v>
                </c:pt>
                <c:pt idx="95">
                  <c:v>1.74328005166403E6</c:v>
                </c:pt>
                <c:pt idx="96">
                  <c:v>1.74966590255065E6</c:v>
                </c:pt>
                <c:pt idx="97">
                  <c:v>1.75602772859427E6</c:v>
                </c:pt>
                <c:pt idx="98">
                  <c:v>1.76236538291682E6</c:v>
                </c:pt>
                <c:pt idx="99">
                  <c:v>1.76867872796211E6</c:v>
                </c:pt>
                <c:pt idx="100">
                  <c:v>1.77496763518295E6</c:v>
                </c:pt>
                <c:pt idx="101">
                  <c:v>1.7812319847378E6</c:v>
                </c:pt>
                <c:pt idx="102">
                  <c:v>1.7874716651968E6</c:v>
                </c:pt>
                <c:pt idx="103">
                  <c:v>1.79368657325693E6</c:v>
                </c:pt>
                <c:pt idx="104">
                  <c:v>1.79987661346581E6</c:v>
                </c:pt>
                <c:pt idx="105">
                  <c:v>1.80604169795416E6</c:v>
                </c:pt>
                <c:pt idx="106">
                  <c:v>1.81218174617649E6</c:v>
                </c:pt>
                <c:pt idx="107">
                  <c:v>1.81829668465987E6</c:v>
                </c:pt>
                <c:pt idx="108">
                  <c:v>1.82438644676041E6</c:v>
                </c:pt>
                <c:pt idx="109">
                  <c:v>1.83045097242744E6</c:v>
                </c:pt>
                <c:pt idx="110">
                  <c:v>1.83649020797489E6</c:v>
                </c:pt>
                <c:pt idx="111">
                  <c:v>1.8425041058599E6</c:v>
                </c:pt>
                <c:pt idx="112">
                  <c:v>1.84849262446832E6</c:v>
                </c:pt>
                <c:pt idx="113">
                  <c:v>1.85445572790685E6</c:v>
                </c:pt>
                <c:pt idx="114">
                  <c:v>1.86039338580176E6</c:v>
                </c:pt>
                <c:pt idx="115">
                  <c:v>1.86630557310387E6</c:v>
                </c:pt>
                <c:pt idx="116">
                  <c:v>1.87219226989968E6</c:v>
                </c:pt>
                <c:pt idx="117">
                  <c:v>1.87805346122841E6</c:v>
                </c:pt>
                <c:pt idx="118">
                  <c:v>1.8838891369048E6</c:v>
                </c:pt>
                <c:pt idx="119">
                  <c:v>1.88969929134747E6</c:v>
                </c:pt>
              </c:numCache>
            </c:numRef>
          </c:yVal>
          <c:smooth val="1"/>
          <c:extLst xmlns:c16r2="http://schemas.microsoft.com/office/drawing/2015/06/chart">
            <c:ext xmlns:c16="http://schemas.microsoft.com/office/drawing/2014/chart" uri="{C3380CC4-5D6E-409C-BE32-E72D297353CC}">
              <c16:uniqueId val="{00000004-0290-44F4-B879-B612FBD46377}"/>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193.4417721129</c:v>
                </c:pt>
                <c:pt idx="2">
                  <c:v>281646.1011887614</c:v>
                </c:pt>
                <c:pt idx="3">
                  <c:v>282177.283547301</c:v>
                </c:pt>
                <c:pt idx="4">
                  <c:v>282784.3793131636</c:v>
                </c:pt>
                <c:pt idx="5">
                  <c:v>283464.9670855231</c:v>
                </c:pt>
                <c:pt idx="6">
                  <c:v>284216.7663278491</c:v>
                </c:pt>
                <c:pt idx="7">
                  <c:v>285037.6034961789</c:v>
                </c:pt>
                <c:pt idx="8">
                  <c:v>285925.3878639539</c:v>
                </c:pt>
                <c:pt idx="9">
                  <c:v>286878.0944699987</c:v>
                </c:pt>
                <c:pt idx="10">
                  <c:v>287893.7522656797</c:v>
                </c:pt>
                <c:pt idx="11">
                  <c:v>288970.4360272482</c:v>
                </c:pt>
                <c:pt idx="12">
                  <c:v>290106.2609688684</c:v>
                </c:pt>
                <c:pt idx="13">
                  <c:v>291299.3792697875</c:v>
                </c:pt>
                <c:pt idx="14">
                  <c:v>292536.6023120688</c:v>
                </c:pt>
                <c:pt idx="15">
                  <c:v>293812.4615628668</c:v>
                </c:pt>
                <c:pt idx="16">
                  <c:v>295123.0617878838</c:v>
                </c:pt>
                <c:pt idx="17">
                  <c:v>296465.2425146952</c:v>
                </c:pt>
                <c:pt idx="18">
                  <c:v>297836.4047822868</c:v>
                </c:pt>
                <c:pt idx="19">
                  <c:v>299234.3806613019</c:v>
                </c:pt>
                <c:pt idx="20">
                  <c:v>300657.333686777</c:v>
                </c:pt>
                <c:pt idx="21">
                  <c:v>302103.6829533401</c:v>
                </c:pt>
                <c:pt idx="22">
                  <c:v>303572.0453118929</c:v>
                </c:pt>
                <c:pt idx="23">
                  <c:v>305061.1913995637</c:v>
                </c:pt>
                <c:pt idx="24">
                  <c:v>306570.0122293725</c:v>
                </c:pt>
                <c:pt idx="25">
                  <c:v>308097.4938308974</c:v>
                </c:pt>
                <c:pt idx="26">
                  <c:v>309642.6980210658</c:v>
                </c:pt>
                <c:pt idx="27">
                  <c:v>311204.728013974</c:v>
                </c:pt>
                <c:pt idx="28">
                  <c:v>312782.7313832</c:v>
                </c:pt>
                <c:pt idx="29">
                  <c:v>314375.8946340157</c:v>
                </c:pt>
                <c:pt idx="30">
                  <c:v>315983.4382094425</c:v>
                </c:pt>
                <c:pt idx="31">
                  <c:v>317604.6126751318</c:v>
                </c:pt>
                <c:pt idx="32">
                  <c:v>319238.6957950799</c:v>
                </c:pt>
                <c:pt idx="33">
                  <c:v>320884.9902740632</c:v>
                </c:pt>
                <c:pt idx="34">
                  <c:v>322542.8219974875</c:v>
                </c:pt>
                <c:pt idx="35">
                  <c:v>324211.5386411684</c:v>
                </c:pt>
                <c:pt idx="36">
                  <c:v>325890.5085551898</c:v>
                </c:pt>
                <c:pt idx="37">
                  <c:v>327579.119850145</c:v>
                </c:pt>
                <c:pt idx="38">
                  <c:v>329276.7796322064</c:v>
                </c:pt>
                <c:pt idx="39">
                  <c:v>330982.913347269</c:v>
                </c:pt>
                <c:pt idx="40">
                  <c:v>332696.9641702508</c:v>
                </c:pt>
                <c:pt idx="41">
                  <c:v>334418.3924778409</c:v>
                </c:pt>
                <c:pt idx="42">
                  <c:v>336146.6753689701</c:v>
                </c:pt>
                <c:pt idx="43">
                  <c:v>337881.3062185506</c:v>
                </c:pt>
                <c:pt idx="44">
                  <c:v>339621.794255576</c:v>
                </c:pt>
                <c:pt idx="45">
                  <c:v>341367.664159252</c:v>
                </c:pt>
                <c:pt idx="46">
                  <c:v>343118.4556687157</c:v>
                </c:pt>
                <c:pt idx="47">
                  <c:v>344873.7232032706</c:v>
                </c:pt>
                <c:pt idx="48">
                  <c:v>346633.0354910758</c:v>
                </c:pt>
                <c:pt idx="49">
                  <c:v>348395.9752049363</c:v>
                </c:pt>
                <c:pt idx="50">
                  <c:v>350162.1386043609</c:v>
                </c:pt>
                <c:pt idx="51">
                  <c:v>351931.1351834074</c:v>
                </c:pt>
                <c:pt idx="52">
                  <c:v>353702.5873240776</c:v>
                </c:pt>
                <c:pt idx="53">
                  <c:v>355476.1299551305</c:v>
                </c:pt>
                <c:pt idx="54">
                  <c:v>357251.4102163879</c:v>
                </c:pt>
                <c:pt idx="55">
                  <c:v>359028.0871286318</c:v>
                </c:pt>
                <c:pt idx="56">
                  <c:v>360805.8312692232</c:v>
                </c:pt>
                <c:pt idx="57">
                  <c:v>362584.3244535688</c:v>
                </c:pt>
                <c:pt idx="58">
                  <c:v>364363.2594225791</c:v>
                </c:pt>
                <c:pt idx="59">
                  <c:v>366142.339536228</c:v>
                </c:pt>
                <c:pt idx="60">
                  <c:v>367921.278473317</c:v>
                </c:pt>
                <c:pt idx="61">
                  <c:v>369699.7999375311</c:v>
                </c:pt>
                <c:pt idx="62">
                  <c:v>371477.6373698411</c:v>
                </c:pt>
                <c:pt idx="63">
                  <c:v>373254.5336672964</c:v>
                </c:pt>
                <c:pt idx="64">
                  <c:v>375030.2409082267</c:v>
                </c:pt>
                <c:pt idx="65">
                  <c:v>376804.5200838542</c:v>
                </c:pt>
                <c:pt idx="66">
                  <c:v>378577.1408362995</c:v>
                </c:pt>
                <c:pt idx="67">
                  <c:v>380347.8812029518</c:v>
                </c:pt>
                <c:pt idx="68">
                  <c:v>382116.527367155</c:v>
                </c:pt>
                <c:pt idx="69">
                  <c:v>383882.873415155</c:v>
                </c:pt>
                <c:pt idx="70">
                  <c:v>385646.7210992378</c:v>
                </c:pt>
                <c:pt idx="71">
                  <c:v>387407.8796069825</c:v>
                </c:pt>
                <c:pt idx="72">
                  <c:v>389166.1653365428</c:v>
                </c:pt>
                <c:pt idx="73">
                  <c:v>390921.401677866</c:v>
                </c:pt>
                <c:pt idx="74">
                  <c:v>392673.4187997488</c:v>
                </c:pt>
                <c:pt idx="75">
                  <c:v>394422.053442635</c:v>
                </c:pt>
                <c:pt idx="76">
                  <c:v>396167.1487170367</c:v>
                </c:pt>
                <c:pt idx="77">
                  <c:v>397908.5539074946</c:v>
                </c:pt>
                <c:pt idx="78">
                  <c:v>399646.1242819136</c:v>
                </c:pt>
                <c:pt idx="79">
                  <c:v>401379.7209062445</c:v>
                </c:pt>
                <c:pt idx="80">
                  <c:v>403109.2104643124</c:v>
                </c:pt>
                <c:pt idx="81">
                  <c:v>404834.4650827317</c:v>
                </c:pt>
                <c:pt idx="82">
                  <c:v>406555.3621607719</c:v>
                </c:pt>
                <c:pt idx="83">
                  <c:v>408271.784205064</c:v>
                </c:pt>
                <c:pt idx="84">
                  <c:v>409983.6186690332</c:v>
                </c:pt>
                <c:pt idx="85">
                  <c:v>411690.7577969434</c:v>
                </c:pt>
                <c:pt idx="86">
                  <c:v>413393.0984724413</c:v>
                </c:pt>
                <c:pt idx="87">
                  <c:v>415090.5420714885</c:v>
                </c:pt>
                <c:pt idx="88">
                  <c:v>416782.994319572</c:v>
                </c:pt>
                <c:pt idx="89">
                  <c:v>418470.3651530794</c:v>
                </c:pt>
                <c:pt idx="90">
                  <c:v>420152.5685847439</c:v>
                </c:pt>
                <c:pt idx="91">
                  <c:v>421829.5225730348</c:v>
                </c:pt>
                <c:pt idx="92">
                  <c:v>423501.1488954053</c:v>
                </c:pt>
                <c:pt idx="93">
                  <c:v>425167.3730252995</c:v>
                </c:pt>
                <c:pt idx="94">
                  <c:v>426828.124012775</c:v>
                </c:pt>
                <c:pt idx="95">
                  <c:v>428483.3343687243</c:v>
                </c:pt>
                <c:pt idx="96">
                  <c:v>430132.9399525136</c:v>
                </c:pt>
                <c:pt idx="97">
                  <c:v>431776.8798629966</c:v>
                </c:pt>
                <c:pt idx="98">
                  <c:v>433415.0963327951</c:v>
                </c:pt>
                <c:pt idx="99">
                  <c:v>435047.534625754</c:v>
                </c:pt>
                <c:pt idx="100">
                  <c:v>436674.1429374853</c:v>
                </c:pt>
                <c:pt idx="101">
                  <c:v>438294.8722989261</c:v>
                </c:pt>
                <c:pt idx="102">
                  <c:v>439909.676482783</c:v>
                </c:pt>
                <c:pt idx="103">
                  <c:v>441518.5119128541</c:v>
                </c:pt>
                <c:pt idx="104">
                  <c:v>443121.3375760747</c:v>
                </c:pt>
                <c:pt idx="105">
                  <c:v>444718.1149372516</c:v>
                </c:pt>
                <c:pt idx="106">
                  <c:v>446308.8078563935</c:v>
                </c:pt>
                <c:pt idx="107">
                  <c:v>447893.3825085785</c:v>
                </c:pt>
                <c:pt idx="108">
                  <c:v>449471.8073062437</c:v>
                </c:pt>
                <c:pt idx="109">
                  <c:v>451044.0528238965</c:v>
                </c:pt>
                <c:pt idx="110">
                  <c:v>452610.0917251075</c:v>
                </c:pt>
                <c:pt idx="111">
                  <c:v>454169.898691765</c:v>
                </c:pt>
                <c:pt idx="112">
                  <c:v>455723.4503554939</c:v>
                </c:pt>
                <c:pt idx="113">
                  <c:v>457270.7252312088</c:v>
                </c:pt>
                <c:pt idx="114">
                  <c:v>458811.7036527057</c:v>
                </c:pt>
                <c:pt idx="115">
                  <c:v>460346.3677102528</c:v>
                </c:pt>
                <c:pt idx="116">
                  <c:v>461874.7011901159</c:v>
                </c:pt>
                <c:pt idx="117">
                  <c:v>463396.6895159567</c:v>
                </c:pt>
                <c:pt idx="118">
                  <c:v>464912.3196920584</c:v>
                </c:pt>
                <c:pt idx="119">
                  <c:v>466421.5802483128</c:v>
                </c:pt>
              </c:numCache>
            </c:numRef>
          </c:yVal>
          <c:smooth val="1"/>
          <c:extLst xmlns:c16r2="http://schemas.microsoft.com/office/drawing/2015/06/chart">
            <c:ext xmlns:c16="http://schemas.microsoft.com/office/drawing/2014/chart" uri="{C3380CC4-5D6E-409C-BE32-E72D297353CC}">
              <c16:uniqueId val="{00000005-0290-44F4-B879-B612FBD46377}"/>
            </c:ext>
          </c:extLst>
        </c:ser>
        <c:dLbls>
          <c:showLegendKey val="0"/>
          <c:showVal val="0"/>
          <c:showCatName val="0"/>
          <c:showSerName val="0"/>
          <c:showPercent val="0"/>
          <c:showBubbleSize val="0"/>
        </c:dLbls>
        <c:axId val="-1043237424"/>
        <c:axId val="-1043228544"/>
      </c:scatterChart>
      <c:valAx>
        <c:axId val="-1043237424"/>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43228544"/>
        <c:crosses val="autoZero"/>
        <c:crossBetween val="midCat"/>
        <c:majorUnit val="5.0"/>
      </c:valAx>
      <c:valAx>
        <c:axId val="-1043228544"/>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43237424"/>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5BF8-4459-9567-ECE055877D43}"/>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3203520799041E6</c:v>
                </c:pt>
                <c:pt idx="18" formatCode="_(* #,##0_);_(* \(#,##0\);_(* &quot;-&quot;??_);_(@_)">
                  <c:v>1.51310918696873E6</c:v>
                </c:pt>
                <c:pt idx="19" formatCode="_(* #,##0_);_(* \(#,##0\);_(* &quot;-&quot;??_);_(@_)">
                  <c:v>1.6086377090506E6</c:v>
                </c:pt>
                <c:pt idx="20" formatCode="_(* #,##0_);_(* \(#,##0\);_(* &quot;-&quot;??_);_(@_)">
                  <c:v>1.71142760595311E6</c:v>
                </c:pt>
                <c:pt idx="21" formatCode="_(* #,##0_);_(* \(#,##0\);_(* &quot;-&quot;??_);_(@_)">
                  <c:v>1.81716490423978E6</c:v>
                </c:pt>
                <c:pt idx="22" formatCode="_(* #,##0_);_(* \(#,##0\);_(* &quot;-&quot;??_);_(@_)">
                  <c:v>1.92284177940977E6</c:v>
                </c:pt>
                <c:pt idx="23" formatCode="_(* #,##0_);_(* \(#,##0\);_(* &quot;-&quot;??_);_(@_)">
                  <c:v>2.02649222212614E6</c:v>
                </c:pt>
                <c:pt idx="24" formatCode="_(* #,##0_);_(* \(#,##0\);_(* &quot;-&quot;??_);_(@_)">
                  <c:v>2.12688121072448E6</c:v>
                </c:pt>
                <c:pt idx="25" formatCode="_(* #,##0_);_(* \(#,##0\);_(* &quot;-&quot;??_);_(@_)">
                  <c:v>2.22327530332826E6</c:v>
                </c:pt>
                <c:pt idx="26" formatCode="_(* #,##0_);_(* \(#,##0\);_(* &quot;-&quot;??_);_(@_)">
                  <c:v>2.31528054931891E6</c:v>
                </c:pt>
              </c:numCache>
            </c:numRef>
          </c:yVal>
          <c:smooth val="1"/>
          <c:extLst xmlns:c16r2="http://schemas.microsoft.com/office/drawing/2015/06/chart">
            <c:ext xmlns:c16="http://schemas.microsoft.com/office/drawing/2014/chart" uri="{C3380CC4-5D6E-409C-BE32-E72D297353CC}">
              <c16:uniqueId val="{00000001-5BF8-4459-9567-ECE055877D43}"/>
            </c:ext>
          </c:extLst>
        </c:ser>
        <c:dLbls>
          <c:showLegendKey val="0"/>
          <c:showVal val="0"/>
          <c:showCatName val="0"/>
          <c:showSerName val="0"/>
          <c:showPercent val="0"/>
          <c:showBubbleSize val="0"/>
        </c:dLbls>
        <c:axId val="-1289353424"/>
        <c:axId val="-1289351648"/>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5BF8-4459-9567-ECE055877D43}"/>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752.8419309634</c:v>
                </c:pt>
                <c:pt idx="18" formatCode="_(* #,##0_);_(* \(#,##0\);_(* &quot;-&quot;??_);_(@_)">
                  <c:v>23009.88571357586</c:v>
                </c:pt>
                <c:pt idx="19" formatCode="_(* #,##0_);_(* \(#,##0\);_(* &quot;-&quot;??_);_(@_)">
                  <c:v>24469.55918247719</c:v>
                </c:pt>
                <c:pt idx="20" formatCode="_(* #,##0_);_(* \(#,##0\);_(* &quot;-&quot;??_);_(@_)">
                  <c:v>26033.85172044079</c:v>
                </c:pt>
                <c:pt idx="21" formatCode="_(* #,##0_);_(* \(#,##0\);_(* &quot;-&quot;??_);_(@_)">
                  <c:v>27639.48198816217</c:v>
                </c:pt>
                <c:pt idx="22" formatCode="_(* #,##0_);_(* \(#,##0\);_(* &quot;-&quot;??_);_(@_)">
                  <c:v>29241.93694928778</c:v>
                </c:pt>
                <c:pt idx="23" formatCode="_(* #,##0_);_(* \(#,##0\);_(* &quot;-&quot;??_);_(@_)">
                  <c:v>30812.18760108313</c:v>
                </c:pt>
                <c:pt idx="24" formatCode="_(* #,##0_);_(* \(#,##0\);_(* &quot;-&quot;??_);_(@_)">
                  <c:v>32332.05430183903</c:v>
                </c:pt>
                <c:pt idx="25" formatCode="_(* #,##0_);_(* \(#,##0\);_(* &quot;-&quot;??_);_(@_)">
                  <c:v>33790.79144190934</c:v>
                </c:pt>
                <c:pt idx="26" formatCode="_(* #,##0_);_(* \(#,##0\);_(* &quot;-&quot;??_);_(@_)">
                  <c:v>35182.67989610807</c:v>
                </c:pt>
              </c:numCache>
            </c:numRef>
          </c:yVal>
          <c:smooth val="1"/>
          <c:extLst xmlns:c16r2="http://schemas.microsoft.com/office/drawing/2015/06/chart">
            <c:ext xmlns:c16="http://schemas.microsoft.com/office/drawing/2014/chart" uri="{C3380CC4-5D6E-409C-BE32-E72D297353CC}">
              <c16:uniqueId val="{00000003-5BF8-4459-9567-ECE055877D43}"/>
            </c:ext>
          </c:extLst>
        </c:ser>
        <c:dLbls>
          <c:showLegendKey val="0"/>
          <c:showVal val="0"/>
          <c:showCatName val="0"/>
          <c:showSerName val="0"/>
          <c:showPercent val="0"/>
          <c:showBubbleSize val="0"/>
        </c:dLbls>
        <c:axId val="-1235087200"/>
        <c:axId val="-1289349104"/>
      </c:scatterChart>
      <c:valAx>
        <c:axId val="-1289353424"/>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289351648"/>
        <c:crosses val="autoZero"/>
        <c:crossBetween val="midCat"/>
      </c:valAx>
      <c:valAx>
        <c:axId val="-1289351648"/>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1289353424"/>
        <c:crosses val="autoZero"/>
        <c:crossBetween val="midCat"/>
      </c:valAx>
      <c:valAx>
        <c:axId val="-1289349104"/>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1235087200"/>
        <c:crosses val="max"/>
        <c:crossBetween val="midCat"/>
      </c:valAx>
      <c:valAx>
        <c:axId val="-1235087200"/>
        <c:scaling>
          <c:orientation val="minMax"/>
        </c:scaling>
        <c:delete val="1"/>
        <c:axPos val="b"/>
        <c:numFmt formatCode="General" sourceLinked="1"/>
        <c:majorTickMark val="out"/>
        <c:minorTickMark val="none"/>
        <c:tickLblPos val="nextTo"/>
        <c:crossAx val="-1289349104"/>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nnual Overdose Deaths</a:t>
            </a:r>
          </a:p>
        </c:rich>
      </c:tx>
      <c:overlay val="0"/>
    </c:title>
    <c:autoTitleDeleted val="0"/>
    <c:plotArea>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F1CC-44B1-9EDB-1C67BBAACC90}"/>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16777.02436916677</c:v>
                </c:pt>
                <c:pt idx="18" formatCode="_(* #,##0_);_(* \(#,##0\);_(* &quot;-&quot;??_);_(@_)">
                  <c:v>17399.71718134</c:v>
                </c:pt>
                <c:pt idx="19" formatCode="_(* #,##0_);_(* \(#,##0\);_(* &quot;-&quot;??_);_(@_)">
                  <c:v>17833.16208937801</c:v>
                </c:pt>
                <c:pt idx="20" formatCode="_(* #,##0_);_(* \(#,##0\);_(* &quot;-&quot;??_);_(@_)">
                  <c:v>18139.07120464734</c:v>
                </c:pt>
                <c:pt idx="21" formatCode="_(* #,##0_);_(* \(#,##0\);_(* &quot;-&quot;??_);_(@_)">
                  <c:v>18353.47597081565</c:v>
                </c:pt>
                <c:pt idx="22" formatCode="_(* #,##0_);_(* \(#,##0\);_(* &quot;-&quot;??_);_(@_)">
                  <c:v>18504.29590083535</c:v>
                </c:pt>
                <c:pt idx="23" formatCode="_(* #,##0_);_(* \(#,##0\);_(* &quot;-&quot;??_);_(@_)">
                  <c:v>18611.40257193498</c:v>
                </c:pt>
                <c:pt idx="24" formatCode="_(* #,##0_);_(* \(#,##0\);_(* &quot;-&quot;??_);_(@_)">
                  <c:v>18688.62020401856</c:v>
                </c:pt>
                <c:pt idx="25" formatCode="_(* #,##0_);_(* \(#,##0\);_(* &quot;-&quot;??_);_(@_)">
                  <c:v>18745.46336595333</c:v>
                </c:pt>
                <c:pt idx="26" formatCode="_(* #,##0_);_(* \(#,##0\);_(* &quot;-&quot;??_);_(@_)">
                  <c:v>18788.44311158633</c:v>
                </c:pt>
              </c:numCache>
            </c:numRef>
          </c:yVal>
          <c:smooth val="1"/>
          <c:extLst xmlns:c16r2="http://schemas.microsoft.com/office/drawing/2015/06/chart">
            <c:ext xmlns:c16="http://schemas.microsoft.com/office/drawing/2014/chart" uri="{C3380CC4-5D6E-409C-BE32-E72D297353CC}">
              <c16:uniqueId val="{00000001-F1CC-44B1-9EDB-1C67BBAACC90}"/>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F1CC-44B1-9EDB-1C67BBAACC90}"/>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752.8419309634</c:v>
                </c:pt>
                <c:pt idx="18" formatCode="_(* #,##0_);_(* \(#,##0\);_(* &quot;-&quot;??_);_(@_)">
                  <c:v>23009.88571357586</c:v>
                </c:pt>
                <c:pt idx="19" formatCode="_(* #,##0_);_(* \(#,##0\);_(* &quot;-&quot;??_);_(@_)">
                  <c:v>24469.55918247719</c:v>
                </c:pt>
                <c:pt idx="20" formatCode="_(* #,##0_);_(* \(#,##0\);_(* &quot;-&quot;??_);_(@_)">
                  <c:v>26033.85172044079</c:v>
                </c:pt>
                <c:pt idx="21" formatCode="_(* #,##0_);_(* \(#,##0\);_(* &quot;-&quot;??_);_(@_)">
                  <c:v>27639.48198816217</c:v>
                </c:pt>
                <c:pt idx="22" formatCode="_(* #,##0_);_(* \(#,##0\);_(* &quot;-&quot;??_);_(@_)">
                  <c:v>29241.93694928778</c:v>
                </c:pt>
                <c:pt idx="23" formatCode="_(* #,##0_);_(* \(#,##0\);_(* &quot;-&quot;??_);_(@_)">
                  <c:v>30812.18760108313</c:v>
                </c:pt>
                <c:pt idx="24" formatCode="_(* #,##0_);_(* \(#,##0\);_(* &quot;-&quot;??_);_(@_)">
                  <c:v>32332.05430183903</c:v>
                </c:pt>
                <c:pt idx="25" formatCode="_(* #,##0_);_(* \(#,##0\);_(* &quot;-&quot;??_);_(@_)">
                  <c:v>33790.79144190934</c:v>
                </c:pt>
                <c:pt idx="26" formatCode="_(* #,##0_);_(* \(#,##0\);_(* &quot;-&quot;??_);_(@_)">
                  <c:v>35182.67989610807</c:v>
                </c:pt>
              </c:numCache>
            </c:numRef>
          </c:yVal>
          <c:smooth val="1"/>
          <c:extLst xmlns:c16r2="http://schemas.microsoft.com/office/drawing/2015/06/chart">
            <c:ext xmlns:c16="http://schemas.microsoft.com/office/drawing/2014/chart" uri="{C3380CC4-5D6E-409C-BE32-E72D297353CC}">
              <c16:uniqueId val="{00000003-F1CC-44B1-9EDB-1C67BBAACC90}"/>
            </c:ext>
          </c:extLst>
        </c:ser>
        <c:dLbls>
          <c:showLegendKey val="0"/>
          <c:showVal val="0"/>
          <c:showCatName val="0"/>
          <c:showSerName val="0"/>
          <c:showPercent val="0"/>
          <c:showBubbleSize val="0"/>
        </c:dLbls>
        <c:axId val="-1289198544"/>
        <c:axId val="-1289196256"/>
      </c:scatterChart>
      <c:valAx>
        <c:axId val="-1289198544"/>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289196256"/>
        <c:crosses val="autoZero"/>
        <c:crossBetween val="midCat"/>
      </c:valAx>
      <c:valAx>
        <c:axId val="-1289196256"/>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1289198544"/>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89555809102E6</c:v>
                </c:pt>
                <c:pt idx="3">
                  <c:v>3.10180696699945E6</c:v>
                </c:pt>
                <c:pt idx="4">
                  <c:v>3.10173858993567E6</c:v>
                </c:pt>
                <c:pt idx="5">
                  <c:v>3.10168880644896E6</c:v>
                </c:pt>
                <c:pt idx="6">
                  <c:v>3.10165615652965E6</c:v>
                </c:pt>
                <c:pt idx="7">
                  <c:v>3.10163929893921E6</c:v>
                </c:pt>
                <c:pt idx="8">
                  <c:v>3.10163700140555E6</c:v>
                </c:pt>
                <c:pt idx="9">
                  <c:v>3.10164813171546E6</c:v>
                </c:pt>
                <c:pt idx="10">
                  <c:v>3.10167164952316E6</c:v>
                </c:pt>
                <c:pt idx="11">
                  <c:v>3.10170659882003E6</c:v>
                </c:pt>
                <c:pt idx="12">
                  <c:v>3.10175210101462E6</c:v>
                </c:pt>
                <c:pt idx="13">
                  <c:v>3.10180734857557E6</c:v>
                </c:pt>
                <c:pt idx="14">
                  <c:v>3.10187125604341E6</c:v>
                </c:pt>
                <c:pt idx="15">
                  <c:v>3.10194327412517E6</c:v>
                </c:pt>
                <c:pt idx="16">
                  <c:v>3.10202277965423E6</c:v>
                </c:pt>
                <c:pt idx="17">
                  <c:v>3.10210918892032E6</c:v>
                </c:pt>
                <c:pt idx="18">
                  <c:v>3.10220196556287E6</c:v>
                </c:pt>
                <c:pt idx="19">
                  <c:v>3.10230061676243E6</c:v>
                </c:pt>
                <c:pt idx="20">
                  <c:v>3.10240468965858E6</c:v>
                </c:pt>
                <c:pt idx="21">
                  <c:v>3.10251376806236E6</c:v>
                </c:pt>
                <c:pt idx="22">
                  <c:v>3.10262746943966E6</c:v>
                </c:pt>
                <c:pt idx="23">
                  <c:v>3.1027454421435E6</c:v>
                </c:pt>
                <c:pt idx="24">
                  <c:v>3.10286736287487E6</c:v>
                </c:pt>
                <c:pt idx="25">
                  <c:v>3.1029929343532E6</c:v>
                </c:pt>
                <c:pt idx="26">
                  <c:v>3.10312188317938E6</c:v>
                </c:pt>
                <c:pt idx="27">
                  <c:v>3.10325395727554E6</c:v>
                </c:pt>
                <c:pt idx="28">
                  <c:v>3.1033889249366E6</c:v>
                </c:pt>
                <c:pt idx="29">
                  <c:v>3.1035265729501E6</c:v>
                </c:pt>
                <c:pt idx="30">
                  <c:v>3.10366670506234E6</c:v>
                </c:pt>
                <c:pt idx="31">
                  <c:v>3.1038091405921E6</c:v>
                </c:pt>
                <c:pt idx="32">
                  <c:v>3.1039537131589E6</c:v>
                </c:pt>
                <c:pt idx="33">
                  <c:v>3.1041002695165E6</c:v>
                </c:pt>
                <c:pt idx="34">
                  <c:v>3.1042486684825E6</c:v>
                </c:pt>
                <c:pt idx="35">
                  <c:v>3.10439877995637E6</c:v>
                </c:pt>
                <c:pt idx="36">
                  <c:v>3.10455048401853E6</c:v>
                </c:pt>
                <c:pt idx="37">
                  <c:v>3.10470367010356E6</c:v>
                </c:pt>
                <c:pt idx="38">
                  <c:v>3.10485823624163E6</c:v>
                </c:pt>
                <c:pt idx="39">
                  <c:v>3.10501408836245E6</c:v>
                </c:pt>
                <c:pt idx="40">
                  <c:v>3.10517113965535E6</c:v>
                </c:pt>
                <c:pt idx="41">
                  <c:v>3.10532930998351E6</c:v>
                </c:pt>
                <c:pt idx="42">
                  <c:v>3.1054885253459E6</c:v>
                </c:pt>
                <c:pt idx="43">
                  <c:v>3.10564871738349E6</c:v>
                </c:pt>
                <c:pt idx="44">
                  <c:v>3.10580982292583E6</c:v>
                </c:pt>
                <c:pt idx="45">
                  <c:v>3.10597178357498E6</c:v>
                </c:pt>
                <c:pt idx="46">
                  <c:v>3.10613454532344E6</c:v>
                </c:pt>
                <c:pt idx="47">
                  <c:v>3.10629805820336E6</c:v>
                </c:pt>
                <c:pt idx="48">
                  <c:v>3.10646227596452E6</c:v>
                </c:pt>
                <c:pt idx="49">
                  <c:v>3.10662715577854E6</c:v>
                </c:pt>
                <c:pt idx="50">
                  <c:v>3.10679265796731E6</c:v>
                </c:pt>
                <c:pt idx="51">
                  <c:v>3.10695874575348E6</c:v>
                </c:pt>
                <c:pt idx="52">
                  <c:v>3.10712538503136E6</c:v>
                </c:pt>
                <c:pt idx="53">
                  <c:v>3.10729254415642E6</c:v>
                </c:pt>
                <c:pt idx="54">
                  <c:v>3.10746019375186E6</c:v>
                </c:pt>
                <c:pt idx="55">
                  <c:v>3.10762830653095E6</c:v>
                </c:pt>
                <c:pt idx="56">
                  <c:v>3.10779685713372E6</c:v>
                </c:pt>
                <c:pt idx="57">
                  <c:v>3.10796582197686E6</c:v>
                </c:pt>
                <c:pt idx="58">
                  <c:v>3.10813517911578E6</c:v>
                </c:pt>
                <c:pt idx="59">
                  <c:v>3.1083049081178E6</c:v>
                </c:pt>
                <c:pt idx="60">
                  <c:v>3.10847498994551E6</c:v>
                </c:pt>
                <c:pt idx="61">
                  <c:v>3.10864540684955E6</c:v>
                </c:pt>
                <c:pt idx="62">
                  <c:v>3.10881614227001E6</c:v>
                </c:pt>
                <c:pt idx="63">
                  <c:v>3.10898718074569E6</c:v>
                </c:pt>
                <c:pt idx="64">
                  <c:v>3.10915850783062E6</c:v>
                </c:pt>
                <c:pt idx="65">
                  <c:v>3.1093301100173E6</c:v>
                </c:pt>
                <c:pt idx="66">
                  <c:v>3.109501974666E6</c:v>
                </c:pt>
                <c:pt idx="67">
                  <c:v>3.10967408993966E6</c:v>
                </c:pt>
                <c:pt idx="68">
                  <c:v>3.10984644474405E6</c:v>
                </c:pt>
                <c:pt idx="69">
                  <c:v>3.11001902867255E6</c:v>
                </c:pt>
                <c:pt idx="70">
                  <c:v>3.11019183195538E6</c:v>
                </c:pt>
                <c:pt idx="71">
                  <c:v>3.11036484541274E6</c:v>
                </c:pt>
                <c:pt idx="72">
                  <c:v>3.11053806041172E6</c:v>
                </c:pt>
                <c:pt idx="73">
                  <c:v>3.11071146882654E6</c:v>
                </c:pt>
                <c:pt idx="74">
                  <c:v>3.11088506300186E6</c:v>
                </c:pt>
                <c:pt idx="75">
                  <c:v>3.11105883571903E6</c:v>
                </c:pt>
                <c:pt idx="76">
                  <c:v>3.11123278016487E6</c:v>
                </c:pt>
                <c:pt idx="77">
                  <c:v>3.11140688990293E6</c:v>
                </c:pt>
                <c:pt idx="78">
                  <c:v>3.11158115884695E6</c:v>
                </c:pt>
                <c:pt idx="79">
                  <c:v>3.11175558123635E6</c:v>
                </c:pt>
                <c:pt idx="80">
                  <c:v>3.11193015161358E6</c:v>
                </c:pt>
                <c:pt idx="81">
                  <c:v>3.11210486480322E6</c:v>
                </c:pt>
                <c:pt idx="82">
                  <c:v>3.11227971589272E6</c:v>
                </c:pt>
                <c:pt idx="83">
                  <c:v>3.11245470021446E6</c:v>
                </c:pt>
                <c:pt idx="84">
                  <c:v>3.11262981332931E6</c:v>
                </c:pt>
                <c:pt idx="85">
                  <c:v>3.11280505101133E6</c:v>
                </c:pt>
                <c:pt idx="86">
                  <c:v>3.11298040923366E6</c:v>
                </c:pt>
                <c:pt idx="87">
                  <c:v>3.11315588415542E6</c:v>
                </c:pt>
                <c:pt idx="88">
                  <c:v>3.11333147210962E6</c:v>
                </c:pt>
                <c:pt idx="89">
                  <c:v>3.11350716959193E6</c:v>
                </c:pt>
                <c:pt idx="90">
                  <c:v>3.11368297325031E6</c:v>
                </c:pt>
                <c:pt idx="91">
                  <c:v>3.11385887987533E6</c:v>
                </c:pt>
                <c:pt idx="92">
                  <c:v>3.1140348863913E6</c:v>
                </c:pt>
                <c:pt idx="93">
                  <c:v>3.11421098984786E6</c:v>
                </c:pt>
                <c:pt idx="94">
                  <c:v>3.11438718741242E6</c:v>
                </c:pt>
                <c:pt idx="95">
                  <c:v>3.11456347636291E6</c:v>
                </c:pt>
                <c:pt idx="96">
                  <c:v>3.11473985408118E6</c:v>
                </c:pt>
                <c:pt idx="97">
                  <c:v>3.1149163180468E6</c:v>
                </c:pt>
                <c:pt idx="98">
                  <c:v>3.11509286583131E6</c:v>
                </c:pt>
                <c:pt idx="99">
                  <c:v>3.11526949509293E6</c:v>
                </c:pt>
                <c:pt idx="100">
                  <c:v>3.11544620357152E6</c:v>
                </c:pt>
                <c:pt idx="101">
                  <c:v>3.11562298908396E6</c:v>
                </c:pt>
                <c:pt idx="102">
                  <c:v>3.11579984951985E6</c:v>
                </c:pt>
                <c:pt idx="103">
                  <c:v>3.11597678283746E6</c:v>
                </c:pt>
                <c:pt idx="104">
                  <c:v>3.11615378705997E6</c:v>
                </c:pt>
                <c:pt idx="105">
                  <c:v>3.11633086027198E6</c:v>
                </c:pt>
                <c:pt idx="106">
                  <c:v>3.11650800061623E6</c:v>
                </c:pt>
                <c:pt idx="107">
                  <c:v>3.11668520629049E6</c:v>
                </c:pt>
                <c:pt idx="108">
                  <c:v>3.11686247554477E6</c:v>
                </c:pt>
                <c:pt idx="109">
                  <c:v>3.1170398066786E6</c:v>
                </c:pt>
                <c:pt idx="110">
                  <c:v>3.11721719803851E6</c:v>
                </c:pt>
                <c:pt idx="111">
                  <c:v>3.1173946480157E6</c:v>
                </c:pt>
                <c:pt idx="112">
                  <c:v>3.11757215504381E6</c:v>
                </c:pt>
                <c:pt idx="113">
                  <c:v>3.11774971759692E6</c:v>
                </c:pt>
                <c:pt idx="114">
                  <c:v>3.11792733418753E6</c:v>
                </c:pt>
                <c:pt idx="115">
                  <c:v>3.11810500336479E6</c:v>
                </c:pt>
                <c:pt idx="116">
                  <c:v>3.11828272371276E6</c:v>
                </c:pt>
                <c:pt idx="117">
                  <c:v>3.11846049384883E6</c:v>
                </c:pt>
                <c:pt idx="118">
                  <c:v>3.1186383124222E6</c:v>
                </c:pt>
                <c:pt idx="119">
                  <c:v>3.11881617811241E6</c:v>
                </c:pt>
              </c:numCache>
            </c:numRef>
          </c:yVal>
          <c:smooth val="1"/>
          <c:extLst xmlns:c16r2="http://schemas.microsoft.com/office/drawing/2015/06/chart">
            <c:ext xmlns:c16="http://schemas.microsoft.com/office/drawing/2014/chart" uri="{C3380CC4-5D6E-409C-BE32-E72D297353CC}">
              <c16:uniqueId val="{00000000-CE89-4720-BA90-6C52E65B0B25}"/>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58878407211E6</c:v>
                </c:pt>
                <c:pt idx="2">
                  <c:v>8.05909135211367E6</c:v>
                </c:pt>
                <c:pt idx="3">
                  <c:v>8.09299941664611E6</c:v>
                </c:pt>
                <c:pt idx="4">
                  <c:v>8.1196762727965E6</c:v>
                </c:pt>
                <c:pt idx="5">
                  <c:v>8.14072361550406E6</c:v>
                </c:pt>
                <c:pt idx="6">
                  <c:v>8.15738575990328E6</c:v>
                </c:pt>
                <c:pt idx="7">
                  <c:v>8.17062959513853E6</c:v>
                </c:pt>
                <c:pt idx="8">
                  <c:v>8.1812066283567E6</c:v>
                </c:pt>
                <c:pt idx="9">
                  <c:v>8.18970113729143E6</c:v>
                </c:pt>
                <c:pt idx="10">
                  <c:v>8.19656754302784E6</c:v>
                </c:pt>
                <c:pt idx="11">
                  <c:v>8.20215941742214E6</c:v>
                </c:pt>
                <c:pt idx="12">
                  <c:v>8.20675199874836E6</c:v>
                </c:pt>
                <c:pt idx="13">
                  <c:v>8.21053184899421E6</c:v>
                </c:pt>
                <c:pt idx="14">
                  <c:v>8.21368452797305E6</c:v>
                </c:pt>
                <c:pt idx="15">
                  <c:v>8.21634332938507E6</c:v>
                </c:pt>
                <c:pt idx="16">
                  <c:v>8.21861138168554E6</c:v>
                </c:pt>
                <c:pt idx="17">
                  <c:v>8.22056931862547E6</c:v>
                </c:pt>
                <c:pt idx="18">
                  <c:v>8.22228026773079E6</c:v>
                </c:pt>
                <c:pt idx="19">
                  <c:v>8.22379372471861E6</c:v>
                </c:pt>
                <c:pt idx="20">
                  <c:v>8.22514856429251E6</c:v>
                </c:pt>
                <c:pt idx="21">
                  <c:v>8.22637538033048E6</c:v>
                </c:pt>
                <c:pt idx="22">
                  <c:v>8.2274983053023E6</c:v>
                </c:pt>
                <c:pt idx="23">
                  <c:v>8.22853642523516E6</c:v>
                </c:pt>
                <c:pt idx="24">
                  <c:v>8.22950488052943E6</c:v>
                </c:pt>
                <c:pt idx="25">
                  <c:v>8.23041572273148E6</c:v>
                </c:pt>
                <c:pt idx="26">
                  <c:v>8.23127853331226E6</c:v>
                </c:pt>
                <c:pt idx="27">
                  <c:v>8.23210102535186E6</c:v>
                </c:pt>
                <c:pt idx="28">
                  <c:v>8.23288942104175E6</c:v>
                </c:pt>
                <c:pt idx="29">
                  <c:v>8.23364876489202E6</c:v>
                </c:pt>
                <c:pt idx="30">
                  <c:v>8.23438317015795E6</c:v>
                </c:pt>
                <c:pt idx="31">
                  <c:v>8.23509601151328E6</c:v>
                </c:pt>
                <c:pt idx="32">
                  <c:v>8.23579007587947E6</c:v>
                </c:pt>
                <c:pt idx="33">
                  <c:v>8.23646768067206E6</c:v>
                </c:pt>
                <c:pt idx="34">
                  <c:v>8.23713076666085E6</c:v>
                </c:pt>
                <c:pt idx="35">
                  <c:v>8.23778097103755E6</c:v>
                </c:pt>
                <c:pt idx="36">
                  <c:v>8.23841968503962E6</c:v>
                </c:pt>
                <c:pt idx="37">
                  <c:v>8.23904809951254E6</c:v>
                </c:pt>
                <c:pt idx="38">
                  <c:v>8.23966724104152E6</c:v>
                </c:pt>
                <c:pt idx="39">
                  <c:v>8.2402780006164E6</c:v>
                </c:pt>
                <c:pt idx="40">
                  <c:v>8.24088115665343E6</c:v>
                </c:pt>
                <c:pt idx="41">
                  <c:v>8.24147739342181E6</c:v>
                </c:pt>
                <c:pt idx="42">
                  <c:v>8.2420673158876E6</c:v>
                </c:pt>
                <c:pt idx="43">
                  <c:v>8.24265146173576E6</c:v>
                </c:pt>
                <c:pt idx="44">
                  <c:v>8.24323031116084E6</c:v>
                </c:pt>
                <c:pt idx="45">
                  <c:v>8.24380429488818E6</c:v>
                </c:pt>
                <c:pt idx="46">
                  <c:v>8.24437380078722E6</c:v>
                </c:pt>
                <c:pt idx="47">
                  <c:v>8.24493917936035E6</c:v>
                </c:pt>
                <c:pt idx="48">
                  <c:v>8.24550074832995E6</c:v>
                </c:pt>
                <c:pt idx="49">
                  <c:v>8.24605879649887E6</c:v>
                </c:pt>
                <c:pt idx="50">
                  <c:v>8.24661358702246E6</c:v>
                </c:pt>
                <c:pt idx="51">
                  <c:v>8.24716536020149E6</c:v>
                </c:pt>
                <c:pt idx="52">
                  <c:v>8.24771433588243E6</c:v>
                </c:pt>
                <c:pt idx="53">
                  <c:v>8.24826071553438E6</c:v>
                </c:pt>
                <c:pt idx="54">
                  <c:v>8.24880468405754E6</c:v>
                </c:pt>
                <c:pt idx="55">
                  <c:v>8.24934641136744E6</c:v>
                </c:pt>
                <c:pt idx="56">
                  <c:v>8.2498860537906E6</c:v>
                </c:pt>
                <c:pt idx="57">
                  <c:v>8.25042375530026E6</c:v>
                </c:pt>
                <c:pt idx="58">
                  <c:v>8.25095964861587E6</c:v>
                </c:pt>
                <c:pt idx="59">
                  <c:v>8.25149385618547E6</c:v>
                </c:pt>
                <c:pt idx="60">
                  <c:v>8.2520264910667E6</c:v>
                </c:pt>
                <c:pt idx="61">
                  <c:v>8.25255765771986E6</c:v>
                </c:pt>
                <c:pt idx="62">
                  <c:v>8.25308745272378E6</c:v>
                </c:pt>
                <c:pt idx="63">
                  <c:v>8.25361596542377E6</c:v>
                </c:pt>
                <c:pt idx="64">
                  <c:v>8.25414327851963E6</c:v>
                </c:pt>
                <c:pt idx="65">
                  <c:v>8.2546694686002E6</c:v>
                </c:pt>
                <c:pt idx="66">
                  <c:v>8.25519460663036E6</c:v>
                </c:pt>
                <c:pt idx="67">
                  <c:v>8.25571875839523E6</c:v>
                </c:pt>
                <c:pt idx="68">
                  <c:v>8.25624198490617E6</c:v>
                </c:pt>
                <c:pt idx="69">
                  <c:v>8.25676434277204E6</c:v>
                </c:pt>
                <c:pt idx="70">
                  <c:v>8.25728588453924E6</c:v>
                </c:pt>
                <c:pt idx="71">
                  <c:v>8.25780665900345E6</c:v>
                </c:pt>
                <c:pt idx="72">
                  <c:v>8.25832671149554E6</c:v>
                </c:pt>
                <c:pt idx="73">
                  <c:v>8.25884608414418E6</c:v>
                </c:pt>
                <c:pt idx="74">
                  <c:v>8.25936481611701E6</c:v>
                </c:pt>
                <c:pt idx="75">
                  <c:v>8.25988294384245E6</c:v>
                </c:pt>
                <c:pt idx="76">
                  <c:v>8.26040050121366E6</c:v>
                </c:pt>
                <c:pt idx="77">
                  <c:v>8.2609175197763E6</c:v>
                </c:pt>
                <c:pt idx="78">
                  <c:v>8.2614340289014E6</c:v>
                </c:pt>
                <c:pt idx="79">
                  <c:v>8.26195005594459E6</c:v>
                </c:pt>
                <c:pt idx="80">
                  <c:v>8.26246562639287E6</c:v>
                </c:pt>
                <c:pt idx="81">
                  <c:v>8.26298076399993E6</c:v>
                </c:pt>
                <c:pt idx="82">
                  <c:v>8.26349549091091E6</c:v>
                </c:pt>
                <c:pt idx="83">
                  <c:v>8.2640098277776E6</c:v>
                </c:pt>
                <c:pt idx="84">
                  <c:v>8.26452379386471E6</c:v>
                </c:pt>
                <c:pt idx="85">
                  <c:v>8.265037407148E6</c:v>
                </c:pt>
                <c:pt idx="86">
                  <c:v>8.26555068440494E6</c:v>
                </c:pt>
                <c:pt idx="87">
                  <c:v>8.26606364129854E6</c:v>
                </c:pt>
                <c:pt idx="88">
                  <c:v>8.2665762924547E6</c:v>
                </c:pt>
                <c:pt idx="89">
                  <c:v>8.26708865153389E6</c:v>
                </c:pt>
                <c:pt idx="90">
                  <c:v>8.2676007312974E6</c:v>
                </c:pt>
                <c:pt idx="91">
                  <c:v>8.26811254366857E6</c:v>
                </c:pt>
                <c:pt idx="92">
                  <c:v>8.26862409978967E6</c:v>
                </c:pt>
                <c:pt idx="93">
                  <c:v>8.26913541007438E6</c:v>
                </c:pt>
                <c:pt idx="94">
                  <c:v>8.2696464842565E6</c:v>
                </c:pt>
                <c:pt idx="95">
                  <c:v>8.27015733143508E6</c:v>
                </c:pt>
                <c:pt idx="96">
                  <c:v>8.27066796011639E6</c:v>
                </c:pt>
                <c:pt idx="97">
                  <c:v>8.2711783782526E6</c:v>
                </c:pt>
                <c:pt idx="98">
                  <c:v>8.2716885932779E6</c:v>
                </c:pt>
                <c:pt idx="99">
                  <c:v>8.2721986121419E6</c:v>
                </c:pt>
                <c:pt idx="100">
                  <c:v>8.27270844134078E6</c:v>
                </c:pt>
                <c:pt idx="101">
                  <c:v>8.27321808694613E6</c:v>
                </c:pt>
                <c:pt idx="102">
                  <c:v>8.27372755463176E6</c:v>
                </c:pt>
                <c:pt idx="103">
                  <c:v>8.27423684969871E6</c:v>
                </c:pt>
                <c:pt idx="104">
                  <c:v>8.27474597709845E6</c:v>
                </c:pt>
                <c:pt idx="105">
                  <c:v>8.27525494145456E6</c:v>
                </c:pt>
                <c:pt idx="106">
                  <c:v>8.27576374708281E6</c:v>
                </c:pt>
                <c:pt idx="107">
                  <c:v>8.27627239800998E6</c:v>
                </c:pt>
                <c:pt idx="108">
                  <c:v>8.27678089799133E6</c:v>
                </c:pt>
                <c:pt idx="109">
                  <c:v>8.27728925052696E6</c:v>
                </c:pt>
                <c:pt idx="110">
                  <c:v>8.277797458877E6</c:v>
                </c:pt>
                <c:pt idx="111">
                  <c:v>8.27830552607583E6</c:v>
                </c:pt>
                <c:pt idx="112">
                  <c:v>8.27881345494545E6</c:v>
                </c:pt>
                <c:pt idx="113">
                  <c:v>8.27932124810781E6</c:v>
                </c:pt>
                <c:pt idx="114">
                  <c:v>8.27982890799644E6</c:v>
                </c:pt>
                <c:pt idx="115">
                  <c:v>8.28033643686736E6</c:v>
                </c:pt>
                <c:pt idx="116">
                  <c:v>8.2808438368092E6</c:v>
                </c:pt>
                <c:pt idx="117">
                  <c:v>8.28135110975273E6</c:v>
                </c:pt>
                <c:pt idx="118">
                  <c:v>8.28185825747987E6</c:v>
                </c:pt>
                <c:pt idx="119">
                  <c:v>8.28236528163193E6</c:v>
                </c:pt>
              </c:numCache>
            </c:numRef>
          </c:yVal>
          <c:smooth val="1"/>
          <c:extLst xmlns:c16r2="http://schemas.microsoft.com/office/drawing/2015/06/chart">
            <c:ext xmlns:c16="http://schemas.microsoft.com/office/drawing/2014/chart" uri="{C3380CC4-5D6E-409C-BE32-E72D297353CC}">
              <c16:uniqueId val="{00000001-CE89-4720-BA90-6C52E65B0B25}"/>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89555809102E6</c:v>
                </c:pt>
                <c:pt idx="3">
                  <c:v>3.10180696699945E6</c:v>
                </c:pt>
                <c:pt idx="4">
                  <c:v>3.10173858993567E6</c:v>
                </c:pt>
                <c:pt idx="5">
                  <c:v>3.10168880644896E6</c:v>
                </c:pt>
                <c:pt idx="6">
                  <c:v>3.10165615652965E6</c:v>
                </c:pt>
                <c:pt idx="7">
                  <c:v>3.10163929893921E6</c:v>
                </c:pt>
                <c:pt idx="8">
                  <c:v>3.10163700140555E6</c:v>
                </c:pt>
                <c:pt idx="9">
                  <c:v>3.10164813171546E6</c:v>
                </c:pt>
                <c:pt idx="10">
                  <c:v>3.10167164952316E6</c:v>
                </c:pt>
                <c:pt idx="11">
                  <c:v>3.10170659882003E6</c:v>
                </c:pt>
                <c:pt idx="12">
                  <c:v>3.10175210101462E6</c:v>
                </c:pt>
                <c:pt idx="13">
                  <c:v>3.10180734857557E6</c:v>
                </c:pt>
                <c:pt idx="14">
                  <c:v>3.10187125604341E6</c:v>
                </c:pt>
                <c:pt idx="15">
                  <c:v>3.10194327412517E6</c:v>
                </c:pt>
                <c:pt idx="16">
                  <c:v>3.10202277965423E6</c:v>
                </c:pt>
                <c:pt idx="17">
                  <c:v>3.10210918892032E6</c:v>
                </c:pt>
                <c:pt idx="18">
                  <c:v>3.10220196556287E6</c:v>
                </c:pt>
                <c:pt idx="19">
                  <c:v>3.10230061676243E6</c:v>
                </c:pt>
                <c:pt idx="20">
                  <c:v>3.10240468965859E6</c:v>
                </c:pt>
                <c:pt idx="21">
                  <c:v>3.10251376806236E6</c:v>
                </c:pt>
                <c:pt idx="22">
                  <c:v>3.10262746943966E6</c:v>
                </c:pt>
                <c:pt idx="23">
                  <c:v>3.1027454421435E6</c:v>
                </c:pt>
                <c:pt idx="24">
                  <c:v>3.10286736287487E6</c:v>
                </c:pt>
                <c:pt idx="25">
                  <c:v>3.1029929343532E6</c:v>
                </c:pt>
                <c:pt idx="26">
                  <c:v>3.10312188317938E6</c:v>
                </c:pt>
                <c:pt idx="27">
                  <c:v>3.10325395727554E6</c:v>
                </c:pt>
                <c:pt idx="28">
                  <c:v>3.1033889249366E6</c:v>
                </c:pt>
                <c:pt idx="29">
                  <c:v>3.1035265729501E6</c:v>
                </c:pt>
                <c:pt idx="30">
                  <c:v>3.10366670506234E6</c:v>
                </c:pt>
                <c:pt idx="31">
                  <c:v>3.1038091405921E6</c:v>
                </c:pt>
                <c:pt idx="32">
                  <c:v>3.1039537131589E6</c:v>
                </c:pt>
                <c:pt idx="33">
                  <c:v>3.1041002695165E6</c:v>
                </c:pt>
                <c:pt idx="34">
                  <c:v>3.1042486684825E6</c:v>
                </c:pt>
                <c:pt idx="35">
                  <c:v>3.10439877995637E6</c:v>
                </c:pt>
                <c:pt idx="36">
                  <c:v>3.10455048401853E6</c:v>
                </c:pt>
                <c:pt idx="37">
                  <c:v>3.10470367010356E6</c:v>
                </c:pt>
                <c:pt idx="38">
                  <c:v>3.10485823624163E6</c:v>
                </c:pt>
                <c:pt idx="39">
                  <c:v>3.10501408836245E6</c:v>
                </c:pt>
                <c:pt idx="40">
                  <c:v>3.10517113965535E6</c:v>
                </c:pt>
                <c:pt idx="41">
                  <c:v>3.10532930998351E6</c:v>
                </c:pt>
                <c:pt idx="42">
                  <c:v>3.1054885253459E6</c:v>
                </c:pt>
                <c:pt idx="43">
                  <c:v>3.10564871738349E6</c:v>
                </c:pt>
                <c:pt idx="44">
                  <c:v>3.10580982292583E6</c:v>
                </c:pt>
                <c:pt idx="45">
                  <c:v>3.10597178357498E6</c:v>
                </c:pt>
                <c:pt idx="46">
                  <c:v>3.10613454532344E6</c:v>
                </c:pt>
                <c:pt idx="47">
                  <c:v>3.10629805820336E6</c:v>
                </c:pt>
                <c:pt idx="48">
                  <c:v>3.10646227596452E6</c:v>
                </c:pt>
                <c:pt idx="49">
                  <c:v>3.10662715577854E6</c:v>
                </c:pt>
                <c:pt idx="50">
                  <c:v>3.10679265796731E6</c:v>
                </c:pt>
                <c:pt idx="51">
                  <c:v>3.10695874575348E6</c:v>
                </c:pt>
                <c:pt idx="52">
                  <c:v>3.10712538503137E6</c:v>
                </c:pt>
                <c:pt idx="53">
                  <c:v>3.10729254415642E6</c:v>
                </c:pt>
                <c:pt idx="54">
                  <c:v>3.10746019375186E6</c:v>
                </c:pt>
                <c:pt idx="55">
                  <c:v>3.10762830653095E6</c:v>
                </c:pt>
                <c:pt idx="56">
                  <c:v>3.10779685713372E6</c:v>
                </c:pt>
                <c:pt idx="57">
                  <c:v>3.10796582197686E6</c:v>
                </c:pt>
                <c:pt idx="58">
                  <c:v>3.10813517911578E6</c:v>
                </c:pt>
                <c:pt idx="59">
                  <c:v>3.1083049081178E6</c:v>
                </c:pt>
                <c:pt idx="60">
                  <c:v>3.10847498994551E6</c:v>
                </c:pt>
                <c:pt idx="61">
                  <c:v>3.10864540684955E6</c:v>
                </c:pt>
                <c:pt idx="62">
                  <c:v>3.10881614227001E6</c:v>
                </c:pt>
                <c:pt idx="63">
                  <c:v>3.10898718074569E6</c:v>
                </c:pt>
                <c:pt idx="64">
                  <c:v>3.10915850783062E6</c:v>
                </c:pt>
                <c:pt idx="65">
                  <c:v>3.1093301100173E6</c:v>
                </c:pt>
                <c:pt idx="66">
                  <c:v>3.109501974666E6</c:v>
                </c:pt>
                <c:pt idx="67">
                  <c:v>3.10967408993966E6</c:v>
                </c:pt>
                <c:pt idx="68">
                  <c:v>3.10984644474405E6</c:v>
                </c:pt>
                <c:pt idx="69">
                  <c:v>3.11001902867255E6</c:v>
                </c:pt>
                <c:pt idx="70">
                  <c:v>3.11019183195538E6</c:v>
                </c:pt>
                <c:pt idx="71">
                  <c:v>3.11036484541274E6</c:v>
                </c:pt>
                <c:pt idx="72">
                  <c:v>3.11053806041172E6</c:v>
                </c:pt>
                <c:pt idx="73">
                  <c:v>3.11071146882654E6</c:v>
                </c:pt>
                <c:pt idx="74">
                  <c:v>3.11088506300186E6</c:v>
                </c:pt>
                <c:pt idx="75">
                  <c:v>3.11105883571903E6</c:v>
                </c:pt>
                <c:pt idx="76">
                  <c:v>3.11123278016487E6</c:v>
                </c:pt>
                <c:pt idx="77">
                  <c:v>3.11140688990293E6</c:v>
                </c:pt>
                <c:pt idx="78">
                  <c:v>3.11158115884695E6</c:v>
                </c:pt>
                <c:pt idx="79">
                  <c:v>3.11175558123635E6</c:v>
                </c:pt>
                <c:pt idx="80">
                  <c:v>3.11193015161357E6</c:v>
                </c:pt>
                <c:pt idx="81">
                  <c:v>3.11210486480322E6</c:v>
                </c:pt>
                <c:pt idx="82">
                  <c:v>3.11227971589272E6</c:v>
                </c:pt>
                <c:pt idx="83">
                  <c:v>3.11245470021446E6</c:v>
                </c:pt>
                <c:pt idx="84">
                  <c:v>3.11262981332931E6</c:v>
                </c:pt>
                <c:pt idx="85">
                  <c:v>3.11280505101133E6</c:v>
                </c:pt>
                <c:pt idx="86">
                  <c:v>3.11298040923366E6</c:v>
                </c:pt>
                <c:pt idx="87">
                  <c:v>3.11315588415542E6</c:v>
                </c:pt>
                <c:pt idx="88">
                  <c:v>3.11333147210961E6</c:v>
                </c:pt>
                <c:pt idx="89">
                  <c:v>3.11350716959193E6</c:v>
                </c:pt>
                <c:pt idx="90">
                  <c:v>3.11368297325031E6</c:v>
                </c:pt>
                <c:pt idx="91">
                  <c:v>3.11385887987533E6</c:v>
                </c:pt>
                <c:pt idx="92">
                  <c:v>3.1140348863913E6</c:v>
                </c:pt>
                <c:pt idx="93">
                  <c:v>3.11421098984786E6</c:v>
                </c:pt>
                <c:pt idx="94">
                  <c:v>3.11438718741242E6</c:v>
                </c:pt>
                <c:pt idx="95">
                  <c:v>3.11456347636291E6</c:v>
                </c:pt>
                <c:pt idx="96">
                  <c:v>3.11473985408118E6</c:v>
                </c:pt>
                <c:pt idx="97">
                  <c:v>3.1149163180468E6</c:v>
                </c:pt>
                <c:pt idx="98">
                  <c:v>3.11509286583131E6</c:v>
                </c:pt>
                <c:pt idx="99">
                  <c:v>3.11526949509293E6</c:v>
                </c:pt>
                <c:pt idx="100">
                  <c:v>3.11544620357152E6</c:v>
                </c:pt>
                <c:pt idx="101">
                  <c:v>3.11562298908396E6</c:v>
                </c:pt>
                <c:pt idx="102">
                  <c:v>3.11579984951985E6</c:v>
                </c:pt>
                <c:pt idx="103">
                  <c:v>3.11597678283746E6</c:v>
                </c:pt>
                <c:pt idx="104">
                  <c:v>3.11615378705997E6</c:v>
                </c:pt>
                <c:pt idx="105">
                  <c:v>3.11633086027198E6</c:v>
                </c:pt>
                <c:pt idx="106">
                  <c:v>3.11650800061622E6</c:v>
                </c:pt>
                <c:pt idx="107">
                  <c:v>3.11668520629049E6</c:v>
                </c:pt>
                <c:pt idx="108">
                  <c:v>3.11686247554477E6</c:v>
                </c:pt>
                <c:pt idx="109">
                  <c:v>3.1170398066786E6</c:v>
                </c:pt>
                <c:pt idx="110">
                  <c:v>3.11721719803851E6</c:v>
                </c:pt>
                <c:pt idx="111">
                  <c:v>3.1173946480157E6</c:v>
                </c:pt>
                <c:pt idx="112">
                  <c:v>3.11757215504381E6</c:v>
                </c:pt>
                <c:pt idx="113">
                  <c:v>3.11774971759692E6</c:v>
                </c:pt>
                <c:pt idx="114">
                  <c:v>3.11792733418753E6</c:v>
                </c:pt>
                <c:pt idx="115">
                  <c:v>3.11810500336479E6</c:v>
                </c:pt>
                <c:pt idx="116">
                  <c:v>3.11828272371276E6</c:v>
                </c:pt>
                <c:pt idx="117">
                  <c:v>3.11846049384883E6</c:v>
                </c:pt>
                <c:pt idx="118">
                  <c:v>3.1186383124222E6</c:v>
                </c:pt>
                <c:pt idx="119">
                  <c:v>3.11881617811241E6</c:v>
                </c:pt>
              </c:numCache>
            </c:numRef>
          </c:yVal>
          <c:smooth val="1"/>
          <c:extLst xmlns:c16r2="http://schemas.microsoft.com/office/drawing/2015/06/chart">
            <c:ext xmlns:c16="http://schemas.microsoft.com/office/drawing/2014/chart" uri="{C3380CC4-5D6E-409C-BE32-E72D297353CC}">
              <c16:uniqueId val="{00000002-CE89-4720-BA90-6C52E65B0B25}"/>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832798358877E7</c:v>
                </c:pt>
                <c:pt idx="2">
                  <c:v>1.35597786961691E7</c:v>
                </c:pt>
                <c:pt idx="3">
                  <c:v>1.35441180318861E7</c:v>
                </c:pt>
                <c:pt idx="4">
                  <c:v>1.35343462885832E7</c:v>
                </c:pt>
                <c:pt idx="5">
                  <c:v>1.35289650995813E7</c:v>
                </c:pt>
                <c:pt idx="6">
                  <c:v>1.35268266537896E7</c:v>
                </c:pt>
                <c:pt idx="7">
                  <c:v>1.35270539181884E7</c:v>
                </c:pt>
                <c:pt idx="8">
                  <c:v>1.35289788364108E7</c:v>
                </c:pt>
                <c:pt idx="9">
                  <c:v>1.35320944683301E7</c:v>
                </c:pt>
                <c:pt idx="10">
                  <c:v>1.35360179393302E7</c:v>
                </c:pt>
                <c:pt idx="11">
                  <c:v>1.35404617701591E7</c:v>
                </c:pt>
                <c:pt idx="12">
                  <c:v>1.35452117030959E7</c:v>
                </c:pt>
                <c:pt idx="13">
                  <c:v>1.35501095628847E7</c:v>
                </c:pt>
                <c:pt idx="14">
                  <c:v>1.35550364046613E7</c:v>
                </c:pt>
                <c:pt idx="15">
                  <c:v>1.35599086298634E7</c:v>
                </c:pt>
                <c:pt idx="16">
                  <c:v>1.35646678718251E7</c:v>
                </c:pt>
                <c:pt idx="17">
                  <c:v>1.35692746702801E7</c:v>
                </c:pt>
                <c:pt idx="18">
                  <c:v>1.35737037526628E7</c:v>
                </c:pt>
                <c:pt idx="19">
                  <c:v>1.35779404131173E7</c:v>
                </c:pt>
                <c:pt idx="20">
                  <c:v>1.3581977739159E7</c:v>
                </c:pt>
                <c:pt idx="21">
                  <c:v>1.35858144931416E7</c:v>
                </c:pt>
                <c:pt idx="22">
                  <c:v>1.35894534991175E7</c:v>
                </c:pt>
                <c:pt idx="23">
                  <c:v>1.35929004193558E7</c:v>
                </c:pt>
                <c:pt idx="24">
                  <c:v>1.35961628309154E7</c:v>
                </c:pt>
                <c:pt idx="25">
                  <c:v>1.35992495329194E7</c:v>
                </c:pt>
                <c:pt idx="26">
                  <c:v>1.36021700308884E7</c:v>
                </c:pt>
                <c:pt idx="27">
                  <c:v>1.36049341503783E7</c:v>
                </c:pt>
                <c:pt idx="28">
                  <c:v>1.3607551765364E7</c:v>
                </c:pt>
                <c:pt idx="29">
                  <c:v>1.36100326014455E7</c:v>
                </c:pt>
                <c:pt idx="30">
                  <c:v>1.36123860983328E7</c:v>
                </c:pt>
                <c:pt idx="31">
                  <c:v>1.36146213173184E7</c:v>
                </c:pt>
                <c:pt idx="32">
                  <c:v>1.36167468824853E7</c:v>
                </c:pt>
                <c:pt idx="33">
                  <c:v>1.36187709470095E7</c:v>
                </c:pt>
                <c:pt idx="34">
                  <c:v>1.36207011779465E7</c:v>
                </c:pt>
                <c:pt idx="35">
                  <c:v>1.36225447544503E7</c:v>
                </c:pt>
                <c:pt idx="36">
                  <c:v>1.36243083755812E7</c:v>
                </c:pt>
                <c:pt idx="37">
                  <c:v>1.36259982747917E7</c:v>
                </c:pt>
                <c:pt idx="38">
                  <c:v>1.36276202388912E7</c:v>
                </c:pt>
                <c:pt idx="39">
                  <c:v>1.36291796298443E7</c:v>
                </c:pt>
                <c:pt idx="40">
                  <c:v>1.36306814081674E7</c:v>
                </c:pt>
                <c:pt idx="41">
                  <c:v>1.36321301570424E7</c:v>
                </c:pt>
                <c:pt idx="42">
                  <c:v>1.36335301064866E7</c:v>
                </c:pt>
                <c:pt idx="43">
                  <c:v>1.36348851571105E7</c:v>
                </c:pt>
                <c:pt idx="44">
                  <c:v>1.36361989031415E7</c:v>
                </c:pt>
                <c:pt idx="45">
                  <c:v>1.36374746544934E7</c:v>
                </c:pt>
                <c:pt idx="46">
                  <c:v>1.36387154577486E7</c:v>
                </c:pt>
                <c:pt idx="47">
                  <c:v>1.36399241159734E7</c:v>
                </c:pt>
                <c:pt idx="48">
                  <c:v>1.36411032073356E7</c:v>
                </c:pt>
                <c:pt idx="49">
                  <c:v>1.36422551025223E7</c:v>
                </c:pt>
                <c:pt idx="50">
                  <c:v>1.36433819809794E7</c:v>
                </c:pt>
                <c:pt idx="51">
                  <c:v>1.36444858460117E7</c:v>
                </c:pt>
                <c:pt idx="52">
                  <c:v>1.36455685387895E7</c:v>
                </c:pt>
                <c:pt idx="53">
                  <c:v>1.36466317513178E7</c:v>
                </c:pt>
                <c:pt idx="54">
                  <c:v>1.36476770384254E7</c:v>
                </c:pt>
                <c:pt idx="55">
                  <c:v>1.36487058288339E7</c:v>
                </c:pt>
                <c:pt idx="56">
                  <c:v>1.36497194353657E7</c:v>
                </c:pt>
                <c:pt idx="57">
                  <c:v>1.36507190643504E7</c:v>
                </c:pt>
                <c:pt idx="58">
                  <c:v>1.36517058242847E7</c:v>
                </c:pt>
                <c:pt idx="59">
                  <c:v>1.36526807338018E7</c:v>
                </c:pt>
                <c:pt idx="60">
                  <c:v>1.36536447290002E7</c:v>
                </c:pt>
                <c:pt idx="61">
                  <c:v>1.36545986701804E7</c:v>
                </c:pt>
                <c:pt idx="62">
                  <c:v>1.36555433480369E7</c:v>
                </c:pt>
                <c:pt idx="63">
                  <c:v>1.36564794893456E7</c:v>
                </c:pt>
                <c:pt idx="64">
                  <c:v>1.36574077621876E7</c:v>
                </c:pt>
                <c:pt idx="65">
                  <c:v>1.36583287807467E7</c:v>
                </c:pt>
                <c:pt idx="66">
                  <c:v>1.36592431097135E7</c:v>
                </c:pt>
                <c:pt idx="67">
                  <c:v>1.3660151268329E7</c:v>
                </c:pt>
                <c:pt idx="68">
                  <c:v>1.36610537340953E7</c:v>
                </c:pt>
                <c:pt idx="69">
                  <c:v>1.36619509461832E7</c:v>
                </c:pt>
                <c:pt idx="70">
                  <c:v>1.36628433085581E7</c:v>
                </c:pt>
                <c:pt idx="71">
                  <c:v>1.36637311928493E7</c:v>
                </c:pt>
                <c:pt idx="72">
                  <c:v>1.36646149409838E7</c:v>
                </c:pt>
                <c:pt idx="73">
                  <c:v>1.3665494867603E7</c:v>
                </c:pt>
                <c:pt idx="74">
                  <c:v>1.36663712622804E7</c:v>
                </c:pt>
                <c:pt idx="75">
                  <c:v>1.36672443915578E7</c:v>
                </c:pt>
                <c:pt idx="76">
                  <c:v>1.36681145008125E7</c:v>
                </c:pt>
                <c:pt idx="77">
                  <c:v>1.36689818159725E7</c:v>
                </c:pt>
                <c:pt idx="78">
                  <c:v>1.36698465450901E7</c:v>
                </c:pt>
                <c:pt idx="79">
                  <c:v>1.36707088797863E7</c:v>
                </c:pt>
                <c:pt idx="80">
                  <c:v>1.36715689965764E7</c:v>
                </c:pt>
                <c:pt idx="81">
                  <c:v>1.36724270580873E7</c:v>
                </c:pt>
                <c:pt idx="82">
                  <c:v>1.36732832141749E7</c:v>
                </c:pt>
                <c:pt idx="83">
                  <c:v>1.36741376029494E7</c:v>
                </c:pt>
                <c:pt idx="84">
                  <c:v>1.36749903517175E7</c:v>
                </c:pt>
                <c:pt idx="85">
                  <c:v>1.36758415778471E7</c:v>
                </c:pt>
                <c:pt idx="86">
                  <c:v>1.36766913895612E7</c:v>
                </c:pt>
                <c:pt idx="87">
                  <c:v>1.3677539886667E7</c:v>
                </c:pt>
                <c:pt idx="88">
                  <c:v>1.36783871612264E7</c:v>
                </c:pt>
                <c:pt idx="89">
                  <c:v>1.36792332981702E7</c:v>
                </c:pt>
                <c:pt idx="90">
                  <c:v>1.3680078375864E7</c:v>
                </c:pt>
                <c:pt idx="91">
                  <c:v>1.36809224666271E7</c:v>
                </c:pt>
                <c:pt idx="92">
                  <c:v>1.36817656372094E7</c:v>
                </c:pt>
                <c:pt idx="93">
                  <c:v>1.36826079492302E7</c:v>
                </c:pt>
                <c:pt idx="94">
                  <c:v>1.36834494595805E7</c:v>
                </c:pt>
                <c:pt idx="95">
                  <c:v>1.36842902207936E7</c:v>
                </c:pt>
                <c:pt idx="96">
                  <c:v>1.36851302813856E7</c:v>
                </c:pt>
                <c:pt idx="97">
                  <c:v>1.3685969686168E7</c:v>
                </c:pt>
                <c:pt idx="98">
                  <c:v>1.36868084765357E7</c:v>
                </c:pt>
                <c:pt idx="99">
                  <c:v>1.36876466907316E7</c:v>
                </c:pt>
                <c:pt idx="100">
                  <c:v>1.36884843640897E7</c:v>
                </c:pt>
                <c:pt idx="101">
                  <c:v>1.36893215292596E7</c:v>
                </c:pt>
                <c:pt idx="102">
                  <c:v>1.36901582164117E7</c:v>
                </c:pt>
                <c:pt idx="103">
                  <c:v>1.36909944534275E7</c:v>
                </c:pt>
                <c:pt idx="104">
                  <c:v>1.36918302660738E7</c:v>
                </c:pt>
                <c:pt idx="105">
                  <c:v>1.36926656781631E7</c:v>
                </c:pt>
                <c:pt idx="106">
                  <c:v>1.36935007117017E7</c:v>
                </c:pt>
                <c:pt idx="107">
                  <c:v>1.3694335387026E7</c:v>
                </c:pt>
                <c:pt idx="108">
                  <c:v>1.36951697229277E7</c:v>
                </c:pt>
                <c:pt idx="109">
                  <c:v>1.36960037367693E7</c:v>
                </c:pt>
                <c:pt idx="110">
                  <c:v>1.36968374445909E7</c:v>
                </c:pt>
                <c:pt idx="111">
                  <c:v>1.36976708612083E7</c:v>
                </c:pt>
                <c:pt idx="112">
                  <c:v>1.3698504000303E7</c:v>
                </c:pt>
                <c:pt idx="113">
                  <c:v>1.36993368745062E7</c:v>
                </c:pt>
                <c:pt idx="114">
                  <c:v>1.37001694954757E7</c:v>
                </c:pt>
                <c:pt idx="115">
                  <c:v>1.37010018739664E7</c:v>
                </c:pt>
                <c:pt idx="116">
                  <c:v>1.37018340198966E7</c:v>
                </c:pt>
                <c:pt idx="117">
                  <c:v>1.37026659424076E7</c:v>
                </c:pt>
                <c:pt idx="118">
                  <c:v>1.37034976499204E7</c:v>
                </c:pt>
                <c:pt idx="119">
                  <c:v>1.37043291501865E7</c:v>
                </c:pt>
              </c:numCache>
            </c:numRef>
          </c:yVal>
          <c:smooth val="1"/>
          <c:extLst xmlns:c16r2="http://schemas.microsoft.com/office/drawing/2015/06/chart">
            <c:ext xmlns:c16="http://schemas.microsoft.com/office/drawing/2014/chart" uri="{C3380CC4-5D6E-409C-BE32-E72D297353CC}">
              <c16:uniqueId val="{00000003-CE89-4720-BA90-6C52E65B0B25}"/>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10796008856681E6</c:v>
                </c:pt>
                <c:pt idx="2">
                  <c:v>2.11574124404602E6</c:v>
                </c:pt>
                <c:pt idx="3">
                  <c:v>2.12307405067692E6</c:v>
                </c:pt>
                <c:pt idx="4">
                  <c:v>2.12998241150937E6</c:v>
                </c:pt>
                <c:pt idx="5">
                  <c:v>2.13648703057618E6</c:v>
                </c:pt>
                <c:pt idx="6">
                  <c:v>2.14260609294324E6</c:v>
                </c:pt>
                <c:pt idx="7">
                  <c:v>2.14835578688978E6</c:v>
                </c:pt>
                <c:pt idx="8">
                  <c:v>2.15375070869173E6</c:v>
                </c:pt>
                <c:pt idx="9">
                  <c:v>2.15880417646843E6</c:v>
                </c:pt>
                <c:pt idx="10">
                  <c:v>2.16352847358992E6</c:v>
                </c:pt>
                <c:pt idx="11">
                  <c:v>2.16793503753698E6</c:v>
                </c:pt>
                <c:pt idx="12">
                  <c:v>2.17203460653332E6</c:v>
                </c:pt>
                <c:pt idx="13">
                  <c:v>2.17622387690843E6</c:v>
                </c:pt>
                <c:pt idx="14">
                  <c:v>2.1803071913189E6</c:v>
                </c:pt>
                <c:pt idx="15">
                  <c:v>2.18426844647678E6</c:v>
                </c:pt>
                <c:pt idx="16">
                  <c:v>2.18810808832266E6</c:v>
                </c:pt>
                <c:pt idx="17">
                  <c:v>2.19182737026689E6</c:v>
                </c:pt>
                <c:pt idx="18">
                  <c:v>2.19542810052816E6</c:v>
                </c:pt>
                <c:pt idx="19">
                  <c:v>2.19891249401661E6</c:v>
                </c:pt>
                <c:pt idx="20">
                  <c:v>2.20228305786387E6</c:v>
                </c:pt>
                <c:pt idx="21">
                  <c:v>2.20554250291643E6</c:v>
                </c:pt>
                <c:pt idx="22">
                  <c:v>2.20869367541282E6</c:v>
                </c:pt>
                <c:pt idx="23">
                  <c:v>2.211739504355E6</c:v>
                </c:pt>
                <c:pt idx="24">
                  <c:v>2.2146829610847E6</c:v>
                </c:pt>
                <c:pt idx="25">
                  <c:v>2.21752702835284E6</c:v>
                </c:pt>
                <c:pt idx="26">
                  <c:v>2.22027535075783E6</c:v>
                </c:pt>
                <c:pt idx="27">
                  <c:v>2.22293116585886E6</c:v>
                </c:pt>
                <c:pt idx="28">
                  <c:v>2.22549761329762E6</c:v>
                </c:pt>
                <c:pt idx="29">
                  <c:v>2.22797775721114E6</c:v>
                </c:pt>
                <c:pt idx="30">
                  <c:v>2.23037458187131E6</c:v>
                </c:pt>
                <c:pt idx="31">
                  <c:v>2.2326909887377E6</c:v>
                </c:pt>
                <c:pt idx="32">
                  <c:v>2.23492979476448E6</c:v>
                </c:pt>
                <c:pt idx="33">
                  <c:v>2.23709373167737E6</c:v>
                </c:pt>
                <c:pt idx="34">
                  <c:v>2.23918544599792E6</c:v>
                </c:pt>
                <c:pt idx="35">
                  <c:v>2.24120749964067E6</c:v>
                </c:pt>
                <c:pt idx="36">
                  <c:v>2.2431623709469E6</c:v>
                </c:pt>
                <c:pt idx="37">
                  <c:v>2.24505245604812E6</c:v>
                </c:pt>
                <c:pt idx="38">
                  <c:v>2.24688007047554E6</c:v>
                </c:pt>
                <c:pt idx="39">
                  <c:v>2.2486474521253E6</c:v>
                </c:pt>
                <c:pt idx="40">
                  <c:v>2.25035676248617E6</c:v>
                </c:pt>
                <c:pt idx="41">
                  <c:v>2.25201008853411E6</c:v>
                </c:pt>
                <c:pt idx="42">
                  <c:v>2.25360944474498E6</c:v>
                </c:pt>
                <c:pt idx="43">
                  <c:v>2.25515677514591E6</c:v>
                </c:pt>
                <c:pt idx="44">
                  <c:v>2.25665395538378E6</c:v>
                </c:pt>
                <c:pt idx="45">
                  <c:v>2.25810279479503E6</c:v>
                </c:pt>
                <c:pt idx="46">
                  <c:v>2.259505038464E6</c:v>
                </c:pt>
                <c:pt idx="47">
                  <c:v>2.26086236926013E6</c:v>
                </c:pt>
                <c:pt idx="48">
                  <c:v>2.26217640984643E6</c:v>
                </c:pt>
                <c:pt idx="49">
                  <c:v>2.26344872465317E6</c:v>
                </c:pt>
                <c:pt idx="50">
                  <c:v>2.26468082181271E6</c:v>
                </c:pt>
                <c:pt idx="51">
                  <c:v>2.26587415505184E6</c:v>
                </c:pt>
                <c:pt idx="52">
                  <c:v>2.26703012554138E6</c:v>
                </c:pt>
                <c:pt idx="53">
                  <c:v>2.26815008369798E6</c:v>
                </c:pt>
                <c:pt idx="54">
                  <c:v>2.26923533093809E6</c:v>
                </c:pt>
                <c:pt idx="55">
                  <c:v>2.27028712138338E6</c:v>
                </c:pt>
                <c:pt idx="56">
                  <c:v>2.27130666351743E6</c:v>
                </c:pt>
                <c:pt idx="57">
                  <c:v>2.27229512179378E6</c:v>
                </c:pt>
                <c:pt idx="58">
                  <c:v>2.2732536181953E6</c:v>
                </c:pt>
                <c:pt idx="59">
                  <c:v>2.27418323374562E6</c:v>
                </c:pt>
                <c:pt idx="60">
                  <c:v>2.2750850099731E6</c:v>
                </c:pt>
                <c:pt idx="61">
                  <c:v>2.27595995032796E6</c:v>
                </c:pt>
                <c:pt idx="62">
                  <c:v>2.27680902155357E6</c:v>
                </c:pt>
                <c:pt idx="63">
                  <c:v>2.27763315501262E6</c:v>
                </c:pt>
                <c:pt idx="64">
                  <c:v>2.2784332479693E6</c:v>
                </c:pt>
                <c:pt idx="65">
                  <c:v>2.27921016482832E6</c:v>
                </c:pt>
                <c:pt idx="66">
                  <c:v>2.27996473833201E6</c:v>
                </c:pt>
                <c:pt idx="67">
                  <c:v>2.28069777071631E6</c:v>
                </c:pt>
                <c:pt idx="68">
                  <c:v>2.28141003482698E6</c:v>
                </c:pt>
                <c:pt idx="69">
                  <c:v>2.28210227519696E6</c:v>
                </c:pt>
                <c:pt idx="70">
                  <c:v>2.28277520908605E6</c:v>
                </c:pt>
                <c:pt idx="71">
                  <c:v>2.2834295274839E6</c:v>
                </c:pt>
                <c:pt idx="72">
                  <c:v>2.28406589607755E6</c:v>
                </c:pt>
                <c:pt idx="73">
                  <c:v>2.28468495618448E6</c:v>
                </c:pt>
                <c:pt idx="74">
                  <c:v>2.28528732565222E6</c:v>
                </c:pt>
                <c:pt idx="75">
                  <c:v>2.2858735997257E6</c:v>
                </c:pt>
                <c:pt idx="76">
                  <c:v>2.28644435188315E6</c:v>
                </c:pt>
                <c:pt idx="77">
                  <c:v>2.28700013464191E6</c:v>
                </c:pt>
                <c:pt idx="78">
                  <c:v>2.28754148033465E6</c:v>
                </c:pt>
                <c:pt idx="79">
                  <c:v>2.2880689018575E6</c:v>
                </c:pt>
                <c:pt idx="80">
                  <c:v>2.28858289339065E6</c:v>
                </c:pt>
                <c:pt idx="81">
                  <c:v>2.28908393109254E6</c:v>
                </c:pt>
                <c:pt idx="82">
                  <c:v>2.28957247376849E6</c:v>
                </c:pt>
                <c:pt idx="83">
                  <c:v>2.29004896351463E6</c:v>
                </c:pt>
                <c:pt idx="84">
                  <c:v>2.29051382633807E6</c:v>
                </c:pt>
                <c:pt idx="85">
                  <c:v>2.290967472754E6</c:v>
                </c:pt>
                <c:pt idx="86">
                  <c:v>2.29141029836075E6</c:v>
                </c:pt>
                <c:pt idx="87">
                  <c:v>2.29184268439331E6</c:v>
                </c:pt>
                <c:pt idx="88">
                  <c:v>2.29226499825635E6</c:v>
                </c:pt>
                <c:pt idx="89">
                  <c:v>2.2926775940373E6</c:v>
                </c:pt>
                <c:pt idx="90">
                  <c:v>2.29308081300028E6</c:v>
                </c:pt>
                <c:pt idx="91">
                  <c:v>2.29347498406158E6</c:v>
                </c:pt>
                <c:pt idx="92">
                  <c:v>2.29386042424731E6</c:v>
                </c:pt>
                <c:pt idx="93">
                  <c:v>2.29423743913393E6</c:v>
                </c:pt>
                <c:pt idx="94">
                  <c:v>2.29460632327226E6</c:v>
                </c:pt>
                <c:pt idx="95">
                  <c:v>2.29496736059554E6</c:v>
                </c:pt>
                <c:pt idx="96">
                  <c:v>2.29532082481228E6</c:v>
                </c:pt>
                <c:pt idx="97">
                  <c:v>2.2956669797842E6</c:v>
                </c:pt>
                <c:pt idx="98">
                  <c:v>2.29600607989012E6</c:v>
                </c:pt>
                <c:pt idx="99">
                  <c:v>2.29633837037606E6</c:v>
                </c:pt>
                <c:pt idx="100">
                  <c:v>2.29666408769223E6</c:v>
                </c:pt>
                <c:pt idx="101">
                  <c:v>2.29698345981738E6</c:v>
                </c:pt>
                <c:pt idx="102">
                  <c:v>2.29729670657085E6</c:v>
                </c:pt>
                <c:pt idx="103">
                  <c:v>2.297604039913E6</c:v>
                </c:pt>
                <c:pt idx="104">
                  <c:v>2.29790566423423E6</c:v>
                </c:pt>
                <c:pt idx="105">
                  <c:v>2.29820177663328E6</c:v>
                </c:pt>
                <c:pt idx="106">
                  <c:v>2.29849256718492E6</c:v>
                </c:pt>
                <c:pt idx="107">
                  <c:v>2.29877821919762E6</c:v>
                </c:pt>
                <c:pt idx="108">
                  <c:v>2.29905890946162E6</c:v>
                </c:pt>
                <c:pt idx="109">
                  <c:v>2.29933480848756E6</c:v>
                </c:pt>
                <c:pt idx="110">
                  <c:v>2.29960608073624E6</c:v>
                </c:pt>
                <c:pt idx="111">
                  <c:v>2.29987288483971E6</c:v>
                </c:pt>
                <c:pt idx="112">
                  <c:v>2.3001353738141E6</c:v>
                </c:pt>
                <c:pt idx="113">
                  <c:v>2.3003936952644E6</c:v>
                </c:pt>
                <c:pt idx="114">
                  <c:v>2.30064799158165E6</c:v>
                </c:pt>
                <c:pt idx="115">
                  <c:v>2.30089840013274E6</c:v>
                </c:pt>
                <c:pt idx="116">
                  <c:v>2.301145053443E6</c:v>
                </c:pt>
                <c:pt idx="117">
                  <c:v>2.30138807937209E6</c:v>
                </c:pt>
                <c:pt idx="118">
                  <c:v>2.30162760128323E6</c:v>
                </c:pt>
                <c:pt idx="119">
                  <c:v>2.30186373820618E6</c:v>
                </c:pt>
              </c:numCache>
            </c:numRef>
          </c:yVal>
          <c:smooth val="1"/>
          <c:extLst xmlns:c16r2="http://schemas.microsoft.com/office/drawing/2015/06/chart">
            <c:ext xmlns:c16="http://schemas.microsoft.com/office/drawing/2014/chart" uri="{C3380CC4-5D6E-409C-BE32-E72D297353CC}">
              <c16:uniqueId val="{00000004-CE89-4720-BA90-6C52E65B0B25}"/>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0951404001384E6</c:v>
                </c:pt>
                <c:pt idx="2">
                  <c:v>1.41518124335681E6</c:v>
                </c:pt>
                <c:pt idx="3">
                  <c:v>1.42110713383766E6</c:v>
                </c:pt>
                <c:pt idx="4">
                  <c:v>1.42728443911052E6</c:v>
                </c:pt>
                <c:pt idx="5">
                  <c:v>1.43370561813172E6</c:v>
                </c:pt>
                <c:pt idx="6">
                  <c:v>1.4403629811017E6</c:v>
                </c:pt>
                <c:pt idx="7">
                  <c:v>1.44724877715841E6</c:v>
                </c:pt>
                <c:pt idx="8">
                  <c:v>1.45435526079171E6</c:v>
                </c:pt>
                <c:pt idx="9">
                  <c:v>1.46167474183223E6</c:v>
                </c:pt>
                <c:pt idx="10">
                  <c:v>1.46919962275808E6</c:v>
                </c:pt>
                <c:pt idx="11">
                  <c:v>1.47692242621817E6</c:v>
                </c:pt>
                <c:pt idx="12">
                  <c:v>1.48483581501598E6</c:v>
                </c:pt>
                <c:pt idx="13">
                  <c:v>1.49260128336805E6</c:v>
                </c:pt>
                <c:pt idx="14">
                  <c:v>1.50039188386054E6</c:v>
                </c:pt>
                <c:pt idx="15">
                  <c:v>1.50822379910863E6</c:v>
                </c:pt>
                <c:pt idx="16">
                  <c:v>1.51609843125187E6</c:v>
                </c:pt>
                <c:pt idx="17">
                  <c:v>1.52401618037147E6</c:v>
                </c:pt>
                <c:pt idx="18">
                  <c:v>1.53197673282527E6</c:v>
                </c:pt>
                <c:pt idx="19">
                  <c:v>1.53997924292326E6</c:v>
                </c:pt>
                <c:pt idx="20">
                  <c:v>1.5480224731548E6</c:v>
                </c:pt>
                <c:pt idx="21">
                  <c:v>1.55610490241676E6</c:v>
                </c:pt>
                <c:pt idx="22">
                  <c:v>1.56422480941389E6</c:v>
                </c:pt>
                <c:pt idx="23">
                  <c:v>1.5723803367965E6</c:v>
                </c:pt>
                <c:pt idx="24">
                  <c:v>1.58056954035607E6</c:v>
                </c:pt>
                <c:pt idx="25">
                  <c:v>1.58879042663303E6</c:v>
                </c:pt>
                <c:pt idx="26">
                  <c:v>1.5970404038389E6</c:v>
                </c:pt>
                <c:pt idx="27">
                  <c:v>1.60531721157532E6</c:v>
                </c:pt>
                <c:pt idx="28">
                  <c:v>1.61361865567863E6</c:v>
                </c:pt>
                <c:pt idx="29">
                  <c:v>1.62194259178742E6</c:v>
                </c:pt>
                <c:pt idx="30">
                  <c:v>1.63028693141854E6</c:v>
                </c:pt>
                <c:pt idx="31">
                  <c:v>1.63864964622664E6</c:v>
                </c:pt>
                <c:pt idx="32">
                  <c:v>1.64702877073054E6</c:v>
                </c:pt>
                <c:pt idx="33">
                  <c:v>1.65542240386415E6</c:v>
                </c:pt>
                <c:pt idx="34">
                  <c:v>1.66382870963061E6</c:v>
                </c:pt>
                <c:pt idx="35">
                  <c:v>1.67224591707607E6</c:v>
                </c:pt>
                <c:pt idx="36">
                  <c:v>1.68067231975063E6</c:v>
                </c:pt>
                <c:pt idx="37">
                  <c:v>1.68910627478692E6</c:v>
                </c:pt>
                <c:pt idx="38">
                  <c:v>1.69754620169696E6</c:v>
                </c:pt>
                <c:pt idx="39">
                  <c:v>1.70599057995806E6</c:v>
                </c:pt>
                <c:pt idx="40">
                  <c:v>1.71443794806767E6</c:v>
                </c:pt>
                <c:pt idx="41">
                  <c:v>1.72288690199701E6</c:v>
                </c:pt>
                <c:pt idx="42">
                  <c:v>1.73133609352959E6</c:v>
                </c:pt>
                <c:pt idx="43">
                  <c:v>1.7397842285604E6</c:v>
                </c:pt>
                <c:pt idx="44">
                  <c:v>1.74823006537845E6</c:v>
                </c:pt>
                <c:pt idx="45">
                  <c:v>1.75667241294957E6</c:v>
                </c:pt>
                <c:pt idx="46">
                  <c:v>1.76511012921238E6</c:v>
                </c:pt>
                <c:pt idx="47">
                  <c:v>1.77354211939702E6</c:v>
                </c:pt>
                <c:pt idx="48">
                  <c:v>1.78196733437385E6</c:v>
                </c:pt>
                <c:pt idx="49">
                  <c:v>1.79038476903743E6</c:v>
                </c:pt>
                <c:pt idx="50">
                  <c:v>1.79879346072944E6</c:v>
                </c:pt>
                <c:pt idx="51">
                  <c:v>1.8071924877032E6</c:v>
                </c:pt>
                <c:pt idx="52">
                  <c:v>1.81558096762969E6</c:v>
                </c:pt>
                <c:pt idx="53">
                  <c:v>1.82395805614891E6</c:v>
                </c:pt>
                <c:pt idx="54">
                  <c:v>1.83232294546619E6</c:v>
                </c:pt>
                <c:pt idx="55">
                  <c:v>1.8406748629933E6</c:v>
                </c:pt>
                <c:pt idx="56">
                  <c:v>1.84901307003404E6</c:v>
                </c:pt>
                <c:pt idx="57">
                  <c:v>1.85733686051394E6</c:v>
                </c:pt>
                <c:pt idx="58">
                  <c:v>1.86564555975311E6</c:v>
                </c:pt>
                <c:pt idx="59">
                  <c:v>1.87393852328157E6</c:v>
                </c:pt>
                <c:pt idx="60">
                  <c:v>1.88221513569598E6</c:v>
                </c:pt>
                <c:pt idx="61">
                  <c:v>1.89047480955687E6</c:v>
                </c:pt>
                <c:pt idx="62">
                  <c:v>1.89871698432518E6</c:v>
                </c:pt>
                <c:pt idx="63">
                  <c:v>1.90694112533701E6</c:v>
                </c:pt>
                <c:pt idx="64">
                  <c:v>1.91514672281558E6</c:v>
                </c:pt>
                <c:pt idx="65">
                  <c:v>1.92333329091912E6</c:v>
                </c:pt>
                <c:pt idx="66">
                  <c:v>1.93150036682365E6</c:v>
                </c:pt>
                <c:pt idx="67">
                  <c:v>1.93964750983948E6</c:v>
                </c:pt>
                <c:pt idx="68">
                  <c:v>1.94777430056037E6</c:v>
                </c:pt>
                <c:pt idx="69">
                  <c:v>1.95588034004424E6</c:v>
                </c:pt>
                <c:pt idx="70">
                  <c:v>1.96396524902439E6</c:v>
                </c:pt>
                <c:pt idx="71">
                  <c:v>1.97202866715008E6</c:v>
                </c:pt>
                <c:pt idx="72">
                  <c:v>1.98007025225558E6</c:v>
                </c:pt>
                <c:pt idx="73">
                  <c:v>1.98808967965668E6</c:v>
                </c:pt>
                <c:pt idx="74">
                  <c:v>1.99608664147354E6</c:v>
                </c:pt>
                <c:pt idx="75">
                  <c:v>2.00406084597914E6</c:v>
                </c:pt>
                <c:pt idx="76">
                  <c:v>2.01201201697227E6</c:v>
                </c:pt>
                <c:pt idx="77">
                  <c:v>2.01993989317427E6</c:v>
                </c:pt>
                <c:pt idx="78">
                  <c:v>2.02784422764852E6</c:v>
                </c:pt>
                <c:pt idx="79">
                  <c:v>2.03572478724207E6</c:v>
                </c:pt>
                <c:pt idx="80">
                  <c:v>2.04358135204832E6</c:v>
                </c:pt>
                <c:pt idx="81">
                  <c:v>2.0514137148902E6</c:v>
                </c:pt>
                <c:pt idx="82">
                  <c:v>2.05922168082303E6</c:v>
                </c:pt>
                <c:pt idx="83">
                  <c:v>2.06700506665621E6</c:v>
                </c:pt>
                <c:pt idx="84">
                  <c:v>2.07476370049325E6</c:v>
                </c:pt>
                <c:pt idx="85">
                  <c:v>2.0824974212892E6</c:v>
                </c:pt>
                <c:pt idx="86">
                  <c:v>2.09020607842512E6</c:v>
                </c:pt>
                <c:pt idx="87">
                  <c:v>2.09788953129867E6</c:v>
                </c:pt>
                <c:pt idx="88">
                  <c:v>2.10554764893038E6</c:v>
                </c:pt>
                <c:pt idx="89">
                  <c:v>2.11318030958494E6</c:v>
                </c:pt>
                <c:pt idx="90">
                  <c:v>2.12078740040703E6</c:v>
                </c:pt>
                <c:pt idx="91">
                  <c:v>2.12836881707096E6</c:v>
                </c:pt>
                <c:pt idx="92">
                  <c:v>2.13592446344381E6</c:v>
                </c:pt>
                <c:pt idx="93">
                  <c:v>2.14345425126138E6</c:v>
                </c:pt>
                <c:pt idx="94">
                  <c:v>2.15095809981655E6</c:v>
                </c:pt>
                <c:pt idx="95">
                  <c:v>2.15843593565957E6</c:v>
                </c:pt>
                <c:pt idx="96">
                  <c:v>2.16588769230981E6</c:v>
                </c:pt>
                <c:pt idx="97">
                  <c:v>2.17331330997854E6</c:v>
                </c:pt>
                <c:pt idx="98">
                  <c:v>2.18071273530225E6</c:v>
                </c:pt>
                <c:pt idx="99">
                  <c:v>2.18808592108626E6</c:v>
                </c:pt>
                <c:pt idx="100">
                  <c:v>2.19543282605807E6</c:v>
                </c:pt>
                <c:pt idx="101">
                  <c:v>2.20275341463014E6</c:v>
                </c:pt>
                <c:pt idx="102">
                  <c:v>2.21004765667175E6</c:v>
                </c:pt>
                <c:pt idx="103">
                  <c:v>2.21731552728958E6</c:v>
                </c:pt>
                <c:pt idx="104">
                  <c:v>2.22455700661664E6</c:v>
                </c:pt>
                <c:pt idx="105">
                  <c:v>2.23177207960929E6</c:v>
                </c:pt>
                <c:pt idx="106">
                  <c:v>2.23896073585201E6</c:v>
                </c:pt>
                <c:pt idx="107">
                  <c:v>2.24612296936958E6</c:v>
                </c:pt>
                <c:pt idx="108">
                  <c:v>2.25325877844645E6</c:v>
                </c:pt>
                <c:pt idx="109">
                  <c:v>2.26036816545301E6</c:v>
                </c:pt>
                <c:pt idx="110">
                  <c:v>2.26745113667846E6</c:v>
                </c:pt>
                <c:pt idx="111">
                  <c:v>2.27450770217003E6</c:v>
                </c:pt>
                <c:pt idx="112">
                  <c:v>2.28153787557837E6</c:v>
                </c:pt>
                <c:pt idx="113">
                  <c:v>2.28854167400881E6</c:v>
                </c:pt>
                <c:pt idx="114">
                  <c:v>2.29551911787823E6</c:v>
                </c:pt>
                <c:pt idx="115">
                  <c:v>2.30247023077744E6</c:v>
                </c:pt>
                <c:pt idx="116">
                  <c:v>2.30939503933875E6</c:v>
                </c:pt>
                <c:pt idx="117">
                  <c:v>2.31629357310858E6</c:v>
                </c:pt>
                <c:pt idx="118">
                  <c:v>2.32316586442495E6</c:v>
                </c:pt>
                <c:pt idx="119">
                  <c:v>2.33001194829952E6</c:v>
                </c:pt>
              </c:numCache>
            </c:numRef>
          </c:yVal>
          <c:smooth val="1"/>
          <c:extLst xmlns:c16r2="http://schemas.microsoft.com/office/drawing/2015/06/chart">
            <c:ext xmlns:c16="http://schemas.microsoft.com/office/drawing/2014/chart" uri="{C3380CC4-5D6E-409C-BE32-E72D297353CC}">
              <c16:uniqueId val="{00000005-CE89-4720-BA90-6C52E65B0B25}"/>
            </c:ext>
          </c:extLst>
        </c:ser>
        <c:dLbls>
          <c:showLegendKey val="0"/>
          <c:showVal val="0"/>
          <c:showCatName val="0"/>
          <c:showSerName val="0"/>
          <c:showPercent val="0"/>
          <c:showBubbleSize val="0"/>
        </c:dLbls>
        <c:axId val="-1695272800"/>
        <c:axId val="-1695270608"/>
      </c:scatterChart>
      <c:valAx>
        <c:axId val="-1695272800"/>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695270608"/>
        <c:crosses val="autoZero"/>
        <c:crossBetween val="midCat"/>
        <c:majorUnit val="5.0"/>
      </c:valAx>
      <c:valAx>
        <c:axId val="-1695270608"/>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695272800"/>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7091-434F-9EEC-9431CCEE19D9}"/>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2736321722631E6</c:v>
                </c:pt>
                <c:pt idx="18" formatCode="_(* #,##0_);_(* \(#,##0\);_(* &quot;-&quot;??_);_(@_)">
                  <c:v>1.48945135580674E6</c:v>
                </c:pt>
                <c:pt idx="19" formatCode="_(* #,##0_);_(* \(#,##0\);_(* &quot;-&quot;??_);_(@_)">
                  <c:v>1.55478244858512E6</c:v>
                </c:pt>
                <c:pt idx="20" formatCode="_(* #,##0_);_(* \(#,##0\);_(* &quot;-&quot;??_);_(@_)">
                  <c:v>1.61932848003001E6</c:v>
                </c:pt>
                <c:pt idx="21" formatCode="_(* #,##0_);_(* \(#,##0\);_(* &quot;-&quot;??_);_(@_)">
                  <c:v>1.68153515404684E6</c:v>
                </c:pt>
                <c:pt idx="22" formatCode="_(* #,##0_);_(* \(#,##0\);_(* &quot;-&quot;??_);_(@_)">
                  <c:v>1.74063365377192E6</c:v>
                </c:pt>
                <c:pt idx="23" formatCode="_(* #,##0_);_(* \(#,##0\);_(* &quot;-&quot;??_);_(@_)">
                  <c:v>1.79636694720164E6</c:v>
                </c:pt>
                <c:pt idx="24" formatCode="_(* #,##0_);_(* \(#,##0\);_(* &quot;-&quot;??_);_(@_)">
                  <c:v>1.84874547635205E6</c:v>
                </c:pt>
                <c:pt idx="25" formatCode="_(* #,##0_);_(* \(#,##0\);_(* &quot;-&quot;??_);_(@_)">
                  <c:v>1.89790692829857E6</c:v>
                </c:pt>
                <c:pt idx="26" formatCode="_(* #,##0_);_(* \(#,##0\);_(* &quot;-&quot;??_);_(@_)">
                  <c:v>1.94404090285388E6</c:v>
                </c:pt>
              </c:numCache>
            </c:numRef>
          </c:yVal>
          <c:smooth val="1"/>
          <c:extLst xmlns:c16r2="http://schemas.microsoft.com/office/drawing/2015/06/chart">
            <c:ext xmlns:c16="http://schemas.microsoft.com/office/drawing/2014/chart" uri="{C3380CC4-5D6E-409C-BE32-E72D297353CC}">
              <c16:uniqueId val="{00000001-7091-434F-9EEC-9431CCEE19D9}"/>
            </c:ext>
          </c:extLst>
        </c:ser>
        <c:dLbls>
          <c:showLegendKey val="0"/>
          <c:showVal val="0"/>
          <c:showCatName val="0"/>
          <c:showSerName val="0"/>
          <c:showPercent val="0"/>
          <c:showBubbleSize val="0"/>
        </c:dLbls>
        <c:axId val="-1234383888"/>
        <c:axId val="-1695238816"/>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7091-434F-9EEC-9431CCEE19D9}"/>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677.04217927991</c:v>
                </c:pt>
                <c:pt idx="18" formatCode="_(* #,##0_);_(* \(#,##0\);_(* &quot;-&quot;??_);_(@_)">
                  <c:v>22635.64162291737</c:v>
                </c:pt>
                <c:pt idx="19" formatCode="_(* #,##0_);_(* \(#,##0\);_(* &quot;-&quot;??_);_(@_)">
                  <c:v>23628.97279273506</c:v>
                </c:pt>
                <c:pt idx="20" formatCode="_(* #,##0_);_(* \(#,##0\);_(* &quot;-&quot;??_);_(@_)">
                  <c:v>24607.26232471303</c:v>
                </c:pt>
                <c:pt idx="21" formatCode="_(* #,##0_);_(* \(#,##0\);_(* &quot;-&quot;??_);_(@_)">
                  <c:v>25548.80497831339</c:v>
                </c:pt>
                <c:pt idx="22" formatCode="_(* #,##0_);_(* \(#,##0\);_(* &quot;-&quot;??_);_(@_)">
                  <c:v>26442.64309154034</c:v>
                </c:pt>
                <c:pt idx="23" formatCode="_(* #,##0_);_(* \(#,##0\);_(* &quot;-&quot;??_);_(@_)">
                  <c:v>27285.26197731293</c:v>
                </c:pt>
                <c:pt idx="24" formatCode="_(* #,##0_);_(* \(#,##0\);_(* &quot;-&quot;??_);_(@_)">
                  <c:v>28077.01881635714</c:v>
                </c:pt>
                <c:pt idx="25" formatCode="_(* #,##0_);_(* \(#,##0\);_(* &quot;-&quot;??_);_(@_)">
                  <c:v>28820.09603019613</c:v>
                </c:pt>
                <c:pt idx="26" formatCode="_(* #,##0_);_(* \(#,##0\);_(* &quot;-&quot;??_);_(@_)">
                  <c:v>29517.40716827477</c:v>
                </c:pt>
              </c:numCache>
            </c:numRef>
          </c:yVal>
          <c:smooth val="1"/>
          <c:extLst xmlns:c16r2="http://schemas.microsoft.com/office/drawing/2015/06/chart">
            <c:ext xmlns:c16="http://schemas.microsoft.com/office/drawing/2014/chart" uri="{C3380CC4-5D6E-409C-BE32-E72D297353CC}">
              <c16:uniqueId val="{00000003-7091-434F-9EEC-9431CCEE19D9}"/>
            </c:ext>
          </c:extLst>
        </c:ser>
        <c:dLbls>
          <c:showLegendKey val="0"/>
          <c:showVal val="0"/>
          <c:showCatName val="0"/>
          <c:showSerName val="0"/>
          <c:showPercent val="0"/>
          <c:showBubbleSize val="0"/>
        </c:dLbls>
        <c:axId val="-1578166544"/>
        <c:axId val="-1578634048"/>
      </c:scatterChart>
      <c:valAx>
        <c:axId val="-1234383888"/>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695238816"/>
        <c:crosses val="autoZero"/>
        <c:crossBetween val="midCat"/>
      </c:valAx>
      <c:valAx>
        <c:axId val="-1695238816"/>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1234383888"/>
        <c:crosses val="autoZero"/>
        <c:crossBetween val="midCat"/>
      </c:valAx>
      <c:valAx>
        <c:axId val="-1578634048"/>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1578166544"/>
        <c:crosses val="max"/>
        <c:crossBetween val="midCat"/>
      </c:valAx>
      <c:valAx>
        <c:axId val="-1578166544"/>
        <c:scaling>
          <c:orientation val="minMax"/>
        </c:scaling>
        <c:delete val="1"/>
        <c:axPos val="b"/>
        <c:numFmt formatCode="General" sourceLinked="1"/>
        <c:majorTickMark val="out"/>
        <c:minorTickMark val="none"/>
        <c:tickLblPos val="nextTo"/>
        <c:crossAx val="-1578634048"/>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84882.5402999899</c:v>
                </c:pt>
                <c:pt idx="2">
                  <c:v>986156.967883907</c:v>
                </c:pt>
                <c:pt idx="3">
                  <c:v>987293.333452241</c:v>
                </c:pt>
                <c:pt idx="4">
                  <c:v>988303.9916990142</c:v>
                </c:pt>
                <c:pt idx="5">
                  <c:v>989199.0648476871</c:v>
                </c:pt>
                <c:pt idx="6">
                  <c:v>989986.933895841</c:v>
                </c:pt>
                <c:pt idx="7">
                  <c:v>990674.6216097407</c:v>
                </c:pt>
                <c:pt idx="8">
                  <c:v>991268.089295936</c:v>
                </c:pt>
                <c:pt idx="9">
                  <c:v>991772.4666890874</c:v>
                </c:pt>
                <c:pt idx="10">
                  <c:v>992192.2299714516</c:v>
                </c:pt>
                <c:pt idx="11">
                  <c:v>992531.339577653</c:v>
                </c:pt>
                <c:pt idx="12">
                  <c:v>992793.3468296844</c:v>
                </c:pt>
                <c:pt idx="13">
                  <c:v>992981.4764225954</c:v>
                </c:pt>
                <c:pt idx="14">
                  <c:v>993134.7985758039</c:v>
                </c:pt>
                <c:pt idx="15">
                  <c:v>993265.7542215516</c:v>
                </c:pt>
                <c:pt idx="16">
                  <c:v>993382.1850864553</c:v>
                </c:pt>
                <c:pt idx="17">
                  <c:v>993489.8047700431</c:v>
                </c:pt>
                <c:pt idx="18">
                  <c:v>993592.7147922063</c:v>
                </c:pt>
                <c:pt idx="19">
                  <c:v>993693.7965414039</c:v>
                </c:pt>
                <c:pt idx="20">
                  <c:v>993795.0127340993</c:v>
                </c:pt>
                <c:pt idx="21">
                  <c:v>993897.6389113073</c:v>
                </c:pt>
                <c:pt idx="22">
                  <c:v>994002.440857541</c:v>
                </c:pt>
                <c:pt idx="23">
                  <c:v>994109.8102495287</c:v>
                </c:pt>
                <c:pt idx="24">
                  <c:v>994219.8680674644</c:v>
                </c:pt>
                <c:pt idx="25">
                  <c:v>994332.5431499683</c:v>
                </c:pt>
                <c:pt idx="26">
                  <c:v>994447.6316060345</c:v>
                </c:pt>
                <c:pt idx="27">
                  <c:v>994564.9043061603</c:v>
                </c:pt>
                <c:pt idx="28">
                  <c:v>994684.0925435626</c:v>
                </c:pt>
                <c:pt idx="29">
                  <c:v>994804.9044441418</c:v>
                </c:pt>
                <c:pt idx="30">
                  <c:v>994927.0393881983</c:v>
                </c:pt>
                <c:pt idx="31">
                  <c:v>995050.1983719678</c:v>
                </c:pt>
                <c:pt idx="32">
                  <c:v>995174.0912732873</c:v>
                </c:pt>
                <c:pt idx="33">
                  <c:v>995298.441782008</c:v>
                </c:pt>
                <c:pt idx="34">
                  <c:v>995422.9905798453</c:v>
                </c:pt>
                <c:pt idx="35">
                  <c:v>995547.4972179962</c:v>
                </c:pt>
                <c:pt idx="36">
                  <c:v>995671.741035739</c:v>
                </c:pt>
                <c:pt idx="37">
                  <c:v>995795.5213819341</c:v>
                </c:pt>
                <c:pt idx="38">
                  <c:v>995918.6573386486</c:v>
                </c:pt>
                <c:pt idx="39">
                  <c:v>996040.9870978348</c:v>
                </c:pt>
                <c:pt idx="40">
                  <c:v>996162.3672141531</c:v>
                </c:pt>
                <c:pt idx="41">
                  <c:v>996282.6716236374</c:v>
                </c:pt>
                <c:pt idx="42">
                  <c:v>996401.7905622069</c:v>
                </c:pt>
                <c:pt idx="43">
                  <c:v>996519.6294393468</c:v>
                </c:pt>
                <c:pt idx="44">
                  <c:v>996636.1077026519</c:v>
                </c:pt>
                <c:pt idx="45">
                  <c:v>996751.1577187212</c:v>
                </c:pt>
                <c:pt idx="46">
                  <c:v>996864.7236881264</c:v>
                </c:pt>
                <c:pt idx="47">
                  <c:v>996976.7606064224</c:v>
                </c:pt>
                <c:pt idx="48">
                  <c:v>997087.2332787563</c:v>
                </c:pt>
                <c:pt idx="49">
                  <c:v>997196.1153924481</c:v>
                </c:pt>
                <c:pt idx="50">
                  <c:v>997303.3886494689</c:v>
                </c:pt>
                <c:pt idx="51">
                  <c:v>997409.0419590872</c:v>
                </c:pt>
                <c:pt idx="52">
                  <c:v>997513.0706896464</c:v>
                </c:pt>
                <c:pt idx="53">
                  <c:v>997615.4759778406</c:v>
                </c:pt>
                <c:pt idx="54">
                  <c:v>997716.2640928739</c:v>
                </c:pt>
                <c:pt idx="55">
                  <c:v>997815.4458527044</c:v>
                </c:pt>
                <c:pt idx="56">
                  <c:v>997913.0360893424</c:v>
                </c:pt>
                <c:pt idx="57">
                  <c:v>998009.0531601455</c:v>
                </c:pt>
                <c:pt idx="58">
                  <c:v>998103.5185019898</c:v>
                </c:pt>
                <c:pt idx="59">
                  <c:v>998196.456225297</c:v>
                </c:pt>
                <c:pt idx="60">
                  <c:v>998287.8927449839</c:v>
                </c:pt>
                <c:pt idx="61">
                  <c:v>998377.856445535</c:v>
                </c:pt>
                <c:pt idx="62">
                  <c:v>998466.377377508</c:v>
                </c:pt>
                <c:pt idx="63">
                  <c:v>998553.4869830055</c:v>
                </c:pt>
                <c:pt idx="64">
                  <c:v>998639.2178477121</c:v>
                </c:pt>
                <c:pt idx="65">
                  <c:v>998723.6034773316</c:v>
                </c:pt>
                <c:pt idx="66">
                  <c:v>998806.6780963673</c:v>
                </c:pt>
                <c:pt idx="67">
                  <c:v>998888.476467347</c:v>
                </c:pt>
                <c:pt idx="68">
                  <c:v>998969.0337287415</c:v>
                </c:pt>
                <c:pt idx="69">
                  <c:v>999048.3852499513</c:v>
                </c:pt>
                <c:pt idx="70">
                  <c:v>999126.5665018706</c:v>
                </c:pt>
                <c:pt idx="71">
                  <c:v>999203.6129416423</c:v>
                </c:pt>
                <c:pt idx="72">
                  <c:v>999279.5599103539</c:v>
                </c:pt>
                <c:pt idx="73">
                  <c:v>999354.4425424953</c:v>
                </c:pt>
                <c:pt idx="74">
                  <c:v>999428.2956861204</c:v>
                </c:pt>
                <c:pt idx="75">
                  <c:v>999501.1538327324</c:v>
                </c:pt>
                <c:pt idx="76">
                  <c:v>999573.0510559944</c:v>
                </c:pt>
                <c:pt idx="77">
                  <c:v>999644.0209584468</c:v>
                </c:pt>
                <c:pt idx="78">
                  <c:v>999714.0966254774</c:v>
                </c:pt>
                <c:pt idx="79">
                  <c:v>999783.3105858572</c:v>
                </c:pt>
                <c:pt idx="80">
                  <c:v>999851.6947782133</c:v>
                </c:pt>
                <c:pt idx="81">
                  <c:v>999919.2805228869</c:v>
                </c:pt>
                <c:pt idx="82">
                  <c:v>999986.0984985739</c:v>
                </c:pt>
                <c:pt idx="83">
                  <c:v>1.00005217872341E6</c:v>
                </c:pt>
                <c:pt idx="84">
                  <c:v>1.0001175505399E6</c:v>
                </c:pt>
                <c:pt idx="85">
                  <c:v>1.00018224260342E6</c:v>
                </c:pt>
                <c:pt idx="86">
                  <c:v>1.00024628287391E6</c:v>
                </c:pt>
                <c:pt idx="87">
                  <c:v>1.00030969861029E6</c:v>
                </c:pt>
                <c:pt idx="88">
                  <c:v>1.00037251636751E6</c:v>
                </c:pt>
                <c:pt idx="89">
                  <c:v>1.00043476199584E6</c:v>
                </c:pt>
                <c:pt idx="90">
                  <c:v>1.00049646064214E6</c:v>
                </c:pt>
                <c:pt idx="91">
                  <c:v>1.0005576367529E6</c:v>
                </c:pt>
                <c:pt idx="92">
                  <c:v>1.00061831407884E6</c:v>
                </c:pt>
                <c:pt idx="93">
                  <c:v>1.00067851568105E6</c:v>
                </c:pt>
                <c:pt idx="94">
                  <c:v>1.00073826393807E6</c:v>
                </c:pt>
                <c:pt idx="95">
                  <c:v>1.0007975805543E6</c:v>
                </c:pt>
                <c:pt idx="96">
                  <c:v>1.00085648656912E6</c:v>
                </c:pt>
                <c:pt idx="97">
                  <c:v>1.00091500236698E6</c:v>
                </c:pt>
                <c:pt idx="98">
                  <c:v>1.00097314768803E6</c:v>
                </c:pt>
                <c:pt idx="99">
                  <c:v>1.00103094163942E6</c:v>
                </c:pt>
                <c:pt idx="100">
                  <c:v>1.001088402707E6</c:v>
                </c:pt>
                <c:pt idx="101">
                  <c:v>1.00114554876754E6</c:v>
                </c:pt>
                <c:pt idx="102">
                  <c:v>1.00120239710111E6</c:v>
                </c:pt>
                <c:pt idx="103">
                  <c:v>1.00125896440387E6</c:v>
                </c:pt>
                <c:pt idx="104">
                  <c:v>1.00131526680094E6</c:v>
                </c:pt>
                <c:pt idx="105">
                  <c:v>1.00137131985945E6</c:v>
                </c:pt>
                <c:pt idx="106">
                  <c:v>1.0014271386017E6</c:v>
                </c:pt>
                <c:pt idx="107">
                  <c:v>1.00148273751835E6</c:v>
                </c:pt>
                <c:pt idx="108">
                  <c:v>1.00153813058153E6</c:v>
                </c:pt>
                <c:pt idx="109">
                  <c:v>1.00159333125809E6</c:v>
                </c:pt>
                <c:pt idx="110">
                  <c:v>1.00164835252263E6</c:v>
                </c:pt>
                <c:pt idx="111">
                  <c:v>1.00170320687052E6</c:v>
                </c:pt>
                <c:pt idx="112">
                  <c:v>1.00175790633076E6</c:v>
                </c:pt>
                <c:pt idx="113">
                  <c:v>1.00181246247881E6</c:v>
                </c:pt>
                <c:pt idx="114">
                  <c:v>1.00186688644911E6</c:v>
                </c:pt>
                <c:pt idx="115">
                  <c:v>1.00192118894753E6</c:v>
                </c:pt>
                <c:pt idx="116">
                  <c:v>1.00197538026367E6</c:v>
                </c:pt>
                <c:pt idx="117">
                  <c:v>1.00202947028285E6</c:v>
                </c:pt>
                <c:pt idx="118">
                  <c:v>1.00208346849797E6</c:v>
                </c:pt>
                <c:pt idx="119">
                  <c:v>1.0021373840212E6</c:v>
                </c:pt>
              </c:numCache>
            </c:numRef>
          </c:yVal>
          <c:smooth val="1"/>
          <c:extLst xmlns:c16r2="http://schemas.microsoft.com/office/drawing/2015/06/chart">
            <c:ext xmlns:c16="http://schemas.microsoft.com/office/drawing/2014/chart" uri="{C3380CC4-5D6E-409C-BE32-E72D297353CC}">
              <c16:uniqueId val="{00000000-DC9D-4376-A1CD-E1F12DCBADD1}"/>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31343.9492499753</c:v>
                </c:pt>
                <c:pt idx="2">
                  <c:v>533003.1509160936</c:v>
                </c:pt>
                <c:pt idx="3">
                  <c:v>534539.0290634992</c:v>
                </c:pt>
                <c:pt idx="4">
                  <c:v>535957.4701891933</c:v>
                </c:pt>
                <c:pt idx="5">
                  <c:v>537263.718050146</c:v>
                </c:pt>
                <c:pt idx="6">
                  <c:v>538462.5081208164</c:v>
                </c:pt>
                <c:pt idx="7">
                  <c:v>539558.1662086204</c:v>
                </c:pt>
                <c:pt idx="8">
                  <c:v>540554.6846825783</c:v>
                </c:pt>
                <c:pt idx="9">
                  <c:v>541455.781463748</c:v>
                </c:pt>
                <c:pt idx="10">
                  <c:v>542264.94573671</c:v>
                </c:pt>
                <c:pt idx="11">
                  <c:v>542985.4734386689</c:v>
                </c:pt>
                <c:pt idx="12">
                  <c:v>543620.49488342</c:v>
                </c:pt>
                <c:pt idx="13">
                  <c:v>544172.9963365137</c:v>
                </c:pt>
                <c:pt idx="14">
                  <c:v>544681.415637913</c:v>
                </c:pt>
                <c:pt idx="15">
                  <c:v>545158.1132475702</c:v>
                </c:pt>
                <c:pt idx="16">
                  <c:v>545611.0023678171</c:v>
                </c:pt>
                <c:pt idx="17">
                  <c:v>546045.9543216086</c:v>
                </c:pt>
                <c:pt idx="18">
                  <c:v>546467.2869118669</c:v>
                </c:pt>
                <c:pt idx="19">
                  <c:v>546878.1358015</c:v>
                </c:pt>
                <c:pt idx="20">
                  <c:v>547280.7407440958</c:v>
                </c:pt>
                <c:pt idx="21">
                  <c:v>547676.665912696</c:v>
                </c:pt>
                <c:pt idx="22">
                  <c:v>548066.9692286592</c:v>
                </c:pt>
                <c:pt idx="23">
                  <c:v>548452.3322439301</c:v>
                </c:pt>
                <c:pt idx="24">
                  <c:v>548833.1595325443</c:v>
                </c:pt>
                <c:pt idx="25">
                  <c:v>549209.6545323043</c:v>
                </c:pt>
                <c:pt idx="26">
                  <c:v>549581.8772146092</c:v>
                </c:pt>
                <c:pt idx="27">
                  <c:v>549949.849941123</c:v>
                </c:pt>
                <c:pt idx="28">
                  <c:v>550313.5431962151</c:v>
                </c:pt>
                <c:pt idx="29">
                  <c:v>550672.8919740941</c:v>
                </c:pt>
                <c:pt idx="30">
                  <c:v>551027.8103847404</c:v>
                </c:pt>
                <c:pt idx="31">
                  <c:v>551378.2023681846</c:v>
                </c:pt>
                <c:pt idx="32">
                  <c:v>551723.9694249974</c:v>
                </c:pt>
                <c:pt idx="33">
                  <c:v>552065.0160813871</c:v>
                </c:pt>
                <c:pt idx="34">
                  <c:v>552401.2536426415</c:v>
                </c:pt>
                <c:pt idx="35">
                  <c:v>552732.6026606058</c:v>
                </c:pt>
                <c:pt idx="36">
                  <c:v>553058.9944422739</c:v>
                </c:pt>
                <c:pt idx="37">
                  <c:v>553380.3718499665</c:v>
                </c:pt>
                <c:pt idx="38">
                  <c:v>553696.6895845382</c:v>
                </c:pt>
                <c:pt idx="39">
                  <c:v>554007.9140974345</c:v>
                </c:pt>
                <c:pt idx="40">
                  <c:v>554314.023350864</c:v>
                </c:pt>
                <c:pt idx="41">
                  <c:v>554615.006315533</c:v>
                </c:pt>
                <c:pt idx="42">
                  <c:v>554910.8623387461</c:v>
                </c:pt>
                <c:pt idx="43">
                  <c:v>555201.6004382569</c:v>
                </c:pt>
                <c:pt idx="44">
                  <c:v>555487.2385582306</c:v>
                </c:pt>
                <c:pt idx="45">
                  <c:v>555767.8028138077</c:v>
                </c:pt>
                <c:pt idx="46">
                  <c:v>556043.3267432888</c:v>
                </c:pt>
                <c:pt idx="47">
                  <c:v>556313.850581277</c:v>
                </c:pt>
                <c:pt idx="48">
                  <c:v>556579.420561844</c:v>
                </c:pt>
                <c:pt idx="49">
                  <c:v>556840.088257561</c:v>
                </c:pt>
                <c:pt idx="50">
                  <c:v>557095.9099578474</c:v>
                </c:pt>
                <c:pt idx="51">
                  <c:v>557346.9460883097</c:v>
                </c:pt>
                <c:pt idx="52">
                  <c:v>557593.2606714723</c:v>
                </c:pt>
                <c:pt idx="53">
                  <c:v>557834.9208285474</c:v>
                </c:pt>
                <c:pt idx="54">
                  <c:v>558071.9963209156</c:v>
                </c:pt>
                <c:pt idx="55">
                  <c:v>558304.559129687</c:v>
                </c:pt>
                <c:pt idx="56">
                  <c:v>558532.6830714088</c:v>
                </c:pt>
                <c:pt idx="57">
                  <c:v>558756.4434478824</c:v>
                </c:pt>
                <c:pt idx="58">
                  <c:v>558975.91672794</c:v>
                </c:pt>
                <c:pt idx="59">
                  <c:v>559191.1802590262</c:v>
                </c:pt>
                <c:pt idx="60">
                  <c:v>559402.3120064771</c:v>
                </c:pt>
                <c:pt idx="61">
                  <c:v>559609.3903184339</c:v>
                </c:pt>
                <c:pt idx="62">
                  <c:v>559812.4937144316</c:v>
                </c:pt>
                <c:pt idx="63">
                  <c:v>560011.7006957743</c:v>
                </c:pt>
                <c:pt idx="64">
                  <c:v>560207.0895759545</c:v>
                </c:pt>
                <c:pt idx="65">
                  <c:v>560398.7383294475</c:v>
                </c:pt>
                <c:pt idx="66">
                  <c:v>560586.7244572965</c:v>
                </c:pt>
                <c:pt idx="67">
                  <c:v>560771.1248681357</c:v>
                </c:pt>
                <c:pt idx="68">
                  <c:v>560952.0157732113</c:v>
                </c:pt>
                <c:pt idx="69">
                  <c:v>561129.4725942308</c:v>
                </c:pt>
                <c:pt idx="70">
                  <c:v>561303.5698828695</c:v>
                </c:pt>
                <c:pt idx="71">
                  <c:v>561474.381250884</c:v>
                </c:pt>
                <c:pt idx="72">
                  <c:v>561641.9793098591</c:v>
                </c:pt>
                <c:pt idx="73">
                  <c:v>561806.4356197253</c:v>
                </c:pt>
                <c:pt idx="74">
                  <c:v>561967.820645141</c:v>
                </c:pt>
                <c:pt idx="75">
                  <c:v>562126.2037191263</c:v>
                </c:pt>
                <c:pt idx="76">
                  <c:v>562281.6530131284</c:v>
                </c:pt>
                <c:pt idx="77">
                  <c:v>562434.2355129583</c:v>
                </c:pt>
                <c:pt idx="78">
                  <c:v>562584.0170000138</c:v>
                </c:pt>
                <c:pt idx="79">
                  <c:v>562731.0620372394</c:v>
                </c:pt>
                <c:pt idx="80">
                  <c:v>562875.4339593705</c:v>
                </c:pt>
                <c:pt idx="81">
                  <c:v>563017.1948669983</c:v>
                </c:pt>
                <c:pt idx="82">
                  <c:v>563156.4056240671</c:v>
                </c:pt>
                <c:pt idx="83">
                  <c:v>563293.1258584346</c:v>
                </c:pt>
                <c:pt idx="84">
                  <c:v>563427.4139651608</c:v>
                </c:pt>
                <c:pt idx="85">
                  <c:v>563559.327112224</c:v>
                </c:pt>
                <c:pt idx="86">
                  <c:v>563688.9212483849</c:v>
                </c:pt>
                <c:pt idx="87">
                  <c:v>563816.2511129496</c:v>
                </c:pt>
                <c:pt idx="88">
                  <c:v>563941.3702472012</c:v>
                </c:pt>
                <c:pt idx="89">
                  <c:v>564064.3310072945</c:v>
                </c:pt>
                <c:pt idx="90">
                  <c:v>564185.184578417</c:v>
                </c:pt>
                <c:pt idx="91">
                  <c:v>564303.9809900803</c:v>
                </c:pt>
                <c:pt idx="92">
                  <c:v>564420.7691322939</c:v>
                </c:pt>
                <c:pt idx="93">
                  <c:v>564535.5967726316</c:v>
                </c:pt>
                <c:pt idx="94">
                  <c:v>564648.5105739112</c:v>
                </c:pt>
                <c:pt idx="95">
                  <c:v>564759.5561124708</c:v>
                </c:pt>
                <c:pt idx="96">
                  <c:v>564868.7778968965</c:v>
                </c:pt>
                <c:pt idx="97">
                  <c:v>564976.219387124</c:v>
                </c:pt>
                <c:pt idx="98">
                  <c:v>565081.9230138204</c:v>
                </c:pt>
                <c:pt idx="99">
                  <c:v>565185.930197978</c:v>
                </c:pt>
                <c:pt idx="100">
                  <c:v>565288.2813706473</c:v>
                </c:pt>
                <c:pt idx="101">
                  <c:v>565389.015992754</c:v>
                </c:pt>
                <c:pt idx="102">
                  <c:v>565488.1725749333</c:v>
                </c:pt>
                <c:pt idx="103">
                  <c:v>565585.7886973573</c:v>
                </c:pt>
                <c:pt idx="104">
                  <c:v>565681.9010294778</c:v>
                </c:pt>
                <c:pt idx="105">
                  <c:v>565776.5453496819</c:v>
                </c:pt>
                <c:pt idx="106">
                  <c:v>565869.7565648028</c:v>
                </c:pt>
                <c:pt idx="107">
                  <c:v>565961.568729461</c:v>
                </c:pt>
                <c:pt idx="108">
                  <c:v>566052.015065217</c:v>
                </c:pt>
                <c:pt idx="109">
                  <c:v>566141.1279795017</c:v>
                </c:pt>
                <c:pt idx="110">
                  <c:v>566228.9390843271</c:v>
                </c:pt>
                <c:pt idx="111">
                  <c:v>566315.4792147039</c:v>
                </c:pt>
                <c:pt idx="112">
                  <c:v>566400.7784468437</c:v>
                </c:pt>
                <c:pt idx="113">
                  <c:v>566484.866116039</c:v>
                </c:pt>
                <c:pt idx="114">
                  <c:v>566567.770834267</c:v>
                </c:pt>
                <c:pt idx="115">
                  <c:v>566649.5205075014</c:v>
                </c:pt>
                <c:pt idx="116">
                  <c:v>566730.142352699</c:v>
                </c:pt>
                <c:pt idx="117">
                  <c:v>566809.6629144873</c:v>
                </c:pt>
                <c:pt idx="118">
                  <c:v>566888.108081532</c:v>
                </c:pt>
                <c:pt idx="119">
                  <c:v>566965.5031025829</c:v>
                </c:pt>
              </c:numCache>
            </c:numRef>
          </c:yVal>
          <c:smooth val="1"/>
          <c:extLst xmlns:c16r2="http://schemas.microsoft.com/office/drawing/2015/06/chart">
            <c:ext xmlns:c16="http://schemas.microsoft.com/office/drawing/2014/chart" uri="{C3380CC4-5D6E-409C-BE32-E72D297353CC}">
              <c16:uniqueId val="{00000001-DC9D-4376-A1CD-E1F12DCBADD1}"/>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749.920290544</c:v>
                </c:pt>
                <c:pt idx="14">
                  <c:v>258455.8525507306</c:v>
                </c:pt>
                <c:pt idx="15">
                  <c:v>258269.9518308987</c:v>
                </c:pt>
                <c:pt idx="16">
                  <c:v>258164.5979340416</c:v>
                </c:pt>
                <c:pt idx="17">
                  <c:v>258118.6857218008</c:v>
                </c:pt>
                <c:pt idx="18">
                  <c:v>258116.063800513</c:v>
                </c:pt>
                <c:pt idx="19">
                  <c:v>258144.4066708141</c:v>
                </c:pt>
                <c:pt idx="20">
                  <c:v>258194.3413316325</c:v>
                </c:pt>
                <c:pt idx="21">
                  <c:v>258258.7708841814</c:v>
                </c:pt>
                <c:pt idx="22">
                  <c:v>258332.3508887585</c:v>
                </c:pt>
                <c:pt idx="23">
                  <c:v>258411.0841509555</c:v>
                </c:pt>
                <c:pt idx="24">
                  <c:v>258492.0073122171</c:v>
                </c:pt>
                <c:pt idx="25">
                  <c:v>258572.9485925272</c:v>
                </c:pt>
                <c:pt idx="26">
                  <c:v>258653.3035021361</c:v>
                </c:pt>
                <c:pt idx="27">
                  <c:v>258732.2283811536</c:v>
                </c:pt>
                <c:pt idx="28">
                  <c:v>258809.1086090603</c:v>
                </c:pt>
                <c:pt idx="29">
                  <c:v>258883.5396164657</c:v>
                </c:pt>
                <c:pt idx="30">
                  <c:v>258955.2741955322</c:v>
                </c:pt>
                <c:pt idx="31">
                  <c:v>259024.1818217511</c:v>
                </c:pt>
                <c:pt idx="32">
                  <c:v>259090.2175321934</c:v>
                </c:pt>
                <c:pt idx="33">
                  <c:v>259153.3981851292</c:v>
                </c:pt>
                <c:pt idx="34">
                  <c:v>259213.784414301</c:v>
                </c:pt>
                <c:pt idx="35">
                  <c:v>259271.46697152</c:v>
                </c:pt>
                <c:pt idx="36">
                  <c:v>259326.5564462785</c:v>
                </c:pt>
                <c:pt idx="37">
                  <c:v>259379.1755798405</c:v>
                </c:pt>
                <c:pt idx="38">
                  <c:v>259429.453568641</c:v>
                </c:pt>
                <c:pt idx="39">
                  <c:v>259477.523568341</c:v>
                </c:pt>
                <c:pt idx="40">
                  <c:v>259523.5184124368</c:v>
                </c:pt>
                <c:pt idx="41">
                  <c:v>259567.5682541686</c:v>
                </c:pt>
                <c:pt idx="42">
                  <c:v>259609.7990024804</c:v>
                </c:pt>
                <c:pt idx="43">
                  <c:v>259650.3312865708</c:v>
                </c:pt>
                <c:pt idx="44">
                  <c:v>259689.279815209</c:v>
                </c:pt>
                <c:pt idx="45">
                  <c:v>259726.753028906</c:v>
                </c:pt>
                <c:pt idx="46">
                  <c:v>259762.8529669811</c:v>
                </c:pt>
                <c:pt idx="47">
                  <c:v>259797.675290051</c:v>
                </c:pt>
                <c:pt idx="48">
                  <c:v>259831.3094127302</c:v>
                </c:pt>
                <c:pt idx="49">
                  <c:v>259863.838712324</c:v>
                </c:pt>
                <c:pt idx="50">
                  <c:v>259895.3407877414</c:v>
                </c:pt>
                <c:pt idx="51">
                  <c:v>259925.8877493726</c:v>
                </c:pt>
                <c:pt idx="52">
                  <c:v>259955.5465285621</c:v>
                </c:pt>
                <c:pt idx="53">
                  <c:v>259984.3791909878</c:v>
                </c:pt>
                <c:pt idx="54">
                  <c:v>260012.4432482476</c:v>
                </c:pt>
                <c:pt idx="55">
                  <c:v>260039.7919625337</c:v>
                </c:pt>
                <c:pt idx="56">
                  <c:v>260066.4746407584</c:v>
                </c:pt>
                <c:pt idx="57">
                  <c:v>260092.5369157396</c:v>
                </c:pt>
                <c:pt idx="58">
                  <c:v>260118.021012984</c:v>
                </c:pt>
                <c:pt idx="59">
                  <c:v>260142.9660022967</c:v>
                </c:pt>
                <c:pt idx="60">
                  <c:v>260167.4080339473</c:v>
                </c:pt>
                <c:pt idx="61">
                  <c:v>260191.380559494</c:v>
                </c:pt>
                <c:pt idx="62">
                  <c:v>260214.9145376178</c:v>
                </c:pt>
                <c:pt idx="63">
                  <c:v>260238.0386254952</c:v>
                </c:pt>
                <c:pt idx="64">
                  <c:v>260260.7793563612</c:v>
                </c:pt>
                <c:pt idx="65">
                  <c:v>260283.1613039802</c:v>
                </c:pt>
                <c:pt idx="66">
                  <c:v>260305.2072347748</c:v>
                </c:pt>
                <c:pt idx="67">
                  <c:v>260326.938248378</c:v>
                </c:pt>
                <c:pt idx="68">
                  <c:v>260348.3739073655</c:v>
                </c:pt>
                <c:pt idx="69">
                  <c:v>260369.5323569128</c:v>
                </c:pt>
                <c:pt idx="70">
                  <c:v>260390.4304350861</c:v>
                </c:pt>
                <c:pt idx="71">
                  <c:v>260411.0837744538</c:v>
                </c:pt>
                <c:pt idx="72">
                  <c:v>260431.5068956616</c:v>
                </c:pt>
                <c:pt idx="73">
                  <c:v>260451.71329358</c:v>
                </c:pt>
                <c:pt idx="74">
                  <c:v>260471.7155165969</c:v>
                </c:pt>
                <c:pt idx="75">
                  <c:v>260491.5252395857</c:v>
                </c:pt>
                <c:pt idx="76">
                  <c:v>260511.1533310468</c:v>
                </c:pt>
                <c:pt idx="77">
                  <c:v>260530.6099148825</c:v>
                </c:pt>
                <c:pt idx="78">
                  <c:v>260549.9044272336</c:v>
                </c:pt>
                <c:pt idx="79">
                  <c:v>260569.0456687711</c:v>
                </c:pt>
                <c:pt idx="80">
                  <c:v>260588.0418528095</c:v>
                </c:pt>
                <c:pt idx="81">
                  <c:v>260606.9006495781</c:v>
                </c:pt>
                <c:pt idx="82">
                  <c:v>260625.629226961</c:v>
                </c:pt>
                <c:pt idx="83">
                  <c:v>260644.234287991</c:v>
                </c:pt>
                <c:pt idx="84">
                  <c:v>260662.7221053623</c:v>
                </c:pt>
                <c:pt idx="85">
                  <c:v>260681.0985532019</c:v>
                </c:pt>
                <c:pt idx="86">
                  <c:v>260699.3691363249</c:v>
                </c:pt>
                <c:pt idx="87">
                  <c:v>260717.5390171765</c:v>
                </c:pt>
                <c:pt idx="88">
                  <c:v>260735.6130406495</c:v>
                </c:pt>
                <c:pt idx="89">
                  <c:v>260753.5957569493</c:v>
                </c:pt>
                <c:pt idx="90">
                  <c:v>260771.4914426671</c:v>
                </c:pt>
                <c:pt idx="91">
                  <c:v>260789.3041202039</c:v>
                </c:pt>
                <c:pt idx="92">
                  <c:v>260807.037575682</c:v>
                </c:pt>
                <c:pt idx="93">
                  <c:v>260824.695375464</c:v>
                </c:pt>
                <c:pt idx="94">
                  <c:v>260842.2808813951</c:v>
                </c:pt>
                <c:pt idx="95">
                  <c:v>260859.7972648694</c:v>
                </c:pt>
                <c:pt idx="96">
                  <c:v>260877.247519816</c:v>
                </c:pt>
                <c:pt idx="97">
                  <c:v>260894.6344746925</c:v>
                </c:pt>
                <c:pt idx="98">
                  <c:v>260911.9608035673</c:v>
                </c:pt>
                <c:pt idx="99">
                  <c:v>260929.2290363591</c:v>
                </c:pt>
                <c:pt idx="100">
                  <c:v>260946.4415683073</c:v>
                </c:pt>
                <c:pt idx="101">
                  <c:v>260963.6006687307</c:v>
                </c:pt>
                <c:pt idx="102">
                  <c:v>260980.7084891334</c:v>
                </c:pt>
                <c:pt idx="103">
                  <c:v>260997.7670707084</c:v>
                </c:pt>
                <c:pt idx="104">
                  <c:v>261014.7783512893</c:v>
                </c:pt>
                <c:pt idx="105">
                  <c:v>261031.7441717911</c:v>
                </c:pt>
                <c:pt idx="106">
                  <c:v>261048.6662821819</c:v>
                </c:pt>
                <c:pt idx="107">
                  <c:v>261065.546347023</c:v>
                </c:pt>
                <c:pt idx="108">
                  <c:v>261082.3859506107</c:v>
                </c:pt>
                <c:pt idx="109">
                  <c:v>261099.1866017504</c:v>
                </c:pt>
                <c:pt idx="110">
                  <c:v>261115.9497381936</c:v>
                </c:pt>
                <c:pt idx="111">
                  <c:v>261132.6767307617</c:v>
                </c:pt>
                <c:pt idx="112">
                  <c:v>261149.3688871832</c:v>
                </c:pt>
                <c:pt idx="113">
                  <c:v>261166.0274556653</c:v>
                </c:pt>
                <c:pt idx="114">
                  <c:v>261182.6536282194</c:v>
                </c:pt>
                <c:pt idx="115">
                  <c:v>261199.2485437622</c:v>
                </c:pt>
                <c:pt idx="116">
                  <c:v>261215.813291006</c:v>
                </c:pt>
                <c:pt idx="117">
                  <c:v>261232.3489111577</c:v>
                </c:pt>
                <c:pt idx="118">
                  <c:v>261248.8564004379</c:v>
                </c:pt>
                <c:pt idx="119">
                  <c:v>261265.3367124362</c:v>
                </c:pt>
              </c:numCache>
            </c:numRef>
          </c:yVal>
          <c:smooth val="1"/>
          <c:extLst xmlns:c16r2="http://schemas.microsoft.com/office/drawing/2015/06/chart">
            <c:ext xmlns:c16="http://schemas.microsoft.com/office/drawing/2014/chart" uri="{C3380CC4-5D6E-409C-BE32-E72D297353CC}">
              <c16:uniqueId val="{00000002-DC9D-4376-A1CD-E1F12DCBADD1}"/>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1062.5640119095</c:v>
                </c:pt>
                <c:pt idx="2">
                  <c:v>326972.1569023599</c:v>
                </c:pt>
                <c:pt idx="3">
                  <c:v>332690.6191116011</c:v>
                </c:pt>
                <c:pt idx="4">
                  <c:v>338223.6288504855</c:v>
                </c:pt>
                <c:pt idx="5">
                  <c:v>343576.540459286</c:v>
                </c:pt>
                <c:pt idx="6">
                  <c:v>348754.4387558055</c:v>
                </c:pt>
                <c:pt idx="7">
                  <c:v>353762.1796058768</c:v>
                </c:pt>
                <c:pt idx="8">
                  <c:v>358604.4217067747</c:v>
                </c:pt>
                <c:pt idx="9">
                  <c:v>363285.6515558308</c:v>
                </c:pt>
                <c:pt idx="10">
                  <c:v>367810.2031270701</c:v>
                </c:pt>
                <c:pt idx="11">
                  <c:v>372182.2734375977</c:v>
                </c:pt>
                <c:pt idx="12">
                  <c:v>376405.9349210534</c:v>
                </c:pt>
                <c:pt idx="13">
                  <c:v>380319.4838587725</c:v>
                </c:pt>
                <c:pt idx="14">
                  <c:v>384035.1245544442</c:v>
                </c:pt>
                <c:pt idx="15">
                  <c:v>387574.6271767565</c:v>
                </c:pt>
                <c:pt idx="16">
                  <c:v>390950.3029343402</c:v>
                </c:pt>
                <c:pt idx="17">
                  <c:v>394172.9254534403</c:v>
                </c:pt>
                <c:pt idx="18">
                  <c:v>397252.0350235718</c:v>
                </c:pt>
                <c:pt idx="19">
                  <c:v>400196.1550028917</c:v>
                </c:pt>
                <c:pt idx="20">
                  <c:v>403012.9630540468</c:v>
                </c:pt>
                <c:pt idx="21">
                  <c:v>405709.4272082431</c:v>
                </c:pt>
                <c:pt idx="22">
                  <c:v>408291.914437864</c:v>
                </c:pt>
                <c:pt idx="23">
                  <c:v>410766.2777105884</c:v>
                </c:pt>
                <c:pt idx="24">
                  <c:v>413137.9261724781</c:v>
                </c:pt>
                <c:pt idx="25">
                  <c:v>415411.8820780352</c:v>
                </c:pt>
                <c:pt idx="26">
                  <c:v>417592.5384350512</c:v>
                </c:pt>
                <c:pt idx="27">
                  <c:v>419684.1832304236</c:v>
                </c:pt>
                <c:pt idx="28">
                  <c:v>421690.8689487776</c:v>
                </c:pt>
                <c:pt idx="29">
                  <c:v>423616.4211764359</c:v>
                </c:pt>
                <c:pt idx="30">
                  <c:v>425464.4579028373</c:v>
                </c:pt>
                <c:pt idx="31">
                  <c:v>427238.4061757925</c:v>
                </c:pt>
                <c:pt idx="32">
                  <c:v>428941.5165340001</c:v>
                </c:pt>
                <c:pt idx="33">
                  <c:v>430576.8756288452</c:v>
                </c:pt>
                <c:pt idx="34">
                  <c:v>432147.4173611331</c:v>
                </c:pt>
                <c:pt idx="35">
                  <c:v>433655.9327905502</c:v>
                </c:pt>
                <c:pt idx="36">
                  <c:v>435105.0790226111</c:v>
                </c:pt>
                <c:pt idx="37">
                  <c:v>436497.3872363747</c:v>
                </c:pt>
                <c:pt idx="38">
                  <c:v>437835.2699837112</c:v>
                </c:pt>
                <c:pt idx="39">
                  <c:v>439121.0273616847</c:v>
                </c:pt>
                <c:pt idx="40">
                  <c:v>440356.853508721</c:v>
                </c:pt>
                <c:pt idx="41">
                  <c:v>441544.842340768</c:v>
                </c:pt>
                <c:pt idx="42">
                  <c:v>442686.9928415497</c:v>
                </c:pt>
                <c:pt idx="43">
                  <c:v>443785.2139817389</c:v>
                </c:pt>
                <c:pt idx="44">
                  <c:v>444841.3293076927</c:v>
                </c:pt>
                <c:pt idx="45">
                  <c:v>445857.0812335927</c:v>
                </c:pt>
                <c:pt idx="46">
                  <c:v>446834.1350655953</c:v>
                </c:pt>
                <c:pt idx="47">
                  <c:v>447774.0827823835</c:v>
                </c:pt>
                <c:pt idx="48">
                  <c:v>448678.4465930972</c:v>
                </c:pt>
                <c:pt idx="49">
                  <c:v>449548.6822908365</c:v>
                </c:pt>
                <c:pt idx="50">
                  <c:v>450386.1824176554</c:v>
                </c:pt>
                <c:pt idx="51">
                  <c:v>451192.279255074</c:v>
                </c:pt>
                <c:pt idx="52">
                  <c:v>451968.2476516966</c:v>
                </c:pt>
                <c:pt idx="53">
                  <c:v>452715.3077006071</c:v>
                </c:pt>
                <c:pt idx="54">
                  <c:v>453434.6272760549</c:v>
                </c:pt>
                <c:pt idx="55">
                  <c:v>454127.3244384502</c:v>
                </c:pt>
                <c:pt idx="56">
                  <c:v>454794.4697159253</c:v>
                </c:pt>
                <c:pt idx="57">
                  <c:v>455437.0882700131</c:v>
                </c:pt>
                <c:pt idx="58">
                  <c:v>456056.1619523781</c:v>
                </c:pt>
                <c:pt idx="59">
                  <c:v>456652.6312589963</c:v>
                </c:pt>
                <c:pt idx="60">
                  <c:v>457227.3971876886</c:v>
                </c:pt>
                <c:pt idx="61">
                  <c:v>457781.3230045006</c:v>
                </c:pt>
                <c:pt idx="62">
                  <c:v>458315.2359240139</c:v>
                </c:pt>
                <c:pt idx="63">
                  <c:v>458829.9287083459</c:v>
                </c:pt>
                <c:pt idx="64">
                  <c:v>459326.1611892645</c:v>
                </c:pt>
                <c:pt idx="65">
                  <c:v>459804.6617175624</c:v>
                </c:pt>
                <c:pt idx="66">
                  <c:v>460266.1285435698</c:v>
                </c:pt>
                <c:pt idx="67">
                  <c:v>460711.2311324455</c:v>
                </c:pt>
                <c:pt idx="68">
                  <c:v>461140.6114176584</c:v>
                </c:pt>
                <c:pt idx="69">
                  <c:v>461554.8849958683</c:v>
                </c:pt>
                <c:pt idx="70">
                  <c:v>461954.6422662245</c:v>
                </c:pt>
                <c:pt idx="71">
                  <c:v>462340.4495169194</c:v>
                </c:pt>
                <c:pt idx="72">
                  <c:v>462712.849961674</c:v>
                </c:pt>
                <c:pt idx="73">
                  <c:v>463072.3647286784</c:v>
                </c:pt>
                <c:pt idx="74">
                  <c:v>463419.4938043627</c:v>
                </c:pt>
                <c:pt idx="75">
                  <c:v>463754.7169342457</c:v>
                </c:pt>
                <c:pt idx="76">
                  <c:v>464078.494482984</c:v>
                </c:pt>
                <c:pt idx="77">
                  <c:v>464391.2682556188</c:v>
                </c:pt>
                <c:pt idx="78">
                  <c:v>464693.4622819228</c:v>
                </c:pt>
                <c:pt idx="79">
                  <c:v>464985.4835656301</c:v>
                </c:pt>
                <c:pt idx="80">
                  <c:v>465267.7228002521</c:v>
                </c:pt>
                <c:pt idx="81">
                  <c:v>465540.5550530787</c:v>
                </c:pt>
                <c:pt idx="82">
                  <c:v>465804.3404188872</c:v>
                </c:pt>
                <c:pt idx="83">
                  <c:v>466059.4246447987</c:v>
                </c:pt>
                <c:pt idx="84">
                  <c:v>466306.1397276471</c:v>
                </c:pt>
                <c:pt idx="85">
                  <c:v>466544.804485153</c:v>
                </c:pt>
                <c:pt idx="86">
                  <c:v>466775.7251021322</c:v>
                </c:pt>
                <c:pt idx="87">
                  <c:v>466999.195652902</c:v>
                </c:pt>
                <c:pt idx="88">
                  <c:v>467215.4986009924</c:v>
                </c:pt>
                <c:pt idx="89">
                  <c:v>467424.9052772091</c:v>
                </c:pt>
                <c:pt idx="90">
                  <c:v>467627.6763370481</c:v>
                </c:pt>
                <c:pt idx="91">
                  <c:v>467824.062198407</c:v>
                </c:pt>
                <c:pt idx="92">
                  <c:v>468014.3034604945</c:v>
                </c:pt>
                <c:pt idx="93">
                  <c:v>468198.6313047906</c:v>
                </c:pt>
                <c:pt idx="94">
                  <c:v>468377.2678788768</c:v>
                </c:pt>
                <c:pt idx="95">
                  <c:v>468550.4266639054</c:v>
                </c:pt>
                <c:pt idx="96">
                  <c:v>468718.3128264445</c:v>
                </c:pt>
                <c:pt idx="97">
                  <c:v>468881.1235554041</c:v>
                </c:pt>
                <c:pt idx="98">
                  <c:v>469039.0483846992</c:v>
                </c:pt>
                <c:pt idx="99">
                  <c:v>469192.2695023027</c:v>
                </c:pt>
                <c:pt idx="100">
                  <c:v>469340.9620462748</c:v>
                </c:pt>
                <c:pt idx="101">
                  <c:v>469485.294388356</c:v>
                </c:pt>
                <c:pt idx="102">
                  <c:v>469625.4284056682</c:v>
                </c:pt>
                <c:pt idx="103">
                  <c:v>469761.5197410507</c:v>
                </c:pt>
                <c:pt idx="104">
                  <c:v>469893.7180525238</c:v>
                </c:pt>
                <c:pt idx="105">
                  <c:v>470022.1672523624</c:v>
                </c:pt>
                <c:pt idx="106">
                  <c:v>470147.0057362273</c:v>
                </c:pt>
                <c:pt idx="107">
                  <c:v>470268.3666027886</c:v>
                </c:pt>
                <c:pt idx="108">
                  <c:v>470386.3778642555</c:v>
                </c:pt>
                <c:pt idx="109">
                  <c:v>470501.1626482069</c:v>
                </c:pt>
                <c:pt idx="110">
                  <c:v>470612.8393910836</c:v>
                </c:pt>
                <c:pt idx="111">
                  <c:v>470721.5220237317</c:v>
                </c:pt>
                <c:pt idx="112">
                  <c:v>470827.320149305</c:v>
                </c:pt>
                <c:pt idx="113">
                  <c:v>470930.3392138766</c:v>
                </c:pt>
                <c:pt idx="114">
                  <c:v>471030.6806700593</c:v>
                </c:pt>
                <c:pt idx="115">
                  <c:v>471128.4421339433</c:v>
                </c:pt>
                <c:pt idx="116">
                  <c:v>471223.7175356229</c:v>
                </c:pt>
                <c:pt idx="117">
                  <c:v>471316.5972635956</c:v>
                </c:pt>
                <c:pt idx="118">
                  <c:v>471407.1683032874</c:v>
                </c:pt>
                <c:pt idx="119">
                  <c:v>471495.5143699551</c:v>
                </c:pt>
              </c:numCache>
            </c:numRef>
          </c:yVal>
          <c:smooth val="1"/>
          <c:extLst xmlns:c16r2="http://schemas.microsoft.com/office/drawing/2015/06/chart">
            <c:ext xmlns:c16="http://schemas.microsoft.com/office/drawing/2014/chart" uri="{C3380CC4-5D6E-409C-BE32-E72D297353CC}">
              <c16:uniqueId val="{00000003-DC9D-4376-A1CD-E1F12DCBADD1}"/>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2832059824173E6</c:v>
                </c:pt>
                <c:pt idx="2">
                  <c:v>1.13348518875972E6</c:v>
                </c:pt>
                <c:pt idx="3">
                  <c:v>1.1387913798625E6</c:v>
                </c:pt>
                <c:pt idx="4">
                  <c:v>1.14424380491415E6</c:v>
                </c:pt>
                <c:pt idx="5">
                  <c:v>1.14984491549409E6</c:v>
                </c:pt>
                <c:pt idx="6">
                  <c:v>1.155595461797E6</c:v>
                </c:pt>
                <c:pt idx="7">
                  <c:v>1.16149487030935E6</c:v>
                </c:pt>
                <c:pt idx="8">
                  <c:v>1.16754154383582E6</c:v>
                </c:pt>
                <c:pt idx="9">
                  <c:v>1.17373309984312E6</c:v>
                </c:pt>
                <c:pt idx="10">
                  <c:v>1.18006655976398E6</c:v>
                </c:pt>
                <c:pt idx="11">
                  <c:v>1.18653849928976E6</c:v>
                </c:pt>
                <c:pt idx="12">
                  <c:v>1.19314516761219E6</c:v>
                </c:pt>
                <c:pt idx="13">
                  <c:v>1.199551259015E6</c:v>
                </c:pt>
                <c:pt idx="14">
                  <c:v>1.20594493435362E6</c:v>
                </c:pt>
                <c:pt idx="15">
                  <c:v>1.21234832865315E6</c:v>
                </c:pt>
                <c:pt idx="16">
                  <c:v>1.21876710847157E6</c:v>
                </c:pt>
                <c:pt idx="17">
                  <c:v>1.22520510517317E6</c:v>
                </c:pt>
                <c:pt idx="18">
                  <c:v>1.23166479290809E6</c:v>
                </c:pt>
                <c:pt idx="19">
                  <c:v>1.23814761454068E6</c:v>
                </c:pt>
                <c:pt idx="20">
                  <c:v>1.24465423299172E6</c:v>
                </c:pt>
                <c:pt idx="21">
                  <c:v>1.25118472504597E6</c:v>
                </c:pt>
                <c:pt idx="22">
                  <c:v>1.25773873065594E6</c:v>
                </c:pt>
                <c:pt idx="23">
                  <c:v>1.26431556782914E6</c:v>
                </c:pt>
                <c:pt idx="24">
                  <c:v>1.2709143209069E6</c:v>
                </c:pt>
                <c:pt idx="25">
                  <c:v>1.27753390827789E6</c:v>
                </c:pt>
                <c:pt idx="26">
                  <c:v>1.28417255650194E6</c:v>
                </c:pt>
                <c:pt idx="27">
                  <c:v>1.29082876924606E6</c:v>
                </c:pt>
                <c:pt idx="28">
                  <c:v>1.29750105984353E6</c:v>
                </c:pt>
                <c:pt idx="29">
                  <c:v>1.30418794278191E6</c:v>
                </c:pt>
                <c:pt idx="30">
                  <c:v>1.31088794685463E6</c:v>
                </c:pt>
                <c:pt idx="31">
                  <c:v>1.3175996249755E6</c:v>
                </c:pt>
                <c:pt idx="32">
                  <c:v>1.32432156128487E6</c:v>
                </c:pt>
                <c:pt idx="33">
                  <c:v>1.33105237617723E6</c:v>
                </c:pt>
                <c:pt idx="34">
                  <c:v>1.33779072973778E6</c:v>
                </c:pt>
                <c:pt idx="35">
                  <c:v>1.34453532396452E6</c:v>
                </c:pt>
                <c:pt idx="36">
                  <c:v>1.35128490406673E6</c:v>
                </c:pt>
                <c:pt idx="37">
                  <c:v>1.35803825906409E6</c:v>
                </c:pt>
                <c:pt idx="38">
                  <c:v>1.36479422185955E6</c:v>
                </c:pt>
                <c:pt idx="39">
                  <c:v>1.37155166791186E6</c:v>
                </c:pt>
                <c:pt idx="40">
                  <c:v>1.37830951526706E6</c:v>
                </c:pt>
                <c:pt idx="41">
                  <c:v>1.38506672384461E6</c:v>
                </c:pt>
                <c:pt idx="42">
                  <c:v>1.39182229451302E6</c:v>
                </c:pt>
                <c:pt idx="43">
                  <c:v>1.3985752680524E6</c:v>
                </c:pt>
                <c:pt idx="44">
                  <c:v>1.40532472404155E6</c:v>
                </c:pt>
                <c:pt idx="45">
                  <c:v>1.412069779698E6</c:v>
                </c:pt>
                <c:pt idx="46">
                  <c:v>1.41880958869242E6</c:v>
                </c:pt>
                <c:pt idx="47">
                  <c:v>1.42554333995371E6</c:v>
                </c:pt>
                <c:pt idx="48">
                  <c:v>1.4322702564771E6</c:v>
                </c:pt>
                <c:pt idx="49">
                  <c:v>1.43898959414415E6</c:v>
                </c:pt>
                <c:pt idx="50">
                  <c:v>1.44570064056153E6</c:v>
                </c:pt>
                <c:pt idx="51">
                  <c:v>1.45240271392343E6</c:v>
                </c:pt>
                <c:pt idx="52">
                  <c:v>1.45909516189919E6</c:v>
                </c:pt>
                <c:pt idx="53">
                  <c:v>1.46577736055151E6</c:v>
                </c:pt>
                <c:pt idx="54">
                  <c:v>1.47244871328588E6</c:v>
                </c:pt>
                <c:pt idx="55">
                  <c:v>1.47910864983186E6</c:v>
                </c:pt>
                <c:pt idx="56">
                  <c:v>1.48575662525679E6</c:v>
                </c:pt>
                <c:pt idx="57">
                  <c:v>1.49239211901181E6</c:v>
                </c:pt>
                <c:pt idx="58">
                  <c:v>1.49901463401018E6</c:v>
                </c:pt>
                <c:pt idx="59">
                  <c:v>1.50562369573721E6</c:v>
                </c:pt>
                <c:pt idx="60">
                  <c:v>1.51221885139148E6</c:v>
                </c:pt>
                <c:pt idx="61">
                  <c:v>1.51879966905654E6</c:v>
                </c:pt>
                <c:pt idx="62">
                  <c:v>1.52536573690236E6</c:v>
                </c:pt>
                <c:pt idx="63">
                  <c:v>1.53191666241574E6</c:v>
                </c:pt>
                <c:pt idx="64">
                  <c:v>1.53845207165886E6</c:v>
                </c:pt>
                <c:pt idx="65">
                  <c:v>1.5449716085551E6</c:v>
                </c:pt>
                <c:pt idx="66">
                  <c:v>1.55147493420125E6</c:v>
                </c:pt>
                <c:pt idx="67">
                  <c:v>1.55796172620534E6</c:v>
                </c:pt>
                <c:pt idx="68">
                  <c:v>1.56443167804907E6</c:v>
                </c:pt>
                <c:pt idx="69">
                  <c:v>1.57088449847422E6</c:v>
                </c:pt>
                <c:pt idx="70">
                  <c:v>1.57731991089205E6</c:v>
                </c:pt>
                <c:pt idx="71">
                  <c:v>1.58373765281489E6</c:v>
                </c:pt>
                <c:pt idx="72">
                  <c:v>1.59013747530928E6</c:v>
                </c:pt>
                <c:pt idx="73">
                  <c:v>1.59651914246967E6</c:v>
                </c:pt>
                <c:pt idx="74">
                  <c:v>1.60288243091214E6</c:v>
                </c:pt>
                <c:pt idx="75">
                  <c:v>1.60922712928732E6</c:v>
                </c:pt>
                <c:pt idx="76">
                  <c:v>1.61555303781171E6</c:v>
                </c:pt>
                <c:pt idx="77">
                  <c:v>1.62185996781699E6</c:v>
                </c:pt>
                <c:pt idx="78">
                  <c:v>1.62814774131634E6</c:v>
                </c:pt>
                <c:pt idx="79">
                  <c:v>1.63441619058737E6</c:v>
                </c:pt>
                <c:pt idx="80">
                  <c:v>1.64066515777093E6</c:v>
                </c:pt>
                <c:pt idx="81">
                  <c:v>1.64689449448525E6</c:v>
                </c:pt>
                <c:pt idx="82">
                  <c:v>1.65310406145478E6</c:v>
                </c:pt>
                <c:pt idx="83">
                  <c:v>1.65929372815326E6</c:v>
                </c:pt>
                <c:pt idx="84">
                  <c:v>1.66546337246043E6</c:v>
                </c:pt>
                <c:pt idx="85">
                  <c:v>1.6716128803318E6</c:v>
                </c:pt>
                <c:pt idx="86">
                  <c:v>1.67774214548118E6</c:v>
                </c:pt>
                <c:pt idx="87">
                  <c:v>1.68385106907525E6</c:v>
                </c:pt>
                <c:pt idx="88">
                  <c:v>1.68993955943986E6</c:v>
                </c:pt>
                <c:pt idx="89">
                  <c:v>1.6960075317776E6</c:v>
                </c:pt>
                <c:pt idx="90">
                  <c:v>1.70205490789616E6</c:v>
                </c:pt>
                <c:pt idx="91">
                  <c:v>1.70808161594705E6</c:v>
                </c:pt>
                <c:pt idx="92">
                  <c:v>1.71408759017443E6</c:v>
                </c:pt>
                <c:pt idx="93">
                  <c:v>1.72007277067345E6</c:v>
                </c:pt>
                <c:pt idx="94">
                  <c:v>1.7260371031579E6</c:v>
                </c:pt>
                <c:pt idx="95">
                  <c:v>1.73198053873675E6</c:v>
                </c:pt>
                <c:pt idx="96">
                  <c:v>1.73790303369921E6</c:v>
                </c:pt>
                <c:pt idx="97">
                  <c:v>1.74380454930805E6</c:v>
                </c:pt>
                <c:pt idx="98">
                  <c:v>1.74968505160084E6</c:v>
                </c:pt>
                <c:pt idx="99">
                  <c:v>1.75554451119874E6</c:v>
                </c:pt>
                <c:pt idx="100">
                  <c:v>1.76138290312262E6</c:v>
                </c:pt>
                <c:pt idx="101">
                  <c:v>1.76720020661628E6</c:v>
                </c:pt>
                <c:pt idx="102">
                  <c:v>1.7729964049763E6</c:v>
                </c:pt>
                <c:pt idx="103">
                  <c:v>1.77877148538849E6</c:v>
                </c:pt>
                <c:pt idx="104">
                  <c:v>1.78452543877053E6</c:v>
                </c:pt>
                <c:pt idx="105">
                  <c:v>1.79025825962068E6</c:v>
                </c:pt>
                <c:pt idx="106">
                  <c:v>1.79596994587217E6</c:v>
                </c:pt>
                <c:pt idx="107">
                  <c:v>1.80166049875323E6</c:v>
                </c:pt>
                <c:pt idx="108">
                  <c:v>1.80732992265242E6</c:v>
                </c:pt>
                <c:pt idx="109">
                  <c:v>1.81297822498905E6</c:v>
                </c:pt>
                <c:pt idx="110">
                  <c:v>1.81860541608865E6</c:v>
                </c:pt>
                <c:pt idx="111">
                  <c:v>1.82421150906304E6</c:v>
                </c:pt>
                <c:pt idx="112">
                  <c:v>1.82979651969509E6</c:v>
                </c:pt>
                <c:pt idx="113">
                  <c:v>1.83536046632778E6</c:v>
                </c:pt>
                <c:pt idx="114">
                  <c:v>1.84090336975749E6</c:v>
                </c:pt>
                <c:pt idx="115">
                  <c:v>1.84642525313139E6</c:v>
                </c:pt>
                <c:pt idx="116">
                  <c:v>1.85192614184869E6</c:v>
                </c:pt>
                <c:pt idx="117">
                  <c:v>1.85740606346564E6</c:v>
                </c:pt>
                <c:pt idx="118">
                  <c:v>1.86286504760413E6</c:v>
                </c:pt>
                <c:pt idx="119">
                  <c:v>1.8683031258638E6</c:v>
                </c:pt>
              </c:numCache>
            </c:numRef>
          </c:yVal>
          <c:smooth val="1"/>
          <c:extLst xmlns:c16r2="http://schemas.microsoft.com/office/drawing/2015/06/chart">
            <c:ext xmlns:c16="http://schemas.microsoft.com/office/drawing/2014/chart" uri="{C3380CC4-5D6E-409C-BE32-E72D297353CC}">
              <c16:uniqueId val="{00000004-DC9D-4376-A1CD-E1F12DCBADD1}"/>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193.4417721129</c:v>
                </c:pt>
                <c:pt idx="2">
                  <c:v>281696.0545970902</c:v>
                </c:pt>
                <c:pt idx="3">
                  <c:v>282315.7539751558</c:v>
                </c:pt>
                <c:pt idx="4">
                  <c:v>283040.634196364</c:v>
                </c:pt>
                <c:pt idx="5">
                  <c:v>283860.7026376316</c:v>
                </c:pt>
                <c:pt idx="6">
                  <c:v>284767.519304714</c:v>
                </c:pt>
                <c:pt idx="7">
                  <c:v>285753.9068490553</c:v>
                </c:pt>
                <c:pt idx="8">
                  <c:v>286813.7169558904</c:v>
                </c:pt>
                <c:pt idx="9">
                  <c:v>287941.6419891113</c:v>
                </c:pt>
                <c:pt idx="10">
                  <c:v>289133.0629940931</c:v>
                </c:pt>
                <c:pt idx="11">
                  <c:v>290383.926928405</c:v>
                </c:pt>
                <c:pt idx="12">
                  <c:v>291690.6474037828</c:v>
                </c:pt>
                <c:pt idx="13">
                  <c:v>293050.0243530448</c:v>
                </c:pt>
                <c:pt idx="14">
                  <c:v>294446.9495069237</c:v>
                </c:pt>
                <c:pt idx="15">
                  <c:v>295875.470455474</c:v>
                </c:pt>
                <c:pt idx="16">
                  <c:v>297331.3227802961</c:v>
                </c:pt>
                <c:pt idx="17">
                  <c:v>298811.075198306</c:v>
                </c:pt>
                <c:pt idx="18">
                  <c:v>300311.9399171762</c:v>
                </c:pt>
                <c:pt idx="19">
                  <c:v>301831.6283825784</c:v>
                </c:pt>
                <c:pt idx="20">
                  <c:v>303368.2401630648</c:v>
                </c:pt>
                <c:pt idx="21">
                  <c:v>304920.1773707892</c:v>
                </c:pt>
                <c:pt idx="22">
                  <c:v>306486.0787579561</c:v>
                </c:pt>
                <c:pt idx="23">
                  <c:v>308064.7689673497</c:v>
                </c:pt>
                <c:pt idx="24">
                  <c:v>309655.2194491807</c:v>
                </c:pt>
                <c:pt idx="25">
                  <c:v>311256.5183551408</c:v>
                </c:pt>
                <c:pt idx="26">
                  <c:v>312867.8473369578</c:v>
                </c:pt>
                <c:pt idx="27">
                  <c:v>314488.4423292625</c:v>
                </c:pt>
                <c:pt idx="28">
                  <c:v>316117.5958350967</c:v>
                </c:pt>
                <c:pt idx="29">
                  <c:v>317754.6490055124</c:v>
                </c:pt>
                <c:pt idx="30">
                  <c:v>319398.98456391</c:v>
                </c:pt>
                <c:pt idx="31">
                  <c:v>321050.0212511398</c:v>
                </c:pt>
                <c:pt idx="32">
                  <c:v>322707.2094456705</c:v>
                </c:pt>
                <c:pt idx="33">
                  <c:v>324370.0276869134</c:v>
                </c:pt>
                <c:pt idx="34">
                  <c:v>326037.9798928365</c:v>
                </c:pt>
                <c:pt idx="35">
                  <c:v>327710.5931115478</c:v>
                </c:pt>
                <c:pt idx="36">
                  <c:v>329387.4156838923</c:v>
                </c:pt>
                <c:pt idx="37">
                  <c:v>331068.0157228273</c:v>
                </c:pt>
                <c:pt idx="38">
                  <c:v>332751.979837412</c:v>
                </c:pt>
                <c:pt idx="39">
                  <c:v>334438.9120461977</c:v>
                </c:pt>
                <c:pt idx="40">
                  <c:v>336128.432800612</c:v>
                </c:pt>
                <c:pt idx="41">
                  <c:v>337820.1781524064</c:v>
                </c:pt>
                <c:pt idx="42">
                  <c:v>339513.7990165752</c:v>
                </c:pt>
                <c:pt idx="43">
                  <c:v>341208.9605080055</c:v>
                </c:pt>
                <c:pt idx="44">
                  <c:v>342905.3413368968</c:v>
                </c:pt>
                <c:pt idx="45">
                  <c:v>344602.6332515663</c:v>
                </c:pt>
                <c:pt idx="46">
                  <c:v>346300.540519966</c:v>
                </c:pt>
                <c:pt idx="47">
                  <c:v>347998.779443307</c:v>
                </c:pt>
                <c:pt idx="48">
                  <c:v>349697.0778967458</c:v>
                </c:pt>
                <c:pt idx="49">
                  <c:v>351395.174893281</c:v>
                </c:pt>
                <c:pt idx="50">
                  <c:v>353092.8201679096</c:v>
                </c:pt>
                <c:pt idx="51">
                  <c:v>354789.7737797681</c:v>
                </c:pt>
                <c:pt idx="52">
                  <c:v>356485.8057304978</c:v>
                </c:pt>
                <c:pt idx="53">
                  <c:v>358180.6955973955</c:v>
                </c:pt>
                <c:pt idx="54">
                  <c:v>359874.2321803103</c:v>
                </c:pt>
                <c:pt idx="55">
                  <c:v>361566.2131614308</c:v>
                </c:pt>
                <c:pt idx="56">
                  <c:v>363256.4447772509</c:v>
                </c:pt>
                <c:pt idx="57">
                  <c:v>364944.7415021278</c:v>
                </c:pt>
                <c:pt idx="58">
                  <c:v>366630.9257429329</c:v>
                </c:pt>
                <c:pt idx="59">
                  <c:v>368314.8275443594</c:v>
                </c:pt>
                <c:pt idx="60">
                  <c:v>369996.2843044974</c:v>
                </c:pt>
                <c:pt idx="61">
                  <c:v>371675.1405003283</c:v>
                </c:pt>
                <c:pt idx="62">
                  <c:v>373351.2474228121</c:v>
                </c:pt>
                <c:pt idx="63">
                  <c:v>375024.4629212616</c:v>
                </c:pt>
                <c:pt idx="64">
                  <c:v>376694.6511567141</c:v>
                </c:pt>
                <c:pt idx="65">
                  <c:v>378361.6823640238</c:v>
                </c:pt>
                <c:pt idx="66">
                  <c:v>380025.4326224008</c:v>
                </c:pt>
                <c:pt idx="67">
                  <c:v>381685.7836341437</c:v>
                </c:pt>
                <c:pt idx="68">
                  <c:v>383342.6225113014</c:v>
                </c:pt>
                <c:pt idx="69">
                  <c:v>384995.841570022</c:v>
                </c:pt>
                <c:pt idx="70">
                  <c:v>386645.3381323426</c:v>
                </c:pt>
                <c:pt idx="71">
                  <c:v>388291.0143351823</c:v>
                </c:pt>
                <c:pt idx="72">
                  <c:v>389932.7769463031</c:v>
                </c:pt>
                <c:pt idx="73">
                  <c:v>391570.5371870154</c:v>
                </c:pt>
                <c:pt idx="74">
                  <c:v>393204.2105613986</c:v>
                </c:pt>
                <c:pt idx="75">
                  <c:v>394833.7166918242</c:v>
                </c:pt>
                <c:pt idx="76">
                  <c:v>396458.9791605637</c:v>
                </c:pt>
                <c:pt idx="77">
                  <c:v>398079.925357279</c:v>
                </c:pt>
                <c:pt idx="78">
                  <c:v>399696.4863321868</c:v>
                </c:pt>
                <c:pt idx="79">
                  <c:v>401308.5966547056</c:v>
                </c:pt>
                <c:pt idx="80">
                  <c:v>402916.1942773872</c:v>
                </c:pt>
                <c:pt idx="81">
                  <c:v>404519.2204049538</c:v>
                </c:pt>
                <c:pt idx="82">
                  <c:v>406117.6193682518</c:v>
                </c:pt>
                <c:pt idx="83">
                  <c:v>407711.3385029511</c:v>
                </c:pt>
                <c:pt idx="84">
                  <c:v>409300.3280328185</c:v>
                </c:pt>
                <c:pt idx="85">
                  <c:v>410884.5409573962</c:v>
                </c:pt>
                <c:pt idx="86">
                  <c:v>412463.9329439407</c:v>
                </c:pt>
                <c:pt idx="87">
                  <c:v>414038.4622234237</c:v>
                </c:pt>
                <c:pt idx="88">
                  <c:v>415608.0894905154</c:v>
                </c:pt>
                <c:pt idx="89">
                  <c:v>417172.7778073355</c:v>
                </c:pt>
                <c:pt idx="90">
                  <c:v>418732.492510871</c:v>
                </c:pt>
                <c:pt idx="91">
                  <c:v>420287.2011239133</c:v>
                </c:pt>
                <c:pt idx="92">
                  <c:v>421836.8732693855</c:v>
                </c:pt>
                <c:pt idx="93">
                  <c:v>423381.480587931</c:v>
                </c:pt>
                <c:pt idx="94">
                  <c:v>424920.9966586428</c:v>
                </c:pt>
                <c:pt idx="95">
                  <c:v>426455.3969228155</c:v>
                </c:pt>
                <c:pt idx="96">
                  <c:v>427984.6586106049</c:v>
                </c:pt>
                <c:pt idx="97">
                  <c:v>429508.7606704867</c:v>
                </c:pt>
                <c:pt idx="98">
                  <c:v>431027.6837014076</c:v>
                </c:pt>
                <c:pt idx="99">
                  <c:v>432541.4098875267</c:v>
                </c:pt>
                <c:pt idx="100">
                  <c:v>434049.9229354493</c:v>
                </c:pt>
                <c:pt idx="101">
                  <c:v>435553.2080138584</c:v>
                </c:pt>
                <c:pt idx="102">
                  <c:v>437051.2516954506</c:v>
                </c:pt>
                <c:pt idx="103">
                  <c:v>438544.0419010915</c:v>
                </c:pt>
                <c:pt idx="104">
                  <c:v>440031.567846105</c:v>
                </c:pt>
                <c:pt idx="105">
                  <c:v>441513.819988611</c:v>
                </c:pt>
                <c:pt idx="106">
                  <c:v>442990.7899798404</c:v>
                </c:pt>
                <c:pt idx="107">
                  <c:v>444462.4706163453</c:v>
                </c:pt>
                <c:pt idx="108">
                  <c:v>445928.8557940318</c:v>
                </c:pt>
                <c:pt idx="109">
                  <c:v>447389.9404639621</c:v>
                </c:pt>
                <c:pt idx="110">
                  <c:v>448845.7205898106</c:v>
                </c:pt>
                <c:pt idx="111">
                  <c:v>450296.1931069852</c:v>
                </c:pt>
                <c:pt idx="112">
                  <c:v>451741.3558832795</c:v>
                </c:pt>
                <c:pt idx="113">
                  <c:v>453181.2076810353</c:v>
                </c:pt>
                <c:pt idx="114">
                  <c:v>454615.7481207458</c:v>
                </c:pt>
                <c:pt idx="115">
                  <c:v>456044.9776460495</c:v>
                </c:pt>
                <c:pt idx="116">
                  <c:v>457468.8974900531</c:v>
                </c:pt>
                <c:pt idx="117">
                  <c:v>458887.5096429416</c:v>
                </c:pt>
                <c:pt idx="118">
                  <c:v>460300.8168208181</c:v>
                </c:pt>
                <c:pt idx="119">
                  <c:v>461708.8224357328</c:v>
                </c:pt>
              </c:numCache>
            </c:numRef>
          </c:yVal>
          <c:smooth val="1"/>
          <c:extLst xmlns:c16r2="http://schemas.microsoft.com/office/drawing/2015/06/chart">
            <c:ext xmlns:c16="http://schemas.microsoft.com/office/drawing/2014/chart" uri="{C3380CC4-5D6E-409C-BE32-E72D297353CC}">
              <c16:uniqueId val="{00000005-DC9D-4376-A1CD-E1F12DCBADD1}"/>
            </c:ext>
          </c:extLst>
        </c:ser>
        <c:dLbls>
          <c:showLegendKey val="0"/>
          <c:showVal val="0"/>
          <c:showCatName val="0"/>
          <c:showSerName val="0"/>
          <c:showPercent val="0"/>
          <c:showBubbleSize val="0"/>
        </c:dLbls>
        <c:axId val="-954280320"/>
        <c:axId val="-1042327904"/>
      </c:scatterChart>
      <c:valAx>
        <c:axId val="-954280320"/>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42327904"/>
        <c:crosses val="autoZero"/>
        <c:crossBetween val="midCat"/>
        <c:majorUnit val="5.0"/>
      </c:valAx>
      <c:valAx>
        <c:axId val="-1042327904"/>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954280320"/>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3B7A-46D8-8F29-E51020BFF0BE}"/>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3838895553373E6</c:v>
                </c:pt>
                <c:pt idx="18" formatCode="_(* #,##0_);_(* \(#,##0\);_(* &quot;-&quot;??_);_(@_)">
                  <c:v>1.52823799087558E6</c:v>
                </c:pt>
                <c:pt idx="19" formatCode="_(* #,##0_);_(* \(#,##0\);_(* &quot;-&quot;??_);_(@_)">
                  <c:v>1.62622843406799E6</c:v>
                </c:pt>
                <c:pt idx="20" formatCode="_(* #,##0_);_(* \(#,##0\);_(* &quot;-&quot;??_);_(@_)">
                  <c:v>1.72710960627372E6</c:v>
                </c:pt>
                <c:pt idx="21" formatCode="_(* #,##0_);_(* \(#,##0\);_(* &quot;-&quot;??_);_(@_)">
                  <c:v>1.82806740813872E6</c:v>
                </c:pt>
                <c:pt idx="22" formatCode="_(* #,##0_);_(* \(#,##0\);_(* &quot;-&quot;??_);_(@_)">
                  <c:v>1.927302041841E6</c:v>
                </c:pt>
                <c:pt idx="23" formatCode="_(* #,##0_);_(* \(#,##0\);_(* &quot;-&quot;??_);_(@_)">
                  <c:v>2.02375417990165E6</c:v>
                </c:pt>
                <c:pt idx="24" formatCode="_(* #,##0_);_(* \(#,##0\);_(* &quot;-&quot;??_);_(@_)">
                  <c:v>2.1168344714734E6</c:v>
                </c:pt>
                <c:pt idx="25" formatCode="_(* #,##0_);_(* \(#,##0\);_(* &quot;-&quot;??_);_(@_)">
                  <c:v>2.20624682289783E6</c:v>
                </c:pt>
                <c:pt idx="26" formatCode="_(* #,##0_);_(* \(#,##0\);_(* &quot;-&quot;??_);_(@_)">
                  <c:v>2.29187675884688E6</c:v>
                </c:pt>
              </c:numCache>
            </c:numRef>
          </c:yVal>
          <c:smooth val="1"/>
          <c:extLst xmlns:c16r2="http://schemas.microsoft.com/office/drawing/2015/06/chart">
            <c:ext xmlns:c16="http://schemas.microsoft.com/office/drawing/2014/chart" uri="{C3380CC4-5D6E-409C-BE32-E72D297353CC}">
              <c16:uniqueId val="{00000001-3B7A-46D8-8F29-E51020BFF0BE}"/>
            </c:ext>
          </c:extLst>
        </c:ser>
        <c:dLbls>
          <c:showLegendKey val="0"/>
          <c:showVal val="0"/>
          <c:showCatName val="0"/>
          <c:showSerName val="0"/>
          <c:showPercent val="0"/>
          <c:showBubbleSize val="0"/>
        </c:dLbls>
        <c:axId val="-1234468176"/>
        <c:axId val="-1234466048"/>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3B7A-46D8-8F29-E51020BFF0BE}"/>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855.27420110238</c:v>
                </c:pt>
                <c:pt idx="18" formatCode="_(* #,##0_);_(* \(#,##0\);_(* &quot;-&quot;??_);_(@_)">
                  <c:v>23245.07386444985</c:v>
                </c:pt>
                <c:pt idx="19" formatCode="_(* #,##0_);_(* \(#,##0\);_(* &quot;-&quot;??_);_(@_)">
                  <c:v>24737.90654148583</c:v>
                </c:pt>
                <c:pt idx="20" formatCode="_(* #,##0_);_(* \(#,##0\);_(* &quot;-&quot;??_);_(@_)">
                  <c:v>26270.01396830677</c:v>
                </c:pt>
                <c:pt idx="21" formatCode="_(* #,##0_);_(* \(#,##0\);_(* &quot;-&quot;??_);_(@_)">
                  <c:v>27801.02894609849</c:v>
                </c:pt>
                <c:pt idx="22" formatCode="_(* #,##0_);_(* \(#,##0\);_(* &quot;-&quot;??_);_(@_)">
                  <c:v>29304.56072880186</c:v>
                </c:pt>
                <c:pt idx="23" formatCode="_(* #,##0_);_(* \(#,##0\);_(* &quot;-&quot;??_);_(@_)">
                  <c:v>30765.10429636687</c:v>
                </c:pt>
                <c:pt idx="24" formatCode="_(* #,##0_);_(* \(#,##0\);_(* &quot;-&quot;??_);_(@_)">
                  <c:v>32174.07457312178</c:v>
                </c:pt>
                <c:pt idx="25" formatCode="_(* #,##0_);_(* \(#,##0\);_(* &quot;-&quot;??_);_(@_)">
                  <c:v>33527.20119794153</c:v>
                </c:pt>
                <c:pt idx="26" formatCode="_(* #,##0_);_(* \(#,##0\);_(* &quot;-&quot;??_);_(@_)">
                  <c:v>34822.88434527173</c:v>
                </c:pt>
              </c:numCache>
            </c:numRef>
          </c:yVal>
          <c:smooth val="1"/>
          <c:extLst xmlns:c16r2="http://schemas.microsoft.com/office/drawing/2015/06/chart">
            <c:ext xmlns:c16="http://schemas.microsoft.com/office/drawing/2014/chart" uri="{C3380CC4-5D6E-409C-BE32-E72D297353CC}">
              <c16:uniqueId val="{00000003-3B7A-46D8-8F29-E51020BFF0BE}"/>
            </c:ext>
          </c:extLst>
        </c:ser>
        <c:dLbls>
          <c:showLegendKey val="0"/>
          <c:showVal val="0"/>
          <c:showCatName val="0"/>
          <c:showSerName val="0"/>
          <c:showPercent val="0"/>
          <c:showBubbleSize val="0"/>
        </c:dLbls>
        <c:axId val="-1008255056"/>
        <c:axId val="-1647953232"/>
      </c:scatterChart>
      <c:valAx>
        <c:axId val="-1234468176"/>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234466048"/>
        <c:crosses val="autoZero"/>
        <c:crossBetween val="midCat"/>
      </c:valAx>
      <c:valAx>
        <c:axId val="-1234466048"/>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1234468176"/>
        <c:crosses val="autoZero"/>
        <c:crossBetween val="midCat"/>
      </c:valAx>
      <c:valAx>
        <c:axId val="-1647953232"/>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1008255056"/>
        <c:crosses val="max"/>
        <c:crossBetween val="midCat"/>
      </c:valAx>
      <c:valAx>
        <c:axId val="-1008255056"/>
        <c:scaling>
          <c:orientation val="minMax"/>
        </c:scaling>
        <c:delete val="1"/>
        <c:axPos val="b"/>
        <c:numFmt formatCode="General" sourceLinked="1"/>
        <c:majorTickMark val="out"/>
        <c:minorTickMark val="none"/>
        <c:tickLblPos val="nextTo"/>
        <c:crossAx val="-1647953232"/>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nnual Overdose Deaths</a:t>
            </a:r>
          </a:p>
        </c:rich>
      </c:tx>
      <c:overlay val="0"/>
    </c:title>
    <c:autoTitleDeleted val="0"/>
    <c:plotArea>
      <c:layout>
        <c:manualLayout>
          <c:layoutTarget val="inner"/>
          <c:xMode val="edge"/>
          <c:yMode val="edge"/>
          <c:x val="0.196252023331709"/>
          <c:y val="0.34308559467878"/>
          <c:w val="0.739440482584083"/>
          <c:h val="0.364104322250466"/>
        </c:manualLayout>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F2D5-4545-AC59-0989D5D7EE72}"/>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16566.61266293885</c:v>
                </c:pt>
                <c:pt idx="18" formatCode="_(* #,##0_);_(* \(#,##0\);_(* &quot;-&quot;??_);_(@_)">
                  <c:v>16825.92182458646</c:v>
                </c:pt>
                <c:pt idx="19" formatCode="_(* #,##0_);_(* \(#,##0\);_(* &quot;-&quot;??_);_(@_)">
                  <c:v>17004.23549612574</c:v>
                </c:pt>
                <c:pt idx="20" formatCode="_(* #,##0_);_(* \(#,##0\);_(* &quot;-&quot;??_);_(@_)">
                  <c:v>17130.07157769064</c:v>
                </c:pt>
                <c:pt idx="21" formatCode="_(* #,##0_);_(* \(#,##0\);_(* &quot;-&quot;??_);_(@_)">
                  <c:v>17218.28759787673</c:v>
                </c:pt>
                <c:pt idx="22" formatCode="_(* #,##0_);_(* \(#,##0\);_(* &quot;-&quot;??_);_(@_)">
                  <c:v>17281.14624925914</c:v>
                </c:pt>
                <c:pt idx="23" formatCode="_(* #,##0_);_(* \(#,##0\);_(* &quot;-&quot;??_);_(@_)">
                  <c:v>17327.1571793028</c:v>
                </c:pt>
                <c:pt idx="24" formatCode="_(* #,##0_);_(* \(#,##0\);_(* &quot;-&quot;??_);_(@_)">
                  <c:v>17362.01621431427</c:v>
                </c:pt>
                <c:pt idx="25" formatCode="_(* #,##0_);_(* \(#,##0\);_(* &quot;-&quot;??_);_(@_)">
                  <c:v>17389.4876103311</c:v>
                </c:pt>
                <c:pt idx="26" formatCode="_(* #,##0_);_(* \(#,##0\);_(* &quot;-&quot;??_);_(@_)">
                  <c:v>17412.05046041503</c:v>
                </c:pt>
              </c:numCache>
            </c:numRef>
          </c:yVal>
          <c:smooth val="1"/>
          <c:extLst xmlns:c16r2="http://schemas.microsoft.com/office/drawing/2015/06/chart">
            <c:ext xmlns:c16="http://schemas.microsoft.com/office/drawing/2014/chart" uri="{C3380CC4-5D6E-409C-BE32-E72D297353CC}">
              <c16:uniqueId val="{00000001-F2D5-4545-AC59-0989D5D7EE72}"/>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F2D5-4545-AC59-0989D5D7EE72}"/>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855.27420110238</c:v>
                </c:pt>
                <c:pt idx="18" formatCode="_(* #,##0_);_(* \(#,##0\);_(* &quot;-&quot;??_);_(@_)">
                  <c:v>23245.07386444985</c:v>
                </c:pt>
                <c:pt idx="19" formatCode="_(* #,##0_);_(* \(#,##0\);_(* &quot;-&quot;??_);_(@_)">
                  <c:v>24737.90654148583</c:v>
                </c:pt>
                <c:pt idx="20" formatCode="_(* #,##0_);_(* \(#,##0\);_(* &quot;-&quot;??_);_(@_)">
                  <c:v>26270.01396830677</c:v>
                </c:pt>
                <c:pt idx="21" formatCode="_(* #,##0_);_(* \(#,##0\);_(* &quot;-&quot;??_);_(@_)">
                  <c:v>27801.02894609849</c:v>
                </c:pt>
                <c:pt idx="22" formatCode="_(* #,##0_);_(* \(#,##0\);_(* &quot;-&quot;??_);_(@_)">
                  <c:v>29304.56072880186</c:v>
                </c:pt>
                <c:pt idx="23" formatCode="_(* #,##0_);_(* \(#,##0\);_(* &quot;-&quot;??_);_(@_)">
                  <c:v>30765.10429636687</c:v>
                </c:pt>
                <c:pt idx="24" formatCode="_(* #,##0_);_(* \(#,##0\);_(* &quot;-&quot;??_);_(@_)">
                  <c:v>32174.07457312178</c:v>
                </c:pt>
                <c:pt idx="25" formatCode="_(* #,##0_);_(* \(#,##0\);_(* &quot;-&quot;??_);_(@_)">
                  <c:v>33527.20119794153</c:v>
                </c:pt>
                <c:pt idx="26" formatCode="_(* #,##0_);_(* \(#,##0\);_(* &quot;-&quot;??_);_(@_)">
                  <c:v>34822.88434527173</c:v>
                </c:pt>
              </c:numCache>
            </c:numRef>
          </c:yVal>
          <c:smooth val="1"/>
          <c:extLst xmlns:c16r2="http://schemas.microsoft.com/office/drawing/2015/06/chart">
            <c:ext xmlns:c16="http://schemas.microsoft.com/office/drawing/2014/chart" uri="{C3380CC4-5D6E-409C-BE32-E72D297353CC}">
              <c16:uniqueId val="{00000003-F2D5-4545-AC59-0989D5D7EE72}"/>
            </c:ext>
          </c:extLst>
        </c:ser>
        <c:dLbls>
          <c:showLegendKey val="0"/>
          <c:showVal val="0"/>
          <c:showCatName val="0"/>
          <c:showSerName val="0"/>
          <c:showPercent val="0"/>
          <c:showBubbleSize val="0"/>
        </c:dLbls>
        <c:axId val="-1376718032"/>
        <c:axId val="-1234598480"/>
      </c:scatterChart>
      <c:valAx>
        <c:axId val="-1376718032"/>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234598480"/>
        <c:crosses val="autoZero"/>
        <c:crossBetween val="midCat"/>
      </c:valAx>
      <c:valAx>
        <c:axId val="-1234598480"/>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1376718032"/>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92961850648E6</c:v>
                </c:pt>
                <c:pt idx="3">
                  <c:v>3.10187871033536E6</c:v>
                </c:pt>
                <c:pt idx="4">
                  <c:v>3.10185121283966E6</c:v>
                </c:pt>
                <c:pt idx="5">
                  <c:v>3.10184522277266E6</c:v>
                </c:pt>
                <c:pt idx="6">
                  <c:v>3.10185902007157E6</c:v>
                </c:pt>
                <c:pt idx="7">
                  <c:v>3.10189102402102E6</c:v>
                </c:pt>
                <c:pt idx="8">
                  <c:v>3.10193978186722E6</c:v>
                </c:pt>
                <c:pt idx="9">
                  <c:v>3.1020039584431E6</c:v>
                </c:pt>
                <c:pt idx="10">
                  <c:v>3.10208232661525E6</c:v>
                </c:pt>
                <c:pt idx="11">
                  <c:v>3.10217375849238E6</c:v>
                </c:pt>
                <c:pt idx="12">
                  <c:v>3.10227721733786E6</c:v>
                </c:pt>
                <c:pt idx="13">
                  <c:v>3.10239175013345E6</c:v>
                </c:pt>
                <c:pt idx="14">
                  <c:v>3.1025161683379E6</c:v>
                </c:pt>
                <c:pt idx="15">
                  <c:v>3.10264978595619E6</c:v>
                </c:pt>
                <c:pt idx="16">
                  <c:v>3.10279187372535E6</c:v>
                </c:pt>
                <c:pt idx="17">
                  <c:v>3.10294174957131E6</c:v>
                </c:pt>
                <c:pt idx="18">
                  <c:v>3.10309878668495E6</c:v>
                </c:pt>
                <c:pt idx="19">
                  <c:v>3.10326240911491E6</c:v>
                </c:pt>
                <c:pt idx="20">
                  <c:v>3.10343208762085E6</c:v>
                </c:pt>
                <c:pt idx="21">
                  <c:v>3.10360733586054E6</c:v>
                </c:pt>
                <c:pt idx="22">
                  <c:v>3.10378770688566E6</c:v>
                </c:pt>
                <c:pt idx="23">
                  <c:v>3.10397278992221E6</c:v>
                </c:pt>
                <c:pt idx="24">
                  <c:v>3.10416220741318E6</c:v>
                </c:pt>
                <c:pt idx="25">
                  <c:v>3.10435561230263E6</c:v>
                </c:pt>
                <c:pt idx="26">
                  <c:v>3.10455268554181E6</c:v>
                </c:pt>
                <c:pt idx="27">
                  <c:v>3.10475313325047E6</c:v>
                </c:pt>
                <c:pt idx="28">
                  <c:v>3.10495668539024E6</c:v>
                </c:pt>
                <c:pt idx="29">
                  <c:v>3.10516309364063E6</c:v>
                </c:pt>
                <c:pt idx="30">
                  <c:v>3.10537212960467E6</c:v>
                </c:pt>
                <c:pt idx="31">
                  <c:v>3.10558358318421E6</c:v>
                </c:pt>
                <c:pt idx="32">
                  <c:v>3.10579726108896E6</c:v>
                </c:pt>
                <c:pt idx="33">
                  <c:v>3.10601298546796E6</c:v>
                </c:pt>
                <c:pt idx="34">
                  <c:v>3.10623059265362E6</c:v>
                </c:pt>
                <c:pt idx="35">
                  <c:v>3.10644993200883E6</c:v>
                </c:pt>
                <c:pt idx="36">
                  <c:v>3.10667086486881E6</c:v>
                </c:pt>
                <c:pt idx="37">
                  <c:v>3.10689326356985E6</c:v>
                </c:pt>
                <c:pt idx="38">
                  <c:v>3.10711701055774E6</c:v>
                </c:pt>
                <c:pt idx="39">
                  <c:v>3.10734199756933E6</c:v>
                </c:pt>
                <c:pt idx="40">
                  <c:v>3.10756812488025E6</c:v>
                </c:pt>
                <c:pt idx="41">
                  <c:v>3.1077953006156E6</c:v>
                </c:pt>
                <c:pt idx="42">
                  <c:v>3.1080234401167E6</c:v>
                </c:pt>
                <c:pt idx="43">
                  <c:v>3.10825246535972E6</c:v>
                </c:pt>
                <c:pt idx="44">
                  <c:v>3.10848230442178E6</c:v>
                </c:pt>
                <c:pt idx="45">
                  <c:v>3.10871289099072E6</c:v>
                </c:pt>
                <c:pt idx="46">
                  <c:v>3.10894416391483E6</c:v>
                </c:pt>
                <c:pt idx="47">
                  <c:v>3.10917606678945E6</c:v>
                </c:pt>
                <c:pt idx="48">
                  <c:v>3.10940854757707E6</c:v>
                </c:pt>
                <c:pt idx="49">
                  <c:v>3.10964155825857E6</c:v>
                </c:pt>
                <c:pt idx="50">
                  <c:v>3.10987505451266E6</c:v>
                </c:pt>
                <c:pt idx="51">
                  <c:v>3.11010899542147E6</c:v>
                </c:pt>
                <c:pt idx="52">
                  <c:v>3.11034334320001E6</c:v>
                </c:pt>
                <c:pt idx="53">
                  <c:v>3.11057806294756E6</c:v>
                </c:pt>
                <c:pt idx="54">
                  <c:v>3.11081312241921E6</c:v>
                </c:pt>
                <c:pt idx="55">
                  <c:v>3.11104849181587E6</c:v>
                </c:pt>
                <c:pt idx="56">
                  <c:v>3.11128414359124E6</c:v>
                </c:pt>
                <c:pt idx="57">
                  <c:v>3.11152005227442E6</c:v>
                </c:pt>
                <c:pt idx="58">
                  <c:v>3.11175619430669E6</c:v>
                </c:pt>
                <c:pt idx="59">
                  <c:v>3.11199254789156E6</c:v>
                </c:pt>
                <c:pt idx="60">
                  <c:v>3.11222909285677E6</c:v>
                </c:pt>
                <c:pt idx="61">
                  <c:v>3.11246581052746E6</c:v>
                </c:pt>
                <c:pt idx="62">
                  <c:v>3.1127026836094E6</c:v>
                </c:pt>
                <c:pt idx="63">
                  <c:v>3.11293969608163E6</c:v>
                </c:pt>
                <c:pt idx="64">
                  <c:v>3.11317683309767E6</c:v>
                </c:pt>
                <c:pt idx="65">
                  <c:v>3.11341408089458E6</c:v>
                </c:pt>
                <c:pt idx="66">
                  <c:v>3.11365142670931E6</c:v>
                </c:pt>
                <c:pt idx="67">
                  <c:v>3.11388885870161E6</c:v>
                </c:pt>
                <c:pt idx="68">
                  <c:v>3.11412636588318E6</c:v>
                </c:pt>
                <c:pt idx="69">
                  <c:v>3.11436393805233E6</c:v>
                </c:pt>
                <c:pt idx="70">
                  <c:v>3.11460156573384E6</c:v>
                </c:pt>
                <c:pt idx="71">
                  <c:v>3.11483924012358E6</c:v>
                </c:pt>
                <c:pt idx="72">
                  <c:v>3.11507695303745E6</c:v>
                </c:pt>
                <c:pt idx="73">
                  <c:v>3.1153146968644E6</c:v>
                </c:pt>
                <c:pt idx="74">
                  <c:v>3.11555246452304E6</c:v>
                </c:pt>
                <c:pt idx="75">
                  <c:v>3.11579024942175E6</c:v>
                </c:pt>
                <c:pt idx="76">
                  <c:v>3.11602804542182E6</c:v>
                </c:pt>
                <c:pt idx="77">
                  <c:v>3.1162658468035E6</c:v>
                </c:pt>
                <c:pt idx="78">
                  <c:v>3.1165036482347E6</c:v>
                </c:pt>
                <c:pt idx="79">
                  <c:v>3.11674144474205E6</c:v>
                </c:pt>
                <c:pt idx="80">
                  <c:v>3.11697923168434E6</c:v>
                </c:pt>
                <c:pt idx="81">
                  <c:v>3.11721700472785E6</c:v>
                </c:pt>
                <c:pt idx="82">
                  <c:v>3.11745475982366E6</c:v>
                </c:pt>
                <c:pt idx="83">
                  <c:v>3.11769249318671E6</c:v>
                </c:pt>
                <c:pt idx="84">
                  <c:v>3.11793020127642E6</c:v>
                </c:pt>
                <c:pt idx="85">
                  <c:v>3.11816788077885E6</c:v>
                </c:pt>
                <c:pt idx="86">
                  <c:v>3.11840552859016E6</c:v>
                </c:pt>
                <c:pt idx="87">
                  <c:v>3.11864314180137E6</c:v>
                </c:pt>
                <c:pt idx="88">
                  <c:v>3.11888071768422E6</c:v>
                </c:pt>
                <c:pt idx="89">
                  <c:v>3.1191182536782E6</c:v>
                </c:pt>
                <c:pt idx="90">
                  <c:v>3.11935574737843E6</c:v>
                </c:pt>
                <c:pt idx="91">
                  <c:v>3.11959319652455E6</c:v>
                </c:pt>
                <c:pt idx="92">
                  <c:v>3.1198305989904E6</c:v>
                </c:pt>
                <c:pt idx="93">
                  <c:v>3.12006795277444E6</c:v>
                </c:pt>
                <c:pt idx="94">
                  <c:v>3.120305255991E6</c:v>
                </c:pt>
                <c:pt idx="95">
                  <c:v>3.12054250686201E6</c:v>
                </c:pt>
                <c:pt idx="96">
                  <c:v>3.1207797037095E6</c:v>
                </c:pt>
                <c:pt idx="97">
                  <c:v>3.12101684494854E6</c:v>
                </c:pt>
                <c:pt idx="98">
                  <c:v>3.12125392908076E6</c:v>
                </c:pt>
                <c:pt idx="99">
                  <c:v>3.12149095468834E6</c:v>
                </c:pt>
                <c:pt idx="100">
                  <c:v>3.12172792042841E6</c:v>
                </c:pt>
                <c:pt idx="101">
                  <c:v>3.1219648250279E6</c:v>
                </c:pt>
                <c:pt idx="102">
                  <c:v>3.12220166727867E6</c:v>
                </c:pt>
                <c:pt idx="103">
                  <c:v>3.12243844603318E6</c:v>
                </c:pt>
                <c:pt idx="104">
                  <c:v>3.12267516020028E6</c:v>
                </c:pt>
                <c:pt idx="105">
                  <c:v>3.12291180874135E6</c:v>
                </c:pt>
                <c:pt idx="106">
                  <c:v>3.12314839066683E6</c:v>
                </c:pt>
                <c:pt idx="107">
                  <c:v>3.12338490503284E6</c:v>
                </c:pt>
                <c:pt idx="108">
                  <c:v>3.12362135093815E6</c:v>
                </c:pt>
                <c:pt idx="109">
                  <c:v>3.12385772752131E6</c:v>
                </c:pt>
                <c:pt idx="110">
                  <c:v>3.12409403395801E6</c:v>
                </c:pt>
                <c:pt idx="111">
                  <c:v>3.12433026945862E6</c:v>
                </c:pt>
                <c:pt idx="112">
                  <c:v>3.12456643326592E6</c:v>
                </c:pt>
                <c:pt idx="113">
                  <c:v>3.1248025246529E6</c:v>
                </c:pt>
                <c:pt idx="114">
                  <c:v>3.12503854292087E6</c:v>
                </c:pt>
                <c:pt idx="115">
                  <c:v>3.12527448739756E6</c:v>
                </c:pt>
                <c:pt idx="116">
                  <c:v>3.12551035743543E6</c:v>
                </c:pt>
                <c:pt idx="117">
                  <c:v>3.12574615241007E6</c:v>
                </c:pt>
                <c:pt idx="118">
                  <c:v>3.12598187171871E6</c:v>
                </c:pt>
                <c:pt idx="119">
                  <c:v>3.12621751477884E6</c:v>
                </c:pt>
              </c:numCache>
            </c:numRef>
          </c:yVal>
          <c:smooth val="1"/>
          <c:extLst xmlns:c16r2="http://schemas.microsoft.com/office/drawing/2015/06/chart">
            <c:ext xmlns:c16="http://schemas.microsoft.com/office/drawing/2014/chart" uri="{C3380CC4-5D6E-409C-BE32-E72D297353CC}">
              <c16:uniqueId val="{00000000-3C03-43F3-8DC5-175D6D37F9A3}"/>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976329296116E6</c:v>
                </c:pt>
                <c:pt idx="2">
                  <c:v>8.06604960314301E6</c:v>
                </c:pt>
                <c:pt idx="3">
                  <c:v>8.10242682794551E6</c:v>
                </c:pt>
                <c:pt idx="4">
                  <c:v>8.13109222196474E6</c:v>
                </c:pt>
                <c:pt idx="5">
                  <c:v>8.15375107417613E6</c:v>
                </c:pt>
                <c:pt idx="6">
                  <c:v>8.17172844497688E6</c:v>
                </c:pt>
                <c:pt idx="7">
                  <c:v>8.18605420146602E6</c:v>
                </c:pt>
                <c:pt idx="8">
                  <c:v>8.19752900924747E6</c:v>
                </c:pt>
                <c:pt idx="9">
                  <c:v>8.20677555248712E6</c:v>
                </c:pt>
                <c:pt idx="10">
                  <c:v>8.21427829041007E6</c:v>
                </c:pt>
                <c:pt idx="11">
                  <c:v>8.22041431737318E6</c:v>
                </c:pt>
                <c:pt idx="12">
                  <c:v>8.22547731863315E6</c:v>
                </c:pt>
                <c:pt idx="13">
                  <c:v>8.22967115530923E6</c:v>
                </c:pt>
                <c:pt idx="14">
                  <c:v>8.23319080393134E6</c:v>
                </c:pt>
                <c:pt idx="15">
                  <c:v>8.23617889730034E6</c:v>
                </c:pt>
                <c:pt idx="16">
                  <c:v>8.23874581894937E6</c:v>
                </c:pt>
                <c:pt idx="17">
                  <c:v>8.24097790865677E6</c:v>
                </c:pt>
                <c:pt idx="18">
                  <c:v>8.2429427962634E6</c:v>
                </c:pt>
                <c:pt idx="19">
                  <c:v>8.24469354316165E6</c:v>
                </c:pt>
                <c:pt idx="20">
                  <c:v>8.24627185979075E6</c:v>
                </c:pt>
                <c:pt idx="21">
                  <c:v>8.24771060588821E6</c:v>
                </c:pt>
                <c:pt idx="22">
                  <c:v>8.24903573393792E6</c:v>
                </c:pt>
                <c:pt idx="23">
                  <c:v>8.250267800321E6</c:v>
                </c:pt>
                <c:pt idx="24">
                  <c:v>8.2514231407916E6</c:v>
                </c:pt>
                <c:pt idx="25">
                  <c:v>8.25251478526623E6</c:v>
                </c:pt>
                <c:pt idx="26">
                  <c:v>8.25355312684013E6</c:v>
                </c:pt>
                <c:pt idx="27">
                  <c:v>8.25454654981134E6</c:v>
                </c:pt>
                <c:pt idx="28">
                  <c:v>8.25550183891836E6</c:v>
                </c:pt>
                <c:pt idx="29">
                  <c:v>8.25642451368367E6</c:v>
                </c:pt>
                <c:pt idx="30">
                  <c:v>8.25731909154374E6</c:v>
                </c:pt>
                <c:pt idx="31">
                  <c:v>8.25818929367667E6</c:v>
                </c:pt>
                <c:pt idx="32">
                  <c:v>8.25903820622374E6</c:v>
                </c:pt>
                <c:pt idx="33">
                  <c:v>8.25986840677622E6</c:v>
                </c:pt>
                <c:pt idx="34">
                  <c:v>8.26068206379725E6</c:v>
                </c:pt>
                <c:pt idx="35">
                  <c:v>8.26148101493874E6</c:v>
                </c:pt>
                <c:pt idx="36">
                  <c:v>8.26226682888678E6</c:v>
                </c:pt>
                <c:pt idx="37">
                  <c:v>8.2630408543382E6</c:v>
                </c:pt>
                <c:pt idx="38">
                  <c:v>8.2638042589112E6</c:v>
                </c:pt>
                <c:pt idx="39">
                  <c:v>8.26455806009638E6</c:v>
                </c:pt>
                <c:pt idx="40">
                  <c:v>8.2653031501506E6</c:v>
                </c:pt>
                <c:pt idx="41">
                  <c:v>8.2660403160865E6</c:v>
                </c:pt>
                <c:pt idx="42">
                  <c:v>8.2667702558256E6</c:v>
                </c:pt>
                <c:pt idx="43">
                  <c:v>8.2674935913255E6</c:v>
                </c:pt>
                <c:pt idx="44">
                  <c:v>8.26821087931098E6</c:v>
                </c:pt>
                <c:pt idx="45">
                  <c:v>8.2689226201015E6</c:v>
                </c:pt>
                <c:pt idx="46">
                  <c:v>8.26962926492114E6</c:v>
                </c:pt>
                <c:pt idx="47">
                  <c:v>8.27033122199354E6</c:v>
                </c:pt>
                <c:pt idx="48">
                  <c:v>8.27102886166E6</c:v>
                </c:pt>
                <c:pt idx="49">
                  <c:v>8.27172252070802E6</c:v>
                </c:pt>
                <c:pt idx="50">
                  <c:v>8.2724125060584E6</c:v>
                </c:pt>
                <c:pt idx="51">
                  <c:v>8.27309909792818E6</c:v>
                </c:pt>
                <c:pt idx="52">
                  <c:v>8.27378255256228E6</c:v>
                </c:pt>
                <c:pt idx="53">
                  <c:v>8.27446310460848E6</c:v>
                </c:pt>
                <c:pt idx="54">
                  <c:v>8.27514096919504E6</c:v>
                </c:pt>
                <c:pt idx="55">
                  <c:v>8.27581634375863E6</c:v>
                </c:pt>
                <c:pt idx="56">
                  <c:v>8.27648940966147E6</c:v>
                </c:pt>
                <c:pt idx="57">
                  <c:v>8.27716033362882E6</c:v>
                </c:pt>
                <c:pt idx="58">
                  <c:v>8.2778292690325E6</c:v>
                </c:pt>
                <c:pt idx="59">
                  <c:v>8.2784963570417E6</c:v>
                </c:pt>
                <c:pt idx="60">
                  <c:v>8.27916172765822E6</c:v>
                </c:pt>
                <c:pt idx="61">
                  <c:v>8.27982550065106E6</c:v>
                </c:pt>
                <c:pt idx="62">
                  <c:v>8.2804877864022E6</c:v>
                </c:pt>
                <c:pt idx="63">
                  <c:v>8.28114868667412E6</c:v>
                </c:pt>
                <c:pt idx="64">
                  <c:v>8.28180829530778E6</c:v>
                </c:pt>
                <c:pt idx="65">
                  <c:v>8.2824666988584E6</c:v>
                </c:pt>
                <c:pt idx="66">
                  <c:v>8.28312397717588E6</c:v>
                </c:pt>
                <c:pt idx="67">
                  <c:v>8.28378020393513E6</c:v>
                </c:pt>
                <c:pt idx="68">
                  <c:v>8.28443544712142E6</c:v>
                </c:pt>
                <c:pt idx="69">
                  <c:v>8.28508976947505E6</c:v>
                </c:pt>
                <c:pt idx="70">
                  <c:v>8.2857432288991E6</c:v>
                </c:pt>
                <c:pt idx="71">
                  <c:v>8.28639587883364E6</c:v>
                </c:pt>
                <c:pt idx="72">
                  <c:v>8.28704776859963E6</c:v>
                </c:pt>
                <c:pt idx="73">
                  <c:v>8.28769894371475E6</c:v>
                </c:pt>
                <c:pt idx="74">
                  <c:v>8.28834944618407E6</c:v>
                </c:pt>
                <c:pt idx="75">
                  <c:v>8.28899931476751E6</c:v>
                </c:pt>
                <c:pt idx="76">
                  <c:v>8.289648585226E6</c:v>
                </c:pt>
                <c:pt idx="77">
                  <c:v>8.29029729054834E6</c:v>
                </c:pt>
                <c:pt idx="78">
                  <c:v>8.29094546116012E6</c:v>
                </c:pt>
                <c:pt idx="79">
                  <c:v>8.29159312511644E6</c:v>
                </c:pt>
                <c:pt idx="80">
                  <c:v>8.29224030827953E6</c:v>
                </c:pt>
                <c:pt idx="81">
                  <c:v>8.2928870344827E6</c:v>
                </c:pt>
                <c:pt idx="82">
                  <c:v>8.29353332568152E6</c:v>
                </c:pt>
                <c:pt idx="83">
                  <c:v>8.29417920209351E6</c:v>
                </c:pt>
                <c:pt idx="84">
                  <c:v>8.29482468232703E6</c:v>
                </c:pt>
                <c:pt idx="85">
                  <c:v>8.29546978350034E6</c:v>
                </c:pt>
                <c:pt idx="86">
                  <c:v>8.29611452135163E6</c:v>
                </c:pt>
                <c:pt idx="87">
                  <c:v>8.29675891034074E6</c:v>
                </c:pt>
                <c:pt idx="88">
                  <c:v>8.29740296374308E6</c:v>
                </c:pt>
                <c:pt idx="89">
                  <c:v>8.29804669373658E6</c:v>
                </c:pt>
                <c:pt idx="90">
                  <c:v>8.2986901114821E6</c:v>
                </c:pt>
                <c:pt idx="91">
                  <c:v>8.29933322719777E6</c:v>
                </c:pt>
                <c:pt idx="92">
                  <c:v>8.29997605022782E6</c:v>
                </c:pt>
                <c:pt idx="93">
                  <c:v>8.30061858910633E6</c:v>
                </c:pt>
                <c:pt idx="94">
                  <c:v>8.30126085161617E6</c:v>
                </c:pt>
                <c:pt idx="95">
                  <c:v>8.30190284484367E6</c:v>
                </c:pt>
                <c:pt idx="96">
                  <c:v>8.30254457522925E6</c:v>
                </c:pt>
                <c:pt idx="97">
                  <c:v>8.30318604861427E6</c:v>
                </c:pt>
                <c:pt idx="98">
                  <c:v>8.30382727028455E6</c:v>
                </c:pt>
                <c:pt idx="99">
                  <c:v>8.30446824501066E6</c:v>
                </c:pt>
                <c:pt idx="100">
                  <c:v>8.30510897708526E6</c:v>
                </c:pt>
                <c:pt idx="101">
                  <c:v>8.30574947035786E6</c:v>
                </c:pt>
                <c:pt idx="102">
                  <c:v>8.3063897282669E6</c:v>
                </c:pt>
                <c:pt idx="103">
                  <c:v>8.30702975386962E6</c:v>
                </c:pt>
                <c:pt idx="104">
                  <c:v>8.30766954986984E6</c:v>
                </c:pt>
                <c:pt idx="105">
                  <c:v>8.30830911864361E6</c:v>
                </c:pt>
                <c:pt idx="106">
                  <c:v>8.30894846226316E6</c:v>
                </c:pt>
                <c:pt idx="107">
                  <c:v>8.30958758251908E6</c:v>
                </c:pt>
                <c:pt idx="108">
                  <c:v>8.31022648094095E6</c:v>
                </c:pt>
                <c:pt idx="109">
                  <c:v>8.31086515881656E6</c:v>
                </c:pt>
                <c:pt idx="110">
                  <c:v>8.31150361720965E6</c:v>
                </c:pt>
                <c:pt idx="111">
                  <c:v>8.31214185697656E6</c:v>
                </c:pt>
                <c:pt idx="112">
                  <c:v>8.31277987878162E6</c:v>
                </c:pt>
                <c:pt idx="113">
                  <c:v>8.31341768311147E6</c:v>
                </c:pt>
                <c:pt idx="114">
                  <c:v>8.31405527028842E6</c:v>
                </c:pt>
                <c:pt idx="115">
                  <c:v>8.31469264048288E6</c:v>
                </c:pt>
                <c:pt idx="116">
                  <c:v>8.31532979372488E6</c:v>
                </c:pt>
                <c:pt idx="117">
                  <c:v>8.31596672991485E6</c:v>
                </c:pt>
                <c:pt idx="118">
                  <c:v>8.31660344883366E6</c:v>
                </c:pt>
                <c:pt idx="119">
                  <c:v>8.3172399501519E6</c:v>
                </c:pt>
              </c:numCache>
            </c:numRef>
          </c:yVal>
          <c:smooth val="1"/>
          <c:extLst xmlns:c16r2="http://schemas.microsoft.com/office/drawing/2015/06/chart">
            <c:ext xmlns:c16="http://schemas.microsoft.com/office/drawing/2014/chart" uri="{C3380CC4-5D6E-409C-BE32-E72D297353CC}">
              <c16:uniqueId val="{00000001-3C03-43F3-8DC5-175D6D37F9A3}"/>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92961850648E6</c:v>
                </c:pt>
                <c:pt idx="3">
                  <c:v>3.10187871033536E6</c:v>
                </c:pt>
                <c:pt idx="4">
                  <c:v>3.10185121283966E6</c:v>
                </c:pt>
                <c:pt idx="5">
                  <c:v>3.10184522277266E6</c:v>
                </c:pt>
                <c:pt idx="6">
                  <c:v>3.10185902007157E6</c:v>
                </c:pt>
                <c:pt idx="7">
                  <c:v>3.10189102402102E6</c:v>
                </c:pt>
                <c:pt idx="8">
                  <c:v>3.10193978186722E6</c:v>
                </c:pt>
                <c:pt idx="9">
                  <c:v>3.1020039584431E6</c:v>
                </c:pt>
                <c:pt idx="10">
                  <c:v>3.10208232661525E6</c:v>
                </c:pt>
                <c:pt idx="11">
                  <c:v>3.10217375849238E6</c:v>
                </c:pt>
                <c:pt idx="12">
                  <c:v>3.10227721733786E6</c:v>
                </c:pt>
                <c:pt idx="13">
                  <c:v>3.10239175013345E6</c:v>
                </c:pt>
                <c:pt idx="14">
                  <c:v>3.1025161683379E6</c:v>
                </c:pt>
                <c:pt idx="15">
                  <c:v>3.10264978595619E6</c:v>
                </c:pt>
                <c:pt idx="16">
                  <c:v>3.10279187372535E6</c:v>
                </c:pt>
                <c:pt idx="17">
                  <c:v>3.10294174957131E6</c:v>
                </c:pt>
                <c:pt idx="18">
                  <c:v>3.10309878668495E6</c:v>
                </c:pt>
                <c:pt idx="19">
                  <c:v>3.10326240911491E6</c:v>
                </c:pt>
                <c:pt idx="20">
                  <c:v>3.10343208762085E6</c:v>
                </c:pt>
                <c:pt idx="21">
                  <c:v>3.10360733586054E6</c:v>
                </c:pt>
                <c:pt idx="22">
                  <c:v>3.10378770688566E6</c:v>
                </c:pt>
                <c:pt idx="23">
                  <c:v>3.10397278992221E6</c:v>
                </c:pt>
                <c:pt idx="24">
                  <c:v>3.10416220741318E6</c:v>
                </c:pt>
                <c:pt idx="25">
                  <c:v>3.10435561230263E6</c:v>
                </c:pt>
                <c:pt idx="26">
                  <c:v>3.10455268554181E6</c:v>
                </c:pt>
                <c:pt idx="27">
                  <c:v>3.10475313325047E6</c:v>
                </c:pt>
                <c:pt idx="28">
                  <c:v>3.10495668539024E6</c:v>
                </c:pt>
                <c:pt idx="29">
                  <c:v>3.10516309364063E6</c:v>
                </c:pt>
                <c:pt idx="30">
                  <c:v>3.10537212960467E6</c:v>
                </c:pt>
                <c:pt idx="31">
                  <c:v>3.10558358318421E6</c:v>
                </c:pt>
                <c:pt idx="32">
                  <c:v>3.10579726108896E6</c:v>
                </c:pt>
                <c:pt idx="33">
                  <c:v>3.10601298546796E6</c:v>
                </c:pt>
                <c:pt idx="34">
                  <c:v>3.10623059265362E6</c:v>
                </c:pt>
                <c:pt idx="35">
                  <c:v>3.10644993200883E6</c:v>
                </c:pt>
                <c:pt idx="36">
                  <c:v>3.10667086486881E6</c:v>
                </c:pt>
                <c:pt idx="37">
                  <c:v>3.10689326356985E6</c:v>
                </c:pt>
                <c:pt idx="38">
                  <c:v>3.10711701055774E6</c:v>
                </c:pt>
                <c:pt idx="39">
                  <c:v>3.10734199756933E6</c:v>
                </c:pt>
                <c:pt idx="40">
                  <c:v>3.10756812488025E6</c:v>
                </c:pt>
                <c:pt idx="41">
                  <c:v>3.1077953006156E6</c:v>
                </c:pt>
                <c:pt idx="42">
                  <c:v>3.1080234401167E6</c:v>
                </c:pt>
                <c:pt idx="43">
                  <c:v>3.10825246535972E6</c:v>
                </c:pt>
                <c:pt idx="44">
                  <c:v>3.10848230442178E6</c:v>
                </c:pt>
                <c:pt idx="45">
                  <c:v>3.10871289099072E6</c:v>
                </c:pt>
                <c:pt idx="46">
                  <c:v>3.10894416391483E6</c:v>
                </c:pt>
                <c:pt idx="47">
                  <c:v>3.10917606678945E6</c:v>
                </c:pt>
                <c:pt idx="48">
                  <c:v>3.10940854757707E6</c:v>
                </c:pt>
                <c:pt idx="49">
                  <c:v>3.10964155825857E6</c:v>
                </c:pt>
                <c:pt idx="50">
                  <c:v>3.10987505451266E6</c:v>
                </c:pt>
                <c:pt idx="51">
                  <c:v>3.11010899542147E6</c:v>
                </c:pt>
                <c:pt idx="52">
                  <c:v>3.11034334320001E6</c:v>
                </c:pt>
                <c:pt idx="53">
                  <c:v>3.11057806294756E6</c:v>
                </c:pt>
                <c:pt idx="54">
                  <c:v>3.11081312241921E6</c:v>
                </c:pt>
                <c:pt idx="55">
                  <c:v>3.11104849181587E6</c:v>
                </c:pt>
                <c:pt idx="56">
                  <c:v>3.11128414359124E6</c:v>
                </c:pt>
                <c:pt idx="57">
                  <c:v>3.11152005227442E6</c:v>
                </c:pt>
                <c:pt idx="58">
                  <c:v>3.11175619430669E6</c:v>
                </c:pt>
                <c:pt idx="59">
                  <c:v>3.11199254789156E6</c:v>
                </c:pt>
                <c:pt idx="60">
                  <c:v>3.11222909285677E6</c:v>
                </c:pt>
                <c:pt idx="61">
                  <c:v>3.11246581052746E6</c:v>
                </c:pt>
                <c:pt idx="62">
                  <c:v>3.1127026836094E6</c:v>
                </c:pt>
                <c:pt idx="63">
                  <c:v>3.11293969608163E6</c:v>
                </c:pt>
                <c:pt idx="64">
                  <c:v>3.11317683309767E6</c:v>
                </c:pt>
                <c:pt idx="65">
                  <c:v>3.11341408089458E6</c:v>
                </c:pt>
                <c:pt idx="66">
                  <c:v>3.11365142670931E6</c:v>
                </c:pt>
                <c:pt idx="67">
                  <c:v>3.1138888587016E6</c:v>
                </c:pt>
                <c:pt idx="68">
                  <c:v>3.11412636588318E6</c:v>
                </c:pt>
                <c:pt idx="69">
                  <c:v>3.11436393805233E6</c:v>
                </c:pt>
                <c:pt idx="70">
                  <c:v>3.11460156573384E6</c:v>
                </c:pt>
                <c:pt idx="71">
                  <c:v>3.11483924012358E6</c:v>
                </c:pt>
                <c:pt idx="72">
                  <c:v>3.11507695303746E6</c:v>
                </c:pt>
                <c:pt idx="73">
                  <c:v>3.1153146968644E6</c:v>
                </c:pt>
                <c:pt idx="74">
                  <c:v>3.11555246452304E6</c:v>
                </c:pt>
                <c:pt idx="75">
                  <c:v>3.11579024942175E6</c:v>
                </c:pt>
                <c:pt idx="76">
                  <c:v>3.11602804542182E6</c:v>
                </c:pt>
                <c:pt idx="77">
                  <c:v>3.1162658468035E6</c:v>
                </c:pt>
                <c:pt idx="78">
                  <c:v>3.1165036482347E6</c:v>
                </c:pt>
                <c:pt idx="79">
                  <c:v>3.11674144474204E6</c:v>
                </c:pt>
                <c:pt idx="80">
                  <c:v>3.11697923168434E6</c:v>
                </c:pt>
                <c:pt idx="81">
                  <c:v>3.11721700472785E6</c:v>
                </c:pt>
                <c:pt idx="82">
                  <c:v>3.11745475982366E6</c:v>
                </c:pt>
                <c:pt idx="83">
                  <c:v>3.11769249318671E6</c:v>
                </c:pt>
                <c:pt idx="84">
                  <c:v>3.11793020127642E6</c:v>
                </c:pt>
                <c:pt idx="85">
                  <c:v>3.11816788077885E6</c:v>
                </c:pt>
                <c:pt idx="86">
                  <c:v>3.11840552859016E6</c:v>
                </c:pt>
                <c:pt idx="87">
                  <c:v>3.11864314180137E6</c:v>
                </c:pt>
                <c:pt idx="88">
                  <c:v>3.11888071768422E6</c:v>
                </c:pt>
                <c:pt idx="89">
                  <c:v>3.1191182536782E6</c:v>
                </c:pt>
                <c:pt idx="90">
                  <c:v>3.11935574737843E6</c:v>
                </c:pt>
                <c:pt idx="91">
                  <c:v>3.11959319652455E6</c:v>
                </c:pt>
                <c:pt idx="92">
                  <c:v>3.1198305989904E6</c:v>
                </c:pt>
                <c:pt idx="93">
                  <c:v>3.12006795277444E6</c:v>
                </c:pt>
                <c:pt idx="94">
                  <c:v>3.120305255991E6</c:v>
                </c:pt>
                <c:pt idx="95">
                  <c:v>3.12054250686201E6</c:v>
                </c:pt>
                <c:pt idx="96">
                  <c:v>3.1207797037095E6</c:v>
                </c:pt>
                <c:pt idx="97">
                  <c:v>3.12101684494854E6</c:v>
                </c:pt>
                <c:pt idx="98">
                  <c:v>3.12125392908076E6</c:v>
                </c:pt>
                <c:pt idx="99">
                  <c:v>3.12149095468834E6</c:v>
                </c:pt>
                <c:pt idx="100">
                  <c:v>3.12172792042841E6</c:v>
                </c:pt>
                <c:pt idx="101">
                  <c:v>3.1219648250279E6</c:v>
                </c:pt>
                <c:pt idx="102">
                  <c:v>3.12220166727867E6</c:v>
                </c:pt>
                <c:pt idx="103">
                  <c:v>3.12243844603318E6</c:v>
                </c:pt>
                <c:pt idx="104">
                  <c:v>3.12267516020028E6</c:v>
                </c:pt>
                <c:pt idx="105">
                  <c:v>3.12291180874135E6</c:v>
                </c:pt>
                <c:pt idx="106">
                  <c:v>3.12314839066683E6</c:v>
                </c:pt>
                <c:pt idx="107">
                  <c:v>3.12338490503284E6</c:v>
                </c:pt>
                <c:pt idx="108">
                  <c:v>3.12362135093815E6</c:v>
                </c:pt>
                <c:pt idx="109">
                  <c:v>3.12385772752131E6</c:v>
                </c:pt>
                <c:pt idx="110">
                  <c:v>3.12409403395801E6</c:v>
                </c:pt>
                <c:pt idx="111">
                  <c:v>3.12433026945862E6</c:v>
                </c:pt>
                <c:pt idx="112">
                  <c:v>3.12456643326592E6</c:v>
                </c:pt>
                <c:pt idx="113">
                  <c:v>3.1248025246529E6</c:v>
                </c:pt>
                <c:pt idx="114">
                  <c:v>3.12503854292087E6</c:v>
                </c:pt>
                <c:pt idx="115">
                  <c:v>3.12527448739756E6</c:v>
                </c:pt>
                <c:pt idx="116">
                  <c:v>3.12551035743543E6</c:v>
                </c:pt>
                <c:pt idx="117">
                  <c:v>3.12574615241007E6</c:v>
                </c:pt>
                <c:pt idx="118">
                  <c:v>3.12598187171871E6</c:v>
                </c:pt>
                <c:pt idx="119">
                  <c:v>3.12621751477884E6</c:v>
                </c:pt>
              </c:numCache>
            </c:numRef>
          </c:yVal>
          <c:smooth val="1"/>
          <c:extLst xmlns:c16r2="http://schemas.microsoft.com/office/drawing/2015/06/chart">
            <c:ext xmlns:c16="http://schemas.microsoft.com/office/drawing/2014/chart" uri="{C3380CC4-5D6E-409C-BE32-E72D297353CC}">
              <c16:uniqueId val="{00000002-3C03-43F3-8DC5-175D6D37F9A3}"/>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832798358877E7</c:v>
                </c:pt>
                <c:pt idx="2">
                  <c:v>1.35602821601792E7</c:v>
                </c:pt>
                <c:pt idx="3">
                  <c:v>1.35454800374826E7</c:v>
                </c:pt>
                <c:pt idx="4">
                  <c:v>1.35368086689286E7</c:v>
                </c:pt>
                <c:pt idx="5">
                  <c:v>1.3532684469666E7</c:v>
                </c:pt>
                <c:pt idx="6">
                  <c:v>1.3531895957724E7</c:v>
                </c:pt>
                <c:pt idx="7">
                  <c:v>1.35335189592415E7</c:v>
                </c:pt>
                <c:pt idx="8">
                  <c:v>1.35368509272581E7</c:v>
                </c:pt>
                <c:pt idx="9">
                  <c:v>1.35413600834904E7</c:v>
                </c:pt>
                <c:pt idx="10">
                  <c:v>1.35466460534797E7</c:v>
                </c:pt>
                <c:pt idx="11">
                  <c:v>1.35524094121245E7</c:v>
                </c:pt>
                <c:pt idx="12">
                  <c:v>1.35584281359269E7</c:v>
                </c:pt>
                <c:pt idx="13">
                  <c:v>1.35645394077588E7</c:v>
                </c:pt>
                <c:pt idx="14">
                  <c:v>1.35706223193048E7</c:v>
                </c:pt>
                <c:pt idx="15">
                  <c:v>1.3576592711173E7</c:v>
                </c:pt>
                <c:pt idx="16">
                  <c:v>1.35823929124529E7</c:v>
                </c:pt>
                <c:pt idx="17">
                  <c:v>1.35879850271414E7</c:v>
                </c:pt>
                <c:pt idx="18">
                  <c:v>1.35933459321196E7</c:v>
                </c:pt>
                <c:pt idx="19">
                  <c:v>1.35984634446761E7</c:v>
                </c:pt>
                <c:pt idx="20">
                  <c:v>1.36033333924625E7</c:v>
                </c:pt>
                <c:pt idx="21">
                  <c:v>1.36079573799787E7</c:v>
                </c:pt>
                <c:pt idx="22">
                  <c:v>1.36123410921482E7</c:v>
                </c:pt>
                <c:pt idx="23">
                  <c:v>1.36164930115567E7</c:v>
                </c:pt>
                <c:pt idx="24">
                  <c:v>1.36204234538476E7</c:v>
                </c:pt>
                <c:pt idx="25">
                  <c:v>1.3624143847407E7</c:v>
                </c:pt>
                <c:pt idx="26">
                  <c:v>1.36276662002415E7</c:v>
                </c:pt>
                <c:pt idx="27">
                  <c:v>1.3631002704322E7</c:v>
                </c:pt>
                <c:pt idx="28">
                  <c:v>1.36341654589595E7</c:v>
                </c:pt>
                <c:pt idx="29">
                  <c:v>1.36371662735743E7</c:v>
                </c:pt>
                <c:pt idx="30">
                  <c:v>1.36400165325141E7</c:v>
                </c:pt>
                <c:pt idx="31">
                  <c:v>1.36427271067886E7</c:v>
                </c:pt>
                <c:pt idx="32">
                  <c:v>1.36453083008242E7</c:v>
                </c:pt>
                <c:pt idx="33">
                  <c:v>1.36477698251209E7</c:v>
                </c:pt>
                <c:pt idx="34">
                  <c:v>1.3650120787843E7</c:v>
                </c:pt>
                <c:pt idx="35">
                  <c:v>1.36523697000336E7</c:v>
                </c:pt>
                <c:pt idx="36">
                  <c:v>1.3654524490423E7</c:v>
                </c:pt>
                <c:pt idx="37">
                  <c:v>1.36565925267836E7</c:v>
                </c:pt>
                <c:pt idx="38">
                  <c:v>1.36585806415443E7</c:v>
                </c:pt>
                <c:pt idx="39">
                  <c:v>1.36604951599568E7</c:v>
                </c:pt>
                <c:pt idx="40">
                  <c:v>1.36623419295416E7</c:v>
                </c:pt>
                <c:pt idx="41">
                  <c:v>1.3664126349911E7</c:v>
                </c:pt>
                <c:pt idx="42">
                  <c:v>1.36658534022996E7</c:v>
                </c:pt>
                <c:pt idx="43">
                  <c:v>1.3667527678337E7</c:v>
                </c:pt>
                <c:pt idx="44">
                  <c:v>1.36691534077436E7</c:v>
                </c:pt>
                <c:pt idx="45">
                  <c:v>1.36707344847481E7</c:v>
                </c:pt>
                <c:pt idx="46">
                  <c:v>1.36722744930985E7</c:v>
                </c:pt>
                <c:pt idx="47">
                  <c:v>1.36737767296119E7</c:v>
                </c:pt>
                <c:pt idx="48">
                  <c:v>1.3675244226243E7</c:v>
                </c:pt>
                <c:pt idx="49">
                  <c:v>1.36766797706907E7</c:v>
                </c:pt>
                <c:pt idx="50">
                  <c:v>1.36780859255788E7</c:v>
                </c:pt>
                <c:pt idx="51">
                  <c:v>1.36794650462684E7</c:v>
                </c:pt>
                <c:pt idx="52">
                  <c:v>1.36808192973628E7</c:v>
                </c:pt>
                <c:pt idx="53">
                  <c:v>1.36821506679781E7</c:v>
                </c:pt>
                <c:pt idx="54">
                  <c:v>1.36834609858495E7</c:v>
                </c:pt>
                <c:pt idx="55">
                  <c:v>1.36847519303494E7</c:v>
                </c:pt>
                <c:pt idx="56">
                  <c:v>1.3686025044488E7</c:v>
                </c:pt>
                <c:pt idx="57">
                  <c:v>1.36872817459674E7</c:v>
                </c:pt>
                <c:pt idx="58">
                  <c:v>1.36885233373588E7</c:v>
                </c:pt>
                <c:pt idx="59">
                  <c:v>1.36897510154641E7</c:v>
                </c:pt>
                <c:pt idx="60">
                  <c:v>1.36909658799262E7</c:v>
                </c:pt>
                <c:pt idx="61">
                  <c:v>1.36921689411444E7</c:v>
                </c:pt>
                <c:pt idx="62">
                  <c:v>1.36933611275475E7</c:v>
                </c:pt>
                <c:pt idx="63">
                  <c:v>1.36945432922773E7</c:v>
                </c:pt>
                <c:pt idx="64">
                  <c:v>1.36957162193267E7</c:v>
                </c:pt>
                <c:pt idx="65">
                  <c:v>1.36968806291784E7</c:v>
                </c:pt>
                <c:pt idx="66">
                  <c:v>1.36980371839813E7</c:v>
                </c:pt>
                <c:pt idx="67">
                  <c:v>1.3699186492305E7</c:v>
                </c:pt>
                <c:pt idx="68">
                  <c:v>1.37003291135042E7</c:v>
                </c:pt>
                <c:pt idx="69">
                  <c:v>1.37014655617255E7</c:v>
                </c:pt>
                <c:pt idx="70">
                  <c:v>1.3702596309587E7</c:v>
                </c:pt>
                <c:pt idx="71">
                  <c:v>1.37037217915541E7</c:v>
                </c:pt>
                <c:pt idx="72">
                  <c:v>1.37048424070418E7</c:v>
                </c:pt>
                <c:pt idx="73">
                  <c:v>1.37059585232589E7</c:v>
                </c:pt>
                <c:pt idx="74">
                  <c:v>1.37070704778221E7</c:v>
                </c:pt>
                <c:pt idx="75">
                  <c:v>1.37081785811546E7</c:v>
                </c:pt>
                <c:pt idx="76">
                  <c:v>1.37092831186884E7</c:v>
                </c:pt>
                <c:pt idx="77">
                  <c:v>1.37103843528863E7</c:v>
                </c:pt>
                <c:pt idx="78">
                  <c:v>1.37114825250984E7</c:v>
                </c:pt>
                <c:pt idx="79">
                  <c:v>1.3712577857267E7</c:v>
                </c:pt>
                <c:pt idx="80">
                  <c:v>1.3713670553492E7</c:v>
                </c:pt>
                <c:pt idx="81">
                  <c:v>1.37147608014683E7</c:v>
                </c:pt>
                <c:pt idx="82">
                  <c:v>1.37158487738062E7</c:v>
                </c:pt>
                <c:pt idx="83">
                  <c:v>1.37169346292439E7</c:v>
                </c:pt>
                <c:pt idx="84">
                  <c:v>1.37180185137611E7</c:v>
                </c:pt>
                <c:pt idx="85">
                  <c:v>1.37191005616024E7</c:v>
                </c:pt>
                <c:pt idx="86">
                  <c:v>1.3720180896217E7</c:v>
                </c:pt>
                <c:pt idx="87">
                  <c:v>1.37212596311222E7</c:v>
                </c:pt>
                <c:pt idx="88">
                  <c:v>1.3722336870697E7</c:v>
                </c:pt>
                <c:pt idx="89">
                  <c:v>1.3723412710911E7</c:v>
                </c:pt>
                <c:pt idx="90">
                  <c:v>1.37244872399946E7</c:v>
                </c:pt>
                <c:pt idx="91">
                  <c:v>1.37255605390546E7</c:v>
                </c:pt>
                <c:pt idx="92">
                  <c:v>1.37266326826407E7</c:v>
                </c:pt>
                <c:pt idx="93">
                  <c:v>1.37277037392653E7</c:v>
                </c:pt>
                <c:pt idx="94">
                  <c:v>1.37287737718826E7</c:v>
                </c:pt>
                <c:pt idx="95">
                  <c:v>1.37298428383278E7</c:v>
                </c:pt>
                <c:pt idx="96">
                  <c:v>1.37309109917222E7</c:v>
                </c:pt>
                <c:pt idx="97">
                  <c:v>1.37319782808452E7</c:v>
                </c:pt>
                <c:pt idx="98">
                  <c:v>1.37330447504761E7</c:v>
                </c:pt>
                <c:pt idx="99">
                  <c:v>1.37341104417096E7</c:v>
                </c:pt>
                <c:pt idx="100">
                  <c:v>1.37351753922448E7</c:v>
                </c:pt>
                <c:pt idx="101">
                  <c:v>1.37362396366523E7</c:v>
                </c:pt>
                <c:pt idx="102">
                  <c:v>1.37373032066191E7</c:v>
                </c:pt>
                <c:pt idx="103">
                  <c:v>1.37383661311747E7</c:v>
                </c:pt>
                <c:pt idx="104">
                  <c:v>1.37394284368987E7</c:v>
                </c:pt>
                <c:pt idx="105">
                  <c:v>1.37404901481125E7</c:v>
                </c:pt>
                <c:pt idx="106">
                  <c:v>1.37415512870548E7</c:v>
                </c:pt>
                <c:pt idx="107">
                  <c:v>1.3742611874045E7</c:v>
                </c:pt>
                <c:pt idx="108">
                  <c:v>1.37436719276315E7</c:v>
                </c:pt>
                <c:pt idx="109">
                  <c:v>1.37447314647303E7</c:v>
                </c:pt>
                <c:pt idx="110">
                  <c:v>1.37457905007516E7</c:v>
                </c:pt>
                <c:pt idx="111">
                  <c:v>1.37468490497164E7</c:v>
                </c:pt>
                <c:pt idx="112">
                  <c:v>1.37479071243648E7</c:v>
                </c:pt>
                <c:pt idx="113">
                  <c:v>1.37489647362552E7</c:v>
                </c:pt>
                <c:pt idx="114">
                  <c:v>1.37500218958557E7</c:v>
                </c:pt>
                <c:pt idx="115">
                  <c:v>1.37510786126288E7</c:v>
                </c:pt>
                <c:pt idx="116">
                  <c:v>1.3752134895109E7</c:v>
                </c:pt>
                <c:pt idx="117">
                  <c:v>1.37531907509754E7</c:v>
                </c:pt>
                <c:pt idx="118">
                  <c:v>1.3754246187117E7</c:v>
                </c:pt>
                <c:pt idx="119">
                  <c:v>1.37553012096947E7</c:v>
                </c:pt>
              </c:numCache>
            </c:numRef>
          </c:yVal>
          <c:smooth val="1"/>
          <c:extLst xmlns:c16r2="http://schemas.microsoft.com/office/drawing/2015/06/chart">
            <c:ext xmlns:c16="http://schemas.microsoft.com/office/drawing/2014/chart" uri="{C3380CC4-5D6E-409C-BE32-E72D297353CC}">
              <c16:uniqueId val="{00000003-3C03-43F3-8DC5-175D6D37F9A3}"/>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10647415415224E6</c:v>
                </c:pt>
                <c:pt idx="2">
                  <c:v>2.11272967895748E6</c:v>
                </c:pt>
                <c:pt idx="3">
                  <c:v>2.11850324237187E6</c:v>
                </c:pt>
                <c:pt idx="4">
                  <c:v>2.12382421192702E6</c:v>
                </c:pt>
                <c:pt idx="5">
                  <c:v>2.12871824499084E6</c:v>
                </c:pt>
                <c:pt idx="6">
                  <c:v>2.13320803443748E6</c:v>
                </c:pt>
                <c:pt idx="7">
                  <c:v>2.1373138842326E6</c:v>
                </c:pt>
                <c:pt idx="8">
                  <c:v>2.14105415810801E6</c:v>
                </c:pt>
                <c:pt idx="9">
                  <c:v>2.14444562980458E6</c:v>
                </c:pt>
                <c:pt idx="10">
                  <c:v>2.14750375695178E6</c:v>
                </c:pt>
                <c:pt idx="11">
                  <c:v>2.15024289569968E6</c:v>
                </c:pt>
                <c:pt idx="12">
                  <c:v>2.15267646937663E6</c:v>
                </c:pt>
                <c:pt idx="13">
                  <c:v>2.15516680487798E6</c:v>
                </c:pt>
                <c:pt idx="14">
                  <c:v>2.15756189990013E6</c:v>
                </c:pt>
                <c:pt idx="15">
                  <c:v>2.15984822796422E6</c:v>
                </c:pt>
                <c:pt idx="16">
                  <c:v>2.16202833214408E6</c:v>
                </c:pt>
                <c:pt idx="17">
                  <c:v>2.1641051852005E6</c:v>
                </c:pt>
                <c:pt idx="18">
                  <c:v>2.16608201086545E6</c:v>
                </c:pt>
                <c:pt idx="19">
                  <c:v>2.16796219350574E6</c:v>
                </c:pt>
                <c:pt idx="20">
                  <c:v>2.16974920891942E6</c:v>
                </c:pt>
                <c:pt idx="21">
                  <c:v>2.17144657138668E6</c:v>
                </c:pt>
                <c:pt idx="22">
                  <c:v>2.17305779336989E6</c:v>
                </c:pt>
                <c:pt idx="23">
                  <c:v>2.1745863550577E6</c:v>
                </c:pt>
                <c:pt idx="24">
                  <c:v>2.17603568156983E6</c:v>
                </c:pt>
                <c:pt idx="25">
                  <c:v>2.17740912612198E6</c:v>
                </c:pt>
                <c:pt idx="26">
                  <c:v>2.17871056775836E6</c:v>
                </c:pt>
                <c:pt idx="27">
                  <c:v>2.17994348964754E6</c:v>
                </c:pt>
                <c:pt idx="28">
                  <c:v>2.18111122224075E6</c:v>
                </c:pt>
                <c:pt idx="29">
                  <c:v>2.18221697112812E6</c:v>
                </c:pt>
                <c:pt idx="30">
                  <c:v>2.18326381748463E6</c:v>
                </c:pt>
                <c:pt idx="31">
                  <c:v>2.18425471925406E6</c:v>
                </c:pt>
                <c:pt idx="32">
                  <c:v>2.18519251305067E6</c:v>
                </c:pt>
                <c:pt idx="33">
                  <c:v>2.18607991659932E6</c:v>
                </c:pt>
                <c:pt idx="34">
                  <c:v>2.18691953157235E6</c:v>
                </c:pt>
                <c:pt idx="35">
                  <c:v>2.1877138467123E6</c:v>
                </c:pt>
                <c:pt idx="36">
                  <c:v>2.1884652411534E6</c:v>
                </c:pt>
                <c:pt idx="37">
                  <c:v>2.18917598787382E6</c:v>
                </c:pt>
                <c:pt idx="38">
                  <c:v>2.189848257225E6</c:v>
                </c:pt>
                <c:pt idx="39">
                  <c:v>2.1904841215607E6</c:v>
                </c:pt>
                <c:pt idx="40">
                  <c:v>2.19108555824552E6</c:v>
                </c:pt>
                <c:pt idx="41">
                  <c:v>2.19165445308709E6</c:v>
                </c:pt>
                <c:pt idx="42">
                  <c:v>2.19219260378593E6</c:v>
                </c:pt>
                <c:pt idx="43">
                  <c:v>2.19270172333376E6</c:v>
                </c:pt>
                <c:pt idx="44">
                  <c:v>2.1931834433475E6</c:v>
                </c:pt>
                <c:pt idx="45">
                  <c:v>2.19363931732948E6</c:v>
                </c:pt>
                <c:pt idx="46">
                  <c:v>2.19407082384714E6</c:v>
                </c:pt>
                <c:pt idx="47">
                  <c:v>2.19447936962688E6</c:v>
                </c:pt>
                <c:pt idx="48">
                  <c:v>2.19486629255888E6</c:v>
                </c:pt>
                <c:pt idx="49">
                  <c:v>2.19523286461044E6</c:v>
                </c:pt>
                <c:pt idx="50">
                  <c:v>2.1955802946466E6</c:v>
                </c:pt>
                <c:pt idx="51">
                  <c:v>2.19590973115751E6</c:v>
                </c:pt>
                <c:pt idx="52">
                  <c:v>2.19622226489465E6</c:v>
                </c:pt>
                <c:pt idx="53">
                  <c:v>2.19651893141346E6</c:v>
                </c:pt>
                <c:pt idx="54">
                  <c:v>2.19680071352445E6</c:v>
                </c:pt>
                <c:pt idx="55">
                  <c:v>2.19706854365407E6</c:v>
                </c:pt>
                <c:pt idx="56">
                  <c:v>2.19732330611714E6</c:v>
                </c:pt>
                <c:pt idx="57">
                  <c:v>2.19756583930254E6</c:v>
                </c:pt>
                <c:pt idx="58">
                  <c:v>2.1977969377743E6</c:v>
                </c:pt>
                <c:pt idx="59">
                  <c:v>2.19801735428998E6</c:v>
                </c:pt>
                <c:pt idx="60">
                  <c:v>2.19822780173887E6</c:v>
                </c:pt>
                <c:pt idx="61">
                  <c:v>2.19842895500183E6</c:v>
                </c:pt>
                <c:pt idx="62">
                  <c:v>2.19862145273547E6</c:v>
                </c:pt>
                <c:pt idx="63">
                  <c:v>2.19880589908276E6</c:v>
                </c:pt>
                <c:pt idx="64">
                  <c:v>2.19898286531243E6</c:v>
                </c:pt>
                <c:pt idx="65">
                  <c:v>2.19915289138956E6</c:v>
                </c:pt>
                <c:pt idx="66">
                  <c:v>2.19931648747958E6</c:v>
                </c:pt>
                <c:pt idx="67">
                  <c:v>2.199474135388E6</c:v>
                </c:pt>
                <c:pt idx="68">
                  <c:v>2.19962628993819E6</c:v>
                </c:pt>
                <c:pt idx="69">
                  <c:v>2.19977338028924E6</c:v>
                </c:pt>
                <c:pt idx="70">
                  <c:v>2.19991581119634E6</c:v>
                </c:pt>
                <c:pt idx="71">
                  <c:v>2.20005396421563E6</c:v>
                </c:pt>
                <c:pt idx="72">
                  <c:v>2.20018819885558E6</c:v>
                </c:pt>
                <c:pt idx="73">
                  <c:v>2.20031885367717E6</c:v>
                </c:pt>
                <c:pt idx="74">
                  <c:v>2.20044624734455E6</c:v>
                </c:pt>
                <c:pt idx="75">
                  <c:v>2.2005706796284E6</c:v>
                </c:pt>
                <c:pt idx="76">
                  <c:v>2.20069243236356E6</c:v>
                </c:pt>
                <c:pt idx="77">
                  <c:v>2.20081177036314E6</c:v>
                </c:pt>
                <c:pt idx="78">
                  <c:v>2.20092894229048E6</c:v>
                </c:pt>
                <c:pt idx="79">
                  <c:v>2.20104418149094E6</c:v>
                </c:pt>
                <c:pt idx="80">
                  <c:v>2.20115770678508E6</c:v>
                </c:pt>
                <c:pt idx="81">
                  <c:v>2.20126972322489E6</c:v>
                </c:pt>
                <c:pt idx="82">
                  <c:v>2.20138042281444E6</c:v>
                </c:pt>
                <c:pt idx="83">
                  <c:v>2.20148998519679E6</c:v>
                </c:pt>
                <c:pt idx="84">
                  <c:v>2.20159857830821E6</c:v>
                </c:pt>
                <c:pt idx="85">
                  <c:v>2.20170635900136E6</c:v>
                </c:pt>
                <c:pt idx="86">
                  <c:v>2.20181347363877E6</c:v>
                </c:pt>
                <c:pt idx="87">
                  <c:v>2.20192005865768E6</c:v>
                </c:pt>
                <c:pt idx="88">
                  <c:v>2.20202624110781E6</c:v>
                </c:pt>
                <c:pt idx="89">
                  <c:v>2.20213213916298E6</c:v>
                </c:pt>
                <c:pt idx="90">
                  <c:v>2.20223786260788E6</c:v>
                </c:pt>
                <c:pt idx="91">
                  <c:v>2.20234351330104E6</c:v>
                </c:pt>
                <c:pt idx="92">
                  <c:v>2.20244918561514E6</c:v>
                </c:pt>
                <c:pt idx="93">
                  <c:v>2.2025549668555E6</c:v>
                </c:pt>
                <c:pt idx="94">
                  <c:v>2.20266093765794E6</c:v>
                </c:pt>
                <c:pt idx="95">
                  <c:v>2.2027671723669E6</c:v>
                </c:pt>
                <c:pt idx="96">
                  <c:v>2.20287373939445E6</c:v>
                </c:pt>
                <c:pt idx="97">
                  <c:v>2.20298070156162E6</c:v>
                </c:pt>
                <c:pt idx="98">
                  <c:v>2.20308811642223E6</c:v>
                </c:pt>
                <c:pt idx="99">
                  <c:v>2.20319603657051E6</c:v>
                </c:pt>
                <c:pt idx="100">
                  <c:v>2.20330450993302E6</c:v>
                </c:pt>
                <c:pt idx="101">
                  <c:v>2.20341358004566E6</c:v>
                </c:pt>
                <c:pt idx="102">
                  <c:v>2.20352328631648E6</c:v>
                </c:pt>
                <c:pt idx="103">
                  <c:v>2.20363366427496E6</c:v>
                </c:pt>
                <c:pt idx="104">
                  <c:v>2.20374474580834E6</c:v>
                </c:pt>
                <c:pt idx="105">
                  <c:v>2.2038565593857E6</c:v>
                </c:pt>
                <c:pt idx="106">
                  <c:v>2.20396913027033E6</c:v>
                </c:pt>
                <c:pt idx="107">
                  <c:v>2.20408248072089E6</c:v>
                </c:pt>
                <c:pt idx="108">
                  <c:v>2.20419663018205E6</c:v>
                </c:pt>
                <c:pt idx="109">
                  <c:v>2.20431159546491E6</c:v>
                </c:pt>
                <c:pt idx="110">
                  <c:v>2.2044273909179E6</c:v>
                </c:pt>
                <c:pt idx="111">
                  <c:v>2.20454402858842E6</c:v>
                </c:pt>
                <c:pt idx="112">
                  <c:v>2.20466151837596E6</c:v>
                </c:pt>
                <c:pt idx="113">
                  <c:v>2.20477986817664E6</c:v>
                </c:pt>
                <c:pt idx="114">
                  <c:v>2.20489908402017E6</c:v>
                </c:pt>
                <c:pt idx="115">
                  <c:v>2.20501917019913E6</c:v>
                </c:pt>
                <c:pt idx="116">
                  <c:v>2.20514012939118E6</c:v>
                </c:pt>
                <c:pt idx="117">
                  <c:v>2.20526196277455E6</c:v>
                </c:pt>
                <c:pt idx="118">
                  <c:v>2.205384670137E6</c:v>
                </c:pt>
                <c:pt idx="119">
                  <c:v>2.20550824997875E6</c:v>
                </c:pt>
              </c:numCache>
            </c:numRef>
          </c:yVal>
          <c:smooth val="1"/>
          <c:extLst xmlns:c16r2="http://schemas.microsoft.com/office/drawing/2015/06/chart">
            <c:ext xmlns:c16="http://schemas.microsoft.com/office/drawing/2014/chart" uri="{C3380CC4-5D6E-409C-BE32-E72D297353CC}">
              <c16:uniqueId val="{00000004-3C03-43F3-8DC5-175D6D37F9A3}"/>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0440484356901E6</c:v>
                </c:pt>
                <c:pt idx="2">
                  <c:v>1.40501311126836E6</c:v>
                </c:pt>
                <c:pt idx="3">
                  <c:v>1.40592733337404E6</c:v>
                </c:pt>
                <c:pt idx="4">
                  <c:v>1.40713733242717E6</c:v>
                </c:pt>
                <c:pt idx="5">
                  <c:v>1.40863278316122E6</c:v>
                </c:pt>
                <c:pt idx="6">
                  <c:v>1.41040334067311E6</c:v>
                </c:pt>
                <c:pt idx="7">
                  <c:v>1.4124387327773E6</c:v>
                </c:pt>
                <c:pt idx="8">
                  <c:v>1.41472882839678E6</c:v>
                </c:pt>
                <c:pt idx="9">
                  <c:v>1.41726368748E6</c:v>
                </c:pt>
                <c:pt idx="10">
                  <c:v>1.42003359668788E6</c:v>
                </c:pt>
                <c:pt idx="11">
                  <c:v>1.42302909414345E6</c:v>
                </c:pt>
                <c:pt idx="12">
                  <c:v>1.42624098579757E6</c:v>
                </c:pt>
                <c:pt idx="13">
                  <c:v>1.42936060960847E6</c:v>
                </c:pt>
                <c:pt idx="14">
                  <c:v>1.43252070997412E6</c:v>
                </c:pt>
                <c:pt idx="15">
                  <c:v>1.43573451058614E6</c:v>
                </c:pt>
                <c:pt idx="16">
                  <c:v>1.43900115202321E6</c:v>
                </c:pt>
                <c:pt idx="17">
                  <c:v>1.44231920509065E6</c:v>
                </c:pt>
                <c:pt idx="18">
                  <c:v>1.44568686994257E6</c:v>
                </c:pt>
                <c:pt idx="19">
                  <c:v>1.44910208864622E6</c:v>
                </c:pt>
                <c:pt idx="20">
                  <c:v>1.4525626314298E6</c:v>
                </c:pt>
                <c:pt idx="21">
                  <c:v>1.456066162675E6</c:v>
                </c:pt>
                <c:pt idx="22">
                  <c:v>1.4596102911985E6</c:v>
                </c:pt>
                <c:pt idx="23">
                  <c:v>1.46319260835121E6</c:v>
                </c:pt>
                <c:pt idx="24">
                  <c:v>1.46681071667606E6</c:v>
                </c:pt>
                <c:pt idx="25">
                  <c:v>1.47046225125334E6</c:v>
                </c:pt>
                <c:pt idx="26">
                  <c:v>1.47414437258826E6</c:v>
                </c:pt>
                <c:pt idx="27">
                  <c:v>1.47785456209608E6</c:v>
                </c:pt>
                <c:pt idx="28">
                  <c:v>1.48159041557822E6</c:v>
                </c:pt>
                <c:pt idx="29">
                  <c:v>1.48534962133185E6</c:v>
                </c:pt>
                <c:pt idx="30">
                  <c:v>1.48912996131749E6</c:v>
                </c:pt>
                <c:pt idx="31">
                  <c:v>1.49292931130079E6</c:v>
                </c:pt>
                <c:pt idx="32">
                  <c:v>1.49674564008595E6</c:v>
                </c:pt>
                <c:pt idx="33">
                  <c:v>1.50057700807127E6</c:v>
                </c:pt>
                <c:pt idx="34">
                  <c:v>1.50442156530658E6</c:v>
                </c:pt>
                <c:pt idx="35">
                  <c:v>1.5082775491916E6</c:v>
                </c:pt>
                <c:pt idx="36">
                  <c:v>1.51214328192307E6</c:v>
                </c:pt>
                <c:pt idx="37">
                  <c:v>1.51601716777366E6</c:v>
                </c:pt>
                <c:pt idx="38">
                  <c:v>1.5198976902668E6</c:v>
                </c:pt>
                <c:pt idx="39">
                  <c:v>1.52378340838462E6</c:v>
                </c:pt>
                <c:pt idx="40">
                  <c:v>1.52767295415274E6</c:v>
                </c:pt>
                <c:pt idx="41">
                  <c:v>1.53156502985218E6</c:v>
                </c:pt>
                <c:pt idx="42">
                  <c:v>1.53545840521274E6</c:v>
                </c:pt>
                <c:pt idx="43">
                  <c:v>1.5393519146504E6</c:v>
                </c:pt>
                <c:pt idx="44">
                  <c:v>1.54324445456208E6</c:v>
                </c:pt>
                <c:pt idx="45">
                  <c:v>1.5471349806868E6</c:v>
                </c:pt>
                <c:pt idx="46">
                  <c:v>1.5510225055399E6</c:v>
                </c:pt>
                <c:pt idx="47">
                  <c:v>1.55490609592465E6</c:v>
                </c:pt>
                <c:pt idx="48">
                  <c:v>1.55878487052414E6</c:v>
                </c:pt>
                <c:pt idx="49">
                  <c:v>1.562657997575E6</c:v>
                </c:pt>
                <c:pt idx="50">
                  <c:v>1.56652469262345E6</c:v>
                </c:pt>
                <c:pt idx="51">
                  <c:v>1.57038421636364E6</c:v>
                </c:pt>
                <c:pt idx="52">
                  <c:v>1.57423587255578E6</c:v>
                </c:pt>
                <c:pt idx="53">
                  <c:v>1.57807900602547E6</c:v>
                </c:pt>
                <c:pt idx="54">
                  <c:v>1.581913000742E6</c:v>
                </c:pt>
                <c:pt idx="55">
                  <c:v>1.58573727797367E6</c:v>
                </c:pt>
                <c:pt idx="56">
                  <c:v>1.58955129451823E6</c:v>
                </c:pt>
                <c:pt idx="57">
                  <c:v>1.5933545410064E6</c:v>
                </c:pt>
                <c:pt idx="58">
                  <c:v>1.59714654027619E6</c:v>
                </c:pt>
                <c:pt idx="59">
                  <c:v>1.60092684581587E6</c:v>
                </c:pt>
                <c:pt idx="60">
                  <c:v>1.60469504027328E6</c:v>
                </c:pt>
                <c:pt idx="61">
                  <c:v>1.60845073402935E6</c:v>
                </c:pt>
                <c:pt idx="62">
                  <c:v>1.6121935638334E6</c:v>
                </c:pt>
                <c:pt idx="63">
                  <c:v>1.61592319149814E6</c:v>
                </c:pt>
                <c:pt idx="64">
                  <c:v>1.61963930265212E6</c:v>
                </c:pt>
                <c:pt idx="65">
                  <c:v>1.62334160554745E6</c:v>
                </c:pt>
                <c:pt idx="66">
                  <c:v>1.62702982992073E6</c:v>
                </c:pt>
                <c:pt idx="67">
                  <c:v>1.63070372590513E6</c:v>
                </c:pt>
                <c:pt idx="68">
                  <c:v>1.63436306299152E6</c:v>
                </c:pt>
                <c:pt idx="69">
                  <c:v>1.63800762903686E6</c:v>
                </c:pt>
                <c:pt idx="70">
                  <c:v>1.64163722931776E6</c:v>
                </c:pt>
                <c:pt idx="71">
                  <c:v>1.64525168562755E6</c:v>
                </c:pt>
                <c:pt idx="72">
                  <c:v>1.64885083541495E6</c:v>
                </c:pt>
                <c:pt idx="73">
                  <c:v>1.65243453096267E6</c:v>
                </c:pt>
                <c:pt idx="74">
                  <c:v>1.65600263860429E6</c:v>
                </c:pt>
                <c:pt idx="75">
                  <c:v>1.65955503797771E6</c:v>
                </c:pt>
                <c:pt idx="76">
                  <c:v>1.66309162131382E6</c:v>
                </c:pt>
                <c:pt idx="77">
                  <c:v>1.6666122927586E6</c:v>
                </c:pt>
                <c:pt idx="78">
                  <c:v>1.67011696772753E6</c:v>
                </c:pt>
                <c:pt idx="79">
                  <c:v>1.67360557229061E6</c:v>
                </c:pt>
                <c:pt idx="80">
                  <c:v>1.67707804258692E6</c:v>
                </c:pt>
                <c:pt idx="81">
                  <c:v>1.68053432426725E6</c:v>
                </c:pt>
                <c:pt idx="82">
                  <c:v>1.68397437196362E6</c:v>
                </c:pt>
                <c:pt idx="83">
                  <c:v>1.6873981487845E6</c:v>
                </c:pt>
                <c:pt idx="84">
                  <c:v>1.69080562583469E6</c:v>
                </c:pt>
                <c:pt idx="85">
                  <c:v>1.6941967817585E6</c:v>
                </c:pt>
                <c:pt idx="86">
                  <c:v>1.69757160230546E6</c:v>
                </c:pt>
                <c:pt idx="87">
                  <c:v>1.7009300799174E6</c:v>
                </c:pt>
                <c:pt idx="88">
                  <c:v>1.70427221333593E6</c:v>
                </c:pt>
                <c:pt idx="89">
                  <c:v>1.7075980072295E6</c:v>
                </c:pt>
                <c:pt idx="90">
                  <c:v>1.71090747183896E6</c:v>
                </c:pt>
                <c:pt idx="91">
                  <c:v>1.71420062264095E6</c:v>
                </c:pt>
                <c:pt idx="92">
                  <c:v>1.71747748002822E6</c:v>
                </c:pt>
                <c:pt idx="93">
                  <c:v>1.7207380690061E6</c:v>
                </c:pt>
                <c:pt idx="94">
                  <c:v>1.72398241890434E6</c:v>
                </c:pt>
                <c:pt idx="95">
                  <c:v>1.72721056310372E6</c:v>
                </c:pt>
                <c:pt idx="96">
                  <c:v>1.73042253877653E6</c:v>
                </c:pt>
                <c:pt idx="97">
                  <c:v>1.73361838664057E6</c:v>
                </c:pt>
                <c:pt idx="98">
                  <c:v>1.73679815072567E6</c:v>
                </c:pt>
                <c:pt idx="99">
                  <c:v>1.73996187815248E6</c:v>
                </c:pt>
                <c:pt idx="100">
                  <c:v>1.74310961892269E6</c:v>
                </c:pt>
                <c:pt idx="101">
                  <c:v>1.74624142572035E6</c:v>
                </c:pt>
                <c:pt idx="102">
                  <c:v>1.7493573537235E6</c:v>
                </c:pt>
                <c:pt idx="103">
                  <c:v>1.75245746042594E6</c:v>
                </c:pt>
                <c:pt idx="104">
                  <c:v>1.75554180546832E6</c:v>
                </c:pt>
                <c:pt idx="105">
                  <c:v>1.75861045047838E6</c:v>
                </c:pt>
                <c:pt idx="106">
                  <c:v>1.7616634589197E6</c:v>
                </c:pt>
                <c:pt idx="107">
                  <c:v>1.76470089594864E6</c:v>
                </c:pt>
                <c:pt idx="108">
                  <c:v>1.7677228282791E6</c:v>
                </c:pt>
                <c:pt idx="109">
                  <c:v>1.77072932405456E6</c:v>
                </c:pt>
                <c:pt idx="110">
                  <c:v>1.77372045272731E6</c:v>
                </c:pt>
                <c:pt idx="111">
                  <c:v>1.7766962849442E6</c:v>
                </c:pt>
                <c:pt idx="112">
                  <c:v>1.77965689243882E6</c:v>
                </c:pt>
                <c:pt idx="113">
                  <c:v>1.78260234792977E6</c:v>
                </c:pt>
                <c:pt idx="114">
                  <c:v>1.78553272502453E6</c:v>
                </c:pt>
                <c:pt idx="115">
                  <c:v>1.78844809812892E6</c:v>
                </c:pt>
                <c:pt idx="116">
                  <c:v>1.79134854236165E6</c:v>
                </c:pt>
                <c:pt idx="117">
                  <c:v>1.7942341334738E6</c:v>
                </c:pt>
                <c:pt idx="118">
                  <c:v>1.79710494777298E6</c:v>
                </c:pt>
                <c:pt idx="119">
                  <c:v>1.79996106205198E6</c:v>
                </c:pt>
              </c:numCache>
            </c:numRef>
          </c:yVal>
          <c:smooth val="1"/>
          <c:extLst xmlns:c16r2="http://schemas.microsoft.com/office/drawing/2015/06/chart">
            <c:ext xmlns:c16="http://schemas.microsoft.com/office/drawing/2014/chart" uri="{C3380CC4-5D6E-409C-BE32-E72D297353CC}">
              <c16:uniqueId val="{00000005-3C03-43F3-8DC5-175D6D37F9A3}"/>
            </c:ext>
          </c:extLst>
        </c:ser>
        <c:dLbls>
          <c:showLegendKey val="0"/>
          <c:showVal val="0"/>
          <c:showCatName val="0"/>
          <c:showSerName val="0"/>
          <c:showPercent val="0"/>
          <c:showBubbleSize val="0"/>
        </c:dLbls>
        <c:axId val="-1237029488"/>
        <c:axId val="-1237027296"/>
      </c:scatterChart>
      <c:valAx>
        <c:axId val="-1237029488"/>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237027296"/>
        <c:crosses val="autoZero"/>
        <c:crossBetween val="midCat"/>
        <c:majorUnit val="5.0"/>
      </c:valAx>
      <c:valAx>
        <c:axId val="-1237027296"/>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237029488"/>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82469.3128527024</c:v>
                </c:pt>
                <c:pt idx="2">
                  <c:v>981402.854894258</c:v>
                </c:pt>
                <c:pt idx="3">
                  <c:v>980269.2050844454</c:v>
                </c:pt>
                <c:pt idx="4">
                  <c:v>979079.1216593872</c:v>
                </c:pt>
                <c:pt idx="5">
                  <c:v>977841.040735486</c:v>
                </c:pt>
                <c:pt idx="6">
                  <c:v>976561.6043255863</c:v>
                </c:pt>
                <c:pt idx="7">
                  <c:v>975246.0709614451</c:v>
                </c:pt>
                <c:pt idx="8">
                  <c:v>973898.6330578974</c:v>
                </c:pt>
                <c:pt idx="9">
                  <c:v>972522.662018121</c:v>
                </c:pt>
                <c:pt idx="10">
                  <c:v>971120.8973688383</c:v>
                </c:pt>
                <c:pt idx="11">
                  <c:v>969695.5925557938</c:v>
                </c:pt>
                <c:pt idx="12">
                  <c:v>968248.6271938103</c:v>
                </c:pt>
                <c:pt idx="13">
                  <c:v>966781.5933663632</c:v>
                </c:pt>
                <c:pt idx="14">
                  <c:v>965328.3112913044</c:v>
                </c:pt>
                <c:pt idx="15">
                  <c:v>963900.220860753</c:v>
                </c:pt>
                <c:pt idx="16">
                  <c:v>962504.012210836</c:v>
                </c:pt>
                <c:pt idx="17">
                  <c:v>961144.1642101923</c:v>
                </c:pt>
                <c:pt idx="18">
                  <c:v>959823.4954424202</c:v>
                </c:pt>
                <c:pt idx="19">
                  <c:v>958543.5820726518</c:v>
                </c:pt>
                <c:pt idx="20">
                  <c:v>957305.0784081368</c:v>
                </c:pt>
                <c:pt idx="21">
                  <c:v>956107.9623066693</c:v>
                </c:pt>
                <c:pt idx="22">
                  <c:v>954951.7225668943</c:v>
                </c:pt>
                <c:pt idx="23">
                  <c:v>953835.5015650454</c:v>
                </c:pt>
                <c:pt idx="24">
                  <c:v>952758.2034040031</c:v>
                </c:pt>
                <c:pt idx="25">
                  <c:v>951718.5755167519</c:v>
                </c:pt>
                <c:pt idx="26">
                  <c:v>950715.2698660474</c:v>
                </c:pt>
                <c:pt idx="27">
                  <c:v>949746.944653446</c:v>
                </c:pt>
                <c:pt idx="28">
                  <c:v>948812.2578352864</c:v>
                </c:pt>
                <c:pt idx="29">
                  <c:v>947909.8828657671</c:v>
                </c:pt>
                <c:pt idx="30">
                  <c:v>947038.5221884279</c:v>
                </c:pt>
                <c:pt idx="31">
                  <c:v>946196.9164923226</c:v>
                </c:pt>
                <c:pt idx="32">
                  <c:v>945383.8507621878</c:v>
                </c:pt>
                <c:pt idx="33">
                  <c:v>944598.1579316563</c:v>
                </c:pt>
                <c:pt idx="34">
                  <c:v>943838.7207595487</c:v>
                </c:pt>
                <c:pt idx="35">
                  <c:v>943104.4724032293</c:v>
                </c:pt>
                <c:pt idx="36">
                  <c:v>942394.3960503791</c:v>
                </c:pt>
                <c:pt idx="37">
                  <c:v>941707.5238837196</c:v>
                </c:pt>
                <c:pt idx="38">
                  <c:v>941042.9355863907</c:v>
                </c:pt>
                <c:pt idx="39">
                  <c:v>940399.7565443087</c:v>
                </c:pt>
                <c:pt idx="40">
                  <c:v>939777.1559598136</c:v>
                </c:pt>
                <c:pt idx="41">
                  <c:v>939174.3447936347</c:v>
                </c:pt>
                <c:pt idx="42">
                  <c:v>938590.5736548691</c:v>
                </c:pt>
                <c:pt idx="43">
                  <c:v>938025.1306938298</c:v>
                </c:pt>
                <c:pt idx="44">
                  <c:v>937477.3395324356</c:v>
                </c:pt>
                <c:pt idx="45">
                  <c:v>936946.5572561554</c:v>
                </c:pt>
                <c:pt idx="46">
                  <c:v>936432.1724835338</c:v>
                </c:pt>
                <c:pt idx="47">
                  <c:v>935933.6035233407</c:v>
                </c:pt>
                <c:pt idx="48">
                  <c:v>935450.2966249547</c:v>
                </c:pt>
                <c:pt idx="49">
                  <c:v>934981.724324324</c:v>
                </c:pt>
                <c:pt idx="50">
                  <c:v>934527.3838854845</c:v>
                </c:pt>
                <c:pt idx="51">
                  <c:v>934086.7958359297</c:v>
                </c:pt>
                <c:pt idx="52">
                  <c:v>933659.5025929619</c:v>
                </c:pt>
                <c:pt idx="53">
                  <c:v>933245.0671775464</c:v>
                </c:pt>
                <c:pt idx="54">
                  <c:v>932843.0720113962</c:v>
                </c:pt>
                <c:pt idx="55">
                  <c:v>932453.1177928569</c:v>
                </c:pt>
                <c:pt idx="56">
                  <c:v>932074.8224470551</c:v>
                </c:pt>
                <c:pt idx="57">
                  <c:v>931707.8201457693</c:v>
                </c:pt>
                <c:pt idx="58">
                  <c:v>931351.7603926135</c:v>
                </c:pt>
                <c:pt idx="59">
                  <c:v>931006.3071691969</c:v>
                </c:pt>
                <c:pt idx="60">
                  <c:v>930671.1381381733</c:v>
                </c:pt>
                <c:pt idx="61">
                  <c:v>930345.943899234</c:v>
                </c:pt>
                <c:pt idx="62">
                  <c:v>930030.427294365</c:v>
                </c:pt>
                <c:pt idx="63">
                  <c:v>929724.3027588793</c:v>
                </c:pt>
                <c:pt idx="64">
                  <c:v>929427.2957149493</c:v>
                </c:pt>
                <c:pt idx="65">
                  <c:v>929139.1420046136</c:v>
                </c:pt>
                <c:pt idx="66">
                  <c:v>928859.5873593878</c:v>
                </c:pt>
                <c:pt idx="67">
                  <c:v>928588.3869038864</c:v>
                </c:pt>
                <c:pt idx="68">
                  <c:v>928325.3046909284</c:v>
                </c:pt>
                <c:pt idx="69">
                  <c:v>928070.1132659435</c:v>
                </c:pt>
                <c:pt idx="70">
                  <c:v>927822.5932584952</c:v>
                </c:pt>
                <c:pt idx="71">
                  <c:v>927582.5329990102</c:v>
                </c:pt>
                <c:pt idx="72">
                  <c:v>927349.7281589013</c:v>
                </c:pt>
                <c:pt idx="73">
                  <c:v>927123.981412415</c:v>
                </c:pt>
                <c:pt idx="74">
                  <c:v>926905.1021186577</c:v>
                </c:pt>
                <c:pt idx="75">
                  <c:v>926692.9060224045</c:v>
                </c:pt>
                <c:pt idx="76">
                  <c:v>926487.2149722913</c:v>
                </c:pt>
                <c:pt idx="77">
                  <c:v>926287.856655312</c:v>
                </c:pt>
                <c:pt idx="78">
                  <c:v>926094.6643463569</c:v>
                </c:pt>
                <c:pt idx="79">
                  <c:v>925907.4766718392</c:v>
                </c:pt>
                <c:pt idx="80">
                  <c:v>925726.1373864207</c:v>
                </c:pt>
                <c:pt idx="81">
                  <c:v>925550.4951619533</c:v>
                </c:pt>
                <c:pt idx="82">
                  <c:v>925380.4033878241</c:v>
                </c:pt>
                <c:pt idx="83">
                  <c:v>925215.7199819173</c:v>
                </c:pt>
                <c:pt idx="84">
                  <c:v>925056.3072115435</c:v>
                </c:pt>
                <c:pt idx="85">
                  <c:v>924902.0315236294</c:v>
                </c:pt>
                <c:pt idx="86">
                  <c:v>924752.7633836014</c:v>
                </c:pt>
                <c:pt idx="87">
                  <c:v>924608.3771224093</c:v>
                </c:pt>
                <c:pt idx="88">
                  <c:v>924468.7507911455</c:v>
                </c:pt>
                <c:pt idx="89">
                  <c:v>924333.7660228124</c:v>
                </c:pt>
                <c:pt idx="90">
                  <c:v>924203.3079007756</c:v>
                </c:pt>
                <c:pt idx="91">
                  <c:v>924077.2648335098</c:v>
                </c:pt>
                <c:pt idx="92">
                  <c:v>923955.528435228</c:v>
                </c:pt>
                <c:pt idx="93">
                  <c:v>923837.9934120707</c:v>
                </c:pt>
                <c:pt idx="94">
                  <c:v>923724.5574535046</c:v>
                </c:pt>
                <c:pt idx="95">
                  <c:v>923615.1211286361</c:v>
                </c:pt>
                <c:pt idx="96">
                  <c:v>923509.5877871475</c:v>
                </c:pt>
                <c:pt idx="97">
                  <c:v>923407.863464598</c:v>
                </c:pt>
                <c:pt idx="98">
                  <c:v>923309.856791835</c:v>
                </c:pt>
                <c:pt idx="99">
                  <c:v>923215.4789082989</c:v>
                </c:pt>
                <c:pt idx="100">
                  <c:v>923124.6433789913</c:v>
                </c:pt>
                <c:pt idx="101">
                  <c:v>923037.2661149137</c:v>
                </c:pt>
                <c:pt idx="102">
                  <c:v>922953.2652967977</c:v>
                </c:pt>
                <c:pt idx="103">
                  <c:v>922872.5613019424</c:v>
                </c:pt>
                <c:pt idx="104">
                  <c:v>922795.0766339926</c:v>
                </c:pt>
                <c:pt idx="105">
                  <c:v>922720.7358555295</c:v>
                </c:pt>
                <c:pt idx="106">
                  <c:v>922649.465523293</c:v>
                </c:pt>
                <c:pt idx="107">
                  <c:v>922581.1941259371</c:v>
                </c:pt>
                <c:pt idx="108">
                  <c:v>922515.852024176</c:v>
                </c:pt>
                <c:pt idx="109">
                  <c:v>922453.3713932043</c:v>
                </c:pt>
                <c:pt idx="110">
                  <c:v>922393.6861672873</c:v>
                </c:pt>
                <c:pt idx="111">
                  <c:v>922336.731986411</c:v>
                </c:pt>
                <c:pt idx="112">
                  <c:v>922282.4461448984</c:v>
                </c:pt>
                <c:pt idx="113">
                  <c:v>922230.7675419023</c:v>
                </c:pt>
                <c:pt idx="114">
                  <c:v>922181.636633682</c:v>
                </c:pt>
                <c:pt idx="115">
                  <c:v>922134.9953875905</c:v>
                </c:pt>
                <c:pt idx="116">
                  <c:v>922090.7872376889</c:v>
                </c:pt>
                <c:pt idx="117">
                  <c:v>922048.9570419226</c:v>
                </c:pt>
                <c:pt idx="118">
                  <c:v>922009.4510407814</c:v>
                </c:pt>
                <c:pt idx="119">
                  <c:v>921972.216817393</c:v>
                </c:pt>
              </c:numCache>
            </c:numRef>
          </c:yVal>
          <c:smooth val="1"/>
          <c:extLst xmlns:c16r2="http://schemas.microsoft.com/office/drawing/2015/06/chart">
            <c:ext xmlns:c16="http://schemas.microsoft.com/office/drawing/2014/chart" uri="{C3380CC4-5D6E-409C-BE32-E72D297353CC}">
              <c16:uniqueId val="{00000000-CDFD-47E8-AC40-03719F8F9172}"/>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30055.0694524405</c:v>
                </c:pt>
                <c:pt idx="2">
                  <c:v>530475.513726101</c:v>
                </c:pt>
                <c:pt idx="3">
                  <c:v>530821.2167027843</c:v>
                </c:pt>
                <c:pt idx="4">
                  <c:v>531096.5104396496</c:v>
                </c:pt>
                <c:pt idx="5">
                  <c:v>531305.1082289031</c:v>
                </c:pt>
                <c:pt idx="6">
                  <c:v>531450.2443125813</c:v>
                </c:pt>
                <c:pt idx="7">
                  <c:v>531534.7762862705</c:v>
                </c:pt>
                <c:pt idx="8">
                  <c:v>531561.2640288153</c:v>
                </c:pt>
                <c:pt idx="9">
                  <c:v>531532.0305217582</c:v>
                </c:pt>
                <c:pt idx="10">
                  <c:v>531449.208696232</c:v>
                </c:pt>
                <c:pt idx="11">
                  <c:v>531314.7775108021</c:v>
                </c:pt>
                <c:pt idx="12">
                  <c:v>531130.5897373471</c:v>
                </c:pt>
                <c:pt idx="13">
                  <c:v>530898.3933682989</c:v>
                </c:pt>
                <c:pt idx="14">
                  <c:v>530652.253534328</c:v>
                </c:pt>
                <c:pt idx="15">
                  <c:v>530404.1060470117</c:v>
                </c:pt>
                <c:pt idx="16">
                  <c:v>530161.2432149132</c:v>
                </c:pt>
                <c:pt idx="17">
                  <c:v>529928.807620037</c:v>
                </c:pt>
                <c:pt idx="18">
                  <c:v>529710.3153492408</c:v>
                </c:pt>
                <c:pt idx="19">
                  <c:v>529508.0539167672</c:v>
                </c:pt>
                <c:pt idx="20">
                  <c:v>529323.3886882922</c:v>
                </c:pt>
                <c:pt idx="21">
                  <c:v>529156.998468189</c:v>
                </c:pt>
                <c:pt idx="22">
                  <c:v>529009.0562571644</c:v>
                </c:pt>
                <c:pt idx="23">
                  <c:v>528879.367596995</c:v>
                </c:pt>
                <c:pt idx="24">
                  <c:v>528767.476132386</c:v>
                </c:pt>
                <c:pt idx="25">
                  <c:v>528672.7438568597</c:v>
                </c:pt>
                <c:pt idx="26">
                  <c:v>528594.411830689</c:v>
                </c:pt>
                <c:pt idx="27">
                  <c:v>528531.7028059198</c:v>
                </c:pt>
                <c:pt idx="28">
                  <c:v>528483.8149679135</c:v>
                </c:pt>
                <c:pt idx="29">
                  <c:v>528449.938440104</c:v>
                </c:pt>
                <c:pt idx="30">
                  <c:v>528429.2697385333</c:v>
                </c:pt>
                <c:pt idx="31">
                  <c:v>528421.022085731</c:v>
                </c:pt>
                <c:pt idx="32">
                  <c:v>528424.432562628</c:v>
                </c:pt>
                <c:pt idx="33">
                  <c:v>528438.766871948</c:v>
                </c:pt>
                <c:pt idx="34">
                  <c:v>528463.3223083512</c:v>
                </c:pt>
                <c:pt idx="35">
                  <c:v>528497.4293926357</c:v>
                </c:pt>
                <c:pt idx="36">
                  <c:v>528540.4525205265</c:v>
                </c:pt>
                <c:pt idx="37">
                  <c:v>528591.7898940663</c:v>
                </c:pt>
                <c:pt idx="38">
                  <c:v>528650.8729398819</c:v>
                </c:pt>
                <c:pt idx="39">
                  <c:v>528717.1653694138</c:v>
                </c:pt>
                <c:pt idx="40">
                  <c:v>528790.1620982293</c:v>
                </c:pt>
                <c:pt idx="41">
                  <c:v>528869.3879388683</c:v>
                </c:pt>
                <c:pt idx="42">
                  <c:v>528954.3961900772</c:v>
                </c:pt>
                <c:pt idx="43">
                  <c:v>529044.7671799113</c:v>
                </c:pt>
                <c:pt idx="44">
                  <c:v>529140.1068001995</c:v>
                </c:pt>
                <c:pt idx="45">
                  <c:v>529240.0450591427</c:v>
                </c:pt>
                <c:pt idx="46">
                  <c:v>529344.2346710513</c:v>
                </c:pt>
                <c:pt idx="47">
                  <c:v>529452.3496960124</c:v>
                </c:pt>
                <c:pt idx="48">
                  <c:v>529564.0842378252</c:v>
                </c:pt>
                <c:pt idx="49">
                  <c:v>529679.151205207</c:v>
                </c:pt>
                <c:pt idx="50">
                  <c:v>529797.2811386016</c:v>
                </c:pt>
                <c:pt idx="51">
                  <c:v>529918.2211032993</c:v>
                </c:pt>
                <c:pt idx="52">
                  <c:v>530041.7336480285</c:v>
                </c:pt>
                <c:pt idx="53">
                  <c:v>530167.5958276695</c:v>
                </c:pt>
                <c:pt idx="54">
                  <c:v>530295.598287567</c:v>
                </c:pt>
                <c:pt idx="55">
                  <c:v>530425.5444067717</c:v>
                </c:pt>
                <c:pt idx="56">
                  <c:v>530557.249497237</c:v>
                </c:pt>
                <c:pt idx="57">
                  <c:v>530690.540055899</c:v>
                </c:pt>
                <c:pt idx="58">
                  <c:v>530825.253066534</c:v>
                </c:pt>
                <c:pt idx="59">
                  <c:v>530961.2353483263</c:v>
                </c:pt>
                <c:pt idx="60">
                  <c:v>531098.3429481569</c:v>
                </c:pt>
                <c:pt idx="61">
                  <c:v>531236.4405737083</c:v>
                </c:pt>
                <c:pt idx="62">
                  <c:v>531375.401064675</c:v>
                </c:pt>
                <c:pt idx="63">
                  <c:v>531515.104899429</c:v>
                </c:pt>
                <c:pt idx="64">
                  <c:v>531655.4397346976</c:v>
                </c:pt>
                <c:pt idx="65">
                  <c:v>531796.2999759183</c:v>
                </c:pt>
                <c:pt idx="66">
                  <c:v>531937.5863761372</c:v>
                </c:pt>
                <c:pt idx="67">
                  <c:v>532079.205661375</c:v>
                </c:pt>
                <c:pt idx="68">
                  <c:v>532221.0701806232</c:v>
                </c:pt>
                <c:pt idx="69">
                  <c:v>532363.0975786744</c:v>
                </c:pt>
                <c:pt idx="70">
                  <c:v>532505.2104901962</c:v>
                </c:pt>
                <c:pt idx="71">
                  <c:v>532647.336253457</c:v>
                </c:pt>
                <c:pt idx="72">
                  <c:v>532789.4066424221</c:v>
                </c:pt>
                <c:pt idx="73">
                  <c:v>532931.3576158005</c:v>
                </c:pt>
                <c:pt idx="74">
                  <c:v>533073.1290819023</c:v>
                </c:pt>
                <c:pt idx="75">
                  <c:v>533214.6646781819</c:v>
                </c:pt>
                <c:pt idx="76">
                  <c:v>533355.9115644291</c:v>
                </c:pt>
                <c:pt idx="77">
                  <c:v>533496.8202286435</c:v>
                </c:pt>
                <c:pt idx="78">
                  <c:v>533637.344304746</c:v>
                </c:pt>
                <c:pt idx="79">
                  <c:v>533777.4404012645</c:v>
                </c:pt>
                <c:pt idx="80">
                  <c:v>533917.0679402703</c:v>
                </c:pt>
                <c:pt idx="81">
                  <c:v>534056.1890058562</c:v>
                </c:pt>
                <c:pt idx="82">
                  <c:v>534194.7682015058</c:v>
                </c:pt>
                <c:pt idx="83">
                  <c:v>534332.7725157609</c:v>
                </c:pt>
                <c:pt idx="84">
                  <c:v>534470.171195645</c:v>
                </c:pt>
                <c:pt idx="85">
                  <c:v>534606.9356272744</c:v>
                </c:pt>
                <c:pt idx="86">
                  <c:v>534743.0392232781</c:v>
                </c:pt>
                <c:pt idx="87">
                  <c:v>534878.4573164958</c:v>
                </c:pt>
                <c:pt idx="88">
                  <c:v>535013.1670595878</c:v>
                </c:pt>
                <c:pt idx="89">
                  <c:v>535147.147330176</c:v>
                </c:pt>
                <c:pt idx="90">
                  <c:v>535280.3786411587</c:v>
                </c:pt>
                <c:pt idx="91">
                  <c:v>535412.843055876</c:v>
                </c:pt>
                <c:pt idx="92">
                  <c:v>535544.5241078197</c:v>
                </c:pt>
                <c:pt idx="93">
                  <c:v>535675.406724616</c:v>
                </c:pt>
                <c:pt idx="94">
                  <c:v>535805.4771560073</c:v>
                </c:pt>
                <c:pt idx="95">
                  <c:v>535934.7229055988</c:v>
                </c:pt>
                <c:pt idx="96">
                  <c:v>536063.132666144</c:v>
                </c:pt>
                <c:pt idx="97">
                  <c:v>536190.6962581539</c:v>
                </c:pt>
                <c:pt idx="98">
                  <c:v>536317.404571642</c:v>
                </c:pt>
                <c:pt idx="99">
                  <c:v>536443.2495108069</c:v>
                </c:pt>
                <c:pt idx="100">
                  <c:v>536568.2239415116</c:v>
                </c:pt>
                <c:pt idx="101">
                  <c:v>536692.3216413634</c:v>
                </c:pt>
                <c:pt idx="102">
                  <c:v>536815.537252281</c:v>
                </c:pt>
                <c:pt idx="103">
                  <c:v>536937.866235388</c:v>
                </c:pt>
                <c:pt idx="104">
                  <c:v>537059.3048281115</c:v>
                </c:pt>
                <c:pt idx="105">
                  <c:v>537179.8500033675</c:v>
                </c:pt>
                <c:pt idx="106">
                  <c:v>537299.4994307141</c:v>
                </c:pt>
                <c:pt idx="107">
                  <c:v>537418.2514393729</c:v>
                </c:pt>
                <c:pt idx="108">
                  <c:v>537536.1049830137</c:v>
                </c:pt>
                <c:pt idx="109">
                  <c:v>537653.059606214</c:v>
                </c:pt>
                <c:pt idx="110">
                  <c:v>537769.1154125032</c:v>
                </c:pt>
                <c:pt idx="111">
                  <c:v>537884.2730339133</c:v>
                </c:pt>
                <c:pt idx="112">
                  <c:v>537998.5336019531</c:v>
                </c:pt>
                <c:pt idx="113">
                  <c:v>538111.8987199408</c:v>
                </c:pt>
                <c:pt idx="114">
                  <c:v>538224.370436622</c:v>
                </c:pt>
                <c:pt idx="115">
                  <c:v>538335.951221011</c:v>
                </c:pt>
                <c:pt idx="116">
                  <c:v>538446.6439383968</c:v>
                </c:pt>
                <c:pt idx="117">
                  <c:v>538556.451827453</c:v>
                </c:pt>
                <c:pt idx="118">
                  <c:v>538665.3784783989</c:v>
                </c:pt>
                <c:pt idx="119">
                  <c:v>538773.4278121721</c:v>
                </c:pt>
              </c:numCache>
            </c:numRef>
          </c:yVal>
          <c:smooth val="1"/>
          <c:extLst xmlns:c16r2="http://schemas.microsoft.com/office/drawing/2015/06/chart">
            <c:ext xmlns:c16="http://schemas.microsoft.com/office/drawing/2014/chart" uri="{C3380CC4-5D6E-409C-BE32-E72D297353CC}">
              <c16:uniqueId val="{00000001-CDFD-47E8-AC40-03719F8F9172}"/>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697.2917222088</c:v>
                </c:pt>
                <c:pt idx="14">
                  <c:v>258359.9777090546</c:v>
                </c:pt>
                <c:pt idx="15">
                  <c:v>258137.6280553787</c:v>
                </c:pt>
                <c:pt idx="16">
                  <c:v>258000.9618529978</c:v>
                </c:pt>
                <c:pt idx="17">
                  <c:v>257927.612769107</c:v>
                </c:pt>
                <c:pt idx="18">
                  <c:v>257900.4745156422</c:v>
                </c:pt>
                <c:pt idx="19">
                  <c:v>257906.5020902203</c:v>
                </c:pt>
                <c:pt idx="20">
                  <c:v>257935.7835343027</c:v>
                </c:pt>
                <c:pt idx="21">
                  <c:v>257980.8211422576</c:v>
                </c:pt>
                <c:pt idx="22">
                  <c:v>258035.9750757505</c:v>
                </c:pt>
                <c:pt idx="23">
                  <c:v>258097.032888381</c:v>
                </c:pt>
                <c:pt idx="24">
                  <c:v>258160.876650314</c:v>
                </c:pt>
                <c:pt idx="25">
                  <c:v>258225.2257131619</c:v>
                </c:pt>
                <c:pt idx="26">
                  <c:v>258289.3094147377</c:v>
                </c:pt>
                <c:pt idx="27">
                  <c:v>258352.2539117946</c:v>
                </c:pt>
                <c:pt idx="28">
                  <c:v>258413.4277689545</c:v>
                </c:pt>
                <c:pt idx="29">
                  <c:v>258472.4193434195</c:v>
                </c:pt>
                <c:pt idx="30">
                  <c:v>258528.9810626526</c:v>
                </c:pt>
                <c:pt idx="31">
                  <c:v>258582.9864769847</c:v>
                </c:pt>
                <c:pt idx="32">
                  <c:v>258634.3974607262</c:v>
                </c:pt>
                <c:pt idx="33">
                  <c:v>258683.2392444343</c:v>
                </c:pt>
                <c:pt idx="34">
                  <c:v>258729.5814825236</c:v>
                </c:pt>
                <c:pt idx="35">
                  <c:v>258773.5239663604</c:v>
                </c:pt>
                <c:pt idx="36">
                  <c:v>258815.185907624</c:v>
                </c:pt>
                <c:pt idx="37">
                  <c:v>258854.6979606515</c:v>
                </c:pt>
                <c:pt idx="38">
                  <c:v>258892.1963413617</c:v>
                </c:pt>
                <c:pt idx="39">
                  <c:v>258927.8200670923</c:v>
                </c:pt>
                <c:pt idx="40">
                  <c:v>258961.7068241556</c:v>
                </c:pt>
                <c:pt idx="41">
                  <c:v>258993.990592269</c:v>
                </c:pt>
                <c:pt idx="42">
                  <c:v>259024.8000945979</c:v>
                </c:pt>
                <c:pt idx="43">
                  <c:v>259054.2577980988</c:v>
                </c:pt>
                <c:pt idx="44">
                  <c:v>259082.4793230754</c:v>
                </c:pt>
                <c:pt idx="45">
                  <c:v>259109.5731546691</c:v>
                </c:pt>
                <c:pt idx="46">
                  <c:v>259135.640574353</c:v>
                </c:pt>
                <c:pt idx="47">
                  <c:v>259160.7757490568</c:v>
                </c:pt>
                <c:pt idx="48">
                  <c:v>259185.0659306201</c:v>
                </c:pt>
                <c:pt idx="49">
                  <c:v>259208.591729877</c:v>
                </c:pt>
                <c:pt idx="50">
                  <c:v>259231.4274385929</c:v>
                </c:pt>
                <c:pt idx="51">
                  <c:v>259253.6413793206</c:v>
                </c:pt>
                <c:pt idx="52">
                  <c:v>259275.2962711302</c:v>
                </c:pt>
                <c:pt idx="53">
                  <c:v>259296.4495959257</c:v>
                </c:pt>
                <c:pt idx="54">
                  <c:v>259317.1539591971</c:v>
                </c:pt>
                <c:pt idx="55">
                  <c:v>259337.457440112</c:v>
                </c:pt>
                <c:pt idx="56">
                  <c:v>259357.403927404</c:v>
                </c:pt>
                <c:pt idx="57">
                  <c:v>259377.0334388038</c:v>
                </c:pt>
                <c:pt idx="58">
                  <c:v>259396.382422724</c:v>
                </c:pt>
                <c:pt idx="59">
                  <c:v>259415.4840416113</c:v>
                </c:pt>
                <c:pt idx="60">
                  <c:v>259434.3684368946</c:v>
                </c:pt>
                <c:pt idx="61">
                  <c:v>259453.0629758346</c:v>
                </c:pt>
                <c:pt idx="62">
                  <c:v>259471.5924808134</c:v>
                </c:pt>
                <c:pt idx="63">
                  <c:v>259489.979441801</c:v>
                </c:pt>
                <c:pt idx="64">
                  <c:v>259508.2442128182</c:v>
                </c:pt>
                <c:pt idx="65">
                  <c:v>259526.405193301</c:v>
                </c:pt>
                <c:pt idx="66">
                  <c:v>259544.4789952774</c:v>
                </c:pt>
                <c:pt idx="67">
                  <c:v>259562.4805972776</c:v>
                </c:pt>
                <c:pt idx="68">
                  <c:v>259580.4234858826</c:v>
                </c:pt>
                <c:pt idx="69">
                  <c:v>259598.3197857857</c:v>
                </c:pt>
                <c:pt idx="70">
                  <c:v>259616.1803792076</c:v>
                </c:pt>
                <c:pt idx="71">
                  <c:v>259634.0150154611</c:v>
                </c:pt>
                <c:pt idx="72">
                  <c:v>259651.8324114204</c:v>
                </c:pt>
                <c:pt idx="73">
                  <c:v>259669.6403436</c:v>
                </c:pt>
                <c:pt idx="74">
                  <c:v>259687.4457325041</c:v>
                </c:pt>
                <c:pt idx="75">
                  <c:v>259705.2547198654</c:v>
                </c:pt>
                <c:pt idx="76">
                  <c:v>259723.0727393411</c:v>
                </c:pt>
                <c:pt idx="77">
                  <c:v>259740.9045812005</c:v>
                </c:pt>
                <c:pt idx="78">
                  <c:v>259758.7544514927</c:v>
                </c:pt>
                <c:pt idx="79">
                  <c:v>259776.6260261486</c:v>
                </c:pt>
                <c:pt idx="80">
                  <c:v>259794.5225004364</c:v>
                </c:pt>
                <c:pt idx="81">
                  <c:v>259812.4466341534</c:v>
                </c:pt>
                <c:pt idx="82">
                  <c:v>259830.400792912</c:v>
                </c:pt>
                <c:pt idx="83">
                  <c:v>259848.386985844</c:v>
                </c:pt>
                <c:pt idx="84">
                  <c:v>259866.4069000244</c:v>
                </c:pt>
                <c:pt idx="85">
                  <c:v>259884.4619318892</c:v>
                </c:pt>
                <c:pt idx="86">
                  <c:v>259902.5532159017</c:v>
                </c:pt>
                <c:pt idx="87">
                  <c:v>259920.6816506985</c:v>
                </c:pt>
                <c:pt idx="88">
                  <c:v>259938.8479229286</c:v>
                </c:pt>
                <c:pt idx="89">
                  <c:v>259957.0525289811</c:v>
                </c:pt>
                <c:pt idx="90">
                  <c:v>259975.295794781</c:v>
                </c:pt>
                <c:pt idx="91">
                  <c:v>259993.5778938171</c:v>
                </c:pt>
                <c:pt idx="92">
                  <c:v>260011.8988635532</c:v>
                </c:pt>
                <c:pt idx="93">
                  <c:v>260030.25862036</c:v>
                </c:pt>
                <c:pt idx="94">
                  <c:v>260048.6569730943</c:v>
                </c:pt>
                <c:pt idx="95">
                  <c:v>260067.093635442</c:v>
                </c:pt>
                <c:pt idx="96">
                  <c:v>260085.5682371312</c:v>
                </c:pt>
                <c:pt idx="97">
                  <c:v>260104.080334111</c:v>
                </c:pt>
                <c:pt idx="98">
                  <c:v>260122.6294177867</c:v>
                </c:pt>
                <c:pt idx="99">
                  <c:v>260141.214923394</c:v>
                </c:pt>
                <c:pt idx="100">
                  <c:v>260159.8362375822</c:v>
                </c:pt>
                <c:pt idx="101">
                  <c:v>260178.4927052818</c:v>
                </c:pt>
                <c:pt idx="102">
                  <c:v>260197.183635912</c:v>
                </c:pt>
                <c:pt idx="103">
                  <c:v>260215.9083089906</c:v>
                </c:pt>
                <c:pt idx="104">
                  <c:v>260234.6659791966</c:v>
                </c:pt>
                <c:pt idx="105">
                  <c:v>260253.4558809334</c:v>
                </c:pt>
                <c:pt idx="106">
                  <c:v>260272.2772324363</c:v>
                </c:pt>
                <c:pt idx="107">
                  <c:v>260291.129239467</c:v>
                </c:pt>
                <c:pt idx="108">
                  <c:v>260310.0110986273</c:v>
                </c:pt>
                <c:pt idx="109">
                  <c:v>260328.922000331</c:v>
                </c:pt>
                <c:pt idx="110">
                  <c:v>260347.8611314601</c:v>
                </c:pt>
                <c:pt idx="111">
                  <c:v>260366.827677736</c:v>
                </c:pt>
                <c:pt idx="112">
                  <c:v>260385.820825831</c:v>
                </c:pt>
                <c:pt idx="113">
                  <c:v>260404.8397652439</c:v>
                </c:pt>
                <c:pt idx="114">
                  <c:v>260423.8836899598</c:v>
                </c:pt>
                <c:pt idx="115">
                  <c:v>260442.9517999153</c:v>
                </c:pt>
                <c:pt idx="116">
                  <c:v>260462.0433022866</c:v>
                </c:pt>
                <c:pt idx="117">
                  <c:v>260481.1574126171</c:v>
                </c:pt>
                <c:pt idx="118">
                  <c:v>260500.2933557982</c:v>
                </c:pt>
                <c:pt idx="119">
                  <c:v>260519.4503669195</c:v>
                </c:pt>
              </c:numCache>
            </c:numRef>
          </c:yVal>
          <c:smooth val="1"/>
          <c:extLst xmlns:c16r2="http://schemas.microsoft.com/office/drawing/2015/06/chart">
            <c:ext xmlns:c16="http://schemas.microsoft.com/office/drawing/2014/chart" uri="{C3380CC4-5D6E-409C-BE32-E72D297353CC}">
              <c16:uniqueId val="{00000002-CDFD-47E8-AC40-03719F8F9172}"/>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3278.7368421643</c:v>
                </c:pt>
                <c:pt idx="2">
                  <c:v>331242.3419934637</c:v>
                </c:pt>
                <c:pt idx="3">
                  <c:v>338861.7515350547</c:v>
                </c:pt>
                <c:pt idx="4">
                  <c:v>346151.2590573064</c:v>
                </c:pt>
                <c:pt idx="5">
                  <c:v>353124.3888073865</c:v>
                </c:pt>
                <c:pt idx="6">
                  <c:v>359793.9736285311</c:v>
                </c:pt>
                <c:pt idx="7">
                  <c:v>366172.2175193474</c:v>
                </c:pt>
                <c:pt idx="8">
                  <c:v>372270.7480148585</c:v>
                </c:pt>
                <c:pt idx="9">
                  <c:v>378100.6605049357</c:v>
                </c:pt>
                <c:pt idx="10">
                  <c:v>383672.5561320297</c:v>
                </c:pt>
                <c:pt idx="11">
                  <c:v>388996.574550022</c:v>
                </c:pt>
                <c:pt idx="12">
                  <c:v>394082.4225463094</c:v>
                </c:pt>
                <c:pt idx="13">
                  <c:v>398789.5264211135</c:v>
                </c:pt>
                <c:pt idx="14">
                  <c:v>403221.3573654444</c:v>
                </c:pt>
                <c:pt idx="15">
                  <c:v>407406.2730010803</c:v>
                </c:pt>
                <c:pt idx="16">
                  <c:v>411362.1148653298</c:v>
                </c:pt>
                <c:pt idx="17">
                  <c:v>415104.6006011544</c:v>
                </c:pt>
                <c:pt idx="18">
                  <c:v>418647.725558143</c:v>
                </c:pt>
                <c:pt idx="19">
                  <c:v>422004.0554261027</c:v>
                </c:pt>
                <c:pt idx="20">
                  <c:v>425184.9582886878</c:v>
                </c:pt>
                <c:pt idx="21">
                  <c:v>428200.7894695636</c:v>
                </c:pt>
                <c:pt idx="22">
                  <c:v>431061.0394700788</c:v>
                </c:pt>
                <c:pt idx="23">
                  <c:v>433774.453007274</c:v>
                </c:pt>
                <c:pt idx="24">
                  <c:v>436349.1253831222</c:v>
                </c:pt>
                <c:pt idx="25">
                  <c:v>438792.5810352002</c:v>
                </c:pt>
                <c:pt idx="26">
                  <c:v>441111.5766468862</c:v>
                </c:pt>
                <c:pt idx="27">
                  <c:v>443312.5882763779</c:v>
                </c:pt>
                <c:pt idx="28">
                  <c:v>445401.7216685986</c:v>
                </c:pt>
                <c:pt idx="29">
                  <c:v>447384.7304788252</c:v>
                </c:pt>
                <c:pt idx="30">
                  <c:v>449267.0444950139</c:v>
                </c:pt>
                <c:pt idx="31">
                  <c:v>451053.7941990193</c:v>
                </c:pt>
                <c:pt idx="32">
                  <c:v>452749.8322651272</c:v>
                </c:pt>
                <c:pt idx="33">
                  <c:v>454359.7525512817</c:v>
                </c:pt>
                <c:pt idx="34">
                  <c:v>455887.9070219263</c:v>
                </c:pt>
                <c:pt idx="35">
                  <c:v>457338.4209500661</c:v>
                </c:pt>
                <c:pt idx="36">
                  <c:v>458715.2066748668</c:v>
                </c:pt>
                <c:pt idx="37">
                  <c:v>460021.9761353795</c:v>
                </c:pt>
                <c:pt idx="38">
                  <c:v>461262.2523573628</c:v>
                </c:pt>
                <c:pt idx="39">
                  <c:v>462439.3795798834</c:v>
                </c:pt>
                <c:pt idx="40">
                  <c:v>463556.5333633176</c:v>
                </c:pt>
                <c:pt idx="41">
                  <c:v>464616.7297623183</c:v>
                </c:pt>
                <c:pt idx="42">
                  <c:v>465622.8338463875</c:v>
                </c:pt>
                <c:pt idx="43">
                  <c:v>466577.5676619184</c:v>
                </c:pt>
                <c:pt idx="44">
                  <c:v>467483.5176917797</c:v>
                </c:pt>
                <c:pt idx="45">
                  <c:v>468343.1418595095</c:v>
                </c:pt>
                <c:pt idx="46">
                  <c:v>469158.7761181971</c:v>
                </c:pt>
                <c:pt idx="47">
                  <c:v>469932.6406584674</c:v>
                </c:pt>
                <c:pt idx="48">
                  <c:v>470666.845765479</c:v>
                </c:pt>
                <c:pt idx="49">
                  <c:v>471363.3973510358</c:v>
                </c:pt>
                <c:pt idx="50">
                  <c:v>472024.2021839175</c:v>
                </c:pt>
                <c:pt idx="51">
                  <c:v>472651.0728389633</c:v>
                </c:pt>
                <c:pt idx="52">
                  <c:v>473245.7323825281</c:v>
                </c:pt>
                <c:pt idx="53">
                  <c:v>473809.818812319</c:v>
                </c:pt>
                <c:pt idx="54">
                  <c:v>474344.889266288</c:v>
                </c:pt>
                <c:pt idx="55">
                  <c:v>474852.4240143277</c:v>
                </c:pt>
                <c:pt idx="56">
                  <c:v>475333.8302454395</c:v>
                </c:pt>
                <c:pt idx="57">
                  <c:v>475790.4456620667</c:v>
                </c:pt>
                <c:pt idx="58">
                  <c:v>476223.5418924178</c:v>
                </c:pt>
                <c:pt idx="59">
                  <c:v>476634.3277308448</c:v>
                </c:pt>
                <c:pt idx="60">
                  <c:v>477023.9522156455</c:v>
                </c:pt>
                <c:pt idx="61">
                  <c:v>477393.507553055</c:v>
                </c:pt>
                <c:pt idx="62">
                  <c:v>477744.0318956209</c:v>
                </c:pt>
                <c:pt idx="63">
                  <c:v>478076.5119826522</c:v>
                </c:pt>
                <c:pt idx="64">
                  <c:v>478391.8856499665</c:v>
                </c:pt>
                <c:pt idx="65">
                  <c:v>478691.0442157275</c:v>
                </c:pt>
                <c:pt idx="66">
                  <c:v>478974.8347487727</c:v>
                </c:pt>
                <c:pt idx="67">
                  <c:v>479244.0622254641</c:v>
                </c:pt>
                <c:pt idx="68">
                  <c:v>479499.4915807524</c:v>
                </c:pt>
                <c:pt idx="69">
                  <c:v>479741.8496588288</c:v>
                </c:pt>
                <c:pt idx="70">
                  <c:v>479971.8270684446</c:v>
                </c:pt>
                <c:pt idx="71">
                  <c:v>480190.0799476988</c:v>
                </c:pt>
                <c:pt idx="72">
                  <c:v>480397.2316428354</c:v>
                </c:pt>
                <c:pt idx="73">
                  <c:v>480593.8743053519</c:v>
                </c:pt>
                <c:pt idx="74">
                  <c:v>480780.5704114861</c:v>
                </c:pt>
                <c:pt idx="75">
                  <c:v>480957.8542079399</c:v>
                </c:pt>
                <c:pt idx="76">
                  <c:v>481126.233087496</c:v>
                </c:pt>
                <c:pt idx="77">
                  <c:v>481286.1888979806</c:v>
                </c:pt>
                <c:pt idx="78">
                  <c:v>481438.1791878809</c:v>
                </c:pt>
                <c:pt idx="79">
                  <c:v>481582.6383916832</c:v>
                </c:pt>
                <c:pt idx="80">
                  <c:v>481719.9789579567</c:v>
                </c:pt>
                <c:pt idx="81">
                  <c:v>481850.5924229225</c:v>
                </c:pt>
                <c:pt idx="82">
                  <c:v>481974.8504322018</c:v>
                </c:pt>
                <c:pt idx="83">
                  <c:v>482093.1057132679</c:v>
                </c:pt>
                <c:pt idx="84">
                  <c:v>482205.6930009922</c:v>
                </c:pt>
                <c:pt idx="85">
                  <c:v>482312.92991857</c:v>
                </c:pt>
                <c:pt idx="86">
                  <c:v>482415.1178159841</c:v>
                </c:pt>
                <c:pt idx="87">
                  <c:v>482512.5425680745</c:v>
                </c:pt>
                <c:pt idx="88">
                  <c:v>482605.4753341489</c:v>
                </c:pt>
                <c:pt idx="89">
                  <c:v>482694.1732810113</c:v>
                </c:pt>
                <c:pt idx="90">
                  <c:v>482778.8802711601</c:v>
                </c:pt>
                <c:pt idx="91">
                  <c:v>482859.8275178389</c:v>
                </c:pt>
                <c:pt idx="92">
                  <c:v>482937.234208536</c:v>
                </c:pt>
                <c:pt idx="93">
                  <c:v>483011.3080984454</c:v>
                </c:pt>
                <c:pt idx="94">
                  <c:v>483082.2460753385</c:v>
                </c:pt>
                <c:pt idx="95">
                  <c:v>483150.2346972127</c:v>
                </c:pt>
                <c:pt idx="96">
                  <c:v>483215.4507040249</c:v>
                </c:pt>
                <c:pt idx="97">
                  <c:v>483278.0615047525</c:v>
                </c:pt>
                <c:pt idx="98">
                  <c:v>483338.2256409612</c:v>
                </c:pt>
                <c:pt idx="99">
                  <c:v>483396.093228006</c:v>
                </c:pt>
                <c:pt idx="100">
                  <c:v>483451.8063749325</c:v>
                </c:pt>
                <c:pt idx="101">
                  <c:v>483505.4995841</c:v>
                </c:pt>
                <c:pt idx="102">
                  <c:v>483557.3001314925</c:v>
                </c:pt>
                <c:pt idx="103">
                  <c:v>483607.3284286417</c:v>
                </c:pt>
                <c:pt idx="104">
                  <c:v>483655.6983670385</c:v>
                </c:pt>
                <c:pt idx="105">
                  <c:v>483702.517645872</c:v>
                </c:pt>
                <c:pt idx="106">
                  <c:v>483747.8880838856</c:v>
                </c:pt>
                <c:pt idx="107">
                  <c:v>483791.905916117</c:v>
                </c:pt>
                <c:pt idx="108">
                  <c:v>483834.6620762338</c:v>
                </c:pt>
                <c:pt idx="109">
                  <c:v>483876.2424651592</c:v>
                </c:pt>
                <c:pt idx="110">
                  <c:v>483916.7282066373</c:v>
                </c:pt>
                <c:pt idx="111">
                  <c:v>483956.1958903639</c:v>
                </c:pt>
                <c:pt idx="112">
                  <c:v>483994.7178032743</c:v>
                </c:pt>
                <c:pt idx="113">
                  <c:v>484032.3621495536</c:v>
                </c:pt>
                <c:pt idx="114">
                  <c:v>484069.1932599086</c:v>
                </c:pt>
                <c:pt idx="115">
                  <c:v>484105.2717906123</c:v>
                </c:pt>
                <c:pt idx="116">
                  <c:v>484140.6549128116</c:v>
                </c:pt>
                <c:pt idx="117">
                  <c:v>484175.3964925597</c:v>
                </c:pt>
                <c:pt idx="118">
                  <c:v>484209.5472620201</c:v>
                </c:pt>
                <c:pt idx="119">
                  <c:v>484243.1549822621</c:v>
                </c:pt>
              </c:numCache>
            </c:numRef>
          </c:yVal>
          <c:smooth val="1"/>
          <c:extLst xmlns:c16r2="http://schemas.microsoft.com/office/drawing/2015/06/chart">
            <c:ext xmlns:c16="http://schemas.microsoft.com/office/drawing/2014/chart" uri="{C3380CC4-5D6E-409C-BE32-E72D297353CC}">
              <c16:uniqueId val="{00000003-CDFD-47E8-AC40-03719F8F9172}"/>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232114017969E6</c:v>
                </c:pt>
                <c:pt idx="2">
                  <c:v>1.12350564180136E6</c:v>
                </c:pt>
                <c:pt idx="3">
                  <c:v>1.12414092464725E6</c:v>
                </c:pt>
                <c:pt idx="4">
                  <c:v>1.1250893504677E6</c:v>
                </c:pt>
                <c:pt idx="5">
                  <c:v>1.12632649457292E6</c:v>
                </c:pt>
                <c:pt idx="6">
                  <c:v>1.12783087722751E6</c:v>
                </c:pt>
                <c:pt idx="7">
                  <c:v>1.12958351351931E6</c:v>
                </c:pt>
                <c:pt idx="8">
                  <c:v>1.13156753525724E6</c:v>
                </c:pt>
                <c:pt idx="9">
                  <c:v>1.13376787368286E6</c:v>
                </c:pt>
                <c:pt idx="10">
                  <c:v>1.13617099339363E6</c:v>
                </c:pt>
                <c:pt idx="11">
                  <c:v>1.13876466930456E6</c:v>
                </c:pt>
                <c:pt idx="12">
                  <c:v>1.1415377997152E6</c:v>
                </c:pt>
                <c:pt idx="13">
                  <c:v>1.14418050383742E6</c:v>
                </c:pt>
                <c:pt idx="14">
                  <c:v>1.14683592363636E6</c:v>
                </c:pt>
                <c:pt idx="15">
                  <c:v>1.14952087547851E6</c:v>
                </c:pt>
                <c:pt idx="16">
                  <c:v>1.15223694622321E6</c:v>
                </c:pt>
                <c:pt idx="17">
                  <c:v>1.15498473643973E6</c:v>
                </c:pt>
                <c:pt idx="18">
                  <c:v>1.15776415687985E6</c:v>
                </c:pt>
                <c:pt idx="19">
                  <c:v>1.16057461320493E6</c:v>
                </c:pt>
                <c:pt idx="20">
                  <c:v>1.16341514701913E6</c:v>
                </c:pt>
                <c:pt idx="21">
                  <c:v>1.16628454342532E6</c:v>
                </c:pt>
                <c:pt idx="22">
                  <c:v>1.16918141281836E6</c:v>
                </c:pt>
                <c:pt idx="23">
                  <c:v>1.17210425286621E6</c:v>
                </c:pt>
                <c:pt idx="24">
                  <c:v>1.17505149526735E6</c:v>
                </c:pt>
                <c:pt idx="25">
                  <c:v>1.1780215408215E6</c:v>
                </c:pt>
                <c:pt idx="26">
                  <c:v>1.1810122627398E6</c:v>
                </c:pt>
                <c:pt idx="27">
                  <c:v>1.18402182936074E6</c:v>
                </c:pt>
                <c:pt idx="28">
                  <c:v>1.18704849050542E6</c:v>
                </c:pt>
                <c:pt idx="29">
                  <c:v>1.19009055739406E6</c:v>
                </c:pt>
                <c:pt idx="30">
                  <c:v>1.19314640609738E6</c:v>
                </c:pt>
                <c:pt idx="31">
                  <c:v>1.1962144795007E6</c:v>
                </c:pt>
                <c:pt idx="32">
                  <c:v>1.19929328802042E6</c:v>
                </c:pt>
                <c:pt idx="33">
                  <c:v>1.20238140939925E6</c:v>
                </c:pt>
                <c:pt idx="34">
                  <c:v>1.20547748782948E6</c:v>
                </c:pt>
                <c:pt idx="35">
                  <c:v>1.2085802325936E6</c:v>
                </c:pt>
                <c:pt idx="36">
                  <c:v>1.21168841636591E6</c:v>
                </c:pt>
                <c:pt idx="37">
                  <c:v>1.21480087328365E6</c:v>
                </c:pt>
                <c:pt idx="38">
                  <c:v>1.21791649686937E6</c:v>
                </c:pt>
                <c:pt idx="39">
                  <c:v>1.22103423695356E6</c:v>
                </c:pt>
                <c:pt idx="40">
                  <c:v>1.22415309798329E6</c:v>
                </c:pt>
                <c:pt idx="41">
                  <c:v>1.22727213691442E6</c:v>
                </c:pt>
                <c:pt idx="42">
                  <c:v>1.23039046106353E6</c:v>
                </c:pt>
                <c:pt idx="43">
                  <c:v>1.23350722598686E6</c:v>
                </c:pt>
                <c:pt idx="44">
                  <c:v>1.23662163340094E6</c:v>
                </c:pt>
                <c:pt idx="45">
                  <c:v>1.23973292915486E6</c:v>
                </c:pt>
                <c:pt idx="46">
                  <c:v>1.24284040126099E6</c:v>
                </c:pt>
                <c:pt idx="47">
                  <c:v>1.24594337798853E6</c:v>
                </c:pt>
                <c:pt idx="48">
                  <c:v>1.24904122602253E6</c:v>
                </c:pt>
                <c:pt idx="49">
                  <c:v>1.2521333486897E6</c:v>
                </c:pt>
                <c:pt idx="50">
                  <c:v>1.25521918425133E6</c:v>
                </c:pt>
                <c:pt idx="51">
                  <c:v>1.25829820426281E6</c:v>
                </c:pt>
                <c:pt idx="52">
                  <c:v>1.2613699119974E6</c:v>
                </c:pt>
                <c:pt idx="53">
                  <c:v>1.26443384093526E6</c:v>
                </c:pt>
                <c:pt idx="54">
                  <c:v>1.26748955331565E6</c:v>
                </c:pt>
                <c:pt idx="55">
                  <c:v>1.27053663875018E6</c:v>
                </c:pt>
                <c:pt idx="56">
                  <c:v>1.27357471289545E6</c:v>
                </c:pt>
                <c:pt idx="57">
                  <c:v>1.27660341618297E6</c:v>
                </c:pt>
                <c:pt idx="58">
                  <c:v>1.27962241260442E6</c:v>
                </c:pt>
                <c:pt idx="59">
                  <c:v>1.28263138855024E6</c:v>
                </c:pt>
                <c:pt idx="60">
                  <c:v>1.2856300516996E6</c:v>
                </c:pt>
                <c:pt idx="61">
                  <c:v>1.28861812995976E6</c:v>
                </c:pt>
                <c:pt idx="62">
                  <c:v>1.29159537045289E6</c:v>
                </c:pt>
                <c:pt idx="63">
                  <c:v>1.29456153854855E6</c:v>
                </c:pt>
                <c:pt idx="64">
                  <c:v>1.29751641693995E6</c:v>
                </c:pt>
                <c:pt idx="65">
                  <c:v>1.30045980476216E6</c:v>
                </c:pt>
                <c:pt idx="66">
                  <c:v>1.30339151675071E6</c:v>
                </c:pt>
                <c:pt idx="67">
                  <c:v>1.30631138243875E6</c:v>
                </c:pt>
                <c:pt idx="68">
                  <c:v>1.3092192453913E6</c:v>
                </c:pt>
                <c:pt idx="69">
                  <c:v>1.31211496247495E6</c:v>
                </c:pt>
                <c:pt idx="70">
                  <c:v>1.31499840316152E6</c:v>
                </c:pt>
                <c:pt idx="71">
                  <c:v>1.31786944886428E6</c:v>
                </c:pt>
                <c:pt idx="72">
                  <c:v>1.32072799230537E6</c:v>
                </c:pt>
                <c:pt idx="73">
                  <c:v>1.32357393691293E6</c:v>
                </c:pt>
                <c:pt idx="74">
                  <c:v>1.3264071962468E6</c:v>
                </c:pt>
                <c:pt idx="75">
                  <c:v>1.32922769345154E6</c:v>
                </c:pt>
                <c:pt idx="76">
                  <c:v>1.33203536073549E6</c:v>
                </c:pt>
                <c:pt idx="77">
                  <c:v>1.33483013887481E6</c:v>
                </c:pt>
                <c:pt idx="78">
                  <c:v>1.33761197674131E6</c:v>
                </c:pt>
                <c:pt idx="79">
                  <c:v>1.34038083085316E6</c:v>
                </c:pt>
                <c:pt idx="80">
                  <c:v>1.34313666494734E6</c:v>
                </c:pt>
                <c:pt idx="81">
                  <c:v>1.34587944957282E6</c:v>
                </c:pt>
                <c:pt idx="82">
                  <c:v>1.34860916170374E6</c:v>
                </c:pt>
                <c:pt idx="83">
                  <c:v>1.3513257843715E6</c:v>
                </c:pt>
                <c:pt idx="84">
                  <c:v>1.35402930631492E6</c:v>
                </c:pt>
                <c:pt idx="85">
                  <c:v>1.3567197216478E6</c:v>
                </c:pt>
                <c:pt idx="86">
                  <c:v>1.35939702954288E6</c:v>
                </c:pt>
                <c:pt idx="87">
                  <c:v>1.36206123393165E6</c:v>
                </c:pt>
                <c:pt idx="88">
                  <c:v>1.36471234321906E6</c:v>
                </c:pt>
                <c:pt idx="89">
                  <c:v>1.3673503700127E6</c:v>
                </c:pt>
                <c:pt idx="90">
                  <c:v>1.36997533086554E6</c:v>
                </c:pt>
                <c:pt idx="91">
                  <c:v>1.37258724603176E6</c:v>
                </c:pt>
                <c:pt idx="92">
                  <c:v>1.375186139235E6</c:v>
                </c:pt>
                <c:pt idx="93">
                  <c:v>1.3777720374484E6</c:v>
                </c:pt>
                <c:pt idx="94">
                  <c:v>1.38034497068603E6</c:v>
                </c:pt>
                <c:pt idx="95">
                  <c:v>1.38290497180497E6</c:v>
                </c:pt>
                <c:pt idx="96">
                  <c:v>1.3854520763177E6</c:v>
                </c:pt>
                <c:pt idx="97">
                  <c:v>1.38798632221421E6</c:v>
                </c:pt>
                <c:pt idx="98">
                  <c:v>1.3905077497935E6</c:v>
                </c:pt>
                <c:pt idx="99">
                  <c:v>1.39301640150373E6</c:v>
                </c:pt>
                <c:pt idx="100">
                  <c:v>1.39551232179107E6</c:v>
                </c:pt>
                <c:pt idx="101">
                  <c:v>1.39799555695632E6</c:v>
                </c:pt>
                <c:pt idx="102">
                  <c:v>1.40046615501934E6</c:v>
                </c:pt>
                <c:pt idx="103">
                  <c:v>1.40292416559063E6</c:v>
                </c:pt>
                <c:pt idx="104">
                  <c:v>1.40536963974992E6</c:v>
                </c:pt>
                <c:pt idx="105">
                  <c:v>1.40780262993124E6</c:v>
                </c:pt>
                <c:pt idx="106">
                  <c:v>1.41022318981434E6</c:v>
                </c:pt>
                <c:pt idx="107">
                  <c:v>1.41263137422197E6</c:v>
                </c:pt>
                <c:pt idx="108">
                  <c:v>1.41502723902286E6</c:v>
                </c:pt>
                <c:pt idx="109">
                  <c:v>1.41741084104009E6</c:v>
                </c:pt>
                <c:pt idx="110">
                  <c:v>1.41978223796454E6</c:v>
                </c:pt>
                <c:pt idx="111">
                  <c:v>1.42214148827318E6</c:v>
                </c:pt>
                <c:pt idx="112">
                  <c:v>1.42448865115203E6</c:v>
                </c:pt>
                <c:pt idx="113">
                  <c:v>1.42682378642345E6</c:v>
                </c:pt>
                <c:pt idx="114">
                  <c:v>1.42914695447763E6</c:v>
                </c:pt>
                <c:pt idx="115">
                  <c:v>1.43145821620799E6</c:v>
                </c:pt>
                <c:pt idx="116">
                  <c:v>1.43375763295036E6</c:v>
                </c:pt>
                <c:pt idx="117">
                  <c:v>1.43604526642573E6</c:v>
                </c:pt>
                <c:pt idx="118">
                  <c:v>1.43832117868639E6</c:v>
                </c:pt>
                <c:pt idx="119">
                  <c:v>1.44058543206518E6</c:v>
                </c:pt>
              </c:numCache>
            </c:numRef>
          </c:yVal>
          <c:smooth val="1"/>
          <c:extLst xmlns:c16r2="http://schemas.microsoft.com/office/drawing/2015/06/chart">
            <c:ext xmlns:c16="http://schemas.microsoft.com/office/drawing/2014/chart" uri="{C3380CC4-5D6E-409C-BE32-E72D297353CC}">
              <c16:uniqueId val="{00000004-CDFD-47E8-AC40-03719F8F9172}"/>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193.4417721129</c:v>
                </c:pt>
                <c:pt idx="2">
                  <c:v>281507.4694669966</c:v>
                </c:pt>
                <c:pt idx="3">
                  <c:v>281786.4087267951</c:v>
                </c:pt>
                <c:pt idx="4">
                  <c:v>282047.981959468</c:v>
                </c:pt>
                <c:pt idx="5">
                  <c:v>282306.2885883027</c:v>
                </c:pt>
                <c:pt idx="6">
                  <c:v>282572.4634455981</c:v>
                </c:pt>
                <c:pt idx="7">
                  <c:v>282855.2192579829</c:v>
                </c:pt>
                <c:pt idx="8">
                  <c:v>283161.2931395397</c:v>
                </c:pt>
                <c:pt idx="9">
                  <c:v>283495.8137971446</c:v>
                </c:pt>
                <c:pt idx="10">
                  <c:v>283862.6032942478</c:v>
                </c:pt>
                <c:pt idx="11">
                  <c:v>284264.42483889</c:v>
                </c:pt>
                <c:pt idx="12">
                  <c:v>284703.1860823763</c:v>
                </c:pt>
                <c:pt idx="13">
                  <c:v>285180.1057710478</c:v>
                </c:pt>
                <c:pt idx="14">
                  <c:v>285684.7863377614</c:v>
                </c:pt>
                <c:pt idx="15">
                  <c:v>286213.6351076267</c:v>
                </c:pt>
                <c:pt idx="16">
                  <c:v>286764.2058000031</c:v>
                </c:pt>
                <c:pt idx="17">
                  <c:v>287334.4686509191</c:v>
                </c:pt>
                <c:pt idx="18">
                  <c:v>287922.7130627236</c:v>
                </c:pt>
                <c:pt idx="19">
                  <c:v>288527.4754412923</c:v>
                </c:pt>
                <c:pt idx="20">
                  <c:v>289147.4844106726</c:v>
                </c:pt>
                <c:pt idx="21">
                  <c:v>289781.6192496834</c:v>
                </c:pt>
                <c:pt idx="22">
                  <c:v>290428.8783801385</c:v>
                </c:pt>
                <c:pt idx="23">
                  <c:v>291088.3554849933</c:v>
                </c:pt>
                <c:pt idx="24">
                  <c:v>291759.2214087078</c:v>
                </c:pt>
                <c:pt idx="25">
                  <c:v>292440.7104318402</c:v>
                </c:pt>
                <c:pt idx="26">
                  <c:v>293132.1098484612</c:v>
                </c:pt>
                <c:pt idx="27">
                  <c:v>293832.7327353407</c:v>
                </c:pt>
                <c:pt idx="28">
                  <c:v>294541.9250727985</c:v>
                </c:pt>
                <c:pt idx="29">
                  <c:v>295259.0639377942</c:v>
                </c:pt>
                <c:pt idx="30">
                  <c:v>295983.555220108</c:v>
                </c:pt>
                <c:pt idx="31">
                  <c:v>296714.8318000896</c:v>
                </c:pt>
                <c:pt idx="32">
                  <c:v>297452.3520655335</c:v>
                </c:pt>
                <c:pt idx="33">
                  <c:v>298195.5986720242</c:v>
                </c:pt>
                <c:pt idx="34">
                  <c:v>298944.077477095</c:v>
                </c:pt>
                <c:pt idx="35">
                  <c:v>299697.3165980004</c:v>
                </c:pt>
                <c:pt idx="36">
                  <c:v>300454.865557168</c:v>
                </c:pt>
                <c:pt idx="37">
                  <c:v>301216.2944900055</c:v>
                </c:pt>
                <c:pt idx="38">
                  <c:v>301981.193397426</c:v>
                </c:pt>
                <c:pt idx="39">
                  <c:v>302749.1714310559</c:v>
                </c:pt>
                <c:pt idx="40">
                  <c:v>303519.8561694467</c:v>
                </c:pt>
                <c:pt idx="41">
                  <c:v>304292.8929377611</c:v>
                </c:pt>
                <c:pt idx="42">
                  <c:v>305067.9441492055</c:v>
                </c:pt>
                <c:pt idx="43">
                  <c:v>305844.6886635351</c:v>
                </c:pt>
                <c:pt idx="44">
                  <c:v>306622.8211611359</c:v>
                </c:pt>
                <c:pt idx="45">
                  <c:v>307402.0515319402</c:v>
                </c:pt>
                <c:pt idx="46">
                  <c:v>308182.1042789105</c:v>
                </c:pt>
                <c:pt idx="47">
                  <c:v>308962.7179361206</c:v>
                </c:pt>
                <c:pt idx="48">
                  <c:v>309743.6445016138</c:v>
                </c:pt>
                <c:pt idx="49">
                  <c:v>310524.6488852935</c:v>
                </c:pt>
                <c:pt idx="50">
                  <c:v>311305.5083721213</c:v>
                </c:pt>
                <c:pt idx="51">
                  <c:v>312086.0121008278</c:v>
                </c:pt>
                <c:pt idx="52">
                  <c:v>312865.9605583785</c:v>
                </c:pt>
                <c:pt idx="53">
                  <c:v>313645.1650902078</c:v>
                </c:pt>
                <c:pt idx="54">
                  <c:v>314423.4474263542</c:v>
                </c:pt>
                <c:pt idx="55">
                  <c:v>315200.6392234905</c:v>
                </c:pt>
                <c:pt idx="56">
                  <c:v>315976.581622779</c:v>
                </c:pt>
                <c:pt idx="57">
                  <c:v>316751.1248234293</c:v>
                </c:pt>
                <c:pt idx="58">
                  <c:v>317524.1276717715</c:v>
                </c:pt>
                <c:pt idx="59">
                  <c:v>318295.4572656224</c:v>
                </c:pt>
                <c:pt idx="60">
                  <c:v>319064.9885736714</c:v>
                </c:pt>
                <c:pt idx="61">
                  <c:v>319832.6040695863</c:v>
                </c:pt>
                <c:pt idx="62">
                  <c:v>320598.1933805092</c:v>
                </c:pt>
                <c:pt idx="63">
                  <c:v>321361.6529495865</c:v>
                </c:pt>
                <c:pt idx="64">
                  <c:v>322122.8857121678</c:v>
                </c:pt>
                <c:pt idx="65">
                  <c:v>322881.8007852845</c:v>
                </c:pt>
                <c:pt idx="66">
                  <c:v>323638.313170022</c:v>
                </c:pt>
                <c:pt idx="67">
                  <c:v>324392.3434663782</c:v>
                </c:pt>
                <c:pt idx="68">
                  <c:v>325143.8176002175</c:v>
                </c:pt>
                <c:pt idx="69">
                  <c:v>325892.6665619069</c:v>
                </c:pt>
                <c:pt idx="70">
                  <c:v>326638.8261562435</c:v>
                </c:pt>
                <c:pt idx="71">
                  <c:v>327382.2367632676</c:v>
                </c:pt>
                <c:pt idx="72">
                  <c:v>328122.8431095765</c:v>
                </c:pt>
                <c:pt idx="73">
                  <c:v>328860.5940497473</c:v>
                </c:pt>
                <c:pt idx="74">
                  <c:v>329595.4423574925</c:v>
                </c:pt>
                <c:pt idx="75">
                  <c:v>330327.3445261756</c:v>
                </c:pt>
                <c:pt idx="76">
                  <c:v>331056.2605783253</c:v>
                </c:pt>
                <c:pt idx="77">
                  <c:v>331782.1538837947</c:v>
                </c:pt>
                <c:pt idx="78">
                  <c:v>332504.9909862194</c:v>
                </c:pt>
                <c:pt idx="79">
                  <c:v>333224.7414374435</c:v>
                </c:pt>
                <c:pt idx="80">
                  <c:v>333941.3776395866</c:v>
                </c:pt>
                <c:pt idx="81">
                  <c:v>334654.8746944377</c:v>
                </c:pt>
                <c:pt idx="82">
                  <c:v>335365.2102598744</c:v>
                </c:pt>
                <c:pt idx="83">
                  <c:v>336072.3644130078</c:v>
                </c:pt>
                <c:pt idx="84">
                  <c:v>336776.319519776</c:v>
                </c:pt>
                <c:pt idx="85">
                  <c:v>337477.060110704</c:v>
                </c:pt>
                <c:pt idx="86">
                  <c:v>338174.5727625747</c:v>
                </c:pt>
                <c:pt idx="87">
                  <c:v>338868.8459857446</c:v>
                </c:pt>
                <c:pt idx="88">
                  <c:v>339559.8701168713</c:v>
                </c:pt>
                <c:pt idx="89">
                  <c:v>340247.6372168041</c:v>
                </c:pt>
                <c:pt idx="90">
                  <c:v>340932.1409734209</c:v>
                </c:pt>
                <c:pt idx="91">
                  <c:v>341613.3766091872</c:v>
                </c:pt>
                <c:pt idx="92">
                  <c:v>342291.3407932254</c:v>
                </c:pt>
                <c:pt idx="93">
                  <c:v>342966.0315576994</c:v>
                </c:pt>
                <c:pt idx="94">
                  <c:v>343637.4482183144</c:v>
                </c:pt>
                <c:pt idx="95">
                  <c:v>344305.5912987489</c:v>
                </c:pt>
                <c:pt idx="96">
                  <c:v>344970.4624588413</c:v>
                </c:pt>
                <c:pt idx="97">
                  <c:v>345632.0644263576</c:v>
                </c:pt>
                <c:pt idx="98">
                  <c:v>346290.400932178</c:v>
                </c:pt>
                <c:pt idx="99">
                  <c:v>346945.4766487452</c:v>
                </c:pt>
                <c:pt idx="100">
                  <c:v>347597.2971316236</c:v>
                </c:pt>
                <c:pt idx="101">
                  <c:v>348245.8687640255</c:v>
                </c:pt>
                <c:pt idx="102">
                  <c:v>348891.1987041651</c:v>
                </c:pt>
                <c:pt idx="103">
                  <c:v>349533.2948353108</c:v>
                </c:pt>
                <c:pt idx="104">
                  <c:v>350172.1657184059</c:v>
                </c:pt>
                <c:pt idx="105">
                  <c:v>350807.8205471408</c:v>
                </c:pt>
                <c:pt idx="106">
                  <c:v>351440.2691053563</c:v>
                </c:pt>
                <c:pt idx="107">
                  <c:v>352069.5217266728</c:v>
                </c:pt>
                <c:pt idx="108">
                  <c:v>352695.5892562346</c:v>
                </c:pt>
                <c:pt idx="109">
                  <c:v>353318.4830144706</c:v>
                </c:pt>
                <c:pt idx="110">
                  <c:v>353938.2147627764</c:v>
                </c:pt>
                <c:pt idx="111">
                  <c:v>354554.7966710216</c:v>
                </c:pt>
                <c:pt idx="112">
                  <c:v>355168.2412867974</c:v>
                </c:pt>
                <c:pt idx="113">
                  <c:v>355778.5615063189</c:v>
                </c:pt>
                <c:pt idx="114">
                  <c:v>356385.7705469015</c:v>
                </c:pt>
                <c:pt idx="115">
                  <c:v>356989.8819209365</c:v>
                </c:pt>
                <c:pt idx="116">
                  <c:v>357590.9094112897</c:v>
                </c:pt>
                <c:pt idx="117">
                  <c:v>358188.8670480542</c:v>
                </c:pt>
                <c:pt idx="118">
                  <c:v>358783.7690865935</c:v>
                </c:pt>
                <c:pt idx="119">
                  <c:v>359375.6299868064</c:v>
                </c:pt>
              </c:numCache>
            </c:numRef>
          </c:yVal>
          <c:smooth val="1"/>
          <c:extLst xmlns:c16r2="http://schemas.microsoft.com/office/drawing/2015/06/chart">
            <c:ext xmlns:c16="http://schemas.microsoft.com/office/drawing/2014/chart" uri="{C3380CC4-5D6E-409C-BE32-E72D297353CC}">
              <c16:uniqueId val="{00000005-CDFD-47E8-AC40-03719F8F9172}"/>
            </c:ext>
          </c:extLst>
        </c:ser>
        <c:dLbls>
          <c:showLegendKey val="0"/>
          <c:showVal val="0"/>
          <c:showCatName val="0"/>
          <c:showSerName val="0"/>
          <c:showPercent val="0"/>
          <c:showBubbleSize val="0"/>
        </c:dLbls>
        <c:axId val="-1091654704"/>
        <c:axId val="-1120670880"/>
      </c:scatterChart>
      <c:valAx>
        <c:axId val="-1091654704"/>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120670880"/>
        <c:crosses val="autoZero"/>
        <c:crossBetween val="midCat"/>
        <c:majorUnit val="5.0"/>
      </c:valAx>
      <c:valAx>
        <c:axId val="-1120670880"/>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91654704"/>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31C2-4F60-8D98-C0F86D992BED}"/>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1109365550435E6</c:v>
                </c:pt>
                <c:pt idx="18" formatCode="_(* #,##0_);_(* \(#,##0\);_(* &quot;-&quot;??_);_(@_)">
                  <c:v>1.4442831521103E6</c:v>
                </c:pt>
                <c:pt idx="19" formatCode="_(* #,##0_);_(* \(#,##0\);_(* &quot;-&quot;??_);_(@_)">
                  <c:v>1.48735774789979E6</c:v>
                </c:pt>
                <c:pt idx="20" formatCode="_(* #,##0_);_(* \(#,##0\);_(* &quot;-&quot;??_);_(@_)">
                  <c:v>1.53351649074414E6</c:v>
                </c:pt>
                <c:pt idx="21" formatCode="_(* #,##0_);_(* \(#,##0\);_(* &quot;-&quot;??_);_(@_)">
                  <c:v>1.57994134633332E6</c:v>
                </c:pt>
                <c:pt idx="22" formatCode="_(* #,##0_);_(* \(#,##0\);_(* &quot;-&quot;??_);_(@_)">
                  <c:v>1.62510305005277E6</c:v>
                </c:pt>
                <c:pt idx="23" formatCode="_(* #,##0_);_(* \(#,##0\);_(* &quot;-&quot;??_);_(@_)">
                  <c:v>1.66827119872104E6</c:v>
                </c:pt>
                <c:pt idx="24" formatCode="_(* #,##0_);_(* \(#,##0\);_(* &quot;-&quot;??_);_(@_)">
                  <c:v>1.70915757799198E6</c:v>
                </c:pt>
                <c:pt idx="25" formatCode="_(* #,##0_);_(* \(#,##0\);_(* &quot;-&quot;??_);_(@_)">
                  <c:v>1.7477069519919E6</c:v>
                </c:pt>
                <c:pt idx="26" formatCode="_(* #,##0_);_(* \(#,##0\);_(* &quot;-&quot;??_);_(@_)">
                  <c:v>1.78397980326563E6</c:v>
                </c:pt>
              </c:numCache>
            </c:numRef>
          </c:yVal>
          <c:smooth val="1"/>
          <c:extLst xmlns:c16r2="http://schemas.microsoft.com/office/drawing/2015/06/chart">
            <c:ext xmlns:c16="http://schemas.microsoft.com/office/drawing/2014/chart" uri="{C3380CC4-5D6E-409C-BE32-E72D297353CC}">
              <c16:uniqueId val="{00000001-31C2-4F60-8D98-C0F86D992BED}"/>
            </c:ext>
          </c:extLst>
        </c:ser>
        <c:dLbls>
          <c:showLegendKey val="0"/>
          <c:showVal val="0"/>
          <c:showCatName val="0"/>
          <c:showSerName val="0"/>
          <c:showPercent val="0"/>
          <c:showBubbleSize val="0"/>
        </c:dLbls>
        <c:axId val="-1144168720"/>
        <c:axId val="-1682721632"/>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31C2-4F60-8D98-C0F86D992BED}"/>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414.53736846935</c:v>
                </c:pt>
                <c:pt idx="18" formatCode="_(* #,##0_);_(* \(#,##0\);_(* &quot;-&quot;??_);_(@_)">
                  <c:v>21930.04175807499</c:v>
                </c:pt>
                <c:pt idx="19" formatCode="_(* #,##0_);_(* \(#,##0\);_(* &quot;-&quot;??_);_(@_)">
                  <c:v>22589.56837329851</c:v>
                </c:pt>
                <c:pt idx="20" formatCode="_(* #,##0_);_(* \(#,##0\);_(* &quot;-&quot;??_);_(@_)">
                  <c:v>23291.853980055</c:v>
                </c:pt>
                <c:pt idx="21" formatCode="_(* #,##0_);_(* \(#,##0\);_(* &quot;-&quot;??_);_(@_)">
                  <c:v>23996.02559489915</c:v>
                </c:pt>
                <c:pt idx="22" formatCode="_(* #,##0_);_(* \(#,##0\);_(* &quot;-&quot;??_);_(@_)">
                  <c:v>24679.90582669772</c:v>
                </c:pt>
                <c:pt idx="23" formatCode="_(* #,##0_);_(* \(#,##0\);_(* &quot;-&quot;??_);_(@_)">
                  <c:v>25333.01292447028</c:v>
                </c:pt>
                <c:pt idx="24" formatCode="_(* #,##0_);_(* \(#,##0\);_(* &quot;-&quot;??_);_(@_)">
                  <c:v>25951.30556852172</c:v>
                </c:pt>
                <c:pt idx="25" formatCode="_(* #,##0_);_(* \(#,##0\);_(* &quot;-&quot;??_);_(@_)">
                  <c:v>26534.1197019193</c:v>
                </c:pt>
                <c:pt idx="26" formatCode="_(* #,##0_);_(* \(#,##0\);_(* &quot;-&quot;??_);_(@_)">
                  <c:v>27082.45864070106</c:v>
                </c:pt>
              </c:numCache>
            </c:numRef>
          </c:yVal>
          <c:smooth val="1"/>
          <c:extLst xmlns:c16r2="http://schemas.microsoft.com/office/drawing/2015/06/chart">
            <c:ext xmlns:c16="http://schemas.microsoft.com/office/drawing/2014/chart" uri="{C3380CC4-5D6E-409C-BE32-E72D297353CC}">
              <c16:uniqueId val="{00000003-31C2-4F60-8D98-C0F86D992BED}"/>
            </c:ext>
          </c:extLst>
        </c:ser>
        <c:dLbls>
          <c:showLegendKey val="0"/>
          <c:showVal val="0"/>
          <c:showCatName val="0"/>
          <c:showSerName val="0"/>
          <c:showPercent val="0"/>
          <c:showBubbleSize val="0"/>
        </c:dLbls>
        <c:axId val="-1726202304"/>
        <c:axId val="-1415550032"/>
      </c:scatterChart>
      <c:valAx>
        <c:axId val="-1144168720"/>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682721632"/>
        <c:crosses val="autoZero"/>
        <c:crossBetween val="midCat"/>
      </c:valAx>
      <c:valAx>
        <c:axId val="-1682721632"/>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1144168720"/>
        <c:crosses val="autoZero"/>
        <c:crossBetween val="midCat"/>
      </c:valAx>
      <c:valAx>
        <c:axId val="-1415550032"/>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1726202304"/>
        <c:crosses val="max"/>
        <c:crossBetween val="midCat"/>
      </c:valAx>
      <c:valAx>
        <c:axId val="-1726202304"/>
        <c:scaling>
          <c:orientation val="minMax"/>
        </c:scaling>
        <c:delete val="1"/>
        <c:axPos val="b"/>
        <c:numFmt formatCode="General" sourceLinked="1"/>
        <c:majorTickMark val="out"/>
        <c:minorTickMark val="none"/>
        <c:tickLblPos val="nextTo"/>
        <c:crossAx val="-1415550032"/>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nnual Overdose Deaths</a:t>
            </a:r>
          </a:p>
        </c:rich>
      </c:tx>
      <c:overlay val="0"/>
    </c:title>
    <c:autoTitleDeleted val="0"/>
    <c:plotArea>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BA4B-49E7-BB03-8503C560B2C1}"/>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16453.0785823482</c:v>
                </c:pt>
                <c:pt idx="18" formatCode="_(* #,##0_);_(* \(#,##0\);_(* &quot;-&quot;??_);_(@_)">
                  <c:v>16498.35989838102</c:v>
                </c:pt>
                <c:pt idx="19" formatCode="_(* #,##0_);_(* \(#,##0\);_(* &quot;-&quot;??_);_(@_)">
                  <c:v>16514.16657330357</c:v>
                </c:pt>
                <c:pt idx="20" formatCode="_(* #,##0_);_(* \(#,##0\);_(* &quot;-&quot;??_);_(@_)">
                  <c:v>16521.03069115971</c:v>
                </c:pt>
                <c:pt idx="21" formatCode="_(* #,##0_);_(* \(#,##0\);_(* &quot;-&quot;??_);_(@_)">
                  <c:v>16523.3615470568</c:v>
                </c:pt>
                <c:pt idx="22" formatCode="_(* #,##0_);_(* \(#,##0\);_(* &quot;-&quot;??_);_(@_)">
                  <c:v>16525.10104207202</c:v>
                </c:pt>
                <c:pt idx="23" formatCode="_(* #,##0_);_(* \(#,##0\);_(* &quot;-&quot;??_);_(@_)">
                  <c:v>16528.25605774401</c:v>
                </c:pt>
                <c:pt idx="24" formatCode="_(* #,##0_);_(* \(#,##0\);_(* &quot;-&quot;??_);_(@_)">
                  <c:v>16533.54650090207</c:v>
                </c:pt>
                <c:pt idx="25" formatCode="_(* #,##0_);_(* \(#,##0\);_(* &quot;-&quot;??_);_(@_)">
                  <c:v>16541.00524442486</c:v>
                </c:pt>
                <c:pt idx="26" formatCode="_(* #,##0_);_(* \(#,##0\);_(* &quot;-&quot;??_);_(@_)">
                  <c:v>16550.36086561155</c:v>
                </c:pt>
              </c:numCache>
            </c:numRef>
          </c:yVal>
          <c:smooth val="1"/>
          <c:extLst xmlns:c16r2="http://schemas.microsoft.com/office/drawing/2015/06/chart">
            <c:ext xmlns:c16="http://schemas.microsoft.com/office/drawing/2014/chart" uri="{C3380CC4-5D6E-409C-BE32-E72D297353CC}">
              <c16:uniqueId val="{00000001-BA4B-49E7-BB03-8503C560B2C1}"/>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BA4B-49E7-BB03-8503C560B2C1}"/>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414.53736846935</c:v>
                </c:pt>
                <c:pt idx="18" formatCode="_(* #,##0_);_(* \(#,##0\);_(* &quot;-&quot;??_);_(@_)">
                  <c:v>21930.04175807499</c:v>
                </c:pt>
                <c:pt idx="19" formatCode="_(* #,##0_);_(* \(#,##0\);_(* &quot;-&quot;??_);_(@_)">
                  <c:v>22589.56837329851</c:v>
                </c:pt>
                <c:pt idx="20" formatCode="_(* #,##0_);_(* \(#,##0\);_(* &quot;-&quot;??_);_(@_)">
                  <c:v>23291.853980055</c:v>
                </c:pt>
                <c:pt idx="21" formatCode="_(* #,##0_);_(* \(#,##0\);_(* &quot;-&quot;??_);_(@_)">
                  <c:v>23996.02559489915</c:v>
                </c:pt>
                <c:pt idx="22" formatCode="_(* #,##0_);_(* \(#,##0\);_(* &quot;-&quot;??_);_(@_)">
                  <c:v>24679.90582669772</c:v>
                </c:pt>
                <c:pt idx="23" formatCode="_(* #,##0_);_(* \(#,##0\);_(* &quot;-&quot;??_);_(@_)">
                  <c:v>25333.01292447028</c:v>
                </c:pt>
                <c:pt idx="24" formatCode="_(* #,##0_);_(* \(#,##0\);_(* &quot;-&quot;??_);_(@_)">
                  <c:v>25951.30556852172</c:v>
                </c:pt>
                <c:pt idx="25" formatCode="_(* #,##0_);_(* \(#,##0\);_(* &quot;-&quot;??_);_(@_)">
                  <c:v>26534.1197019193</c:v>
                </c:pt>
                <c:pt idx="26" formatCode="_(* #,##0_);_(* \(#,##0\);_(* &quot;-&quot;??_);_(@_)">
                  <c:v>27082.45864070106</c:v>
                </c:pt>
              </c:numCache>
            </c:numRef>
          </c:yVal>
          <c:smooth val="1"/>
          <c:extLst xmlns:c16r2="http://schemas.microsoft.com/office/drawing/2015/06/chart">
            <c:ext xmlns:c16="http://schemas.microsoft.com/office/drawing/2014/chart" uri="{C3380CC4-5D6E-409C-BE32-E72D297353CC}">
              <c16:uniqueId val="{00000003-BA4B-49E7-BB03-8503C560B2C1}"/>
            </c:ext>
          </c:extLst>
        </c:ser>
        <c:dLbls>
          <c:showLegendKey val="0"/>
          <c:showVal val="0"/>
          <c:showCatName val="0"/>
          <c:showSerName val="0"/>
          <c:showPercent val="0"/>
          <c:showBubbleSize val="0"/>
        </c:dLbls>
        <c:axId val="-986962256"/>
        <c:axId val="-1652131616"/>
      </c:scatterChart>
      <c:valAx>
        <c:axId val="-986962256"/>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652131616"/>
        <c:crosses val="autoZero"/>
        <c:crossBetween val="midCat"/>
      </c:valAx>
      <c:valAx>
        <c:axId val="-1652131616"/>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986962256"/>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80469898715E6</c:v>
                </c:pt>
                <c:pt idx="3">
                  <c:v>3.10162973588446E6</c:v>
                </c:pt>
                <c:pt idx="4">
                  <c:v>3.10147941275695E6</c:v>
                </c:pt>
                <c:pt idx="5">
                  <c:v>3.1013517243943E6</c:v>
                </c:pt>
                <c:pt idx="6">
                  <c:v>3.10124486488612E6</c:v>
                </c:pt>
                <c:pt idx="7">
                  <c:v>3.10115718196654E6</c:v>
                </c:pt>
                <c:pt idx="8">
                  <c:v>3.10108716273287E6</c:v>
                </c:pt>
                <c:pt idx="9">
                  <c:v>3.10103342100181E6</c:v>
                </c:pt>
                <c:pt idx="10">
                  <c:v>3.1009946859796E6</c:v>
                </c:pt>
                <c:pt idx="11">
                  <c:v>3.10096979207547E6</c:v>
                </c:pt>
                <c:pt idx="12">
                  <c:v>3.10095766971635E6</c:v>
                </c:pt>
                <c:pt idx="13">
                  <c:v>3.10095733704356E6</c:v>
                </c:pt>
                <c:pt idx="14">
                  <c:v>3.1009675207743E6</c:v>
                </c:pt>
                <c:pt idx="15">
                  <c:v>3.10098753394345E6</c:v>
                </c:pt>
                <c:pt idx="16">
                  <c:v>3.10101662665404E6</c:v>
                </c:pt>
                <c:pt idx="17">
                  <c:v>3.10105409696586E6</c:v>
                </c:pt>
                <c:pt idx="18">
                  <c:v>3.10109930006635E6</c:v>
                </c:pt>
                <c:pt idx="19">
                  <c:v>3.1011516436084E6</c:v>
                </c:pt>
                <c:pt idx="20">
                  <c:v>3.10121058334665E6</c:v>
                </c:pt>
                <c:pt idx="21">
                  <c:v>3.10127561914666E6</c:v>
                </c:pt>
                <c:pt idx="22">
                  <c:v>3.10134629133343E6</c:v>
                </c:pt>
                <c:pt idx="23">
                  <c:v>3.10142217734929E6</c:v>
                </c:pt>
                <c:pt idx="24">
                  <c:v>3.10150288869355E6</c:v>
                </c:pt>
                <c:pt idx="25">
                  <c:v>3.10158806811936E6</c:v>
                </c:pt>
                <c:pt idx="26">
                  <c:v>3.10167738706537E6</c:v>
                </c:pt>
                <c:pt idx="27">
                  <c:v>3.10177054263185E6</c:v>
                </c:pt>
                <c:pt idx="28">
                  <c:v>3.10186725636956E6</c:v>
                </c:pt>
                <c:pt idx="29">
                  <c:v>3.10196727206077E6</c:v>
                </c:pt>
                <c:pt idx="30">
                  <c:v>3.1020703538787E6</c:v>
                </c:pt>
                <c:pt idx="31">
                  <c:v>3.10217628472478E6</c:v>
                </c:pt>
                <c:pt idx="32">
                  <c:v>3.10228486470387E6</c:v>
                </c:pt>
                <c:pt idx="33">
                  <c:v>3.1023959097253E6</c:v>
                </c:pt>
                <c:pt idx="34">
                  <c:v>3.10250925021933E6</c:v>
                </c:pt>
                <c:pt idx="35">
                  <c:v>3.10262472995935E6</c:v>
                </c:pt>
                <c:pt idx="36">
                  <c:v>3.1027422049809E6</c:v>
                </c:pt>
                <c:pt idx="37">
                  <c:v>3.10286154258966E6</c:v>
                </c:pt>
                <c:pt idx="38">
                  <c:v>3.10298262045076E6</c:v>
                </c:pt>
                <c:pt idx="39">
                  <c:v>3.10310532575284E6</c:v>
                </c:pt>
                <c:pt idx="40">
                  <c:v>3.10322955443935E6</c:v>
                </c:pt>
                <c:pt idx="41">
                  <c:v>3.10335521050442E6</c:v>
                </c:pt>
                <c:pt idx="42">
                  <c:v>3.10348220534592E6</c:v>
                </c:pt>
                <c:pt idx="43">
                  <c:v>3.10361045717127E6</c:v>
                </c:pt>
                <c:pt idx="44">
                  <c:v>3.10373989045176E6</c:v>
                </c:pt>
                <c:pt idx="45">
                  <c:v>3.10387043542136E6</c:v>
                </c:pt>
                <c:pt idx="46">
                  <c:v>3.10400202761635E6</c:v>
                </c:pt>
                <c:pt idx="47">
                  <c:v>3.10413460745237E6</c:v>
                </c:pt>
                <c:pt idx="48">
                  <c:v>3.10426811983588E6</c:v>
                </c:pt>
                <c:pt idx="49">
                  <c:v>3.10440251380715E6</c:v>
                </c:pt>
                <c:pt idx="50">
                  <c:v>3.10453774221216E6</c:v>
                </c:pt>
                <c:pt idx="51">
                  <c:v>3.10467376140116E6</c:v>
                </c:pt>
                <c:pt idx="52">
                  <c:v>3.10481053095154E6</c:v>
                </c:pt>
                <c:pt idx="53">
                  <c:v>3.10494801341312E6</c:v>
                </c:pt>
                <c:pt idx="54">
                  <c:v>3.10508617407401E6</c:v>
                </c:pt>
                <c:pt idx="55">
                  <c:v>3.10522498074531E6</c:v>
                </c:pt>
                <c:pt idx="56">
                  <c:v>3.10536440356321E6</c:v>
                </c:pt>
                <c:pt idx="57">
                  <c:v>3.1055044148069E6</c:v>
                </c:pt>
                <c:pt idx="58">
                  <c:v>3.10564498873118E6</c:v>
                </c:pt>
                <c:pt idx="59">
                  <c:v>3.10578610141248E6</c:v>
                </c:pt>
                <c:pt idx="60">
                  <c:v>3.10592773060717E6</c:v>
                </c:pt>
                <c:pt idx="61">
                  <c:v>3.10606985562121E6</c:v>
                </c:pt>
                <c:pt idx="62">
                  <c:v>3.10621245719024E6</c:v>
                </c:pt>
                <c:pt idx="63">
                  <c:v>3.10635551736917E6</c:v>
                </c:pt>
                <c:pt idx="64">
                  <c:v>3.1064990194306E6</c:v>
                </c:pt>
                <c:pt idx="65">
                  <c:v>3.10664294777129E6</c:v>
                </c:pt>
                <c:pt idx="66">
                  <c:v>3.10678728782604E6</c:v>
                </c:pt>
                <c:pt idx="67">
                  <c:v>3.1069320259884E6</c:v>
                </c:pt>
                <c:pt idx="68">
                  <c:v>3.1070771495376E6</c:v>
                </c:pt>
                <c:pt idx="69">
                  <c:v>3.10722264657137E6</c:v>
                </c:pt>
                <c:pt idx="70">
                  <c:v>3.10736850594386E6</c:v>
                </c:pt>
                <c:pt idx="71">
                  <c:v>3.10751471720861E6</c:v>
                </c:pt>
                <c:pt idx="72">
                  <c:v>3.10766127056588E6</c:v>
                </c:pt>
                <c:pt idx="73">
                  <c:v>3.10780815681415E6</c:v>
                </c:pt>
                <c:pt idx="74">
                  <c:v>3.1079553673054E6</c:v>
                </c:pt>
                <c:pt idx="75">
                  <c:v>3.10810289390385E6</c:v>
                </c:pt>
                <c:pt idx="76">
                  <c:v>3.10825072894798E6</c:v>
                </c:pt>
                <c:pt idx="77">
                  <c:v>3.1083988652154E6</c:v>
                </c:pt>
                <c:pt idx="78">
                  <c:v>3.10854729589048E6</c:v>
                </c:pt>
                <c:pt idx="79">
                  <c:v>3.10869601453453E6</c:v>
                </c:pt>
                <c:pt idx="80">
                  <c:v>3.10884501505818E6</c:v>
                </c:pt>
                <c:pt idx="81">
                  <c:v>3.10899429169597E6</c:v>
                </c:pt>
                <c:pt idx="82">
                  <c:v>3.10914383898282E6</c:v>
                </c:pt>
                <c:pt idx="83">
                  <c:v>3.10929365173237E6</c:v>
                </c:pt>
                <c:pt idx="84">
                  <c:v>3.10944372501687E6</c:v>
                </c:pt>
                <c:pt idx="85">
                  <c:v>3.10959405414875E6</c:v>
                </c:pt>
                <c:pt idx="86">
                  <c:v>3.1097446346634E6</c:v>
                </c:pt>
                <c:pt idx="87">
                  <c:v>3.10989546230342E6</c:v>
                </c:pt>
                <c:pt idx="88">
                  <c:v>3.11004653300397E6</c:v>
                </c:pt>
                <c:pt idx="89">
                  <c:v>3.11019784287924E6</c:v>
                </c:pt>
                <c:pt idx="90">
                  <c:v>3.11034938820994E6</c:v>
                </c:pt>
                <c:pt idx="91">
                  <c:v>3.11050116543172E6</c:v>
                </c:pt>
                <c:pt idx="92">
                  <c:v>3.11065317112444E6</c:v>
                </c:pt>
                <c:pt idx="93">
                  <c:v>3.1108054020023E6</c:v>
                </c:pt>
                <c:pt idx="94">
                  <c:v>3.1109578549046E6</c:v>
                </c:pt>
                <c:pt idx="95">
                  <c:v>3.11111052678728E6</c:v>
                </c:pt>
                <c:pt idx="96">
                  <c:v>3.11126341471503E6</c:v>
                </c:pt>
                <c:pt idx="97">
                  <c:v>3.11141651585396E6</c:v>
                </c:pt>
                <c:pt idx="98">
                  <c:v>3.11156982746489E6</c:v>
                </c:pt>
                <c:pt idx="99">
                  <c:v>3.11172334689705E6</c:v>
                </c:pt>
                <c:pt idx="100">
                  <c:v>3.11187707158225E6</c:v>
                </c:pt>
                <c:pt idx="101">
                  <c:v>3.11203099902954E6</c:v>
                </c:pt>
                <c:pt idx="102">
                  <c:v>3.11218512682014E6</c:v>
                </c:pt>
                <c:pt idx="103">
                  <c:v>3.11233945260283E6</c:v>
                </c:pt>
                <c:pt idx="104">
                  <c:v>3.11249397408967E6</c:v>
                </c:pt>
                <c:pt idx="105">
                  <c:v>3.11264868905195E6</c:v>
                </c:pt>
                <c:pt idx="106">
                  <c:v>3.1128035953165E6</c:v>
                </c:pt>
                <c:pt idx="107">
                  <c:v>3.11295869076223E6</c:v>
                </c:pt>
                <c:pt idx="108">
                  <c:v>3.11311397331692E6</c:v>
                </c:pt>
                <c:pt idx="109">
                  <c:v>3.11326944095427E6</c:v>
                </c:pt>
                <c:pt idx="110">
                  <c:v>3.1134250916911E6</c:v>
                </c:pt>
                <c:pt idx="111">
                  <c:v>3.11358092358476E6</c:v>
                </c:pt>
                <c:pt idx="112">
                  <c:v>3.11373693473079E6</c:v>
                </c:pt>
                <c:pt idx="113">
                  <c:v>3.11389312326063E6</c:v>
                </c:pt>
                <c:pt idx="114">
                  <c:v>3.11404948733959E6</c:v>
                </c:pt>
                <c:pt idx="115">
                  <c:v>3.11420602516491E6</c:v>
                </c:pt>
                <c:pt idx="116">
                  <c:v>3.11436273496394E6</c:v>
                </c:pt>
                <c:pt idx="117">
                  <c:v>3.1145196149925E6</c:v>
                </c:pt>
                <c:pt idx="118">
                  <c:v>3.11467666353329E6</c:v>
                </c:pt>
                <c:pt idx="119">
                  <c:v>3.11483387889448E6</c:v>
                </c:pt>
              </c:numCache>
            </c:numRef>
          </c:yVal>
          <c:smooth val="1"/>
          <c:extLst xmlns:c16r2="http://schemas.microsoft.com/office/drawing/2015/06/chart">
            <c:ext xmlns:c16="http://schemas.microsoft.com/office/drawing/2014/chart" uri="{C3380CC4-5D6E-409C-BE32-E72D297353CC}">
              <c16:uniqueId val="{00000000-BFBB-4FDC-9253-18A0569123EE}"/>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909879647078E6</c:v>
                </c:pt>
                <c:pt idx="2">
                  <c:v>8.06480649827798E6</c:v>
                </c:pt>
                <c:pt idx="3">
                  <c:v>8.10064554993222E6</c:v>
                </c:pt>
                <c:pt idx="4">
                  <c:v>8.12880462386804E6</c:v>
                </c:pt>
                <c:pt idx="5">
                  <c:v>8.15098242064093E6</c:v>
                </c:pt>
                <c:pt idx="6">
                  <c:v>8.16849886878071E6</c:v>
                </c:pt>
                <c:pt idx="7">
                  <c:v>8.182379843123E6</c:v>
                </c:pt>
                <c:pt idx="8">
                  <c:v>8.19342290831134E6</c:v>
                </c:pt>
                <c:pt idx="9">
                  <c:v>8.2022483440858E6</c:v>
                </c:pt>
                <c:pt idx="10">
                  <c:v>8.20933874906145E6</c:v>
                </c:pt>
                <c:pt idx="11">
                  <c:v>8.21506978110514E6</c:v>
                </c:pt>
                <c:pt idx="12">
                  <c:v>8.21973401933397E6</c:v>
                </c:pt>
                <c:pt idx="13">
                  <c:v>8.22353920349371E6</c:v>
                </c:pt>
                <c:pt idx="14">
                  <c:v>8.22667611057056E6</c:v>
                </c:pt>
                <c:pt idx="15">
                  <c:v>8.22928606529064E6</c:v>
                </c:pt>
                <c:pt idx="16">
                  <c:v>8.23147877283855E6</c:v>
                </c:pt>
                <c:pt idx="17">
                  <c:v>8.2333400844429E6</c:v>
                </c:pt>
                <c:pt idx="18">
                  <c:v>8.2349372800058E6</c:v>
                </c:pt>
                <c:pt idx="19">
                  <c:v>8.23632317270897E6</c:v>
                </c:pt>
                <c:pt idx="20">
                  <c:v>8.23753929899998E6</c:v>
                </c:pt>
                <c:pt idx="21">
                  <c:v>8.23861839837087E6</c:v>
                </c:pt>
                <c:pt idx="22">
                  <c:v>8.23958634161368E6</c:v>
                </c:pt>
                <c:pt idx="23">
                  <c:v>8.24046363073501E6</c:v>
                </c:pt>
                <c:pt idx="24">
                  <c:v>8.2412665661559E6</c:v>
                </c:pt>
                <c:pt idx="25">
                  <c:v>8.24200815543534E6</c:v>
                </c:pt>
                <c:pt idx="26">
                  <c:v>8.24269878674139E6</c:v>
                </c:pt>
                <c:pt idx="27">
                  <c:v>8.24334683805021E6</c:v>
                </c:pt>
                <c:pt idx="28">
                  <c:v>8.24395908929394E6</c:v>
                </c:pt>
                <c:pt idx="29">
                  <c:v>8.24454105606236E6</c:v>
                </c:pt>
                <c:pt idx="30">
                  <c:v>8.24509725180644E6</c:v>
                </c:pt>
                <c:pt idx="31">
                  <c:v>8.24563139304171E6</c:v>
                </c:pt>
                <c:pt idx="32">
                  <c:v>8.2461465601695E6</c:v>
                </c:pt>
                <c:pt idx="33">
                  <c:v>8.24664532372541E6</c:v>
                </c:pt>
                <c:pt idx="34">
                  <c:v>8.2471298436785E6</c:v>
                </c:pt>
                <c:pt idx="35">
                  <c:v>8.24760194770725E6</c:v>
                </c:pt>
                <c:pt idx="36">
                  <c:v>8.24806319306063E6</c:v>
                </c:pt>
                <c:pt idx="37">
                  <c:v>8.24851491558858E6</c:v>
                </c:pt>
                <c:pt idx="38">
                  <c:v>8.24895826873132E6</c:v>
                </c:pt>
                <c:pt idx="39">
                  <c:v>8.24939425458021E6</c:v>
                </c:pt>
                <c:pt idx="40">
                  <c:v>8.24982374886086E6</c:v>
                </c:pt>
                <c:pt idx="41">
                  <c:v>8.25024752102476E6</c:v>
                </c:pt>
                <c:pt idx="42">
                  <c:v>8.25066625050611E6</c:v>
                </c:pt>
                <c:pt idx="43">
                  <c:v>8.2510805399504E6</c:v>
                </c:pt>
                <c:pt idx="44">
                  <c:v>8.25149092604312E6</c:v>
                </c:pt>
                <c:pt idx="45">
                  <c:v>8.25189788842998E6</c:v>
                </c:pt>
                <c:pt idx="46">
                  <c:v>8.25230185711404E6</c:v>
                </c:pt>
                <c:pt idx="47">
                  <c:v>8.2527032186321E6</c:v>
                </c:pt>
                <c:pt idx="48">
                  <c:v>8.25310232124824E6</c:v>
                </c:pt>
                <c:pt idx="49">
                  <c:v>8.25349947935225E6</c:v>
                </c:pt>
                <c:pt idx="50">
                  <c:v>8.2538949772108E6</c:v>
                </c:pt>
                <c:pt idx="51">
                  <c:v>8.25428907218915E6</c:v>
                </c:pt>
                <c:pt idx="52">
                  <c:v>8.25468199753665E6</c:v>
                </c:pt>
                <c:pt idx="53">
                  <c:v>8.25507396481055E6</c:v>
                </c:pt>
                <c:pt idx="54">
                  <c:v>8.25546516599807E6</c:v>
                </c:pt>
                <c:pt idx="55">
                  <c:v>8.2558557753847E6</c:v>
                </c:pt>
                <c:pt idx="56">
                  <c:v>8.2562459512077E6</c:v>
                </c:pt>
                <c:pt idx="57">
                  <c:v>8.25663583712643E6</c:v>
                </c:pt>
                <c:pt idx="58">
                  <c:v>8.2570255635355E6</c:v>
                </c:pt>
                <c:pt idx="59">
                  <c:v>8.25741524874192E6</c:v>
                </c:pt>
                <c:pt idx="60">
                  <c:v>8.25780500002419E6</c:v>
                </c:pt>
                <c:pt idx="61">
                  <c:v>8.2581949145879E6</c:v>
                </c:pt>
                <c:pt idx="62">
                  <c:v>8.25858508043031E6</c:v>
                </c:pt>
                <c:pt idx="63">
                  <c:v>8.25897557712444E6</c:v>
                </c:pt>
                <c:pt idx="64">
                  <c:v>8.25936647653163E6</c:v>
                </c:pt>
                <c:pt idx="65">
                  <c:v>8.25975784345018E6</c:v>
                </c:pt>
                <c:pt idx="66">
                  <c:v>8.2601497362068E6</c:v>
                </c:pt>
                <c:pt idx="67">
                  <c:v>8.26054220719661E6</c:v>
                </c:pt>
                <c:pt idx="68">
                  <c:v>8.26093530337668E6</c:v>
                </c:pt>
                <c:pt idx="69">
                  <c:v>8.26132906671764E6</c:v>
                </c:pt>
                <c:pt idx="70">
                  <c:v>8.2617235346173E6</c:v>
                </c:pt>
                <c:pt idx="71">
                  <c:v>8.26211874027962E6</c:v>
                </c:pt>
                <c:pt idx="72">
                  <c:v>8.2625147130623E6</c:v>
                </c:pt>
                <c:pt idx="73">
                  <c:v>8.26291147879575E6</c:v>
                </c:pt>
                <c:pt idx="74">
                  <c:v>8.26330906007579E6</c:v>
                </c:pt>
                <c:pt idx="75">
                  <c:v>8.26370747653263E6</c:v>
                </c:pt>
                <c:pt idx="76">
                  <c:v>8.26410674507788E6</c:v>
                </c:pt>
                <c:pt idx="77">
                  <c:v>8.26450688013159E6</c:v>
                </c:pt>
                <c:pt idx="78">
                  <c:v>8.26490789383095E6</c:v>
                </c:pt>
                <c:pt idx="79">
                  <c:v>8.26530979622228E6</c:v>
                </c:pt>
                <c:pt idx="80">
                  <c:v>8.26571259543748E6</c:v>
                </c:pt>
                <c:pt idx="81">
                  <c:v>8.26611629785642E6</c:v>
                </c:pt>
                <c:pt idx="82">
                  <c:v>8.26652090825638E6</c:v>
                </c:pt>
                <c:pt idx="83">
                  <c:v>8.26692642994945E6</c:v>
                </c:pt>
                <c:pt idx="84">
                  <c:v>8.26733286490906E6</c:v>
                </c:pt>
                <c:pt idx="85">
                  <c:v>8.26774021388647E6</c:v>
                </c:pt>
                <c:pt idx="86">
                  <c:v>8.26814847651787E6</c:v>
                </c:pt>
                <c:pt idx="87">
                  <c:v>8.26855765142306E6</c:v>
                </c:pt>
                <c:pt idx="88">
                  <c:v>8.26896773629633E6</c:v>
                </c:pt>
                <c:pt idx="89">
                  <c:v>8.26937872798998E6</c:v>
                </c:pt>
                <c:pt idx="90">
                  <c:v>8.2697906225914E6</c:v>
                </c:pt>
                <c:pt idx="91">
                  <c:v>8.27020341549384E6</c:v>
                </c:pt>
                <c:pt idx="92">
                  <c:v>8.27061710146177E6</c:v>
                </c:pt>
                <c:pt idx="93">
                  <c:v>8.27103167469089E6</c:v>
                </c:pt>
                <c:pt idx="94">
                  <c:v>8.27144712886343E6</c:v>
                </c:pt>
                <c:pt idx="95">
                  <c:v>8.27186345719912E6</c:v>
                </c:pt>
                <c:pt idx="96">
                  <c:v>8.27228065250201E6</c:v>
                </c:pt>
                <c:pt idx="97">
                  <c:v>8.27269870720361E6</c:v>
                </c:pt>
                <c:pt idx="98">
                  <c:v>8.27311761340267E6</c:v>
                </c:pt>
                <c:pt idx="99">
                  <c:v>8.27353736290161E6</c:v>
                </c:pt>
                <c:pt idx="100">
                  <c:v>8.27395794724025E6</c:v>
                </c:pt>
                <c:pt idx="101">
                  <c:v>8.27437935772666E6</c:v>
                </c:pt>
                <c:pt idx="102">
                  <c:v>8.27480158546566E6</c:v>
                </c:pt>
                <c:pt idx="103">
                  <c:v>8.27522462138496E6</c:v>
                </c:pt>
                <c:pt idx="104">
                  <c:v>8.27564845625925E6</c:v>
                </c:pt>
                <c:pt idx="105">
                  <c:v>8.27607308073225E6</c:v>
                </c:pt>
                <c:pt idx="106">
                  <c:v>8.27649848533706E6</c:v>
                </c:pt>
                <c:pt idx="107">
                  <c:v>8.27692466051484E6</c:v>
                </c:pt>
                <c:pt idx="108">
                  <c:v>8.27735159663188E6</c:v>
                </c:pt>
                <c:pt idx="109">
                  <c:v>8.27777928399536E6</c:v>
                </c:pt>
                <c:pt idx="110">
                  <c:v>8.27820771286778E6</c:v>
                </c:pt>
                <c:pt idx="111">
                  <c:v>8.27863687348014E6</c:v>
                </c:pt>
                <c:pt idx="112">
                  <c:v>8.27906675604406E6</c:v>
                </c:pt>
                <c:pt idx="113">
                  <c:v>8.27949735076288E6</c:v>
                </c:pt>
                <c:pt idx="114">
                  <c:v>8.27992864784178E6</c:v>
                </c:pt>
                <c:pt idx="115">
                  <c:v>8.28036063749708E6</c:v>
                </c:pt>
                <c:pt idx="116">
                  <c:v>8.28079330996465E6</c:v>
                </c:pt>
                <c:pt idx="117">
                  <c:v>8.28122665550768E6</c:v>
                </c:pt>
                <c:pt idx="118">
                  <c:v>8.2816606644237E6</c:v>
                </c:pt>
                <c:pt idx="119">
                  <c:v>8.28209532705095E6</c:v>
                </c:pt>
              </c:numCache>
            </c:numRef>
          </c:yVal>
          <c:smooth val="1"/>
          <c:extLst xmlns:c16r2="http://schemas.microsoft.com/office/drawing/2015/06/chart">
            <c:ext xmlns:c16="http://schemas.microsoft.com/office/drawing/2014/chart" uri="{C3380CC4-5D6E-409C-BE32-E72D297353CC}">
              <c16:uniqueId val="{00000001-BFBB-4FDC-9253-18A0569123EE}"/>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80469898715E6</c:v>
                </c:pt>
                <c:pt idx="3">
                  <c:v>3.10162973588445E6</c:v>
                </c:pt>
                <c:pt idx="4">
                  <c:v>3.10147941275695E6</c:v>
                </c:pt>
                <c:pt idx="5">
                  <c:v>3.1013517243943E6</c:v>
                </c:pt>
                <c:pt idx="6">
                  <c:v>3.10124486488612E6</c:v>
                </c:pt>
                <c:pt idx="7">
                  <c:v>3.10115718196654E6</c:v>
                </c:pt>
                <c:pt idx="8">
                  <c:v>3.10108716273287E6</c:v>
                </c:pt>
                <c:pt idx="9">
                  <c:v>3.10103342100181E6</c:v>
                </c:pt>
                <c:pt idx="10">
                  <c:v>3.1009946859796E6</c:v>
                </c:pt>
                <c:pt idx="11">
                  <c:v>3.10096979207547E6</c:v>
                </c:pt>
                <c:pt idx="12">
                  <c:v>3.10095766971635E6</c:v>
                </c:pt>
                <c:pt idx="13">
                  <c:v>3.10095733704356E6</c:v>
                </c:pt>
                <c:pt idx="14">
                  <c:v>3.1009675207743E6</c:v>
                </c:pt>
                <c:pt idx="15">
                  <c:v>3.10098753394345E6</c:v>
                </c:pt>
                <c:pt idx="16">
                  <c:v>3.10101662665404E6</c:v>
                </c:pt>
                <c:pt idx="17">
                  <c:v>3.10105409696586E6</c:v>
                </c:pt>
                <c:pt idx="18">
                  <c:v>3.10109930006635E6</c:v>
                </c:pt>
                <c:pt idx="19">
                  <c:v>3.1011516436084E6</c:v>
                </c:pt>
                <c:pt idx="20">
                  <c:v>3.10121058334665E6</c:v>
                </c:pt>
                <c:pt idx="21">
                  <c:v>3.10127561914666E6</c:v>
                </c:pt>
                <c:pt idx="22">
                  <c:v>3.10134629133343E6</c:v>
                </c:pt>
                <c:pt idx="23">
                  <c:v>3.10142217734929E6</c:v>
                </c:pt>
                <c:pt idx="24">
                  <c:v>3.10150288869355E6</c:v>
                </c:pt>
                <c:pt idx="25">
                  <c:v>3.10158806811936E6</c:v>
                </c:pt>
                <c:pt idx="26">
                  <c:v>3.10167738706537E6</c:v>
                </c:pt>
                <c:pt idx="27">
                  <c:v>3.10177054263185E6</c:v>
                </c:pt>
                <c:pt idx="28">
                  <c:v>3.10186725636956E6</c:v>
                </c:pt>
                <c:pt idx="29">
                  <c:v>3.10196727206077E6</c:v>
                </c:pt>
                <c:pt idx="30">
                  <c:v>3.1020703538787E6</c:v>
                </c:pt>
                <c:pt idx="31">
                  <c:v>3.10217628472478E6</c:v>
                </c:pt>
                <c:pt idx="32">
                  <c:v>3.10228486470387E6</c:v>
                </c:pt>
                <c:pt idx="33">
                  <c:v>3.1023959097253E6</c:v>
                </c:pt>
                <c:pt idx="34">
                  <c:v>3.10250925021933E6</c:v>
                </c:pt>
                <c:pt idx="35">
                  <c:v>3.10262472995935E6</c:v>
                </c:pt>
                <c:pt idx="36">
                  <c:v>3.1027422049809E6</c:v>
                </c:pt>
                <c:pt idx="37">
                  <c:v>3.10286154258966E6</c:v>
                </c:pt>
                <c:pt idx="38">
                  <c:v>3.10298262045076E6</c:v>
                </c:pt>
                <c:pt idx="39">
                  <c:v>3.10310532575284E6</c:v>
                </c:pt>
                <c:pt idx="40">
                  <c:v>3.10322955443935E6</c:v>
                </c:pt>
                <c:pt idx="41">
                  <c:v>3.10335521050442E6</c:v>
                </c:pt>
                <c:pt idx="42">
                  <c:v>3.10348220534592E6</c:v>
                </c:pt>
                <c:pt idx="43">
                  <c:v>3.10361045717127E6</c:v>
                </c:pt>
                <c:pt idx="44">
                  <c:v>3.10373989045176E6</c:v>
                </c:pt>
                <c:pt idx="45">
                  <c:v>3.10387043542136E6</c:v>
                </c:pt>
                <c:pt idx="46">
                  <c:v>3.10400202761635E6</c:v>
                </c:pt>
                <c:pt idx="47">
                  <c:v>3.10413460745237E6</c:v>
                </c:pt>
                <c:pt idx="48">
                  <c:v>3.10426811983588E6</c:v>
                </c:pt>
                <c:pt idx="49">
                  <c:v>3.10440251380715E6</c:v>
                </c:pt>
                <c:pt idx="50">
                  <c:v>3.10453774221216E6</c:v>
                </c:pt>
                <c:pt idx="51">
                  <c:v>3.10467376140116E6</c:v>
                </c:pt>
                <c:pt idx="52">
                  <c:v>3.10481053095154E6</c:v>
                </c:pt>
                <c:pt idx="53">
                  <c:v>3.10494801341312E6</c:v>
                </c:pt>
                <c:pt idx="54">
                  <c:v>3.10508617407401E6</c:v>
                </c:pt>
                <c:pt idx="55">
                  <c:v>3.10522498074531E6</c:v>
                </c:pt>
                <c:pt idx="56">
                  <c:v>3.10536440356321E6</c:v>
                </c:pt>
                <c:pt idx="57">
                  <c:v>3.1055044148069E6</c:v>
                </c:pt>
                <c:pt idx="58">
                  <c:v>3.10564498873118E6</c:v>
                </c:pt>
                <c:pt idx="59">
                  <c:v>3.1057861014125E6</c:v>
                </c:pt>
                <c:pt idx="60">
                  <c:v>3.10592773060717E6</c:v>
                </c:pt>
                <c:pt idx="61">
                  <c:v>3.10606985562121E6</c:v>
                </c:pt>
                <c:pt idx="62">
                  <c:v>3.10621245719024E6</c:v>
                </c:pt>
                <c:pt idx="63">
                  <c:v>3.10635551736917E6</c:v>
                </c:pt>
                <c:pt idx="64">
                  <c:v>3.1064990194306E6</c:v>
                </c:pt>
                <c:pt idx="65">
                  <c:v>3.10664294777129E6</c:v>
                </c:pt>
                <c:pt idx="66">
                  <c:v>3.10678728782604E6</c:v>
                </c:pt>
                <c:pt idx="67">
                  <c:v>3.1069320259884E6</c:v>
                </c:pt>
                <c:pt idx="68">
                  <c:v>3.1070771495376E6</c:v>
                </c:pt>
                <c:pt idx="69">
                  <c:v>3.10722264657137E6</c:v>
                </c:pt>
                <c:pt idx="70">
                  <c:v>3.10736850594386E6</c:v>
                </c:pt>
                <c:pt idx="71">
                  <c:v>3.10751471720861E6</c:v>
                </c:pt>
                <c:pt idx="72">
                  <c:v>3.10766127056588E6</c:v>
                </c:pt>
                <c:pt idx="73">
                  <c:v>3.10780815681415E6</c:v>
                </c:pt>
                <c:pt idx="74">
                  <c:v>3.1079553673054E6</c:v>
                </c:pt>
                <c:pt idx="75">
                  <c:v>3.10810289390385E6</c:v>
                </c:pt>
                <c:pt idx="76">
                  <c:v>3.10825072894798E6</c:v>
                </c:pt>
                <c:pt idx="77">
                  <c:v>3.1083988652154E6</c:v>
                </c:pt>
                <c:pt idx="78">
                  <c:v>3.10854729589048E6</c:v>
                </c:pt>
                <c:pt idx="79">
                  <c:v>3.10869601453453E6</c:v>
                </c:pt>
                <c:pt idx="80">
                  <c:v>3.10884501505818E6</c:v>
                </c:pt>
                <c:pt idx="81">
                  <c:v>3.10899429169597E6</c:v>
                </c:pt>
                <c:pt idx="82">
                  <c:v>3.10914383898282E6</c:v>
                </c:pt>
                <c:pt idx="83">
                  <c:v>3.10929365173237E6</c:v>
                </c:pt>
                <c:pt idx="84">
                  <c:v>3.10944372501688E6</c:v>
                </c:pt>
                <c:pt idx="85">
                  <c:v>3.10959405414875E6</c:v>
                </c:pt>
                <c:pt idx="86">
                  <c:v>3.1097446346634E6</c:v>
                </c:pt>
                <c:pt idx="87">
                  <c:v>3.10989546230342E6</c:v>
                </c:pt>
                <c:pt idx="88">
                  <c:v>3.11004653300397E6</c:v>
                </c:pt>
                <c:pt idx="89">
                  <c:v>3.11019784287924E6</c:v>
                </c:pt>
                <c:pt idx="90">
                  <c:v>3.11034938820994E6</c:v>
                </c:pt>
                <c:pt idx="91">
                  <c:v>3.11050116543172E6</c:v>
                </c:pt>
                <c:pt idx="92">
                  <c:v>3.11065317112444E6</c:v>
                </c:pt>
                <c:pt idx="93">
                  <c:v>3.1108054020023E6</c:v>
                </c:pt>
                <c:pt idx="94">
                  <c:v>3.1109578549046E6</c:v>
                </c:pt>
                <c:pt idx="95">
                  <c:v>3.11111052678728E6</c:v>
                </c:pt>
                <c:pt idx="96">
                  <c:v>3.11126341471503E6</c:v>
                </c:pt>
                <c:pt idx="97">
                  <c:v>3.11141651585396E6</c:v>
                </c:pt>
                <c:pt idx="98">
                  <c:v>3.11156982746489E6</c:v>
                </c:pt>
                <c:pt idx="99">
                  <c:v>3.11172334689705E6</c:v>
                </c:pt>
                <c:pt idx="100">
                  <c:v>3.11187707158225E6</c:v>
                </c:pt>
                <c:pt idx="101">
                  <c:v>3.11203099902954E6</c:v>
                </c:pt>
                <c:pt idx="102">
                  <c:v>3.11218512682013E6</c:v>
                </c:pt>
                <c:pt idx="103">
                  <c:v>3.11233945260283E6</c:v>
                </c:pt>
                <c:pt idx="104">
                  <c:v>3.11249397408968E6</c:v>
                </c:pt>
                <c:pt idx="105">
                  <c:v>3.11264868905195E6</c:v>
                </c:pt>
                <c:pt idx="106">
                  <c:v>3.1128035953165E6</c:v>
                </c:pt>
                <c:pt idx="107">
                  <c:v>3.11295869076223E6</c:v>
                </c:pt>
                <c:pt idx="108">
                  <c:v>3.11311397331692E6</c:v>
                </c:pt>
                <c:pt idx="109">
                  <c:v>3.11326944095427E6</c:v>
                </c:pt>
                <c:pt idx="110">
                  <c:v>3.1134250916911E6</c:v>
                </c:pt>
                <c:pt idx="111">
                  <c:v>3.11358092358476E6</c:v>
                </c:pt>
                <c:pt idx="112">
                  <c:v>3.11373693473079E6</c:v>
                </c:pt>
                <c:pt idx="113">
                  <c:v>3.11389312326063E6</c:v>
                </c:pt>
                <c:pt idx="114">
                  <c:v>3.1140494873396E6</c:v>
                </c:pt>
                <c:pt idx="115">
                  <c:v>3.11420602516491E6</c:v>
                </c:pt>
                <c:pt idx="116">
                  <c:v>3.11436273496394E6</c:v>
                </c:pt>
                <c:pt idx="117">
                  <c:v>3.1145196149925E6</c:v>
                </c:pt>
                <c:pt idx="118">
                  <c:v>3.11467666353329E6</c:v>
                </c:pt>
                <c:pt idx="119">
                  <c:v>3.11483387889448E6</c:v>
                </c:pt>
              </c:numCache>
            </c:numRef>
          </c:yVal>
          <c:smooth val="1"/>
          <c:extLst xmlns:c16r2="http://schemas.microsoft.com/office/drawing/2015/06/chart">
            <c:ext xmlns:c16="http://schemas.microsoft.com/office/drawing/2014/chart" uri="{C3380CC4-5D6E-409C-BE32-E72D297353CC}">
              <c16:uniqueId val="{00000002-BFBB-4FDC-9253-18A0569123EE}"/>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832798358877E7</c:v>
                </c:pt>
                <c:pt idx="2">
                  <c:v>1.35601958347526E7</c:v>
                </c:pt>
                <c:pt idx="3">
                  <c:v>1.35452312591456E7</c:v>
                </c:pt>
                <c:pt idx="4">
                  <c:v>1.35363338715936E7</c:v>
                </c:pt>
                <c:pt idx="5">
                  <c:v>1.3531930365068E7</c:v>
                </c:pt>
                <c:pt idx="6">
                  <c:v>1.35308176939014E7</c:v>
                </c:pt>
                <c:pt idx="7">
                  <c:v>1.35320786446774E7</c:v>
                </c:pt>
                <c:pt idx="8">
                  <c:v>1.35350164445729E7</c:v>
                </c:pt>
                <c:pt idx="9">
                  <c:v>1.35391041326616E7</c:v>
                </c:pt>
                <c:pt idx="10">
                  <c:v>1.3543945377274E7</c:v>
                </c:pt>
                <c:pt idx="11">
                  <c:v>1.35492441664325E7</c:v>
                </c:pt>
                <c:pt idx="12">
                  <c:v>1.35547813755578E7</c:v>
                </c:pt>
                <c:pt idx="13">
                  <c:v>1.35603966644439E7</c:v>
                </c:pt>
                <c:pt idx="14">
                  <c:v>1.35659718677316E7</c:v>
                </c:pt>
                <c:pt idx="15">
                  <c:v>1.35714247561521E7</c:v>
                </c:pt>
                <c:pt idx="16">
                  <c:v>1.35766992352266E7</c:v>
                </c:pt>
                <c:pt idx="17">
                  <c:v>1.35817587457178E7</c:v>
                </c:pt>
                <c:pt idx="18">
                  <c:v>1.35865813091274E7</c:v>
                </c:pt>
                <c:pt idx="19">
                  <c:v>1.35911557316502E7</c:v>
                </c:pt>
                <c:pt idx="20">
                  <c:v>1.3595478702282E7</c:v>
                </c:pt>
                <c:pt idx="21">
                  <c:v>1.35995525811888E7</c:v>
                </c:pt>
                <c:pt idx="22">
                  <c:v>1.36033837204107E7</c:v>
                </c:pt>
                <c:pt idx="23">
                  <c:v>1.36069811946142E7</c:v>
                </c:pt>
                <c:pt idx="24">
                  <c:v>1.36103558472471E7</c:v>
                </c:pt>
                <c:pt idx="25">
                  <c:v>1.36135195788755E7</c:v>
                </c:pt>
                <c:pt idx="26">
                  <c:v>1.36164848210968E7</c:v>
                </c:pt>
                <c:pt idx="27">
                  <c:v>1.36192641478213E7</c:v>
                </c:pt>
                <c:pt idx="28">
                  <c:v>1.36218700024674E7</c:v>
                </c:pt>
                <c:pt idx="29">
                  <c:v>1.36243145045724E7</c:v>
                </c:pt>
                <c:pt idx="30">
                  <c:v>1.36266093179969E7</c:v>
                </c:pt>
                <c:pt idx="31">
                  <c:v>1.36287655655992E7</c:v>
                </c:pt>
                <c:pt idx="32">
                  <c:v>1.36307937785664E7</c:v>
                </c:pt>
                <c:pt idx="33">
                  <c:v>1.36327038713482E7</c:v>
                </c:pt>
                <c:pt idx="34">
                  <c:v>1.36345051352741E7</c:v>
                </c:pt>
                <c:pt idx="35">
                  <c:v>1.3636206245584E7</c:v>
                </c:pt>
                <c:pt idx="36">
                  <c:v>1.36378152778721E7</c:v>
                </c:pt>
                <c:pt idx="37">
                  <c:v>1.36393397309233E7</c:v>
                </c:pt>
                <c:pt idx="38">
                  <c:v>1.36407865536722E7</c:v>
                </c:pt>
                <c:pt idx="39">
                  <c:v>1.36421621745954E7</c:v>
                </c:pt>
                <c:pt idx="40">
                  <c:v>1.36434725322803E7</c:v>
                </c:pt>
                <c:pt idx="41">
                  <c:v>1.36447231062734E7</c:v>
                </c:pt>
                <c:pt idx="42">
                  <c:v>1.36459189475516E7</c:v>
                </c:pt>
                <c:pt idx="43">
                  <c:v>1.3647064708158E7</c:v>
                </c:pt>
                <c:pt idx="44">
                  <c:v>1.36481646696919E7</c:v>
                </c:pt>
                <c:pt idx="45">
                  <c:v>1.36492227704549E7</c:v>
                </c:pt>
                <c:pt idx="46">
                  <c:v>1.36502426311344E7</c:v>
                </c:pt>
                <c:pt idx="47">
                  <c:v>1.36512275789715E7</c:v>
                </c:pt>
                <c:pt idx="48">
                  <c:v>1.36521806703983E7</c:v>
                </c:pt>
                <c:pt idx="49">
                  <c:v>1.36531047121693E7</c:v>
                </c:pt>
                <c:pt idx="50">
                  <c:v>1.36540022810247E7</c:v>
                </c:pt>
                <c:pt idx="51">
                  <c:v>1.36548757419473E7</c:v>
                </c:pt>
                <c:pt idx="52">
                  <c:v>1.36557272650774E7</c:v>
                </c:pt>
                <c:pt idx="53">
                  <c:v>1.36565588413595E7</c:v>
                </c:pt>
                <c:pt idx="54">
                  <c:v>1.36573722969969E7</c:v>
                </c:pt>
                <c:pt idx="55">
                  <c:v>1.3658169306788E7</c:v>
                </c:pt>
                <c:pt idx="56">
                  <c:v>1.36589514064209E7</c:v>
                </c:pt>
                <c:pt idx="57">
                  <c:v>1.3659720003799E7</c:v>
                </c:pt>
                <c:pt idx="58">
                  <c:v>1.36604763894645E7</c:v>
                </c:pt>
                <c:pt idx="59">
                  <c:v>1.366122174619E7</c:v>
                </c:pt>
                <c:pt idx="60">
                  <c:v>1.36619571577978E7</c:v>
                </c:pt>
                <c:pt idx="61">
                  <c:v>1.36626836172683E7</c:v>
                </c:pt>
                <c:pt idx="62">
                  <c:v>1.36634020341894E7</c:v>
                </c:pt>
                <c:pt idx="63">
                  <c:v>1.36641132416021E7</c:v>
                </c:pt>
                <c:pt idx="64">
                  <c:v>1.36648180022882E7</c:v>
                </c:pt>
                <c:pt idx="65">
                  <c:v>1.36655170145434E7</c:v>
                </c:pt>
                <c:pt idx="66">
                  <c:v>1.36662109174803E7</c:v>
                </c:pt>
                <c:pt idx="67">
                  <c:v>1.36669002958956E7</c:v>
                </c:pt>
                <c:pt idx="68">
                  <c:v>1.36675856847393E7</c:v>
                </c:pt>
                <c:pt idx="69">
                  <c:v>1.36682675732171E7</c:v>
                </c:pt>
                <c:pt idx="70">
                  <c:v>1.36689464085563E7</c:v>
                </c:pt>
                <c:pt idx="71">
                  <c:v>1.3669622599462E7</c:v>
                </c:pt>
                <c:pt idx="72">
                  <c:v>1.36702965192899E7</c:v>
                </c:pt>
                <c:pt idx="73">
                  <c:v>1.36709685089582E7</c:v>
                </c:pt>
                <c:pt idx="74">
                  <c:v>1.36716388796203E7</c:v>
                </c:pt>
                <c:pt idx="75">
                  <c:v>1.36723079151183E7</c:v>
                </c:pt>
                <c:pt idx="76">
                  <c:v>1.36729758742337E7</c:v>
                </c:pt>
                <c:pt idx="77">
                  <c:v>1.36736429927549E7</c:v>
                </c:pt>
                <c:pt idx="78">
                  <c:v>1.36743094853734E7</c:v>
                </c:pt>
                <c:pt idx="79">
                  <c:v>1.36749755474251E7</c:v>
                </c:pt>
                <c:pt idx="80">
                  <c:v>1.36756413564884E7</c:v>
                </c:pt>
                <c:pt idx="81">
                  <c:v>1.3676307073851E7</c:v>
                </c:pt>
                <c:pt idx="82">
                  <c:v>1.36769728458566E7</c:v>
                </c:pt>
                <c:pt idx="83">
                  <c:v>1.36776388051406E7</c:v>
                </c:pt>
                <c:pt idx="84">
                  <c:v>1.36783050717654E7</c:v>
                </c:pt>
                <c:pt idx="85">
                  <c:v>1.36789717542615E7</c:v>
                </c:pt>
                <c:pt idx="86">
                  <c:v>1.36796389505842E7</c:v>
                </c:pt>
                <c:pt idx="87">
                  <c:v>1.36803067489912E7</c:v>
                </c:pt>
                <c:pt idx="88">
                  <c:v>1.3680975228849E7</c:v>
                </c:pt>
                <c:pt idx="89">
                  <c:v>1.36816444613728E7</c:v>
                </c:pt>
                <c:pt idx="90">
                  <c:v>1.36823145103061E7</c:v>
                </c:pt>
                <c:pt idx="91">
                  <c:v>1.36829854325445E7</c:v>
                </c:pt>
                <c:pt idx="92">
                  <c:v>1.36836572787088E7</c:v>
                </c:pt>
                <c:pt idx="93">
                  <c:v>1.36843300936709E7</c:v>
                </c:pt>
                <c:pt idx="94">
                  <c:v>1.36850039170368E7</c:v>
                </c:pt>
                <c:pt idx="95">
                  <c:v>1.36856787835906E7</c:v>
                </c:pt>
                <c:pt idx="96">
                  <c:v>1.36863547237014E7</c:v>
                </c:pt>
                <c:pt idx="97">
                  <c:v>1.3687031763698E7</c:v>
                </c:pt>
                <c:pt idx="98">
                  <c:v>1.36877099262119E7</c:v>
                </c:pt>
                <c:pt idx="99">
                  <c:v>1.36883892304932E7</c:v>
                </c:pt>
                <c:pt idx="100">
                  <c:v>1.36890696927005E7</c:v>
                </c:pt>
                <c:pt idx="101">
                  <c:v>1.36897513261667E7</c:v>
                </c:pt>
                <c:pt idx="102">
                  <c:v>1.36904341416439E7</c:v>
                </c:pt>
                <c:pt idx="103">
                  <c:v>1.36911181475275E7</c:v>
                </c:pt>
                <c:pt idx="104">
                  <c:v>1.36918033500628E7</c:v>
                </c:pt>
                <c:pt idx="105">
                  <c:v>1.36924897535342E7</c:v>
                </c:pt>
                <c:pt idx="106">
                  <c:v>1.36931773604391E7</c:v>
                </c:pt>
                <c:pt idx="107">
                  <c:v>1.36938661716478E7</c:v>
                </c:pt>
                <c:pt idx="108">
                  <c:v>1.36945561865502E7</c:v>
                </c:pt>
                <c:pt idx="109">
                  <c:v>1.36952474031906E7</c:v>
                </c:pt>
                <c:pt idx="110">
                  <c:v>1.36959398183911E7</c:v>
                </c:pt>
                <c:pt idx="111">
                  <c:v>1.3696633427866E7</c:v>
                </c:pt>
                <c:pt idx="112">
                  <c:v>1.36973282263252E7</c:v>
                </c:pt>
                <c:pt idx="113">
                  <c:v>1.3698024207571E7</c:v>
                </c:pt>
                <c:pt idx="114">
                  <c:v>1.36987213645853E7</c:v>
                </c:pt>
                <c:pt idx="115">
                  <c:v>1.36994196896107E7</c:v>
                </c:pt>
                <c:pt idx="116">
                  <c:v>1.37001191742247E7</c:v>
                </c:pt>
                <c:pt idx="117">
                  <c:v>1.37008198094078E7</c:v>
                </c:pt>
                <c:pt idx="118">
                  <c:v>1.37015215856056E7</c:v>
                </c:pt>
                <c:pt idx="119">
                  <c:v>1.37022244927865E7</c:v>
                </c:pt>
              </c:numCache>
            </c:numRef>
          </c:yVal>
          <c:smooth val="1"/>
          <c:extLst xmlns:c16r2="http://schemas.microsoft.com/office/drawing/2015/06/chart">
            <c:ext xmlns:c16="http://schemas.microsoft.com/office/drawing/2014/chart" uri="{C3380CC4-5D6E-409C-BE32-E72D297353CC}">
              <c16:uniqueId val="{00000003-BFBB-4FDC-9253-18A0569123EE}"/>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10730693466284E6</c:v>
                </c:pt>
                <c:pt idx="2">
                  <c:v>2.11436131275328E6</c:v>
                </c:pt>
                <c:pt idx="3">
                  <c:v>2.12090325128267E6</c:v>
                </c:pt>
                <c:pt idx="4">
                  <c:v>2.12696477289142E6</c:v>
                </c:pt>
                <c:pt idx="5">
                  <c:v>2.13257371927064E6</c:v>
                </c:pt>
                <c:pt idx="6">
                  <c:v>2.13775460147892E6</c:v>
                </c:pt>
                <c:pt idx="7">
                  <c:v>2.14252925585665E6</c:v>
                </c:pt>
                <c:pt idx="8">
                  <c:v>2.14691735479555E6</c:v>
                </c:pt>
                <c:pt idx="9">
                  <c:v>2.15093680497102E6</c:v>
                </c:pt>
                <c:pt idx="10">
                  <c:v>2.15460405830116E6</c:v>
                </c:pt>
                <c:pt idx="11">
                  <c:v>2.157934355223E6</c:v>
                </c:pt>
                <c:pt idx="12">
                  <c:v>2.16094191547542E6</c:v>
                </c:pt>
                <c:pt idx="13">
                  <c:v>2.16398979157741E6</c:v>
                </c:pt>
                <c:pt idx="14">
                  <c:v>2.1669200567325E6</c:v>
                </c:pt>
                <c:pt idx="15">
                  <c:v>2.169719432168E6</c:v>
                </c:pt>
                <c:pt idx="16">
                  <c:v>2.1723903254027E6</c:v>
                </c:pt>
                <c:pt idx="17">
                  <c:v>2.17493583308908E6</c:v>
                </c:pt>
                <c:pt idx="18">
                  <c:v>2.17735949548647E6</c:v>
                </c:pt>
                <c:pt idx="19">
                  <c:v>2.17966515265711E6</c:v>
                </c:pt>
                <c:pt idx="20">
                  <c:v>2.18185683429538E6</c:v>
                </c:pt>
                <c:pt idx="21">
                  <c:v>2.18393867548807E6</c:v>
                </c:pt>
                <c:pt idx="22">
                  <c:v>2.18591485260293E6</c:v>
                </c:pt>
                <c:pt idx="23">
                  <c:v>2.18778953479776E6</c:v>
                </c:pt>
                <c:pt idx="24">
                  <c:v>2.18956684764727E6</c:v>
                </c:pt>
                <c:pt idx="25">
                  <c:v>2.1912508461649E6</c:v>
                </c:pt>
                <c:pt idx="26">
                  <c:v>2.1928461105587E6</c:v>
                </c:pt>
                <c:pt idx="27">
                  <c:v>2.19435679833787E6</c:v>
                </c:pt>
                <c:pt idx="28">
                  <c:v>2.19578689739845E6</c:v>
                </c:pt>
                <c:pt idx="29">
                  <c:v>2.19714025120776E6</c:v>
                </c:pt>
                <c:pt idx="30">
                  <c:v>2.19842055809001E6</c:v>
                </c:pt>
                <c:pt idx="31">
                  <c:v>2.19963137175687E6</c:v>
                </c:pt>
                <c:pt idx="32">
                  <c:v>2.2007761029439E6</c:v>
                </c:pt>
                <c:pt idx="33">
                  <c:v>2.20185802187445E6</c:v>
                </c:pt>
                <c:pt idx="34">
                  <c:v>2.20288026133368E6</c:v>
                </c:pt>
                <c:pt idx="35">
                  <c:v>2.20384582018275E6</c:v>
                </c:pt>
                <c:pt idx="36">
                  <c:v>2.20475756718197E6</c:v>
                </c:pt>
                <c:pt idx="37">
                  <c:v>2.20561824502018E6</c:v>
                </c:pt>
                <c:pt idx="38">
                  <c:v>2.20643047447093E6</c:v>
                </c:pt>
                <c:pt idx="39">
                  <c:v>2.20719675969872E6</c:v>
                </c:pt>
                <c:pt idx="40">
                  <c:v>2.20791949190512E6</c:v>
                </c:pt>
                <c:pt idx="41">
                  <c:v>2.20860095343273E6</c:v>
                </c:pt>
                <c:pt idx="42">
                  <c:v>2.20924332188384E6</c:v>
                </c:pt>
                <c:pt idx="43">
                  <c:v>2.20984867417892E6</c:v>
                </c:pt>
                <c:pt idx="44">
                  <c:v>2.21041899053718E6</c:v>
                </c:pt>
                <c:pt idx="45">
                  <c:v>2.2109561583667E6</c:v>
                </c:pt>
                <c:pt idx="46">
                  <c:v>2.21146197605479E6</c:v>
                </c:pt>
                <c:pt idx="47">
                  <c:v>2.21193815665237E6</c:v>
                </c:pt>
                <c:pt idx="48">
                  <c:v>2.21238633144798E6</c:v>
                </c:pt>
                <c:pt idx="49">
                  <c:v>2.21280805342866E6</c:v>
                </c:pt>
                <c:pt idx="50">
                  <c:v>2.2132048006267E6</c:v>
                </c:pt>
                <c:pt idx="51">
                  <c:v>2.21357797935164E6</c:v>
                </c:pt>
                <c:pt idx="52">
                  <c:v>2.21392892731034E6</c:v>
                </c:pt>
                <c:pt idx="53">
                  <c:v>2.21425891661291E6</c:v>
                </c:pt>
                <c:pt idx="54">
                  <c:v>2.21456915666733E6</c:v>
                </c:pt>
                <c:pt idx="55">
                  <c:v>2.21486079696474E6</c:v>
                </c:pt>
                <c:pt idx="56">
                  <c:v>2.21513492975786E6</c:v>
                </c:pt>
                <c:pt idx="57">
                  <c:v>2.21539259263498E6</c:v>
                </c:pt>
                <c:pt idx="58">
                  <c:v>2.21563477099237E6</c:v>
                </c:pt>
                <c:pt idx="59">
                  <c:v>2.2158624004078E6</c:v>
                </c:pt>
                <c:pt idx="60">
                  <c:v>2.21607636891816E6</c:v>
                </c:pt>
                <c:pt idx="61">
                  <c:v>2.21627751920409E6</c:v>
                </c:pt>
                <c:pt idx="62">
                  <c:v>2.21646665068456E6</c:v>
                </c:pt>
                <c:pt idx="63">
                  <c:v>2.21664452152441E6</c:v>
                </c:pt>
                <c:pt idx="64">
                  <c:v>2.21681185055767E6</c:v>
                </c:pt>
                <c:pt idx="65">
                  <c:v>2.21696931912976E6</c:v>
                </c:pt>
                <c:pt idx="66">
                  <c:v>2.21711757286122E6</c:v>
                </c:pt>
                <c:pt idx="67">
                  <c:v>2.21725722333602E6</c:v>
                </c:pt>
                <c:pt idx="68">
                  <c:v>2.21738884971702E6</c:v>
                </c:pt>
                <c:pt idx="69">
                  <c:v>2.2175130002914E6</c:v>
                </c:pt>
                <c:pt idx="70">
                  <c:v>2.21763019394867E6</c:v>
                </c:pt>
                <c:pt idx="71">
                  <c:v>2.21774092159387E6</c:v>
                </c:pt>
                <c:pt idx="72">
                  <c:v>2.2178456474984E6</c:v>
                </c:pt>
                <c:pt idx="73">
                  <c:v>2.217944810591E6</c:v>
                </c:pt>
                <c:pt idx="74">
                  <c:v>2.21803882569126E6</c:v>
                </c:pt>
                <c:pt idx="75">
                  <c:v>2.21812808468778E6</c:v>
                </c:pt>
                <c:pt idx="76">
                  <c:v>2.21821295766347E6</c:v>
                </c:pt>
                <c:pt idx="77">
                  <c:v>2.21829379396995E6</c:v>
                </c:pt>
                <c:pt idx="78">
                  <c:v>2.2183709232532E6</c:v>
                </c:pt>
                <c:pt idx="79">
                  <c:v>2.21844465643251E6</c:v>
                </c:pt>
                <c:pt idx="80">
                  <c:v>2.21851528663455E6</c:v>
                </c:pt>
                <c:pt idx="81">
                  <c:v>2.2185830900846E6</c:v>
                </c:pt>
                <c:pt idx="82">
                  <c:v>2.21864832695665E6</c:v>
                </c:pt>
                <c:pt idx="83">
                  <c:v>2.2187112421841E6</c:v>
                </c:pt>
                <c:pt idx="84">
                  <c:v>2.21877206623275E6</c:v>
                </c:pt>
                <c:pt idx="85">
                  <c:v>2.21883101583786E6</c:v>
                </c:pt>
                <c:pt idx="86">
                  <c:v>2.2188882947065E6</c:v>
                </c:pt>
                <c:pt idx="87">
                  <c:v>2.21894409418698E6</c:v>
                </c:pt>
                <c:pt idx="88">
                  <c:v>2.21899859390676E6</c:v>
                </c:pt>
                <c:pt idx="89">
                  <c:v>2.21905196238E6</c:v>
                </c:pt>
                <c:pt idx="90">
                  <c:v>2.21910435758638E6</c:v>
                </c:pt>
                <c:pt idx="91">
                  <c:v>2.21915592752227E6</c:v>
                </c:pt>
                <c:pt idx="92">
                  <c:v>2.21920681072553E6</c:v>
                </c:pt>
                <c:pt idx="93">
                  <c:v>2.21925713677513E6</c:v>
                </c:pt>
                <c:pt idx="94">
                  <c:v>2.21930702676665E6</c:v>
                </c:pt>
                <c:pt idx="95">
                  <c:v>2.21935659376491E6</c:v>
                </c:pt>
                <c:pt idx="96">
                  <c:v>2.21940594323449E6</c:v>
                </c:pt>
                <c:pt idx="97">
                  <c:v>2.21945517344944E6</c:v>
                </c:pt>
                <c:pt idx="98">
                  <c:v>2.21950437588287E6</c:v>
                </c:pt>
                <c:pt idx="99">
                  <c:v>2.21955363557755E6</c:v>
                </c:pt>
                <c:pt idx="100">
                  <c:v>2.21960303149817E6</c:v>
                </c:pt>
                <c:pt idx="101">
                  <c:v>2.21965263686635E6</c:v>
                </c:pt>
                <c:pt idx="102">
                  <c:v>2.21970251947894E6</c:v>
                </c:pt>
                <c:pt idx="103">
                  <c:v>2.21975274201062E6</c:v>
                </c:pt>
                <c:pt idx="104">
                  <c:v>2.2198033623013E6</c:v>
                </c:pt>
                <c:pt idx="105">
                  <c:v>2.21985443362919E6</c:v>
                </c:pt>
                <c:pt idx="106">
                  <c:v>2.21990600497025E6</c:v>
                </c:pt>
                <c:pt idx="107">
                  <c:v>2.21995812124438E6</c:v>
                </c:pt>
                <c:pt idx="108">
                  <c:v>2.22001082354928E6</c:v>
                </c:pt>
                <c:pt idx="109">
                  <c:v>2.22006414938246E6</c:v>
                </c:pt>
                <c:pt idx="110">
                  <c:v>2.2201181328518E6</c:v>
                </c:pt>
                <c:pt idx="111">
                  <c:v>2.22017280487554E6</c:v>
                </c:pt>
                <c:pt idx="112">
                  <c:v>2.22022819337178E6</c:v>
                </c:pt>
                <c:pt idx="113">
                  <c:v>2.2202843234384E6</c:v>
                </c:pt>
                <c:pt idx="114">
                  <c:v>2.22034121752355E6</c:v>
                </c:pt>
                <c:pt idx="115">
                  <c:v>2.22039889558733E6</c:v>
                </c:pt>
                <c:pt idx="116">
                  <c:v>2.220457375255E6</c:v>
                </c:pt>
                <c:pt idx="117">
                  <c:v>2.22051667196222E6</c:v>
                </c:pt>
                <c:pt idx="118">
                  <c:v>2.2205767990926E6</c:v>
                </c:pt>
                <c:pt idx="119">
                  <c:v>2.22063776810793E6</c:v>
                </c:pt>
              </c:numCache>
            </c:numRef>
          </c:yVal>
          <c:smooth val="1"/>
          <c:extLst xmlns:c16r2="http://schemas.microsoft.com/office/drawing/2015/06/chart">
            <c:ext xmlns:c16="http://schemas.microsoft.com/office/drawing/2014/chart" uri="{C3380CC4-5D6E-409C-BE32-E72D297353CC}">
              <c16:uniqueId val="{00000004-BFBB-4FDC-9253-18A0569123EE}"/>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1421121608879E6</c:v>
                </c:pt>
                <c:pt idx="2">
                  <c:v>1.42457399298635E6</c:v>
                </c:pt>
                <c:pt idx="3">
                  <c:v>1.43519397003397E6</c:v>
                </c:pt>
                <c:pt idx="4">
                  <c:v>1.44606283643073E6</c:v>
                </c:pt>
                <c:pt idx="5">
                  <c:v>1.45717155505134E6</c:v>
                </c:pt>
                <c:pt idx="6">
                  <c:v>1.4685106363775E6</c:v>
                </c:pt>
                <c:pt idx="7">
                  <c:v>1.48007034111466E6</c:v>
                </c:pt>
                <c:pt idx="8">
                  <c:v>1.49184083294784E6</c:v>
                </c:pt>
                <c:pt idx="9">
                  <c:v>1.50381229288249E6</c:v>
                </c:pt>
                <c:pt idx="10">
                  <c:v>1.5159750040077E6</c:v>
                </c:pt>
                <c:pt idx="11">
                  <c:v>1.52831941351824E6</c:v>
                </c:pt>
                <c:pt idx="12">
                  <c:v>1.54083617728326E6</c:v>
                </c:pt>
                <c:pt idx="13">
                  <c:v>1.55321644526798E6</c:v>
                </c:pt>
                <c:pt idx="14">
                  <c:v>1.56560053935976E6</c:v>
                </c:pt>
                <c:pt idx="15">
                  <c:v>1.57800256372953E6</c:v>
                </c:pt>
                <c:pt idx="16">
                  <c:v>1.59042257821478E6</c:v>
                </c:pt>
                <c:pt idx="17">
                  <c:v>1.60285970896135E6</c:v>
                </c:pt>
                <c:pt idx="18">
                  <c:v>1.61531243968475E6</c:v>
                </c:pt>
                <c:pt idx="19">
                  <c:v>1.62777879648758E6</c:v>
                </c:pt>
                <c:pt idx="20">
                  <c:v>1.6402564894326E6</c:v>
                </c:pt>
                <c:pt idx="21">
                  <c:v>1.6527430207743E6</c:v>
                </c:pt>
                <c:pt idx="22">
                  <c:v>1.66523576737548E6</c:v>
                </c:pt>
                <c:pt idx="23">
                  <c:v>1.67773204314778E6</c:v>
                </c:pt>
                <c:pt idx="24">
                  <c:v>1.69022914604506E6</c:v>
                </c:pt>
                <c:pt idx="25">
                  <c:v>1.70272439312343E6</c:v>
                </c:pt>
                <c:pt idx="26">
                  <c:v>1.71521461885971E6</c:v>
                </c:pt>
                <c:pt idx="27">
                  <c:v>1.72769699961395E6</c:v>
                </c:pt>
                <c:pt idx="28">
                  <c:v>1.74016883809561E6</c:v>
                </c:pt>
                <c:pt idx="29">
                  <c:v>1.75262754470144E6</c:v>
                </c:pt>
                <c:pt idx="30">
                  <c:v>1.76507064045467E6</c:v>
                </c:pt>
                <c:pt idx="31">
                  <c:v>1.77749575821712E6</c:v>
                </c:pt>
                <c:pt idx="32">
                  <c:v>1.78990064246174E6</c:v>
                </c:pt>
                <c:pt idx="33">
                  <c:v>1.80228314797375E6</c:v>
                </c:pt>
                <c:pt idx="34">
                  <c:v>1.81464123776581E6</c:v>
                </c:pt>
                <c:pt idx="35">
                  <c:v>1.82697298042694E6</c:v>
                </c:pt>
                <c:pt idx="36">
                  <c:v>1.83927654707438E6</c:v>
                </c:pt>
                <c:pt idx="37">
                  <c:v>1.85155020803833E6</c:v>
                </c:pt>
                <c:pt idx="38">
                  <c:v>1.86379232937873E6</c:v>
                </c:pt>
                <c:pt idx="39">
                  <c:v>1.87600136838024E6</c:v>
                </c:pt>
                <c:pt idx="40">
                  <c:v>1.88817587045983E6</c:v>
                </c:pt>
                <c:pt idx="41">
                  <c:v>1.90031446566797E6</c:v>
                </c:pt>
                <c:pt idx="42">
                  <c:v>1.91241586517622E6</c:v>
                </c:pt>
                <c:pt idx="43">
                  <c:v>1.92447885782221E6</c:v>
                </c:pt>
                <c:pt idx="44">
                  <c:v>1.93650230673071E6</c:v>
                </c:pt>
                <c:pt idx="45">
                  <c:v>1.9484851460238E6</c:v>
                </c:pt>
                <c:pt idx="46">
                  <c:v>1.96042637762924E6</c:v>
                </c:pt>
                <c:pt idx="47">
                  <c:v>1.97232506819285E6</c:v>
                </c:pt>
                <c:pt idx="48">
                  <c:v>1.98418034609805E6</c:v>
                </c:pt>
                <c:pt idx="49">
                  <c:v>1.99599139859464E6</c:v>
                </c:pt>
                <c:pt idx="50">
                  <c:v>2.00775746903667E6</c:v>
                </c:pt>
                <c:pt idx="51">
                  <c:v>2.01947785422877E6</c:v>
                </c:pt>
                <c:pt idx="52">
                  <c:v>2.03115190187764E6</c:v>
                </c:pt>
                <c:pt idx="53">
                  <c:v>2.04277900814926E6</c:v>
                </c:pt>
                <c:pt idx="54">
                  <c:v>2.05435861532827E6</c:v>
                </c:pt>
                <c:pt idx="55">
                  <c:v>2.0658902095769E6</c:v>
                </c:pt>
                <c:pt idx="56">
                  <c:v>2.07737331879005E6</c:v>
                </c:pt>
                <c:pt idx="57">
                  <c:v>2.08880751054361E6</c:v>
                </c:pt>
                <c:pt idx="58">
                  <c:v>2.10019239013258E6</c:v>
                </c:pt>
                <c:pt idx="59">
                  <c:v>2.11152759869593E6</c:v>
                </c:pt>
                <c:pt idx="60">
                  <c:v>2.1228128114248E6</c:v>
                </c:pt>
                <c:pt idx="61">
                  <c:v>2.13404773585084E6</c:v>
                </c:pt>
                <c:pt idx="62">
                  <c:v>2.14523211021173E6</c:v>
                </c:pt>
                <c:pt idx="63">
                  <c:v>2.15636570189054E6</c:v>
                </c:pt>
                <c:pt idx="64">
                  <c:v>2.16744830592607E6</c:v>
                </c:pt>
                <c:pt idx="65">
                  <c:v>2.17847974359126E6</c:v>
                </c:pt>
                <c:pt idx="66">
                  <c:v>2.18945986103675E6</c:v>
                </c:pt>
                <c:pt idx="67">
                  <c:v>2.20038852799694E6</c:v>
                </c:pt>
                <c:pt idx="68">
                  <c:v>2.21126563655583E6</c:v>
                </c:pt>
                <c:pt idx="69">
                  <c:v>2.22209109997014E6</c:v>
                </c:pt>
                <c:pt idx="70">
                  <c:v>2.23286485154725E6</c:v>
                </c:pt>
                <c:pt idx="71">
                  <c:v>2.2435868435755E6</c:v>
                </c:pt>
                <c:pt idx="72">
                  <c:v>2.25425704630471E6</c:v>
                </c:pt>
                <c:pt idx="73">
                  <c:v>2.26487544697461E6</c:v>
                </c:pt>
                <c:pt idx="74">
                  <c:v>2.2754420488891E6</c:v>
                </c:pt>
                <c:pt idx="75">
                  <c:v>2.28595687053443E6</c:v>
                </c:pt>
                <c:pt idx="76">
                  <c:v>2.29641994473912E6</c:v>
                </c:pt>
                <c:pt idx="77">
                  <c:v>2.30683131787406E6</c:v>
                </c:pt>
                <c:pt idx="78">
                  <c:v>2.31719104909068E6</c:v>
                </c:pt>
                <c:pt idx="79">
                  <c:v>2.32749920959579E6</c:v>
                </c:pt>
                <c:pt idx="80">
                  <c:v>2.33775588196118E6</c:v>
                </c:pt>
                <c:pt idx="81">
                  <c:v>2.34796115946664E6</c:v>
                </c:pt>
                <c:pt idx="82">
                  <c:v>2.35811514547467E6</c:v>
                </c:pt>
                <c:pt idx="83">
                  <c:v>2.36821795283562E6</c:v>
                </c:pt>
                <c:pt idx="84">
                  <c:v>2.37826970332179E6</c:v>
                </c:pt>
                <c:pt idx="85">
                  <c:v>2.38827052708918E6</c:v>
                </c:pt>
                <c:pt idx="86">
                  <c:v>2.39822056216562E6</c:v>
                </c:pt>
                <c:pt idx="87">
                  <c:v>2.40811995396411E6</c:v>
                </c:pt>
                <c:pt idx="88">
                  <c:v>2.41796885482012E6</c:v>
                </c:pt>
                <c:pt idx="89">
                  <c:v>2.42776742355188E6</c:v>
                </c:pt>
                <c:pt idx="90">
                  <c:v>2.43751582504247E6</c:v>
                </c:pt>
                <c:pt idx="91">
                  <c:v>2.44721422984274E6</c:v>
                </c:pt>
                <c:pt idx="92">
                  <c:v>2.45686281379417E6</c:v>
                </c:pt>
                <c:pt idx="93">
                  <c:v>2.46646175767056E6</c:v>
                </c:pt>
                <c:pt idx="94">
                  <c:v>2.47601124683793E6</c:v>
                </c:pt>
                <c:pt idx="95">
                  <c:v>2.48551147093147E6</c:v>
                </c:pt>
                <c:pt idx="96">
                  <c:v>2.49496262354907E6</c:v>
                </c:pt>
                <c:pt idx="97">
                  <c:v>2.50436490196029E6</c:v>
                </c:pt>
                <c:pt idx="98">
                  <c:v>2.51371850683042E6</c:v>
                </c:pt>
                <c:pt idx="99">
                  <c:v>2.52302364195861E6</c:v>
                </c:pt>
                <c:pt idx="100">
                  <c:v>2.53228051402954E6</c:v>
                </c:pt>
                <c:pt idx="101">
                  <c:v>2.541489332378E6</c:v>
                </c:pt>
                <c:pt idx="102">
                  <c:v>2.55065030876575E6</c:v>
                </c:pt>
                <c:pt idx="103">
                  <c:v>2.55976365716996E6</c:v>
                </c:pt>
                <c:pt idx="104">
                  <c:v>2.56882959358291E6</c:v>
                </c:pt>
                <c:pt idx="105">
                  <c:v>2.57784833582216E6</c:v>
                </c:pt>
                <c:pt idx="106">
                  <c:v>2.58682010335088E6</c:v>
                </c:pt>
                <c:pt idx="107">
                  <c:v>2.59574511710772E6</c:v>
                </c:pt>
                <c:pt idx="108">
                  <c:v>2.60462359934584E6</c:v>
                </c:pt>
                <c:pt idx="109">
                  <c:v>2.61345577348061E6</c:v>
                </c:pt>
                <c:pt idx="110">
                  <c:v>2.6222418639456E6</c:v>
                </c:pt>
                <c:pt idx="111">
                  <c:v>2.63098209605641E6</c:v>
                </c:pt>
                <c:pt idx="112">
                  <c:v>2.63967669588198E6</c:v>
                </c:pt>
                <c:pt idx="113">
                  <c:v>2.64832589012304E6</c:v>
                </c:pt>
                <c:pt idx="114">
                  <c:v>2.65692990599727E6</c:v>
                </c:pt>
                <c:pt idx="115">
                  <c:v>2.665488971131E6</c:v>
                </c:pt>
                <c:pt idx="116">
                  <c:v>2.67400331345689E6</c:v>
                </c:pt>
                <c:pt idx="117">
                  <c:v>2.6824731611175E6</c:v>
                </c:pt>
                <c:pt idx="118">
                  <c:v>2.69089874237441E6</c:v>
                </c:pt>
                <c:pt idx="119">
                  <c:v>2.6992802855225E6</c:v>
                </c:pt>
              </c:numCache>
            </c:numRef>
          </c:yVal>
          <c:smooth val="1"/>
          <c:extLst xmlns:c16r2="http://schemas.microsoft.com/office/drawing/2015/06/chart">
            <c:ext xmlns:c16="http://schemas.microsoft.com/office/drawing/2014/chart" uri="{C3380CC4-5D6E-409C-BE32-E72D297353CC}">
              <c16:uniqueId val="{00000005-BFBB-4FDC-9253-18A0569123EE}"/>
            </c:ext>
          </c:extLst>
        </c:ser>
        <c:dLbls>
          <c:showLegendKey val="0"/>
          <c:showVal val="0"/>
          <c:showCatName val="0"/>
          <c:showSerName val="0"/>
          <c:showPercent val="0"/>
          <c:showBubbleSize val="0"/>
        </c:dLbls>
        <c:axId val="-1047278544"/>
        <c:axId val="-1047276352"/>
      </c:scatterChart>
      <c:valAx>
        <c:axId val="-1047278544"/>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47276352"/>
        <c:crosses val="autoZero"/>
        <c:crossBetween val="midCat"/>
        <c:majorUnit val="5.0"/>
      </c:valAx>
      <c:valAx>
        <c:axId val="-1047276352"/>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47278544"/>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79574.556262687</c:v>
                </c:pt>
                <c:pt idx="2">
                  <c:v>975687.4670225584</c:v>
                </c:pt>
                <c:pt idx="3">
                  <c:v>971804.9269390373</c:v>
                </c:pt>
                <c:pt idx="4">
                  <c:v>967935.577582087</c:v>
                </c:pt>
                <c:pt idx="5">
                  <c:v>964085.960751336</c:v>
                </c:pt>
                <c:pt idx="6">
                  <c:v>960260.9973415089</c:v>
                </c:pt>
                <c:pt idx="7">
                  <c:v>956464.3601590497</c:v>
                </c:pt>
                <c:pt idx="8">
                  <c:v>952698.7623474467</c:v>
                </c:pt>
                <c:pt idx="9">
                  <c:v>948966.1804041801</c:v>
                </c:pt>
                <c:pt idx="10">
                  <c:v>945268.0264989217</c:v>
                </c:pt>
                <c:pt idx="11">
                  <c:v>941605.2814949476</c:v>
                </c:pt>
                <c:pt idx="12">
                  <c:v>937978.5975172919</c:v>
                </c:pt>
                <c:pt idx="13">
                  <c:v>934388.3769295434</c:v>
                </c:pt>
                <c:pt idx="14">
                  <c:v>930861.0844661519</c:v>
                </c:pt>
                <c:pt idx="15">
                  <c:v>927404.763085719</c:v>
                </c:pt>
                <c:pt idx="16">
                  <c:v>924023.6800505349</c:v>
                </c:pt>
                <c:pt idx="17">
                  <c:v>920720.3110836145</c:v>
                </c:pt>
                <c:pt idx="18">
                  <c:v>917495.7992146516</c:v>
                </c:pt>
                <c:pt idx="19">
                  <c:v>914350.301714019</c:v>
                </c:pt>
                <c:pt idx="20">
                  <c:v>911283.2550456033</c:v>
                </c:pt>
                <c:pt idx="21">
                  <c:v>908293.576720608</c:v>
                </c:pt>
                <c:pt idx="22">
                  <c:v>905379.818610946</c:v>
                </c:pt>
                <c:pt idx="23">
                  <c:v>902540.2829567499</c:v>
                </c:pt>
                <c:pt idx="24">
                  <c:v>899773.1097342012</c:v>
                </c:pt>
                <c:pt idx="25">
                  <c:v>897076.342066059</c:v>
                </c:pt>
                <c:pt idx="26">
                  <c:v>894447.9748252868</c:v>
                </c:pt>
                <c:pt idx="27">
                  <c:v>891886.0349655831</c:v>
                </c:pt>
                <c:pt idx="28">
                  <c:v>889388.5751092983</c:v>
                </c:pt>
                <c:pt idx="29">
                  <c:v>886953.6853251768</c:v>
                </c:pt>
                <c:pt idx="30">
                  <c:v>884579.502932373</c:v>
                </c:pt>
                <c:pt idx="31">
                  <c:v>882264.2189238076</c:v>
                </c:pt>
                <c:pt idx="32">
                  <c:v>880006.0818497438</c:v>
                </c:pt>
                <c:pt idx="33">
                  <c:v>877803.3998199371</c:v>
                </c:pt>
                <c:pt idx="34">
                  <c:v>875654.5411267105</c:v>
                </c:pt>
                <c:pt idx="35">
                  <c:v>873557.9338712475</c:v>
                </c:pt>
                <c:pt idx="36">
                  <c:v>871512.0648830514</c:v>
                </c:pt>
                <c:pt idx="37">
                  <c:v>869515.4781515815</c:v>
                </c:pt>
                <c:pt idx="38">
                  <c:v>867566.7729346813</c:v>
                </c:pt>
                <c:pt idx="39">
                  <c:v>865664.6016667198</c:v>
                </c:pt>
                <c:pt idx="40">
                  <c:v>863807.667833838</c:v>
                </c:pt>
                <c:pt idx="41">
                  <c:v>861994.7237489721</c:v>
                </c:pt>
                <c:pt idx="42">
                  <c:v>860224.5683201875</c:v>
                </c:pt>
                <c:pt idx="43">
                  <c:v>858496.044853406</c:v>
                </c:pt>
                <c:pt idx="44">
                  <c:v>856808.0389149308</c:v>
                </c:pt>
                <c:pt idx="45">
                  <c:v>855159.4762706082</c:v>
                </c:pt>
                <c:pt idx="46">
                  <c:v>853549.3209123501</c:v>
                </c:pt>
                <c:pt idx="47">
                  <c:v>851976.5731780494</c:v>
                </c:pt>
                <c:pt idx="48">
                  <c:v>850440.2679675686</c:v>
                </c:pt>
                <c:pt idx="49">
                  <c:v>848939.473054909</c:v>
                </c:pt>
                <c:pt idx="50">
                  <c:v>847473.28749514</c:v>
                </c:pt>
                <c:pt idx="51">
                  <c:v>846040.8401231865</c:v>
                </c:pt>
                <c:pt idx="52">
                  <c:v>844641.2881409718</c:v>
                </c:pt>
                <c:pt idx="53">
                  <c:v>843273.8157889593</c:v>
                </c:pt>
                <c:pt idx="54">
                  <c:v>841937.6330975587</c:v>
                </c:pt>
                <c:pt idx="55">
                  <c:v>840631.9747139933</c:v>
                </c:pt>
                <c:pt idx="56">
                  <c:v>839356.0988000156</c:v>
                </c:pt>
                <c:pt idx="57">
                  <c:v>838109.2859961151</c:v>
                </c:pt>
                <c:pt idx="58">
                  <c:v>836890.838447926</c:v>
                </c:pt>
                <c:pt idx="59">
                  <c:v>835700.0788907295</c:v>
                </c:pt>
                <c:pt idx="60">
                  <c:v>834536.349788157</c:v>
                </c:pt>
                <c:pt idx="61">
                  <c:v>833399.012521415</c:v>
                </c:pt>
                <c:pt idx="62">
                  <c:v>832287.446625558</c:v>
                </c:pt>
                <c:pt idx="63">
                  <c:v>831201.0490695753</c:v>
                </c:pt>
                <c:pt idx="64">
                  <c:v>830139.2335772553</c:v>
                </c:pt>
                <c:pt idx="65">
                  <c:v>829101.4299860015</c:v>
                </c:pt>
                <c:pt idx="66">
                  <c:v>828087.0836409817</c:v>
                </c:pt>
                <c:pt idx="67">
                  <c:v>827095.6548221671</c:v>
                </c:pt>
                <c:pt idx="68">
                  <c:v>826126.618202001</c:v>
                </c:pt>
                <c:pt idx="69">
                  <c:v>825179.462331601</c:v>
                </c:pt>
                <c:pt idx="70">
                  <c:v>824253.6891535578</c:v>
                </c:pt>
                <c:pt idx="71">
                  <c:v>823348.813539545</c:v>
                </c:pt>
                <c:pt idx="72">
                  <c:v>822464.362851034</c:v>
                </c:pt>
                <c:pt idx="73">
                  <c:v>821599.8765216568</c:v>
                </c:pt>
                <c:pt idx="74">
                  <c:v>820754.905659722</c:v>
                </c:pt>
                <c:pt idx="75">
                  <c:v>819929.0126696043</c:v>
                </c:pt>
                <c:pt idx="76">
                  <c:v>819121.770890792</c:v>
                </c:pt>
                <c:pt idx="77">
                  <c:v>818332.7642534621</c:v>
                </c:pt>
                <c:pt idx="78">
                  <c:v>817561.5869495373</c:v>
                </c:pt>
                <c:pt idx="79">
                  <c:v>816807.843118282</c:v>
                </c:pt>
                <c:pt idx="80">
                  <c:v>816071.1465455178</c:v>
                </c:pt>
                <c:pt idx="81">
                  <c:v>815351.1203756583</c:v>
                </c:pt>
                <c:pt idx="82">
                  <c:v>814647.3968357841</c:v>
                </c:pt>
                <c:pt idx="83">
                  <c:v>813959.6169710446</c:v>
                </c:pt>
                <c:pt idx="84">
                  <c:v>813287.4303907484</c:v>
                </c:pt>
                <c:pt idx="85">
                  <c:v>812630.4950245091</c:v>
                </c:pt>
                <c:pt idx="86">
                  <c:v>811988.4768878944</c:v>
                </c:pt>
                <c:pt idx="87">
                  <c:v>811361.0498570394</c:v>
                </c:pt>
                <c:pt idx="88">
                  <c:v>810747.8954517534</c:v>
                </c:pt>
                <c:pt idx="89">
                  <c:v>810148.7026266386</c:v>
                </c:pt>
                <c:pt idx="90">
                  <c:v>809563.1675698201</c:v>
                </c:pt>
                <c:pt idx="91">
                  <c:v>808990.9935088762</c:v>
                </c:pt>
                <c:pt idx="92">
                  <c:v>808431.89052361</c:v>
                </c:pt>
                <c:pt idx="93">
                  <c:v>807885.5753653132</c:v>
                </c:pt>
                <c:pt idx="94">
                  <c:v>807351.7712822014</c:v>
                </c:pt>
                <c:pt idx="95">
                  <c:v>806830.207850725</c:v>
                </c:pt>
                <c:pt idx="96">
                  <c:v>806320.6208124715</c:v>
                </c:pt>
                <c:pt idx="97">
                  <c:v>805822.751916397</c:v>
                </c:pt>
                <c:pt idx="98">
                  <c:v>805336.348766144</c:v>
                </c:pt>
                <c:pt idx="99">
                  <c:v>804861.16467221</c:v>
                </c:pt>
                <c:pt idx="100">
                  <c:v>804396.9585087581</c:v>
                </c:pt>
                <c:pt idx="101">
                  <c:v>803943.4945748552</c:v>
                </c:pt>
                <c:pt idx="102">
                  <c:v>803500.5424599713</c:v>
                </c:pt>
                <c:pt idx="103">
                  <c:v>803067.8769135077</c:v>
                </c:pt>
                <c:pt idx="104">
                  <c:v>802645.277718261</c:v>
                </c:pt>
                <c:pt idx="105">
                  <c:v>802232.5295676202</c:v>
                </c:pt>
                <c:pt idx="106">
                  <c:v>801829.4219462887</c:v>
                </c:pt>
                <c:pt idx="107">
                  <c:v>801435.7490145471</c:v>
                </c:pt>
                <c:pt idx="108">
                  <c:v>801051.309495753</c:v>
                </c:pt>
                <c:pt idx="109">
                  <c:v>800675.9065670555</c:v>
                </c:pt>
                <c:pt idx="110">
                  <c:v>800309.3477531675</c:v>
                </c:pt>
                <c:pt idx="111">
                  <c:v>799951.4448230892</c:v>
                </c:pt>
                <c:pt idx="112">
                  <c:v>799602.0136896752</c:v>
                </c:pt>
                <c:pt idx="113">
                  <c:v>799260.8743119431</c:v>
                </c:pt>
                <c:pt idx="114">
                  <c:v>798927.8506000244</c:v>
                </c:pt>
                <c:pt idx="115">
                  <c:v>798602.7703226681</c:v>
                </c:pt>
                <c:pt idx="116">
                  <c:v>798285.4650172197</c:v>
                </c:pt>
                <c:pt idx="117">
                  <c:v>797975.7699019473</c:v>
                </c:pt>
                <c:pt idx="118">
                  <c:v>797673.523790716</c:v>
                </c:pt>
                <c:pt idx="119">
                  <c:v>797378.5690098513</c:v>
                </c:pt>
              </c:numCache>
            </c:numRef>
          </c:yVal>
          <c:smooth val="1"/>
          <c:extLst xmlns:c16r2="http://schemas.microsoft.com/office/drawing/2015/06/chart">
            <c:ext xmlns:c16="http://schemas.microsoft.com/office/drawing/2014/chart" uri="{C3380CC4-5D6E-409C-BE32-E72D297353CC}">
              <c16:uniqueId val="{00000000-BB22-418B-85A5-D1C585EB764C}"/>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32949.826042456</c:v>
                </c:pt>
                <c:pt idx="2">
                  <c:v>536190.9015978005</c:v>
                </c:pt>
                <c:pt idx="3">
                  <c:v>539285.3274132782</c:v>
                </c:pt>
                <c:pt idx="4">
                  <c:v>542239.4700070304</c:v>
                </c:pt>
                <c:pt idx="5">
                  <c:v>545058.8724860847</c:v>
                </c:pt>
                <c:pt idx="6">
                  <c:v>547748.439881651</c:v>
                </c:pt>
                <c:pt idx="7">
                  <c:v>550312.576726003</c:v>
                </c:pt>
                <c:pt idx="8">
                  <c:v>552755.2928054481</c:v>
                </c:pt>
                <c:pt idx="9">
                  <c:v>555080.2843622762</c:v>
                </c:pt>
                <c:pt idx="10">
                  <c:v>557290.9963787366</c:v>
                </c:pt>
                <c:pt idx="11">
                  <c:v>559390.6703085803</c:v>
                </c:pt>
                <c:pt idx="12">
                  <c:v>561382.3806318126</c:v>
                </c:pt>
                <c:pt idx="13">
                  <c:v>563269.0628375196</c:v>
                </c:pt>
                <c:pt idx="14">
                  <c:v>565092.1382608887</c:v>
                </c:pt>
                <c:pt idx="15">
                  <c:v>566866.553636628</c:v>
                </c:pt>
                <c:pt idx="16">
                  <c:v>568601.9046170445</c:v>
                </c:pt>
                <c:pt idx="17">
                  <c:v>570305.2471341809</c:v>
                </c:pt>
                <c:pt idx="18">
                  <c:v>571981.7063995423</c:v>
                </c:pt>
                <c:pt idx="19">
                  <c:v>573634.9413714316</c:v>
                </c:pt>
                <c:pt idx="20">
                  <c:v>575267.5032622334</c:v>
                </c:pt>
                <c:pt idx="21">
                  <c:v>576881.111837732</c:v>
                </c:pt>
                <c:pt idx="22">
                  <c:v>578476.867950687</c:v>
                </c:pt>
                <c:pt idx="23">
                  <c:v>580055.416645189</c:v>
                </c:pt>
                <c:pt idx="24">
                  <c:v>581617.0719743683</c:v>
                </c:pt>
                <c:pt idx="25">
                  <c:v>583161.9121893689</c:v>
                </c:pt>
                <c:pt idx="26">
                  <c:v>584689.852024698</c:v>
                </c:pt>
                <c:pt idx="27">
                  <c:v>586200.7668755673</c:v>
                </c:pt>
                <c:pt idx="28">
                  <c:v>587694.4841907339</c:v>
                </c:pt>
                <c:pt idx="29">
                  <c:v>589170.8036124725</c:v>
                </c:pt>
                <c:pt idx="30">
                  <c:v>590629.5146156732</c:v>
                </c:pt>
                <c:pt idx="31">
                  <c:v>592070.4092512807</c:v>
                </c:pt>
                <c:pt idx="32">
                  <c:v>593493.2911377639</c:v>
                </c:pt>
                <c:pt idx="33">
                  <c:v>594897.981608096</c:v>
                </c:pt>
                <c:pt idx="34">
                  <c:v>596284.3237124903</c:v>
                </c:pt>
                <c:pt idx="35">
                  <c:v>597652.1846162521</c:v>
                </c:pt>
                <c:pt idx="36">
                  <c:v>599001.456807295</c:v>
                </c:pt>
                <c:pt idx="37">
                  <c:v>600332.058431146</c:v>
                </c:pt>
                <c:pt idx="38">
                  <c:v>601643.9329965141</c:v>
                </c:pt>
                <c:pt idx="39">
                  <c:v>602937.0486364094</c:v>
                </c:pt>
                <c:pt idx="40">
                  <c:v>604211.3971900222</c:v>
                </c:pt>
                <c:pt idx="41">
                  <c:v>605466.992993716</c:v>
                </c:pt>
                <c:pt idx="42">
                  <c:v>606703.8715330193</c:v>
                </c:pt>
                <c:pt idx="43">
                  <c:v>607922.088025346</c:v>
                </c:pt>
                <c:pt idx="44">
                  <c:v>609121.7159792163</c:v>
                </c:pt>
                <c:pt idx="45">
                  <c:v>610302.8457630764</c:v>
                </c:pt>
                <c:pt idx="46">
                  <c:v>611465.5832072077</c:v>
                </c:pt>
                <c:pt idx="47">
                  <c:v>612610.0482549774</c:v>
                </c:pt>
                <c:pt idx="48">
                  <c:v>613736.3736741275</c:v>
                </c:pt>
                <c:pt idx="49">
                  <c:v>614844.7038347295</c:v>
                </c:pt>
                <c:pt idx="50">
                  <c:v>615935.1935573188</c:v>
                </c:pt>
                <c:pt idx="51">
                  <c:v>617008.0070325023</c:v>
                </c:pt>
                <c:pt idx="52">
                  <c:v>618063.3168116671</c:v>
                </c:pt>
                <c:pt idx="53">
                  <c:v>619101.302867491</c:v>
                </c:pt>
                <c:pt idx="54">
                  <c:v>620122.1517217503</c:v>
                </c:pt>
                <c:pt idx="55">
                  <c:v>621126.055637518</c:v>
                </c:pt>
                <c:pt idx="56">
                  <c:v>622113.2118725316</c:v>
                </c:pt>
                <c:pt idx="57">
                  <c:v>623083.8219903494</c:v>
                </c:pt>
                <c:pt idx="58">
                  <c:v>624038.0912258224</c:v>
                </c:pt>
                <c:pt idx="59">
                  <c:v>624976.2279014613</c:v>
                </c:pt>
                <c:pt idx="60">
                  <c:v>625898.4428913097</c:v>
                </c:pt>
                <c:pt idx="61">
                  <c:v>626804.9491290739</c:v>
                </c:pt>
                <c:pt idx="62">
                  <c:v>627695.961157397</c:v>
                </c:pt>
                <c:pt idx="63">
                  <c:v>628571.6947152833</c:v>
                </c:pt>
                <c:pt idx="64">
                  <c:v>629432.366360932</c:v>
                </c:pt>
                <c:pt idx="65">
                  <c:v>630278.193127233</c:v>
                </c:pt>
                <c:pt idx="66">
                  <c:v>631109.3922075985</c:v>
                </c:pt>
                <c:pt idx="67">
                  <c:v>631926.1806696913</c:v>
                </c:pt>
                <c:pt idx="68">
                  <c:v>632728.7751949728</c:v>
                </c:pt>
                <c:pt idx="69">
                  <c:v>633517.3918420653</c:v>
                </c:pt>
                <c:pt idx="70">
                  <c:v>634292.2458320164</c:v>
                </c:pt>
                <c:pt idx="71">
                  <c:v>635053.5513538346</c:v>
                </c:pt>
                <c:pt idx="72">
                  <c:v>635801.5213886197</c:v>
                </c:pt>
                <c:pt idx="73">
                  <c:v>636536.3675508528</c:v>
                </c:pt>
                <c:pt idx="74">
                  <c:v>637258.2999454767</c:v>
                </c:pt>
                <c:pt idx="75">
                  <c:v>637967.5270395193</c:v>
                </c:pt>
                <c:pt idx="76">
                  <c:v>638664.2555470437</c:v>
                </c:pt>
                <c:pt idx="77">
                  <c:v>639348.6903264451</c:v>
                </c:pt>
                <c:pt idx="78">
                  <c:v>640021.0342890155</c:v>
                </c:pt>
                <c:pt idx="79">
                  <c:v>640681.4883179086</c:v>
                </c:pt>
                <c:pt idx="80">
                  <c:v>641330.2511966585</c:v>
                </c:pt>
                <c:pt idx="81">
                  <c:v>641967.5195464639</c:v>
                </c:pt>
                <c:pt idx="82">
                  <c:v>642593.487771544</c:v>
                </c:pt>
                <c:pt idx="83">
                  <c:v>643208.3480118652</c:v>
                </c:pt>
                <c:pt idx="84">
                  <c:v>643812.2901026924</c:v>
                </c:pt>
                <c:pt idx="85">
                  <c:v>644405.5015403539</c:v>
                </c:pt>
                <c:pt idx="86">
                  <c:v>644988.1674537135</c:v>
                </c:pt>
                <c:pt idx="87">
                  <c:v>645560.4705808972</c:v>
                </c:pt>
                <c:pt idx="88">
                  <c:v>646122.5912508185</c:v>
                </c:pt>
                <c:pt idx="89">
                  <c:v>646674.7073690913</c:v>
                </c:pt>
                <c:pt idx="90">
                  <c:v>647216.9944079921</c:v>
                </c:pt>
                <c:pt idx="91">
                  <c:v>647749.6254000603</c:v>
                </c:pt>
                <c:pt idx="92">
                  <c:v>648272.7709351223</c:v>
                </c:pt>
                <c:pt idx="93">
                  <c:v>648786.5991603489</c:v>
                </c:pt>
                <c:pt idx="94">
                  <c:v>649291.2757831393</c:v>
                </c:pt>
                <c:pt idx="95">
                  <c:v>649786.9640765551</c:v>
                </c:pt>
                <c:pt idx="96">
                  <c:v>650273.824887097</c:v>
                </c:pt>
                <c:pt idx="97">
                  <c:v>650752.016644595</c:v>
                </c:pt>
                <c:pt idx="98">
                  <c:v>651221.6953740313</c:v>
                </c:pt>
                <c:pt idx="99">
                  <c:v>651683.0147091112</c:v>
                </c:pt>
                <c:pt idx="100">
                  <c:v>652136.1259074173</c:v>
                </c:pt>
                <c:pt idx="101">
                  <c:v>652581.1778670012</c:v>
                </c:pt>
                <c:pt idx="102">
                  <c:v>653018.3171442639</c:v>
                </c:pt>
                <c:pt idx="103">
                  <c:v>653447.6879730069</c:v>
                </c:pt>
                <c:pt idx="104">
                  <c:v>653869.4322845191</c:v>
                </c:pt>
                <c:pt idx="105">
                  <c:v>654283.6897286063</c:v>
                </c:pt>
                <c:pt idx="106">
                  <c:v>654690.5976954618</c:v>
                </c:pt>
                <c:pt idx="107">
                  <c:v>655090.2913382541</c:v>
                </c:pt>
                <c:pt idx="108">
                  <c:v>655482.903596414</c:v>
                </c:pt>
                <c:pt idx="109">
                  <c:v>655868.5652194351</c:v>
                </c:pt>
                <c:pt idx="110">
                  <c:v>656247.4047912467</c:v>
                </c:pt>
                <c:pt idx="111">
                  <c:v>656619.5487549734</c:v>
                </c:pt>
                <c:pt idx="112">
                  <c:v>656985.1214380893</c:v>
                </c:pt>
                <c:pt idx="113">
                  <c:v>657344.2450778871</c:v>
                </c:pt>
                <c:pt idx="114">
                  <c:v>657697.0398472088</c:v>
                </c:pt>
                <c:pt idx="115">
                  <c:v>658043.6238803972</c:v>
                </c:pt>
                <c:pt idx="116">
                  <c:v>658384.1132994143</c:v>
                </c:pt>
                <c:pt idx="117">
                  <c:v>658718.6222400939</c:v>
                </c:pt>
                <c:pt idx="118">
                  <c:v>659047.2628784869</c:v>
                </c:pt>
                <c:pt idx="119">
                  <c:v>659370.1454572601</c:v>
                </c:pt>
              </c:numCache>
            </c:numRef>
          </c:yVal>
          <c:smooth val="1"/>
          <c:extLst xmlns:c16r2="http://schemas.microsoft.com/office/drawing/2015/06/chart">
            <c:ext xmlns:c16="http://schemas.microsoft.com/office/drawing/2014/chart" uri="{C3380CC4-5D6E-409C-BE32-E72D297353CC}">
              <c16:uniqueId val="{00000001-BB22-418B-85A5-D1C585EB764C}"/>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697.2917222088</c:v>
                </c:pt>
                <c:pt idx="14">
                  <c:v>258356.9746844701</c:v>
                </c:pt>
                <c:pt idx="15">
                  <c:v>258130.5497006085</c:v>
                </c:pt>
                <c:pt idx="16">
                  <c:v>257988.9184493301</c:v>
                </c:pt>
                <c:pt idx="17">
                  <c:v>257909.8583392712</c:v>
                </c:pt>
                <c:pt idx="18">
                  <c:v>257876.3810756536</c:v>
                </c:pt>
                <c:pt idx="19">
                  <c:v>257875.5390361047</c:v>
                </c:pt>
                <c:pt idx="20">
                  <c:v>257897.5010738088</c:v>
                </c:pt>
                <c:pt idx="21">
                  <c:v>257934.836932973</c:v>
                </c:pt>
                <c:pt idx="22">
                  <c:v>257981.9634086576</c:v>
                </c:pt>
                <c:pt idx="23">
                  <c:v>258034.7158955624</c:v>
                </c:pt>
                <c:pt idx="24">
                  <c:v>258090.0171254274</c:v>
                </c:pt>
                <c:pt idx="25">
                  <c:v>258145.621219801</c:v>
                </c:pt>
                <c:pt idx="26">
                  <c:v>258200.795315505</c:v>
                </c:pt>
                <c:pt idx="27">
                  <c:v>258254.6875063592</c:v>
                </c:pt>
                <c:pt idx="28">
                  <c:v>258306.6867747428</c:v>
                </c:pt>
                <c:pt idx="29">
                  <c:v>258356.3989221696</c:v>
                </c:pt>
                <c:pt idx="30">
                  <c:v>258403.5914475684</c:v>
                </c:pt>
                <c:pt idx="31">
                  <c:v>258448.1510517713</c:v>
                </c:pt>
                <c:pt idx="32">
                  <c:v>258490.0511856531</c:v>
                </c:pt>
                <c:pt idx="33">
                  <c:v>258529.3273505561</c:v>
                </c:pt>
                <c:pt idx="34">
                  <c:v>258566.0583745943</c:v>
                </c:pt>
                <c:pt idx="35">
                  <c:v>258600.3522895332</c:v>
                </c:pt>
                <c:pt idx="36">
                  <c:v>258632.335743964</c:v>
                </c:pt>
                <c:pt idx="37">
                  <c:v>258662.1461296308</c:v>
                </c:pt>
                <c:pt idx="38">
                  <c:v>258689.9257846819</c:v>
                </c:pt>
                <c:pt idx="39">
                  <c:v>258715.8193319791</c:v>
                </c:pt>
                <c:pt idx="40">
                  <c:v>258739.9695702183</c:v>
                </c:pt>
                <c:pt idx="41">
                  <c:v>258762.5151469343</c:v>
                </c:pt>
                <c:pt idx="42">
                  <c:v>258783.5890488719</c:v>
                </c:pt>
                <c:pt idx="43">
                  <c:v>258803.317637851</c:v>
                </c:pt>
                <c:pt idx="44">
                  <c:v>258821.820091818</c:v>
                </c:pt>
                <c:pt idx="45">
                  <c:v>258839.2081444641</c:v>
                </c:pt>
                <c:pt idx="46">
                  <c:v>258855.5860420064</c:v>
                </c:pt>
                <c:pt idx="47">
                  <c:v>258871.0506551633</c:v>
                </c:pt>
                <c:pt idx="48">
                  <c:v>258885.6916993588</c:v>
                </c:pt>
                <c:pt idx="49">
                  <c:v>258899.5920277194</c:v>
                </c:pt>
                <c:pt idx="50">
                  <c:v>258912.8279703038</c:v>
                </c:pt>
                <c:pt idx="51">
                  <c:v>258925.4696998114</c:v>
                </c:pt>
                <c:pt idx="52">
                  <c:v>258937.5816119564</c:v>
                </c:pt>
                <c:pt idx="53">
                  <c:v>258949.2227051796</c:v>
                </c:pt>
                <c:pt idx="54">
                  <c:v>258960.446953737</c:v>
                </c:pt>
                <c:pt idx="55">
                  <c:v>258971.3036691656</c:v>
                </c:pt>
                <c:pt idx="56">
                  <c:v>258981.8378466723</c:v>
                </c:pt>
                <c:pt idx="57">
                  <c:v>258992.0904942629</c:v>
                </c:pt>
                <c:pt idx="58">
                  <c:v>259002.098943391</c:v>
                </c:pt>
                <c:pt idx="59">
                  <c:v>259011.8971405995</c:v>
                </c:pt>
                <c:pt idx="60">
                  <c:v>259021.5159201403</c:v>
                </c:pt>
                <c:pt idx="61">
                  <c:v>259030.9832579153</c:v>
                </c:pt>
                <c:pt idx="62">
                  <c:v>259040.324507336</c:v>
                </c:pt>
                <c:pt idx="63">
                  <c:v>259049.5626178671</c:v>
                </c:pt>
                <c:pt idx="64">
                  <c:v>259058.718337115</c:v>
                </c:pt>
                <c:pt idx="65">
                  <c:v>259067.8103974023</c:v>
                </c:pt>
                <c:pt idx="66">
                  <c:v>259076.8556877655</c:v>
                </c:pt>
                <c:pt idx="67">
                  <c:v>259085.8694123286</c:v>
                </c:pt>
                <c:pt idx="68">
                  <c:v>259094.8652359838</c:v>
                </c:pt>
                <c:pt idx="69">
                  <c:v>259103.8554182774</c:v>
                </c:pt>
                <c:pt idx="70">
                  <c:v>259112.850936364</c:v>
                </c:pt>
                <c:pt idx="71">
                  <c:v>259121.8615978489</c:v>
                </c:pt>
                <c:pt idx="72">
                  <c:v>259130.8961442888</c:v>
                </c:pt>
                <c:pt idx="73">
                  <c:v>259139.9623460748</c:v>
                </c:pt>
                <c:pt idx="74">
                  <c:v>259149.0670893806</c:v>
                </c:pt>
                <c:pt idx="75">
                  <c:v>259158.2164558004</c:v>
                </c:pt>
                <c:pt idx="76">
                  <c:v>259167.4157952683</c:v>
                </c:pt>
                <c:pt idx="77">
                  <c:v>259176.6697928</c:v>
                </c:pt>
                <c:pt idx="78">
                  <c:v>259185.9825295614</c:v>
                </c:pt>
                <c:pt idx="79">
                  <c:v>259195.3575387282</c:v>
                </c:pt>
                <c:pt idx="80">
                  <c:v>259204.7978565652</c:v>
                </c:pt>
                <c:pt idx="81">
                  <c:v>259214.3060691215</c:v>
                </c:pt>
                <c:pt idx="82">
                  <c:v>259223.8843549035</c:v>
                </c:pt>
                <c:pt idx="83">
                  <c:v>259233.5345238627</c:v>
                </c:pt>
                <c:pt idx="84">
                  <c:v>259243.2580530043</c:v>
                </c:pt>
                <c:pt idx="85">
                  <c:v>259253.0561188998</c:v>
                </c:pt>
                <c:pt idx="86">
                  <c:v>259262.9296273644</c:v>
                </c:pt>
                <c:pt idx="87">
                  <c:v>259272.879240536</c:v>
                </c:pt>
                <c:pt idx="88">
                  <c:v>259282.9054015762</c:v>
                </c:pt>
                <c:pt idx="89">
                  <c:v>259293.0083571927</c:v>
                </c:pt>
                <c:pt idx="90">
                  <c:v>259303.1881781683</c:v>
                </c:pt>
                <c:pt idx="91">
                  <c:v>259313.4447780656</c:v>
                </c:pt>
                <c:pt idx="92">
                  <c:v>259323.7779302605</c:v>
                </c:pt>
                <c:pt idx="93">
                  <c:v>259334.1872834495</c:v>
                </c:pt>
                <c:pt idx="94">
                  <c:v>259344.6723757576</c:v>
                </c:pt>
                <c:pt idx="95">
                  <c:v>259355.2326475687</c:v>
                </c:pt>
                <c:pt idx="96">
                  <c:v>259365.8674531863</c:v>
                </c:pt>
                <c:pt idx="97">
                  <c:v>259376.5760714252</c:v>
                </c:pt>
                <c:pt idx="98">
                  <c:v>259387.3577152262</c:v>
                </c:pt>
                <c:pt idx="99">
                  <c:v>259398.211540377</c:v>
                </c:pt>
                <c:pt idx="100">
                  <c:v>259409.1366534167</c:v>
                </c:pt>
                <c:pt idx="101">
                  <c:v>259420.1321187958</c:v>
                </c:pt>
                <c:pt idx="102">
                  <c:v>259431.1969653527</c:v>
                </c:pt>
                <c:pt idx="103">
                  <c:v>259442.33019217</c:v>
                </c:pt>
                <c:pt idx="104">
                  <c:v>259453.5307738627</c:v>
                </c:pt>
                <c:pt idx="105">
                  <c:v>259464.7976653463</c:v>
                </c:pt>
                <c:pt idx="106">
                  <c:v>259476.1298061341</c:v>
                </c:pt>
                <c:pt idx="107">
                  <c:v>259487.5261242013</c:v>
                </c:pt>
                <c:pt idx="108">
                  <c:v>259498.9855394569</c:v>
                </c:pt>
                <c:pt idx="109">
                  <c:v>259510.506966856</c:v>
                </c:pt>
                <c:pt idx="110">
                  <c:v>259522.089319186</c:v>
                </c:pt>
                <c:pt idx="111">
                  <c:v>259533.7315095543</c:v>
                </c:pt>
                <c:pt idx="112">
                  <c:v>259545.4324536058</c:v>
                </c:pt>
                <c:pt idx="113">
                  <c:v>259557.1910714932</c:v>
                </c:pt>
                <c:pt idx="114">
                  <c:v>259569.0062896233</c:v>
                </c:pt>
                <c:pt idx="115">
                  <c:v>259580.8770421991</c:v>
                </c:pt>
                <c:pt idx="116">
                  <c:v>259592.8022725766</c:v>
                </c:pt>
                <c:pt idx="117">
                  <c:v>259604.7809344533</c:v>
                </c:pt>
                <c:pt idx="118">
                  <c:v>259616.8119929046</c:v>
                </c:pt>
                <c:pt idx="119">
                  <c:v>259628.8944252808</c:v>
                </c:pt>
              </c:numCache>
            </c:numRef>
          </c:yVal>
          <c:smooth val="1"/>
          <c:extLst xmlns:c16r2="http://schemas.microsoft.com/office/drawing/2015/06/chart">
            <c:ext xmlns:c16="http://schemas.microsoft.com/office/drawing/2014/chart" uri="{C3380CC4-5D6E-409C-BE32-E72D297353CC}">
              <c16:uniqueId val="{00000002-BB22-418B-85A5-D1C585EB764C}"/>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4111.5173527675</c:v>
                </c:pt>
                <c:pt idx="2">
                  <c:v>332873.9757892664</c:v>
                </c:pt>
                <c:pt idx="3">
                  <c:v>341261.9278807711</c:v>
                </c:pt>
                <c:pt idx="4">
                  <c:v>349292.4045316307</c:v>
                </c:pt>
                <c:pt idx="5">
                  <c:v>356981.1788141571</c:v>
                </c:pt>
                <c:pt idx="6">
                  <c:v>364342.9520849793</c:v>
                </c:pt>
                <c:pt idx="7">
                  <c:v>371391.4995060587</c:v>
                </c:pt>
                <c:pt idx="8">
                  <c:v>378139.7866362192</c:v>
                </c:pt>
                <c:pt idx="9">
                  <c:v>384600.0634447993</c:v>
                </c:pt>
                <c:pt idx="10">
                  <c:v>390783.940668819</c:v>
                </c:pt>
                <c:pt idx="11">
                  <c:v>396702.4523364073</c:v>
                </c:pt>
                <c:pt idx="12">
                  <c:v>402366.107427149</c:v>
                </c:pt>
                <c:pt idx="13">
                  <c:v>407635.0600881375</c:v>
                </c:pt>
                <c:pt idx="14">
                  <c:v>412609.8593209877</c:v>
                </c:pt>
                <c:pt idx="15">
                  <c:v>417317.5657450457</c:v>
                </c:pt>
                <c:pt idx="16">
                  <c:v>421775.8222857905</c:v>
                </c:pt>
                <c:pt idx="17">
                  <c:v>426000.4165320164</c:v>
                </c:pt>
                <c:pt idx="18">
                  <c:v>430005.6087966238</c:v>
                </c:pt>
                <c:pt idx="19">
                  <c:v>433804.3705355564</c:v>
                </c:pt>
                <c:pt idx="20">
                  <c:v>437408.5749137354</c:v>
                </c:pt>
                <c:pt idx="21">
                  <c:v>440829.1499967593</c:v>
                </c:pt>
                <c:pt idx="22">
                  <c:v>444076.2026326375</c:v>
                </c:pt>
                <c:pt idx="23">
                  <c:v>447159.1193002616</c:v>
                </c:pt>
                <c:pt idx="24">
                  <c:v>450086.6488132706</c:v>
                </c:pt>
                <c:pt idx="25">
                  <c:v>452866.970689675</c:v>
                </c:pt>
                <c:pt idx="26">
                  <c:v>455507.4883932089</c:v>
                </c:pt>
                <c:pt idx="27">
                  <c:v>458015.3089903618</c:v>
                </c:pt>
                <c:pt idx="28">
                  <c:v>460397.1513236696</c:v>
                </c:pt>
                <c:pt idx="29">
                  <c:v>462659.3633479424</c:v>
                </c:pt>
                <c:pt idx="30">
                  <c:v>464807.9490943981</c:v>
                </c:pt>
                <c:pt idx="31">
                  <c:v>466848.592530013</c:v>
                </c:pt>
                <c:pt idx="32">
                  <c:v>468786.6787707271</c:v>
                </c:pt>
                <c:pt idx="33">
                  <c:v>470627.3130958655</c:v>
                </c:pt>
                <c:pt idx="34">
                  <c:v>472375.3381198852</c:v>
                </c:pt>
                <c:pt idx="35">
                  <c:v>474035.3494057109</c:v>
                </c:pt>
                <c:pt idx="36">
                  <c:v>475611.7097476612</c:v>
                </c:pt>
                <c:pt idx="37">
                  <c:v>477108.5623078231</c:v>
                </c:pt>
                <c:pt idx="38">
                  <c:v>478529.8427550535</c:v>
                </c:pt>
                <c:pt idx="39">
                  <c:v>479879.290063608</c:v>
                </c:pt>
                <c:pt idx="40">
                  <c:v>481160.4573110435</c:v>
                </c:pt>
                <c:pt idx="41">
                  <c:v>482376.721543107</c:v>
                </c:pt>
                <c:pt idx="42">
                  <c:v>483531.292981761</c:v>
                </c:pt>
                <c:pt idx="43">
                  <c:v>484627.2236623124</c:v>
                </c:pt>
                <c:pt idx="44">
                  <c:v>485667.4155512175</c:v>
                </c:pt>
                <c:pt idx="45">
                  <c:v>486654.6281885516</c:v>
                </c:pt>
                <c:pt idx="46">
                  <c:v>487591.4858932225</c:v>
                </c:pt>
                <c:pt idx="47">
                  <c:v>488480.4845641812</c:v>
                </c:pt>
                <c:pt idx="48">
                  <c:v>489323.9981069242</c:v>
                </c:pt>
                <c:pt idx="49">
                  <c:v>490124.2845113046</c:v>
                </c:pt>
                <c:pt idx="50">
                  <c:v>490883.491603931</c:v>
                </c:pt>
                <c:pt idx="51">
                  <c:v>491603.6624961408</c:v>
                </c:pt>
                <c:pt idx="52">
                  <c:v>492286.7407457441</c:v>
                </c:pt>
                <c:pt idx="53">
                  <c:v>492934.575251282</c:v>
                </c:pt>
                <c:pt idx="54">
                  <c:v>493548.924894281</c:v>
                </c:pt>
                <c:pt idx="55">
                  <c:v>494131.4629440609</c:v>
                </c:pt>
                <c:pt idx="56">
                  <c:v>494683.7812386369</c:v>
                </c:pt>
                <c:pt idx="57">
                  <c:v>495207.3941542552</c:v>
                </c:pt>
                <c:pt idx="58">
                  <c:v>495703.7423752361</c:v>
                </c:pt>
                <c:pt idx="59">
                  <c:v>496174.1964750137</c:v>
                </c:pt>
                <c:pt idx="60">
                  <c:v>496620.0603185544</c:v>
                </c:pt>
                <c:pt idx="61">
                  <c:v>497042.5742956844</c:v>
                </c:pt>
                <c:pt idx="62">
                  <c:v>497442.9183942741</c:v>
                </c:pt>
                <c:pt idx="63">
                  <c:v>497822.2151216835</c:v>
                </c:pt>
                <c:pt idx="64">
                  <c:v>498181.5322823722</c:v>
                </c:pt>
                <c:pt idx="65">
                  <c:v>498521.8856191196</c:v>
                </c:pt>
                <c:pt idx="66">
                  <c:v>498844.2413248713</c:v>
                </c:pt>
                <c:pt idx="67">
                  <c:v>499149.5184318337</c:v>
                </c:pt>
                <c:pt idx="68">
                  <c:v>499438.5910840635</c:v>
                </c:pt>
                <c:pt idx="69">
                  <c:v>499712.2906994594</c:v>
                </c:pt>
                <c:pt idx="70">
                  <c:v>499971.4080267333</c:v>
                </c:pt>
                <c:pt idx="71">
                  <c:v>500216.6951026382</c:v>
                </c:pt>
                <c:pt idx="72">
                  <c:v>500448.8671144485</c:v>
                </c:pt>
                <c:pt idx="73">
                  <c:v>500668.6041724157</c:v>
                </c:pt>
                <c:pt idx="74">
                  <c:v>500876.5529966764</c:v>
                </c:pt>
                <c:pt idx="75">
                  <c:v>501073.3285228535</c:v>
                </c:pt>
                <c:pt idx="76">
                  <c:v>501259.5154303625</c:v>
                </c:pt>
                <c:pt idx="77">
                  <c:v>501435.6695972384</c:v>
                </c:pt>
                <c:pt idx="78">
                  <c:v>501602.3194850875</c:v>
                </c:pt>
                <c:pt idx="79">
                  <c:v>501759.9674575904</c:v>
                </c:pt>
                <c:pt idx="80">
                  <c:v>501909.0910358059</c:v>
                </c:pt>
                <c:pt idx="81">
                  <c:v>502050.1440933566</c:v>
                </c:pt>
                <c:pt idx="82">
                  <c:v>502183.5579944215</c:v>
                </c:pt>
                <c:pt idx="83">
                  <c:v>502309.7426773204</c:v>
                </c:pt>
                <c:pt idx="84">
                  <c:v>502429.0876863046</c:v>
                </c:pt>
                <c:pt idx="85">
                  <c:v>502541.9631540973</c:v>
                </c:pt>
                <c:pt idx="86">
                  <c:v>502648.720737523</c:v>
                </c:pt>
                <c:pt idx="87">
                  <c:v>502749.6945085111</c:v>
                </c:pt>
                <c:pt idx="88">
                  <c:v>502845.2018026126</c:v>
                </c:pt>
                <c:pt idx="89">
                  <c:v>502935.5440270719</c:v>
                </c:pt>
                <c:pt idx="90">
                  <c:v>503021.0074303962</c:v>
                </c:pt>
                <c:pt idx="91">
                  <c:v>503101.8638352657</c:v>
                </c:pt>
                <c:pt idx="92">
                  <c:v>503178.3713365371</c:v>
                </c:pt>
                <c:pt idx="93">
                  <c:v>503250.7749660126</c:v>
                </c:pt>
                <c:pt idx="94">
                  <c:v>503319.3073255545</c:v>
                </c:pt>
                <c:pt idx="95">
                  <c:v>503384.1891900622</c:v>
                </c:pt>
                <c:pt idx="96">
                  <c:v>503445.6300817393</c:v>
                </c:pt>
                <c:pt idx="97">
                  <c:v>503503.8288170233</c:v>
                </c:pt>
                <c:pt idx="98">
                  <c:v>503558.9740274723</c:v>
                </c:pt>
                <c:pt idx="99">
                  <c:v>503611.2446558484</c:v>
                </c:pt>
                <c:pt idx="100">
                  <c:v>503660.8104285765</c:v>
                </c:pt>
                <c:pt idx="101">
                  <c:v>503707.832305692</c:v>
                </c:pt>
                <c:pt idx="102">
                  <c:v>503752.4629093552</c:v>
                </c:pt>
                <c:pt idx="103">
                  <c:v>503794.8469319355</c:v>
                </c:pt>
                <c:pt idx="104">
                  <c:v>503835.1215246425</c:v>
                </c:pt>
                <c:pt idx="105">
                  <c:v>503873.4166676182</c:v>
                </c:pt>
                <c:pt idx="106">
                  <c:v>503909.8555223692</c:v>
                </c:pt>
                <c:pt idx="107">
                  <c:v>503944.5547673743</c:v>
                </c:pt>
                <c:pt idx="108">
                  <c:v>503977.624917661</c:v>
                </c:pt>
                <c:pt idx="109">
                  <c:v>504009.1706291094</c:v>
                </c:pt>
                <c:pt idx="110">
                  <c:v>504039.2909882043</c:v>
                </c:pt>
                <c:pt idx="111">
                  <c:v>504068.079787923</c:v>
                </c:pt>
                <c:pt idx="112">
                  <c:v>504095.6257904127</c:v>
                </c:pt>
                <c:pt idx="113">
                  <c:v>504122.0129770811</c:v>
                </c:pt>
                <c:pt idx="114">
                  <c:v>504147.3207866966</c:v>
                </c:pt>
                <c:pt idx="115">
                  <c:v>504171.6243420585</c:v>
                </c:pt>
                <c:pt idx="116">
                  <c:v>504194.9946657847</c:v>
                </c:pt>
                <c:pt idx="117">
                  <c:v>504217.4988857231</c:v>
                </c:pt>
                <c:pt idx="118">
                  <c:v>504239.2004304809</c:v>
                </c:pt>
                <c:pt idx="119">
                  <c:v>504260.1592155366</c:v>
                </c:pt>
              </c:numCache>
            </c:numRef>
          </c:yVal>
          <c:smooth val="1"/>
          <c:extLst xmlns:c16r2="http://schemas.microsoft.com/office/drawing/2015/06/chart">
            <c:ext xmlns:c16="http://schemas.microsoft.com/office/drawing/2014/chart" uri="{C3380CC4-5D6E-409C-BE32-E72D297353CC}">
              <c16:uniqueId val="{00000003-BB22-418B-85A5-D1C585EB764C}"/>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3301777431668E6</c:v>
                </c:pt>
                <c:pt idx="2">
                  <c:v>1.14270456130918E6</c:v>
                </c:pt>
                <c:pt idx="3">
                  <c:v>1.15238991232605E6</c:v>
                </c:pt>
                <c:pt idx="4">
                  <c:v>1.16210341367807E6</c:v>
                </c:pt>
                <c:pt idx="5">
                  <c:v>1.17186728811941E6</c:v>
                </c:pt>
                <c:pt idx="6">
                  <c:v>1.18169791174654E6</c:v>
                </c:pt>
                <c:pt idx="7">
                  <c:v>1.19160702171914E6</c:v>
                </c:pt>
                <c:pt idx="8">
                  <c:v>1.2016026824732E6</c:v>
                </c:pt>
                <c:pt idx="9">
                  <c:v>1.21169005882902E6</c:v>
                </c:pt>
                <c:pt idx="10">
                  <c:v>1.2218720345932E6</c:v>
                </c:pt>
                <c:pt idx="11">
                  <c:v>1.23214970747414E6</c:v>
                </c:pt>
                <c:pt idx="12">
                  <c:v>1.24252278493469E6</c:v>
                </c:pt>
                <c:pt idx="13">
                  <c:v>1.25269015488592E6</c:v>
                </c:pt>
                <c:pt idx="14">
                  <c:v>1.26280985925428E6</c:v>
                </c:pt>
                <c:pt idx="15">
                  <c:v>1.27290529594887E6</c:v>
                </c:pt>
                <c:pt idx="16">
                  <c:v>1.28298359503039E6</c:v>
                </c:pt>
                <c:pt idx="17">
                  <c:v>1.29304965516285E6</c:v>
                </c:pt>
                <c:pt idx="18">
                  <c:v>1.3031067071204E6</c:v>
                </c:pt>
                <c:pt idx="19">
                  <c:v>1.3131567102152E6</c:v>
                </c:pt>
                <c:pt idx="20">
                  <c:v>1.32320065988515E6</c:v>
                </c:pt>
                <c:pt idx="21">
                  <c:v>1.3332388262953E6</c:v>
                </c:pt>
                <c:pt idx="22">
                  <c:v>1.34327093924126E6</c:v>
                </c:pt>
                <c:pt idx="23">
                  <c:v>1.35329633125556E6</c:v>
                </c:pt>
                <c:pt idx="24">
                  <c:v>1.36331404818149E6</c:v>
                </c:pt>
                <c:pt idx="25">
                  <c:v>1.37332293442908E6</c:v>
                </c:pt>
                <c:pt idx="26">
                  <c:v>1.38332117099768E6</c:v>
                </c:pt>
                <c:pt idx="27">
                  <c:v>1.39330715088527E6</c:v>
                </c:pt>
                <c:pt idx="28">
                  <c:v>1.4032792747345E6</c:v>
                </c:pt>
                <c:pt idx="29">
                  <c:v>1.41323594925742E6</c:v>
                </c:pt>
                <c:pt idx="30">
                  <c:v>1.42317560481966E6</c:v>
                </c:pt>
                <c:pt idx="31">
                  <c:v>1.43309670850544E6</c:v>
                </c:pt>
                <c:pt idx="32">
                  <c:v>1.44299777352649E6</c:v>
                </c:pt>
                <c:pt idx="33">
                  <c:v>1.45287736580227E6</c:v>
                </c:pt>
                <c:pt idx="34">
                  <c:v>1.46273410835847E6</c:v>
                </c:pt>
                <c:pt idx="35">
                  <c:v>1.47256668404819E6</c:v>
                </c:pt>
                <c:pt idx="36">
                  <c:v>1.48237383698966E6</c:v>
                </c:pt>
                <c:pt idx="37">
                  <c:v>1.49215437302722E6</c:v>
                </c:pt>
                <c:pt idx="38">
                  <c:v>1.50190715945496E6</c:v>
                </c:pt>
                <c:pt idx="39">
                  <c:v>1.51163112325939E6</c:v>
                </c:pt>
                <c:pt idx="40">
                  <c:v>1.52132525043765E6</c:v>
                </c:pt>
                <c:pt idx="41">
                  <c:v>1.53098858458161E6</c:v>
                </c:pt>
                <c:pt idx="42">
                  <c:v>1.54062022519606E6</c:v>
                </c:pt>
                <c:pt idx="43">
                  <c:v>1.5502193258683E6</c:v>
                </c:pt>
                <c:pt idx="44">
                  <c:v>1.5597850923438E6</c:v>
                </c:pt>
                <c:pt idx="45">
                  <c:v>1.56931678054914E6</c:v>
                </c:pt>
                <c:pt idx="46">
                  <c:v>1.57881369459403E6</c:v>
                </c:pt>
                <c:pt idx="47">
                  <c:v>1.5882751847763E6</c:v>
                </c:pt>
                <c:pt idx="48">
                  <c:v>1.59770064560802E6</c:v>
                </c:pt>
                <c:pt idx="49">
                  <c:v>1.60708951387638E6</c:v>
                </c:pt>
                <c:pt idx="50">
                  <c:v>1.61644126674871E6</c:v>
                </c:pt>
                <c:pt idx="51">
                  <c:v>1.62575541992918E6</c:v>
                </c:pt>
                <c:pt idx="52">
                  <c:v>1.63503152587008E6</c:v>
                </c:pt>
                <c:pt idx="53">
                  <c:v>1.64426917204357E6</c:v>
                </c:pt>
                <c:pt idx="54">
                  <c:v>1.65346797927504E6</c:v>
                </c:pt>
                <c:pt idx="55">
                  <c:v>1.66262760013873E6</c:v>
                </c:pt>
                <c:pt idx="56">
                  <c:v>1.67174771741564E6</c:v>
                </c:pt>
                <c:pt idx="57">
                  <c:v>1.68082804261337E6</c:v>
                </c:pt>
                <c:pt idx="58">
                  <c:v>1.68986831454684E6</c:v>
                </c:pt>
                <c:pt idx="59">
                  <c:v>1.69886829797862E6</c:v>
                </c:pt>
                <c:pt idx="60">
                  <c:v>1.70782778231743E6</c:v>
                </c:pt>
                <c:pt idx="61">
                  <c:v>1.71674658037314E6</c:v>
                </c:pt>
                <c:pt idx="62">
                  <c:v>1.72562452716647E6</c:v>
                </c:pt>
                <c:pt idx="63">
                  <c:v>1.73446147879161E6</c:v>
                </c:pt>
                <c:pt idx="64">
                  <c:v>1.74325731132982E6</c:v>
                </c:pt>
                <c:pt idx="65">
                  <c:v>1.75201191981213E6</c:v>
                </c:pt>
                <c:pt idx="66">
                  <c:v>1.7607252172294E6</c:v>
                </c:pt>
                <c:pt idx="67">
                  <c:v>1.76939713358762E6</c:v>
                </c:pt>
                <c:pt idx="68">
                  <c:v>1.7780276150069E6</c:v>
                </c:pt>
                <c:pt idx="69">
                  <c:v>1.78661662286214E6</c:v>
                </c:pt>
                <c:pt idx="70">
                  <c:v>1.79516413296388E6</c:v>
                </c:pt>
                <c:pt idx="71">
                  <c:v>1.80367013477731E6</c:v>
                </c:pt>
                <c:pt idx="72">
                  <c:v>1.81213463067816E6</c:v>
                </c:pt>
                <c:pt idx="73">
                  <c:v>1.82055763524368E6</c:v>
                </c:pt>
                <c:pt idx="74">
                  <c:v>1.82893917457715E6</c:v>
                </c:pt>
                <c:pt idx="75">
                  <c:v>1.83727928566464E6</c:v>
                </c:pt>
                <c:pt idx="76">
                  <c:v>1.8455780157624E6</c:v>
                </c:pt>
                <c:pt idx="77">
                  <c:v>1.85383542181366E6</c:v>
                </c:pt>
                <c:pt idx="78">
                  <c:v>1.86205156989341E6</c:v>
                </c:pt>
                <c:pt idx="79">
                  <c:v>1.87022653468007E6</c:v>
                </c:pt>
                <c:pt idx="80">
                  <c:v>1.87836039895262E6</c:v>
                </c:pt>
                <c:pt idx="81">
                  <c:v>1.88645325311225E6</c:v>
                </c:pt>
                <c:pt idx="82">
                  <c:v>1.8945051947273E6</c:v>
                </c:pt>
                <c:pt idx="83">
                  <c:v>1.90251632810042E6</c:v>
                </c:pt>
                <c:pt idx="84">
                  <c:v>1.91048676385703E6</c:v>
                </c:pt>
                <c:pt idx="85">
                  <c:v>1.91841661855398E6</c:v>
                </c:pt>
                <c:pt idx="86">
                  <c:v>1.92630601430761E6</c:v>
                </c:pt>
                <c:pt idx="87">
                  <c:v>1.93415507844016E6</c:v>
                </c:pt>
                <c:pt idx="88">
                  <c:v>1.94196394314386E6</c:v>
                </c:pt>
                <c:pt idx="89">
                  <c:v>1.94973274516177E6</c:v>
                </c:pt>
                <c:pt idx="90">
                  <c:v>1.95746162548453E6</c:v>
                </c:pt>
                <c:pt idx="91">
                  <c:v>1.96515072906248E6</c:v>
                </c:pt>
                <c:pt idx="92">
                  <c:v>1.97280020453222E6</c:v>
                </c:pt>
                <c:pt idx="93">
                  <c:v>1.98041020395706E6</c:v>
                </c:pt>
                <c:pt idx="94">
                  <c:v>1.98798088258066E6</c:v>
                </c:pt>
                <c:pt idx="95">
                  <c:v>1.99551239859328E6</c:v>
                </c:pt>
                <c:pt idx="96">
                  <c:v>2.00300491290995E6</c:v>
                </c:pt>
                <c:pt idx="97">
                  <c:v>2.01045858896011E6</c:v>
                </c:pt>
                <c:pt idx="98">
                  <c:v>2.01787359248812E6</c:v>
                </c:pt>
                <c:pt idx="99">
                  <c:v>2.02525009136413E6</c:v>
                </c:pt>
                <c:pt idx="100">
                  <c:v>2.03258825540477E6</c:v>
                </c:pt>
                <c:pt idx="101">
                  <c:v>2.03988825620332E6</c:v>
                </c:pt>
                <c:pt idx="102">
                  <c:v>2.04715026696871E6</c:v>
                </c:pt>
                <c:pt idx="103">
                  <c:v>2.05437446237317E6</c:v>
                </c:pt>
                <c:pt idx="104">
                  <c:v>2.06156101840784E6</c:v>
                </c:pt>
                <c:pt idx="105">
                  <c:v>2.06871011224623E6</c:v>
                </c:pt>
                <c:pt idx="106">
                  <c:v>2.07582192211489E6</c:v>
                </c:pt>
                <c:pt idx="107">
                  <c:v>2.08289662717121E6</c:v>
                </c:pt>
                <c:pt idx="108">
                  <c:v>2.0899344073877E6</c:v>
                </c:pt>
                <c:pt idx="109">
                  <c:v>2.09693544344272E6</c:v>
                </c:pt>
                <c:pt idx="110">
                  <c:v>2.1038999166172E6</c:v>
                </c:pt>
                <c:pt idx="111">
                  <c:v>2.110828008697E6</c:v>
                </c:pt>
                <c:pt idx="112">
                  <c:v>2.11771990188081E6</c:v>
                </c:pt>
                <c:pt idx="113">
                  <c:v>2.12457577869314E6</c:v>
                </c:pt>
                <c:pt idx="114">
                  <c:v>2.1313958219023E6</c:v>
                </c:pt>
                <c:pt idx="115">
                  <c:v>2.13818021444293E6</c:v>
                </c:pt>
                <c:pt idx="116">
                  <c:v>2.14492913934316E6</c:v>
                </c:pt>
                <c:pt idx="117">
                  <c:v>2.15164277965577E6</c:v>
                </c:pt>
                <c:pt idx="118">
                  <c:v>2.15832131839353E6</c:v>
                </c:pt>
                <c:pt idx="119">
                  <c:v>2.16496493846823E6</c:v>
                </c:pt>
              </c:numCache>
            </c:numRef>
          </c:yVal>
          <c:smooth val="1"/>
          <c:extLst xmlns:c16r2="http://schemas.microsoft.com/office/drawing/2015/06/chart">
            <c:ext xmlns:c16="http://schemas.microsoft.com/office/drawing/2014/chart" uri="{C3380CC4-5D6E-409C-BE32-E72D297353CC}">
              <c16:uniqueId val="{00000004-BB22-418B-85A5-D1C585EB764C}"/>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193.4417721129</c:v>
                </c:pt>
                <c:pt idx="2">
                  <c:v>281869.4316771716</c:v>
                </c:pt>
                <c:pt idx="3">
                  <c:v>282804.0577079196</c:v>
                </c:pt>
                <c:pt idx="4">
                  <c:v>283959.4227526634</c:v>
                </c:pt>
                <c:pt idx="5">
                  <c:v>285304.2669319331</c:v>
                </c:pt>
                <c:pt idx="6">
                  <c:v>286812.7246309556</c:v>
                </c:pt>
                <c:pt idx="7">
                  <c:v>288463.319395527</c:v>
                </c:pt>
                <c:pt idx="8">
                  <c:v>290238.1504746354</c:v>
                </c:pt>
                <c:pt idx="9">
                  <c:v>292122.2340534644</c:v>
                </c:pt>
                <c:pt idx="10">
                  <c:v>294102.9694145017</c:v>
                </c:pt>
                <c:pt idx="11">
                  <c:v>296169.7060440977</c:v>
                </c:pt>
                <c:pt idx="12">
                  <c:v>298313.3923485653</c:v>
                </c:pt>
                <c:pt idx="13">
                  <c:v>300526.2903820592</c:v>
                </c:pt>
                <c:pt idx="14">
                  <c:v>302790.6801054814</c:v>
                </c:pt>
                <c:pt idx="15">
                  <c:v>305097.2677806583</c:v>
                </c:pt>
                <c:pt idx="16">
                  <c:v>307438.9831843943</c:v>
                </c:pt>
                <c:pt idx="17">
                  <c:v>309810.0537985023</c:v>
                </c:pt>
                <c:pt idx="18">
                  <c:v>312205.7325643437</c:v>
                </c:pt>
                <c:pt idx="19">
                  <c:v>314622.0862723773</c:v>
                </c:pt>
                <c:pt idx="20">
                  <c:v>317055.8295474481</c:v>
                </c:pt>
                <c:pt idx="21">
                  <c:v>319504.194478999</c:v>
                </c:pt>
                <c:pt idx="22">
                  <c:v>321964.828134221</c:v>
                </c:pt>
                <c:pt idx="23">
                  <c:v>324435.7118922246</c:v>
                </c:pt>
                <c:pt idx="24">
                  <c:v>326915.0978635629</c:v>
                </c:pt>
                <c:pt idx="25">
                  <c:v>329401.4586943551</c:v>
                </c:pt>
                <c:pt idx="26">
                  <c:v>331893.4478620315</c:v>
                </c:pt>
                <c:pt idx="27">
                  <c:v>334389.8487286707</c:v>
                </c:pt>
                <c:pt idx="28">
                  <c:v>336889.563361113</c:v>
                </c:pt>
                <c:pt idx="29">
                  <c:v>339391.5954440178</c:v>
                </c:pt>
                <c:pt idx="30">
                  <c:v>341895.035635005</c:v>
                </c:pt>
                <c:pt idx="31">
                  <c:v>344399.0497116786</c:v>
                </c:pt>
                <c:pt idx="32">
                  <c:v>346902.8689352531</c:v>
                </c:pt>
                <c:pt idx="33">
                  <c:v>349405.782171482</c:v>
                </c:pt>
                <c:pt idx="34">
                  <c:v>351907.1294073458</c:v>
                </c:pt>
                <c:pt idx="35">
                  <c:v>354406.2963787458</c:v>
                </c:pt>
                <c:pt idx="36">
                  <c:v>356902.7100847233</c:v>
                </c:pt>
                <c:pt idx="37">
                  <c:v>359395.8350111128</c:v>
                </c:pt>
                <c:pt idx="38">
                  <c:v>361885.1699237752</c:v>
                </c:pt>
                <c:pt idx="39">
                  <c:v>364370.2451208474</c:v>
                </c:pt>
                <c:pt idx="40">
                  <c:v>366850.6200221856</c:v>
                </c:pt>
                <c:pt idx="41">
                  <c:v>369325.8810863571</c:v>
                </c:pt>
                <c:pt idx="42">
                  <c:v>371795.6399801628</c:v>
                </c:pt>
                <c:pt idx="43">
                  <c:v>374259.5319539189</c:v>
                </c:pt>
                <c:pt idx="44">
                  <c:v>376717.2143869096</c:v>
                </c:pt>
                <c:pt idx="45">
                  <c:v>379168.365474642</c:v>
                </c:pt>
                <c:pt idx="46">
                  <c:v>381612.6830352098</c:v>
                </c:pt>
                <c:pt idx="47">
                  <c:v>384049.8834165624</c:v>
                </c:pt>
                <c:pt idx="48">
                  <c:v>386479.7004900305</c:v>
                </c:pt>
                <c:pt idx="49">
                  <c:v>388901.884718262</c:v>
                </c:pt>
                <c:pt idx="50">
                  <c:v>391316.2022879607</c:v>
                </c:pt>
                <c:pt idx="51">
                  <c:v>393722.4342995847</c:v>
                </c:pt>
                <c:pt idx="52">
                  <c:v>396120.3760075674</c:v>
                </c:pt>
                <c:pt idx="53">
                  <c:v>398509.8361056888</c:v>
                </c:pt>
                <c:pt idx="54">
                  <c:v>400890.6360532231</c:v>
                </c:pt>
                <c:pt idx="55">
                  <c:v>403262.609438165</c:v>
                </c:pt>
                <c:pt idx="56">
                  <c:v>405625.601374412</c:v>
                </c:pt>
                <c:pt idx="57">
                  <c:v>407979.467930235</c:v>
                </c:pt>
                <c:pt idx="58">
                  <c:v>410324.075585737</c:v>
                </c:pt>
                <c:pt idx="59">
                  <c:v>412659.3007173148</c:v>
                </c:pt>
                <c:pt idx="60">
                  <c:v>414985.0291073661</c:v>
                </c:pt>
                <c:pt idx="61">
                  <c:v>417301.1554776984</c:v>
                </c:pt>
                <c:pt idx="62">
                  <c:v>419607.5830452573</c:v>
                </c:pt>
                <c:pt idx="63">
                  <c:v>421904.2230989233</c:v>
                </c:pt>
                <c:pt idx="64">
                  <c:v>424190.9945962544</c:v>
                </c:pt>
                <c:pt idx="65">
                  <c:v>426467.8237791312</c:v>
                </c:pt>
                <c:pt idx="66">
                  <c:v>428734.643807356</c:v>
                </c:pt>
                <c:pt idx="67">
                  <c:v>430991.3944093236</c:v>
                </c:pt>
                <c:pt idx="68">
                  <c:v>433238.0215489351</c:v>
                </c:pt>
                <c:pt idx="69">
                  <c:v>435474.4771079973</c:v>
                </c:pt>
                <c:pt idx="70">
                  <c:v>437700.7185833706</c:v>
                </c:pt>
                <c:pt idx="71">
                  <c:v>439916.7087981955</c:v>
                </c:pt>
                <c:pt idx="72">
                  <c:v>442122.4156265501</c:v>
                </c:pt>
                <c:pt idx="73">
                  <c:v>444317.8117309261</c:v>
                </c:pt>
                <c:pt idx="74">
                  <c:v>446502.874311948</c:v>
                </c:pt>
                <c:pt idx="75">
                  <c:v>448677.5848697833</c:v>
                </c:pt>
                <c:pt idx="76">
                  <c:v>450841.9289767179</c:v>
                </c:pt>
                <c:pt idx="77">
                  <c:v>452995.896060399</c:v>
                </c:pt>
                <c:pt idx="78">
                  <c:v>455139.4791972661</c:v>
                </c:pt>
                <c:pt idx="79">
                  <c:v>457272.6749157161</c:v>
                </c:pt>
                <c:pt idx="80">
                  <c:v>459395.483008565</c:v>
                </c:pt>
                <c:pt idx="81">
                  <c:v>461507.9063543933</c:v>
                </c:pt>
                <c:pt idx="82">
                  <c:v>463609.9507473731</c:v>
                </c:pt>
                <c:pt idx="83">
                  <c:v>465701.6247351996</c:v>
                </c:pt>
                <c:pt idx="84">
                  <c:v>467782.9394647604</c:v>
                </c:pt>
                <c:pt idx="85">
                  <c:v>469853.9085351958</c:v>
                </c:pt>
                <c:pt idx="86">
                  <c:v>471914.5478580155</c:v>
                </c:pt>
                <c:pt idx="87">
                  <c:v>473964.8755239544</c:v>
                </c:pt>
                <c:pt idx="88">
                  <c:v>476004.9116762588</c:v>
                </c:pt>
                <c:pt idx="89">
                  <c:v>478034.6783901152</c:v>
                </c:pt>
                <c:pt idx="90">
                  <c:v>480054.1995579403</c:v>
                </c:pt>
                <c:pt idx="91">
                  <c:v>482063.5007802631</c:v>
                </c:pt>
                <c:pt idx="92">
                  <c:v>484062.6092619466</c:v>
                </c:pt>
                <c:pt idx="93">
                  <c:v>486051.5537135017</c:v>
                </c:pt>
                <c:pt idx="94">
                  <c:v>488030.3642572621</c:v>
                </c:pt>
                <c:pt idx="95">
                  <c:v>489999.0723381927</c:v>
                </c:pt>
                <c:pt idx="96">
                  <c:v>491957.7106391213</c:v>
                </c:pt>
                <c:pt idx="97">
                  <c:v>493906.3130001859</c:v>
                </c:pt>
                <c:pt idx="98">
                  <c:v>495844.9143423053</c:v>
                </c:pt>
                <c:pt idx="99">
                  <c:v>497773.5505944825</c:v>
                </c:pt>
                <c:pt idx="100">
                  <c:v>499692.2586247642</c:v>
                </c:pt>
                <c:pt idx="101">
                  <c:v>501601.0761746853</c:v>
                </c:pt>
                <c:pt idx="102">
                  <c:v>503500.0417970339</c:v>
                </c:pt>
                <c:pt idx="103">
                  <c:v>505389.1947967921</c:v>
                </c:pt>
                <c:pt idx="104">
                  <c:v>507268.5751750679</c:v>
                </c:pt>
                <c:pt idx="105">
                  <c:v>509138.2235759344</c:v>
                </c:pt>
                <c:pt idx="106">
                  <c:v>510998.1812359861</c:v>
                </c:pt>
                <c:pt idx="107">
                  <c:v>512848.4899365101</c:v>
                </c:pt>
                <c:pt idx="108">
                  <c:v>514689.1919581408</c:v>
                </c:pt>
                <c:pt idx="109">
                  <c:v>516520.3300378873</c:v>
                </c:pt>
                <c:pt idx="110">
                  <c:v>518341.9473284025</c:v>
                </c:pt>
                <c:pt idx="111">
                  <c:v>520154.0873594122</c:v>
                </c:pt>
                <c:pt idx="112">
                  <c:v>521956.794001176</c:v>
                </c:pt>
                <c:pt idx="113">
                  <c:v>523750.1114298974</c:v>
                </c:pt>
                <c:pt idx="114">
                  <c:v>525534.0840949853</c:v>
                </c:pt>
                <c:pt idx="115">
                  <c:v>527308.756688077</c:v>
                </c:pt>
                <c:pt idx="116">
                  <c:v>529074.1741137301</c:v>
                </c:pt>
                <c:pt idx="117">
                  <c:v>530830.3814617306</c:v>
                </c:pt>
                <c:pt idx="118">
                  <c:v>532577.4239808796</c:v>
                </c:pt>
                <c:pt idx="119">
                  <c:v>534315.3470542676</c:v>
                </c:pt>
              </c:numCache>
            </c:numRef>
          </c:yVal>
          <c:smooth val="1"/>
          <c:extLst xmlns:c16r2="http://schemas.microsoft.com/office/drawing/2015/06/chart">
            <c:ext xmlns:c16="http://schemas.microsoft.com/office/drawing/2014/chart" uri="{C3380CC4-5D6E-409C-BE32-E72D297353CC}">
              <c16:uniqueId val="{00000005-BB22-418B-85A5-D1C585EB764C}"/>
            </c:ext>
          </c:extLst>
        </c:ser>
        <c:dLbls>
          <c:showLegendKey val="0"/>
          <c:showVal val="0"/>
          <c:showCatName val="0"/>
          <c:showSerName val="0"/>
          <c:showPercent val="0"/>
          <c:showBubbleSize val="0"/>
        </c:dLbls>
        <c:axId val="-1047241568"/>
        <c:axId val="-1047239024"/>
      </c:scatterChart>
      <c:valAx>
        <c:axId val="-1047241568"/>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47239024"/>
        <c:crosses val="autoZero"/>
        <c:crossBetween val="midCat"/>
        <c:majorUnit val="5.0"/>
      </c:valAx>
      <c:valAx>
        <c:axId val="-1047239024"/>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47241568"/>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350E-4F3A-ADA1-DE8F5AC8E223}"/>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6415443946113E6</c:v>
                </c:pt>
                <c:pt idx="18" formatCode="_(* #,##0_);_(* \(#,##0\);_(* &quot;-&quot;??_);_(@_)">
                  <c:v>1.60916638080993E6</c:v>
                </c:pt>
                <c:pt idx="19" formatCode="_(* #,##0_);_(* \(#,##0\);_(* &quot;-&quot;??_);_(@_)">
                  <c:v>1.7587521623116E6</c:v>
                </c:pt>
                <c:pt idx="20" formatCode="_(* #,##0_);_(* \(#,##0\);_(* &quot;-&quot;??_);_(@_)">
                  <c:v>1.90614536754788E6</c:v>
                </c:pt>
                <c:pt idx="21" formatCode="_(* #,##0_);_(* \(#,##0\);_(* &quot;-&quot;??_);_(@_)">
                  <c:v>2.0482906350877E6</c:v>
                </c:pt>
                <c:pt idx="22" formatCode="_(* #,##0_);_(* \(#,##0\);_(* &quot;-&quot;??_);_(@_)">
                  <c:v>2.18367026913147E6</c:v>
                </c:pt>
                <c:pt idx="23" formatCode="_(* #,##0_);_(* \(#,##0\);_(* &quot;-&quot;??_);_(@_)">
                  <c:v>2.31171025614505E6</c:v>
                </c:pt>
                <c:pt idx="24" formatCode="_(* #,##0_);_(* \(#,##0\);_(* &quot;-&quot;??_);_(@_)">
                  <c:v>2.43234953075267E6</c:v>
                </c:pt>
                <c:pt idx="25" formatCode="_(* #,##0_);_(* \(#,##0\);_(* &quot;-&quot;??_);_(@_)">
                  <c:v>2.54579138637544E6</c:v>
                </c:pt>
                <c:pt idx="26" formatCode="_(* #,##0_);_(* \(#,##0\);_(* &quot;-&quot;??_);_(@_)">
                  <c:v>2.65236502486942E6</c:v>
                </c:pt>
              </c:numCache>
            </c:numRef>
          </c:yVal>
          <c:smooth val="1"/>
          <c:extLst xmlns:c16r2="http://schemas.microsoft.com/office/drawing/2015/06/chart">
            <c:ext xmlns:c16="http://schemas.microsoft.com/office/drawing/2014/chart" uri="{C3380CC4-5D6E-409C-BE32-E72D297353CC}">
              <c16:uniqueId val="{00000001-350E-4F3A-ADA1-DE8F5AC8E223}"/>
            </c:ext>
          </c:extLst>
        </c:ser>
        <c:dLbls>
          <c:showLegendKey val="0"/>
          <c:showVal val="0"/>
          <c:showCatName val="0"/>
          <c:showSerName val="0"/>
          <c:showPercent val="0"/>
          <c:showBubbleSize val="0"/>
        </c:dLbls>
        <c:axId val="-1091976448"/>
        <c:axId val="-1091974320"/>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350E-4F3A-ADA1-DE8F5AC8E223}"/>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2271.4123046266</c:v>
                </c:pt>
                <c:pt idx="18" formatCode="_(* #,##0_);_(* \(#,##0\);_(* &quot;-&quot;??_);_(@_)">
                  <c:v>24513.16819841047</c:v>
                </c:pt>
                <c:pt idx="19" formatCode="_(* #,##0_);_(* \(#,##0\);_(* &quot;-&quot;??_);_(@_)">
                  <c:v>26786.99570795774</c:v>
                </c:pt>
                <c:pt idx="20" formatCode="_(* #,##0_);_(* \(#,##0\);_(* &quot;-&quot;??_);_(@_)">
                  <c:v>29020.68282484704</c:v>
                </c:pt>
                <c:pt idx="21" formatCode="_(* #,##0_);_(* \(#,##0\);_(* &quot;-&quot;??_);_(@_)">
                  <c:v>31172.24845269976</c:v>
                </c:pt>
                <c:pt idx="22" formatCode="_(* #,##0_);_(* \(#,##0\);_(* &quot;-&quot;??_);_(@_)">
                  <c:v>33220.07506279432</c:v>
                </c:pt>
                <c:pt idx="23" formatCode="_(* #,##0_);_(* \(#,##0\);_(* &quot;-&quot;??_);_(@_)">
                  <c:v>35156.17605575557</c:v>
                </c:pt>
                <c:pt idx="24" formatCode="_(* #,##0_);_(* \(#,##0\);_(* &quot;-&quot;??_);_(@_)">
                  <c:v>36980.00895403655</c:v>
                </c:pt>
                <c:pt idx="25" formatCode="_(* #,##0_);_(* \(#,##0\);_(* &quot;-&quot;??_);_(@_)">
                  <c:v>38694.85369031626</c:v>
                </c:pt>
                <c:pt idx="26" formatCode="_(* #,##0_);_(* \(#,##0\);_(* &quot;-&quot;??_);_(@_)">
                  <c:v>40305.79608568659</c:v>
                </c:pt>
              </c:numCache>
            </c:numRef>
          </c:yVal>
          <c:smooth val="1"/>
          <c:extLst xmlns:c16r2="http://schemas.microsoft.com/office/drawing/2015/06/chart">
            <c:ext xmlns:c16="http://schemas.microsoft.com/office/drawing/2014/chart" uri="{C3380CC4-5D6E-409C-BE32-E72D297353CC}">
              <c16:uniqueId val="{00000003-350E-4F3A-ADA1-DE8F5AC8E223}"/>
            </c:ext>
          </c:extLst>
        </c:ser>
        <c:dLbls>
          <c:showLegendKey val="0"/>
          <c:showVal val="0"/>
          <c:showCatName val="0"/>
          <c:showSerName val="0"/>
          <c:showPercent val="0"/>
          <c:showBubbleSize val="0"/>
        </c:dLbls>
        <c:axId val="-1091969232"/>
        <c:axId val="-1091971776"/>
      </c:scatterChart>
      <c:valAx>
        <c:axId val="-1091976448"/>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091974320"/>
        <c:crosses val="autoZero"/>
        <c:crossBetween val="midCat"/>
      </c:valAx>
      <c:valAx>
        <c:axId val="-1091974320"/>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1091976448"/>
        <c:crosses val="autoZero"/>
        <c:crossBetween val="midCat"/>
      </c:valAx>
      <c:valAx>
        <c:axId val="-1091971776"/>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1091969232"/>
        <c:crosses val="max"/>
        <c:crossBetween val="midCat"/>
      </c:valAx>
      <c:valAx>
        <c:axId val="-1091969232"/>
        <c:scaling>
          <c:orientation val="minMax"/>
        </c:scaling>
        <c:delete val="1"/>
        <c:axPos val="b"/>
        <c:numFmt formatCode="General" sourceLinked="1"/>
        <c:majorTickMark val="out"/>
        <c:minorTickMark val="none"/>
        <c:tickLblPos val="nextTo"/>
        <c:crossAx val="-1091971776"/>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nnual Overdose Deaths</a:t>
            </a:r>
          </a:p>
        </c:rich>
      </c:tx>
      <c:overlay val="0"/>
    </c:title>
    <c:autoTitleDeleted val="0"/>
    <c:plotArea>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569B-4157-9BDF-A461B1648B1A}"/>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16404.58422461911</c:v>
                </c:pt>
                <c:pt idx="18" formatCode="_(* #,##0_);_(* \(#,##0\);_(* &quot;-&quot;??_);_(@_)">
                  <c:v>16375.75551374697</c:v>
                </c:pt>
                <c:pt idx="19" formatCode="_(* #,##0_);_(* \(#,##0\);_(* &quot;-&quot;??_);_(@_)">
                  <c:v>16348.61834998806</c:v>
                </c:pt>
                <c:pt idx="20" formatCode="_(* #,##0_);_(* \(#,##0\);_(* &quot;-&quot;??_);_(@_)">
                  <c:v>16329.59287072968</c:v>
                </c:pt>
                <c:pt idx="21" formatCode="_(* #,##0_);_(* \(#,##0\);_(* &quot;-&quot;??_);_(@_)">
                  <c:v>16316.15207532512</c:v>
                </c:pt>
                <c:pt idx="22" formatCode="_(* #,##0_);_(* \(#,##0\);_(* &quot;-&quot;??_);_(@_)">
                  <c:v>16308.14130906227</c:v>
                </c:pt>
                <c:pt idx="23" formatCode="_(* #,##0_);_(* \(#,##0\);_(* &quot;-&quot;??_);_(@_)">
                  <c:v>16305.12365495743</c:v>
                </c:pt>
                <c:pt idx="24" formatCode="_(* #,##0_);_(* \(#,##0\);_(* &quot;-&quot;??_);_(@_)">
                  <c:v>16306.36799804935</c:v>
                </c:pt>
                <c:pt idx="25" formatCode="_(* #,##0_);_(* \(#,##0\);_(* &quot;-&quot;??_);_(@_)">
                  <c:v>16311.0482843547</c:v>
                </c:pt>
                <c:pt idx="26" formatCode="_(* #,##0_);_(* \(#,##0\);_(* &quot;-&quot;??_);_(@_)">
                  <c:v>16318.38522793162</c:v>
                </c:pt>
              </c:numCache>
            </c:numRef>
          </c:yVal>
          <c:smooth val="1"/>
          <c:extLst xmlns:c16r2="http://schemas.microsoft.com/office/drawing/2015/06/chart">
            <c:ext xmlns:c16="http://schemas.microsoft.com/office/drawing/2014/chart" uri="{C3380CC4-5D6E-409C-BE32-E72D297353CC}">
              <c16:uniqueId val="{00000001-569B-4157-9BDF-A461B1648B1A}"/>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569B-4157-9BDF-A461B1648B1A}"/>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1677.04217927991</c:v>
                </c:pt>
                <c:pt idx="18" formatCode="_(* #,##0_);_(* \(#,##0\);_(* &quot;-&quot;??_);_(@_)">
                  <c:v>22635.64162291737</c:v>
                </c:pt>
                <c:pt idx="19" formatCode="_(* #,##0_);_(* \(#,##0\);_(* &quot;-&quot;??_);_(@_)">
                  <c:v>23628.97279273506</c:v>
                </c:pt>
                <c:pt idx="20" formatCode="_(* #,##0_);_(* \(#,##0\);_(* &quot;-&quot;??_);_(@_)">
                  <c:v>24607.26232471303</c:v>
                </c:pt>
                <c:pt idx="21" formatCode="_(* #,##0_);_(* \(#,##0\);_(* &quot;-&quot;??_);_(@_)">
                  <c:v>25548.80497831339</c:v>
                </c:pt>
                <c:pt idx="22" formatCode="_(* #,##0_);_(* \(#,##0\);_(* &quot;-&quot;??_);_(@_)">
                  <c:v>26442.64309154034</c:v>
                </c:pt>
                <c:pt idx="23" formatCode="_(* #,##0_);_(* \(#,##0\);_(* &quot;-&quot;??_);_(@_)">
                  <c:v>27285.26197731293</c:v>
                </c:pt>
                <c:pt idx="24" formatCode="_(* #,##0_);_(* \(#,##0\);_(* &quot;-&quot;??_);_(@_)">
                  <c:v>28077.01881635714</c:v>
                </c:pt>
                <c:pt idx="25" formatCode="_(* #,##0_);_(* \(#,##0\);_(* &quot;-&quot;??_);_(@_)">
                  <c:v>28820.09603019613</c:v>
                </c:pt>
                <c:pt idx="26" formatCode="_(* #,##0_);_(* \(#,##0\);_(* &quot;-&quot;??_);_(@_)">
                  <c:v>29517.40716827477</c:v>
                </c:pt>
              </c:numCache>
            </c:numRef>
          </c:yVal>
          <c:smooth val="1"/>
          <c:extLst xmlns:c16r2="http://schemas.microsoft.com/office/drawing/2015/06/chart">
            <c:ext xmlns:c16="http://schemas.microsoft.com/office/drawing/2014/chart" uri="{C3380CC4-5D6E-409C-BE32-E72D297353CC}">
              <c16:uniqueId val="{00000003-569B-4157-9BDF-A461B1648B1A}"/>
            </c:ext>
          </c:extLst>
        </c:ser>
        <c:dLbls>
          <c:showLegendKey val="0"/>
          <c:showVal val="0"/>
          <c:showCatName val="0"/>
          <c:showSerName val="0"/>
          <c:showPercent val="0"/>
          <c:showBubbleSize val="0"/>
        </c:dLbls>
        <c:axId val="-1696951200"/>
        <c:axId val="-1289341600"/>
      </c:scatterChart>
      <c:valAx>
        <c:axId val="-1696951200"/>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289341600"/>
        <c:crosses val="autoZero"/>
        <c:crossBetween val="midCat"/>
      </c:valAx>
      <c:valAx>
        <c:axId val="-1289341600"/>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1696951200"/>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nnual Overdose Deaths</a:t>
            </a:r>
          </a:p>
        </c:rich>
      </c:tx>
      <c:overlay val="0"/>
    </c:title>
    <c:autoTitleDeleted val="0"/>
    <c:plotArea>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80E6-4D47-938D-1D59944E05D8}"/>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16470.1955877409</c:v>
                </c:pt>
                <c:pt idx="18" formatCode="_(* #,##0_);_(* \(#,##0\);_(* &quot;-&quot;??_);_(@_)">
                  <c:v>16544.08662640876</c:v>
                </c:pt>
                <c:pt idx="19" formatCode="_(* #,##0_);_(* \(#,##0\);_(* &quot;-&quot;??_);_(@_)">
                  <c:v>16575.65352902384</c:v>
                </c:pt>
                <c:pt idx="20" formatCode="_(* #,##0_);_(* \(#,##0\);_(* &quot;-&quot;??_);_(@_)">
                  <c:v>16588.95376525307</c:v>
                </c:pt>
                <c:pt idx="21" formatCode="_(* #,##0_);_(* \(#,##0\);_(* &quot;-&quot;??_);_(@_)">
                  <c:v>16592.14055234189</c:v>
                </c:pt>
                <c:pt idx="22" formatCode="_(* #,##0_);_(* \(#,##0\);_(* &quot;-&quot;??_);_(@_)">
                  <c:v>16591.5049944039</c:v>
                </c:pt>
                <c:pt idx="23" formatCode="_(* #,##0_);_(* \(#,##0\);_(* &quot;-&quot;??_);_(@_)">
                  <c:v>16590.47695945278</c:v>
                </c:pt>
                <c:pt idx="24" formatCode="_(* #,##0_);_(* \(#,##0\);_(* &quot;-&quot;??_);_(@_)">
                  <c:v>16590.63298660541</c:v>
                </c:pt>
                <c:pt idx="25" formatCode="_(* #,##0_);_(* \(#,##0\);_(* &quot;-&quot;??_);_(@_)">
                  <c:v>16592.51729211774</c:v>
                </c:pt>
                <c:pt idx="26" formatCode="_(* #,##0_);_(* \(#,##0\);_(* &quot;-&quot;??_);_(@_)">
                  <c:v>16596.15929471545</c:v>
                </c:pt>
              </c:numCache>
            </c:numRef>
          </c:yVal>
          <c:smooth val="1"/>
          <c:extLst xmlns:c16r2="http://schemas.microsoft.com/office/drawing/2015/06/chart">
            <c:ext xmlns:c16="http://schemas.microsoft.com/office/drawing/2014/chart" uri="{C3380CC4-5D6E-409C-BE32-E72D297353CC}">
              <c16:uniqueId val="{00000001-80E6-4D47-938D-1D59944E05D8}"/>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80E6-4D47-938D-1D59944E05D8}"/>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2271.4123046266</c:v>
                </c:pt>
                <c:pt idx="18" formatCode="_(* #,##0_);_(* \(#,##0\);_(* &quot;-&quot;??_);_(@_)">
                  <c:v>24513.16819841047</c:v>
                </c:pt>
                <c:pt idx="19" formatCode="_(* #,##0_);_(* \(#,##0\);_(* &quot;-&quot;??_);_(@_)">
                  <c:v>26786.99570795774</c:v>
                </c:pt>
                <c:pt idx="20" formatCode="_(* #,##0_);_(* \(#,##0\);_(* &quot;-&quot;??_);_(@_)">
                  <c:v>29020.68282484704</c:v>
                </c:pt>
                <c:pt idx="21" formatCode="_(* #,##0_);_(* \(#,##0\);_(* &quot;-&quot;??_);_(@_)">
                  <c:v>31172.24845269976</c:v>
                </c:pt>
                <c:pt idx="22" formatCode="_(* #,##0_);_(* \(#,##0\);_(* &quot;-&quot;??_);_(@_)">
                  <c:v>33220.07506279432</c:v>
                </c:pt>
                <c:pt idx="23" formatCode="_(* #,##0_);_(* \(#,##0\);_(* &quot;-&quot;??_);_(@_)">
                  <c:v>35156.17605575557</c:v>
                </c:pt>
                <c:pt idx="24" formatCode="_(* #,##0_);_(* \(#,##0\);_(* &quot;-&quot;??_);_(@_)">
                  <c:v>36980.00895403655</c:v>
                </c:pt>
                <c:pt idx="25" formatCode="_(* #,##0_);_(* \(#,##0\);_(* &quot;-&quot;??_);_(@_)">
                  <c:v>38694.85369031626</c:v>
                </c:pt>
                <c:pt idx="26" formatCode="_(* #,##0_);_(* \(#,##0\);_(* &quot;-&quot;??_);_(@_)">
                  <c:v>40305.79608568659</c:v>
                </c:pt>
              </c:numCache>
            </c:numRef>
          </c:yVal>
          <c:smooth val="1"/>
          <c:extLst xmlns:c16r2="http://schemas.microsoft.com/office/drawing/2015/06/chart">
            <c:ext xmlns:c16="http://schemas.microsoft.com/office/drawing/2014/chart" uri="{C3380CC4-5D6E-409C-BE32-E72D297353CC}">
              <c16:uniqueId val="{00000003-80E6-4D47-938D-1D59944E05D8}"/>
            </c:ext>
          </c:extLst>
        </c:ser>
        <c:dLbls>
          <c:showLegendKey val="0"/>
          <c:showVal val="0"/>
          <c:showCatName val="0"/>
          <c:showSerName val="0"/>
          <c:showPercent val="0"/>
          <c:showBubbleSize val="0"/>
        </c:dLbls>
        <c:axId val="-1120417376"/>
        <c:axId val="-1091651088"/>
      </c:scatterChart>
      <c:valAx>
        <c:axId val="-1120417376"/>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091651088"/>
        <c:crosses val="autoZero"/>
        <c:crossBetween val="midCat"/>
      </c:valAx>
      <c:valAx>
        <c:axId val="-1091651088"/>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1120417376"/>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0.0</c:v>
                </c:pt>
                <c:pt idx="2">
                  <c:v>-1384.224335871638</c:v>
                </c:pt>
                <c:pt idx="3">
                  <c:v>-1491.52976181675</c:v>
                </c:pt>
                <c:pt idx="4">
                  <c:v>-1574.211914988544</c:v>
                </c:pt>
                <c:pt idx="5">
                  <c:v>-1637.809515542624</c:v>
                </c:pt>
                <c:pt idx="6">
                  <c:v>-1686.643495386129</c:v>
                </c:pt>
                <c:pt idx="7">
                  <c:v>-1724.071523935313</c:v>
                </c:pt>
                <c:pt idx="8">
                  <c:v>-1752.689583861427</c:v>
                </c:pt>
                <c:pt idx="9">
                  <c:v>-1774.508458299896</c:v>
                </c:pt>
                <c:pt idx="10">
                  <c:v>-1791.085199815691</c:v>
                </c:pt>
                <c:pt idx="11">
                  <c:v>-1803.625072290803</c:v>
                </c:pt>
                <c:pt idx="12">
                  <c:v>-1813.060625121264</c:v>
                </c:pt>
                <c:pt idx="13">
                  <c:v>-1820.113026868873</c:v>
                </c:pt>
                <c:pt idx="14">
                  <c:v>-1825.313620549118</c:v>
                </c:pt>
                <c:pt idx="15">
                  <c:v>-1829.911274846605</c:v>
                </c:pt>
                <c:pt idx="16">
                  <c:v>-1833.486453359803</c:v>
                </c:pt>
                <c:pt idx="17">
                  <c:v>-1836.275617201934</c:v>
                </c:pt>
                <c:pt idx="18">
                  <c:v>-1838.465018697405</c:v>
                </c:pt>
                <c:pt idx="19">
                  <c:v>-1840.197933886247</c:v>
                </c:pt>
                <c:pt idx="20">
                  <c:v>-1841.584407296742</c:v>
                </c:pt>
                <c:pt idx="21">
                  <c:v>-1842.708794323534</c:v>
                </c:pt>
                <c:pt idx="22">
                  <c:v>-1843.635614727395</c:v>
                </c:pt>
                <c:pt idx="23">
                  <c:v>-1844.414086520743</c:v>
                </c:pt>
                <c:pt idx="24">
                  <c:v>-1845.081636426765</c:v>
                </c:pt>
                <c:pt idx="25">
                  <c:v>-1845.666616796534</c:v>
                </c:pt>
                <c:pt idx="26">
                  <c:v>-1846.19040732644</c:v>
                </c:pt>
                <c:pt idx="27">
                  <c:v>-1846.668995307783</c:v>
                </c:pt>
                <c:pt idx="28">
                  <c:v>-1847.115681972226</c:v>
                </c:pt>
                <c:pt idx="29">
                  <c:v>-1847.539313090958</c:v>
                </c:pt>
                <c:pt idx="30">
                  <c:v>-1847.946320476492</c:v>
                </c:pt>
                <c:pt idx="31">
                  <c:v>-1848.341317027167</c:v>
                </c:pt>
                <c:pt idx="32">
                  <c:v>-1848.72754459716</c:v>
                </c:pt>
                <c:pt idx="33">
                  <c:v>-1849.107217881904</c:v>
                </c:pt>
                <c:pt idx="34">
                  <c:v>-1849.481787932362</c:v>
                </c:pt>
                <c:pt idx="35">
                  <c:v>-1849.852143602234</c:v>
                </c:pt>
                <c:pt idx="36">
                  <c:v>-1850.21876509084</c:v>
                </c:pt>
                <c:pt idx="37">
                  <c:v>-1850.5818405505</c:v>
                </c:pt>
                <c:pt idx="38">
                  <c:v>-1850.941354250191</c:v>
                </c:pt>
                <c:pt idx="39">
                  <c:v>-1851.297152867092</c:v>
                </c:pt>
                <c:pt idx="40">
                  <c:v>-1851.64899491192</c:v>
                </c:pt>
                <c:pt idx="41">
                  <c:v>-1851.996589799196</c:v>
                </c:pt>
                <c:pt idx="42">
                  <c:v>-1852.339622293508</c:v>
                </c:pt>
                <c:pt idx="43">
                  <c:v>-1852.677771771434</c:v>
                </c:pt>
                <c:pt idx="44">
                  <c:v>-1853.010725846835</c:v>
                </c:pt>
                <c:pt idx="45">
                  <c:v>-1853.33818971803</c:v>
                </c:pt>
                <c:pt idx="46">
                  <c:v>-1853.659892303046</c:v>
                </c:pt>
                <c:pt idx="47">
                  <c:v>-1853.975589981301</c:v>
                </c:pt>
                <c:pt idx="48">
                  <c:v>-1854.285068568478</c:v>
                </c:pt>
                <c:pt idx="49">
                  <c:v>-1854.588144003035</c:v>
                </c:pt>
                <c:pt idx="50">
                  <c:v>-1854.88466210884</c:v>
                </c:pt>
                <c:pt idx="51">
                  <c:v>-1855.174497710038</c:v>
                </c:pt>
                <c:pt idx="52">
                  <c:v>-1855.457553306701</c:v>
                </c:pt>
                <c:pt idx="53">
                  <c:v>-1855.733757467326</c:v>
                </c:pt>
                <c:pt idx="54">
                  <c:v>-1856.003063058974</c:v>
                </c:pt>
                <c:pt idx="55">
                  <c:v>-1856.265445392248</c:v>
                </c:pt>
                <c:pt idx="56">
                  <c:v>-1856.520900347526</c:v>
                </c:pt>
                <c:pt idx="57">
                  <c:v>-1856.769442527154</c:v>
                </c:pt>
                <c:pt idx="58">
                  <c:v>-1857.011103464643</c:v>
                </c:pt>
                <c:pt idx="59">
                  <c:v>-1857.245929911833</c:v>
                </c:pt>
                <c:pt idx="60">
                  <c:v>-1857.47398221724</c:v>
                </c:pt>
                <c:pt idx="61">
                  <c:v>-1857.695332803318</c:v>
                </c:pt>
                <c:pt idx="62">
                  <c:v>-1857.910064746104</c:v>
                </c:pt>
                <c:pt idx="63">
                  <c:v>-1858.118270457562</c:v>
                </c:pt>
                <c:pt idx="64">
                  <c:v>-1858.32005046911</c:v>
                </c:pt>
                <c:pt idx="65">
                  <c:v>-1858.515512312905</c:v>
                </c:pt>
                <c:pt idx="66">
                  <c:v>-1858.704769496901</c:v>
                </c:pt>
                <c:pt idx="67">
                  <c:v>-1858.887940568609</c:v>
                </c:pt>
                <c:pt idx="68">
                  <c:v>-1859.065148262562</c:v>
                </c:pt>
                <c:pt idx="69">
                  <c:v>-1859.236518725962</c:v>
                </c:pt>
                <c:pt idx="70">
                  <c:v>-1859.40218081727</c:v>
                </c:pt>
                <c:pt idx="71">
                  <c:v>-1859.56226547241</c:v>
                </c:pt>
                <c:pt idx="72">
                  <c:v>-1859.716905133547</c:v>
                </c:pt>
                <c:pt idx="73">
                  <c:v>-1859.86623323554</c:v>
                </c:pt>
                <c:pt idx="74">
                  <c:v>-1860.01038374545</c:v>
                </c:pt>
                <c:pt idx="75">
                  <c:v>-1860.149490750805</c:v>
                </c:pt>
                <c:pt idx="76">
                  <c:v>-1860.283688092442</c:v>
                </c:pt>
                <c:pt idx="77">
                  <c:v>-1860.413109038262</c:v>
                </c:pt>
                <c:pt idx="78">
                  <c:v>-1860.5378859942</c:v>
                </c:pt>
                <c:pt idx="79">
                  <c:v>-1860.658150249275</c:v>
                </c:pt>
                <c:pt idx="80">
                  <c:v>-1860.774031751604</c:v>
                </c:pt>
                <c:pt idx="81">
                  <c:v>-1860.885658912592</c:v>
                </c:pt>
                <c:pt idx="82">
                  <c:v>-1860.993158436755</c:v>
                </c:pt>
                <c:pt idx="83">
                  <c:v>-1861.096655174763</c:v>
                </c:pt>
                <c:pt idx="84">
                  <c:v>-1861.196271997595</c:v>
                </c:pt>
                <c:pt idx="85">
                  <c:v>-1861.292129689685</c:v>
                </c:pt>
                <c:pt idx="86">
                  <c:v>-1861.384346859381</c:v>
                </c:pt>
                <c:pt idx="87">
                  <c:v>-1861.473039865012</c:v>
                </c:pt>
                <c:pt idx="88">
                  <c:v>-1861.558322754766</c:v>
                </c:pt>
                <c:pt idx="89">
                  <c:v>-1861.640307219515</c:v>
                </c:pt>
                <c:pt idx="90">
                  <c:v>-1861.719102556811</c:v>
                </c:pt>
                <c:pt idx="91">
                  <c:v>-1861.794815645062</c:v>
                </c:pt>
                <c:pt idx="92">
                  <c:v>-1861.867550926932</c:v>
                </c:pt>
                <c:pt idx="93">
                  <c:v>-1861.937410400838</c:v>
                </c:pt>
                <c:pt idx="94">
                  <c:v>-1862.004493619692</c:v>
                </c:pt>
                <c:pt idx="95">
                  <c:v>-1862.068897696228</c:v>
                </c:pt>
                <c:pt idx="96">
                  <c:v>-1862.130717313905</c:v>
                </c:pt>
                <c:pt idx="97">
                  <c:v>-1862.190044743013</c:v>
                </c:pt>
                <c:pt idx="98">
                  <c:v>-1862.246969861173</c:v>
                </c:pt>
                <c:pt idx="99">
                  <c:v>-1862.30158017781</c:v>
                </c:pt>
                <c:pt idx="100">
                  <c:v>-1862.353960861966</c:v>
                </c:pt>
                <c:pt idx="101">
                  <c:v>-1862.404194773183</c:v>
                </c:pt>
                <c:pt idx="102">
                  <c:v>-1862.452362494854</c:v>
                </c:pt>
                <c:pt idx="103">
                  <c:v>-1862.498542369821</c:v>
                </c:pt>
                <c:pt idx="104">
                  <c:v>-1862.542810537815</c:v>
                </c:pt>
                <c:pt idx="105">
                  <c:v>-1862.585240974428</c:v>
                </c:pt>
                <c:pt idx="106">
                  <c:v>-1862.625905531414</c:v>
                </c:pt>
                <c:pt idx="107">
                  <c:v>-1862.664873977966</c:v>
                </c:pt>
                <c:pt idx="108">
                  <c:v>-1862.702214042873</c:v>
                </c:pt>
                <c:pt idx="109">
                  <c:v>-1862.73799145724</c:v>
                </c:pt>
                <c:pt idx="110">
                  <c:v>-1862.772269997668</c:v>
                </c:pt>
                <c:pt idx="111">
                  <c:v>-1862.805111529714</c:v>
                </c:pt>
                <c:pt idx="112">
                  <c:v>-1862.836576051524</c:v>
                </c:pt>
                <c:pt idx="113">
                  <c:v>-1862.866721737392</c:v>
                </c:pt>
                <c:pt idx="114">
                  <c:v>-1862.8956049813</c:v>
                </c:pt>
                <c:pt idx="115">
                  <c:v>-1862.923280440236</c:v>
                </c:pt>
                <c:pt idx="116">
                  <c:v>-1862.94980107718</c:v>
                </c:pt>
                <c:pt idx="117">
                  <c:v>-1862.975218203776</c:v>
                </c:pt>
                <c:pt idx="118">
                  <c:v>-1862.999581522537</c:v>
                </c:pt>
                <c:pt idx="119">
                  <c:v>-1863.022939168583</c:v>
                </c:pt>
              </c:numCache>
            </c:numRef>
          </c:yVal>
          <c:smooth val="1"/>
          <c:extLst xmlns:c16r2="http://schemas.microsoft.com/office/drawing/2015/06/chart">
            <c:ext xmlns:c16="http://schemas.microsoft.com/office/drawing/2014/chart" uri="{C3380CC4-5D6E-409C-BE32-E72D297353CC}">
              <c16:uniqueId val="{00000000-D42A-40DA-B145-787DFDC9CCA7}"/>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0.0</c:v>
                </c:pt>
                <c:pt idx="2">
                  <c:v>-447.2085276444158</c:v>
                </c:pt>
                <c:pt idx="3">
                  <c:v>-600.6483836138556</c:v>
                </c:pt>
                <c:pt idx="4">
                  <c:v>-654.3689697184564</c:v>
                </c:pt>
                <c:pt idx="5">
                  <c:v>-634.05454412938</c:v>
                </c:pt>
                <c:pt idx="6">
                  <c:v>-658.4094336175381</c:v>
                </c:pt>
                <c:pt idx="7">
                  <c:v>-680.6393260466535</c:v>
                </c:pt>
                <c:pt idx="8">
                  <c:v>-701.1462208896801</c:v>
                </c:pt>
                <c:pt idx="9">
                  <c:v>-720.2426847518503</c:v>
                </c:pt>
                <c:pt idx="10">
                  <c:v>-738.171985249023</c:v>
                </c:pt>
                <c:pt idx="11">
                  <c:v>-755.1236878484976</c:v>
                </c:pt>
                <c:pt idx="12">
                  <c:v>-771.245748070536</c:v>
                </c:pt>
                <c:pt idx="13">
                  <c:v>5497.273728974807</c:v>
                </c:pt>
                <c:pt idx="14">
                  <c:v>644.8411315558234</c:v>
                </c:pt>
                <c:pt idx="15">
                  <c:v>585.928291284037</c:v>
                </c:pt>
                <c:pt idx="16">
                  <c:v>533.5363197681765</c:v>
                </c:pt>
                <c:pt idx="17">
                  <c:v>486.4590676126581</c:v>
                </c:pt>
                <c:pt idx="18">
                  <c:v>443.6838722845274</c:v>
                </c:pt>
                <c:pt idx="19">
                  <c:v>404.2467204072867</c:v>
                </c:pt>
                <c:pt idx="20">
                  <c:v>367.4692420689678</c:v>
                </c:pt>
                <c:pt idx="21">
                  <c:v>332.8286951985647</c:v>
                </c:pt>
                <c:pt idx="22">
                  <c:v>299.9225882613079</c:v>
                </c:pt>
                <c:pt idx="23">
                  <c:v>268.4414106080582</c:v>
                </c:pt>
                <c:pt idx="24">
                  <c:v>238.1474919421933</c:v>
                </c:pt>
                <c:pt idx="25">
                  <c:v>208.8586162523765</c:v>
                </c:pt>
                <c:pt idx="26">
                  <c:v>191.1003133157152</c:v>
                </c:pt>
                <c:pt idx="27">
                  <c:v>165.5777058241561</c:v>
                </c:pt>
                <c:pt idx="28">
                  <c:v>140.5659840981434</c:v>
                </c:pt>
                <c:pt idx="29">
                  <c:v>116.0400047506482</c:v>
                </c:pt>
                <c:pt idx="30">
                  <c:v>91.96518111081635</c:v>
                </c:pt>
                <c:pt idx="31">
                  <c:v>68.31614172636485</c:v>
                </c:pt>
                <c:pt idx="32">
                  <c:v>45.0742168207129</c:v>
                </c:pt>
                <c:pt idx="33">
                  <c:v>22.22587592078435</c:v>
                </c:pt>
                <c:pt idx="34">
                  <c:v>-0.238591137064213</c:v>
                </c:pt>
                <c:pt idx="35">
                  <c:v>-22.32608773772536</c:v>
                </c:pt>
                <c:pt idx="36">
                  <c:v>-44.04148689319699</c:v>
                </c:pt>
                <c:pt idx="37">
                  <c:v>-65.38822411780048</c:v>
                </c:pt>
                <c:pt idx="38">
                  <c:v>-86.36874834945321</c:v>
                </c:pt>
                <c:pt idx="39">
                  <c:v>-106.966633416269</c:v>
                </c:pt>
                <c:pt idx="40">
                  <c:v>-127.1984037851762</c:v>
                </c:pt>
                <c:pt idx="41">
                  <c:v>-147.0657012312775</c:v>
                </c:pt>
                <c:pt idx="42">
                  <c:v>-166.5699977607827</c:v>
                </c:pt>
                <c:pt idx="43">
                  <c:v>-185.7127796206773</c:v>
                </c:pt>
                <c:pt idx="44">
                  <c:v>-204.4956247888933</c:v>
                </c:pt>
                <c:pt idx="45">
                  <c:v>-222.9202571038333</c:v>
                </c:pt>
                <c:pt idx="46">
                  <c:v>-240.9885821245005</c:v>
                </c:pt>
                <c:pt idx="47">
                  <c:v>-258.7027093482037</c:v>
                </c:pt>
                <c:pt idx="48">
                  <c:v>-276.0649641525655</c:v>
                </c:pt>
                <c:pt idx="49">
                  <c:v>-293.0778920584493</c:v>
                </c:pt>
                <c:pt idx="50">
                  <c:v>-309.7442573155007</c:v>
                </c:pt>
                <c:pt idx="51">
                  <c:v>-326.0670373505467</c:v>
                </c:pt>
                <c:pt idx="52">
                  <c:v>-342.0493829308452</c:v>
                </c:pt>
                <c:pt idx="53">
                  <c:v>-357.6946658453811</c:v>
                </c:pt>
                <c:pt idx="54">
                  <c:v>-373.0064410288849</c:v>
                </c:pt>
                <c:pt idx="55">
                  <c:v>-387.9884335287332</c:v>
                </c:pt>
                <c:pt idx="56">
                  <c:v>-402.6445252505393</c:v>
                </c:pt>
                <c:pt idx="57">
                  <c:v>-416.9787415778368</c:v>
                </c:pt>
                <c:pt idx="58">
                  <c:v>-430.9952380843582</c:v>
                </c:pt>
                <c:pt idx="59">
                  <c:v>-444.6982874997578</c:v>
                </c:pt>
                <c:pt idx="60">
                  <c:v>-458.0922670436965</c:v>
                </c:pt>
                <c:pt idx="61">
                  <c:v>-471.1816462095707</c:v>
                </c:pt>
                <c:pt idx="62">
                  <c:v>-483.9709750528115</c:v>
                </c:pt>
                <c:pt idx="63">
                  <c:v>-496.4648730171048</c:v>
                </c:pt>
                <c:pt idx="64">
                  <c:v>-508.6680183192933</c:v>
                </c:pt>
                <c:pt idx="65">
                  <c:v>-520.5851378443943</c:v>
                </c:pt>
                <c:pt idx="66">
                  <c:v>-532.220997707682</c:v>
                </c:pt>
                <c:pt idx="67">
                  <c:v>-543.580394327128</c:v>
                </c:pt>
                <c:pt idx="68">
                  <c:v>-554.6681460396655</c:v>
                </c:pt>
                <c:pt idx="69">
                  <c:v>-565.489085246407</c:v>
                </c:pt>
                <c:pt idx="70">
                  <c:v>-576.048051069254</c:v>
                </c:pt>
                <c:pt idx="71">
                  <c:v>-586.3498824992072</c:v>
                </c:pt>
                <c:pt idx="72">
                  <c:v>-596.399412016692</c:v>
                </c:pt>
                <c:pt idx="73">
                  <c:v>-606.2014596628356</c:v>
                </c:pt>
                <c:pt idx="74">
                  <c:v>-615.7608275411482</c:v>
                </c:pt>
                <c:pt idx="75">
                  <c:v>-625.0822947289524</c:v>
                </c:pt>
                <c:pt idx="76">
                  <c:v>-634.170612577841</c:v>
                </c:pt>
                <c:pt idx="77">
                  <c:v>-643.0305003839574</c:v>
                </c:pt>
                <c:pt idx="78">
                  <c:v>-651.6666414079929</c:v>
                </c:pt>
                <c:pt idx="79">
                  <c:v>-660.083679226609</c:v>
                </c:pt>
                <c:pt idx="80">
                  <c:v>-668.2862143974262</c:v>
                </c:pt>
                <c:pt idx="81">
                  <c:v>-676.27880141952</c:v>
                </c:pt>
                <c:pt idx="82">
                  <c:v>-684.0659459735816</c:v>
                </c:pt>
                <c:pt idx="83">
                  <c:v>-691.6521024251074</c:v>
                </c:pt>
                <c:pt idx="84">
                  <c:v>-699.0416715756343</c:v>
                </c:pt>
                <c:pt idx="85">
                  <c:v>-706.238998647505</c:v>
                </c:pt>
                <c:pt idx="86">
                  <c:v>-713.2483714881097</c:v>
                </c:pt>
                <c:pt idx="87">
                  <c:v>-720.0740189804717</c:v>
                </c:pt>
                <c:pt idx="88">
                  <c:v>-726.7201096474197</c:v>
                </c:pt>
                <c:pt idx="89">
                  <c:v>-733.190750437679</c:v>
                </c:pt>
                <c:pt idx="90">
                  <c:v>-739.4899856820512</c:v>
                </c:pt>
                <c:pt idx="91">
                  <c:v>-745.6217962091235</c:v>
                </c:pt>
                <c:pt idx="92">
                  <c:v>-751.5900986103458</c:v>
                </c:pt>
                <c:pt idx="93">
                  <c:v>-757.3987446443585</c:v>
                </c:pt>
                <c:pt idx="94">
                  <c:v>-763.0515207716642</c:v>
                </c:pt>
                <c:pt idx="95">
                  <c:v>-768.552147810728</c:v>
                </c:pt>
                <c:pt idx="96">
                  <c:v>-773.9042807071631</c:v>
                </c:pt>
                <c:pt idx="97">
                  <c:v>-779.1115084083234</c:v>
                </c:pt>
                <c:pt idx="98">
                  <c:v>-784.1773538357074</c:v>
                </c:pt>
                <c:pt idx="99">
                  <c:v>-789.1052739479905</c:v>
                </c:pt>
                <c:pt idx="100">
                  <c:v>-793.8986598886973</c:v>
                </c:pt>
                <c:pt idx="101">
                  <c:v>-798.5608372110042</c:v>
                </c:pt>
                <c:pt idx="102">
                  <c:v>-803.095066175332</c:v>
                </c:pt>
                <c:pt idx="103">
                  <c:v>-807.5045421124864</c:v>
                </c:pt>
                <c:pt idx="104">
                  <c:v>-811.792395848258</c:v>
                </c:pt>
                <c:pt idx="105">
                  <c:v>-815.9616941839093</c:v>
                </c:pt>
                <c:pt idx="106">
                  <c:v>-820.0154404279632</c:v>
                </c:pt>
                <c:pt idx="107">
                  <c:v>-823.9565749748908</c:v>
                </c:pt>
                <c:pt idx="108">
                  <c:v>-827.7879759264131</c:v>
                </c:pt>
                <c:pt idx="109">
                  <c:v>-831.5124597515984</c:v>
                </c:pt>
                <c:pt idx="110">
                  <c:v>-835.1327819819371</c:v>
                </c:pt>
                <c:pt idx="111">
                  <c:v>-838.6516379381146</c:v>
                </c:pt>
                <c:pt idx="112">
                  <c:v>-842.0716634848864</c:v>
                </c:pt>
                <c:pt idx="113">
                  <c:v>-845.3954358111565</c:v>
                </c:pt>
                <c:pt idx="114">
                  <c:v>-848.625474232572</c:v>
                </c:pt>
                <c:pt idx="115">
                  <c:v>-851.7642410135144</c:v>
                </c:pt>
                <c:pt idx="116">
                  <c:v>-854.8141422061507</c:v>
                </c:pt>
                <c:pt idx="117">
                  <c:v>-857.7775285043983</c:v>
                </c:pt>
                <c:pt idx="118">
                  <c:v>-860.6566961101114</c:v>
                </c:pt>
                <c:pt idx="119">
                  <c:v>-863.453887609724</c:v>
                </c:pt>
              </c:numCache>
            </c:numRef>
          </c:yVal>
          <c:smooth val="1"/>
          <c:extLst xmlns:c16r2="http://schemas.microsoft.com/office/drawing/2015/06/chart">
            <c:ext xmlns:c16="http://schemas.microsoft.com/office/drawing/2014/chart" uri="{C3380CC4-5D6E-409C-BE32-E72D297353CC}">
              <c16:uniqueId val="{00000001-D42A-40DA-B145-787DFDC9CCA7}"/>
            </c:ext>
          </c:extLst>
        </c:ser>
        <c:dLbls>
          <c:showLegendKey val="0"/>
          <c:showVal val="0"/>
          <c:showCatName val="0"/>
          <c:showSerName val="0"/>
          <c:showPercent val="0"/>
          <c:showBubbleSize val="0"/>
        </c:dLbls>
        <c:axId val="-1145631536"/>
        <c:axId val="-1091943056"/>
      </c:scatterChart>
      <c:valAx>
        <c:axId val="-1145631536"/>
        <c:scaling>
          <c:orientation val="minMax"/>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1091943056"/>
        <c:crosses val="autoZero"/>
        <c:crossBetween val="midCat"/>
        <c:majorUnit val="2.0"/>
      </c:valAx>
      <c:valAx>
        <c:axId val="-1091943056"/>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1145631536"/>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2">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0.0</c:v>
                </c:pt>
                <c:pt idx="2">
                  <c:v>-447.208527644421</c:v>
                </c:pt>
                <c:pt idx="3">
                  <c:v>-1045.71715921408</c:v>
                </c:pt>
                <c:pt idx="4">
                  <c:v>-1695.02949647014</c:v>
                </c:pt>
                <c:pt idx="5">
                  <c:v>-2320.83149789544</c:v>
                </c:pt>
                <c:pt idx="6">
                  <c:v>-2967.88720383544</c:v>
                </c:pt>
                <c:pt idx="7">
                  <c:v>-3633.94806697059</c:v>
                </c:pt>
                <c:pt idx="8">
                  <c:v>-4317.181018948439</c:v>
                </c:pt>
                <c:pt idx="9">
                  <c:v>-5016.076682337863</c:v>
                </c:pt>
                <c:pt idx="10">
                  <c:v>-5729.378199310508</c:v>
                </c:pt>
                <c:pt idx="11">
                  <c:v>-6456.02603856293</c:v>
                </c:pt>
                <c:pt idx="12">
                  <c:v>-7195.115195929795</c:v>
                </c:pt>
                <c:pt idx="13">
                  <c:v>-1661.93439299725</c:v>
                </c:pt>
                <c:pt idx="14">
                  <c:v>-1007.631586043211</c:v>
                </c:pt>
                <c:pt idx="15">
                  <c:v>-415.5480322477408</c:v>
                </c:pt>
                <c:pt idx="16">
                  <c:v>121.1286082810489</c:v>
                </c:pt>
                <c:pt idx="17">
                  <c:v>607.9768558015114</c:v>
                </c:pt>
                <c:pt idx="18">
                  <c:v>1049.539475048333</c:v>
                </c:pt>
                <c:pt idx="19">
                  <c:v>1449.376072812476</c:v>
                </c:pt>
                <c:pt idx="20">
                  <c:v>1810.352723014518</c:v>
                </c:pt>
                <c:pt idx="21">
                  <c:v>2134.800363297761</c:v>
                </c:pt>
                <c:pt idx="22">
                  <c:v>2424.63719657939</c:v>
                </c:pt>
                <c:pt idx="23">
                  <c:v>2681.463342782017</c:v>
                </c:pt>
                <c:pt idx="24">
                  <c:v>2906.633976349723</c:v>
                </c:pt>
                <c:pt idx="25">
                  <c:v>3101.315787055343</c:v>
                </c:pt>
                <c:pt idx="26">
                  <c:v>3277.195506439125</c:v>
                </c:pt>
                <c:pt idx="27">
                  <c:v>3426.608772975788</c:v>
                </c:pt>
                <c:pt idx="28">
                  <c:v>3550.202658969883</c:v>
                </c:pt>
                <c:pt idx="29">
                  <c:v>3648.595891792514</c:v>
                </c:pt>
                <c:pt idx="30">
                  <c:v>3722.369524234952</c:v>
                </c:pt>
                <c:pt idx="31">
                  <c:v>3772.076314232242</c:v>
                </c:pt>
                <c:pt idx="32">
                  <c:v>3798.247551173717</c:v>
                </c:pt>
                <c:pt idx="33">
                  <c:v>3801.398290811595</c:v>
                </c:pt>
                <c:pt idx="34">
                  <c:v>3782.031248682714</c:v>
                </c:pt>
                <c:pt idx="35">
                  <c:v>3740.639663164804</c:v>
                </c:pt>
                <c:pt idx="36">
                  <c:v>3677.709369674977</c:v>
                </c:pt>
                <c:pt idx="37">
                  <c:v>3593.720272926451</c:v>
                </c:pt>
                <c:pt idx="38">
                  <c:v>3489.147361807851</c:v>
                </c:pt>
                <c:pt idx="39">
                  <c:v>3364.479608337698</c:v>
                </c:pt>
                <c:pt idx="40">
                  <c:v>3220.186950225941</c:v>
                </c:pt>
                <c:pt idx="41">
                  <c:v>3056.735264778696</c:v>
                </c:pt>
                <c:pt idx="42">
                  <c:v>2874.586559035699</c:v>
                </c:pt>
                <c:pt idx="43">
                  <c:v>2674.198975102719</c:v>
                </c:pt>
                <c:pt idx="44">
                  <c:v>2456.026718053152</c:v>
                </c:pt>
                <c:pt idx="45">
                  <c:v>2220.519930119323</c:v>
                </c:pt>
                <c:pt idx="46">
                  <c:v>1968.124529684195</c:v>
                </c:pt>
                <c:pt idx="47">
                  <c:v>1699.282028890029</c:v>
                </c:pt>
                <c:pt idx="48">
                  <c:v>1414.42934023391</c:v>
                </c:pt>
                <c:pt idx="49">
                  <c:v>1113.998579885764</c:v>
                </c:pt>
                <c:pt idx="50">
                  <c:v>798.4168734214734</c:v>
                </c:pt>
                <c:pt idx="51">
                  <c:v>468.1061680974206</c:v>
                </c:pt>
                <c:pt idx="52">
                  <c:v>123.483085920522</c:v>
                </c:pt>
                <c:pt idx="53">
                  <c:v>-235.041270200233</c:v>
                </c:pt>
                <c:pt idx="54">
                  <c:v>-607.0614714420401</c:v>
                </c:pt>
                <c:pt idx="55">
                  <c:v>-992.1779042224632</c:v>
                </c:pt>
                <c:pt idx="56">
                  <c:v>-1389.996897367505</c:v>
                </c:pt>
                <c:pt idx="57">
                  <c:v>-1800.130835240008</c:v>
                </c:pt>
                <c:pt idx="58">
                  <c:v>-2222.198256986495</c:v>
                </c:pt>
                <c:pt idx="59">
                  <c:v>-2655.82394222892</c:v>
                </c:pt>
                <c:pt idx="60">
                  <c:v>-3100.63898363521</c:v>
                </c:pt>
                <c:pt idx="61">
                  <c:v>-3556.28084688969</c:v>
                </c:pt>
                <c:pt idx="62">
                  <c:v>-4022.393418625043</c:v>
                </c:pt>
                <c:pt idx="63">
                  <c:v>-4498.62704292154</c:v>
                </c:pt>
                <c:pt idx="64">
                  <c:v>-4984.638546988203</c:v>
                </c:pt>
                <c:pt idx="65">
                  <c:v>-5480.091256590303</c:v>
                </c:pt>
                <c:pt idx="66">
                  <c:v>-5984.65500194605</c:v>
                </c:pt>
                <c:pt idx="67">
                  <c:v>-6498.006114649911</c:v>
                </c:pt>
                <c:pt idx="68">
                  <c:v>-7019.827416214883</c:v>
                </c:pt>
                <c:pt idx="69">
                  <c:v>-7549.808198803966</c:v>
                </c:pt>
                <c:pt idx="70">
                  <c:v>-8087.644198704557</c:v>
                </c:pt>
                <c:pt idx="71">
                  <c:v>-8633.03756307622</c:v>
                </c:pt>
                <c:pt idx="72">
                  <c:v>-9185.696810475689</c:v>
                </c:pt>
                <c:pt idx="73">
                  <c:v>-9745.336785646923</c:v>
                </c:pt>
                <c:pt idx="74">
                  <c:v>-10311.6786090334</c:v>
                </c:pt>
                <c:pt idx="75">
                  <c:v>-10884.44962145239</c:v>
                </c:pt>
                <c:pt idx="76">
                  <c:v>-11463.38332434439</c:v>
                </c:pt>
                <c:pt idx="77">
                  <c:v>-12048.2193159925</c:v>
                </c:pt>
                <c:pt idx="78">
                  <c:v>-12638.70322408013</c:v>
                </c:pt>
                <c:pt idx="79">
                  <c:v>-13234.58663494047</c:v>
                </c:pt>
                <c:pt idx="80">
                  <c:v>-13835.62701982926</c:v>
                </c:pt>
                <c:pt idx="81">
                  <c:v>-14441.58765852877</c:v>
                </c:pt>
                <c:pt idx="82">
                  <c:v>-15052.23756058044</c:v>
                </c:pt>
                <c:pt idx="83">
                  <c:v>-15667.35138442018</c:v>
                </c:pt>
                <c:pt idx="84">
                  <c:v>-16286.70935467733</c:v>
                </c:pt>
                <c:pt idx="85">
                  <c:v>-16910.09717787705</c:v>
                </c:pt>
                <c:pt idx="86">
                  <c:v>-17537.30595677919</c:v>
                </c:pt>
                <c:pt idx="87">
                  <c:v>-18168.13210356405</c:v>
                </c:pt>
                <c:pt idx="88">
                  <c:v>-18802.37725206543</c:v>
                </c:pt>
                <c:pt idx="89">
                  <c:v>-19439.84816923872</c:v>
                </c:pt>
                <c:pt idx="90">
                  <c:v>-20080.35666603929</c:v>
                </c:pt>
                <c:pt idx="91">
                  <c:v>-20723.71950787127</c:v>
                </c:pt>
                <c:pt idx="92">
                  <c:v>-21369.75832476308</c:v>
                </c:pt>
                <c:pt idx="93">
                  <c:v>-22018.29952140422</c:v>
                </c:pt>
                <c:pt idx="94">
                  <c:v>-22669.1741871819</c:v>
                </c:pt>
                <c:pt idx="95">
                  <c:v>-23322.21800633399</c:v>
                </c:pt>
                <c:pt idx="96">
                  <c:v>-23977.27116833329</c:v>
                </c:pt>
                <c:pt idx="97">
                  <c:v>-24634.17827860589</c:v>
                </c:pt>
                <c:pt idx="98">
                  <c:v>-25292.78826968323</c:v>
                </c:pt>
                <c:pt idx="99">
                  <c:v>-25952.95431287084</c:v>
                </c:pt>
                <c:pt idx="100">
                  <c:v>-26614.53373052348</c:v>
                </c:pt>
                <c:pt idx="101">
                  <c:v>-27277.38790899301</c:v>
                </c:pt>
                <c:pt idx="102">
                  <c:v>-27941.38221232397</c:v>
                </c:pt>
                <c:pt idx="103">
                  <c:v>-28606.38589675703</c:v>
                </c:pt>
                <c:pt idx="104">
                  <c:v>-29272.27202609607</c:v>
                </c:pt>
                <c:pt idx="105">
                  <c:v>-29938.91738799373</c:v>
                </c:pt>
                <c:pt idx="106">
                  <c:v>-30606.20241119936</c:v>
                </c:pt>
                <c:pt idx="107">
                  <c:v>-31274.01108381236</c:v>
                </c:pt>
                <c:pt idx="108">
                  <c:v>-31942.23087257848</c:v>
                </c:pt>
                <c:pt idx="109">
                  <c:v>-32610.7526432635</c:v>
                </c:pt>
                <c:pt idx="110">
                  <c:v>-33279.47058213125</c:v>
                </c:pt>
                <c:pt idx="111">
                  <c:v>-33948.282118555</c:v>
                </c:pt>
                <c:pt idx="112">
                  <c:v>-34617.08784878231</c:v>
                </c:pt>
                <c:pt idx="113">
                  <c:v>-35285.79146087447</c:v>
                </c:pt>
                <c:pt idx="114">
                  <c:v>-35954.2996608361</c:v>
                </c:pt>
                <c:pt idx="115">
                  <c:v>-36622.52209994683</c:v>
                </c:pt>
                <c:pt idx="116">
                  <c:v>-37290.37130330787</c:v>
                </c:pt>
                <c:pt idx="117">
                  <c:v>-37957.76259961403</c:v>
                </c:pt>
                <c:pt idx="118">
                  <c:v>-38624.61405215164</c:v>
                </c:pt>
                <c:pt idx="119">
                  <c:v>-39290.8463910314</c:v>
                </c:pt>
              </c:numCache>
            </c:numRef>
          </c:yVal>
          <c:smooth val="1"/>
          <c:extLst xmlns:c16r2="http://schemas.microsoft.com/office/drawing/2015/06/chart">
            <c:ext xmlns:c16="http://schemas.microsoft.com/office/drawing/2014/chart" uri="{C3380CC4-5D6E-409C-BE32-E72D297353CC}">
              <c16:uniqueId val="{00000000-08BC-4296-BF22-F52C913714A5}"/>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0.0</c:v>
                </c:pt>
                <c:pt idx="2">
                  <c:v>-859.8455816557386</c:v>
                </c:pt>
                <c:pt idx="3">
                  <c:v>-1640.368499053689</c:v>
                </c:pt>
                <c:pt idx="4">
                  <c:v>-2433.207348564966</c:v>
                </c:pt>
                <c:pt idx="5">
                  <c:v>-3306.753942801128</c:v>
                </c:pt>
                <c:pt idx="6">
                  <c:v>-4193.6278647478</c:v>
                </c:pt>
                <c:pt idx="7">
                  <c:v>-5084.832553140097</c:v>
                </c:pt>
                <c:pt idx="8">
                  <c:v>-5973.556077559315</c:v>
                </c:pt>
                <c:pt idx="9">
                  <c:v>-6854.676475701038</c:v>
                </c:pt>
                <c:pt idx="10">
                  <c:v>-7724.37817434622</c:v>
                </c:pt>
                <c:pt idx="11">
                  <c:v>-8579.854564661453</c:v>
                </c:pt>
                <c:pt idx="12">
                  <c:v>-9419.077413159142</c:v>
                </c:pt>
                <c:pt idx="13">
                  <c:v>-17626.9891758375</c:v>
                </c:pt>
                <c:pt idx="14">
                  <c:v>-20173.26005076405</c:v>
                </c:pt>
                <c:pt idx="15">
                  <c:v>-22645.41380977451</c:v>
                </c:pt>
                <c:pt idx="16">
                  <c:v>-25049.0134841275</c:v>
                </c:pt>
                <c:pt idx="17">
                  <c:v>-27388.72287025745</c:v>
                </c:pt>
                <c:pt idx="18">
                  <c:v>-29668.42453495213</c:v>
                </c:pt>
                <c:pt idx="19">
                  <c:v>-31891.18431794715</c:v>
                </c:pt>
                <c:pt idx="20">
                  <c:v>-34059.51597536023</c:v>
                </c:pt>
                <c:pt idx="21">
                  <c:v>-36175.50897369298</c:v>
                </c:pt>
                <c:pt idx="22">
                  <c:v>-38240.92702596598</c:v>
                </c:pt>
                <c:pt idx="23">
                  <c:v>-40257.28413806365</c:v>
                </c:pt>
                <c:pt idx="24">
                  <c:v>-42225.90322691538</c:v>
                </c:pt>
                <c:pt idx="25">
                  <c:v>-44147.96123660263</c:v>
                </c:pt>
                <c:pt idx="26">
                  <c:v>-46037.06243827247</c:v>
                </c:pt>
                <c:pt idx="27">
                  <c:v>-47884.24049377372</c:v>
                </c:pt>
                <c:pt idx="28">
                  <c:v>-49690.20935821256</c:v>
                </c:pt>
                <c:pt idx="29">
                  <c:v>-51455.67512728665</c:v>
                </c:pt>
                <c:pt idx="30">
                  <c:v>-53181.31992231544</c:v>
                </c:pt>
                <c:pt idx="31">
                  <c:v>-54867.80865620016</c:v>
                </c:pt>
                <c:pt idx="32">
                  <c:v>-56515.79373135608</c:v>
                </c:pt>
                <c:pt idx="33">
                  <c:v>-58125.9185920065</c:v>
                </c:pt>
                <c:pt idx="34">
                  <c:v>-59698.82026314405</c:v>
                </c:pt>
                <c:pt idx="35">
                  <c:v>-61235.13111583451</c:v>
                </c:pt>
                <c:pt idx="36">
                  <c:v>-62735.4800449786</c:v>
                </c:pt>
                <c:pt idx="37">
                  <c:v>-64200.4932034471</c:v>
                </c:pt>
                <c:pt idx="38">
                  <c:v>-65630.79440373595</c:v>
                </c:pt>
                <c:pt idx="39">
                  <c:v>-67027.02670867667</c:v>
                </c:pt>
                <c:pt idx="40">
                  <c:v>-68389.81332826843</c:v>
                </c:pt>
                <c:pt idx="41">
                  <c:v>-69719.7745915887</c:v>
                </c:pt>
                <c:pt idx="42">
                  <c:v>-71017.5278296343</c:v>
                </c:pt>
                <c:pt idx="43">
                  <c:v>-72283.6871024652</c:v>
                </c:pt>
                <c:pt idx="44">
                  <c:v>-73518.86288275737</c:v>
                </c:pt>
                <c:pt idx="45">
                  <c:v>-74723.66171357098</c:v>
                </c:pt>
                <c:pt idx="46">
                  <c:v>-75898.6858542974</c:v>
                </c:pt>
                <c:pt idx="47">
                  <c:v>-77044.53292497447</c:v>
                </c:pt>
                <c:pt idx="48">
                  <c:v>-78161.79555647854</c:v>
                </c:pt>
                <c:pt idx="49">
                  <c:v>-79251.06105204909</c:v>
                </c:pt>
                <c:pt idx="50">
                  <c:v>-80312.9110640127</c:v>
                </c:pt>
                <c:pt idx="51">
                  <c:v>-81347.92128836739</c:v>
                </c:pt>
                <c:pt idx="52">
                  <c:v>-82356.66121579456</c:v>
                </c:pt>
                <c:pt idx="53">
                  <c:v>-83339.69383500741</c:v>
                </c:pt>
                <c:pt idx="54">
                  <c:v>-84297.57538747911</c:v>
                </c:pt>
                <c:pt idx="55">
                  <c:v>-85230.85514367286</c:v>
                </c:pt>
                <c:pt idx="56">
                  <c:v>-86140.07520032495</c:v>
                </c:pt>
                <c:pt idx="57">
                  <c:v>-87025.77029831664</c:v>
                </c:pt>
                <c:pt idx="58">
                  <c:v>-87888.46766053601</c:v>
                </c:pt>
                <c:pt idx="59">
                  <c:v>-88728.68684901597</c:v>
                </c:pt>
                <c:pt idx="60">
                  <c:v>-89546.939640554</c:v>
                </c:pt>
                <c:pt idx="61">
                  <c:v>-90343.7299199809</c:v>
                </c:pt>
                <c:pt idx="62">
                  <c:v>-91119.55359021504</c:v>
                </c:pt>
                <c:pt idx="63">
                  <c:v>-91874.8984982301</c:v>
                </c:pt>
                <c:pt idx="64">
                  <c:v>-92610.24437606442</c:v>
                </c:pt>
                <c:pt idx="65">
                  <c:v>-93326.06279608344</c:v>
                </c:pt>
                <c:pt idx="66">
                  <c:v>-94022.81713952219</c:v>
                </c:pt>
                <c:pt idx="67">
                  <c:v>-94700.96257755873</c:v>
                </c:pt>
                <c:pt idx="68">
                  <c:v>-95360.9460641107</c:v>
                </c:pt>
                <c:pt idx="69">
                  <c:v>-96003.20633959965</c:v>
                </c:pt>
                <c:pt idx="70">
                  <c:v>-96628.1739449487</c:v>
                </c:pt>
                <c:pt idx="71">
                  <c:v>-97236.27124510173</c:v>
                </c:pt>
                <c:pt idx="72">
                  <c:v>-97827.91246139737</c:v>
                </c:pt>
                <c:pt idx="73">
                  <c:v>-98403.50371215035</c:v>
                </c:pt>
                <c:pt idx="74">
                  <c:v>-98963.44306082567</c:v>
                </c:pt>
                <c:pt idx="75">
                  <c:v>-99508.12057122689</c:v>
                </c:pt>
                <c:pt idx="76">
                  <c:v>-100037.9183691416</c:v>
                </c:pt>
                <c:pt idx="77">
                  <c:v>-100553.210709913</c:v>
                </c:pt>
                <c:pt idx="78">
                  <c:v>-101054.3640514497</c:v>
                </c:pt>
                <c:pt idx="79">
                  <c:v>-101541.7371321902</c:v>
                </c:pt>
                <c:pt idx="80">
                  <c:v>-102015.6810535823</c:v>
                </c:pt>
                <c:pt idx="81">
                  <c:v>-102476.5393666512</c:v>
                </c:pt>
                <c:pt idx="82">
                  <c:v>-102924.6481622584</c:v>
                </c:pt>
                <c:pt idx="83">
                  <c:v>-103360.3361646768</c:v>
                </c:pt>
                <c:pt idx="84">
                  <c:v>-103783.924828123</c:v>
                </c:pt>
                <c:pt idx="85">
                  <c:v>-104195.7284359177</c:v>
                </c:pt>
                <c:pt idx="86">
                  <c:v>-104596.0542019544</c:v>
                </c:pt>
                <c:pt idx="87">
                  <c:v>-104985.2023741865</c:v>
                </c:pt>
                <c:pt idx="88">
                  <c:v>-105363.466339849</c:v>
                </c:pt>
                <c:pt idx="89">
                  <c:v>-105731.1327321595</c:v>
                </c:pt>
                <c:pt idx="90">
                  <c:v>-106088.4815382496</c:v>
                </c:pt>
                <c:pt idx="91">
                  <c:v>-106435.7862081036</c:v>
                </c:pt>
                <c:pt idx="92">
                  <c:v>-106773.3137642825</c:v>
                </c:pt>
                <c:pt idx="93">
                  <c:v>-107101.3249122416</c:v>
                </c:pt>
                <c:pt idx="94">
                  <c:v>-107420.0741510486</c:v>
                </c:pt>
                <c:pt idx="95">
                  <c:v>-107729.8098843317</c:v>
                </c:pt>
                <c:pt idx="96">
                  <c:v>-108030.7745312934</c:v>
                </c:pt>
                <c:pt idx="97">
                  <c:v>-108323.2046376416</c:v>
                </c:pt>
                <c:pt idx="98">
                  <c:v>-108607.330986294</c:v>
                </c:pt>
                <c:pt idx="99">
                  <c:v>-108883.3787077324</c:v>
                </c:pt>
                <c:pt idx="100">
                  <c:v>-109151.56738988</c:v>
                </c:pt>
                <c:pt idx="101">
                  <c:v>-109412.1111873948</c:v>
                </c:pt>
                <c:pt idx="102">
                  <c:v>-109665.2189302758</c:v>
                </c:pt>
                <c:pt idx="103">
                  <c:v>-109911.094231689</c:v>
                </c:pt>
                <c:pt idx="104">
                  <c:v>-110149.9355949233</c:v>
                </c:pt>
                <c:pt idx="105">
                  <c:v>-110381.9365194029</c:v>
                </c:pt>
                <c:pt idx="106">
                  <c:v>-110607.2856056782</c:v>
                </c:pt>
                <c:pt idx="107">
                  <c:v>-110826.1666593337</c:v>
                </c:pt>
                <c:pt idx="108">
                  <c:v>-111038.7587937517</c:v>
                </c:pt>
                <c:pt idx="109">
                  <c:v>-111245.2365316776</c:v>
                </c:pt>
                <c:pt idx="110">
                  <c:v>-111445.7699055395</c:v>
                </c:pt>
                <c:pt idx="111">
                  <c:v>-111640.524556479</c:v>
                </c:pt>
                <c:pt idx="112">
                  <c:v>-111829.6618320535</c:v>
                </c:pt>
                <c:pt idx="113">
                  <c:v>-112013.3388825763</c:v>
                </c:pt>
                <c:pt idx="114">
                  <c:v>-112191.7087560678</c:v>
                </c:pt>
                <c:pt idx="115">
                  <c:v>-112364.9204917873</c:v>
                </c:pt>
                <c:pt idx="116">
                  <c:v>-112533.1192123273</c:v>
                </c:pt>
                <c:pt idx="117">
                  <c:v>-112696.4462142495</c:v>
                </c:pt>
                <c:pt idx="118">
                  <c:v>-112855.0390572486</c:v>
                </c:pt>
                <c:pt idx="119">
                  <c:v>-113009.0316518322</c:v>
                </c:pt>
              </c:numCache>
            </c:numRef>
          </c:yVal>
          <c:smooth val="1"/>
          <c:extLst xmlns:c16r2="http://schemas.microsoft.com/office/drawing/2015/06/chart">
            <c:ext xmlns:c16="http://schemas.microsoft.com/office/drawing/2014/chart" uri="{C3380CC4-5D6E-409C-BE32-E72D297353CC}">
              <c16:uniqueId val="{00000001-08BC-4296-BF22-F52C913714A5}"/>
            </c:ext>
          </c:extLst>
        </c:ser>
        <c:dLbls>
          <c:showLegendKey val="0"/>
          <c:showVal val="0"/>
          <c:showCatName val="0"/>
          <c:showSerName val="0"/>
          <c:showPercent val="0"/>
          <c:showBubbleSize val="0"/>
        </c:dLbls>
        <c:axId val="-1091661104"/>
        <c:axId val="-1091658560"/>
      </c:scatterChart>
      <c:valAx>
        <c:axId val="-1091661104"/>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091658560"/>
        <c:crosses val="autoZero"/>
        <c:crossBetween val="midCat"/>
      </c:valAx>
      <c:valAx>
        <c:axId val="-1091658560"/>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91661104"/>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2">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0.0</c:v>
                </c:pt>
                <c:pt idx="1">
                  <c:v>0.0</c:v>
                </c:pt>
                <c:pt idx="2">
                  <c:v>-0.784267248398601</c:v>
                </c:pt>
                <c:pt idx="3">
                  <c:v>-1.828261647680347</c:v>
                </c:pt>
                <c:pt idx="4">
                  <c:v>-2.949062615707817</c:v>
                </c:pt>
                <c:pt idx="5">
                  <c:v>-4.011323929188302</c:v>
                </c:pt>
                <c:pt idx="6">
                  <c:v>-5.100381356064989</c:v>
                </c:pt>
                <c:pt idx="7">
                  <c:v>-6.213599539910589</c:v>
                </c:pt>
                <c:pt idx="8">
                  <c:v>-7.34889855408187</c:v>
                </c:pt>
                <c:pt idx="9">
                  <c:v>-8.504612224110314</c:v>
                </c:pt>
                <c:pt idx="10">
                  <c:v>-9.679381824052768</c:v>
                </c:pt>
                <c:pt idx="11">
                  <c:v>-10.87207653633213</c:v>
                </c:pt>
                <c:pt idx="12">
                  <c:v>-12.08173414026801</c:v>
                </c:pt>
                <c:pt idx="13">
                  <c:v>-2.193593689026511</c:v>
                </c:pt>
                <c:pt idx="14">
                  <c:v>-1.113330026870062</c:v>
                </c:pt>
                <c:pt idx="15">
                  <c:v>-0.147141457702128</c:v>
                </c:pt>
                <c:pt idx="16">
                  <c:v>0.719571162418879</c:v>
                </c:pt>
                <c:pt idx="17">
                  <c:v>1.498561899775859</c:v>
                </c:pt>
                <c:pt idx="18">
                  <c:v>2.199252045705089</c:v>
                </c:pt>
                <c:pt idx="19">
                  <c:v>2.828932512326628</c:v>
                </c:pt>
                <c:pt idx="20">
                  <c:v>3.393380916973728</c:v>
                </c:pt>
                <c:pt idx="21">
                  <c:v>3.897214610914989</c:v>
                </c:pt>
                <c:pt idx="22">
                  <c:v>4.344162034119154</c:v>
                </c:pt>
                <c:pt idx="23">
                  <c:v>4.737271345756337</c:v>
                </c:pt>
                <c:pt idx="24">
                  <c:v>5.079070673289606</c:v>
                </c:pt>
                <c:pt idx="25">
                  <c:v>5.371691060007378</c:v>
                </c:pt>
                <c:pt idx="26">
                  <c:v>5.635836498620074</c:v>
                </c:pt>
                <c:pt idx="27">
                  <c:v>5.857617621705264</c:v>
                </c:pt>
                <c:pt idx="28">
                  <c:v>6.038137838870671</c:v>
                </c:pt>
                <c:pt idx="29">
                  <c:v>6.17843893925451</c:v>
                </c:pt>
                <c:pt idx="30">
                  <c:v>6.279487560321331</c:v>
                </c:pt>
                <c:pt idx="31">
                  <c:v>6.342194458198791</c:v>
                </c:pt>
                <c:pt idx="32">
                  <c:v>6.367428472738713</c:v>
                </c:pt>
                <c:pt idx="33">
                  <c:v>6.356027138789841</c:v>
                </c:pt>
                <c:pt idx="34">
                  <c:v>6.308804523562321</c:v>
                </c:pt>
                <c:pt idx="35">
                  <c:v>6.226556953170935</c:v>
                </c:pt>
                <c:pt idx="36">
                  <c:v>6.110067138581462</c:v>
                </c:pt>
                <c:pt idx="37">
                  <c:v>5.960107092307135</c:v>
                </c:pt>
                <c:pt idx="38">
                  <c:v>5.77744013569309</c:v>
                </c:pt>
                <c:pt idx="39">
                  <c:v>5.562854508350871</c:v>
                </c:pt>
                <c:pt idx="40">
                  <c:v>5.317104465296075</c:v>
                </c:pt>
                <c:pt idx="41">
                  <c:v>5.040937400797747</c:v>
                </c:pt>
                <c:pt idx="42">
                  <c:v>4.735094244886611</c:v>
                </c:pt>
                <c:pt idx="43">
                  <c:v>4.400309516432161</c:v>
                </c:pt>
                <c:pt idx="44">
                  <c:v>4.037311231153351</c:v>
                </c:pt>
                <c:pt idx="45">
                  <c:v>3.646820710233032</c:v>
                </c:pt>
                <c:pt idx="46">
                  <c:v>3.229552324667293</c:v>
                </c:pt>
                <c:pt idx="47">
                  <c:v>2.786213201181044</c:v>
                </c:pt>
                <c:pt idx="48">
                  <c:v>2.317502908793267</c:v>
                </c:pt>
                <c:pt idx="49">
                  <c:v>1.824113140009877</c:v>
                </c:pt>
                <c:pt idx="50">
                  <c:v>1.306727396725273</c:v>
                </c:pt>
                <c:pt idx="51">
                  <c:v>0.766020687984292</c:v>
                </c:pt>
                <c:pt idx="52">
                  <c:v>0.202659300028336</c:v>
                </c:pt>
                <c:pt idx="53">
                  <c:v>-0.382699517967376</c:v>
                </c:pt>
                <c:pt idx="54">
                  <c:v>-0.989407798930415</c:v>
                </c:pt>
                <c:pt idx="55">
                  <c:v>-1.616827079255836</c:v>
                </c:pt>
                <c:pt idx="56">
                  <c:v>-2.26432859648553</c:v>
                </c:pt>
                <c:pt idx="57">
                  <c:v>-2.931293463427892</c:v>
                </c:pt>
                <c:pt idx="58">
                  <c:v>-3.617112819178144</c:v>
                </c:pt>
                <c:pt idx="59">
                  <c:v>-4.321187957752929</c:v>
                </c:pt>
                <c:pt idx="60">
                  <c:v>-5.042930435218429</c:v>
                </c:pt>
                <c:pt idx="61">
                  <c:v>-5.781762156302192</c:v>
                </c:pt>
                <c:pt idx="62">
                  <c:v>-6.537115441530021</c:v>
                </c:pt>
                <c:pt idx="63">
                  <c:v>-7.30843307597961</c:v>
                </c:pt>
                <c:pt idx="64">
                  <c:v>-8.095168340731648</c:v>
                </c:pt>
                <c:pt idx="65">
                  <c:v>-8.89678502800325</c:v>
                </c:pt>
                <c:pt idx="66">
                  <c:v>-9.712757441207801</c:v>
                </c:pt>
                <c:pt idx="67">
                  <c:v>-10.54257038087985</c:v>
                </c:pt>
                <c:pt idx="68">
                  <c:v>-11.38571911745253</c:v>
                </c:pt>
                <c:pt idx="69">
                  <c:v>-12.24170935184393</c:v>
                </c:pt>
                <c:pt idx="70">
                  <c:v>-13.11005716475252</c:v>
                </c:pt>
                <c:pt idx="71">
                  <c:v>-13.99028895553597</c:v>
                </c:pt>
                <c:pt idx="72">
                  <c:v>-14.8819413714874</c:v>
                </c:pt>
                <c:pt idx="73">
                  <c:v>-15.78456122829821</c:v>
                </c:pt>
                <c:pt idx="74">
                  <c:v>-16.69770542243491</c:v>
                </c:pt>
                <c:pt idx="75">
                  <c:v>-17.6209408361417</c:v>
                </c:pt>
                <c:pt idx="76">
                  <c:v>-18.55384423571659</c:v>
                </c:pt>
                <c:pt idx="77">
                  <c:v>-19.49600216369213</c:v>
                </c:pt>
                <c:pt idx="78">
                  <c:v>-20.44701082549555</c:v>
                </c:pt>
                <c:pt idx="79">
                  <c:v>-21.40647597115312</c:v>
                </c:pt>
                <c:pt idx="80">
                  <c:v>-22.37401277254753</c:v>
                </c:pt>
                <c:pt idx="81">
                  <c:v>-23.34924569671971</c:v>
                </c:pt>
                <c:pt idx="82">
                  <c:v>-24.3318083756697</c:v>
                </c:pt>
                <c:pt idx="83">
                  <c:v>-25.32134347309329</c:v>
                </c:pt>
                <c:pt idx="84">
                  <c:v>-26.31750254844751</c:v>
                </c:pt>
                <c:pt idx="85">
                  <c:v>-27.31994591872931</c:v>
                </c:pt>
                <c:pt idx="86">
                  <c:v>-28.32834251831287</c:v>
                </c:pt>
                <c:pt idx="87">
                  <c:v>-29.34236975718754</c:v>
                </c:pt>
                <c:pt idx="88">
                  <c:v>-30.36171337789096</c:v>
                </c:pt>
                <c:pt idx="89">
                  <c:v>-31.38606731143268</c:v>
                </c:pt>
                <c:pt idx="90">
                  <c:v>-32.41513353247647</c:v>
                </c:pt>
                <c:pt idx="91">
                  <c:v>-33.44862191402863</c:v>
                </c:pt>
                <c:pt idx="92">
                  <c:v>-34.48625008186495</c:v>
                </c:pt>
                <c:pt idx="93">
                  <c:v>-35.52774326891436</c:v>
                </c:pt>
                <c:pt idx="94">
                  <c:v>-36.5728341697962</c:v>
                </c:pt>
                <c:pt idx="95">
                  <c:v>-37.6212627957004</c:v>
                </c:pt>
                <c:pt idx="96">
                  <c:v>-38.67277632977811</c:v>
                </c:pt>
                <c:pt idx="97">
                  <c:v>-39.72712898320505</c:v>
                </c:pt>
                <c:pt idx="98">
                  <c:v>-40.78408185205897</c:v>
                </c:pt>
                <c:pt idx="99">
                  <c:v>-41.84340277515376</c:v>
                </c:pt>
                <c:pt idx="100">
                  <c:v>-42.90486619294149</c:v>
                </c:pt>
                <c:pt idx="101">
                  <c:v>-43.9682530076095</c:v>
                </c:pt>
                <c:pt idx="102">
                  <c:v>-45.03335044445925</c:v>
                </c:pt>
                <c:pt idx="103">
                  <c:v>-46.09995191467896</c:v>
                </c:pt>
                <c:pt idx="104">
                  <c:v>-47.16785687957863</c:v>
                </c:pt>
                <c:pt idx="105">
                  <c:v>-48.23687071637777</c:v>
                </c:pt>
                <c:pt idx="106">
                  <c:v>-49.30680458560443</c:v>
                </c:pt>
                <c:pt idx="107">
                  <c:v>-50.37747530017341</c:v>
                </c:pt>
                <c:pt idx="108">
                  <c:v>-51.4487051962015</c:v>
                </c:pt>
                <c:pt idx="109">
                  <c:v>-52.52032200559952</c:v>
                </c:pt>
                <c:pt idx="110">
                  <c:v>-53.592158730494</c:v>
                </c:pt>
                <c:pt idx="111">
                  <c:v>-54.66405351951094</c:v>
                </c:pt>
                <c:pt idx="112">
                  <c:v>-55.73584954595253</c:v>
                </c:pt>
                <c:pt idx="113">
                  <c:v>-56.80739488789797</c:v>
                </c:pt>
                <c:pt idx="114">
                  <c:v>-57.87854241024817</c:v>
                </c:pt>
                <c:pt idx="115">
                  <c:v>-58.94914964873335</c:v>
                </c:pt>
                <c:pt idx="116">
                  <c:v>-60.01907869590118</c:v>
                </c:pt>
                <c:pt idx="117">
                  <c:v>-61.08819608908615</c:v>
                </c:pt>
                <c:pt idx="118">
                  <c:v>-62.15637270038251</c:v>
                </c:pt>
                <c:pt idx="119">
                  <c:v>-63.22348362861165</c:v>
                </c:pt>
              </c:numCache>
            </c:numRef>
          </c:yVal>
          <c:smooth val="1"/>
          <c:extLst xmlns:c16r2="http://schemas.microsoft.com/office/drawing/2015/06/chart">
            <c:ext xmlns:c16="http://schemas.microsoft.com/office/drawing/2014/chart" uri="{C3380CC4-5D6E-409C-BE32-E72D297353CC}">
              <c16:uniqueId val="{00000000-EFAA-4F0C-88A5-D8CA1390ACB7}"/>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0.0</c:v>
                </c:pt>
                <c:pt idx="1">
                  <c:v>0.0</c:v>
                </c:pt>
                <c:pt idx="2">
                  <c:v>-0.539176807099602</c:v>
                </c:pt>
                <c:pt idx="3">
                  <c:v>-0.991093897638348</c:v>
                </c:pt>
                <c:pt idx="4">
                  <c:v>-1.439876937289386</c:v>
                </c:pt>
                <c:pt idx="5">
                  <c:v>-1.960949234079044</c:v>
                </c:pt>
                <c:pt idx="6">
                  <c:v>-2.491304546400488</c:v>
                </c:pt>
                <c:pt idx="7">
                  <c:v>-3.024851697004988</c:v>
                </c:pt>
                <c:pt idx="8">
                  <c:v>-3.556997549502808</c:v>
                </c:pt>
                <c:pt idx="9">
                  <c:v>-4.084306227996836</c:v>
                </c:pt>
                <c:pt idx="10">
                  <c:v>-4.604234962425059</c:v>
                </c:pt>
                <c:pt idx="11">
                  <c:v>-5.114929360157199</c:v>
                </c:pt>
                <c:pt idx="12">
                  <c:v>-5.615064773384461</c:v>
                </c:pt>
                <c:pt idx="13">
                  <c:v>-12.62040985607168</c:v>
                </c:pt>
                <c:pt idx="14">
                  <c:v>-14.5077157144438</c:v>
                </c:pt>
                <c:pt idx="15">
                  <c:v>-16.31814626177609</c:v>
                </c:pt>
                <c:pt idx="16">
                  <c:v>-18.0590634528788</c:v>
                </c:pt>
                <c:pt idx="17">
                  <c:v>-19.73662711006425</c:v>
                </c:pt>
                <c:pt idx="18">
                  <c:v>-21.35599930194441</c:v>
                </c:pt>
                <c:pt idx="19">
                  <c:v>-22.92134473536548</c:v>
                </c:pt>
                <c:pt idx="20">
                  <c:v>-24.43612493510382</c:v>
                </c:pt>
                <c:pt idx="21">
                  <c:v>-25.90325039899269</c:v>
                </c:pt>
                <c:pt idx="22">
                  <c:v>-27.32519863499056</c:v>
                </c:pt>
                <c:pt idx="23">
                  <c:v>-28.70410590223764</c:v>
                </c:pt>
                <c:pt idx="24">
                  <c:v>-30.04183853965854</c:v>
                </c:pt>
                <c:pt idx="25">
                  <c:v>-31.34004844756159</c:v>
                </c:pt>
                <c:pt idx="26">
                  <c:v>-32.61128857596189</c:v>
                </c:pt>
                <c:pt idx="27">
                  <c:v>-33.84790060997982</c:v>
                </c:pt>
                <c:pt idx="28">
                  <c:v>-35.05091645278915</c:v>
                </c:pt>
                <c:pt idx="29">
                  <c:v>-36.2213184407368</c:v>
                </c:pt>
                <c:pt idx="30">
                  <c:v>-37.36002952252854</c:v>
                </c:pt>
                <c:pt idx="31">
                  <c:v>-38.46792332237528</c:v>
                </c:pt>
                <c:pt idx="32">
                  <c:v>-39.54583169698533</c:v>
                </c:pt>
                <c:pt idx="33">
                  <c:v>-40.59455079945128</c:v>
                </c:pt>
                <c:pt idx="34">
                  <c:v>-41.61484584547111</c:v>
                </c:pt>
                <c:pt idx="35">
                  <c:v>-42.6074548698798</c:v>
                </c:pt>
                <c:pt idx="36">
                  <c:v>-43.57309169788898</c:v>
                </c:pt>
                <c:pt idx="37">
                  <c:v>-44.51244830538176</c:v>
                </c:pt>
                <c:pt idx="38">
                  <c:v>-45.42619670374278</c:v>
                </c:pt>
                <c:pt idx="39">
                  <c:v>-46.31500939654872</c:v>
                </c:pt>
                <c:pt idx="40">
                  <c:v>-47.17952570108577</c:v>
                </c:pt>
                <c:pt idx="41">
                  <c:v>-48.02036823397811</c:v>
                </c:pt>
                <c:pt idx="42">
                  <c:v>-48.83814386248944</c:v>
                </c:pt>
                <c:pt idx="43">
                  <c:v>-49.63344443252565</c:v>
                </c:pt>
                <c:pt idx="44">
                  <c:v>-50.40684738423514</c:v>
                </c:pt>
                <c:pt idx="45">
                  <c:v>-51.15891627924675</c:v>
                </c:pt>
                <c:pt idx="46">
                  <c:v>-51.8902012588716</c:v>
                </c:pt>
                <c:pt idx="47">
                  <c:v>-52.60123944806217</c:v>
                </c:pt>
                <c:pt idx="48">
                  <c:v>-53.2925553166566</c:v>
                </c:pt>
                <c:pt idx="49">
                  <c:v>-53.96466100686623</c:v>
                </c:pt>
                <c:pt idx="50">
                  <c:v>-54.61805663402147</c:v>
                </c:pt>
                <c:pt idx="51">
                  <c:v>-55.25323056599422</c:v>
                </c:pt>
                <c:pt idx="52">
                  <c:v>-55.87065971813904</c:v>
                </c:pt>
                <c:pt idx="53">
                  <c:v>-56.47080977346669</c:v>
                </c:pt>
                <c:pt idx="54">
                  <c:v>-57.0541354190341</c:v>
                </c:pt>
                <c:pt idx="55">
                  <c:v>-57.62108057347454</c:v>
                </c:pt>
                <c:pt idx="56">
                  <c:v>-58.17207860700212</c:v>
                </c:pt>
                <c:pt idx="57">
                  <c:v>-58.70755255509069</c:v>
                </c:pt>
                <c:pt idx="58">
                  <c:v>-59.22791532676286</c:v>
                </c:pt>
                <c:pt idx="59">
                  <c:v>-59.73356990820853</c:v>
                </c:pt>
                <c:pt idx="60">
                  <c:v>-60.22490956229763</c:v>
                </c:pt>
                <c:pt idx="61">
                  <c:v>-60.70231802441264</c:v>
                </c:pt>
                <c:pt idx="62">
                  <c:v>-61.16616969493885</c:v>
                </c:pt>
                <c:pt idx="63">
                  <c:v>-61.61682982865671</c:v>
                </c:pt>
                <c:pt idx="64">
                  <c:v>-62.05465472123947</c:v>
                </c:pt>
                <c:pt idx="65">
                  <c:v>-62.47999189304888</c:v>
                </c:pt>
                <c:pt idx="66">
                  <c:v>-62.89318027022896</c:v>
                </c:pt>
                <c:pt idx="67">
                  <c:v>-63.29455036323802</c:v>
                </c:pt>
                <c:pt idx="68">
                  <c:v>-63.68442444285981</c:v>
                </c:pt>
                <c:pt idx="69">
                  <c:v>-64.06311671374804</c:v>
                </c:pt>
                <c:pt idx="70">
                  <c:v>-64.4309334855263</c:v>
                </c:pt>
                <c:pt idx="71">
                  <c:v>-64.78817334145894</c:v>
                </c:pt>
                <c:pt idx="72">
                  <c:v>-65.13512730471288</c:v>
                </c:pt>
                <c:pt idx="73">
                  <c:v>-65.47207900220221</c:v>
                </c:pt>
                <c:pt idx="74">
                  <c:v>-65.79930482603268</c:v>
                </c:pt>
                <c:pt idx="75">
                  <c:v>-66.11707409253268</c:v>
                </c:pt>
                <c:pt idx="76">
                  <c:v>-66.42564919887861</c:v>
                </c:pt>
                <c:pt idx="77">
                  <c:v>-66.725285777305</c:v>
                </c:pt>
                <c:pt idx="78">
                  <c:v>-67.01623284690068</c:v>
                </c:pt>
                <c:pt idx="79">
                  <c:v>-67.29873296299081</c:v>
                </c:pt>
                <c:pt idx="80">
                  <c:v>-67.57302236409635</c:v>
                </c:pt>
                <c:pt idx="81">
                  <c:v>-67.83933111647745</c:v>
                </c:pt>
                <c:pt idx="82">
                  <c:v>-68.09788325625931</c:v>
                </c:pt>
                <c:pt idx="83">
                  <c:v>-68.34889692913853</c:v>
                </c:pt>
                <c:pt idx="84">
                  <c:v>-68.59258452768395</c:v>
                </c:pt>
                <c:pt idx="85">
                  <c:v>-68.8291528262239</c:v>
                </c:pt>
                <c:pt idx="86">
                  <c:v>-69.05880311333792</c:v>
                </c:pt>
                <c:pt idx="87">
                  <c:v>-69.28173132195268</c:v>
                </c:pt>
                <c:pt idx="88">
                  <c:v>-69.49812815705788</c:v>
                </c:pt>
                <c:pt idx="89">
                  <c:v>-69.7081792210521</c:v>
                </c:pt>
                <c:pt idx="90">
                  <c:v>-69.91206513672805</c:v>
                </c:pt>
                <c:pt idx="91">
                  <c:v>-70.10996166791566</c:v>
                </c:pt>
                <c:pt idx="92">
                  <c:v>-70.30203983779627</c:v>
                </c:pt>
                <c:pt idx="93">
                  <c:v>-70.48846604490914</c:v>
                </c:pt>
                <c:pt idx="94">
                  <c:v>-70.66940217685462</c:v>
                </c:pt>
                <c:pt idx="95">
                  <c:v>-70.8450057217426</c:v>
                </c:pt>
                <c:pt idx="96">
                  <c:v>-71.01542987736677</c:v>
                </c:pt>
                <c:pt idx="97">
                  <c:v>-71.18082365816553</c:v>
                </c:pt>
                <c:pt idx="98">
                  <c:v>-71.34133199996691</c:v>
                </c:pt>
                <c:pt idx="99">
                  <c:v>-71.4970958625485</c:v>
                </c:pt>
                <c:pt idx="100">
                  <c:v>-71.64825233004045</c:v>
                </c:pt>
                <c:pt idx="101">
                  <c:v>-71.7949347091945</c:v>
                </c:pt>
                <c:pt idx="102">
                  <c:v>-71.9372726255423</c:v>
                </c:pt>
                <c:pt idx="103">
                  <c:v>-72.07539211747327</c:v>
                </c:pt>
                <c:pt idx="104">
                  <c:v>-72.2094157282626</c:v>
                </c:pt>
                <c:pt idx="105">
                  <c:v>-72.33946259606292</c:v>
                </c:pt>
                <c:pt idx="106">
                  <c:v>-72.4656485419127</c:v>
                </c:pt>
                <c:pt idx="107">
                  <c:v>-72.58808615576501</c:v>
                </c:pt>
                <c:pt idx="108">
                  <c:v>-72.70688488058228</c:v>
                </c:pt>
                <c:pt idx="109">
                  <c:v>-72.82215109451921</c:v>
                </c:pt>
                <c:pt idx="110">
                  <c:v>-72.93398819122945</c:v>
                </c:pt>
                <c:pt idx="111">
                  <c:v>-73.04249665831906</c:v>
                </c:pt>
                <c:pt idx="112">
                  <c:v>-73.14777415398127</c:v>
                </c:pt>
                <c:pt idx="113">
                  <c:v>-73.2499155818485</c:v>
                </c:pt>
                <c:pt idx="114">
                  <c:v>-73.3490131640748</c:v>
                </c:pt>
                <c:pt idx="115">
                  <c:v>-73.44515651270378</c:v>
                </c:pt>
                <c:pt idx="116">
                  <c:v>-73.53843269933017</c:v>
                </c:pt>
                <c:pt idx="117">
                  <c:v>-73.62892632309867</c:v>
                </c:pt>
                <c:pt idx="118">
                  <c:v>-73.71671957706958</c:v>
                </c:pt>
                <c:pt idx="119">
                  <c:v>-73.80189231297282</c:v>
                </c:pt>
              </c:numCache>
            </c:numRef>
          </c:yVal>
          <c:smooth val="1"/>
          <c:extLst xmlns:c16r2="http://schemas.microsoft.com/office/drawing/2015/06/chart">
            <c:ext xmlns:c16="http://schemas.microsoft.com/office/drawing/2014/chart" uri="{C3380CC4-5D6E-409C-BE32-E72D297353CC}">
              <c16:uniqueId val="{00000001-EFAA-4F0C-88A5-D8CA1390ACB7}"/>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0.0</c:v>
                </c:pt>
                <c:pt idx="1">
                  <c:v>0.0</c:v>
                </c:pt>
                <c:pt idx="2">
                  <c:v>-1.323444055498203</c:v>
                </c:pt>
                <c:pt idx="3">
                  <c:v>-2.819355545318694</c:v>
                </c:pt>
                <c:pt idx="4">
                  <c:v>-4.388939552997177</c:v>
                </c:pt>
                <c:pt idx="5">
                  <c:v>-5.97227316326735</c:v>
                </c:pt>
                <c:pt idx="6">
                  <c:v>-7.591685902465445</c:v>
                </c:pt>
                <c:pt idx="7">
                  <c:v>-9.238451236915481</c:v>
                </c:pt>
                <c:pt idx="8">
                  <c:v>-10.9058961035847</c:v>
                </c:pt>
                <c:pt idx="9">
                  <c:v>-12.58891845210733</c:v>
                </c:pt>
                <c:pt idx="10">
                  <c:v>-14.28361678647775</c:v>
                </c:pt>
                <c:pt idx="11">
                  <c:v>-15.98700589648938</c:v>
                </c:pt>
                <c:pt idx="12">
                  <c:v>-17.69679891365235</c:v>
                </c:pt>
                <c:pt idx="13">
                  <c:v>-14.81400354509815</c:v>
                </c:pt>
                <c:pt idx="14">
                  <c:v>-15.62104574131372</c:v>
                </c:pt>
                <c:pt idx="15">
                  <c:v>-16.46528771947824</c:v>
                </c:pt>
                <c:pt idx="16">
                  <c:v>-17.33949229045988</c:v>
                </c:pt>
                <c:pt idx="17">
                  <c:v>-18.2380652102885</c:v>
                </c:pt>
                <c:pt idx="18">
                  <c:v>-19.15674725623926</c:v>
                </c:pt>
                <c:pt idx="19">
                  <c:v>-20.09241222303895</c:v>
                </c:pt>
                <c:pt idx="20">
                  <c:v>-21.04274401813008</c:v>
                </c:pt>
                <c:pt idx="21">
                  <c:v>-22.00603578807763</c:v>
                </c:pt>
                <c:pt idx="22">
                  <c:v>-22.98103660087142</c:v>
                </c:pt>
                <c:pt idx="23">
                  <c:v>-23.96683455648144</c:v>
                </c:pt>
                <c:pt idx="24">
                  <c:v>-24.96276786636878</c:v>
                </c:pt>
                <c:pt idx="25">
                  <c:v>-25.96835738755412</c:v>
                </c:pt>
                <c:pt idx="26">
                  <c:v>-26.97545207734173</c:v>
                </c:pt>
                <c:pt idx="27">
                  <c:v>-27.99028298827448</c:v>
                </c:pt>
                <c:pt idx="28">
                  <c:v>-29.0127786139186</c:v>
                </c:pt>
                <c:pt idx="29">
                  <c:v>-30.04287950148237</c:v>
                </c:pt>
                <c:pt idx="30">
                  <c:v>-31.08054196220722</c:v>
                </c:pt>
                <c:pt idx="31">
                  <c:v>-32.12572886417643</c:v>
                </c:pt>
                <c:pt idx="32">
                  <c:v>-33.17840322424652</c:v>
                </c:pt>
                <c:pt idx="33">
                  <c:v>-34.2385236606613</c:v>
                </c:pt>
                <c:pt idx="34">
                  <c:v>-35.30604132190884</c:v>
                </c:pt>
                <c:pt idx="35">
                  <c:v>-36.3808979167089</c:v>
                </c:pt>
                <c:pt idx="36">
                  <c:v>-37.46302455930714</c:v>
                </c:pt>
                <c:pt idx="37">
                  <c:v>-38.55234121307458</c:v>
                </c:pt>
                <c:pt idx="38">
                  <c:v>-39.64875656804997</c:v>
                </c:pt>
                <c:pt idx="39">
                  <c:v>-40.75215488819772</c:v>
                </c:pt>
                <c:pt idx="40">
                  <c:v>-41.86242123578954</c:v>
                </c:pt>
                <c:pt idx="41">
                  <c:v>-42.97943083318042</c:v>
                </c:pt>
                <c:pt idx="42">
                  <c:v>-44.10304961760287</c:v>
                </c:pt>
                <c:pt idx="43">
                  <c:v>-45.23313491609347</c:v>
                </c:pt>
                <c:pt idx="44">
                  <c:v>-46.3695361530818</c:v>
                </c:pt>
                <c:pt idx="45">
                  <c:v>-47.51209556901382</c:v>
                </c:pt>
                <c:pt idx="46">
                  <c:v>-48.66064893420421</c:v>
                </c:pt>
                <c:pt idx="47">
                  <c:v>-49.8150262468812</c:v>
                </c:pt>
                <c:pt idx="48">
                  <c:v>-50.97505240786337</c:v>
                </c:pt>
                <c:pt idx="49">
                  <c:v>-52.14054786685664</c:v>
                </c:pt>
                <c:pt idx="50">
                  <c:v>-53.31132923729599</c:v>
                </c:pt>
                <c:pt idx="51">
                  <c:v>-54.48720987800975</c:v>
                </c:pt>
                <c:pt idx="52">
                  <c:v>-55.66800041811066</c:v>
                </c:pt>
                <c:pt idx="53">
                  <c:v>-56.85350929143419</c:v>
                </c:pt>
                <c:pt idx="54">
                  <c:v>-58.0435432179646</c:v>
                </c:pt>
                <c:pt idx="55">
                  <c:v>-59.23790765273039</c:v>
                </c:pt>
                <c:pt idx="56">
                  <c:v>-60.43640720348785</c:v>
                </c:pt>
                <c:pt idx="57">
                  <c:v>-61.63884601851846</c:v>
                </c:pt>
                <c:pt idx="58">
                  <c:v>-62.84502814594093</c:v>
                </c:pt>
                <c:pt idx="59">
                  <c:v>-64.05475786596155</c:v>
                </c:pt>
                <c:pt idx="60">
                  <c:v>-65.26783999751606</c:v>
                </c:pt>
                <c:pt idx="61">
                  <c:v>-66.48408018071487</c:v>
                </c:pt>
                <c:pt idx="62">
                  <c:v>-67.70328513646839</c:v>
                </c:pt>
                <c:pt idx="63">
                  <c:v>-68.92526290463624</c:v>
                </c:pt>
                <c:pt idx="64">
                  <c:v>-70.1498230619715</c:v>
                </c:pt>
                <c:pt idx="65">
                  <c:v>-71.37677692105208</c:v>
                </c:pt>
                <c:pt idx="66">
                  <c:v>-72.60593771143608</c:v>
                </c:pt>
                <c:pt idx="67">
                  <c:v>-73.8371207441181</c:v>
                </c:pt>
                <c:pt idx="68">
                  <c:v>-75.0701435603125</c:v>
                </c:pt>
                <c:pt idx="69">
                  <c:v>-76.30482606559194</c:v>
                </c:pt>
                <c:pt idx="70">
                  <c:v>-77.5409906502787</c:v>
                </c:pt>
                <c:pt idx="71">
                  <c:v>-78.77846229699466</c:v>
                </c:pt>
                <c:pt idx="72">
                  <c:v>-80.0170686762003</c:v>
                </c:pt>
                <c:pt idx="73">
                  <c:v>-81.25664023050048</c:v>
                </c:pt>
                <c:pt idx="74">
                  <c:v>-82.4970102484676</c:v>
                </c:pt>
                <c:pt idx="75">
                  <c:v>-83.73801492867464</c:v>
                </c:pt>
                <c:pt idx="76">
                  <c:v>-84.97949343459504</c:v>
                </c:pt>
                <c:pt idx="77">
                  <c:v>-86.22128794099702</c:v>
                </c:pt>
                <c:pt idx="78">
                  <c:v>-87.4632436723965</c:v>
                </c:pt>
                <c:pt idx="79">
                  <c:v>-88.70520893414431</c:v>
                </c:pt>
                <c:pt idx="80">
                  <c:v>-89.94703513664385</c:v>
                </c:pt>
                <c:pt idx="81">
                  <c:v>-91.18857681319737</c:v>
                </c:pt>
                <c:pt idx="82">
                  <c:v>-92.4296916319292</c:v>
                </c:pt>
                <c:pt idx="83">
                  <c:v>-93.67024040223168</c:v>
                </c:pt>
                <c:pt idx="84">
                  <c:v>-94.91008707613148</c:v>
                </c:pt>
                <c:pt idx="85">
                  <c:v>-96.14909874495345</c:v>
                </c:pt>
                <c:pt idx="86">
                  <c:v>-97.38714563165098</c:v>
                </c:pt>
                <c:pt idx="87">
                  <c:v>-98.6241010791401</c:v>
                </c:pt>
                <c:pt idx="88">
                  <c:v>-99.85984153494864</c:v>
                </c:pt>
                <c:pt idx="89">
                  <c:v>-101.0942465324848</c:v>
                </c:pt>
                <c:pt idx="90">
                  <c:v>-102.327198669205</c:v>
                </c:pt>
                <c:pt idx="91">
                  <c:v>-103.5585835819441</c:v>
                </c:pt>
                <c:pt idx="92">
                  <c:v>-104.7882899196616</c:v>
                </c:pt>
                <c:pt idx="93">
                  <c:v>-106.0162093138235</c:v>
                </c:pt>
                <c:pt idx="94">
                  <c:v>-107.2422363466517</c:v>
                </c:pt>
                <c:pt idx="95">
                  <c:v>-108.4662685174431</c:v>
                </c:pt>
                <c:pt idx="96">
                  <c:v>-109.6882062071449</c:v>
                </c:pt>
                <c:pt idx="97">
                  <c:v>-110.9079526413707</c:v>
                </c:pt>
                <c:pt idx="98">
                  <c:v>-112.125413852026</c:v>
                </c:pt>
                <c:pt idx="99">
                  <c:v>-113.3404986377022</c:v>
                </c:pt>
                <c:pt idx="100">
                  <c:v>-114.5531185229821</c:v>
                </c:pt>
                <c:pt idx="101">
                  <c:v>-115.7631877168039</c:v>
                </c:pt>
                <c:pt idx="102">
                  <c:v>-116.9706230700014</c:v>
                </c:pt>
                <c:pt idx="103">
                  <c:v>-118.1753440321529</c:v>
                </c:pt>
                <c:pt idx="104">
                  <c:v>-119.3772726078412</c:v>
                </c:pt>
                <c:pt idx="105">
                  <c:v>-120.5763333124412</c:v>
                </c:pt>
                <c:pt idx="106">
                  <c:v>-121.7724531275176</c:v>
                </c:pt>
                <c:pt idx="107">
                  <c:v>-122.9655614559386</c:v>
                </c:pt>
                <c:pt idx="108">
                  <c:v>-124.1555900767838</c:v>
                </c:pt>
                <c:pt idx="109">
                  <c:v>-125.3424731001189</c:v>
                </c:pt>
                <c:pt idx="110">
                  <c:v>-126.5261469217237</c:v>
                </c:pt>
                <c:pt idx="111">
                  <c:v>-127.70655017783</c:v>
                </c:pt>
                <c:pt idx="112">
                  <c:v>-128.8836236999344</c:v>
                </c:pt>
                <c:pt idx="113">
                  <c:v>-130.0573104697465</c:v>
                </c:pt>
                <c:pt idx="114">
                  <c:v>-131.2275555743232</c:v>
                </c:pt>
                <c:pt idx="115">
                  <c:v>-132.3943061614372</c:v>
                </c:pt>
                <c:pt idx="116">
                  <c:v>-133.5575113952314</c:v>
                </c:pt>
                <c:pt idx="117">
                  <c:v>-134.717122412185</c:v>
                </c:pt>
                <c:pt idx="118">
                  <c:v>-135.8730922774524</c:v>
                </c:pt>
                <c:pt idx="119">
                  <c:v>-137.0253759415847</c:v>
                </c:pt>
              </c:numCache>
            </c:numRef>
          </c:yVal>
          <c:smooth val="1"/>
          <c:extLst xmlns:c16r2="http://schemas.microsoft.com/office/drawing/2015/06/chart">
            <c:ext xmlns:c16="http://schemas.microsoft.com/office/drawing/2014/chart" uri="{C3380CC4-5D6E-409C-BE32-E72D297353CC}">
              <c16:uniqueId val="{00000002-EFAA-4F0C-88A5-D8CA1390ACB7}"/>
            </c:ext>
          </c:extLst>
        </c:ser>
        <c:dLbls>
          <c:showLegendKey val="0"/>
          <c:showVal val="0"/>
          <c:showCatName val="0"/>
          <c:showSerName val="0"/>
          <c:showPercent val="0"/>
          <c:showBubbleSize val="0"/>
        </c:dLbls>
        <c:axId val="-1648514240"/>
        <c:axId val="-1648511696"/>
      </c:scatterChart>
      <c:valAx>
        <c:axId val="-1648514240"/>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648511696"/>
        <c:crosses val="autoZero"/>
        <c:crossBetween val="midCat"/>
      </c:valAx>
      <c:valAx>
        <c:axId val="-164851169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48514240"/>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2">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0.0</c:v>
                </c:pt>
                <c:pt idx="2">
                  <c:v>-107.4439660283384</c:v>
                </c:pt>
                <c:pt idx="3">
                  <c:v>-190.7145165332196</c:v>
                </c:pt>
                <c:pt idx="4">
                  <c:v>-255.3041042636723</c:v>
                </c:pt>
                <c:pt idx="5">
                  <c:v>-305.404822273379</c:v>
                </c:pt>
                <c:pt idx="6">
                  <c:v>-344.2684833668776</c:v>
                </c:pt>
                <c:pt idx="7">
                  <c:v>-374.4176664548173</c:v>
                </c:pt>
                <c:pt idx="8">
                  <c:v>-397.809184663706</c:v>
                </c:pt>
                <c:pt idx="9">
                  <c:v>-415.9609129632069</c:v>
                </c:pt>
                <c:pt idx="10">
                  <c:v>-430.0501892266187</c:v>
                </c:pt>
                <c:pt idx="11">
                  <c:v>-440.9901602200291</c:v>
                </c:pt>
                <c:pt idx="12">
                  <c:v>-449.4890157701169</c:v>
                </c:pt>
                <c:pt idx="13">
                  <c:v>-456.095946327248</c:v>
                </c:pt>
                <c:pt idx="14">
                  <c:v>-461.2347264076016</c:v>
                </c:pt>
                <c:pt idx="15">
                  <c:v>-465.294937262587</c:v>
                </c:pt>
                <c:pt idx="16">
                  <c:v>-468.5186370328896</c:v>
                </c:pt>
                <c:pt idx="17">
                  <c:v>-471.0929029760806</c:v>
                </c:pt>
                <c:pt idx="18">
                  <c:v>-473.1627463982178</c:v>
                </c:pt>
                <c:pt idx="19">
                  <c:v>-474.8405549588508</c:v>
                </c:pt>
                <c:pt idx="20">
                  <c:v>-476.2134170267156</c:v>
                </c:pt>
                <c:pt idx="21">
                  <c:v>-477.3488039866585</c:v>
                </c:pt>
                <c:pt idx="22">
                  <c:v>-478.2989784118016</c:v>
                </c:pt>
                <c:pt idx="23">
                  <c:v>-479.1044135956421</c:v>
                </c:pt>
                <c:pt idx="24">
                  <c:v>-479.7964459838706</c:v>
                </c:pt>
                <c:pt idx="25">
                  <c:v>-480.3993324165538</c:v>
                </c:pt>
                <c:pt idx="26">
                  <c:v>-480.9318455795976</c:v>
                </c:pt>
                <c:pt idx="27">
                  <c:v>-481.4085076073329</c:v>
                </c:pt>
                <c:pt idx="28">
                  <c:v>-481.8406550441162</c:v>
                </c:pt>
                <c:pt idx="29">
                  <c:v>-482.2370534682883</c:v>
                </c:pt>
                <c:pt idx="30">
                  <c:v>-482.6044786984163</c:v>
                </c:pt>
                <c:pt idx="31">
                  <c:v>-482.9481685542036</c:v>
                </c:pt>
                <c:pt idx="32">
                  <c:v>-483.2721728211241</c:v>
                </c:pt>
                <c:pt idx="33">
                  <c:v>-483.5796242653468</c:v>
                </c:pt>
                <c:pt idx="34">
                  <c:v>-483.8729484315266</c:v>
                </c:pt>
                <c:pt idx="35">
                  <c:v>-484.1540259801394</c:v>
                </c:pt>
                <c:pt idx="36">
                  <c:v>-484.4243182360485</c:v>
                </c:pt>
                <c:pt idx="37">
                  <c:v>-484.6849642263958</c:v>
                </c:pt>
                <c:pt idx="38">
                  <c:v>-484.9368556285019</c:v>
                </c:pt>
                <c:pt idx="39">
                  <c:v>-485.180694607589</c:v>
                </c:pt>
                <c:pt idx="40">
                  <c:v>-485.4170383998226</c:v>
                </c:pt>
                <c:pt idx="41">
                  <c:v>-485.6463338237892</c:v>
                </c:pt>
                <c:pt idx="42">
                  <c:v>-485.8689436313292</c:v>
                </c:pt>
                <c:pt idx="43">
                  <c:v>-486.0851667341267</c:v>
                </c:pt>
                <c:pt idx="44">
                  <c:v>-486.2952537016432</c:v>
                </c:pt>
                <c:pt idx="45">
                  <c:v>-486.4994186082586</c:v>
                </c:pt>
                <c:pt idx="46">
                  <c:v>-486.6978480645932</c:v>
                </c:pt>
                <c:pt idx="47">
                  <c:v>-486.8907080793375</c:v>
                </c:pt>
                <c:pt idx="48">
                  <c:v>-487.078149252006</c:v>
                </c:pt>
                <c:pt idx="49">
                  <c:v>-487.2603106834034</c:v>
                </c:pt>
                <c:pt idx="50">
                  <c:v>-487.4373229031596</c:v>
                </c:pt>
                <c:pt idx="51">
                  <c:v>-487.6093100452769</c:v>
                </c:pt>
                <c:pt idx="52">
                  <c:v>-487.7763914501867</c:v>
                </c:pt>
                <c:pt idx="53">
                  <c:v>-487.9386828307852</c:v>
                </c:pt>
                <c:pt idx="54">
                  <c:v>-488.0962971086808</c:v>
                </c:pt>
                <c:pt idx="55">
                  <c:v>-488.2493450018614</c:v>
                </c:pt>
                <c:pt idx="56">
                  <c:v>-488.3979354260869</c:v>
                </c:pt>
                <c:pt idx="57">
                  <c:v>-488.5421757581868</c:v>
                </c:pt>
                <c:pt idx="58">
                  <c:v>-488.682171997766</c:v>
                </c:pt>
                <c:pt idx="59">
                  <c:v>-488.8180288552405</c:v>
                </c:pt>
                <c:pt idx="60">
                  <c:v>-488.949849787396</c:v>
                </c:pt>
                <c:pt idx="61">
                  <c:v>-489.0777369964889</c:v>
                </c:pt>
                <c:pt idx="62">
                  <c:v>-489.2017914048889</c:v>
                </c:pt>
                <c:pt idx="63">
                  <c:v>-489.3221126141987</c:v>
                </c:pt>
                <c:pt idx="64">
                  <c:v>-489.4387988555789</c:v>
                </c:pt>
                <c:pt idx="65">
                  <c:v>-489.5519469359845</c:v>
                </c:pt>
                <c:pt idx="66">
                  <c:v>-489.661652183883</c:v>
                </c:pt>
                <c:pt idx="67">
                  <c:v>-489.7680083968879</c:v>
                </c:pt>
                <c:pt idx="68">
                  <c:v>-489.8711077929406</c:v>
                </c:pt>
                <c:pt idx="69">
                  <c:v>-489.9710409661482</c:v>
                </c:pt>
                <c:pt idx="70">
                  <c:v>-490.0678968479264</c:v>
                </c:pt>
                <c:pt idx="71">
                  <c:v>-490.1617626737854</c:v>
                </c:pt>
                <c:pt idx="72">
                  <c:v>-490.2527239558203</c:v>
                </c:pt>
                <c:pt idx="73">
                  <c:v>-490.3408644608768</c:v>
                </c:pt>
                <c:pt idx="74">
                  <c:v>-490.4262661941804</c:v>
                </c:pt>
                <c:pt idx="75">
                  <c:v>-490.509009388171</c:v>
                </c:pt>
                <c:pt idx="76">
                  <c:v>-490.5891724962036</c:v>
                </c:pt>
                <c:pt idx="77">
                  <c:v>-490.6668321908467</c:v>
                </c:pt>
                <c:pt idx="78">
                  <c:v>-490.742063366299</c:v>
                </c:pt>
                <c:pt idx="79">
                  <c:v>-490.8149391446772</c:v>
                </c:pt>
                <c:pt idx="80">
                  <c:v>-490.8855308857761</c:v>
                </c:pt>
                <c:pt idx="81">
                  <c:v>-490.9539081999231</c:v>
                </c:pt>
                <c:pt idx="82">
                  <c:v>-491.020138963691</c:v>
                </c:pt>
                <c:pt idx="83">
                  <c:v>-491.0842893380537</c:v>
                </c:pt>
                <c:pt idx="84">
                  <c:v>-491.1464237887864</c:v>
                </c:pt>
                <c:pt idx="85">
                  <c:v>-491.2066051087717</c:v>
                </c:pt>
                <c:pt idx="86">
                  <c:v>-491.2648944420282</c:v>
                </c:pt>
                <c:pt idx="87">
                  <c:v>-491.3213513091513</c:v>
                </c:pt>
                <c:pt idx="88">
                  <c:v>-491.376033634023</c:v>
                </c:pt>
                <c:pt idx="89">
                  <c:v>-491.4289977715586</c:v>
                </c:pt>
                <c:pt idx="90">
                  <c:v>-491.4802985363658</c:v>
                </c:pt>
                <c:pt idx="91">
                  <c:v>-491.529989231989</c:v>
                </c:pt>
                <c:pt idx="92">
                  <c:v>-491.5781216808776</c:v>
                </c:pt>
                <c:pt idx="93">
                  <c:v>-491.6247462546759</c:v>
                </c:pt>
                <c:pt idx="94">
                  <c:v>-491.669911904826</c:v>
                </c:pt>
                <c:pt idx="95">
                  <c:v>-491.7136661934473</c:v>
                </c:pt>
                <c:pt idx="96">
                  <c:v>-491.7560553241958</c:v>
                </c:pt>
                <c:pt idx="97">
                  <c:v>-491.7971241732648</c:v>
                </c:pt>
                <c:pt idx="98">
                  <c:v>-491.8369163202231</c:v>
                </c:pt>
                <c:pt idx="99">
                  <c:v>-491.8754740788073</c:v>
                </c:pt>
                <c:pt idx="100">
                  <c:v>-491.9128385274213</c:v>
                </c:pt>
                <c:pt idx="101">
                  <c:v>-491.9490495394948</c:v>
                </c:pt>
                <c:pt idx="102">
                  <c:v>-491.984145813455</c:v>
                </c:pt>
                <c:pt idx="103">
                  <c:v>-492.0181649024269</c:v>
                </c:pt>
                <c:pt idx="104">
                  <c:v>-492.0511432435101</c:v>
                </c:pt>
                <c:pt idx="105">
                  <c:v>-492.0831161866763</c:v>
                </c:pt>
                <c:pt idx="106">
                  <c:v>-492.1141180232407</c:v>
                </c:pt>
                <c:pt idx="107">
                  <c:v>-492.144182013836</c:v>
                </c:pt>
                <c:pt idx="108">
                  <c:v>-492.1733404159656</c:v>
                </c:pt>
                <c:pt idx="109">
                  <c:v>-492.2016245110055</c:v>
                </c:pt>
                <c:pt idx="110">
                  <c:v>-492.2290646307494</c:v>
                </c:pt>
                <c:pt idx="111">
                  <c:v>-492.255690183413</c:v>
                </c:pt>
                <c:pt idx="112">
                  <c:v>-492.2815296791122</c:v>
                </c:pt>
                <c:pt idx="113">
                  <c:v>-492.3066107548148</c:v>
                </c:pt>
                <c:pt idx="114">
                  <c:v>-492.3309601987664</c:v>
                </c:pt>
                <c:pt idx="115">
                  <c:v>-492.354603974353</c:v>
                </c:pt>
                <c:pt idx="116">
                  <c:v>-492.3775672434643</c:v>
                </c:pt>
                <c:pt idx="117">
                  <c:v>-492.3998743892895</c:v>
                </c:pt>
                <c:pt idx="118">
                  <c:v>-492.4215490385689</c:v>
                </c:pt>
                <c:pt idx="119">
                  <c:v>-492.4426140833691</c:v>
                </c:pt>
              </c:numCache>
            </c:numRef>
          </c:yVal>
          <c:smooth val="1"/>
          <c:extLst xmlns:c16r2="http://schemas.microsoft.com/office/drawing/2015/06/chart">
            <c:ext xmlns:c16="http://schemas.microsoft.com/office/drawing/2014/chart" uri="{C3380CC4-5D6E-409C-BE32-E72D297353CC}">
              <c16:uniqueId val="{00000000-74EA-4BEF-9F8D-49050D36C02C}"/>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249.7606829457785</c:v>
                </c:pt>
                <c:pt idx="2">
                  <c:v>226.7037495494564</c:v>
                </c:pt>
                <c:pt idx="3">
                  <c:v>207.3908475680064</c:v>
                </c:pt>
                <c:pt idx="4">
                  <c:v>190.83610372164</c:v>
                </c:pt>
                <c:pt idx="5">
                  <c:v>176.4145835112587</c:v>
                </c:pt>
                <c:pt idx="6">
                  <c:v>163.644842966484</c:v>
                </c:pt>
                <c:pt idx="7">
                  <c:v>152.155990323558</c:v>
                </c:pt>
                <c:pt idx="8">
                  <c:v>141.662692190037</c:v>
                </c:pt>
                <c:pt idx="9">
                  <c:v>131.9458004127277</c:v>
                </c:pt>
                <c:pt idx="10">
                  <c:v>122.83733551924</c:v>
                </c:pt>
                <c:pt idx="11">
                  <c:v>114.208848599796</c:v>
                </c:pt>
                <c:pt idx="12">
                  <c:v>105.96240310435</c:v>
                </c:pt>
                <c:pt idx="13">
                  <c:v>563.4428261780379</c:v>
                </c:pt>
                <c:pt idx="14">
                  <c:v>524.5872309311296</c:v>
                </c:pt>
                <c:pt idx="15">
                  <c:v>492.4246154896333</c:v>
                </c:pt>
                <c:pt idx="16">
                  <c:v>465.2019240866172</c:v>
                </c:pt>
                <c:pt idx="17">
                  <c:v>441.8124839787422</c:v>
                </c:pt>
                <c:pt idx="18">
                  <c:v>421.4016393523609</c:v>
                </c:pt>
                <c:pt idx="19">
                  <c:v>403.3090657924307</c:v>
                </c:pt>
                <c:pt idx="20">
                  <c:v>387.025010242846</c:v>
                </c:pt>
                <c:pt idx="21">
                  <c:v>372.1563510803938</c:v>
                </c:pt>
                <c:pt idx="22">
                  <c:v>358.4002736624405</c:v>
                </c:pt>
                <c:pt idx="23">
                  <c:v>345.5238545854854</c:v>
                </c:pt>
                <c:pt idx="24">
                  <c:v>333.3482303287443</c:v>
                </c:pt>
                <c:pt idx="25">
                  <c:v>321.7363226880692</c:v>
                </c:pt>
                <c:pt idx="26">
                  <c:v>311.3732052960326</c:v>
                </c:pt>
                <c:pt idx="27">
                  <c:v>301.313614720978</c:v>
                </c:pt>
                <c:pt idx="28">
                  <c:v>291.5071257287005</c:v>
                </c:pt>
                <c:pt idx="29">
                  <c:v>281.9179095200465</c:v>
                </c:pt>
                <c:pt idx="30">
                  <c:v>272.5193130411511</c:v>
                </c:pt>
                <c:pt idx="31">
                  <c:v>263.2916869595541</c:v>
                </c:pt>
                <c:pt idx="32">
                  <c:v>254.2207113738443</c:v>
                </c:pt>
                <c:pt idx="33">
                  <c:v>245.296102855172</c:v>
                </c:pt>
                <c:pt idx="34">
                  <c:v>236.5106170964364</c:v>
                </c:pt>
                <c:pt idx="35">
                  <c:v>227.8592806618444</c:v>
                </c:pt>
                <c:pt idx="36">
                  <c:v>219.3388002366035</c:v>
                </c:pt>
                <c:pt idx="37">
                  <c:v>210.9471093461778</c:v>
                </c:pt>
                <c:pt idx="38">
                  <c:v>202.6830214921933</c:v>
                </c:pt>
                <c:pt idx="39">
                  <c:v>194.5473159883954</c:v>
                </c:pt>
                <c:pt idx="40">
                  <c:v>186.5396682818599</c:v>
                </c:pt>
                <c:pt idx="41">
                  <c:v>178.660034346587</c:v>
                </c:pt>
                <c:pt idx="42">
                  <c:v>170.9085414066751</c:v>
                </c:pt>
                <c:pt idx="43">
                  <c:v>163.2853989931873</c:v>
                </c:pt>
                <c:pt idx="44">
                  <c:v>155.7908334146563</c:v>
                </c:pt>
                <c:pt idx="45">
                  <c:v>148.425040240894</c:v>
                </c:pt>
                <c:pt idx="46">
                  <c:v>141.188150583115</c:v>
                </c:pt>
                <c:pt idx="47">
                  <c:v>134.0802079071356</c:v>
                </c:pt>
                <c:pt idx="48">
                  <c:v>127.1011528554052</c:v>
                </c:pt>
                <c:pt idx="49">
                  <c:v>120.2508141269684</c:v>
                </c:pt>
                <c:pt idx="50">
                  <c:v>113.5289039095707</c:v>
                </c:pt>
                <c:pt idx="51">
                  <c:v>106.9350167020813</c:v>
                </c:pt>
                <c:pt idx="52">
                  <c:v>100.4686329548216</c:v>
                </c:pt>
                <c:pt idx="53">
                  <c:v>94.12911951894038</c:v>
                </c:pt>
                <c:pt idx="54">
                  <c:v>87.91573408870081</c:v>
                </c:pt>
                <c:pt idx="55">
                  <c:v>81.82763053887675</c:v>
                </c:pt>
                <c:pt idx="56">
                  <c:v>75.86386482568415</c:v>
                </c:pt>
                <c:pt idx="57">
                  <c:v>70.02340121988406</c:v>
                </c:pt>
                <c:pt idx="58">
                  <c:v>64.30511869945528</c:v>
                </c:pt>
                <c:pt idx="59">
                  <c:v>58.70781737134</c:v>
                </c:pt>
                <c:pt idx="60">
                  <c:v>53.23022482691722</c:v>
                </c:pt>
                <c:pt idx="61">
                  <c:v>47.87100236157858</c:v>
                </c:pt>
                <c:pt idx="62">
                  <c:v>42.62875100822274</c:v>
                </c:pt>
                <c:pt idx="63">
                  <c:v>37.50201735099363</c:v>
                </c:pt>
                <c:pt idx="64">
                  <c:v>32.48929909562374</c:v>
                </c:pt>
                <c:pt idx="65">
                  <c:v>27.58905038749126</c:v>
                </c:pt>
                <c:pt idx="66">
                  <c:v>22.79968686091543</c:v>
                </c:pt>
                <c:pt idx="67">
                  <c:v>18.11959042253111</c:v>
                </c:pt>
                <c:pt idx="68">
                  <c:v>13.54711377053718</c:v>
                </c:pt>
                <c:pt idx="69">
                  <c:v>9.08058465424038</c:v>
                </c:pt>
                <c:pt idx="70">
                  <c:v>4.71830988003876</c:v>
                </c:pt>
                <c:pt idx="71">
                  <c:v>0.458579071768327</c:v>
                </c:pt>
                <c:pt idx="72">
                  <c:v>-3.700331805708083</c:v>
                </c:pt>
                <c:pt idx="73">
                  <c:v>-7.760157150927625</c:v>
                </c:pt>
                <c:pt idx="74">
                  <c:v>-11.7226386479828</c:v>
                </c:pt>
                <c:pt idx="75">
                  <c:v>-15.58952239694554</c:v>
                </c:pt>
                <c:pt idx="76">
                  <c:v>-19.36255624261175</c:v>
                </c:pt>
                <c:pt idx="77">
                  <c:v>-23.04348729223675</c:v>
                </c:pt>
                <c:pt idx="78">
                  <c:v>-26.63405961222525</c:v>
                </c:pt>
                <c:pt idx="79">
                  <c:v>-30.13601209486296</c:v>
                </c:pt>
                <c:pt idx="80">
                  <c:v>-33.5510764862758</c:v>
                </c:pt>
                <c:pt idx="81">
                  <c:v>-36.88097556637747</c:v>
                </c:pt>
                <c:pt idx="82">
                  <c:v>-40.12742147328114</c:v>
                </c:pt>
                <c:pt idx="83">
                  <c:v>-43.29211416349808</c:v>
                </c:pt>
                <c:pt idx="84">
                  <c:v>-46.37674000062998</c:v>
                </c:pt>
                <c:pt idx="85">
                  <c:v>-49.38297046531719</c:v>
                </c:pt>
                <c:pt idx="86">
                  <c:v>-52.31246097905547</c:v>
                </c:pt>
                <c:pt idx="87">
                  <c:v>-55.16684983581418</c:v>
                </c:pt>
                <c:pt idx="88">
                  <c:v>-57.94775723457096</c:v>
                </c:pt>
                <c:pt idx="89">
                  <c:v>-60.6567844071247</c:v>
                </c:pt>
                <c:pt idx="90">
                  <c:v>-63.295512835322</c:v>
                </c:pt>
                <c:pt idx="91">
                  <c:v>-65.86550355220278</c:v>
                </c:pt>
                <c:pt idx="92">
                  <c:v>-68.36829652202414</c:v>
                </c:pt>
                <c:pt idx="93">
                  <c:v>-70.80541009410008</c:v>
                </c:pt>
                <c:pt idx="94">
                  <c:v>-73.17834052616915</c:v>
                </c:pt>
                <c:pt idx="95">
                  <c:v>-75.48856157222097</c:v>
                </c:pt>
                <c:pt idx="96">
                  <c:v>-77.73752413139682</c:v>
                </c:pt>
                <c:pt idx="97">
                  <c:v>-79.92665595333566</c:v>
                </c:pt>
                <c:pt idx="98">
                  <c:v>-82.05736139678137</c:v>
                </c:pt>
                <c:pt idx="99">
                  <c:v>-84.13102123730985</c:v>
                </c:pt>
                <c:pt idx="100">
                  <c:v>-86.14899252147633</c:v>
                </c:pt>
                <c:pt idx="101">
                  <c:v>-88.11260846351415</c:v>
                </c:pt>
                <c:pt idx="102">
                  <c:v>-90.02317838243101</c:v>
                </c:pt>
                <c:pt idx="103">
                  <c:v>-91.88198767565395</c:v>
                </c:pt>
                <c:pt idx="104">
                  <c:v>-93.69029782748184</c:v>
                </c:pt>
                <c:pt idx="105">
                  <c:v>-95.4493464491674</c:v>
                </c:pt>
                <c:pt idx="106">
                  <c:v>-97.16034734863939</c:v>
                </c:pt>
                <c:pt idx="107">
                  <c:v>-98.82449062738465</c:v>
                </c:pt>
                <c:pt idx="108">
                  <c:v>-100.4429428024421</c:v>
                </c:pt>
                <c:pt idx="109">
                  <c:v>-102.0168469514199</c:v>
                </c:pt>
                <c:pt idx="110">
                  <c:v>-103.5473228787996</c:v>
                </c:pt>
                <c:pt idx="111">
                  <c:v>-105.0354673018943</c:v>
                </c:pt>
                <c:pt idx="112">
                  <c:v>-106.4823540539865</c:v>
                </c:pt>
                <c:pt idx="113">
                  <c:v>-107.889034304193</c:v>
                </c:pt>
                <c:pt idx="114">
                  <c:v>-109.256536791787</c:v>
                </c:pt>
                <c:pt idx="115">
                  <c:v>-110.585868073852</c:v>
                </c:pt>
                <c:pt idx="116">
                  <c:v>-111.8780127847853</c:v>
                </c:pt>
                <c:pt idx="117">
                  <c:v>-113.1339339068625</c:v>
                </c:pt>
                <c:pt idx="118">
                  <c:v>-114.3545730500691</c:v>
                </c:pt>
                <c:pt idx="119">
                  <c:v>-115.5408507406304</c:v>
                </c:pt>
              </c:numCache>
            </c:numRef>
          </c:yVal>
          <c:smooth val="1"/>
          <c:extLst xmlns:c16r2="http://schemas.microsoft.com/office/drawing/2015/06/chart">
            <c:ext xmlns:c16="http://schemas.microsoft.com/office/drawing/2014/chart" uri="{C3380CC4-5D6E-409C-BE32-E72D297353CC}">
              <c16:uniqueId val="{00000001-74EA-4BEF-9F8D-49050D36C02C}"/>
            </c:ext>
          </c:extLst>
        </c:ser>
        <c:dLbls>
          <c:showLegendKey val="0"/>
          <c:showVal val="0"/>
          <c:showCatName val="0"/>
          <c:showSerName val="0"/>
          <c:showPercent val="0"/>
          <c:showBubbleSize val="0"/>
        </c:dLbls>
        <c:axId val="-1159038496"/>
        <c:axId val="-1159035952"/>
      </c:scatterChart>
      <c:valAx>
        <c:axId val="-1159038496"/>
        <c:scaling>
          <c:orientation val="minMax"/>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1159035952"/>
        <c:crosses val="autoZero"/>
        <c:crossBetween val="midCat"/>
        <c:majorUnit val="2.0"/>
      </c:valAx>
      <c:valAx>
        <c:axId val="-1159035952"/>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1159038496"/>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249.7606829457451</c:v>
                </c:pt>
                <c:pt idx="2">
                  <c:v>475.2606153134024</c:v>
                </c:pt>
                <c:pt idx="3">
                  <c:v>680.3463436788646</c:v>
                </c:pt>
                <c:pt idx="4">
                  <c:v>867.8640518907193</c:v>
                </c:pt>
                <c:pt idx="5">
                  <c:v>1040.024356026831</c:v>
                </c:pt>
                <c:pt idx="6">
                  <c:v>1198.548127583321</c:v>
                </c:pt>
                <c:pt idx="7">
                  <c:v>1344.778846252733</c:v>
                </c:pt>
                <c:pt idx="8">
                  <c:v>1479.769548351644</c:v>
                </c:pt>
                <c:pt idx="9">
                  <c:v>1604.350083526154</c:v>
                </c:pt>
                <c:pt idx="10">
                  <c:v>1719.179107764643</c:v>
                </c:pt>
                <c:pt idx="11">
                  <c:v>1824.784246708499</c:v>
                </c:pt>
                <c:pt idx="12">
                  <c:v>1921.59309236575</c:v>
                </c:pt>
                <c:pt idx="13">
                  <c:v>2475.376336339536</c:v>
                </c:pt>
                <c:pt idx="14">
                  <c:v>2987.599057126977</c:v>
                </c:pt>
                <c:pt idx="15">
                  <c:v>3465.129341689521</c:v>
                </c:pt>
                <c:pt idx="16">
                  <c:v>3913.056154441927</c:v>
                </c:pt>
                <c:pt idx="17">
                  <c:v>4335.342603929852</c:v>
                </c:pt>
                <c:pt idx="18">
                  <c:v>4735.08210922724</c:v>
                </c:pt>
                <c:pt idx="19">
                  <c:v>5114.6959458787</c:v>
                </c:pt>
                <c:pt idx="20">
                  <c:v>5476.086309531377</c:v>
                </c:pt>
                <c:pt idx="21">
                  <c:v>5820.75487811179</c:v>
                </c:pt>
                <c:pt idx="22">
                  <c:v>6149.894613086595</c:v>
                </c:pt>
                <c:pt idx="23">
                  <c:v>6464.460805841954</c:v>
                </c:pt>
                <c:pt idx="24">
                  <c:v>6765.226029310028</c:v>
                </c:pt>
                <c:pt idx="25">
                  <c:v>7052.82261057329</c:v>
                </c:pt>
                <c:pt idx="26">
                  <c:v>7328.565311403665</c:v>
                </c:pt>
                <c:pt idx="27">
                  <c:v>7592.817595096089</c:v>
                </c:pt>
                <c:pt idx="28">
                  <c:v>7845.890913264896</c:v>
                </c:pt>
                <c:pt idx="29">
                  <c:v>8088.059501218912</c:v>
                </c:pt>
                <c:pt idx="30">
                  <c:v>8319.569693865567</c:v>
                </c:pt>
                <c:pt idx="31">
                  <c:v>8540.647034065469</c:v>
                </c:pt>
                <c:pt idx="32">
                  <c:v>8751.501679548721</c:v>
                </c:pt>
                <c:pt idx="33">
                  <c:v>8952.3324962073</c:v>
                </c:pt>
                <c:pt idx="34">
                  <c:v>9143.330138397683</c:v>
                </c:pt>
                <c:pt idx="35">
                  <c:v>9324.679349248707</c:v>
                </c:pt>
                <c:pt idx="36">
                  <c:v>9496.560661484567</c:v>
                </c:pt>
                <c:pt idx="37">
                  <c:v>9659.151638555991</c:v>
                </c:pt>
                <c:pt idx="38">
                  <c:v>9812.627764285515</c:v>
                </c:pt>
                <c:pt idx="39">
                  <c:v>9957.16441509973</c:v>
                </c:pt>
                <c:pt idx="40">
                  <c:v>10092.93575388023</c:v>
                </c:pt>
                <c:pt idx="41">
                  <c:v>10220.11501406538</c:v>
                </c:pt>
                <c:pt idx="42">
                  <c:v>10338.87467360487</c:v>
                </c:pt>
                <c:pt idx="43">
                  <c:v>10449.38653952298</c:v>
                </c:pt>
                <c:pt idx="44">
                  <c:v>10551.82176685557</c:v>
                </c:pt>
                <c:pt idx="45">
                  <c:v>10646.3508302259</c:v>
                </c:pt>
                <c:pt idx="46">
                  <c:v>10733.14346203785</c:v>
                </c:pt>
                <c:pt idx="47">
                  <c:v>10812.36856794497</c:v>
                </c:pt>
                <c:pt idx="48">
                  <c:v>10884.19412768735</c:v>
                </c:pt>
                <c:pt idx="49">
                  <c:v>10948.78708740247</c:v>
                </c:pt>
                <c:pt idx="50">
                  <c:v>11006.31324798849</c:v>
                </c:pt>
                <c:pt idx="51">
                  <c:v>11056.93715291722</c:v>
                </c:pt>
                <c:pt idx="52">
                  <c:v>11100.82198030481</c:v>
                </c:pt>
                <c:pt idx="53">
                  <c:v>11138.12943602346</c:v>
                </c:pt>
                <c:pt idx="54">
                  <c:v>11169.01965183327</c:v>
                </c:pt>
                <c:pt idx="55">
                  <c:v>11193.65108939966</c:v>
                </c:pt>
                <c:pt idx="56">
                  <c:v>11212.18045072767</c:v>
                </c:pt>
                <c:pt idx="57">
                  <c:v>11224.76259530839</c:v>
                </c:pt>
                <c:pt idx="58">
                  <c:v>11231.5504641013</c:v>
                </c:pt>
                <c:pt idx="59">
                  <c:v>11232.69501034699</c:v>
                </c:pt>
                <c:pt idx="60">
                  <c:v>11228.34513710451</c:v>
                </c:pt>
                <c:pt idx="61">
                  <c:v>11218.64764134353</c:v>
                </c:pt>
                <c:pt idx="62">
                  <c:v>11203.74716437231</c:v>
                </c:pt>
                <c:pt idx="63">
                  <c:v>11183.78614834512</c:v>
                </c:pt>
                <c:pt idx="64">
                  <c:v>11158.90479857617</c:v>
                </c:pt>
                <c:pt idx="65">
                  <c:v>11129.24105137684</c:v>
                </c:pt>
                <c:pt idx="66">
                  <c:v>11094.9305471177</c:v>
                </c:pt>
                <c:pt idx="67">
                  <c:v>11056.1066082237</c:v>
                </c:pt>
                <c:pt idx="68">
                  <c:v>11012.90022180944</c:v>
                </c:pt>
                <c:pt idx="69">
                  <c:v>10965.44002667456</c:v>
                </c:pt>
                <c:pt idx="70">
                  <c:v>10913.85230437913</c:v>
                </c:pt>
                <c:pt idx="71">
                  <c:v>10858.26097413285</c:v>
                </c:pt>
                <c:pt idx="72">
                  <c:v>10798.78759124407</c:v>
                </c:pt>
                <c:pt idx="73">
                  <c:v>10735.55134887691</c:v>
                </c:pt>
                <c:pt idx="74">
                  <c:v>10668.66908288575</c:v>
                </c:pt>
                <c:pt idx="75">
                  <c:v>10598.25527949969</c:v>
                </c:pt>
                <c:pt idx="76">
                  <c:v>10524.42208564458</c:v>
                </c:pt>
                <c:pt idx="77">
                  <c:v>10447.27932170115</c:v>
                </c:pt>
                <c:pt idx="78">
                  <c:v>10366.93449650356</c:v>
                </c:pt>
                <c:pt idx="79">
                  <c:v>10283.49282440152</c:v>
                </c:pt>
                <c:pt idx="80">
                  <c:v>10197.05724420862</c:v>
                </c:pt>
                <c:pt idx="81">
                  <c:v>10107.72843987902</c:v>
                </c:pt>
                <c:pt idx="82">
                  <c:v>10015.60486275656</c:v>
                </c:pt>
                <c:pt idx="83">
                  <c:v>9920.78275525263</c:v>
                </c:pt>
                <c:pt idx="84">
                  <c:v>9823.356175816803</c:v>
                </c:pt>
                <c:pt idx="85">
                  <c:v>9723.417025072431</c:v>
                </c:pt>
                <c:pt idx="86">
                  <c:v>9621.055072996269</c:v>
                </c:pt>
                <c:pt idx="87">
                  <c:v>9516.357987028641</c:v>
                </c:pt>
                <c:pt idx="88">
                  <c:v>9409.411361010304</c:v>
                </c:pt>
                <c:pt idx="89">
                  <c:v>9300.29874484262</c:v>
                </c:pt>
                <c:pt idx="90">
                  <c:v>9189.101674781383</c:v>
                </c:pt>
                <c:pt idx="91">
                  <c:v>9075.899704274829</c:v>
                </c:pt>
                <c:pt idx="92">
                  <c:v>8960.770435263703</c:v>
                </c:pt>
                <c:pt idx="93">
                  <c:v>8843.7895498686</c:v>
                </c:pt>
                <c:pt idx="94">
                  <c:v>8725.03084239219</c:v>
                </c:pt>
                <c:pt idx="95">
                  <c:v>8604.566251569984</c:v>
                </c:pt>
                <c:pt idx="96">
                  <c:v>8482.465893005927</c:v>
                </c:pt>
                <c:pt idx="97">
                  <c:v>8358.798091738484</c:v>
                </c:pt>
                <c:pt idx="98">
                  <c:v>8233.629414879274</c:v>
                </c:pt>
                <c:pt idx="99">
                  <c:v>8107.024704278936</c:v>
                </c:pt>
                <c:pt idx="100">
                  <c:v>7979.047109168396</c:v>
                </c:pt>
                <c:pt idx="101">
                  <c:v>7849.758118737768</c:v>
                </c:pt>
                <c:pt idx="102">
                  <c:v>7719.217594611505</c:v>
                </c:pt>
                <c:pt idx="103">
                  <c:v>7587.483803179976</c:v>
                </c:pt>
                <c:pt idx="104">
                  <c:v>7454.613447759742</c:v>
                </c:pt>
                <c:pt idx="105">
                  <c:v>7320.66170054593</c:v>
                </c:pt>
                <c:pt idx="106">
                  <c:v>7185.6822343316</c:v>
                </c:pt>
                <c:pt idx="107">
                  <c:v>7049.727253966848</c:v>
                </c:pt>
                <c:pt idx="108">
                  <c:v>6912.847527533886</c:v>
                </c:pt>
                <c:pt idx="109">
                  <c:v>6775.09241721551</c:v>
                </c:pt>
                <c:pt idx="110">
                  <c:v>6636.509909840604</c:v>
                </c:pt>
                <c:pt idx="111">
                  <c:v>6497.146647083083</c:v>
                </c:pt>
                <c:pt idx="112">
                  <c:v>6357.047955305196</c:v>
                </c:pt>
                <c:pt idx="113">
                  <c:v>6216.257875024146</c:v>
                </c:pt>
                <c:pt idx="114">
                  <c:v>6074.819189994945</c:v>
                </c:pt>
                <c:pt idx="115">
                  <c:v>5932.773455893392</c:v>
                </c:pt>
                <c:pt idx="116">
                  <c:v>5790.16102859346</c:v>
                </c:pt>
                <c:pt idx="117">
                  <c:v>5647.021092026844</c:v>
                </c:pt>
                <c:pt idx="118">
                  <c:v>5503.391685619042</c:v>
                </c:pt>
                <c:pt idx="119">
                  <c:v>5359.309731296171</c:v>
                </c:pt>
              </c:numCache>
            </c:numRef>
          </c:yVal>
          <c:smooth val="1"/>
          <c:extLst xmlns:c16r2="http://schemas.microsoft.com/office/drawing/2015/06/chart">
            <c:ext xmlns:c16="http://schemas.microsoft.com/office/drawing/2014/chart" uri="{C3380CC4-5D6E-409C-BE32-E72D297353CC}">
              <c16:uniqueId val="{00000000-DCDA-49B5-887F-7A652209CF22}"/>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293.468802461354</c:v>
                </c:pt>
                <c:pt idx="2">
                  <c:v>-666.1604731974426</c:v>
                </c:pt>
                <c:pt idx="3">
                  <c:v>-1097.695308773755</c:v>
                </c:pt>
                <c:pt idx="4">
                  <c:v>-1572.167809815868</c:v>
                </c:pt>
                <c:pt idx="5">
                  <c:v>-2077.240069230669</c:v>
                </c:pt>
                <c:pt idx="6">
                  <c:v>-2603.346290994622</c:v>
                </c:pt>
                <c:pt idx="7">
                  <c:v>-3143.074916832521</c:v>
                </c:pt>
                <c:pt idx="8">
                  <c:v>-3690.688942488749</c:v>
                </c:pt>
                <c:pt idx="9">
                  <c:v>-4241.753474979545</c:v>
                </c:pt>
                <c:pt idx="10">
                  <c:v>-4792.84651505798</c:v>
                </c:pt>
                <c:pt idx="11">
                  <c:v>-5341.334329812625</c:v>
                </c:pt>
                <c:pt idx="12">
                  <c:v>-5885.196955297933</c:v>
                </c:pt>
                <c:pt idx="13">
                  <c:v>-6969.962787030729</c:v>
                </c:pt>
                <c:pt idx="14">
                  <c:v>-8013.96797575585</c:v>
                </c:pt>
                <c:pt idx="15">
                  <c:v>-9022.828485051426</c:v>
                </c:pt>
                <c:pt idx="16">
                  <c:v>-10000.61578981096</c:v>
                </c:pt>
                <c:pt idx="17">
                  <c:v>-10950.49894267812</c:v>
                </c:pt>
                <c:pt idx="18">
                  <c:v>-11874.95230378355</c:v>
                </c:pt>
                <c:pt idx="19">
                  <c:v>-12775.91523638417</c:v>
                </c:pt>
                <c:pt idx="20">
                  <c:v>-13654.91570059401</c:v>
                </c:pt>
                <c:pt idx="21">
                  <c:v>-14513.16585604725</c:v>
                </c:pt>
                <c:pt idx="22">
                  <c:v>-15351.63596164957</c:v>
                </c:pt>
                <c:pt idx="23">
                  <c:v>-16171.11145086286</c:v>
                </c:pt>
                <c:pt idx="24">
                  <c:v>-16972.23696718453</c:v>
                </c:pt>
                <c:pt idx="25">
                  <c:v>-17755.5502957979</c:v>
                </c:pt>
                <c:pt idx="26">
                  <c:v>-18522.43711602374</c:v>
                </c:pt>
                <c:pt idx="27">
                  <c:v>-19273.21046914388</c:v>
                </c:pt>
                <c:pt idx="28">
                  <c:v>-20008.14808443016</c:v>
                </c:pt>
                <c:pt idx="29">
                  <c:v>-20727.50438763765</c:v>
                </c:pt>
                <c:pt idx="30">
                  <c:v>-21431.51727643285</c:v>
                </c:pt>
                <c:pt idx="31">
                  <c:v>-22120.41320945344</c:v>
                </c:pt>
                <c:pt idx="32">
                  <c:v>-22794.41100174338</c:v>
                </c:pt>
                <c:pt idx="33">
                  <c:v>-23453.72462552688</c:v>
                </c:pt>
                <c:pt idx="34">
                  <c:v>-24098.56524785862</c:v>
                </c:pt>
                <c:pt idx="35">
                  <c:v>-24729.14268442136</c:v>
                </c:pt>
                <c:pt idx="36">
                  <c:v>-25345.66640816152</c:v>
                </c:pt>
                <c:pt idx="37">
                  <c:v>-25948.34622001206</c:v>
                </c:pt>
                <c:pt idx="38">
                  <c:v>-26537.39266454072</c:v>
                </c:pt>
                <c:pt idx="39">
                  <c:v>-27113.01884230822</c:v>
                </c:pt>
                <c:pt idx="40">
                  <c:v>-27675.43871632377</c:v>
                </c:pt>
                <c:pt idx="41">
                  <c:v>-28224.86710766635</c:v>
                </c:pt>
                <c:pt idx="42">
                  <c:v>-28761.51962239945</c:v>
                </c:pt>
                <c:pt idx="43">
                  <c:v>-29285.61252147866</c:v>
                </c:pt>
                <c:pt idx="44">
                  <c:v>-29797.36255157071</c:v>
                </c:pt>
                <c:pt idx="45">
                  <c:v>-30296.98675045113</c:v>
                </c:pt>
                <c:pt idx="46">
                  <c:v>-30784.70223732889</c:v>
                </c:pt>
                <c:pt idx="47">
                  <c:v>-31260.72599587122</c:v>
                </c:pt>
                <c:pt idx="48">
                  <c:v>-31725.27465571922</c:v>
                </c:pt>
                <c:pt idx="49">
                  <c:v>-32178.56427676182</c:v>
                </c:pt>
                <c:pt idx="50">
                  <c:v>-32620.81013926154</c:v>
                </c:pt>
                <c:pt idx="51">
                  <c:v>-33052.22654202025</c:v>
                </c:pt>
                <c:pt idx="52">
                  <c:v>-33473.02661282022</c:v>
                </c:pt>
                <c:pt idx="53">
                  <c:v>-33883.42212625232</c:v>
                </c:pt>
                <c:pt idx="54">
                  <c:v>-34283.6233326767</c:v>
                </c:pt>
                <c:pt idx="55">
                  <c:v>-34673.838798615</c:v>
                </c:pt>
                <c:pt idx="56">
                  <c:v>-35054.27525861843</c:v>
                </c:pt>
                <c:pt idx="57">
                  <c:v>-35425.13747849296</c:v>
                </c:pt>
                <c:pt idx="58">
                  <c:v>-35786.6281296395</c:v>
                </c:pt>
                <c:pt idx="59">
                  <c:v>-36138.94767418985</c:v>
                </c:pt>
                <c:pt idx="60">
                  <c:v>-36482.29426054518</c:v>
                </c:pt>
                <c:pt idx="61">
                  <c:v>-36816.86362890132</c:v>
                </c:pt>
                <c:pt idx="62">
                  <c:v>-37142.84902630576</c:v>
                </c:pt>
                <c:pt idx="63">
                  <c:v>-37460.44113079023</c:v>
                </c:pt>
                <c:pt idx="64">
                  <c:v>-37769.82798410948</c:v>
                </c:pt>
                <c:pt idx="65">
                  <c:v>-38071.19493263392</c:v>
                </c:pt>
                <c:pt idx="66">
                  <c:v>-38364.7245759281</c:v>
                </c:pt>
                <c:pt idx="67">
                  <c:v>-38650.59672257707</c:v>
                </c:pt>
                <c:pt idx="68">
                  <c:v>-38928.9883528241</c:v>
                </c:pt>
                <c:pt idx="69">
                  <c:v>-39200.07358760636</c:v>
                </c:pt>
                <c:pt idx="70">
                  <c:v>-39464.02366358561</c:v>
                </c:pt>
                <c:pt idx="71">
                  <c:v>-39721.00691379278</c:v>
                </c:pt>
                <c:pt idx="72">
                  <c:v>-39971.18875351027</c:v>
                </c:pt>
                <c:pt idx="73">
                  <c:v>-40214.73167105485</c:v>
                </c:pt>
                <c:pt idx="74">
                  <c:v>-40451.79522311351</c:v>
                </c:pt>
                <c:pt idx="75">
                  <c:v>-40682.53603432441</c:v>
                </c:pt>
                <c:pt idx="76">
                  <c:v>-40907.10780079223</c:v>
                </c:pt>
                <c:pt idx="77">
                  <c:v>-41125.66129726094</c:v>
                </c:pt>
                <c:pt idx="78">
                  <c:v>-41338.34438766607</c:v>
                </c:pt>
                <c:pt idx="79">
                  <c:v>-41545.30203881035</c:v>
                </c:pt>
                <c:pt idx="80">
                  <c:v>-41746.67633692347</c:v>
                </c:pt>
                <c:pt idx="81">
                  <c:v>-41942.60650687155</c:v>
                </c:pt>
                <c:pt idx="82">
                  <c:v>-42133.22893380241</c:v>
                </c:pt>
                <c:pt idx="83">
                  <c:v>-42318.67718702058</c:v>
                </c:pt>
                <c:pt idx="84">
                  <c:v>-42499.0820459001</c:v>
                </c:pt>
                <c:pt idx="85">
                  <c:v>-42674.57152765022</c:v>
                </c:pt>
                <c:pt idx="86">
                  <c:v>-42845.27091676783</c:v>
                </c:pt>
                <c:pt idx="87">
                  <c:v>-43011.3027960087</c:v>
                </c:pt>
                <c:pt idx="88">
                  <c:v>-43172.78707873043</c:v>
                </c:pt>
                <c:pt idx="89">
                  <c:v>-43329.84104246413</c:v>
                </c:pt>
                <c:pt idx="90">
                  <c:v>-43482.57936357495</c:v>
                </c:pt>
                <c:pt idx="91">
                  <c:v>-43631.11415289668</c:v>
                </c:pt>
                <c:pt idx="92">
                  <c:v>-43775.55499221035</c:v>
                </c:pt>
                <c:pt idx="93">
                  <c:v>-43916.0089714635</c:v>
                </c:pt>
                <c:pt idx="94">
                  <c:v>-44052.5807266257</c:v>
                </c:pt>
                <c:pt idx="95">
                  <c:v>-44185.37247807963</c:v>
                </c:pt>
                <c:pt idx="96">
                  <c:v>-44314.48406946237</c:v>
                </c:pt>
                <c:pt idx="97">
                  <c:v>-44440.01300686719</c:v>
                </c:pt>
                <c:pt idx="98">
                  <c:v>-44562.0544983292</c:v>
                </c:pt>
                <c:pt idx="99">
                  <c:v>-44680.70149352262</c:v>
                </c:pt>
                <c:pt idx="100">
                  <c:v>-44796.04472359805</c:v>
                </c:pt>
                <c:pt idx="101">
                  <c:v>-44908.17274109572</c:v>
                </c:pt>
                <c:pt idx="102">
                  <c:v>-45017.17195987979</c:v>
                </c:pt>
                <c:pt idx="103">
                  <c:v>-45123.12669503396</c:v>
                </c:pt>
                <c:pt idx="104">
                  <c:v>-45226.11920266946</c:v>
                </c:pt>
                <c:pt idx="105">
                  <c:v>-45326.2297195982</c:v>
                </c:pt>
                <c:pt idx="106">
                  <c:v>-45423.5365028275</c:v>
                </c:pt>
                <c:pt idx="107">
                  <c:v>-45518.11586883499</c:v>
                </c:pt>
                <c:pt idx="108">
                  <c:v>-45610.04223259056</c:v>
                </c:pt>
                <c:pt idx="109">
                  <c:v>-45699.38814628534</c:v>
                </c:pt>
                <c:pt idx="110">
                  <c:v>-45786.2243377432</c:v>
                </c:pt>
                <c:pt idx="111">
                  <c:v>-45870.61974848097</c:v>
                </c:pt>
                <c:pt idx="112">
                  <c:v>-45952.64157139705</c:v>
                </c:pt>
                <c:pt idx="113">
                  <c:v>-46032.35528805835</c:v>
                </c:pt>
                <c:pt idx="114">
                  <c:v>-46109.82470557065</c:v>
                </c:pt>
                <c:pt idx="115">
                  <c:v>-46185.11199301018</c:v>
                </c:pt>
                <c:pt idx="116">
                  <c:v>-46258.27771740001</c:v>
                </c:pt>
                <c:pt idx="117">
                  <c:v>-46329.3808792131</c:v>
                </c:pt>
                <c:pt idx="118">
                  <c:v>-46398.4789473962</c:v>
                </c:pt>
                <c:pt idx="119">
                  <c:v>-46465.62789389423</c:v>
                </c:pt>
              </c:numCache>
            </c:numRef>
          </c:yVal>
          <c:smooth val="1"/>
          <c:extLst xmlns:c16r2="http://schemas.microsoft.com/office/drawing/2015/06/chart">
            <c:ext xmlns:c16="http://schemas.microsoft.com/office/drawing/2014/chart" uri="{C3380CC4-5D6E-409C-BE32-E72D297353CC}">
              <c16:uniqueId val="{00000001-DCDA-49B5-887F-7A652209CF22}"/>
            </c:ext>
          </c:extLst>
        </c:ser>
        <c:dLbls>
          <c:showLegendKey val="0"/>
          <c:showVal val="0"/>
          <c:showCatName val="0"/>
          <c:showSerName val="0"/>
          <c:showPercent val="0"/>
          <c:showBubbleSize val="0"/>
        </c:dLbls>
        <c:axId val="-1435858368"/>
        <c:axId val="-1435855824"/>
      </c:scatterChart>
      <c:valAx>
        <c:axId val="-1435858368"/>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435855824"/>
        <c:crosses val="autoZero"/>
        <c:crossBetween val="midCat"/>
      </c:valAx>
      <c:valAx>
        <c:axId val="-1435855824"/>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43585836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0.0</c:v>
                </c:pt>
                <c:pt idx="1">
                  <c:v>0.441167131539987</c:v>
                </c:pt>
                <c:pt idx="2">
                  <c:v>0.832165640972198</c:v>
                </c:pt>
                <c:pt idx="3">
                  <c:v>1.181844120646474</c:v>
                </c:pt>
                <c:pt idx="4">
                  <c:v>1.496794572253339</c:v>
                </c:pt>
                <c:pt idx="5">
                  <c:v>1.782115957523365</c:v>
                </c:pt>
                <c:pt idx="6">
                  <c:v>2.041758353208934</c:v>
                </c:pt>
                <c:pt idx="7">
                  <c:v>2.278787827223368</c:v>
                </c:pt>
                <c:pt idx="8">
                  <c:v>2.495590962852248</c:v>
                </c:pt>
                <c:pt idx="9">
                  <c:v>2.694032705898962</c:v>
                </c:pt>
                <c:pt idx="10">
                  <c:v>2.875578115570796</c:v>
                </c:pt>
                <c:pt idx="11">
                  <c:v>3.041386208091354</c:v>
                </c:pt>
                <c:pt idx="12">
                  <c:v>3.192382230182466</c:v>
                </c:pt>
                <c:pt idx="13">
                  <c:v>4.152458187862931</c:v>
                </c:pt>
                <c:pt idx="14">
                  <c:v>5.026438386151222</c:v>
                </c:pt>
                <c:pt idx="15">
                  <c:v>5.829996298960935</c:v>
                </c:pt>
                <c:pt idx="16">
                  <c:v>6.574811221836741</c:v>
                </c:pt>
                <c:pt idx="17">
                  <c:v>7.269931184599181</c:v>
                </c:pt>
                <c:pt idx="18">
                  <c:v>7.922376312485767</c:v>
                </c:pt>
                <c:pt idx="19">
                  <c:v>8.537603455451918</c:v>
                </c:pt>
                <c:pt idx="20">
                  <c:v>9.119865233578185</c:v>
                </c:pt>
                <c:pt idx="21">
                  <c:v>9.67248738691578</c:v>
                </c:pt>
                <c:pt idx="22">
                  <c:v>10.19808292039911</c:v>
                </c:pt>
                <c:pt idx="23">
                  <c:v>10.69871736008918</c:v>
                </c:pt>
                <c:pt idx="24">
                  <c:v>11.176036203582</c:v>
                </c:pt>
                <c:pt idx="25">
                  <c:v>11.63136314303128</c:v>
                </c:pt>
                <c:pt idx="26">
                  <c:v>12.0671736868077</c:v>
                </c:pt>
                <c:pt idx="27">
                  <c:v>12.48419406814564</c:v>
                </c:pt>
                <c:pt idx="28">
                  <c:v>12.88303260426833</c:v>
                </c:pt>
                <c:pt idx="29">
                  <c:v>13.26421213258877</c:v>
                </c:pt>
                <c:pt idx="30">
                  <c:v>13.62819117783502</c:v>
                </c:pt>
                <c:pt idx="31">
                  <c:v>13.97538008233837</c:v>
                </c:pt>
                <c:pt idx="32">
                  <c:v>14.30615326683942</c:v>
                </c:pt>
                <c:pt idx="33">
                  <c:v>14.62085851522906</c:v>
                </c:pt>
                <c:pt idx="34">
                  <c:v>14.91982397305601</c:v>
                </c:pt>
                <c:pt idx="35">
                  <c:v>15.20336339221358</c:v>
                </c:pt>
                <c:pt idx="36">
                  <c:v>15.47178003251102</c:v>
                </c:pt>
                <c:pt idx="37">
                  <c:v>15.72536953677559</c:v>
                </c:pt>
                <c:pt idx="38">
                  <c:v>15.96442202343574</c:v>
                </c:pt>
                <c:pt idx="39">
                  <c:v>16.18922597568862</c:v>
                </c:pt>
                <c:pt idx="40">
                  <c:v>16.4000665494445</c:v>
                </c:pt>
                <c:pt idx="41">
                  <c:v>16.59722632670855</c:v>
                </c:pt>
                <c:pt idx="42">
                  <c:v>16.78098581995314</c:v>
                </c:pt>
                <c:pt idx="43">
                  <c:v>16.95162377734045</c:v>
                </c:pt>
                <c:pt idx="44">
                  <c:v>17.10941734095895</c:v>
                </c:pt>
                <c:pt idx="45">
                  <c:v>17.25464209797438</c:v>
                </c:pt>
                <c:pt idx="46">
                  <c:v>17.3875720550619</c:v>
                </c:pt>
                <c:pt idx="47">
                  <c:v>17.50847955919322</c:v>
                </c:pt>
                <c:pt idx="48">
                  <c:v>17.6176351822075</c:v>
                </c:pt>
                <c:pt idx="49">
                  <c:v>17.7153075822926</c:v>
                </c:pt>
                <c:pt idx="50">
                  <c:v>17.8017633521813</c:v>
                </c:pt>
                <c:pt idx="51">
                  <c:v>17.87726686133978</c:v>
                </c:pt>
                <c:pt idx="52">
                  <c:v>17.94208010159345</c:v>
                </c:pt>
                <c:pt idx="53">
                  <c:v>17.99646253110852</c:v>
                </c:pt>
                <c:pt idx="54">
                  <c:v>18.04067092437831</c:v>
                </c:pt>
                <c:pt idx="55">
                  <c:v>18.07495923011957</c:v>
                </c:pt>
                <c:pt idx="56">
                  <c:v>18.09957843830225</c:v>
                </c:pt>
                <c:pt idx="57">
                  <c:v>18.11477645704858</c:v>
                </c:pt>
                <c:pt idx="58">
                  <c:v>18.12079799978947</c:v>
                </c:pt>
                <c:pt idx="59">
                  <c:v>18.11788448279748</c:v>
                </c:pt>
                <c:pt idx="60">
                  <c:v>18.1062739330232</c:v>
                </c:pt>
                <c:pt idx="61">
                  <c:v>18.08620090602608</c:v>
                </c:pt>
                <c:pt idx="62">
                  <c:v>18.05789641368706</c:v>
                </c:pt>
                <c:pt idx="63">
                  <c:v>18.021587861329</c:v>
                </c:pt>
                <c:pt idx="64">
                  <c:v>17.97749899383115</c:v>
                </c:pt>
                <c:pt idx="65">
                  <c:v>17.92584985028428</c:v>
                </c:pt>
                <c:pt idx="66">
                  <c:v>17.86685672673984</c:v>
                </c:pt>
                <c:pt idx="67">
                  <c:v>17.80073214657558</c:v>
                </c:pt>
                <c:pt idx="68">
                  <c:v>17.72768483802506</c:v>
                </c:pt>
                <c:pt idx="69">
                  <c:v>17.6479197184321</c:v>
                </c:pt>
                <c:pt idx="70">
                  <c:v>17.56163788477608</c:v>
                </c:pt>
                <c:pt idx="71">
                  <c:v>17.46903661006218</c:v>
                </c:pt>
                <c:pt idx="72">
                  <c:v>17.37030934516508</c:v>
                </c:pt>
                <c:pt idx="73">
                  <c:v>17.26564572573966</c:v>
                </c:pt>
                <c:pt idx="74">
                  <c:v>17.15523158382653</c:v>
                </c:pt>
                <c:pt idx="75">
                  <c:v>17.03924896380472</c:v>
                </c:pt>
                <c:pt idx="76">
                  <c:v>16.91787614235563</c:v>
                </c:pt>
                <c:pt idx="77">
                  <c:v>16.79128765211994</c:v>
                </c:pt>
                <c:pt idx="78">
                  <c:v>16.65965430874999</c:v>
                </c:pt>
                <c:pt idx="79">
                  <c:v>16.52314324107342</c:v>
                </c:pt>
                <c:pt idx="80">
                  <c:v>16.38191792410153</c:v>
                </c:pt>
                <c:pt idx="81">
                  <c:v>16.23613821462845</c:v>
                </c:pt>
                <c:pt idx="82">
                  <c:v>16.08596038918649</c:v>
                </c:pt>
                <c:pt idx="83">
                  <c:v>15.93153718413137</c:v>
                </c:pt>
                <c:pt idx="84">
                  <c:v>15.77301783764701</c:v>
                </c:pt>
                <c:pt idx="85">
                  <c:v>15.6105481334757</c:v>
                </c:pt>
                <c:pt idx="86">
                  <c:v>15.44427044618478</c:v>
                </c:pt>
                <c:pt idx="87">
                  <c:v>15.27432378779622</c:v>
                </c:pt>
                <c:pt idx="88">
                  <c:v>15.1008438556135</c:v>
                </c:pt>
                <c:pt idx="89">
                  <c:v>14.92396308110028</c:v>
                </c:pt>
                <c:pt idx="90">
                  <c:v>14.7438106796596</c:v>
                </c:pt>
                <c:pt idx="91">
                  <c:v>14.56051270118146</c:v>
                </c:pt>
                <c:pt idx="92">
                  <c:v>14.3741920812378</c:v>
                </c:pt>
                <c:pt idx="93">
                  <c:v>14.18496869280066</c:v>
                </c:pt>
                <c:pt idx="94">
                  <c:v>13.99295939838303</c:v>
                </c:pt>
                <c:pt idx="95">
                  <c:v>13.79827810249103</c:v>
                </c:pt>
                <c:pt idx="96">
                  <c:v>13.60103580430327</c:v>
                </c:pt>
                <c:pt idx="97">
                  <c:v>13.40134065047678</c:v>
                </c:pt>
                <c:pt idx="98">
                  <c:v>13.19929798801363</c:v>
                </c:pt>
                <c:pt idx="99">
                  <c:v>12.99501041709395</c:v>
                </c:pt>
                <c:pt idx="100">
                  <c:v>12.78857784382226</c:v>
                </c:pt>
                <c:pt idx="101">
                  <c:v>12.58009753280935</c:v>
                </c:pt>
                <c:pt idx="102">
                  <c:v>12.36966415953952</c:v>
                </c:pt>
                <c:pt idx="103">
                  <c:v>12.15736986245738</c:v>
                </c:pt>
                <c:pt idx="104">
                  <c:v>11.94330429473462</c:v>
                </c:pt>
                <c:pt idx="105">
                  <c:v>11.72755467565998</c:v>
                </c:pt>
                <c:pt idx="106">
                  <c:v>11.51020584161697</c:v>
                </c:pt>
                <c:pt idx="107">
                  <c:v>11.29134029660863</c:v>
                </c:pt>
                <c:pt idx="108">
                  <c:v>11.0710382622864</c:v>
                </c:pt>
                <c:pt idx="109">
                  <c:v>10.84937772746512</c:v>
                </c:pt>
                <c:pt idx="110">
                  <c:v>10.62643449707998</c:v>
                </c:pt>
                <c:pt idx="111">
                  <c:v>10.40228224056823</c:v>
                </c:pt>
                <c:pt idx="112">
                  <c:v>10.17699253965207</c:v>
                </c:pt>
                <c:pt idx="113">
                  <c:v>9.95063493549442</c:v>
                </c:pt>
                <c:pt idx="114">
                  <c:v>9.723276975217913</c:v>
                </c:pt>
                <c:pt idx="115">
                  <c:v>9.49498425776196</c:v>
                </c:pt>
                <c:pt idx="116">
                  <c:v>9.265820479072227</c:v>
                </c:pt>
                <c:pt idx="117">
                  <c:v>9.03584747660425</c:v>
                </c:pt>
                <c:pt idx="118">
                  <c:v>8.80512527313095</c:v>
                </c:pt>
                <c:pt idx="119">
                  <c:v>8.573712119849506</c:v>
                </c:pt>
              </c:numCache>
            </c:numRef>
          </c:yVal>
          <c:smooth val="1"/>
          <c:extLst xmlns:c16r2="http://schemas.microsoft.com/office/drawing/2015/06/chart">
            <c:ext xmlns:c16="http://schemas.microsoft.com/office/drawing/2014/chart" uri="{C3380CC4-5D6E-409C-BE32-E72D297353CC}">
              <c16:uniqueId val="{00000000-9C68-4994-ACD7-FF58C254708C}"/>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0.0</c:v>
                </c:pt>
                <c:pt idx="1">
                  <c:v>-0.258492340543125</c:v>
                </c:pt>
                <c:pt idx="2">
                  <c:v>-0.56565497117781</c:v>
                </c:pt>
                <c:pt idx="3">
                  <c:v>-0.907840674664294</c:v>
                </c:pt>
                <c:pt idx="4">
                  <c:v>-1.27442978946458</c:v>
                </c:pt>
                <c:pt idx="5">
                  <c:v>-1.657245284251076</c:v>
                </c:pt>
                <c:pt idx="6">
                  <c:v>-2.050004887820205</c:v>
                </c:pt>
                <c:pt idx="7">
                  <c:v>-2.447895586307572</c:v>
                </c:pt>
                <c:pt idx="8">
                  <c:v>-2.847243445574782</c:v>
                </c:pt>
                <c:pt idx="9">
                  <c:v>-3.245257403825712</c:v>
                </c:pt>
                <c:pt idx="10">
                  <c:v>-3.639830462702593</c:v>
                </c:pt>
                <c:pt idx="11">
                  <c:v>-4.029385418043439</c:v>
                </c:pt>
                <c:pt idx="12">
                  <c:v>-4.412755152471981</c:v>
                </c:pt>
                <c:pt idx="13">
                  <c:v>-5.271740886590942</c:v>
                </c:pt>
                <c:pt idx="14">
                  <c:v>-6.084162557443441</c:v>
                </c:pt>
                <c:pt idx="15">
                  <c:v>-6.856949401225779</c:v>
                </c:pt>
                <c:pt idx="16">
                  <c:v>-7.595296199870404</c:v>
                </c:pt>
                <c:pt idx="17">
                  <c:v>-8.303313710312718</c:v>
                </c:pt>
                <c:pt idx="18">
                  <c:v>-8.984271485986348</c:v>
                </c:pt>
                <c:pt idx="19">
                  <c:v>-9.64078523472972</c:v>
                </c:pt>
                <c:pt idx="20">
                  <c:v>-10.27496218053107</c:v>
                </c:pt>
                <c:pt idx="21">
                  <c:v>-10.88851384406046</c:v>
                </c:pt>
                <c:pt idx="22">
                  <c:v>-11.48284354335367</c:v>
                </c:pt>
                <c:pt idx="23">
                  <c:v>-12.05911428008965</c:v>
                </c:pt>
                <c:pt idx="24">
                  <c:v>-12.61830140755737</c:v>
                </c:pt>
                <c:pt idx="25">
                  <c:v>-13.16123349141758</c:v>
                </c:pt>
                <c:pt idx="26">
                  <c:v>-13.68944404591673</c:v>
                </c:pt>
                <c:pt idx="27">
                  <c:v>-14.20346641154215</c:v>
                </c:pt>
                <c:pt idx="28">
                  <c:v>-14.70377460879572</c:v>
                </c:pt>
                <c:pt idx="29">
                  <c:v>-15.19079780402931</c:v>
                </c:pt>
                <c:pt idx="30">
                  <c:v>-15.66492939691514</c:v>
                </c:pt>
                <c:pt idx="31">
                  <c:v>-16.12653406159932</c:v>
                </c:pt>
                <c:pt idx="32">
                  <c:v>-16.57595320599003</c:v>
                </c:pt>
                <c:pt idx="33">
                  <c:v>-17.01350920473782</c:v>
                </c:pt>
                <c:pt idx="34">
                  <c:v>-17.43950868178382</c:v>
                </c:pt>
                <c:pt idx="35">
                  <c:v>-17.85424505651067</c:v>
                </c:pt>
                <c:pt idx="36">
                  <c:v>-18.2580005195302</c:v>
                </c:pt>
                <c:pt idx="37">
                  <c:v>-18.65104756691374</c:v>
                </c:pt>
                <c:pt idx="38">
                  <c:v>-19.03365019276269</c:v>
                </c:pt>
                <c:pt idx="39">
                  <c:v>-19.40606622069999</c:v>
                </c:pt>
                <c:pt idx="40">
                  <c:v>-19.76854643093605</c:v>
                </c:pt>
                <c:pt idx="41">
                  <c:v>-20.12133514833303</c:v>
                </c:pt>
                <c:pt idx="42">
                  <c:v>-20.46467071333932</c:v>
                </c:pt>
                <c:pt idx="43">
                  <c:v>-20.79878585448538</c:v>
                </c:pt>
                <c:pt idx="44">
                  <c:v>-21.12390798510041</c:v>
                </c:pt>
                <c:pt idx="45">
                  <c:v>-21.4402594418362</c:v>
                </c:pt>
                <c:pt idx="46">
                  <c:v>-21.74805767860469</c:v>
                </c:pt>
                <c:pt idx="47">
                  <c:v>-22.04751542642816</c:v>
                </c:pt>
                <c:pt idx="48">
                  <c:v>-22.33884082733086</c:v>
                </c:pt>
                <c:pt idx="49">
                  <c:v>-22.62223754851568</c:v>
                </c:pt>
                <c:pt idx="50">
                  <c:v>-22.89790488165199</c:v>
                </c:pt>
                <c:pt idx="51">
                  <c:v>-23.16603783097367</c:v>
                </c:pt>
                <c:pt idx="52">
                  <c:v>-23.42682719543607</c:v>
                </c:pt>
                <c:pt idx="53">
                  <c:v>-23.68045964186732</c:v>
                </c:pt>
                <c:pt idx="54">
                  <c:v>-23.92711777362747</c:v>
                </c:pt>
                <c:pt idx="55">
                  <c:v>-24.16698019603596</c:v>
                </c:pt>
                <c:pt idx="56">
                  <c:v>-24.40022157950002</c:v>
                </c:pt>
                <c:pt idx="57">
                  <c:v>-24.62701272104023</c:v>
                </c:pt>
                <c:pt idx="58">
                  <c:v>-24.84752060472112</c:v>
                </c:pt>
                <c:pt idx="59">
                  <c:v>-25.06190846136381</c:v>
                </c:pt>
                <c:pt idx="60">
                  <c:v>-25.2703358278053</c:v>
                </c:pt>
                <c:pt idx="61">
                  <c:v>-25.4729586058852</c:v>
                </c:pt>
                <c:pt idx="62">
                  <c:v>-25.66992912128892</c:v>
                </c:pt>
                <c:pt idx="63">
                  <c:v>-25.86139618231025</c:v>
                </c:pt>
                <c:pt idx="64">
                  <c:v>-26.04750513858666</c:v>
                </c:pt>
                <c:pt idx="65">
                  <c:v>-26.22839793981395</c:v>
                </c:pt>
                <c:pt idx="66">
                  <c:v>-26.40421319443167</c:v>
                </c:pt>
                <c:pt idx="67">
                  <c:v>-26.57508622826476</c:v>
                </c:pt>
                <c:pt idx="68">
                  <c:v>-26.74114914308166</c:v>
                </c:pt>
                <c:pt idx="69">
                  <c:v>-26.90253087504257</c:v>
                </c:pt>
                <c:pt idx="70">
                  <c:v>-27.05935725299146</c:v>
                </c:pt>
                <c:pt idx="71">
                  <c:v>-27.21175105654781</c:v>
                </c:pt>
                <c:pt idx="72">
                  <c:v>-27.35983207396037</c:v>
                </c:pt>
                <c:pt idx="73">
                  <c:v>-27.50371715967133</c:v>
                </c:pt>
                <c:pt idx="74">
                  <c:v>-27.64352029155217</c:v>
                </c:pt>
                <c:pt idx="75">
                  <c:v>-27.77935262776922</c:v>
                </c:pt>
                <c:pt idx="76">
                  <c:v>-27.9113225632359</c:v>
                </c:pt>
                <c:pt idx="77">
                  <c:v>-28.03953578561891</c:v>
                </c:pt>
                <c:pt idx="78">
                  <c:v>-28.16409533085302</c:v>
                </c:pt>
                <c:pt idx="79">
                  <c:v>-28.28510163814308</c:v>
                </c:pt>
                <c:pt idx="80">
                  <c:v>-28.40265260441032</c:v>
                </c:pt>
                <c:pt idx="81">
                  <c:v>-28.51684363816178</c:v>
                </c:pt>
                <c:pt idx="82">
                  <c:v>-28.62776771275371</c:v>
                </c:pt>
                <c:pt idx="83">
                  <c:v>-28.7355154190222</c:v>
                </c:pt>
                <c:pt idx="84">
                  <c:v>-28.8401750172636</c:v>
                </c:pt>
                <c:pt idx="85">
                  <c:v>-28.94183248854004</c:v>
                </c:pt>
                <c:pt idx="86">
                  <c:v>-29.04057158529758</c:v>
                </c:pt>
                <c:pt idx="87">
                  <c:v>-29.13647388127401</c:v>
                </c:pt>
                <c:pt idx="88">
                  <c:v>-29.22961882068835</c:v>
                </c:pt>
                <c:pt idx="89">
                  <c:v>-29.32008376669814</c:v>
                </c:pt>
                <c:pt idx="90">
                  <c:v>-29.40794404911282</c:v>
                </c:pt>
                <c:pt idx="91">
                  <c:v>-29.49327301135431</c:v>
                </c:pt>
                <c:pt idx="92">
                  <c:v>-29.57614205665995</c:v>
                </c:pt>
                <c:pt idx="93">
                  <c:v>-29.65662069351824</c:v>
                </c:pt>
                <c:pt idx="94">
                  <c:v>-29.73477658033718</c:v>
                </c:pt>
                <c:pt idx="95">
                  <c:v>-29.81067556933751</c:v>
                </c:pt>
                <c:pt idx="96">
                  <c:v>-29.88438174967076</c:v>
                </c:pt>
                <c:pt idx="97">
                  <c:v>-29.9559574897637</c:v>
                </c:pt>
                <c:pt idx="98">
                  <c:v>-30.02546347888515</c:v>
                </c:pt>
                <c:pt idx="99">
                  <c:v>-30.09295876793722</c:v>
                </c:pt>
                <c:pt idx="100">
                  <c:v>-30.15850080947506</c:v>
                </c:pt>
                <c:pt idx="101">
                  <c:v>-30.22214549695709</c:v>
                </c:pt>
                <c:pt idx="102">
                  <c:v>-30.28394720322918</c:v>
                </c:pt>
                <c:pt idx="103">
                  <c:v>-30.34395881824328</c:v>
                </c:pt>
                <c:pt idx="104">
                  <c:v>-30.40223178602518</c:v>
                </c:pt>
                <c:pt idx="105">
                  <c:v>-30.45881614088614</c:v>
                </c:pt>
                <c:pt idx="106">
                  <c:v>-30.51376054289192</c:v>
                </c:pt>
                <c:pt idx="107">
                  <c:v>-30.56711231259517</c:v>
                </c:pt>
                <c:pt idx="108">
                  <c:v>-30.61891746503134</c:v>
                </c:pt>
                <c:pt idx="109">
                  <c:v>-30.66922074299885</c:v>
                </c:pt>
                <c:pt idx="110">
                  <c:v>-30.71806564961755</c:v>
                </c:pt>
                <c:pt idx="111">
                  <c:v>-30.76549448018659</c:v>
                </c:pt>
                <c:pt idx="112">
                  <c:v>-30.81154835333682</c:v>
                </c:pt>
                <c:pt idx="113">
                  <c:v>-30.85626724150297</c:v>
                </c:pt>
                <c:pt idx="114">
                  <c:v>-30.89969000070928</c:v>
                </c:pt>
                <c:pt idx="115">
                  <c:v>-30.94185439968846</c:v>
                </c:pt>
                <c:pt idx="116">
                  <c:v>-30.98279714833919</c:v>
                </c:pt>
                <c:pt idx="117">
                  <c:v>-31.02255392553532</c:v>
                </c:pt>
                <c:pt idx="118">
                  <c:v>-31.06115940628979</c:v>
                </c:pt>
                <c:pt idx="119">
                  <c:v>-31.09864728829472</c:v>
                </c:pt>
              </c:numCache>
            </c:numRef>
          </c:yVal>
          <c:smooth val="1"/>
          <c:extLst xmlns:c16r2="http://schemas.microsoft.com/office/drawing/2015/06/chart">
            <c:ext xmlns:c16="http://schemas.microsoft.com/office/drawing/2014/chart" uri="{C3380CC4-5D6E-409C-BE32-E72D297353CC}">
              <c16:uniqueId val="{00000001-9C68-4994-ACD7-FF58C254708C}"/>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0.0</c:v>
                </c:pt>
                <c:pt idx="1">
                  <c:v>0.182674790996907</c:v>
                </c:pt>
                <c:pt idx="2">
                  <c:v>0.266510669794479</c:v>
                </c:pt>
                <c:pt idx="3">
                  <c:v>0.274003445982225</c:v>
                </c:pt>
                <c:pt idx="4">
                  <c:v>0.222364782788691</c:v>
                </c:pt>
                <c:pt idx="5">
                  <c:v>0.124870673272335</c:v>
                </c:pt>
                <c:pt idx="6">
                  <c:v>-0.00824653461131675</c:v>
                </c:pt>
                <c:pt idx="7">
                  <c:v>-0.169107759084045</c:v>
                </c:pt>
                <c:pt idx="8">
                  <c:v>-0.351652482722557</c:v>
                </c:pt>
                <c:pt idx="9">
                  <c:v>-0.551224697926864</c:v>
                </c:pt>
                <c:pt idx="10">
                  <c:v>-0.76425234713156</c:v>
                </c:pt>
                <c:pt idx="11">
                  <c:v>-0.98799920995225</c:v>
                </c:pt>
                <c:pt idx="12">
                  <c:v>-1.22037292228938</c:v>
                </c:pt>
                <c:pt idx="13">
                  <c:v>-1.119282698727921</c:v>
                </c:pt>
                <c:pt idx="14">
                  <c:v>-1.057724171292239</c:v>
                </c:pt>
                <c:pt idx="15">
                  <c:v>-1.02695310226477</c:v>
                </c:pt>
                <c:pt idx="16">
                  <c:v>-1.02048497803362</c:v>
                </c:pt>
                <c:pt idx="17">
                  <c:v>-1.033382525713614</c:v>
                </c:pt>
                <c:pt idx="18">
                  <c:v>-1.06189517350058</c:v>
                </c:pt>
                <c:pt idx="19">
                  <c:v>-1.10318177927793</c:v>
                </c:pt>
                <c:pt idx="20">
                  <c:v>-1.155096946952926</c:v>
                </c:pt>
                <c:pt idx="21">
                  <c:v>-1.216026457144699</c:v>
                </c:pt>
                <c:pt idx="22">
                  <c:v>-1.284760622954582</c:v>
                </c:pt>
                <c:pt idx="23">
                  <c:v>-1.360396920000494</c:v>
                </c:pt>
                <c:pt idx="24">
                  <c:v>-1.44226520397533</c:v>
                </c:pt>
                <c:pt idx="25">
                  <c:v>-1.529870348386248</c:v>
                </c:pt>
                <c:pt idx="26">
                  <c:v>-1.622270359109143</c:v>
                </c:pt>
                <c:pt idx="27">
                  <c:v>-1.71927234339646</c:v>
                </c:pt>
                <c:pt idx="28">
                  <c:v>-1.820742004527392</c:v>
                </c:pt>
                <c:pt idx="29">
                  <c:v>-1.926585671440443</c:v>
                </c:pt>
                <c:pt idx="30">
                  <c:v>-2.036738219080098</c:v>
                </c:pt>
                <c:pt idx="31">
                  <c:v>-2.151153979260878</c:v>
                </c:pt>
                <c:pt idx="32">
                  <c:v>-2.269799939150516</c:v>
                </c:pt>
                <c:pt idx="33">
                  <c:v>-2.392650689508654</c:v>
                </c:pt>
                <c:pt idx="34">
                  <c:v>-2.519684708727754</c:v>
                </c:pt>
                <c:pt idx="35">
                  <c:v>-2.650881664297276</c:v>
                </c:pt>
                <c:pt idx="36">
                  <c:v>-2.786220487019181</c:v>
                </c:pt>
                <c:pt idx="37">
                  <c:v>-2.925678030137941</c:v>
                </c:pt>
                <c:pt idx="38">
                  <c:v>-3.069228169327016</c:v>
                </c:pt>
                <c:pt idx="39">
                  <c:v>-3.216840245011235</c:v>
                </c:pt>
                <c:pt idx="40">
                  <c:v>-3.368479881491567</c:v>
                </c:pt>
                <c:pt idx="41">
                  <c:v>-3.52410882162444</c:v>
                </c:pt>
                <c:pt idx="42">
                  <c:v>-3.683684893386135</c:v>
                </c:pt>
                <c:pt idx="43">
                  <c:v>-3.847162077144912</c:v>
                </c:pt>
                <c:pt idx="44">
                  <c:v>-4.014490644141461</c:v>
                </c:pt>
                <c:pt idx="45">
                  <c:v>-4.185617343861987</c:v>
                </c:pt>
                <c:pt idx="46">
                  <c:v>-4.360485623542699</c:v>
                </c:pt>
                <c:pt idx="47">
                  <c:v>-4.539035867234861</c:v>
                </c:pt>
                <c:pt idx="48">
                  <c:v>-4.721205645123338</c:v>
                </c:pt>
                <c:pt idx="49">
                  <c:v>-4.906929966223243</c:v>
                </c:pt>
                <c:pt idx="50">
                  <c:v>-5.096141529470833</c:v>
                </c:pt>
                <c:pt idx="51">
                  <c:v>-5.288770969633924</c:v>
                </c:pt>
                <c:pt idx="52">
                  <c:v>-5.484747093842497</c:v>
                </c:pt>
                <c:pt idx="53">
                  <c:v>-5.683997110758717</c:v>
                </c:pt>
                <c:pt idx="54">
                  <c:v>-5.886446849249284</c:v>
                </c:pt>
                <c:pt idx="55">
                  <c:v>-6.092020965916245</c:v>
                </c:pt>
                <c:pt idx="56">
                  <c:v>-6.300643141197633</c:v>
                </c:pt>
                <c:pt idx="57">
                  <c:v>-6.512236263991736</c:v>
                </c:pt>
                <c:pt idx="58">
                  <c:v>-6.726722604931592</c:v>
                </c:pt>
                <c:pt idx="59">
                  <c:v>-6.944023978566338</c:v>
                </c:pt>
                <c:pt idx="60">
                  <c:v>-7.164061894782117</c:v>
                </c:pt>
                <c:pt idx="61">
                  <c:v>-7.386757699859026</c:v>
                </c:pt>
                <c:pt idx="62">
                  <c:v>-7.612032707601656</c:v>
                </c:pt>
                <c:pt idx="63">
                  <c:v>-7.839808320981228</c:v>
                </c:pt>
                <c:pt idx="64">
                  <c:v>-8.070006144755503</c:v>
                </c:pt>
                <c:pt idx="65">
                  <c:v>-8.30254808952973</c:v>
                </c:pt>
                <c:pt idx="66">
                  <c:v>-8.537356467691511</c:v>
                </c:pt>
                <c:pt idx="67">
                  <c:v>-8.774354081689214</c:v>
                </c:pt>
                <c:pt idx="68">
                  <c:v>-9.013464305056686</c:v>
                </c:pt>
                <c:pt idx="69">
                  <c:v>-9.254611156610281</c:v>
                </c:pt>
                <c:pt idx="70">
                  <c:v>-9.49771936821521</c:v>
                </c:pt>
                <c:pt idx="71">
                  <c:v>-9.742714446485518</c:v>
                </c:pt>
                <c:pt idx="72">
                  <c:v>-9.989522728795282</c:v>
                </c:pt>
                <c:pt idx="73">
                  <c:v>-10.23807143393169</c:v>
                </c:pt>
                <c:pt idx="74">
                  <c:v>-10.48828870772554</c:v>
                </c:pt>
                <c:pt idx="75">
                  <c:v>-10.74010366396456</c:v>
                </c:pt>
                <c:pt idx="76">
                  <c:v>-10.99344642088022</c:v>
                </c:pt>
                <c:pt idx="77">
                  <c:v>-11.24824813349896</c:v>
                </c:pt>
                <c:pt idx="78">
                  <c:v>-11.50444102210313</c:v>
                </c:pt>
                <c:pt idx="79">
                  <c:v>-11.76195839706961</c:v>
                </c:pt>
                <c:pt idx="80">
                  <c:v>-12.02073468030881</c:v>
                </c:pt>
                <c:pt idx="81">
                  <c:v>-12.28070542353353</c:v>
                </c:pt>
                <c:pt idx="82">
                  <c:v>-12.54180732356735</c:v>
                </c:pt>
                <c:pt idx="83">
                  <c:v>-12.80397823489066</c:v>
                </c:pt>
                <c:pt idx="84">
                  <c:v>-13.06715717961661</c:v>
                </c:pt>
                <c:pt idx="85">
                  <c:v>-13.33128435506442</c:v>
                </c:pt>
                <c:pt idx="86">
                  <c:v>-13.59630113911303</c:v>
                </c:pt>
                <c:pt idx="87">
                  <c:v>-13.86215009347775</c:v>
                </c:pt>
                <c:pt idx="88">
                  <c:v>-14.1287749650749</c:v>
                </c:pt>
                <c:pt idx="89">
                  <c:v>-14.39612068559782</c:v>
                </c:pt>
                <c:pt idx="90">
                  <c:v>-14.66413336945334</c:v>
                </c:pt>
                <c:pt idx="91">
                  <c:v>-14.9327603101729</c:v>
                </c:pt>
                <c:pt idx="92">
                  <c:v>-15.20194997542226</c:v>
                </c:pt>
                <c:pt idx="93">
                  <c:v>-15.4716520007176</c:v>
                </c:pt>
                <c:pt idx="94">
                  <c:v>-15.74181718195423</c:v>
                </c:pt>
                <c:pt idx="95">
                  <c:v>-16.0123974668465</c:v>
                </c:pt>
                <c:pt idx="96">
                  <c:v>-16.28334594536748</c:v>
                </c:pt>
                <c:pt idx="97">
                  <c:v>-16.55461683928688</c:v>
                </c:pt>
                <c:pt idx="98">
                  <c:v>-16.82616549087161</c:v>
                </c:pt>
                <c:pt idx="99">
                  <c:v>-17.09794835084303</c:v>
                </c:pt>
                <c:pt idx="100">
                  <c:v>-17.36992296565295</c:v>
                </c:pt>
                <c:pt idx="101">
                  <c:v>-17.64204796414765</c:v>
                </c:pt>
                <c:pt idx="102">
                  <c:v>-17.91428304368965</c:v>
                </c:pt>
                <c:pt idx="103">
                  <c:v>-18.18658895578619</c:v>
                </c:pt>
                <c:pt idx="104">
                  <c:v>-18.45892749129052</c:v>
                </c:pt>
                <c:pt idx="105">
                  <c:v>-18.73126146522628</c:v>
                </c:pt>
                <c:pt idx="106">
                  <c:v>-19.00355470127506</c:v>
                </c:pt>
                <c:pt idx="107">
                  <c:v>-19.27577201598651</c:v>
                </c:pt>
                <c:pt idx="108">
                  <c:v>-19.54787920274503</c:v>
                </c:pt>
                <c:pt idx="109">
                  <c:v>-19.81984301553375</c:v>
                </c:pt>
                <c:pt idx="110">
                  <c:v>-20.09163115253778</c:v>
                </c:pt>
                <c:pt idx="111">
                  <c:v>-20.36321223961831</c:v>
                </c:pt>
                <c:pt idx="112">
                  <c:v>-20.6345558136848</c:v>
                </c:pt>
                <c:pt idx="113">
                  <c:v>-20.90563230600856</c:v>
                </c:pt>
                <c:pt idx="114">
                  <c:v>-21.17641302549173</c:v>
                </c:pt>
                <c:pt idx="115">
                  <c:v>-21.44687014192631</c:v>
                </c:pt>
                <c:pt idx="116">
                  <c:v>-21.7169766692672</c:v>
                </c:pt>
                <c:pt idx="117">
                  <c:v>-21.98670644893091</c:v>
                </c:pt>
                <c:pt idx="118">
                  <c:v>-22.25603413315866</c:v>
                </c:pt>
                <c:pt idx="119">
                  <c:v>-22.52493516844534</c:v>
                </c:pt>
              </c:numCache>
            </c:numRef>
          </c:yVal>
          <c:smooth val="1"/>
          <c:extLst xmlns:c16r2="http://schemas.microsoft.com/office/drawing/2015/06/chart">
            <c:ext xmlns:c16="http://schemas.microsoft.com/office/drawing/2014/chart" uri="{C3380CC4-5D6E-409C-BE32-E72D297353CC}">
              <c16:uniqueId val="{00000002-9C68-4994-ACD7-FF58C254708C}"/>
            </c:ext>
          </c:extLst>
        </c:ser>
        <c:dLbls>
          <c:showLegendKey val="0"/>
          <c:showVal val="0"/>
          <c:showCatName val="0"/>
          <c:showSerName val="0"/>
          <c:showPercent val="0"/>
          <c:showBubbleSize val="0"/>
        </c:dLbls>
        <c:axId val="-1649053488"/>
        <c:axId val="-1649051296"/>
      </c:scatterChart>
      <c:valAx>
        <c:axId val="-1649053488"/>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649051296"/>
        <c:crosses val="autoZero"/>
        <c:crossBetween val="midCat"/>
      </c:valAx>
      <c:valAx>
        <c:axId val="-164905129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4905348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0.0</c:v>
                </c:pt>
                <c:pt idx="2">
                  <c:v>-2412.142307049397</c:v>
                </c:pt>
                <c:pt idx="3">
                  <c:v>-4072.937070947115</c:v>
                </c:pt>
                <c:pt idx="4">
                  <c:v>-5218.999484084405</c:v>
                </c:pt>
                <c:pt idx="5">
                  <c:v>-6012.1825200094</c:v>
                </c:pt>
                <c:pt idx="6">
                  <c:v>-6563.231635020374</c:v>
                </c:pt>
                <c:pt idx="7">
                  <c:v>-6947.934774023891</c:v>
                </c:pt>
                <c:pt idx="8">
                  <c:v>-7218.170435658386</c:v>
                </c:pt>
                <c:pt idx="9">
                  <c:v>-7409.464807255502</c:v>
                </c:pt>
                <c:pt idx="10">
                  <c:v>-7546.16040465657</c:v>
                </c:pt>
                <c:pt idx="11">
                  <c:v>-7644.950689943251</c:v>
                </c:pt>
                <c:pt idx="12">
                  <c:v>-7717.29696195769</c:v>
                </c:pt>
                <c:pt idx="13">
                  <c:v>-7771.080790555817</c:v>
                </c:pt>
                <c:pt idx="14">
                  <c:v>-7811.702864195</c:v>
                </c:pt>
                <c:pt idx="15">
                  <c:v>-7844.288070364471</c:v>
                </c:pt>
                <c:pt idx="16">
                  <c:v>-7870.888073591765</c:v>
                </c:pt>
                <c:pt idx="17">
                  <c:v>-7892.945269326205</c:v>
                </c:pt>
                <c:pt idx="18">
                  <c:v>-7911.492349254016</c:v>
                </c:pt>
                <c:pt idx="19">
                  <c:v>-7927.27786248856</c:v>
                </c:pt>
                <c:pt idx="20">
                  <c:v>-7940.85214206041</c:v>
                </c:pt>
                <c:pt idx="21">
                  <c:v>-7952.62624866856</c:v>
                </c:pt>
                <c:pt idx="22">
                  <c:v>-7962.912508959825</c:v>
                </c:pt>
                <c:pt idx="23">
                  <c:v>-7971.952492583257</c:v>
                </c:pt>
                <c:pt idx="24">
                  <c:v>-7979.936409398288</c:v>
                </c:pt>
                <c:pt idx="25">
                  <c:v>-7987.01663876766</c:v>
                </c:pt>
                <c:pt idx="26">
                  <c:v>-7993.31723813051</c:v>
                </c:pt>
                <c:pt idx="27">
                  <c:v>-7998.940632156324</c:v>
                </c:pt>
                <c:pt idx="28">
                  <c:v>-8003.974890701336</c:v>
                </c:pt>
                <c:pt idx="29">
                  <c:v>-8008.49362959319</c:v>
                </c:pt>
                <c:pt idx="30">
                  <c:v>-8012.559073985654</c:v>
                </c:pt>
                <c:pt idx="31">
                  <c:v>-8016.224344216239</c:v>
                </c:pt>
                <c:pt idx="32">
                  <c:v>-8019.53516388787</c:v>
                </c:pt>
                <c:pt idx="33">
                  <c:v>-8022.531158218347</c:v>
                </c:pt>
                <c:pt idx="34">
                  <c:v>-8025.246858740977</c:v>
                </c:pt>
                <c:pt idx="35">
                  <c:v>-8027.712494788388</c:v>
                </c:pt>
                <c:pt idx="36">
                  <c:v>-8029.954627825983</c:v>
                </c:pt>
                <c:pt idx="37">
                  <c:v>-8031.996668020513</c:v>
                </c:pt>
                <c:pt idx="38">
                  <c:v>-8033.859300979596</c:v>
                </c:pt>
                <c:pt idx="39">
                  <c:v>-8035.560844710757</c:v>
                </c:pt>
                <c:pt idx="40">
                  <c:v>-8037.117551285171</c:v>
                </c:pt>
                <c:pt idx="41">
                  <c:v>-8038.543868338172</c:v>
                </c:pt>
                <c:pt idx="42">
                  <c:v>-8039.852657476032</c:v>
                </c:pt>
                <c:pt idx="43">
                  <c:v>-8041.055383729336</c:v>
                </c:pt>
                <c:pt idx="44">
                  <c:v>-8042.16228055205</c:v>
                </c:pt>
                <c:pt idx="45">
                  <c:v>-8043.182493913164</c:v>
                </c:pt>
                <c:pt idx="46">
                  <c:v>-8044.124208398672</c:v>
                </c:pt>
                <c:pt idx="47">
                  <c:v>-8044.9947577557</c:v>
                </c:pt>
                <c:pt idx="48">
                  <c:v>-8045.800721930234</c:v>
                </c:pt>
                <c:pt idx="49">
                  <c:v>-8046.548012344087</c:v>
                </c:pt>
                <c:pt idx="50">
                  <c:v>-8047.24194690842</c:v>
                </c:pt>
                <c:pt idx="51">
                  <c:v>-8047.887316064292</c:v>
                </c:pt>
                <c:pt idx="52">
                  <c:v>-8048.488440969651</c:v>
                </c:pt>
                <c:pt idx="53">
                  <c:v>-8049.04922480356</c:v>
                </c:pt>
                <c:pt idx="54">
                  <c:v>-8049.573198042684</c:v>
                </c:pt>
                <c:pt idx="55">
                  <c:v>-8050.06355843647</c:v>
                </c:pt>
                <c:pt idx="56">
                  <c:v>-8050.523206329367</c:v>
                </c:pt>
                <c:pt idx="57">
                  <c:v>-8050.954775898048</c:v>
                </c:pt>
                <c:pt idx="58">
                  <c:v>-8051.36066279875</c:v>
                </c:pt>
                <c:pt idx="59">
                  <c:v>-8051.74304865901</c:v>
                </c:pt>
                <c:pt idx="60">
                  <c:v>-8052.103922794335</c:v>
                </c:pt>
                <c:pt idx="61">
                  <c:v>-8052.44510148234</c:v>
                </c:pt>
                <c:pt idx="62">
                  <c:v>-8052.76824508668</c:v>
                </c:pt>
                <c:pt idx="63">
                  <c:v>-8053.074873286639</c:v>
                </c:pt>
                <c:pt idx="64">
                  <c:v>-8053.366378636965</c:v>
                </c:pt>
                <c:pt idx="65">
                  <c:v>-8053.64403865492</c:v>
                </c:pt>
                <c:pt idx="66">
                  <c:v>-8053.90902660745</c:v>
                </c:pt>
                <c:pt idx="67">
                  <c:v>-8054.1624211502</c:v>
                </c:pt>
                <c:pt idx="68">
                  <c:v>-8054.405214951744</c:v>
                </c:pt>
                <c:pt idx="69">
                  <c:v>-8054.638322419898</c:v>
                </c:pt>
                <c:pt idx="70">
                  <c:v>-8054.86258663317</c:v>
                </c:pt>
                <c:pt idx="71">
                  <c:v>-8055.078785567681</c:v>
                </c:pt>
                <c:pt idx="72">
                  <c:v>-8055.287637699138</c:v>
                </c:pt>
                <c:pt idx="73">
                  <c:v>-8055.489807049818</c:v>
                </c:pt>
                <c:pt idx="74">
                  <c:v>-8055.68590774219</c:v>
                </c:pt>
                <c:pt idx="75">
                  <c:v>-8055.876508113564</c:v>
                </c:pt>
                <c:pt idx="76">
                  <c:v>-8056.06213443936</c:v>
                </c:pt>
                <c:pt idx="77">
                  <c:v>-8056.24327430762</c:v>
                </c:pt>
                <c:pt idx="78">
                  <c:v>-8056.420379681532</c:v>
                </c:pt>
                <c:pt idx="79">
                  <c:v>-8056.59386968337</c:v>
                </c:pt>
                <c:pt idx="80">
                  <c:v>-8056.764133128557</c:v>
                </c:pt>
                <c:pt idx="81">
                  <c:v>-8056.931530835865</c:v>
                </c:pt>
                <c:pt idx="82">
                  <c:v>-8057.096397736455</c:v>
                </c:pt>
                <c:pt idx="83">
                  <c:v>-8057.259044802098</c:v>
                </c:pt>
                <c:pt idx="84">
                  <c:v>-8057.419760810199</c:v>
                </c:pt>
                <c:pt idx="85">
                  <c:v>-8057.57881396215</c:v>
                </c:pt>
                <c:pt idx="86">
                  <c:v>-8057.736453368751</c:v>
                </c:pt>
                <c:pt idx="87">
                  <c:v>-8057.892910415303</c:v>
                </c:pt>
                <c:pt idx="88">
                  <c:v>-8058.04840001811</c:v>
                </c:pt>
                <c:pt idx="89">
                  <c:v>-8058.203121781994</c:v>
                </c:pt>
                <c:pt idx="90">
                  <c:v>-8058.357261068015</c:v>
                </c:pt>
                <c:pt idx="91">
                  <c:v>-8058.510989979413</c:v>
                </c:pt>
                <c:pt idx="92">
                  <c:v>-8058.66446827306</c:v>
                </c:pt>
                <c:pt idx="93">
                  <c:v>-8058.817844202841</c:v>
                </c:pt>
                <c:pt idx="94">
                  <c:v>-8058.971255300758</c:v>
                </c:pt>
                <c:pt idx="95">
                  <c:v>-8059.12482910122</c:v>
                </c:pt>
                <c:pt idx="96">
                  <c:v>-8059.27868381284</c:v>
                </c:pt>
                <c:pt idx="97">
                  <c:v>-8059.43292894258</c:v>
                </c:pt>
                <c:pt idx="98">
                  <c:v>-8059.587665875595</c:v>
                </c:pt>
                <c:pt idx="99">
                  <c:v>-8059.742988414595</c:v>
                </c:pt>
                <c:pt idx="100">
                  <c:v>-8059.89898328177</c:v>
                </c:pt>
                <c:pt idx="101">
                  <c:v>-8060.055730586273</c:v>
                </c:pt>
                <c:pt idx="102">
                  <c:v>-8060.21330425976</c:v>
                </c:pt>
                <c:pt idx="103">
                  <c:v>-8060.371772462516</c:v>
                </c:pt>
                <c:pt idx="104">
                  <c:v>-8060.531197962287</c:v>
                </c:pt>
                <c:pt idx="105">
                  <c:v>-8060.69163848783</c:v>
                </c:pt>
                <c:pt idx="106">
                  <c:v>-8060.853147058978</c:v>
                </c:pt>
                <c:pt idx="107">
                  <c:v>-8061.015772295106</c:v>
                </c:pt>
                <c:pt idx="108">
                  <c:v>-8061.179558703158</c:v>
                </c:pt>
                <c:pt idx="109">
                  <c:v>-8061.344546947036</c:v>
                </c:pt>
                <c:pt idx="110">
                  <c:v>-8061.510774099462</c:v>
                </c:pt>
                <c:pt idx="111">
                  <c:v>-8061.678273877534</c:v>
                </c:pt>
                <c:pt idx="112">
                  <c:v>-8061.847076863133</c:v>
                </c:pt>
                <c:pt idx="113">
                  <c:v>-8062.017210709174</c:v>
                </c:pt>
                <c:pt idx="114">
                  <c:v>-8062.188700332639</c:v>
                </c:pt>
                <c:pt idx="115">
                  <c:v>-8062.36156809541</c:v>
                </c:pt>
                <c:pt idx="116">
                  <c:v>-8062.535833973328</c:v>
                </c:pt>
                <c:pt idx="117">
                  <c:v>-8062.711515714904</c:v>
                </c:pt>
                <c:pt idx="118">
                  <c:v>-8062.888628989615</c:v>
                </c:pt>
                <c:pt idx="119">
                  <c:v>-8063.067187527025</c:v>
                </c:pt>
              </c:numCache>
            </c:numRef>
          </c:yVal>
          <c:smooth val="1"/>
          <c:extLst xmlns:c16r2="http://schemas.microsoft.com/office/drawing/2015/06/chart">
            <c:ext xmlns:c16="http://schemas.microsoft.com/office/drawing/2014/chart" uri="{C3380CC4-5D6E-409C-BE32-E72D297353CC}">
              <c16:uniqueId val="{00000000-62B3-45E4-A32A-74D7BDB2A55D}"/>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83225.90249163887</c:v>
                </c:pt>
                <c:pt idx="2">
                  <c:v>74261.97422967934</c:v>
                </c:pt>
                <c:pt idx="3">
                  <c:v>66377.93388806171</c:v>
                </c:pt>
                <c:pt idx="4">
                  <c:v>59439.63601586952</c:v>
                </c:pt>
                <c:pt idx="5">
                  <c:v>53329.00566096495</c:v>
                </c:pt>
                <c:pt idx="6">
                  <c:v>47942.40142172129</c:v>
                </c:pt>
                <c:pt idx="7">
                  <c:v>43189.0222368907</c:v>
                </c:pt>
                <c:pt idx="8">
                  <c:v>38989.43039719728</c:v>
                </c:pt>
                <c:pt idx="9">
                  <c:v>35274.20449196317</c:v>
                </c:pt>
                <c:pt idx="10">
                  <c:v>31982.72511701316</c:v>
                </c:pt>
                <c:pt idx="11">
                  <c:v>29062.08961320507</c:v>
                </c:pt>
                <c:pt idx="12">
                  <c:v>26466.14833106083</c:v>
                </c:pt>
                <c:pt idx="13">
                  <c:v>35320.99346196056</c:v>
                </c:pt>
                <c:pt idx="14">
                  <c:v>31672.27654617889</c:v>
                </c:pt>
                <c:pt idx="15">
                  <c:v>28597.75706801206</c:v>
                </c:pt>
                <c:pt idx="16">
                  <c:v>25974.79090305456</c:v>
                </c:pt>
                <c:pt idx="17">
                  <c:v>23712.70087367712</c:v>
                </c:pt>
                <c:pt idx="18">
                  <c:v>21743.50598145873</c:v>
                </c:pt>
                <c:pt idx="19">
                  <c:v>20015.4734311059</c:v>
                </c:pt>
                <c:pt idx="20">
                  <c:v>18488.61720180824</c:v>
                </c:pt>
                <c:pt idx="21">
                  <c:v>17131.5400757425</c:v>
                </c:pt>
                <c:pt idx="22">
                  <c:v>15919.2048409924</c:v>
                </c:pt>
                <c:pt idx="23">
                  <c:v>14831.34984956149</c:v>
                </c:pt>
                <c:pt idx="24">
                  <c:v>13851.35290810522</c:v>
                </c:pt>
                <c:pt idx="25">
                  <c:v>12965.40840770041</c:v>
                </c:pt>
                <c:pt idx="26">
                  <c:v>12180.71286225143</c:v>
                </c:pt>
                <c:pt idx="27">
                  <c:v>11463.67028133977</c:v>
                </c:pt>
                <c:pt idx="28">
                  <c:v>10807.08667703204</c:v>
                </c:pt>
                <c:pt idx="29">
                  <c:v>10204.67772185391</c:v>
                </c:pt>
                <c:pt idx="30">
                  <c:v>9650.897141581747</c:v>
                </c:pt>
                <c:pt idx="31">
                  <c:v>9140.842121735806</c:v>
                </c:pt>
                <c:pt idx="32">
                  <c:v>8670.17247843162</c:v>
                </c:pt>
                <c:pt idx="33">
                  <c:v>8235.04101037705</c:v>
                </c:pt>
                <c:pt idx="34">
                  <c:v>7832.033210874509</c:v>
                </c:pt>
                <c:pt idx="35">
                  <c:v>7458.11489145233</c:v>
                </c:pt>
                <c:pt idx="36">
                  <c:v>7110.586546498055</c:v>
                </c:pt>
                <c:pt idx="37">
                  <c:v>6787.04349929739</c:v>
                </c:pt>
                <c:pt idx="38">
                  <c:v>6485.341032976032</c:v>
                </c:pt>
                <c:pt idx="39">
                  <c:v>6203.595815621498</c:v>
                </c:pt>
                <c:pt idx="40">
                  <c:v>5940.082724310743</c:v>
                </c:pt>
                <c:pt idx="41">
                  <c:v>5693.25926976997</c:v>
                </c:pt>
                <c:pt idx="42">
                  <c:v>5461.744122801076</c:v>
                </c:pt>
                <c:pt idx="43">
                  <c:v>5244.298170843002</c:v>
                </c:pt>
                <c:pt idx="44">
                  <c:v>5039.807962563085</c:v>
                </c:pt>
                <c:pt idx="45">
                  <c:v>4847.271215738177</c:v>
                </c:pt>
                <c:pt idx="46">
                  <c:v>4665.784113193171</c:v>
                </c:pt>
                <c:pt idx="47">
                  <c:v>4494.53015272937</c:v>
                </c:pt>
                <c:pt idx="48">
                  <c:v>4332.770350735967</c:v>
                </c:pt>
                <c:pt idx="49">
                  <c:v>4179.834627183468</c:v>
                </c:pt>
                <c:pt idx="50">
                  <c:v>4035.114223167869</c:v>
                </c:pt>
                <c:pt idx="51">
                  <c:v>3898.05502201476</c:v>
                </c:pt>
                <c:pt idx="52">
                  <c:v>3768.151716708708</c:v>
                </c:pt>
                <c:pt idx="53">
                  <c:v>3644.94253334655</c:v>
                </c:pt>
                <c:pt idx="54">
                  <c:v>3528.004655780011</c:v>
                </c:pt>
                <c:pt idx="55">
                  <c:v>3416.950182173753</c:v>
                </c:pt>
                <c:pt idx="56">
                  <c:v>3311.422548553211</c:v>
                </c:pt>
                <c:pt idx="57">
                  <c:v>3211.093363042944</c:v>
                </c:pt>
                <c:pt idx="58">
                  <c:v>3115.659601395196</c:v>
                </c:pt>
                <c:pt idx="59">
                  <c:v>3024.841120449528</c:v>
                </c:pt>
                <c:pt idx="60">
                  <c:v>2938.378451461997</c:v>
                </c:pt>
                <c:pt idx="61">
                  <c:v>2856.03083988798</c:v>
                </c:pt>
                <c:pt idx="62">
                  <c:v>2777.574502275998</c:v>
                </c:pt>
                <c:pt idx="63">
                  <c:v>2702.801074506393</c:v>
                </c:pt>
                <c:pt idx="64">
                  <c:v>2631.516228741907</c:v>
                </c:pt>
                <c:pt idx="65">
                  <c:v>2563.538439305293</c:v>
                </c:pt>
                <c:pt idx="66">
                  <c:v>2498.697879767376</c:v>
                </c:pt>
                <c:pt idx="67">
                  <c:v>2436.835436076096</c:v>
                </c:pt>
                <c:pt idx="68">
                  <c:v>2377.801822229951</c:v>
                </c:pt>
                <c:pt idx="69">
                  <c:v>2321.456786630852</c:v>
                </c:pt>
                <c:pt idx="70">
                  <c:v>2267.668398684538</c:v>
                </c:pt>
                <c:pt idx="71">
                  <c:v>2216.312406474447</c:v>
                </c:pt>
                <c:pt idx="72">
                  <c:v>2167.271657437538</c:v>
                </c:pt>
                <c:pt idx="73">
                  <c:v>2120.435574940203</c:v>
                </c:pt>
                <c:pt idx="74">
                  <c:v>2075.699684500622</c:v>
                </c:pt>
                <c:pt idx="75">
                  <c:v>2032.9651841514</c:v>
                </c:pt>
                <c:pt idx="76">
                  <c:v>1992.138554090248</c:v>
                </c:pt>
                <c:pt idx="77">
                  <c:v>1953.13120134171</c:v>
                </c:pt>
                <c:pt idx="78">
                  <c:v>1915.859135658161</c:v>
                </c:pt>
                <c:pt idx="79">
                  <c:v>1880.242673331394</c:v>
                </c:pt>
                <c:pt idx="80">
                  <c:v>1846.20616597553</c:v>
                </c:pt>
                <c:pt idx="81">
                  <c:v>1813.677751685056</c:v>
                </c:pt>
                <c:pt idx="82">
                  <c:v>1782.589126271801</c:v>
                </c:pt>
                <c:pt idx="83">
                  <c:v>1752.875332549667</c:v>
                </c:pt>
                <c:pt idx="84">
                  <c:v>1724.474565868301</c:v>
                </c:pt>
                <c:pt idx="85">
                  <c:v>1697.327994301108</c:v>
                </c:pt>
                <c:pt idx="86">
                  <c:v>1671.379592073548</c:v>
                </c:pt>
                <c:pt idx="87">
                  <c:v>1646.575984975584</c:v>
                </c:pt>
                <c:pt idx="88">
                  <c:v>1622.866306641552</c:v>
                </c:pt>
                <c:pt idx="89">
                  <c:v>1600.202064704166</c:v>
                </c:pt>
                <c:pt idx="90">
                  <c:v>1578.537015937025</c:v>
                </c:pt>
                <c:pt idx="91">
                  <c:v>1557.827049595795</c:v>
                </c:pt>
                <c:pt idx="92">
                  <c:v>1538.030078252304</c:v>
                </c:pt>
                <c:pt idx="93">
                  <c:v>1519.105935490501</c:v>
                </c:pt>
                <c:pt idx="94">
                  <c:v>1501.016279898266</c:v>
                </c:pt>
                <c:pt idx="95">
                  <c:v>1483.724504848106</c:v>
                </c:pt>
                <c:pt idx="96">
                  <c:v>1467.195653609938</c:v>
                </c:pt>
                <c:pt idx="97">
                  <c:v>1451.396339385785</c:v>
                </c:pt>
                <c:pt idx="98">
                  <c:v>1436.294669895848</c:v>
                </c:pt>
                <c:pt idx="99">
                  <c:v>1421.8601761812</c:v>
                </c:pt>
                <c:pt idx="100">
                  <c:v>1408.063745320643</c:v>
                </c:pt>
                <c:pt idx="101">
                  <c:v>1394.877556786572</c:v>
                </c:pt>
                <c:pt idx="102">
                  <c:v>1382.275022190516</c:v>
                </c:pt>
                <c:pt idx="103">
                  <c:v>1370.230728191594</c:v>
                </c:pt>
                <c:pt idx="104">
                  <c:v>1358.72038235979</c:v>
                </c:pt>
                <c:pt idx="105">
                  <c:v>1347.720761805543</c:v>
                </c:pt>
                <c:pt idx="106">
                  <c:v>1337.20966440159</c:v>
                </c:pt>
                <c:pt idx="107">
                  <c:v>1327.1658624381</c:v>
                </c:pt>
                <c:pt idx="108">
                  <c:v>1317.56905856496</c:v>
                </c:pt>
                <c:pt idx="109">
                  <c:v>1308.399843885919</c:v>
                </c:pt>
                <c:pt idx="110">
                  <c:v>1299.639658080595</c:v>
                </c:pt>
                <c:pt idx="111">
                  <c:v>1291.270751438706</c:v>
                </c:pt>
                <c:pt idx="112">
                  <c:v>1283.276148700537</c:v>
                </c:pt>
                <c:pt idx="113">
                  <c:v>1275.639614603995</c:v>
                </c:pt>
                <c:pt idx="114">
                  <c:v>1268.345621046373</c:v>
                </c:pt>
                <c:pt idx="115">
                  <c:v>1261.37931577528</c:v>
                </c:pt>
                <c:pt idx="116">
                  <c:v>1254.726492528338</c:v>
                </c:pt>
                <c:pt idx="117">
                  <c:v>1248.373562546924</c:v>
                </c:pt>
                <c:pt idx="118">
                  <c:v>1242.307527394016</c:v>
                </c:pt>
                <c:pt idx="119">
                  <c:v>1236.51595301056</c:v>
                </c:pt>
              </c:numCache>
            </c:numRef>
          </c:yVal>
          <c:smooth val="1"/>
          <c:extLst xmlns:c16r2="http://schemas.microsoft.com/office/drawing/2015/06/chart">
            <c:ext xmlns:c16="http://schemas.microsoft.com/office/drawing/2014/chart" uri="{C3380CC4-5D6E-409C-BE32-E72D297353CC}">
              <c16:uniqueId val="{00000001-62B3-45E4-A32A-74D7BDB2A55D}"/>
            </c:ext>
          </c:extLst>
        </c:ser>
        <c:dLbls>
          <c:showLegendKey val="0"/>
          <c:showVal val="0"/>
          <c:showCatName val="0"/>
          <c:showSerName val="0"/>
          <c:showPercent val="0"/>
          <c:showBubbleSize val="0"/>
        </c:dLbls>
        <c:axId val="-982335936"/>
        <c:axId val="-982333744"/>
      </c:scatterChart>
      <c:valAx>
        <c:axId val="-982335936"/>
        <c:scaling>
          <c:orientation val="minMax"/>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982333744"/>
        <c:crosses val="autoZero"/>
        <c:crossBetween val="midCat"/>
        <c:majorUnit val="2.0"/>
      </c:valAx>
      <c:valAx>
        <c:axId val="-982333744"/>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982335936"/>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83225.9024916389</c:v>
                </c:pt>
                <c:pt idx="2">
                  <c:v>157087.1215387672</c:v>
                </c:pt>
                <c:pt idx="3">
                  <c:v>222703.8414809551</c:v>
                </c:pt>
                <c:pt idx="4">
                  <c:v>281058.1269657065</c:v>
                </c:pt>
                <c:pt idx="5">
                  <c:v>333010.3337011515</c:v>
                </c:pt>
                <c:pt idx="6">
                  <c:v>379313.8707249457</c:v>
                </c:pt>
                <c:pt idx="7">
                  <c:v>420628.3525547541</c:v>
                </c:pt>
                <c:pt idx="8">
                  <c:v>457531.2544180682</c:v>
                </c:pt>
                <c:pt idx="9">
                  <c:v>490528.1989945064</c:v>
                </c:pt>
                <c:pt idx="10">
                  <c:v>520062.00699338</c:v>
                </c:pt>
                <c:pt idx="11">
                  <c:v>546520.640888017</c:v>
                </c:pt>
                <c:pt idx="12">
                  <c:v>570244.164109664</c:v>
                </c:pt>
                <c:pt idx="13">
                  <c:v>602697.1693532643</c:v>
                </c:pt>
                <c:pt idx="14">
                  <c:v>631334.7339437858</c:v>
                </c:pt>
                <c:pt idx="15">
                  <c:v>656749.4768020615</c:v>
                </c:pt>
                <c:pt idx="16">
                  <c:v>679408.7303671765</c:v>
                </c:pt>
                <c:pt idx="17">
                  <c:v>699687.037837183</c:v>
                </c:pt>
                <c:pt idx="18">
                  <c:v>717889.243787925</c:v>
                </c:pt>
                <c:pt idx="19">
                  <c:v>734267.0405937188</c:v>
                </c:pt>
                <c:pt idx="20">
                  <c:v>749030.9446301471</c:v>
                </c:pt>
                <c:pt idx="21">
                  <c:v>762359.0647701989</c:v>
                </c:pt>
                <c:pt idx="22">
                  <c:v>774403.6056471773</c:v>
                </c:pt>
                <c:pt idx="23">
                  <c:v>785295.7593793268</c:v>
                </c:pt>
                <c:pt idx="24">
                  <c:v>795149.4406995946</c:v>
                </c:pt>
                <c:pt idx="25">
                  <c:v>804064.1834533501</c:v>
                </c:pt>
                <c:pt idx="26">
                  <c:v>812146.2102874715</c:v>
                </c:pt>
                <c:pt idx="27">
                  <c:v>819467.607435869</c:v>
                </c:pt>
                <c:pt idx="28">
                  <c:v>826092.8902212204</c:v>
                </c:pt>
                <c:pt idx="29">
                  <c:v>832079.9504692631</c:v>
                </c:pt>
                <c:pt idx="30">
                  <c:v>837480.82795322</c:v>
                </c:pt>
                <c:pt idx="31">
                  <c:v>842342.3836384743</c:v>
                </c:pt>
                <c:pt idx="32">
                  <c:v>846706.8889003175</c:v>
                </c:pt>
                <c:pt idx="33">
                  <c:v>850612.5422535851</c:v>
                </c:pt>
                <c:pt idx="34">
                  <c:v>854093.9232697251</c:v>
                </c:pt>
                <c:pt idx="35">
                  <c:v>857182.391872206</c:v>
                </c:pt>
                <c:pt idx="36">
                  <c:v>859906.4399989669</c:v>
                </c:pt>
                <c:pt idx="37">
                  <c:v>862292.00163332</c:v>
                </c:pt>
                <c:pt idx="38">
                  <c:v>864362.7263837901</c:v>
                </c:pt>
                <c:pt idx="39">
                  <c:v>866140.2530809942</c:v>
                </c:pt>
                <c:pt idx="40">
                  <c:v>867644.3787913166</c:v>
                </c:pt>
                <c:pt idx="41">
                  <c:v>868893.2513519737</c:v>
                </c:pt>
                <c:pt idx="42">
                  <c:v>869903.5394227284</c:v>
                </c:pt>
                <c:pt idx="43">
                  <c:v>870690.5826966613</c:v>
                </c:pt>
                <c:pt idx="44">
                  <c:v>871268.5247581428</c:v>
                </c:pt>
                <c:pt idx="45">
                  <c:v>871650.4307397417</c:v>
                </c:pt>
                <c:pt idx="46">
                  <c:v>871848.3916443136</c:v>
                </c:pt>
                <c:pt idx="47">
                  <c:v>871873.6169554324</c:v>
                </c:pt>
                <c:pt idx="48">
                  <c:v>871736.5169510522</c:v>
                </c:pt>
                <c:pt idx="49">
                  <c:v>871446.7759559911</c:v>
                </c:pt>
                <c:pt idx="50">
                  <c:v>871013.417613764</c:v>
                </c:pt>
                <c:pt idx="51">
                  <c:v>870444.8631238604</c:v>
                </c:pt>
                <c:pt idx="52">
                  <c:v>869748.9833284493</c:v>
                </c:pt>
                <c:pt idx="53">
                  <c:v>868933.1452376764</c:v>
                </c:pt>
                <c:pt idx="54">
                  <c:v>868004.2537247346</c:v>
                </c:pt>
                <c:pt idx="55">
                  <c:v>866968.7889488379</c:v>
                </c:pt>
                <c:pt idx="56">
                  <c:v>865832.8399963732</c:v>
                </c:pt>
                <c:pt idx="57">
                  <c:v>864602.1351715189</c:v>
                </c:pt>
                <c:pt idx="58">
                  <c:v>863282.0693160612</c:v>
                </c:pt>
                <c:pt idx="59">
                  <c:v>861877.7284925593</c:v>
                </c:pt>
                <c:pt idx="60">
                  <c:v>860393.9123252928</c:v>
                </c:pt>
                <c:pt idx="61">
                  <c:v>858835.1542583271</c:v>
                </c:pt>
                <c:pt idx="62">
                  <c:v>857205.7399593139</c:v>
                </c:pt>
                <c:pt idx="63">
                  <c:v>855509.7240706239</c:v>
                </c:pt>
                <c:pt idx="64">
                  <c:v>853750.945485645</c:v>
                </c:pt>
                <c:pt idx="65">
                  <c:v>851933.0413073646</c:v>
                </c:pt>
                <c:pt idx="66">
                  <c:v>850059.459627739</c:v>
                </c:pt>
                <c:pt idx="67">
                  <c:v>848133.4712504025</c:v>
                </c:pt>
                <c:pt idx="68">
                  <c:v>846158.180465152</c:v>
                </c:pt>
                <c:pt idx="69">
                  <c:v>844136.5349701112</c:v>
                </c:pt>
                <c:pt idx="70">
                  <c:v>842071.3350265524</c:v>
                </c:pt>
                <c:pt idx="71">
                  <c:v>839965.2419217084</c:v>
                </c:pt>
                <c:pt idx="72">
                  <c:v>837820.7858063882</c:v>
                </c:pt>
                <c:pt idx="73">
                  <c:v>835640.3729667623</c:v>
                </c:pt>
                <c:pt idx="74">
                  <c:v>833426.2925830882</c:v>
                </c:pt>
                <c:pt idx="75">
                  <c:v>831180.723022343</c:v>
                </c:pt>
                <c:pt idx="76">
                  <c:v>828905.7377066277</c:v>
                </c:pt>
                <c:pt idx="77">
                  <c:v>826603.3105946764</c:v>
                </c:pt>
                <c:pt idx="78">
                  <c:v>824275.3213098457</c:v>
                </c:pt>
                <c:pt idx="79">
                  <c:v>821923.5599444315</c:v>
                </c:pt>
                <c:pt idx="80">
                  <c:v>819549.7315670531</c:v>
                </c:pt>
                <c:pt idx="81">
                  <c:v>817155.46045711</c:v>
                </c:pt>
                <c:pt idx="82">
                  <c:v>814742.2940878773</c:v>
                </c:pt>
                <c:pt idx="83">
                  <c:v>812311.7068776532</c:v>
                </c:pt>
                <c:pt idx="84">
                  <c:v>809865.1037264782</c:v>
                </c:pt>
                <c:pt idx="85">
                  <c:v>807403.823354236</c:v>
                </c:pt>
                <c:pt idx="86">
                  <c:v>804929.1414544556</c:v>
                </c:pt>
                <c:pt idx="87">
                  <c:v>802442.273676803</c:v>
                </c:pt>
                <c:pt idx="88">
                  <c:v>799944.378450039</c:v>
                </c:pt>
                <c:pt idx="89">
                  <c:v>797436.5596561946</c:v>
                </c:pt>
                <c:pt idx="90">
                  <c:v>794919.8691657475</c:v>
                </c:pt>
                <c:pt idx="91">
                  <c:v>792395.3092427335</c:v>
                </c:pt>
                <c:pt idx="92">
                  <c:v>789863.8348280054</c:v>
                </c:pt>
                <c:pt idx="93">
                  <c:v>787326.355708135</c:v>
                </c:pt>
                <c:pt idx="94">
                  <c:v>784783.7385768753</c:v>
                </c:pt>
                <c:pt idx="95">
                  <c:v>782236.808995547</c:v>
                </c:pt>
                <c:pt idx="96">
                  <c:v>779686.3532582042</c:v>
                </c:pt>
                <c:pt idx="97">
                  <c:v>777133.1201670411</c:v>
                </c:pt>
                <c:pt idx="98">
                  <c:v>774577.822723029</c:v>
                </c:pt>
                <c:pt idx="99">
                  <c:v>772021.1397364803</c:v>
                </c:pt>
                <c:pt idx="100">
                  <c:v>769463.7173618672</c:v>
                </c:pt>
                <c:pt idx="101">
                  <c:v>766906.1705609433</c:v>
                </c:pt>
                <c:pt idx="102">
                  <c:v>764349.0844979038</c:v>
                </c:pt>
                <c:pt idx="103">
                  <c:v>761793.015870177</c:v>
                </c:pt>
                <c:pt idx="104">
                  <c:v>759238.4941780601</c:v>
                </c:pt>
                <c:pt idx="105">
                  <c:v>756686.0229363713</c:v>
                </c:pt>
                <c:pt idx="106">
                  <c:v>754136.0808308993</c:v>
                </c:pt>
                <c:pt idx="107">
                  <c:v>751589.122822543</c:v>
                </c:pt>
                <c:pt idx="108">
                  <c:v>749045.58120154</c:v>
                </c:pt>
                <c:pt idx="109">
                  <c:v>746505.8665942947</c:v>
                </c:pt>
                <c:pt idx="110">
                  <c:v>743970.3689250546</c:v>
                </c:pt>
                <c:pt idx="111">
                  <c:v>741439.4583345864</c:v>
                </c:pt>
                <c:pt idx="112">
                  <c:v>738913.4860578846</c:v>
                </c:pt>
                <c:pt idx="113">
                  <c:v>736392.7852628352</c:v>
                </c:pt>
                <c:pt idx="114">
                  <c:v>733877.6718516549</c:v>
                </c:pt>
                <c:pt idx="115">
                  <c:v>731368.445226827</c:v>
                </c:pt>
                <c:pt idx="116">
                  <c:v>728865.3890231758</c:v>
                </c:pt>
                <c:pt idx="117">
                  <c:v>726368.771807625</c:v>
                </c:pt>
                <c:pt idx="118">
                  <c:v>723878.847748114</c:v>
                </c:pt>
                <c:pt idx="119">
                  <c:v>721395.8572530796</c:v>
                </c:pt>
              </c:numCache>
            </c:numRef>
          </c:yVal>
          <c:smooth val="1"/>
          <c:extLst xmlns:c16r2="http://schemas.microsoft.com/office/drawing/2015/06/chart">
            <c:ext xmlns:c16="http://schemas.microsoft.com/office/drawing/2014/chart" uri="{C3380CC4-5D6E-409C-BE32-E72D297353CC}">
              <c16:uniqueId val="{00000000-BF07-490A-8CD0-75B2B8462D0F}"/>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97826.75668356208</c:v>
                </c:pt>
                <c:pt idx="2">
                  <c:v>-187152.7769663597</c:v>
                </c:pt>
                <c:pt idx="3">
                  <c:v>-268505.993081679</c:v>
                </c:pt>
                <c:pt idx="4">
                  <c:v>-342495.9998000116</c:v>
                </c:pt>
                <c:pt idx="5">
                  <c:v>-409756.9092147379</c:v>
                </c:pt>
                <c:pt idx="6">
                  <c:v>-470912.3785105002</c:v>
                </c:pt>
                <c:pt idx="7">
                  <c:v>-526555.2126474623</c:v>
                </c:pt>
                <c:pt idx="8">
                  <c:v>-577236.478489278</c:v>
                </c:pt>
                <c:pt idx="9">
                  <c:v>-623460.7255485163</c:v>
                </c:pt>
                <c:pt idx="10">
                  <c:v>-665685.0357795513</c:v>
                </c:pt>
                <c:pt idx="11">
                  <c:v>-704320.3895895033</c:v>
                </c:pt>
                <c:pt idx="12">
                  <c:v>-739734.352686099</c:v>
                </c:pt>
                <c:pt idx="13">
                  <c:v>-785379.7881483614</c:v>
                </c:pt>
                <c:pt idx="14">
                  <c:v>-826634.5900065977</c:v>
                </c:pt>
                <c:pt idx="15">
                  <c:v>-864141.9424911407</c:v>
                </c:pt>
                <c:pt idx="16">
                  <c:v>-898413.4013590435</c:v>
                </c:pt>
                <c:pt idx="17">
                  <c:v>-929862.4093301123</c:v>
                </c:pt>
                <c:pt idx="18">
                  <c:v>-958828.2129602632</c:v>
                </c:pt>
                <c:pt idx="19">
                  <c:v>-985593.0753706072</c:v>
                </c:pt>
                <c:pt idx="20">
                  <c:v>-1.01039479614233E6</c:v>
                </c:pt>
                <c:pt idx="21">
                  <c:v>-1.03343592831961E6</c:v>
                </c:pt>
                <c:pt idx="22">
                  <c:v>-1.05489065531992E6</c:v>
                </c:pt>
                <c:pt idx="23">
                  <c:v>-1.07490999667996E6</c:v>
                </c:pt>
                <c:pt idx="24">
                  <c:v>-1.09362580913599E6</c:v>
                </c:pt>
                <c:pt idx="25">
                  <c:v>-1.11115390987746E6</c:v>
                </c:pt>
                <c:pt idx="26">
                  <c:v>-1.12761864159396E6</c:v>
                </c:pt>
                <c:pt idx="27">
                  <c:v>-1.14310495778714E6</c:v>
                </c:pt>
                <c:pt idx="28">
                  <c:v>-1.15768920604622E6</c:v>
                </c:pt>
                <c:pt idx="29">
                  <c:v>-1.17144018726311E6</c:v>
                </c:pt>
                <c:pt idx="30">
                  <c:v>-1.18442001803053E6</c:v>
                </c:pt>
                <c:pt idx="31">
                  <c:v>-1.19668488486628E6</c:v>
                </c:pt>
                <c:pt idx="32">
                  <c:v>-1.20828570552891E6</c:v>
                </c:pt>
                <c:pt idx="33">
                  <c:v>-1.21926870993647E6</c:v>
                </c:pt>
                <c:pt idx="34">
                  <c:v>-1.22967595125002E6</c:v>
                </c:pt>
                <c:pt idx="35">
                  <c:v>-1.23954575611241E6</c:v>
                </c:pt>
                <c:pt idx="36">
                  <c:v>-1.24891312174601E6</c:v>
                </c:pt>
                <c:pt idx="37">
                  <c:v>-1.25781006654762E6</c:v>
                </c:pt>
                <c:pt idx="38">
                  <c:v>-1.26626593992515E6</c:v>
                </c:pt>
                <c:pt idx="39">
                  <c:v>-1.27430773396738E6</c:v>
                </c:pt>
                <c:pt idx="40">
                  <c:v>-1.28196027410417E6</c:v>
                </c:pt>
                <c:pt idx="41">
                  <c:v>-1.28924643816173E6</c:v>
                </c:pt>
                <c:pt idx="42">
                  <c:v>-1.29618735023672E6</c:v>
                </c:pt>
                <c:pt idx="43">
                  <c:v>-1.30280255231341E6</c:v>
                </c:pt>
                <c:pt idx="44">
                  <c:v>-1.30911015639334E6</c:v>
                </c:pt>
                <c:pt idx="45">
                  <c:v>-1.31512697953521E6</c:v>
                </c:pt>
                <c:pt idx="46">
                  <c:v>-1.32086866388696E6</c:v>
                </c:pt>
                <c:pt idx="47">
                  <c:v>-1.32634978352193E6</c:v>
                </c:pt>
                <c:pt idx="48">
                  <c:v>-1.33158393966006E6</c:v>
                </c:pt>
                <c:pt idx="49">
                  <c:v>-1.33658384565516E6</c:v>
                </c:pt>
                <c:pt idx="50">
                  <c:v>-1.34136140295704E6</c:v>
                </c:pt>
                <c:pt idx="51">
                  <c:v>-1.34592776910726E6</c:v>
                </c:pt>
                <c:pt idx="52">
                  <c:v>-1.35029341876135E6</c:v>
                </c:pt>
                <c:pt idx="53">
                  <c:v>-1.35446819839078E6</c:v>
                </c:pt>
                <c:pt idx="54">
                  <c:v>-1.3584613754882E6</c:v>
                </c:pt>
                <c:pt idx="55">
                  <c:v>-1.36228168290222E6</c:v>
                </c:pt>
                <c:pt idx="56">
                  <c:v>-1.365937358852E6</c:v>
                </c:pt>
                <c:pt idx="57">
                  <c:v>-1.36943618310632E6</c:v>
                </c:pt>
                <c:pt idx="58">
                  <c:v>-1.37278550975387E6</c:v>
                </c:pt>
                <c:pt idx="59">
                  <c:v>-1.37599229694096E6</c:v>
                </c:pt>
                <c:pt idx="60">
                  <c:v>-1.3790631339082E6</c:v>
                </c:pt>
                <c:pt idx="61">
                  <c:v>-1.38200426561862E6</c:v>
                </c:pt>
                <c:pt idx="62">
                  <c:v>-1.38482161523532E6</c:v>
                </c:pt>
                <c:pt idx="63">
                  <c:v>-1.38752080467653E6</c:v>
                </c:pt>
                <c:pt idx="64">
                  <c:v>-1.39010717344945E6</c:v>
                </c:pt>
                <c:pt idx="65">
                  <c:v>-1.39258579594084E6</c:v>
                </c:pt>
                <c:pt idx="66">
                  <c:v>-1.39496149732183E6</c:v>
                </c:pt>
                <c:pt idx="67">
                  <c:v>-1.39723886820615E6</c:v>
                </c:pt>
                <c:pt idx="68">
                  <c:v>-1.39942227818559E6</c:v>
                </c:pt>
                <c:pt idx="69">
                  <c:v>-1.40151588835195E6</c:v>
                </c:pt>
                <c:pt idx="70">
                  <c:v>-1.403523662903E6</c:v>
                </c:pt>
                <c:pt idx="71">
                  <c:v>-1.40544937991863E6</c:v>
                </c:pt>
                <c:pt idx="72">
                  <c:v>-1.40729664138423E6</c:v>
                </c:pt>
                <c:pt idx="73">
                  <c:v>-1.40906888252954E6</c:v>
                </c:pt>
                <c:pt idx="74">
                  <c:v>-1.41076938054418E6</c:v>
                </c:pt>
                <c:pt idx="75">
                  <c:v>-1.41240126272419E6</c:v>
                </c:pt>
                <c:pt idx="76">
                  <c:v>-1.41396751409829E6</c:v>
                </c:pt>
                <c:pt idx="77">
                  <c:v>-1.41547098457754E6</c:v>
                </c:pt>
                <c:pt idx="78">
                  <c:v>-1.41691439566728E6</c:v>
                </c:pt>
                <c:pt idx="79">
                  <c:v>-1.41830034677664E6</c:v>
                </c:pt>
                <c:pt idx="80">
                  <c:v>-1.419631321157E6</c:v>
                </c:pt>
                <c:pt idx="81">
                  <c:v>-1.4209096914979E6</c:v>
                </c:pt>
                <c:pt idx="82">
                  <c:v>-1.42213772520603E6</c:v>
                </c:pt>
                <c:pt idx="83">
                  <c:v>-1.42331758939046E6</c:v>
                </c:pt>
                <c:pt idx="84">
                  <c:v>-1.42445135557515E6</c:v>
                </c:pt>
                <c:pt idx="85">
                  <c:v>-1.42554100415766E6</c:v>
                </c:pt>
                <c:pt idx="86">
                  <c:v>-1.42658842863161E6</c:v>
                </c:pt>
                <c:pt idx="87">
                  <c:v>-1.42759543958836E6</c:v>
                </c:pt>
                <c:pt idx="88">
                  <c:v>-1.4285637685126E6</c:v>
                </c:pt>
                <c:pt idx="89">
                  <c:v>-1.42949507138477E6</c:v>
                </c:pt>
                <c:pt idx="90">
                  <c:v>-1.43039093210252E6</c:v>
                </c:pt>
                <c:pt idx="91">
                  <c:v>-1.43125286573221E6</c:v>
                </c:pt>
                <c:pt idx="92">
                  <c:v>-1.43208232160068E6</c:v>
                </c:pt>
                <c:pt idx="93">
                  <c:v>-1.43288068623658E6</c:v>
                </c:pt>
                <c:pt idx="94">
                  <c:v>-1.43364928617008E6</c:v>
                </c:pt>
                <c:pt idx="95">
                  <c:v>-1.43438939059885E6</c:v>
                </c:pt>
                <c:pt idx="96">
                  <c:v>-1.43510221392775E6</c:v>
                </c:pt>
                <c:pt idx="97">
                  <c:v>-1.43578891818923E6</c:v>
                </c:pt>
                <c:pt idx="98">
                  <c:v>-1.43645061535078E6</c:v>
                </c:pt>
                <c:pt idx="99">
                  <c:v>-1.43708836951539E6</c:v>
                </c:pt>
                <c:pt idx="100">
                  <c:v>-1.43770319902065E6</c:v>
                </c:pt>
                <c:pt idx="101">
                  <c:v>-1.43829607844179E6</c:v>
                </c:pt>
                <c:pt idx="102">
                  <c:v>-1.4388679405033E6</c:v>
                </c:pt>
                <c:pt idx="103">
                  <c:v>-1.43941967790402E6</c:v>
                </c:pt>
                <c:pt idx="104">
                  <c:v>-1.43995214505977E6</c:v>
                </c:pt>
                <c:pt idx="105">
                  <c:v>-1.44046615976765E6</c:v>
                </c:pt>
                <c:pt idx="106">
                  <c:v>-1.44096250479587E6</c:v>
                </c:pt>
                <c:pt idx="107">
                  <c:v>-1.44144192940257E6</c:v>
                </c:pt>
                <c:pt idx="108">
                  <c:v>-1.44190515078714E6</c:v>
                </c:pt>
                <c:pt idx="109">
                  <c:v>-1.4423528554772E6</c:v>
                </c:pt>
                <c:pt idx="110">
                  <c:v>-1.44278570065418E6</c:v>
                </c:pt>
                <c:pt idx="111">
                  <c:v>-1.44320431542051E6</c:v>
                </c:pt>
                <c:pt idx="112">
                  <c:v>-1.44360930201097E6</c:v>
                </c:pt>
                <c:pt idx="113">
                  <c:v>-1.44400123695095E6</c:v>
                </c:pt>
                <c:pt idx="114">
                  <c:v>-1.44438067216388E6</c:v>
                </c:pt>
                <c:pt idx="115">
                  <c:v>-1.44474813603021E6</c:v>
                </c:pt>
                <c:pt idx="116">
                  <c:v>-1.4451041344002E6</c:v>
                </c:pt>
                <c:pt idx="117">
                  <c:v>-1.44544915156251E6</c:v>
                </c:pt>
                <c:pt idx="118">
                  <c:v>-1.44578365117064E6</c:v>
                </c:pt>
                <c:pt idx="119">
                  <c:v>-1.44610807712906E6</c:v>
                </c:pt>
              </c:numCache>
            </c:numRef>
          </c:yVal>
          <c:smooth val="1"/>
          <c:extLst xmlns:c16r2="http://schemas.microsoft.com/office/drawing/2015/06/chart">
            <c:ext xmlns:c16="http://schemas.microsoft.com/office/drawing/2014/chart" uri="{C3380CC4-5D6E-409C-BE32-E72D297353CC}">
              <c16:uniqueId val="{00000001-BF07-490A-8CD0-75B2B8462D0F}"/>
            </c:ext>
          </c:extLst>
        </c:ser>
        <c:dLbls>
          <c:showLegendKey val="0"/>
          <c:showVal val="0"/>
          <c:showCatName val="0"/>
          <c:showSerName val="0"/>
          <c:showPercent val="0"/>
          <c:showBubbleSize val="0"/>
        </c:dLbls>
        <c:axId val="-1147069968"/>
        <c:axId val="-982142896"/>
      </c:scatterChart>
      <c:valAx>
        <c:axId val="-1147069968"/>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982142896"/>
        <c:crosses val="autoZero"/>
        <c:crossBetween val="midCat"/>
      </c:valAx>
      <c:valAx>
        <c:axId val="-982142896"/>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14706996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0.0</c:v>
                </c:pt>
                <c:pt idx="1">
                  <c:v>147.1946304845742</c:v>
                </c:pt>
                <c:pt idx="2">
                  <c:v>275.3856313417451</c:v>
                </c:pt>
                <c:pt idx="3">
                  <c:v>387.2755789115589</c:v>
                </c:pt>
                <c:pt idx="4">
                  <c:v>485.1578547674278</c:v>
                </c:pt>
                <c:pt idx="5">
                  <c:v>570.9799156384867</c:v>
                </c:pt>
                <c:pt idx="6">
                  <c:v>646.3968959989844</c:v>
                </c:pt>
                <c:pt idx="7">
                  <c:v>712.8168957544624</c:v>
                </c:pt>
                <c:pt idx="8">
                  <c:v>771.4392014845723</c:v>
                </c:pt>
                <c:pt idx="9">
                  <c:v>823.2865214315701</c:v>
                </c:pt>
                <c:pt idx="10">
                  <c:v>869.232161361762</c:v>
                </c:pt>
                <c:pt idx="11">
                  <c:v>910.0229323360141</c:v>
                </c:pt>
                <c:pt idx="12">
                  <c:v>946.298462256168</c:v>
                </c:pt>
                <c:pt idx="13">
                  <c:v>998.3565864836143</c:v>
                </c:pt>
                <c:pt idx="14">
                  <c:v>1043.693460805163</c:v>
                </c:pt>
                <c:pt idx="15">
                  <c:v>1083.46383896451</c:v>
                </c:pt>
                <c:pt idx="16">
                  <c:v>1118.564086427548</c:v>
                </c:pt>
                <c:pt idx="17">
                  <c:v>1149.70004156726</c:v>
                </c:pt>
                <c:pt idx="18">
                  <c:v>1177.43539344251</c:v>
                </c:pt>
                <c:pt idx="19">
                  <c:v>1202.226433216385</c:v>
                </c:pt>
                <c:pt idx="20">
                  <c:v>1224.447236450367</c:v>
                </c:pt>
                <c:pt idx="21">
                  <c:v>1244.40809104426</c:v>
                </c:pt>
                <c:pt idx="22">
                  <c:v>1262.369128943857</c:v>
                </c:pt>
                <c:pt idx="23">
                  <c:v>1278.550528274897</c:v>
                </c:pt>
                <c:pt idx="24">
                  <c:v>1293.140243494763</c:v>
                </c:pt>
                <c:pt idx="25">
                  <c:v>1306.299937650245</c:v>
                </c:pt>
                <c:pt idx="26">
                  <c:v>1318.20284775589</c:v>
                </c:pt>
                <c:pt idx="27">
                  <c:v>1328.96138301681</c:v>
                </c:pt>
                <c:pt idx="28">
                  <c:v>1338.675213884034</c:v>
                </c:pt>
                <c:pt idx="29">
                  <c:v>1347.43304955384</c:v>
                </c:pt>
                <c:pt idx="30">
                  <c:v>1355.314058019496</c:v>
                </c:pt>
                <c:pt idx="31">
                  <c:v>1362.389079746438</c:v>
                </c:pt>
                <c:pt idx="32">
                  <c:v>1368.721668881437</c:v>
                </c:pt>
                <c:pt idx="33">
                  <c:v>1374.368989218495</c:v>
                </c:pt>
                <c:pt idx="34">
                  <c:v>1379.382587266497</c:v>
                </c:pt>
                <c:pt idx="35">
                  <c:v>1383.809060898811</c:v>
                </c:pt>
                <c:pt idx="36">
                  <c:v>1387.690638969372</c:v>
                </c:pt>
                <c:pt idx="37">
                  <c:v>1391.065684776492</c:v>
                </c:pt>
                <c:pt idx="38">
                  <c:v>1393.969134213763</c:v>
                </c:pt>
                <c:pt idx="39">
                  <c:v>1396.432934397581</c:v>
                </c:pt>
                <c:pt idx="40">
                  <c:v>1398.4862974615</c:v>
                </c:pt>
                <c:pt idx="41">
                  <c:v>1400.155999359357</c:v>
                </c:pt>
                <c:pt idx="42">
                  <c:v>1401.46664091386</c:v>
                </c:pt>
                <c:pt idx="43">
                  <c:v>1402.440876072872</c:v>
                </c:pt>
                <c:pt idx="44">
                  <c:v>1403.099611932736</c:v>
                </c:pt>
                <c:pt idx="45">
                  <c:v>1403.46218439123</c:v>
                </c:pt>
                <c:pt idx="46">
                  <c:v>1403.546512714508</c:v>
                </c:pt>
                <c:pt idx="47">
                  <c:v>1403.369235820977</c:v>
                </c:pt>
                <c:pt idx="48">
                  <c:v>1402.94583268168</c:v>
                </c:pt>
                <c:pt idx="49">
                  <c:v>1402.290728897145</c:v>
                </c:pt>
                <c:pt idx="50">
                  <c:v>1401.417391223293</c:v>
                </c:pt>
                <c:pt idx="51">
                  <c:v>1400.338411575017</c:v>
                </c:pt>
                <c:pt idx="52">
                  <c:v>1399.065581925204</c:v>
                </c:pt>
                <c:pt idx="53">
                  <c:v>1397.609960995881</c:v>
                </c:pt>
                <c:pt idx="54">
                  <c:v>1395.981933899332</c:v>
                </c:pt>
                <c:pt idx="55">
                  <c:v>1394.191265584173</c:v>
                </c:pt>
                <c:pt idx="56">
                  <c:v>1392.24714882922</c:v>
                </c:pt>
                <c:pt idx="57">
                  <c:v>1390.158247432227</c:v>
                </c:pt>
                <c:pt idx="58">
                  <c:v>1387.93273515771</c:v>
                </c:pt>
                <c:pt idx="59">
                  <c:v>1385.578330936366</c:v>
                </c:pt>
                <c:pt idx="60">
                  <c:v>1383.10233074634</c:v>
                </c:pt>
                <c:pt idx="61">
                  <c:v>1380.51163655264</c:v>
                </c:pt>
                <c:pt idx="62">
                  <c:v>1377.812782634115</c:v>
                </c:pt>
                <c:pt idx="63">
                  <c:v>1375.011959586688</c:v>
                </c:pt>
                <c:pt idx="64">
                  <c:v>1372.115036256028</c:v>
                </c:pt>
                <c:pt idx="65">
                  <c:v>1369.127579822247</c:v>
                </c:pt>
                <c:pt idx="66">
                  <c:v>1366.054874231785</c:v>
                </c:pt>
                <c:pt idx="67">
                  <c:v>1362.9019371486</c:v>
                </c:pt>
                <c:pt idx="68">
                  <c:v>1359.673535576257</c:v>
                </c:pt>
                <c:pt idx="69">
                  <c:v>1356.37420028468</c:v>
                </c:pt>
                <c:pt idx="70">
                  <c:v>1353.008239159672</c:v>
                </c:pt>
                <c:pt idx="71">
                  <c:v>1349.579749579676</c:v>
                </c:pt>
                <c:pt idx="72">
                  <c:v>1346.092629912286</c:v>
                </c:pt>
                <c:pt idx="73">
                  <c:v>1342.550590212539</c:v>
                </c:pt>
                <c:pt idx="74">
                  <c:v>1338.957162195844</c:v>
                </c:pt>
                <c:pt idx="75">
                  <c:v>1335.315708550351</c:v>
                </c:pt>
                <c:pt idx="76">
                  <c:v>1331.629431646487</c:v>
                </c:pt>
                <c:pt idx="77">
                  <c:v>1327.901381695155</c:v>
                </c:pt>
                <c:pt idx="78">
                  <c:v>1324.13446440065</c:v>
                </c:pt>
                <c:pt idx="79">
                  <c:v>1320.331448149486</c:v>
                </c:pt>
                <c:pt idx="80">
                  <c:v>1316.494970772131</c:v>
                </c:pt>
                <c:pt idx="81">
                  <c:v>1312.627545910845</c:v>
                </c:pt>
                <c:pt idx="82">
                  <c:v>1308.73156902355</c:v>
                </c:pt>
                <c:pt idx="83">
                  <c:v>1304.809323050706</c:v>
                </c:pt>
                <c:pt idx="84">
                  <c:v>1300.86298376956</c:v>
                </c:pt>
                <c:pt idx="85">
                  <c:v>1296.894624857885</c:v>
                </c:pt>
                <c:pt idx="86">
                  <c:v>1292.90622268725</c:v>
                </c:pt>
                <c:pt idx="87">
                  <c:v>1288.89966086399</c:v>
                </c:pt>
                <c:pt idx="88">
                  <c:v>1284.876734534584</c:v>
                </c:pt>
                <c:pt idx="89">
                  <c:v>1280.839154470521</c:v>
                </c:pt>
                <c:pt idx="90">
                  <c:v>1276.788550946593</c:v>
                </c:pt>
                <c:pt idx="91">
                  <c:v>1272.726477425313</c:v>
                </c:pt>
                <c:pt idx="92">
                  <c:v>1268.654414059167</c:v>
                </c:pt>
                <c:pt idx="93">
                  <c:v>1264.573771021486</c:v>
                </c:pt>
                <c:pt idx="94">
                  <c:v>1260.485891675833</c:v>
                </c:pt>
                <c:pt idx="95">
                  <c:v>1256.392055593153</c:v>
                </c:pt>
                <c:pt idx="96">
                  <c:v>1252.29348142514</c:v>
                </c:pt>
                <c:pt idx="97">
                  <c:v>1248.19132964176</c:v>
                </c:pt>
                <c:pt idx="98">
                  <c:v>1244.086705140243</c:v>
                </c:pt>
                <c:pt idx="99">
                  <c:v>1239.980659732411</c:v>
                </c:pt>
                <c:pt idx="100">
                  <c:v>1235.874194516691</c:v>
                </c:pt>
                <c:pt idx="101">
                  <c:v>1231.768262140801</c:v>
                </c:pt>
                <c:pt idx="102">
                  <c:v>1227.663768960681</c:v>
                </c:pt>
                <c:pt idx="103">
                  <c:v>1223.561577100882</c:v>
                </c:pt>
                <c:pt idx="104">
                  <c:v>1219.462506421352</c:v>
                </c:pt>
                <c:pt idx="105">
                  <c:v>1215.367336395214</c:v>
                </c:pt>
                <c:pt idx="106">
                  <c:v>1211.276807901872</c:v>
                </c:pt>
                <c:pt idx="107">
                  <c:v>1207.191624939564</c:v>
                </c:pt>
                <c:pt idx="108">
                  <c:v>1203.112456261188</c:v>
                </c:pt>
                <c:pt idx="109">
                  <c:v>1199.039936937076</c:v>
                </c:pt>
                <c:pt idx="110">
                  <c:v>1194.974669848134</c:v>
                </c:pt>
                <c:pt idx="111">
                  <c:v>1190.917227112636</c:v>
                </c:pt>
                <c:pt idx="112">
                  <c:v>1186.868151449728</c:v>
                </c:pt>
                <c:pt idx="113">
                  <c:v>1182.827957482597</c:v>
                </c:pt>
                <c:pt idx="114">
                  <c:v>1178.797132984058</c:v>
                </c:pt>
                <c:pt idx="115">
                  <c:v>1174.776140067203</c:v>
                </c:pt>
                <c:pt idx="116">
                  <c:v>1170.765416323612</c:v>
                </c:pt>
                <c:pt idx="117">
                  <c:v>1166.7653759115</c:v>
                </c:pt>
                <c:pt idx="118">
                  <c:v>1162.77641059606</c:v>
                </c:pt>
                <c:pt idx="119">
                  <c:v>1158.798890744165</c:v>
                </c:pt>
              </c:numCache>
            </c:numRef>
          </c:yVal>
          <c:smooth val="1"/>
          <c:extLst xmlns:c16r2="http://schemas.microsoft.com/office/drawing/2015/06/chart">
            <c:ext xmlns:c16="http://schemas.microsoft.com/office/drawing/2014/chart" uri="{C3380CC4-5D6E-409C-BE32-E72D297353CC}">
              <c16:uniqueId val="{00000000-8485-4408-95DE-2D2FF6D1A807}"/>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0.0</c:v>
                </c:pt>
                <c:pt idx="1">
                  <c:v>-86.30737482704221</c:v>
                </c:pt>
                <c:pt idx="2">
                  <c:v>-163.4640808912111</c:v>
                </c:pt>
                <c:pt idx="3">
                  <c:v>-232.2796236498337</c:v>
                </c:pt>
                <c:pt idx="4">
                  <c:v>-293.5669572387495</c:v>
                </c:pt>
                <c:pt idx="5">
                  <c:v>-348.1078138588207</c:v>
                </c:pt>
                <c:pt idx="6">
                  <c:v>-396.6334234356333</c:v>
                </c:pt>
                <c:pt idx="7">
                  <c:v>-439.8151353602339</c:v>
                </c:pt>
                <c:pt idx="8">
                  <c:v>-478.2613158682628</c:v>
                </c:pt>
                <c:pt idx="9">
                  <c:v>-512.5181047411543</c:v>
                </c:pt>
                <c:pt idx="10">
                  <c:v>-543.072434647061</c:v>
                </c:pt>
                <c:pt idx="11">
                  <c:v>-570.3562700436564</c:v>
                </c:pt>
                <c:pt idx="12">
                  <c:v>-594.751395003805</c:v>
                </c:pt>
                <c:pt idx="13">
                  <c:v>-628.1742840112194</c:v>
                </c:pt>
                <c:pt idx="14">
                  <c:v>-657.5373230695611</c:v>
                </c:pt>
                <c:pt idx="15">
                  <c:v>-683.495804464846</c:v>
                </c:pt>
                <c:pt idx="16">
                  <c:v>-706.5689157126842</c:v>
                </c:pt>
                <c:pt idx="17">
                  <c:v>-727.1741477120856</c:v>
                </c:pt>
                <c:pt idx="18">
                  <c:v>-745.6519106223434</c:v>
                </c:pt>
                <c:pt idx="19">
                  <c:v>-762.283304254041</c:v>
                </c:pt>
                <c:pt idx="20">
                  <c:v>-777.3030880135626</c:v>
                </c:pt>
                <c:pt idx="21">
                  <c:v>-790.9092647755314</c:v>
                </c:pt>
                <c:pt idx="22">
                  <c:v>-803.270259406732</c:v>
                </c:pt>
                <c:pt idx="23">
                  <c:v>-814.530374197258</c:v>
                </c:pt>
                <c:pt idx="24">
                  <c:v>-824.8139977518681</c:v>
                </c:pt>
                <c:pt idx="25">
                  <c:v>-834.2289018816715</c:v>
                </c:pt>
                <c:pt idx="26">
                  <c:v>-842.888369218541</c:v>
                </c:pt>
                <c:pt idx="27">
                  <c:v>-850.8688528321767</c:v>
                </c:pt>
                <c:pt idx="28">
                  <c:v>-858.2379771364534</c:v>
                </c:pt>
                <c:pt idx="29">
                  <c:v>-865.0556746318044</c:v>
                </c:pt>
                <c:pt idx="30">
                  <c:v>-871.3751198747124</c:v>
                </c:pt>
                <c:pt idx="31">
                  <c:v>-877.2435440274751</c:v>
                </c:pt>
                <c:pt idx="32">
                  <c:v>-882.702946749806</c:v>
                </c:pt>
                <c:pt idx="33">
                  <c:v>-887.790719265145</c:v>
                </c:pt>
                <c:pt idx="34">
                  <c:v>-892.5401903100461</c:v>
                </c:pt>
                <c:pt idx="35">
                  <c:v>-896.9811049531208</c:v>
                </c:pt>
                <c:pt idx="36">
                  <c:v>-901.140044854038</c:v>
                </c:pt>
                <c:pt idx="37">
                  <c:v>-905.04079735484</c:v>
                </c:pt>
                <c:pt idx="38">
                  <c:v>-908.7046798050542</c:v>
                </c:pt>
                <c:pt idx="39">
                  <c:v>-912.150857909687</c:v>
                </c:pt>
                <c:pt idx="40">
                  <c:v>-915.3965498935878</c:v>
                </c:pt>
                <c:pt idx="41">
                  <c:v>-918.4572510179966</c:v>
                </c:pt>
                <c:pt idx="42">
                  <c:v>-921.3469307770007</c:v>
                </c:pt>
                <c:pt idx="43">
                  <c:v>-924.0782060539071</c:v>
                </c:pt>
                <c:pt idx="44">
                  <c:v>-926.6624932898622</c:v>
                </c:pt>
                <c:pt idx="45">
                  <c:v>-929.1101423073866</c:v>
                </c:pt>
                <c:pt idx="46">
                  <c:v>-931.4305540822239</c:v>
                </c:pt>
                <c:pt idx="47">
                  <c:v>-933.6322844583784</c:v>
                </c:pt>
                <c:pt idx="48">
                  <c:v>-935.7231355446136</c:v>
                </c:pt>
                <c:pt idx="49">
                  <c:v>-937.7102363094857</c:v>
                </c:pt>
                <c:pt idx="50">
                  <c:v>-939.6001137001431</c:v>
                </c:pt>
                <c:pt idx="51">
                  <c:v>-941.3987554438481</c:v>
                </c:pt>
                <c:pt idx="52">
                  <c:v>-943.111665603393</c:v>
                </c:pt>
                <c:pt idx="53">
                  <c:v>-944.7439136302698</c:v>
                </c:pt>
                <c:pt idx="54">
                  <c:v>-946.3001777908369</c:v>
                </c:pt>
                <c:pt idx="55">
                  <c:v>-947.784783644503</c:v>
                </c:pt>
                <c:pt idx="56">
                  <c:v>-949.2017381689832</c:v>
                </c:pt>
                <c:pt idx="57">
                  <c:v>-950.5547600547984</c:v>
                </c:pt>
                <c:pt idx="58">
                  <c:v>-951.8473066272576</c:v>
                </c:pt>
                <c:pt idx="59">
                  <c:v>-953.0825977981443</c:v>
                </c:pt>
                <c:pt idx="60">
                  <c:v>-954.2636374001615</c:v>
                </c:pt>
                <c:pt idx="61">
                  <c:v>-955.393232214096</c:v>
                </c:pt>
                <c:pt idx="62">
                  <c:v>-956.474008960881</c:v>
                </c:pt>
                <c:pt idx="63">
                  <c:v>-957.5084294975583</c:v>
                </c:pt>
                <c:pt idx="64">
                  <c:v>-958.498804427112</c:v>
                </c:pt>
                <c:pt idx="65">
                  <c:v>-959.4473053066928</c:v>
                </c:pt>
                <c:pt idx="66">
                  <c:v>-960.3559756161816</c:v>
                </c:pt>
                <c:pt idx="67">
                  <c:v>-961.226740629567</c:v>
                </c:pt>
                <c:pt idx="68">
                  <c:v>-962.0614163144172</c:v>
                </c:pt>
                <c:pt idx="69">
                  <c:v>-962.8617173696577</c:v>
                </c:pt>
                <c:pt idx="70">
                  <c:v>-963.6292644984956</c:v>
                </c:pt>
                <c:pt idx="71">
                  <c:v>-964.3655910019224</c:v>
                </c:pt>
                <c:pt idx="72">
                  <c:v>-965.0721487678034</c:v>
                </c:pt>
                <c:pt idx="73">
                  <c:v>-965.7503137217316</c:v>
                </c:pt>
                <c:pt idx="74">
                  <c:v>-966.401390798022</c:v>
                </c:pt>
                <c:pt idx="75">
                  <c:v>-967.0266184821641</c:v>
                </c:pt>
                <c:pt idx="76">
                  <c:v>-967.6271729701735</c:v>
                </c:pt>
                <c:pt idx="77">
                  <c:v>-968.2041719848178</c:v>
                </c:pt>
                <c:pt idx="78">
                  <c:v>-968.7586782841838</c:v>
                </c:pt>
                <c:pt idx="79">
                  <c:v>-969.2917028937871</c:v>
                </c:pt>
                <c:pt idx="80">
                  <c:v>-969.8042080899427</c:v>
                </c:pt>
                <c:pt idx="81">
                  <c:v>-970.2971101589173</c:v>
                </c:pt>
                <c:pt idx="82">
                  <c:v>-970.7712819535296</c:v>
                </c:pt>
                <c:pt idx="83">
                  <c:v>-971.227555266579</c:v>
                </c:pt>
                <c:pt idx="84">
                  <c:v>-971.6667230381266</c:v>
                </c:pt>
                <c:pt idx="85">
                  <c:v>-972.0895414119144</c:v>
                </c:pt>
                <c:pt idx="86">
                  <c:v>-972.4967316544652</c:v>
                </c:pt>
                <c:pt idx="87">
                  <c:v>-972.888981948946</c:v>
                </c:pt>
                <c:pt idx="88">
                  <c:v>-973.2669490745914</c:v>
                </c:pt>
                <c:pt idx="89">
                  <c:v>-973.6312599813274</c:v>
                </c:pt>
                <c:pt idx="90">
                  <c:v>-973.9825132682392</c:v>
                </c:pt>
                <c:pt idx="91">
                  <c:v>-974.3212805736027</c:v>
                </c:pt>
                <c:pt idx="92">
                  <c:v>-974.6481078834798</c:v>
                </c:pt>
                <c:pt idx="93">
                  <c:v>-974.9635167650994</c:v>
                </c:pt>
                <c:pt idx="94">
                  <c:v>-975.268005530656</c:v>
                </c:pt>
                <c:pt idx="95">
                  <c:v>-975.562050336676</c:v>
                </c:pt>
                <c:pt idx="96">
                  <c:v>-975.8461062235023</c:v>
                </c:pt>
                <c:pt idx="97">
                  <c:v>-976.1206080991003</c:v>
                </c:pt>
                <c:pt idx="98">
                  <c:v>-976.3859716709846</c:v>
                </c:pt>
                <c:pt idx="99">
                  <c:v>-976.6425943297069</c:v>
                </c:pt>
                <c:pt idx="100">
                  <c:v>-976.8908559870665</c:v>
                </c:pt>
                <c:pt idx="101">
                  <c:v>-977.1311198719153</c:v>
                </c:pt>
                <c:pt idx="102">
                  <c:v>-977.3637332862088</c:v>
                </c:pt>
                <c:pt idx="103">
                  <c:v>-977.589028323675</c:v>
                </c:pt>
                <c:pt idx="104">
                  <c:v>-977.8073225534079</c:v>
                </c:pt>
                <c:pt idx="105">
                  <c:v>-978.0189196703637</c:v>
                </c:pt>
                <c:pt idx="106">
                  <c:v>-978.224110114665</c:v>
                </c:pt>
                <c:pt idx="107">
                  <c:v>-978.4231716615115</c:v>
                </c:pt>
                <c:pt idx="108">
                  <c:v>-978.6163699832579</c:v>
                </c:pt>
                <c:pt idx="109">
                  <c:v>-978.8039591852072</c:v>
                </c:pt>
                <c:pt idx="110">
                  <c:v>-978.9861823165203</c:v>
                </c:pt>
                <c:pt idx="111">
                  <c:v>-979.1632718574976</c:v>
                </c:pt>
                <c:pt idx="112">
                  <c:v>-979.3354501845523</c:v>
                </c:pt>
                <c:pt idx="113">
                  <c:v>-979.502930013932</c:v>
                </c:pt>
                <c:pt idx="114">
                  <c:v>-979.6659148252551</c:v>
                </c:pt>
                <c:pt idx="115">
                  <c:v>-979.8245992659654</c:v>
                </c:pt>
                <c:pt idx="116">
                  <c:v>-979.9791695375046</c:v>
                </c:pt>
                <c:pt idx="117">
                  <c:v>-980.1298037642151</c:v>
                </c:pt>
                <c:pt idx="118">
                  <c:v>-980.2766723457282</c:v>
                </c:pt>
                <c:pt idx="119">
                  <c:v>-980.4199382936586</c:v>
                </c:pt>
              </c:numCache>
            </c:numRef>
          </c:yVal>
          <c:smooth val="1"/>
          <c:extLst xmlns:c16r2="http://schemas.microsoft.com/office/drawing/2015/06/chart">
            <c:ext xmlns:c16="http://schemas.microsoft.com/office/drawing/2014/chart" uri="{C3380CC4-5D6E-409C-BE32-E72D297353CC}">
              <c16:uniqueId val="{00000001-8485-4408-95DE-2D2FF6D1A807}"/>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0.0</c:v>
                </c:pt>
                <c:pt idx="1">
                  <c:v>60.88725565753197</c:v>
                </c:pt>
                <c:pt idx="2">
                  <c:v>111.9215504505341</c:v>
                </c:pt>
                <c:pt idx="3">
                  <c:v>154.9959552617261</c:v>
                </c:pt>
                <c:pt idx="4">
                  <c:v>191.5908975286781</c:v>
                </c:pt>
                <c:pt idx="5">
                  <c:v>222.8721017796662</c:v>
                </c:pt>
                <c:pt idx="6">
                  <c:v>249.7634725633513</c:v>
                </c:pt>
                <c:pt idx="7">
                  <c:v>273.0017603942285</c:v>
                </c:pt>
                <c:pt idx="8">
                  <c:v>293.177885616311</c:v>
                </c:pt>
                <c:pt idx="9">
                  <c:v>310.7684166904158</c:v>
                </c:pt>
                <c:pt idx="10">
                  <c:v>326.1597267147017</c:v>
                </c:pt>
                <c:pt idx="11">
                  <c:v>339.6666622923575</c:v>
                </c:pt>
                <c:pt idx="12">
                  <c:v>351.547067252363</c:v>
                </c:pt>
                <c:pt idx="13">
                  <c:v>370.1823024723976</c:v>
                </c:pt>
                <c:pt idx="14">
                  <c:v>386.1561377356018</c:v>
                </c:pt>
                <c:pt idx="15">
                  <c:v>399.9680344996626</c:v>
                </c:pt>
                <c:pt idx="16">
                  <c:v>411.9951707148639</c:v>
                </c:pt>
                <c:pt idx="17">
                  <c:v>422.5258938551734</c:v>
                </c:pt>
                <c:pt idx="18">
                  <c:v>431.7834828201665</c:v>
                </c:pt>
                <c:pt idx="19">
                  <c:v>439.9431289623436</c:v>
                </c:pt>
                <c:pt idx="20">
                  <c:v>447.144148436804</c:v>
                </c:pt>
                <c:pt idx="21">
                  <c:v>453.4988262687276</c:v>
                </c:pt>
                <c:pt idx="22">
                  <c:v>459.0988695371244</c:v>
                </c:pt>
                <c:pt idx="23">
                  <c:v>464.0201540776386</c:v>
                </c:pt>
                <c:pt idx="24">
                  <c:v>468.3262457428929</c:v>
                </c:pt>
                <c:pt idx="25">
                  <c:v>472.0710357685715</c:v>
                </c:pt>
                <c:pt idx="26">
                  <c:v>475.3144785373486</c:v>
                </c:pt>
                <c:pt idx="27">
                  <c:v>478.092530184634</c:v>
                </c:pt>
                <c:pt idx="28">
                  <c:v>480.4372367475768</c:v>
                </c:pt>
                <c:pt idx="29">
                  <c:v>482.3773749220358</c:v>
                </c:pt>
                <c:pt idx="30">
                  <c:v>483.9389381447812</c:v>
                </c:pt>
                <c:pt idx="31">
                  <c:v>485.1455357189627</c:v>
                </c:pt>
                <c:pt idx="32">
                  <c:v>486.0187221316311</c:v>
                </c:pt>
                <c:pt idx="33">
                  <c:v>486.5782699533505</c:v>
                </c:pt>
                <c:pt idx="34">
                  <c:v>486.8423969564514</c:v>
                </c:pt>
                <c:pt idx="35">
                  <c:v>486.8279559456886</c:v>
                </c:pt>
                <c:pt idx="36">
                  <c:v>486.5505941153334</c:v>
                </c:pt>
                <c:pt idx="37">
                  <c:v>486.0248874216516</c:v>
                </c:pt>
                <c:pt idx="38">
                  <c:v>485.2644544087083</c:v>
                </c:pt>
                <c:pt idx="39">
                  <c:v>484.2820764878936</c:v>
                </c:pt>
                <c:pt idx="40">
                  <c:v>483.0897475679089</c:v>
                </c:pt>
                <c:pt idx="41">
                  <c:v>481.6987483413594</c:v>
                </c:pt>
                <c:pt idx="42">
                  <c:v>480.1197101368587</c:v>
                </c:pt>
                <c:pt idx="43">
                  <c:v>478.362670018965</c:v>
                </c:pt>
                <c:pt idx="44">
                  <c:v>476.4371186428717</c:v>
                </c:pt>
                <c:pt idx="45">
                  <c:v>474.3520420838441</c:v>
                </c:pt>
                <c:pt idx="46">
                  <c:v>472.1159586322812</c:v>
                </c:pt>
                <c:pt idx="47">
                  <c:v>469.7369513625965</c:v>
                </c:pt>
                <c:pt idx="48">
                  <c:v>467.2226971370668</c:v>
                </c:pt>
                <c:pt idx="49">
                  <c:v>464.5804925876585</c:v>
                </c:pt>
                <c:pt idx="50">
                  <c:v>461.8172775231498</c:v>
                </c:pt>
                <c:pt idx="51">
                  <c:v>458.9396561311687</c:v>
                </c:pt>
                <c:pt idx="52">
                  <c:v>455.9539163218107</c:v>
                </c:pt>
                <c:pt idx="53">
                  <c:v>452.8660473656111</c:v>
                </c:pt>
                <c:pt idx="54">
                  <c:v>449.6817561084952</c:v>
                </c:pt>
                <c:pt idx="55">
                  <c:v>446.40648193967</c:v>
                </c:pt>
                <c:pt idx="56">
                  <c:v>443.045410660237</c:v>
                </c:pt>
                <c:pt idx="57">
                  <c:v>439.6034873774286</c:v>
                </c:pt>
                <c:pt idx="58">
                  <c:v>436.0854285304514</c:v>
                </c:pt>
                <c:pt idx="59">
                  <c:v>432.4957331382211</c:v>
                </c:pt>
                <c:pt idx="60">
                  <c:v>428.8386933461786</c:v>
                </c:pt>
                <c:pt idx="61">
                  <c:v>425.1184043385435</c:v>
                </c:pt>
                <c:pt idx="62">
                  <c:v>421.3387736732345</c:v>
                </c:pt>
                <c:pt idx="63">
                  <c:v>417.5035300891294</c:v>
                </c:pt>
                <c:pt idx="64">
                  <c:v>413.6162318289163</c:v>
                </c:pt>
                <c:pt idx="65">
                  <c:v>409.680274515554</c:v>
                </c:pt>
                <c:pt idx="66">
                  <c:v>405.6988986156036</c:v>
                </c:pt>
                <c:pt idx="67">
                  <c:v>401.6751965190334</c:v>
                </c:pt>
                <c:pt idx="68">
                  <c:v>397.6121192618366</c:v>
                </c:pt>
                <c:pt idx="69">
                  <c:v>393.5124829150222</c:v>
                </c:pt>
                <c:pt idx="70">
                  <c:v>389.3789746611752</c:v>
                </c:pt>
                <c:pt idx="71">
                  <c:v>385.21415857775</c:v>
                </c:pt>
                <c:pt idx="72">
                  <c:v>381.0204811444826</c:v>
                </c:pt>
                <c:pt idx="73">
                  <c:v>376.8002764908075</c:v>
                </c:pt>
                <c:pt idx="74">
                  <c:v>372.5557713978224</c:v>
                </c:pt>
                <c:pt idx="75">
                  <c:v>368.2890900681836</c:v>
                </c:pt>
                <c:pt idx="76">
                  <c:v>364.0022586763138</c:v>
                </c:pt>
                <c:pt idx="77">
                  <c:v>359.697209710338</c:v>
                </c:pt>
                <c:pt idx="78">
                  <c:v>355.3757861164663</c:v>
                </c:pt>
                <c:pt idx="79">
                  <c:v>351.0397452556986</c:v>
                </c:pt>
                <c:pt idx="80">
                  <c:v>346.6907626821851</c:v>
                </c:pt>
                <c:pt idx="81">
                  <c:v>342.3304357519272</c:v>
                </c:pt>
                <c:pt idx="82">
                  <c:v>337.960287070021</c:v>
                </c:pt>
                <c:pt idx="83">
                  <c:v>333.5817677841267</c:v>
                </c:pt>
                <c:pt idx="84">
                  <c:v>329.196260731432</c:v>
                </c:pt>
                <c:pt idx="85">
                  <c:v>324.8050834459717</c:v>
                </c:pt>
                <c:pt idx="86">
                  <c:v>320.409491032785</c:v>
                </c:pt>
                <c:pt idx="87">
                  <c:v>316.0106789150444</c:v>
                </c:pt>
                <c:pt idx="88">
                  <c:v>311.6097854599921</c:v>
                </c:pt>
                <c:pt idx="89">
                  <c:v>307.2078944891924</c:v>
                </c:pt>
                <c:pt idx="90">
                  <c:v>302.806037678354</c:v>
                </c:pt>
                <c:pt idx="91">
                  <c:v>298.4051968517089</c:v>
                </c:pt>
                <c:pt idx="92">
                  <c:v>294.0063061756856</c:v>
                </c:pt>
                <c:pt idx="93">
                  <c:v>289.6102542563863</c:v>
                </c:pt>
                <c:pt idx="94">
                  <c:v>285.2178861451773</c:v>
                </c:pt>
                <c:pt idx="95">
                  <c:v>280.8300052564769</c:v>
                </c:pt>
                <c:pt idx="96">
                  <c:v>276.4473752016381</c:v>
                </c:pt>
                <c:pt idx="97">
                  <c:v>272.0707215426592</c:v>
                </c:pt>
                <c:pt idx="98">
                  <c:v>267.7007334692585</c:v>
                </c:pt>
                <c:pt idx="99">
                  <c:v>263.3380654027042</c:v>
                </c:pt>
                <c:pt idx="100">
                  <c:v>258.9833385296236</c:v>
                </c:pt>
                <c:pt idx="101">
                  <c:v>254.637142268884</c:v>
                </c:pt>
                <c:pt idx="102">
                  <c:v>250.3000356744723</c:v>
                </c:pt>
                <c:pt idx="103">
                  <c:v>245.9725487772062</c:v>
                </c:pt>
                <c:pt idx="104">
                  <c:v>241.6551838679425</c:v>
                </c:pt>
                <c:pt idx="105">
                  <c:v>237.3484167248498</c:v>
                </c:pt>
                <c:pt idx="106">
                  <c:v>233.0526977872066</c:v>
                </c:pt>
                <c:pt idx="107">
                  <c:v>228.7684532780521</c:v>
                </c:pt>
                <c:pt idx="108">
                  <c:v>224.4960862779293</c:v>
                </c:pt>
                <c:pt idx="109">
                  <c:v>220.2359777518647</c:v>
                </c:pt>
                <c:pt idx="110">
                  <c:v>215.988487531614</c:v>
                </c:pt>
                <c:pt idx="111">
                  <c:v>211.7539552551381</c:v>
                </c:pt>
                <c:pt idx="112">
                  <c:v>207.5327012651726</c:v>
                </c:pt>
                <c:pt idx="113">
                  <c:v>203.325027468665</c:v>
                </c:pt>
                <c:pt idx="114">
                  <c:v>199.1312181588005</c:v>
                </c:pt>
                <c:pt idx="115">
                  <c:v>194.9515408012371</c:v>
                </c:pt>
                <c:pt idx="116">
                  <c:v>190.7862467861075</c:v>
                </c:pt>
                <c:pt idx="117">
                  <c:v>186.6355721472844</c:v>
                </c:pt>
                <c:pt idx="118">
                  <c:v>182.4997382503323</c:v>
                </c:pt>
                <c:pt idx="119">
                  <c:v>178.3789524505062</c:v>
                </c:pt>
              </c:numCache>
            </c:numRef>
          </c:yVal>
          <c:smooth val="1"/>
          <c:extLst xmlns:c16r2="http://schemas.microsoft.com/office/drawing/2015/06/chart">
            <c:ext xmlns:c16="http://schemas.microsoft.com/office/drawing/2014/chart" uri="{C3380CC4-5D6E-409C-BE32-E72D297353CC}">
              <c16:uniqueId val="{00000002-8485-4408-95DE-2D2FF6D1A807}"/>
            </c:ext>
          </c:extLst>
        </c:ser>
        <c:dLbls>
          <c:showLegendKey val="0"/>
          <c:showVal val="0"/>
          <c:showCatName val="0"/>
          <c:showSerName val="0"/>
          <c:showPercent val="0"/>
          <c:showBubbleSize val="0"/>
        </c:dLbls>
        <c:axId val="-983961152"/>
        <c:axId val="-983958960"/>
      </c:scatterChart>
      <c:valAx>
        <c:axId val="-983961152"/>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983958960"/>
        <c:crosses val="autoZero"/>
        <c:crossBetween val="midCat"/>
      </c:valAx>
      <c:valAx>
        <c:axId val="-98395896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983961152"/>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9245570582E6</c:v>
                </c:pt>
                <c:pt idx="3">
                  <c:v>3.10186805677637E6</c:v>
                </c:pt>
                <c:pt idx="4">
                  <c:v>3.10183448306822E6</c:v>
                </c:pt>
                <c:pt idx="5">
                  <c:v>3.10182196018871E6</c:v>
                </c:pt>
                <c:pt idx="6">
                  <c:v>3.10182879418714E6</c:v>
                </c:pt>
                <c:pt idx="7">
                  <c:v>3.1018534291977E6</c:v>
                </c:pt>
                <c:pt idx="8">
                  <c:v>3.10189443610942E6</c:v>
                </c:pt>
                <c:pt idx="9">
                  <c:v>3.10195050224478E6</c:v>
                </c:pt>
                <c:pt idx="10">
                  <c:v>3.10202042185875E6</c:v>
                </c:pt>
                <c:pt idx="11">
                  <c:v>3.10210308739751E6</c:v>
                </c:pt>
                <c:pt idx="12">
                  <c:v>3.1021974814598E6</c:v>
                </c:pt>
                <c:pt idx="13">
                  <c:v>3.1023026694077E6</c:v>
                </c:pt>
                <c:pt idx="14">
                  <c:v>3.10241748017585E6</c:v>
                </c:pt>
                <c:pt idx="15">
                  <c:v>3.102541235529E6</c:v>
                </c:pt>
                <c:pt idx="16">
                  <c:v>3.10267321766889E6</c:v>
                </c:pt>
                <c:pt idx="17">
                  <c:v>3.10281275617866E6</c:v>
                </c:pt>
                <c:pt idx="18">
                  <c:v>3.10295923556372E6</c:v>
                </c:pt>
                <c:pt idx="19">
                  <c:v>3.10311209081461E6</c:v>
                </c:pt>
                <c:pt idx="20">
                  <c:v>3.10327080324452E6</c:v>
                </c:pt>
                <c:pt idx="21">
                  <c:v>3.10343489666876E6</c:v>
                </c:pt>
                <c:pt idx="22">
                  <c:v>3.10360393389882E6</c:v>
                </c:pt>
                <c:pt idx="23">
                  <c:v>3.10377751352551E6</c:v>
                </c:pt>
                <c:pt idx="24">
                  <c:v>3.10395526696773E6</c:v>
                </c:pt>
                <c:pt idx="25">
                  <c:v>3.1041368557649E6</c:v>
                </c:pt>
                <c:pt idx="26">
                  <c:v>3.10432196909321E6</c:v>
                </c:pt>
                <c:pt idx="27">
                  <c:v>3.10451032093824E6</c:v>
                </c:pt>
                <c:pt idx="28">
                  <c:v>3.10470164876566E6</c:v>
                </c:pt>
                <c:pt idx="29">
                  <c:v>3.10489571141744E6</c:v>
                </c:pt>
                <c:pt idx="30">
                  <c:v>3.105092287332E6</c:v>
                </c:pt>
                <c:pt idx="31">
                  <c:v>3.10529117293295E6</c:v>
                </c:pt>
                <c:pt idx="32">
                  <c:v>3.10549218115128E6</c:v>
                </c:pt>
                <c:pt idx="33">
                  <c:v>3.10569514006977E6</c:v>
                </c:pt>
                <c:pt idx="34">
                  <c:v>3.10589989167945E6</c:v>
                </c:pt>
                <c:pt idx="35">
                  <c:v>3.10610629073882E6</c:v>
                </c:pt>
                <c:pt idx="36">
                  <c:v>3.1063142037274E6</c:v>
                </c:pt>
                <c:pt idx="37">
                  <c:v>3.1065235078856E6</c:v>
                </c:pt>
                <c:pt idx="38">
                  <c:v>3.10673409033403E6</c:v>
                </c:pt>
                <c:pt idx="39">
                  <c:v>3.10694584726536E6</c:v>
                </c:pt>
                <c:pt idx="40">
                  <c:v>3.10715868320193E6</c:v>
                </c:pt>
                <c:pt idx="41">
                  <c:v>3.10737251031596E6</c:v>
                </c:pt>
                <c:pt idx="42">
                  <c:v>3.10758724780533E6</c:v>
                </c:pt>
                <c:pt idx="43">
                  <c:v>3.1078028213209E6</c:v>
                </c:pt>
                <c:pt idx="44">
                  <c:v>3.10801916244087E6</c:v>
                </c:pt>
                <c:pt idx="45">
                  <c:v>3.10823620818851E6</c:v>
                </c:pt>
                <c:pt idx="46">
                  <c:v>3.10845390058944E6</c:v>
                </c:pt>
                <c:pt idx="47">
                  <c:v>3.10867218626542E6</c:v>
                </c:pt>
                <c:pt idx="48">
                  <c:v>3.10889101606142E6</c:v>
                </c:pt>
                <c:pt idx="49">
                  <c:v>3.10911034470335E6</c:v>
                </c:pt>
                <c:pt idx="50">
                  <c:v>3.10933013048385E6</c:v>
                </c:pt>
                <c:pt idx="51">
                  <c:v>3.10955033497387E6</c:v>
                </c:pt>
                <c:pt idx="52">
                  <c:v>3.1097709227578E6</c:v>
                </c:pt>
                <c:pt idx="53">
                  <c:v>3.10999186119038E6</c:v>
                </c:pt>
                <c:pt idx="54">
                  <c:v>3.11021312017343E6</c:v>
                </c:pt>
                <c:pt idx="55">
                  <c:v>3.1104346719508E6</c:v>
                </c:pt>
                <c:pt idx="56">
                  <c:v>3.11065649092015E6</c:v>
                </c:pt>
                <c:pt idx="57">
                  <c:v>3.11087855346E6</c:v>
                </c:pt>
                <c:pt idx="58">
                  <c:v>3.11110083777092E6</c:v>
                </c:pt>
                <c:pt idx="59">
                  <c:v>3.11132332372965E6</c:v>
                </c:pt>
                <c:pt idx="60">
                  <c:v>3.11154599275506E6</c:v>
                </c:pt>
                <c:pt idx="61">
                  <c:v>3.11176882768502E6</c:v>
                </c:pt>
                <c:pt idx="62">
                  <c:v>3.11199181266328E6</c:v>
                </c:pt>
                <c:pt idx="63">
                  <c:v>3.11221493303551E6</c:v>
                </c:pt>
                <c:pt idx="64">
                  <c:v>3.11243817525374E6</c:v>
                </c:pt>
                <c:pt idx="65">
                  <c:v>3.11266152678861E6</c:v>
                </c:pt>
                <c:pt idx="66">
                  <c:v>3.11288497604856E6</c:v>
                </c:pt>
                <c:pt idx="67">
                  <c:v>3.11310851230575E6</c:v>
                </c:pt>
                <c:pt idx="68">
                  <c:v>3.11333212562778E6</c:v>
                </c:pt>
                <c:pt idx="69">
                  <c:v>3.11355580681498E6</c:v>
                </c:pt>
                <c:pt idx="70">
                  <c:v>3.11377954734277E6</c:v>
                </c:pt>
                <c:pt idx="71">
                  <c:v>3.11400333930857E6</c:v>
                </c:pt>
                <c:pt idx="72">
                  <c:v>3.11422717538307E6</c:v>
                </c:pt>
                <c:pt idx="73">
                  <c:v>3.1144510487653E6</c:v>
                </c:pt>
                <c:pt idx="74">
                  <c:v>3.1146749531414E6</c:v>
                </c:pt>
                <c:pt idx="75">
                  <c:v>3.11489888264658E6</c:v>
                </c:pt>
                <c:pt idx="76">
                  <c:v>3.1151228318302E6</c:v>
                </c:pt>
                <c:pt idx="77">
                  <c:v>3.11534679562357E6</c:v>
                </c:pt>
                <c:pt idx="78">
                  <c:v>3.11557076931035E6</c:v>
                </c:pt>
                <c:pt idx="79">
                  <c:v>3.11579474849928E6</c:v>
                </c:pt>
                <c:pt idx="80">
                  <c:v>3.11601872909911E6</c:v>
                </c:pt>
                <c:pt idx="81">
                  <c:v>3.11624270729544E6</c:v>
                </c:pt>
                <c:pt idx="82">
                  <c:v>3.11646667952945E6</c:v>
                </c:pt>
                <c:pt idx="83">
                  <c:v>3.11669064247829E6</c:v>
                </c:pt>
                <c:pt idx="84">
                  <c:v>3.11691459303704E6</c:v>
                </c:pt>
                <c:pt idx="85">
                  <c:v>3.11713852830203E6</c:v>
                </c:pt>
                <c:pt idx="86">
                  <c:v>3.11736244555553E6</c:v>
                </c:pt>
                <c:pt idx="87">
                  <c:v>3.11758634225161E6</c:v>
                </c:pt>
                <c:pt idx="88">
                  <c:v>3.11781021600308E6</c:v>
                </c:pt>
                <c:pt idx="89">
                  <c:v>3.11803406456953E6</c:v>
                </c:pt>
                <c:pt idx="90">
                  <c:v>3.11825788584621E6</c:v>
                </c:pt>
                <c:pt idx="91">
                  <c:v>3.11848167785384E6</c:v>
                </c:pt>
                <c:pt idx="92">
                  <c:v>3.11870543872915E6</c:v>
                </c:pt>
                <c:pt idx="93">
                  <c:v>3.11892916671626E6</c:v>
                </c:pt>
                <c:pt idx="94">
                  <c:v>3.11915286015858E6</c:v>
                </c:pt>
                <c:pt idx="95">
                  <c:v>3.11937651749147E6</c:v>
                </c:pt>
                <c:pt idx="96">
                  <c:v>3.11960013723535E6</c:v>
                </c:pt>
                <c:pt idx="97">
                  <c:v>3.11982371798947E6</c:v>
                </c:pt>
                <c:pt idx="98">
                  <c:v>3.12004725842603E6</c:v>
                </c:pt>
                <c:pt idx="99">
                  <c:v>3.1202707572848E6</c:v>
                </c:pt>
                <c:pt idx="100">
                  <c:v>3.12049421336821E6</c:v>
                </c:pt>
                <c:pt idx="101">
                  <c:v>3.12071762553672E6</c:v>
                </c:pt>
                <c:pt idx="102">
                  <c:v>3.12094099270458E6</c:v>
                </c:pt>
                <c:pt idx="103">
                  <c:v>3.12116431383595E6</c:v>
                </c:pt>
                <c:pt idx="104">
                  <c:v>3.12138758794123E6</c:v>
                </c:pt>
                <c:pt idx="105">
                  <c:v>3.12161081407379E6</c:v>
                </c:pt>
                <c:pt idx="106">
                  <c:v>3.12183399132681E6</c:v>
                </c:pt>
                <c:pt idx="107">
                  <c:v>3.12205711883044E6</c:v>
                </c:pt>
                <c:pt idx="108">
                  <c:v>3.12228019574919E6</c:v>
                </c:pt>
                <c:pt idx="109">
                  <c:v>3.12250322127943E6</c:v>
                </c:pt>
                <c:pt idx="110">
                  <c:v>3.1227261946472E6</c:v>
                </c:pt>
                <c:pt idx="111">
                  <c:v>3.12294911510601E6</c:v>
                </c:pt>
                <c:pt idx="112">
                  <c:v>3.12317198193506E6</c:v>
                </c:pt>
                <c:pt idx="113">
                  <c:v>3.12339479443731E6</c:v>
                </c:pt>
                <c:pt idx="114">
                  <c:v>3.12361755193788E6</c:v>
                </c:pt>
                <c:pt idx="115">
                  <c:v>3.12384025378251E6</c:v>
                </c:pt>
                <c:pt idx="116">
                  <c:v>3.12406289933616E6</c:v>
                </c:pt>
                <c:pt idx="117">
                  <c:v>3.12428548798165E6</c:v>
                </c:pt>
                <c:pt idx="118">
                  <c:v>3.1245080191185E6</c:v>
                </c:pt>
                <c:pt idx="119">
                  <c:v>3.12473049216175E6</c:v>
                </c:pt>
              </c:numCache>
            </c:numRef>
          </c:yVal>
          <c:smooth val="1"/>
          <c:extLst xmlns:c16r2="http://schemas.microsoft.com/office/drawing/2015/06/chart">
            <c:ext xmlns:c16="http://schemas.microsoft.com/office/drawing/2014/chart" uri="{C3380CC4-5D6E-409C-BE32-E72D297353CC}">
              <c16:uniqueId val="{00000000-D060-43AE-9F14-1F1C9125E274}"/>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935184939161E6</c:v>
                </c:pt>
                <c:pt idx="2">
                  <c:v>8.0652970977302E6</c:v>
                </c:pt>
                <c:pt idx="3">
                  <c:v>8.1013879169506E6</c:v>
                </c:pt>
                <c:pt idx="4">
                  <c:v>8.1298102281094E6</c:v>
                </c:pt>
                <c:pt idx="5">
                  <c:v>8.15226046476541E6</c:v>
                </c:pt>
                <c:pt idx="6">
                  <c:v>8.17005675810422E6</c:v>
                </c:pt>
                <c:pt idx="7">
                  <c:v>8.18422354667508E6</c:v>
                </c:pt>
                <c:pt idx="8">
                  <c:v>8.19555723717516E6</c:v>
                </c:pt>
                <c:pt idx="9">
                  <c:v>8.2046771669391E6</c:v>
                </c:pt>
                <c:pt idx="10">
                  <c:v>8.21206515996906E6</c:v>
                </c:pt>
                <c:pt idx="11">
                  <c:v>8.21809623093927E6</c:v>
                </c:pt>
                <c:pt idx="12">
                  <c:v>8.22306241942707E6</c:v>
                </c:pt>
                <c:pt idx="13">
                  <c:v>8.22716627977228E6</c:v>
                </c:pt>
                <c:pt idx="14">
                  <c:v>8.23060104085786E6</c:v>
                </c:pt>
                <c:pt idx="15">
                  <c:v>8.23350835429332E6</c:v>
                </c:pt>
                <c:pt idx="16">
                  <c:v>8.23599790469271E6</c:v>
                </c:pt>
                <c:pt idx="17">
                  <c:v>8.23815550404152E6</c:v>
                </c:pt>
                <c:pt idx="18">
                  <c:v>8.2400483810125E6</c:v>
                </c:pt>
                <c:pt idx="19">
                  <c:v>8.24172928948488E6</c:v>
                </c:pt>
                <c:pt idx="20">
                  <c:v>8.24323970161694E6</c:v>
                </c:pt>
                <c:pt idx="21">
                  <c:v>8.2446122900396E6</c:v>
                </c:pt>
                <c:pt idx="22">
                  <c:v>8.24587285797964E6</c:v>
                </c:pt>
                <c:pt idx="23">
                  <c:v>8.24704184059764E6</c:v>
                </c:pt>
                <c:pt idx="24">
                  <c:v>8.24813547325298E6</c:v>
                </c:pt>
                <c:pt idx="25">
                  <c:v>8.24916670100538E6</c:v>
                </c:pt>
                <c:pt idx="26">
                  <c:v>8.25014584376078E6</c:v>
                </c:pt>
                <c:pt idx="27">
                  <c:v>8.25108122032367E6</c:v>
                </c:pt>
                <c:pt idx="28">
                  <c:v>8.25197955650498E6</c:v>
                </c:pt>
                <c:pt idx="29">
                  <c:v>8.25284631817472E6</c:v>
                </c:pt>
                <c:pt idx="30">
                  <c:v>8.25368597337362E6</c:v>
                </c:pt>
                <c:pt idx="31">
                  <c:v>8.25450219738851E6</c:v>
                </c:pt>
                <c:pt idx="32">
                  <c:v>8.25529803341632E6</c:v>
                </c:pt>
                <c:pt idx="33">
                  <c:v>8.25607601863537E6</c:v>
                </c:pt>
                <c:pt idx="34">
                  <c:v>8.25683828331455E6</c:v>
                </c:pt>
                <c:pt idx="35">
                  <c:v>8.25758662889235E6</c:v>
                </c:pt>
                <c:pt idx="36">
                  <c:v>8.25832258963821E6</c:v>
                </c:pt>
                <c:pt idx="37">
                  <c:v>8.2590474814841E6</c:v>
                </c:pt>
                <c:pt idx="38">
                  <c:v>8.25976244081822E6</c:v>
                </c:pt>
                <c:pt idx="39">
                  <c:v>8.2604684553393E6</c:v>
                </c:pt>
                <c:pt idx="40">
                  <c:v>8.26116638886662E6</c:v>
                </c:pt>
                <c:pt idx="41">
                  <c:v>8.26185700125794E6</c:v>
                </c:pt>
                <c:pt idx="42">
                  <c:v>8.26254096449916E6</c:v>
                </c:pt>
                <c:pt idx="43">
                  <c:v>8.26321887577407E6</c:v>
                </c:pt>
                <c:pt idx="44">
                  <c:v>8.26389126814252E6</c:v>
                </c:pt>
                <c:pt idx="45">
                  <c:v>8.26455861931852E6</c:v>
                </c:pt>
                <c:pt idx="46">
                  <c:v>8.26522135893363E6</c:v>
                </c:pt>
                <c:pt idx="47">
                  <c:v>8.26587987458765E6</c:v>
                </c:pt>
                <c:pt idx="48">
                  <c:v>8.26653451692452E6</c:v>
                </c:pt>
                <c:pt idx="49">
                  <c:v>8.26718560392047E6</c:v>
                </c:pt>
                <c:pt idx="50">
                  <c:v>8.26783342453239E6</c:v>
                </c:pt>
                <c:pt idx="51">
                  <c:v>8.26847824182357E6</c:v>
                </c:pt>
                <c:pt idx="52">
                  <c:v>8.26912029565965E6</c:v>
                </c:pt>
                <c:pt idx="53">
                  <c:v>8.2697598050493E6</c:v>
                </c:pt>
                <c:pt idx="54">
                  <c:v>8.27039697018884E6</c:v>
                </c:pt>
                <c:pt idx="55">
                  <c:v>8.27103197425875E6</c:v>
                </c:pt>
                <c:pt idx="56">
                  <c:v>8.27166498501036E6</c:v>
                </c:pt>
                <c:pt idx="57">
                  <c:v>8.27229615617432E6</c:v>
                </c:pt>
                <c:pt idx="58">
                  <c:v>8.27292562871641E6</c:v>
                </c:pt>
                <c:pt idx="59">
                  <c:v>8.27355353196156E6</c:v>
                </c:pt>
                <c:pt idx="60">
                  <c:v>8.27417998460377E6</c:v>
                </c:pt>
                <c:pt idx="61">
                  <c:v>8.27480509561619E6</c:v>
                </c:pt>
                <c:pt idx="62">
                  <c:v>8.2754289650737E6</c:v>
                </c:pt>
                <c:pt idx="63">
                  <c:v>8.2760516848981E6</c:v>
                </c:pt>
                <c:pt idx="64">
                  <c:v>8.27667333953478E6</c:v>
                </c:pt>
                <c:pt idx="65">
                  <c:v>8.27729400656831E6</c:v>
                </c:pt>
                <c:pt idx="66">
                  <c:v>8.27791375728331E6</c:v>
                </c:pt>
                <c:pt idx="67">
                  <c:v>8.27853265717631E6</c:v>
                </c:pt>
                <c:pt idx="68">
                  <c:v>8.27915076642344E6</c:v>
                </c:pt>
                <c:pt idx="69">
                  <c:v>8.27976814030817E6</c:v>
                </c:pt>
                <c:pt idx="70">
                  <c:v>8.28038482961295E6</c:v>
                </c:pt>
                <c:pt idx="71">
                  <c:v>8.28100088097814E6</c:v>
                </c:pt>
                <c:pt idx="72">
                  <c:v>8.28161633723105E6</c:v>
                </c:pt>
                <c:pt idx="73">
                  <c:v>8.28223123768797E6</c:v>
                </c:pt>
                <c:pt idx="74">
                  <c:v>8.28284561843138E6</c:v>
                </c:pt>
                <c:pt idx="75">
                  <c:v>8.2834595125647E6</c:v>
                </c:pt>
                <c:pt idx="76">
                  <c:v>8.2840729504463E6</c:v>
                </c:pt>
                <c:pt idx="77">
                  <c:v>8.2846859599047E6</c:v>
                </c:pt>
                <c:pt idx="78">
                  <c:v>8.28529856643652E6</c:v>
                </c:pt>
                <c:pt idx="79">
                  <c:v>8.28591079338862E6</c:v>
                </c:pt>
                <c:pt idx="80">
                  <c:v>8.2865226621256E6</c:v>
                </c:pt>
                <c:pt idx="81">
                  <c:v>8.28713419218418E6</c:v>
                </c:pt>
                <c:pt idx="82">
                  <c:v>8.28774540141523E6</c:v>
                </c:pt>
                <c:pt idx="83">
                  <c:v>8.28835630611467E6</c:v>
                </c:pt>
                <c:pt idx="84">
                  <c:v>8.28896692114406E6</c:v>
                </c:pt>
                <c:pt idx="85">
                  <c:v>8.2895772600417E6</c:v>
                </c:pt>
                <c:pt idx="86">
                  <c:v>8.290187335125E6</c:v>
                </c:pt>
                <c:pt idx="87">
                  <c:v>8.29079715758503E6</c:v>
                </c:pt>
                <c:pt idx="88">
                  <c:v>8.2914067375735E6</c:v>
                </c:pt>
                <c:pt idx="89">
                  <c:v>8.29201608428311E6</c:v>
                </c:pt>
                <c:pt idx="90">
                  <c:v>8.29262520602166E6</c:v>
                </c:pt>
                <c:pt idx="91">
                  <c:v>8.29323411028036E6</c:v>
                </c:pt>
                <c:pt idx="92">
                  <c:v>8.293842803797E6</c:v>
                </c:pt>
                <c:pt idx="93">
                  <c:v>8.29445129261413E6</c:v>
                </c:pt>
                <c:pt idx="94">
                  <c:v>8.29505958213287E6</c:v>
                </c:pt>
                <c:pt idx="95">
                  <c:v>8.29566767716256E6</c:v>
                </c:pt>
                <c:pt idx="96">
                  <c:v>8.29627558196659E6</c:v>
                </c:pt>
                <c:pt idx="97">
                  <c:v>8.29688330030483E6</c:v>
                </c:pt>
                <c:pt idx="98">
                  <c:v>8.29749083547268E6</c:v>
                </c:pt>
                <c:pt idx="99">
                  <c:v>8.29809819033734E6</c:v>
                </c:pt>
                <c:pt idx="100">
                  <c:v>8.29870536737116E6</c:v>
                </c:pt>
                <c:pt idx="101">
                  <c:v>8.29931236868261E6</c:v>
                </c:pt>
                <c:pt idx="102">
                  <c:v>8.29991919604482E6</c:v>
                </c:pt>
                <c:pt idx="103">
                  <c:v>8.300525850922E6</c:v>
                </c:pt>
                <c:pt idx="104">
                  <c:v>8.3011323344939E6</c:v>
                </c:pt>
                <c:pt idx="105">
                  <c:v>8.30173864767844E6</c:v>
                </c:pt>
                <c:pt idx="106">
                  <c:v>8.3023447911526E6</c:v>
                </c:pt>
                <c:pt idx="107">
                  <c:v>8.30295076537172E6</c:v>
                </c:pt>
                <c:pt idx="108">
                  <c:v>8.30355657058758E6</c:v>
                </c:pt>
                <c:pt idx="109">
                  <c:v>8.30416220686478E6</c:v>
                </c:pt>
                <c:pt idx="110">
                  <c:v>8.30476767409625E6</c:v>
                </c:pt>
                <c:pt idx="111">
                  <c:v>8.30537297201737E6</c:v>
                </c:pt>
                <c:pt idx="112">
                  <c:v>8.30597810021916E6</c:v>
                </c:pt>
                <c:pt idx="113">
                  <c:v>8.30658305816047E6</c:v>
                </c:pt>
                <c:pt idx="114">
                  <c:v>8.30718784517927E6</c:v>
                </c:pt>
                <c:pt idx="115">
                  <c:v>8.3077924605031E6</c:v>
                </c:pt>
                <c:pt idx="116">
                  <c:v>8.3083969032587E6</c:v>
                </c:pt>
                <c:pt idx="117">
                  <c:v>8.30900117248111E6</c:v>
                </c:pt>
                <c:pt idx="118">
                  <c:v>8.30960526712186E6</c:v>
                </c:pt>
                <c:pt idx="119">
                  <c:v>8.31020918605671E6</c:v>
                </c:pt>
              </c:numCache>
            </c:numRef>
          </c:yVal>
          <c:smooth val="1"/>
          <c:extLst xmlns:c16r2="http://schemas.microsoft.com/office/drawing/2015/06/chart">
            <c:ext xmlns:c16="http://schemas.microsoft.com/office/drawing/2014/chart" uri="{C3380CC4-5D6E-409C-BE32-E72D297353CC}">
              <c16:uniqueId val="{00000001-D060-43AE-9F14-1F1C9125E274}"/>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9245570582E6</c:v>
                </c:pt>
                <c:pt idx="3">
                  <c:v>3.10186805677637E6</c:v>
                </c:pt>
                <c:pt idx="4">
                  <c:v>3.10183448306822E6</c:v>
                </c:pt>
                <c:pt idx="5">
                  <c:v>3.10182196018871E6</c:v>
                </c:pt>
                <c:pt idx="6">
                  <c:v>3.10182879418713E6</c:v>
                </c:pt>
                <c:pt idx="7">
                  <c:v>3.1018534291977E6</c:v>
                </c:pt>
                <c:pt idx="8">
                  <c:v>3.10189443610942E6</c:v>
                </c:pt>
                <c:pt idx="9">
                  <c:v>3.10195050224478E6</c:v>
                </c:pt>
                <c:pt idx="10">
                  <c:v>3.10202042185875E6</c:v>
                </c:pt>
                <c:pt idx="11">
                  <c:v>3.10210308739751E6</c:v>
                </c:pt>
                <c:pt idx="12">
                  <c:v>3.1021974814598E6</c:v>
                </c:pt>
                <c:pt idx="13">
                  <c:v>3.1023026694077E6</c:v>
                </c:pt>
                <c:pt idx="14">
                  <c:v>3.10241748017585E6</c:v>
                </c:pt>
                <c:pt idx="15">
                  <c:v>3.102541235529E6</c:v>
                </c:pt>
                <c:pt idx="16">
                  <c:v>3.10267321766889E6</c:v>
                </c:pt>
                <c:pt idx="17">
                  <c:v>3.10281275617866E6</c:v>
                </c:pt>
                <c:pt idx="18">
                  <c:v>3.10295923556372E6</c:v>
                </c:pt>
                <c:pt idx="19">
                  <c:v>3.10311209081461E6</c:v>
                </c:pt>
                <c:pt idx="20">
                  <c:v>3.10327080324452E6</c:v>
                </c:pt>
                <c:pt idx="21">
                  <c:v>3.10343489666876E6</c:v>
                </c:pt>
                <c:pt idx="22">
                  <c:v>3.10360393389882E6</c:v>
                </c:pt>
                <c:pt idx="23">
                  <c:v>3.10377751352551E6</c:v>
                </c:pt>
                <c:pt idx="24">
                  <c:v>3.10395526696773E6</c:v>
                </c:pt>
                <c:pt idx="25">
                  <c:v>3.1041368557649E6</c:v>
                </c:pt>
                <c:pt idx="26">
                  <c:v>3.10432196909321E6</c:v>
                </c:pt>
                <c:pt idx="27">
                  <c:v>3.10451032093824E6</c:v>
                </c:pt>
                <c:pt idx="28">
                  <c:v>3.10470164876566E6</c:v>
                </c:pt>
                <c:pt idx="29">
                  <c:v>3.10489571141744E6</c:v>
                </c:pt>
                <c:pt idx="30">
                  <c:v>3.105092287332E6</c:v>
                </c:pt>
                <c:pt idx="31">
                  <c:v>3.10529117293295E6</c:v>
                </c:pt>
                <c:pt idx="32">
                  <c:v>3.10549218115128E6</c:v>
                </c:pt>
                <c:pt idx="33">
                  <c:v>3.10569514006977E6</c:v>
                </c:pt>
                <c:pt idx="34">
                  <c:v>3.10589989167945E6</c:v>
                </c:pt>
                <c:pt idx="35">
                  <c:v>3.10610629073882E6</c:v>
                </c:pt>
                <c:pt idx="36">
                  <c:v>3.1063142037274E6</c:v>
                </c:pt>
                <c:pt idx="37">
                  <c:v>3.1065235078856E6</c:v>
                </c:pt>
                <c:pt idx="38">
                  <c:v>3.10673409033403E6</c:v>
                </c:pt>
                <c:pt idx="39">
                  <c:v>3.10694584726536E6</c:v>
                </c:pt>
                <c:pt idx="40">
                  <c:v>3.10715868320193E6</c:v>
                </c:pt>
                <c:pt idx="41">
                  <c:v>3.10737251031596E6</c:v>
                </c:pt>
                <c:pt idx="42">
                  <c:v>3.10758724780533E6</c:v>
                </c:pt>
                <c:pt idx="43">
                  <c:v>3.1078028213209E6</c:v>
                </c:pt>
                <c:pt idx="44">
                  <c:v>3.10801916244087E6</c:v>
                </c:pt>
                <c:pt idx="45">
                  <c:v>3.10823620818851E6</c:v>
                </c:pt>
                <c:pt idx="46">
                  <c:v>3.10845390058944E6</c:v>
                </c:pt>
                <c:pt idx="47">
                  <c:v>3.10867218626542E6</c:v>
                </c:pt>
                <c:pt idx="48">
                  <c:v>3.10889101606142E6</c:v>
                </c:pt>
                <c:pt idx="49">
                  <c:v>3.10911034470335E6</c:v>
                </c:pt>
                <c:pt idx="50">
                  <c:v>3.10933013048385E6</c:v>
                </c:pt>
                <c:pt idx="51">
                  <c:v>3.10955033497387E6</c:v>
                </c:pt>
                <c:pt idx="52">
                  <c:v>3.1097709227578E6</c:v>
                </c:pt>
                <c:pt idx="53">
                  <c:v>3.10999186119038E6</c:v>
                </c:pt>
                <c:pt idx="54">
                  <c:v>3.11021312017343E6</c:v>
                </c:pt>
                <c:pt idx="55">
                  <c:v>3.1104346719508E6</c:v>
                </c:pt>
                <c:pt idx="56">
                  <c:v>3.11065649092015E6</c:v>
                </c:pt>
                <c:pt idx="57">
                  <c:v>3.11087855345999E6</c:v>
                </c:pt>
                <c:pt idx="58">
                  <c:v>3.11110083777092E6</c:v>
                </c:pt>
                <c:pt idx="59">
                  <c:v>3.11132332372965E6</c:v>
                </c:pt>
                <c:pt idx="60">
                  <c:v>3.11154599275506E6</c:v>
                </c:pt>
                <c:pt idx="61">
                  <c:v>3.11176882768502E6</c:v>
                </c:pt>
                <c:pt idx="62">
                  <c:v>3.11199181266328E6</c:v>
                </c:pt>
                <c:pt idx="63">
                  <c:v>3.11221493303551E6</c:v>
                </c:pt>
                <c:pt idx="64">
                  <c:v>3.11243817525374E6</c:v>
                </c:pt>
                <c:pt idx="65">
                  <c:v>3.11266152678861E6</c:v>
                </c:pt>
                <c:pt idx="66">
                  <c:v>3.11288497604856E6</c:v>
                </c:pt>
                <c:pt idx="67">
                  <c:v>3.11310851230575E6</c:v>
                </c:pt>
                <c:pt idx="68">
                  <c:v>3.11333212562778E6</c:v>
                </c:pt>
                <c:pt idx="69">
                  <c:v>3.11355580681498E6</c:v>
                </c:pt>
                <c:pt idx="70">
                  <c:v>3.11377954734277E6</c:v>
                </c:pt>
                <c:pt idx="71">
                  <c:v>3.11400333930857E6</c:v>
                </c:pt>
                <c:pt idx="72">
                  <c:v>3.11422717538307E6</c:v>
                </c:pt>
                <c:pt idx="73">
                  <c:v>3.1144510487653E6</c:v>
                </c:pt>
                <c:pt idx="74">
                  <c:v>3.1146749531414E6</c:v>
                </c:pt>
                <c:pt idx="75">
                  <c:v>3.11489888264658E6</c:v>
                </c:pt>
                <c:pt idx="76">
                  <c:v>3.1151228318302E6</c:v>
                </c:pt>
                <c:pt idx="77">
                  <c:v>3.11534679562357E6</c:v>
                </c:pt>
                <c:pt idx="78">
                  <c:v>3.11557076931035E6</c:v>
                </c:pt>
                <c:pt idx="79">
                  <c:v>3.11579474849928E6</c:v>
                </c:pt>
                <c:pt idx="80">
                  <c:v>3.11601872909912E6</c:v>
                </c:pt>
                <c:pt idx="81">
                  <c:v>3.11624270729544E6</c:v>
                </c:pt>
                <c:pt idx="82">
                  <c:v>3.11646667952945E6</c:v>
                </c:pt>
                <c:pt idx="83">
                  <c:v>3.11669064247829E6</c:v>
                </c:pt>
                <c:pt idx="84">
                  <c:v>3.11691459303704E6</c:v>
                </c:pt>
                <c:pt idx="85">
                  <c:v>3.11713852830203E6</c:v>
                </c:pt>
                <c:pt idx="86">
                  <c:v>3.11736244555553E6</c:v>
                </c:pt>
                <c:pt idx="87">
                  <c:v>3.11758634225161E6</c:v>
                </c:pt>
                <c:pt idx="88">
                  <c:v>3.11781021600308E6</c:v>
                </c:pt>
                <c:pt idx="89">
                  <c:v>3.11803406456953E6</c:v>
                </c:pt>
                <c:pt idx="90">
                  <c:v>3.11825788584621E6</c:v>
                </c:pt>
                <c:pt idx="91">
                  <c:v>3.11848167785384E6</c:v>
                </c:pt>
                <c:pt idx="92">
                  <c:v>3.11870543872915E6</c:v>
                </c:pt>
                <c:pt idx="93">
                  <c:v>3.11892916671626E6</c:v>
                </c:pt>
                <c:pt idx="94">
                  <c:v>3.11915286015858E6</c:v>
                </c:pt>
                <c:pt idx="95">
                  <c:v>3.11937651749146E6</c:v>
                </c:pt>
                <c:pt idx="96">
                  <c:v>3.11960013723535E6</c:v>
                </c:pt>
                <c:pt idx="97">
                  <c:v>3.11982371798947E6</c:v>
                </c:pt>
                <c:pt idx="98">
                  <c:v>3.12004725842603E6</c:v>
                </c:pt>
                <c:pt idx="99">
                  <c:v>3.1202707572848E6</c:v>
                </c:pt>
                <c:pt idx="100">
                  <c:v>3.12049421336821E6</c:v>
                </c:pt>
                <c:pt idx="101">
                  <c:v>3.12071762553672E6</c:v>
                </c:pt>
                <c:pt idx="102">
                  <c:v>3.12094099270458E6</c:v>
                </c:pt>
                <c:pt idx="103">
                  <c:v>3.12116431383594E6</c:v>
                </c:pt>
                <c:pt idx="104">
                  <c:v>3.12138758794123E6</c:v>
                </c:pt>
                <c:pt idx="105">
                  <c:v>3.1216108140738E6</c:v>
                </c:pt>
                <c:pt idx="106">
                  <c:v>3.12183399132681E6</c:v>
                </c:pt>
                <c:pt idx="107">
                  <c:v>3.12205711883044E6</c:v>
                </c:pt>
                <c:pt idx="108">
                  <c:v>3.12228019574919E6</c:v>
                </c:pt>
                <c:pt idx="109">
                  <c:v>3.12250322127943E6</c:v>
                </c:pt>
                <c:pt idx="110">
                  <c:v>3.1227261946472E6</c:v>
                </c:pt>
                <c:pt idx="111">
                  <c:v>3.12294911510601E6</c:v>
                </c:pt>
                <c:pt idx="112">
                  <c:v>3.12317198193506E6</c:v>
                </c:pt>
                <c:pt idx="113">
                  <c:v>3.12339479443731E6</c:v>
                </c:pt>
                <c:pt idx="114">
                  <c:v>3.12361755193788E6</c:v>
                </c:pt>
                <c:pt idx="115">
                  <c:v>3.12384025378251E6</c:v>
                </c:pt>
                <c:pt idx="116">
                  <c:v>3.12406289933616E6</c:v>
                </c:pt>
                <c:pt idx="117">
                  <c:v>3.12428548798165E6</c:v>
                </c:pt>
                <c:pt idx="118">
                  <c:v>3.1245080191185E6</c:v>
                </c:pt>
                <c:pt idx="119">
                  <c:v>3.12473049216175E6</c:v>
                </c:pt>
              </c:numCache>
            </c:numRef>
          </c:yVal>
          <c:smooth val="1"/>
          <c:extLst xmlns:c16r2="http://schemas.microsoft.com/office/drawing/2015/06/chart">
            <c:ext xmlns:c16="http://schemas.microsoft.com/office/drawing/2014/chart" uri="{C3380CC4-5D6E-409C-BE32-E72D297353CC}">
              <c16:uniqueId val="{00000002-D060-43AE-9F14-1F1C9125E274}"/>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832798358877E7</c:v>
                </c:pt>
                <c:pt idx="2">
                  <c:v>1.35602287091194E7</c:v>
                </c:pt>
                <c:pt idx="3">
                  <c:v>1.3545333542742E7</c:v>
                </c:pt>
                <c:pt idx="4">
                  <c:v>1.35365403673163E7</c:v>
                </c:pt>
                <c:pt idx="5">
                  <c:v>1.35322739278731E7</c:v>
                </c:pt>
                <c:pt idx="6">
                  <c:v>1.35313291311876E7</c:v>
                </c:pt>
                <c:pt idx="7">
                  <c:v>1.35327866858765E7</c:v>
                </c:pt>
                <c:pt idx="8">
                  <c:v>1.35359477593976E7</c:v>
                </c:pt>
                <c:pt idx="9">
                  <c:v>1.35402833828492E7</c:v>
                </c:pt>
                <c:pt idx="10">
                  <c:v>1.35453952906519E7</c:v>
                </c:pt>
                <c:pt idx="11">
                  <c:v>1.35509856251121E7</c:v>
                </c:pt>
                <c:pt idx="12">
                  <c:v>1.35568335122924E7</c:v>
                </c:pt>
                <c:pt idx="13">
                  <c:v>1.3562776962852E7</c:v>
                </c:pt>
                <c:pt idx="14">
                  <c:v>1.3568695649069E7</c:v>
                </c:pt>
                <c:pt idx="15">
                  <c:v>1.35745057111354E7</c:v>
                </c:pt>
                <c:pt idx="16">
                  <c:v>1.35801496223166E7</c:v>
                </c:pt>
                <c:pt idx="17">
                  <c:v>1.35855895271094E7</c:v>
                </c:pt>
                <c:pt idx="18">
                  <c:v>1.359080227133E7</c:v>
                </c:pt>
                <c:pt idx="19">
                  <c:v>1.35957755928738E7</c:v>
                </c:pt>
                <c:pt idx="20">
                  <c:v>1.36005052084092E7</c:v>
                </c:pt>
                <c:pt idx="21">
                  <c:v>1.36049925918346E7</c:v>
                </c:pt>
                <c:pt idx="22">
                  <c:v>1.36092432863401E7</c:v>
                </c:pt>
                <c:pt idx="23">
                  <c:v>1.36132656275932E7</c:v>
                </c:pt>
                <c:pt idx="24">
                  <c:v>1.3617069783241E7</c:v>
                </c:pt>
                <c:pt idx="25">
                  <c:v>1.36206670353747E7</c:v>
                </c:pt>
                <c:pt idx="26">
                  <c:v>1.36240692492361E7</c:v>
                </c:pt>
                <c:pt idx="27">
                  <c:v>1.36272884787139E7</c:v>
                </c:pt>
                <c:pt idx="28">
                  <c:v>1.36303366902475E7</c:v>
                </c:pt>
                <c:pt idx="29">
                  <c:v>1.36332255659265E7</c:v>
                </c:pt>
                <c:pt idx="30">
                  <c:v>1.36359663684417E7</c:v>
                </c:pt>
                <c:pt idx="31">
                  <c:v>1.36385698528089E7</c:v>
                </c:pt>
                <c:pt idx="32">
                  <c:v>1.36410462130165E7</c:v>
                </c:pt>
                <c:pt idx="33">
                  <c:v>1.3643405054515E7</c:v>
                </c:pt>
                <c:pt idx="34">
                  <c:v>1.36456553856021E7</c:v>
                </c:pt>
                <c:pt idx="35">
                  <c:v>1.36478056224124E7</c:v>
                </c:pt>
                <c:pt idx="36">
                  <c:v>1.36498636034915E7</c:v>
                </c:pt>
                <c:pt idx="37">
                  <c:v>1.36518366109165E7</c:v>
                </c:pt>
                <c:pt idx="38">
                  <c:v>1.36537313956806E7</c:v>
                </c:pt>
                <c:pt idx="39">
                  <c:v>1.36555542056357E7</c:v>
                </c:pt>
                <c:pt idx="40">
                  <c:v>1.36573108147256E7</c:v>
                </c:pt>
                <c:pt idx="41">
                  <c:v>1.36590065526056E7</c:v>
                </c:pt>
                <c:pt idx="42">
                  <c:v>1.36606463339807E7</c:v>
                </c:pt>
                <c:pt idx="43">
                  <c:v>1.36622346871959E7</c:v>
                </c:pt>
                <c:pt idx="44">
                  <c:v>1.3663775781762E7</c:v>
                </c:pt>
                <c:pt idx="45">
                  <c:v>1.36652734546099E7</c:v>
                </c:pt>
                <c:pt idx="46">
                  <c:v>1.36667312349518E7</c:v>
                </c:pt>
                <c:pt idx="47">
                  <c:v>1.36681523676871E7</c:v>
                </c:pt>
                <c:pt idx="48">
                  <c:v>1.36695398353367E7</c:v>
                </c:pt>
                <c:pt idx="49">
                  <c:v>1.3670896378523E7</c:v>
                </c:pt>
                <c:pt idx="50">
                  <c:v>1.36722245150315E7</c:v>
                </c:pt>
                <c:pt idx="51">
                  <c:v>1.36735265575103E7</c:v>
                </c:pt>
                <c:pt idx="52">
                  <c:v>1.3674804629869E7</c:v>
                </c:pt>
                <c:pt idx="53">
                  <c:v>1.36760606824486E7</c:v>
                </c:pt>
                <c:pt idx="54">
                  <c:v>1.36772965060341E7</c:v>
                </c:pt>
                <c:pt idx="55">
                  <c:v>1.36785137447814E7</c:v>
                </c:pt>
                <c:pt idx="56">
                  <c:v>1.36797139081338E7</c:v>
                </c:pt>
                <c:pt idx="57">
                  <c:v>1.36808983817958E7</c:v>
                </c:pt>
                <c:pt idx="58">
                  <c:v>1.36820684378336E7</c:v>
                </c:pt>
                <c:pt idx="59">
                  <c:v>1.36832252439648E7</c:v>
                </c:pt>
                <c:pt idx="60">
                  <c:v>1.36843698721004E7</c:v>
                </c:pt>
                <c:pt idx="61">
                  <c:v>1.36855033061943E7</c:v>
                </c:pt>
                <c:pt idx="62">
                  <c:v>1.36866264494557E7</c:v>
                </c:pt>
                <c:pt idx="63">
                  <c:v>1.36877401309734E7</c:v>
                </c:pt>
                <c:pt idx="64">
                  <c:v>1.36888451117983E7</c:v>
                </c:pt>
                <c:pt idx="65">
                  <c:v>1.36899420905293E7</c:v>
                </c:pt>
                <c:pt idx="66">
                  <c:v>1.36910317084392E7</c:v>
                </c:pt>
                <c:pt idx="67">
                  <c:v>1.36921145541819E7</c:v>
                </c:pt>
                <c:pt idx="68">
                  <c:v>1.36931911681104E7</c:v>
                </c:pt>
                <c:pt idx="69">
                  <c:v>1.36942620462418E7</c:v>
                </c:pt>
                <c:pt idx="70">
                  <c:v>1.36953276438942E7</c:v>
                </c:pt>
                <c:pt idx="71">
                  <c:v>1.36963883790249E7</c:v>
                </c:pt>
                <c:pt idx="72">
                  <c:v>1.36974446352938E7</c:v>
                </c:pt>
                <c:pt idx="73">
                  <c:v>1.36984967648739E7</c:v>
                </c:pt>
                <c:pt idx="74">
                  <c:v>1.36995450910307E7</c:v>
                </c:pt>
                <c:pt idx="75">
                  <c:v>1.3700589910489E7</c:v>
                </c:pt>
                <c:pt idx="76">
                  <c:v>1.37016314956042E7</c:v>
                </c:pt>
                <c:pt idx="77">
                  <c:v>1.37026700963562E7</c:v>
                </c:pt>
                <c:pt idx="78">
                  <c:v>1.37037059421774E7</c:v>
                </c:pt>
                <c:pt idx="79">
                  <c:v>1.37047392436314E7</c:v>
                </c:pt>
                <c:pt idx="80">
                  <c:v>1.37057701939535E7</c:v>
                </c:pt>
                <c:pt idx="81">
                  <c:v>1.37067989704641E7</c:v>
                </c:pt>
                <c:pt idx="82">
                  <c:v>1.3707825735866E7</c:v>
                </c:pt>
                <c:pt idx="83">
                  <c:v>1.3708850639436E7</c:v>
                </c:pt>
                <c:pt idx="84">
                  <c:v>1.3709873818117E7</c:v>
                </c:pt>
                <c:pt idx="85">
                  <c:v>1.3710895397522E7</c:v>
                </c:pt>
                <c:pt idx="86">
                  <c:v>1.37119154928552E7</c:v>
                </c:pt>
                <c:pt idx="87">
                  <c:v>1.37129342097578E7</c:v>
                </c:pt>
                <c:pt idx="88">
                  <c:v>1.3713951645084E7</c:v>
                </c:pt>
                <c:pt idx="89">
                  <c:v>1.37149678876139E7</c:v>
                </c:pt>
                <c:pt idx="90">
                  <c:v>1.37159830187084E7</c:v>
                </c:pt>
                <c:pt idx="91">
                  <c:v>1.37169971129101E7</c:v>
                </c:pt>
                <c:pt idx="92">
                  <c:v>1.37180102384954E7</c:v>
                </c:pt>
                <c:pt idx="93">
                  <c:v>1.37190224579812E7</c:v>
                </c:pt>
                <c:pt idx="94">
                  <c:v>1.3720033828591E7</c:v>
                </c:pt>
                <c:pt idx="95">
                  <c:v>1.37210444026824E7</c:v>
                </c:pt>
                <c:pt idx="96">
                  <c:v>1.372205422814E7</c:v>
                </c:pt>
                <c:pt idx="97">
                  <c:v>1.37230633487367E7</c:v>
                </c:pt>
                <c:pt idx="98">
                  <c:v>1.3724071804465E7</c:v>
                </c:pt>
                <c:pt idx="99">
                  <c:v>1.3725079631842E7</c:v>
                </c:pt>
                <c:pt idx="100">
                  <c:v>1.37260868641893E7</c:v>
                </c:pt>
                <c:pt idx="101">
                  <c:v>1.37270935318911E7</c:v>
                </c:pt>
                <c:pt idx="102">
                  <c:v>1.37280996626295E7</c:v>
                </c:pt>
                <c:pt idx="103">
                  <c:v>1.37291052816034E7</c:v>
                </c:pt>
                <c:pt idx="104">
                  <c:v>1.37301104117271E7</c:v>
                </c:pt>
                <c:pt idx="105">
                  <c:v>1.37311150738153E7</c:v>
                </c:pt>
                <c:pt idx="106">
                  <c:v>1.37321192867512E7</c:v>
                </c:pt>
                <c:pt idx="107">
                  <c:v>1.37331230676423E7</c:v>
                </c:pt>
                <c:pt idx="108">
                  <c:v>1.37341264319634E7</c:v>
                </c:pt>
                <c:pt idx="109">
                  <c:v>1.3735129393688E7</c:v>
                </c:pt>
                <c:pt idx="110">
                  <c:v>1.37361319654085E7</c:v>
                </c:pt>
                <c:pt idx="111">
                  <c:v>1.37371341584491E7</c:v>
                </c:pt>
                <c:pt idx="112">
                  <c:v>1.37381359829665E7</c:v>
                </c:pt>
                <c:pt idx="113">
                  <c:v>1.37391374480449E7</c:v>
                </c:pt>
                <c:pt idx="114">
                  <c:v>1.37401385617823E7</c:v>
                </c:pt>
                <c:pt idx="115">
                  <c:v>1.37411393313707E7</c:v>
                </c:pt>
                <c:pt idx="116">
                  <c:v>1.37421397631692E7</c:v>
                </c:pt>
                <c:pt idx="117">
                  <c:v>1.37431398627714E7</c:v>
                </c:pt>
                <c:pt idx="118">
                  <c:v>1.37441396350681E7</c:v>
                </c:pt>
                <c:pt idx="119">
                  <c:v>1.37451390843043E7</c:v>
                </c:pt>
              </c:numCache>
            </c:numRef>
          </c:yVal>
          <c:smooth val="1"/>
          <c:extLst xmlns:c16r2="http://schemas.microsoft.com/office/drawing/2015/06/chart">
            <c:ext xmlns:c16="http://schemas.microsoft.com/office/drawing/2014/chart" uri="{C3380CC4-5D6E-409C-BE32-E72D297353CC}">
              <c16:uniqueId val="{00000003-D060-43AE-9F14-1F1C9125E274}"/>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10403191070266E6</c:v>
                </c:pt>
                <c:pt idx="2">
                  <c:v>2.10796139193282E6</c:v>
                </c:pt>
                <c:pt idx="3">
                  <c:v>2.11151992474862E6</c:v>
                </c:pt>
                <c:pt idx="4">
                  <c:v>2.11473193733957E6</c:v>
                </c:pt>
                <c:pt idx="5">
                  <c:v>2.11761837707275E6</c:v>
                </c:pt>
                <c:pt idx="6">
                  <c:v>2.120197443111E6</c:v>
                </c:pt>
                <c:pt idx="7">
                  <c:v>2.12248515020059E6</c:v>
                </c:pt>
                <c:pt idx="8">
                  <c:v>2.12449576658548E6</c:v>
                </c:pt>
                <c:pt idx="9">
                  <c:v>2.12624215436558E6</c:v>
                </c:pt>
                <c:pt idx="10">
                  <c:v>2.12773603423944E6</c:v>
                </c:pt>
                <c:pt idx="11">
                  <c:v>2.12898819164413E6</c:v>
                </c:pt>
                <c:pt idx="12">
                  <c:v>2.13000863748338E6</c:v>
                </c:pt>
                <c:pt idx="13">
                  <c:v>2.13115643708187E6</c:v>
                </c:pt>
                <c:pt idx="14">
                  <c:v>2.13227139821214E6</c:v>
                </c:pt>
                <c:pt idx="15">
                  <c:v>2.13333571195623E6</c:v>
                </c:pt>
                <c:pt idx="16">
                  <c:v>2.1343483740972E6</c:v>
                </c:pt>
                <c:pt idx="17">
                  <c:v>2.1353092245209E6</c:v>
                </c:pt>
                <c:pt idx="18">
                  <c:v>2.13621868913768E6</c:v>
                </c:pt>
                <c:pt idx="19">
                  <c:v>2.13707762822603E6</c:v>
                </c:pt>
                <c:pt idx="20">
                  <c:v>2.137887219234E6</c:v>
                </c:pt>
                <c:pt idx="21">
                  <c:v>2.1386488661745E6</c:v>
                </c:pt>
                <c:pt idx="22">
                  <c:v>2.13936412969627E6</c:v>
                </c:pt>
                <c:pt idx="23">
                  <c:v>2.14003467323212E6</c:v>
                </c:pt>
                <c:pt idx="24">
                  <c:v>2.14066222165027E6</c:v>
                </c:pt>
                <c:pt idx="25">
                  <c:v>2.14124852962997E6</c:v>
                </c:pt>
                <c:pt idx="26">
                  <c:v>2.14179596753224E6</c:v>
                </c:pt>
                <c:pt idx="27">
                  <c:v>2.14230658020733E6</c:v>
                </c:pt>
                <c:pt idx="28">
                  <c:v>2.14278233002026E6</c:v>
                </c:pt>
                <c:pt idx="29">
                  <c:v>2.14322511954775E6</c:v>
                </c:pt>
                <c:pt idx="30">
                  <c:v>2.14363678728976E6</c:v>
                </c:pt>
                <c:pt idx="31">
                  <c:v>2.14401910480754E6</c:v>
                </c:pt>
                <c:pt idx="32">
                  <c:v>2.14437377512524E6</c:v>
                </c:pt>
                <c:pt idx="33">
                  <c:v>2.14470243210471E6</c:v>
                </c:pt>
                <c:pt idx="34">
                  <c:v>2.14500664056593E6</c:v>
                </c:pt>
                <c:pt idx="35">
                  <c:v>2.145287896975E6</c:v>
                </c:pt>
                <c:pt idx="36">
                  <c:v>2.14554763056033E6</c:v>
                </c:pt>
                <c:pt idx="37">
                  <c:v>2.14578720474848E6</c:v>
                </c:pt>
                <c:pt idx="38">
                  <c:v>2.14600791883388E6</c:v>
                </c:pt>
                <c:pt idx="39">
                  <c:v>2.14621101088045E6</c:v>
                </c:pt>
                <c:pt idx="40">
                  <c:v>2.14639765909582E6</c:v>
                </c:pt>
                <c:pt idx="41">
                  <c:v>2.1465689837418E6</c:v>
                </c:pt>
                <c:pt idx="42">
                  <c:v>2.14672604914977E6</c:v>
                </c:pt>
                <c:pt idx="43">
                  <c:v>2.14686986576081E6</c:v>
                </c:pt>
                <c:pt idx="44">
                  <c:v>2.14700139216962E6</c:v>
                </c:pt>
                <c:pt idx="45">
                  <c:v>2.14712153715628E6</c:v>
                </c:pt>
                <c:pt idx="46">
                  <c:v>2.14723116169348E6</c:v>
                </c:pt>
                <c:pt idx="47">
                  <c:v>2.14733108092E6</c:v>
                </c:pt>
                <c:pt idx="48">
                  <c:v>2.14742206607307E6</c:v>
                </c:pt>
                <c:pt idx="49">
                  <c:v>2.14750484637451E6</c:v>
                </c:pt>
                <c:pt idx="50">
                  <c:v>2.1475801108665E6</c:v>
                </c:pt>
                <c:pt idx="51">
                  <c:v>2.14764851019438E6</c:v>
                </c:pt>
                <c:pt idx="52">
                  <c:v>2.14771065833638E6</c:v>
                </c:pt>
                <c:pt idx="53">
                  <c:v>2.14776713427622E6</c:v>
                </c:pt>
                <c:pt idx="54">
                  <c:v>2.14781848361889E6</c:v>
                </c:pt>
                <c:pt idx="55">
                  <c:v>2.14786522014956E6</c:v>
                </c:pt>
                <c:pt idx="56">
                  <c:v>2.147907827336E6</c:v>
                </c:pt>
                <c:pt idx="57">
                  <c:v>2.14794675977483E6</c:v>
                </c:pt>
                <c:pt idx="58">
                  <c:v>2.14798244458287E6</c:v>
                </c:pt>
                <c:pt idx="59">
                  <c:v>2.14801528273391E6</c:v>
                </c:pt>
                <c:pt idx="60">
                  <c:v>2.14804565034265E6</c:v>
                </c:pt>
                <c:pt idx="61">
                  <c:v>2.14807389989662E6</c:v>
                </c:pt>
                <c:pt idx="62">
                  <c:v>2.14810036143756E6</c:v>
                </c:pt>
                <c:pt idx="63">
                  <c:v>2.14812534369362E6</c:v>
                </c:pt>
                <c:pt idx="64">
                  <c:v>2.14814913516373E6</c:v>
                </c:pt>
                <c:pt idx="65">
                  <c:v>2.1481720051556E6</c:v>
                </c:pt>
                <c:pt idx="66">
                  <c:v>2.14819420477897E6</c:v>
                </c:pt>
                <c:pt idx="67">
                  <c:v>2.1482159678952E6</c:v>
                </c:pt>
                <c:pt idx="68">
                  <c:v>2.14823751202511E6</c:v>
                </c:pt>
                <c:pt idx="69">
                  <c:v>2.14825903921621E6</c:v>
                </c:pt>
                <c:pt idx="70">
                  <c:v>2.1482807368708E6</c:v>
                </c:pt>
                <c:pt idx="71">
                  <c:v>2.14830277853655E6</c:v>
                </c:pt>
                <c:pt idx="72">
                  <c:v>2.14832532466065E6</c:v>
                </c:pt>
                <c:pt idx="73">
                  <c:v>2.14834852330924E6</c:v>
                </c:pt>
                <c:pt idx="74">
                  <c:v>2.14837251085312E6</c:v>
                </c:pt>
                <c:pt idx="75">
                  <c:v>2.14839741262135E6</c:v>
                </c:pt>
                <c:pt idx="76">
                  <c:v>2.14842334352378E6</c:v>
                </c:pt>
                <c:pt idx="77">
                  <c:v>2.14845040864392E6</c:v>
                </c:pt>
                <c:pt idx="78">
                  <c:v>2.14847870380328E6</c:v>
                </c:pt>
                <c:pt idx="79">
                  <c:v>2.14850831609832E6</c:v>
                </c:pt>
                <c:pt idx="80">
                  <c:v>2.1485393244113E6</c:v>
                </c:pt>
                <c:pt idx="81">
                  <c:v>2.14857179989583E6</c:v>
                </c:pt>
                <c:pt idx="82">
                  <c:v>2.14860580643873E6</c:v>
                </c:pt>
                <c:pt idx="83">
                  <c:v>2.14864140109844E6</c:v>
                </c:pt>
                <c:pt idx="84">
                  <c:v>2.14867863452183E6</c:v>
                </c:pt>
                <c:pt idx="85">
                  <c:v>2.14871755133968E6</c:v>
                </c:pt>
                <c:pt idx="86">
                  <c:v>2.14875819054223E6</c:v>
                </c:pt>
                <c:pt idx="87">
                  <c:v>2.1488005858354E6</c:v>
                </c:pt>
                <c:pt idx="88">
                  <c:v>2.14884476597864E6</c:v>
                </c:pt>
                <c:pt idx="89">
                  <c:v>2.14889075510537E6</c:v>
                </c:pt>
                <c:pt idx="90">
                  <c:v>2.14893857302652E6</c:v>
                </c:pt>
                <c:pt idx="91">
                  <c:v>2.14898823551821E6</c:v>
                </c:pt>
                <c:pt idx="92">
                  <c:v>2.14903975459417E6</c:v>
                </c:pt>
                <c:pt idx="93">
                  <c:v>2.1490931387636E6</c:v>
                </c:pt>
                <c:pt idx="94">
                  <c:v>2.14914839327525E6</c:v>
                </c:pt>
                <c:pt idx="95">
                  <c:v>2.1492055203482E6</c:v>
                </c:pt>
                <c:pt idx="96">
                  <c:v>2.14926451939017E6</c:v>
                </c:pt>
                <c:pt idx="97">
                  <c:v>2.14932538720382E6</c:v>
                </c:pt>
                <c:pt idx="98">
                  <c:v>2.14938811818158E6</c:v>
                </c:pt>
                <c:pt idx="99">
                  <c:v>2.14945270448977E6</c:v>
                </c:pt>
                <c:pt idx="100">
                  <c:v>2.14951913624222E6</c:v>
                </c:pt>
                <c:pt idx="101">
                  <c:v>2.14958740166424E6</c:v>
                </c:pt>
                <c:pt idx="102">
                  <c:v>2.14965748724711E6</c:v>
                </c:pt>
                <c:pt idx="103">
                  <c:v>2.14972937789375E6</c:v>
                </c:pt>
                <c:pt idx="104">
                  <c:v>2.14980305705595E6</c:v>
                </c:pt>
                <c:pt idx="105">
                  <c:v>2.14987850686359E6</c:v>
                </c:pt>
                <c:pt idx="106">
                  <c:v>2.14995570824618E6</c:v>
                </c:pt>
                <c:pt idx="107">
                  <c:v>2.15003464104722E6</c:v>
                </c:pt>
                <c:pt idx="108">
                  <c:v>2.15011528413168E6</c:v>
                </c:pt>
                <c:pt idx="109">
                  <c:v>2.15019761548696E6</c:v>
                </c:pt>
                <c:pt idx="110">
                  <c:v>2.15028161231767E6</c:v>
                </c:pt>
                <c:pt idx="111">
                  <c:v>2.15036725113451E6</c:v>
                </c:pt>
                <c:pt idx="112">
                  <c:v>2.15045450783763E6</c:v>
                </c:pt>
                <c:pt idx="113">
                  <c:v>2.15054335779472E6</c:v>
                </c:pt>
                <c:pt idx="114">
                  <c:v>2.15063377591405E6</c:v>
                </c:pt>
                <c:pt idx="115">
                  <c:v>2.15072573671283E6</c:v>
                </c:pt>
                <c:pt idx="116">
                  <c:v>2.15081921438108E6</c:v>
                </c:pt>
                <c:pt idx="117">
                  <c:v>2.15091418284125E6</c:v>
                </c:pt>
                <c:pt idx="118">
                  <c:v>2.1510106158038E6</c:v>
                </c:pt>
                <c:pt idx="119">
                  <c:v>2.15110848681901E6</c:v>
                </c:pt>
              </c:numCache>
            </c:numRef>
          </c:yVal>
          <c:smooth val="1"/>
          <c:extLst xmlns:c16r2="http://schemas.microsoft.com/office/drawing/2015/06/chart">
            <c:ext xmlns:c16="http://schemas.microsoft.com/office/drawing/2014/chart" uri="{C3380CC4-5D6E-409C-BE32-E72D297353CC}">
              <c16:uniqueId val="{00000004-D060-43AE-9F14-1F1C9125E274}"/>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071182540022E6</c:v>
                </c:pt>
                <c:pt idx="2">
                  <c:v>1.41034443839644E6</c:v>
                </c:pt>
                <c:pt idx="3">
                  <c:v>1.41378456134498E6</c:v>
                </c:pt>
                <c:pt idx="4">
                  <c:v>1.41743181130608E6</c:v>
                </c:pt>
                <c:pt idx="5">
                  <c:v>1.42127911343484E6</c:v>
                </c:pt>
                <c:pt idx="6">
                  <c:v>1.42531925763475E6</c:v>
                </c:pt>
                <c:pt idx="7">
                  <c:v>1.42954499175812E6</c:v>
                </c:pt>
                <c:pt idx="8">
                  <c:v>1.43394909158211E6</c:v>
                </c:pt>
                <c:pt idx="9">
                  <c:v>1.43852441287361E6</c:v>
                </c:pt>
                <c:pt idx="10">
                  <c:v>1.44326392964538E6</c:v>
                </c:pt>
                <c:pt idx="11">
                  <c:v>1.44816076178247E6</c:v>
                </c:pt>
                <c:pt idx="12">
                  <c:v>1.45320819450094E6</c:v>
                </c:pt>
                <c:pt idx="13">
                  <c:v>1.45809994576431E6</c:v>
                </c:pt>
                <c:pt idx="14">
                  <c:v>1.46297765853537E6</c:v>
                </c:pt>
                <c:pt idx="15">
                  <c:v>1.46785868847597E6</c:v>
                </c:pt>
                <c:pt idx="16">
                  <c:v>1.47274541526203E6</c:v>
                </c:pt>
                <c:pt idx="17">
                  <c:v>1.47763918725627E6</c:v>
                </c:pt>
                <c:pt idx="18">
                  <c:v>1.48254061629648E6</c:v>
                </c:pt>
                <c:pt idx="19">
                  <c:v>1.48744976371779E6</c:v>
                </c:pt>
                <c:pt idx="20">
                  <c:v>1.49236628378525E6</c:v>
                </c:pt>
                <c:pt idx="21">
                  <c:v>1.49728953425326E6</c:v>
                </c:pt>
                <c:pt idx="22">
                  <c:v>1.50221866142808E6</c:v>
                </c:pt>
                <c:pt idx="23">
                  <c:v>1.50715266545827E6</c:v>
                </c:pt>
                <c:pt idx="24">
                  <c:v>1.51209045029654E6</c:v>
                </c:pt>
                <c:pt idx="25">
                  <c:v>1.51703086178281E6</c:v>
                </c:pt>
                <c:pt idx="26">
                  <c:v>1.52197219372696E6</c:v>
                </c:pt>
                <c:pt idx="27">
                  <c:v>1.52691300628518E6</c:v>
                </c:pt>
                <c:pt idx="28">
                  <c:v>1.53185191853494E6</c:v>
                </c:pt>
                <c:pt idx="29">
                  <c:v>1.53678759161043E6</c:v>
                </c:pt>
                <c:pt idx="30">
                  <c:v>1.54171873447538E6</c:v>
                </c:pt>
                <c:pt idx="31">
                  <c:v>1.54664410786793E6</c:v>
                </c:pt>
                <c:pt idx="32">
                  <c:v>1.55156252670835E6</c:v>
                </c:pt>
                <c:pt idx="33">
                  <c:v>1.5564728613359E6</c:v>
                </c:pt>
                <c:pt idx="34">
                  <c:v>1.56137403785942E6</c:v>
                </c:pt>
                <c:pt idx="35">
                  <c:v>1.56626503784243E6</c:v>
                </c:pt>
                <c:pt idx="36">
                  <c:v>1.57114489749362E6</c:v>
                </c:pt>
                <c:pt idx="37">
                  <c:v>1.57601270649472E6</c:v>
                </c:pt>
                <c:pt idx="38">
                  <c:v>1.58086760656806E6</c:v>
                </c:pt>
                <c:pt idx="39">
                  <c:v>1.58570878895031E6</c:v>
                </c:pt>
                <c:pt idx="40">
                  <c:v>1.59053549316247E6</c:v>
                </c:pt>
                <c:pt idx="41">
                  <c:v>1.59534700530284E6</c:v>
                </c:pt>
                <c:pt idx="42">
                  <c:v>1.60014265624598E6</c:v>
                </c:pt>
                <c:pt idx="43">
                  <c:v>1.60492181982283E6</c:v>
                </c:pt>
                <c:pt idx="44">
                  <c:v>1.60968391100403E6</c:v>
                </c:pt>
                <c:pt idx="45">
                  <c:v>1.61442838410279E6</c:v>
                </c:pt>
                <c:pt idx="46">
                  <c:v>1.6191547310091E6</c:v>
                </c:pt>
                <c:pt idx="47">
                  <c:v>1.62386247946426E6</c:v>
                </c:pt>
                <c:pt idx="48">
                  <c:v>1.62855119138196E6</c:v>
                </c:pt>
                <c:pt idx="49">
                  <c:v>1.63322046122021E6</c:v>
                </c:pt>
                <c:pt idx="50">
                  <c:v>1.63786991440703E6</c:v>
                </c:pt>
                <c:pt idx="51">
                  <c:v>1.64249920582167E6</c:v>
                </c:pt>
                <c:pt idx="52">
                  <c:v>1.64710801833038E6</c:v>
                </c:pt>
                <c:pt idx="53">
                  <c:v>1.65169606137969E6</c:v>
                </c:pt>
                <c:pt idx="54">
                  <c:v>1.65626306964581E6</c:v>
                </c:pt>
                <c:pt idx="55">
                  <c:v>1.6608088017395E6</c:v>
                </c:pt>
                <c:pt idx="56">
                  <c:v>1.66533303896523E6</c:v>
                </c:pt>
                <c:pt idx="57">
                  <c:v>1.66983558413343E6</c:v>
                </c:pt>
                <c:pt idx="58">
                  <c:v>1.67431626042436E6</c:v>
                </c:pt>
                <c:pt idx="59">
                  <c:v>1.67877491030206E6</c:v>
                </c:pt>
                <c:pt idx="60">
                  <c:v>1.68321139447688E6</c:v>
                </c:pt>
                <c:pt idx="61">
                  <c:v>1.68762559091484E6</c:v>
                </c:pt>
                <c:pt idx="62">
                  <c:v>1.69201739389226E6</c:v>
                </c:pt>
                <c:pt idx="63">
                  <c:v>1.6963867130939E6</c:v>
                </c:pt>
                <c:pt idx="64">
                  <c:v>1.70073347275316E6</c:v>
                </c:pt>
                <c:pt idx="65">
                  <c:v>1.70505761083245E6</c:v>
                </c:pt>
                <c:pt idx="66">
                  <c:v>1.70935907824237E6</c:v>
                </c:pt>
                <c:pt idx="67">
                  <c:v>1.71363783809804E6</c:v>
                </c:pt>
                <c:pt idx="68">
                  <c:v>1.71789386501106E6</c:v>
                </c:pt>
                <c:pt idx="69">
                  <c:v>1.72212714441562E6</c:v>
                </c:pt>
                <c:pt idx="70">
                  <c:v>1.72633767192735E6</c:v>
                </c:pt>
                <c:pt idx="71">
                  <c:v>1.73052545273355E6</c:v>
                </c:pt>
                <c:pt idx="72">
                  <c:v>1.73469050101332E6</c:v>
                </c:pt>
                <c:pt idx="73">
                  <c:v>1.73883283938644E6</c:v>
                </c:pt>
                <c:pt idx="74">
                  <c:v>1.74295249838972E6</c:v>
                </c:pt>
                <c:pt idx="75">
                  <c:v>1.74704951597944E6</c:v>
                </c:pt>
                <c:pt idx="76">
                  <c:v>1.751123937059E6</c:v>
                </c:pt>
                <c:pt idx="77">
                  <c:v>1.75517581303041E6</c:v>
                </c:pt>
                <c:pt idx="78">
                  <c:v>1.75920520136869E6</c:v>
                </c:pt>
                <c:pt idx="79">
                  <c:v>1.76321216521801E6</c:v>
                </c:pt>
                <c:pt idx="80">
                  <c:v>1.76719677300876E6</c:v>
                </c:pt>
                <c:pt idx="81">
                  <c:v>1.77115909809441E6</c:v>
                </c:pt>
                <c:pt idx="82">
                  <c:v>1.77509921840732E6</c:v>
                </c:pt>
                <c:pt idx="83">
                  <c:v>1.77901721613268E6</c:v>
                </c:pt>
                <c:pt idx="84">
                  <c:v>1.78291317739957E6</c:v>
                </c:pt>
                <c:pt idx="85">
                  <c:v>1.78678719198856E6</c:v>
                </c:pt>
                <c:pt idx="86">
                  <c:v>1.79063935305483E6</c:v>
                </c:pt>
                <c:pt idx="87">
                  <c:v>1.79446975686626E6</c:v>
                </c:pt>
                <c:pt idx="88">
                  <c:v>1.79827850255567E6</c:v>
                </c:pt>
                <c:pt idx="89">
                  <c:v>1.80206569188664E6</c:v>
                </c:pt>
                <c:pt idx="90">
                  <c:v>1.80583142903203E6</c:v>
                </c:pt>
                <c:pt idx="91">
                  <c:v>1.80957582036494E6</c:v>
                </c:pt>
                <c:pt idx="92">
                  <c:v>1.81329897426113E6</c:v>
                </c:pt>
                <c:pt idx="93">
                  <c:v>1.81700100091262E6</c:v>
                </c:pt>
                <c:pt idx="94">
                  <c:v>1.82068201215177E6</c:v>
                </c:pt>
                <c:pt idx="95">
                  <c:v>1.8243421212854E6</c:v>
                </c:pt>
                <c:pt idx="96">
                  <c:v>1.82798144293835E6</c:v>
                </c:pt>
                <c:pt idx="97">
                  <c:v>1.83160009290624E6</c:v>
                </c:pt>
                <c:pt idx="98">
                  <c:v>1.83519818801663E6</c:v>
                </c:pt>
                <c:pt idx="99">
                  <c:v>1.83877584599844E6</c:v>
                </c:pt>
                <c:pt idx="100">
                  <c:v>1.84233318535913E6</c:v>
                </c:pt>
                <c:pt idx="101">
                  <c:v>1.84587032526917E6</c:v>
                </c:pt>
                <c:pt idx="102">
                  <c:v>1.84938738545352E6</c:v>
                </c:pt>
                <c:pt idx="103">
                  <c:v>1.85288448608976E6</c:v>
                </c:pt>
                <c:pt idx="104">
                  <c:v>1.85636174771248E6</c:v>
                </c:pt>
                <c:pt idx="105">
                  <c:v>1.85981929112359E6</c:v>
                </c:pt>
                <c:pt idx="106">
                  <c:v>1.86325723730832E6</c:v>
                </c:pt>
                <c:pt idx="107">
                  <c:v>1.8666757073566E6</c:v>
                </c:pt>
                <c:pt idx="108">
                  <c:v>1.87007482238945E6</c:v>
                </c:pt>
                <c:pt idx="109">
                  <c:v>1.87345470349019E6</c:v>
                </c:pt>
                <c:pt idx="110">
                  <c:v>1.87681547164027E6</c:v>
                </c:pt>
                <c:pt idx="111">
                  <c:v>1.88015724765932E6</c:v>
                </c:pt>
                <c:pt idx="112">
                  <c:v>1.88348015214933E6</c:v>
                </c:pt>
                <c:pt idx="113">
                  <c:v>1.88678430544265E6</c:v>
                </c:pt>
                <c:pt idx="114">
                  <c:v>1.89006982755374E6</c:v>
                </c:pt>
                <c:pt idx="115">
                  <c:v>1.89333683813419E6</c:v>
                </c:pt>
                <c:pt idx="116">
                  <c:v>1.89658545643124E6</c:v>
                </c:pt>
                <c:pt idx="117">
                  <c:v>1.89981580124915E6</c:v>
                </c:pt>
                <c:pt idx="118">
                  <c:v>1.90302799091366E6</c:v>
                </c:pt>
                <c:pt idx="119">
                  <c:v>1.90622214323911E6</c:v>
                </c:pt>
              </c:numCache>
            </c:numRef>
          </c:yVal>
          <c:smooth val="1"/>
          <c:extLst xmlns:c16r2="http://schemas.microsoft.com/office/drawing/2015/06/chart">
            <c:ext xmlns:c16="http://schemas.microsoft.com/office/drawing/2014/chart" uri="{C3380CC4-5D6E-409C-BE32-E72D297353CC}">
              <c16:uniqueId val="{00000005-D060-43AE-9F14-1F1C9125E274}"/>
            </c:ext>
          </c:extLst>
        </c:ser>
        <c:dLbls>
          <c:showLegendKey val="0"/>
          <c:showVal val="0"/>
          <c:showCatName val="0"/>
          <c:showSerName val="0"/>
          <c:showPercent val="0"/>
          <c:showBubbleSize val="0"/>
        </c:dLbls>
        <c:axId val="-1096361200"/>
        <c:axId val="-1096359008"/>
      </c:scatterChart>
      <c:valAx>
        <c:axId val="-1096361200"/>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096359008"/>
        <c:crosses val="autoZero"/>
        <c:crossBetween val="midCat"/>
        <c:majorUnit val="5.0"/>
      </c:valAx>
      <c:valAx>
        <c:axId val="-1096359008"/>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96361200"/>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0.0</c:v>
                </c:pt>
                <c:pt idx="2">
                  <c:v>-103.5399022387755</c:v>
                </c:pt>
                <c:pt idx="3">
                  <c:v>-148.6811813206415</c:v>
                </c:pt>
                <c:pt idx="4">
                  <c:v>-187.0034780356174</c:v>
                </c:pt>
                <c:pt idx="5">
                  <c:v>-219.8353437618742</c:v>
                </c:pt>
                <c:pt idx="6">
                  <c:v>-248.223857958991</c:v>
                </c:pt>
                <c:pt idx="7">
                  <c:v>-272.9949478431818</c:v>
                </c:pt>
                <c:pt idx="8">
                  <c:v>-294.8013506020772</c:v>
                </c:pt>
                <c:pt idx="9">
                  <c:v>-314.1601105959297</c:v>
                </c:pt>
                <c:pt idx="10">
                  <c:v>-331.4818954231001</c:v>
                </c:pt>
                <c:pt idx="11">
                  <c:v>-347.0939187422092</c:v>
                </c:pt>
                <c:pt idx="12">
                  <c:v>-361.2578669587452</c:v>
                </c:pt>
                <c:pt idx="13">
                  <c:v>-374.1839214926188</c:v>
                </c:pt>
                <c:pt idx="14">
                  <c:v>-386.039006329477</c:v>
                </c:pt>
                <c:pt idx="15">
                  <c:v>-397.0429146978432</c:v>
                </c:pt>
                <c:pt idx="16">
                  <c:v>-407.2724806842023</c:v>
                </c:pt>
                <c:pt idx="17">
                  <c:v>-416.8143078894545</c:v>
                </c:pt>
                <c:pt idx="18">
                  <c:v>-425.740578136814</c:v>
                </c:pt>
                <c:pt idx="19">
                  <c:v>-434.1117709153327</c:v>
                </c:pt>
                <c:pt idx="20">
                  <c:v>-441.9789985033134</c:v>
                </c:pt>
                <c:pt idx="21">
                  <c:v>-449.3858450036008</c:v>
                </c:pt>
                <c:pt idx="22">
                  <c:v>-456.3698158353033</c:v>
                </c:pt>
                <c:pt idx="23">
                  <c:v>-462.9634818554696</c:v>
                </c:pt>
                <c:pt idx="24">
                  <c:v>-469.1953840135676</c:v>
                </c:pt>
                <c:pt idx="25">
                  <c:v>-475.0907501365862</c:v>
                </c:pt>
                <c:pt idx="26">
                  <c:v>-480.6720642457585</c:v>
                </c:pt>
                <c:pt idx="27">
                  <c:v>-485.9595153828739</c:v>
                </c:pt>
                <c:pt idx="28">
                  <c:v>-490.9715041765336</c:v>
                </c:pt>
                <c:pt idx="29">
                  <c:v>-495.7247288446353</c:v>
                </c:pt>
                <c:pt idx="30">
                  <c:v>-500.2344728963784</c:v>
                </c:pt>
                <c:pt idx="31">
                  <c:v>-504.5147983018512</c:v>
                </c:pt>
                <c:pt idx="32">
                  <c:v>-508.5787021808817</c:v>
                </c:pt>
                <c:pt idx="33">
                  <c:v>-512.4382451101916</c:v>
                </c:pt>
                <c:pt idx="34">
                  <c:v>-516.1046569313366</c:v>
                </c:pt>
                <c:pt idx="35">
                  <c:v>-519.588424672404</c:v>
                </c:pt>
                <c:pt idx="36">
                  <c:v>-522.8993662059572</c:v>
                </c:pt>
                <c:pt idx="37">
                  <c:v>-526.0466924906814</c:v>
                </c:pt>
                <c:pt idx="38">
                  <c:v>-529.0390606370444</c:v>
                </c:pt>
                <c:pt idx="39">
                  <c:v>-531.8846195623646</c:v>
                </c:pt>
                <c:pt idx="40">
                  <c:v>-534.5910496203165</c:v>
                </c:pt>
                <c:pt idx="41">
                  <c:v>-537.1655975602712</c:v>
                </c:pt>
                <c:pt idx="42">
                  <c:v>-539.6151070853324</c:v>
                </c:pt>
                <c:pt idx="43">
                  <c:v>-541.946046156095</c:v>
                </c:pt>
                <c:pt idx="44">
                  <c:v>-544.164531503752</c:v>
                </c:pt>
                <c:pt idx="45">
                  <c:v>-546.276350791032</c:v>
                </c:pt>
                <c:pt idx="46">
                  <c:v>-548.286982774265</c:v>
                </c:pt>
                <c:pt idx="47">
                  <c:v>-550.2016157516039</c:v>
                </c:pt>
                <c:pt idx="48">
                  <c:v>-552.0251645286276</c:v>
                </c:pt>
                <c:pt idx="49">
                  <c:v>-553.7622860897424</c:v>
                </c:pt>
                <c:pt idx="50">
                  <c:v>-555.4173941304271</c:v>
                </c:pt>
                <c:pt idx="51">
                  <c:v>-556.994672578142</c:v>
                </c:pt>
                <c:pt idx="52">
                  <c:v>-558.498088208791</c:v>
                </c:pt>
                <c:pt idx="53">
                  <c:v>-559.931402448208</c:v>
                </c:pt>
                <c:pt idx="54">
                  <c:v>-561.298182435077</c:v>
                </c:pt>
                <c:pt idx="55">
                  <c:v>-562.6018114096262</c:v>
                </c:pt>
                <c:pt idx="56">
                  <c:v>-563.8454984840477</c:v>
                </c:pt>
                <c:pt idx="57">
                  <c:v>-565.0322878435416</c:v>
                </c:pt>
                <c:pt idx="58">
                  <c:v>-566.1650674204574</c:v>
                </c:pt>
                <c:pt idx="59">
                  <c:v>-567.2465770795337</c:v>
                </c:pt>
                <c:pt idx="60">
                  <c:v>-568.279416347643</c:v>
                </c:pt>
                <c:pt idx="61">
                  <c:v>-569.2660517184429</c:v>
                </c:pt>
                <c:pt idx="62">
                  <c:v>-570.20882355915</c:v>
                </c:pt>
                <c:pt idx="63">
                  <c:v>-571.1099526442631</c:v>
                </c:pt>
                <c:pt idx="64">
                  <c:v>-571.9715463389602</c:v>
                </c:pt>
                <c:pt idx="65">
                  <c:v>-572.7956044529621</c:v>
                </c:pt>
                <c:pt idx="66">
                  <c:v>-573.5840247841744</c:v>
                </c:pt>
                <c:pt idx="67">
                  <c:v>-574.3386083697908</c:v>
                </c:pt>
                <c:pt idx="68">
                  <c:v>-575.0610644615174</c:v>
                </c:pt>
                <c:pt idx="69">
                  <c:v>-575.7530152402396</c:v>
                </c:pt>
                <c:pt idx="70">
                  <c:v>-576.4160002845604</c:v>
                </c:pt>
                <c:pt idx="71">
                  <c:v>-577.0514808066433</c:v>
                </c:pt>
                <c:pt idx="72">
                  <c:v>-577.6608436680305</c:v>
                </c:pt>
                <c:pt idx="73">
                  <c:v>-578.2454051872322</c:v>
                </c:pt>
                <c:pt idx="74">
                  <c:v>-578.8064147502554</c:v>
                </c:pt>
                <c:pt idx="75">
                  <c:v>-579.345058234581</c:v>
                </c:pt>
                <c:pt idx="76">
                  <c:v>-579.8624612564211</c:v>
                </c:pt>
                <c:pt idx="77">
                  <c:v>-580.3596922506472</c:v>
                </c:pt>
                <c:pt idx="78">
                  <c:v>-580.8377653920977</c:v>
                </c:pt>
                <c:pt idx="79">
                  <c:v>-581.297643366683</c:v>
                </c:pt>
                <c:pt idx="80">
                  <c:v>-581.7402400000084</c:v>
                </c:pt>
                <c:pt idx="81">
                  <c:v>-582.1664227510643</c:v>
                </c:pt>
                <c:pt idx="82">
                  <c:v>-582.577015077907</c:v>
                </c:pt>
                <c:pt idx="83">
                  <c:v>-582.9727986819922</c:v>
                </c:pt>
                <c:pt idx="84">
                  <c:v>-583.3545156375112</c:v>
                </c:pt>
                <c:pt idx="85">
                  <c:v>-583.7228704115608</c:v>
                </c:pt>
                <c:pt idx="86">
                  <c:v>-584.0785317808881</c:v>
                </c:pt>
                <c:pt idx="87">
                  <c:v>-584.4221346504921</c:v>
                </c:pt>
                <c:pt idx="88">
                  <c:v>-584.7542817791635</c:v>
                </c:pt>
                <c:pt idx="89">
                  <c:v>-585.0755454166935</c:v>
                </c:pt>
                <c:pt idx="90">
                  <c:v>-585.3864688574279</c:v>
                </c:pt>
                <c:pt idx="91">
                  <c:v>-585.6875679142794</c:v>
                </c:pt>
                <c:pt idx="92">
                  <c:v>-585.979332317441</c:v>
                </c:pt>
                <c:pt idx="93">
                  <c:v>-586.2622270416133</c:v>
                </c:pt>
                <c:pt idx="94">
                  <c:v>-586.5366935653449</c:v>
                </c:pt>
                <c:pt idx="95">
                  <c:v>-586.803151066098</c:v>
                </c:pt>
                <c:pt idx="96">
                  <c:v>-587.0619975541882</c:v>
                </c:pt>
                <c:pt idx="97">
                  <c:v>-587.313610948892</c:v>
                </c:pt>
                <c:pt idx="98">
                  <c:v>-587.5583500994822</c:v>
                </c:pt>
                <c:pt idx="99">
                  <c:v>-587.7965557542582</c:v>
                </c:pt>
                <c:pt idx="100">
                  <c:v>-588.028551479946</c:v>
                </c:pt>
                <c:pt idx="101">
                  <c:v>-588.2546445343148</c:v>
                </c:pt>
                <c:pt idx="102">
                  <c:v>-588.4751266941304</c:v>
                </c:pt>
                <c:pt idx="103">
                  <c:v>-588.690275040915</c:v>
                </c:pt>
                <c:pt idx="104">
                  <c:v>-588.9003527065915</c:v>
                </c:pt>
                <c:pt idx="105">
                  <c:v>-589.1056095810698</c:v>
                </c:pt>
                <c:pt idx="106">
                  <c:v>-589.3062829837543</c:v>
                </c:pt>
                <c:pt idx="107">
                  <c:v>-589.5025983007954</c:v>
                </c:pt>
                <c:pt idx="108">
                  <c:v>-589.694769589802</c:v>
                </c:pt>
                <c:pt idx="109">
                  <c:v>-589.8830001537608</c:v>
                </c:pt>
                <c:pt idx="110">
                  <c:v>-590.0674830856776</c:v>
                </c:pt>
                <c:pt idx="111">
                  <c:v>-590.2484017854379</c:v>
                </c:pt>
                <c:pt idx="112">
                  <c:v>-590.4259304503527</c:v>
                </c:pt>
                <c:pt idx="113">
                  <c:v>-590.600234540666</c:v>
                </c:pt>
                <c:pt idx="114">
                  <c:v>-590.77147122138</c:v>
                </c:pt>
                <c:pt idx="115">
                  <c:v>-590.9397897815674</c:v>
                </c:pt>
                <c:pt idx="116">
                  <c:v>-591.1053320322905</c:v>
                </c:pt>
                <c:pt idx="117">
                  <c:v>-591.2682326843169</c:v>
                </c:pt>
                <c:pt idx="118">
                  <c:v>-591.4286197065601</c:v>
                </c:pt>
                <c:pt idx="119">
                  <c:v>-591.5866146663005</c:v>
                </c:pt>
              </c:numCache>
            </c:numRef>
          </c:yVal>
          <c:smooth val="1"/>
          <c:extLst xmlns:c16r2="http://schemas.microsoft.com/office/drawing/2015/06/chart">
            <c:ext xmlns:c16="http://schemas.microsoft.com/office/drawing/2014/chart" uri="{C3380CC4-5D6E-409C-BE32-E72D297353CC}">
              <c16:uniqueId val="{00000000-9417-47B9-90B4-25EA33844AEA}"/>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21206.07380875577</c:v>
                </c:pt>
                <c:pt idx="2">
                  <c:v>20547.25132185963</c:v>
                </c:pt>
                <c:pt idx="3">
                  <c:v>19926.63077985025</c:v>
                </c:pt>
                <c:pt idx="4">
                  <c:v>19323.96976417024</c:v>
                </c:pt>
                <c:pt idx="5">
                  <c:v>18738.99240352534</c:v>
                </c:pt>
                <c:pt idx="6">
                  <c:v>18171.39372276377</c:v>
                </c:pt>
                <c:pt idx="7">
                  <c:v>17620.846800473</c:v>
                </c:pt>
                <c:pt idx="8">
                  <c:v>17087.0081519991</c:v>
                </c:pt>
                <c:pt idx="9">
                  <c:v>16569.52205392031</c:v>
                </c:pt>
                <c:pt idx="10">
                  <c:v>16068.02403591976</c:v>
                </c:pt>
                <c:pt idx="11">
                  <c:v>15582.14371431504</c:v>
                </c:pt>
                <c:pt idx="12">
                  <c:v>15111.50710283504</c:v>
                </c:pt>
                <c:pt idx="13">
                  <c:v>15310.82730387524</c:v>
                </c:pt>
                <c:pt idx="14">
                  <c:v>14695.15444311182</c:v>
                </c:pt>
                <c:pt idx="15">
                  <c:v>14284.7413456682</c:v>
                </c:pt>
                <c:pt idx="16">
                  <c:v>13887.74097447406</c:v>
                </c:pt>
                <c:pt idx="17">
                  <c:v>13503.84105851525</c:v>
                </c:pt>
                <c:pt idx="18">
                  <c:v>13132.71513640597</c:v>
                </c:pt>
                <c:pt idx="19">
                  <c:v>12774.03097631475</c:v>
                </c:pt>
                <c:pt idx="20">
                  <c:v>12427.45370238701</c:v>
                </c:pt>
                <c:pt idx="21">
                  <c:v>12092.64817429714</c:v>
                </c:pt>
                <c:pt idx="22">
                  <c:v>11769.28080736475</c:v>
                </c:pt>
                <c:pt idx="23">
                  <c:v>11457.0209631825</c:v>
                </c:pt>
                <c:pt idx="24">
                  <c:v>11155.54200988906</c:v>
                </c:pt>
                <c:pt idx="25">
                  <c:v>10864.52212778304</c:v>
                </c:pt>
                <c:pt idx="26">
                  <c:v>10584.74052219567</c:v>
                </c:pt>
                <c:pt idx="27">
                  <c:v>10314.46195354535</c:v>
                </c:pt>
                <c:pt idx="28">
                  <c:v>10053.71761692135</c:v>
                </c:pt>
                <c:pt idx="29">
                  <c:v>9802.213953223789</c:v>
                </c:pt>
                <c:pt idx="30">
                  <c:v>9559.662475743525</c:v>
                </c:pt>
                <c:pt idx="31">
                  <c:v>9325.780957548015</c:v>
                </c:pt>
                <c:pt idx="32">
                  <c:v>9100.293566624966</c:v>
                </c:pt>
                <c:pt idx="33">
                  <c:v>8882.9309512157</c:v>
                </c:pt>
                <c:pt idx="34">
                  <c:v>8673.4302881067</c:v>
                </c:pt>
                <c:pt idx="35">
                  <c:v>8471.535300861247</c:v>
                </c:pt>
                <c:pt idx="36">
                  <c:v>8276.996253488574</c:v>
                </c:pt>
                <c:pt idx="37">
                  <c:v>8089.569923916978</c:v>
                </c:pt>
                <c:pt idx="38">
                  <c:v>7909.01956076447</c:v>
                </c:pt>
                <c:pt idx="39">
                  <c:v>7735.11667345839</c:v>
                </c:pt>
                <c:pt idx="40">
                  <c:v>7567.63665086316</c:v>
                </c:pt>
                <c:pt idx="41">
                  <c:v>7406.361743207562</c:v>
                </c:pt>
                <c:pt idx="42">
                  <c:v>7251.080396948465</c:v>
                </c:pt>
                <c:pt idx="43">
                  <c:v>7101.587155193978</c:v>
                </c:pt>
                <c:pt idx="44">
                  <c:v>6957.682556366371</c:v>
                </c:pt>
                <c:pt idx="45">
                  <c:v>6819.1730284648</c:v>
                </c:pt>
                <c:pt idx="46">
                  <c:v>6685.870779668448</c:v>
                </c:pt>
                <c:pt idx="47">
                  <c:v>6557.593685945496</c:v>
                </c:pt>
                <c:pt idx="48">
                  <c:v>6434.16517625302</c:v>
                </c:pt>
                <c:pt idx="49">
                  <c:v>6315.414115846482</c:v>
                </c:pt>
                <c:pt idx="50">
                  <c:v>6201.174688160968</c:v>
                </c:pt>
                <c:pt idx="51">
                  <c:v>6091.286275676424</c:v>
                </c:pt>
                <c:pt idx="52">
                  <c:v>5985.593343271755</c:v>
                </c:pt>
                <c:pt idx="53">
                  <c:v>5883.945313842066</c:v>
                </c:pt>
                <c:pt idx="54">
                  <c:v>5786.196449256244</c:v>
                </c:pt>
                <c:pt idx="55">
                  <c:v>5692.205730552678</c:v>
                </c:pt>
                <c:pt idx="56">
                  <c:v>5601.836738616818</c:v>
                </c:pt>
                <c:pt idx="57">
                  <c:v>5514.957535570116</c:v>
                </c:pt>
                <c:pt idx="58">
                  <c:v>5431.440547068299</c:v>
                </c:pt>
                <c:pt idx="59">
                  <c:v>5351.16244568565</c:v>
                </c:pt>
                <c:pt idx="60">
                  <c:v>5274.004035544419</c:v>
                </c:pt>
                <c:pt idx="61">
                  <c:v>5199.850138329854</c:v>
                </c:pt>
                <c:pt idx="62">
                  <c:v>5128.58948081593</c:v>
                </c:pt>
                <c:pt idx="63">
                  <c:v>5060.11458401307</c:v>
                </c:pt>
                <c:pt idx="64">
                  <c:v>4994.32165403348</c:v>
                </c:pt>
                <c:pt idx="65">
                  <c:v>4931.11047476516</c:v>
                </c:pt>
                <c:pt idx="66">
                  <c:v>4870.3843024137</c:v>
                </c:pt>
                <c:pt idx="67">
                  <c:v>4812.049761983736</c:v>
                </c:pt>
                <c:pt idx="68">
                  <c:v>4756.016745750642</c:v>
                </c:pt>
                <c:pt idx="69">
                  <c:v>4702.198313765821</c:v>
                </c:pt>
                <c:pt idx="70">
                  <c:v>4650.510596430196</c:v>
                </c:pt>
                <c:pt idx="71">
                  <c:v>4600.87269916335</c:v>
                </c:pt>
                <c:pt idx="72">
                  <c:v>4553.20660918854</c:v>
                </c:pt>
                <c:pt idx="73">
                  <c:v>4507.437104447164</c:v>
                </c:pt>
                <c:pt idx="74">
                  <c:v>4463.49166465061</c:v>
                </c:pt>
                <c:pt idx="75">
                  <c:v>4421.30038447165</c:v>
                </c:pt>
                <c:pt idx="76">
                  <c:v>4380.795888873486</c:v>
                </c:pt>
                <c:pt idx="77">
                  <c:v>4341.91325056839</c:v>
                </c:pt>
                <c:pt idx="78">
                  <c:v>4304.58990959578</c:v>
                </c:pt>
                <c:pt idx="79">
                  <c:v>4268.765595004535</c:v>
                </c:pt>
                <c:pt idx="80">
                  <c:v>4234.38224862154</c:v>
                </c:pt>
                <c:pt idx="81">
                  <c:v>4201.383950885303</c:v>
                </c:pt>
                <c:pt idx="82">
                  <c:v>4169.716848721083</c:v>
                </c:pt>
                <c:pt idx="83">
                  <c:v>4139.329085431165</c:v>
                </c:pt>
                <c:pt idx="84">
                  <c:v>4110.170732572475</c:v>
                </c:pt>
                <c:pt idx="85">
                  <c:v>4082.193723790913</c:v>
                </c:pt>
                <c:pt idx="86">
                  <c:v>4055.351790581221</c:v>
                </c:pt>
                <c:pt idx="87">
                  <c:v>4029.60039993909</c:v>
                </c:pt>
                <c:pt idx="88">
                  <c:v>4004.896693871038</c:v>
                </c:pt>
                <c:pt idx="89">
                  <c:v>3981.199430727288</c:v>
                </c:pt>
                <c:pt idx="90">
                  <c:v>3958.468928320759</c:v>
                </c:pt>
                <c:pt idx="91">
                  <c:v>3936.667008796161</c:v>
                </c:pt>
                <c:pt idx="92">
                  <c:v>3915.756945211056</c:v>
                </c:pt>
                <c:pt idx="93">
                  <c:v>3895.703409791683</c:v>
                </c:pt>
                <c:pt idx="94">
                  <c:v>3876.47242382494</c:v>
                </c:pt>
                <c:pt idx="95">
                  <c:v>3858.031309148996</c:v>
                </c:pt>
                <c:pt idx="96">
                  <c:v>3840.348641203401</c:v>
                </c:pt>
                <c:pt idx="97">
                  <c:v>3823.394203600827</c:v>
                </c:pt>
                <c:pt idx="98">
                  <c:v>3807.138944182324</c:v>
                </c:pt>
                <c:pt idx="99">
                  <c:v>3791.554932517826</c:v>
                </c:pt>
                <c:pt idx="100">
                  <c:v>3776.615318813984</c:v>
                </c:pt>
                <c:pt idx="101">
                  <c:v>3762.294294192597</c:v>
                </c:pt>
                <c:pt idx="102">
                  <c:v>3748.567052301253</c:v>
                </c:pt>
                <c:pt idx="103">
                  <c:v>3735.409752221076</c:v>
                </c:pt>
                <c:pt idx="104">
                  <c:v>3722.799482633922</c:v>
                </c:pt>
                <c:pt idx="105">
                  <c:v>3710.714227214111</c:v>
                </c:pt>
                <c:pt idx="106">
                  <c:v>3699.132831209356</c:v>
                </c:pt>
                <c:pt idx="107">
                  <c:v>3688.034969175999</c:v>
                </c:pt>
                <c:pt idx="108">
                  <c:v>3677.401113834906</c:v>
                </c:pt>
                <c:pt idx="109">
                  <c:v>3667.212506014227</c:v>
                </c:pt>
                <c:pt idx="110">
                  <c:v>3657.451125646558</c:v>
                </c:pt>
                <c:pt idx="111">
                  <c:v>3648.099663788008</c:v>
                </c:pt>
                <c:pt idx="112">
                  <c:v>3639.14149562794</c:v>
                </c:pt>
                <c:pt idx="113">
                  <c:v>3630.560654458649</c:v>
                </c:pt>
                <c:pt idx="114">
                  <c:v>3622.341806574511</c:v>
                </c:pt>
                <c:pt idx="115">
                  <c:v>3614.470227071352</c:v>
                </c:pt>
                <c:pt idx="116">
                  <c:v>3606.931776517527</c:v>
                </c:pt>
                <c:pt idx="117">
                  <c:v>3599.712878467994</c:v>
                </c:pt>
                <c:pt idx="118">
                  <c:v>3592.800497794738</c:v>
                </c:pt>
                <c:pt idx="119">
                  <c:v>3586.182119806342</c:v>
                </c:pt>
              </c:numCache>
            </c:numRef>
          </c:yVal>
          <c:smooth val="1"/>
          <c:extLst xmlns:c16r2="http://schemas.microsoft.com/office/drawing/2015/06/chart">
            <c:ext xmlns:c16="http://schemas.microsoft.com/office/drawing/2014/chart" uri="{C3380CC4-5D6E-409C-BE32-E72D297353CC}">
              <c16:uniqueId val="{00000001-9417-47B9-90B4-25EA33844AEA}"/>
            </c:ext>
          </c:extLst>
        </c:ser>
        <c:dLbls>
          <c:showLegendKey val="0"/>
          <c:showVal val="0"/>
          <c:showCatName val="0"/>
          <c:showSerName val="0"/>
          <c:showPercent val="0"/>
          <c:showBubbleSize val="0"/>
        </c:dLbls>
        <c:axId val="-1096973152"/>
        <c:axId val="-1097787472"/>
      </c:scatterChart>
      <c:valAx>
        <c:axId val="-1096973152"/>
        <c:scaling>
          <c:orientation val="minMax"/>
          <c:max val="2028.0"/>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1097787472"/>
        <c:crosses val="autoZero"/>
        <c:crossBetween val="midCat"/>
        <c:majorUnit val="2.0"/>
      </c:valAx>
      <c:valAx>
        <c:axId val="-1097787472"/>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1096973152"/>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21206.07380875575</c:v>
                </c:pt>
                <c:pt idx="2">
                  <c:v>41651.21290094235</c:v>
                </c:pt>
                <c:pt idx="3">
                  <c:v>61376.06056968695</c:v>
                </c:pt>
                <c:pt idx="4">
                  <c:v>80401.09035607523</c:v>
                </c:pt>
                <c:pt idx="5">
                  <c:v>98746.61825643686</c:v>
                </c:pt>
                <c:pt idx="6">
                  <c:v>116432.7334083642</c:v>
                </c:pt>
                <c:pt idx="7">
                  <c:v>133479.243785172</c:v>
                </c:pt>
                <c:pt idx="8">
                  <c:v>149905.633678757</c:v>
                </c:pt>
                <c:pt idx="9">
                  <c:v>165731.0307330599</c:v>
                </c:pt>
                <c:pt idx="10">
                  <c:v>180974.1807320004</c:v>
                </c:pt>
                <c:pt idx="11">
                  <c:v>195653.4286962044</c:v>
                </c:pt>
                <c:pt idx="12">
                  <c:v>209786.7051223452</c:v>
                </c:pt>
                <c:pt idx="13">
                  <c:v>224046.6052197066</c:v>
                </c:pt>
                <c:pt idx="14">
                  <c:v>237617.5654285145</c:v>
                </c:pt>
                <c:pt idx="15">
                  <c:v>250708.1880487</c:v>
                </c:pt>
                <c:pt idx="16">
                  <c:v>263334.25914993</c:v>
                </c:pt>
                <c:pt idx="17">
                  <c:v>275511.1932869627</c:v>
                </c:pt>
                <c:pt idx="18">
                  <c:v>287254.0170894205</c:v>
                </c:pt>
                <c:pt idx="19">
                  <c:v>298577.3621081474</c:v>
                </c:pt>
                <c:pt idx="20">
                  <c:v>309495.4614421142</c:v>
                </c:pt>
                <c:pt idx="21">
                  <c:v>320022.1492675737</c:v>
                </c:pt>
                <c:pt idx="22">
                  <c:v>330170.8626033752</c:v>
                </c:pt>
                <c:pt idx="23">
                  <c:v>339954.6447963105</c:v>
                </c:pt>
                <c:pt idx="24">
                  <c:v>349386.1503257799</c:v>
                </c:pt>
                <c:pt idx="25">
                  <c:v>358477.6506159446</c:v>
                </c:pt>
                <c:pt idx="26">
                  <c:v>367242.1362162153</c:v>
                </c:pt>
                <c:pt idx="27">
                  <c:v>375690.7983565538</c:v>
                </c:pt>
                <c:pt idx="28">
                  <c:v>383834.8035623398</c:v>
                </c:pt>
                <c:pt idx="29">
                  <c:v>391684.9687316439</c:v>
                </c:pt>
                <c:pt idx="30">
                  <c:v>399251.7676580849</c:v>
                </c:pt>
                <c:pt idx="31">
                  <c:v>406545.3387734152</c:v>
                </c:pt>
                <c:pt idx="32">
                  <c:v>413575.4930396128</c:v>
                </c:pt>
                <c:pt idx="33">
                  <c:v>420351.7219299962</c:v>
                </c:pt>
                <c:pt idx="34">
                  <c:v>426883.2054537504</c:v>
                </c:pt>
                <c:pt idx="35">
                  <c:v>433178.8201869517</c:v>
                </c:pt>
                <c:pt idx="36">
                  <c:v>439247.1472800627</c:v>
                </c:pt>
                <c:pt idx="37">
                  <c:v>445096.4804173792</c:v>
                </c:pt>
                <c:pt idx="38">
                  <c:v>450734.8337083364</c:v>
                </c:pt>
                <c:pt idx="39">
                  <c:v>456169.9513414068</c:v>
                </c:pt>
                <c:pt idx="40">
                  <c:v>461409.3128182027</c:v>
                </c:pt>
                <c:pt idx="41">
                  <c:v>466460.1411502902</c:v>
                </c:pt>
                <c:pt idx="42">
                  <c:v>471329.4103559691</c:v>
                </c:pt>
                <c:pt idx="43">
                  <c:v>476023.8528245844</c:v>
                </c:pt>
                <c:pt idx="44">
                  <c:v>480549.9665462464</c:v>
                </c:pt>
                <c:pt idx="45">
                  <c:v>484914.0222022911</c:v>
                </c:pt>
                <c:pt idx="46">
                  <c:v>489122.0701128714</c:v>
                </c:pt>
                <c:pt idx="47">
                  <c:v>493179.9470387775</c:v>
                </c:pt>
                <c:pt idx="48">
                  <c:v>497093.2828353588</c:v>
                </c:pt>
                <c:pt idx="49">
                  <c:v>500867.5069570178</c:v>
                </c:pt>
                <c:pt idx="50">
                  <c:v>504507.8548112899</c:v>
                </c:pt>
                <c:pt idx="51">
                  <c:v>508019.3739619948</c:v>
                </c:pt>
                <c:pt idx="52">
                  <c:v>511406.930184523</c:v>
                </c:pt>
                <c:pt idx="53">
                  <c:v>514675.2133660919</c:v>
                </c:pt>
                <c:pt idx="54">
                  <c:v>517828.7432569712</c:v>
                </c:pt>
                <c:pt idx="55">
                  <c:v>520871.8750725673</c:v>
                </c:pt>
                <c:pt idx="56">
                  <c:v>523808.804947518</c:v>
                </c:pt>
                <c:pt idx="57">
                  <c:v>526643.5752431963</c:v>
                </c:pt>
                <c:pt idx="58">
                  <c:v>529380.0797102236</c:v>
                </c:pt>
                <c:pt idx="59">
                  <c:v>532022.0685077842</c:v>
                </c:pt>
                <c:pt idx="60">
                  <c:v>534573.1530816553</c:v>
                </c:pt>
                <c:pt idx="61">
                  <c:v>537036.8109030814</c:v>
                </c:pt>
                <c:pt idx="62">
                  <c:v>539416.3900706464</c:v>
                </c:pt>
                <c:pt idx="63">
                  <c:v>541715.1137774823</c:v>
                </c:pt>
                <c:pt idx="64">
                  <c:v>543936.0846461983</c:v>
                </c:pt>
                <c:pt idx="65">
                  <c:v>546082.2889340103</c:v>
                </c:pt>
                <c:pt idx="66">
                  <c:v>548156.6006106002</c:v>
                </c:pt>
                <c:pt idx="67">
                  <c:v>550161.7853112901</c:v>
                </c:pt>
                <c:pt idx="68">
                  <c:v>552100.5041681702</c:v>
                </c:pt>
                <c:pt idx="69">
                  <c:v>553975.3175218195</c:v>
                </c:pt>
                <c:pt idx="70">
                  <c:v>555788.6885163181</c:v>
                </c:pt>
                <c:pt idx="71">
                  <c:v>557542.9865802549</c:v>
                </c:pt>
                <c:pt idx="72">
                  <c:v>559240.4907964071</c:v>
                </c:pt>
                <c:pt idx="73">
                  <c:v>560883.3931628205</c:v>
                </c:pt>
                <c:pt idx="74">
                  <c:v>562473.8017479784</c:v>
                </c:pt>
                <c:pt idx="75">
                  <c:v>564013.743742748</c:v>
                </c:pt>
                <c:pt idx="76">
                  <c:v>565505.16841178</c:v>
                </c:pt>
                <c:pt idx="77">
                  <c:v>566949.9499470066</c:v>
                </c:pt>
                <c:pt idx="78">
                  <c:v>568349.89022587</c:v>
                </c:pt>
                <c:pt idx="79">
                  <c:v>569706.7214768762</c:v>
                </c:pt>
                <c:pt idx="80">
                  <c:v>571022.108855043</c:v>
                </c:pt>
                <c:pt idx="81">
                  <c:v>572297.6529297733</c:v>
                </c:pt>
                <c:pt idx="82">
                  <c:v>573534.8920876591</c:v>
                </c:pt>
                <c:pt idx="83">
                  <c:v>574735.3048526522</c:v>
                </c:pt>
                <c:pt idx="84">
                  <c:v>575900.3121260474</c:v>
                </c:pt>
                <c:pt idx="85">
                  <c:v>577031.2793486175</c:v>
                </c:pt>
                <c:pt idx="86">
                  <c:v>578129.5185872873</c:v>
                </c:pt>
                <c:pt idx="87">
                  <c:v>579196.2905485238</c:v>
                </c:pt>
                <c:pt idx="88">
                  <c:v>580232.806520841</c:v>
                </c:pt>
                <c:pt idx="89">
                  <c:v>581240.2302484333</c:v>
                </c:pt>
                <c:pt idx="90">
                  <c:v>582219.6797382401</c:v>
                </c:pt>
                <c:pt idx="91">
                  <c:v>583172.2290024273</c:v>
                </c:pt>
                <c:pt idx="92">
                  <c:v>584098.9097383769</c:v>
                </c:pt>
                <c:pt idx="93">
                  <c:v>585000.7129482056</c:v>
                </c:pt>
                <c:pt idx="94">
                  <c:v>585878.5904997153</c:v>
                </c:pt>
                <c:pt idx="95">
                  <c:v>586733.456630712</c:v>
                </c:pt>
                <c:pt idx="96">
                  <c:v>587566.1893985404</c:v>
                </c:pt>
                <c:pt idx="97">
                  <c:v>588377.6320766503</c:v>
                </c:pt>
                <c:pt idx="98">
                  <c:v>589168.5944999089</c:v>
                </c:pt>
                <c:pt idx="99">
                  <c:v>589939.8543604533</c:v>
                </c:pt>
                <c:pt idx="100">
                  <c:v>590692.158455656</c:v>
                </c:pt>
                <c:pt idx="101">
                  <c:v>591426.223889902</c:v>
                </c:pt>
                <c:pt idx="102">
                  <c:v>592142.7392316951</c:v>
                </c:pt>
                <c:pt idx="103">
                  <c:v>592842.365627652</c:v>
                </c:pt>
                <c:pt idx="104">
                  <c:v>593525.7378748623</c:v>
                </c:pt>
                <c:pt idx="105">
                  <c:v>594193.4654530504</c:v>
                </c:pt>
                <c:pt idx="106">
                  <c:v>594846.1335179384</c:v>
                </c:pt>
                <c:pt idx="107">
                  <c:v>595484.303857182</c:v>
                </c:pt>
                <c:pt idx="108">
                  <c:v>596108.5158101686</c:v>
                </c:pt>
                <c:pt idx="109">
                  <c:v>596719.2871529714</c:v>
                </c:pt>
                <c:pt idx="110">
                  <c:v>597317.1149497005</c:v>
                </c:pt>
                <c:pt idx="111">
                  <c:v>597902.4763714187</c:v>
                </c:pt>
                <c:pt idx="112">
                  <c:v>598475.829483817</c:v>
                </c:pt>
                <c:pt idx="113">
                  <c:v>599037.614004752</c:v>
                </c:pt>
                <c:pt idx="114">
                  <c:v>599588.2520327416</c:v>
                </c:pt>
                <c:pt idx="115">
                  <c:v>600128.1487474497</c:v>
                </c:pt>
                <c:pt idx="116">
                  <c:v>600657.693083212</c:v>
                </c:pt>
                <c:pt idx="117">
                  <c:v>601177.258376557</c:v>
                </c:pt>
                <c:pt idx="118">
                  <c:v>601687.2029886844</c:v>
                </c:pt>
                <c:pt idx="119">
                  <c:v>602187.8709038341</c:v>
                </c:pt>
              </c:numCache>
            </c:numRef>
          </c:yVal>
          <c:smooth val="1"/>
          <c:extLst xmlns:c16r2="http://schemas.microsoft.com/office/drawing/2015/06/chart">
            <c:ext xmlns:c16="http://schemas.microsoft.com/office/drawing/2014/chart" uri="{C3380CC4-5D6E-409C-BE32-E72D297353CC}">
              <c16:uniqueId val="{00000000-07B1-4FBF-99A0-9F71768FF1AC}"/>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24926.48035449658</c:v>
                </c:pt>
                <c:pt idx="2">
                  <c:v>-49086.12145178087</c:v>
                </c:pt>
                <c:pt idx="3">
                  <c:v>-72463.75198198195</c:v>
                </c:pt>
                <c:pt idx="4">
                  <c:v>-95072.63893771727</c:v>
                </c:pt>
                <c:pt idx="5">
                  <c:v>-116927.4287324484</c:v>
                </c:pt>
                <c:pt idx="6">
                  <c:v>-138043.7918497715</c:v>
                </c:pt>
                <c:pt idx="7">
                  <c:v>-158438.1403386454</c:v>
                </c:pt>
                <c:pt idx="8">
                  <c:v>-178127.4031678154</c:v>
                </c:pt>
                <c:pt idx="9">
                  <c:v>-197128.8472778708</c:v>
                </c:pt>
                <c:pt idx="10">
                  <c:v>-215459.9347950905</c:v>
                </c:pt>
                <c:pt idx="11">
                  <c:v>-233138.208924997</c:v>
                </c:pt>
                <c:pt idx="12">
                  <c:v>-250181.2026490991</c:v>
                </c:pt>
                <c:pt idx="13">
                  <c:v>-267376.3828679305</c:v>
                </c:pt>
                <c:pt idx="14">
                  <c:v>-283770.5676527122</c:v>
                </c:pt>
                <c:pt idx="15">
                  <c:v>-299603.0727934127</c:v>
                </c:pt>
                <c:pt idx="16">
                  <c:v>-314889.7884951758</c:v>
                </c:pt>
                <c:pt idx="17">
                  <c:v>-329646.4927025253</c:v>
                </c:pt>
                <c:pt idx="18">
                  <c:v>-343888.7921672584</c:v>
                </c:pt>
                <c:pt idx="19">
                  <c:v>-357632.0804247542</c:v>
                </c:pt>
                <c:pt idx="20">
                  <c:v>-370891.5053180794</c:v>
                </c:pt>
                <c:pt idx="21">
                  <c:v>-383681.9440656163</c:v>
                </c:pt>
                <c:pt idx="22">
                  <c:v>-396017.9843221143</c:v>
                </c:pt>
                <c:pt idx="23">
                  <c:v>-407913.9100202795</c:v>
                </c:pt>
                <c:pt idx="24">
                  <c:v>-419383.6910414373</c:v>
                </c:pt>
                <c:pt idx="25">
                  <c:v>-430440.9759667268</c:v>
                </c:pt>
                <c:pt idx="26">
                  <c:v>-441100.3754033504</c:v>
                </c:pt>
                <c:pt idx="27">
                  <c:v>-451374.5036921683</c:v>
                </c:pt>
                <c:pt idx="28">
                  <c:v>-461276.0353216353</c:v>
                </c:pt>
                <c:pt idx="29">
                  <c:v>-470817.3190930538</c:v>
                </c:pt>
                <c:pt idx="30">
                  <c:v>-480010.3778541571</c:v>
                </c:pt>
                <c:pt idx="31">
                  <c:v>-488866.9103613447</c:v>
                </c:pt>
                <c:pt idx="32">
                  <c:v>-497398.2939476484</c:v>
                </c:pt>
                <c:pt idx="33">
                  <c:v>-505615.5878583053</c:v>
                </c:pt>
                <c:pt idx="34">
                  <c:v>-513529.53714327</c:v>
                </c:pt>
                <c:pt idx="35">
                  <c:v>-521150.577014424</c:v>
                </c:pt>
                <c:pt idx="36">
                  <c:v>-528488.8375899221</c:v>
                </c:pt>
                <c:pt idx="37">
                  <c:v>-535554.1489600015</c:v>
                </c:pt>
                <c:pt idx="38">
                  <c:v>-542356.0465182268</c:v>
                </c:pt>
                <c:pt idx="39">
                  <c:v>-548903.7786821593</c:v>
                </c:pt>
                <c:pt idx="40">
                  <c:v>-555206.3097312988</c:v>
                </c:pt>
                <c:pt idx="41">
                  <c:v>-561272.3263625391</c:v>
                </c:pt>
                <c:pt idx="42">
                  <c:v>-567110.2436790993</c:v>
                </c:pt>
                <c:pt idx="43">
                  <c:v>-572728.2112527764</c:v>
                </c:pt>
                <c:pt idx="44">
                  <c:v>-578134.1192395493</c:v>
                </c:pt>
                <c:pt idx="45">
                  <c:v>-583335.6045273183</c:v>
                </c:pt>
                <c:pt idx="46">
                  <c:v>-588340.0568968794</c:v>
                </c:pt>
                <c:pt idx="47">
                  <c:v>-593154.6251794063</c:v>
                </c:pt>
                <c:pt idx="48">
                  <c:v>-597786.2233955768</c:v>
                </c:pt>
                <c:pt idx="49">
                  <c:v>-602241.5368630974</c:v>
                </c:pt>
                <c:pt idx="50">
                  <c:v>-606527.0282609455</c:v>
                </c:pt>
                <c:pt idx="51">
                  <c:v>-610648.9436399054</c:v>
                </c:pt>
                <c:pt idx="52">
                  <c:v>-614613.3183738843</c:v>
                </c:pt>
                <c:pt idx="53">
                  <c:v>-618425.9830352067</c:v>
                </c:pt>
                <c:pt idx="54">
                  <c:v>-622092.5691930103</c:v>
                </c:pt>
                <c:pt idx="55">
                  <c:v>-625618.5151273215</c:v>
                </c:pt>
                <c:pt idx="56">
                  <c:v>-629009.0714533771</c:v>
                </c:pt>
                <c:pt idx="57">
                  <c:v>-632269.306651511</c:v>
                </c:pt>
                <c:pt idx="58">
                  <c:v>-635404.1124985869</c:v>
                </c:pt>
                <c:pt idx="59">
                  <c:v>-638418.209397622</c:v>
                </c:pt>
                <c:pt idx="60">
                  <c:v>-641316.151602741</c:v>
                </c:pt>
                <c:pt idx="61">
                  <c:v>-644102.3323371981</c:v>
                </c:pt>
                <c:pt idx="62">
                  <c:v>-646780.988802613</c:v>
                </c:pt>
                <c:pt idx="63">
                  <c:v>-649356.2070780186</c:v>
                </c:pt>
                <c:pt idx="64">
                  <c:v>-651831.926907731</c:v>
                </c:pt>
                <c:pt idx="65">
                  <c:v>-654211.946377345</c:v>
                </c:pt>
                <c:pt idx="66">
                  <c:v>-656499.9264775998</c:v>
                </c:pt>
                <c:pt idx="67">
                  <c:v>-658699.3955559801</c:v>
                </c:pt>
                <c:pt idx="68">
                  <c:v>-660813.7536563554</c:v>
                </c:pt>
                <c:pt idx="69">
                  <c:v>-662846.2767470923</c:v>
                </c:pt>
                <c:pt idx="70">
                  <c:v>-664800.1208383298</c:v>
                </c:pt>
                <c:pt idx="71">
                  <c:v>-666678.3259892971</c:v>
                </c:pt>
                <c:pt idx="72">
                  <c:v>-668483.820206721</c:v>
                </c:pt>
                <c:pt idx="73">
                  <c:v>-670219.4232355345</c:v>
                </c:pt>
                <c:pt idx="74">
                  <c:v>-671887.85024322</c:v>
                </c:pt>
                <c:pt idx="75">
                  <c:v>-673491.7153992647</c:v>
                </c:pt>
                <c:pt idx="76">
                  <c:v>-675033.5353512912</c:v>
                </c:pt>
                <c:pt idx="77">
                  <c:v>-676515.7325995063</c:v>
                </c:pt>
                <c:pt idx="78">
                  <c:v>-677940.6387712683</c:v>
                </c:pt>
                <c:pt idx="79">
                  <c:v>-679310.4977975066</c:v>
                </c:pt>
                <c:pt idx="80">
                  <c:v>-680627.4689929344</c:v>
                </c:pt>
                <c:pt idx="81">
                  <c:v>-681893.6300419182</c:v>
                </c:pt>
                <c:pt idx="82">
                  <c:v>-683110.9798920003</c:v>
                </c:pt>
                <c:pt idx="83">
                  <c:v>-684281.441557026</c:v>
                </c:pt>
                <c:pt idx="84">
                  <c:v>-685406.8648319141</c:v>
                </c:pt>
                <c:pt idx="85">
                  <c:v>-686489.028921081</c:v>
                </c:pt>
                <c:pt idx="86">
                  <c:v>-687529.6449825593</c:v>
                </c:pt>
                <c:pt idx="87">
                  <c:v>-688530.3585898535</c:v>
                </c:pt>
                <c:pt idx="88">
                  <c:v>-689492.752113563</c:v>
                </c:pt>
                <c:pt idx="89">
                  <c:v>-690418.347024832</c:v>
                </c:pt>
                <c:pt idx="90">
                  <c:v>-691308.6061226006</c:v>
                </c:pt>
                <c:pt idx="91">
                  <c:v>-692164.935686743</c:v>
                </c:pt>
                <c:pt idx="92">
                  <c:v>-692988.6875590028</c:v>
                </c:pt>
                <c:pt idx="93">
                  <c:v>-693781.1611537816</c:v>
                </c:pt>
                <c:pt idx="94">
                  <c:v>-694543.6054006464</c:v>
                </c:pt>
                <c:pt idx="95">
                  <c:v>-695277.2206205697</c:v>
                </c:pt>
                <c:pt idx="96">
                  <c:v>-695983.1603377325</c:v>
                </c:pt>
                <c:pt idx="97">
                  <c:v>-696662.5330287953</c:v>
                </c:pt>
                <c:pt idx="98">
                  <c:v>-697316.4038114643</c:v>
                </c:pt>
                <c:pt idx="99">
                  <c:v>-697945.7960741619</c:v>
                </c:pt>
                <c:pt idx="100">
                  <c:v>-698551.6930485781</c:v>
                </c:pt>
                <c:pt idx="101">
                  <c:v>-699135.0393268372</c:v>
                </c:pt>
                <c:pt idx="102">
                  <c:v>-699696.7423249735</c:v>
                </c:pt>
                <c:pt idx="103">
                  <c:v>-700237.6736944203</c:v>
                </c:pt>
                <c:pt idx="104">
                  <c:v>-700758.6706830972</c:v>
                </c:pt>
                <c:pt idx="105">
                  <c:v>-701260.537447722</c:v>
                </c:pt>
                <c:pt idx="106">
                  <c:v>-701744.046318897</c:v>
                </c:pt>
                <c:pt idx="107">
                  <c:v>-702209.9390204841</c:v>
                </c:pt>
                <c:pt idx="108">
                  <c:v>-702658.9278447636</c:v>
                </c:pt>
                <c:pt idx="109">
                  <c:v>-703091.6967848152</c:v>
                </c:pt>
                <c:pt idx="110">
                  <c:v>-703508.9026255325</c:v>
                </c:pt>
                <c:pt idx="111">
                  <c:v>-703911.1759946457</c:v>
                </c:pt>
                <c:pt idx="112">
                  <c:v>-704299.1223750869</c:v>
                </c:pt>
                <c:pt idx="113">
                  <c:v>-704673.323079999</c:v>
                </c:pt>
                <c:pt idx="114">
                  <c:v>-705034.3361916516</c:v>
                </c:pt>
                <c:pt idx="115">
                  <c:v>-705382.697465494</c:v>
                </c:pt>
                <c:pt idx="116">
                  <c:v>-705718.9212005375</c:v>
                </c:pt>
                <c:pt idx="117">
                  <c:v>-706043.5010772275</c:v>
                </c:pt>
                <c:pt idx="118">
                  <c:v>-706356.910963932</c:v>
                </c:pt>
                <c:pt idx="119">
                  <c:v>-706659.605693137</c:v>
                </c:pt>
              </c:numCache>
            </c:numRef>
          </c:yVal>
          <c:smooth val="1"/>
          <c:extLst xmlns:c16r2="http://schemas.microsoft.com/office/drawing/2015/06/chart">
            <c:ext xmlns:c16="http://schemas.microsoft.com/office/drawing/2014/chart" uri="{C3380CC4-5D6E-409C-BE32-E72D297353CC}">
              <c16:uniqueId val="{00000001-07B1-4FBF-99A0-9F71768FF1AC}"/>
            </c:ext>
          </c:extLst>
        </c:ser>
        <c:dLbls>
          <c:showLegendKey val="0"/>
          <c:showVal val="0"/>
          <c:showCatName val="0"/>
          <c:showSerName val="0"/>
          <c:showPercent val="0"/>
          <c:showBubbleSize val="0"/>
        </c:dLbls>
        <c:axId val="-1695955088"/>
        <c:axId val="-1695952544"/>
      </c:scatterChart>
      <c:valAx>
        <c:axId val="-1695955088"/>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695952544"/>
        <c:crosses val="autoZero"/>
        <c:crossBetween val="midCat"/>
      </c:valAx>
      <c:valAx>
        <c:axId val="-1695952544"/>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69595508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0.0</c:v>
                </c:pt>
                <c:pt idx="1">
                  <c:v>37.5058529309289</c:v>
                </c:pt>
                <c:pt idx="2">
                  <c:v>73.04348591405514</c:v>
                </c:pt>
                <c:pt idx="3">
                  <c:v>106.8208744028138</c:v>
                </c:pt>
                <c:pt idx="4">
                  <c:v>138.98426392522</c:v>
                </c:pt>
                <c:pt idx="5">
                  <c:v>169.6588776048637</c:v>
                </c:pt>
                <c:pt idx="6">
                  <c:v>198.952597606393</c:v>
                </c:pt>
                <c:pt idx="7">
                  <c:v>226.9589782670408</c:v>
                </c:pt>
                <c:pt idx="8">
                  <c:v>253.759712085634</c:v>
                </c:pt>
                <c:pt idx="9">
                  <c:v>279.4266483279976</c:v>
                </c:pt>
                <c:pt idx="10">
                  <c:v>304.0234458517371</c:v>
                </c:pt>
                <c:pt idx="11">
                  <c:v>327.6069268927957</c:v>
                </c:pt>
                <c:pt idx="12">
                  <c:v>350.2281863961836</c:v>
                </c:pt>
                <c:pt idx="13">
                  <c:v>373.0921123173186</c:v>
                </c:pt>
                <c:pt idx="14">
                  <c:v>394.7491954980217</c:v>
                </c:pt>
                <c:pt idx="15">
                  <c:v>415.5863578328416</c:v>
                </c:pt>
                <c:pt idx="16">
                  <c:v>435.640133937807</c:v>
                </c:pt>
                <c:pt idx="17">
                  <c:v>454.9443663794505</c:v>
                </c:pt>
                <c:pt idx="18">
                  <c:v>473.5305598697178</c:v>
                </c:pt>
                <c:pt idx="19">
                  <c:v>491.4281821449295</c:v>
                </c:pt>
                <c:pt idx="20">
                  <c:v>508.6649143299342</c:v>
                </c:pt>
                <c:pt idx="21">
                  <c:v>525.2668596015362</c:v>
                </c:pt>
                <c:pt idx="22">
                  <c:v>541.258717466892</c:v>
                </c:pt>
                <c:pt idx="23">
                  <c:v>556.6639297011912</c:v>
                </c:pt>
                <c:pt idx="24">
                  <c:v>571.5048029335715</c:v>
                </c:pt>
                <c:pt idx="25">
                  <c:v>585.8026119953253</c:v>
                </c:pt>
                <c:pt idx="26">
                  <c:v>599.5796265314734</c:v>
                </c:pt>
                <c:pt idx="27">
                  <c:v>612.8546834767094</c:v>
                </c:pt>
                <c:pt idx="28">
                  <c:v>625.6464257310054</c:v>
                </c:pt>
                <c:pt idx="29">
                  <c:v>637.9727552530132</c:v>
                </c:pt>
                <c:pt idx="30">
                  <c:v>649.850877104443</c:v>
                </c:pt>
                <c:pt idx="31">
                  <c:v>661.297339519021</c:v>
                </c:pt>
                <c:pt idx="32">
                  <c:v>672.328069191007</c:v>
                </c:pt>
                <c:pt idx="33">
                  <c:v>682.9584025952572</c:v>
                </c:pt>
                <c:pt idx="34">
                  <c:v>693.2031140104066</c:v>
                </c:pt>
                <c:pt idx="35">
                  <c:v>703.076440795903</c:v>
                </c:pt>
                <c:pt idx="36">
                  <c:v>712.5921063739404</c:v>
                </c:pt>
                <c:pt idx="37">
                  <c:v>721.763341285693</c:v>
                </c:pt>
                <c:pt idx="38">
                  <c:v>730.6029026242952</c:v>
                </c:pt>
                <c:pt idx="39">
                  <c:v>739.1230953631595</c:v>
                </c:pt>
                <c:pt idx="40">
                  <c:v>747.3357848042043</c:v>
                </c:pt>
                <c:pt idx="41">
                  <c:v>755.2524135406708</c:v>
                </c:pt>
                <c:pt idx="42">
                  <c:v>762.8840164955396</c:v>
                </c:pt>
                <c:pt idx="43">
                  <c:v>770.2412351861933</c:v>
                </c:pt>
                <c:pt idx="44">
                  <c:v>777.3343313136475</c:v>
                </c:pt>
                <c:pt idx="45">
                  <c:v>784.1731997519416</c:v>
                </c:pt>
                <c:pt idx="46">
                  <c:v>790.7673809995782</c:v>
                </c:pt>
                <c:pt idx="47">
                  <c:v>797.1260731440672</c:v>
                </c:pt>
                <c:pt idx="48">
                  <c:v>803.2581433816665</c:v>
                </c:pt>
                <c:pt idx="49">
                  <c:v>809.1721391271936</c:v>
                </c:pt>
                <c:pt idx="50">
                  <c:v>814.8762987429377</c:v>
                </c:pt>
                <c:pt idx="51">
                  <c:v>820.3785619109552</c:v>
                </c:pt>
                <c:pt idx="52">
                  <c:v>825.68657967472</c:v>
                </c:pt>
                <c:pt idx="53">
                  <c:v>830.8077241542752</c:v>
                </c:pt>
                <c:pt idx="54">
                  <c:v>835.749097959361</c:v>
                </c:pt>
                <c:pt idx="55">
                  <c:v>840.5175433115244</c:v>
                </c:pt>
                <c:pt idx="56">
                  <c:v>845.1196508864804</c:v>
                </c:pt>
                <c:pt idx="57">
                  <c:v>849.5617683865919</c:v>
                </c:pt>
                <c:pt idx="58">
                  <c:v>853.8500088524177</c:v>
                </c:pt>
                <c:pt idx="59">
                  <c:v>857.9902587214193</c:v>
                </c:pt>
                <c:pt idx="60">
                  <c:v>861.988185641187</c:v>
                </c:pt>
                <c:pt idx="61">
                  <c:v>865.8492460441414</c:v>
                </c:pt>
                <c:pt idx="62">
                  <c:v>869.578692490136</c:v>
                </c:pt>
                <c:pt idx="63">
                  <c:v>873.181580783076</c:v>
                </c:pt>
                <c:pt idx="64">
                  <c:v>876.6627768674282</c:v>
                </c:pt>
                <c:pt idx="65">
                  <c:v>880.0269635102283</c:v>
                </c:pt>
                <c:pt idx="66">
                  <c:v>883.2786467740355</c:v>
                </c:pt>
                <c:pt idx="67">
                  <c:v>886.4221622861063</c:v>
                </c:pt>
                <c:pt idx="68">
                  <c:v>889.4616813089664</c:v>
                </c:pt>
                <c:pt idx="69">
                  <c:v>892.4012166174195</c:v>
                </c:pt>
                <c:pt idx="70">
                  <c:v>895.2446281869574</c:v>
                </c:pt>
                <c:pt idx="71">
                  <c:v>897.9956286984292</c:v>
                </c:pt>
                <c:pt idx="72">
                  <c:v>900.6577888637719</c:v>
                </c:pt>
                <c:pt idx="73">
                  <c:v>903.234542577497</c:v>
                </c:pt>
                <c:pt idx="74">
                  <c:v>905.7291918985984</c:v>
                </c:pt>
                <c:pt idx="75">
                  <c:v>908.1449118674224</c:v>
                </c:pt>
                <c:pt idx="76">
                  <c:v>910.4847551620238</c:v>
                </c:pt>
                <c:pt idx="77">
                  <c:v>912.7516565984214</c:v>
                </c:pt>
                <c:pt idx="78">
                  <c:v>914.9484374791245</c:v>
                </c:pt>
                <c:pt idx="79">
                  <c:v>917.0778097942035</c:v>
                </c:pt>
                <c:pt idx="80">
                  <c:v>919.142380279142</c:v>
                </c:pt>
                <c:pt idx="81">
                  <c:v>921.1446543335674</c:v>
                </c:pt>
                <c:pt idx="82">
                  <c:v>923.0870398049896</c:v>
                </c:pt>
                <c:pt idx="83">
                  <c:v>924.9718506414781</c:v>
                </c:pt>
                <c:pt idx="84">
                  <c:v>926.8013104172184</c:v>
                </c:pt>
                <c:pt idx="85">
                  <c:v>928.5775557347829</c:v>
                </c:pt>
                <c:pt idx="86">
                  <c:v>930.3026395078681</c:v>
                </c:pt>
                <c:pt idx="87">
                  <c:v>931.978534128156</c:v>
                </c:pt>
                <c:pt idx="88">
                  <c:v>933.6071345199261</c:v>
                </c:pt>
                <c:pt idx="89">
                  <c:v>935.1902610859144</c:v>
                </c:pt>
                <c:pt idx="90">
                  <c:v>936.729662547856</c:v>
                </c:pt>
                <c:pt idx="91">
                  <c:v>938.2270186850424</c:v>
                </c:pt>
                <c:pt idx="92">
                  <c:v>939.6839429742335</c:v>
                </c:pt>
                <c:pt idx="93">
                  <c:v>941.1019851340128</c:v>
                </c:pt>
                <c:pt idx="94">
                  <c:v>942.4826335768085</c:v>
                </c:pt>
                <c:pt idx="95">
                  <c:v>943.8273177715082</c:v>
                </c:pt>
                <c:pt idx="96">
                  <c:v>945.1374105197112</c:v>
                </c:pt>
                <c:pt idx="97">
                  <c:v>946.4142301484064</c:v>
                </c:pt>
                <c:pt idx="98">
                  <c:v>947.6590426219584</c:v>
                </c:pt>
                <c:pt idx="99">
                  <c:v>948.873063576045</c:v>
                </c:pt>
                <c:pt idx="100">
                  <c:v>950.057460276236</c:v>
                </c:pt>
                <c:pt idx="101">
                  <c:v>951.2133535037756</c:v>
                </c:pt>
                <c:pt idx="102">
                  <c:v>952.3418193710404</c:v>
                </c:pt>
                <c:pt idx="103">
                  <c:v>953.443891069127</c:v>
                </c:pt>
                <c:pt idx="104">
                  <c:v>954.5205605499024</c:v>
                </c:pt>
                <c:pt idx="105">
                  <c:v>955.5727801448068</c:v>
                </c:pt>
                <c:pt idx="106">
                  <c:v>956.6014641226114</c:v>
                </c:pt>
                <c:pt idx="107">
                  <c:v>957.607490188298</c:v>
                </c:pt>
                <c:pt idx="108">
                  <c:v>958.5917009251195</c:v>
                </c:pt>
                <c:pt idx="109">
                  <c:v>959.5549051818654</c:v>
                </c:pt>
                <c:pt idx="110">
                  <c:v>960.497879407295</c:v>
                </c:pt>
                <c:pt idx="111">
                  <c:v>961.4213689336091</c:v>
                </c:pt>
                <c:pt idx="112">
                  <c:v>962.3260892108123</c:v>
                </c:pt>
                <c:pt idx="113">
                  <c:v>963.2127269937213</c:v>
                </c:pt>
                <c:pt idx="114">
                  <c:v>964.0819414833484</c:v>
                </c:pt>
                <c:pt idx="115">
                  <c:v>964.9343654243014</c:v>
                </c:pt>
                <c:pt idx="116">
                  <c:v>965.7706061598305</c:v>
                </c:pt>
                <c:pt idx="117">
                  <c:v>966.5912466460434</c:v>
                </c:pt>
                <c:pt idx="118">
                  <c:v>967.396846426815</c:v>
                </c:pt>
                <c:pt idx="119">
                  <c:v>968.187942570823</c:v>
                </c:pt>
              </c:numCache>
            </c:numRef>
          </c:yVal>
          <c:smooth val="1"/>
          <c:extLst xmlns:c16r2="http://schemas.microsoft.com/office/drawing/2015/06/chart">
            <c:ext xmlns:c16="http://schemas.microsoft.com/office/drawing/2014/chart" uri="{C3380CC4-5D6E-409C-BE32-E72D297353CC}">
              <c16:uniqueId val="{00000000-A01E-43B7-9838-F940566617FE}"/>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0.0</c:v>
                </c:pt>
                <c:pt idx="1">
                  <c:v>-21.99165893277247</c:v>
                </c:pt>
                <c:pt idx="2">
                  <c:v>-42.96914486942931</c:v>
                </c:pt>
                <c:pt idx="3">
                  <c:v>-62.96141263628192</c:v>
                </c:pt>
                <c:pt idx="4">
                  <c:v>-82.01145916049914</c:v>
                </c:pt>
                <c:pt idx="5">
                  <c:v>-100.1609752598799</c:v>
                </c:pt>
                <c:pt idx="6">
                  <c:v>-117.4502324566181</c:v>
                </c:pt>
                <c:pt idx="7">
                  <c:v>-133.9180151798858</c:v>
                </c:pt>
                <c:pt idx="8">
                  <c:v>-149.6015874845331</c:v>
                </c:pt>
                <c:pt idx="9">
                  <c:v>-164.5366856327989</c:v>
                </c:pt>
                <c:pt idx="10">
                  <c:v>-178.7575298482134</c:v>
                </c:pt>
                <c:pt idx="11">
                  <c:v>-192.2968500790943</c:v>
                </c:pt>
                <c:pt idx="12">
                  <c:v>-205.1859217978484</c:v>
                </c:pt>
                <c:pt idx="13">
                  <c:v>-218.1339637880646</c:v>
                </c:pt>
                <c:pt idx="14">
                  <c:v>-230.2999627643837</c:v>
                </c:pt>
                <c:pt idx="15">
                  <c:v>-241.9120512835268</c:v>
                </c:pt>
                <c:pt idx="16">
                  <c:v>-252.9957702184689</c:v>
                </c:pt>
                <c:pt idx="17">
                  <c:v>-263.5755236167726</c:v>
                </c:pt>
                <c:pt idx="18">
                  <c:v>-273.674607956556</c:v>
                </c:pt>
                <c:pt idx="19">
                  <c:v>-283.3152497214729</c:v>
                </c:pt>
                <c:pt idx="20">
                  <c:v>-292.5186453629078</c:v>
                </c:pt>
                <c:pt idx="21">
                  <c:v>-301.3050024878033</c:v>
                </c:pt>
                <c:pt idx="22">
                  <c:v>-309.6935814269312</c:v>
                </c:pt>
                <c:pt idx="23">
                  <c:v>-317.7027365662265</c:v>
                </c:pt>
                <c:pt idx="24">
                  <c:v>-325.3499569969848</c:v>
                </c:pt>
                <c:pt idx="25">
                  <c:v>-332.651906171938</c:v>
                </c:pt>
                <c:pt idx="26">
                  <c:v>-339.6255978104616</c:v>
                </c:pt>
                <c:pt idx="27">
                  <c:v>-346.2858007081134</c:v>
                </c:pt>
                <c:pt idx="28">
                  <c:v>-352.6469227090508</c:v>
                </c:pt>
                <c:pt idx="29">
                  <c:v>-358.7226961205258</c:v>
                </c:pt>
                <c:pt idx="30">
                  <c:v>-364.5262087573765</c:v>
                </c:pt>
                <c:pt idx="31">
                  <c:v>-370.0699346422674</c:v>
                </c:pt>
                <c:pt idx="32">
                  <c:v>-375.3657633326806</c:v>
                </c:pt>
                <c:pt idx="33">
                  <c:v>-380.4250278989064</c:v>
                </c:pt>
                <c:pt idx="34">
                  <c:v>-385.2585315904176</c:v>
                </c:pt>
                <c:pt idx="35">
                  <c:v>-389.876573234157</c:v>
                </c:pt>
                <c:pt idx="36">
                  <c:v>-394.2889714120923</c:v>
                </c:pt>
                <c:pt idx="37">
                  <c:v>-398.5050874675387</c:v>
                </c:pt>
                <c:pt idx="38">
                  <c:v>-402.5338473906284</c:v>
                </c:pt>
                <c:pt idx="39">
                  <c:v>-406.3837645527739</c:v>
                </c:pt>
                <c:pt idx="40">
                  <c:v>-410.0629569124839</c:v>
                </c:pt>
                <c:pt idx="41">
                  <c:v>-413.5791664653701</c:v>
                </c:pt>
                <c:pt idx="42">
                  <c:v>-416.9397771590864</c:v>
                </c:pt>
                <c:pt idx="43">
                  <c:v>-420.1518319220618</c:v>
                </c:pt>
                <c:pt idx="44">
                  <c:v>-423.2220488538681</c:v>
                </c:pt>
                <c:pt idx="45">
                  <c:v>-426.1568366194578</c:v>
                </c:pt>
                <c:pt idx="46">
                  <c:v>-428.9623090875301</c:v>
                </c:pt>
                <c:pt idx="47">
                  <c:v>-431.6442992513558</c:v>
                </c:pt>
                <c:pt idx="48">
                  <c:v>-434.2083724685088</c:v>
                </c:pt>
                <c:pt idx="49">
                  <c:v>-436.659839054124</c:v>
                </c:pt>
                <c:pt idx="50">
                  <c:v>-439.0037662605104</c:v>
                </c:pt>
                <c:pt idx="51">
                  <c:v>-441.2449896743223</c:v>
                </c:pt>
                <c:pt idx="52">
                  <c:v>-443.3881240640314</c:v>
                </c:pt>
                <c:pt idx="53">
                  <c:v>-445.4375736979694</c:v>
                </c:pt>
                <c:pt idx="54">
                  <c:v>-447.3975421650715</c:v>
                </c:pt>
                <c:pt idx="55">
                  <c:v>-449.2720417223892</c:v>
                </c:pt>
                <c:pt idx="56">
                  <c:v>-451.064902193152</c:v>
                </c:pt>
                <c:pt idx="57">
                  <c:v>-452.7797794379234</c:v>
                </c:pt>
                <c:pt idx="58">
                  <c:v>-454.4201634202169</c:v>
                </c:pt>
                <c:pt idx="59">
                  <c:v>-455.9893858868043</c:v>
                </c:pt>
                <c:pt idx="60">
                  <c:v>-457.4906276818978</c:v>
                </c:pt>
                <c:pt idx="61">
                  <c:v>-458.9269257133789</c:v>
                </c:pt>
                <c:pt idx="62">
                  <c:v>-460.3011795883019</c:v>
                </c:pt>
                <c:pt idx="63">
                  <c:v>-461.6161579339935</c:v>
                </c:pt>
                <c:pt idx="64">
                  <c:v>-462.8745044202457</c:v>
                </c:pt>
                <c:pt idx="65">
                  <c:v>-464.0787434972696</c:v>
                </c:pt>
                <c:pt idx="66">
                  <c:v>-465.2312858633401</c:v>
                </c:pt>
                <c:pt idx="67">
                  <c:v>-466.3344336753314</c:v>
                </c:pt>
                <c:pt idx="68">
                  <c:v>-467.3903855146752</c:v>
                </c:pt>
                <c:pt idx="69">
                  <c:v>-468.4012411206316</c:v>
                </c:pt>
                <c:pt idx="70">
                  <c:v>-469.3690059021566</c:v>
                </c:pt>
                <c:pt idx="71">
                  <c:v>-470.2955952390702</c:v>
                </c:pt>
                <c:pt idx="72">
                  <c:v>-471.1828385827042</c:v>
                </c:pt>
                <c:pt idx="73">
                  <c:v>-472.03248336567</c:v>
                </c:pt>
                <c:pt idx="74">
                  <c:v>-472.8461987299266</c:v>
                </c:pt>
                <c:pt idx="75">
                  <c:v>-473.625579081852</c:v>
                </c:pt>
                <c:pt idx="76">
                  <c:v>-474.3721474825886</c:v>
                </c:pt>
                <c:pt idx="77">
                  <c:v>-475.0873588815369</c:v>
                </c:pt>
                <c:pt idx="78">
                  <c:v>-475.7726032004342</c:v>
                </c:pt>
                <c:pt idx="79">
                  <c:v>-476.4292082751669</c:v>
                </c:pt>
                <c:pt idx="80">
                  <c:v>-477.0584426620175</c:v>
                </c:pt>
                <c:pt idx="81">
                  <c:v>-477.661518314789</c:v>
                </c:pt>
                <c:pt idx="82">
                  <c:v>-478.2395931388995</c:v>
                </c:pt>
                <c:pt idx="83">
                  <c:v>-478.7937734282454</c:v>
                </c:pt>
                <c:pt idx="84">
                  <c:v>-479.3251161903593</c:v>
                </c:pt>
                <c:pt idx="85">
                  <c:v>-479.8346313650902</c:v>
                </c:pt>
                <c:pt idx="86">
                  <c:v>-480.3232839418324</c:v>
                </c:pt>
                <c:pt idx="87">
                  <c:v>-480.7919959800189</c:v>
                </c:pt>
                <c:pt idx="88">
                  <c:v>-481.2416485374268</c:v>
                </c:pt>
                <c:pt idx="89">
                  <c:v>-481.673083510569</c:v>
                </c:pt>
                <c:pt idx="90">
                  <c:v>-482.087105391304</c:v>
                </c:pt>
                <c:pt idx="91">
                  <c:v>-482.484482943527</c:v>
                </c:pt>
                <c:pt idx="92">
                  <c:v>-482.8659508036718</c:v>
                </c:pt>
                <c:pt idx="93">
                  <c:v>-483.2322110085531</c:v>
                </c:pt>
                <c:pt idx="94">
                  <c:v>-483.5839344539119</c:v>
                </c:pt>
                <c:pt idx="95">
                  <c:v>-483.9217622868752</c:v>
                </c:pt>
                <c:pt idx="96">
                  <c:v>-484.2463072353663</c:v>
                </c:pt>
                <c:pt idx="97">
                  <c:v>-484.5581548773922</c:v>
                </c:pt>
                <c:pt idx="98">
                  <c:v>-484.8578648529677</c:v>
                </c:pt>
                <c:pt idx="99">
                  <c:v>-485.14597202131</c:v>
                </c:pt>
                <c:pt idx="100">
                  <c:v>-485.4229875658258</c:v>
                </c:pt>
                <c:pt idx="101">
                  <c:v>-485.6894000492863</c:v>
                </c:pt>
                <c:pt idx="102">
                  <c:v>-485.9456764214654</c:v>
                </c:pt>
                <c:pt idx="103">
                  <c:v>-486.1922629814231</c:v>
                </c:pt>
                <c:pt idx="104">
                  <c:v>-486.4295862965079</c:v>
                </c:pt>
                <c:pt idx="105">
                  <c:v>-486.6580540800522</c:v>
                </c:pt>
                <c:pt idx="106">
                  <c:v>-486.8780560296451</c:v>
                </c:pt>
                <c:pt idx="107">
                  <c:v>-487.0899646277832</c:v>
                </c:pt>
                <c:pt idx="108">
                  <c:v>-487.2941359066024</c:v>
                </c:pt>
                <c:pt idx="109">
                  <c:v>-487.4909101783466</c:v>
                </c:pt>
                <c:pt idx="110">
                  <c:v>-487.6806127330877</c:v>
                </c:pt>
                <c:pt idx="111">
                  <c:v>-487.8635545052419</c:v>
                </c:pt>
                <c:pt idx="112">
                  <c:v>-488.0400327102411</c:v>
                </c:pt>
                <c:pt idx="113">
                  <c:v>-488.2103314527486</c:v>
                </c:pt>
                <c:pt idx="114">
                  <c:v>-488.374722307694</c:v>
                </c:pt>
                <c:pt idx="115">
                  <c:v>-488.5334648753471</c:v>
                </c:pt>
                <c:pt idx="116">
                  <c:v>-488.686807311631</c:v>
                </c:pt>
                <c:pt idx="117">
                  <c:v>-488.834986834763</c:v>
                </c:pt>
                <c:pt idx="118">
                  <c:v>-488.9782302093078</c:v>
                </c:pt>
                <c:pt idx="119">
                  <c:v>-489.1167542086586</c:v>
                </c:pt>
              </c:numCache>
            </c:numRef>
          </c:yVal>
          <c:smooth val="1"/>
          <c:extLst xmlns:c16r2="http://schemas.microsoft.com/office/drawing/2015/06/chart">
            <c:ext xmlns:c16="http://schemas.microsoft.com/office/drawing/2014/chart" uri="{C3380CC4-5D6E-409C-BE32-E72D297353CC}">
              <c16:uniqueId val="{00000001-A01E-43B7-9838-F940566617FE}"/>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0.0</c:v>
                </c:pt>
                <c:pt idx="1">
                  <c:v>15.51419399815641</c:v>
                </c:pt>
                <c:pt idx="2">
                  <c:v>30.07434104462582</c:v>
                </c:pt>
                <c:pt idx="3">
                  <c:v>43.85946176653187</c:v>
                </c:pt>
                <c:pt idx="4">
                  <c:v>56.97280476472078</c:v>
                </c:pt>
                <c:pt idx="5">
                  <c:v>69.49790234498387</c:v>
                </c:pt>
                <c:pt idx="6">
                  <c:v>81.50236514977475</c:v>
                </c:pt>
                <c:pt idx="7">
                  <c:v>93.040963087155</c:v>
                </c:pt>
                <c:pt idx="8">
                  <c:v>104.158124601101</c:v>
                </c:pt>
                <c:pt idx="9">
                  <c:v>114.8899626951988</c:v>
                </c:pt>
                <c:pt idx="10">
                  <c:v>125.2659160035238</c:v>
                </c:pt>
                <c:pt idx="11">
                  <c:v>135.3100768137013</c:v>
                </c:pt>
                <c:pt idx="12">
                  <c:v>145.0422645983356</c:v>
                </c:pt>
                <c:pt idx="13">
                  <c:v>154.9581485292541</c:v>
                </c:pt>
                <c:pt idx="14">
                  <c:v>164.4492327336374</c:v>
                </c:pt>
                <c:pt idx="15">
                  <c:v>173.6743065493148</c:v>
                </c:pt>
                <c:pt idx="16">
                  <c:v>182.6443637193379</c:v>
                </c:pt>
                <c:pt idx="17">
                  <c:v>191.368842762678</c:v>
                </c:pt>
                <c:pt idx="18">
                  <c:v>199.8559519131621</c:v>
                </c:pt>
                <c:pt idx="19">
                  <c:v>208.1129324234562</c:v>
                </c:pt>
                <c:pt idx="20">
                  <c:v>216.1462689670265</c:v>
                </c:pt>
                <c:pt idx="21">
                  <c:v>223.961857113733</c:v>
                </c:pt>
                <c:pt idx="22">
                  <c:v>231.5651360399602</c:v>
                </c:pt>
                <c:pt idx="23">
                  <c:v>238.9611931349644</c:v>
                </c:pt>
                <c:pt idx="24">
                  <c:v>246.1548459365865</c:v>
                </c:pt>
                <c:pt idx="25">
                  <c:v>253.1507058233893</c:v>
                </c:pt>
                <c:pt idx="26">
                  <c:v>259.9540287210117</c:v>
                </c:pt>
                <c:pt idx="27">
                  <c:v>266.5688827685963</c:v>
                </c:pt>
                <c:pt idx="28">
                  <c:v>272.9995030219549</c:v>
                </c:pt>
                <c:pt idx="29">
                  <c:v>279.2500591324874</c:v>
                </c:pt>
                <c:pt idx="30">
                  <c:v>285.3246683470672</c:v>
                </c:pt>
                <c:pt idx="31">
                  <c:v>291.2274048767528</c:v>
                </c:pt>
                <c:pt idx="32">
                  <c:v>296.9623058583284</c:v>
                </c:pt>
                <c:pt idx="33">
                  <c:v>302.5333746963507</c:v>
                </c:pt>
                <c:pt idx="34">
                  <c:v>307.944582419989</c:v>
                </c:pt>
                <c:pt idx="35">
                  <c:v>313.1998675617477</c:v>
                </c:pt>
                <c:pt idx="36">
                  <c:v>318.3031349618469</c:v>
                </c:pt>
                <c:pt idx="37">
                  <c:v>323.2582538181541</c:v>
                </c:pt>
                <c:pt idx="38">
                  <c:v>328.0690552336666</c:v>
                </c:pt>
                <c:pt idx="39">
                  <c:v>332.7393308103851</c:v>
                </c:pt>
                <c:pt idx="40">
                  <c:v>337.272827891721</c:v>
                </c:pt>
                <c:pt idx="41">
                  <c:v>341.6732470753006</c:v>
                </c:pt>
                <c:pt idx="42">
                  <c:v>345.9442393364546</c:v>
                </c:pt>
                <c:pt idx="43">
                  <c:v>350.0894032641316</c:v>
                </c:pt>
                <c:pt idx="44">
                  <c:v>354.1122824597794</c:v>
                </c:pt>
                <c:pt idx="45">
                  <c:v>358.0163631324837</c:v>
                </c:pt>
                <c:pt idx="46">
                  <c:v>361.8050719120482</c:v>
                </c:pt>
                <c:pt idx="47">
                  <c:v>365.4817738927117</c:v>
                </c:pt>
                <c:pt idx="48">
                  <c:v>369.0497709131564</c:v>
                </c:pt>
                <c:pt idx="49">
                  <c:v>372.5123000730696</c:v>
                </c:pt>
                <c:pt idx="50">
                  <c:v>375.8725324824288</c:v>
                </c:pt>
                <c:pt idx="51">
                  <c:v>379.1335722366329</c:v>
                </c:pt>
                <c:pt idx="52">
                  <c:v>382.2984556106886</c:v>
                </c:pt>
                <c:pt idx="53">
                  <c:v>385.3701504563072</c:v>
                </c:pt>
                <c:pt idx="54">
                  <c:v>388.3515557942889</c:v>
                </c:pt>
                <c:pt idx="55">
                  <c:v>391.2455015891356</c:v>
                </c:pt>
                <c:pt idx="56">
                  <c:v>394.054748693329</c:v>
                </c:pt>
                <c:pt idx="57">
                  <c:v>396.7819889486676</c:v>
                </c:pt>
                <c:pt idx="58">
                  <c:v>399.4298454322033</c:v>
                </c:pt>
                <c:pt idx="59">
                  <c:v>402.0008728346165</c:v>
                </c:pt>
                <c:pt idx="60">
                  <c:v>404.4975579592868</c:v>
                </c:pt>
                <c:pt idx="61">
                  <c:v>406.9223203307618</c:v>
                </c:pt>
                <c:pt idx="62">
                  <c:v>409.2775129018335</c:v>
                </c:pt>
                <c:pt idx="63">
                  <c:v>411.5654228490823</c:v>
                </c:pt>
                <c:pt idx="64">
                  <c:v>413.788272447181</c:v>
                </c:pt>
                <c:pt idx="65">
                  <c:v>415.9482200129585</c:v>
                </c:pt>
                <c:pt idx="66">
                  <c:v>418.0473609106957</c:v>
                </c:pt>
                <c:pt idx="67">
                  <c:v>420.0877286107747</c:v>
                </c:pt>
                <c:pt idx="68">
                  <c:v>422.0712957942914</c:v>
                </c:pt>
                <c:pt idx="69">
                  <c:v>423.9999754967889</c:v>
                </c:pt>
                <c:pt idx="70">
                  <c:v>425.875622284802</c:v>
                </c:pt>
                <c:pt idx="71">
                  <c:v>427.7000334593602</c:v>
                </c:pt>
                <c:pt idx="72">
                  <c:v>429.4749502810675</c:v>
                </c:pt>
                <c:pt idx="73">
                  <c:v>431.2020592118268</c:v>
                </c:pt>
                <c:pt idx="74">
                  <c:v>432.8829931686722</c:v>
                </c:pt>
                <c:pt idx="75">
                  <c:v>434.5193327855702</c:v>
                </c:pt>
                <c:pt idx="76">
                  <c:v>436.1126076794345</c:v>
                </c:pt>
                <c:pt idx="77">
                  <c:v>437.6642977168846</c:v>
                </c:pt>
                <c:pt idx="78">
                  <c:v>439.1758342786889</c:v>
                </c:pt>
                <c:pt idx="79">
                  <c:v>440.6486015190383</c:v>
                </c:pt>
                <c:pt idx="80">
                  <c:v>442.0839376171239</c:v>
                </c:pt>
                <c:pt idx="81">
                  <c:v>443.4831360187768</c:v>
                </c:pt>
                <c:pt idx="82">
                  <c:v>444.8474466660903</c:v>
                </c:pt>
                <c:pt idx="83">
                  <c:v>446.1780772132317</c:v>
                </c:pt>
                <c:pt idx="84">
                  <c:v>447.4761942268589</c:v>
                </c:pt>
                <c:pt idx="85">
                  <c:v>448.7429243696938</c:v>
                </c:pt>
                <c:pt idx="86">
                  <c:v>449.9793555660356</c:v>
                </c:pt>
                <c:pt idx="87">
                  <c:v>451.1865381481342</c:v>
                </c:pt>
                <c:pt idx="88">
                  <c:v>452.3654859824993</c:v>
                </c:pt>
                <c:pt idx="89">
                  <c:v>453.5171775753473</c:v>
                </c:pt>
                <c:pt idx="90">
                  <c:v>454.642557156552</c:v>
                </c:pt>
                <c:pt idx="91">
                  <c:v>455.7425357415165</c:v>
                </c:pt>
                <c:pt idx="92">
                  <c:v>456.817992170561</c:v>
                </c:pt>
                <c:pt idx="93">
                  <c:v>457.8697741254597</c:v>
                </c:pt>
                <c:pt idx="94">
                  <c:v>458.8986991228955</c:v>
                </c:pt>
                <c:pt idx="95">
                  <c:v>459.9055554846339</c:v>
                </c:pt>
                <c:pt idx="96">
                  <c:v>460.8911032843449</c:v>
                </c:pt>
                <c:pt idx="97">
                  <c:v>461.8560752710142</c:v>
                </c:pt>
                <c:pt idx="98">
                  <c:v>462.8011777689892</c:v>
                </c:pt>
                <c:pt idx="99">
                  <c:v>463.7270915547346</c:v>
                </c:pt>
                <c:pt idx="100">
                  <c:v>464.6344727104101</c:v>
                </c:pt>
                <c:pt idx="101">
                  <c:v>465.5239534544882</c:v>
                </c:pt>
                <c:pt idx="102">
                  <c:v>466.3961429495736</c:v>
                </c:pt>
                <c:pt idx="103">
                  <c:v>467.2516280877032</c:v>
                </c:pt>
                <c:pt idx="104">
                  <c:v>468.0909742533942</c:v>
                </c:pt>
                <c:pt idx="105">
                  <c:v>468.9147260647542</c:v>
                </c:pt>
                <c:pt idx="106">
                  <c:v>469.7234080929663</c:v>
                </c:pt>
                <c:pt idx="107">
                  <c:v>470.5175255605153</c:v>
                </c:pt>
                <c:pt idx="108">
                  <c:v>471.2975650185159</c:v>
                </c:pt>
                <c:pt idx="109">
                  <c:v>472.0639950035193</c:v>
                </c:pt>
                <c:pt idx="110">
                  <c:v>472.8172666742075</c:v>
                </c:pt>
                <c:pt idx="111">
                  <c:v>473.5578144283674</c:v>
                </c:pt>
                <c:pt idx="112">
                  <c:v>474.28605650057</c:v>
                </c:pt>
                <c:pt idx="113">
                  <c:v>475.0023955409719</c:v>
                </c:pt>
                <c:pt idx="114">
                  <c:v>475.7072191756542</c:v>
                </c:pt>
                <c:pt idx="115">
                  <c:v>476.4009005489546</c:v>
                </c:pt>
                <c:pt idx="116">
                  <c:v>477.0837988481983</c:v>
                </c:pt>
                <c:pt idx="117">
                  <c:v>477.7562598112793</c:v>
                </c:pt>
                <c:pt idx="118">
                  <c:v>478.4186162175066</c:v>
                </c:pt>
                <c:pt idx="119">
                  <c:v>479.0711883621631</c:v>
                </c:pt>
              </c:numCache>
            </c:numRef>
          </c:yVal>
          <c:smooth val="1"/>
          <c:extLst xmlns:c16r2="http://schemas.microsoft.com/office/drawing/2015/06/chart">
            <c:ext xmlns:c16="http://schemas.microsoft.com/office/drawing/2014/chart" uri="{C3380CC4-5D6E-409C-BE32-E72D297353CC}">
              <c16:uniqueId val="{00000002-A01E-43B7-9838-F940566617FE}"/>
            </c:ext>
          </c:extLst>
        </c:ser>
        <c:dLbls>
          <c:showLegendKey val="0"/>
          <c:showVal val="0"/>
          <c:showCatName val="0"/>
          <c:showSerName val="0"/>
          <c:showPercent val="0"/>
          <c:showBubbleSize val="0"/>
        </c:dLbls>
        <c:axId val="-1118965184"/>
        <c:axId val="-1118962640"/>
      </c:scatterChart>
      <c:valAx>
        <c:axId val="-1118965184"/>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118962640"/>
        <c:crosses val="autoZero"/>
        <c:crossBetween val="midCat"/>
      </c:valAx>
      <c:valAx>
        <c:axId val="-111896264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118965184"/>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5615.556647906626</c:v>
                </c:pt>
                <c:pt idx="2">
                  <c:v>-5606.241457185998</c:v>
                </c:pt>
                <c:pt idx="3">
                  <c:v>-5600.959356389586</c:v>
                </c:pt>
                <c:pt idx="4">
                  <c:v>-5598.402649947866</c:v>
                </c:pt>
                <c:pt idx="5">
                  <c:v>-5597.92122659923</c:v>
                </c:pt>
                <c:pt idx="6">
                  <c:v>-5599.01547130866</c:v>
                </c:pt>
                <c:pt idx="7">
                  <c:v>-5601.300776092702</c:v>
                </c:pt>
                <c:pt idx="8">
                  <c:v>-5604.481469554625</c:v>
                </c:pt>
                <c:pt idx="9">
                  <c:v>-5608.3306216917</c:v>
                </c:pt>
                <c:pt idx="10">
                  <c:v>-5612.674398841609</c:v>
                </c:pt>
                <c:pt idx="11">
                  <c:v>-5617.37994667388</c:v>
                </c:pt>
                <c:pt idx="12">
                  <c:v>-5622.34600850066</c:v>
                </c:pt>
                <c:pt idx="13">
                  <c:v>-5627.495664072534</c:v>
                </c:pt>
                <c:pt idx="14">
                  <c:v>-5632.780414029238</c:v>
                </c:pt>
                <c:pt idx="15">
                  <c:v>-5637.987318358986</c:v>
                </c:pt>
                <c:pt idx="16">
                  <c:v>-5643.090788349261</c:v>
                </c:pt>
                <c:pt idx="17">
                  <c:v>-5648.074535508801</c:v>
                </c:pt>
                <c:pt idx="18">
                  <c:v>-5652.927620351575</c:v>
                </c:pt>
                <c:pt idx="19">
                  <c:v>-5657.64316804258</c:v>
                </c:pt>
                <c:pt idx="20">
                  <c:v>-5662.217376350497</c:v>
                </c:pt>
                <c:pt idx="21">
                  <c:v>-5666.648749980357</c:v>
                </c:pt>
                <c:pt idx="22">
                  <c:v>-5670.937510571523</c:v>
                </c:pt>
                <c:pt idx="23">
                  <c:v>-5675.08514291851</c:v>
                </c:pt>
                <c:pt idx="24">
                  <c:v>-5679.09404676361</c:v>
                </c:pt>
                <c:pt idx="25">
                  <c:v>-5682.967270347948</c:v>
                </c:pt>
                <c:pt idx="26">
                  <c:v>-5686.708307224935</c:v>
                </c:pt>
                <c:pt idx="27">
                  <c:v>-5690.32094865889</c:v>
                </c:pt>
                <c:pt idx="28">
                  <c:v>-5693.809054285831</c:v>
                </c:pt>
                <c:pt idx="29">
                  <c:v>-5697.176589289325</c:v>
                </c:pt>
                <c:pt idx="30">
                  <c:v>-5700.427555591833</c:v>
                </c:pt>
                <c:pt idx="31">
                  <c:v>-5703.56594071797</c:v>
                </c:pt>
                <c:pt idx="32">
                  <c:v>-5706.59568065091</c:v>
                </c:pt>
                <c:pt idx="33">
                  <c:v>-5709.52063336111</c:v>
                </c:pt>
                <c:pt idx="34">
                  <c:v>-5712.34456045528</c:v>
                </c:pt>
                <c:pt idx="35">
                  <c:v>-5715.071114976208</c:v>
                </c:pt>
                <c:pt idx="36">
                  <c:v>-5717.703833835508</c:v>
                </c:pt>
                <c:pt idx="37">
                  <c:v>-5720.24613371135</c:v>
                </c:pt>
                <c:pt idx="38">
                  <c:v>-5722.701309514208</c:v>
                </c:pt>
                <c:pt idx="39">
                  <c:v>-5725.07253473352</c:v>
                </c:pt>
                <c:pt idx="40">
                  <c:v>-5727.36286314363</c:v>
                </c:pt>
                <c:pt idx="41">
                  <c:v>-5729.575231431124</c:v>
                </c:pt>
                <c:pt idx="42">
                  <c:v>-5731.712462538722</c:v>
                </c:pt>
                <c:pt idx="43">
                  <c:v>-5733.777269421765</c:v>
                </c:pt>
                <c:pt idx="44">
                  <c:v>-5735.77225905139</c:v>
                </c:pt>
                <c:pt idx="45">
                  <c:v>-5737.699936539303</c:v>
                </c:pt>
                <c:pt idx="46">
                  <c:v>-5739.562709292326</c:v>
                </c:pt>
                <c:pt idx="47">
                  <c:v>-5741.362891130038</c:v>
                </c:pt>
                <c:pt idx="48">
                  <c:v>-5743.102706318603</c:v>
                </c:pt>
                <c:pt idx="49">
                  <c:v>-5744.784293488154</c:v>
                </c:pt>
                <c:pt idx="50">
                  <c:v>-5746.409709412377</c:v>
                </c:pt>
                <c:pt idx="51">
                  <c:v>-5747.980932637157</c:v>
                </c:pt>
                <c:pt idx="52">
                  <c:v>-5749.499866951276</c:v>
                </c:pt>
                <c:pt idx="53">
                  <c:v>-5750.968344696662</c:v>
                </c:pt>
                <c:pt idx="54">
                  <c:v>-5752.38812991911</c:v>
                </c:pt>
                <c:pt idx="55">
                  <c:v>-5753.760921362542</c:v>
                </c:pt>
                <c:pt idx="56">
                  <c:v>-5755.088355311371</c:v>
                </c:pt>
                <c:pt idx="57">
                  <c:v>-5756.372008287032</c:v>
                </c:pt>
                <c:pt idx="58">
                  <c:v>-5757.613399604531</c:v>
                </c:pt>
                <c:pt idx="59">
                  <c:v>-5758.813993796602</c:v>
                </c:pt>
                <c:pt idx="60">
                  <c:v>-5759.975202911536</c:v>
                </c:pt>
                <c:pt idx="61">
                  <c:v>-5761.098388692167</c:v>
                </c:pt>
                <c:pt idx="62">
                  <c:v>-5762.184864642486</c:v>
                </c:pt>
                <c:pt idx="63">
                  <c:v>-5763.235897988461</c:v>
                </c:pt>
                <c:pt idx="64">
                  <c:v>-5764.252711539556</c:v>
                </c:pt>
                <c:pt idx="65">
                  <c:v>-5765.23648545627</c:v>
                </c:pt>
                <c:pt idx="66">
                  <c:v>-5766.188358930351</c:v>
                </c:pt>
                <c:pt idx="67">
                  <c:v>-5767.109431782211</c:v>
                </c:pt>
                <c:pt idx="68">
                  <c:v>-5768.000765980601</c:v>
                </c:pt>
                <c:pt idx="69">
                  <c:v>-5768.86338708992</c:v>
                </c:pt>
                <c:pt idx="70">
                  <c:v>-5769.69828564872</c:v>
                </c:pt>
                <c:pt idx="71">
                  <c:v>-5770.50641848406</c:v>
                </c:pt>
                <c:pt idx="72">
                  <c:v>-5771.288709965273</c:v>
                </c:pt>
                <c:pt idx="73">
                  <c:v>-5772.046053200902</c:v>
                </c:pt>
                <c:pt idx="74">
                  <c:v>-5772.77931118193</c:v>
                </c:pt>
                <c:pt idx="75">
                  <c:v>-5773.489317874557</c:v>
                </c:pt>
                <c:pt idx="76">
                  <c:v>-5774.17687926546</c:v>
                </c:pt>
                <c:pt idx="77">
                  <c:v>-5774.84277436179</c:v>
                </c:pt>
                <c:pt idx="78">
                  <c:v>-5775.487756149129</c:v>
                </c:pt>
                <c:pt idx="79">
                  <c:v>-5776.112552509233</c:v>
                </c:pt>
                <c:pt idx="80">
                  <c:v>-5776.717867099468</c:v>
                </c:pt>
                <c:pt idx="81">
                  <c:v>-5777.304380196938</c:v>
                </c:pt>
                <c:pt idx="82">
                  <c:v>-5777.872749508153</c:v>
                </c:pt>
                <c:pt idx="83">
                  <c:v>-5778.423610946546</c:v>
                </c:pt>
                <c:pt idx="84">
                  <c:v>-5778.95757937946</c:v>
                </c:pt>
                <c:pt idx="85">
                  <c:v>-5779.475249345883</c:v>
                </c:pt>
                <c:pt idx="86">
                  <c:v>-5779.977195746669</c:v>
                </c:pt>
                <c:pt idx="87">
                  <c:v>-5780.463974508556</c:v>
                </c:pt>
                <c:pt idx="88">
                  <c:v>-5780.936123222657</c:v>
                </c:pt>
                <c:pt idx="89">
                  <c:v>-5781.39416175979</c:v>
                </c:pt>
                <c:pt idx="90">
                  <c:v>-5781.838592862508</c:v>
                </c:pt>
                <c:pt idx="91">
                  <c:v>-5782.26990271568</c:v>
                </c:pt>
                <c:pt idx="92">
                  <c:v>-5782.68856149623</c:v>
                </c:pt>
                <c:pt idx="93">
                  <c:v>-5783.0950239031</c:v>
                </c:pt>
                <c:pt idx="94">
                  <c:v>-5783.489729668292</c:v>
                </c:pt>
                <c:pt idx="95">
                  <c:v>-5783.873104049732</c:v>
                </c:pt>
                <c:pt idx="96">
                  <c:v>-5784.245558306777</c:v>
                </c:pt>
                <c:pt idx="97">
                  <c:v>-5784.607490159133</c:v>
                </c:pt>
                <c:pt idx="98">
                  <c:v>-5784.959284229771</c:v>
                </c:pt>
                <c:pt idx="99">
                  <c:v>-5785.301312472607</c:v>
                </c:pt>
                <c:pt idx="100">
                  <c:v>-5785.63393458543</c:v>
                </c:pt>
                <c:pt idx="101">
                  <c:v>-5785.957498408799</c:v>
                </c:pt>
                <c:pt idx="102">
                  <c:v>-5786.272340311381</c:v>
                </c:pt>
                <c:pt idx="103">
                  <c:v>-5786.578785562237</c:v>
                </c:pt>
                <c:pt idx="104">
                  <c:v>-5786.877148690648</c:v>
                </c:pt>
                <c:pt idx="105">
                  <c:v>-5787.167733833818</c:v>
                </c:pt>
                <c:pt idx="106">
                  <c:v>-5787.450835073104</c:v>
                </c:pt>
                <c:pt idx="107">
                  <c:v>-5787.72673675897</c:v>
                </c:pt>
                <c:pt idx="108">
                  <c:v>-5787.995713825258</c:v>
                </c:pt>
                <c:pt idx="109">
                  <c:v>-5788.258032093088</c:v>
                </c:pt>
                <c:pt idx="110">
                  <c:v>-5788.513948564751</c:v>
                </c:pt>
                <c:pt idx="111">
                  <c:v>-5788.763711708007</c:v>
                </c:pt>
                <c:pt idx="112">
                  <c:v>-5789.007561731106</c:v>
                </c:pt>
                <c:pt idx="113">
                  <c:v>-5789.245730848779</c:v>
                </c:pt>
                <c:pt idx="114">
                  <c:v>-5789.478443539728</c:v>
                </c:pt>
                <c:pt idx="115">
                  <c:v>-5789.705916795554</c:v>
                </c:pt>
                <c:pt idx="116">
                  <c:v>-5789.928360361863</c:v>
                </c:pt>
                <c:pt idx="117">
                  <c:v>-5790.14597697145</c:v>
                </c:pt>
                <c:pt idx="118">
                  <c:v>-5790.35896256996</c:v>
                </c:pt>
                <c:pt idx="119">
                  <c:v>-5790.56750653438</c:v>
                </c:pt>
              </c:numCache>
            </c:numRef>
          </c:yVal>
          <c:smooth val="1"/>
          <c:extLst xmlns:c16r2="http://schemas.microsoft.com/office/drawing/2015/06/chart">
            <c:ext xmlns:c16="http://schemas.microsoft.com/office/drawing/2014/chart" uri="{C3380CC4-5D6E-409C-BE32-E72D297353CC}">
              <c16:uniqueId val="{00000000-0A4E-4AFE-8794-A0AC73603D21}"/>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7567.376677637596</c:v>
                </c:pt>
                <c:pt idx="2">
                  <c:v>7891.16517342344</c:v>
                </c:pt>
                <c:pt idx="3">
                  <c:v>8201.71470427729</c:v>
                </c:pt>
                <c:pt idx="4">
                  <c:v>8499.877115299525</c:v>
                </c:pt>
                <c:pt idx="5">
                  <c:v>8786.215804375013</c:v>
                </c:pt>
                <c:pt idx="6">
                  <c:v>9061.236103820387</c:v>
                </c:pt>
                <c:pt idx="7">
                  <c:v>9325.396962902781</c:v>
                </c:pt>
                <c:pt idx="8">
                  <c:v>9579.119392632972</c:v>
                </c:pt>
                <c:pt idx="9">
                  <c:v>9822.793064913537</c:v>
                </c:pt>
                <c:pt idx="10">
                  <c:v>10056.78148186627</c:v>
                </c:pt>
                <c:pt idx="11">
                  <c:v>10281.42603516698</c:v>
                </c:pt>
                <c:pt idx="12">
                  <c:v>10497.04920342232</c:v>
                </c:pt>
                <c:pt idx="13">
                  <c:v>7168.573802565103</c:v>
                </c:pt>
                <c:pt idx="14">
                  <c:v>7019.19639949769</c:v>
                </c:pt>
                <c:pt idx="15">
                  <c:v>6867.240945082292</c:v>
                </c:pt>
                <c:pt idx="16">
                  <c:v>6715.978478589072</c:v>
                </c:pt>
                <c:pt idx="17">
                  <c:v>6565.500269530984</c:v>
                </c:pt>
                <c:pt idx="18">
                  <c:v>6415.89924515152</c:v>
                </c:pt>
                <c:pt idx="19">
                  <c:v>6267.276550657673</c:v>
                </c:pt>
                <c:pt idx="20">
                  <c:v>6119.736985268863</c:v>
                </c:pt>
                <c:pt idx="21">
                  <c:v>5973.385601658215</c:v>
                </c:pt>
                <c:pt idx="22">
                  <c:v>5828.32523669178</c:v>
                </c:pt>
                <c:pt idx="23">
                  <c:v>5684.654754941133</c:v>
                </c:pt>
                <c:pt idx="24">
                  <c:v>5542.4678358396</c:v>
                </c:pt>
                <c:pt idx="25">
                  <c:v>5401.85217379526</c:v>
                </c:pt>
                <c:pt idx="26">
                  <c:v>5260.291774317366</c:v>
                </c:pt>
                <c:pt idx="27">
                  <c:v>5120.362892742047</c:v>
                </c:pt>
                <c:pt idx="28">
                  <c:v>4982.135139740152</c:v>
                </c:pt>
                <c:pt idx="29">
                  <c:v>4845.673811303383</c:v>
                </c:pt>
                <c:pt idx="30">
                  <c:v>4711.03822080476</c:v>
                </c:pt>
                <c:pt idx="31">
                  <c:v>4578.281674236406</c:v>
                </c:pt>
                <c:pt idx="32">
                  <c:v>4447.451579073333</c:v>
                </c:pt>
                <c:pt idx="33">
                  <c:v>4318.58961609081</c:v>
                </c:pt>
                <c:pt idx="34">
                  <c:v>4191.7319545542</c:v>
                </c:pt>
                <c:pt idx="35">
                  <c:v>4066.909496167004</c:v>
                </c:pt>
                <c:pt idx="36">
                  <c:v>3944.148136732067</c:v>
                </c:pt>
                <c:pt idx="37">
                  <c:v>3823.46903722778</c:v>
                </c:pt>
                <c:pt idx="38">
                  <c:v>3704.888898114325</c:v>
                </c:pt>
                <c:pt idx="39">
                  <c:v>3588.418557502978</c:v>
                </c:pt>
                <c:pt idx="40">
                  <c:v>3474.066773148197</c:v>
                </c:pt>
                <c:pt idx="41">
                  <c:v>3361.838611117023</c:v>
                </c:pt>
                <c:pt idx="42">
                  <c:v>3251.735715593405</c:v>
                </c:pt>
                <c:pt idx="43">
                  <c:v>3143.756555098116</c:v>
                </c:pt>
                <c:pt idx="44">
                  <c:v>3037.89665738357</c:v>
                </c:pt>
                <c:pt idx="45">
                  <c:v>2934.14883299964</c:v>
                </c:pt>
                <c:pt idx="46">
                  <c:v>2832.503387516165</c:v>
                </c:pt>
                <c:pt idx="47">
                  <c:v>2732.948322533693</c:v>
                </c:pt>
                <c:pt idx="48">
                  <c:v>2635.469525719297</c:v>
                </c:pt>
                <c:pt idx="49">
                  <c:v>2540.050950179413</c:v>
                </c:pt>
                <c:pt idx="50">
                  <c:v>2446.674783532054</c:v>
                </c:pt>
                <c:pt idx="51">
                  <c:v>2355.321607074124</c:v>
                </c:pt>
                <c:pt idx="52">
                  <c:v>2265.970544839781</c:v>
                </c:pt>
                <c:pt idx="53">
                  <c:v>2178.599405303954</c:v>
                </c:pt>
                <c:pt idx="54">
                  <c:v>2093.18481323217</c:v>
                </c:pt>
                <c:pt idx="55">
                  <c:v>2009.70233336504</c:v>
                </c:pt>
                <c:pt idx="56">
                  <c:v>1928.126586304261</c:v>
                </c:pt>
                <c:pt idx="57">
                  <c:v>1848.431356999431</c:v>
                </c:pt>
                <c:pt idx="58">
                  <c:v>1770.58969622289</c:v>
                </c:pt>
                <c:pt idx="59">
                  <c:v>1694.574015405741</c:v>
                </c:pt>
                <c:pt idx="60">
                  <c:v>1620.35617519386</c:v>
                </c:pt>
                <c:pt idx="61">
                  <c:v>1547.907568066813</c:v>
                </c:pt>
                <c:pt idx="62">
                  <c:v>1477.199195348081</c:v>
                </c:pt>
                <c:pt idx="63">
                  <c:v>1408.201738919272</c:v>
                </c:pt>
                <c:pt idx="64">
                  <c:v>1340.885627935837</c:v>
                </c:pt>
                <c:pt idx="65">
                  <c:v>1275.221100829034</c:v>
                </c:pt>
                <c:pt idx="66">
                  <c:v>1211.178262861835</c:v>
                </c:pt>
                <c:pt idx="67">
                  <c:v>1148.727139494142</c:v>
                </c:pt>
                <c:pt idx="68">
                  <c:v>1087.83772579971</c:v>
                </c:pt>
                <c:pt idx="69">
                  <c:v>1028.48003216461</c:v>
                </c:pt>
                <c:pt idx="70">
                  <c:v>970.624126484717</c:v>
                </c:pt>
                <c:pt idx="71">
                  <c:v>914.240173068656</c:v>
                </c:pt>
                <c:pt idx="72">
                  <c:v>859.2984684412551</c:v>
                </c:pt>
                <c:pt idx="73">
                  <c:v>805.769474232554</c:v>
                </c:pt>
                <c:pt idx="74">
                  <c:v>753.62384732714</c:v>
                </c:pt>
                <c:pt idx="75">
                  <c:v>702.8324674392055</c:v>
                </c:pt>
                <c:pt idx="76">
                  <c:v>653.3664622704744</c:v>
                </c:pt>
                <c:pt idx="77">
                  <c:v>605.197230397908</c:v>
                </c:pt>
                <c:pt idx="78">
                  <c:v>558.2964620323586</c:v>
                </c:pt>
                <c:pt idx="79">
                  <c:v>512.6361577800128</c:v>
                </c:pt>
                <c:pt idx="80">
                  <c:v>468.188645531404</c:v>
                </c:pt>
                <c:pt idx="81">
                  <c:v>424.926595596836</c:v>
                </c:pt>
                <c:pt idx="82">
                  <c:v>382.8230341995182</c:v>
                </c:pt>
                <c:pt idx="83">
                  <c:v>341.8513554319115</c:v>
                </c:pt>
                <c:pt idx="84">
                  <c:v>301.9853317753918</c:v>
                </c:pt>
                <c:pt idx="85">
                  <c:v>263.199123276618</c:v>
                </c:pt>
                <c:pt idx="86">
                  <c:v>225.4672854702038</c:v>
                </c:pt>
                <c:pt idx="87">
                  <c:v>188.7647761311855</c:v>
                </c:pt>
                <c:pt idx="88">
                  <c:v>153.0669609364024</c:v>
                </c:pt>
                <c:pt idx="89">
                  <c:v>118.3496181097951</c:v>
                </c:pt>
                <c:pt idx="90">
                  <c:v>84.58894212172254</c:v>
                </c:pt>
                <c:pt idx="91">
                  <c:v>51.7615465090812</c:v>
                </c:pt>
                <c:pt idx="92">
                  <c:v>19.84446587861057</c:v>
                </c:pt>
                <c:pt idx="93">
                  <c:v>-11.18484284735623</c:v>
                </c:pt>
                <c:pt idx="94">
                  <c:v>-41.34849988724603</c:v>
                </c:pt>
                <c:pt idx="95">
                  <c:v>-70.66820270607575</c:v>
                </c:pt>
                <c:pt idx="96">
                  <c:v>-99.1652267213489</c:v>
                </c:pt>
                <c:pt idx="97">
                  <c:v>-126.8604265630554</c:v>
                </c:pt>
                <c:pt idx="98">
                  <c:v>-153.7742378431316</c:v>
                </c:pt>
                <c:pt idx="99">
                  <c:v>-179.9266793941315</c:v>
                </c:pt>
                <c:pt idx="100">
                  <c:v>-205.3373559378284</c:v>
                </c:pt>
                <c:pt idx="101">
                  <c:v>-230.0254611473605</c:v>
                </c:pt>
                <c:pt idx="102">
                  <c:v>-254.0097810695019</c:v>
                </c:pt>
                <c:pt idx="103">
                  <c:v>-277.3086978735664</c:v>
                </c:pt>
                <c:pt idx="104">
                  <c:v>-299.9401938982072</c:v>
                </c:pt>
                <c:pt idx="105">
                  <c:v>-321.9218559668724</c:v>
                </c:pt>
                <c:pt idx="106">
                  <c:v>-343.2708799458806</c:v>
                </c:pt>
                <c:pt idx="107">
                  <c:v>-364.0040755200546</c:v>
                </c:pt>
                <c:pt idx="108">
                  <c:v>-384.1378711625315</c:v>
                </c:pt>
                <c:pt idx="109">
                  <c:v>-403.6883192772069</c:v>
                </c:pt>
                <c:pt idx="110">
                  <c:v>-422.6711014931405</c:v>
                </c:pt>
                <c:pt idx="111">
                  <c:v>-441.1015340920649</c:v>
                </c:pt>
                <c:pt idx="112">
                  <c:v>-458.9945735508969</c:v>
                </c:pt>
                <c:pt idx="113">
                  <c:v>-476.3648221828944</c:v>
                </c:pt>
                <c:pt idx="114">
                  <c:v>-493.2265338617019</c:v>
                </c:pt>
                <c:pt idx="115">
                  <c:v>-509.5936198140471</c:v>
                </c:pt>
                <c:pt idx="116">
                  <c:v>-525.479654467134</c:v>
                </c:pt>
                <c:pt idx="117">
                  <c:v>-540.8978813390551</c:v>
                </c:pt>
                <c:pt idx="118">
                  <c:v>-555.8612189595044</c:v>
                </c:pt>
                <c:pt idx="119">
                  <c:v>-570.3822668108006</c:v>
                </c:pt>
              </c:numCache>
            </c:numRef>
          </c:yVal>
          <c:smooth val="1"/>
          <c:extLst xmlns:c16r2="http://schemas.microsoft.com/office/drawing/2015/06/chart">
            <c:ext xmlns:c16="http://schemas.microsoft.com/office/drawing/2014/chart" uri="{C3380CC4-5D6E-409C-BE32-E72D297353CC}">
              <c16:uniqueId val="{00000001-0A4E-4AFE-8794-A0AC73603D21}"/>
            </c:ext>
          </c:extLst>
        </c:ser>
        <c:dLbls>
          <c:showLegendKey val="0"/>
          <c:showVal val="0"/>
          <c:showCatName val="0"/>
          <c:showSerName val="0"/>
          <c:showPercent val="0"/>
          <c:showBubbleSize val="0"/>
        </c:dLbls>
        <c:axId val="-1352949344"/>
        <c:axId val="-1352947216"/>
      </c:scatterChart>
      <c:valAx>
        <c:axId val="-1352949344"/>
        <c:scaling>
          <c:orientation val="minMax"/>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1352947216"/>
        <c:crosses val="autoZero"/>
        <c:crossBetween val="midCat"/>
        <c:majorUnit val="2.0"/>
      </c:valAx>
      <c:valAx>
        <c:axId val="-1352947216"/>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1352949344"/>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7567.376677637546</c:v>
                </c:pt>
                <c:pt idx="2">
                  <c:v>15422.131532999</c:v>
                </c:pt>
                <c:pt idx="3">
                  <c:v>23549.20411851502</c:v>
                </c:pt>
                <c:pt idx="4">
                  <c:v>31934.52196208715</c:v>
                </c:pt>
                <c:pt idx="5">
                  <c:v>40564.69657501318</c:v>
                </c:pt>
                <c:pt idx="6">
                  <c:v>49426.95322553932</c:v>
                </c:pt>
                <c:pt idx="7">
                  <c:v>58509.07431781206</c:v>
                </c:pt>
                <c:pt idx="8">
                  <c:v>67799.35278675257</c:v>
                </c:pt>
                <c:pt idx="9">
                  <c:v>77286.55338039386</c:v>
                </c:pt>
                <c:pt idx="10">
                  <c:v>86959.8801696908</c:v>
                </c:pt>
                <c:pt idx="11">
                  <c:v>96808.94898838523</c:v>
                </c:pt>
                <c:pt idx="12">
                  <c:v>106823.7637882758</c:v>
                </c:pt>
                <c:pt idx="13">
                  <c:v>113459.3128384349</c:v>
                </c:pt>
                <c:pt idx="14">
                  <c:v>119910.8651646775</c:v>
                </c:pt>
                <c:pt idx="15">
                  <c:v>126176.8401181435</c:v>
                </c:pt>
                <c:pt idx="16">
                  <c:v>132258.925906873</c:v>
                </c:pt>
                <c:pt idx="17">
                  <c:v>138158.8859615536</c:v>
                </c:pt>
                <c:pt idx="18">
                  <c:v>143878.561577608</c:v>
                </c:pt>
                <c:pt idx="19">
                  <c:v>149419.8808538304</c:v>
                </c:pt>
                <c:pt idx="20">
                  <c:v>154784.8628189234</c:v>
                </c:pt>
                <c:pt idx="21">
                  <c:v>159975.6179695826</c:v>
                </c:pt>
                <c:pt idx="22">
                  <c:v>164994.3461992813</c:v>
                </c:pt>
                <c:pt idx="23">
                  <c:v>169843.3328682514</c:v>
                </c:pt>
                <c:pt idx="24">
                  <c:v>174524.9435879684</c:v>
                </c:pt>
                <c:pt idx="25">
                  <c:v>179041.6181562956</c:v>
                </c:pt>
                <c:pt idx="26">
                  <c:v>183393.2667573612</c:v>
                </c:pt>
                <c:pt idx="27">
                  <c:v>187582.3745884255</c:v>
                </c:pt>
                <c:pt idx="28">
                  <c:v>191611.4831233668</c:v>
                </c:pt>
                <c:pt idx="29">
                  <c:v>195483.1856291561</c:v>
                </c:pt>
                <c:pt idx="30">
                  <c:v>199200.1210143215</c:v>
                </c:pt>
                <c:pt idx="31">
                  <c:v>202764.9676647594</c:v>
                </c:pt>
                <c:pt idx="32">
                  <c:v>206180.4374041406</c:v>
                </c:pt>
                <c:pt idx="33">
                  <c:v>209449.2696441741</c:v>
                </c:pt>
                <c:pt idx="34">
                  <c:v>212574.2257695555</c:v>
                </c:pt>
                <c:pt idx="35">
                  <c:v>215558.0837871522</c:v>
                </c:pt>
                <c:pt idx="36">
                  <c:v>218403.6332574226</c:v>
                </c:pt>
                <c:pt idx="37">
                  <c:v>221113.6705173804</c:v>
                </c:pt>
                <c:pt idx="38">
                  <c:v>223690.9941979424</c:v>
                </c:pt>
                <c:pt idx="39">
                  <c:v>226138.3993589104</c:v>
                </c:pt>
                <c:pt idx="40">
                  <c:v>228458.6754327131</c:v>
                </c:pt>
                <c:pt idx="41">
                  <c:v>230654.6025658442</c:v>
                </c:pt>
                <c:pt idx="42">
                  <c:v>232728.9482471203</c:v>
                </c:pt>
                <c:pt idx="43">
                  <c:v>234684.4641981133</c:v>
                </c:pt>
                <c:pt idx="44">
                  <c:v>236523.8835134087</c:v>
                </c:pt>
                <c:pt idx="45">
                  <c:v>238249.918038343</c:v>
                </c:pt>
                <c:pt idx="46">
                  <c:v>239865.2559718582</c:v>
                </c:pt>
                <c:pt idx="47">
                  <c:v>241372.5596822916</c:v>
                </c:pt>
                <c:pt idx="48">
                  <c:v>242774.4637241469</c:v>
                </c:pt>
                <c:pt idx="49">
                  <c:v>244073.5730442658</c:v>
                </c:pt>
                <c:pt idx="50">
                  <c:v>245272.461366213</c:v>
                </c:pt>
                <c:pt idx="51">
                  <c:v>246373.66974211</c:v>
                </c:pt>
                <c:pt idx="52">
                  <c:v>247379.7052610047</c:v>
                </c:pt>
                <c:pt idx="53">
                  <c:v>248293.0399056515</c:v>
                </c:pt>
                <c:pt idx="54">
                  <c:v>249116.1095471157</c:v>
                </c:pt>
                <c:pt idx="55">
                  <c:v>249851.3130683465</c:v>
                </c:pt>
                <c:pt idx="56">
                  <c:v>250501.0116082737</c:v>
                </c:pt>
                <c:pt idx="57">
                  <c:v>251067.5279184151</c:v>
                </c:pt>
                <c:pt idx="58">
                  <c:v>251553.145824412</c:v>
                </c:pt>
                <c:pt idx="59">
                  <c:v>251960.1097853158</c:v>
                </c:pt>
                <c:pt idx="60">
                  <c:v>252290.6245438415</c:v>
                </c:pt>
                <c:pt idx="61">
                  <c:v>252546.8548611818</c:v>
                </c:pt>
                <c:pt idx="62">
                  <c:v>252730.9253303368</c:v>
                </c:pt>
                <c:pt idx="63">
                  <c:v>252844.9202622503</c:v>
                </c:pt>
                <c:pt idx="64">
                  <c:v>252890.8836393789</c:v>
                </c:pt>
                <c:pt idx="65">
                  <c:v>252870.819131626</c:v>
                </c:pt>
                <c:pt idx="66">
                  <c:v>252786.6901698658</c:v>
                </c:pt>
                <c:pt idx="67">
                  <c:v>252640.420072569</c:v>
                </c:pt>
                <c:pt idx="68">
                  <c:v>252433.8922212943</c:v>
                </c:pt>
                <c:pt idx="69">
                  <c:v>252168.9502810805</c:v>
                </c:pt>
                <c:pt idx="70">
                  <c:v>251847.3984619897</c:v>
                </c:pt>
                <c:pt idx="71">
                  <c:v>251471.0018182974</c:v>
                </c:pt>
                <c:pt idx="72">
                  <c:v>251041.4865820257</c:v>
                </c:pt>
                <c:pt idx="73">
                  <c:v>250560.540527729</c:v>
                </c:pt>
                <c:pt idx="74">
                  <c:v>250029.8133656121</c:v>
                </c:pt>
                <c:pt idx="75">
                  <c:v>249450.9171602775</c:v>
                </c:pt>
                <c:pt idx="76">
                  <c:v>248825.4267725256</c:v>
                </c:pt>
                <c:pt idx="77">
                  <c:v>248154.8803218284</c:v>
                </c:pt>
                <c:pt idx="78">
                  <c:v>247440.7796672324</c:v>
                </c:pt>
                <c:pt idx="79">
                  <c:v>246684.5909045924</c:v>
                </c:pt>
                <c:pt idx="80">
                  <c:v>245887.7448781788</c:v>
                </c:pt>
                <c:pt idx="81">
                  <c:v>245051.637704827</c:v>
                </c:pt>
                <c:pt idx="82">
                  <c:v>244177.631308915</c:v>
                </c:pt>
                <c:pt idx="83">
                  <c:v>243267.0539665778</c:v>
                </c:pt>
                <c:pt idx="84">
                  <c:v>242321.2008576672</c:v>
                </c:pt>
                <c:pt idx="85">
                  <c:v>241341.3346240744</c:v>
                </c:pt>
                <c:pt idx="86">
                  <c:v>240328.6859331243</c:v>
                </c:pt>
                <c:pt idx="87">
                  <c:v>239284.4540448407</c:v>
                </c:pt>
                <c:pt idx="88">
                  <c:v>238209.8073819745</c:v>
                </c:pt>
                <c:pt idx="89">
                  <c:v>237105.8841017574</c:v>
                </c:pt>
                <c:pt idx="90">
                  <c:v>235973.7926684236</c:v>
                </c:pt>
                <c:pt idx="91">
                  <c:v>234814.6124256204</c:v>
                </c:pt>
                <c:pt idx="92">
                  <c:v>233629.3941678828</c:v>
                </c:pt>
                <c:pt idx="93">
                  <c:v>232419.1607104208</c:v>
                </c:pt>
                <c:pt idx="94">
                  <c:v>231184.907456526</c:v>
                </c:pt>
                <c:pt idx="95">
                  <c:v>229927.6029619547</c:v>
                </c:pt>
                <c:pt idx="96">
                  <c:v>228648.1894957057</c:v>
                </c:pt>
                <c:pt idx="97">
                  <c:v>227347.5835966529</c:v>
                </c:pt>
                <c:pt idx="98">
                  <c:v>226026.676625545</c:v>
                </c:pt>
                <c:pt idx="99">
                  <c:v>224686.3353119271</c:v>
                </c:pt>
                <c:pt idx="100">
                  <c:v>223327.4022955757</c:v>
                </c:pt>
                <c:pt idx="101">
                  <c:v>221950.6966620839</c:v>
                </c:pt>
                <c:pt idx="102">
                  <c:v>220557.014472267</c:v>
                </c:pt>
                <c:pt idx="103">
                  <c:v>219147.129285088</c:v>
                </c:pt>
                <c:pt idx="104">
                  <c:v>217721.7926738438</c:v>
                </c:pt>
                <c:pt idx="105">
                  <c:v>216281.7347353724</c:v>
                </c:pt>
                <c:pt idx="106">
                  <c:v>214827.664592078</c:v>
                </c:pt>
                <c:pt idx="107">
                  <c:v>213360.2708865894</c:v>
                </c:pt>
                <c:pt idx="108">
                  <c:v>211880.222268897</c:v>
                </c:pt>
                <c:pt idx="109">
                  <c:v>210388.1678758341</c:v>
                </c:pt>
                <c:pt idx="110">
                  <c:v>208884.7378027891</c:v>
                </c:pt>
                <c:pt idx="111">
                  <c:v>207370.5435675542</c:v>
                </c:pt>
                <c:pt idx="112">
                  <c:v>205846.1785662375</c:v>
                </c:pt>
                <c:pt idx="113">
                  <c:v>204312.2185211796</c:v>
                </c:pt>
                <c:pt idx="114">
                  <c:v>202769.221920833</c:v>
                </c:pt>
                <c:pt idx="115">
                  <c:v>201217.730451576</c:v>
                </c:pt>
                <c:pt idx="116">
                  <c:v>199658.269421449</c:v>
                </c:pt>
                <c:pt idx="117">
                  <c:v>198091.3481758108</c:v>
                </c:pt>
                <c:pt idx="118">
                  <c:v>196517.4605049276</c:v>
                </c:pt>
                <c:pt idx="119">
                  <c:v>194937.0850435118</c:v>
                </c:pt>
              </c:numCache>
            </c:numRef>
          </c:yVal>
          <c:smooth val="1"/>
          <c:extLst xmlns:c16r2="http://schemas.microsoft.com/office/drawing/2015/06/chart">
            <c:ext xmlns:c16="http://schemas.microsoft.com/office/drawing/2014/chart" uri="{C3380CC4-5D6E-409C-BE32-E72D297353CC}">
              <c16:uniqueId val="{00000000-88C9-4E47-990F-7BFABA49B2EB}"/>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14513.70427052313</c:v>
                </c:pt>
                <c:pt idx="2">
                  <c:v>-29374.10300142767</c:v>
                </c:pt>
                <c:pt idx="3">
                  <c:v>-44566.03816461688</c:v>
                </c:pt>
                <c:pt idx="4">
                  <c:v>-60074.17219513228</c:v>
                </c:pt>
                <c:pt idx="5">
                  <c:v>-75883.30830956651</c:v>
                </c:pt>
                <c:pt idx="6">
                  <c:v>-91978.47165037066</c:v>
                </c:pt>
                <c:pt idx="7">
                  <c:v>-108344.9680318536</c:v>
                </c:pt>
                <c:pt idx="8">
                  <c:v>-124968.4260772316</c:v>
                </c:pt>
                <c:pt idx="9">
                  <c:v>-141834.8265823304</c:v>
                </c:pt>
                <c:pt idx="10">
                  <c:v>-158930.5220753218</c:v>
                </c:pt>
                <c:pt idx="11">
                  <c:v>-176242.2488725817</c:v>
                </c:pt>
                <c:pt idx="12">
                  <c:v>-193757.1334116643</c:v>
                </c:pt>
                <c:pt idx="13">
                  <c:v>-207307.0914839444</c:v>
                </c:pt>
                <c:pt idx="14">
                  <c:v>-220602.3847301275</c:v>
                </c:pt>
                <c:pt idx="15">
                  <c:v>-233641.0023566442</c:v>
                </c:pt>
                <c:pt idx="16">
                  <c:v>-246424.696197786</c:v>
                </c:pt>
                <c:pt idx="17">
                  <c:v>-258955.3010108805</c:v>
                </c:pt>
                <c:pt idx="18">
                  <c:v>-271234.7510082314</c:v>
                </c:pt>
                <c:pt idx="19">
                  <c:v>-283265.0997490475</c:v>
                </c:pt>
                <c:pt idx="20">
                  <c:v>-295048.5314626341</c:v>
                </c:pt>
                <c:pt idx="21">
                  <c:v>-306587.3659475718</c:v>
                </c:pt>
                <c:pt idx="22">
                  <c:v>-317884.0587412021</c:v>
                </c:pt>
                <c:pt idx="23">
                  <c:v>-328941.1978595728</c:v>
                </c:pt>
                <c:pt idx="24">
                  <c:v>-339761.4981027528</c:v>
                </c:pt>
                <c:pt idx="25">
                  <c:v>-350347.7936843266</c:v>
                </c:pt>
                <c:pt idx="26">
                  <c:v>-360699.9762688401</c:v>
                </c:pt>
                <c:pt idx="27">
                  <c:v>-370820.9627646015</c:v>
                </c:pt>
                <c:pt idx="28">
                  <c:v>-380713.768012418</c:v>
                </c:pt>
                <c:pt idx="29">
                  <c:v>-390381.4976978568</c:v>
                </c:pt>
                <c:pt idx="30">
                  <c:v>-399827.3393059721</c:v>
                </c:pt>
                <c:pt idx="31">
                  <c:v>-409054.5530680912</c:v>
                </c:pt>
                <c:pt idx="32">
                  <c:v>-418066.463084136</c:v>
                </c:pt>
                <c:pt idx="33">
                  <c:v>-426866.4487135069</c:v>
                </c:pt>
                <c:pt idx="34">
                  <c:v>-435457.9362985518</c:v>
                </c:pt>
                <c:pt idx="35">
                  <c:v>-443844.3912629274</c:v>
                </c:pt>
                <c:pt idx="36">
                  <c:v>-452029.31061071</c:v>
                </c:pt>
                <c:pt idx="37">
                  <c:v>-460016.2158397732</c:v>
                </c:pt>
                <c:pt idx="38">
                  <c:v>-467808.6462737404</c:v>
                </c:pt>
                <c:pt idx="39">
                  <c:v>-475410.1508406636</c:v>
                </c:pt>
                <c:pt idx="40">
                  <c:v>-482824.284380573</c:v>
                </c:pt>
                <c:pt idx="41">
                  <c:v>-490054.6021637006</c:v>
                </c:pt>
                <c:pt idx="42">
                  <c:v>-497104.6548123257</c:v>
                </c:pt>
                <c:pt idx="43">
                  <c:v>-503977.983595269</c:v>
                </c:pt>
                <c:pt idx="44">
                  <c:v>-510678.1160781056</c:v>
                </c:pt>
                <c:pt idx="45">
                  <c:v>-517208.5621120312</c:v>
                </c:pt>
                <c:pt idx="46">
                  <c:v>-523572.8101442473</c:v>
                </c:pt>
                <c:pt idx="47">
                  <c:v>-529774.323832898</c:v>
                </c:pt>
                <c:pt idx="48">
                  <c:v>-535816.538949921</c:v>
                </c:pt>
                <c:pt idx="49">
                  <c:v>-541702.860555628</c:v>
                </c:pt>
                <c:pt idx="50">
                  <c:v>-547436.6604293657</c:v>
                </c:pt>
                <c:pt idx="51">
                  <c:v>-553021.2747411968</c:v>
                </c:pt>
                <c:pt idx="52">
                  <c:v>-558460.0019494533</c:v>
                </c:pt>
                <c:pt idx="53">
                  <c:v>-563756.1009122989</c:v>
                </c:pt>
                <c:pt idx="54">
                  <c:v>-568912.7891988434</c:v>
                </c:pt>
                <c:pt idx="55">
                  <c:v>-573933.2415872425</c:v>
                </c:pt>
                <c:pt idx="56">
                  <c:v>-578820.5887379115</c:v>
                </c:pt>
                <c:pt idx="57">
                  <c:v>-583577.916030647</c:v>
                </c:pt>
                <c:pt idx="58">
                  <c:v>-588208.262554863</c:v>
                </c:pt>
                <c:pt idx="59">
                  <c:v>-592714.620242886</c:v>
                </c:pt>
                <c:pt idx="60">
                  <c:v>-597099.9331367046</c:v>
                </c:pt>
                <c:pt idx="61">
                  <c:v>-601367.096779127</c:v>
                </c:pt>
                <c:pt idx="62">
                  <c:v>-605518.9577207888</c:v>
                </c:pt>
                <c:pt idx="63">
                  <c:v>-609558.3131349398</c:v>
                </c:pt>
                <c:pt idx="64">
                  <c:v>-613487.9105323811</c:v>
                </c:pt>
                <c:pt idx="65">
                  <c:v>-617310.4475693719</c:v>
                </c:pt>
                <c:pt idx="66">
                  <c:v>-621028.5719417253</c:v>
                </c:pt>
                <c:pt idx="67">
                  <c:v>-624644.8813586968</c:v>
                </c:pt>
                <c:pt idx="68">
                  <c:v>-628161.923590665</c:v>
                </c:pt>
                <c:pt idx="69">
                  <c:v>-631582.196584921</c:v>
                </c:pt>
                <c:pt idx="70">
                  <c:v>-634908.148644244</c:v>
                </c:pt>
                <c:pt idx="71">
                  <c:v>-638142.1786632384</c:v>
                </c:pt>
                <c:pt idx="72">
                  <c:v>-641286.636417716</c:v>
                </c:pt>
                <c:pt idx="73">
                  <c:v>-644343.8229026857</c:v>
                </c:pt>
                <c:pt idx="74">
                  <c:v>-647315.9907147803</c:v>
                </c:pt>
                <c:pt idx="75">
                  <c:v>-650205.3444752075</c:v>
                </c:pt>
                <c:pt idx="76">
                  <c:v>-653014.0412895397</c:v>
                </c:pt>
                <c:pt idx="77">
                  <c:v>-655744.1912409067</c:v>
                </c:pt>
                <c:pt idx="78">
                  <c:v>-658397.857913342</c:v>
                </c:pt>
                <c:pt idx="79">
                  <c:v>-660977.0589422522</c:v>
                </c:pt>
                <c:pt idx="80">
                  <c:v>-663483.7665891813</c:v>
                </c:pt>
                <c:pt idx="81">
                  <c:v>-665919.9083381823</c:v>
                </c:pt>
                <c:pt idx="82">
                  <c:v>-668287.3675113314</c:v>
                </c:pt>
                <c:pt idx="83">
                  <c:v>-670587.983901041</c:v>
                </c:pt>
                <c:pt idx="84">
                  <c:v>-672823.5544170032</c:v>
                </c:pt>
                <c:pt idx="85">
                  <c:v>-674995.8337457254</c:v>
                </c:pt>
                <c:pt idx="86">
                  <c:v>-677106.535020766</c:v>
                </c:pt>
                <c:pt idx="87">
                  <c:v>-679157.3305019014</c:v>
                </c:pt>
                <c:pt idx="88">
                  <c:v>-681149.852261577</c:v>
                </c:pt>
                <c:pt idx="89">
                  <c:v>-683085.6928771088</c:v>
                </c:pt>
                <c:pt idx="90">
                  <c:v>-684966.4061272141</c:v>
                </c:pt>
                <c:pt idx="91">
                  <c:v>-686793.5076915401</c:v>
                </c:pt>
                <c:pt idx="92">
                  <c:v>-688568.47585198</c:v>
                </c:pt>
                <c:pt idx="93">
                  <c:v>-690292.7521946143</c:v>
                </c:pt>
                <c:pt idx="94">
                  <c:v>-691967.7423112483</c:v>
                </c:pt>
                <c:pt idx="95">
                  <c:v>-693594.8164995627</c:v>
                </c:pt>
                <c:pt idx="96">
                  <c:v>-695175.3104609793</c:v>
                </c:pt>
                <c:pt idx="97">
                  <c:v>-696710.5259954246</c:v>
                </c:pt>
                <c:pt idx="98">
                  <c:v>-698201.7316922222</c:v>
                </c:pt>
                <c:pt idx="99">
                  <c:v>-699650.163616428</c:v>
                </c:pt>
                <c:pt idx="100">
                  <c:v>-701057.0259899623</c:v>
                </c:pt>
                <c:pt idx="101">
                  <c:v>-702423.4918669634</c:v>
                </c:pt>
                <c:pt idx="102">
                  <c:v>-703750.703802832</c:v>
                </c:pt>
                <c:pt idx="103">
                  <c:v>-705039.7745164807</c:v>
                </c:pt>
                <c:pt idx="104">
                  <c:v>-706291.7875453762</c:v>
                </c:pt>
                <c:pt idx="105">
                  <c:v>-707507.7978929358</c:v>
                </c:pt>
                <c:pt idx="106">
                  <c:v>-708688.8326679745</c:v>
                </c:pt>
                <c:pt idx="107">
                  <c:v>-709835.8917158853</c:v>
                </c:pt>
                <c:pt idx="108">
                  <c:v>-710949.948241234</c:v>
                </c:pt>
                <c:pt idx="109">
                  <c:v>-712031.9494215685</c:v>
                </c:pt>
                <c:pt idx="110">
                  <c:v>-713082.817012208</c:v>
                </c:pt>
                <c:pt idx="111">
                  <c:v>-714103.44794183</c:v>
                </c:pt>
                <c:pt idx="112">
                  <c:v>-715094.7148986983</c:v>
                </c:pt>
                <c:pt idx="113">
                  <c:v>-716057.466907413</c:v>
                </c:pt>
                <c:pt idx="114">
                  <c:v>-716992.5298960251</c:v>
                </c:pt>
                <c:pt idx="115">
                  <c:v>-717900.7072535147</c:v>
                </c:pt>
                <c:pt idx="116">
                  <c:v>-718782.7803774717</c:v>
                </c:pt>
                <c:pt idx="117">
                  <c:v>-719639.5092120093</c:v>
                </c:pt>
                <c:pt idx="118">
                  <c:v>-720471.632775804</c:v>
                </c:pt>
                <c:pt idx="119">
                  <c:v>-721279.869680342</c:v>
                </c:pt>
              </c:numCache>
            </c:numRef>
          </c:yVal>
          <c:smooth val="1"/>
          <c:extLst xmlns:c16r2="http://schemas.microsoft.com/office/drawing/2015/06/chart">
            <c:ext xmlns:c16="http://schemas.microsoft.com/office/drawing/2014/chart" uri="{C3380CC4-5D6E-409C-BE32-E72D297353CC}">
              <c16:uniqueId val="{00000001-88C9-4E47-990F-7BFABA49B2EB}"/>
            </c:ext>
          </c:extLst>
        </c:ser>
        <c:dLbls>
          <c:showLegendKey val="0"/>
          <c:showVal val="0"/>
          <c:showCatName val="0"/>
          <c:showSerName val="0"/>
          <c:showPercent val="0"/>
          <c:showBubbleSize val="0"/>
        </c:dLbls>
        <c:axId val="-1435814560"/>
        <c:axId val="-1435812016"/>
      </c:scatterChart>
      <c:valAx>
        <c:axId val="-1435814560"/>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435812016"/>
        <c:crosses val="autoZero"/>
        <c:crossBetween val="midCat"/>
      </c:valAx>
      <c:valAx>
        <c:axId val="-1435812016"/>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435814560"/>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0.0</c:v>
                </c:pt>
                <c:pt idx="1">
                  <c:v>13.40020762281165</c:v>
                </c:pt>
                <c:pt idx="2">
                  <c:v>27.08819807653752</c:v>
                </c:pt>
                <c:pt idx="3">
                  <c:v>41.0693746570079</c:v>
                </c:pt>
                <c:pt idx="4">
                  <c:v>55.34545524922328</c:v>
                </c:pt>
                <c:pt idx="5">
                  <c:v>69.91490162345716</c:v>
                </c:pt>
                <c:pt idx="6">
                  <c:v>84.77359347912583</c:v>
                </c:pt>
                <c:pt idx="7">
                  <c:v>99.91538235686647</c:v>
                </c:pt>
                <c:pt idx="8">
                  <c:v>115.3325450917555</c:v>
                </c:pt>
                <c:pt idx="9">
                  <c:v>131.016154400575</c:v>
                </c:pt>
                <c:pt idx="10">
                  <c:v>146.9563811740382</c:v>
                </c:pt>
                <c:pt idx="11">
                  <c:v>163.1427405273003</c:v>
                </c:pt>
                <c:pt idx="12">
                  <c:v>179.5642915714965</c:v>
                </c:pt>
                <c:pt idx="13">
                  <c:v>189.9571452020492</c:v>
                </c:pt>
                <c:pt idx="14">
                  <c:v>200.0805746296626</c:v>
                </c:pt>
                <c:pt idx="15">
                  <c:v>209.9268627954186</c:v>
                </c:pt>
                <c:pt idx="16">
                  <c:v>219.4950240905974</c:v>
                </c:pt>
                <c:pt idx="17">
                  <c:v>228.7848853904519</c:v>
                </c:pt>
                <c:pt idx="18">
                  <c:v>237.7969640060671</c:v>
                </c:pt>
                <c:pt idx="19">
                  <c:v>246.5323799175628</c:v>
                </c:pt>
                <c:pt idx="20">
                  <c:v>254.9927782131164</c:v>
                </c:pt>
                <c:pt idx="21">
                  <c:v>263.180260609268</c:v>
                </c:pt>
                <c:pt idx="22">
                  <c:v>271.0973250623666</c:v>
                </c:pt>
                <c:pt idx="23">
                  <c:v>278.7468125467448</c:v>
                </c:pt>
                <c:pt idx="24">
                  <c:v>286.1318601524514</c:v>
                </c:pt>
                <c:pt idx="25">
                  <c:v>293.2558597370634</c:v>
                </c:pt>
                <c:pt idx="26">
                  <c:v>300.1178247124364</c:v>
                </c:pt>
                <c:pt idx="27">
                  <c:v>306.7214802526369</c:v>
                </c:pt>
                <c:pt idx="28">
                  <c:v>313.070701969631</c:v>
                </c:pt>
                <c:pt idx="29">
                  <c:v>319.1694970241433</c:v>
                </c:pt>
                <c:pt idx="30">
                  <c:v>325.0219843946318</c:v>
                </c:pt>
                <c:pt idx="31">
                  <c:v>330.6323769252268</c:v>
                </c:pt>
                <c:pt idx="32">
                  <c:v>336.0049650658831</c:v>
                </c:pt>
                <c:pt idx="33">
                  <c:v>341.1441021469164</c:v>
                </c:pt>
                <c:pt idx="34">
                  <c:v>346.0541910421196</c:v>
                </c:pt>
                <c:pt idx="35">
                  <c:v>350.7396720875262</c:v>
                </c:pt>
                <c:pt idx="36">
                  <c:v>355.2050121355386</c:v>
                </c:pt>
                <c:pt idx="37">
                  <c:v>359.4546946361031</c:v>
                </c:pt>
                <c:pt idx="38">
                  <c:v>363.4932106477505</c:v>
                </c:pt>
                <c:pt idx="39">
                  <c:v>367.3250477256265</c:v>
                </c:pt>
                <c:pt idx="40">
                  <c:v>370.9546858600436</c:v>
                </c:pt>
                <c:pt idx="41">
                  <c:v>374.3865907158988</c:v>
                </c:pt>
                <c:pt idx="42">
                  <c:v>377.625207539808</c:v>
                </c:pt>
                <c:pt idx="43">
                  <c:v>380.674955653511</c:v>
                </c:pt>
                <c:pt idx="44">
                  <c:v>383.5402234815955</c:v>
                </c:pt>
                <c:pt idx="45">
                  <c:v>386.2253640674595</c:v>
                </c:pt>
                <c:pt idx="46">
                  <c:v>388.7346910362162</c:v>
                </c:pt>
                <c:pt idx="47">
                  <c:v>391.0724749674587</c:v>
                </c:pt>
                <c:pt idx="48">
                  <c:v>393.2429401444428</c:v>
                </c:pt>
                <c:pt idx="49">
                  <c:v>395.2502616494897</c:v>
                </c:pt>
                <c:pt idx="50">
                  <c:v>397.0985627782108</c:v>
                </c:pt>
                <c:pt idx="51">
                  <c:v>398.791912747664</c:v>
                </c:pt>
                <c:pt idx="52">
                  <c:v>400.3343246746255</c:v>
                </c:pt>
                <c:pt idx="53">
                  <c:v>401.7297538062786</c:v>
                </c:pt>
                <c:pt idx="54">
                  <c:v>402.9820959821182</c:v>
                </c:pt>
                <c:pt idx="55">
                  <c:v>404.0951863096315</c:v>
                </c:pt>
                <c:pt idx="56">
                  <c:v>405.072798037707</c:v>
                </c:pt>
                <c:pt idx="57">
                  <c:v>405.9186416128885</c:v>
                </c:pt>
                <c:pt idx="58">
                  <c:v>406.6363639047294</c:v>
                </c:pt>
                <c:pt idx="59">
                  <c:v>407.2295475874996</c:v>
                </c:pt>
                <c:pt idx="60">
                  <c:v>407.7017106664242</c:v>
                </c:pt>
                <c:pt idx="61">
                  <c:v>408.0563061374465</c:v>
                </c:pt>
                <c:pt idx="62">
                  <c:v>408.2967217702909</c:v>
                </c:pt>
                <c:pt idx="63">
                  <c:v>408.4262800052911</c:v>
                </c:pt>
                <c:pt idx="64">
                  <c:v>408.4482379550656</c:v>
                </c:pt>
                <c:pt idx="65">
                  <c:v>408.365787502789</c:v>
                </c:pt>
                <c:pt idx="66">
                  <c:v>408.1820554892555</c:v>
                </c:pt>
                <c:pt idx="67">
                  <c:v>407.9001039815269</c:v>
                </c:pt>
                <c:pt idx="68">
                  <c:v>407.5229306163729</c:v>
                </c:pt>
                <c:pt idx="69">
                  <c:v>407.0534690121775</c:v>
                </c:pt>
                <c:pt idx="70">
                  <c:v>406.4945892433904</c:v>
                </c:pt>
                <c:pt idx="71">
                  <c:v>405.8490983719713</c:v>
                </c:pt>
                <c:pt idx="72">
                  <c:v>405.1197410306555</c:v>
                </c:pt>
                <c:pt idx="73">
                  <c:v>404.3092000531816</c:v>
                </c:pt>
                <c:pt idx="74">
                  <c:v>403.4200971469513</c:v>
                </c:pt>
                <c:pt idx="75">
                  <c:v>402.4549936038728</c:v>
                </c:pt>
                <c:pt idx="76">
                  <c:v>401.4163910454286</c:v>
                </c:pt>
                <c:pt idx="77">
                  <c:v>400.3067321982538</c:v>
                </c:pt>
                <c:pt idx="78">
                  <c:v>399.128401696765</c:v>
                </c:pt>
                <c:pt idx="79">
                  <c:v>397.8837269096076</c:v>
                </c:pt>
                <c:pt idx="80">
                  <c:v>396.5749787868922</c:v>
                </c:pt>
                <c:pt idx="81">
                  <c:v>395.2043727254176</c:v>
                </c:pt>
                <c:pt idx="82">
                  <c:v>393.7740694492437</c:v>
                </c:pt>
                <c:pt idx="83">
                  <c:v>392.2861759031686</c:v>
                </c:pt>
                <c:pt idx="84">
                  <c:v>390.7427461568462</c:v>
                </c:pt>
                <c:pt idx="85">
                  <c:v>389.145782317393</c:v>
                </c:pt>
                <c:pt idx="86">
                  <c:v>387.497235448562</c:v>
                </c:pt>
                <c:pt idx="87">
                  <c:v>385.7990064946238</c:v>
                </c:pt>
                <c:pt idx="88">
                  <c:v>384.0529472072457</c:v>
                </c:pt>
                <c:pt idx="89">
                  <c:v>382.2608610738577</c:v>
                </c:pt>
                <c:pt idx="90">
                  <c:v>380.4245042459866</c:v>
                </c:pt>
                <c:pt idx="91">
                  <c:v>378.5455864662599</c:v>
                </c:pt>
                <c:pt idx="92">
                  <c:v>376.6257719928133</c:v>
                </c:pt>
                <c:pt idx="93">
                  <c:v>374.666680519994</c:v>
                </c:pt>
                <c:pt idx="94">
                  <c:v>372.6698880942752</c:v>
                </c:pt>
                <c:pt idx="95">
                  <c:v>370.6369280244488</c:v>
                </c:pt>
                <c:pt idx="96">
                  <c:v>368.5692917852004</c:v>
                </c:pt>
                <c:pt idx="97">
                  <c:v>366.4684299132678</c:v>
                </c:pt>
                <c:pt idx="98">
                  <c:v>364.3357528954517</c:v>
                </c:pt>
                <c:pt idx="99">
                  <c:v>362.1726320478077</c:v>
                </c:pt>
                <c:pt idx="100">
                  <c:v>359.9804003854265</c:v>
                </c:pt>
                <c:pt idx="101">
                  <c:v>357.7603534822478</c:v>
                </c:pt>
                <c:pt idx="102">
                  <c:v>355.5137503204411</c:v>
                </c:pt>
                <c:pt idx="103">
                  <c:v>353.2418141288762</c:v>
                </c:pt>
                <c:pt idx="104">
                  <c:v>350.945733210358</c:v>
                </c:pt>
                <c:pt idx="105">
                  <c:v>348.6266617572242</c:v>
                </c:pt>
                <c:pt idx="106">
                  <c:v>346.2857206550458</c:v>
                </c:pt>
                <c:pt idx="107">
                  <c:v>343.923998274153</c:v>
                </c:pt>
                <c:pt idx="108">
                  <c:v>341.5425512487712</c:v>
                </c:pt>
                <c:pt idx="109">
                  <c:v>339.14240524358</c:v>
                </c:pt>
                <c:pt idx="110">
                  <c:v>336.7245557075339</c:v>
                </c:pt>
                <c:pt idx="111">
                  <c:v>334.289968614828</c:v>
                </c:pt>
                <c:pt idx="112">
                  <c:v>331.8395811929025</c:v>
                </c:pt>
                <c:pt idx="113">
                  <c:v>329.3743026374224</c:v>
                </c:pt>
                <c:pt idx="114">
                  <c:v>326.8950148141826</c:v>
                </c:pt>
                <c:pt idx="115">
                  <c:v>324.4025729479069</c:v>
                </c:pt>
                <c:pt idx="116">
                  <c:v>321.897806297955</c:v>
                </c:pt>
                <c:pt idx="117">
                  <c:v>319.381518820918</c:v>
                </c:pt>
                <c:pt idx="118">
                  <c:v>316.8544898201861</c:v>
                </c:pt>
                <c:pt idx="119">
                  <c:v>314.3174745824849</c:v>
                </c:pt>
              </c:numCache>
            </c:numRef>
          </c:yVal>
          <c:smooth val="1"/>
          <c:extLst xmlns:c16r2="http://schemas.microsoft.com/office/drawing/2015/06/chart">
            <c:ext xmlns:c16="http://schemas.microsoft.com/office/drawing/2014/chart" uri="{C3380CC4-5D6E-409C-BE32-E72D297353CC}">
              <c16:uniqueId val="{00000000-BFC7-4F76-8E59-7D8702CBD7B9}"/>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0.0</c:v>
                </c:pt>
                <c:pt idx="1">
                  <c:v>-11.8996771662295</c:v>
                </c:pt>
                <c:pt idx="2">
                  <c:v>-23.96089684657482</c:v>
                </c:pt>
                <c:pt idx="3">
                  <c:v>-36.17531276584164</c:v>
                </c:pt>
                <c:pt idx="4">
                  <c:v>-48.53447507803184</c:v>
                </c:pt>
                <c:pt idx="5">
                  <c:v>-61.03000555161518</c:v>
                </c:pt>
                <c:pt idx="6">
                  <c:v>-73.65364697361105</c:v>
                </c:pt>
                <c:pt idx="7">
                  <c:v>-86.39729897566067</c:v>
                </c:pt>
                <c:pt idx="8">
                  <c:v>-99.25304373641985</c:v>
                </c:pt>
                <c:pt idx="9">
                  <c:v>-112.2131639017274</c:v>
                </c:pt>
                <c:pt idx="10">
                  <c:v>-125.2701545352237</c:v>
                </c:pt>
                <c:pt idx="11">
                  <c:v>-138.416730503328</c:v>
                </c:pt>
                <c:pt idx="12">
                  <c:v>-151.6458303813906</c:v>
                </c:pt>
                <c:pt idx="13">
                  <c:v>-161.2843756642791</c:v>
                </c:pt>
                <c:pt idx="14">
                  <c:v>-170.6815682040843</c:v>
                </c:pt>
                <c:pt idx="15">
                  <c:v>-179.8398462410636</c:v>
                </c:pt>
                <c:pt idx="16">
                  <c:v>-188.7647694149885</c:v>
                </c:pt>
                <c:pt idx="17">
                  <c:v>-197.4617041367179</c:v>
                </c:pt>
                <c:pt idx="18">
                  <c:v>-205.9358483633594</c:v>
                </c:pt>
                <c:pt idx="19">
                  <c:v>-214.1922600834061</c:v>
                </c:pt>
                <c:pt idx="20">
                  <c:v>-222.2358784463585</c:v>
                </c:pt>
                <c:pt idx="21">
                  <c:v>-230.0715392521905</c:v>
                </c:pt>
                <c:pt idx="22">
                  <c:v>-237.7039861647595</c:v>
                </c:pt>
                <c:pt idx="23">
                  <c:v>-245.1378787001753</c:v>
                </c:pt>
                <c:pt idx="24">
                  <c:v>-252.377797798565</c:v>
                </c:pt>
                <c:pt idx="25">
                  <c:v>-259.4282495999076</c:v>
                </c:pt>
                <c:pt idx="26">
                  <c:v>-266.2909714654581</c:v>
                </c:pt>
                <c:pt idx="27">
                  <c:v>-272.9702646901424</c:v>
                </c:pt>
                <c:pt idx="28">
                  <c:v>-279.470362395195</c:v>
                </c:pt>
                <c:pt idx="29">
                  <c:v>-285.7954324132239</c:v>
                </c:pt>
                <c:pt idx="30">
                  <c:v>-291.949577910221</c:v>
                </c:pt>
                <c:pt idx="31">
                  <c:v>-297.9368375723702</c:v>
                </c:pt>
                <c:pt idx="32">
                  <c:v>-303.7611855386542</c:v>
                </c:pt>
                <c:pt idx="33">
                  <c:v>-309.4265311787818</c:v>
                </c:pt>
                <c:pt idx="34">
                  <c:v>-314.9367187900154</c:v>
                </c:pt>
                <c:pt idx="35">
                  <c:v>-320.295527266617</c:v>
                </c:pt>
                <c:pt idx="36">
                  <c:v>-325.5066697807735</c:v>
                </c:pt>
                <c:pt idx="37">
                  <c:v>-330.573793502288</c:v>
                </c:pt>
                <c:pt idx="38">
                  <c:v>-335.5004793757738</c:v>
                </c:pt>
                <c:pt idx="39">
                  <c:v>-340.2902402269717</c:v>
                </c:pt>
                <c:pt idx="40">
                  <c:v>-344.9465226218364</c:v>
                </c:pt>
                <c:pt idx="41">
                  <c:v>-349.472706831955</c:v>
                </c:pt>
                <c:pt idx="42">
                  <c:v>-353.8721068997923</c:v>
                </c:pt>
                <c:pt idx="43">
                  <c:v>-358.1479707880125</c:v>
                </c:pt>
                <c:pt idx="44">
                  <c:v>-362.3034806094794</c:v>
                </c:pt>
                <c:pt idx="45">
                  <c:v>-366.3417529339548</c:v>
                </c:pt>
                <c:pt idx="46">
                  <c:v>-370.2658391670166</c:v>
                </c:pt>
                <c:pt idx="47">
                  <c:v>-374.0787259964175</c:v>
                </c:pt>
                <c:pt idx="48">
                  <c:v>-377.7833359009761</c:v>
                </c:pt>
                <c:pt idx="49">
                  <c:v>-381.3825277170739</c:v>
                </c:pt>
                <c:pt idx="50">
                  <c:v>-384.8790972578742</c:v>
                </c:pt>
                <c:pt idx="51">
                  <c:v>-388.2757779805829</c:v>
                </c:pt>
                <c:pt idx="52">
                  <c:v>-391.5752416964911</c:v>
                </c:pt>
                <c:pt idx="53">
                  <c:v>-394.7800993212425</c:v>
                </c:pt>
                <c:pt idx="54">
                  <c:v>-397.8929016599303</c:v>
                </c:pt>
                <c:pt idx="55">
                  <c:v>-400.9161402231096</c:v>
                </c:pt>
                <c:pt idx="56">
                  <c:v>-403.8522480700743</c:v>
                </c:pt>
                <c:pt idx="57">
                  <c:v>-406.7036006759157</c:v>
                </c:pt>
                <c:pt idx="58">
                  <c:v>-409.4725168191339</c:v>
                </c:pt>
                <c:pt idx="59">
                  <c:v>-412.1612594867597</c:v>
                </c:pt>
                <c:pt idx="60">
                  <c:v>-414.7720367941764</c:v>
                </c:pt>
                <c:pt idx="61">
                  <c:v>-417.307002917007</c:v>
                </c:pt>
                <c:pt idx="62">
                  <c:v>-419.7682590326389</c:v>
                </c:pt>
                <c:pt idx="63">
                  <c:v>-422.1578542691236</c:v>
                </c:pt>
                <c:pt idx="64">
                  <c:v>-424.4777866593684</c:v>
                </c:pt>
                <c:pt idx="65">
                  <c:v>-426.7300040986916</c:v>
                </c:pt>
                <c:pt idx="66">
                  <c:v>-428.9164053039676</c:v>
                </c:pt>
                <c:pt idx="67">
                  <c:v>-431.038840772719</c:v>
                </c:pt>
                <c:pt idx="68">
                  <c:v>-433.0991137406692</c:v>
                </c:pt>
                <c:pt idx="69">
                  <c:v>-435.0989811363737</c:v>
                </c:pt>
                <c:pt idx="70">
                  <c:v>-437.0401545316412</c:v>
                </c:pt>
                <c:pt idx="71">
                  <c:v>-438.9243010866587</c:v>
                </c:pt>
                <c:pt idx="72">
                  <c:v>-440.7530444887054</c:v>
                </c:pt>
                <c:pt idx="73">
                  <c:v>-442.527965883543</c:v>
                </c:pt>
                <c:pt idx="74">
                  <c:v>-444.2506047986053</c:v>
                </c:pt>
                <c:pt idx="75">
                  <c:v>-445.9224600572092</c:v>
                </c:pt>
                <c:pt idx="76">
                  <c:v>-447.5449906830872</c:v>
                </c:pt>
                <c:pt idx="77">
                  <c:v>-449.1196167946066</c:v>
                </c:pt>
                <c:pt idx="78">
                  <c:v>-450.647720488115</c:v>
                </c:pt>
                <c:pt idx="79">
                  <c:v>-452.1306467099134</c:v>
                </c:pt>
                <c:pt idx="80">
                  <c:v>-453.5697041164121</c:v>
                </c:pt>
                <c:pt idx="81">
                  <c:v>-454.9661659220795</c:v>
                </c:pt>
                <c:pt idx="82">
                  <c:v>-456.321270734866</c:v>
                </c:pt>
                <c:pt idx="83">
                  <c:v>-457.636223378762</c:v>
                </c:pt>
                <c:pt idx="84">
                  <c:v>-458.912195703317</c:v>
                </c:pt>
                <c:pt idx="85">
                  <c:v>-460.1503273798471</c:v>
                </c:pt>
                <c:pt idx="86">
                  <c:v>-461.3517266841915</c:v>
                </c:pt>
                <c:pt idx="87">
                  <c:v>-462.5174712658811</c:v>
                </c:pt>
                <c:pt idx="88">
                  <c:v>-463.6486089036078</c:v>
                </c:pt>
                <c:pt idx="89">
                  <c:v>-464.7461582469258</c:v>
                </c:pt>
                <c:pt idx="90">
                  <c:v>-465.8111095441452</c:v>
                </c:pt>
                <c:pt idx="91">
                  <c:v>-466.8444253563595</c:v>
                </c:pt>
                <c:pt idx="92">
                  <c:v>-467.847041257675</c:v>
                </c:pt>
                <c:pt idx="93">
                  <c:v>-468.8198665215932</c:v>
                </c:pt>
                <c:pt idx="94">
                  <c:v>-469.7637847936327</c:v>
                </c:pt>
                <c:pt idx="95">
                  <c:v>-470.6796547502365</c:v>
                </c:pt>
                <c:pt idx="96">
                  <c:v>-471.5683107440352</c:v>
                </c:pt>
                <c:pt idx="97">
                  <c:v>-472.430563435568</c:v>
                </c:pt>
                <c:pt idx="98">
                  <c:v>-473.2672004115548</c:v>
                </c:pt>
                <c:pt idx="99">
                  <c:v>-474.0789867898412</c:v>
                </c:pt>
                <c:pt idx="100">
                  <c:v>-474.8666658111434</c:v>
                </c:pt>
                <c:pt idx="101">
                  <c:v>-475.6309594177291</c:v>
                </c:pt>
                <c:pt idx="102">
                  <c:v>-476.3725688191816</c:v>
                </c:pt>
                <c:pt idx="103">
                  <c:v>-477.0921750453986</c:v>
                </c:pt>
                <c:pt idx="104">
                  <c:v>-477.790439486997</c:v>
                </c:pt>
                <c:pt idx="105">
                  <c:v>-478.4680044232766</c:v>
                </c:pt>
                <c:pt idx="106">
                  <c:v>-479.1254935379231</c:v>
                </c:pt>
                <c:pt idx="107">
                  <c:v>-479.7635124226425</c:v>
                </c:pt>
                <c:pt idx="108">
                  <c:v>-480.3826490688933</c:v>
                </c:pt>
                <c:pt idx="109">
                  <c:v>-480.9834743478866</c:v>
                </c:pt>
                <c:pt idx="110">
                  <c:v>-481.5665424790996</c:v>
                </c:pt>
                <c:pt idx="111">
                  <c:v>-482.1323914874322</c:v>
                </c:pt>
                <c:pt idx="112">
                  <c:v>-482.6815436492373</c:v>
                </c:pt>
                <c:pt idx="113">
                  <c:v>-483.2145059274105</c:v>
                </c:pt>
                <c:pt idx="114">
                  <c:v>-483.7317703957364</c:v>
                </c:pt>
                <c:pt idx="115">
                  <c:v>-484.2338146526854</c:v>
                </c:pt>
                <c:pt idx="116">
                  <c:v>-484.7211022248765</c:v>
                </c:pt>
                <c:pt idx="117">
                  <c:v>-485.1940829603625</c:v>
                </c:pt>
                <c:pt idx="118">
                  <c:v>-485.653193411998</c:v>
                </c:pt>
                <c:pt idx="119">
                  <c:v>-486.0988572110296</c:v>
                </c:pt>
              </c:numCache>
            </c:numRef>
          </c:yVal>
          <c:smooth val="1"/>
          <c:extLst xmlns:c16r2="http://schemas.microsoft.com/office/drawing/2015/06/chart">
            <c:ext xmlns:c16="http://schemas.microsoft.com/office/drawing/2014/chart" uri="{C3380CC4-5D6E-409C-BE32-E72D297353CC}">
              <c16:uniqueId val="{00000001-BFC7-4F76-8E59-7D8702CBD7B9}"/>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0.0</c:v>
                </c:pt>
                <c:pt idx="1">
                  <c:v>1.500530456582101</c:v>
                </c:pt>
                <c:pt idx="2">
                  <c:v>3.127301229962768</c:v>
                </c:pt>
                <c:pt idx="3">
                  <c:v>4.894061891166205</c:v>
                </c:pt>
                <c:pt idx="4">
                  <c:v>6.810980171191384</c:v>
                </c:pt>
                <c:pt idx="5">
                  <c:v>8.88489607184183</c:v>
                </c:pt>
                <c:pt idx="6">
                  <c:v>11.11994650551455</c:v>
                </c:pt>
                <c:pt idx="7">
                  <c:v>13.51808338120636</c:v>
                </c:pt>
                <c:pt idx="8">
                  <c:v>16.07950135533538</c:v>
                </c:pt>
                <c:pt idx="9">
                  <c:v>18.80299049884757</c:v>
                </c:pt>
                <c:pt idx="10">
                  <c:v>21.68622663881456</c:v>
                </c:pt>
                <c:pt idx="11">
                  <c:v>24.72601002397232</c:v>
                </c:pt>
                <c:pt idx="12">
                  <c:v>27.91846119010597</c:v>
                </c:pt>
                <c:pt idx="13">
                  <c:v>28.67276953777018</c:v>
                </c:pt>
                <c:pt idx="14">
                  <c:v>29.39900642557846</c:v>
                </c:pt>
                <c:pt idx="15">
                  <c:v>30.08701655435498</c:v>
                </c:pt>
                <c:pt idx="16">
                  <c:v>30.73025467560883</c:v>
                </c:pt>
                <c:pt idx="17">
                  <c:v>31.3231812537339</c:v>
                </c:pt>
                <c:pt idx="18">
                  <c:v>31.86111564270782</c:v>
                </c:pt>
                <c:pt idx="19">
                  <c:v>32.34011983415648</c:v>
                </c:pt>
                <c:pt idx="20">
                  <c:v>32.75689976675785</c:v>
                </c:pt>
                <c:pt idx="21">
                  <c:v>33.10872135707746</c:v>
                </c:pt>
                <c:pt idx="22">
                  <c:v>33.39333889760701</c:v>
                </c:pt>
                <c:pt idx="23">
                  <c:v>33.6089338465695</c:v>
                </c:pt>
                <c:pt idx="24">
                  <c:v>33.75406235388623</c:v>
                </c:pt>
                <c:pt idx="25">
                  <c:v>33.8276101371559</c:v>
                </c:pt>
                <c:pt idx="26">
                  <c:v>33.82685324697823</c:v>
                </c:pt>
                <c:pt idx="27">
                  <c:v>33.75121556249474</c:v>
                </c:pt>
                <c:pt idx="28">
                  <c:v>33.60033957443592</c:v>
                </c:pt>
                <c:pt idx="29">
                  <c:v>33.3740646109191</c:v>
                </c:pt>
                <c:pt idx="30">
                  <c:v>33.07240648441054</c:v>
                </c:pt>
                <c:pt idx="31">
                  <c:v>32.6955393528552</c:v>
                </c:pt>
                <c:pt idx="32">
                  <c:v>32.24377952722875</c:v>
                </c:pt>
                <c:pt idx="33">
                  <c:v>31.7175709681329</c:v>
                </c:pt>
                <c:pt idx="34">
                  <c:v>31.11747225210265</c:v>
                </c:pt>
                <c:pt idx="35">
                  <c:v>30.44414482090728</c:v>
                </c:pt>
                <c:pt idx="36">
                  <c:v>29.69834235476493</c:v>
                </c:pt>
                <c:pt idx="37">
                  <c:v>28.88090113381318</c:v>
                </c:pt>
                <c:pt idx="38">
                  <c:v>27.99273127197644</c:v>
                </c:pt>
                <c:pt idx="39">
                  <c:v>27.03480749865466</c:v>
                </c:pt>
                <c:pt idx="40">
                  <c:v>26.00816323820727</c:v>
                </c:pt>
                <c:pt idx="41">
                  <c:v>24.91388388394412</c:v>
                </c:pt>
                <c:pt idx="42">
                  <c:v>23.75310064001551</c:v>
                </c:pt>
                <c:pt idx="43">
                  <c:v>22.52698486549867</c:v>
                </c:pt>
                <c:pt idx="44">
                  <c:v>21.23674287211588</c:v>
                </c:pt>
                <c:pt idx="45">
                  <c:v>19.8836111335046</c:v>
                </c:pt>
                <c:pt idx="46">
                  <c:v>18.46885186919967</c:v>
                </c:pt>
                <c:pt idx="47">
                  <c:v>16.99374897104098</c:v>
                </c:pt>
                <c:pt idx="48">
                  <c:v>15.45960424346467</c:v>
                </c:pt>
                <c:pt idx="49">
                  <c:v>13.8677339324153</c:v>
                </c:pt>
                <c:pt idx="50">
                  <c:v>12.21946552033787</c:v>
                </c:pt>
                <c:pt idx="51">
                  <c:v>10.51613476708162</c:v>
                </c:pt>
                <c:pt idx="52">
                  <c:v>8.75908297813435</c:v>
                </c:pt>
                <c:pt idx="53">
                  <c:v>6.949654485036218</c:v>
                </c:pt>
                <c:pt idx="54">
                  <c:v>5.089194322187812</c:v>
                </c:pt>
                <c:pt idx="55">
                  <c:v>3.179046086521384</c:v>
                </c:pt>
                <c:pt idx="56">
                  <c:v>1.220549967632587</c:v>
                </c:pt>
                <c:pt idx="57">
                  <c:v>-0.784959063027236</c:v>
                </c:pt>
                <c:pt idx="58">
                  <c:v>-2.836152914404447</c:v>
                </c:pt>
                <c:pt idx="59">
                  <c:v>-4.931711899260108</c:v>
                </c:pt>
                <c:pt idx="60">
                  <c:v>-7.07032612775238</c:v>
                </c:pt>
                <c:pt idx="61">
                  <c:v>-9.25069677956053</c:v>
                </c:pt>
                <c:pt idx="62">
                  <c:v>-11.47153726234628</c:v>
                </c:pt>
                <c:pt idx="63">
                  <c:v>-13.73157426383218</c:v>
                </c:pt>
                <c:pt idx="64">
                  <c:v>-16.02954870430253</c:v>
                </c:pt>
                <c:pt idx="65">
                  <c:v>-18.36421659590355</c:v>
                </c:pt>
                <c:pt idx="66">
                  <c:v>-20.73434981471187</c:v>
                </c:pt>
                <c:pt idx="67">
                  <c:v>-23.13873679119182</c:v>
                </c:pt>
                <c:pt idx="68">
                  <c:v>-25.57618312429855</c:v>
                </c:pt>
                <c:pt idx="69">
                  <c:v>-28.04551212419597</c:v>
                </c:pt>
                <c:pt idx="70">
                  <c:v>-30.54556528825083</c:v>
                </c:pt>
                <c:pt idx="71">
                  <c:v>-33.07520271468743</c:v>
                </c:pt>
                <c:pt idx="72">
                  <c:v>-35.63330345804975</c:v>
                </c:pt>
                <c:pt idx="73">
                  <c:v>-38.21876583036164</c:v>
                </c:pt>
                <c:pt idx="74">
                  <c:v>-40.83050765165381</c:v>
                </c:pt>
                <c:pt idx="75">
                  <c:v>-43.46746645333635</c:v>
                </c:pt>
                <c:pt idx="76">
                  <c:v>-46.12859963765804</c:v>
                </c:pt>
                <c:pt idx="77">
                  <c:v>-48.81288459635246</c:v>
                </c:pt>
                <c:pt idx="78">
                  <c:v>-51.5193187913501</c:v>
                </c:pt>
                <c:pt idx="79">
                  <c:v>-54.24691980030588</c:v>
                </c:pt>
                <c:pt idx="80">
                  <c:v>-56.99472532951963</c:v>
                </c:pt>
                <c:pt idx="81">
                  <c:v>-59.76179319666376</c:v>
                </c:pt>
                <c:pt idx="82">
                  <c:v>-62.54720128562217</c:v>
                </c:pt>
                <c:pt idx="83">
                  <c:v>-65.35004747559137</c:v>
                </c:pt>
                <c:pt idx="84">
                  <c:v>-68.16944954647062</c:v>
                </c:pt>
                <c:pt idx="85">
                  <c:v>-71.0045450624538</c:v>
                </c:pt>
                <c:pt idx="86">
                  <c:v>-73.85449123562775</c:v>
                </c:pt>
                <c:pt idx="87">
                  <c:v>-76.71846477125686</c:v>
                </c:pt>
                <c:pt idx="88">
                  <c:v>-79.5956616963621</c:v>
                </c:pt>
                <c:pt idx="89">
                  <c:v>-82.48529717307015</c:v>
                </c:pt>
                <c:pt idx="90">
                  <c:v>-85.38660529815743</c:v>
                </c:pt>
                <c:pt idx="91">
                  <c:v>-88.2988388900992</c:v>
                </c:pt>
                <c:pt idx="92">
                  <c:v>-91.2212692648616</c:v>
                </c:pt>
                <c:pt idx="93">
                  <c:v>-94.15318600159897</c:v>
                </c:pt>
                <c:pt idx="94">
                  <c:v>-97.09389669935762</c:v>
                </c:pt>
                <c:pt idx="95">
                  <c:v>-100.0427267257875</c:v>
                </c:pt>
                <c:pt idx="96">
                  <c:v>-102.9990189588349</c:v>
                </c:pt>
                <c:pt idx="97">
                  <c:v>-105.9621335223003</c:v>
                </c:pt>
                <c:pt idx="98">
                  <c:v>-108.9314475161035</c:v>
                </c:pt>
                <c:pt idx="99">
                  <c:v>-111.9063547420338</c:v>
                </c:pt>
                <c:pt idx="100">
                  <c:v>-114.886265425717</c:v>
                </c:pt>
                <c:pt idx="101">
                  <c:v>-117.8706059354794</c:v>
                </c:pt>
                <c:pt idx="102">
                  <c:v>-120.8588184987405</c:v>
                </c:pt>
                <c:pt idx="103">
                  <c:v>-123.8503609165236</c:v>
                </c:pt>
                <c:pt idx="104">
                  <c:v>-126.8447062766409</c:v>
                </c:pt>
                <c:pt idx="105">
                  <c:v>-129.8413426660525</c:v>
                </c:pt>
                <c:pt idx="106">
                  <c:v>-132.8397728828773</c:v>
                </c:pt>
                <c:pt idx="107">
                  <c:v>-135.8395141484912</c:v>
                </c:pt>
                <c:pt idx="108">
                  <c:v>-138.840097820122</c:v>
                </c:pt>
                <c:pt idx="109">
                  <c:v>-141.8410691043067</c:v>
                </c:pt>
                <c:pt idx="110">
                  <c:v>-144.8419867715653</c:v>
                </c:pt>
                <c:pt idx="111">
                  <c:v>-147.8424228726043</c:v>
                </c:pt>
                <c:pt idx="112">
                  <c:v>-150.8419624563347</c:v>
                </c:pt>
                <c:pt idx="113">
                  <c:v>-153.8402032899881</c:v>
                </c:pt>
                <c:pt idx="114">
                  <c:v>-156.8367555815537</c:v>
                </c:pt>
                <c:pt idx="115">
                  <c:v>-159.8312417047785</c:v>
                </c:pt>
                <c:pt idx="116">
                  <c:v>-162.823295926922</c:v>
                </c:pt>
                <c:pt idx="117">
                  <c:v>-165.8125641394443</c:v>
                </c:pt>
                <c:pt idx="118">
                  <c:v>-168.7987035918121</c:v>
                </c:pt>
                <c:pt idx="119">
                  <c:v>-171.781382628545</c:v>
                </c:pt>
              </c:numCache>
            </c:numRef>
          </c:yVal>
          <c:smooth val="1"/>
          <c:extLst xmlns:c16r2="http://schemas.microsoft.com/office/drawing/2015/06/chart">
            <c:ext xmlns:c16="http://schemas.microsoft.com/office/drawing/2014/chart" uri="{C3380CC4-5D6E-409C-BE32-E72D297353CC}">
              <c16:uniqueId val="{00000002-BFC7-4F76-8E59-7D8702CBD7B9}"/>
            </c:ext>
          </c:extLst>
        </c:ser>
        <c:dLbls>
          <c:showLegendKey val="0"/>
          <c:showVal val="0"/>
          <c:showCatName val="0"/>
          <c:showSerName val="0"/>
          <c:showPercent val="0"/>
          <c:showBubbleSize val="0"/>
        </c:dLbls>
        <c:axId val="-1682382080"/>
        <c:axId val="-1682379536"/>
      </c:scatterChart>
      <c:valAx>
        <c:axId val="-1682382080"/>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682379536"/>
        <c:crosses val="autoZero"/>
        <c:crossBetween val="midCat"/>
      </c:valAx>
      <c:valAx>
        <c:axId val="-168237953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82382080"/>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1200.842118731937</c:v>
                </c:pt>
                <c:pt idx="2">
                  <c:v>-1198.224127538121</c:v>
                </c:pt>
                <c:pt idx="3">
                  <c:v>-1196.528601419267</c:v>
                </c:pt>
                <c:pt idx="4">
                  <c:v>-1195.490280816571</c:v>
                </c:pt>
                <c:pt idx="5">
                  <c:v>-1194.96957004382</c:v>
                </c:pt>
                <c:pt idx="6">
                  <c:v>-1194.858779058195</c:v>
                </c:pt>
                <c:pt idx="7">
                  <c:v>-1195.074626895145</c:v>
                </c:pt>
                <c:pt idx="8">
                  <c:v>-1195.552696860134</c:v>
                </c:pt>
                <c:pt idx="9">
                  <c:v>-1196.243144007906</c:v>
                </c:pt>
                <c:pt idx="10">
                  <c:v>-1197.107372203596</c:v>
                </c:pt>
                <c:pt idx="11">
                  <c:v>-1198.115462617198</c:v>
                </c:pt>
                <c:pt idx="12">
                  <c:v>-1199.24418451822</c:v>
                </c:pt>
                <c:pt idx="13">
                  <c:v>-1200.475457239113</c:v>
                </c:pt>
                <c:pt idx="14">
                  <c:v>-1201.799325497474</c:v>
                </c:pt>
                <c:pt idx="15">
                  <c:v>-1203.08546935504</c:v>
                </c:pt>
                <c:pt idx="16">
                  <c:v>-1204.330836342133</c:v>
                </c:pt>
                <c:pt idx="17">
                  <c:v>-1205.534364235224</c:v>
                </c:pt>
                <c:pt idx="18">
                  <c:v>-1206.69575384874</c:v>
                </c:pt>
                <c:pt idx="19">
                  <c:v>-1207.815266166697</c:v>
                </c:pt>
                <c:pt idx="20">
                  <c:v>-1208.893567761078</c:v>
                </c:pt>
                <c:pt idx="21">
                  <c:v>-1209.931612826224</c:v>
                </c:pt>
                <c:pt idx="22">
                  <c:v>-1210.930553477318</c:v>
                </c:pt>
                <c:pt idx="23">
                  <c:v>-1211.89167183914</c:v>
                </c:pt>
                <c:pt idx="24">
                  <c:v>-1212.816328913914</c:v>
                </c:pt>
                <c:pt idx="25">
                  <c:v>-1213.70592635049</c:v>
                </c:pt>
                <c:pt idx="26">
                  <c:v>-1214.561878116126</c:v>
                </c:pt>
                <c:pt idx="27">
                  <c:v>-1215.385596926237</c:v>
                </c:pt>
                <c:pt idx="28">
                  <c:v>-1216.178265990493</c:v>
                </c:pt>
                <c:pt idx="29">
                  <c:v>-1216.941050408052</c:v>
                </c:pt>
                <c:pt idx="30">
                  <c:v>-1217.675090459545</c:v>
                </c:pt>
                <c:pt idx="31">
                  <c:v>-1218.381495364703</c:v>
                </c:pt>
                <c:pt idx="32">
                  <c:v>-1219.061339189695</c:v>
                </c:pt>
                <c:pt idx="33">
                  <c:v>-1219.715658370728</c:v>
                </c:pt>
                <c:pt idx="34">
                  <c:v>-1220.34545043882</c:v>
                </c:pt>
                <c:pt idx="35">
                  <c:v>-1220.951673628003</c:v>
                </c:pt>
                <c:pt idx="36">
                  <c:v>-1221.535247124472</c:v>
                </c:pt>
                <c:pt idx="37">
                  <c:v>-1222.097051772208</c:v>
                </c:pt>
                <c:pt idx="38">
                  <c:v>-1222.637931095231</c:v>
                </c:pt>
                <c:pt idx="39">
                  <c:v>-1223.158692531101</c:v>
                </c:pt>
                <c:pt idx="40">
                  <c:v>-1223.66010880914</c:v>
                </c:pt>
                <c:pt idx="41">
                  <c:v>-1224.142919031657</c:v>
                </c:pt>
                <c:pt idx="42">
                  <c:v>-1224.60783018133</c:v>
                </c:pt>
                <c:pt idx="43">
                  <c:v>-1225.05551862818</c:v>
                </c:pt>
                <c:pt idx="44">
                  <c:v>-1225.486631608977</c:v>
                </c:pt>
                <c:pt idx="45">
                  <c:v>-1225.901788664012</c:v>
                </c:pt>
                <c:pt idx="46">
                  <c:v>-1226.301583021336</c:v>
                </c:pt>
                <c:pt idx="47">
                  <c:v>-1226.686582922084</c:v>
                </c:pt>
                <c:pt idx="48">
                  <c:v>-1227.057332883588</c:v>
                </c:pt>
                <c:pt idx="49">
                  <c:v>-1227.414354898773</c:v>
                </c:pt>
                <c:pt idx="50">
                  <c:v>-1227.75814957199</c:v>
                </c:pt>
                <c:pt idx="51">
                  <c:v>-1228.089197192384</c:v>
                </c:pt>
                <c:pt idx="52">
                  <c:v>-1228.407958746716</c:v>
                </c:pt>
                <c:pt idx="53">
                  <c:v>-1228.714876873947</c:v>
                </c:pt>
                <c:pt idx="54">
                  <c:v>-1229.010376763694</c:v>
                </c:pt>
                <c:pt idx="55">
                  <c:v>-1229.294867002077</c:v>
                </c:pt>
                <c:pt idx="56">
                  <c:v>-1229.56874036776</c:v>
                </c:pt>
                <c:pt idx="57">
                  <c:v>-1229.832374581236</c:v>
                </c:pt>
                <c:pt idx="58">
                  <c:v>-1230.08613301006</c:v>
                </c:pt>
                <c:pt idx="59">
                  <c:v>-1230.330365332888</c:v>
                </c:pt>
                <c:pt idx="60">
                  <c:v>-1230.565408164827</c:v>
                </c:pt>
                <c:pt idx="61">
                  <c:v>-1230.79158564672</c:v>
                </c:pt>
                <c:pt idx="62">
                  <c:v>-1231.009210000706</c:v>
                </c:pt>
                <c:pt idx="63">
                  <c:v>-1231.218582054256</c:v>
                </c:pt>
                <c:pt idx="64">
                  <c:v>-1231.419991734804</c:v>
                </c:pt>
                <c:pt idx="65">
                  <c:v>-1231.613718536985</c:v>
                </c:pt>
                <c:pt idx="66">
                  <c:v>-1231.800031964185</c:v>
                </c:pt>
                <c:pt idx="67">
                  <c:v>-1231.97919194627</c:v>
                </c:pt>
                <c:pt idx="68">
                  <c:v>-1232.151449234949</c:v>
                </c:pt>
                <c:pt idx="69">
                  <c:v>-1232.317045778302</c:v>
                </c:pt>
                <c:pt idx="70">
                  <c:v>-1232.476215075836</c:v>
                </c:pt>
                <c:pt idx="71">
                  <c:v>-1232.629182515336</c:v>
                </c:pt>
                <c:pt idx="72">
                  <c:v>-1232.776165692694</c:v>
                </c:pt>
                <c:pt idx="73">
                  <c:v>-1232.917374715795</c:v>
                </c:pt>
                <c:pt idx="74">
                  <c:v>-1233.053012493484</c:v>
                </c:pt>
                <c:pt idx="75">
                  <c:v>-1233.183275010537</c:v>
                </c:pt>
                <c:pt idx="76">
                  <c:v>-1233.308351589526</c:v>
                </c:pt>
                <c:pt idx="77">
                  <c:v>-1233.428425140391</c:v>
                </c:pt>
                <c:pt idx="78">
                  <c:v>-1233.543672398384</c:v>
                </c:pt>
                <c:pt idx="79">
                  <c:v>-1233.654264151254</c:v>
                </c:pt>
                <c:pt idx="80">
                  <c:v>-1233.760365456088</c:v>
                </c:pt>
                <c:pt idx="81">
                  <c:v>-1233.862135846586</c:v>
                </c:pt>
                <c:pt idx="82">
                  <c:v>-1233.959729531294</c:v>
                </c:pt>
                <c:pt idx="83">
                  <c:v>-1234.0532955832</c:v>
                </c:pt>
                <c:pt idx="84">
                  <c:v>-1234.142978121322</c:v>
                </c:pt>
                <c:pt idx="85">
                  <c:v>-1234.228916484628</c:v>
                </c:pt>
                <c:pt idx="86">
                  <c:v>-1234.311245398751</c:v>
                </c:pt>
                <c:pt idx="87">
                  <c:v>-1234.390095135883</c:v>
                </c:pt>
                <c:pt idx="88">
                  <c:v>-1234.465591668194</c:v>
                </c:pt>
                <c:pt idx="89">
                  <c:v>-1234.537856815108</c:v>
                </c:pt>
                <c:pt idx="90">
                  <c:v>-1234.607008384821</c:v>
                </c:pt>
                <c:pt idx="91">
                  <c:v>-1234.673160310205</c:v>
                </c:pt>
                <c:pt idx="92">
                  <c:v>-1234.736422779527</c:v>
                </c:pt>
                <c:pt idx="93">
                  <c:v>-1234.796902362187</c:v>
                </c:pt>
                <c:pt idx="94">
                  <c:v>-1234.854702129648</c:v>
                </c:pt>
                <c:pt idx="95">
                  <c:v>-1234.909921771906</c:v>
                </c:pt>
                <c:pt idx="96">
                  <c:v>-1234.962657709603</c:v>
                </c:pt>
                <c:pt idx="97">
                  <c:v>-1235.013003202048</c:v>
                </c:pt>
                <c:pt idx="98">
                  <c:v>-1235.061048451288</c:v>
                </c:pt>
                <c:pt idx="99">
                  <c:v>-1235.10688070249</c:v>
                </c:pt>
                <c:pt idx="100">
                  <c:v>-1235.150584340633</c:v>
                </c:pt>
                <c:pt idx="101">
                  <c:v>-1235.192240983886</c:v>
                </c:pt>
                <c:pt idx="102">
                  <c:v>-1235.231929573612</c:v>
                </c:pt>
                <c:pt idx="103">
                  <c:v>-1235.269726461265</c:v>
                </c:pt>
                <c:pt idx="104">
                  <c:v>-1235.305705492296</c:v>
                </c:pt>
                <c:pt idx="105">
                  <c:v>-1235.339938087129</c:v>
                </c:pt>
                <c:pt idx="106">
                  <c:v>-1235.372493319381</c:v>
                </c:pt>
                <c:pt idx="107">
                  <c:v>-1235.403437991444</c:v>
                </c:pt>
                <c:pt idx="108">
                  <c:v>-1235.432836707466</c:v>
                </c:pt>
                <c:pt idx="109">
                  <c:v>-1235.460751943922</c:v>
                </c:pt>
                <c:pt idx="110">
                  <c:v>-1235.487244117795</c:v>
                </c:pt>
                <c:pt idx="111">
                  <c:v>-1235.512371652508</c:v>
                </c:pt>
                <c:pt idx="112">
                  <c:v>-1235.53619104165</c:v>
                </c:pt>
                <c:pt idx="113">
                  <c:v>-1235.558756910621</c:v>
                </c:pt>
                <c:pt idx="114">
                  <c:v>-1235.58012207624</c:v>
                </c:pt>
                <c:pt idx="115">
                  <c:v>-1235.600337604399</c:v>
                </c:pt>
                <c:pt idx="116">
                  <c:v>-1235.619452865854</c:v>
                </c:pt>
                <c:pt idx="117">
                  <c:v>-1235.63751559019</c:v>
                </c:pt>
                <c:pt idx="118">
                  <c:v>-1235.654571918038</c:v>
                </c:pt>
                <c:pt idx="119">
                  <c:v>-1235.67066645162</c:v>
                </c:pt>
              </c:numCache>
            </c:numRef>
          </c:yVal>
          <c:smooth val="1"/>
          <c:extLst xmlns:c16r2="http://schemas.microsoft.com/office/drawing/2015/06/chart">
            <c:ext xmlns:c16="http://schemas.microsoft.com/office/drawing/2014/chart" uri="{C3380CC4-5D6E-409C-BE32-E72D297353CC}">
              <c16:uniqueId val="{00000000-7360-4411-A4A1-7209BB23CCC4}"/>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491.250790732259</c:v>
                </c:pt>
                <c:pt idx="2">
                  <c:v>657.5530548306057</c:v>
                </c:pt>
                <c:pt idx="3">
                  <c:v>820.2743097145284</c:v>
                </c:pt>
                <c:pt idx="4">
                  <c:v>979.5316119096344</c:v>
                </c:pt>
                <c:pt idx="5">
                  <c:v>1135.37548037724</c:v>
                </c:pt>
                <c:pt idx="6">
                  <c:v>1287.84600078515</c:v>
                </c:pt>
                <c:pt idx="7">
                  <c:v>1436.97633607602</c:v>
                </c:pt>
                <c:pt idx="8">
                  <c:v>1582.795208904982</c:v>
                </c:pt>
                <c:pt idx="9">
                  <c:v>1725.328750755215</c:v>
                </c:pt>
                <c:pt idx="10">
                  <c:v>1864.601865046853</c:v>
                </c:pt>
                <c:pt idx="11">
                  <c:v>2000.639217604011</c:v>
                </c:pt>
                <c:pt idx="12">
                  <c:v>2133.465942162516</c:v>
                </c:pt>
                <c:pt idx="13">
                  <c:v>1161.829800702904</c:v>
                </c:pt>
                <c:pt idx="14">
                  <c:v>1137.182876885538</c:v>
                </c:pt>
                <c:pt idx="15">
                  <c:v>1110.96069166603</c:v>
                </c:pt>
                <c:pt idx="16">
                  <c:v>1084.542649291462</c:v>
                </c:pt>
                <c:pt idx="17">
                  <c:v>1058.071205039523</c:v>
                </c:pt>
                <c:pt idx="18">
                  <c:v>1031.656287790436</c:v>
                </c:pt>
                <c:pt idx="19">
                  <c:v>1005.385838295789</c:v>
                </c:pt>
                <c:pt idx="20">
                  <c:v>979.3303292873503</c:v>
                </c:pt>
                <c:pt idx="21">
                  <c:v>953.5462902192921</c:v>
                </c:pt>
                <c:pt idx="22">
                  <c:v>928.079072276883</c:v>
                </c:pt>
                <c:pt idx="23">
                  <c:v>902.9650219872128</c:v>
                </c:pt>
                <c:pt idx="24">
                  <c:v>878.2331941144829</c:v>
                </c:pt>
                <c:pt idx="25">
                  <c:v>853.9067053531277</c:v>
                </c:pt>
                <c:pt idx="26">
                  <c:v>828.1236929978043</c:v>
                </c:pt>
                <c:pt idx="27">
                  <c:v>802.5748199284026</c:v>
                </c:pt>
                <c:pt idx="28">
                  <c:v>777.2855198996853</c:v>
                </c:pt>
                <c:pt idx="29">
                  <c:v>752.275281967882</c:v>
                </c:pt>
                <c:pt idx="30">
                  <c:v>727.5610708925174</c:v>
                </c:pt>
                <c:pt idx="31">
                  <c:v>703.1576387823774</c:v>
                </c:pt>
                <c:pt idx="32">
                  <c:v>679.0777869926417</c:v>
                </c:pt>
                <c:pt idx="33">
                  <c:v>655.3325851143292</c:v>
                </c:pt>
                <c:pt idx="34">
                  <c:v>631.9315557153074</c:v>
                </c:pt>
                <c:pt idx="35">
                  <c:v>608.8828316660235</c:v>
                </c:pt>
                <c:pt idx="36">
                  <c:v>586.1932913963165</c:v>
                </c:pt>
                <c:pt idx="37">
                  <c:v>563.86867627688</c:v>
                </c:pt>
                <c:pt idx="38">
                  <c:v>541.9136934180593</c:v>
                </c:pt>
                <c:pt idx="39">
                  <c:v>520.328874236043</c:v>
                </c:pt>
                <c:pt idx="40">
                  <c:v>499.1168641281564</c:v>
                </c:pt>
                <c:pt idx="41">
                  <c:v>478.2795608970933</c:v>
                </c:pt>
                <c:pt idx="42">
                  <c:v>457.8181647689082</c:v>
                </c:pt>
                <c:pt idx="43">
                  <c:v>437.7332366922908</c:v>
                </c:pt>
                <c:pt idx="44">
                  <c:v>418.0247514693137</c:v>
                </c:pt>
                <c:pt idx="45">
                  <c:v>398.6921463844662</c:v>
                </c:pt>
                <c:pt idx="46">
                  <c:v>379.7343658958716</c:v>
                </c:pt>
                <c:pt idx="47">
                  <c:v>361.1499028507724</c:v>
                </c:pt>
                <c:pt idx="48">
                  <c:v>342.9368366064276</c:v>
                </c:pt>
                <c:pt idx="49">
                  <c:v>325.0928683743211</c:v>
                </c:pt>
                <c:pt idx="50">
                  <c:v>307.6153540546645</c:v>
                </c:pt>
                <c:pt idx="51">
                  <c:v>290.5013347886035</c:v>
                </c:pt>
                <c:pt idx="52">
                  <c:v>273.747559835056</c:v>
                </c:pt>
                <c:pt idx="53">
                  <c:v>257.350518424196</c:v>
                </c:pt>
                <c:pt idx="54">
                  <c:v>241.30646462711</c:v>
                </c:pt>
                <c:pt idx="55">
                  <c:v>225.6114405374867</c:v>
                </c:pt>
                <c:pt idx="56">
                  <c:v>210.261297922279</c:v>
                </c:pt>
                <c:pt idx="57">
                  <c:v>195.2517184450166</c:v>
                </c:pt>
                <c:pt idx="58">
                  <c:v>180.578232556266</c:v>
                </c:pt>
                <c:pt idx="59">
                  <c:v>166.236237136011</c:v>
                </c:pt>
                <c:pt idx="60">
                  <c:v>152.2210119669855</c:v>
                </c:pt>
                <c:pt idx="61">
                  <c:v>138.5277351105455</c:v>
                </c:pt>
                <c:pt idx="62">
                  <c:v>125.1514972518307</c:v>
                </c:pt>
                <c:pt idx="63">
                  <c:v>112.0873150764657</c:v>
                </c:pt>
                <c:pt idx="64">
                  <c:v>99.3301437358703</c:v>
                </c:pt>
                <c:pt idx="65">
                  <c:v>86.87488844591151</c:v>
                </c:pt>
                <c:pt idx="66">
                  <c:v>74.7164152880165</c:v>
                </c:pt>
                <c:pt idx="67">
                  <c:v>62.84956125100814</c:v>
                </c:pt>
                <c:pt idx="68">
                  <c:v>51.2691435577317</c:v>
                </c:pt>
                <c:pt idx="69">
                  <c:v>39.96996831871802</c:v>
                </c:pt>
                <c:pt idx="70">
                  <c:v>28.94683855138392</c:v>
                </c:pt>
                <c:pt idx="71">
                  <c:v>18.19456160290157</c:v>
                </c:pt>
                <c:pt idx="72">
                  <c:v>7.707956010637827</c:v>
                </c:pt>
                <c:pt idx="73">
                  <c:v>-2.518142165858078</c:v>
                </c:pt>
                <c:pt idx="74">
                  <c:v>-12.48887351080684</c:v>
                </c:pt>
                <c:pt idx="75">
                  <c:v>-22.20934988647678</c:v>
                </c:pt>
                <c:pt idx="76">
                  <c:v>-31.68464950744908</c:v>
                </c:pt>
                <c:pt idx="77">
                  <c:v>-40.91981242961281</c:v>
                </c:pt>
                <c:pt idx="78">
                  <c:v>-49.91983642793672</c:v>
                </c:pt>
                <c:pt idx="79">
                  <c:v>-58.689673240107</c:v>
                </c:pt>
                <c:pt idx="80">
                  <c:v>-67.2342251539314</c:v>
                </c:pt>
                <c:pt idx="81">
                  <c:v>-75.55834191664614</c:v>
                </c:pt>
                <c:pt idx="82">
                  <c:v>-83.66681794757258</c:v>
                </c:pt>
                <c:pt idx="83">
                  <c:v>-91.56438983396085</c:v>
                </c:pt>
                <c:pt idx="84">
                  <c:v>-99.25573409330075</c:v>
                </c:pt>
                <c:pt idx="85">
                  <c:v>-106.7454651848331</c:v>
                </c:pt>
                <c:pt idx="86">
                  <c:v>-114.0381337543426</c:v>
                </c:pt>
                <c:pt idx="87">
                  <c:v>-121.1382250974306</c:v>
                </c:pt>
                <c:pt idx="88">
                  <c:v>-128.0501578272293</c:v>
                </c:pt>
                <c:pt idx="89">
                  <c:v>-134.7782827326135</c:v>
                </c:pt>
                <c:pt idx="90">
                  <c:v>-141.3268818148776</c:v>
                </c:pt>
                <c:pt idx="91">
                  <c:v>-147.700167490595</c:v>
                </c:pt>
                <c:pt idx="92">
                  <c:v>-153.9022819495154</c:v>
                </c:pt>
                <c:pt idx="93">
                  <c:v>-159.9372966564577</c:v>
                </c:pt>
                <c:pt idx="94">
                  <c:v>-165.8092119880772</c:v>
                </c:pt>
                <c:pt idx="95">
                  <c:v>-171.5219569938667</c:v>
                </c:pt>
                <c:pt idx="96">
                  <c:v>-177.0793892731301</c:v>
                </c:pt>
                <c:pt idx="97">
                  <c:v>-182.4852949597011</c:v>
                </c:pt>
                <c:pt idx="98">
                  <c:v>-187.7433888054778</c:v>
                </c:pt>
                <c:pt idx="99">
                  <c:v>-192.857314356464</c:v>
                </c:pt>
                <c:pt idx="100">
                  <c:v>-197.83064421331</c:v>
                </c:pt>
                <c:pt idx="101">
                  <c:v>-202.6668803701426</c:v>
                </c:pt>
                <c:pt idx="102">
                  <c:v>-207.3694546255178</c:v>
                </c:pt>
                <c:pt idx="103">
                  <c:v>-211.941729059146</c:v>
                </c:pt>
                <c:pt idx="104">
                  <c:v>-216.3869965691805</c:v>
                </c:pt>
                <c:pt idx="105">
                  <c:v>-220.7084814647806</c:v>
                </c:pt>
                <c:pt idx="106">
                  <c:v>-224.9093401090657</c:v>
                </c:pt>
                <c:pt idx="107">
                  <c:v>-228.9926616077028</c:v>
                </c:pt>
                <c:pt idx="108">
                  <c:v>-232.9614685389033</c:v>
                </c:pt>
                <c:pt idx="109">
                  <c:v>-236.8187177207961</c:v>
                </c:pt>
                <c:pt idx="110">
                  <c:v>-240.5673010121683</c:v>
                </c:pt>
                <c:pt idx="111">
                  <c:v>-244.2100461433831</c:v>
                </c:pt>
                <c:pt idx="112">
                  <c:v>-247.7497175735918</c:v>
                </c:pt>
                <c:pt idx="113">
                  <c:v>-251.1890173714546</c:v>
                </c:pt>
                <c:pt idx="114">
                  <c:v>-254.530586116493</c:v>
                </c:pt>
                <c:pt idx="115">
                  <c:v>-257.7770038178795</c:v>
                </c:pt>
                <c:pt idx="116">
                  <c:v>-260.930790848632</c:v>
                </c:pt>
                <c:pt idx="117">
                  <c:v>-263.9944088925128</c:v>
                </c:pt>
                <c:pt idx="118">
                  <c:v>-266.9702619012189</c:v>
                </c:pt>
                <c:pt idx="119">
                  <c:v>-269.8606970603665</c:v>
                </c:pt>
              </c:numCache>
            </c:numRef>
          </c:yVal>
          <c:smooth val="1"/>
          <c:extLst xmlns:c16r2="http://schemas.microsoft.com/office/drawing/2015/06/chart">
            <c:ext xmlns:c16="http://schemas.microsoft.com/office/drawing/2014/chart" uri="{C3380CC4-5D6E-409C-BE32-E72D297353CC}">
              <c16:uniqueId val="{00000001-7360-4411-A4A1-7209BB23CCC4}"/>
            </c:ext>
          </c:extLst>
        </c:ser>
        <c:dLbls>
          <c:showLegendKey val="0"/>
          <c:showVal val="0"/>
          <c:showCatName val="0"/>
          <c:showSerName val="0"/>
          <c:showPercent val="0"/>
          <c:showBubbleSize val="0"/>
        </c:dLbls>
        <c:axId val="-1097731328"/>
        <c:axId val="-1097729136"/>
      </c:scatterChart>
      <c:valAx>
        <c:axId val="-1097731328"/>
        <c:scaling>
          <c:orientation val="minMax"/>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1097729136"/>
        <c:crosses val="autoZero"/>
        <c:crossBetween val="midCat"/>
        <c:majorUnit val="2.0"/>
      </c:valAx>
      <c:valAx>
        <c:axId val="-1097729136"/>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109773132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491.2507907323073</c:v>
                </c:pt>
                <c:pt idx="2">
                  <c:v>1146.443822173379</c:v>
                </c:pt>
                <c:pt idx="3">
                  <c:v>1961.18045260706</c:v>
                </c:pt>
                <c:pt idx="4">
                  <c:v>2931.19599210131</c:v>
                </c:pt>
                <c:pt idx="5">
                  <c:v>4052.293558026152</c:v>
                </c:pt>
                <c:pt idx="6">
                  <c:v>5320.334155768692</c:v>
                </c:pt>
                <c:pt idx="7">
                  <c:v>6731.230159883736</c:v>
                </c:pt>
                <c:pt idx="8">
                  <c:v>8280.941180662989</c:v>
                </c:pt>
                <c:pt idx="9">
                  <c:v>9965.471695210945</c:v>
                </c:pt>
                <c:pt idx="10">
                  <c:v>11780.86996790527</c:v>
                </c:pt>
                <c:pt idx="11">
                  <c:v>13723.227897118</c:v>
                </c:pt>
                <c:pt idx="12">
                  <c:v>15788.68151155536</c:v>
                </c:pt>
                <c:pt idx="13">
                  <c:v>16872.1335782924</c:v>
                </c:pt>
                <c:pt idx="14">
                  <c:v>17925.26121426328</c:v>
                </c:pt>
                <c:pt idx="15">
                  <c:v>18946.6584301533</c:v>
                </c:pt>
                <c:pt idx="16">
                  <c:v>19936.30289868566</c:v>
                </c:pt>
                <c:pt idx="17">
                  <c:v>20894.31288242156</c:v>
                </c:pt>
                <c:pt idx="18">
                  <c:v>21820.91439198726</c:v>
                </c:pt>
                <c:pt idx="19">
                  <c:v>22716.41896638645</c:v>
                </c:pt>
                <c:pt idx="20">
                  <c:v>23581.20602160287</c:v>
                </c:pt>
                <c:pt idx="21">
                  <c:v>24415.70876218383</c:v>
                </c:pt>
                <c:pt idx="22">
                  <c:v>25220.40288850665</c:v>
                </c:pt>
                <c:pt idx="23">
                  <c:v>25995.79750248427</c:v>
                </c:pt>
                <c:pt idx="24">
                  <c:v>26742.42774647977</c:v>
                </c:pt>
                <c:pt idx="25">
                  <c:v>27460.84881270411</c:v>
                </c:pt>
                <c:pt idx="26">
                  <c:v>28149.75092531922</c:v>
                </c:pt>
                <c:pt idx="27">
                  <c:v>28809.5208888651</c:v>
                </c:pt>
                <c:pt idx="28">
                  <c:v>29440.56883834118</c:v>
                </c:pt>
                <c:pt idx="29">
                  <c:v>30043.32220301659</c:v>
                </c:pt>
                <c:pt idx="30">
                  <c:v>30618.22311461284</c:v>
                </c:pt>
                <c:pt idx="31">
                  <c:v>31165.72613576941</c:v>
                </c:pt>
                <c:pt idx="32">
                  <c:v>31686.2962583544</c:v>
                </c:pt>
                <c:pt idx="33">
                  <c:v>32180.40712809191</c:v>
                </c:pt>
                <c:pt idx="34">
                  <c:v>32648.53946070455</c:v>
                </c:pt>
                <c:pt idx="35">
                  <c:v>33091.17962166417</c:v>
                </c:pt>
                <c:pt idx="36">
                  <c:v>33508.81834702794</c:v>
                </c:pt>
                <c:pt idx="37">
                  <c:v>33901.94958707029</c:v>
                </c:pt>
                <c:pt idx="38">
                  <c:v>34271.06945775158</c:v>
                </c:pt>
                <c:pt idx="39">
                  <c:v>34616.67205542975</c:v>
                </c:pt>
                <c:pt idx="40">
                  <c:v>34939.25158114398</c:v>
                </c:pt>
                <c:pt idx="41">
                  <c:v>35239.30159314966</c:v>
                </c:pt>
                <c:pt idx="42">
                  <c:v>35517.31431297965</c:v>
                </c:pt>
                <c:pt idx="43">
                  <c:v>35773.77999311608</c:v>
                </c:pt>
                <c:pt idx="44">
                  <c:v>36009.1863408522</c:v>
                </c:pt>
                <c:pt idx="45">
                  <c:v>36224.01799360604</c:v>
                </c:pt>
                <c:pt idx="46">
                  <c:v>36418.75604151985</c:v>
                </c:pt>
                <c:pt idx="47">
                  <c:v>36593.87759366476</c:v>
                </c:pt>
                <c:pt idx="48">
                  <c:v>36749.85538455127</c:v>
                </c:pt>
                <c:pt idx="49">
                  <c:v>36887.15741798286</c:v>
                </c:pt>
                <c:pt idx="50">
                  <c:v>37006.24664556667</c:v>
                </c:pt>
                <c:pt idx="51">
                  <c:v>37107.58067743107</c:v>
                </c:pt>
                <c:pt idx="52">
                  <c:v>37191.61151731827</c:v>
                </c:pt>
                <c:pt idx="53">
                  <c:v>37258.78533090719</c:v>
                </c:pt>
                <c:pt idx="54">
                  <c:v>37309.54224022042</c:v>
                </c:pt>
                <c:pt idx="55">
                  <c:v>37344.31614229262</c:v>
                </c:pt>
                <c:pt idx="56">
                  <c:v>37363.534550452</c:v>
                </c:pt>
                <c:pt idx="57">
                  <c:v>37367.61845666661</c:v>
                </c:pt>
                <c:pt idx="58">
                  <c:v>37356.98221351936</c:v>
                </c:pt>
                <c:pt idx="59">
                  <c:v>37332.03343446087</c:v>
                </c:pt>
                <c:pt idx="60">
                  <c:v>37293.17291107757</c:v>
                </c:pt>
                <c:pt idx="61">
                  <c:v>37240.79454618681</c:v>
                </c:pt>
                <c:pt idx="62">
                  <c:v>37175.28530165157</c:v>
                </c:pt>
                <c:pt idx="63">
                  <c:v>37097.02515986364</c:v>
                </c:pt>
                <c:pt idx="64">
                  <c:v>37006.3870979154</c:v>
                </c:pt>
                <c:pt idx="65">
                  <c:v>36903.73707352681</c:v>
                </c:pt>
                <c:pt idx="66">
                  <c:v>36789.43402187</c:v>
                </c:pt>
                <c:pt idx="67">
                  <c:v>36663.82986247113</c:v>
                </c:pt>
                <c:pt idx="68">
                  <c:v>36527.26951542387</c:v>
                </c:pt>
                <c:pt idx="69">
                  <c:v>36380.09092619256</c:v>
                </c:pt>
                <c:pt idx="70">
                  <c:v>36222.62509832438</c:v>
                </c:pt>
                <c:pt idx="71">
                  <c:v>36055.1961334314</c:v>
                </c:pt>
                <c:pt idx="72">
                  <c:v>35878.12127784514</c:v>
                </c:pt>
                <c:pt idx="73">
                  <c:v>35691.71097537507</c:v>
                </c:pt>
                <c:pt idx="74">
                  <c:v>35496.26892564425</c:v>
                </c:pt>
                <c:pt idx="75">
                  <c:v>35292.09214750218</c:v>
                </c:pt>
                <c:pt idx="76">
                  <c:v>35079.47104704962</c:v>
                </c:pt>
                <c:pt idx="77">
                  <c:v>34858.68948983312</c:v>
                </c:pt>
                <c:pt idx="78">
                  <c:v>34630.02487680237</c:v>
                </c:pt>
                <c:pt idx="79">
                  <c:v>34393.74822364063</c:v>
                </c:pt>
                <c:pt idx="80">
                  <c:v>34150.12424310642</c:v>
                </c:pt>
                <c:pt idx="81">
                  <c:v>33899.41143005281</c:v>
                </c:pt>
                <c:pt idx="82">
                  <c:v>33641.86214880118</c:v>
                </c:pt>
                <c:pt idx="83">
                  <c:v>33377.72272257615</c:v>
                </c:pt>
                <c:pt idx="84">
                  <c:v>33107.23352472422</c:v>
                </c:pt>
                <c:pt idx="85">
                  <c:v>32830.62907145559</c:v>
                </c:pt>
                <c:pt idx="86">
                  <c:v>32548.13811586986</c:v>
                </c:pt>
                <c:pt idx="87">
                  <c:v>32259.9837430369</c:v>
                </c:pt>
                <c:pt idx="88">
                  <c:v>31966.3834659268</c:v>
                </c:pt>
                <c:pt idx="89">
                  <c:v>31667.54932198888</c:v>
                </c:pt>
                <c:pt idx="90">
                  <c:v>31363.68797020116</c:v>
                </c:pt>
                <c:pt idx="91">
                  <c:v>31055.00078842018</c:v>
                </c:pt>
                <c:pt idx="92">
                  <c:v>30741.68397087225</c:v>
                </c:pt>
                <c:pt idx="93">
                  <c:v>30423.92862564593</c:v>
                </c:pt>
                <c:pt idx="94">
                  <c:v>30101.92087204498</c:v>
                </c:pt>
                <c:pt idx="95">
                  <c:v>29775.84193768167</c:v>
                </c:pt>
                <c:pt idx="96">
                  <c:v>29445.86825519491</c:v>
                </c:pt>
                <c:pt idx="97">
                  <c:v>29112.17155848542</c:v>
                </c:pt>
                <c:pt idx="98">
                  <c:v>28774.91897837409</c:v>
                </c:pt>
                <c:pt idx="99">
                  <c:v>28434.27313759073</c:v>
                </c:pt>
                <c:pt idx="100">
                  <c:v>28090.39224501529</c:v>
                </c:pt>
                <c:pt idx="101">
                  <c:v>27743.43018909426</c:v>
                </c:pt>
                <c:pt idx="102">
                  <c:v>27393.5366303657</c:v>
                </c:pt>
                <c:pt idx="103">
                  <c:v>27040.8570930304</c:v>
                </c:pt>
                <c:pt idx="104">
                  <c:v>26685.53305551491</c:v>
                </c:pt>
                <c:pt idx="105">
                  <c:v>26327.70203997453</c:v>
                </c:pt>
                <c:pt idx="106">
                  <c:v>25967.49770069271</c:v>
                </c:pt>
                <c:pt idx="107">
                  <c:v>25605.04991133585</c:v>
                </c:pt>
                <c:pt idx="108">
                  <c:v>25240.48485102902</c:v>
                </c:pt>
                <c:pt idx="109">
                  <c:v>24873.92508921772</c:v>
                </c:pt>
                <c:pt idx="110">
                  <c:v>24505.48966929547</c:v>
                </c:pt>
                <c:pt idx="111">
                  <c:v>24135.29419096436</c:v>
                </c:pt>
                <c:pt idx="112">
                  <c:v>23763.4508913174</c:v>
                </c:pt>
                <c:pt idx="113">
                  <c:v>23390.06872461872</c:v>
                </c:pt>
                <c:pt idx="114">
                  <c:v>23015.25344077241</c:v>
                </c:pt>
                <c:pt idx="115">
                  <c:v>22639.10766246587</c:v>
                </c:pt>
                <c:pt idx="116">
                  <c:v>22261.7309609825</c:v>
                </c:pt>
                <c:pt idx="117">
                  <c:v>21883.21993067439</c:v>
                </c:pt>
                <c:pt idx="118">
                  <c:v>21503.66826209416</c:v>
                </c:pt>
                <c:pt idx="119">
                  <c:v>21123.16681378251</c:v>
                </c:pt>
              </c:numCache>
            </c:numRef>
          </c:yVal>
          <c:smooth val="1"/>
          <c:extLst xmlns:c16r2="http://schemas.microsoft.com/office/drawing/2015/06/chart">
            <c:ext xmlns:c16="http://schemas.microsoft.com/office/drawing/2014/chart" uri="{C3380CC4-5D6E-409C-BE32-E72D297353CC}">
              <c16:uniqueId val="{00000000-B704-49C2-BCE9-CAA66DC2C0C4}"/>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1778.851824322715</c:v>
                </c:pt>
                <c:pt idx="2">
                  <c:v>-3754.455953797372</c:v>
                </c:pt>
                <c:pt idx="3">
                  <c:v>-5922.45913417137</c:v>
                </c:pt>
                <c:pt idx="4">
                  <c:v>-8278.376206566247</c:v>
                </c:pt>
                <c:pt idx="5">
                  <c:v>-10817.64089642134</c:v>
                </c:pt>
                <c:pt idx="6">
                  <c:v>-13535.62811143957</c:v>
                </c:pt>
                <c:pt idx="7">
                  <c:v>-16427.67256514223</c:v>
                </c:pt>
                <c:pt idx="8">
                  <c:v>-19489.08451190868</c:v>
                </c:pt>
                <c:pt idx="9">
                  <c:v>-22715.16313501196</c:v>
                </c:pt>
                <c:pt idx="10">
                  <c:v>-26101.20801359885</c:v>
                </c:pt>
                <c:pt idx="11">
                  <c:v>-29642.52900492146</c:v>
                </c:pt>
                <c:pt idx="12">
                  <c:v>-33334.4548082879</c:v>
                </c:pt>
                <c:pt idx="13">
                  <c:v>-35877.86117897346</c:v>
                </c:pt>
                <c:pt idx="14">
                  <c:v>-38377.37021101012</c:v>
                </c:pt>
                <c:pt idx="15">
                  <c:v>-40831.36901936862</c:v>
                </c:pt>
                <c:pt idx="16">
                  <c:v>-43239.83629044114</c:v>
                </c:pt>
                <c:pt idx="17">
                  <c:v>-45602.90610573662</c:v>
                </c:pt>
                <c:pt idx="18">
                  <c:v>-47920.83391983176</c:v>
                </c:pt>
                <c:pt idx="19">
                  <c:v>-50193.97375942998</c:v>
                </c:pt>
                <c:pt idx="20">
                  <c:v>-52422.75987965472</c:v>
                </c:pt>
                <c:pt idx="21">
                  <c:v>-54607.69191240496</c:v>
                </c:pt>
                <c:pt idx="22">
                  <c:v>-56749.32277171654</c:v>
                </c:pt>
                <c:pt idx="23">
                  <c:v>-58848.24874276618</c:v>
                </c:pt>
                <c:pt idx="24">
                  <c:v>-60905.10130674604</c:v>
                </c:pt>
                <c:pt idx="25">
                  <c:v>-62920.54035145931</c:v>
                </c:pt>
                <c:pt idx="26">
                  <c:v>-64893.03808612991</c:v>
                </c:pt>
                <c:pt idx="27">
                  <c:v>-66823.04263086719</c:v>
                </c:pt>
                <c:pt idx="28">
                  <c:v>-68711.03539877802</c:v>
                </c:pt>
                <c:pt idx="29">
                  <c:v>-70557.52382210541</c:v>
                </c:pt>
                <c:pt idx="30">
                  <c:v>-72363.0380463963</c:v>
                </c:pt>
                <c:pt idx="31">
                  <c:v>-74128.127979444</c:v>
                </c:pt>
                <c:pt idx="32">
                  <c:v>-75853.36064538196</c:v>
                </c:pt>
                <c:pt idx="33">
                  <c:v>-77539.3178000223</c:v>
                </c:pt>
                <c:pt idx="34">
                  <c:v>-79186.59377189439</c:v>
                </c:pt>
                <c:pt idx="35">
                  <c:v>-80795.79350007875</c:v>
                </c:pt>
                <c:pt idx="36">
                  <c:v>-82367.53074517277</c:v>
                </c:pt>
                <c:pt idx="37">
                  <c:v>-83902.42645382334</c:v>
                </c:pt>
                <c:pt idx="38">
                  <c:v>-85401.1072605542</c:v>
                </c:pt>
                <c:pt idx="39">
                  <c:v>-86864.2003125123</c:v>
                </c:pt>
                <c:pt idx="40">
                  <c:v>-88292.3354846346</c:v>
                </c:pt>
                <c:pt idx="41">
                  <c:v>-89686.1442736422</c:v>
                </c:pt>
                <c:pt idx="42">
                  <c:v>-91046.25876696148</c:v>
                </c:pt>
                <c:pt idx="43">
                  <c:v>-92373.31069570426</c:v>
                </c:pt>
                <c:pt idx="44">
                  <c:v>-93667.93056508651</c:v>
                </c:pt>
                <c:pt idx="45">
                  <c:v>-94930.74685636837</c:v>
                </c:pt>
                <c:pt idx="46">
                  <c:v>-96162.38529504261</c:v>
                </c:pt>
                <c:pt idx="47">
                  <c:v>-97363.46818051701</c:v>
                </c:pt>
                <c:pt idx="48">
                  <c:v>-98534.6137729828</c:v>
                </c:pt>
                <c:pt idx="49">
                  <c:v>-99676.43573353528</c:v>
                </c:pt>
                <c:pt idx="50">
                  <c:v>-100789.5426139445</c:v>
                </c:pt>
                <c:pt idx="51">
                  <c:v>-101874.5373927565</c:v>
                </c:pt>
                <c:pt idx="52">
                  <c:v>-102932.0170480847</c:v>
                </c:pt>
                <c:pt idx="53">
                  <c:v>-103962.572177016</c:v>
                </c:pt>
                <c:pt idx="54">
                  <c:v>-104966.7866529026</c:v>
                </c:pt>
                <c:pt idx="55">
                  <c:v>-105945.2373180102</c:v>
                </c:pt>
                <c:pt idx="56">
                  <c:v>-106898.4937092067</c:v>
                </c:pt>
                <c:pt idx="57">
                  <c:v>-107827.1178145207</c:v>
                </c:pt>
                <c:pt idx="58">
                  <c:v>-108731.6638585332</c:v>
                </c:pt>
                <c:pt idx="59">
                  <c:v>-109612.6781147002</c:v>
                </c:pt>
                <c:pt idx="60">
                  <c:v>-110470.6987428022</c:v>
                </c:pt>
                <c:pt idx="61">
                  <c:v>-111306.255649844</c:v>
                </c:pt>
                <c:pt idx="62">
                  <c:v>-112119.8703728097</c:v>
                </c:pt>
                <c:pt idx="63">
                  <c:v>-112912.0559817893</c:v>
                </c:pt>
                <c:pt idx="64">
                  <c:v>-113683.3170020617</c:v>
                </c:pt>
                <c:pt idx="65">
                  <c:v>-114434.1493538124</c:v>
                </c:pt>
                <c:pt idx="66">
                  <c:v>-115165.0403082376</c:v>
                </c:pt>
                <c:pt idx="67">
                  <c:v>-115876.4684588766</c:v>
                </c:pt>
                <c:pt idx="68">
                  <c:v>-116568.9037070558</c:v>
                </c:pt>
                <c:pt idx="69">
                  <c:v>-117242.8072604144</c:v>
                </c:pt>
                <c:pt idx="70">
                  <c:v>-117898.6316435291</c:v>
                </c:pt>
                <c:pt idx="71">
                  <c:v>-118536.8207197158</c:v>
                </c:pt>
                <c:pt idx="72">
                  <c:v>-119157.8097231442</c:v>
                </c:pt>
                <c:pt idx="73">
                  <c:v>-119762.0253004483</c:v>
                </c:pt>
                <c:pt idx="74">
                  <c:v>-120349.8855610647</c:v>
                </c:pt>
                <c:pt idx="75">
                  <c:v>-120921.8001355812</c:v>
                </c:pt>
                <c:pt idx="76">
                  <c:v>-121478.170241412</c:v>
                </c:pt>
                <c:pt idx="77">
                  <c:v>-122019.3887551646</c:v>
                </c:pt>
                <c:pt idx="78">
                  <c:v>-122545.8402911042</c:v>
                </c:pt>
                <c:pt idx="79">
                  <c:v>-123057.9012851444</c:v>
                </c:pt>
                <c:pt idx="80">
                  <c:v>-123555.9400838446</c:v>
                </c:pt>
                <c:pt idx="81">
                  <c:v>-124040.3170379148</c:v>
                </c:pt>
                <c:pt idx="82">
                  <c:v>-124511.3845997648</c:v>
                </c:pt>
                <c:pt idx="83">
                  <c:v>-124969.4874246633</c:v>
                </c:pt>
                <c:pt idx="84">
                  <c:v>-125414.9624750987</c:v>
                </c:pt>
                <c:pt idx="85">
                  <c:v>-125848.1391279596</c:v>
                </c:pt>
                <c:pt idx="86">
                  <c:v>-126269.339284181</c:v>
                </c:pt>
                <c:pt idx="87">
                  <c:v>-126678.8774805183</c:v>
                </c:pt>
                <c:pt idx="88">
                  <c:v>-127077.0610031412</c:v>
                </c:pt>
                <c:pt idx="89">
                  <c:v>-127464.1900027546</c:v>
                </c:pt>
                <c:pt idx="90">
                  <c:v>-127840.5576109757</c:v>
                </c:pt>
                <c:pt idx="91">
                  <c:v>-128206.4500577154</c:v>
                </c:pt>
                <c:pt idx="92">
                  <c:v>-128562.1467893258</c:v>
                </c:pt>
                <c:pt idx="93">
                  <c:v>-128907.920587299</c:v>
                </c:pt>
                <c:pt idx="94">
                  <c:v>-129244.0376873093</c:v>
                </c:pt>
                <c:pt idx="95">
                  <c:v>-129570.757898415</c:v>
                </c:pt>
                <c:pt idx="96">
                  <c:v>-129888.3347222391</c:v>
                </c:pt>
                <c:pt idx="97">
                  <c:v>-130197.0154719729</c:v>
                </c:pt>
                <c:pt idx="98">
                  <c:v>-130497.041391047</c:v>
                </c:pt>
                <c:pt idx="99">
                  <c:v>-130788.6477713384</c:v>
                </c:pt>
                <c:pt idx="100">
                  <c:v>-131072.0640707795</c:v>
                </c:pt>
                <c:pt idx="101">
                  <c:v>-131347.5140302565</c:v>
                </c:pt>
                <c:pt idx="102">
                  <c:v>-131615.215789689</c:v>
                </c:pt>
                <c:pt idx="103">
                  <c:v>-131875.3820031917</c:v>
                </c:pt>
                <c:pt idx="104">
                  <c:v>-132128.2199532308</c:v>
                </c:pt>
                <c:pt idx="105">
                  <c:v>-132373.9316636879</c:v>
                </c:pt>
                <c:pt idx="106">
                  <c:v>-132612.7140117661</c:v>
                </c:pt>
                <c:pt idx="107">
                  <c:v>-132844.7588386633</c:v>
                </c:pt>
                <c:pt idx="108">
                  <c:v>-133070.2530589554</c:v>
                </c:pt>
                <c:pt idx="109">
                  <c:v>-133289.3787686371</c:v>
                </c:pt>
                <c:pt idx="110">
                  <c:v>-133502.3133517675</c:v>
                </c:pt>
                <c:pt idx="111">
                  <c:v>-133709.2295856834</c:v>
                </c:pt>
                <c:pt idx="112">
                  <c:v>-133910.2957447364</c:v>
                </c:pt>
                <c:pt idx="113">
                  <c:v>-134105.6757025256</c:v>
                </c:pt>
                <c:pt idx="114">
                  <c:v>-134295.5290325964</c:v>
                </c:pt>
                <c:pt idx="115">
                  <c:v>-134480.011107581</c:v>
                </c:pt>
                <c:pt idx="116">
                  <c:v>-134659.2731967565</c:v>
                </c:pt>
                <c:pt idx="117">
                  <c:v>-134833.4625620122</c:v>
                </c:pt>
                <c:pt idx="118">
                  <c:v>-135002.7225522054</c:v>
                </c:pt>
                <c:pt idx="119">
                  <c:v>-135167.1926958992</c:v>
                </c:pt>
              </c:numCache>
            </c:numRef>
          </c:yVal>
          <c:smooth val="1"/>
          <c:extLst xmlns:c16r2="http://schemas.microsoft.com/office/drawing/2015/06/chart">
            <c:ext xmlns:c16="http://schemas.microsoft.com/office/drawing/2014/chart" uri="{C3380CC4-5D6E-409C-BE32-E72D297353CC}">
              <c16:uniqueId val="{00000001-B704-49C2-BCE9-CAA66DC2C0C4}"/>
            </c:ext>
          </c:extLst>
        </c:ser>
        <c:dLbls>
          <c:showLegendKey val="0"/>
          <c:showVal val="0"/>
          <c:showCatName val="0"/>
          <c:showSerName val="0"/>
          <c:showPercent val="0"/>
          <c:showBubbleSize val="0"/>
        </c:dLbls>
        <c:axId val="-1119465328"/>
        <c:axId val="-1119462784"/>
      </c:scatterChart>
      <c:valAx>
        <c:axId val="-1119465328"/>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119462784"/>
        <c:crosses val="autoZero"/>
        <c:crossBetween val="midCat"/>
      </c:valAx>
      <c:valAx>
        <c:axId val="-1119462784"/>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11946532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0.0</c:v>
                </c:pt>
                <c:pt idx="1">
                  <c:v>0.871809759355165</c:v>
                </c:pt>
                <c:pt idx="2">
                  <c:v>2.019605970605153</c:v>
                </c:pt>
                <c:pt idx="3">
                  <c:v>3.433415424821942</c:v>
                </c:pt>
                <c:pt idx="4">
                  <c:v>5.10402980316967</c:v>
                </c:pt>
                <c:pt idx="5">
                  <c:v>7.022788235370172</c:v>
                </c:pt>
                <c:pt idx="6">
                  <c:v>9.18147952783429</c:v>
                </c:pt>
                <c:pt idx="7">
                  <c:v>11.57226539396834</c:v>
                </c:pt>
                <c:pt idx="8">
                  <c:v>14.18762004592577</c:v>
                </c:pt>
                <c:pt idx="9">
                  <c:v>17.02028275482285</c:v>
                </c:pt>
                <c:pt idx="10">
                  <c:v>20.06322068298762</c:v>
                </c:pt>
                <c:pt idx="11">
                  <c:v>23.30959984393622</c:v>
                </c:pt>
                <c:pt idx="12">
                  <c:v>26.7527624846236</c:v>
                </c:pt>
                <c:pt idx="13">
                  <c:v>28.43848911287555</c:v>
                </c:pt>
                <c:pt idx="14">
                  <c:v>30.08230635218802</c:v>
                </c:pt>
                <c:pt idx="15">
                  <c:v>31.68045699158856</c:v>
                </c:pt>
                <c:pt idx="16">
                  <c:v>33.23190570492715</c:v>
                </c:pt>
                <c:pt idx="17">
                  <c:v>34.73604916051194</c:v>
                </c:pt>
                <c:pt idx="18">
                  <c:v>36.19262021368068</c:v>
                </c:pt>
                <c:pt idx="19">
                  <c:v>37.60161876304505</c:v>
                </c:pt>
                <c:pt idx="20">
                  <c:v>38.96325680680424</c:v>
                </c:pt>
                <c:pt idx="21">
                  <c:v>40.27791466555677</c:v>
                </c:pt>
                <c:pt idx="22">
                  <c:v>41.5461060185637</c:v>
                </c:pt>
                <c:pt idx="23">
                  <c:v>42.7684499062129</c:v>
                </c:pt>
                <c:pt idx="24">
                  <c:v>43.94564824737741</c:v>
                </c:pt>
                <c:pt idx="25">
                  <c:v>45.07846773045971</c:v>
                </c:pt>
                <c:pt idx="26">
                  <c:v>46.1643976430019</c:v>
                </c:pt>
                <c:pt idx="27">
                  <c:v>47.20400332890672</c:v>
                </c:pt>
                <c:pt idx="28">
                  <c:v>48.19790190732201</c:v>
                </c:pt>
                <c:pt idx="29">
                  <c:v>49.14674900035465</c:v>
                </c:pt>
                <c:pt idx="30">
                  <c:v>50.05123219595671</c:v>
                </c:pt>
                <c:pt idx="31">
                  <c:v>50.91206551062555</c:v>
                </c:pt>
                <c:pt idx="32">
                  <c:v>51.72998467396587</c:v>
                </c:pt>
                <c:pt idx="33">
                  <c:v>52.5057430871097</c:v>
                </c:pt>
                <c:pt idx="34">
                  <c:v>53.24010833670423</c:v>
                </c:pt>
                <c:pt idx="35">
                  <c:v>53.93385916978614</c:v>
                </c:pt>
                <c:pt idx="36">
                  <c:v>54.58778285351346</c:v>
                </c:pt>
                <c:pt idx="37">
                  <c:v>55.20267285849336</c:v>
                </c:pt>
                <c:pt idx="38">
                  <c:v>55.77932681617257</c:v>
                </c:pt>
                <c:pt idx="39">
                  <c:v>56.31853898630397</c:v>
                </c:pt>
                <c:pt idx="40">
                  <c:v>56.82110404172577</c:v>
                </c:pt>
                <c:pt idx="41">
                  <c:v>57.28781570176788</c:v>
                </c:pt>
                <c:pt idx="42">
                  <c:v>57.71946549021929</c:v>
                </c:pt>
                <c:pt idx="43">
                  <c:v>58.11684162511519</c:v>
                </c:pt>
                <c:pt idx="44">
                  <c:v>58.48072802476671</c:v>
                </c:pt>
                <c:pt idx="45">
                  <c:v>58.81190341694137</c:v>
                </c:pt>
                <c:pt idx="46">
                  <c:v>59.11114054009659</c:v>
                </c:pt>
                <c:pt idx="47">
                  <c:v>59.37920542724019</c:v>
                </c:pt>
                <c:pt idx="48">
                  <c:v>59.61685676431004</c:v>
                </c:pt>
                <c:pt idx="49">
                  <c:v>59.824845316063</c:v>
                </c:pt>
                <c:pt idx="50">
                  <c:v>60.00391341337652</c:v>
                </c:pt>
                <c:pt idx="51">
                  <c:v>60.15479449659711</c:v>
                </c:pt>
                <c:pt idx="52">
                  <c:v>60.27821270030167</c:v>
                </c:pt>
                <c:pt idx="53">
                  <c:v>60.37488249476269</c:v>
                </c:pt>
                <c:pt idx="54">
                  <c:v>60.44550837088704</c:v>
                </c:pt>
                <c:pt idx="55">
                  <c:v>60.49078456512325</c:v>
                </c:pt>
                <c:pt idx="56">
                  <c:v>60.51139482126892</c:v>
                </c:pt>
                <c:pt idx="57">
                  <c:v>60.50801218634306</c:v>
                </c:pt>
                <c:pt idx="58">
                  <c:v>60.48129883795373</c:v>
                </c:pt>
                <c:pt idx="59">
                  <c:v>60.4319059408028</c:v>
                </c:pt>
                <c:pt idx="60">
                  <c:v>60.36047353013877</c:v>
                </c:pt>
                <c:pt idx="61">
                  <c:v>60.2676304201455</c:v>
                </c:pt>
                <c:pt idx="62">
                  <c:v>60.1539941354002</c:v>
                </c:pt>
                <c:pt idx="63">
                  <c:v>60.02017086366941</c:v>
                </c:pt>
                <c:pt idx="64">
                  <c:v>59.86675542842558</c:v>
                </c:pt>
                <c:pt idx="65">
                  <c:v>59.6943312795639</c:v>
                </c:pt>
                <c:pt idx="66">
                  <c:v>59.50347050093692</c:v>
                </c:pt>
                <c:pt idx="67">
                  <c:v>59.2947338333931</c:v>
                </c:pt>
                <c:pt idx="68">
                  <c:v>59.0686707120944</c:v>
                </c:pt>
                <c:pt idx="69">
                  <c:v>58.82581931696786</c:v>
                </c:pt>
                <c:pt idx="70">
                  <c:v>58.56670663521481</c:v>
                </c:pt>
                <c:pt idx="71">
                  <c:v>58.29184853487454</c:v>
                </c:pt>
                <c:pt idx="72">
                  <c:v>58.00174984850223</c:v>
                </c:pt>
                <c:pt idx="73">
                  <c:v>57.69690446607056</c:v>
                </c:pt>
                <c:pt idx="74">
                  <c:v>57.37779543627998</c:v>
                </c:pt>
                <c:pt idx="75">
                  <c:v>57.04489507549199</c:v>
                </c:pt>
                <c:pt idx="76">
                  <c:v>56.69866508356754</c:v>
                </c:pt>
                <c:pt idx="77">
                  <c:v>56.33955666592014</c:v>
                </c:pt>
                <c:pt idx="78">
                  <c:v>55.9680106611661</c:v>
                </c:pt>
                <c:pt idx="79">
                  <c:v>55.58445767374994</c:v>
                </c:pt>
                <c:pt idx="80">
                  <c:v>55.18931821100895</c:v>
                </c:pt>
                <c:pt idx="81">
                  <c:v>54.78300282414284</c:v>
                </c:pt>
                <c:pt idx="82">
                  <c:v>54.36591225260808</c:v>
                </c:pt>
                <c:pt idx="83">
                  <c:v>53.93843757147344</c:v>
                </c:pt>
                <c:pt idx="84">
                  <c:v>53.50096034131898</c:v>
                </c:pt>
                <c:pt idx="85">
                  <c:v>53.05385276027229</c:v>
                </c:pt>
                <c:pt idx="86">
                  <c:v>52.5974778178259</c:v>
                </c:pt>
                <c:pt idx="87">
                  <c:v>52.13218945007088</c:v>
                </c:pt>
                <c:pt idx="88">
                  <c:v>51.65833269604478</c:v>
                </c:pt>
                <c:pt idx="89">
                  <c:v>51.17624385488434</c:v>
                </c:pt>
                <c:pt idx="90">
                  <c:v>50.68625064350544</c:v>
                </c:pt>
                <c:pt idx="91">
                  <c:v>50.18867235455986</c:v>
                </c:pt>
                <c:pt idx="92">
                  <c:v>49.68382001442196</c:v>
                </c:pt>
                <c:pt idx="93">
                  <c:v>49.17199654098908</c:v>
                </c:pt>
                <c:pt idx="94">
                  <c:v>48.65349690109304</c:v>
                </c:pt>
                <c:pt idx="95">
                  <c:v>48.12860826732735</c:v>
                </c:pt>
                <c:pt idx="96">
                  <c:v>47.5976101741248</c:v>
                </c:pt>
                <c:pt idx="97">
                  <c:v>47.06077467291784</c:v>
                </c:pt>
                <c:pt idx="98">
                  <c:v>46.51836648624651</c:v>
                </c:pt>
                <c:pt idx="99">
                  <c:v>45.97064316066194</c:v>
                </c:pt>
                <c:pt idx="100">
                  <c:v>45.41785521832198</c:v>
                </c:pt>
                <c:pt idx="101">
                  <c:v>44.86024630715642</c:v>
                </c:pt>
                <c:pt idx="102">
                  <c:v>44.2980533495012</c:v>
                </c:pt>
                <c:pt idx="103">
                  <c:v>43.73150668911249</c:v>
                </c:pt>
                <c:pt idx="104">
                  <c:v>43.1608302364773</c:v>
                </c:pt>
                <c:pt idx="105">
                  <c:v>42.58624161234443</c:v>
                </c:pt>
                <c:pt idx="106">
                  <c:v>42.00795228941274</c:v>
                </c:pt>
                <c:pt idx="107">
                  <c:v>41.42616773211585</c:v>
                </c:pt>
                <c:pt idx="108">
                  <c:v>40.84108753444918</c:v>
                </c:pt>
                <c:pt idx="109">
                  <c:v>40.2529055558025</c:v>
                </c:pt>
                <c:pt idx="110">
                  <c:v>39.66181005474596</c:v>
                </c:pt>
                <c:pt idx="111">
                  <c:v>39.06798382074503</c:v>
                </c:pt>
                <c:pt idx="112">
                  <c:v>38.47160430377897</c:v>
                </c:pt>
                <c:pt idx="113">
                  <c:v>37.87284374182877</c:v>
                </c:pt>
                <c:pt idx="114">
                  <c:v>37.27186928622385</c:v>
                </c:pt>
                <c:pt idx="115">
                  <c:v>36.66884312483362</c:v>
                </c:pt>
                <c:pt idx="116">
                  <c:v>36.06392260308817</c:v>
                </c:pt>
                <c:pt idx="117">
                  <c:v>35.45726034282725</c:v>
                </c:pt>
                <c:pt idx="118">
                  <c:v>34.84900435897325</c:v>
                </c:pt>
                <c:pt idx="119">
                  <c:v>34.23929817402463</c:v>
                </c:pt>
              </c:numCache>
            </c:numRef>
          </c:yVal>
          <c:smooth val="1"/>
          <c:extLst xmlns:c16r2="http://schemas.microsoft.com/office/drawing/2015/06/chart">
            <c:ext xmlns:c16="http://schemas.microsoft.com/office/drawing/2014/chart" uri="{C3380CC4-5D6E-409C-BE32-E72D297353CC}">
              <c16:uniqueId val="{00000000-163C-4FB2-9A6D-375F01514A3B}"/>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0.0</c:v>
                </c:pt>
                <c:pt idx="1">
                  <c:v>-1.375133046727978</c:v>
                </c:pt>
                <c:pt idx="2">
                  <c:v>-2.90834473900536</c:v>
                </c:pt>
                <c:pt idx="3">
                  <c:v>-4.594265212461051</c:v>
                </c:pt>
                <c:pt idx="4">
                  <c:v>-6.427609001744917</c:v>
                </c:pt>
                <c:pt idx="5">
                  <c:v>-8.40318761370252</c:v>
                </c:pt>
                <c:pt idx="6">
                  <c:v>-10.51591365466736</c:v>
                </c:pt>
                <c:pt idx="7">
                  <c:v>-12.76080369760116</c:v>
                </c:pt>
                <c:pt idx="8">
                  <c:v>-15.13298017990555</c:v>
                </c:pt>
                <c:pt idx="9">
                  <c:v>-17.62767253734712</c:v>
                </c:pt>
                <c:pt idx="10">
                  <c:v>-20.24021773468522</c:v>
                </c:pt>
                <c:pt idx="11">
                  <c:v>-22.96606031885062</c:v>
                </c:pt>
                <c:pt idx="12">
                  <c:v>-25.80075209347378</c:v>
                </c:pt>
                <c:pt idx="13">
                  <c:v>-27.59790898886274</c:v>
                </c:pt>
                <c:pt idx="14">
                  <c:v>-29.35423534867052</c:v>
                </c:pt>
                <c:pt idx="15">
                  <c:v>-31.06894373151508</c:v>
                </c:pt>
                <c:pt idx="16">
                  <c:v>-32.74264938451044</c:v>
                </c:pt>
                <c:pt idx="17">
                  <c:v>-34.37607157013463</c:v>
                </c:pt>
                <c:pt idx="18">
                  <c:v>-35.97000156512559</c:v>
                </c:pt>
                <c:pt idx="19">
                  <c:v>-37.52528166827931</c:v>
                </c:pt>
                <c:pt idx="20">
                  <c:v>-39.04278888337035</c:v>
                </c:pt>
                <c:pt idx="21">
                  <c:v>-40.52342222940531</c:v>
                </c:pt>
                <c:pt idx="22">
                  <c:v>-41.9680928791937</c:v>
                </c:pt>
                <c:pt idx="23">
                  <c:v>-43.3777165049644</c:v>
                </c:pt>
                <c:pt idx="24">
                  <c:v>-44.7532073477592</c:v>
                </c:pt>
                <c:pt idx="25">
                  <c:v>-46.09547363446031</c:v>
                </c:pt>
                <c:pt idx="26">
                  <c:v>-47.40346217926376</c:v>
                </c:pt>
                <c:pt idx="27">
                  <c:v>-48.67787481634829</c:v>
                </c:pt>
                <c:pt idx="28">
                  <c:v>-49.91941634006314</c:v>
                </c:pt>
                <c:pt idx="29">
                  <c:v>-51.12878937112757</c:v>
                </c:pt>
                <c:pt idx="30">
                  <c:v>-52.30669275775409</c:v>
                </c:pt>
                <c:pt idx="31">
                  <c:v>-53.45382026003611</c:v>
                </c:pt>
                <c:pt idx="32">
                  <c:v>-54.5708594670039</c:v>
                </c:pt>
                <c:pt idx="33">
                  <c:v>-55.658490902846</c:v>
                </c:pt>
                <c:pt idx="34">
                  <c:v>-56.71738728783927</c:v>
                </c:pt>
                <c:pt idx="35">
                  <c:v>-57.74821292665625</c:v>
                </c:pt>
                <c:pt idx="36">
                  <c:v>-58.75162320229149</c:v>
                </c:pt>
                <c:pt idx="37">
                  <c:v>-59.728264158206</c:v>
                </c:pt>
                <c:pt idx="38">
                  <c:v>-60.6787721547088</c:v>
                </c:pt>
                <c:pt idx="39">
                  <c:v>-61.60377022982307</c:v>
                </c:pt>
                <c:pt idx="40">
                  <c:v>-62.50387101165975</c:v>
                </c:pt>
                <c:pt idx="41">
                  <c:v>-63.37967658420264</c:v>
                </c:pt>
                <c:pt idx="42">
                  <c:v>-64.23177837629643</c:v>
                </c:pt>
                <c:pt idx="43">
                  <c:v>-65.06075708371475</c:v>
                </c:pt>
                <c:pt idx="44">
                  <c:v>-65.86718262002583</c:v>
                </c:pt>
                <c:pt idx="45">
                  <c:v>-66.65161409265288</c:v>
                </c:pt>
                <c:pt idx="46">
                  <c:v>-67.4145998010559</c:v>
                </c:pt>
                <c:pt idx="47">
                  <c:v>-68.15667725442631</c:v>
                </c:pt>
                <c:pt idx="48">
                  <c:v>-68.87837320665082</c:v>
                </c:pt>
                <c:pt idx="49">
                  <c:v>-69.58020370657623</c:v>
                </c:pt>
                <c:pt idx="50">
                  <c:v>-70.26267416188688</c:v>
                </c:pt>
                <c:pt idx="51">
                  <c:v>-70.92627941508367</c:v>
                </c:pt>
                <c:pt idx="52">
                  <c:v>-71.57150382441844</c:v>
                </c:pt>
                <c:pt idx="53">
                  <c:v>-72.198821360016</c:v>
                </c:pt>
                <c:pt idx="54">
                  <c:v>-72.80869570861247</c:v>
                </c:pt>
                <c:pt idx="55">
                  <c:v>-73.40158038591</c:v>
                </c:pt>
                <c:pt idx="56">
                  <c:v>-73.97791885566551</c:v>
                </c:pt>
                <c:pt idx="57">
                  <c:v>-74.53814465472858</c:v>
                </c:pt>
                <c:pt idx="58">
                  <c:v>-75.08268152330157</c:v>
                </c:pt>
                <c:pt idx="59">
                  <c:v>-75.61194353976177</c:v>
                </c:pt>
                <c:pt idx="60">
                  <c:v>-76.12633525944401</c:v>
                </c:pt>
                <c:pt idx="61">
                  <c:v>-76.62625185683196</c:v>
                </c:pt>
                <c:pt idx="62">
                  <c:v>-77.11207927064248</c:v>
                </c:pt>
                <c:pt idx="63">
                  <c:v>-77.58419435134386</c:v>
                </c:pt>
                <c:pt idx="64">
                  <c:v>-78.0429650106778</c:v>
                </c:pt>
                <c:pt idx="65">
                  <c:v>-78.48875037277516</c:v>
                </c:pt>
                <c:pt idx="66">
                  <c:v>-78.92190092651981</c:v>
                </c:pt>
                <c:pt idx="67">
                  <c:v>-79.34275867881868</c:v>
                </c:pt>
                <c:pt idx="68">
                  <c:v>-79.75165730848109</c:v>
                </c:pt>
                <c:pt idx="69">
                  <c:v>-80.14892232041625</c:v>
                </c:pt>
                <c:pt idx="70">
                  <c:v>-80.53487119989595</c:v>
                </c:pt>
                <c:pt idx="71">
                  <c:v>-80.9098135666423</c:v>
                </c:pt>
                <c:pt idx="72">
                  <c:v>-81.27405132852245</c:v>
                </c:pt>
                <c:pt idx="73">
                  <c:v>-81.62787883465512</c:v>
                </c:pt>
                <c:pt idx="74">
                  <c:v>-81.97158302774296</c:v>
                </c:pt>
                <c:pt idx="75">
                  <c:v>-82.30544359545897</c:v>
                </c:pt>
                <c:pt idx="76">
                  <c:v>-82.62973312075543</c:v>
                </c:pt>
                <c:pt idx="77">
                  <c:v>-82.94471723093427</c:v>
                </c:pt>
                <c:pt idx="78">
                  <c:v>-83.2506547453669</c:v>
                </c:pt>
                <c:pt idx="79">
                  <c:v>-83.54779782175405</c:v>
                </c:pt>
                <c:pt idx="80">
                  <c:v>-83.83639210081549</c:v>
                </c:pt>
                <c:pt idx="81">
                  <c:v>-84.11667684932148</c:v>
                </c:pt>
                <c:pt idx="82">
                  <c:v>-84.38888510138885</c:v>
                </c:pt>
                <c:pt idx="83">
                  <c:v>-84.65324379796824</c:v>
                </c:pt>
                <c:pt idx="84">
                  <c:v>-84.90997392444971</c:v>
                </c:pt>
                <c:pt idx="85">
                  <c:v>-85.15929064634796</c:v>
                </c:pt>
                <c:pt idx="86">
                  <c:v>-85.4014034430016</c:v>
                </c:pt>
                <c:pt idx="87">
                  <c:v>-85.63651623925568</c:v>
                </c:pt>
                <c:pt idx="88">
                  <c:v>-85.86482753508415</c:v>
                </c:pt>
                <c:pt idx="89">
                  <c:v>-86.08653053313112</c:v>
                </c:pt>
                <c:pt idx="90">
                  <c:v>-86.3018132641379</c:v>
                </c:pt>
                <c:pt idx="91">
                  <c:v>-86.51085871023808</c:v>
                </c:pt>
                <c:pt idx="92">
                  <c:v>-86.7138449261154</c:v>
                </c:pt>
                <c:pt idx="93">
                  <c:v>-86.91094515799761</c:v>
                </c:pt>
                <c:pt idx="94">
                  <c:v>-87.10232796049392</c:v>
                </c:pt>
                <c:pt idx="95">
                  <c:v>-87.28815731126721</c:v>
                </c:pt>
                <c:pt idx="96">
                  <c:v>-87.46859272353595</c:v>
                </c:pt>
                <c:pt idx="97">
                  <c:v>-87.64378935642586</c:v>
                </c:pt>
                <c:pt idx="98">
                  <c:v>-87.81389812316087</c:v>
                </c:pt>
                <c:pt idx="99">
                  <c:v>-87.97906579710613</c:v>
                </c:pt>
                <c:pt idx="100">
                  <c:v>-88.13943511568408</c:v>
                </c:pt>
                <c:pt idx="101">
                  <c:v>-88.2951448821701</c:v>
                </c:pt>
                <c:pt idx="102">
                  <c:v>-88.44633006537632</c:v>
                </c:pt>
                <c:pt idx="103">
                  <c:v>-88.59312189725774</c:v>
                </c:pt>
                <c:pt idx="104">
                  <c:v>-88.73564796844627</c:v>
                </c:pt>
                <c:pt idx="105">
                  <c:v>-88.87403232173889</c:v>
                </c:pt>
                <c:pt idx="106">
                  <c:v>-89.00839554356151</c:v>
                </c:pt>
                <c:pt idx="107">
                  <c:v>-89.13885485343089</c:v>
                </c:pt>
                <c:pt idx="108">
                  <c:v>-89.26552419143854</c:v>
                </c:pt>
                <c:pt idx="109">
                  <c:v>-89.38851430378517</c:v>
                </c:pt>
                <c:pt idx="110">
                  <c:v>-89.5079328263879</c:v>
                </c:pt>
                <c:pt idx="111">
                  <c:v>-89.62388436659016</c:v>
                </c:pt>
                <c:pt idx="112">
                  <c:v>-89.73647058299905</c:v>
                </c:pt>
                <c:pt idx="113">
                  <c:v>-89.8457902634795</c:v>
                </c:pt>
                <c:pt idx="114">
                  <c:v>-89.9519394013394</c:v>
                </c:pt>
                <c:pt idx="115">
                  <c:v>-90.05501126972028</c:v>
                </c:pt>
                <c:pt idx="116">
                  <c:v>-90.15509649424237</c:v>
                </c:pt>
                <c:pt idx="117">
                  <c:v>-90.25228312391732</c:v>
                </c:pt>
                <c:pt idx="118">
                  <c:v>-90.3466567003662</c:v>
                </c:pt>
                <c:pt idx="119">
                  <c:v>-90.4383003253734</c:v>
                </c:pt>
              </c:numCache>
            </c:numRef>
          </c:yVal>
          <c:smooth val="1"/>
          <c:extLst xmlns:c16r2="http://schemas.microsoft.com/office/drawing/2015/06/chart">
            <c:ext xmlns:c16="http://schemas.microsoft.com/office/drawing/2014/chart" uri="{C3380CC4-5D6E-409C-BE32-E72D297353CC}">
              <c16:uniqueId val="{00000001-163C-4FB2-9A6D-375F01514A3B}"/>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0.0</c:v>
                </c:pt>
                <c:pt idx="1">
                  <c:v>-0.503323287372768</c:v>
                </c:pt>
                <c:pt idx="2">
                  <c:v>-0.888738768400117</c:v>
                </c:pt>
                <c:pt idx="3">
                  <c:v>-1.160849787639199</c:v>
                </c:pt>
                <c:pt idx="4">
                  <c:v>-1.323579198575226</c:v>
                </c:pt>
                <c:pt idx="5">
                  <c:v>-1.380399378332277</c:v>
                </c:pt>
                <c:pt idx="6">
                  <c:v>-1.334434126833094</c:v>
                </c:pt>
                <c:pt idx="7">
                  <c:v>-1.188538303632731</c:v>
                </c:pt>
                <c:pt idx="8">
                  <c:v>-0.945360133979784</c:v>
                </c:pt>
                <c:pt idx="9">
                  <c:v>-0.607389782524342</c:v>
                </c:pt>
                <c:pt idx="10">
                  <c:v>-0.176997051697435</c:v>
                </c:pt>
                <c:pt idx="11">
                  <c:v>0.343539525085544</c:v>
                </c:pt>
                <c:pt idx="12">
                  <c:v>0.952010391149952</c:v>
                </c:pt>
                <c:pt idx="13">
                  <c:v>0.840580124012877</c:v>
                </c:pt>
                <c:pt idx="14">
                  <c:v>0.728071003517471</c:v>
                </c:pt>
                <c:pt idx="15">
                  <c:v>0.611513260073434</c:v>
                </c:pt>
                <c:pt idx="16">
                  <c:v>0.489256320416689</c:v>
                </c:pt>
                <c:pt idx="17">
                  <c:v>0.35997759037723</c:v>
                </c:pt>
                <c:pt idx="18">
                  <c:v>0.222618648555044</c:v>
                </c:pt>
                <c:pt idx="19">
                  <c:v>0.0763370947656767</c:v>
                </c:pt>
                <c:pt idx="20">
                  <c:v>-0.0795320765661472</c:v>
                </c:pt>
                <c:pt idx="21">
                  <c:v>-0.245507563848378</c:v>
                </c:pt>
                <c:pt idx="22">
                  <c:v>-0.421986860630204</c:v>
                </c:pt>
                <c:pt idx="23">
                  <c:v>-0.609266598751492</c:v>
                </c:pt>
                <c:pt idx="24">
                  <c:v>-0.807559100381741</c:v>
                </c:pt>
                <c:pt idx="25">
                  <c:v>-1.017005904000553</c:v>
                </c:pt>
                <c:pt idx="26">
                  <c:v>-1.239064536262049</c:v>
                </c:pt>
                <c:pt idx="27">
                  <c:v>-1.473871487441602</c:v>
                </c:pt>
                <c:pt idx="28">
                  <c:v>-1.721514432741242</c:v>
                </c:pt>
                <c:pt idx="29">
                  <c:v>-1.982040370772847</c:v>
                </c:pt>
                <c:pt idx="30">
                  <c:v>-2.255460561797417</c:v>
                </c:pt>
                <c:pt idx="31">
                  <c:v>-2.541754749410802</c:v>
                </c:pt>
                <c:pt idx="32">
                  <c:v>-2.840874793038163</c:v>
                </c:pt>
                <c:pt idx="33">
                  <c:v>-3.152747815736256</c:v>
                </c:pt>
                <c:pt idx="34">
                  <c:v>-3.477278951135168</c:v>
                </c:pt>
                <c:pt idx="35">
                  <c:v>-3.814353756869969</c:v>
                </c:pt>
                <c:pt idx="36">
                  <c:v>-4.163840348778096</c:v>
                </c:pt>
                <c:pt idx="37">
                  <c:v>-4.525591299712642</c:v>
                </c:pt>
                <c:pt idx="38">
                  <c:v>-4.899445338536315</c:v>
                </c:pt>
                <c:pt idx="39">
                  <c:v>-5.285231243519092</c:v>
                </c:pt>
                <c:pt idx="40">
                  <c:v>-5.682766969933707</c:v>
                </c:pt>
                <c:pt idx="41">
                  <c:v>-6.091860882434957</c:v>
                </c:pt>
                <c:pt idx="42">
                  <c:v>-6.512312886077638</c:v>
                </c:pt>
                <c:pt idx="43">
                  <c:v>-6.943915458599297</c:v>
                </c:pt>
                <c:pt idx="44">
                  <c:v>-7.386454595258965</c:v>
                </c:pt>
                <c:pt idx="45">
                  <c:v>-7.839710675711603</c:v>
                </c:pt>
                <c:pt idx="46">
                  <c:v>-8.30345926095924</c:v>
                </c:pt>
                <c:pt idx="47">
                  <c:v>-8.777471827186168</c:v>
                </c:pt>
                <c:pt idx="48">
                  <c:v>-9.261516442341371</c:v>
                </c:pt>
                <c:pt idx="49">
                  <c:v>-9.755358390513311</c:v>
                </c:pt>
                <c:pt idx="50">
                  <c:v>-10.25876074851039</c:v>
                </c:pt>
                <c:pt idx="51">
                  <c:v>-10.7714849184863</c:v>
                </c:pt>
                <c:pt idx="52">
                  <c:v>-11.2932911241167</c:v>
                </c:pt>
                <c:pt idx="53">
                  <c:v>-11.82393886525292</c:v>
                </c:pt>
                <c:pt idx="54">
                  <c:v>-12.3631873377255</c:v>
                </c:pt>
                <c:pt idx="55">
                  <c:v>-12.91079582078646</c:v>
                </c:pt>
                <c:pt idx="56">
                  <c:v>-13.46652403439666</c:v>
                </c:pt>
                <c:pt idx="57">
                  <c:v>-14.03013246838545</c:v>
                </c:pt>
                <c:pt idx="58">
                  <c:v>-14.60138268534811</c:v>
                </c:pt>
                <c:pt idx="59">
                  <c:v>-15.18003759895905</c:v>
                </c:pt>
                <c:pt idx="60">
                  <c:v>-15.76586172930565</c:v>
                </c:pt>
                <c:pt idx="61">
                  <c:v>-16.35862143668678</c:v>
                </c:pt>
                <c:pt idx="62">
                  <c:v>-16.95808513524225</c:v>
                </c:pt>
                <c:pt idx="63">
                  <c:v>-17.56402348767442</c:v>
                </c:pt>
                <c:pt idx="64">
                  <c:v>-18.17620958225224</c:v>
                </c:pt>
                <c:pt idx="65">
                  <c:v>-18.79441909321163</c:v>
                </c:pt>
                <c:pt idx="66">
                  <c:v>-19.41843042558271</c:v>
                </c:pt>
                <c:pt idx="67">
                  <c:v>-20.04802484542562</c:v>
                </c:pt>
                <c:pt idx="68">
                  <c:v>-20.68298659638704</c:v>
                </c:pt>
                <c:pt idx="69">
                  <c:v>-21.32310300344834</c:v>
                </c:pt>
                <c:pt idx="70">
                  <c:v>-21.96816456468118</c:v>
                </c:pt>
                <c:pt idx="71">
                  <c:v>-22.61796503176742</c:v>
                </c:pt>
                <c:pt idx="72">
                  <c:v>-23.27230148002031</c:v>
                </c:pt>
                <c:pt idx="73">
                  <c:v>-23.93097436858525</c:v>
                </c:pt>
                <c:pt idx="74">
                  <c:v>-24.59378759146292</c:v>
                </c:pt>
                <c:pt idx="75">
                  <c:v>-25.26054851996678</c:v>
                </c:pt>
                <c:pt idx="76">
                  <c:v>-25.93106803718829</c:v>
                </c:pt>
                <c:pt idx="77">
                  <c:v>-26.60516056501406</c:v>
                </c:pt>
                <c:pt idx="78">
                  <c:v>-27.28264408420088</c:v>
                </c:pt>
                <c:pt idx="79">
                  <c:v>-27.96334014800422</c:v>
                </c:pt>
                <c:pt idx="80">
                  <c:v>-28.64707388980664</c:v>
                </c:pt>
                <c:pt idx="81">
                  <c:v>-29.33367402517888</c:v>
                </c:pt>
                <c:pt idx="82">
                  <c:v>-30.02297284878127</c:v>
                </c:pt>
                <c:pt idx="83">
                  <c:v>-30.71480622649474</c:v>
                </c:pt>
                <c:pt idx="84">
                  <c:v>-31.40901358313078</c:v>
                </c:pt>
                <c:pt idx="85">
                  <c:v>-32.10543788607551</c:v>
                </c:pt>
                <c:pt idx="86">
                  <c:v>-32.80392562517572</c:v>
                </c:pt>
                <c:pt idx="87">
                  <c:v>-33.50432678918473</c:v>
                </c:pt>
                <c:pt idx="88">
                  <c:v>-34.20649483903967</c:v>
                </c:pt>
                <c:pt idx="89">
                  <c:v>-34.91028667824673</c:v>
                </c:pt>
                <c:pt idx="90">
                  <c:v>-35.6155626206325</c:v>
                </c:pt>
                <c:pt idx="91">
                  <c:v>-36.32218635567824</c:v>
                </c:pt>
                <c:pt idx="92">
                  <c:v>-37.03002491169318</c:v>
                </c:pt>
                <c:pt idx="93">
                  <c:v>-37.7389486170086</c:v>
                </c:pt>
                <c:pt idx="94">
                  <c:v>-38.44883105940124</c:v>
                </c:pt>
                <c:pt idx="95">
                  <c:v>-39.15954904393984</c:v>
                </c:pt>
                <c:pt idx="96">
                  <c:v>-39.87098254941132</c:v>
                </c:pt>
                <c:pt idx="97">
                  <c:v>-40.58301468350852</c:v>
                </c:pt>
                <c:pt idx="98">
                  <c:v>-41.29553163691426</c:v>
                </c:pt>
                <c:pt idx="99">
                  <c:v>-42.00842263644417</c:v>
                </c:pt>
                <c:pt idx="100">
                  <c:v>-42.72157989736293</c:v>
                </c:pt>
                <c:pt idx="101">
                  <c:v>-43.43489857501319</c:v>
                </c:pt>
                <c:pt idx="102">
                  <c:v>-44.1482767158749</c:v>
                </c:pt>
                <c:pt idx="103">
                  <c:v>-44.86161520814535</c:v>
                </c:pt>
                <c:pt idx="104">
                  <c:v>-45.57481773196901</c:v>
                </c:pt>
                <c:pt idx="105">
                  <c:v>-46.28779070939459</c:v>
                </c:pt>
                <c:pt idx="106">
                  <c:v>-47.0004432541492</c:v>
                </c:pt>
                <c:pt idx="107">
                  <c:v>-47.71268712131523</c:v>
                </c:pt>
                <c:pt idx="108">
                  <c:v>-48.42443665698902</c:v>
                </c:pt>
                <c:pt idx="109">
                  <c:v>-49.13560874798277</c:v>
                </c:pt>
                <c:pt idx="110">
                  <c:v>-49.84612277164204</c:v>
                </c:pt>
                <c:pt idx="111">
                  <c:v>-50.55590054584555</c:v>
                </c:pt>
                <c:pt idx="112">
                  <c:v>-51.26486627922002</c:v>
                </c:pt>
                <c:pt idx="113">
                  <c:v>-51.9729465216511</c:v>
                </c:pt>
                <c:pt idx="114">
                  <c:v>-52.68007011511563</c:v>
                </c:pt>
                <c:pt idx="115">
                  <c:v>-53.3861681448866</c:v>
                </c:pt>
                <c:pt idx="116">
                  <c:v>-54.09117389115427</c:v>
                </c:pt>
                <c:pt idx="117">
                  <c:v>-54.79502278109002</c:v>
                </c:pt>
                <c:pt idx="118">
                  <c:v>-55.49765234139304</c:v>
                </c:pt>
                <c:pt idx="119">
                  <c:v>-56.19900215134867</c:v>
                </c:pt>
              </c:numCache>
            </c:numRef>
          </c:yVal>
          <c:smooth val="1"/>
          <c:extLst xmlns:c16r2="http://schemas.microsoft.com/office/drawing/2015/06/chart">
            <c:ext xmlns:c16="http://schemas.microsoft.com/office/drawing/2014/chart" uri="{C3380CC4-5D6E-409C-BE32-E72D297353CC}">
              <c16:uniqueId val="{00000002-163C-4FB2-9A6D-375F01514A3B}"/>
            </c:ext>
          </c:extLst>
        </c:ser>
        <c:dLbls>
          <c:showLegendKey val="0"/>
          <c:showVal val="0"/>
          <c:showCatName val="0"/>
          <c:showSerName val="0"/>
          <c:showPercent val="0"/>
          <c:showBubbleSize val="0"/>
        </c:dLbls>
        <c:axId val="-982250416"/>
        <c:axId val="-982247872"/>
      </c:scatterChart>
      <c:valAx>
        <c:axId val="-982250416"/>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982247872"/>
        <c:crosses val="autoZero"/>
        <c:crossBetween val="midCat"/>
      </c:valAx>
      <c:valAx>
        <c:axId val="-982247872"/>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982250416"/>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0.0</c:v>
                </c:pt>
                <c:pt idx="2">
                  <c:v>0.0283297578152997</c:v>
                </c:pt>
                <c:pt idx="3">
                  <c:v>0.0556540339941421</c:v>
                </c:pt>
                <c:pt idx="4">
                  <c:v>0.0820486675776919</c:v>
                </c:pt>
                <c:pt idx="5">
                  <c:v>0.107581060310258</c:v>
                </c:pt>
                <c:pt idx="6">
                  <c:v>0.132305972406903</c:v>
                </c:pt>
                <c:pt idx="7">
                  <c:v>0.156268291685774</c:v>
                </c:pt>
                <c:pt idx="8">
                  <c:v>0.179505230542054</c:v>
                </c:pt>
                <c:pt idx="9">
                  <c:v>0.202048049745281</c:v>
                </c:pt>
                <c:pt idx="10">
                  <c:v>0.22392340821898</c:v>
                </c:pt>
                <c:pt idx="11">
                  <c:v>0.245154417346566</c:v>
                </c:pt>
                <c:pt idx="12">
                  <c:v>0.265761462310547</c:v>
                </c:pt>
                <c:pt idx="13">
                  <c:v>0.285762839647214</c:v>
                </c:pt>
                <c:pt idx="14">
                  <c:v>0.305173390210621</c:v>
                </c:pt>
                <c:pt idx="15">
                  <c:v>0.324064784163056</c:v>
                </c:pt>
                <c:pt idx="16">
                  <c:v>0.34245061982474</c:v>
                </c:pt>
                <c:pt idx="17">
                  <c:v>0.360343677060518</c:v>
                </c:pt>
                <c:pt idx="18">
                  <c:v>0.377756474418129</c:v>
                </c:pt>
                <c:pt idx="19">
                  <c:v>0.394701294422703</c:v>
                </c:pt>
                <c:pt idx="20">
                  <c:v>0.411190203460137</c:v>
                </c:pt>
                <c:pt idx="21">
                  <c:v>0.427235067390211</c:v>
                </c:pt>
                <c:pt idx="22">
                  <c:v>0.442847563156101</c:v>
                </c:pt>
                <c:pt idx="23">
                  <c:v>0.458039187159738</c:v>
                </c:pt>
                <c:pt idx="24">
                  <c:v>0.472821260796263</c:v>
                </c:pt>
                <c:pt idx="25">
                  <c:v>0.48720493375622</c:v>
                </c:pt>
                <c:pt idx="26">
                  <c:v>0.501201185569516</c:v>
                </c:pt>
                <c:pt idx="27">
                  <c:v>0.514820822652109</c:v>
                </c:pt>
                <c:pt idx="28">
                  <c:v>0.528074578017913</c:v>
                </c:pt>
                <c:pt idx="29">
                  <c:v>0.54097301044203</c:v>
                </c:pt>
                <c:pt idx="30">
                  <c:v>0.553526502703244</c:v>
                </c:pt>
                <c:pt idx="31">
                  <c:v>0.565745260285257</c:v>
                </c:pt>
                <c:pt idx="32">
                  <c:v>0.57763930965084</c:v>
                </c:pt>
                <c:pt idx="33">
                  <c:v>0.58921849636863</c:v>
                </c:pt>
                <c:pt idx="34">
                  <c:v>0.600492483245398</c:v>
                </c:pt>
                <c:pt idx="35">
                  <c:v>0.611470748505599</c:v>
                </c:pt>
                <c:pt idx="36">
                  <c:v>0.622162584293619</c:v>
                </c:pt>
                <c:pt idx="37">
                  <c:v>0.63257709529862</c:v>
                </c:pt>
                <c:pt idx="38">
                  <c:v>0.642723197810483</c:v>
                </c:pt>
                <c:pt idx="39">
                  <c:v>0.652609619032592</c:v>
                </c:pt>
                <c:pt idx="40">
                  <c:v>0.662244896722404</c:v>
                </c:pt>
                <c:pt idx="41">
                  <c:v>0.67163737940391</c:v>
                </c:pt>
                <c:pt idx="42">
                  <c:v>0.680795226651753</c:v>
                </c:pt>
                <c:pt idx="43">
                  <c:v>0.689726409755167</c:v>
                </c:pt>
                <c:pt idx="44">
                  <c:v>0.698438712635106</c:v>
                </c:pt>
                <c:pt idx="45">
                  <c:v>0.706939733105173</c:v>
                </c:pt>
                <c:pt idx="46">
                  <c:v>0.715236884305341</c:v>
                </c:pt>
                <c:pt idx="47">
                  <c:v>0.72333739645801</c:v>
                </c:pt>
                <c:pt idx="48">
                  <c:v>0.731248318783037</c:v>
                </c:pt>
                <c:pt idx="49">
                  <c:v>0.738976521629956</c:v>
                </c:pt>
                <c:pt idx="50">
                  <c:v>0.746528698791371</c:v>
                </c:pt>
                <c:pt idx="51">
                  <c:v>0.753911369962225</c:v>
                </c:pt>
                <c:pt idx="52">
                  <c:v>0.761130883318037</c:v>
                </c:pt>
                <c:pt idx="53">
                  <c:v>0.768193418257215</c:v>
                </c:pt>
                <c:pt idx="54">
                  <c:v>0.775104988220482</c:v>
                </c:pt>
                <c:pt idx="55">
                  <c:v>0.781871443545242</c:v>
                </c:pt>
                <c:pt idx="56">
                  <c:v>0.788498474519656</c:v>
                </c:pt>
                <c:pt idx="57">
                  <c:v>0.794991614353421</c:v>
                </c:pt>
                <c:pt idx="58">
                  <c:v>0.80135624230461</c:v>
                </c:pt>
                <c:pt idx="59">
                  <c:v>0.807597586757402</c:v>
                </c:pt>
                <c:pt idx="60">
                  <c:v>0.813720728402041</c:v>
                </c:pt>
                <c:pt idx="61">
                  <c:v>0.819730603380958</c:v>
                </c:pt>
                <c:pt idx="62">
                  <c:v>0.825632006439992</c:v>
                </c:pt>
                <c:pt idx="63">
                  <c:v>0.831429594121801</c:v>
                </c:pt>
                <c:pt idx="64">
                  <c:v>0.837127887888346</c:v>
                </c:pt>
                <c:pt idx="65">
                  <c:v>0.842731277305211</c:v>
                </c:pt>
                <c:pt idx="66">
                  <c:v>0.848244023134248</c:v>
                </c:pt>
                <c:pt idx="67">
                  <c:v>0.853670260453873</c:v>
                </c:pt>
                <c:pt idx="68">
                  <c:v>0.859014001710966</c:v>
                </c:pt>
                <c:pt idx="69">
                  <c:v>0.864279139779683</c:v>
                </c:pt>
                <c:pt idx="70">
                  <c:v>0.869469450947508</c:v>
                </c:pt>
                <c:pt idx="71">
                  <c:v>0.874588597871843</c:v>
                </c:pt>
                <c:pt idx="72">
                  <c:v>0.879640132537679</c:v>
                </c:pt>
                <c:pt idx="73">
                  <c:v>0.884627499077032</c:v>
                </c:pt>
                <c:pt idx="74">
                  <c:v>0.88955403662876</c:v>
                </c:pt>
                <c:pt idx="75">
                  <c:v>0.894422982121978</c:v>
                </c:pt>
                <c:pt idx="76">
                  <c:v>0.899237472990353</c:v>
                </c:pt>
                <c:pt idx="77">
                  <c:v>0.904000549855118</c:v>
                </c:pt>
                <c:pt idx="78">
                  <c:v>0.908715159164058</c:v>
                </c:pt>
                <c:pt idx="79">
                  <c:v>0.913384155748281</c:v>
                </c:pt>
                <c:pt idx="80">
                  <c:v>0.918010305350617</c:v>
                </c:pt>
                <c:pt idx="81">
                  <c:v>0.922596287107808</c:v>
                </c:pt>
                <c:pt idx="82">
                  <c:v>0.927144695942479</c:v>
                </c:pt>
                <c:pt idx="83">
                  <c:v>0.931658044944925</c:v>
                </c:pt>
                <c:pt idx="84">
                  <c:v>0.936138767652301</c:v>
                </c:pt>
                <c:pt idx="85">
                  <c:v>0.940589220352558</c:v>
                </c:pt>
                <c:pt idx="86">
                  <c:v>0.945011684218844</c:v>
                </c:pt>
                <c:pt idx="87">
                  <c:v>0.949408367525029</c:v>
                </c:pt>
                <c:pt idx="88">
                  <c:v>0.953781407697898</c:v>
                </c:pt>
                <c:pt idx="89">
                  <c:v>0.958132873387512</c:v>
                </c:pt>
                <c:pt idx="90">
                  <c:v>0.962464766426638</c:v>
                </c:pt>
                <c:pt idx="91">
                  <c:v>0.966779023817435</c:v>
                </c:pt>
                <c:pt idx="92">
                  <c:v>0.971077519606842</c:v>
                </c:pt>
                <c:pt idx="93">
                  <c:v>0.975362066707385</c:v>
                </c:pt>
                <c:pt idx="94">
                  <c:v>0.979634418754722</c:v>
                </c:pt>
                <c:pt idx="95">
                  <c:v>0.983896271775302</c:v>
                </c:pt>
                <c:pt idx="96">
                  <c:v>0.988149265967513</c:v>
                </c:pt>
                <c:pt idx="97">
                  <c:v>0.992394987312218</c:v>
                </c:pt>
                <c:pt idx="98">
                  <c:v>0.996634969206207</c:v>
                </c:pt>
                <c:pt idx="99">
                  <c:v>1.000870693998513</c:v>
                </c:pt>
                <c:pt idx="100">
                  <c:v>1.005103594566754</c:v>
                </c:pt>
                <c:pt idx="101">
                  <c:v>1.009335055758857</c:v>
                </c:pt>
                <c:pt idx="102">
                  <c:v>1.013566415853347</c:v>
                </c:pt>
                <c:pt idx="103">
                  <c:v>1.017798967961062</c:v>
                </c:pt>
                <c:pt idx="104">
                  <c:v>1.022033961381385</c:v>
                </c:pt>
                <c:pt idx="105">
                  <c:v>1.026272602935205</c:v>
                </c:pt>
                <c:pt idx="106">
                  <c:v>1.030516058241847</c:v>
                </c:pt>
                <c:pt idx="107">
                  <c:v>1.034765452964712</c:v>
                </c:pt>
                <c:pt idx="108">
                  <c:v>1.03902187404783</c:v>
                </c:pt>
                <c:pt idx="109">
                  <c:v>1.04328637086801</c:v>
                </c:pt>
                <c:pt idx="110">
                  <c:v>1.047559956410623</c:v>
                </c:pt>
                <c:pt idx="111">
                  <c:v>1.051843608343552</c:v>
                </c:pt>
                <c:pt idx="112">
                  <c:v>1.056138270122028</c:v>
                </c:pt>
                <c:pt idx="113">
                  <c:v>1.060444852034925</c:v>
                </c:pt>
                <c:pt idx="114">
                  <c:v>1.064764232212838</c:v>
                </c:pt>
                <c:pt idx="115">
                  <c:v>1.069097257621615</c:v>
                </c:pt>
                <c:pt idx="116">
                  <c:v>1.073444745017332</c:v>
                </c:pt>
                <c:pt idx="117">
                  <c:v>1.077807481872515</c:v>
                </c:pt>
                <c:pt idx="118">
                  <c:v>1.082186227293641</c:v>
                </c:pt>
                <c:pt idx="119">
                  <c:v>1.086581712881525</c:v>
                </c:pt>
              </c:numCache>
            </c:numRef>
          </c:yVal>
          <c:smooth val="1"/>
          <c:extLst xmlns:c16r2="http://schemas.microsoft.com/office/drawing/2015/06/chart">
            <c:ext xmlns:c16="http://schemas.microsoft.com/office/drawing/2014/chart" uri="{C3380CC4-5D6E-409C-BE32-E72D297353CC}">
              <c16:uniqueId val="{00000000-F061-400F-A210-F497D4BE5218}"/>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5.57764937787806</c:v>
                </c:pt>
                <c:pt idx="2">
                  <c:v>6.438113833877196</c:v>
                </c:pt>
                <c:pt idx="3">
                  <c:v>7.291389447306938</c:v>
                </c:pt>
                <c:pt idx="4">
                  <c:v>8.13664211476735</c:v>
                </c:pt>
                <c:pt idx="5">
                  <c:v>8.973117406735037</c:v>
                </c:pt>
                <c:pt idx="6">
                  <c:v>9.80013206760923</c:v>
                </c:pt>
                <c:pt idx="7">
                  <c:v>10.61706902552905</c:v>
                </c:pt>
                <c:pt idx="8">
                  <c:v>11.42337285120848</c:v>
                </c:pt>
                <c:pt idx="9">
                  <c:v>12.21854559043786</c:v>
                </c:pt>
                <c:pt idx="10">
                  <c:v>13.00214291891043</c:v>
                </c:pt>
                <c:pt idx="11">
                  <c:v>13.77377057751528</c:v>
                </c:pt>
                <c:pt idx="12">
                  <c:v>14.53308105548513</c:v>
                </c:pt>
                <c:pt idx="13">
                  <c:v>14.84250973308717</c:v>
                </c:pt>
                <c:pt idx="14">
                  <c:v>15.53101891585138</c:v>
                </c:pt>
                <c:pt idx="15">
                  <c:v>16.21197678834778</c:v>
                </c:pt>
                <c:pt idx="16">
                  <c:v>16.88405408011295</c:v>
                </c:pt>
                <c:pt idx="17">
                  <c:v>17.54659612923897</c:v>
                </c:pt>
                <c:pt idx="18">
                  <c:v>18.19909247088854</c:v>
                </c:pt>
                <c:pt idx="19">
                  <c:v>18.84114713793679</c:v>
                </c:pt>
                <c:pt idx="20">
                  <c:v>19.47245682740031</c:v>
                </c:pt>
                <c:pt idx="21">
                  <c:v>20.09279366944975</c:v>
                </c:pt>
                <c:pt idx="22">
                  <c:v>20.70199157960214</c:v>
                </c:pt>
                <c:pt idx="23">
                  <c:v>21.29993540610631</c:v>
                </c:pt>
                <c:pt idx="24">
                  <c:v>21.88655226299106</c:v>
                </c:pt>
                <c:pt idx="25">
                  <c:v>22.46180457229602</c:v>
                </c:pt>
                <c:pt idx="26">
                  <c:v>23.02492560899991</c:v>
                </c:pt>
                <c:pt idx="27">
                  <c:v>23.57660976929255</c:v>
                </c:pt>
                <c:pt idx="28">
                  <c:v>24.11690284942633</c:v>
                </c:pt>
                <c:pt idx="29">
                  <c:v>24.64586548195802</c:v>
                </c:pt>
                <c:pt idx="30">
                  <c:v>25.16357376062115</c:v>
                </c:pt>
                <c:pt idx="31">
                  <c:v>25.6701172086663</c:v>
                </c:pt>
                <c:pt idx="32">
                  <c:v>26.16559704107458</c:v>
                </c:pt>
                <c:pt idx="33">
                  <c:v>26.65012467274737</c:v>
                </c:pt>
                <c:pt idx="34">
                  <c:v>27.12382042561385</c:v>
                </c:pt>
                <c:pt idx="35">
                  <c:v>27.58681239996348</c:v>
                </c:pt>
                <c:pt idx="36">
                  <c:v>28.03923548077546</c:v>
                </c:pt>
                <c:pt idx="37">
                  <c:v>28.48123045688899</c:v>
                </c:pt>
                <c:pt idx="38">
                  <c:v>28.91294323513882</c:v>
                </c:pt>
                <c:pt idx="39">
                  <c:v>29.33452281242207</c:v>
                </c:pt>
                <c:pt idx="40">
                  <c:v>29.74612314094465</c:v>
                </c:pt>
                <c:pt idx="41">
                  <c:v>30.14790138346216</c:v>
                </c:pt>
                <c:pt idx="42">
                  <c:v>30.54001738185016</c:v>
                </c:pt>
                <c:pt idx="43">
                  <c:v>30.92263318083513</c:v>
                </c:pt>
                <c:pt idx="44">
                  <c:v>31.29591259272856</c:v>
                </c:pt>
                <c:pt idx="45">
                  <c:v>31.66002079906593</c:v>
                </c:pt>
                <c:pt idx="46">
                  <c:v>32.01512398534867</c:v>
                </c:pt>
                <c:pt idx="47">
                  <c:v>32.36138900595029</c:v>
                </c:pt>
                <c:pt idx="48">
                  <c:v>32.69898307662534</c:v>
                </c:pt>
                <c:pt idx="49">
                  <c:v>33.02807349202957</c:v>
                </c:pt>
                <c:pt idx="50">
                  <c:v>33.34882736649944</c:v>
                </c:pt>
                <c:pt idx="51">
                  <c:v>33.66141139645478</c:v>
                </c:pt>
                <c:pt idx="52">
                  <c:v>33.96599163983262</c:v>
                </c:pt>
                <c:pt idx="53">
                  <c:v>34.26273331899356</c:v>
                </c:pt>
                <c:pt idx="54">
                  <c:v>34.55180063801672</c:v>
                </c:pt>
                <c:pt idx="55">
                  <c:v>34.83335661634374</c:v>
                </c:pt>
                <c:pt idx="56">
                  <c:v>35.10756293718878</c:v>
                </c:pt>
                <c:pt idx="57">
                  <c:v>35.37457980968737</c:v>
                </c:pt>
                <c:pt idx="58">
                  <c:v>35.6345658441267</c:v>
                </c:pt>
                <c:pt idx="59">
                  <c:v>35.88767793926756</c:v>
                </c:pt>
                <c:pt idx="60">
                  <c:v>36.13407118084778</c:v>
                </c:pt>
                <c:pt idx="61">
                  <c:v>36.37389875071224</c:v>
                </c:pt>
                <c:pt idx="62">
                  <c:v>36.60731184578344</c:v>
                </c:pt>
                <c:pt idx="63">
                  <c:v>36.83445960627978</c:v>
                </c:pt>
                <c:pt idx="64">
                  <c:v>37.05548905227324</c:v>
                </c:pt>
                <c:pt idx="65">
                  <c:v>37.27054502869542</c:v>
                </c:pt>
                <c:pt idx="66">
                  <c:v>37.47977015747547</c:v>
                </c:pt>
                <c:pt idx="67">
                  <c:v>37.68330479668093</c:v>
                </c:pt>
                <c:pt idx="68">
                  <c:v>37.88128700626511</c:v>
                </c:pt>
                <c:pt idx="69">
                  <c:v>38.07385251983997</c:v>
                </c:pt>
                <c:pt idx="70">
                  <c:v>38.2611347219412</c:v>
                </c:pt>
                <c:pt idx="71">
                  <c:v>38.44326463061302</c:v>
                </c:pt>
                <c:pt idx="72">
                  <c:v>38.62037088487416</c:v>
                </c:pt>
                <c:pt idx="73">
                  <c:v>38.79257973650746</c:v>
                </c:pt>
                <c:pt idx="74">
                  <c:v>38.96001504622928</c:v>
                </c:pt>
                <c:pt idx="75">
                  <c:v>39.12279828336832</c:v>
                </c:pt>
                <c:pt idx="76">
                  <c:v>39.28104852962424</c:v>
                </c:pt>
                <c:pt idx="77">
                  <c:v>39.43488248546021</c:v>
                </c:pt>
                <c:pt idx="78">
                  <c:v>39.58441448002177</c:v>
                </c:pt>
                <c:pt idx="79">
                  <c:v>39.72975648349948</c:v>
                </c:pt>
                <c:pt idx="80">
                  <c:v>39.87101812225391</c:v>
                </c:pt>
                <c:pt idx="81">
                  <c:v>40.00830669605857</c:v>
                </c:pt>
                <c:pt idx="82">
                  <c:v>40.14172719759915</c:v>
                </c:pt>
                <c:pt idx="83">
                  <c:v>40.27138233380482</c:v>
                </c:pt>
                <c:pt idx="84">
                  <c:v>40.39737254906977</c:v>
                </c:pt>
                <c:pt idx="85">
                  <c:v>40.51979604980115</c:v>
                </c:pt>
                <c:pt idx="86">
                  <c:v>40.63874883063035</c:v>
                </c:pt>
                <c:pt idx="87">
                  <c:v>40.75432470183019</c:v>
                </c:pt>
                <c:pt idx="88">
                  <c:v>40.86661531769678</c:v>
                </c:pt>
                <c:pt idx="89">
                  <c:v>40.97571020624455</c:v>
                </c:pt>
                <c:pt idx="90">
                  <c:v>41.08169679946104</c:v>
                </c:pt>
                <c:pt idx="91">
                  <c:v>41.18466046466579</c:v>
                </c:pt>
                <c:pt idx="92">
                  <c:v>41.28468453618152</c:v>
                </c:pt>
                <c:pt idx="93">
                  <c:v>41.38185034785693</c:v>
                </c:pt>
                <c:pt idx="94">
                  <c:v>41.47623726595775</c:v>
                </c:pt>
                <c:pt idx="95">
                  <c:v>41.56792272241218</c:v>
                </c:pt>
                <c:pt idx="96">
                  <c:v>41.6569822484038</c:v>
                </c:pt>
                <c:pt idx="97">
                  <c:v>41.74348950829597</c:v>
                </c:pt>
                <c:pt idx="98">
                  <c:v>41.82751633350217</c:v>
                </c:pt>
                <c:pt idx="99">
                  <c:v>41.90913275670245</c:v>
                </c:pt>
                <c:pt idx="100">
                  <c:v>41.98840704597278</c:v>
                </c:pt>
                <c:pt idx="101">
                  <c:v>42.06540573903093</c:v>
                </c:pt>
                <c:pt idx="102">
                  <c:v>42.14019367702385</c:v>
                </c:pt>
                <c:pt idx="103">
                  <c:v>42.21283403898796</c:v>
                </c:pt>
                <c:pt idx="104">
                  <c:v>42.283388375317</c:v>
                </c:pt>
                <c:pt idx="105">
                  <c:v>42.3519166416</c:v>
                </c:pt>
                <c:pt idx="106">
                  <c:v>42.41847723209976</c:v>
                </c:pt>
                <c:pt idx="107">
                  <c:v>42.483127012765</c:v>
                </c:pt>
                <c:pt idx="108">
                  <c:v>42.5459213544065</c:v>
                </c:pt>
                <c:pt idx="109">
                  <c:v>42.60691416502541</c:v>
                </c:pt>
                <c:pt idx="110">
                  <c:v>42.66615792239881</c:v>
                </c:pt>
                <c:pt idx="111">
                  <c:v>42.72370370562021</c:v>
                </c:pt>
                <c:pt idx="112">
                  <c:v>42.77960122693366</c:v>
                </c:pt>
                <c:pt idx="113">
                  <c:v>42.833898862796</c:v>
                </c:pt>
                <c:pt idx="114">
                  <c:v>42.88664368452901</c:v>
                </c:pt>
                <c:pt idx="115">
                  <c:v>42.93788148869114</c:v>
                </c:pt>
                <c:pt idx="116">
                  <c:v>42.98765682701578</c:v>
                </c:pt>
                <c:pt idx="117">
                  <c:v>43.03601303569121</c:v>
                </c:pt>
                <c:pt idx="118">
                  <c:v>43.08299226445524</c:v>
                </c:pt>
                <c:pt idx="119">
                  <c:v>43.128635505061</c:v>
                </c:pt>
              </c:numCache>
            </c:numRef>
          </c:yVal>
          <c:smooth val="1"/>
          <c:extLst xmlns:c16r2="http://schemas.microsoft.com/office/drawing/2015/06/chart">
            <c:ext xmlns:c16="http://schemas.microsoft.com/office/drawing/2014/chart" uri="{C3380CC4-5D6E-409C-BE32-E72D297353CC}">
              <c16:uniqueId val="{00000001-F061-400F-A210-F497D4BE5218}"/>
            </c:ext>
          </c:extLst>
        </c:ser>
        <c:dLbls>
          <c:showLegendKey val="0"/>
          <c:showVal val="0"/>
          <c:showCatName val="0"/>
          <c:showSerName val="0"/>
          <c:showPercent val="0"/>
          <c:showBubbleSize val="0"/>
        </c:dLbls>
        <c:axId val="-983900448"/>
        <c:axId val="-1694647072"/>
      </c:scatterChart>
      <c:valAx>
        <c:axId val="-983900448"/>
        <c:scaling>
          <c:orientation val="minMax"/>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1694647072"/>
        <c:crosses val="autoZero"/>
        <c:crossBetween val="midCat"/>
        <c:majorUnit val="2.0"/>
      </c:valAx>
      <c:valAx>
        <c:axId val="-1694647072"/>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98390044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dicted Population Census</a:t>
            </a:r>
          </a:p>
        </c:rich>
      </c:tx>
      <c:overlay val="0"/>
    </c:title>
    <c:autoTitleDeleted val="0"/>
    <c:plotArea>
      <c:layout>
        <c:manualLayout>
          <c:layoutTarget val="inner"/>
          <c:xMode val="edge"/>
          <c:yMode val="edge"/>
          <c:x val="0.262920387681649"/>
          <c:y val="0.152763819095477"/>
          <c:w val="0.412674491781121"/>
          <c:h val="0.685270974294042"/>
        </c:manualLayout>
      </c:layout>
      <c:scatterChart>
        <c:scatterStyle val="smoothMarker"/>
        <c:varyColors val="0"/>
        <c:ser>
          <c:idx val="0"/>
          <c:order val="0"/>
          <c:tx>
            <c:strRef>
              <c:f>'Compartmental Model'!$BC$9</c:f>
              <c:strCache>
                <c:ptCount val="1"/>
                <c:pt idx="0">
                  <c:v>Chronic pain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C$23:$BC$142</c:f>
              <c:numCache>
                <c:formatCode>_(* #,##0_);_(* \(#,##0\);_(* "-"??_);_(@_)</c:formatCode>
                <c:ptCount val="120"/>
                <c:pt idx="0">
                  <c:v>983455.566691018</c:v>
                </c:pt>
                <c:pt idx="1">
                  <c:v>982469.3128527024</c:v>
                </c:pt>
                <c:pt idx="2">
                  <c:v>981402.853787122</c:v>
                </c:pt>
                <c:pt idx="3">
                  <c:v>980269.1518726474</c:v>
                </c:pt>
                <c:pt idx="4">
                  <c:v>979078.9287587672</c:v>
                </c:pt>
                <c:pt idx="5">
                  <c:v>977840.5954482578</c:v>
                </c:pt>
                <c:pt idx="6">
                  <c:v>976560.777585996</c:v>
                </c:pt>
                <c:pt idx="7">
                  <c:v>975244.7239633303</c:v>
                </c:pt>
                <c:pt idx="8">
                  <c:v>973896.6222425981</c:v>
                </c:pt>
                <c:pt idx="9">
                  <c:v>972519.8427944801</c:v>
                </c:pt>
                <c:pt idx="10">
                  <c:v>971117.1268542674</c:v>
                </c:pt>
                <c:pt idx="11">
                  <c:v>969690.731562986</c:v>
                </c:pt>
                <c:pt idx="12">
                  <c:v>968242.541637648</c:v>
                </c:pt>
                <c:pt idx="13">
                  <c:v>966774.1552266076</c:v>
                </c:pt>
                <c:pt idx="14">
                  <c:v>965319.399845001</c:v>
                </c:pt>
                <c:pt idx="15">
                  <c:v>963889.6687688617</c:v>
                </c:pt>
                <c:pt idx="16">
                  <c:v>962491.6244707853</c:v>
                </c:pt>
                <c:pt idx="17">
                  <c:v>961129.7293542639</c:v>
                </c:pt>
                <c:pt idx="18">
                  <c:v>959806.7938993493</c:v>
                </c:pt>
                <c:pt idx="19">
                  <c:v>958524.392361486</c:v>
                </c:pt>
                <c:pt idx="20">
                  <c:v>957283.1816690227</c:v>
                </c:pt>
                <c:pt idx="21">
                  <c:v>956083.145558548</c:v>
                </c:pt>
                <c:pt idx="22">
                  <c:v>954923.780993227</c:v>
                </c:pt>
                <c:pt idx="23">
                  <c:v>953804.240060108</c:v>
                </c:pt>
                <c:pt idx="24">
                  <c:v>952723.4375590871</c:v>
                </c:pt>
                <c:pt idx="25">
                  <c:v>951680.1321845255</c:v>
                </c:pt>
                <c:pt idx="26">
                  <c:v>950672.9874095067</c:v>
                </c:pt>
                <c:pt idx="27">
                  <c:v>949700.6729632089</c:v>
                </c:pt>
                <c:pt idx="28">
                  <c:v>948761.8579838294</c:v>
                </c:pt>
                <c:pt idx="29">
                  <c:v>947855.226674051</c:v>
                </c:pt>
                <c:pt idx="30">
                  <c:v>946979.4917387661</c:v>
                </c:pt>
                <c:pt idx="31">
                  <c:v>946133.4036134605</c:v>
                </c:pt>
                <c:pt idx="32">
                  <c:v>945315.7565049946</c:v>
                </c:pt>
                <c:pt idx="33">
                  <c:v>944525.392047986</c:v>
                </c:pt>
                <c:pt idx="34">
                  <c:v>943761.2011926386</c:v>
                </c:pt>
                <c:pt idx="35">
                  <c:v>943022.1247950102</c:v>
                </c:pt>
                <c:pt idx="36">
                  <c:v>942307.1532689552</c:v>
                </c:pt>
                <c:pt idx="37">
                  <c:v>941615.3255727841</c:v>
                </c:pt>
                <c:pt idx="38">
                  <c:v>940945.7277373252</c:v>
                </c:pt>
                <c:pt idx="39">
                  <c:v>940297.4910910126</c:v>
                </c:pt>
                <c:pt idx="40">
                  <c:v>939669.7903958507</c:v>
                </c:pt>
                <c:pt idx="41">
                  <c:v>939061.8418105044</c:v>
                </c:pt>
                <c:pt idx="42">
                  <c:v>938472.9008005611</c:v>
                </c:pt>
                <c:pt idx="43">
                  <c:v>937902.2600508177</c:v>
                </c:pt>
                <c:pt idx="44">
                  <c:v>937349.2474141441</c:v>
                </c:pt>
                <c:pt idx="45">
                  <c:v>936813.223920981</c:v>
                </c:pt>
                <c:pt idx="46">
                  <c:v>936293.5818654884</c:v>
                </c:pt>
                <c:pt idx="47">
                  <c:v>935789.7429784163</c:v>
                </c:pt>
                <c:pt idx="48">
                  <c:v>935301.1566923528</c:v>
                </c:pt>
                <c:pt idx="49">
                  <c:v>934827.2985017003</c:v>
                </c:pt>
                <c:pt idx="50">
                  <c:v>934367.6684174444</c:v>
                </c:pt>
                <c:pt idx="51">
                  <c:v>933921.78951501</c:v>
                </c:pt>
                <c:pt idx="52">
                  <c:v>933489.2065724123</c:v>
                </c:pt>
                <c:pt idx="53">
                  <c:v>933069.484795209</c:v>
                </c:pt>
                <c:pt idx="54">
                  <c:v>932662.2086240954</c:v>
                </c:pt>
                <c:pt idx="55">
                  <c:v>932266.9806206761</c:v>
                </c:pt>
                <c:pt idx="56">
                  <c:v>931883.4204269504</c:v>
                </c:pt>
                <c:pt idx="57">
                  <c:v>931511.1637939964</c:v>
                </c:pt>
                <c:pt idx="58">
                  <c:v>931149.861675466</c:v>
                </c:pt>
                <c:pt idx="59">
                  <c:v>930799.1793815913</c:v>
                </c:pt>
                <c:pt idx="60">
                  <c:v>930458.7957896333</c:v>
                </c:pt>
                <c:pt idx="61">
                  <c:v>930128.40260687</c:v>
                </c:pt>
                <c:pt idx="62">
                  <c:v>929807.7036824474</c:v>
                </c:pt>
                <c:pt idx="63">
                  <c:v>929496.4143646343</c:v>
                </c:pt>
                <c:pt idx="64">
                  <c:v>929194.2609002372</c:v>
                </c:pt>
                <c:pt idx="65">
                  <c:v>928900.9798731478</c:v>
                </c:pt>
                <c:pt idx="66">
                  <c:v>928616.3176791983</c:v>
                </c:pt>
                <c:pt idx="67">
                  <c:v>928340.0300347073</c:v>
                </c:pt>
                <c:pt idx="68">
                  <c:v>928071.8815162736</c:v>
                </c:pt>
                <c:pt idx="69">
                  <c:v>927811.6451295589</c:v>
                </c:pt>
                <c:pt idx="70">
                  <c:v>927559.1019049743</c:v>
                </c:pt>
                <c:pt idx="71">
                  <c:v>927314.0405183239</c:v>
                </c:pt>
                <c:pt idx="72">
                  <c:v>927076.2569346242</c:v>
                </c:pt>
                <c:pt idx="73">
                  <c:v>926845.5540734321</c:v>
                </c:pt>
                <c:pt idx="74">
                  <c:v>926621.7414941651</c:v>
                </c:pt>
                <c:pt idx="75">
                  <c:v>926404.6350999882</c:v>
                </c:pt>
                <c:pt idx="76">
                  <c:v>926194.0568589634</c:v>
                </c:pt>
                <c:pt idx="77">
                  <c:v>925989.8345412619</c:v>
                </c:pt>
                <c:pt idx="78">
                  <c:v>925791.8014713175</c:v>
                </c:pt>
                <c:pt idx="79">
                  <c:v>925599.7962938858</c:v>
                </c:pt>
                <c:pt idx="80">
                  <c:v>925413.6627530787</c:v>
                </c:pt>
                <c:pt idx="81">
                  <c:v>925233.2494834693</c:v>
                </c:pt>
                <c:pt idx="82">
                  <c:v>925058.4098124707</c:v>
                </c:pt>
                <c:pt idx="83">
                  <c:v>924889.0015732303</c:v>
                </c:pt>
                <c:pt idx="84">
                  <c:v>924724.8869273501</c:v>
                </c:pt>
                <c:pt idx="85">
                  <c:v>924565.9321967801</c:v>
                </c:pt>
                <c:pt idx="86">
                  <c:v>924412.007704303</c:v>
                </c:pt>
                <c:pt idx="87">
                  <c:v>924262.9876220456</c:v>
                </c:pt>
                <c:pt idx="88">
                  <c:v>924118.7498275175</c:v>
                </c:pt>
                <c:pt idx="89">
                  <c:v>923979.1757666963</c:v>
                </c:pt>
                <c:pt idx="90">
                  <c:v>923844.1503237264</c:v>
                </c:pt>
                <c:pt idx="91">
                  <c:v>923713.561696823</c:v>
                </c:pt>
                <c:pt idx="92">
                  <c:v>923587.3012799961</c:v>
                </c:pt>
                <c:pt idx="93">
                  <c:v>923465.2635502713</c:v>
                </c:pt>
                <c:pt idx="94">
                  <c:v>923347.3459600374</c:v>
                </c:pt>
                <c:pt idx="95">
                  <c:v>923233.448834259</c:v>
                </c:pt>
                <c:pt idx="96">
                  <c:v>923123.4752722589</c:v>
                </c:pt>
                <c:pt idx="97">
                  <c:v>923017.3310538</c:v>
                </c:pt>
                <c:pt idx="98">
                  <c:v>922914.9245492289</c:v>
                </c:pt>
                <c:pt idx="99">
                  <c:v>922816.166633476</c:v>
                </c:pt>
                <c:pt idx="100">
                  <c:v>922720.9706036441</c:v>
                </c:pt>
                <c:pt idx="101">
                  <c:v>922629.2521000633</c:v>
                </c:pt>
                <c:pt idx="102">
                  <c:v>922540.9290305711</c:v>
                </c:pt>
                <c:pt idx="103">
                  <c:v>922455.921497854</c:v>
                </c:pt>
                <c:pt idx="104">
                  <c:v>922374.1517297264</c:v>
                </c:pt>
                <c:pt idx="105">
                  <c:v>922295.5440121498</c:v>
                </c:pt>
                <c:pt idx="106">
                  <c:v>922220.0246248816</c:v>
                </c:pt>
                <c:pt idx="107">
                  <c:v>922147.5217796087</c:v>
                </c:pt>
                <c:pt idx="108">
                  <c:v>922077.9655604485</c:v>
                </c:pt>
                <c:pt idx="109">
                  <c:v>922011.287866699</c:v>
                </c:pt>
                <c:pt idx="110">
                  <c:v>921947.422357732</c:v>
                </c:pt>
                <c:pt idx="111">
                  <c:v>921886.304399917</c:v>
                </c:pt>
                <c:pt idx="112">
                  <c:v>921827.8710155056</c:v>
                </c:pt>
                <c:pt idx="113">
                  <c:v>921772.060833344</c:v>
                </c:pt>
                <c:pt idx="114">
                  <c:v>921718.8140413773</c:v>
                </c:pt>
                <c:pt idx="115">
                  <c:v>921668.0723408263</c:v>
                </c:pt>
                <c:pt idx="116">
                  <c:v>921619.7789019911</c:v>
                </c:pt>
                <c:pt idx="117">
                  <c:v>921573.8783215721</c:v>
                </c:pt>
                <c:pt idx="118">
                  <c:v>921530.316581496</c:v>
                </c:pt>
                <c:pt idx="119">
                  <c:v>921489.0410091322</c:v>
                </c:pt>
              </c:numCache>
            </c:numRef>
          </c:yVal>
          <c:smooth val="1"/>
          <c:extLst xmlns:c16r2="http://schemas.microsoft.com/office/drawing/2015/06/chart">
            <c:ext xmlns:c16="http://schemas.microsoft.com/office/drawing/2014/chart" uri="{C3380CC4-5D6E-409C-BE32-E72D297353CC}">
              <c16:uniqueId val="{00000000-4314-4D10-A699-76EBE2883515}"/>
            </c:ext>
          </c:extLst>
        </c:ser>
        <c:ser>
          <c:idx val="1"/>
          <c:order val="1"/>
          <c:tx>
            <c:strRef>
              <c:f>'Compartmental Model'!$BJ$9</c:f>
              <c:strCache>
                <c:ptCount val="1"/>
                <c:pt idx="0">
                  <c:v>Pain-free SOUD with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J$23:$BJ$142</c:f>
              <c:numCache>
                <c:formatCode>_(* #,##0_);_(* \(#,##0\);_(* "-"??_);_(@_)</c:formatCode>
                <c:ptCount val="120"/>
                <c:pt idx="0">
                  <c:v>529552.9974490089</c:v>
                </c:pt>
                <c:pt idx="1">
                  <c:v>530055.0694524405</c:v>
                </c:pt>
                <c:pt idx="2">
                  <c:v>530475.5148332375</c:v>
                </c:pt>
                <c:pt idx="3">
                  <c:v>530821.2050167322</c:v>
                </c:pt>
                <c:pt idx="4">
                  <c:v>531096.4645863852</c:v>
                </c:pt>
                <c:pt idx="5">
                  <c:v>531305.002062416</c:v>
                </c:pt>
                <c:pt idx="6">
                  <c:v>531450.048926801</c:v>
                </c:pt>
                <c:pt idx="7">
                  <c:v>531534.461507343</c:v>
                </c:pt>
                <c:pt idx="8">
                  <c:v>531560.7995081781</c:v>
                </c:pt>
                <c:pt idx="9">
                  <c:v>531531.3865235057</c:v>
                </c:pt>
                <c:pt idx="10">
                  <c:v>531448.356651203</c:v>
                </c:pt>
                <c:pt idx="11">
                  <c:v>531313.6903935069</c:v>
                </c:pt>
                <c:pt idx="12">
                  <c:v>531129.2423089778</c:v>
                </c:pt>
                <c:pt idx="13">
                  <c:v>530896.762319249</c:v>
                </c:pt>
                <c:pt idx="14">
                  <c:v>530650.3169432041</c:v>
                </c:pt>
                <c:pt idx="15">
                  <c:v>530401.7896884269</c:v>
                </c:pt>
                <c:pt idx="16">
                  <c:v>530158.4392597276</c:v>
                </c:pt>
                <c:pt idx="17">
                  <c:v>529925.3857581342</c:v>
                </c:pt>
                <c:pt idx="18">
                  <c:v>529706.1312208174</c:v>
                </c:pt>
                <c:pt idx="19">
                  <c:v>529502.955471641</c:v>
                </c:pt>
                <c:pt idx="20">
                  <c:v>529317.2209427303</c:v>
                </c:pt>
                <c:pt idx="21">
                  <c:v>529149.6070242611</c:v>
                </c:pt>
                <c:pt idx="22">
                  <c:v>529000.289868351</c:v>
                </c:pt>
                <c:pt idx="23">
                  <c:v>528869.0800005713</c:v>
                </c:pt>
                <c:pt idx="24">
                  <c:v>528755.5273198033</c:v>
                </c:pt>
                <c:pt idx="25">
                  <c:v>528659.0009151633</c:v>
                </c:pt>
                <c:pt idx="26">
                  <c:v>528578.7494580327</c:v>
                </c:pt>
                <c:pt idx="27">
                  <c:v>528514.0035791763</c:v>
                </c:pt>
                <c:pt idx="28">
                  <c:v>528463.969233431</c:v>
                </c:pt>
                <c:pt idx="29">
                  <c:v>528427.8441034773</c:v>
                </c:pt>
                <c:pt idx="30">
                  <c:v>528404.831987286</c:v>
                </c:pt>
                <c:pt idx="31">
                  <c:v>528394.1530713941</c:v>
                </c:pt>
                <c:pt idx="32">
                  <c:v>528395.0510612494</c:v>
                </c:pt>
                <c:pt idx="33">
                  <c:v>528406.7979362633</c:v>
                </c:pt>
                <c:pt idx="34">
                  <c:v>528428.6969207015</c:v>
                </c:pt>
                <c:pt idx="35">
                  <c:v>528460.0841246839</c:v>
                </c:pt>
                <c:pt idx="36">
                  <c:v>528500.3292037054</c:v>
                </c:pt>
                <c:pt idx="37">
                  <c:v>528548.835303135</c:v>
                </c:pt>
                <c:pt idx="38">
                  <c:v>528605.038490938</c:v>
                </c:pt>
                <c:pt idx="39">
                  <c:v>528668.406832942</c:v>
                </c:pt>
                <c:pt idx="40">
                  <c:v>528738.439327283</c:v>
                </c:pt>
                <c:pt idx="41">
                  <c:v>528814.6646116305</c:v>
                </c:pt>
                <c:pt idx="42">
                  <c:v>528896.639566418</c:v>
                </c:pt>
                <c:pt idx="43">
                  <c:v>528983.9478714818</c:v>
                </c:pt>
                <c:pt idx="44">
                  <c:v>529076.1985534558</c:v>
                </c:pt>
                <c:pt idx="45">
                  <c:v>529173.0245507631</c:v>
                </c:pt>
                <c:pt idx="46">
                  <c:v>529274.081315089</c:v>
                </c:pt>
                <c:pt idx="47">
                  <c:v>529379.0454622077</c:v>
                </c:pt>
                <c:pt idx="48">
                  <c:v>529487.6134804895</c:v>
                </c:pt>
                <c:pt idx="49">
                  <c:v>529599.5005020761</c:v>
                </c:pt>
                <c:pt idx="50">
                  <c:v>529714.4391391512</c:v>
                </c:pt>
                <c:pt idx="51">
                  <c:v>529832.1783859592</c:v>
                </c:pt>
                <c:pt idx="52">
                  <c:v>529952.4825858336</c:v>
                </c:pt>
                <c:pt idx="53">
                  <c:v>530075.1304618425</c:v>
                </c:pt>
                <c:pt idx="54">
                  <c:v>530199.9142086133</c:v>
                </c:pt>
                <c:pt idx="55">
                  <c:v>530326.638642649</c:v>
                </c:pt>
                <c:pt idx="56">
                  <c:v>530455.120408204</c:v>
                </c:pt>
                <c:pt idx="57">
                  <c:v>530585.1872356689</c:v>
                </c:pt>
                <c:pt idx="58">
                  <c:v>530716.6772493784</c:v>
                </c:pt>
                <c:pt idx="59">
                  <c:v>530849.438321802</c:v>
                </c:pt>
                <c:pt idx="60">
                  <c:v>530983.3274711037</c:v>
                </c:pt>
                <c:pt idx="61">
                  <c:v>531118.2102992913</c:v>
                </c:pt>
                <c:pt idx="62">
                  <c:v>531253.9604681201</c:v>
                </c:pt>
                <c:pt idx="63">
                  <c:v>531390.4592102232</c:v>
                </c:pt>
                <c:pt idx="64">
                  <c:v>531527.5948729939</c:v>
                </c:pt>
                <c:pt idx="65">
                  <c:v>531665.2624929205</c:v>
                </c:pt>
                <c:pt idx="66">
                  <c:v>531803.3633982136</c:v>
                </c:pt>
                <c:pt idx="67">
                  <c:v>531941.8048377276</c:v>
                </c:pt>
                <c:pt idx="68">
                  <c:v>532080.499634281</c:v>
                </c:pt>
                <c:pt idx="69">
                  <c:v>532219.365860642</c:v>
                </c:pt>
                <c:pt idx="70">
                  <c:v>532358.326536552</c:v>
                </c:pt>
                <c:pt idx="71">
                  <c:v>532497.309345294</c:v>
                </c:pt>
                <c:pt idx="72">
                  <c:v>532636.2463683869</c:v>
                </c:pt>
                <c:pt idx="73">
                  <c:v>532775.073837145</c:v>
                </c:pt>
                <c:pt idx="74">
                  <c:v>532913.7318998782</c:v>
                </c:pt>
                <c:pt idx="75">
                  <c:v>533052.1644036493</c:v>
                </c:pt>
                <c:pt idx="76">
                  <c:v>533190.3186895444</c:v>
                </c:pt>
                <c:pt idx="77">
                  <c:v>533328.145400523</c:v>
                </c:pt>
                <c:pt idx="78">
                  <c:v>533465.5983009669</c:v>
                </c:pt>
                <c:pt idx="79">
                  <c:v>533602.6341071166</c:v>
                </c:pt>
                <c:pt idx="80">
                  <c:v>533739.2123276401</c:v>
                </c:pt>
                <c:pt idx="81">
                  <c:v>533875.2951136564</c:v>
                </c:pt>
                <c:pt idx="82">
                  <c:v>534010.847117568</c:v>
                </c:pt>
                <c:pt idx="83">
                  <c:v>534145.8353600672</c:v>
                </c:pt>
                <c:pt idx="84">
                  <c:v>534280.2291048563</c:v>
                </c:pt>
                <c:pt idx="85">
                  <c:v>534413.9997404823</c:v>
                </c:pt>
                <c:pt idx="86">
                  <c:v>534547.1206688633</c:v>
                </c:pt>
                <c:pt idx="87">
                  <c:v>534679.5672000517</c:v>
                </c:pt>
                <c:pt idx="88">
                  <c:v>534811.316452858</c:v>
                </c:pt>
                <c:pt idx="89">
                  <c:v>534942.3472609174</c:v>
                </c:pt>
                <c:pt idx="90">
                  <c:v>535072.6400838852</c:v>
                </c:pt>
                <c:pt idx="91">
                  <c:v>535202.176923425</c:v>
                </c:pt>
                <c:pt idx="92">
                  <c:v>535330.9412436905</c:v>
                </c:pt>
                <c:pt idx="93">
                  <c:v>535458.9178960291</c:v>
                </c:pt>
                <c:pt idx="94">
                  <c:v>535586.0930476373</c:v>
                </c:pt>
                <c:pt idx="95">
                  <c:v>535712.4541139456</c:v>
                </c:pt>
                <c:pt idx="96">
                  <c:v>535837.9896944873</c:v>
                </c:pt>
                <c:pt idx="97">
                  <c:v>535962.6895120611</c:v>
                </c:pt>
                <c:pt idx="98">
                  <c:v>536086.544355</c:v>
                </c:pt>
                <c:pt idx="99">
                  <c:v>536209.5460223144</c:v>
                </c:pt>
                <c:pt idx="100">
                  <c:v>536331.6872716363</c:v>
                </c:pt>
                <c:pt idx="101">
                  <c:v>536452.961769711</c:v>
                </c:pt>
                <c:pt idx="102">
                  <c:v>536573.364045349</c:v>
                </c:pt>
                <c:pt idx="103">
                  <c:v>536692.889444679</c:v>
                </c:pt>
                <c:pt idx="104">
                  <c:v>536811.5340885883</c:v>
                </c:pt>
                <c:pt idx="105">
                  <c:v>536929.2948322083</c:v>
                </c:pt>
                <c:pt idx="106">
                  <c:v>537046.1692263631</c:v>
                </c:pt>
                <c:pt idx="107">
                  <c:v>537162.1554808516</c:v>
                </c:pt>
                <c:pt idx="108">
                  <c:v>537277.2524294816</c:v>
                </c:pt>
                <c:pt idx="109">
                  <c:v>537391.4594967531</c:v>
                </c:pt>
                <c:pt idx="110">
                  <c:v>537504.7766661126</c:v>
                </c:pt>
                <c:pt idx="111">
                  <c:v>537617.2044496931</c:v>
                </c:pt>
                <c:pt idx="112">
                  <c:v>537728.7438594775</c:v>
                </c:pt>
                <c:pt idx="113">
                  <c:v>537839.3963797663</c:v>
                </c:pt>
                <c:pt idx="114">
                  <c:v>537949.1639409711</c:v>
                </c:pt>
                <c:pt idx="115">
                  <c:v>538058.048894574</c:v>
                </c:pt>
                <c:pt idx="116">
                  <c:v>538166.0539892618</c:v>
                </c:pt>
                <c:pt idx="117">
                  <c:v>538273.1823481416</c:v>
                </c:pt>
                <c:pt idx="118">
                  <c:v>538379.4374470196</c:v>
                </c:pt>
                <c:pt idx="119">
                  <c:v>538484.823093631</c:v>
                </c:pt>
              </c:numCache>
            </c:numRef>
          </c:yVal>
          <c:smooth val="1"/>
          <c:extLst xmlns:c16r2="http://schemas.microsoft.com/office/drawing/2015/06/chart">
            <c:ext xmlns:c16="http://schemas.microsoft.com/office/drawing/2014/chart" uri="{C3380CC4-5D6E-409C-BE32-E72D297353CC}">
              <c16:uniqueId val="{00000001-4314-4D10-A699-76EBE2883515}"/>
            </c:ext>
          </c:extLst>
        </c:ser>
        <c:ser>
          <c:idx val="2"/>
          <c:order val="2"/>
          <c:tx>
            <c:strRef>
              <c:f>'Compartmental Model'!$BQ$9</c:f>
              <c:strCache>
                <c:ptCount val="1"/>
                <c:pt idx="0">
                  <c:v>SOUD without Rx</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BQ$23:$BQ$142</c:f>
              <c:numCache>
                <c:formatCode>_-* #,##0_-;\-* #,##0_-;_-* "-"??_-;_-@_-</c:formatCode>
                <c:ptCount val="120"/>
                <c:pt idx="0">
                  <c:v>271737.2854498513</c:v>
                </c:pt>
                <c:pt idx="1">
                  <c:v>270671.0350049302</c:v>
                </c:pt>
                <c:pt idx="2">
                  <c:v>269608.968343657</c:v>
                </c:pt>
                <c:pt idx="3">
                  <c:v>268551.0690495826</c:v>
                </c:pt>
                <c:pt idx="4">
                  <c:v>267497.3207706738</c:v>
                </c:pt>
                <c:pt idx="5">
                  <c:v>266447.7072190601</c:v>
                </c:pt>
                <c:pt idx="6">
                  <c:v>265402.2121707815</c:v>
                </c:pt>
                <c:pt idx="7">
                  <c:v>264360.819465538</c:v>
                </c:pt>
                <c:pt idx="8">
                  <c:v>263323.5130064406</c:v>
                </c:pt>
                <c:pt idx="9">
                  <c:v>262290.2767597605</c:v>
                </c:pt>
                <c:pt idx="10">
                  <c:v>261261.0947546832</c:v>
                </c:pt>
                <c:pt idx="11">
                  <c:v>260235.951083061</c:v>
                </c:pt>
                <c:pt idx="12">
                  <c:v>259214.8298991669</c:v>
                </c:pt>
                <c:pt idx="13">
                  <c:v>258697.2917222088</c:v>
                </c:pt>
                <c:pt idx="14">
                  <c:v>258359.145904537</c:v>
                </c:pt>
                <c:pt idx="15">
                  <c:v>258135.3931375434</c:v>
                </c:pt>
                <c:pt idx="16">
                  <c:v>257996.9064980506</c:v>
                </c:pt>
                <c:pt idx="17">
                  <c:v>257921.4380356387</c:v>
                </c:pt>
                <c:pt idx="18">
                  <c:v>257891.9723829264</c:v>
                </c:pt>
                <c:pt idx="19">
                  <c:v>257895.5341428276</c:v>
                </c:pt>
                <c:pt idx="20">
                  <c:v>257922.2644264404</c:v>
                </c:pt>
                <c:pt idx="21">
                  <c:v>257964.7057795945</c:v>
                </c:pt>
                <c:pt idx="22">
                  <c:v>258017.2486883798</c:v>
                </c:pt>
                <c:pt idx="23">
                  <c:v>258075.7033520062</c:v>
                </c:pt>
                <c:pt idx="24">
                  <c:v>258136.968555409</c:v>
                </c:pt>
                <c:pt idx="25">
                  <c:v>258198.7757928265</c:v>
                </c:pt>
                <c:pt idx="26">
                  <c:v>258260.3630276013</c:v>
                </c:pt>
                <c:pt idx="27">
                  <c:v>258320.8593794077</c:v>
                </c:pt>
                <c:pt idx="28">
                  <c:v>258379.634754462</c:v>
                </c:pt>
                <c:pt idx="29">
                  <c:v>258436.2776977676</c:v>
                </c:pt>
                <c:pt idx="30">
                  <c:v>258490.5400410976</c:v>
                </c:pt>
                <c:pt idx="31">
                  <c:v>258542.2942252152</c:v>
                </c:pt>
                <c:pt idx="32">
                  <c:v>258591.5006922956</c:v>
                </c:pt>
                <c:pt idx="33">
                  <c:v>258638.1830525855</c:v>
                </c:pt>
                <c:pt idx="34">
                  <c:v>258682.40924525</c:v>
                </c:pt>
                <c:pt idx="35">
                  <c:v>258724.2773151107</c:v>
                </c:pt>
                <c:pt idx="36">
                  <c:v>258763.9047385337</c:v>
                </c:pt>
                <c:pt idx="37">
                  <c:v>258801.4204733</c:v>
                </c:pt>
                <c:pt idx="38">
                  <c:v>258836.9590945588</c:v>
                </c:pt>
                <c:pt idx="39">
                  <c:v>258870.658044391</c:v>
                </c:pt>
                <c:pt idx="40">
                  <c:v>258902.653496311</c:v>
                </c:pt>
                <c:pt idx="41">
                  <c:v>258933.0779820041</c:v>
                </c:pt>
                <c:pt idx="42">
                  <c:v>258962.0588417443</c:v>
                </c:pt>
                <c:pt idx="43">
                  <c:v>258989.7172238008</c:v>
                </c:pt>
                <c:pt idx="44">
                  <c:v>259016.1674922255</c:v>
                </c:pt>
                <c:pt idx="45">
                  <c:v>259041.5169360635</c:v>
                </c:pt>
                <c:pt idx="46">
                  <c:v>259065.8656982852</c:v>
                </c:pt>
                <c:pt idx="47">
                  <c:v>259089.3068622175</c:v>
                </c:pt>
                <c:pt idx="48">
                  <c:v>259111.9266482787</c:v>
                </c:pt>
                <c:pt idx="49">
                  <c:v>259133.8046853851</c:v>
                </c:pt>
                <c:pt idx="50">
                  <c:v>259155.0143302956</c:v>
                </c:pt>
                <c:pt idx="51">
                  <c:v>259175.6230149841</c:v>
                </c:pt>
                <c:pt idx="52">
                  <c:v>259195.6926100093</c:v>
                </c:pt>
                <c:pt idx="53">
                  <c:v>259215.2797885818</c:v>
                </c:pt>
                <c:pt idx="54">
                  <c:v>259234.4363851953</c:v>
                </c:pt>
                <c:pt idx="55">
                  <c:v>259253.2097437264</c:v>
                </c:pt>
                <c:pt idx="56">
                  <c:v>259271.6430514524</c:v>
                </c:pt>
                <c:pt idx="57">
                  <c:v>259289.7756567285</c:v>
                </c:pt>
                <c:pt idx="58">
                  <c:v>259307.6433690253</c:v>
                </c:pt>
                <c:pt idx="59">
                  <c:v>259325.2787407362</c:v>
                </c:pt>
                <c:pt idx="60">
                  <c:v>259342.7113306754</c:v>
                </c:pt>
                <c:pt idx="61">
                  <c:v>259359.9679495598</c:v>
                </c:pt>
                <c:pt idx="62">
                  <c:v>259377.072888017</c:v>
                </c:pt>
                <c:pt idx="63">
                  <c:v>259394.0481278388</c:v>
                </c:pt>
                <c:pt idx="64">
                  <c:v>259410.9135373055</c:v>
                </c:pt>
                <c:pt idx="65">
                  <c:v>259427.6870514707</c:v>
                </c:pt>
                <c:pt idx="66">
                  <c:v>259444.3848383204</c:v>
                </c:pt>
                <c:pt idx="67">
                  <c:v>259461.0214517205</c:v>
                </c:pt>
                <c:pt idx="68">
                  <c:v>259477.6099720524</c:v>
                </c:pt>
                <c:pt idx="69">
                  <c:v>259494.1621354118</c:v>
                </c:pt>
                <c:pt idx="70">
                  <c:v>259510.6884522037</c:v>
                </c:pt>
                <c:pt idx="71">
                  <c:v>259527.198315931</c:v>
                </c:pt>
                <c:pt idx="72">
                  <c:v>259543.7001029253</c:v>
                </c:pt>
                <c:pt idx="73">
                  <c:v>259560.2012637256</c:v>
                </c:pt>
                <c:pt idx="74">
                  <c:v>259576.7084067627</c:v>
                </c:pt>
                <c:pt idx="75">
                  <c:v>259593.2273749634</c:v>
                </c:pt>
                <c:pt idx="76">
                  <c:v>259609.763315847</c:v>
                </c:pt>
                <c:pt idx="77">
                  <c:v>259626.3207456381</c:v>
                </c:pt>
                <c:pt idx="78">
                  <c:v>259642.9036078909</c:v>
                </c:pt>
                <c:pt idx="79">
                  <c:v>259659.5153270724</c:v>
                </c:pt>
                <c:pt idx="80">
                  <c:v>259676.1588575231</c:v>
                </c:pt>
                <c:pt idx="81">
                  <c:v>259692.8367281795</c:v>
                </c:pt>
                <c:pt idx="82">
                  <c:v>259709.5510834112</c:v>
                </c:pt>
                <c:pt idx="83">
                  <c:v>259726.3037202985</c:v>
                </c:pt>
                <c:pt idx="84">
                  <c:v>259743.096122649</c:v>
                </c:pt>
                <c:pt idx="85">
                  <c:v>259759.9294920274</c:v>
                </c:pt>
                <c:pt idx="86">
                  <c:v>259776.8047760528</c:v>
                </c:pt>
                <c:pt idx="87">
                  <c:v>259793.7226941903</c:v>
                </c:pt>
                <c:pt idx="88">
                  <c:v>259810.6837612548</c:v>
                </c:pt>
                <c:pt idx="89">
                  <c:v>259827.6883088177</c:v>
                </c:pt>
                <c:pt idx="90">
                  <c:v>259844.7365046964</c:v>
                </c:pt>
                <c:pt idx="91">
                  <c:v>259861.8283706898</c:v>
                </c:pt>
                <c:pt idx="92">
                  <c:v>259878.963798711</c:v>
                </c:pt>
                <c:pt idx="93">
                  <c:v>259896.142565453</c:v>
                </c:pt>
                <c:pt idx="94">
                  <c:v>259913.364345714</c:v>
                </c:pt>
                <c:pt idx="95">
                  <c:v>259930.628724498</c:v>
                </c:pt>
                <c:pt idx="96">
                  <c:v>259947.9352079955</c:v>
                </c:pt>
                <c:pt idx="97">
                  <c:v>259965.2832335426</c:v>
                </c:pt>
                <c:pt idx="98">
                  <c:v>259982.6721786443</c:v>
                </c:pt>
                <c:pt idx="99">
                  <c:v>260000.1013691465</c:v>
                </c:pt>
                <c:pt idx="100">
                  <c:v>260017.570086628</c:v>
                </c:pt>
                <c:pt idx="101">
                  <c:v>260035.0775750821</c:v>
                </c:pt>
                <c:pt idx="102">
                  <c:v>260052.6230469501</c:v>
                </c:pt>
                <c:pt idx="103">
                  <c:v>260070.2056885626</c:v>
                </c:pt>
                <c:pt idx="104">
                  <c:v>260087.8246650402</c:v>
                </c:pt>
                <c:pt idx="105">
                  <c:v>260105.4791247061</c:v>
                </c:pt>
                <c:pt idx="106">
                  <c:v>260123.1682030435</c:v>
                </c:pt>
                <c:pt idx="107">
                  <c:v>260140.8910262523</c:v>
                </c:pt>
                <c:pt idx="108">
                  <c:v>260158.6467144284</c:v>
                </c:pt>
                <c:pt idx="109">
                  <c:v>260176.4343844062</c:v>
                </c:pt>
                <c:pt idx="110">
                  <c:v>260194.2531522936</c:v>
                </c:pt>
                <c:pt idx="111">
                  <c:v>260212.1021357254</c:v>
                </c:pt>
                <c:pt idx="112">
                  <c:v>260229.980455863</c:v>
                </c:pt>
                <c:pt idx="113">
                  <c:v>260247.8872391624</c:v>
                </c:pt>
                <c:pt idx="114">
                  <c:v>260265.8216189314</c:v>
                </c:pt>
                <c:pt idx="115">
                  <c:v>260283.7827366977</c:v>
                </c:pt>
                <c:pt idx="116">
                  <c:v>260301.769743402</c:v>
                </c:pt>
                <c:pt idx="117">
                  <c:v>260319.7818004361</c:v>
                </c:pt>
                <c:pt idx="118">
                  <c:v>260337.8180805385</c:v>
                </c:pt>
                <c:pt idx="119">
                  <c:v>260355.8777685613</c:v>
                </c:pt>
              </c:numCache>
            </c:numRef>
          </c:yVal>
          <c:smooth val="1"/>
          <c:extLst xmlns:c16r2="http://schemas.microsoft.com/office/drawing/2015/06/chart">
            <c:ext xmlns:c16="http://schemas.microsoft.com/office/drawing/2014/chart" uri="{C3380CC4-5D6E-409C-BE32-E72D297353CC}">
              <c16:uniqueId val="{00000002-4314-4D10-A699-76EBE2883515}"/>
            </c:ext>
          </c:extLst>
        </c:ser>
        <c:ser>
          <c:idx val="3"/>
          <c:order val="3"/>
          <c:tx>
            <c:strRef>
              <c:f>'Compartmental Model'!$CG$9</c:f>
              <c:strCache>
                <c:ptCount val="1"/>
                <c:pt idx="0">
                  <c:v>SO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G$23:$CG$142</c:f>
              <c:numCache>
                <c:formatCode>_(* #,##0_);_(* \(#,##0\);_(* "-"??_);_(@_)</c:formatCode>
                <c:ptCount val="120"/>
                <c:pt idx="0">
                  <c:v>314955.1499276255</c:v>
                </c:pt>
                <c:pt idx="1">
                  <c:v>320836.4933925896</c:v>
                </c:pt>
                <c:pt idx="2">
                  <c:v>326474.0549688069</c:v>
                </c:pt>
                <c:pt idx="3">
                  <c:v>331878.4988096618</c:v>
                </c:pt>
                <c:pt idx="4">
                  <c:v>337059.2232237388</c:v>
                </c:pt>
                <c:pt idx="5">
                  <c:v>342025.0723430167</c:v>
                </c:pt>
                <c:pt idx="6">
                  <c:v>346784.4044274214</c:v>
                </c:pt>
                <c:pt idx="7">
                  <c:v>351345.1452643781</c:v>
                </c:pt>
                <c:pt idx="8">
                  <c:v>355714.831828257</c:v>
                </c:pt>
                <c:pt idx="9">
                  <c:v>359900.6482878365</c:v>
                </c:pt>
                <c:pt idx="10">
                  <c:v>363909.4559792886</c:v>
                </c:pt>
                <c:pt idx="11">
                  <c:v>367747.8186045785</c:v>
                </c:pt>
                <c:pt idx="12">
                  <c:v>371422.0236375812</c:v>
                </c:pt>
                <c:pt idx="13">
                  <c:v>374788.2278137984</c:v>
                </c:pt>
                <c:pt idx="14">
                  <c:v>377942.5355193977</c:v>
                </c:pt>
                <c:pt idx="15">
                  <c:v>380908.8603613992</c:v>
                </c:pt>
                <c:pt idx="16">
                  <c:v>383701.4038686399</c:v>
                </c:pt>
                <c:pt idx="17">
                  <c:v>386332.6713728613</c:v>
                </c:pt>
                <c:pt idx="18">
                  <c:v>388813.7916345852</c:v>
                </c:pt>
                <c:pt idx="19">
                  <c:v>391154.746250078</c:v>
                </c:pt>
                <c:pt idx="20">
                  <c:v>393364.5521958075</c:v>
                </c:pt>
                <c:pt idx="21">
                  <c:v>395451.4078120982</c:v>
                </c:pt>
                <c:pt idx="22">
                  <c:v>397422.8101463113</c:v>
                </c:pt>
                <c:pt idx="23">
                  <c:v>399285.6498194356</c:v>
                </c:pt>
                <c:pt idx="24">
                  <c:v>401046.2882159723</c:v>
                </c:pt>
                <c:pt idx="25">
                  <c:v>402710.6207374498</c:v>
                </c:pt>
                <c:pt idx="26">
                  <c:v>404283.8676371009</c:v>
                </c:pt>
                <c:pt idx="27">
                  <c:v>405771.0442855342</c:v>
                </c:pt>
                <c:pt idx="28">
                  <c:v>407176.8680485434</c:v>
                </c:pt>
                <c:pt idx="29">
                  <c:v>408505.7710724589</c:v>
                </c:pt>
                <c:pt idx="30">
                  <c:v>409761.923522612</c:v>
                </c:pt>
                <c:pt idx="31">
                  <c:v>410949.2538974753</c:v>
                </c:pt>
                <c:pt idx="32">
                  <c:v>412071.4668667013</c:v>
                </c:pt>
                <c:pt idx="33">
                  <c:v>413132.0590678715</c:v>
                </c:pt>
                <c:pt idx="34">
                  <c:v>414134.3332073415</c:v>
                </c:pt>
                <c:pt idx="35">
                  <c:v>415081.4107401841</c:v>
                </c:pt>
                <c:pt idx="36">
                  <c:v>415976.2433491365</c:v>
                </c:pt>
                <c:pt idx="37">
                  <c:v>416821.6233992578</c:v>
                </c:pt>
                <c:pt idx="38">
                  <c:v>417620.1935110627</c:v>
                </c:pt>
                <c:pt idx="39">
                  <c:v>418374.454912103</c:v>
                </c:pt>
                <c:pt idx="40">
                  <c:v>419086.7758763697</c:v>
                </c:pt>
                <c:pt idx="41">
                  <c:v>419759.3993376644</c:v>
                </c:pt>
                <c:pt idx="42">
                  <c:v>420394.4499410479</c:v>
                </c:pt>
                <c:pt idx="43">
                  <c:v>420993.940614707</c:v>
                </c:pt>
                <c:pt idx="44">
                  <c:v>421559.7787097963</c:v>
                </c:pt>
                <c:pt idx="45">
                  <c:v>422093.7717484712</c:v>
                </c:pt>
                <c:pt idx="46">
                  <c:v>422597.6328146181</c:v>
                </c:pt>
                <c:pt idx="47">
                  <c:v>423072.9856171516</c:v>
                </c:pt>
                <c:pt idx="48">
                  <c:v>423521.3692519451</c:v>
                </c:pt>
                <c:pt idx="49">
                  <c:v>423944.2426853453</c:v>
                </c:pt>
                <c:pt idx="50">
                  <c:v>424342.9889796069</c:v>
                </c:pt>
                <c:pt idx="51">
                  <c:v>424718.9192784284</c:v>
                </c:pt>
                <c:pt idx="52">
                  <c:v>425073.2765681282</c:v>
                </c:pt>
                <c:pt idx="53">
                  <c:v>425407.2392305878</c:v>
                </c:pt>
                <c:pt idx="54">
                  <c:v>425721.924400982</c:v>
                </c:pt>
                <c:pt idx="55">
                  <c:v>426018.3911425089</c:v>
                </c:pt>
                <c:pt idx="56">
                  <c:v>426297.6434493794</c:v>
                </c:pt>
                <c:pt idx="57">
                  <c:v>426560.6330884371</c:v>
                </c:pt>
                <c:pt idx="58">
                  <c:v>426808.2622889945</c:v>
                </c:pt>
                <c:pt idx="59">
                  <c:v>427041.386289778</c:v>
                </c:pt>
                <c:pt idx="60">
                  <c:v>427260.8157512335</c:v>
                </c:pt>
                <c:pt idx="61">
                  <c:v>427467.3190408938</c:v>
                </c:pt>
                <c:pt idx="62">
                  <c:v>427661.6243989761</c:v>
                </c:pt>
                <c:pt idx="63">
                  <c:v>427844.4219909271</c:v>
                </c:pt>
                <c:pt idx="64">
                  <c:v>428016.3658531875</c:v>
                </c:pt>
                <c:pt idx="65">
                  <c:v>428178.0757380661</c:v>
                </c:pt>
                <c:pt idx="66">
                  <c:v>428330.1388632333</c:v>
                </c:pt>
                <c:pt idx="67">
                  <c:v>428473.1115710387</c:v>
                </c:pt>
                <c:pt idx="68">
                  <c:v>428607.5209025046</c:v>
                </c:pt>
                <c:pt idx="69">
                  <c:v>428733.866090596</c:v>
                </c:pt>
                <c:pt idx="70">
                  <c:v>428852.6199770737</c:v>
                </c:pt>
                <c:pt idx="71">
                  <c:v>428964.2303569982</c:v>
                </c:pt>
                <c:pt idx="72">
                  <c:v>429069.1212547155</c:v>
                </c:pt>
                <c:pt idx="73">
                  <c:v>429167.6941349363</c:v>
                </c:pt>
                <c:pt idx="74">
                  <c:v>429260.3290523151</c:v>
                </c:pt>
                <c:pt idx="75">
                  <c:v>429347.3857427477</c:v>
                </c:pt>
                <c:pt idx="76">
                  <c:v>429429.2046594234</c:v>
                </c:pt>
                <c:pt idx="77">
                  <c:v>429506.1079564965</c:v>
                </c:pt>
                <c:pt idx="78">
                  <c:v>429578.4004231035</c:v>
                </c:pt>
                <c:pt idx="79">
                  <c:v>429646.3703702491</c:v>
                </c:pt>
                <c:pt idx="80">
                  <c:v>429710.290473044</c:v>
                </c:pt>
                <c:pt idx="81">
                  <c:v>429770.4185705272</c:v>
                </c:pt>
                <c:pt idx="82">
                  <c:v>429826.9984252765</c:v>
                </c:pt>
                <c:pt idx="83">
                  <c:v>429880.2604448448</c:v>
                </c:pt>
                <c:pt idx="84">
                  <c:v>429930.4223669688</c:v>
                </c:pt>
                <c:pt idx="85">
                  <c:v>429977.6899103879</c:v>
                </c:pt>
                <c:pt idx="86">
                  <c:v>430022.257393015</c:v>
                </c:pt>
                <c:pt idx="87">
                  <c:v>430064.3083191091</c:v>
                </c:pt>
                <c:pt idx="88">
                  <c:v>430104.0159370133</c:v>
                </c:pt>
                <c:pt idx="89">
                  <c:v>430141.543768941</c:v>
                </c:pt>
                <c:pt idx="90">
                  <c:v>430177.0461142124</c:v>
                </c:pt>
                <c:pt idx="91">
                  <c:v>430210.6685272751</c:v>
                </c:pt>
                <c:pt idx="92">
                  <c:v>430242.5482717717</c:v>
                </c:pt>
                <c:pt idx="93">
                  <c:v>430272.814751851</c:v>
                </c:pt>
                <c:pt idx="94">
                  <c:v>430301.5899218597</c:v>
                </c:pt>
                <c:pt idx="95">
                  <c:v>430328.9886754934</c:v>
                </c:pt>
                <c:pt idx="96">
                  <c:v>430355.1192154291</c:v>
                </c:pt>
                <c:pt idx="97">
                  <c:v>430380.0834044106</c:v>
                </c:pt>
                <c:pt idx="98">
                  <c:v>430403.9770987086</c:v>
                </c:pt>
                <c:pt idx="99">
                  <c:v>430426.8904648315</c:v>
                </c:pt>
                <c:pt idx="100">
                  <c:v>430448.9082803155</c:v>
                </c:pt>
                <c:pt idx="101">
                  <c:v>430470.1102193863</c:v>
                </c:pt>
                <c:pt idx="102">
                  <c:v>430490.5711242391</c:v>
                </c:pt>
                <c:pt idx="103">
                  <c:v>430510.361262651</c:v>
                </c:pt>
                <c:pt idx="104">
                  <c:v>430529.5465725986</c:v>
                </c:pt>
                <c:pt idx="105">
                  <c:v>430548.1888945294</c:v>
                </c:pt>
                <c:pt idx="106">
                  <c:v>430566.3461918915</c:v>
                </c:pt>
                <c:pt idx="107">
                  <c:v>430584.0727605032</c:v>
                </c:pt>
                <c:pt idx="108">
                  <c:v>430601.4194273185</c:v>
                </c:pt>
                <c:pt idx="109">
                  <c:v>430618.433739104</c:v>
                </c:pt>
                <c:pt idx="110">
                  <c:v>430635.1601415341</c:v>
                </c:pt>
                <c:pt idx="111">
                  <c:v>430651.6401491719</c:v>
                </c:pt>
                <c:pt idx="112">
                  <c:v>430667.9125067886</c:v>
                </c:pt>
                <c:pt idx="113">
                  <c:v>430684.0133424484</c:v>
                </c:pt>
                <c:pt idx="114">
                  <c:v>430699.9763127668</c:v>
                </c:pt>
                <c:pt idx="115">
                  <c:v>430715.8327407275</c:v>
                </c:pt>
                <c:pt idx="116">
                  <c:v>430731.6117464275</c:v>
                </c:pt>
                <c:pt idx="117">
                  <c:v>430747.3403710996</c:v>
                </c:pt>
                <c:pt idx="118">
                  <c:v>430763.043694744</c:v>
                </c:pt>
                <c:pt idx="119">
                  <c:v>430778.7449476868</c:v>
                </c:pt>
              </c:numCache>
            </c:numRef>
          </c:yVal>
          <c:smooth val="1"/>
          <c:extLst xmlns:c16r2="http://schemas.microsoft.com/office/drawing/2015/06/chart">
            <c:ext xmlns:c16="http://schemas.microsoft.com/office/drawing/2014/chart" uri="{C3380CC4-5D6E-409C-BE32-E72D297353CC}">
              <c16:uniqueId val="{00000003-4314-4D10-A699-76EBE2883515}"/>
            </c:ext>
          </c:extLst>
        </c:ser>
        <c:ser>
          <c:idx val="4"/>
          <c:order val="4"/>
          <c:tx>
            <c:strRef>
              <c:f>'Compartmental Model'!$CX$9</c:f>
              <c:strCache>
                <c:ptCount val="1"/>
                <c:pt idx="0">
                  <c:v>SHUD</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X$23:$CX$142</c:f>
              <c:numCache>
                <c:formatCode>_-* #,##0_-;\-* #,##0_-;_-* "-"??_-;_-@_-</c:formatCode>
                <c:ptCount val="120"/>
                <c:pt idx="0" formatCode="_(* #,##0_);_(* \(#,##0\);_(* &quot;-&quot;??_);_(@_)">
                  <c:v>1.12328894567512E6</c:v>
                </c:pt>
                <c:pt idx="1">
                  <c:v>1.12599443832539E6</c:v>
                </c:pt>
                <c:pt idx="2">
                  <c:v>1.12886340754036E6</c:v>
                </c:pt>
                <c:pt idx="3">
                  <c:v>1.1318927989202E6</c:v>
                </c:pt>
                <c:pt idx="4">
                  <c:v>1.1350777226229E6</c:v>
                </c:pt>
                <c:pt idx="5">
                  <c:v>1.1384129243733E6</c:v>
                </c:pt>
                <c:pt idx="6">
                  <c:v>1.14189294177671E6</c:v>
                </c:pt>
                <c:pt idx="7">
                  <c:v>1.14551221587334E6</c:v>
                </c:pt>
                <c:pt idx="8">
                  <c:v>1.14926517266378E6</c:v>
                </c:pt>
                <c:pt idx="9">
                  <c:v>1.15314628202328E6</c:v>
                </c:pt>
                <c:pt idx="10">
                  <c:v>1.1571500996303E6</c:v>
                </c:pt>
                <c:pt idx="11">
                  <c:v>1.16127129618012E6</c:v>
                </c:pt>
                <c:pt idx="12">
                  <c:v>1.1655046771207E6</c:v>
                </c:pt>
                <c:pt idx="13">
                  <c:v>1.16954544957718E6</c:v>
                </c:pt>
                <c:pt idx="14">
                  <c:v>1.17354777282918E6</c:v>
                </c:pt>
                <c:pt idx="15">
                  <c:v>1.17753399743675E6</c:v>
                </c:pt>
                <c:pt idx="16">
                  <c:v>1.18150994156808E6</c:v>
                </c:pt>
                <c:pt idx="17">
                  <c:v>1.18547967365722E6</c:v>
                </c:pt>
                <c:pt idx="18">
                  <c:v>1.1894459770018E6</c:v>
                </c:pt>
                <c:pt idx="19">
                  <c:v>1.19341066357514E6</c:v>
                </c:pt>
                <c:pt idx="20">
                  <c:v>1.19737481494884E6</c:v>
                </c:pt>
                <c:pt idx="21">
                  <c:v>1.20133896717027E6</c:v>
                </c:pt>
                <c:pt idx="22">
                  <c:v>1.20530325243426E6</c:v>
                </c:pt>
                <c:pt idx="23">
                  <c:v>1.20926750746201E6</c:v>
                </c:pt>
                <c:pt idx="24">
                  <c:v>1.21323135624013E6</c:v>
                </c:pt>
                <c:pt idx="25">
                  <c:v>1.21719427302616E6</c:v>
                </c:pt>
                <c:pt idx="26">
                  <c:v>1.22115510737793E6</c:v>
                </c:pt>
                <c:pt idx="27">
                  <c:v>1.22511293622468E6</c:v>
                </c:pt>
                <c:pt idx="28">
                  <c:v>1.22906685376328E6</c:v>
                </c:pt>
                <c:pt idx="29">
                  <c:v>1.23301596005905E6</c:v>
                </c:pt>
                <c:pt idx="30">
                  <c:v>1.2369593719039E6</c:v>
                </c:pt>
                <c:pt idx="31">
                  <c:v>1.24089623070077E6</c:v>
                </c:pt>
                <c:pt idx="32">
                  <c:v>1.24482570794305E6</c:v>
                </c:pt>
                <c:pt idx="33">
                  <c:v>1.24874700887068E6</c:v>
                </c:pt>
                <c:pt idx="34">
                  <c:v>1.25265937475091E6</c:v>
                </c:pt>
                <c:pt idx="35">
                  <c:v>1.25656208412652E6</c:v>
                </c:pt>
                <c:pt idx="36">
                  <c:v>1.26045445329433E6</c:v>
                </c:pt>
                <c:pt idx="37">
                  <c:v>1.26433583621484E6</c:v>
                </c:pt>
                <c:pt idx="38">
                  <c:v>1.26820562400634E6</c:v>
                </c:pt>
                <c:pt idx="39">
                  <c:v>1.27206324322812E6</c:v>
                </c:pt>
                <c:pt idx="40">
                  <c:v>1.27590815540473E6</c:v>
                </c:pt>
                <c:pt idx="41">
                  <c:v>1.2797398559802E6</c:v>
                </c:pt>
                <c:pt idx="42">
                  <c:v>1.28355787311999E6</c:v>
                </c:pt>
                <c:pt idx="43">
                  <c:v>1.28736176644996E6</c:v>
                </c:pt>
                <c:pt idx="44">
                  <c:v>1.29115112576323E6</c:v>
                </c:pt>
                <c:pt idx="45">
                  <c:v>1.29492556971746E6</c:v>
                </c:pt>
                <c:pt idx="46">
                  <c:v>1.29868474453932E6</c:v>
                </c:pt>
                <c:pt idx="47">
                  <c:v>1.30242832274797E6</c:v>
                </c:pt>
                <c:pt idx="48">
                  <c:v>1.30615600190654E6</c:v>
                </c:pt>
                <c:pt idx="49">
                  <c:v>1.30986750340741E6</c:v>
                </c:pt>
                <c:pt idx="50">
                  <c:v>1.3135625712956E6</c:v>
                </c:pt>
                <c:pt idx="51">
                  <c:v>1.31724097113262E6</c:v>
                </c:pt>
                <c:pt idx="52">
                  <c:v>1.32090248890107E6</c:v>
                </c:pt>
                <c:pt idx="53">
                  <c:v>1.32454692995275E6</c:v>
                </c:pt>
                <c:pt idx="54">
                  <c:v>1.32817411800004E6</c:v>
                </c:pt>
                <c:pt idx="55">
                  <c:v>1.33178389414962E6</c:v>
                </c:pt>
                <c:pt idx="56">
                  <c:v>1.33537611597815E6</c:v>
                </c:pt>
                <c:pt idx="57">
                  <c:v>1.33895065664857E6</c:v>
                </c:pt>
                <c:pt idx="58">
                  <c:v>1.34250740406628E6</c:v>
                </c:pt>
                <c:pt idx="59">
                  <c:v>1.34604626007353E6</c:v>
                </c:pt>
                <c:pt idx="60">
                  <c:v>1.34956713968118E6</c:v>
                </c:pt>
                <c:pt idx="61">
                  <c:v>1.35306997033606E6</c:v>
                </c:pt>
                <c:pt idx="62">
                  <c:v>1.3565546912229E6</c:v>
                </c:pt>
                <c:pt idx="63">
                  <c:v>1.36002125259934E6</c:v>
                </c:pt>
                <c:pt idx="64">
                  <c:v>1.36346961516268E6</c:v>
                </c:pt>
                <c:pt idx="65">
                  <c:v>1.36689974944716E6</c:v>
                </c:pt>
                <c:pt idx="66">
                  <c:v>1.37031163525037E6</c:v>
                </c:pt>
                <c:pt idx="67">
                  <c:v>1.37370526108767E6</c:v>
                </c:pt>
                <c:pt idx="68">
                  <c:v>1.37708062367333E6</c:v>
                </c:pt>
                <c:pt idx="69">
                  <c:v>1.38043772742727E6</c:v>
                </c:pt>
                <c:pt idx="70">
                  <c:v>1.38377658400627E6</c:v>
                </c:pt>
                <c:pt idx="71">
                  <c:v>1.38709721185855E6</c:v>
                </c:pt>
                <c:pt idx="72">
                  <c:v>1.39039963580068E6</c:v>
                </c:pt>
                <c:pt idx="73">
                  <c:v>1.3936838866159E6</c:v>
                </c:pt>
                <c:pt idx="74">
                  <c:v>1.39695000067265E6</c:v>
                </c:pt>
                <c:pt idx="75">
                  <c:v>1.40019801956274E6</c:v>
                </c:pt>
                <c:pt idx="76">
                  <c:v>1.40342798975791E6</c:v>
                </c:pt>
                <c:pt idx="77">
                  <c:v>1.40663996228417E6</c:v>
                </c:pt>
                <c:pt idx="78">
                  <c:v>1.409833992413E6</c:v>
                </c:pt>
                <c:pt idx="79">
                  <c:v>1.41301013936865E6</c:v>
                </c:pt>
                <c:pt idx="80">
                  <c:v>1.41616846605081E6</c:v>
                </c:pt>
                <c:pt idx="81">
                  <c:v>1.41930903877181E6</c:v>
                </c:pt>
                <c:pt idx="82">
                  <c:v>1.42243192700789E6</c:v>
                </c:pt>
                <c:pt idx="83">
                  <c:v>1.42553720316364E6</c:v>
                </c:pt>
                <c:pt idx="84">
                  <c:v>1.42862494234911E6</c:v>
                </c:pt>
                <c:pt idx="85">
                  <c:v>1.43169522216899E6</c:v>
                </c:pt>
                <c:pt idx="86">
                  <c:v>1.43474812252321E6</c:v>
                </c:pt>
                <c:pt idx="87">
                  <c:v>1.43778372541846E6</c:v>
                </c:pt>
                <c:pt idx="88">
                  <c:v>1.4408021147901E6</c:v>
                </c:pt>
                <c:pt idx="89">
                  <c:v>1.44380337633395E6</c:v>
                </c:pt>
                <c:pt idx="90">
                  <c:v>1.44678759734742E6</c:v>
                </c:pt>
                <c:pt idx="91">
                  <c:v>1.44975486657964E6</c:v>
                </c:pt>
                <c:pt idx="92">
                  <c:v>1.45270527409006E6</c:v>
                </c:pt>
                <c:pt idx="93">
                  <c:v>1.45563891111507E6</c:v>
                </c:pt>
                <c:pt idx="94">
                  <c:v>1.45855586994235E6</c:v>
                </c:pt>
                <c:pt idx="95">
                  <c:v>1.46145624379251E6</c:v>
                </c:pt>
                <c:pt idx="96">
                  <c:v>1.46434012670758E6</c:v>
                </c:pt>
                <c:pt idx="97">
                  <c:v>1.46720761344616E6</c:v>
                </c:pt>
                <c:pt idx="98">
                  <c:v>1.47005879938473E6</c:v>
                </c:pt>
                <c:pt idx="99">
                  <c:v>1.47289378042494E6</c:v>
                </c:pt>
                <c:pt idx="100">
                  <c:v>1.4757126529065E6</c:v>
                </c:pt>
                <c:pt idx="101">
                  <c:v>1.47851551352541E6</c:v>
                </c:pt>
                <c:pt idx="102">
                  <c:v>1.48130245925719E6</c:v>
                </c:pt>
                <c:pt idx="103">
                  <c:v>1.48407358728503E6</c:v>
                </c:pt>
                <c:pt idx="104">
                  <c:v>1.48682899493232E6</c:v>
                </c:pt>
                <c:pt idx="105">
                  <c:v>1.48956877959964E6</c:v>
                </c:pt>
                <c:pt idx="106">
                  <c:v>1.49229303870575E6</c:v>
                </c:pt>
                <c:pt idx="107">
                  <c:v>1.49500186963243E6</c:v>
                </c:pt>
                <c:pt idx="108">
                  <c:v>1.49769536967307E6</c:v>
                </c:pt>
                <c:pt idx="109">
                  <c:v>1.50037363598462E6</c:v>
                </c:pt>
                <c:pt idx="110">
                  <c:v>1.50303676554289E6</c:v>
                </c:pt>
                <c:pt idx="111">
                  <c:v>1.50568485510092E6</c:v>
                </c:pt>
                <c:pt idx="112">
                  <c:v>1.50831800115032E6</c:v>
                </c:pt>
                <c:pt idx="113">
                  <c:v>1.51093629988534E6</c:v>
                </c:pt>
                <c:pt idx="114">
                  <c:v>1.51353984716957E6</c:v>
                </c:pt>
                <c:pt idx="115">
                  <c:v>1.51612873850517E6</c:v>
                </c:pt>
                <c:pt idx="116">
                  <c:v>1.51870306900436E6</c:v>
                </c:pt>
                <c:pt idx="117">
                  <c:v>1.5212629333632E6</c:v>
                </c:pt>
                <c:pt idx="118">
                  <c:v>1.5238084258374E6</c:v>
                </c:pt>
                <c:pt idx="119">
                  <c:v>1.52633964022009E6</c:v>
                </c:pt>
              </c:numCache>
            </c:numRef>
          </c:yVal>
          <c:smooth val="1"/>
          <c:extLst xmlns:c16r2="http://schemas.microsoft.com/office/drawing/2015/06/chart">
            <c:ext xmlns:c16="http://schemas.microsoft.com/office/drawing/2014/chart" uri="{C3380CC4-5D6E-409C-BE32-E72D297353CC}">
              <c16:uniqueId val="{00000004-4314-4D10-A699-76EBE2883515}"/>
            </c:ext>
          </c:extLst>
        </c:ser>
        <c:ser>
          <c:idx val="5"/>
          <c:order val="5"/>
          <c:tx>
            <c:strRef>
              <c:f>'Compartmental Model'!$CP$9</c:f>
              <c:strCache>
                <c:ptCount val="1"/>
                <c:pt idx="0">
                  <c:v>SHUD in MAT</c:v>
                </c:pt>
              </c:strCache>
            </c:strRef>
          </c:tx>
          <c:spPr>
            <a:effectLst/>
          </c:spPr>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CP$23:$CP$142</c:f>
              <c:numCache>
                <c:formatCode>_(* #,##0_);_(* \(#,##0\);_(* "-"??_);_(@_)</c:formatCode>
                <c:ptCount val="120"/>
                <c:pt idx="0">
                  <c:v>280822.2364187813</c:v>
                </c:pt>
                <c:pt idx="1">
                  <c:v>281123.8156768107</c:v>
                </c:pt>
                <c:pt idx="2">
                  <c:v>281481.0308560811</c:v>
                </c:pt>
                <c:pt idx="3">
                  <c:v>281891.7624247798</c:v>
                </c:pt>
                <c:pt idx="4">
                  <c:v>282354.0886831956</c:v>
                </c:pt>
                <c:pt idx="5">
                  <c:v>282866.1890615356</c:v>
                </c:pt>
                <c:pt idx="6">
                  <c:v>283426.3158580312</c:v>
                </c:pt>
                <c:pt idx="7">
                  <c:v>284032.7758847755</c:v>
                </c:pt>
                <c:pt idx="8">
                  <c:v>284683.9189183357</c:v>
                </c:pt>
                <c:pt idx="9">
                  <c:v>285378.130850327</c:v>
                </c:pt>
                <c:pt idx="10">
                  <c:v>286113.8300150912</c:v>
                </c:pt>
                <c:pt idx="11">
                  <c:v>286889.4656023478</c:v>
                </c:pt>
                <c:pt idx="12">
                  <c:v>287703.5173802441</c:v>
                </c:pt>
                <c:pt idx="13">
                  <c:v>288554.496187125</c:v>
                </c:pt>
                <c:pt idx="14">
                  <c:v>289429.8857061847</c:v>
                </c:pt>
                <c:pt idx="15">
                  <c:v>290324.6910392168</c:v>
                </c:pt>
                <c:pt idx="16">
                  <c:v>291235.4736939553</c:v>
                </c:pt>
                <c:pt idx="17">
                  <c:v>292159.513599049</c:v>
                </c:pt>
                <c:pt idx="18">
                  <c:v>293094.6392946891</c:v>
                </c:pt>
                <c:pt idx="19">
                  <c:v>294039.1001426489</c:v>
                </c:pt>
                <c:pt idx="20">
                  <c:v>294991.4688364134</c:v>
                </c:pt>
                <c:pt idx="21">
                  <c:v>295950.5670829866</c:v>
                </c:pt>
                <c:pt idx="22">
                  <c:v>296915.4089938162</c:v>
                </c:pt>
                <c:pt idx="23">
                  <c:v>297885.1579962575</c:v>
                </c:pt>
                <c:pt idx="24">
                  <c:v>298859.0940564107</c:v>
                </c:pt>
                <c:pt idx="25">
                  <c:v>299836.5887566445</c:v>
                </c:pt>
                <c:pt idx="26">
                  <c:v>300817.0863490301</c:v>
                </c:pt>
                <c:pt idx="27">
                  <c:v>301800.0700604978</c:v>
                </c:pt>
                <c:pt idx="28">
                  <c:v>302785.0647716589</c:v>
                </c:pt>
                <c:pt idx="29">
                  <c:v>303771.6315513765</c:v>
                </c:pt>
                <c:pt idx="30">
                  <c:v>304759.3625714869</c:v>
                </c:pt>
                <c:pt idx="31">
                  <c:v>305747.8771671541</c:v>
                </c:pt>
                <c:pt idx="32">
                  <c:v>306736.8187653045</c:v>
                </c:pt>
                <c:pt idx="33">
                  <c:v>307725.8524652235</c:v>
                </c:pt>
                <c:pt idx="34">
                  <c:v>308714.663108505</c:v>
                </c:pt>
                <c:pt idx="35">
                  <c:v>309702.9537159108</c:v>
                </c:pt>
                <c:pt idx="36">
                  <c:v>310690.4441992934</c:v>
                </c:pt>
                <c:pt idx="37">
                  <c:v>311676.8702798845</c:v>
                </c:pt>
                <c:pt idx="38">
                  <c:v>312661.9825617274</c:v>
                </c:pt>
                <c:pt idx="39">
                  <c:v>313645.5457221905</c:v>
                </c:pt>
                <c:pt idx="40">
                  <c:v>314627.3377577355</c:v>
                </c:pt>
                <c:pt idx="41">
                  <c:v>315607.1493226388</c:v>
                </c:pt>
                <c:pt idx="42">
                  <c:v>316584.783125991</c:v>
                </c:pt>
                <c:pt idx="43">
                  <c:v>317560.053372865</c:v>
                </c:pt>
                <c:pt idx="44">
                  <c:v>318532.785240808</c:v>
                </c:pt>
                <c:pt idx="45">
                  <c:v>319502.8143853311</c:v>
                </c:pt>
                <c:pt idx="46">
                  <c:v>320469.9864697822</c:v>
                </c:pt>
                <c:pt idx="47">
                  <c:v>321434.1567162937</c:v>
                </c:pt>
                <c:pt idx="48">
                  <c:v>322395.1894754263</c:v>
                </c:pt>
                <c:pt idx="49">
                  <c:v>323352.9578127943</c:v>
                </c:pt>
                <c:pt idx="50">
                  <c:v>324307.3431114394</c:v>
                </c:pt>
                <c:pt idx="51">
                  <c:v>325258.234689045</c:v>
                </c:pt>
                <c:pt idx="52">
                  <c:v>326205.5294293143</c:v>
                </c:pt>
                <c:pt idx="53">
                  <c:v>327149.1314269401</c:v>
                </c:pt>
                <c:pt idx="54">
                  <c:v>328088.9516457762</c:v>
                </c:pt>
                <c:pt idx="55">
                  <c:v>329024.9075898771</c:v>
                </c:pt>
                <c:pt idx="56">
                  <c:v>329956.9229870834</c:v>
                </c:pt>
                <c:pt idx="57">
                  <c:v>330884.9274848575</c:v>
                </c:pt>
                <c:pt idx="58">
                  <c:v>331808.8563580808</c:v>
                </c:pt>
                <c:pt idx="59">
                  <c:v>332728.6502285237</c:v>
                </c:pt>
                <c:pt idx="60">
                  <c:v>333644.2547956964</c:v>
                </c:pt>
                <c:pt idx="61">
                  <c:v>334555.6205787829</c:v>
                </c:pt>
                <c:pt idx="62">
                  <c:v>335462.7026693567</c:v>
                </c:pt>
                <c:pt idx="63">
                  <c:v>336365.4604945662</c:v>
                </c:pt>
                <c:pt idx="64">
                  <c:v>337263.8575904831</c:v>
                </c:pt>
                <c:pt idx="65">
                  <c:v>338157.8613852909</c:v>
                </c:pt>
                <c:pt idx="66">
                  <c:v>339047.4429920005</c:v>
                </c:pt>
                <c:pt idx="67">
                  <c:v>339932.5770103729</c:v>
                </c:pt>
                <c:pt idx="68">
                  <c:v>340813.2413377307</c:v>
                </c:pt>
                <c:pt idx="69">
                  <c:v>341689.4169883443</c:v>
                </c:pt>
                <c:pt idx="70">
                  <c:v>342561.0879210801</c:v>
                </c:pt>
                <c:pt idx="71">
                  <c:v>343428.2408750032</c:v>
                </c:pt>
                <c:pt idx="72">
                  <c:v>344290.8652126321</c:v>
                </c:pt>
                <c:pt idx="73">
                  <c:v>345148.952770547</c:v>
                </c:pt>
                <c:pt idx="74">
                  <c:v>346002.4977170644</c:v>
                </c:pt>
                <c:pt idx="75">
                  <c:v>346851.496416691</c:v>
                </c:pt>
                <c:pt idx="76">
                  <c:v>347695.9473010835</c:v>
                </c:pt>
                <c:pt idx="77">
                  <c:v>348535.850746244</c:v>
                </c:pt>
                <c:pt idx="78">
                  <c:v>349371.2089556898</c:v>
                </c:pt>
                <c:pt idx="79">
                  <c:v>350202.0258493562</c:v>
                </c:pt>
                <c:pt idx="80">
                  <c:v>351028.3069579533</c:v>
                </c:pt>
                <c:pt idx="81">
                  <c:v>351850.0593225967</c:v>
                </c:pt>
                <c:pt idx="82">
                  <c:v>352667.2913994271</c:v>
                </c:pt>
                <c:pt idx="83">
                  <c:v>353480.0129690345</c:v>
                </c:pt>
                <c:pt idx="84">
                  <c:v>354288.2350504593</c:v>
                </c:pt>
                <c:pt idx="85">
                  <c:v>355091.96981957</c:v>
                </c:pt>
                <c:pt idx="86">
                  <c:v>355891.2305316206</c:v>
                </c:pt>
                <c:pt idx="87">
                  <c:v>356686.0314477968</c:v>
                </c:pt>
                <c:pt idx="88">
                  <c:v>357476.387765571</c:v>
                </c:pt>
                <c:pt idx="89">
                  <c:v>358262.3155526872</c:v>
                </c:pt>
                <c:pt idx="90">
                  <c:v>359043.8316846142</c:v>
                </c:pt>
                <c:pt idx="91">
                  <c:v>359820.9537852994</c:v>
                </c:pt>
                <c:pt idx="92">
                  <c:v>360593.7001710737</c:v>
                </c:pt>
                <c:pt idx="93">
                  <c:v>361362.0897975565</c:v>
                </c:pt>
                <c:pt idx="94">
                  <c:v>362126.1422094202</c:v>
                </c:pt>
                <c:pt idx="95">
                  <c:v>362885.8774928776</c:v>
                </c:pt>
                <c:pt idx="96">
                  <c:v>363641.3162307629</c:v>
                </c:pt>
                <c:pt idx="97">
                  <c:v>364392.4794600805</c:v>
                </c:pt>
                <c:pt idx="98">
                  <c:v>365139.3886319037</c:v>
                </c:pt>
                <c:pt idx="99">
                  <c:v>365882.065573508</c:v>
                </c:pt>
                <c:pt idx="100">
                  <c:v>366620.5324526321</c:v>
                </c:pt>
                <c:pt idx="101">
                  <c:v>367354.8117437589</c:v>
                </c:pt>
                <c:pt idx="102">
                  <c:v>368084.9261963214</c:v>
                </c:pt>
                <c:pt idx="103">
                  <c:v>368810.8988047348</c:v>
                </c:pt>
                <c:pt idx="104">
                  <c:v>369532.7527801652</c:v>
                </c:pt>
                <c:pt idx="105">
                  <c:v>370250.5115239485</c:v>
                </c:pt>
                <c:pt idx="106">
                  <c:v>370964.198602577</c:v>
                </c:pt>
                <c:pt idx="107">
                  <c:v>371673.8377241725</c:v>
                </c:pt>
                <c:pt idx="108">
                  <c:v>372379.4527163759</c:v>
                </c:pt>
                <c:pt idx="109">
                  <c:v>373081.0675055703</c:v>
                </c:pt>
                <c:pt idx="110">
                  <c:v>373778.7060973853</c:v>
                </c:pt>
                <c:pt idx="111">
                  <c:v>374472.3925584019</c:v>
                </c:pt>
                <c:pt idx="112">
                  <c:v>375162.1509990043</c:v>
                </c:pt>
                <c:pt idx="113">
                  <c:v>375848.0055573162</c:v>
                </c:pt>
                <c:pt idx="114">
                  <c:v>376529.9803841662</c:v>
                </c:pt>
                <c:pt idx="115">
                  <c:v>377208.099629027</c:v>
                </c:pt>
                <c:pt idx="116">
                  <c:v>377882.3874268786</c:v>
                </c:pt>
                <c:pt idx="117">
                  <c:v>378552.867885945</c:v>
                </c:pt>
                <c:pt idx="118">
                  <c:v>379219.5650762602</c:v>
                </c:pt>
                <c:pt idx="119">
                  <c:v>379882.5030190153</c:v>
                </c:pt>
              </c:numCache>
            </c:numRef>
          </c:yVal>
          <c:smooth val="1"/>
          <c:extLst xmlns:c16r2="http://schemas.microsoft.com/office/drawing/2015/06/chart">
            <c:ext xmlns:c16="http://schemas.microsoft.com/office/drawing/2014/chart" uri="{C3380CC4-5D6E-409C-BE32-E72D297353CC}">
              <c16:uniqueId val="{00000005-4314-4D10-A699-76EBE2883515}"/>
            </c:ext>
          </c:extLst>
        </c:ser>
        <c:dLbls>
          <c:showLegendKey val="0"/>
          <c:showVal val="0"/>
          <c:showCatName val="0"/>
          <c:showSerName val="0"/>
          <c:showPercent val="0"/>
          <c:showBubbleSize val="0"/>
        </c:dLbls>
        <c:axId val="-1096370128"/>
        <c:axId val="-1284689360"/>
      </c:scatterChart>
      <c:valAx>
        <c:axId val="-1096370128"/>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284689360"/>
        <c:crosses val="autoZero"/>
        <c:crossBetween val="midCat"/>
        <c:majorUnit val="5.0"/>
      </c:valAx>
      <c:valAx>
        <c:axId val="-1284689360"/>
        <c:scaling>
          <c:orientation val="minMax"/>
          <c:min val="0.0"/>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096370128"/>
        <c:crosses val="autoZero"/>
        <c:crossBetween val="midCat"/>
      </c:valAx>
    </c:plotArea>
    <c:legend>
      <c:legendPos val="r"/>
      <c:layout>
        <c:manualLayout>
          <c:xMode val="edge"/>
          <c:yMode val="edge"/>
          <c:x val="0.690189309272856"/>
          <c:y val="0.142959531221388"/>
          <c:w val="0.284849478974667"/>
          <c:h val="0.79083819463957"/>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97.33637796400578</c:v>
                </c:pt>
                <c:pt idx="2">
                  <c:v>195.3693241677946</c:v>
                </c:pt>
                <c:pt idx="3">
                  <c:v>294.0990605103317</c:v>
                </c:pt>
                <c:pt idx="4">
                  <c:v>393.525310728697</c:v>
                </c:pt>
                <c:pt idx="5">
                  <c:v>493.6471355995163</c:v>
                </c:pt>
                <c:pt idx="6">
                  <c:v>594.4628858750214</c:v>
                </c:pt>
                <c:pt idx="7">
                  <c:v>695.970178959891</c:v>
                </c:pt>
                <c:pt idx="8">
                  <c:v>798.1658934526378</c:v>
                </c:pt>
                <c:pt idx="9">
                  <c:v>901.0461771903779</c:v>
                </c:pt>
                <c:pt idx="10">
                  <c:v>1004.606465360196</c:v>
                </c:pt>
                <c:pt idx="11">
                  <c:v>1108.841505975253</c:v>
                </c:pt>
                <c:pt idx="12">
                  <c:v>1213.745390598336</c:v>
                </c:pt>
                <c:pt idx="13">
                  <c:v>1318.874327887455</c:v>
                </c:pt>
                <c:pt idx="14">
                  <c:v>1424.595016883756</c:v>
                </c:pt>
                <c:pt idx="15">
                  <c:v>1530.895747053879</c:v>
                </c:pt>
                <c:pt idx="16">
                  <c:v>1637.764903582097</c:v>
                </c:pt>
                <c:pt idx="17">
                  <c:v>1745.190558262286</c:v>
                </c:pt>
                <c:pt idx="18">
                  <c:v>1853.160510855983</c:v>
                </c:pt>
                <c:pt idx="19">
                  <c:v>1961.662328694784</c:v>
                </c:pt>
                <c:pt idx="20">
                  <c:v>2070.683383094263</c:v>
                </c:pt>
                <c:pt idx="21">
                  <c:v>2180.210882884567</c:v>
                </c:pt>
                <c:pt idx="22">
                  <c:v>2290.231905327365</c:v>
                </c:pt>
                <c:pt idx="23">
                  <c:v>2400.733424644708</c:v>
                </c:pt>
                <c:pt idx="24">
                  <c:v>2511.702338360925</c:v>
                </c:pt>
                <c:pt idx="25">
                  <c:v>2623.125491629748</c:v>
                </c:pt>
                <c:pt idx="26">
                  <c:v>2734.988940859307</c:v>
                </c:pt>
                <c:pt idx="27">
                  <c:v>2847.27937946727</c:v>
                </c:pt>
                <c:pt idx="28">
                  <c:v>2959.983502684556</c:v>
                </c:pt>
                <c:pt idx="29">
                  <c:v>3073.088025257294</c:v>
                </c:pt>
                <c:pt idx="30">
                  <c:v>3186.579698930424</c:v>
                </c:pt>
                <c:pt idx="31">
                  <c:v>3300.445328497351</c:v>
                </c:pt>
                <c:pt idx="32">
                  <c:v>3414.671786519326</c:v>
                </c:pt>
                <c:pt idx="33">
                  <c:v>3529.24602680963</c:v>
                </c:pt>
                <c:pt idx="34">
                  <c:v>3644.155096764793</c:v>
                </c:pt>
                <c:pt idx="35">
                  <c:v>3759.386148621817</c:v>
                </c:pt>
                <c:pt idx="36">
                  <c:v>3874.926449712365</c:v>
                </c:pt>
                <c:pt idx="37">
                  <c:v>3990.763391775848</c:v>
                </c:pt>
                <c:pt idx="38">
                  <c:v>4106.88449939685</c:v>
                </c:pt>
                <c:pt idx="39">
                  <c:v>4223.277436296939</c:v>
                </c:pt>
                <c:pt idx="40">
                  <c:v>4339.930013306489</c:v>
                </c:pt>
                <c:pt idx="41">
                  <c:v>4456.83019447562</c:v>
                </c:pt>
                <c:pt idx="42">
                  <c:v>4573.9661025133</c:v>
                </c:pt>
                <c:pt idx="43">
                  <c:v>4691.32602359867</c:v>
                </c:pt>
                <c:pt idx="44">
                  <c:v>4808.898411608417</c:v>
                </c:pt>
                <c:pt idx="45">
                  <c:v>4926.671891797426</c:v>
                </c:pt>
                <c:pt idx="46">
                  <c:v>5044.635263966863</c:v>
                </c:pt>
                <c:pt idx="47">
                  <c:v>5162.777505156087</c:v>
                </c:pt>
                <c:pt idx="48">
                  <c:v>5281.087771889052</c:v>
                </c:pt>
                <c:pt idx="49">
                  <c:v>5399.55540200444</c:v>
                </c:pt>
                <c:pt idx="50">
                  <c:v>5518.16991610078</c:v>
                </c:pt>
                <c:pt idx="51">
                  <c:v>5636.921018620114</c:v>
                </c:pt>
                <c:pt idx="52">
                  <c:v>5755.798598595732</c:v>
                </c:pt>
                <c:pt idx="53">
                  <c:v>5874.792730091</c:v>
                </c:pt>
                <c:pt idx="54">
                  <c:v>5993.893672351562</c:v>
                </c:pt>
                <c:pt idx="55">
                  <c:v>6113.09186968797</c:v>
                </c:pt>
                <c:pt idx="56">
                  <c:v>6232.377951115393</c:v>
                </c:pt>
                <c:pt idx="57">
                  <c:v>6351.742729763383</c:v>
                </c:pt>
                <c:pt idx="58">
                  <c:v>6471.177202076372</c:v>
                </c:pt>
                <c:pt idx="59">
                  <c:v>6590.672546822461</c:v>
                </c:pt>
                <c:pt idx="60">
                  <c:v>6710.22012392362</c:v>
                </c:pt>
                <c:pt idx="61">
                  <c:v>6829.811473124241</c:v>
                </c:pt>
                <c:pt idx="62">
                  <c:v>6949.438312513129</c:v>
                </c:pt>
                <c:pt idx="63">
                  <c:v>7069.092536908504</c:v>
                </c:pt>
                <c:pt idx="64">
                  <c:v>7188.76621612136</c:v>
                </c:pt>
                <c:pt idx="65">
                  <c:v>7308.45159310787</c:v>
                </c:pt>
                <c:pt idx="66">
                  <c:v>7428.141082022712</c:v>
                </c:pt>
                <c:pt idx="67">
                  <c:v>7547.82726618117</c:v>
                </c:pt>
                <c:pt idx="68">
                  <c:v>7667.502895942147</c:v>
                </c:pt>
                <c:pt idx="69">
                  <c:v>7787.160886520427</c:v>
                </c:pt>
                <c:pt idx="70">
                  <c:v>7906.794315735297</c:v>
                </c:pt>
                <c:pt idx="71">
                  <c:v>8026.39642170428</c:v>
                </c:pt>
                <c:pt idx="72">
                  <c:v>8145.960600491473</c:v>
                </c:pt>
                <c:pt idx="73">
                  <c:v>8265.48040371288</c:v>
                </c:pt>
                <c:pt idx="74">
                  <c:v>8384.94953610974</c:v>
                </c:pt>
                <c:pt idx="75">
                  <c:v>8504.361853091683</c:v>
                </c:pt>
                <c:pt idx="76">
                  <c:v>8623.71135825953</c:v>
                </c:pt>
                <c:pt idx="77">
                  <c:v>8742.992200909206</c:v>
                </c:pt>
                <c:pt idx="78">
                  <c:v>8862.198673524563</c:v>
                </c:pt>
                <c:pt idx="79">
                  <c:v>8981.325209260505</c:v>
                </c:pt>
                <c:pt idx="80">
                  <c:v>9100.366379423924</c:v>
                </c:pt>
                <c:pt idx="81">
                  <c:v>9219.316890953511</c:v>
                </c:pt>
                <c:pt idx="82">
                  <c:v>9338.171583903768</c:v>
                </c:pt>
                <c:pt idx="83">
                  <c:v>9456.925428935814</c:v>
                </c:pt>
                <c:pt idx="84">
                  <c:v>9575.573524817917</c:v>
                </c:pt>
                <c:pt idx="85">
                  <c:v>9694.111095938715</c:v>
                </c:pt>
                <c:pt idx="86">
                  <c:v>9812.53348983606</c:v>
                </c:pt>
                <c:pt idx="87">
                  <c:v>9930.836174742408</c:v>
                </c:pt>
                <c:pt idx="88">
                  <c:v>10049.01473715163</c:v>
                </c:pt>
                <c:pt idx="89">
                  <c:v>10167.06487940569</c:v>
                </c:pt>
                <c:pt idx="90">
                  <c:v>10284.98241730575</c:v>
                </c:pt>
                <c:pt idx="91">
                  <c:v>10402.76327774902</c:v>
                </c:pt>
                <c:pt idx="92">
                  <c:v>10520.40349638986</c:v>
                </c:pt>
                <c:pt idx="93">
                  <c:v>10637.8992153309</c:v>
                </c:pt>
                <c:pt idx="94">
                  <c:v>10755.24668084253</c:v>
                </c:pt>
                <c:pt idx="95">
                  <c:v>10872.44224111193</c:v>
                </c:pt>
                <c:pt idx="96">
                  <c:v>10989.48234402267</c:v>
                </c:pt>
                <c:pt idx="97">
                  <c:v>11106.36353496758</c:v>
                </c:pt>
                <c:pt idx="98">
                  <c:v>11223.08245469187</c:v>
                </c:pt>
                <c:pt idx="99">
                  <c:v>11339.63583717176</c:v>
                </c:pt>
                <c:pt idx="100">
                  <c:v>11456.02050752377</c:v>
                </c:pt>
                <c:pt idx="101">
                  <c:v>11572.23337995042</c:v>
                </c:pt>
                <c:pt idx="102">
                  <c:v>11688.27145571862</c:v>
                </c:pt>
                <c:pt idx="103">
                  <c:v>11804.13182117275</c:v>
                </c:pt>
                <c:pt idx="104">
                  <c:v>11919.81164578383</c:v>
                </c:pt>
                <c:pt idx="105">
                  <c:v>12035.30818023086</c:v>
                </c:pt>
                <c:pt idx="106">
                  <c:v>12150.61875451966</c:v>
                </c:pt>
                <c:pt idx="107">
                  <c:v>12265.74077613494</c:v>
                </c:pt>
                <c:pt idx="108">
                  <c:v>12380.6717282284</c:v>
                </c:pt>
                <c:pt idx="109">
                  <c:v>12495.40916783977</c:v>
                </c:pt>
                <c:pt idx="110">
                  <c:v>12609.95072415532</c:v>
                </c:pt>
                <c:pt idx="111">
                  <c:v>12724.29409679752</c:v>
                </c:pt>
                <c:pt idx="112">
                  <c:v>12838.43705415176</c:v>
                </c:pt>
                <c:pt idx="113">
                  <c:v>12952.37743172552</c:v>
                </c:pt>
                <c:pt idx="114">
                  <c:v>13066.11313054117</c:v>
                </c:pt>
                <c:pt idx="115">
                  <c:v>13179.64211556388</c:v>
                </c:pt>
                <c:pt idx="116">
                  <c:v>13292.96241416042</c:v>
                </c:pt>
                <c:pt idx="117">
                  <c:v>13406.07211459225</c:v>
                </c:pt>
                <c:pt idx="118">
                  <c:v>13518.96936454044</c:v>
                </c:pt>
                <c:pt idx="119">
                  <c:v>13631.65236966293</c:v>
                </c:pt>
              </c:numCache>
            </c:numRef>
          </c:yVal>
          <c:smooth val="1"/>
          <c:extLst xmlns:c16r2="http://schemas.microsoft.com/office/drawing/2015/06/chart">
            <c:ext xmlns:c16="http://schemas.microsoft.com/office/drawing/2014/chart" uri="{C3380CC4-5D6E-409C-BE32-E72D297353CC}">
              <c16:uniqueId val="{00000000-D006-4BA8-B442-41696B3E4BAF}"/>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63.64203457166423</c:v>
                </c:pt>
                <c:pt idx="2">
                  <c:v>125.9613918164046</c:v>
                </c:pt>
                <c:pt idx="3">
                  <c:v>186.9597324779024</c:v>
                </c:pt>
                <c:pt idx="4">
                  <c:v>246.6409964127</c:v>
                </c:pt>
                <c:pt idx="5">
                  <c:v>305.0110629650299</c:v>
                </c:pt>
                <c:pt idx="6">
                  <c:v>362.0775056609185</c:v>
                </c:pt>
                <c:pt idx="7">
                  <c:v>417.8493843342178</c:v>
                </c:pt>
                <c:pt idx="8">
                  <c:v>472.3370671902551</c:v>
                </c:pt>
                <c:pt idx="9">
                  <c:v>525.552077101448</c:v>
                </c:pt>
                <c:pt idx="10">
                  <c:v>577.5069576379377</c:v>
                </c:pt>
                <c:pt idx="11">
                  <c:v>628.2151553051081</c:v>
                </c:pt>
                <c:pt idx="12">
                  <c:v>677.6909152014181</c:v>
                </c:pt>
                <c:pt idx="13">
                  <c:v>726.46306402958</c:v>
                </c:pt>
                <c:pt idx="14">
                  <c:v>774.104193575587</c:v>
                </c:pt>
                <c:pt idx="15">
                  <c:v>820.6306533713592</c:v>
                </c:pt>
                <c:pt idx="16">
                  <c:v>866.0593646560097</c:v>
                </c:pt>
                <c:pt idx="17">
                  <c:v>910.4077733740443</c:v>
                </c:pt>
                <c:pt idx="18">
                  <c:v>953.6937309139185</c:v>
                </c:pt>
                <c:pt idx="19">
                  <c:v>995.9353955073516</c:v>
                </c:pt>
                <c:pt idx="20">
                  <c:v>1037.151150392787</c:v>
                </c:pt>
                <c:pt idx="21">
                  <c:v>1077.359535383503</c:v>
                </c:pt>
                <c:pt idx="22">
                  <c:v>1116.579189220746</c:v>
                </c:pt>
                <c:pt idx="23">
                  <c:v>1154.828800648753</c:v>
                </c:pt>
                <c:pt idx="24">
                  <c:v>1192.127066602302</c:v>
                </c:pt>
                <c:pt idx="25">
                  <c:v>1228.492656225315</c:v>
                </c:pt>
                <c:pt idx="26">
                  <c:v>1263.945071699237</c:v>
                </c:pt>
                <c:pt idx="27">
                  <c:v>1298.502963469108</c:v>
                </c:pt>
                <c:pt idx="28">
                  <c:v>1332.184874567436</c:v>
                </c:pt>
                <c:pt idx="29">
                  <c:v>1365.009221352823</c:v>
                </c:pt>
                <c:pt idx="30">
                  <c:v>1396.994274420035</c:v>
                </c:pt>
                <c:pt idx="31">
                  <c:v>1428.158141680691</c:v>
                </c:pt>
                <c:pt idx="32">
                  <c:v>1458.518753355648</c:v>
                </c:pt>
                <c:pt idx="33">
                  <c:v>1488.093848655443</c:v>
                </c:pt>
                <c:pt idx="34">
                  <c:v>1516.900963975536</c:v>
                </c:pt>
                <c:pt idx="35">
                  <c:v>1544.95742244448</c:v>
                </c:pt>
                <c:pt idx="36">
                  <c:v>1572.280324702733</c:v>
                </c:pt>
                <c:pt idx="37">
                  <c:v>1598.886540792952</c:v>
                </c:pt>
                <c:pt idx="38">
                  <c:v>1624.792703069374</c:v>
                </c:pt>
                <c:pt idx="39">
                  <c:v>1650.015201592375</c:v>
                </c:pt>
                <c:pt idx="40">
                  <c:v>1674.57017749229</c:v>
                </c:pt>
                <c:pt idx="41">
                  <c:v>1698.473518456682</c:v>
                </c:pt>
                <c:pt idx="42">
                  <c:v>1721.740854953136</c:v>
                </c:pt>
                <c:pt idx="43">
                  <c:v>1744.387557114428</c:v>
                </c:pt>
                <c:pt idx="44">
                  <c:v>1766.428732245788</c:v>
                </c:pt>
                <c:pt idx="45">
                  <c:v>1787.879222899978</c:v>
                </c:pt>
                <c:pt idx="46">
                  <c:v>1808.753605483193</c:v>
                </c:pt>
                <c:pt idx="47">
                  <c:v>1829.06618934793</c:v>
                </c:pt>
                <c:pt idx="48">
                  <c:v>1848.831016340805</c:v>
                </c:pt>
                <c:pt idx="49">
                  <c:v>1868.061860765517</c:v>
                </c:pt>
                <c:pt idx="50">
                  <c:v>1886.772229734762</c:v>
                </c:pt>
                <c:pt idx="51">
                  <c:v>1904.97536387688</c:v>
                </c:pt>
                <c:pt idx="52">
                  <c:v>1922.684238373394</c:v>
                </c:pt>
                <c:pt idx="53">
                  <c:v>1939.911564297927</c:v>
                </c:pt>
                <c:pt idx="54">
                  <c:v>1956.669790231204</c:v>
                </c:pt>
                <c:pt idx="55">
                  <c:v>1972.971104130475</c:v>
                </c:pt>
                <c:pt idx="56">
                  <c:v>1988.827435432537</c:v>
                </c:pt>
                <c:pt idx="57">
                  <c:v>2004.250457367324</c:v>
                </c:pt>
                <c:pt idx="58">
                  <c:v>2019.25158946754</c:v>
                </c:pt>
                <c:pt idx="59">
                  <c:v>2033.842000249052</c:v>
                </c:pt>
                <c:pt idx="60">
                  <c:v>2048.032610054011</c:v>
                </c:pt>
                <c:pt idx="61">
                  <c:v>2061.834094033041</c:v>
                </c:pt>
                <c:pt idx="62">
                  <c:v>2075.256885256083</c:v>
                </c:pt>
                <c:pt idx="63">
                  <c:v>2088.3111779366</c:v>
                </c:pt>
                <c:pt idx="64">
                  <c:v>2101.0069307575</c:v>
                </c:pt>
                <c:pt idx="65">
                  <c:v>2113.353870281554</c:v>
                </c:pt>
                <c:pt idx="66">
                  <c:v>2125.361494443356</c:v>
                </c:pt>
                <c:pt idx="67">
                  <c:v>2137.039076103223</c:v>
                </c:pt>
                <c:pt idx="68">
                  <c:v>2148.395666659483</c:v>
                </c:pt>
                <c:pt idx="69">
                  <c:v>2159.440099706314</c:v>
                </c:pt>
                <c:pt idx="70">
                  <c:v>2170.18099473021</c:v>
                </c:pt>
                <c:pt idx="71">
                  <c:v>2180.626760834758</c:v>
                </c:pt>
                <c:pt idx="72">
                  <c:v>2190.785600489914</c:v>
                </c:pt>
                <c:pt idx="73">
                  <c:v>2200.665513294004</c:v>
                </c:pt>
                <c:pt idx="74">
                  <c:v>2210.274299746496</c:v>
                </c:pt>
                <c:pt idx="75">
                  <c:v>2219.61956502113</c:v>
                </c:pt>
                <c:pt idx="76">
                  <c:v>2228.708722738107</c:v>
                </c:pt>
                <c:pt idx="77">
                  <c:v>2237.548998727599</c:v>
                </c:pt>
                <c:pt idx="78">
                  <c:v>2246.147434777464</c:v>
                </c:pt>
                <c:pt idx="79">
                  <c:v>2254.510892369226</c:v>
                </c:pt>
                <c:pt idx="80">
                  <c:v>2262.64605638606</c:v>
                </c:pt>
                <c:pt idx="81">
                  <c:v>2270.55943880016</c:v>
                </c:pt>
                <c:pt idx="82">
                  <c:v>2278.257382330298</c:v>
                </c:pt>
                <c:pt idx="83">
                  <c:v>2285.746064065635</c:v>
                </c:pt>
                <c:pt idx="84">
                  <c:v>2293.03149905873</c:v>
                </c:pt>
                <c:pt idx="85">
                  <c:v>2300.119543877593</c:v>
                </c:pt>
                <c:pt idx="86">
                  <c:v>2307.015900120861</c:v>
                </c:pt>
                <c:pt idx="87">
                  <c:v>2313.726117889863</c:v>
                </c:pt>
                <c:pt idx="88">
                  <c:v>2320.255599218281</c:v>
                </c:pt>
                <c:pt idx="89">
                  <c:v>2326.609601455653</c:v>
                </c:pt>
                <c:pt idx="90">
                  <c:v>2332.79324060639</c:v>
                </c:pt>
                <c:pt idx="91">
                  <c:v>2338.81149461663</c:v>
                </c:pt>
                <c:pt idx="92">
                  <c:v>2344.66920661719</c:v>
                </c:pt>
                <c:pt idx="93">
                  <c:v>2350.371088112751</c:v>
                </c:pt>
                <c:pt idx="94">
                  <c:v>2355.92172212198</c:v>
                </c:pt>
                <c:pt idx="95">
                  <c:v>2361.32556626522</c:v>
                </c:pt>
                <c:pt idx="96">
                  <c:v>2366.586955799974</c:v>
                </c:pt>
                <c:pt idx="97">
                  <c:v>2371.710106604663</c:v>
                </c:pt>
                <c:pt idx="98">
                  <c:v>2376.699118109443</c:v>
                </c:pt>
                <c:pt idx="99">
                  <c:v>2381.557976172445</c:v>
                </c:pt>
                <c:pt idx="100">
                  <c:v>2386.290555902827</c:v>
                </c:pt>
                <c:pt idx="101">
                  <c:v>2390.900624433649</c:v>
                </c:pt>
                <c:pt idx="102">
                  <c:v>2395.391843636194</c:v>
                </c:pt>
                <c:pt idx="103">
                  <c:v>2399.767772785598</c:v>
                </c:pt>
                <c:pt idx="104">
                  <c:v>2404.031871170714</c:v>
                </c:pt>
                <c:pt idx="105">
                  <c:v>2408.187500651833</c:v>
                </c:pt>
                <c:pt idx="106">
                  <c:v>2412.237928166357</c:v>
                </c:pt>
                <c:pt idx="107">
                  <c:v>2416.186328181648</c:v>
                </c:pt>
                <c:pt idx="108">
                  <c:v>2420.035785095627</c:v>
                </c:pt>
                <c:pt idx="109">
                  <c:v>2423.789295587851</c:v>
                </c:pt>
                <c:pt idx="110">
                  <c:v>2427.449770916998</c:v>
                </c:pt>
                <c:pt idx="111">
                  <c:v>2431.020039170468</c:v>
                </c:pt>
                <c:pt idx="112">
                  <c:v>2434.502847462496</c:v>
                </c:pt>
                <c:pt idx="113">
                  <c:v>2437.900864083646</c:v>
                </c:pt>
                <c:pt idx="114">
                  <c:v>2441.216680602124</c:v>
                </c:pt>
                <c:pt idx="115">
                  <c:v>2444.452813915536</c:v>
                </c:pt>
                <c:pt idx="116">
                  <c:v>2447.611708256905</c:v>
                </c:pt>
                <c:pt idx="117">
                  <c:v>2450.6957371542</c:v>
                </c:pt>
                <c:pt idx="118">
                  <c:v>2453.707205341756</c:v>
                </c:pt>
                <c:pt idx="119">
                  <c:v>2456.648350628815</c:v>
                </c:pt>
              </c:numCache>
            </c:numRef>
          </c:yVal>
          <c:smooth val="1"/>
          <c:extLst xmlns:c16r2="http://schemas.microsoft.com/office/drawing/2015/06/chart">
            <c:ext xmlns:c16="http://schemas.microsoft.com/office/drawing/2014/chart" uri="{C3380CC4-5D6E-409C-BE32-E72D297353CC}">
              <c16:uniqueId val="{00000001-D006-4BA8-B442-41696B3E4BAF}"/>
            </c:ext>
          </c:extLst>
        </c:ser>
        <c:dLbls>
          <c:showLegendKey val="0"/>
          <c:showVal val="0"/>
          <c:showCatName val="0"/>
          <c:showSerName val="0"/>
          <c:showPercent val="0"/>
          <c:showBubbleSize val="0"/>
        </c:dLbls>
        <c:axId val="-954479824"/>
        <c:axId val="-954477280"/>
      </c:scatterChart>
      <c:valAx>
        <c:axId val="-954479824"/>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954477280"/>
        <c:crosses val="autoZero"/>
        <c:crossBetween val="midCat"/>
      </c:valAx>
      <c:valAx>
        <c:axId val="-954477280"/>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954479824"/>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92.0016820899263</c:v>
                </c:pt>
                <c:pt idx="1">
                  <c:v>-92.16383439838735</c:v>
                </c:pt>
                <c:pt idx="2">
                  <c:v>-92.33897921466654</c:v>
                </c:pt>
                <c:pt idx="3">
                  <c:v>-92.5268920305769</c:v>
                </c:pt>
                <c:pt idx="4">
                  <c:v>-92.7272038243574</c:v>
                </c:pt>
                <c:pt idx="5">
                  <c:v>-92.93950846063107</c:v>
                </c:pt>
                <c:pt idx="6">
                  <c:v>-93.16337610365164</c:v>
                </c:pt>
                <c:pt idx="7">
                  <c:v>-93.39836313251072</c:v>
                </c:pt>
                <c:pt idx="8">
                  <c:v>-93.64401963248545</c:v>
                </c:pt>
                <c:pt idx="9">
                  <c:v>-93.89989501872049</c:v>
                </c:pt>
                <c:pt idx="10">
                  <c:v>-94.16554222147788</c:v>
                </c:pt>
                <c:pt idx="11">
                  <c:v>-94.4405207649897</c:v>
                </c:pt>
                <c:pt idx="12">
                  <c:v>-94.72439899668223</c:v>
                </c:pt>
                <c:pt idx="13">
                  <c:v>-94.9972247078593</c:v>
                </c:pt>
                <c:pt idx="14">
                  <c:v>-95.2682569270073</c:v>
                </c:pt>
                <c:pt idx="15">
                  <c:v>-95.53883439880407</c:v>
                </c:pt>
                <c:pt idx="16">
                  <c:v>-95.809218425898</c:v>
                </c:pt>
                <c:pt idx="17">
                  <c:v>-96.07957324475335</c:v>
                </c:pt>
                <c:pt idx="18">
                  <c:v>-96.34999290354438</c:v>
                </c:pt>
                <c:pt idx="19">
                  <c:v>-96.62051903832175</c:v>
                </c:pt>
                <c:pt idx="20">
                  <c:v>-96.89115451826883</c:v>
                </c:pt>
                <c:pt idx="21">
                  <c:v>-97.16187391129475</c:v>
                </c:pt>
                <c:pt idx="22">
                  <c:v>-97.43263149433572</c:v>
                </c:pt>
                <c:pt idx="23">
                  <c:v>-97.70336736861013</c:v>
                </c:pt>
                <c:pt idx="24">
                  <c:v>-97.97401211307825</c:v>
                </c:pt>
                <c:pt idx="25">
                  <c:v>-98.24449031109661</c:v>
                </c:pt>
                <c:pt idx="26">
                  <c:v>-98.5146898390355</c:v>
                </c:pt>
                <c:pt idx="27">
                  <c:v>-98.7845148349309</c:v>
                </c:pt>
                <c:pt idx="28">
                  <c:v>-99.05387309507004</c:v>
                </c:pt>
                <c:pt idx="29">
                  <c:v>-99.32267514715127</c:v>
                </c:pt>
                <c:pt idx="30">
                  <c:v>-99.59083479061345</c:v>
                </c:pt>
                <c:pt idx="31">
                  <c:v>-99.8582694657658</c:v>
                </c:pt>
                <c:pt idx="32">
                  <c:v>-100.1249004835407</c:v>
                </c:pt>
                <c:pt idx="33">
                  <c:v>-100.3906531500375</c:v>
                </c:pt>
                <c:pt idx="34">
                  <c:v>-100.6554568122125</c:v>
                </c:pt>
                <c:pt idx="35">
                  <c:v>-100.9192448449703</c:v>
                </c:pt>
                <c:pt idx="36">
                  <c:v>-101.1819545951901</c:v>
                </c:pt>
                <c:pt idx="37">
                  <c:v>-101.4435272946018</c:v>
                </c:pt>
                <c:pt idx="38">
                  <c:v>-101.7039079506074</c:v>
                </c:pt>
                <c:pt idx="39">
                  <c:v>-101.9630451646633</c:v>
                </c:pt>
                <c:pt idx="40">
                  <c:v>-102.2208910302613</c:v>
                </c:pt>
                <c:pt idx="41">
                  <c:v>-102.4774009999577</c:v>
                </c:pt>
                <c:pt idx="42">
                  <c:v>-102.7325337458214</c:v>
                </c:pt>
                <c:pt idx="43">
                  <c:v>-102.9862510187801</c:v>
                </c:pt>
                <c:pt idx="44">
                  <c:v>-103.238517508657</c:v>
                </c:pt>
                <c:pt idx="45">
                  <c:v>-103.4893007061948</c:v>
                </c:pt>
                <c:pt idx="46">
                  <c:v>-103.7385707680098</c:v>
                </c:pt>
                <c:pt idx="47">
                  <c:v>-103.9863003851408</c:v>
                </c:pt>
                <c:pt idx="48">
                  <c:v>-104.2324646556458</c:v>
                </c:pt>
                <c:pt idx="49">
                  <c:v>-104.4770409615477</c:v>
                </c:pt>
                <c:pt idx="50">
                  <c:v>-104.7200088503055</c:v>
                </c:pt>
                <c:pt idx="51">
                  <c:v>-104.9613499208964</c:v>
                </c:pt>
                <c:pt idx="52">
                  <c:v>-105.2010477144295</c:v>
                </c:pt>
                <c:pt idx="53">
                  <c:v>-105.4390876094146</c:v>
                </c:pt>
                <c:pt idx="54">
                  <c:v>-105.6754567215741</c:v>
                </c:pt>
                <c:pt idx="55">
                  <c:v>-105.9101438080952</c:v>
                </c:pt>
                <c:pt idx="56">
                  <c:v>-106.1431391761993</c:v>
                </c:pt>
                <c:pt idx="57">
                  <c:v>-106.3744345959117</c:v>
                </c:pt>
                <c:pt idx="58">
                  <c:v>-106.6040232168813</c:v>
                </c:pt>
                <c:pt idx="59">
                  <c:v>-106.8318994891164</c:v>
                </c:pt>
                <c:pt idx="60">
                  <c:v>-107.0580590874877</c:v>
                </c:pt>
                <c:pt idx="61">
                  <c:v>-107.2824988398537</c:v>
                </c:pt>
                <c:pt idx="62">
                  <c:v>-107.5052166586672</c:v>
                </c:pt>
                <c:pt idx="63">
                  <c:v>-107.7262114759154</c:v>
                </c:pt>
                <c:pt idx="64">
                  <c:v>-107.9454831812582</c:v>
                </c:pt>
                <c:pt idx="65">
                  <c:v>-108.1630325632298</c:v>
                </c:pt>
                <c:pt idx="66">
                  <c:v>-108.3788612533645</c:v>
                </c:pt>
                <c:pt idx="67">
                  <c:v>-108.5929716731313</c:v>
                </c:pt>
                <c:pt idx="68">
                  <c:v>-108.8053669835384</c:v>
                </c:pt>
                <c:pt idx="69">
                  <c:v>-109.0160510372996</c:v>
                </c:pt>
                <c:pt idx="70">
                  <c:v>-109.2250283334439</c:v>
                </c:pt>
                <c:pt idx="71">
                  <c:v>-109.432303974257</c:v>
                </c:pt>
                <c:pt idx="72">
                  <c:v>-109.6378836244449</c:v>
                </c:pt>
                <c:pt idx="73">
                  <c:v>-109.8417734724267</c:v>
                </c:pt>
                <c:pt idx="74">
                  <c:v>-110.0439801936455</c:v>
                </c:pt>
                <c:pt idx="75">
                  <c:v>-110.244510915817</c:v>
                </c:pt>
                <c:pt idx="76">
                  <c:v>-110.443373186011</c:v>
                </c:pt>
                <c:pt idx="77">
                  <c:v>-110.6405749394927</c:v>
                </c:pt>
                <c:pt idx="78">
                  <c:v>-110.836124470229</c:v>
                </c:pt>
                <c:pt idx="79">
                  <c:v>-111.0300304029914</c:v>
                </c:pt>
                <c:pt idx="80">
                  <c:v>-111.2223016669693</c:v>
                </c:pt>
                <c:pt idx="81">
                  <c:v>-111.4129474708277</c:v>
                </c:pt>
                <c:pt idx="82">
                  <c:v>-111.6019772791371</c:v>
                </c:pt>
                <c:pt idx="83">
                  <c:v>-111.78940079011</c:v>
                </c:pt>
                <c:pt idx="84">
                  <c:v>-111.9752279145801</c:v>
                </c:pt>
                <c:pt idx="85">
                  <c:v>-112.159468756161</c:v>
                </c:pt>
                <c:pt idx="86">
                  <c:v>-112.3421335925304</c:v>
                </c:pt>
                <c:pt idx="87">
                  <c:v>-112.5232328577837</c:v>
                </c:pt>
                <c:pt idx="88">
                  <c:v>-112.7027771257997</c:v>
                </c:pt>
                <c:pt idx="89">
                  <c:v>-112.8807770945733</c:v>
                </c:pt>
                <c:pt idx="90">
                  <c:v>-113.0572435714636</c:v>
                </c:pt>
                <c:pt idx="91">
                  <c:v>-113.232187459312</c:v>
                </c:pt>
                <c:pt idx="92">
                  <c:v>-113.4056197433864</c:v>
                </c:pt>
                <c:pt idx="93">
                  <c:v>-113.5775514791124</c:v>
                </c:pt>
                <c:pt idx="94">
                  <c:v>-113.7479937805444</c:v>
                </c:pt>
                <c:pt idx="95">
                  <c:v>-113.9169578095471</c:v>
                </c:pt>
                <c:pt idx="96">
                  <c:v>-114.0844547656451</c:v>
                </c:pt>
                <c:pt idx="97">
                  <c:v>-114.2504958765085</c:v>
                </c:pt>
                <c:pt idx="98">
                  <c:v>-114.4150923890384</c:v>
                </c:pt>
                <c:pt idx="99">
                  <c:v>-114.578255561028</c:v>
                </c:pt>
                <c:pt idx="100">
                  <c:v>-114.7399966533611</c:v>
                </c:pt>
                <c:pt idx="101">
                  <c:v>-114.9003269227229</c:v>
                </c:pt>
                <c:pt idx="102">
                  <c:v>-115.059257614798</c:v>
                </c:pt>
                <c:pt idx="103">
                  <c:v>-115.2167999579283</c:v>
                </c:pt>
                <c:pt idx="104">
                  <c:v>-115.372965157201</c:v>
                </c:pt>
                <c:pt idx="105">
                  <c:v>-115.5277643889553</c:v>
                </c:pt>
                <c:pt idx="106">
                  <c:v>-115.6812087956739</c:v>
                </c:pt>
                <c:pt idx="107">
                  <c:v>-115.8333094812382</c:v>
                </c:pt>
                <c:pt idx="108">
                  <c:v>-115.9840775065435</c:v>
                </c:pt>
                <c:pt idx="109">
                  <c:v>-116.1335238854295</c:v>
                </c:pt>
                <c:pt idx="110">
                  <c:v>-116.2816595809306</c:v>
                </c:pt>
                <c:pt idx="111">
                  <c:v>-116.4284955018145</c:v>
                </c:pt>
                <c:pt idx="112">
                  <c:v>-116.5740424994003</c:v>
                </c:pt>
                <c:pt idx="113">
                  <c:v>-116.7183113646342</c:v>
                </c:pt>
                <c:pt idx="114">
                  <c:v>-116.8613128254159</c:v>
                </c:pt>
                <c:pt idx="115">
                  <c:v>-117.003057544153</c:v>
                </c:pt>
                <c:pt idx="116">
                  <c:v>-117.1435561155382</c:v>
                </c:pt>
                <c:pt idx="117">
                  <c:v>-117.2828190645258</c:v>
                </c:pt>
                <c:pt idx="118">
                  <c:v>-117.4208568445109</c:v>
                </c:pt>
                <c:pt idx="119">
                  <c:v>-117.5576798356837</c:v>
                </c:pt>
              </c:numCache>
            </c:numRef>
          </c:yVal>
          <c:smooth val="1"/>
          <c:extLst xmlns:c16r2="http://schemas.microsoft.com/office/drawing/2015/06/chart">
            <c:ext xmlns:c16="http://schemas.microsoft.com/office/drawing/2014/chart" uri="{C3380CC4-5D6E-409C-BE32-E72D297353CC}">
              <c16:uniqueId val="{00000000-3F39-4FF8-86AB-BBE40F741125}"/>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70.49533704955007</c:v>
                </c:pt>
                <c:pt idx="1">
                  <c:v>-70.54708325608391</c:v>
                </c:pt>
                <c:pt idx="2">
                  <c:v>-70.58854905067375</c:v>
                </c:pt>
                <c:pt idx="3">
                  <c:v>-70.62069424678555</c:v>
                </c:pt>
                <c:pt idx="4">
                  <c:v>-70.6442694473224</c:v>
                </c:pt>
                <c:pt idx="5">
                  <c:v>-70.65990226412741</c:v>
                </c:pt>
                <c:pt idx="6">
                  <c:v>-70.6681240619993</c:v>
                </c:pt>
                <c:pt idx="7">
                  <c:v>-70.6693905293155</c:v>
                </c:pt>
                <c:pt idx="8">
                  <c:v>-70.6640976233738</c:v>
                </c:pt>
                <c:pt idx="9">
                  <c:v>-70.65259393228577</c:v>
                </c:pt>
                <c:pt idx="10">
                  <c:v>-70.6351902606378</c:v>
                </c:pt>
                <c:pt idx="11">
                  <c:v>-70.61216706478791</c:v>
                </c:pt>
                <c:pt idx="12">
                  <c:v>-70.58378022301301</c:v>
                </c:pt>
                <c:pt idx="13">
                  <c:v>-70.56440866391183</c:v>
                </c:pt>
                <c:pt idx="14">
                  <c:v>-70.5473503023082</c:v>
                </c:pt>
                <c:pt idx="15">
                  <c:v>-70.53158484023282</c:v>
                </c:pt>
                <c:pt idx="16">
                  <c:v>-70.51684273632887</c:v>
                </c:pt>
                <c:pt idx="17">
                  <c:v>-70.50291396733442</c:v>
                </c:pt>
                <c:pt idx="18">
                  <c:v>-70.48963312807796</c:v>
                </c:pt>
                <c:pt idx="19">
                  <c:v>-70.4768698867435</c:v>
                </c:pt>
                <c:pt idx="20">
                  <c:v>-70.4645215295146</c:v>
                </c:pt>
                <c:pt idx="21">
                  <c:v>-70.45250712413301</c:v>
                </c:pt>
                <c:pt idx="22">
                  <c:v>-70.4407629450108</c:v>
                </c:pt>
                <c:pt idx="23">
                  <c:v>-70.42923888209661</c:v>
                </c:pt>
                <c:pt idx="24">
                  <c:v>-70.41789561751427</c:v>
                </c:pt>
                <c:pt idx="25">
                  <c:v>-70.40670240191812</c:v>
                </c:pt>
                <c:pt idx="26">
                  <c:v>-70.3956594742679</c:v>
                </c:pt>
                <c:pt idx="27">
                  <c:v>-70.38475988544243</c:v>
                </c:pt>
                <c:pt idx="28">
                  <c:v>-70.37399850841039</c:v>
                </c:pt>
                <c:pt idx="29">
                  <c:v>-70.36337257385041</c:v>
                </c:pt>
                <c:pt idx="30">
                  <c:v>-70.35288113245272</c:v>
                </c:pt>
                <c:pt idx="31">
                  <c:v>-70.34252462048536</c:v>
                </c:pt>
                <c:pt idx="32">
                  <c:v>-70.33230451407439</c:v>
                </c:pt>
                <c:pt idx="33">
                  <c:v>-70.32222305382108</c:v>
                </c:pt>
                <c:pt idx="34">
                  <c:v>-70.31228302525876</c:v>
                </c:pt>
                <c:pt idx="35">
                  <c:v>-70.30248758379501</c:v>
                </c:pt>
                <c:pt idx="36">
                  <c:v>-70.29284011516295</c:v>
                </c:pt>
                <c:pt idx="37">
                  <c:v>-70.28334412431161</c:v>
                </c:pt>
                <c:pt idx="38">
                  <c:v>-70.27400314715378</c:v>
                </c:pt>
                <c:pt idx="39">
                  <c:v>-70.2648207222701</c:v>
                </c:pt>
                <c:pt idx="40">
                  <c:v>-70.25580031293632</c:v>
                </c:pt>
                <c:pt idx="41">
                  <c:v>-70.24694525925963</c:v>
                </c:pt>
                <c:pt idx="42">
                  <c:v>-70.23825874275045</c:v>
                </c:pt>
                <c:pt idx="43">
                  <c:v>-70.22974375926458</c:v>
                </c:pt>
                <c:pt idx="44">
                  <c:v>-70.22140309874997</c:v>
                </c:pt>
                <c:pt idx="45">
                  <c:v>-70.2132393305782</c:v>
                </c:pt>
                <c:pt idx="46">
                  <c:v>-70.20525479345935</c:v>
                </c:pt>
                <c:pt idx="47">
                  <c:v>-70.1974515891175</c:v>
                </c:pt>
                <c:pt idx="48">
                  <c:v>-70.18983157906426</c:v>
                </c:pt>
                <c:pt idx="49">
                  <c:v>-70.18239638391015</c:v>
                </c:pt>
                <c:pt idx="50">
                  <c:v>-70.17514738476044</c:v>
                </c:pt>
                <c:pt idx="51">
                  <c:v>-70.16808572631905</c:v>
                </c:pt>
                <c:pt idx="52">
                  <c:v>-70.161212321443</c:v>
                </c:pt>
                <c:pt idx="53">
                  <c:v>-70.15452785678355</c:v>
                </c:pt>
                <c:pt idx="54">
                  <c:v>-70.14803279930925</c:v>
                </c:pt>
                <c:pt idx="55">
                  <c:v>-70.14172740353048</c:v>
                </c:pt>
                <c:pt idx="56">
                  <c:v>-70.13561171927547</c:v>
                </c:pt>
                <c:pt idx="57">
                  <c:v>-70.12968559986975</c:v>
                </c:pt>
                <c:pt idx="58">
                  <c:v>-70.1239487106142</c:v>
                </c:pt>
                <c:pt idx="59">
                  <c:v>-70.11840053745851</c:v>
                </c:pt>
                <c:pt idx="60">
                  <c:v>-70.11304039579568</c:v>
                </c:pt>
                <c:pt idx="61">
                  <c:v>-70.10786743929341</c:v>
                </c:pt>
                <c:pt idx="62">
                  <c:v>-70.10288066872437</c:v>
                </c:pt>
                <c:pt idx="63">
                  <c:v>-70.09807894072112</c:v>
                </c:pt>
                <c:pt idx="64">
                  <c:v>-70.09346097643378</c:v>
                </c:pt>
                <c:pt idx="65">
                  <c:v>-70.0890253700383</c:v>
                </c:pt>
                <c:pt idx="66">
                  <c:v>-70.08477059708282</c:v>
                </c:pt>
                <c:pt idx="67">
                  <c:v>-70.08069502263595</c:v>
                </c:pt>
                <c:pt idx="68">
                  <c:v>-70.0767969092153</c:v>
                </c:pt>
                <c:pt idx="69">
                  <c:v>-70.07307442449309</c:v>
                </c:pt>
                <c:pt idx="70">
                  <c:v>-70.06952564875876</c:v>
                </c:pt>
                <c:pt idx="71">
                  <c:v>-70.06614858212008</c:v>
                </c:pt>
                <c:pt idx="72">
                  <c:v>-70.06294115145877</c:v>
                </c:pt>
                <c:pt idx="73">
                  <c:v>-70.05990121711335</c:v>
                </c:pt>
                <c:pt idx="74">
                  <c:v>-70.05702657929576</c:v>
                </c:pt>
                <c:pt idx="75">
                  <c:v>-70.0543149842473</c:v>
                </c:pt>
                <c:pt idx="76">
                  <c:v>-70.05176413012231</c:v>
                </c:pt>
                <c:pt idx="77">
                  <c:v>-70.04937167261035</c:v>
                </c:pt>
                <c:pt idx="78">
                  <c:v>-70.0471352302934</c:v>
                </c:pt>
                <c:pt idx="79">
                  <c:v>-70.04505238974911</c:v>
                </c:pt>
                <c:pt idx="80">
                  <c:v>-70.04312071039696</c:v>
                </c:pt>
                <c:pt idx="81">
                  <c:v>-70.04133772909773</c:v>
                </c:pt>
                <c:pt idx="82">
                  <c:v>-70.03970096451276</c:v>
                </c:pt>
                <c:pt idx="83">
                  <c:v>-70.03820792122194</c:v>
                </c:pt>
                <c:pt idx="84">
                  <c:v>-70.03685609361761</c:v>
                </c:pt>
                <c:pt idx="85">
                  <c:v>-70.03564296957101</c:v>
                </c:pt>
                <c:pt idx="86">
                  <c:v>-70.03456603388704</c:v>
                </c:pt>
                <c:pt idx="87">
                  <c:v>-70.0336227715474</c:v>
                </c:pt>
                <c:pt idx="88">
                  <c:v>-70.03281067075311</c:v>
                </c:pt>
                <c:pt idx="89">
                  <c:v>-70.0321272257758</c:v>
                </c:pt>
                <c:pt idx="90">
                  <c:v>-70.0315699396187</c:v>
                </c:pt>
                <c:pt idx="91">
                  <c:v>-70.03113632649909</c:v>
                </c:pt>
                <c:pt idx="92">
                  <c:v>-70.0308239141639</c:v>
                </c:pt>
                <c:pt idx="93">
                  <c:v>-70.03063024603075</c:v>
                </c:pt>
                <c:pt idx="94">
                  <c:v>-70.03055288318146</c:v>
                </c:pt>
                <c:pt idx="95">
                  <c:v>-70.03058940619935</c:v>
                </c:pt>
                <c:pt idx="96">
                  <c:v>-70.03073741686046</c:v>
                </c:pt>
                <c:pt idx="97">
                  <c:v>-70.03099453969685</c:v>
                </c:pt>
                <c:pt idx="98">
                  <c:v>-70.03135842341601</c:v>
                </c:pt>
                <c:pt idx="99">
                  <c:v>-70.0318267422078</c:v>
                </c:pt>
                <c:pt idx="100">
                  <c:v>-70.03239719692495</c:v>
                </c:pt>
                <c:pt idx="101">
                  <c:v>-70.03306751615872</c:v>
                </c:pt>
                <c:pt idx="102">
                  <c:v>-70.03383545719858</c:v>
                </c:pt>
                <c:pt idx="103">
                  <c:v>-70.03469880689808</c:v>
                </c:pt>
                <c:pt idx="104">
                  <c:v>-70.03565538244455</c:v>
                </c:pt>
                <c:pt idx="105">
                  <c:v>-70.03670303203585</c:v>
                </c:pt>
                <c:pt idx="106">
                  <c:v>-70.03783963547246</c:v>
                </c:pt>
                <c:pt idx="107">
                  <c:v>-70.03906310467087</c:v>
                </c:pt>
                <c:pt idx="108">
                  <c:v>-70.04037138409795</c:v>
                </c:pt>
                <c:pt idx="109">
                  <c:v>-70.0417624511381</c:v>
                </c:pt>
                <c:pt idx="110">
                  <c:v>-70.04323431638858</c:v>
                </c:pt>
                <c:pt idx="111">
                  <c:v>-70.04478502389655</c:v>
                </c:pt>
                <c:pt idx="112">
                  <c:v>-70.0464126513314</c:v>
                </c:pt>
                <c:pt idx="113">
                  <c:v>-70.04811531010648</c:v>
                </c:pt>
                <c:pt idx="114">
                  <c:v>-70.04989114544864</c:v>
                </c:pt>
                <c:pt idx="115">
                  <c:v>-70.05173833641325</c:v>
                </c:pt>
                <c:pt idx="116">
                  <c:v>-70.0536550958661</c:v>
                </c:pt>
                <c:pt idx="117">
                  <c:v>-70.05563967040641</c:v>
                </c:pt>
                <c:pt idx="118">
                  <c:v>-70.05769034026862</c:v>
                </c:pt>
                <c:pt idx="119">
                  <c:v>-70.05980541917451</c:v>
                </c:pt>
              </c:numCache>
            </c:numRef>
          </c:yVal>
          <c:smooth val="1"/>
          <c:extLst xmlns:c16r2="http://schemas.microsoft.com/office/drawing/2015/06/chart">
            <c:ext xmlns:c16="http://schemas.microsoft.com/office/drawing/2014/chart" uri="{C3380CC4-5D6E-409C-BE32-E72D297353CC}">
              <c16:uniqueId val="{00000001-3F39-4FF8-86AB-BBE40F741125}"/>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162.4970191394767</c:v>
                </c:pt>
                <c:pt idx="1">
                  <c:v>-162.7109176544713</c:v>
                </c:pt>
                <c:pt idx="2">
                  <c:v>-162.9275282653407</c:v>
                </c:pt>
                <c:pt idx="3">
                  <c:v>-163.1475862773628</c:v>
                </c:pt>
                <c:pt idx="4">
                  <c:v>-163.3714732716798</c:v>
                </c:pt>
                <c:pt idx="5">
                  <c:v>-163.5994107247585</c:v>
                </c:pt>
                <c:pt idx="6">
                  <c:v>-163.8315001656516</c:v>
                </c:pt>
                <c:pt idx="7">
                  <c:v>-164.0677536618263</c:v>
                </c:pt>
                <c:pt idx="8">
                  <c:v>-164.3081172558593</c:v>
                </c:pt>
                <c:pt idx="9">
                  <c:v>-164.552488951007</c:v>
                </c:pt>
                <c:pt idx="10">
                  <c:v>-164.8007324821155</c:v>
                </c:pt>
                <c:pt idx="11">
                  <c:v>-165.0526878297777</c:v>
                </c:pt>
                <c:pt idx="12">
                  <c:v>-165.3081792196954</c:v>
                </c:pt>
                <c:pt idx="13">
                  <c:v>-165.5616333717711</c:v>
                </c:pt>
                <c:pt idx="14">
                  <c:v>-165.8156072293155</c:v>
                </c:pt>
                <c:pt idx="15">
                  <c:v>-166.0704192390372</c:v>
                </c:pt>
                <c:pt idx="16">
                  <c:v>-166.3260611622271</c:v>
                </c:pt>
                <c:pt idx="17">
                  <c:v>-166.582487212088</c:v>
                </c:pt>
                <c:pt idx="18">
                  <c:v>-166.8396260316224</c:v>
                </c:pt>
                <c:pt idx="19">
                  <c:v>-167.0973889250655</c:v>
                </c:pt>
                <c:pt idx="20">
                  <c:v>-167.3556760477833</c:v>
                </c:pt>
                <c:pt idx="21">
                  <c:v>-167.6143810354278</c:v>
                </c:pt>
                <c:pt idx="22">
                  <c:v>-167.8733944393467</c:v>
                </c:pt>
                <c:pt idx="23">
                  <c:v>-168.1326062507071</c:v>
                </c:pt>
                <c:pt idx="24">
                  <c:v>-168.3919077305927</c:v>
                </c:pt>
                <c:pt idx="25">
                  <c:v>-168.6511927130146</c:v>
                </c:pt>
                <c:pt idx="26">
                  <c:v>-168.9103493133033</c:v>
                </c:pt>
                <c:pt idx="27">
                  <c:v>-169.1692747203734</c:v>
                </c:pt>
                <c:pt idx="28">
                  <c:v>-169.4278716034808</c:v>
                </c:pt>
                <c:pt idx="29">
                  <c:v>-169.6860477210027</c:v>
                </c:pt>
                <c:pt idx="30">
                  <c:v>-169.9437159230669</c:v>
                </c:pt>
                <c:pt idx="31">
                  <c:v>-170.2007940862512</c:v>
                </c:pt>
                <c:pt idx="32">
                  <c:v>-170.4572049976154</c:v>
                </c:pt>
                <c:pt idx="33">
                  <c:v>-170.7128762038585</c:v>
                </c:pt>
                <c:pt idx="34">
                  <c:v>-170.9677398374713</c:v>
                </c:pt>
                <c:pt idx="35">
                  <c:v>-171.2217324287656</c:v>
                </c:pt>
                <c:pt idx="36">
                  <c:v>-171.4747947103532</c:v>
                </c:pt>
                <c:pt idx="37">
                  <c:v>-171.7268714189134</c:v>
                </c:pt>
                <c:pt idx="38">
                  <c:v>-171.9779110977614</c:v>
                </c:pt>
                <c:pt idx="39">
                  <c:v>-172.2278658869333</c:v>
                </c:pt>
                <c:pt idx="40">
                  <c:v>-172.4766913431978</c:v>
                </c:pt>
                <c:pt idx="41">
                  <c:v>-172.7243462592172</c:v>
                </c:pt>
                <c:pt idx="42">
                  <c:v>-172.9707924885721</c:v>
                </c:pt>
                <c:pt idx="43">
                  <c:v>-173.2159947780443</c:v>
                </c:pt>
                <c:pt idx="44">
                  <c:v>-173.459920607407</c:v>
                </c:pt>
                <c:pt idx="45">
                  <c:v>-173.7025400367731</c:v>
                </c:pt>
                <c:pt idx="46">
                  <c:v>-173.9438255614693</c:v>
                </c:pt>
                <c:pt idx="47">
                  <c:v>-174.1837519742579</c:v>
                </c:pt>
                <c:pt idx="48">
                  <c:v>-174.4222962347104</c:v>
                </c:pt>
                <c:pt idx="49">
                  <c:v>-174.6594373454581</c:v>
                </c:pt>
                <c:pt idx="50">
                  <c:v>-174.8951562350665</c:v>
                </c:pt>
                <c:pt idx="51">
                  <c:v>-175.1294356472153</c:v>
                </c:pt>
                <c:pt idx="52">
                  <c:v>-175.3622600358723</c:v>
                </c:pt>
                <c:pt idx="53">
                  <c:v>-175.5936154661987</c:v>
                </c:pt>
                <c:pt idx="54">
                  <c:v>-175.8234895208834</c:v>
                </c:pt>
                <c:pt idx="55">
                  <c:v>-176.0518712116255</c:v>
                </c:pt>
                <c:pt idx="56">
                  <c:v>-176.278750895475</c:v>
                </c:pt>
                <c:pt idx="57">
                  <c:v>-176.5041201957816</c:v>
                </c:pt>
                <c:pt idx="58">
                  <c:v>-176.7279719274961</c:v>
                </c:pt>
                <c:pt idx="59">
                  <c:v>-176.9503000265754</c:v>
                </c:pt>
                <c:pt idx="60">
                  <c:v>-177.1710994832835</c:v>
                </c:pt>
                <c:pt idx="61">
                  <c:v>-177.3903662791471</c:v>
                </c:pt>
                <c:pt idx="62">
                  <c:v>-177.6080973273917</c:v>
                </c:pt>
                <c:pt idx="63">
                  <c:v>-177.824290416637</c:v>
                </c:pt>
                <c:pt idx="64">
                  <c:v>-178.0389441576921</c:v>
                </c:pt>
                <c:pt idx="65">
                  <c:v>-178.2520579332683</c:v>
                </c:pt>
                <c:pt idx="66">
                  <c:v>-178.4636318504477</c:v>
                </c:pt>
                <c:pt idx="67">
                  <c:v>-178.6736666957673</c:v>
                </c:pt>
                <c:pt idx="68">
                  <c:v>-178.882163892754</c:v>
                </c:pt>
                <c:pt idx="69">
                  <c:v>-179.0891254617929</c:v>
                </c:pt>
                <c:pt idx="70">
                  <c:v>-179.2945539822026</c:v>
                </c:pt>
                <c:pt idx="71">
                  <c:v>-179.498452556377</c:v>
                </c:pt>
                <c:pt idx="72">
                  <c:v>-179.7008247759043</c:v>
                </c:pt>
                <c:pt idx="73">
                  <c:v>-179.9016746895403</c:v>
                </c:pt>
                <c:pt idx="74">
                  <c:v>-180.1010067729412</c:v>
                </c:pt>
                <c:pt idx="75">
                  <c:v>-180.2988259000641</c:v>
                </c:pt>
                <c:pt idx="76">
                  <c:v>-180.495137316133</c:v>
                </c:pt>
                <c:pt idx="77">
                  <c:v>-180.689946612103</c:v>
                </c:pt>
                <c:pt idx="78">
                  <c:v>-180.8832597005224</c:v>
                </c:pt>
                <c:pt idx="79">
                  <c:v>-181.0750827927403</c:v>
                </c:pt>
                <c:pt idx="80">
                  <c:v>-181.2654223773661</c:v>
                </c:pt>
                <c:pt idx="81">
                  <c:v>-181.4542851999256</c:v>
                </c:pt>
                <c:pt idx="82">
                  <c:v>-181.64167824365</c:v>
                </c:pt>
                <c:pt idx="83">
                  <c:v>-181.827608711332</c:v>
                </c:pt>
                <c:pt idx="84">
                  <c:v>-182.0120840081977</c:v>
                </c:pt>
                <c:pt idx="85">
                  <c:v>-182.1951117257319</c:v>
                </c:pt>
                <c:pt idx="86">
                  <c:v>-182.3766996264176</c:v>
                </c:pt>
                <c:pt idx="87">
                  <c:v>-182.556855629331</c:v>
                </c:pt>
                <c:pt idx="88">
                  <c:v>-182.735587796551</c:v>
                </c:pt>
                <c:pt idx="89">
                  <c:v>-182.9129043203492</c:v>
                </c:pt>
                <c:pt idx="90">
                  <c:v>-183.0888135110825</c:v>
                </c:pt>
                <c:pt idx="91">
                  <c:v>-183.2633237858114</c:v>
                </c:pt>
                <c:pt idx="92">
                  <c:v>-183.4364436575503</c:v>
                </c:pt>
                <c:pt idx="93">
                  <c:v>-183.6081817251432</c:v>
                </c:pt>
                <c:pt idx="94">
                  <c:v>-183.7785466637261</c:v>
                </c:pt>
                <c:pt idx="95">
                  <c:v>-183.9475472157465</c:v>
                </c:pt>
                <c:pt idx="96">
                  <c:v>-184.115192182506</c:v>
                </c:pt>
                <c:pt idx="97">
                  <c:v>-184.2814904162053</c:v>
                </c:pt>
                <c:pt idx="98">
                  <c:v>-184.4464508124543</c:v>
                </c:pt>
                <c:pt idx="99">
                  <c:v>-184.6100823032358</c:v>
                </c:pt>
                <c:pt idx="100">
                  <c:v>-184.7723938502867</c:v>
                </c:pt>
                <c:pt idx="101">
                  <c:v>-184.9333944388819</c:v>
                </c:pt>
                <c:pt idx="102">
                  <c:v>-185.0930930719965</c:v>
                </c:pt>
                <c:pt idx="103">
                  <c:v>-185.2514987648267</c:v>
                </c:pt>
                <c:pt idx="104">
                  <c:v>-185.4086205396456</c:v>
                </c:pt>
                <c:pt idx="105">
                  <c:v>-185.5644674209915</c:v>
                </c:pt>
                <c:pt idx="106">
                  <c:v>-185.7190484311461</c:v>
                </c:pt>
                <c:pt idx="107">
                  <c:v>-185.8723725859091</c:v>
                </c:pt>
                <c:pt idx="108">
                  <c:v>-186.0244488906415</c:v>
                </c:pt>
                <c:pt idx="109">
                  <c:v>-186.1752863365675</c:v>
                </c:pt>
                <c:pt idx="110">
                  <c:v>-186.3248938973192</c:v>
                </c:pt>
                <c:pt idx="111">
                  <c:v>-186.4732805257112</c:v>
                </c:pt>
                <c:pt idx="112">
                  <c:v>-186.6204551507318</c:v>
                </c:pt>
                <c:pt idx="113">
                  <c:v>-186.7664266747407</c:v>
                </c:pt>
                <c:pt idx="114">
                  <c:v>-186.9112039708647</c:v>
                </c:pt>
                <c:pt idx="115">
                  <c:v>-187.0547958805667</c:v>
                </c:pt>
                <c:pt idx="116">
                  <c:v>-187.1972112114044</c:v>
                </c:pt>
                <c:pt idx="117">
                  <c:v>-187.3384587349324</c:v>
                </c:pt>
                <c:pt idx="118">
                  <c:v>-187.4785471847795</c:v>
                </c:pt>
                <c:pt idx="119">
                  <c:v>-187.6174852548581</c:v>
                </c:pt>
              </c:numCache>
            </c:numRef>
          </c:yVal>
          <c:smooth val="1"/>
          <c:extLst xmlns:c16r2="http://schemas.microsoft.com/office/drawing/2015/06/chart">
            <c:ext xmlns:c16="http://schemas.microsoft.com/office/drawing/2014/chart" uri="{C3380CC4-5D6E-409C-BE32-E72D297353CC}">
              <c16:uniqueId val="{00000002-3F39-4FF8-86AB-BBE40F741125}"/>
            </c:ext>
          </c:extLst>
        </c:ser>
        <c:dLbls>
          <c:showLegendKey val="0"/>
          <c:showVal val="0"/>
          <c:showCatName val="0"/>
          <c:showSerName val="0"/>
          <c:showPercent val="0"/>
          <c:showBubbleSize val="0"/>
        </c:dLbls>
        <c:axId val="-984192480"/>
        <c:axId val="-983893296"/>
      </c:scatterChart>
      <c:valAx>
        <c:axId val="-984192480"/>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983893296"/>
        <c:crosses val="autoZero"/>
        <c:crossBetween val="midCat"/>
      </c:valAx>
      <c:valAx>
        <c:axId val="-98389329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984192480"/>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0.0</c:v>
                </c:pt>
                <c:pt idx="2">
                  <c:v>-0.00182007934781723</c:v>
                </c:pt>
                <c:pt idx="3">
                  <c:v>-0.00361978815526527</c:v>
                </c:pt>
                <c:pt idx="4">
                  <c:v>-0.00539193044605781</c:v>
                </c:pt>
                <c:pt idx="5">
                  <c:v>-0.00713141104351962</c:v>
                </c:pt>
                <c:pt idx="6">
                  <c:v>-0.00883476253729895</c:v>
                </c:pt>
                <c:pt idx="7">
                  <c:v>-0.0104997901366005</c:v>
                </c:pt>
                <c:pt idx="8">
                  <c:v>-0.01212528514734</c:v>
                </c:pt>
                <c:pt idx="9">
                  <c:v>-0.0137107943704905</c:v>
                </c:pt>
                <c:pt idx="10">
                  <c:v>-0.0152564352425543</c:v>
                </c:pt>
                <c:pt idx="11">
                  <c:v>-0.0167627484803233</c:v>
                </c:pt>
                <c:pt idx="12">
                  <c:v>-0.0182305811475089</c:v>
                </c:pt>
                <c:pt idx="13">
                  <c:v>-0.0196609945356613</c:v>
                </c:pt>
                <c:pt idx="14">
                  <c:v>-0.0210551890650095</c:v>
                </c:pt>
                <c:pt idx="15">
                  <c:v>-0.0224141382816015</c:v>
                </c:pt>
                <c:pt idx="16">
                  <c:v>-0.0237390214620973</c:v>
                </c:pt>
                <c:pt idx="17">
                  <c:v>-0.0250310551400616</c:v>
                </c:pt>
                <c:pt idx="18">
                  <c:v>-0.0262914529743284</c:v>
                </c:pt>
                <c:pt idx="19">
                  <c:v>-0.0275214066361514</c:v>
                </c:pt>
                <c:pt idx="20">
                  <c:v>-0.0287220721173071</c:v>
                </c:pt>
                <c:pt idx="21">
                  <c:v>-0.0298945601371088</c:v>
                </c:pt>
                <c:pt idx="22">
                  <c:v>-0.0310399297795811</c:v>
                </c:pt>
                <c:pt idx="23">
                  <c:v>-0.0321591845753574</c:v>
                </c:pt>
                <c:pt idx="24">
                  <c:v>-0.0332532705680933</c:v>
                </c:pt>
                <c:pt idx="25">
                  <c:v>-0.0343230757473066</c:v>
                </c:pt>
                <c:pt idx="26">
                  <c:v>-0.0353694305864337</c:v>
                </c:pt>
                <c:pt idx="27">
                  <c:v>-0.0363931093455903</c:v>
                </c:pt>
                <c:pt idx="28">
                  <c:v>-0.0373948315718735</c:v>
                </c:pt>
                <c:pt idx="29">
                  <c:v>-0.0383752645640925</c:v>
                </c:pt>
                <c:pt idx="30">
                  <c:v>-0.0393350259255385</c:v>
                </c:pt>
                <c:pt idx="31">
                  <c:v>-0.0402746862255299</c:v>
                </c:pt>
                <c:pt idx="32">
                  <c:v>-0.0411947717599105</c:v>
                </c:pt>
                <c:pt idx="33">
                  <c:v>-0.0420957672886288</c:v>
                </c:pt>
                <c:pt idx="34">
                  <c:v>-0.0429781187103799</c:v>
                </c:pt>
                <c:pt idx="35">
                  <c:v>-0.0438422357106901</c:v>
                </c:pt>
                <c:pt idx="36">
                  <c:v>-0.0446884942837642</c:v>
                </c:pt>
                <c:pt idx="37">
                  <c:v>-0.0455172391662927</c:v>
                </c:pt>
                <c:pt idx="38">
                  <c:v>-0.0463287860929995</c:v>
                </c:pt>
                <c:pt idx="39">
                  <c:v>-0.0471234240019839</c:v>
                </c:pt>
                <c:pt idx="40">
                  <c:v>-0.0479014170818118</c:v>
                </c:pt>
                <c:pt idx="41">
                  <c:v>-0.0486630066356156</c:v>
                </c:pt>
                <c:pt idx="42">
                  <c:v>-0.0494084129237308</c:v>
                </c:pt>
                <c:pt idx="43">
                  <c:v>-0.0501378368095175</c:v>
                </c:pt>
                <c:pt idx="44">
                  <c:v>-0.0508514613095031</c:v>
                </c:pt>
                <c:pt idx="45">
                  <c:v>-0.0515494530402066</c:v>
                </c:pt>
                <c:pt idx="46">
                  <c:v>-0.0522319635594613</c:v>
                </c:pt>
                <c:pt idx="47">
                  <c:v>-0.0528991305989621</c:v>
                </c:pt>
                <c:pt idx="48">
                  <c:v>-0.0535510792145942</c:v>
                </c:pt>
                <c:pt idx="49">
                  <c:v>-0.0541879228443577</c:v>
                </c:pt>
                <c:pt idx="50">
                  <c:v>-0.0548097642909852</c:v>
                </c:pt>
                <c:pt idx="51">
                  <c:v>-0.0554166966074263</c:v>
                </c:pt>
                <c:pt idx="52">
                  <c:v>-0.0560088039608672</c:v>
                </c:pt>
                <c:pt idx="53">
                  <c:v>-0.0565861623716046</c:v>
                </c:pt>
                <c:pt idx="54">
                  <c:v>-0.0571488404162665</c:v>
                </c:pt>
                <c:pt idx="55">
                  <c:v>-0.0576968999201199</c:v>
                </c:pt>
                <c:pt idx="56">
                  <c:v>-0.0582303965056781</c:v>
                </c:pt>
                <c:pt idx="57">
                  <c:v>-0.0587493801696837</c:v>
                </c:pt>
                <c:pt idx="58">
                  <c:v>-0.0592538957804208</c:v>
                </c:pt>
                <c:pt idx="59">
                  <c:v>-0.0597439835652039</c:v>
                </c:pt>
                <c:pt idx="60">
                  <c:v>-0.0602196795014606</c:v>
                </c:pt>
                <c:pt idx="61">
                  <c:v>-0.0606810157369182</c:v>
                </c:pt>
                <c:pt idx="62">
                  <c:v>-0.0611280209461256</c:v>
                </c:pt>
                <c:pt idx="63">
                  <c:v>-0.0615607206567802</c:v>
                </c:pt>
                <c:pt idx="64">
                  <c:v>-0.0619791375665954</c:v>
                </c:pt>
                <c:pt idx="65">
                  <c:v>-0.0623832918034168</c:v>
                </c:pt>
                <c:pt idx="66">
                  <c:v>-0.0627732012046181</c:v>
                </c:pt>
                <c:pt idx="67">
                  <c:v>-0.0631488815299235</c:v>
                </c:pt>
                <c:pt idx="68">
                  <c:v>-0.0635103467033332</c:v>
                </c:pt>
                <c:pt idx="69">
                  <c:v>-0.063857608989565</c:v>
                </c:pt>
                <c:pt idx="70">
                  <c:v>-0.0641906791890506</c:v>
                </c:pt>
                <c:pt idx="71">
                  <c:v>-0.0645095667980058</c:v>
                </c:pt>
                <c:pt idx="72">
                  <c:v>-0.0648142801626818</c:v>
                </c:pt>
                <c:pt idx="73">
                  <c:v>-0.0651048266270663</c:v>
                </c:pt>
                <c:pt idx="74">
                  <c:v>-0.0653812126452976</c:v>
                </c:pt>
                <c:pt idx="75">
                  <c:v>-0.065643443918816</c:v>
                </c:pt>
                <c:pt idx="76">
                  <c:v>-0.0658915254851308</c:v>
                </c:pt>
                <c:pt idx="77">
                  <c:v>-0.0661254618378734</c:v>
                </c:pt>
                <c:pt idx="78">
                  <c:v>-0.0663452569900983</c:v>
                </c:pt>
                <c:pt idx="79">
                  <c:v>-0.0665509145761462</c:v>
                </c:pt>
                <c:pt idx="80">
                  <c:v>-0.0667424379305885</c:v>
                </c:pt>
                <c:pt idx="81">
                  <c:v>-0.0669198301307915</c:v>
                </c:pt>
                <c:pt idx="82">
                  <c:v>-0.0670830940882297</c:v>
                </c:pt>
                <c:pt idx="83">
                  <c:v>-0.067232232587412</c:v>
                </c:pt>
                <c:pt idx="84">
                  <c:v>-0.0673672483593691</c:v>
                </c:pt>
                <c:pt idx="85">
                  <c:v>-0.0674881440969329</c:v>
                </c:pt>
                <c:pt idx="86">
                  <c:v>-0.0675949225202203</c:v>
                </c:pt>
                <c:pt idx="87">
                  <c:v>-0.0676875864133763</c:v>
                </c:pt>
                <c:pt idx="88">
                  <c:v>-0.0677661386620457</c:v>
                </c:pt>
                <c:pt idx="89">
                  <c:v>-0.0678305822591938</c:v>
                </c:pt>
                <c:pt idx="90">
                  <c:v>-0.0678809203891433</c:v>
                </c:pt>
                <c:pt idx="91">
                  <c:v>-0.0679171563973796</c:v>
                </c:pt>
                <c:pt idx="92">
                  <c:v>-0.0679392938451201</c:v>
                </c:pt>
                <c:pt idx="93">
                  <c:v>-0.0679473365249578</c:v>
                </c:pt>
                <c:pt idx="94">
                  <c:v>-0.0679412884688645</c:v>
                </c:pt>
                <c:pt idx="95">
                  <c:v>-0.0679211539969401</c:v>
                </c:pt>
                <c:pt idx="96">
                  <c:v>-0.0678869376817602</c:v>
                </c:pt>
                <c:pt idx="97">
                  <c:v>-0.0678386444156786</c:v>
                </c:pt>
                <c:pt idx="98">
                  <c:v>-0.0677762793729926</c:v>
                </c:pt>
                <c:pt idx="99">
                  <c:v>-0.0676998480732436</c:v>
                </c:pt>
                <c:pt idx="100">
                  <c:v>-0.0676093563452014</c:v>
                </c:pt>
                <c:pt idx="101">
                  <c:v>-0.0675048103585141</c:v>
                </c:pt>
                <c:pt idx="102">
                  <c:v>-0.0673862166240724</c:v>
                </c:pt>
                <c:pt idx="103">
                  <c:v>-0.0672535820060148</c:v>
                </c:pt>
                <c:pt idx="104">
                  <c:v>-0.0671069137162703</c:v>
                </c:pt>
                <c:pt idx="105">
                  <c:v>-0.0669462193240179</c:v>
                </c:pt>
                <c:pt idx="106">
                  <c:v>-0.0667715067647805</c:v>
                </c:pt>
                <c:pt idx="107">
                  <c:v>-0.0665827843327861</c:v>
                </c:pt>
                <c:pt idx="108">
                  <c:v>-0.066380060692245</c:v>
                </c:pt>
                <c:pt idx="109">
                  <c:v>-0.066163344873712</c:v>
                </c:pt>
                <c:pt idx="110">
                  <c:v>-0.065932646278452</c:v>
                </c:pt>
                <c:pt idx="111">
                  <c:v>-0.0656879746624327</c:v>
                </c:pt>
                <c:pt idx="112">
                  <c:v>-0.0654293401759787</c:v>
                </c:pt>
                <c:pt idx="113">
                  <c:v>-0.0651567533226625</c:v>
                </c:pt>
                <c:pt idx="114">
                  <c:v>-0.0648702249713096</c:v>
                </c:pt>
                <c:pt idx="115">
                  <c:v>-0.0645697663643659</c:v>
                </c:pt>
                <c:pt idx="116">
                  <c:v>-0.0642553891095304</c:v>
                </c:pt>
                <c:pt idx="117">
                  <c:v>-0.0639271051790274</c:v>
                </c:pt>
                <c:pt idx="118">
                  <c:v>-0.0635849268946913</c:v>
                </c:pt>
                <c:pt idx="119">
                  <c:v>-0.063228866958525</c:v>
                </c:pt>
              </c:numCache>
            </c:numRef>
          </c:yVal>
          <c:smooth val="1"/>
          <c:extLst xmlns:c16r2="http://schemas.microsoft.com/office/drawing/2015/06/chart">
            <c:ext xmlns:c16="http://schemas.microsoft.com/office/drawing/2014/chart" uri="{C3380CC4-5D6E-409C-BE32-E72D297353CC}">
              <c16:uniqueId val="{00000000-EA60-4477-B22D-6E6A5609117F}"/>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0.0</c:v>
                </c:pt>
                <c:pt idx="2">
                  <c:v>-0.00104398653529643</c:v>
                </c:pt>
                <c:pt idx="3">
                  <c:v>-0.00209681002052093</c:v>
                </c:pt>
                <c:pt idx="4">
                  <c:v>-0.00315713336203771</c:v>
                </c:pt>
                <c:pt idx="5">
                  <c:v>-0.00422369392781547</c:v>
                </c:pt>
                <c:pt idx="6">
                  <c:v>-0.00529531301217503</c:v>
                </c:pt>
                <c:pt idx="7">
                  <c:v>-0.00637090624313714</c:v>
                </c:pt>
                <c:pt idx="8">
                  <c:v>-0.00744948592273431</c:v>
                </c:pt>
                <c:pt idx="9">
                  <c:v>-0.00853015848169889</c:v>
                </c:pt>
                <c:pt idx="10">
                  <c:v>-0.00961211862577329</c:v>
                </c:pt>
                <c:pt idx="11">
                  <c:v>-0.0106946422074543</c:v>
                </c:pt>
                <c:pt idx="12">
                  <c:v>-0.0117770783144806</c:v>
                </c:pt>
                <c:pt idx="13">
                  <c:v>-0.0128588414223486</c:v>
                </c:pt>
                <c:pt idx="14">
                  <c:v>-0.0140022626557766</c:v>
                </c:pt>
                <c:pt idx="15">
                  <c:v>-0.0151957423502608</c:v>
                </c:pt>
                <c:pt idx="16">
                  <c:v>-0.016432662083389</c:v>
                </c:pt>
                <c:pt idx="17">
                  <c:v>-0.0177074899460422</c:v>
                </c:pt>
                <c:pt idx="18">
                  <c:v>-0.0190154587968209</c:v>
                </c:pt>
                <c:pt idx="19">
                  <c:v>-0.0203524343383833</c:v>
                </c:pt>
                <c:pt idx="20">
                  <c:v>-0.0217148091640411</c:v>
                </c:pt>
                <c:pt idx="21">
                  <c:v>-0.0230994172814462</c:v>
                </c:pt>
                <c:pt idx="22">
                  <c:v>-0.0245034643874533</c:v>
                </c:pt>
                <c:pt idx="23">
                  <c:v>-0.0259244715254681</c:v>
                </c:pt>
                <c:pt idx="24">
                  <c:v>-0.0273602285946254</c:v>
                </c:pt>
                <c:pt idx="25">
                  <c:v>-0.0288087563510999</c:v>
                </c:pt>
                <c:pt idx="26">
                  <c:v>-0.0302682659665152</c:v>
                </c:pt>
                <c:pt idx="27">
                  <c:v>-0.0317372484872976</c:v>
                </c:pt>
                <c:pt idx="28">
                  <c:v>-0.0332143172585347</c:v>
                </c:pt>
                <c:pt idx="29">
                  <c:v>-0.0346982015315007</c:v>
                </c:pt>
                <c:pt idx="30">
                  <c:v>-0.0361877348514099</c:v>
                </c:pt>
                <c:pt idx="31">
                  <c:v>-0.0376818441291107</c:v>
                </c:pt>
                <c:pt idx="32">
                  <c:v>-0.0391795403746073</c:v>
                </c:pt>
                <c:pt idx="33">
                  <c:v>-0.0406799105734535</c:v>
                </c:pt>
                <c:pt idx="34">
                  <c:v>-0.0421821108107906</c:v>
                </c:pt>
                <c:pt idx="35">
                  <c:v>-0.0436853598508605</c:v>
                </c:pt>
                <c:pt idx="36">
                  <c:v>-0.0451889339179615</c:v>
                </c:pt>
                <c:pt idx="37">
                  <c:v>-0.0466921618017295</c:v>
                </c:pt>
                <c:pt idx="38">
                  <c:v>-0.0481944206172557</c:v>
                </c:pt>
                <c:pt idx="39">
                  <c:v>-0.0496951317531057</c:v>
                </c:pt>
                <c:pt idx="40">
                  <c:v>-0.0511937579001824</c:v>
                </c:pt>
                <c:pt idx="41">
                  <c:v>-0.0526897995585386</c:v>
                </c:pt>
                <c:pt idx="42">
                  <c:v>-0.0541827923178062</c:v>
                </c:pt>
                <c:pt idx="43">
                  <c:v>-0.0556723042296653</c:v>
                </c:pt>
                <c:pt idx="44">
                  <c:v>-0.0571579333454792</c:v>
                </c:pt>
                <c:pt idx="45">
                  <c:v>-0.0586393056617453</c:v>
                </c:pt>
                <c:pt idx="46">
                  <c:v>-0.0601160730202537</c:v>
                </c:pt>
                <c:pt idx="47">
                  <c:v>-0.0615879113347546</c:v>
                </c:pt>
                <c:pt idx="48">
                  <c:v>-0.0630545187943426</c:v>
                </c:pt>
                <c:pt idx="49">
                  <c:v>-0.0645156144470093</c:v>
                </c:pt>
                <c:pt idx="50">
                  <c:v>-0.0659709367011601</c:v>
                </c:pt>
                <c:pt idx="51">
                  <c:v>-0.0674202419222638</c:v>
                </c:pt>
                <c:pt idx="52">
                  <c:v>-0.0688633033631049</c:v>
                </c:pt>
                <c:pt idx="53">
                  <c:v>-0.0702999097964494</c:v>
                </c:pt>
                <c:pt idx="54">
                  <c:v>-0.0717298646919517</c:v>
                </c:pt>
                <c:pt idx="55">
                  <c:v>-0.0731529850414518</c:v>
                </c:pt>
                <c:pt idx="56">
                  <c:v>-0.0745691005651679</c:v>
                </c:pt>
                <c:pt idx="57">
                  <c:v>-0.0759780527820112</c:v>
                </c:pt>
                <c:pt idx="58">
                  <c:v>-0.0773796942816261</c:v>
                </c:pt>
                <c:pt idx="59">
                  <c:v>-0.0787738879032986</c:v>
                </c:pt>
                <c:pt idx="60">
                  <c:v>-0.0801605061806185</c:v>
                </c:pt>
                <c:pt idx="61">
                  <c:v>-0.0815394304949222</c:v>
                </c:pt>
                <c:pt idx="62">
                  <c:v>-0.0829105507496933</c:v>
                </c:pt>
                <c:pt idx="63">
                  <c:v>-0.0842737645034503</c:v>
                </c:pt>
                <c:pt idx="64">
                  <c:v>-0.0856289767418275</c:v>
                </c:pt>
                <c:pt idx="65">
                  <c:v>-0.0869760992491137</c:v>
                </c:pt>
                <c:pt idx="66">
                  <c:v>-0.0883150500603733</c:v>
                </c:pt>
                <c:pt idx="67">
                  <c:v>-0.0896457532831846</c:v>
                </c:pt>
                <c:pt idx="68">
                  <c:v>-0.0909681384606301</c:v>
                </c:pt>
                <c:pt idx="69">
                  <c:v>-0.092282140395946</c:v>
                </c:pt>
                <c:pt idx="70">
                  <c:v>-0.0935876986526636</c:v>
                </c:pt>
                <c:pt idx="71">
                  <c:v>-0.0948847573454259</c:v>
                </c:pt>
                <c:pt idx="72">
                  <c:v>-0.0961732647805547</c:v>
                </c:pt>
                <c:pt idx="73">
                  <c:v>-0.0974531731932075</c:v>
                </c:pt>
                <c:pt idx="74">
                  <c:v>-0.0987244384952646</c:v>
                </c:pt>
                <c:pt idx="75">
                  <c:v>-0.0999870200012083</c:v>
                </c:pt>
                <c:pt idx="76">
                  <c:v>-0.10124088025259</c:v>
                </c:pt>
                <c:pt idx="77">
                  <c:v>-0.102485984702798</c:v>
                </c:pt>
                <c:pt idx="78">
                  <c:v>-0.10372230171015</c:v>
                </c:pt>
                <c:pt idx="79">
                  <c:v>-0.104949802042211</c:v>
                </c:pt>
                <c:pt idx="80">
                  <c:v>-0.106168459090986</c:v>
                </c:pt>
                <c:pt idx="81">
                  <c:v>-0.107378248331042</c:v>
                </c:pt>
                <c:pt idx="82">
                  <c:v>-0.108579147459386</c:v>
                </c:pt>
                <c:pt idx="83">
                  <c:v>-0.109771136082054</c:v>
                </c:pt>
                <c:pt idx="84">
                  <c:v>-0.110954195614067</c:v>
                </c:pt>
                <c:pt idx="85">
                  <c:v>-0.112128309275795</c:v>
                </c:pt>
                <c:pt idx="86">
                  <c:v>-0.11329346177281</c:v>
                </c:pt>
                <c:pt idx="87">
                  <c:v>-0.114449639307895</c:v>
                </c:pt>
                <c:pt idx="88">
                  <c:v>-0.115596829555761</c:v>
                </c:pt>
                <c:pt idx="89">
                  <c:v>-0.116735021354907</c:v>
                </c:pt>
                <c:pt idx="90">
                  <c:v>-0.117864204872967</c:v>
                </c:pt>
                <c:pt idx="91">
                  <c:v>-0.118984371266379</c:v>
                </c:pt>
                <c:pt idx="92">
                  <c:v>-0.12009551286792</c:v>
                </c:pt>
                <c:pt idx="93">
                  <c:v>-0.121197622879481</c:v>
                </c:pt>
                <c:pt idx="94">
                  <c:v>-0.122290695432093</c:v>
                </c:pt>
                <c:pt idx="95">
                  <c:v>-0.123374725553549</c:v>
                </c:pt>
                <c:pt idx="96">
                  <c:v>-0.124449709013788</c:v>
                </c:pt>
                <c:pt idx="97">
                  <c:v>-0.125515642313621</c:v>
                </c:pt>
                <c:pt idx="98">
                  <c:v>-0.126572522663446</c:v>
                </c:pt>
                <c:pt idx="99">
                  <c:v>-0.127620347915581</c:v>
                </c:pt>
                <c:pt idx="100">
                  <c:v>-0.128659116511699</c:v>
                </c:pt>
                <c:pt idx="101">
                  <c:v>-0.129688827372593</c:v>
                </c:pt>
                <c:pt idx="102">
                  <c:v>-0.13070948007462</c:v>
                </c:pt>
                <c:pt idx="103">
                  <c:v>-0.131721074589041</c:v>
                </c:pt>
                <c:pt idx="104">
                  <c:v>-0.132723611369329</c:v>
                </c:pt>
                <c:pt idx="105">
                  <c:v>-0.133717091260587</c:v>
                </c:pt>
                <c:pt idx="106">
                  <c:v>-0.134701515522465</c:v>
                </c:pt>
                <c:pt idx="107">
                  <c:v>-0.135676885812063</c:v>
                </c:pt>
                <c:pt idx="108">
                  <c:v>-0.136643204143911</c:v>
                </c:pt>
                <c:pt idx="109">
                  <c:v>-0.137600472774284</c:v>
                </c:pt>
                <c:pt idx="110">
                  <c:v>-0.138548694312522</c:v>
                </c:pt>
                <c:pt idx="111">
                  <c:v>-0.139487871628444</c:v>
                </c:pt>
                <c:pt idx="112">
                  <c:v>-0.140418008008055</c:v>
                </c:pt>
                <c:pt idx="113">
                  <c:v>-0.141339106727173</c:v>
                </c:pt>
                <c:pt idx="114">
                  <c:v>-0.142251171511634</c:v>
                </c:pt>
                <c:pt idx="115">
                  <c:v>-0.143154206254985</c:v>
                </c:pt>
                <c:pt idx="116">
                  <c:v>-0.144048215019211</c:v>
                </c:pt>
                <c:pt idx="117">
                  <c:v>-0.144933202127868</c:v>
                </c:pt>
                <c:pt idx="118">
                  <c:v>-0.145809172083864</c:v>
                </c:pt>
                <c:pt idx="119">
                  <c:v>-0.146676129528896</c:v>
                </c:pt>
              </c:numCache>
            </c:numRef>
          </c:yVal>
          <c:smooth val="1"/>
          <c:extLst xmlns:c16r2="http://schemas.microsoft.com/office/drawing/2015/06/chart">
            <c:ext xmlns:c16="http://schemas.microsoft.com/office/drawing/2014/chart" uri="{C3380CC4-5D6E-409C-BE32-E72D297353CC}">
              <c16:uniqueId val="{00000001-EA60-4477-B22D-6E6A5609117F}"/>
            </c:ext>
          </c:extLst>
        </c:ser>
        <c:dLbls>
          <c:showLegendKey val="0"/>
          <c:showVal val="0"/>
          <c:showCatName val="0"/>
          <c:showSerName val="0"/>
          <c:showPercent val="0"/>
          <c:showBubbleSize val="0"/>
        </c:dLbls>
        <c:axId val="-1648031648"/>
        <c:axId val="-986304064"/>
      </c:scatterChart>
      <c:valAx>
        <c:axId val="-1648031648"/>
        <c:scaling>
          <c:orientation val="minMax"/>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986304064"/>
        <c:crosses val="autoZero"/>
        <c:crossBetween val="midCat"/>
        <c:majorUnit val="2.0"/>
      </c:valAx>
      <c:valAx>
        <c:axId val="-986304064"/>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164803164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41.5212208802113</c:v>
                </c:pt>
                <c:pt idx="2">
                  <c:v>82.9776659691474</c:v>
                </c:pt>
                <c:pt idx="3">
                  <c:v>124.3746456254507</c:v>
                </c:pt>
                <c:pt idx="4">
                  <c:v>165.7175913418407</c:v>
                </c:pt>
                <c:pt idx="5">
                  <c:v>207.0119444011245</c:v>
                </c:pt>
                <c:pt idx="6">
                  <c:v>248.2631016213662</c:v>
                </c:pt>
                <c:pt idx="7">
                  <c:v>289.4763740857595</c:v>
                </c:pt>
                <c:pt idx="8">
                  <c:v>330.6569560239092</c:v>
                </c:pt>
                <c:pt idx="9">
                  <c:v>371.8099017239408</c:v>
                </c:pt>
                <c:pt idx="10">
                  <c:v>412.94010878729</c:v>
                </c:pt>
                <c:pt idx="11">
                  <c:v>454.0523063883651</c:v>
                </c:pt>
                <c:pt idx="12">
                  <c:v>495.1510474731913</c:v>
                </c:pt>
                <c:pt idx="13">
                  <c:v>536.24070404938</c:v>
                </c:pt>
                <c:pt idx="14">
                  <c:v>577.3162503523054</c:v>
                </c:pt>
                <c:pt idx="15">
                  <c:v>618.3771898385129</c:v>
                </c:pt>
                <c:pt idx="16">
                  <c:v>659.4236528742124</c:v>
                </c:pt>
                <c:pt idx="17">
                  <c:v>700.4559024933724</c:v>
                </c:pt>
                <c:pt idx="18">
                  <c:v>741.4742857774951</c:v>
                </c:pt>
                <c:pt idx="19">
                  <c:v>782.4791983211415</c:v>
                </c:pt>
                <c:pt idx="20">
                  <c:v>823.4710574886994</c:v>
                </c:pt>
                <c:pt idx="21">
                  <c:v>864.4502824520924</c:v>
                </c:pt>
                <c:pt idx="22">
                  <c:v>905.4172794604424</c:v>
                </c:pt>
                <c:pt idx="23">
                  <c:v>946.3724311342928</c:v>
                </c:pt>
                <c:pt idx="24">
                  <c:v>987.3160888559861</c:v>
                </c:pt>
                <c:pt idx="25">
                  <c:v>1028.248567531211</c:v>
                </c:pt>
                <c:pt idx="26">
                  <c:v>1069.170142171321</c:v>
                </c:pt>
                <c:pt idx="27">
                  <c:v>1110.081030094507</c:v>
                </c:pt>
                <c:pt idx="28">
                  <c:v>1150.981398483063</c:v>
                </c:pt>
                <c:pt idx="29">
                  <c:v>1191.871365803876</c:v>
                </c:pt>
                <c:pt idx="30">
                  <c:v>1232.751002896554</c:v>
                </c:pt>
                <c:pt idx="31">
                  <c:v>1273.620334377</c:v>
                </c:pt>
                <c:pt idx="32">
                  <c:v>1314.479340266506</c:v>
                </c:pt>
                <c:pt idx="33">
                  <c:v>1355.327957772464</c:v>
                </c:pt>
                <c:pt idx="34">
                  <c:v>1396.166083161673</c:v>
                </c:pt>
                <c:pt idx="35">
                  <c:v>1436.993573685596</c:v>
                </c:pt>
                <c:pt idx="36">
                  <c:v>1477.810249523399</c:v>
                </c:pt>
                <c:pt idx="37">
                  <c:v>1518.615895717382</c:v>
                </c:pt>
                <c:pt idx="38">
                  <c:v>1559.410264084954</c:v>
                </c:pt>
                <c:pt idx="39">
                  <c:v>1600.193075091578</c:v>
                </c:pt>
                <c:pt idx="40">
                  <c:v>1640.964019648475</c:v>
                </c:pt>
                <c:pt idx="41">
                  <c:v>1681.72276087224</c:v>
                </c:pt>
                <c:pt idx="42">
                  <c:v>1722.468935787957</c:v>
                </c:pt>
                <c:pt idx="43">
                  <c:v>1763.202156971698</c:v>
                </c:pt>
                <c:pt idx="44">
                  <c:v>1803.922014130675</c:v>
                </c:pt>
                <c:pt idx="45">
                  <c:v>1844.628075622162</c:v>
                </c:pt>
                <c:pt idx="46">
                  <c:v>1885.319889906584</c:v>
                </c:pt>
                <c:pt idx="47">
                  <c:v>1925.996986940736</c:v>
                </c:pt>
                <c:pt idx="48">
                  <c:v>1966.65887950915</c:v>
                </c:pt>
                <c:pt idx="49">
                  <c:v>2007.305064495187</c:v>
                </c:pt>
                <c:pt idx="50">
                  <c:v>2047.935024094302</c:v>
                </c:pt>
                <c:pt idx="51">
                  <c:v>2088.548226970364</c:v>
                </c:pt>
                <c:pt idx="52">
                  <c:v>2129.14412935786</c:v>
                </c:pt>
                <c:pt idx="53">
                  <c:v>2169.722176111047</c:v>
                </c:pt>
                <c:pt idx="54">
                  <c:v>2210.281801702623</c:v>
                </c:pt>
                <c:pt idx="55">
                  <c:v>2250.822431172361</c:v>
                </c:pt>
                <c:pt idx="56">
                  <c:v>2291.343481030688</c:v>
                </c:pt>
                <c:pt idx="57">
                  <c:v>2331.844360115146</c:v>
                </c:pt>
                <c:pt idx="58">
                  <c:v>2372.324470404908</c:v>
                </c:pt>
                <c:pt idx="59">
                  <c:v>2412.783207794116</c:v>
                </c:pt>
                <c:pt idx="60">
                  <c:v>2453.219962824485</c:v>
                </c:pt>
                <c:pt idx="61">
                  <c:v>2493.634121380118</c:v>
                </c:pt>
                <c:pt idx="62">
                  <c:v>2534.025065347691</c:v>
                </c:pt>
                <c:pt idx="63">
                  <c:v>2574.392173239914</c:v>
                </c:pt>
                <c:pt idx="64">
                  <c:v>2614.734820786673</c:v>
                </c:pt>
                <c:pt idx="65">
                  <c:v>2655.052381494944</c:v>
                </c:pt>
                <c:pt idx="66">
                  <c:v>2695.34422717765</c:v>
                </c:pt>
                <c:pt idx="67">
                  <c:v>2735.609728455101</c:v>
                </c:pt>
                <c:pt idx="68">
                  <c:v>2775.848255226715</c:v>
                </c:pt>
                <c:pt idx="69">
                  <c:v>2816.059177118353</c:v>
                </c:pt>
                <c:pt idx="70">
                  <c:v>2856.241863904148</c:v>
                </c:pt>
                <c:pt idx="71">
                  <c:v>2896.395685903332</c:v>
                </c:pt>
                <c:pt idx="72">
                  <c:v>2936.520014356635</c:v>
                </c:pt>
                <c:pt idx="73">
                  <c:v>2976.614221778046</c:v>
                </c:pt>
                <c:pt idx="74">
                  <c:v>3016.67768228876</c:v>
                </c:pt>
                <c:pt idx="75">
                  <c:v>3056.709771929425</c:v>
                </c:pt>
                <c:pt idx="76">
                  <c:v>3096.709868954239</c:v>
                </c:pt>
                <c:pt idx="77">
                  <c:v>3136.67735410775</c:v>
                </c:pt>
                <c:pt idx="78">
                  <c:v>3176.611610883497</c:v>
                </c:pt>
                <c:pt idx="79">
                  <c:v>3216.512025768146</c:v>
                </c:pt>
                <c:pt idx="80">
                  <c:v>3256.377988467971</c:v>
                </c:pt>
                <c:pt idx="81">
                  <c:v>3296.208892123034</c:v>
                </c:pt>
                <c:pt idx="82">
                  <c:v>3336.004133505653</c:v>
                </c:pt>
                <c:pt idx="83">
                  <c:v>3375.763113206834</c:v>
                </c:pt>
                <c:pt idx="84">
                  <c:v>3415.48523580893</c:v>
                </c:pt>
                <c:pt idx="85">
                  <c:v>3455.16991004746</c:v>
                </c:pt>
                <c:pt idx="86">
                  <c:v>3494.816548961634</c:v>
                </c:pt>
                <c:pt idx="87">
                  <c:v>3534.424570031837</c:v>
                </c:pt>
                <c:pt idx="88">
                  <c:v>3573.99339531057</c:v>
                </c:pt>
                <c:pt idx="89">
                  <c:v>3613.52245153999</c:v>
                </c:pt>
                <c:pt idx="90">
                  <c:v>3653.011170263053</c:v>
                </c:pt>
                <c:pt idx="91">
                  <c:v>3692.458987923897</c:v>
                </c:pt>
                <c:pt idx="92">
                  <c:v>3731.865345960669</c:v>
                </c:pt>
                <c:pt idx="93">
                  <c:v>3771.229690890711</c:v>
                </c:pt>
                <c:pt idx="94">
                  <c:v>3810.551474388386</c:v>
                </c:pt>
                <c:pt idx="95">
                  <c:v>3849.83015335456</c:v>
                </c:pt>
                <c:pt idx="96">
                  <c:v>3889.065189980832</c:v>
                </c:pt>
                <c:pt idx="97">
                  <c:v>3928.256051806523</c:v>
                </c:pt>
                <c:pt idx="98">
                  <c:v>3967.402211769926</c:v>
                </c:pt>
                <c:pt idx="99">
                  <c:v>4006.50314825417</c:v>
                </c:pt>
                <c:pt idx="100">
                  <c:v>4045.5583451265</c:v>
                </c:pt>
                <c:pt idx="101">
                  <c:v>4084.567291774018</c:v>
                </c:pt>
                <c:pt idx="102">
                  <c:v>4123.529483133624</c:v>
                </c:pt>
                <c:pt idx="103">
                  <c:v>4162.444419717091</c:v>
                </c:pt>
                <c:pt idx="104">
                  <c:v>4201.31160763353</c:v>
                </c:pt>
                <c:pt idx="105">
                  <c:v>4240.130558605306</c:v>
                </c:pt>
                <c:pt idx="106">
                  <c:v>4278.900789981521</c:v>
                </c:pt>
                <c:pt idx="107">
                  <c:v>4317.621824748604</c:v>
                </c:pt>
                <c:pt idx="108">
                  <c:v>4356.293191536121</c:v>
                </c:pt>
                <c:pt idx="109">
                  <c:v>4394.914424619195</c:v>
                </c:pt>
                <c:pt idx="110">
                  <c:v>4433.485063919844</c:v>
                </c:pt>
                <c:pt idx="111">
                  <c:v>4472.004655002593</c:v>
                </c:pt>
                <c:pt idx="112">
                  <c:v>4510.472749070052</c:v>
                </c:pt>
                <c:pt idx="113">
                  <c:v>4548.888902954383</c:v>
                </c:pt>
                <c:pt idx="114">
                  <c:v>4587.25267910699</c:v>
                </c:pt>
                <c:pt idx="115">
                  <c:v>4625.563645585393</c:v>
                </c:pt>
                <c:pt idx="116">
                  <c:v>4663.82137603918</c:v>
                </c:pt>
                <c:pt idx="117">
                  <c:v>4702.025449692271</c:v>
                </c:pt>
                <c:pt idx="118">
                  <c:v>4740.175451325602</c:v>
                </c:pt>
                <c:pt idx="119">
                  <c:v>4778.270971255446</c:v>
                </c:pt>
              </c:numCache>
            </c:numRef>
          </c:yVal>
          <c:smooth val="1"/>
          <c:extLst xmlns:c16r2="http://schemas.microsoft.com/office/drawing/2015/06/chart">
            <c:ext xmlns:c16="http://schemas.microsoft.com/office/drawing/2014/chart" uri="{C3380CC4-5D6E-409C-BE32-E72D297353CC}">
              <c16:uniqueId val="{00000000-72CB-42CF-84B6-EA5909E5832D}"/>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0.0</c:v>
                </c:pt>
                <c:pt idx="2">
                  <c:v>-0.000594084826298058</c:v>
                </c:pt>
                <c:pt idx="3">
                  <c:v>-0.00174510481301695</c:v>
                </c:pt>
                <c:pt idx="4">
                  <c:v>-0.00341064417734742</c:v>
                </c:pt>
                <c:pt idx="5">
                  <c:v>-0.00554506462067366</c:v>
                </c:pt>
                <c:pt idx="6">
                  <c:v>-0.00810105132404715</c:v>
                </c:pt>
                <c:pt idx="7">
                  <c:v>-0.0110307814320549</c:v>
                </c:pt>
                <c:pt idx="8">
                  <c:v>-0.0142867980524898</c:v>
                </c:pt>
                <c:pt idx="9">
                  <c:v>-0.0178226494695991</c:v>
                </c:pt>
                <c:pt idx="10">
                  <c:v>-0.0215933455619961</c:v>
                </c:pt>
                <c:pt idx="11">
                  <c:v>-0.0255556754535064</c:v>
                </c:pt>
                <c:pt idx="12">
                  <c:v>-0.0296684123575687</c:v>
                </c:pt>
                <c:pt idx="13">
                  <c:v>-0.0338924354873598</c:v>
                </c:pt>
                <c:pt idx="14">
                  <c:v>-0.03811688083224</c:v>
                </c:pt>
                <c:pt idx="15">
                  <c:v>-0.0422453926643357</c:v>
                </c:pt>
                <c:pt idx="16">
                  <c:v>-0.0461906630545854</c:v>
                </c:pt>
                <c:pt idx="17">
                  <c:v>-0.0498733025277033</c:v>
                </c:pt>
                <c:pt idx="18">
                  <c:v>-0.0532210169592872</c:v>
                </c:pt>
                <c:pt idx="19">
                  <c:v>-0.0561678947182372</c:v>
                </c:pt>
                <c:pt idx="20">
                  <c:v>-0.058653786429204</c:v>
                </c:pt>
                <c:pt idx="21">
                  <c:v>-0.0606237612664699</c:v>
                </c:pt>
                <c:pt idx="22">
                  <c:v>-0.0620276274392381</c:v>
                </c:pt>
                <c:pt idx="23">
                  <c:v>-0.062819507624954</c:v>
                </c:pt>
                <c:pt idx="24">
                  <c:v>-0.0629574602004141</c:v>
                </c:pt>
                <c:pt idx="25">
                  <c:v>-0.062403139937669</c:v>
                </c:pt>
                <c:pt idx="26">
                  <c:v>-0.0611215053126216</c:v>
                </c:pt>
                <c:pt idx="27">
                  <c:v>-0.0590804185252637</c:v>
                </c:pt>
                <c:pt idx="28">
                  <c:v>-0.0562504291068762</c:v>
                </c:pt>
                <c:pt idx="29">
                  <c:v>-0.0526045700535178</c:v>
                </c:pt>
                <c:pt idx="30">
                  <c:v>-0.0481181661365554</c:v>
                </c:pt>
                <c:pt idx="31">
                  <c:v>-0.0427686630748212</c:v>
                </c:pt>
                <c:pt idx="32">
                  <c:v>-0.036535464390181</c:v>
                </c:pt>
                <c:pt idx="33">
                  <c:v>-0.0293997865635902</c:v>
                </c:pt>
                <c:pt idx="34">
                  <c:v>-0.021344521897845</c:v>
                </c:pt>
                <c:pt idx="35">
                  <c:v>-0.0123541145818308</c:v>
                </c:pt>
                <c:pt idx="36">
                  <c:v>-0.00241444371640682</c:v>
                </c:pt>
                <c:pt idx="37">
                  <c:v>0.00848728253040462</c:v>
                </c:pt>
                <c:pt idx="38">
                  <c:v>0.0203626258531585</c:v>
                </c:pt>
                <c:pt idx="39">
                  <c:v>0.0332220105454326</c:v>
                </c:pt>
                <c:pt idx="40">
                  <c:v>0.0470748064806685</c:v>
                </c:pt>
                <c:pt idx="41">
                  <c:v>0.0619294087635353</c:v>
                </c:pt>
                <c:pt idx="42">
                  <c:v>0.0777933100936934</c:v>
                </c:pt>
                <c:pt idx="43">
                  <c:v>0.0946731684263795</c:v>
                </c:pt>
                <c:pt idx="44">
                  <c:v>0.112574869417585</c:v>
                </c:pt>
                <c:pt idx="45">
                  <c:v>0.131503583677113</c:v>
                </c:pt>
                <c:pt idx="46">
                  <c:v>0.151463822019286</c:v>
                </c:pt>
                <c:pt idx="47">
                  <c:v>0.172459482913837</c:v>
                </c:pt>
                <c:pt idx="48">
                  <c:v>0.194493900914676</c:v>
                </c:pt>
                <c:pt idx="49">
                  <c:v>0.217569887754507</c:v>
                </c:pt>
                <c:pt idx="50">
                  <c:v>0.24168977336958</c:v>
                </c:pt>
                <c:pt idx="51">
                  <c:v>0.266855442081578</c:v>
                </c:pt>
                <c:pt idx="52">
                  <c:v>0.293068366707303</c:v>
                </c:pt>
                <c:pt idx="53">
                  <c:v>0.320329640526324</c:v>
                </c:pt>
                <c:pt idx="54">
                  <c:v>0.348640007060021</c:v>
                </c:pt>
                <c:pt idx="55">
                  <c:v>0.377999886800535</c:v>
                </c:pt>
                <c:pt idx="56">
                  <c:v>0.40840940347407</c:v>
                </c:pt>
                <c:pt idx="57">
                  <c:v>0.439868405647576</c:v>
                </c:pt>
                <c:pt idx="58">
                  <c:v>0.472376491362229</c:v>
                </c:pt>
                <c:pt idx="59">
                  <c:v>0.50593302580528</c:v>
                </c:pt>
                <c:pt idx="60">
                  <c:v>0.54053716219496</c:v>
                </c:pt>
                <c:pt idx="61">
                  <c:v>0.576187857077457</c:v>
                </c:pt>
                <c:pt idx="62">
                  <c:v>0.612883889209479</c:v>
                </c:pt>
                <c:pt idx="63">
                  <c:v>0.650623870990239</c:v>
                </c:pt>
                <c:pt idx="64">
                  <c:v>0.689406266598962</c:v>
                </c:pt>
                <c:pt idx="65">
                  <c:v>0.729229401308112</c:v>
                </c:pt>
                <c:pt idx="66">
                  <c:v>0.770091475406662</c:v>
                </c:pt>
                <c:pt idx="67">
                  <c:v>0.811990574165247</c:v>
                </c:pt>
                <c:pt idx="68">
                  <c:v>0.854924678988755</c:v>
                </c:pt>
                <c:pt idx="69">
                  <c:v>0.898891676519997</c:v>
                </c:pt>
                <c:pt idx="70">
                  <c:v>0.943889367463999</c:v>
                </c:pt>
                <c:pt idx="71">
                  <c:v>0.989915474271402</c:v>
                </c:pt>
                <c:pt idx="72">
                  <c:v>1.036967649986036</c:v>
                </c:pt>
                <c:pt idx="73">
                  <c:v>1.085043483250774</c:v>
                </c:pt>
                <c:pt idx="74">
                  <c:v>1.13414050678257</c:v>
                </c:pt>
                <c:pt idx="75">
                  <c:v>1.184256201656535</c:v>
                </c:pt>
                <c:pt idx="76">
                  <c:v>1.235388003359549</c:v>
                </c:pt>
                <c:pt idx="77">
                  <c:v>1.287533307727426</c:v>
                </c:pt>
                <c:pt idx="78">
                  <c:v>1.340689473738894</c:v>
                </c:pt>
                <c:pt idx="79">
                  <c:v>1.394853829988278</c:v>
                </c:pt>
                <c:pt idx="80">
                  <c:v>1.450023676734418</c:v>
                </c:pt>
                <c:pt idx="81">
                  <c:v>1.506196290347725</c:v>
                </c:pt>
                <c:pt idx="82">
                  <c:v>1.563368927128613</c:v>
                </c:pt>
                <c:pt idx="83">
                  <c:v>1.621538825565949</c:v>
                </c:pt>
                <c:pt idx="84">
                  <c:v>1.680703209294006</c:v>
                </c:pt>
                <c:pt idx="85">
                  <c:v>1.740859290212393</c:v>
                </c:pt>
                <c:pt idx="86">
                  <c:v>1.802004270022735</c:v>
                </c:pt>
                <c:pt idx="87">
                  <c:v>1.864135342976078</c:v>
                </c:pt>
                <c:pt idx="88">
                  <c:v>1.927249697805381</c:v>
                </c:pt>
                <c:pt idx="89">
                  <c:v>1.991344518540427</c:v>
                </c:pt>
                <c:pt idx="90">
                  <c:v>2.056416988559067</c:v>
                </c:pt>
                <c:pt idx="91">
                  <c:v>2.122464288491756</c:v>
                </c:pt>
                <c:pt idx="92">
                  <c:v>2.189483600785024</c:v>
                </c:pt>
                <c:pt idx="93">
                  <c:v>2.257472109096124</c:v>
                </c:pt>
                <c:pt idx="94">
                  <c:v>2.326427000039257</c:v>
                </c:pt>
                <c:pt idx="95">
                  <c:v>2.396345463581376</c:v>
                </c:pt>
                <c:pt idx="96">
                  <c:v>2.467224694602192</c:v>
                </c:pt>
                <c:pt idx="97">
                  <c:v>2.539061893196775</c:v>
                </c:pt>
                <c:pt idx="98">
                  <c:v>2.611854265839793</c:v>
                </c:pt>
                <c:pt idx="99">
                  <c:v>2.685599025059491</c:v>
                </c:pt>
                <c:pt idx="100">
                  <c:v>2.760293390857987</c:v>
                </c:pt>
                <c:pt idx="101">
                  <c:v>2.835934590524994</c:v>
                </c:pt>
                <c:pt idx="102">
                  <c:v>2.912519859941676</c:v>
                </c:pt>
                <c:pt idx="103">
                  <c:v>2.990046442556195</c:v>
                </c:pt>
                <c:pt idx="104">
                  <c:v>3.06851159078069</c:v>
                </c:pt>
                <c:pt idx="105">
                  <c:v>3.147912565991282</c:v>
                </c:pt>
                <c:pt idx="106">
                  <c:v>3.228246638015844</c:v>
                </c:pt>
                <c:pt idx="107">
                  <c:v>3.30951108604204</c:v>
                </c:pt>
                <c:pt idx="108">
                  <c:v>3.391703198663877</c:v>
                </c:pt>
                <c:pt idx="109">
                  <c:v>3.474820273462683</c:v>
                </c:pt>
                <c:pt idx="110">
                  <c:v>3.558859617286362</c:v>
                </c:pt>
                <c:pt idx="111">
                  <c:v>3.643818546505645</c:v>
                </c:pt>
                <c:pt idx="112">
                  <c:v>3.729694386641495</c:v>
                </c:pt>
                <c:pt idx="113">
                  <c:v>3.816484472621231</c:v>
                </c:pt>
                <c:pt idx="114">
                  <c:v>3.904186148499138</c:v>
                </c:pt>
                <c:pt idx="115">
                  <c:v>3.992796767153777</c:v>
                </c:pt>
                <c:pt idx="116">
                  <c:v>4.082313690404407</c:v>
                </c:pt>
                <c:pt idx="117">
                  <c:v>4.172734289197231</c:v>
                </c:pt>
                <c:pt idx="118">
                  <c:v>4.264055943768447</c:v>
                </c:pt>
                <c:pt idx="119">
                  <c:v>4.35627604178153</c:v>
                </c:pt>
              </c:numCache>
            </c:numRef>
          </c:yVal>
          <c:smooth val="1"/>
          <c:extLst xmlns:c16r2="http://schemas.microsoft.com/office/drawing/2015/06/chart">
            <c:ext xmlns:c16="http://schemas.microsoft.com/office/drawing/2014/chart" uri="{C3380CC4-5D6E-409C-BE32-E72D297353CC}">
              <c16:uniqueId val="{00000001-72CB-42CF-84B6-EA5909E5832D}"/>
            </c:ext>
          </c:extLst>
        </c:ser>
        <c:dLbls>
          <c:showLegendKey val="0"/>
          <c:showVal val="0"/>
          <c:showCatName val="0"/>
          <c:showSerName val="0"/>
          <c:showPercent val="0"/>
          <c:showBubbleSize val="0"/>
        </c:dLbls>
        <c:axId val="-1234314688"/>
        <c:axId val="-1234312560"/>
      </c:scatterChart>
      <c:valAx>
        <c:axId val="-1234314688"/>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234312560"/>
        <c:crosses val="autoZero"/>
        <c:crossBetween val="midCat"/>
      </c:valAx>
      <c:valAx>
        <c:axId val="-1234312560"/>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23431468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41.63115838956923</c:v>
                </c:pt>
                <c:pt idx="1">
                  <c:v>-41.707260217977</c:v>
                </c:pt>
                <c:pt idx="2">
                  <c:v>-41.78982668166919</c:v>
                </c:pt>
                <c:pt idx="3">
                  <c:v>-41.87874775510397</c:v>
                </c:pt>
                <c:pt idx="4">
                  <c:v>-41.97384745896069</c:v>
                </c:pt>
                <c:pt idx="5">
                  <c:v>-42.07493253025054</c:v>
                </c:pt>
                <c:pt idx="6">
                  <c:v>-42.1817985523687</c:v>
                </c:pt>
                <c:pt idx="7">
                  <c:v>-42.29423449650776</c:v>
                </c:pt>
                <c:pt idx="8">
                  <c:v>-42.41202616124918</c:v>
                </c:pt>
                <c:pt idx="9">
                  <c:v>-42.53495876262041</c:v>
                </c:pt>
                <c:pt idx="10">
                  <c:v>-42.66281886935125</c:v>
                </c:pt>
                <c:pt idx="11">
                  <c:v>-42.7953958340062</c:v>
                </c:pt>
                <c:pt idx="12">
                  <c:v>-42.93248283652778</c:v>
                </c:pt>
                <c:pt idx="13">
                  <c:v>-43.06470432965493</c:v>
                </c:pt>
                <c:pt idx="14">
                  <c:v>-43.196546643471</c:v>
                </c:pt>
                <c:pt idx="15">
                  <c:v>-43.3286079818696</c:v>
                </c:pt>
                <c:pt idx="16">
                  <c:v>-43.46099801944797</c:v>
                </c:pt>
                <c:pt idx="17">
                  <c:v>-43.5937820806391</c:v>
                </c:pt>
                <c:pt idx="18">
                  <c:v>-43.7269934183059</c:v>
                </c:pt>
                <c:pt idx="19">
                  <c:v>-43.86064134771942</c:v>
                </c:pt>
                <c:pt idx="20">
                  <c:v>-43.99471749236586</c:v>
                </c:pt>
                <c:pt idx="21">
                  <c:v>-44.129200576267</c:v>
                </c:pt>
                <c:pt idx="22">
                  <c:v>-44.26406009385801</c:v>
                </c:pt>
                <c:pt idx="23">
                  <c:v>-44.39925911345225</c:v>
                </c:pt>
                <c:pt idx="24">
                  <c:v>-44.53475641226485</c:v>
                </c:pt>
                <c:pt idx="25">
                  <c:v>-44.6705080960844</c:v>
                </c:pt>
                <c:pt idx="26">
                  <c:v>-44.8064531391769</c:v>
                </c:pt>
                <c:pt idx="27">
                  <c:v>-44.94253848450402</c:v>
                </c:pt>
                <c:pt idx="28">
                  <c:v>-45.0787128263508</c:v>
                </c:pt>
                <c:pt idx="29">
                  <c:v>-45.214926199282</c:v>
                </c:pt>
                <c:pt idx="30">
                  <c:v>-45.35113023172548</c:v>
                </c:pt>
                <c:pt idx="31">
                  <c:v>-45.48727832069171</c:v>
                </c:pt>
                <c:pt idx="32">
                  <c:v>-45.6233257422481</c:v>
                </c:pt>
                <c:pt idx="33">
                  <c:v>-45.7592297133879</c:v>
                </c:pt>
                <c:pt idx="34">
                  <c:v>-45.89494941736912</c:v>
                </c:pt>
                <c:pt idx="35">
                  <c:v>-46.03044600180397</c:v>
                </c:pt>
                <c:pt idx="36">
                  <c:v>-46.16568255661239</c:v>
                </c:pt>
                <c:pt idx="37">
                  <c:v>-46.30062407732584</c:v>
                </c:pt>
                <c:pt idx="38">
                  <c:v>-46.43523741790295</c:v>
                </c:pt>
                <c:pt idx="39">
                  <c:v>-46.56949120930555</c:v>
                </c:pt>
                <c:pt idx="40">
                  <c:v>-46.70335581563677</c:v>
                </c:pt>
                <c:pt idx="41">
                  <c:v>-46.83680327498423</c:v>
                </c:pt>
                <c:pt idx="42">
                  <c:v>-46.96980723695633</c:v>
                </c:pt>
                <c:pt idx="43">
                  <c:v>-47.1023428994159</c:v>
                </c:pt>
                <c:pt idx="44">
                  <c:v>-47.2343869452568</c:v>
                </c:pt>
                <c:pt idx="45">
                  <c:v>-47.36591747982649</c:v>
                </c:pt>
                <c:pt idx="46">
                  <c:v>-47.49691396945422</c:v>
                </c:pt>
                <c:pt idx="47">
                  <c:v>-47.62735718139022</c:v>
                </c:pt>
                <c:pt idx="48">
                  <c:v>-47.75722912539004</c:v>
                </c:pt>
                <c:pt idx="49">
                  <c:v>-47.88651299709431</c:v>
                </c:pt>
                <c:pt idx="50">
                  <c:v>-48.01519312329344</c:v>
                </c:pt>
                <c:pt idx="51">
                  <c:v>-48.1432549091388</c:v>
                </c:pt>
                <c:pt idx="52">
                  <c:v>-48.27068478726838</c:v>
                </c:pt>
                <c:pt idx="53">
                  <c:v>-48.3974701689224</c:v>
                </c:pt>
                <c:pt idx="54">
                  <c:v>-48.52359939700614</c:v>
                </c:pt>
                <c:pt idx="55">
                  <c:v>-48.64906170106654</c:v>
                </c:pt>
                <c:pt idx="56">
                  <c:v>-48.77384715413555</c:v>
                </c:pt>
                <c:pt idx="57">
                  <c:v>-48.89794663139183</c:v>
                </c:pt>
                <c:pt idx="58">
                  <c:v>-49.0213517705923</c:v>
                </c:pt>
                <c:pt idx="59">
                  <c:v>-49.14405493421057</c:v>
                </c:pt>
                <c:pt idx="60">
                  <c:v>-49.26604917322902</c:v>
                </c:pt>
                <c:pt idx="61">
                  <c:v>-49.38732819252141</c:v>
                </c:pt>
                <c:pt idx="62">
                  <c:v>-49.50788631777349</c:v>
                </c:pt>
                <c:pt idx="63">
                  <c:v>-49.62771846387927</c:v>
                </c:pt>
                <c:pt idx="64">
                  <c:v>-49.74682010475162</c:v>
                </c:pt>
                <c:pt idx="65">
                  <c:v>-49.8651872445034</c:v>
                </c:pt>
                <c:pt idx="66">
                  <c:v>-49.9828163899315</c:v>
                </c:pt>
                <c:pt idx="67">
                  <c:v>-50.09970452425686</c:v>
                </c:pt>
                <c:pt idx="68">
                  <c:v>-50.21584908207051</c:v>
                </c:pt>
                <c:pt idx="69">
                  <c:v>-50.33124792542749</c:v>
                </c:pt>
                <c:pt idx="70">
                  <c:v>-50.44589932105141</c:v>
                </c:pt>
                <c:pt idx="71">
                  <c:v>-50.55980191859219</c:v>
                </c:pt>
                <c:pt idx="72">
                  <c:v>-50.67295472989976</c:v>
                </c:pt>
                <c:pt idx="73">
                  <c:v>-50.78535710926644</c:v>
                </c:pt>
                <c:pt idx="74">
                  <c:v>-50.8970087345966</c:v>
                </c:pt>
                <c:pt idx="75">
                  <c:v>-51.00790958946405</c:v>
                </c:pt>
                <c:pt idx="76">
                  <c:v>-51.11805994601805</c:v>
                </c:pt>
                <c:pt idx="77">
                  <c:v>-51.22746034870147</c:v>
                </c:pt>
                <c:pt idx="78">
                  <c:v>-51.33611159874565</c:v>
                </c:pt>
                <c:pt idx="79">
                  <c:v>-51.44401473940339</c:v>
                </c:pt>
                <c:pt idx="80">
                  <c:v>-51.55117104189704</c:v>
                </c:pt>
                <c:pt idx="81">
                  <c:v>-51.65758199203619</c:v>
                </c:pt>
                <c:pt idx="82">
                  <c:v>-51.76324927748942</c:v>
                </c:pt>
                <c:pt idx="83">
                  <c:v>-51.86817477566854</c:v>
                </c:pt>
                <c:pt idx="84">
                  <c:v>-51.9723605422076</c:v>
                </c:pt>
                <c:pt idx="85">
                  <c:v>-52.0758088000017</c:v>
                </c:pt>
                <c:pt idx="86">
                  <c:v>-52.17852192878467</c:v>
                </c:pt>
                <c:pt idx="87">
                  <c:v>-52.28050245522244</c:v>
                </c:pt>
                <c:pt idx="88">
                  <c:v>-52.38175304349564</c:v>
                </c:pt>
                <c:pt idx="89">
                  <c:v>-52.48227648634597</c:v>
                </c:pt>
                <c:pt idx="90">
                  <c:v>-52.5820756965752</c:v>
                </c:pt>
                <c:pt idx="91">
                  <c:v>-52.68115369896645</c:v>
                </c:pt>
                <c:pt idx="92">
                  <c:v>-52.77951362260932</c:v>
                </c:pt>
                <c:pt idx="93">
                  <c:v>-52.87715869361837</c:v>
                </c:pt>
                <c:pt idx="94">
                  <c:v>-52.97409222821507</c:v>
                </c:pt>
                <c:pt idx="95">
                  <c:v>-53.0703176261652</c:v>
                </c:pt>
                <c:pt idx="96">
                  <c:v>-53.1658383645492</c:v>
                </c:pt>
                <c:pt idx="97">
                  <c:v>-53.26065799185812</c:v>
                </c:pt>
                <c:pt idx="98">
                  <c:v>-53.35478012238372</c:v>
                </c:pt>
                <c:pt idx="99">
                  <c:v>-53.4482084309133</c:v>
                </c:pt>
                <c:pt idx="100">
                  <c:v>-53.54094664768891</c:v>
                </c:pt>
                <c:pt idx="101">
                  <c:v>-53.63299855363702</c:v>
                </c:pt>
                <c:pt idx="102">
                  <c:v>-53.72436797584673</c:v>
                </c:pt>
                <c:pt idx="103">
                  <c:v>-53.81505878329072</c:v>
                </c:pt>
                <c:pt idx="104">
                  <c:v>-53.90507488276747</c:v>
                </c:pt>
                <c:pt idx="105">
                  <c:v>-53.99442021506847</c:v>
                </c:pt>
                <c:pt idx="106">
                  <c:v>-54.08309875134572</c:v>
                </c:pt>
                <c:pt idx="107">
                  <c:v>-54.17111448967619</c:v>
                </c:pt>
                <c:pt idx="108">
                  <c:v>-54.25847145182009</c:v>
                </c:pt>
                <c:pt idx="109">
                  <c:v>-54.34517368014508</c:v>
                </c:pt>
                <c:pt idx="110">
                  <c:v>-54.43122523473276</c:v>
                </c:pt>
                <c:pt idx="111">
                  <c:v>-54.51663019063876</c:v>
                </c:pt>
                <c:pt idx="112">
                  <c:v>-54.6013926353061</c:v>
                </c:pt>
                <c:pt idx="113">
                  <c:v>-54.6855166661262</c:v>
                </c:pt>
                <c:pt idx="114">
                  <c:v>-54.76900638814017</c:v>
                </c:pt>
                <c:pt idx="115">
                  <c:v>-54.85186591186641</c:v>
                </c:pt>
                <c:pt idx="116">
                  <c:v>-54.93409935126126</c:v>
                </c:pt>
                <c:pt idx="117">
                  <c:v>-55.0157108217888</c:v>
                </c:pt>
                <c:pt idx="118">
                  <c:v>-55.09670443861187</c:v>
                </c:pt>
                <c:pt idx="119">
                  <c:v>-55.17708431488835</c:v>
                </c:pt>
              </c:numCache>
            </c:numRef>
          </c:yVal>
          <c:smooth val="1"/>
          <c:extLst xmlns:c16r2="http://schemas.microsoft.com/office/drawing/2015/06/chart">
            <c:ext xmlns:c16="http://schemas.microsoft.com/office/drawing/2014/chart" uri="{C3380CC4-5D6E-409C-BE32-E72D297353CC}">
              <c16:uniqueId val="{00000000-6E03-48CB-A1EC-AD02C8970C65}"/>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0.0</c:v>
                </c:pt>
                <c:pt idx="1">
                  <c:v>0.0</c:v>
                </c:pt>
                <c:pt idx="2">
                  <c:v>-2.31705666919879E-7</c:v>
                </c:pt>
                <c:pt idx="3">
                  <c:v>-6.77652701597253E-7</c:v>
                </c:pt>
                <c:pt idx="4">
                  <c:v>-1.3163489938961E-6</c:v>
                </c:pt>
                <c:pt idx="5">
                  <c:v>-2.12376178296836E-6</c:v>
                </c:pt>
                <c:pt idx="6">
                  <c:v>-3.07443972360488E-6</c:v>
                </c:pt>
                <c:pt idx="7">
                  <c:v>-4.14235580592503E-6</c:v>
                </c:pt>
                <c:pt idx="8">
                  <c:v>-5.30153165527736E-6</c:v>
                </c:pt>
                <c:pt idx="9">
                  <c:v>-6.52649400763039E-6</c:v>
                </c:pt>
                <c:pt idx="10">
                  <c:v>-7.79259844421176E-6</c:v>
                </c:pt>
                <c:pt idx="11">
                  <c:v>-9.07625164927594E-6</c:v>
                </c:pt>
                <c:pt idx="12">
                  <c:v>-1.03550540643482E-5</c:v>
                </c:pt>
                <c:pt idx="13">
                  <c:v>-1.16078873588776E-5</c:v>
                </c:pt>
                <c:pt idx="14">
                  <c:v>-1.27496770119251E-5</c:v>
                </c:pt>
                <c:pt idx="15">
                  <c:v>-1.37088692099496E-5</c:v>
                </c:pt>
                <c:pt idx="16">
                  <c:v>-1.44222407016059E-5</c:v>
                </c:pt>
                <c:pt idx="17">
                  <c:v>-1.48336973552432E-5</c:v>
                </c:pt>
                <c:pt idx="18">
                  <c:v>-1.48933884702274E-5</c:v>
                </c:pt>
                <c:pt idx="19">
                  <c:v>-1.45569566029735E-5</c:v>
                </c:pt>
                <c:pt idx="20">
                  <c:v>-1.37848958502218E-5</c:v>
                </c:pt>
                <c:pt idx="21">
                  <c:v>-1.25419994674303E-5</c:v>
                </c:pt>
                <c:pt idx="22">
                  <c:v>-1.0796886681419E-5</c:v>
                </c:pt>
                <c:pt idx="23">
                  <c:v>-8.52158646011958E-6</c:v>
                </c:pt>
                <c:pt idx="24">
                  <c:v>-5.69117669328989E-6</c:v>
                </c:pt>
                <c:pt idx="25">
                  <c:v>-2.28347034862963E-6</c:v>
                </c:pt>
                <c:pt idx="26">
                  <c:v>1.72125892277108E-6</c:v>
                </c:pt>
                <c:pt idx="27">
                  <c:v>6.340630284285E-6</c:v>
                </c:pt>
                <c:pt idx="28">
                  <c:v>1.15903462756251E-5</c:v>
                </c:pt>
                <c:pt idx="29">
                  <c:v>1.74843685272208E-5</c:v>
                </c:pt>
                <c:pt idx="30">
                  <c:v>2.40350781041343E-5</c:v>
                </c:pt>
                <c:pt idx="31">
                  <c:v>3.12534196609704E-5</c:v>
                </c:pt>
                <c:pt idx="32">
                  <c:v>3.91490313859322E-5</c:v>
                </c:pt>
                <c:pt idx="33">
                  <c:v>4.77303657135053E-5</c:v>
                </c:pt>
                <c:pt idx="34">
                  <c:v>5.70047945757324E-5</c:v>
                </c:pt>
                <c:pt idx="35">
                  <c:v>6.69787087190343E-5</c:v>
                </c:pt>
                <c:pt idx="36">
                  <c:v>7.76576049702271E-5</c:v>
                </c:pt>
                <c:pt idx="37">
                  <c:v>8.90461691142264E-5</c:v>
                </c:pt>
                <c:pt idx="38">
                  <c:v>0.000101148348494462</c:v>
                </c:pt>
                <c:pt idx="39">
                  <c:v>0.000113967419815708</c:v>
                </c:pt>
                <c:pt idx="40">
                  <c:v>0.00012750605187648</c:v>
                </c:pt>
                <c:pt idx="41">
                  <c:v>0.000141766359456597</c:v>
                </c:pt>
                <c:pt idx="42">
                  <c:v>0.000156749957477587</c:v>
                </c:pt>
                <c:pt idx="43">
                  <c:v>0.00017245800593173</c:v>
                </c:pt>
                <c:pt idx="44">
                  <c:v>0.000188891253287693</c:v>
                </c:pt>
                <c:pt idx="45">
                  <c:v>0.00020605007755421</c:v>
                </c:pt>
                <c:pt idx="46">
                  <c:v>0.000223934518567148</c:v>
                </c:pt>
                <c:pt idx="47">
                  <c:v>0.000242544314437509</c:v>
                </c:pt>
                <c:pt idx="48">
                  <c:v>0.000261878928131409</c:v>
                </c:pt>
                <c:pt idx="49">
                  <c:v>0.00028193757812005</c:v>
                </c:pt>
                <c:pt idx="50">
                  <c:v>0.000302719260798767</c:v>
                </c:pt>
                <c:pt idx="51">
                  <c:v>0.000324222774202099</c:v>
                </c:pt>
                <c:pt idx="52">
                  <c:v>0.000346446738717532</c:v>
                </c:pt>
                <c:pt idx="53">
                  <c:v>0.000369389616730586</c:v>
                </c:pt>
                <c:pt idx="54">
                  <c:v>0.000393049729541417</c:v>
                </c:pt>
                <c:pt idx="55">
                  <c:v>0.000417425272780747</c:v>
                </c:pt>
                <c:pt idx="56">
                  <c:v>0.00044251433143927</c:v>
                </c:pt>
                <c:pt idx="57">
                  <c:v>0.000468314892600574</c:v>
                </c:pt>
                <c:pt idx="58">
                  <c:v>0.00049482485765111</c:v>
                </c:pt>
                <c:pt idx="59">
                  <c:v>0.000522042053830773</c:v>
                </c:pt>
                <c:pt idx="60">
                  <c:v>0.00054996424280489</c:v>
                </c:pt>
                <c:pt idx="61">
                  <c:v>0.000578589131168883</c:v>
                </c:pt>
                <c:pt idx="62">
                  <c:v>0.000607914376359986</c:v>
                </c:pt>
                <c:pt idx="63">
                  <c:v>0.000637937597844029</c:v>
                </c:pt>
                <c:pt idx="64">
                  <c:v>0.000668656379843924</c:v>
                </c:pt>
                <c:pt idx="65">
                  <c:v>0.00070006827936595</c:v>
                </c:pt>
                <c:pt idx="66">
                  <c:v>0.000732170832316114</c:v>
                </c:pt>
                <c:pt idx="67">
                  <c:v>0.000764961557183596</c:v>
                </c:pt>
                <c:pt idx="68">
                  <c:v>0.000798437959883813</c:v>
                </c:pt>
                <c:pt idx="69">
                  <c:v>0.000832597539010748</c:v>
                </c:pt>
                <c:pt idx="70">
                  <c:v>0.000867437786428127</c:v>
                </c:pt>
                <c:pt idx="71">
                  <c:v>0.000902956194431681</c:v>
                </c:pt>
                <c:pt idx="72">
                  <c:v>0.000939150255021559</c:v>
                </c:pt>
                <c:pt idx="73">
                  <c:v>0.000976017465814038</c:v>
                </c:pt>
                <c:pt idx="74">
                  <c:v>0.00101355532910929</c:v>
                </c:pt>
                <c:pt idx="75">
                  <c:v>0.00105176135646161</c:v>
                </c:pt>
                <c:pt idx="76">
                  <c:v>0.00109063306933876</c:v>
                </c:pt>
                <c:pt idx="77">
                  <c:v>0.00113016800030437</c:v>
                </c:pt>
                <c:pt idx="78">
                  <c:v>0.00117036369595098</c:v>
                </c:pt>
                <c:pt idx="79">
                  <c:v>0.00121121771574053</c:v>
                </c:pt>
                <c:pt idx="80">
                  <c:v>0.00125272763564226</c:v>
                </c:pt>
                <c:pt idx="81">
                  <c:v>0.00129489104688218</c:v>
                </c:pt>
                <c:pt idx="82">
                  <c:v>0.00133770555780757</c:v>
                </c:pt>
                <c:pt idx="83">
                  <c:v>0.00138116879463723</c:v>
                </c:pt>
                <c:pt idx="84">
                  <c:v>0.00142527840082494</c:v>
                </c:pt>
                <c:pt idx="85">
                  <c:v>0.00147003203896929</c:v>
                </c:pt>
                <c:pt idx="86">
                  <c:v>0.00151542738935859</c:v>
                </c:pt>
                <c:pt idx="87">
                  <c:v>0.00156146215156241</c:v>
                </c:pt>
                <c:pt idx="88">
                  <c:v>0.00160813404484088</c:v>
                </c:pt>
                <c:pt idx="89">
                  <c:v>0.00165544080689415</c:v>
                </c:pt>
                <c:pt idx="90">
                  <c:v>0.00170338019422616</c:v>
                </c:pt>
                <c:pt idx="91">
                  <c:v>0.00175194998366805</c:v>
                </c:pt>
                <c:pt idx="92">
                  <c:v>0.00180114796967246</c:v>
                </c:pt>
                <c:pt idx="93">
                  <c:v>0.00185097196622337</c:v>
                </c:pt>
                <c:pt idx="94">
                  <c:v>0.00190141980626777</c:v>
                </c:pt>
                <c:pt idx="95">
                  <c:v>0.00195248934012397</c:v>
                </c:pt>
                <c:pt idx="96">
                  <c:v>0.00200417843807372</c:v>
                </c:pt>
                <c:pt idx="97">
                  <c:v>0.00205648498722439</c:v>
                </c:pt>
                <c:pt idx="98">
                  <c:v>0.00210940689221388</c:v>
                </c:pt>
                <c:pt idx="99">
                  <c:v>0.00216294207621104</c:v>
                </c:pt>
                <c:pt idx="100">
                  <c:v>0.00221708847866466</c:v>
                </c:pt>
                <c:pt idx="101">
                  <c:v>0.00227184405625849</c:v>
                </c:pt>
                <c:pt idx="102">
                  <c:v>0.00232720678127407</c:v>
                </c:pt>
                <c:pt idx="103">
                  <c:v>0.00238317464288684</c:v>
                </c:pt>
                <c:pt idx="104">
                  <c:v>0.00243974564584732</c:v>
                </c:pt>
                <c:pt idx="105">
                  <c:v>0.00249691780979901</c:v>
                </c:pt>
                <c:pt idx="106">
                  <c:v>0.00255468917023336</c:v>
                </c:pt>
                <c:pt idx="107">
                  <c:v>0.0026130577761478</c:v>
                </c:pt>
                <c:pt idx="108">
                  <c:v>0.00267202169154643</c:v>
                </c:pt>
                <c:pt idx="109">
                  <c:v>0.00273157899391663</c:v>
                </c:pt>
                <c:pt idx="110">
                  <c:v>0.00279172777461554</c:v>
                </c:pt>
                <c:pt idx="111">
                  <c:v>0.00285246613730123</c:v>
                </c:pt>
                <c:pt idx="112">
                  <c:v>0.00291379219879673</c:v>
                </c:pt>
                <c:pt idx="113">
                  <c:v>0.0029757040883851</c:v>
                </c:pt>
                <c:pt idx="114">
                  <c:v>0.00303819994712739</c:v>
                </c:pt>
                <c:pt idx="115">
                  <c:v>0.00310127792720323</c:v>
                </c:pt>
                <c:pt idx="116">
                  <c:v>0.00316493619300218</c:v>
                </c:pt>
                <c:pt idx="117">
                  <c:v>0.00322917291935028</c:v>
                </c:pt>
                <c:pt idx="118">
                  <c:v>0.00329398629116895</c:v>
                </c:pt>
                <c:pt idx="119">
                  <c:v>0.00335937450386154</c:v>
                </c:pt>
              </c:numCache>
            </c:numRef>
          </c:yVal>
          <c:smooth val="1"/>
          <c:extLst xmlns:c16r2="http://schemas.microsoft.com/office/drawing/2015/06/chart">
            <c:ext xmlns:c16="http://schemas.microsoft.com/office/drawing/2014/chart" uri="{C3380CC4-5D6E-409C-BE32-E72D297353CC}">
              <c16:uniqueId val="{00000001-6E03-48CB-A1EC-AD02C8970C65}"/>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41.63115838956923</c:v>
                </c:pt>
                <c:pt idx="1">
                  <c:v>-41.707260217977</c:v>
                </c:pt>
                <c:pt idx="2">
                  <c:v>-41.78982691337487</c:v>
                </c:pt>
                <c:pt idx="3">
                  <c:v>-41.87874843275672</c:v>
                </c:pt>
                <c:pt idx="4">
                  <c:v>-41.9738487753099</c:v>
                </c:pt>
                <c:pt idx="5">
                  <c:v>-42.07493465401211</c:v>
                </c:pt>
                <c:pt idx="6">
                  <c:v>-42.18180162680844</c:v>
                </c:pt>
                <c:pt idx="7">
                  <c:v>-42.2942386388636</c:v>
                </c:pt>
                <c:pt idx="8">
                  <c:v>-42.41203146278107</c:v>
                </c:pt>
                <c:pt idx="9">
                  <c:v>-42.53496528911455</c:v>
                </c:pt>
                <c:pt idx="10">
                  <c:v>-42.66282666194945</c:v>
                </c:pt>
                <c:pt idx="11">
                  <c:v>-42.79540491025791</c:v>
                </c:pt>
                <c:pt idx="12">
                  <c:v>-42.93249319158176</c:v>
                </c:pt>
                <c:pt idx="13">
                  <c:v>-43.06471593754217</c:v>
                </c:pt>
                <c:pt idx="14">
                  <c:v>-43.1965593931479</c:v>
                </c:pt>
                <c:pt idx="15">
                  <c:v>-43.3286216907388</c:v>
                </c:pt>
                <c:pt idx="16">
                  <c:v>-43.46101244168872</c:v>
                </c:pt>
                <c:pt idx="17">
                  <c:v>-43.59379691433651</c:v>
                </c:pt>
                <c:pt idx="18">
                  <c:v>-43.7270083116944</c:v>
                </c:pt>
                <c:pt idx="19">
                  <c:v>-43.8606559046762</c:v>
                </c:pt>
                <c:pt idx="20">
                  <c:v>-43.99473127726174</c:v>
                </c:pt>
                <c:pt idx="21">
                  <c:v>-44.12921311826653</c:v>
                </c:pt>
                <c:pt idx="22">
                  <c:v>-44.26407089074477</c:v>
                </c:pt>
                <c:pt idx="23">
                  <c:v>-44.3992676350385</c:v>
                </c:pt>
                <c:pt idx="24">
                  <c:v>-44.53476210344157</c:v>
                </c:pt>
                <c:pt idx="25">
                  <c:v>-44.6705103795547</c:v>
                </c:pt>
                <c:pt idx="26">
                  <c:v>-44.80645141791783</c:v>
                </c:pt>
                <c:pt idx="27">
                  <c:v>-44.94253214387376</c:v>
                </c:pt>
                <c:pt idx="28">
                  <c:v>-45.0787012360045</c:v>
                </c:pt>
                <c:pt idx="29">
                  <c:v>-45.21490871491365</c:v>
                </c:pt>
                <c:pt idx="30">
                  <c:v>-45.35110619664717</c:v>
                </c:pt>
                <c:pt idx="31">
                  <c:v>-45.48724706727176</c:v>
                </c:pt>
                <c:pt idx="32">
                  <c:v>-45.62328659321629</c:v>
                </c:pt>
                <c:pt idx="33">
                  <c:v>-45.7591819830222</c:v>
                </c:pt>
                <c:pt idx="34">
                  <c:v>-45.89489241257461</c:v>
                </c:pt>
                <c:pt idx="35">
                  <c:v>-46.0303790230952</c:v>
                </c:pt>
                <c:pt idx="36">
                  <c:v>-46.16560489900753</c:v>
                </c:pt>
                <c:pt idx="37">
                  <c:v>-46.30053503115668</c:v>
                </c:pt>
                <c:pt idx="38">
                  <c:v>-46.4351362695546</c:v>
                </c:pt>
                <c:pt idx="39">
                  <c:v>-46.56937724188583</c:v>
                </c:pt>
                <c:pt idx="40">
                  <c:v>-46.7032283095847</c:v>
                </c:pt>
                <c:pt idx="41">
                  <c:v>-46.83666150862472</c:v>
                </c:pt>
                <c:pt idx="42">
                  <c:v>-46.96965048699904</c:v>
                </c:pt>
                <c:pt idx="43">
                  <c:v>-47.10217044140986</c:v>
                </c:pt>
                <c:pt idx="44">
                  <c:v>-47.23419805400354</c:v>
                </c:pt>
                <c:pt idx="45">
                  <c:v>-47.365711429749</c:v>
                </c:pt>
                <c:pt idx="46">
                  <c:v>-47.49669003493568</c:v>
                </c:pt>
                <c:pt idx="47">
                  <c:v>-47.62711463707591</c:v>
                </c:pt>
                <c:pt idx="48">
                  <c:v>-47.75696724646182</c:v>
                </c:pt>
                <c:pt idx="49">
                  <c:v>-47.88623105951603</c:v>
                </c:pt>
                <c:pt idx="50">
                  <c:v>-48.01489040403233</c:v>
                </c:pt>
                <c:pt idx="51">
                  <c:v>-48.1429306863644</c:v>
                </c:pt>
                <c:pt idx="52">
                  <c:v>-48.27033834053</c:v>
                </c:pt>
                <c:pt idx="53">
                  <c:v>-48.39710077930555</c:v>
                </c:pt>
                <c:pt idx="54">
                  <c:v>-48.52320634727666</c:v>
                </c:pt>
                <c:pt idx="55">
                  <c:v>-48.64864427579379</c:v>
                </c:pt>
                <c:pt idx="56">
                  <c:v>-48.77340463980422</c:v>
                </c:pt>
                <c:pt idx="57">
                  <c:v>-48.89747831649911</c:v>
                </c:pt>
                <c:pt idx="58">
                  <c:v>-49.02085694573466</c:v>
                </c:pt>
                <c:pt idx="59">
                  <c:v>-49.14353289215686</c:v>
                </c:pt>
                <c:pt idx="60">
                  <c:v>-49.26549920898624</c:v>
                </c:pt>
                <c:pt idx="61">
                  <c:v>-49.38674960338999</c:v>
                </c:pt>
                <c:pt idx="62">
                  <c:v>-49.50727840339686</c:v>
                </c:pt>
                <c:pt idx="63">
                  <c:v>-49.6270805262816</c:v>
                </c:pt>
                <c:pt idx="64">
                  <c:v>-49.7461514483718</c:v>
                </c:pt>
                <c:pt idx="65">
                  <c:v>-49.86448717622401</c:v>
                </c:pt>
                <c:pt idx="66">
                  <c:v>-49.98208421909892</c:v>
                </c:pt>
                <c:pt idx="67">
                  <c:v>-50.0989395626997</c:v>
                </c:pt>
                <c:pt idx="68">
                  <c:v>-50.21505064411062</c:v>
                </c:pt>
                <c:pt idx="69">
                  <c:v>-50.33041532788852</c:v>
                </c:pt>
                <c:pt idx="70">
                  <c:v>-50.44503188326492</c:v>
                </c:pt>
                <c:pt idx="71">
                  <c:v>-50.55889896239754</c:v>
                </c:pt>
                <c:pt idx="72">
                  <c:v>-50.67201557964476</c:v>
                </c:pt>
                <c:pt idx="73">
                  <c:v>-50.7843810918008</c:v>
                </c:pt>
                <c:pt idx="74">
                  <c:v>-50.89599517926737</c:v>
                </c:pt>
                <c:pt idx="75">
                  <c:v>-51.00685782810778</c:v>
                </c:pt>
                <c:pt idx="76">
                  <c:v>-51.1169693129486</c:v>
                </c:pt>
                <c:pt idx="77">
                  <c:v>-51.2263301807011</c:v>
                </c:pt>
                <c:pt idx="78">
                  <c:v>-51.33494123504988</c:v>
                </c:pt>
                <c:pt idx="79">
                  <c:v>-51.44280352168779</c:v>
                </c:pt>
                <c:pt idx="80">
                  <c:v>-51.54991831426127</c:v>
                </c:pt>
                <c:pt idx="81">
                  <c:v>-51.65628710098952</c:v>
                </c:pt>
                <c:pt idx="82">
                  <c:v>-51.7619115719317</c:v>
                </c:pt>
                <c:pt idx="83">
                  <c:v>-51.8667936068739</c:v>
                </c:pt>
                <c:pt idx="84">
                  <c:v>-51.97093526380695</c:v>
                </c:pt>
                <c:pt idx="85">
                  <c:v>-52.07433876796262</c:v>
                </c:pt>
                <c:pt idx="86">
                  <c:v>-52.17700650139523</c:v>
                </c:pt>
                <c:pt idx="87">
                  <c:v>-52.278940993071</c:v>
                </c:pt>
                <c:pt idx="88">
                  <c:v>-52.3801449094508</c:v>
                </c:pt>
                <c:pt idx="89">
                  <c:v>-52.48062104553922</c:v>
                </c:pt>
                <c:pt idx="90">
                  <c:v>-52.58037231638108</c:v>
                </c:pt>
                <c:pt idx="91">
                  <c:v>-52.67940174898272</c:v>
                </c:pt>
                <c:pt idx="92">
                  <c:v>-52.77771247463956</c:v>
                </c:pt>
                <c:pt idx="93">
                  <c:v>-52.8753077216521</c:v>
                </c:pt>
                <c:pt idx="94">
                  <c:v>-52.97219080840878</c:v>
                </c:pt>
                <c:pt idx="95">
                  <c:v>-53.0683651368251</c:v>
                </c:pt>
                <c:pt idx="96">
                  <c:v>-53.16383418611112</c:v>
                </c:pt>
                <c:pt idx="97">
                  <c:v>-53.25860150687068</c:v>
                </c:pt>
                <c:pt idx="98">
                  <c:v>-53.35267071549139</c:v>
                </c:pt>
                <c:pt idx="99">
                  <c:v>-53.44604548883714</c:v>
                </c:pt>
                <c:pt idx="100">
                  <c:v>-53.53872955921014</c:v>
                </c:pt>
                <c:pt idx="101">
                  <c:v>-53.63072670958054</c:v>
                </c:pt>
                <c:pt idx="102">
                  <c:v>-53.72204076906546</c:v>
                </c:pt>
                <c:pt idx="103">
                  <c:v>-53.81267560864809</c:v>
                </c:pt>
                <c:pt idx="104">
                  <c:v>-53.9026351371217</c:v>
                </c:pt>
                <c:pt idx="105">
                  <c:v>-53.99192329725888</c:v>
                </c:pt>
                <c:pt idx="106">
                  <c:v>-54.08054406217552</c:v>
                </c:pt>
                <c:pt idx="107">
                  <c:v>-54.16850143190013</c:v>
                </c:pt>
                <c:pt idx="108">
                  <c:v>-54.25579943012853</c:v>
                </c:pt>
                <c:pt idx="109">
                  <c:v>-54.34244210115121</c:v>
                </c:pt>
                <c:pt idx="110">
                  <c:v>-54.42843350695834</c:v>
                </c:pt>
                <c:pt idx="111">
                  <c:v>-54.51377772450137</c:v>
                </c:pt>
                <c:pt idx="112">
                  <c:v>-54.59847884310725</c:v>
                </c:pt>
                <c:pt idx="113">
                  <c:v>-54.68254096203782</c:v>
                </c:pt>
                <c:pt idx="114">
                  <c:v>-54.76596818819325</c:v>
                </c:pt>
                <c:pt idx="115">
                  <c:v>-54.84876463393967</c:v>
                </c:pt>
                <c:pt idx="116">
                  <c:v>-54.93093441506844</c:v>
                </c:pt>
                <c:pt idx="117">
                  <c:v>-55.01248164886965</c:v>
                </c:pt>
                <c:pt idx="118">
                  <c:v>-55.09341045232068</c:v>
                </c:pt>
                <c:pt idx="119">
                  <c:v>-55.17372494038454</c:v>
                </c:pt>
              </c:numCache>
            </c:numRef>
          </c:yVal>
          <c:smooth val="1"/>
          <c:extLst xmlns:c16r2="http://schemas.microsoft.com/office/drawing/2015/06/chart">
            <c:ext xmlns:c16="http://schemas.microsoft.com/office/drawing/2014/chart" uri="{C3380CC4-5D6E-409C-BE32-E72D297353CC}">
              <c16:uniqueId val="{00000002-6E03-48CB-A1EC-AD02C8970C65}"/>
            </c:ext>
          </c:extLst>
        </c:ser>
        <c:dLbls>
          <c:showLegendKey val="0"/>
          <c:showVal val="0"/>
          <c:showCatName val="0"/>
          <c:showSerName val="0"/>
          <c:showPercent val="0"/>
          <c:showBubbleSize val="0"/>
        </c:dLbls>
        <c:axId val="-1699591808"/>
        <c:axId val="-1090776432"/>
      </c:scatterChart>
      <c:valAx>
        <c:axId val="-1699591808"/>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090776432"/>
        <c:crosses val="autoZero"/>
        <c:crossBetween val="midCat"/>
      </c:valAx>
      <c:valAx>
        <c:axId val="-1090776432"/>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9959180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0.0</c:v>
                </c:pt>
                <c:pt idx="2">
                  <c:v>-2.261663431182387</c:v>
                </c:pt>
                <c:pt idx="3">
                  <c:v>-4.559255302038219</c:v>
                </c:pt>
                <c:pt idx="4">
                  <c:v>-6.820338114250628</c:v>
                </c:pt>
                <c:pt idx="5">
                  <c:v>-8.996312374877016</c:v>
                </c:pt>
                <c:pt idx="6">
                  <c:v>-11.05387126912865</c:v>
                </c:pt>
                <c:pt idx="7">
                  <c:v>-12.9779806383227</c:v>
                </c:pt>
                <c:pt idx="8">
                  <c:v>-14.77146845696443</c:v>
                </c:pt>
                <c:pt idx="9">
                  <c:v>-16.43277628929172</c:v>
                </c:pt>
                <c:pt idx="10">
                  <c:v>-18.0018383492592</c:v>
                </c:pt>
                <c:pt idx="11">
                  <c:v>-19.49272148628042</c:v>
                </c:pt>
                <c:pt idx="12">
                  <c:v>-20.90912637734762</c:v>
                </c:pt>
                <c:pt idx="13">
                  <c:v>-22.25471017864293</c:v>
                </c:pt>
                <c:pt idx="14">
                  <c:v>-23.53294851707215</c:v>
                </c:pt>
                <c:pt idx="15">
                  <c:v>-24.75096910592729</c:v>
                </c:pt>
                <c:pt idx="16">
                  <c:v>-25.91232645046002</c:v>
                </c:pt>
                <c:pt idx="17">
                  <c:v>-27.02027682273401</c:v>
                </c:pt>
                <c:pt idx="18">
                  <c:v>-28.07782689846317</c:v>
                </c:pt>
                <c:pt idx="19">
                  <c:v>-29.08774955777679</c:v>
                </c:pt>
                <c:pt idx="20">
                  <c:v>-30.05261273141368</c:v>
                </c:pt>
                <c:pt idx="21">
                  <c:v>-30.97481299718419</c:v>
                </c:pt>
                <c:pt idx="22">
                  <c:v>-31.85657359368088</c:v>
                </c:pt>
                <c:pt idx="23">
                  <c:v>-32.70002520989146</c:v>
                </c:pt>
                <c:pt idx="24">
                  <c:v>-33.50716833452352</c:v>
                </c:pt>
                <c:pt idx="25">
                  <c:v>-34.27986465886039</c:v>
                </c:pt>
                <c:pt idx="26">
                  <c:v>-35.01984740208599</c:v>
                </c:pt>
                <c:pt idx="27">
                  <c:v>-35.7287312334949</c:v>
                </c:pt>
                <c:pt idx="28">
                  <c:v>-36.40802835398754</c:v>
                </c:pt>
                <c:pt idx="29">
                  <c:v>-37.059151526606</c:v>
                </c:pt>
                <c:pt idx="30">
                  <c:v>-37.68342212757197</c:v>
                </c:pt>
                <c:pt idx="31">
                  <c:v>-38.28207762542915</c:v>
                </c:pt>
                <c:pt idx="32">
                  <c:v>-38.85627842902577</c:v>
                </c:pt>
                <c:pt idx="33">
                  <c:v>-39.40711415443693</c:v>
                </c:pt>
                <c:pt idx="34">
                  <c:v>-39.9356093565868</c:v>
                </c:pt>
                <c:pt idx="35">
                  <c:v>-40.44272870564672</c:v>
                </c:pt>
                <c:pt idx="36">
                  <c:v>-40.92938179847442</c:v>
                </c:pt>
                <c:pt idx="37">
                  <c:v>-41.3964274391499</c:v>
                </c:pt>
                <c:pt idx="38">
                  <c:v>-41.84467748490368</c:v>
                </c:pt>
                <c:pt idx="39">
                  <c:v>-42.27490033226386</c:v>
                </c:pt>
                <c:pt idx="40">
                  <c:v>-42.6878240802698</c:v>
                </c:pt>
                <c:pt idx="41">
                  <c:v>-43.08413941540712</c:v>
                </c:pt>
                <c:pt idx="42">
                  <c:v>-43.46450222680687</c:v>
                </c:pt>
                <c:pt idx="43">
                  <c:v>-43.82953598819222</c:v>
                </c:pt>
                <c:pt idx="44">
                  <c:v>-44.17983393078466</c:v>
                </c:pt>
                <c:pt idx="45">
                  <c:v>-44.51596102845942</c:v>
                </c:pt>
                <c:pt idx="46">
                  <c:v>-44.83845581429487</c:v>
                </c:pt>
                <c:pt idx="47">
                  <c:v>-45.1478320453414</c:v>
                </c:pt>
                <c:pt idx="48">
                  <c:v>-45.44458023075786</c:v>
                </c:pt>
                <c:pt idx="49">
                  <c:v>-45.72916903678852</c:v>
                </c:pt>
                <c:pt idx="50">
                  <c:v>-46.00204658043619</c:v>
                </c:pt>
                <c:pt idx="51">
                  <c:v>-46.26364162226852</c:v>
                </c:pt>
                <c:pt idx="52">
                  <c:v>-46.51436466795692</c:v>
                </c:pt>
                <c:pt idx="53">
                  <c:v>-46.75460898692436</c:v>
                </c:pt>
                <c:pt idx="54">
                  <c:v>-46.9847515557228</c:v>
                </c:pt>
                <c:pt idx="55">
                  <c:v>-47.2051539329747</c:v>
                </c:pt>
                <c:pt idx="56">
                  <c:v>-47.41616307178082</c:v>
                </c:pt>
                <c:pt idx="57">
                  <c:v>-47.61811207528554</c:v>
                </c:pt>
                <c:pt idx="58">
                  <c:v>-47.81132090015053</c:v>
                </c:pt>
                <c:pt idx="59">
                  <c:v>-47.99609701244881</c:v>
                </c:pt>
                <c:pt idx="60">
                  <c:v>-48.17273599991203</c:v>
                </c:pt>
                <c:pt idx="61">
                  <c:v>-48.34152214423593</c:v>
                </c:pt>
                <c:pt idx="62">
                  <c:v>-48.50272895663583</c:v>
                </c:pt>
                <c:pt idx="63">
                  <c:v>-48.65661967958219</c:v>
                </c:pt>
                <c:pt idx="64">
                  <c:v>-48.80344775753381</c:v>
                </c:pt>
                <c:pt idx="65">
                  <c:v>-48.94345727897417</c:v>
                </c:pt>
                <c:pt idx="66">
                  <c:v>-49.07688339202504</c:v>
                </c:pt>
                <c:pt idx="67">
                  <c:v>-49.20395269565306</c:v>
                </c:pt>
                <c:pt idx="68">
                  <c:v>-49.32488360831633</c:v>
                </c:pt>
                <c:pt idx="69">
                  <c:v>-49.43988671569582</c:v>
                </c:pt>
                <c:pt idx="70">
                  <c:v>-49.54916509908615</c:v>
                </c:pt>
                <c:pt idx="71">
                  <c:v>-49.65291464579823</c:v>
                </c:pt>
                <c:pt idx="72">
                  <c:v>-49.7513243429141</c:v>
                </c:pt>
                <c:pt idx="73">
                  <c:v>-49.84457655550978</c:v>
                </c:pt>
                <c:pt idx="74">
                  <c:v>-49.932847290457</c:v>
                </c:pt>
                <c:pt idx="75">
                  <c:v>-50.0163064467688</c:v>
                </c:pt>
                <c:pt idx="76">
                  <c:v>-50.09511805341535</c:v>
                </c:pt>
                <c:pt idx="77">
                  <c:v>-50.169440495436</c:v>
                </c:pt>
                <c:pt idx="78">
                  <c:v>-50.2394267290645</c:v>
                </c:pt>
                <c:pt idx="79">
                  <c:v>-50.30522448668797</c:v>
                </c:pt>
                <c:pt idx="80">
                  <c:v>-50.3669764721275</c:v>
                </c:pt>
                <c:pt idx="81">
                  <c:v>-50.42482054699757</c:v>
                </c:pt>
                <c:pt idx="82">
                  <c:v>-50.4788899085721</c:v>
                </c:pt>
                <c:pt idx="83">
                  <c:v>-50.52931325972822</c:v>
                </c:pt>
                <c:pt idx="84">
                  <c:v>-50.57621497146283</c:v>
                </c:pt>
                <c:pt idx="85">
                  <c:v>-50.6197152383047</c:v>
                </c:pt>
                <c:pt idx="86">
                  <c:v>-50.65993022716902</c:v>
                </c:pt>
                <c:pt idx="87">
                  <c:v>-50.6969722199214</c:v>
                </c:pt>
                <c:pt idx="88">
                  <c:v>-50.73094975004933</c:v>
                </c:pt>
                <c:pt idx="89">
                  <c:v>-50.76196773373086</c:v>
                </c:pt>
                <c:pt idx="90">
                  <c:v>-50.79012759565412</c:v>
                </c:pt>
                <c:pt idx="91">
                  <c:v>-50.81552738974294</c:v>
                </c:pt>
                <c:pt idx="92">
                  <c:v>-50.83826191524319</c:v>
                </c:pt>
                <c:pt idx="93">
                  <c:v>-50.85842282820776</c:v>
                </c:pt>
                <c:pt idx="94">
                  <c:v>-50.87609874872324</c:v>
                </c:pt>
                <c:pt idx="95">
                  <c:v>-50.89137536410017</c:v>
                </c:pt>
                <c:pt idx="96">
                  <c:v>-50.90433552807844</c:v>
                </c:pt>
                <c:pt idx="97">
                  <c:v>-50.9150593564631</c:v>
                </c:pt>
                <c:pt idx="98">
                  <c:v>-50.9236243191226</c:v>
                </c:pt>
                <c:pt idx="99">
                  <c:v>-50.93010532871631</c:v>
                </c:pt>
                <c:pt idx="100">
                  <c:v>-50.93457482610356</c:v>
                </c:pt>
                <c:pt idx="101">
                  <c:v>-50.93710286279893</c:v>
                </c:pt>
                <c:pt idx="102">
                  <c:v>-50.93775718037286</c:v>
                </c:pt>
                <c:pt idx="103">
                  <c:v>-50.93660328713194</c:v>
                </c:pt>
                <c:pt idx="104">
                  <c:v>-50.93370453204295</c:v>
                </c:pt>
                <c:pt idx="105">
                  <c:v>-50.9291221761123</c:v>
                </c:pt>
                <c:pt idx="106">
                  <c:v>-50.9229154612709</c:v>
                </c:pt>
                <c:pt idx="107">
                  <c:v>-50.91514167688619</c:v>
                </c:pt>
                <c:pt idx="108">
                  <c:v>-50.90585622399194</c:v>
                </c:pt>
                <c:pt idx="109">
                  <c:v>-50.89511267731723</c:v>
                </c:pt>
                <c:pt idx="110">
                  <c:v>-50.88296284523165</c:v>
                </c:pt>
                <c:pt idx="111">
                  <c:v>-50.8694568276318</c:v>
                </c:pt>
                <c:pt idx="112">
                  <c:v>-50.85464307191283</c:v>
                </c:pt>
                <c:pt idx="113">
                  <c:v>-50.8385684270339</c:v>
                </c:pt>
                <c:pt idx="114">
                  <c:v>-50.82127819577872</c:v>
                </c:pt>
                <c:pt idx="115">
                  <c:v>-50.80281618530314</c:v>
                </c:pt>
                <c:pt idx="116">
                  <c:v>-50.7832247559738</c:v>
                </c:pt>
                <c:pt idx="117">
                  <c:v>-50.76254486861252</c:v>
                </c:pt>
                <c:pt idx="118">
                  <c:v>-50.74081613015223</c:v>
                </c:pt>
                <c:pt idx="119">
                  <c:v>-50.7180768378148</c:v>
                </c:pt>
              </c:numCache>
            </c:numRef>
          </c:yVal>
          <c:smooth val="1"/>
          <c:extLst xmlns:c16r2="http://schemas.microsoft.com/office/drawing/2015/06/chart">
            <c:ext xmlns:c16="http://schemas.microsoft.com/office/drawing/2014/chart" uri="{C3380CC4-5D6E-409C-BE32-E72D297353CC}">
              <c16:uniqueId val="{00000000-3281-4760-A8AB-959AFB9FA33C}"/>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580.9670333184174</c:v>
                </c:pt>
                <c:pt idx="2">
                  <c:v>-812.4886950834629</c:v>
                </c:pt>
                <c:pt idx="3">
                  <c:v>-1008.865122672811</c:v>
                </c:pt>
                <c:pt idx="4">
                  <c:v>-1177.670174826909</c:v>
                </c:pt>
                <c:pt idx="5">
                  <c:v>-1256.974403450392</c:v>
                </c:pt>
                <c:pt idx="6">
                  <c:v>-1225.199557027785</c:v>
                </c:pt>
                <c:pt idx="7">
                  <c:v>-1237.939678320613</c:v>
                </c:pt>
                <c:pt idx="8">
                  <c:v>-941.225092542156</c:v>
                </c:pt>
                <c:pt idx="9">
                  <c:v>-807.4672316359261</c:v>
                </c:pt>
                <c:pt idx="10">
                  <c:v>-744.9803247800514</c:v>
                </c:pt>
                <c:pt idx="11">
                  <c:v>-686.4716569585031</c:v>
                </c:pt>
                <c:pt idx="12">
                  <c:v>-631.7239856315045</c:v>
                </c:pt>
                <c:pt idx="13">
                  <c:v>-552.7830925917735</c:v>
                </c:pt>
                <c:pt idx="14">
                  <c:v>-502.3618928821341</c:v>
                </c:pt>
                <c:pt idx="15">
                  <c:v>-456.8495903415948</c:v>
                </c:pt>
                <c:pt idx="16">
                  <c:v>-415.5776765325891</c:v>
                </c:pt>
                <c:pt idx="17">
                  <c:v>-378.1168115743066</c:v>
                </c:pt>
                <c:pt idx="18">
                  <c:v>-343.9849214342742</c:v>
                </c:pt>
                <c:pt idx="19">
                  <c:v>-312.7102256487453</c:v>
                </c:pt>
                <c:pt idx="20">
                  <c:v>-284.1329738152368</c:v>
                </c:pt>
                <c:pt idx="21">
                  <c:v>-257.5026850911345</c:v>
                </c:pt>
                <c:pt idx="22">
                  <c:v>-232.9327859625577</c:v>
                </c:pt>
                <c:pt idx="23">
                  <c:v>-210.3877496541985</c:v>
                </c:pt>
                <c:pt idx="24">
                  <c:v>-189.7255313883874</c:v>
                </c:pt>
                <c:pt idx="25">
                  <c:v>-170.8166633832861</c:v>
                </c:pt>
                <c:pt idx="26">
                  <c:v>-153.4953325267148</c:v>
                </c:pt>
                <c:pt idx="27">
                  <c:v>-137.6955430242171</c:v>
                </c:pt>
                <c:pt idx="28">
                  <c:v>-123.3194905822957</c:v>
                </c:pt>
                <c:pt idx="29">
                  <c:v>-110.2757160065665</c:v>
                </c:pt>
                <c:pt idx="30">
                  <c:v>-98.47879461692482</c:v>
                </c:pt>
                <c:pt idx="31">
                  <c:v>-87.84856108344901</c:v>
                </c:pt>
                <c:pt idx="32">
                  <c:v>-78.30955949022863</c:v>
                </c:pt>
                <c:pt idx="33">
                  <c:v>-69.79111084664107</c:v>
                </c:pt>
                <c:pt idx="34">
                  <c:v>-62.22586359530105</c:v>
                </c:pt>
                <c:pt idx="35">
                  <c:v>-55.5509714848009</c:v>
                </c:pt>
                <c:pt idx="36">
                  <c:v>-49.70750554020687</c:v>
                </c:pt>
                <c:pt idx="37">
                  <c:v>-44.63998305646128</c:v>
                </c:pt>
                <c:pt idx="38">
                  <c:v>-40.29614331730281</c:v>
                </c:pt>
                <c:pt idx="39">
                  <c:v>-36.62666517752441</c:v>
                </c:pt>
                <c:pt idx="40">
                  <c:v>-33.58513969618434</c:v>
                </c:pt>
                <c:pt idx="41">
                  <c:v>-31.12783397814201</c:v>
                </c:pt>
                <c:pt idx="42">
                  <c:v>-29.21353563113061</c:v>
                </c:pt>
                <c:pt idx="43">
                  <c:v>-27.80340973415478</c:v>
                </c:pt>
                <c:pt idx="44">
                  <c:v>-26.8608656373397</c:v>
                </c:pt>
                <c:pt idx="45">
                  <c:v>-26.35143261148205</c:v>
                </c:pt>
                <c:pt idx="46">
                  <c:v>-26.24264430779978</c:v>
                </c:pt>
                <c:pt idx="47">
                  <c:v>-26.50392843896079</c:v>
                </c:pt>
                <c:pt idx="48">
                  <c:v>-27.10650556416367</c:v>
                </c:pt>
                <c:pt idx="49">
                  <c:v>-28.02329318212302</c:v>
                </c:pt>
                <c:pt idx="50">
                  <c:v>-29.22881481186778</c:v>
                </c:pt>
                <c:pt idx="51">
                  <c:v>-30.69911404990525</c:v>
                </c:pt>
                <c:pt idx="52">
                  <c:v>-32.41167311210502</c:v>
                </c:pt>
                <c:pt idx="53">
                  <c:v>-34.34533595723659</c:v>
                </c:pt>
                <c:pt idx="54">
                  <c:v>-36.48023532936586</c:v>
                </c:pt>
                <c:pt idx="55">
                  <c:v>-38.79772358843511</c:v>
                </c:pt>
                <c:pt idx="56">
                  <c:v>-41.28030710954607</c:v>
                </c:pt>
                <c:pt idx="57">
                  <c:v>-43.9115840484377</c:v>
                </c:pt>
                <c:pt idx="58">
                  <c:v>-46.67618528771018</c:v>
                </c:pt>
                <c:pt idx="59">
                  <c:v>-49.55971839511694</c:v>
                </c:pt>
                <c:pt idx="60">
                  <c:v>-52.548714432208</c:v>
                </c:pt>
                <c:pt idx="61">
                  <c:v>-55.63057747023849</c:v>
                </c:pt>
                <c:pt idx="62">
                  <c:v>-58.79353667494014</c:v>
                </c:pt>
                <c:pt idx="63">
                  <c:v>-62.02660082913117</c:v>
                </c:pt>
                <c:pt idx="64">
                  <c:v>-65.31951517176567</c:v>
                </c:pt>
                <c:pt idx="65">
                  <c:v>-68.66272043733858</c:v>
                </c:pt>
                <c:pt idx="66">
                  <c:v>-72.0473139879372</c:v>
                </c:pt>
                <c:pt idx="67">
                  <c:v>-75.46501293416784</c:v>
                </c:pt>
                <c:pt idx="68">
                  <c:v>-78.90811914733896</c:v>
                </c:pt>
                <c:pt idx="69">
                  <c:v>-82.3694860699421</c:v>
                </c:pt>
                <c:pt idx="70">
                  <c:v>-85.84248723649061</c:v>
                </c:pt>
                <c:pt idx="71">
                  <c:v>-89.32098642077908</c:v>
                </c:pt>
                <c:pt idx="72">
                  <c:v>-92.79930932953756</c:v>
                </c:pt>
                <c:pt idx="73">
                  <c:v>-96.27221676738045</c:v>
                </c:pt>
                <c:pt idx="74">
                  <c:v>-99.7348792000459</c:v>
                </c:pt>
                <c:pt idx="75">
                  <c:v>-103.1828526477646</c:v>
                </c:pt>
                <c:pt idx="76">
                  <c:v>-106.612055842731</c:v>
                </c:pt>
                <c:pt idx="77">
                  <c:v>-110.0187485892697</c:v>
                </c:pt>
                <c:pt idx="78">
                  <c:v>-113.3995112664197</c:v>
                </c:pt>
                <c:pt idx="79">
                  <c:v>-116.7512254168716</c:v>
                </c:pt>
                <c:pt idx="80">
                  <c:v>-120.071055368471</c:v>
                </c:pt>
                <c:pt idx="81">
                  <c:v>-123.3564308366869</c:v>
                </c:pt>
                <c:pt idx="82">
                  <c:v>-126.6050304597169</c:v>
                </c:pt>
                <c:pt idx="83">
                  <c:v>-129.8147662192485</c:v>
                </c:pt>
                <c:pt idx="84">
                  <c:v>-132.9837687027242</c:v>
                </c:pt>
                <c:pt idx="85">
                  <c:v>-136.1103731652787</c:v>
                </c:pt>
                <c:pt idx="86">
                  <c:v>-139.1931063506232</c:v>
                </c:pt>
                <c:pt idx="87">
                  <c:v>-142.2306740330883</c:v>
                </c:pt>
                <c:pt idx="88">
                  <c:v>-145.2219492444105</c:v>
                </c:pt>
                <c:pt idx="89">
                  <c:v>-148.1659611501338</c:v>
                </c:pt>
                <c:pt idx="90">
                  <c:v>-151.0618845433708</c:v>
                </c:pt>
                <c:pt idx="91">
                  <c:v>-153.90902992399</c:v>
                </c:pt>
                <c:pt idx="92">
                  <c:v>-156.7068341334836</c:v>
                </c:pt>
                <c:pt idx="93">
                  <c:v>-159.4548515172874</c:v>
                </c:pt>
                <c:pt idx="94">
                  <c:v>-162.152745587243</c:v>
                </c:pt>
                <c:pt idx="95">
                  <c:v>-164.8002811584802</c:v>
                </c:pt>
                <c:pt idx="96">
                  <c:v>-167.397316936545</c:v>
                </c:pt>
                <c:pt idx="97">
                  <c:v>-169.94379853104</c:v>
                </c:pt>
                <c:pt idx="98">
                  <c:v>-172.4397518740178</c:v>
                </c:pt>
                <c:pt idx="99">
                  <c:v>-174.8852770216761</c:v>
                </c:pt>
                <c:pt idx="100">
                  <c:v>-177.2805423197775</c:v>
                </c:pt>
                <c:pt idx="101">
                  <c:v>-179.6257789131187</c:v>
                </c:pt>
                <c:pt idx="102">
                  <c:v>-181.9212755819535</c:v>
                </c:pt>
                <c:pt idx="103">
                  <c:v>-184.167373886562</c:v>
                </c:pt>
                <c:pt idx="104">
                  <c:v>-186.3644636054727</c:v>
                </c:pt>
                <c:pt idx="105">
                  <c:v>-188.5129784502018</c:v>
                </c:pt>
                <c:pt idx="106">
                  <c:v>-190.613392042745</c:v>
                </c:pt>
                <c:pt idx="107">
                  <c:v>-192.6662141412327</c:v>
                </c:pt>
                <c:pt idx="108">
                  <c:v>-194.671987100592</c:v>
                </c:pt>
                <c:pt idx="109">
                  <c:v>-196.6312825555571</c:v>
                </c:pt>
                <c:pt idx="110">
                  <c:v>-198.5446983138687</c:v>
                </c:pt>
                <c:pt idx="111">
                  <c:v>-200.4128554485746</c:v>
                </c:pt>
                <c:pt idx="112">
                  <c:v>-202.2363955778756</c:v>
                </c:pt>
                <c:pt idx="113">
                  <c:v>-204.0159783229932</c:v>
                </c:pt>
                <c:pt idx="114">
                  <c:v>-205.7522789336867</c:v>
                </c:pt>
                <c:pt idx="115">
                  <c:v>-207.445986072616</c:v>
                </c:pt>
                <c:pt idx="116">
                  <c:v>-209.0977997489965</c:v>
                </c:pt>
                <c:pt idx="117">
                  <c:v>-210.7084293942384</c:v>
                </c:pt>
                <c:pt idx="118">
                  <c:v>-212.2785920704468</c:v>
                </c:pt>
                <c:pt idx="119">
                  <c:v>-213.8090108053091</c:v>
                </c:pt>
              </c:numCache>
            </c:numRef>
          </c:yVal>
          <c:smooth val="1"/>
          <c:extLst xmlns:c16r2="http://schemas.microsoft.com/office/drawing/2015/06/chart">
            <c:ext xmlns:c16="http://schemas.microsoft.com/office/drawing/2014/chart" uri="{C3380CC4-5D6E-409C-BE32-E72D297353CC}">
              <c16:uniqueId val="{00000001-3281-4760-A8AB-959AFB9FA33C}"/>
            </c:ext>
          </c:extLst>
        </c:ser>
        <c:dLbls>
          <c:showLegendKey val="0"/>
          <c:showVal val="0"/>
          <c:showCatName val="0"/>
          <c:showSerName val="0"/>
          <c:showPercent val="0"/>
          <c:showBubbleSize val="0"/>
        </c:dLbls>
        <c:axId val="-986256000"/>
        <c:axId val="-986253456"/>
      </c:scatterChart>
      <c:valAx>
        <c:axId val="-986256000"/>
        <c:scaling>
          <c:orientation val="minMax"/>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986253456"/>
        <c:crosses val="autoZero"/>
        <c:crossBetween val="midCat"/>
        <c:majorUnit val="2.0"/>
      </c:valAx>
      <c:valAx>
        <c:axId val="-986253456"/>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986256000"/>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580.9670333184529</c:v>
                </c:pt>
                <c:pt idx="2">
                  <c:v>-1407.004240043508</c:v>
                </c:pt>
                <c:pt idx="3">
                  <c:v>-2438.674790783832</c:v>
                </c:pt>
                <c:pt idx="4">
                  <c:v>-3644.890521960612</c:v>
                </c:pt>
                <c:pt idx="5">
                  <c:v>-4933.258661807072</c:v>
                </c:pt>
                <c:pt idx="6">
                  <c:v>-6190.64193691921</c:v>
                </c:pt>
                <c:pt idx="7">
                  <c:v>-7460.249567934131</c:v>
                </c:pt>
                <c:pt idx="8">
                  <c:v>-8431.462842492246</c:v>
                </c:pt>
                <c:pt idx="9">
                  <c:v>-9267.841989496925</c:v>
                </c:pt>
                <c:pt idx="10">
                  <c:v>-10040.63163808896</c:v>
                </c:pt>
                <c:pt idx="11">
                  <c:v>-10753.57217948998</c:v>
                </c:pt>
                <c:pt idx="12">
                  <c:v>-11410.27975410928</c:v>
                </c:pt>
                <c:pt idx="13">
                  <c:v>-11986.48818973606</c:v>
                </c:pt>
                <c:pt idx="14">
                  <c:v>-12510.83289841542</c:v>
                </c:pt>
                <c:pt idx="15">
                  <c:v>-12988.25621544169</c:v>
                </c:pt>
                <c:pt idx="16">
                  <c:v>-13423.05311952331</c:v>
                </c:pt>
                <c:pt idx="17">
                  <c:v>-13819.10482924394</c:v>
                </c:pt>
                <c:pt idx="18">
                  <c:v>-14179.82085995649</c:v>
                </c:pt>
                <c:pt idx="19">
                  <c:v>-14508.1457813783</c:v>
                </c:pt>
                <c:pt idx="20">
                  <c:v>-14806.8686139598</c:v>
                </c:pt>
                <c:pt idx="21">
                  <c:v>-15078.0292403257</c:v>
                </c:pt>
                <c:pt idx="22">
                  <c:v>-15323.78299071677</c:v>
                </c:pt>
                <c:pt idx="23">
                  <c:v>-15546.24866377953</c:v>
                </c:pt>
                <c:pt idx="24">
                  <c:v>-15747.40020447031</c:v>
                </c:pt>
                <c:pt idx="25">
                  <c:v>-15929.07839594039</c:v>
                </c:pt>
                <c:pt idx="26">
                  <c:v>-16092.95388473012</c:v>
                </c:pt>
                <c:pt idx="27">
                  <c:v>-16240.62679852247</c:v>
                </c:pt>
                <c:pt idx="28">
                  <c:v>-16373.5944584963</c:v>
                </c:pt>
                <c:pt idx="29">
                  <c:v>-16493.25756637906</c:v>
                </c:pt>
                <c:pt idx="30">
                  <c:v>-16600.92618450725</c:v>
                </c:pt>
                <c:pt idx="31">
                  <c:v>-16697.82501908073</c:v>
                </c:pt>
                <c:pt idx="32">
                  <c:v>-16785.09821432477</c:v>
                </c:pt>
                <c:pt idx="33">
                  <c:v>-16863.8142601525</c:v>
                </c:pt>
                <c:pt idx="34">
                  <c:v>-16934.96948277661</c:v>
                </c:pt>
                <c:pt idx="35">
                  <c:v>-16999.49274133288</c:v>
                </c:pt>
                <c:pt idx="36">
                  <c:v>-17058.24954967189</c:v>
                </c:pt>
                <c:pt idx="37">
                  <c:v>-17112.04573595</c:v>
                </c:pt>
                <c:pt idx="38">
                  <c:v>-17161.63088319397</c:v>
                </c:pt>
                <c:pt idx="39">
                  <c:v>-17207.70148909255</c:v>
                </c:pt>
                <c:pt idx="40">
                  <c:v>-17250.90409764963</c:v>
                </c:pt>
                <c:pt idx="41">
                  <c:v>-17291.8381910124</c:v>
                </c:pt>
                <c:pt idx="42">
                  <c:v>-17331.05892080811</c:v>
                </c:pt>
                <c:pt idx="43">
                  <c:v>-17369.07969032028</c:v>
                </c:pt>
                <c:pt idx="44">
                  <c:v>-17406.37459648298</c:v>
                </c:pt>
                <c:pt idx="45">
                  <c:v>-17443.38073996124</c:v>
                </c:pt>
                <c:pt idx="46">
                  <c:v>-17480.5004117555</c:v>
                </c:pt>
                <c:pt idx="47">
                  <c:v>-17518.1031613427</c:v>
                </c:pt>
                <c:pt idx="48">
                  <c:v>-17556.52775539165</c:v>
                </c:pt>
                <c:pt idx="49">
                  <c:v>-17596.0840323781</c:v>
                </c:pt>
                <c:pt idx="50">
                  <c:v>-17637.0546581882</c:v>
                </c:pt>
                <c:pt idx="51">
                  <c:v>-17679.69678784707</c:v>
                </c:pt>
                <c:pt idx="52">
                  <c:v>-17724.24363806225</c:v>
                </c:pt>
                <c:pt idx="53">
                  <c:v>-17770.90597540131</c:v>
                </c:pt>
                <c:pt idx="54">
                  <c:v>-17819.87352428024</c:v>
                </c:pt>
                <c:pt idx="55">
                  <c:v>-17871.31629882404</c:v>
                </c:pt>
                <c:pt idx="56">
                  <c:v>-17925.38586245128</c:v>
                </c:pt>
                <c:pt idx="57">
                  <c:v>-17982.21651883468</c:v>
                </c:pt>
                <c:pt idx="58">
                  <c:v>-18041.92643770443</c:v>
                </c:pt>
                <c:pt idx="59">
                  <c:v>-18104.61871879015</c:v>
                </c:pt>
                <c:pt idx="60">
                  <c:v>-18170.38239703095</c:v>
                </c:pt>
                <c:pt idx="61">
                  <c:v>-18239.29339203571</c:v>
                </c:pt>
                <c:pt idx="62">
                  <c:v>-18311.4154046232</c:v>
                </c:pt>
                <c:pt idx="63">
                  <c:v>-18386.80076314183</c:v>
                </c:pt>
                <c:pt idx="64">
                  <c:v>-18465.49122212975</c:v>
                </c:pt>
                <c:pt idx="65">
                  <c:v>-18547.5187157564</c:v>
                </c:pt>
                <c:pt idx="66">
                  <c:v>-18632.90606836462</c:v>
                </c:pt>
                <c:pt idx="67">
                  <c:v>-18721.66766432621</c:v>
                </c:pt>
                <c:pt idx="68">
                  <c:v>-18813.81007930667</c:v>
                </c:pt>
                <c:pt idx="69">
                  <c:v>-18909.33267494314</c:v>
                </c:pt>
                <c:pt idx="70">
                  <c:v>-19008.22815883171</c:v>
                </c:pt>
                <c:pt idx="71">
                  <c:v>-19110.48311164016</c:v>
                </c:pt>
                <c:pt idx="72">
                  <c:v>-19216.07848305756</c:v>
                </c:pt>
                <c:pt idx="73">
                  <c:v>-19324.99005822423</c:v>
                </c:pt>
                <c:pt idx="74">
                  <c:v>-19437.18889619403</c:v>
                </c:pt>
                <c:pt idx="75">
                  <c:v>-19552.64174190837</c:v>
                </c:pt>
                <c:pt idx="76">
                  <c:v>-19671.31141308787</c:v>
                </c:pt>
                <c:pt idx="77">
                  <c:v>-19793.15716337964</c:v>
                </c:pt>
                <c:pt idx="78">
                  <c:v>-19918.13502302878</c:v>
                </c:pt>
                <c:pt idx="79">
                  <c:v>-20046.1981182808</c:v>
                </c:pt>
                <c:pt idx="80">
                  <c:v>-20177.29697066463</c:v>
                </c:pt>
                <c:pt idx="81">
                  <c:v>-20311.37977724221</c:v>
                </c:pt>
                <c:pt idx="82">
                  <c:v>-20448.39267286238</c:v>
                </c:pt>
                <c:pt idx="83">
                  <c:v>-20588.27997540011</c:v>
                </c:pt>
                <c:pt idx="84">
                  <c:v>-20730.98441491674</c:v>
                </c:pt>
                <c:pt idx="85">
                  <c:v>-20876.44734762546</c:v>
                </c:pt>
                <c:pt idx="86">
                  <c:v>-21024.60895550412</c:v>
                </c:pt>
                <c:pt idx="87">
                  <c:v>-21175.40843235566</c:v>
                </c:pt>
                <c:pt idx="88">
                  <c:v>-21328.78415707128</c:v>
                </c:pt>
                <c:pt idx="89">
                  <c:v>-21484.67385481833</c:v>
                </c:pt>
                <c:pt idx="90">
                  <c:v>-21643.01474683424</c:v>
                </c:pt>
                <c:pt idx="91">
                  <c:v>-21803.7436894729</c:v>
                </c:pt>
                <c:pt idx="92">
                  <c:v>-21966.79730312065</c:v>
                </c:pt>
                <c:pt idx="93">
                  <c:v>-22132.1120915615</c:v>
                </c:pt>
                <c:pt idx="94">
                  <c:v>-22299.6245523426</c:v>
                </c:pt>
                <c:pt idx="95">
                  <c:v>-22469.27127866801</c:v>
                </c:pt>
                <c:pt idx="96">
                  <c:v>-22640.98905331274</c:v>
                </c:pt>
                <c:pt idx="97">
                  <c:v>-22814.71493502776</c:v>
                </c:pt>
                <c:pt idx="98">
                  <c:v>-22990.38633788468</c:v>
                </c:pt>
                <c:pt idx="99">
                  <c:v>-23167.94110397662</c:v>
                </c:pt>
                <c:pt idx="100">
                  <c:v>-23347.31756988005</c:v>
                </c:pt>
                <c:pt idx="101">
                  <c:v>-23528.45462725353</c:v>
                </c:pt>
                <c:pt idx="102">
                  <c:v>-23711.29177793011</c:v>
                </c:pt>
                <c:pt idx="103">
                  <c:v>-23895.76918384791</c:v>
                </c:pt>
                <c:pt idx="104">
                  <c:v>-24081.8277121327</c:v>
                </c:pt>
                <c:pt idx="105">
                  <c:v>-24269.40897564208</c:v>
                </c:pt>
                <c:pt idx="106">
                  <c:v>-24458.45536925548</c:v>
                </c:pt>
                <c:pt idx="107">
                  <c:v>-24648.910102181</c:v>
                </c:pt>
                <c:pt idx="108">
                  <c:v>-24840.71722653851</c:v>
                </c:pt>
                <c:pt idx="109">
                  <c:v>-25033.8216624603</c:v>
                </c:pt>
                <c:pt idx="110">
                  <c:v>-25228.16921993616</c:v>
                </c:pt>
                <c:pt idx="111">
                  <c:v>-25423.7066176263</c:v>
                </c:pt>
                <c:pt idx="112">
                  <c:v>-25620.38149883728</c:v>
                </c:pt>
                <c:pt idx="113">
                  <c:v>-25818.14244486394</c:v>
                </c:pt>
                <c:pt idx="114">
                  <c:v>-26016.93898587173</c:v>
                </c:pt>
                <c:pt idx="115">
                  <c:v>-26216.72160949721</c:v>
                </c:pt>
                <c:pt idx="116">
                  <c:v>-26417.44176732493</c:v>
                </c:pt>
                <c:pt idx="117">
                  <c:v>-26619.05187939655</c:v>
                </c:pt>
                <c:pt idx="118">
                  <c:v>-26821.5053368954</c:v>
                </c:pt>
                <c:pt idx="119">
                  <c:v>-27024.75650314172</c:v>
                </c:pt>
              </c:numCache>
            </c:numRef>
          </c:yVal>
          <c:smooth val="1"/>
          <c:extLst xmlns:c16r2="http://schemas.microsoft.com/office/drawing/2015/06/chart">
            <c:ext xmlns:c16="http://schemas.microsoft.com/office/drawing/2014/chart" uri="{C3380CC4-5D6E-409C-BE32-E72D297353CC}">
              <c16:uniqueId val="{00000000-5511-4E7D-A4D7-F807FB6E98AE}"/>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678.1080423288046</c:v>
                </c:pt>
                <c:pt idx="2">
                  <c:v>1586.363964884682</c:v>
                </c:pt>
                <c:pt idx="3">
                  <c:v>2690.546724878904</c:v>
                </c:pt>
                <c:pt idx="4">
                  <c:v>3963.760608356909</c:v>
                </c:pt>
                <c:pt idx="5">
                  <c:v>5305.691527827108</c:v>
                </c:pt>
                <c:pt idx="6">
                  <c:v>6589.52969539112</c:v>
                </c:pt>
                <c:pt idx="7">
                  <c:v>7868.475092747671</c:v>
                </c:pt>
                <c:pt idx="8">
                  <c:v>8776.600150532554</c:v>
                </c:pt>
                <c:pt idx="9">
                  <c:v>9505.985988591927</c:v>
                </c:pt>
                <c:pt idx="10">
                  <c:v>10141.83012371725</c:v>
                </c:pt>
                <c:pt idx="11">
                  <c:v>10690.28511020972</c:v>
                </c:pt>
                <c:pt idx="12">
                  <c:v>11157.16524096259</c:v>
                </c:pt>
                <c:pt idx="13">
                  <c:v>11515.34752267702</c:v>
                </c:pt>
                <c:pt idx="14">
                  <c:v>11799.3954273572</c:v>
                </c:pt>
                <c:pt idx="15">
                  <c:v>12016.23884100316</c:v>
                </c:pt>
                <c:pt idx="16">
                  <c:v>12171.95168132496</c:v>
                </c:pt>
                <c:pt idx="17">
                  <c:v>12272.03778413481</c:v>
                </c:pt>
                <c:pt idx="18">
                  <c:v>12321.37306994104</c:v>
                </c:pt>
                <c:pt idx="19">
                  <c:v>12324.2203698824</c:v>
                </c:pt>
                <c:pt idx="20">
                  <c:v>12284.59546020357</c:v>
                </c:pt>
                <c:pt idx="21">
                  <c:v>12205.57139729657</c:v>
                </c:pt>
                <c:pt idx="22">
                  <c:v>12090.30261214492</c:v>
                </c:pt>
                <c:pt idx="23">
                  <c:v>11941.85476426515</c:v>
                </c:pt>
                <c:pt idx="24">
                  <c:v>11763.08269018121</c:v>
                </c:pt>
                <c:pt idx="25">
                  <c:v>11556.6478611381</c:v>
                </c:pt>
                <c:pt idx="26">
                  <c:v>11324.97812633629</c:v>
                </c:pt>
                <c:pt idx="27">
                  <c:v>11070.38702525618</c:v>
                </c:pt>
                <c:pt idx="28">
                  <c:v>10795.03885951976</c:v>
                </c:pt>
                <c:pt idx="29">
                  <c:v>10500.95815311607</c:v>
                </c:pt>
                <c:pt idx="30">
                  <c:v>10190.03862258876</c:v>
                </c:pt>
                <c:pt idx="31">
                  <c:v>9864.051122081608</c:v>
                </c:pt>
                <c:pt idx="32">
                  <c:v>9524.650835201421</c:v>
                </c:pt>
                <c:pt idx="33">
                  <c:v>9173.38444195097</c:v>
                </c:pt>
                <c:pt idx="34">
                  <c:v>8811.695484317326</c:v>
                </c:pt>
                <c:pt idx="35">
                  <c:v>8440.931043070555</c:v>
                </c:pt>
                <c:pt idx="36">
                  <c:v>8062.34764920834</c:v>
                </c:pt>
                <c:pt idx="37">
                  <c:v>7677.11656968389</c:v>
                </c:pt>
                <c:pt idx="38">
                  <c:v>7286.32876141097</c:v>
                </c:pt>
                <c:pt idx="39">
                  <c:v>6890.999429241497</c:v>
                </c:pt>
                <c:pt idx="40">
                  <c:v>6492.072490967601</c:v>
                </c:pt>
                <c:pt idx="41">
                  <c:v>6090.424708431237</c:v>
                </c:pt>
                <c:pt idx="42">
                  <c:v>5686.869582174416</c:v>
                </c:pt>
                <c:pt idx="43">
                  <c:v>5282.161027317633</c:v>
                </c:pt>
                <c:pt idx="44">
                  <c:v>4876.996845010459</c:v>
                </c:pt>
                <c:pt idx="45">
                  <c:v>4472.02200245888</c:v>
                </c:pt>
                <c:pt idx="46">
                  <c:v>4067.831734309764</c:v>
                </c:pt>
                <c:pt idx="47">
                  <c:v>3664.97447381022</c:v>
                </c:pt>
                <c:pt idx="48">
                  <c:v>3263.954626618558</c:v>
                </c:pt>
                <c:pt idx="49">
                  <c:v>2865.235195541521</c:v>
                </c:pt>
                <c:pt idx="50">
                  <c:v>2469.240263980952</c:v>
                </c:pt>
                <c:pt idx="51">
                  <c:v>2076.357345743757</c:v>
                </c:pt>
                <c:pt idx="52">
                  <c:v>1686.93960820092</c:v>
                </c:pt>
                <c:pt idx="53">
                  <c:v>1301.30797579575</c:v>
                </c:pt>
                <c:pt idx="54">
                  <c:v>919.7531200357713</c:v>
                </c:pt>
                <c:pt idx="55">
                  <c:v>542.5373418755594</c:v>
                </c:pt>
                <c:pt idx="56">
                  <c:v>169.8963520529913</c:v>
                </c:pt>
                <c:pt idx="57">
                  <c:v>-197.9590453607962</c:v>
                </c:pt>
                <c:pt idx="58">
                  <c:v>-560.8413612238364</c:v>
                </c:pt>
                <c:pt idx="59">
                  <c:v>-918.5849166927626</c:v>
                </c:pt>
                <c:pt idx="60">
                  <c:v>-1271.044421234215</c:v>
                </c:pt>
                <c:pt idx="61">
                  <c:v>-1618.093629048625</c:v>
                </c:pt>
                <c:pt idx="62">
                  <c:v>-1959.624069881067</c:v>
                </c:pt>
                <c:pt idx="63">
                  <c:v>-2295.543850414711</c:v>
                </c:pt>
                <c:pt idx="64">
                  <c:v>-2625.776522615482</c:v>
                </c:pt>
                <c:pt idx="65">
                  <c:v>-2950.260015596193</c:v>
                </c:pt>
                <c:pt idx="66">
                  <c:v>-3268.945627723145</c:v>
                </c:pt>
                <c:pt idx="67">
                  <c:v>-3581.797075862857</c:v>
                </c:pt>
                <c:pt idx="68">
                  <c:v>-3888.789598813118</c:v>
                </c:pt>
                <c:pt idx="69">
                  <c:v>-4189.909112113249</c:v>
                </c:pt>
                <c:pt idx="70">
                  <c:v>-4485.151411564275</c:v>
                </c:pt>
                <c:pt idx="71">
                  <c:v>-4774.521422923518</c:v>
                </c:pt>
                <c:pt idx="72">
                  <c:v>-5058.032495361357</c:v>
                </c:pt>
                <c:pt idx="73">
                  <c:v>-5335.705736392079</c:v>
                </c:pt>
                <c:pt idx="74">
                  <c:v>-5607.569386096438</c:v>
                </c:pt>
                <c:pt idx="75">
                  <c:v>-5873.65822856981</c:v>
                </c:pt>
                <c:pt idx="76">
                  <c:v>-6134.013038625777</c:v>
                </c:pt>
                <c:pt idx="77">
                  <c:v>-6388.68006188751</c:v>
                </c:pt>
                <c:pt idx="78">
                  <c:v>-6637.71052649136</c:v>
                </c:pt>
                <c:pt idx="79">
                  <c:v>-6881.16018470903</c:v>
                </c:pt>
                <c:pt idx="80">
                  <c:v>-7119.088882896261</c:v>
                </c:pt>
                <c:pt idx="81">
                  <c:v>-7351.560158230503</c:v>
                </c:pt>
                <c:pt idx="82">
                  <c:v>-7578.640860803168</c:v>
                </c:pt>
                <c:pt idx="83">
                  <c:v>-7800.400799685507</c:v>
                </c:pt>
                <c:pt idx="84">
                  <c:v>-8016.91241166517</c:v>
                </c:pt>
                <c:pt idx="85">
                  <c:v>-8228.250451413146</c:v>
                </c:pt>
                <c:pt idx="86">
                  <c:v>-8434.49170190834</c:v>
                </c:pt>
                <c:pt idx="87">
                  <c:v>-8635.714703998692</c:v>
                </c:pt>
                <c:pt idx="88">
                  <c:v>-8831.999504040143</c:v>
                </c:pt>
                <c:pt idx="89">
                  <c:v>-9023.427418611478</c:v>
                </c:pt>
                <c:pt idx="90">
                  <c:v>-9210.080815342767</c:v>
                </c:pt>
                <c:pt idx="91">
                  <c:v>-9392.042908960673</c:v>
                </c:pt>
                <c:pt idx="92">
                  <c:v>-9569.397571683601</c:v>
                </c:pt>
                <c:pt idx="93">
                  <c:v>-9742.22915715738</c:v>
                </c:pt>
                <c:pt idx="94">
                  <c:v>-9910.622337155718</c:v>
                </c:pt>
                <c:pt idx="95">
                  <c:v>-10074.6619503136</c:v>
                </c:pt>
                <c:pt idx="96">
                  <c:v>-10234.4328621989</c:v>
                </c:pt>
                <c:pt idx="97">
                  <c:v>-10390.01983606345</c:v>
                </c:pt>
                <c:pt idx="98">
                  <c:v>-10541.50741364886</c:v>
                </c:pt>
                <c:pt idx="99">
                  <c:v>-10688.97980545734</c:v>
                </c:pt>
                <c:pt idx="100">
                  <c:v>-10832.52078992538</c:v>
                </c:pt>
                <c:pt idx="101">
                  <c:v>-10972.21362097051</c:v>
                </c:pt>
                <c:pt idx="102">
                  <c:v>-11108.14094340606</c:v>
                </c:pt>
                <c:pt idx="103">
                  <c:v>-11240.38471575524</c:v>
                </c:pt>
                <c:pt idx="104">
                  <c:v>-11369.02614000044</c:v>
                </c:pt>
                <c:pt idx="105">
                  <c:v>-11494.1455978577</c:v>
                </c:pt>
                <c:pt idx="106">
                  <c:v>-11615.82259315806</c:v>
                </c:pt>
                <c:pt idx="107">
                  <c:v>-11734.13569996276</c:v>
                </c:pt>
                <c:pt idx="108">
                  <c:v>-11849.16251604888</c:v>
                </c:pt>
                <c:pt idx="109">
                  <c:v>-11960.97962142089</c:v>
                </c:pt>
                <c:pt idx="110">
                  <c:v>-12069.66254152937</c:v>
                </c:pt>
                <c:pt idx="111">
                  <c:v>-12175.28571488915</c:v>
                </c:pt>
                <c:pt idx="112">
                  <c:v>-12277.92246480784</c:v>
                </c:pt>
                <c:pt idx="113">
                  <c:v>-12377.64497495429</c:v>
                </c:pt>
                <c:pt idx="114">
                  <c:v>-12474.52426850763</c:v>
                </c:pt>
                <c:pt idx="115">
                  <c:v>-12568.6301906443</c:v>
                </c:pt>
                <c:pt idx="116">
                  <c:v>-12660.03139413355</c:v>
                </c:pt>
                <c:pt idx="117">
                  <c:v>-12748.79532782542</c:v>
                </c:pt>
                <c:pt idx="118">
                  <c:v>-12834.98822782508</c:v>
                </c:pt>
                <c:pt idx="119">
                  <c:v>-12918.67511116399</c:v>
                </c:pt>
              </c:numCache>
            </c:numRef>
          </c:yVal>
          <c:smooth val="1"/>
          <c:extLst xmlns:c16r2="http://schemas.microsoft.com/office/drawing/2015/06/chart">
            <c:ext xmlns:c16="http://schemas.microsoft.com/office/drawing/2014/chart" uri="{C3380CC4-5D6E-409C-BE32-E72D297353CC}">
              <c16:uniqueId val="{00000001-5511-4E7D-A4D7-F807FB6E98AE}"/>
            </c:ext>
          </c:extLst>
        </c:ser>
        <c:dLbls>
          <c:showLegendKey val="0"/>
          <c:showVal val="0"/>
          <c:showCatName val="0"/>
          <c:showSerName val="0"/>
          <c:showPercent val="0"/>
          <c:showBubbleSize val="0"/>
        </c:dLbls>
        <c:axId val="-986209792"/>
        <c:axId val="-1699407904"/>
      </c:scatterChart>
      <c:valAx>
        <c:axId val="-986209792"/>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699407904"/>
        <c:crosses val="autoZero"/>
        <c:crossBetween val="midCat"/>
      </c:valAx>
      <c:valAx>
        <c:axId val="-1699407904"/>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986209792"/>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0.0</c:v>
                </c:pt>
                <c:pt idx="1">
                  <c:v>-9.26369735801523</c:v>
                </c:pt>
                <c:pt idx="2">
                  <c:v>-17.38514739873778</c:v>
                </c:pt>
                <c:pt idx="3">
                  <c:v>-24.59069654757628</c:v>
                </c:pt>
                <c:pt idx="4">
                  <c:v>-31.06588350104898</c:v>
                </c:pt>
                <c:pt idx="5">
                  <c:v>-36.84572984714823</c:v>
                </c:pt>
                <c:pt idx="6">
                  <c:v>-41.89570938127954</c:v>
                </c:pt>
                <c:pt idx="7">
                  <c:v>-46.42425470883295</c:v>
                </c:pt>
                <c:pt idx="8">
                  <c:v>-49.96644111348304</c:v>
                </c:pt>
                <c:pt idx="9">
                  <c:v>-52.91783169770002</c:v>
                </c:pt>
                <c:pt idx="10">
                  <c:v>-55.48128368426633</c:v>
                </c:pt>
                <c:pt idx="11">
                  <c:v>-57.7195898323008</c:v>
                </c:pt>
                <c:pt idx="12">
                  <c:v>-59.68434678153344</c:v>
                </c:pt>
                <c:pt idx="13">
                  <c:v>-61.36897699555274</c:v>
                </c:pt>
                <c:pt idx="14">
                  <c:v>-62.85222939577032</c:v>
                </c:pt>
                <c:pt idx="15">
                  <c:v>-64.16559371701108</c:v>
                </c:pt>
                <c:pt idx="16">
                  <c:v>-65.33501640376538</c:v>
                </c:pt>
                <c:pt idx="17">
                  <c:v>-66.38206735793807</c:v>
                </c:pt>
                <c:pt idx="18">
                  <c:v>-67.32454590225021</c:v>
                </c:pt>
                <c:pt idx="19">
                  <c:v>-68.17706840172214</c:v>
                </c:pt>
                <c:pt idx="20">
                  <c:v>-68.95206887381124</c:v>
                </c:pt>
                <c:pt idx="21">
                  <c:v>-69.65908047066505</c:v>
                </c:pt>
                <c:pt idx="22">
                  <c:v>-70.30663896910786</c:v>
                </c:pt>
                <c:pt idx="23">
                  <c:v>-70.9022324913071</c:v>
                </c:pt>
                <c:pt idx="24">
                  <c:v>-71.45229233499518</c:v>
                </c:pt>
                <c:pt idx="25">
                  <c:v>-71.96237143901658</c:v>
                </c:pt>
                <c:pt idx="26">
                  <c:v>-72.4372064281081</c:v>
                </c:pt>
                <c:pt idx="27">
                  <c:v>-72.88099501303384</c:v>
                </c:pt>
                <c:pt idx="28">
                  <c:v>-73.2974227396165</c:v>
                </c:pt>
                <c:pt idx="29">
                  <c:v>-73.6897414143352</c:v>
                </c:pt>
                <c:pt idx="30">
                  <c:v>-74.06083389126283</c:v>
                </c:pt>
                <c:pt idx="31">
                  <c:v>-74.4132670701604</c:v>
                </c:pt>
                <c:pt idx="32">
                  <c:v>-74.74933550232114</c:v>
                </c:pt>
                <c:pt idx="33">
                  <c:v>-75.07109828569308</c:v>
                </c:pt>
                <c:pt idx="34">
                  <c:v>-75.38040780999906</c:v>
                </c:pt>
                <c:pt idx="35">
                  <c:v>-75.67893626601426</c:v>
                </c:pt>
                <c:pt idx="36">
                  <c:v>-75.96819746222985</c:v>
                </c:pt>
                <c:pt idx="37">
                  <c:v>-76.2495648696952</c:v>
                </c:pt>
                <c:pt idx="38">
                  <c:v>-76.52428691667791</c:v>
                </c:pt>
                <c:pt idx="39">
                  <c:v>-76.793499883214</c:v>
                </c:pt>
                <c:pt idx="40">
                  <c:v>-77.05823921093098</c:v>
                </c:pt>
                <c:pt idx="41">
                  <c:v>-77.31944915792015</c:v>
                </c:pt>
                <c:pt idx="42">
                  <c:v>-77.57799118064625</c:v>
                </c:pt>
                <c:pt idx="43">
                  <c:v>-77.83465125803995</c:v>
                </c:pt>
                <c:pt idx="44">
                  <c:v>-78.09014633147137</c:v>
                </c:pt>
                <c:pt idx="45">
                  <c:v>-78.3451300025679</c:v>
                </c:pt>
                <c:pt idx="46">
                  <c:v>-78.60019760648717</c:v>
                </c:pt>
                <c:pt idx="47">
                  <c:v>-78.85589075217879</c:v>
                </c:pt>
                <c:pt idx="48">
                  <c:v>-79.11270141254732</c:v>
                </c:pt>
                <c:pt idx="49">
                  <c:v>-79.37107562756378</c:v>
                </c:pt>
                <c:pt idx="50">
                  <c:v>-79.63141687246883</c:v>
                </c:pt>
                <c:pt idx="51">
                  <c:v>-79.89408913488028</c:v>
                </c:pt>
                <c:pt idx="52">
                  <c:v>-80.15941973694618</c:v>
                </c:pt>
                <c:pt idx="53">
                  <c:v>-80.42770193341605</c:v>
                </c:pt>
                <c:pt idx="54">
                  <c:v>-80.69919731088417</c:v>
                </c:pt>
                <c:pt idx="55">
                  <c:v>-80.97413800967324</c:v>
                </c:pt>
                <c:pt idx="56">
                  <c:v>-81.25272878654248</c:v>
                </c:pt>
                <c:pt idx="57">
                  <c:v>-81.53514893372552</c:v>
                </c:pt>
                <c:pt idx="58">
                  <c:v>-81.82155406758268</c:v>
                </c:pt>
                <c:pt idx="59">
                  <c:v>-82.11207779833325</c:v>
                </c:pt>
                <c:pt idx="60">
                  <c:v>-82.4068332908421</c:v>
                </c:pt>
                <c:pt idx="61">
                  <c:v>-82.7059147251643</c:v>
                </c:pt>
                <c:pt idx="62">
                  <c:v>-83.00939866453085</c:v>
                </c:pt>
                <c:pt idx="63">
                  <c:v>-83.31734533757025</c:v>
                </c:pt>
                <c:pt idx="64">
                  <c:v>-83.6297998408391</c:v>
                </c:pt>
                <c:pt idx="65">
                  <c:v>-83.9467932671033</c:v>
                </c:pt>
                <c:pt idx="66">
                  <c:v>-84.26834376428833</c:v>
                </c:pt>
                <c:pt idx="67">
                  <c:v>-84.59445752957306</c:v>
                </c:pt>
                <c:pt idx="68">
                  <c:v>-84.92512974269444</c:v>
                </c:pt>
                <c:pt idx="69">
                  <c:v>-85.26034544220351</c:v>
                </c:pt>
                <c:pt idx="70">
                  <c:v>-85.60008034812887</c:v>
                </c:pt>
                <c:pt idx="71">
                  <c:v>-85.9443016342185</c:v>
                </c:pt>
                <c:pt idx="72">
                  <c:v>-86.29296865272045</c:v>
                </c:pt>
                <c:pt idx="73">
                  <c:v>-86.64603361446427</c:v>
                </c:pt>
                <c:pt idx="74">
                  <c:v>-87.00344222679342</c:v>
                </c:pt>
                <c:pt idx="75">
                  <c:v>-87.36513429176878</c:v>
                </c:pt>
                <c:pt idx="76">
                  <c:v>-87.7310442668776</c:v>
                </c:pt>
                <c:pt idx="77">
                  <c:v>-88.10110179038665</c:v>
                </c:pt>
                <c:pt idx="78">
                  <c:v>-88.47523217330591</c:v>
                </c:pt>
                <c:pt idx="79">
                  <c:v>-88.85335685985198</c:v>
                </c:pt>
                <c:pt idx="80">
                  <c:v>-89.23539385817253</c:v>
                </c:pt>
                <c:pt idx="81">
                  <c:v>-89.62125814299904</c:v>
                </c:pt>
                <c:pt idx="82">
                  <c:v>-90.01086203180965</c:v>
                </c:pt>
                <c:pt idx="83">
                  <c:v>-90.4041155359765</c:v>
                </c:pt>
                <c:pt idx="84">
                  <c:v>-90.800926688321</c:v>
                </c:pt>
                <c:pt idx="85">
                  <c:v>-91.20120184839856</c:v>
                </c:pt>
                <c:pt idx="86">
                  <c:v>-91.60484598677284</c:v>
                </c:pt>
                <c:pt idx="87">
                  <c:v>-92.011762949479</c:v>
                </c:pt>
                <c:pt idx="88">
                  <c:v>-92.42185570379691</c:v>
                </c:pt>
                <c:pt idx="89">
                  <c:v>-92.83502656641095</c:v>
                </c:pt>
                <c:pt idx="90">
                  <c:v>-93.25117741496148</c:v>
                </c:pt>
                <c:pt idx="91">
                  <c:v>-93.67020988395348</c:v>
                </c:pt>
                <c:pt idx="92">
                  <c:v>-94.09202554592516</c:v>
                </c:pt>
                <c:pt idx="93">
                  <c:v>-94.5165260787456</c:v>
                </c:pt>
                <c:pt idx="94">
                  <c:v>-94.9436134198408</c:v>
                </c:pt>
                <c:pt idx="95">
                  <c:v>-95.37318990813628</c:v>
                </c:pt>
                <c:pt idx="96">
                  <c:v>-95.80515841443284</c:v>
                </c:pt>
                <c:pt idx="97">
                  <c:v>-96.23942246092174</c:v>
                </c:pt>
                <c:pt idx="98">
                  <c:v>-96.67588633047073</c:v>
                </c:pt>
                <c:pt idx="99">
                  <c:v>-97.11445516633648</c:v>
                </c:pt>
                <c:pt idx="100">
                  <c:v>-97.55503506284575</c:v>
                </c:pt>
                <c:pt idx="101">
                  <c:v>-97.9975331476426</c:v>
                </c:pt>
                <c:pt idx="102">
                  <c:v>-98.4418576559959</c:v>
                </c:pt>
                <c:pt idx="103">
                  <c:v>-98.88791799768218</c:v>
                </c:pt>
                <c:pt idx="104">
                  <c:v>-99.33562481690335</c:v>
                </c:pt>
                <c:pt idx="105">
                  <c:v>-99.784890045688</c:v>
                </c:pt>
                <c:pt idx="106">
                  <c:v>-100.2356269511995</c:v>
                </c:pt>
                <c:pt idx="107">
                  <c:v>-100.6877501773342</c:v>
                </c:pt>
                <c:pt idx="108">
                  <c:v>-101.1411757810054</c:v>
                </c:pt>
                <c:pt idx="109">
                  <c:v>-101.5958212634497</c:v>
                </c:pt>
                <c:pt idx="110">
                  <c:v>-102.051605596896</c:v>
                </c:pt>
                <c:pt idx="111">
                  <c:v>-102.5084492469192</c:v>
                </c:pt>
                <c:pt idx="112">
                  <c:v>-102.9662741907651</c:v>
                </c:pt>
                <c:pt idx="113">
                  <c:v>-103.4250039319395</c:v>
                </c:pt>
                <c:pt idx="114">
                  <c:v>-103.8845635113171</c:v>
                </c:pt>
                <c:pt idx="115">
                  <c:v>-104.3448795150277</c:v>
                </c:pt>
                <c:pt idx="116">
                  <c:v>-104.8058800793514</c:v>
                </c:pt>
                <c:pt idx="117">
                  <c:v>-105.267494892846</c:v>
                </c:pt>
                <c:pt idx="118">
                  <c:v>-105.7296551959171</c:v>
                </c:pt>
                <c:pt idx="119">
                  <c:v>-106.192293778028</c:v>
                </c:pt>
              </c:numCache>
            </c:numRef>
          </c:yVal>
          <c:smooth val="1"/>
          <c:extLst xmlns:c16r2="http://schemas.microsoft.com/office/drawing/2015/06/chart">
            <c:ext xmlns:c16="http://schemas.microsoft.com/office/drawing/2014/chart" uri="{C3380CC4-5D6E-409C-BE32-E72D297353CC}">
              <c16:uniqueId val="{00000000-995A-40DC-A1AD-F94906164D7F}"/>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0.0</c:v>
                </c:pt>
                <c:pt idx="1">
                  <c:v>-1.37196019672822</c:v>
                </c:pt>
                <c:pt idx="2">
                  <c:v>-2.397224848656037</c:v>
                </c:pt>
                <c:pt idx="3">
                  <c:v>-3.12313447769286</c:v>
                </c:pt>
                <c:pt idx="4">
                  <c:v>-3.587911448074282</c:v>
                </c:pt>
                <c:pt idx="5">
                  <c:v>-3.890092891611039</c:v>
                </c:pt>
                <c:pt idx="6">
                  <c:v>-4.147158800702736</c:v>
                </c:pt>
                <c:pt idx="7">
                  <c:v>-4.312333883337533</c:v>
                </c:pt>
                <c:pt idx="8">
                  <c:v>-4.733470533521177</c:v>
                </c:pt>
                <c:pt idx="9">
                  <c:v>-5.242367640641647</c:v>
                </c:pt>
                <c:pt idx="10">
                  <c:v>-5.757350556334305</c:v>
                </c:pt>
                <c:pt idx="11">
                  <c:v>-6.277093161770517</c:v>
                </c:pt>
                <c:pt idx="12">
                  <c:v>-6.800364335184648</c:v>
                </c:pt>
                <c:pt idx="13">
                  <c:v>-7.354797969262177</c:v>
                </c:pt>
                <c:pt idx="14">
                  <c:v>-7.914221893124931</c:v>
                </c:pt>
                <c:pt idx="15">
                  <c:v>-8.47632780460192</c:v>
                </c:pt>
                <c:pt idx="16">
                  <c:v>-9.039218499439455</c:v>
                </c:pt>
                <c:pt idx="17">
                  <c:v>-9.601266032336912</c:v>
                </c:pt>
                <c:pt idx="18">
                  <c:v>-10.1611831715717</c:v>
                </c:pt>
                <c:pt idx="19">
                  <c:v>-10.71802586522658</c:v>
                </c:pt>
                <c:pt idx="20">
                  <c:v>-11.27088049112224</c:v>
                </c:pt>
                <c:pt idx="21">
                  <c:v>-11.81953782141386</c:v>
                </c:pt>
                <c:pt idx="22">
                  <c:v>-12.36356110066763</c:v>
                </c:pt>
                <c:pt idx="23">
                  <c:v>-12.9024350349601</c:v>
                </c:pt>
                <c:pt idx="24">
                  <c:v>-13.4357032982747</c:v>
                </c:pt>
                <c:pt idx="25">
                  <c:v>-13.96296220053964</c:v>
                </c:pt>
                <c:pt idx="26">
                  <c:v>-14.48390421956337</c:v>
                </c:pt>
                <c:pt idx="27">
                  <c:v>-14.99822113555795</c:v>
                </c:pt>
                <c:pt idx="28">
                  <c:v>-15.5056406357824</c:v>
                </c:pt>
                <c:pt idx="29">
                  <c:v>-16.0059234550127</c:v>
                </c:pt>
                <c:pt idx="30">
                  <c:v>-16.49886063554293</c:v>
                </c:pt>
                <c:pt idx="31">
                  <c:v>-16.98427129128622</c:v>
                </c:pt>
                <c:pt idx="32">
                  <c:v>-17.46200068498374</c:v>
                </c:pt>
                <c:pt idx="33">
                  <c:v>-17.93191801364205</c:v>
                </c:pt>
                <c:pt idx="34">
                  <c:v>-18.39391559519729</c:v>
                </c:pt>
                <c:pt idx="35">
                  <c:v>-18.84790658446502</c:v>
                </c:pt>
                <c:pt idx="36">
                  <c:v>-19.29382312646376</c:v>
                </c:pt>
                <c:pt idx="37">
                  <c:v>-19.73161490044442</c:v>
                </c:pt>
                <c:pt idx="38">
                  <c:v>-20.16124777630714</c:v>
                </c:pt>
                <c:pt idx="39">
                  <c:v>-20.58270265392426</c:v>
                </c:pt>
                <c:pt idx="40">
                  <c:v>-20.99597423200703</c:v>
                </c:pt>
                <c:pt idx="41">
                  <c:v>-21.40106992642163</c:v>
                </c:pt>
                <c:pt idx="42">
                  <c:v>-21.79800886190637</c:v>
                </c:pt>
                <c:pt idx="43">
                  <c:v>-22.1868209303052</c:v>
                </c:pt>
                <c:pt idx="44">
                  <c:v>-22.56754591029051</c:v>
                </c:pt>
                <c:pt idx="45">
                  <c:v>-22.94023264400168</c:v>
                </c:pt>
                <c:pt idx="46">
                  <c:v>-23.30493826563022</c:v>
                </c:pt>
                <c:pt idx="47">
                  <c:v>-23.66172748047613</c:v>
                </c:pt>
                <c:pt idx="48">
                  <c:v>-24.01067188836473</c:v>
                </c:pt>
                <c:pt idx="49">
                  <c:v>-24.3518493490737</c:v>
                </c:pt>
                <c:pt idx="50">
                  <c:v>-24.68534338763682</c:v>
                </c:pt>
                <c:pt idx="51">
                  <c:v>-25.01124263712518</c:v>
                </c:pt>
                <c:pt idx="52">
                  <c:v>-25.32964031684308</c:v>
                </c:pt>
                <c:pt idx="53">
                  <c:v>-25.6406337436142</c:v>
                </c:pt>
                <c:pt idx="54">
                  <c:v>-25.94432387437842</c:v>
                </c:pt>
                <c:pt idx="55">
                  <c:v>-26.24081487832168</c:v>
                </c:pt>
                <c:pt idx="56">
                  <c:v>-26.53021373687027</c:v>
                </c:pt>
                <c:pt idx="57">
                  <c:v>-26.81262986998804</c:v>
                </c:pt>
                <c:pt idx="58">
                  <c:v>-27.08817478730555</c:v>
                </c:pt>
                <c:pt idx="59">
                  <c:v>-27.35696176268704</c:v>
                </c:pt>
                <c:pt idx="60">
                  <c:v>-27.61910553093294</c:v>
                </c:pt>
                <c:pt idx="61">
                  <c:v>-27.87472200536758</c:v>
                </c:pt>
                <c:pt idx="62">
                  <c:v>-28.12392801515077</c:v>
                </c:pt>
                <c:pt idx="63">
                  <c:v>-28.36684106118395</c:v>
                </c:pt>
                <c:pt idx="64">
                  <c:v>-28.60357908957974</c:v>
                </c:pt>
                <c:pt idx="65">
                  <c:v>-28.83426028168144</c:v>
                </c:pt>
                <c:pt idx="66">
                  <c:v>-29.05900285969419</c:v>
                </c:pt>
                <c:pt idx="67">
                  <c:v>-29.2779249070358</c:v>
                </c:pt>
                <c:pt idx="68">
                  <c:v>-29.49114420254712</c:v>
                </c:pt>
                <c:pt idx="69">
                  <c:v>-29.69877806776753</c:v>
                </c:pt>
                <c:pt idx="70">
                  <c:v>-29.90094322650805</c:v>
                </c:pt>
                <c:pt idx="71">
                  <c:v>-30.09775567599138</c:v>
                </c:pt>
                <c:pt idx="72">
                  <c:v>-30.28933056888916</c:v>
                </c:pt>
                <c:pt idx="73">
                  <c:v>-30.47578210558622</c:v>
                </c:pt>
                <c:pt idx="74">
                  <c:v>-30.65722343607251</c:v>
                </c:pt>
                <c:pt idx="75">
                  <c:v>-30.83376657086678</c:v>
                </c:pt>
                <c:pt idx="76">
                  <c:v>-31.00552230042688</c:v>
                </c:pt>
                <c:pt idx="77">
                  <c:v>-31.17260012251861</c:v>
                </c:pt>
                <c:pt idx="78">
                  <c:v>-31.33510817704314</c:v>
                </c:pt>
                <c:pt idx="79">
                  <c:v>-31.49315318786741</c:v>
                </c:pt>
                <c:pt idx="80">
                  <c:v>-31.64684041119383</c:v>
                </c:pt>
                <c:pt idx="81">
                  <c:v>-31.79627359006328</c:v>
                </c:pt>
                <c:pt idx="82">
                  <c:v>-31.94155491458641</c:v>
                </c:pt>
                <c:pt idx="83">
                  <c:v>-32.08278498752997</c:v>
                </c:pt>
                <c:pt idx="84">
                  <c:v>-32.22006279490044</c:v>
                </c:pt>
                <c:pt idx="85">
                  <c:v>-32.35348568118932</c:v>
                </c:pt>
                <c:pt idx="86">
                  <c:v>-32.4831493289632</c:v>
                </c:pt>
                <c:pt idx="87">
                  <c:v>-32.60914774249572</c:v>
                </c:pt>
                <c:pt idx="88">
                  <c:v>-32.7315732351625</c:v>
                </c:pt>
                <c:pt idx="89">
                  <c:v>-32.85051642032802</c:v>
                </c:pt>
                <c:pt idx="90">
                  <c:v>-32.96606620547273</c:v>
                </c:pt>
                <c:pt idx="91">
                  <c:v>-33.07830978932157</c:v>
                </c:pt>
                <c:pt idx="92">
                  <c:v>-33.18733266175506</c:v>
                </c:pt>
                <c:pt idx="93">
                  <c:v>-33.29321860628056</c:v>
                </c:pt>
                <c:pt idx="94">
                  <c:v>-33.39604970487501</c:v>
                </c:pt>
                <c:pt idx="95">
                  <c:v>-33.49590634500612</c:v>
                </c:pt>
                <c:pt idx="96">
                  <c:v>-33.59286722865472</c:v>
                </c:pt>
                <c:pt idx="97">
                  <c:v>-33.68700938317691</c:v>
                </c:pt>
                <c:pt idx="98">
                  <c:v>-33.77840817384232</c:v>
                </c:pt>
                <c:pt idx="99">
                  <c:v>-33.86713731790884</c:v>
                </c:pt>
                <c:pt idx="100">
                  <c:v>-33.95326890009017</c:v>
                </c:pt>
                <c:pt idx="101">
                  <c:v>-34.0368733892911</c:v>
                </c:pt>
                <c:pt idx="102">
                  <c:v>-34.11801965648435</c:v>
                </c:pt>
                <c:pt idx="103">
                  <c:v>-34.19677499361817</c:v>
                </c:pt>
                <c:pt idx="104">
                  <c:v>-34.2732051334474</c:v>
                </c:pt>
                <c:pt idx="105">
                  <c:v>-34.3473742701854</c:v>
                </c:pt>
                <c:pt idx="106">
                  <c:v>-34.41934508088625</c:v>
                </c:pt>
                <c:pt idx="107">
                  <c:v>-34.48917874746867</c:v>
                </c:pt>
                <c:pt idx="108">
                  <c:v>-34.55693497929444</c:v>
                </c:pt>
                <c:pt idx="109">
                  <c:v>-34.62267203623732</c:v>
                </c:pt>
                <c:pt idx="110">
                  <c:v>-34.68644675215425</c:v>
                </c:pt>
                <c:pt idx="111">
                  <c:v>-34.74831455870842</c:v>
                </c:pt>
                <c:pt idx="112">
                  <c:v>-34.80832950946913</c:v>
                </c:pt>
                <c:pt idx="113">
                  <c:v>-34.86654430423973</c:v>
                </c:pt>
                <c:pt idx="114">
                  <c:v>-34.92301031355568</c:v>
                </c:pt>
                <c:pt idx="115">
                  <c:v>-34.97777760330185</c:v>
                </c:pt>
                <c:pt idx="116">
                  <c:v>-35.03089495940849</c:v>
                </c:pt>
                <c:pt idx="117">
                  <c:v>-35.08240991257508</c:v>
                </c:pt>
                <c:pt idx="118">
                  <c:v>-35.13236876299001</c:v>
                </c:pt>
                <c:pt idx="119">
                  <c:v>-35.18081660500484</c:v>
                </c:pt>
              </c:numCache>
            </c:numRef>
          </c:yVal>
          <c:smooth val="1"/>
          <c:extLst xmlns:c16r2="http://schemas.microsoft.com/office/drawing/2015/06/chart">
            <c:ext xmlns:c16="http://schemas.microsoft.com/office/drawing/2014/chart" uri="{C3380CC4-5D6E-409C-BE32-E72D297353CC}">
              <c16:uniqueId val="{00000001-995A-40DC-A1AD-F94906164D7F}"/>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0.0</c:v>
                </c:pt>
                <c:pt idx="1">
                  <c:v>-10.63565755474347</c:v>
                </c:pt>
                <c:pt idx="2">
                  <c:v>-19.78237224739364</c:v>
                </c:pt>
                <c:pt idx="3">
                  <c:v>-27.71383102526929</c:v>
                </c:pt>
                <c:pt idx="4">
                  <c:v>-34.65379494912331</c:v>
                </c:pt>
                <c:pt idx="5">
                  <c:v>-40.73582273875923</c:v>
                </c:pt>
                <c:pt idx="6">
                  <c:v>-46.04286818198219</c:v>
                </c:pt>
                <c:pt idx="7">
                  <c:v>-50.7365885921704</c:v>
                </c:pt>
                <c:pt idx="8">
                  <c:v>-54.69991164700418</c:v>
                </c:pt>
                <c:pt idx="9">
                  <c:v>-58.16019933834204</c:v>
                </c:pt>
                <c:pt idx="10">
                  <c:v>-61.23863424060095</c:v>
                </c:pt>
                <c:pt idx="11">
                  <c:v>-63.99668299407144</c:v>
                </c:pt>
                <c:pt idx="12">
                  <c:v>-66.48471111671805</c:v>
                </c:pt>
                <c:pt idx="13">
                  <c:v>-68.72377496481481</c:v>
                </c:pt>
                <c:pt idx="14">
                  <c:v>-70.76645128889512</c:v>
                </c:pt>
                <c:pt idx="15">
                  <c:v>-72.6419215216129</c:v>
                </c:pt>
                <c:pt idx="16">
                  <c:v>-74.37423490320481</c:v>
                </c:pt>
                <c:pt idx="17">
                  <c:v>-75.98333339027522</c:v>
                </c:pt>
                <c:pt idx="18">
                  <c:v>-77.4857290738216</c:v>
                </c:pt>
                <c:pt idx="19">
                  <c:v>-78.89509426694876</c:v>
                </c:pt>
                <c:pt idx="20">
                  <c:v>-80.22294936493371</c:v>
                </c:pt>
                <c:pt idx="21">
                  <c:v>-81.47861829207905</c:v>
                </c:pt>
                <c:pt idx="22">
                  <c:v>-82.67020006977554</c:v>
                </c:pt>
                <c:pt idx="23">
                  <c:v>-83.8046675262672</c:v>
                </c:pt>
                <c:pt idx="24">
                  <c:v>-84.88799563326988</c:v>
                </c:pt>
                <c:pt idx="25">
                  <c:v>-85.92533363955587</c:v>
                </c:pt>
                <c:pt idx="26">
                  <c:v>-86.92111064767156</c:v>
                </c:pt>
                <c:pt idx="27">
                  <c:v>-87.87921614859218</c:v>
                </c:pt>
                <c:pt idx="28">
                  <c:v>-88.80306337539892</c:v>
                </c:pt>
                <c:pt idx="29">
                  <c:v>-89.6956648693482</c:v>
                </c:pt>
                <c:pt idx="30">
                  <c:v>-90.5596945268057</c:v>
                </c:pt>
                <c:pt idx="31">
                  <c:v>-91.39753836144661</c:v>
                </c:pt>
                <c:pt idx="32">
                  <c:v>-92.2113361873052</c:v>
                </c:pt>
                <c:pt idx="33">
                  <c:v>-93.0030162993351</c:v>
                </c:pt>
                <c:pt idx="34">
                  <c:v>-93.77432340519666</c:v>
                </c:pt>
                <c:pt idx="35">
                  <c:v>-94.52684285047918</c:v>
                </c:pt>
                <c:pt idx="36">
                  <c:v>-95.26202058869353</c:v>
                </c:pt>
                <c:pt idx="37">
                  <c:v>-95.9811797701396</c:v>
                </c:pt>
                <c:pt idx="38">
                  <c:v>-96.68553469298507</c:v>
                </c:pt>
                <c:pt idx="39">
                  <c:v>-97.37620253713818</c:v>
                </c:pt>
                <c:pt idx="40">
                  <c:v>-98.0542134429379</c:v>
                </c:pt>
                <c:pt idx="41">
                  <c:v>-98.7205190843419</c:v>
                </c:pt>
                <c:pt idx="42">
                  <c:v>-99.37600004255223</c:v>
                </c:pt>
                <c:pt idx="43">
                  <c:v>-100.0214721883451</c:v>
                </c:pt>
                <c:pt idx="44">
                  <c:v>-100.6576922417621</c:v>
                </c:pt>
                <c:pt idx="45">
                  <c:v>-101.2853626465702</c:v>
                </c:pt>
                <c:pt idx="46">
                  <c:v>-101.9051358721175</c:v>
                </c:pt>
                <c:pt idx="47">
                  <c:v>-102.5176182326554</c:v>
                </c:pt>
                <c:pt idx="48">
                  <c:v>-103.1233733009124</c:v>
                </c:pt>
                <c:pt idx="49">
                  <c:v>-103.7229249766379</c:v>
                </c:pt>
                <c:pt idx="50">
                  <c:v>-104.3167602601062</c:v>
                </c:pt>
                <c:pt idx="51">
                  <c:v>-104.9053317720055</c:v>
                </c:pt>
                <c:pt idx="52">
                  <c:v>-105.4890600537892</c:v>
                </c:pt>
                <c:pt idx="53">
                  <c:v>-106.0683356770304</c:v>
                </c:pt>
                <c:pt idx="54">
                  <c:v>-106.6435211852632</c:v>
                </c:pt>
                <c:pt idx="55">
                  <c:v>-107.2149528879951</c:v>
                </c:pt>
                <c:pt idx="56">
                  <c:v>-107.7829425234129</c:v>
                </c:pt>
                <c:pt idx="57">
                  <c:v>-108.347778803714</c:v>
                </c:pt>
                <c:pt idx="58">
                  <c:v>-108.9097288548882</c:v>
                </c:pt>
                <c:pt idx="59">
                  <c:v>-109.4690395610206</c:v>
                </c:pt>
                <c:pt idx="60">
                  <c:v>-110.025938821775</c:v>
                </c:pt>
                <c:pt idx="61">
                  <c:v>-110.580636730532</c:v>
                </c:pt>
                <c:pt idx="62">
                  <c:v>-111.1333266796814</c:v>
                </c:pt>
                <c:pt idx="63">
                  <c:v>-111.6841863987544</c:v>
                </c:pt>
                <c:pt idx="64">
                  <c:v>-112.2333789304192</c:v>
                </c:pt>
                <c:pt idx="65">
                  <c:v>-112.7810535487847</c:v>
                </c:pt>
                <c:pt idx="66">
                  <c:v>-113.3273466239824</c:v>
                </c:pt>
                <c:pt idx="67">
                  <c:v>-113.8723824366089</c:v>
                </c:pt>
                <c:pt idx="68">
                  <c:v>-114.4162739452416</c:v>
                </c:pt>
                <c:pt idx="69">
                  <c:v>-114.959123509971</c:v>
                </c:pt>
                <c:pt idx="70">
                  <c:v>-115.5010235746371</c:v>
                </c:pt>
                <c:pt idx="71">
                  <c:v>-116.0420573102098</c:v>
                </c:pt>
                <c:pt idx="72">
                  <c:v>-116.5822992216098</c:v>
                </c:pt>
                <c:pt idx="73">
                  <c:v>-117.1218157200509</c:v>
                </c:pt>
                <c:pt idx="74">
                  <c:v>-117.6606656628663</c:v>
                </c:pt>
                <c:pt idx="75">
                  <c:v>-118.1989008626357</c:v>
                </c:pt>
                <c:pt idx="76">
                  <c:v>-118.7365665673045</c:v>
                </c:pt>
                <c:pt idx="77">
                  <c:v>-119.2737019129052</c:v>
                </c:pt>
                <c:pt idx="78">
                  <c:v>-119.8103403503494</c:v>
                </c:pt>
                <c:pt idx="79">
                  <c:v>-120.3465100477197</c:v>
                </c:pt>
                <c:pt idx="80">
                  <c:v>-120.8822342693664</c:v>
                </c:pt>
                <c:pt idx="81">
                  <c:v>-121.4175317330627</c:v>
                </c:pt>
                <c:pt idx="82">
                  <c:v>-121.9524169463962</c:v>
                </c:pt>
                <c:pt idx="83">
                  <c:v>-122.4869005235064</c:v>
                </c:pt>
                <c:pt idx="84">
                  <c:v>-123.0209894832214</c:v>
                </c:pt>
                <c:pt idx="85">
                  <c:v>-123.5546875295881</c:v>
                </c:pt>
                <c:pt idx="86">
                  <c:v>-124.0879953157362</c:v>
                </c:pt>
                <c:pt idx="87">
                  <c:v>-124.6209106919745</c:v>
                </c:pt>
                <c:pt idx="88">
                  <c:v>-125.1534289389594</c:v>
                </c:pt>
                <c:pt idx="89">
                  <c:v>-125.6855429867393</c:v>
                </c:pt>
                <c:pt idx="90">
                  <c:v>-126.2172436204345</c:v>
                </c:pt>
                <c:pt idx="91">
                  <c:v>-126.7485196732752</c:v>
                </c:pt>
                <c:pt idx="92">
                  <c:v>-127.2793582076802</c:v>
                </c:pt>
                <c:pt idx="93">
                  <c:v>-127.8097446850262</c:v>
                </c:pt>
                <c:pt idx="94">
                  <c:v>-128.3396631247157</c:v>
                </c:pt>
                <c:pt idx="95">
                  <c:v>-128.8690962531422</c:v>
                </c:pt>
                <c:pt idx="96">
                  <c:v>-129.398025643088</c:v>
                </c:pt>
                <c:pt idx="97">
                  <c:v>-129.9264318440985</c:v>
                </c:pt>
                <c:pt idx="98">
                  <c:v>-130.454294504314</c:v>
                </c:pt>
                <c:pt idx="99">
                  <c:v>-130.9815924842453</c:v>
                </c:pt>
                <c:pt idx="100">
                  <c:v>-131.5083039629363</c:v>
                </c:pt>
                <c:pt idx="101">
                  <c:v>-132.0344065369335</c:v>
                </c:pt>
                <c:pt idx="102">
                  <c:v>-132.5598773124801</c:v>
                </c:pt>
                <c:pt idx="103">
                  <c:v>-133.0846929913006</c:v>
                </c:pt>
                <c:pt idx="104">
                  <c:v>-133.6088299503508</c:v>
                </c:pt>
                <c:pt idx="105">
                  <c:v>-134.1322643158736</c:v>
                </c:pt>
                <c:pt idx="106">
                  <c:v>-134.6549720320857</c:v>
                </c:pt>
                <c:pt idx="107">
                  <c:v>-135.176928924803</c:v>
                </c:pt>
                <c:pt idx="108">
                  <c:v>-135.6981107603</c:v>
                </c:pt>
                <c:pt idx="109">
                  <c:v>-136.2184932996871</c:v>
                </c:pt>
                <c:pt idx="110">
                  <c:v>-136.7380523490504</c:v>
                </c:pt>
                <c:pt idx="111">
                  <c:v>-137.2567638056275</c:v>
                </c:pt>
                <c:pt idx="112">
                  <c:v>-137.7746037002342</c:v>
                </c:pt>
                <c:pt idx="113">
                  <c:v>-138.2915482361793</c:v>
                </c:pt>
                <c:pt idx="114">
                  <c:v>-138.807573824873</c:v>
                </c:pt>
                <c:pt idx="115">
                  <c:v>-139.3226571183293</c:v>
                </c:pt>
                <c:pt idx="116">
                  <c:v>-139.8367750387601</c:v>
                </c:pt>
                <c:pt idx="117">
                  <c:v>-140.349904805421</c:v>
                </c:pt>
                <c:pt idx="118">
                  <c:v>-140.8620239589071</c:v>
                </c:pt>
                <c:pt idx="119">
                  <c:v>-141.3731103830327</c:v>
                </c:pt>
              </c:numCache>
            </c:numRef>
          </c:yVal>
          <c:smooth val="1"/>
          <c:extLst xmlns:c16r2="http://schemas.microsoft.com/office/drawing/2015/06/chart">
            <c:ext xmlns:c16="http://schemas.microsoft.com/office/drawing/2014/chart" uri="{C3380CC4-5D6E-409C-BE32-E72D297353CC}">
              <c16:uniqueId val="{00000002-995A-40DC-A1AD-F94906164D7F}"/>
            </c:ext>
          </c:extLst>
        </c:ser>
        <c:dLbls>
          <c:showLegendKey val="0"/>
          <c:showVal val="0"/>
          <c:showCatName val="0"/>
          <c:showSerName val="0"/>
          <c:showPercent val="0"/>
          <c:showBubbleSize val="0"/>
        </c:dLbls>
        <c:axId val="-986242720"/>
        <c:axId val="-986326880"/>
      </c:scatterChart>
      <c:valAx>
        <c:axId val="-986242720"/>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986326880"/>
        <c:crosses val="autoZero"/>
        <c:crossBetween val="midCat"/>
      </c:valAx>
      <c:valAx>
        <c:axId val="-98632688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986242720"/>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onthly Incidence Relative to Status Quo</a:t>
            </a:r>
          </a:p>
        </c:rich>
      </c:tx>
      <c:overlay val="0"/>
    </c:title>
    <c:autoTitleDeleted val="0"/>
    <c:plotArea>
      <c:layout>
        <c:manualLayout>
          <c:layoutTarget val="inner"/>
          <c:xMode val="edge"/>
          <c:yMode val="edge"/>
          <c:x val="0.169860413323864"/>
          <c:y val="0.16793907174869"/>
          <c:w val="0.557879679214717"/>
          <c:h val="0.708443159014925"/>
        </c:manualLayout>
      </c:layout>
      <c:scatterChart>
        <c:scatterStyle val="smoothMarker"/>
        <c:varyColors val="0"/>
        <c:ser>
          <c:idx val="0"/>
          <c:order val="1"/>
          <c:tx>
            <c:strRef>
              <c:f>'Delta Graph Data'!$FF$2</c:f>
              <c:strCache>
                <c:ptCount val="1"/>
                <c:pt idx="0">
                  <c:v> SOUD Incidence </c:v>
                </c:pt>
              </c:strCache>
            </c:strRef>
          </c:tx>
          <c:spPr>
            <a:ln>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F$3:$FF$122</c:f>
              <c:numCache>
                <c:formatCode>_(* #,##0_);_(* \(#,##0\);_(* "-"??_);_(@_)</c:formatCode>
                <c:ptCount val="120"/>
                <c:pt idx="0">
                  <c:v>0.0</c:v>
                </c:pt>
                <c:pt idx="1">
                  <c:v>0.0</c:v>
                </c:pt>
                <c:pt idx="2">
                  <c:v>-0.443023032631027</c:v>
                </c:pt>
                <c:pt idx="3">
                  <c:v>-0.700869419210358</c:v>
                </c:pt>
                <c:pt idx="4">
                  <c:v>-0.824231207007688</c:v>
                </c:pt>
                <c:pt idx="5">
                  <c:v>-0.85387970349766</c:v>
                </c:pt>
                <c:pt idx="6">
                  <c:v>-0.818093966471133</c:v>
                </c:pt>
                <c:pt idx="7">
                  <c:v>-0.738059158144097</c:v>
                </c:pt>
                <c:pt idx="8">
                  <c:v>-0.629544905180592</c:v>
                </c:pt>
                <c:pt idx="9">
                  <c:v>-0.504177359566529</c:v>
                </c:pt>
                <c:pt idx="10">
                  <c:v>-0.370421432078001</c:v>
                </c:pt>
                <c:pt idx="11">
                  <c:v>-0.234338579663017</c:v>
                </c:pt>
                <c:pt idx="12">
                  <c:v>-0.100170757787419</c:v>
                </c:pt>
                <c:pt idx="13">
                  <c:v>0.0292102111077838</c:v>
                </c:pt>
                <c:pt idx="14">
                  <c:v>0.151981897392761</c:v>
                </c:pt>
                <c:pt idx="15">
                  <c:v>0.26634093781613</c:v>
                </c:pt>
                <c:pt idx="16">
                  <c:v>0.371887293467807</c:v>
                </c:pt>
                <c:pt idx="17">
                  <c:v>0.468605534855305</c:v>
                </c:pt>
                <c:pt idx="18">
                  <c:v>0.556734593708097</c:v>
                </c:pt>
                <c:pt idx="19">
                  <c:v>0.636690904870556</c:v>
                </c:pt>
                <c:pt idx="20">
                  <c:v>0.709006370189672</c:v>
                </c:pt>
                <c:pt idx="21">
                  <c:v>0.774282137132468</c:v>
                </c:pt>
                <c:pt idx="22">
                  <c:v>0.833154539237148</c:v>
                </c:pt>
                <c:pt idx="23">
                  <c:v>0.886270318107199</c:v>
                </c:pt>
                <c:pt idx="24">
                  <c:v>0.934268904865894</c:v>
                </c:pt>
                <c:pt idx="25">
                  <c:v>0.977770049253013</c:v>
                </c:pt>
                <c:pt idx="26">
                  <c:v>1.017365479194268</c:v>
                </c:pt>
                <c:pt idx="27">
                  <c:v>1.053613619258976</c:v>
                </c:pt>
                <c:pt idx="28">
                  <c:v>1.087035257268508</c:v>
                </c:pt>
                <c:pt idx="29">
                  <c:v>1.118113571913636</c:v>
                </c:pt>
                <c:pt idx="30">
                  <c:v>1.147293854234886</c:v>
                </c:pt>
                <c:pt idx="31">
                  <c:v>1.17498406029772</c:v>
                </c:pt>
                <c:pt idx="32">
                  <c:v>1.201555980135163</c:v>
                </c:pt>
                <c:pt idx="33">
                  <c:v>1.227346813099575</c:v>
                </c:pt>
                <c:pt idx="34">
                  <c:v>1.252661000218723</c:v>
                </c:pt>
                <c:pt idx="35">
                  <c:v>1.277772202701453</c:v>
                </c:pt>
                <c:pt idx="36">
                  <c:v>1.30292534516193</c:v>
                </c:pt>
                <c:pt idx="37">
                  <c:v>1.328338664449984</c:v>
                </c:pt>
                <c:pt idx="38">
                  <c:v>1.354205722167171</c:v>
                </c:pt>
                <c:pt idx="39">
                  <c:v>1.380697351626804</c:v>
                </c:pt>
                <c:pt idx="40">
                  <c:v>1.407963519983969</c:v>
                </c:pt>
                <c:pt idx="41">
                  <c:v>1.436135091242613</c:v>
                </c:pt>
                <c:pt idx="42">
                  <c:v>1.465325487909286</c:v>
                </c:pt>
                <c:pt idx="43">
                  <c:v>1.495632246026435</c:v>
                </c:pt>
                <c:pt idx="44">
                  <c:v>1.527138463530355</c:v>
                </c:pt>
                <c:pt idx="45">
                  <c:v>1.55991414415803</c:v>
                </c:pt>
                <c:pt idx="46">
                  <c:v>1.59401744036477</c:v>
                </c:pt>
                <c:pt idx="47">
                  <c:v>1.62949579979977</c:v>
                </c:pt>
                <c:pt idx="48">
                  <c:v>1.666387020278125</c:v>
                </c:pt>
                <c:pt idx="49">
                  <c:v>1.70472021868336</c:v>
                </c:pt>
                <c:pt idx="50">
                  <c:v>1.744516719155945</c:v>
                </c:pt>
                <c:pt idx="51">
                  <c:v>1.785790866109892</c:v>
                </c:pt>
                <c:pt idx="52">
                  <c:v>1.828550767317938</c:v>
                </c:pt>
                <c:pt idx="53">
                  <c:v>1.872798972234887</c:v>
                </c:pt>
                <c:pt idx="54">
                  <c:v>1.918533090474011</c:v>
                </c:pt>
                <c:pt idx="55">
                  <c:v>1.965746355000738</c:v>
                </c:pt>
                <c:pt idx="56">
                  <c:v>2.014428134602348</c:v>
                </c:pt>
                <c:pt idx="57">
                  <c:v>2.064564399497976</c:v>
                </c:pt>
                <c:pt idx="58">
                  <c:v>2.116138144132856</c:v>
                </c:pt>
                <c:pt idx="59">
                  <c:v>2.169129770518702</c:v>
                </c:pt>
                <c:pt idx="60">
                  <c:v>2.223517435615213</c:v>
                </c:pt>
                <c:pt idx="61">
                  <c:v>2.279277365630696</c:v>
                </c:pt>
                <c:pt idx="62">
                  <c:v>2.336384140154041</c:v>
                </c:pt>
                <c:pt idx="63">
                  <c:v>2.394810948694794</c:v>
                </c:pt>
                <c:pt idx="64">
                  <c:v>2.45452982204115</c:v>
                </c:pt>
                <c:pt idx="65">
                  <c:v>2.515511840553154</c:v>
                </c:pt>
                <c:pt idx="66">
                  <c:v>2.577727321542625</c:v>
                </c:pt>
                <c:pt idx="67">
                  <c:v>2.641145987478376</c:v>
                </c:pt>
                <c:pt idx="68">
                  <c:v>2.705737116750242</c:v>
                </c:pt>
                <c:pt idx="69">
                  <c:v>2.771469678607536</c:v>
                </c:pt>
                <c:pt idx="70">
                  <c:v>2.83831245360343</c:v>
                </c:pt>
                <c:pt idx="71">
                  <c:v>2.906234140913875</c:v>
                </c:pt>
                <c:pt idx="72">
                  <c:v>2.975203453726499</c:v>
                </c:pt>
                <c:pt idx="73">
                  <c:v>3.045189203749032</c:v>
                </c:pt>
                <c:pt idx="74">
                  <c:v>3.11616037588028</c:v>
                </c:pt>
                <c:pt idx="75">
                  <c:v>3.188086193950221</c:v>
                </c:pt>
                <c:pt idx="76">
                  <c:v>3.260936178344491</c:v>
                </c:pt>
                <c:pt idx="77">
                  <c:v>3.334680196269617</c:v>
                </c:pt>
                <c:pt idx="78">
                  <c:v>3.409288505433504</c:v>
                </c:pt>
                <c:pt idx="79">
                  <c:v>3.484731791628655</c:v>
                </c:pt>
                <c:pt idx="80">
                  <c:v>3.5609812009523</c:v>
                </c:pt>
                <c:pt idx="81">
                  <c:v>3.638008367122529</c:v>
                </c:pt>
                <c:pt idx="82">
                  <c:v>3.715785434303322</c:v>
                </c:pt>
                <c:pt idx="83">
                  <c:v>3.794285076058804</c:v>
                </c:pt>
                <c:pt idx="84">
                  <c:v>3.873480510611626</c:v>
                </c:pt>
                <c:pt idx="85">
                  <c:v>3.953345512998931</c:v>
                </c:pt>
                <c:pt idx="86">
                  <c:v>4.03385442425024</c:v>
                </c:pt>
                <c:pt idx="87">
                  <c:v>4.114982158047106</c:v>
                </c:pt>
                <c:pt idx="88">
                  <c:v>4.196704205040078</c:v>
                </c:pt>
                <c:pt idx="89">
                  <c:v>4.278996635146541</c:v>
                </c:pt>
                <c:pt idx="90">
                  <c:v>4.361836097942795</c:v>
                </c:pt>
                <c:pt idx="91">
                  <c:v>4.445199821569621</c:v>
                </c:pt>
                <c:pt idx="92">
                  <c:v>4.529065610058387</c:v>
                </c:pt>
                <c:pt idx="93">
                  <c:v>4.613411839465304</c:v>
                </c:pt>
                <c:pt idx="94">
                  <c:v>4.698217452917738</c:v>
                </c:pt>
                <c:pt idx="95">
                  <c:v>4.783461954606901</c:v>
                </c:pt>
                <c:pt idx="96">
                  <c:v>4.869125403021826</c:v>
                </c:pt>
                <c:pt idx="97">
                  <c:v>4.95518840341283</c:v>
                </c:pt>
                <c:pt idx="98">
                  <c:v>5.041632099606431</c:v>
                </c:pt>
                <c:pt idx="99">
                  <c:v>5.128438165317855</c:v>
                </c:pt>
                <c:pt idx="100">
                  <c:v>5.215588795036456</c:v>
                </c:pt>
                <c:pt idx="101">
                  <c:v>5.303066694463995</c:v>
                </c:pt>
                <c:pt idx="102">
                  <c:v>5.390855070718294</c:v>
                </c:pt>
                <c:pt idx="103">
                  <c:v>5.478937622253943</c:v>
                </c:pt>
                <c:pt idx="104">
                  <c:v>5.567298528607346</c:v>
                </c:pt>
                <c:pt idx="105">
                  <c:v>5.655922440010545</c:v>
                </c:pt>
                <c:pt idx="106">
                  <c:v>5.744794466871085</c:v>
                </c:pt>
                <c:pt idx="107">
                  <c:v>5.833900169243861</c:v>
                </c:pt>
                <c:pt idx="108">
                  <c:v>5.923225546252429</c:v>
                </c:pt>
                <c:pt idx="109">
                  <c:v>6.012757025525207</c:v>
                </c:pt>
                <c:pt idx="110">
                  <c:v>6.102481452681237</c:v>
                </c:pt>
                <c:pt idx="111">
                  <c:v>6.192386080852157</c:v>
                </c:pt>
                <c:pt idx="112">
                  <c:v>6.282458560308426</c:v>
                </c:pt>
                <c:pt idx="113">
                  <c:v>6.372686928190888</c:v>
                </c:pt>
                <c:pt idx="114">
                  <c:v>6.46305959832971</c:v>
                </c:pt>
                <c:pt idx="115">
                  <c:v>6.553565351235375</c:v>
                </c:pt>
                <c:pt idx="116">
                  <c:v>6.64419332420257</c:v>
                </c:pt>
                <c:pt idx="117">
                  <c:v>6.734933001580065</c:v>
                </c:pt>
                <c:pt idx="118">
                  <c:v>6.825774205227187</c:v>
                </c:pt>
                <c:pt idx="119">
                  <c:v>6.91670708507809</c:v>
                </c:pt>
              </c:numCache>
            </c:numRef>
          </c:yVal>
          <c:smooth val="1"/>
          <c:extLst xmlns:c16r2="http://schemas.microsoft.com/office/drawing/2015/06/chart">
            <c:ext xmlns:c16="http://schemas.microsoft.com/office/drawing/2014/chart" uri="{C3380CC4-5D6E-409C-BE32-E72D297353CC}">
              <c16:uniqueId val="{00000000-A17A-4505-9F9F-C315975C64DB}"/>
            </c:ext>
          </c:extLst>
        </c:ser>
        <c:ser>
          <c:idx val="9"/>
          <c:order val="0"/>
          <c:tx>
            <c:strRef>
              <c:f>'Delta Graph Data'!$FL$2</c:f>
              <c:strCache>
                <c:ptCount val="1"/>
                <c:pt idx="0">
                  <c:v> SHUD Incid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L$3:$FL$122</c:f>
              <c:numCache>
                <c:formatCode>_(* #,##0_);_(* \(#,##0\);_(* "-"??_);_(@_)</c:formatCode>
                <c:ptCount val="120"/>
                <c:pt idx="0">
                  <c:v>0.0</c:v>
                </c:pt>
                <c:pt idx="1">
                  <c:v>-54.6469290137488</c:v>
                </c:pt>
                <c:pt idx="2">
                  <c:v>-112.9483199629631</c:v>
                </c:pt>
                <c:pt idx="3">
                  <c:v>-99.32841097041407</c:v>
                </c:pt>
                <c:pt idx="4">
                  <c:v>-108.1459236924589</c:v>
                </c:pt>
                <c:pt idx="5">
                  <c:v>-116.8708095945589</c:v>
                </c:pt>
                <c:pt idx="6">
                  <c:v>-125.4988960228613</c:v>
                </c:pt>
                <c:pt idx="7">
                  <c:v>-134.025701873926</c:v>
                </c:pt>
                <c:pt idx="8">
                  <c:v>-142.4466473777426</c:v>
                </c:pt>
                <c:pt idx="9">
                  <c:v>-150.7571993494292</c:v>
                </c:pt>
                <c:pt idx="10">
                  <c:v>-158.9529759470402</c:v>
                </c:pt>
                <c:pt idx="11">
                  <c:v>-167.029820492125</c:v>
                </c:pt>
                <c:pt idx="12">
                  <c:v>-174.9838517042306</c:v>
                </c:pt>
                <c:pt idx="13">
                  <c:v>-177.1277217416356</c:v>
                </c:pt>
                <c:pt idx="14">
                  <c:v>-184.9565349205206</c:v>
                </c:pt>
                <c:pt idx="15">
                  <c:v>-192.6938307051261</c:v>
                </c:pt>
                <c:pt idx="16">
                  <c:v>-200.2407804036347</c:v>
                </c:pt>
                <c:pt idx="17">
                  <c:v>-207.6410633217567</c:v>
                </c:pt>
                <c:pt idx="18">
                  <c:v>-214.8975557043696</c:v>
                </c:pt>
                <c:pt idx="19">
                  <c:v>-222.012548534328</c:v>
                </c:pt>
                <c:pt idx="20">
                  <c:v>-228.9880059644496</c:v>
                </c:pt>
                <c:pt idx="21">
                  <c:v>-235.8256611282484</c:v>
                </c:pt>
                <c:pt idx="22">
                  <c:v>-242.527088671935</c:v>
                </c:pt>
                <c:pt idx="23">
                  <c:v>-249.0937596491034</c:v>
                </c:pt>
                <c:pt idx="24">
                  <c:v>-255.5270827541694</c:v>
                </c:pt>
                <c:pt idx="25">
                  <c:v>-261.8284349862952</c:v>
                </c:pt>
                <c:pt idx="26">
                  <c:v>-267.9895816987522</c:v>
                </c:pt>
                <c:pt idx="27">
                  <c:v>-274.0218611625931</c:v>
                </c:pt>
                <c:pt idx="28">
                  <c:v>-279.9266788808818</c:v>
                </c:pt>
                <c:pt idx="29">
                  <c:v>-285.7052787981816</c:v>
                </c:pt>
                <c:pt idx="30">
                  <c:v>-291.3590262298387</c:v>
                </c:pt>
                <c:pt idx="31">
                  <c:v>-296.8893358937222</c:v>
                </c:pt>
                <c:pt idx="32">
                  <c:v>-302.2976702551018</c:v>
                </c:pt>
                <c:pt idx="33">
                  <c:v>-307.5855375041559</c:v>
                </c:pt>
                <c:pt idx="34">
                  <c:v>-312.7544889341895</c:v>
                </c:pt>
                <c:pt idx="35">
                  <c:v>-317.8061159093736</c:v>
                </c:pt>
                <c:pt idx="36">
                  <c:v>-322.7420465694356</c:v>
                </c:pt>
                <c:pt idx="37">
                  <c:v>-327.563942383259</c:v>
                </c:pt>
                <c:pt idx="38">
                  <c:v>-332.2734946365173</c:v>
                </c:pt>
                <c:pt idx="39">
                  <c:v>-336.872404608207</c:v>
                </c:pt>
                <c:pt idx="40">
                  <c:v>-341.3624135933987</c:v>
                </c:pt>
                <c:pt idx="41">
                  <c:v>-345.7452822451849</c:v>
                </c:pt>
                <c:pt idx="42">
                  <c:v>-350.0227869465039</c:v>
                </c:pt>
                <c:pt idx="43">
                  <c:v>-354.1967168374633</c:v>
                </c:pt>
                <c:pt idx="44">
                  <c:v>-358.2688708432643</c:v>
                </c:pt>
                <c:pt idx="45">
                  <c:v>-362.2410548381553</c:v>
                </c:pt>
                <c:pt idx="46">
                  <c:v>-366.1150789526336</c:v>
                </c:pt>
                <c:pt idx="47">
                  <c:v>-369.8927550261781</c:v>
                </c:pt>
                <c:pt idx="48">
                  <c:v>-373.5758942056474</c:v>
                </c:pt>
                <c:pt idx="49">
                  <c:v>-377.1663046882539</c:v>
                </c:pt>
                <c:pt idx="50">
                  <c:v>-380.6657896066801</c:v>
                </c:pt>
                <c:pt idx="51">
                  <c:v>-384.0761450525266</c:v>
                </c:pt>
                <c:pt idx="52">
                  <c:v>-387.39915820673</c:v>
                </c:pt>
                <c:pt idx="53">
                  <c:v>-390.6366056575253</c:v>
                </c:pt>
                <c:pt idx="54">
                  <c:v>-393.7902518136287</c:v>
                </c:pt>
                <c:pt idx="55">
                  <c:v>-396.861847437076</c:v>
                </c:pt>
                <c:pt idx="56">
                  <c:v>-399.8531282913765</c:v>
                </c:pt>
                <c:pt idx="57">
                  <c:v>-402.7658139003692</c:v>
                </c:pt>
                <c:pt idx="58">
                  <c:v>-405.6016064114781</c:v>
                </c:pt>
                <c:pt idx="59">
                  <c:v>-408.3621895593524</c:v>
                </c:pt>
                <c:pt idx="60">
                  <c:v>-411.0492277244684</c:v>
                </c:pt>
                <c:pt idx="61">
                  <c:v>-413.6643650815495</c:v>
                </c:pt>
                <c:pt idx="62">
                  <c:v>-416.209224833828</c:v>
                </c:pt>
                <c:pt idx="63">
                  <c:v>-418.6854085276107</c:v>
                </c:pt>
                <c:pt idx="64">
                  <c:v>-421.0944954436818</c:v>
                </c:pt>
                <c:pt idx="65">
                  <c:v>-423.4380420603111</c:v>
                </c:pt>
                <c:pt idx="66">
                  <c:v>-425.7175815845574</c:v>
                </c:pt>
                <c:pt idx="67">
                  <c:v>-427.9346235473712</c:v>
                </c:pt>
                <c:pt idx="68">
                  <c:v>-430.0906534590607</c:v>
                </c:pt>
                <c:pt idx="69">
                  <c:v>-432.1871325209784</c:v>
                </c:pt>
                <c:pt idx="70">
                  <c:v>-434.2254973907014</c:v>
                </c:pt>
                <c:pt idx="71">
                  <c:v>-436.2071599964316</c:v>
                </c:pt>
                <c:pt idx="72">
                  <c:v>-438.1335073983886</c:v>
                </c:pt>
                <c:pt idx="73">
                  <c:v>-440.0059016932071</c:v>
                </c:pt>
                <c:pt idx="74">
                  <c:v>-441.8256799593786</c:v>
                </c:pt>
                <c:pt idx="75">
                  <c:v>-443.5941542403716</c:v>
                </c:pt>
                <c:pt idx="76">
                  <c:v>-445.3126115625968</c:v>
                </c:pt>
                <c:pt idx="77">
                  <c:v>-446.9823139867466</c:v>
                </c:pt>
                <c:pt idx="78">
                  <c:v>-448.6044986889794</c:v>
                </c:pt>
                <c:pt idx="79">
                  <c:v>-450.1803780703279</c:v>
                </c:pt>
                <c:pt idx="80">
                  <c:v>-451.7111398922505</c:v>
                </c:pt>
                <c:pt idx="81">
                  <c:v>-453.1979474357368</c:v>
                </c:pt>
                <c:pt idx="82">
                  <c:v>-454.641939682836</c:v>
                </c:pt>
                <c:pt idx="83">
                  <c:v>-456.0442315182007</c:v>
                </c:pt>
                <c:pt idx="84">
                  <c:v>-457.4059139490639</c:v>
                </c:pt>
                <c:pt idx="85">
                  <c:v>-458.7280543421814</c:v>
                </c:pt>
                <c:pt idx="86">
                  <c:v>-460.0116966762386</c:v>
                </c:pt>
                <c:pt idx="87">
                  <c:v>-461.2578618077671</c:v>
                </c:pt>
                <c:pt idx="88">
                  <c:v>-462.4675477501019</c:v>
                </c:pt>
                <c:pt idx="89">
                  <c:v>-463.6417299631718</c:v>
                </c:pt>
                <c:pt idx="90">
                  <c:v>-464.7813616535576</c:v>
                </c:pt>
                <c:pt idx="91">
                  <c:v>-465.8873740833243</c:v>
                </c:pt>
                <c:pt idx="92">
                  <c:v>-466.9606768869129</c:v>
                </c:pt>
                <c:pt idx="93">
                  <c:v>-468.0021583944841</c:v>
                </c:pt>
                <c:pt idx="94">
                  <c:v>-469.0126859616488</c:v>
                </c:pt>
                <c:pt idx="95">
                  <c:v>-469.9931063037344</c:v>
                </c:pt>
                <c:pt idx="96">
                  <c:v>-470.9442458345363</c:v>
                </c:pt>
                <c:pt idx="97">
                  <c:v>-471.8669110084459</c:v>
                </c:pt>
                <c:pt idx="98">
                  <c:v>-472.76188866512</c:v>
                </c:pt>
                <c:pt idx="99">
                  <c:v>-473.6299463763583</c:v>
                </c:pt>
                <c:pt idx="100">
                  <c:v>-474.4718327941885</c:v>
                </c:pt>
                <c:pt idx="101">
                  <c:v>-475.2882779998559</c:v>
                </c:pt>
                <c:pt idx="102">
                  <c:v>-476.0799938532</c:v>
                </c:pt>
                <c:pt idx="103">
                  <c:v>-476.847674341444</c:v>
                </c:pt>
                <c:pt idx="104">
                  <c:v>-477.5919959276519</c:v>
                </c:pt>
                <c:pt idx="105">
                  <c:v>-478.3136178976752</c:v>
                </c:pt>
                <c:pt idx="106">
                  <c:v>-479.0131827058846</c:v>
                </c:pt>
                <c:pt idx="107">
                  <c:v>-479.6913163188472</c:v>
                </c:pt>
                <c:pt idx="108">
                  <c:v>-480.3486285566734</c:v>
                </c:pt>
                <c:pt idx="109">
                  <c:v>-480.9857134317936</c:v>
                </c:pt>
                <c:pt idx="110">
                  <c:v>-481.6031494850935</c:v>
                </c:pt>
                <c:pt idx="111">
                  <c:v>-482.2015001187879</c:v>
                </c:pt>
                <c:pt idx="112">
                  <c:v>-482.7813139258186</c:v>
                </c:pt>
                <c:pt idx="113">
                  <c:v>-483.34312501597</c:v>
                </c:pt>
                <c:pt idx="114">
                  <c:v>-483.8874533379268</c:v>
                </c:pt>
                <c:pt idx="115">
                  <c:v>-484.4148049977881</c:v>
                </c:pt>
                <c:pt idx="116">
                  <c:v>-484.9256725728919</c:v>
                </c:pt>
                <c:pt idx="117">
                  <c:v>-485.4205354221027</c:v>
                </c:pt>
                <c:pt idx="118">
                  <c:v>-485.8998599912313</c:v>
                </c:pt>
                <c:pt idx="119">
                  <c:v>-486.3641001140716</c:v>
                </c:pt>
              </c:numCache>
            </c:numRef>
          </c:yVal>
          <c:smooth val="1"/>
          <c:extLst xmlns:c16r2="http://schemas.microsoft.com/office/drawing/2015/06/chart">
            <c:ext xmlns:c16="http://schemas.microsoft.com/office/drawing/2014/chart" uri="{C3380CC4-5D6E-409C-BE32-E72D297353CC}">
              <c16:uniqueId val="{00000001-A17A-4505-9F9F-C315975C64DB}"/>
            </c:ext>
          </c:extLst>
        </c:ser>
        <c:dLbls>
          <c:showLegendKey val="0"/>
          <c:showVal val="0"/>
          <c:showCatName val="0"/>
          <c:showSerName val="0"/>
          <c:showPercent val="0"/>
          <c:showBubbleSize val="0"/>
        </c:dLbls>
        <c:axId val="-1417216896"/>
        <c:axId val="-1417214352"/>
      </c:scatterChart>
      <c:valAx>
        <c:axId val="-1417216896"/>
        <c:scaling>
          <c:orientation val="minMax"/>
          <c:min val="2014.0"/>
        </c:scaling>
        <c:delete val="0"/>
        <c:axPos val="b"/>
        <c:title>
          <c:tx>
            <c:rich>
              <a:bodyPr/>
              <a:lstStyle/>
              <a:p>
                <a:pPr>
                  <a:defRPr/>
                </a:pPr>
                <a:r>
                  <a:rPr lang="en-US"/>
                  <a:t>Year</a:t>
                </a:r>
              </a:p>
            </c:rich>
          </c:tx>
          <c:overlay val="0"/>
        </c:title>
        <c:numFmt formatCode="0" sourceLinked="0"/>
        <c:majorTickMark val="out"/>
        <c:minorTickMark val="none"/>
        <c:tickLblPos val="nextTo"/>
        <c:crossAx val="-1417214352"/>
        <c:crosses val="autoZero"/>
        <c:crossBetween val="midCat"/>
        <c:majorUnit val="2.0"/>
      </c:valAx>
      <c:valAx>
        <c:axId val="-1417214352"/>
        <c:scaling>
          <c:orientation val="minMax"/>
        </c:scaling>
        <c:delete val="0"/>
        <c:axPos val="l"/>
        <c:majorGridlines/>
        <c:title>
          <c:tx>
            <c:rich>
              <a:bodyPr rot="-5400000" vert="horz"/>
              <a:lstStyle/>
              <a:p>
                <a:pPr>
                  <a:defRPr/>
                </a:pPr>
                <a:r>
                  <a:rPr lang="en-US"/>
                  <a:t>Number of People</a:t>
                </a:r>
                <a:r>
                  <a:rPr lang="en-US" baseline="0"/>
                  <a:t> </a:t>
                </a:r>
                <a:r>
                  <a:rPr lang="en-US"/>
                  <a:t>per Month</a:t>
                </a:r>
              </a:p>
            </c:rich>
          </c:tx>
          <c:overlay val="0"/>
        </c:title>
        <c:numFmt formatCode="_(* #,##0_);_(* \(#,##0\);_(* &quot;-&quot;??_);_(@_)" sourceLinked="1"/>
        <c:majorTickMark val="out"/>
        <c:minorTickMark val="none"/>
        <c:tickLblPos val="nextTo"/>
        <c:crossAx val="-1417216896"/>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alence Relative to Status Quo</a:t>
            </a:r>
          </a:p>
        </c:rich>
      </c:tx>
      <c:overlay val="0"/>
    </c:title>
    <c:autoTitleDeleted val="0"/>
    <c:plotArea>
      <c:layout/>
      <c:scatterChart>
        <c:scatterStyle val="smoothMarker"/>
        <c:varyColors val="0"/>
        <c:ser>
          <c:idx val="9"/>
          <c:order val="0"/>
          <c:tx>
            <c:strRef>
              <c:f>'Delta Graph Data'!$FH$2</c:f>
              <c:strCache>
                <c:ptCount val="1"/>
                <c:pt idx="0">
                  <c:v> SHUD Prevalence </c:v>
                </c:pt>
              </c:strCache>
            </c:strRef>
          </c:tx>
          <c:spPr>
            <a:ln>
              <a:solidFill>
                <a:schemeClr val="accent2"/>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H$3:$FH$122</c:f>
              <c:numCache>
                <c:formatCode>_(* #,##0_);_(* \(#,##0\);_(* "-"??_);_(@_)</c:formatCode>
                <c:ptCount val="120"/>
                <c:pt idx="0">
                  <c:v>0.0</c:v>
                </c:pt>
                <c:pt idx="1">
                  <c:v>-320.7736459328327</c:v>
                </c:pt>
                <c:pt idx="2">
                  <c:v>-699.1970351699507</c:v>
                </c:pt>
                <c:pt idx="3">
                  <c:v>-1063.064524583891</c:v>
                </c:pt>
                <c:pt idx="4">
                  <c:v>-1434.908546669968</c:v>
                </c:pt>
                <c:pt idx="5">
                  <c:v>-1814.616679735668</c:v>
                </c:pt>
                <c:pt idx="6">
                  <c:v>-2202.074349717167</c:v>
                </c:pt>
                <c:pt idx="7">
                  <c:v>-2597.163982673665</c:v>
                </c:pt>
                <c:pt idx="8">
                  <c:v>-2999.764490574505</c:v>
                </c:pt>
                <c:pt idx="9">
                  <c:v>-3409.750999947498</c:v>
                </c:pt>
                <c:pt idx="10">
                  <c:v>-3826.994762360677</c:v>
                </c:pt>
                <c:pt idx="11">
                  <c:v>-4251.36319946535</c:v>
                </c:pt>
                <c:pt idx="12">
                  <c:v>-4682.720046028053</c:v>
                </c:pt>
                <c:pt idx="13">
                  <c:v>-5115.241788434399</c:v>
                </c:pt>
                <c:pt idx="14">
                  <c:v>-5554.563216888066</c:v>
                </c:pt>
                <c:pt idx="15">
                  <c:v>-6000.548008994037</c:v>
                </c:pt>
                <c:pt idx="16">
                  <c:v>-6452.966981936479</c:v>
                </c:pt>
                <c:pt idx="17">
                  <c:v>-6911.637315919091</c:v>
                </c:pt>
                <c:pt idx="18">
                  <c:v>-7376.381061428505</c:v>
                </c:pt>
                <c:pt idx="19">
                  <c:v>-7847.02419637083</c:v>
                </c:pt>
                <c:pt idx="20">
                  <c:v>-8323.39602685927</c:v>
                </c:pt>
                <c:pt idx="21">
                  <c:v>-8805.328748803818</c:v>
                </c:pt>
                <c:pt idx="22">
                  <c:v>-9292.657131969041</c:v>
                </c:pt>
                <c:pt idx="23">
                  <c:v>-9785.218297225586</c:v>
                </c:pt>
                <c:pt idx="24">
                  <c:v>-10282.851564346</c:v>
                </c:pt>
                <c:pt idx="25">
                  <c:v>-10785.39835283591</c:v>
                </c:pt>
                <c:pt idx="26">
                  <c:v>-11292.69251983566</c:v>
                </c:pt>
                <c:pt idx="27">
                  <c:v>-11804.57983211915</c:v>
                </c:pt>
                <c:pt idx="28">
                  <c:v>-12320.90801798615</c:v>
                </c:pt>
                <c:pt idx="29">
                  <c:v>-12841.52659740513</c:v>
                </c:pt>
                <c:pt idx="30">
                  <c:v>-13366.28699450728</c:v>
                </c:pt>
                <c:pt idx="31">
                  <c:v>-13895.04258065759</c:v>
                </c:pt>
                <c:pt idx="32">
                  <c:v>-14427.6487179455</c:v>
                </c:pt>
                <c:pt idx="33">
                  <c:v>-14963.96280205096</c:v>
                </c:pt>
                <c:pt idx="34">
                  <c:v>-15503.84430338573</c:v>
                </c:pt>
                <c:pt idx="35">
                  <c:v>-16047.15480571203</c:v>
                </c:pt>
                <c:pt idx="36">
                  <c:v>-16593.7580416971</c:v>
                </c:pt>
                <c:pt idx="37">
                  <c:v>-17143.51992504689</c:v>
                </c:pt>
                <c:pt idx="38">
                  <c:v>-17696.30857899965</c:v>
                </c:pt>
                <c:pt idx="39">
                  <c:v>-18251.99434476841</c:v>
                </c:pt>
                <c:pt idx="40">
                  <c:v>-18810.44981959555</c:v>
                </c:pt>
                <c:pt idx="41">
                  <c:v>-19371.54987382938</c:v>
                </c:pt>
                <c:pt idx="42">
                  <c:v>-19935.17166402566</c:v>
                </c:pt>
                <c:pt idx="43">
                  <c:v>-20501.19464270477</c:v>
                </c:pt>
                <c:pt idx="44">
                  <c:v>-21069.5005647627</c:v>
                </c:pt>
                <c:pt idx="45">
                  <c:v>-21639.97349067485</c:v>
                </c:pt>
                <c:pt idx="46">
                  <c:v>-22212.49978664958</c:v>
                </c:pt>
                <c:pt idx="47">
                  <c:v>-22786.96812188868</c:v>
                </c:pt>
                <c:pt idx="48">
                  <c:v>-23363.26946312131</c:v>
                </c:pt>
                <c:pt idx="49">
                  <c:v>-23941.29706657708</c:v>
                </c:pt>
                <c:pt idx="50">
                  <c:v>-24520.946467556</c:v>
                </c:pt>
                <c:pt idx="51">
                  <c:v>-25102.11546776183</c:v>
                </c:pt>
                <c:pt idx="52">
                  <c:v>-25684.70412052376</c:v>
                </c:pt>
                <c:pt idx="53">
                  <c:v>-26268.6147141156</c:v>
                </c:pt>
                <c:pt idx="54">
                  <c:v>-26853.75175329063</c:v>
                </c:pt>
                <c:pt idx="55">
                  <c:v>-27440.02193916992</c:v>
                </c:pt>
                <c:pt idx="56">
                  <c:v>-28027.33414762071</c:v>
                </c:pt>
                <c:pt idx="57">
                  <c:v>-28615.59940625504</c:v>
                </c:pt>
                <c:pt idx="58">
                  <c:v>-29204.7308701694</c:v>
                </c:pt>
                <c:pt idx="59">
                  <c:v>-29794.64379654361</c:v>
                </c:pt>
                <c:pt idx="60">
                  <c:v>-30385.25551821096</c:v>
                </c:pt>
                <c:pt idx="61">
                  <c:v>-30976.48541630467</c:v>
                </c:pt>
                <c:pt idx="62">
                  <c:v>-31568.25489207821</c:v>
                </c:pt>
                <c:pt idx="63">
                  <c:v>-32160.48733799942</c:v>
                </c:pt>
                <c:pt idx="64">
                  <c:v>-32753.10810820118</c:v>
                </c:pt>
                <c:pt idx="65">
                  <c:v>-33346.04448837715</c:v>
                </c:pt>
                <c:pt idx="66">
                  <c:v>-33939.22566519999</c:v>
                </c:pt>
                <c:pt idx="67">
                  <c:v>-34532.5826953363</c:v>
                </c:pt>
                <c:pt idx="68">
                  <c:v>-35126.04847412915</c:v>
                </c:pt>
                <c:pt idx="69">
                  <c:v>-35719.55770401318</c:v>
                </c:pt>
                <c:pt idx="70">
                  <c:v>-36313.04686272303</c:v>
                </c:pt>
                <c:pt idx="71">
                  <c:v>-36906.45417135496</c:v>
                </c:pt>
                <c:pt idx="72">
                  <c:v>-37499.71956233175</c:v>
                </c:pt>
                <c:pt idx="73">
                  <c:v>-38092.78464732356</c:v>
                </c:pt>
                <c:pt idx="74">
                  <c:v>-38685.59268517118</c:v>
                </c:pt>
                <c:pt idx="75">
                  <c:v>-39278.0885498546</c:v>
                </c:pt>
                <c:pt idx="76">
                  <c:v>-39870.21869854571</c:v>
                </c:pt>
                <c:pt idx="77">
                  <c:v>-40461.93113978654</c:v>
                </c:pt>
                <c:pt idx="78">
                  <c:v>-41053.17540182218</c:v>
                </c:pt>
                <c:pt idx="79">
                  <c:v>-41643.90250112461</c:v>
                </c:pt>
                <c:pt idx="80">
                  <c:v>-42234.06491113563</c:v>
                </c:pt>
                <c:pt idx="81">
                  <c:v>-42823.6165312539</c:v>
                </c:pt>
                <c:pt idx="82">
                  <c:v>-43412.51265609396</c:v>
                </c:pt>
                <c:pt idx="83">
                  <c:v>-44000.70994503702</c:v>
                </c:pt>
                <c:pt idx="84">
                  <c:v>-44588.16639209674</c:v>
                </c:pt>
                <c:pt idx="85">
                  <c:v>-45174.8412961162</c:v>
                </c:pt>
                <c:pt idx="86">
                  <c:v>-45760.69523131393</c:v>
                </c:pt>
                <c:pt idx="87">
                  <c:v>-46345.69001819613</c:v>
                </c:pt>
                <c:pt idx="88">
                  <c:v>-46929.78869484498</c:v>
                </c:pt>
                <c:pt idx="89">
                  <c:v>-47512.95548859712</c:v>
                </c:pt>
                <c:pt idx="90">
                  <c:v>-48095.15578812522</c:v>
                </c:pt>
                <c:pt idx="91">
                  <c:v>-48676.3561159268</c:v>
                </c:pt>
                <c:pt idx="92">
                  <c:v>-49256.52410123358</c:v>
                </c:pt>
                <c:pt idx="93">
                  <c:v>-49835.62845334578</c:v>
                </c:pt>
                <c:pt idx="94">
                  <c:v>-50413.63893539644</c:v>
                </c:pt>
                <c:pt idx="95">
                  <c:v>-50990.52633855322</c:v>
                </c:pt>
                <c:pt idx="96">
                  <c:v>-51566.26245665998</c:v>
                </c:pt>
                <c:pt idx="97">
                  <c:v>-52140.82006132065</c:v>
                </c:pt>
                <c:pt idx="98">
                  <c:v>-52714.17287742874</c:v>
                </c:pt>
                <c:pt idx="99">
                  <c:v>-53286.29555914379</c:v>
                </c:pt>
                <c:pt idx="100">
                  <c:v>-53857.16366631458</c:v>
                </c:pt>
                <c:pt idx="101">
                  <c:v>-54426.75364135025</c:v>
                </c:pt>
                <c:pt idx="102">
                  <c:v>-54995.04278653643</c:v>
                </c:pt>
                <c:pt idx="103">
                  <c:v>-55562.00924179969</c:v>
                </c:pt>
                <c:pt idx="104">
                  <c:v>-56127.63196291277</c:v>
                </c:pt>
                <c:pt idx="105">
                  <c:v>-56691.89070014439</c:v>
                </c:pt>
                <c:pt idx="106">
                  <c:v>-57254.7659773444</c:v>
                </c:pt>
                <c:pt idx="107">
                  <c:v>-57816.23907146823</c:v>
                </c:pt>
                <c:pt idx="108">
                  <c:v>-58376.29199253094</c:v>
                </c:pt>
                <c:pt idx="109">
                  <c:v>-58934.9074639933</c:v>
                </c:pt>
                <c:pt idx="110">
                  <c:v>-59492.06890356611</c:v>
                </c:pt>
                <c:pt idx="111">
                  <c:v>-60047.76040444213</c:v>
                </c:pt>
                <c:pt idx="112">
                  <c:v>-60601.96671693758</c:v>
                </c:pt>
                <c:pt idx="113">
                  <c:v>-61154.67323054652</c:v>
                </c:pt>
                <c:pt idx="114">
                  <c:v>-61705.86595640024</c:v>
                </c:pt>
                <c:pt idx="115">
                  <c:v>-62255.53151012575</c:v>
                </c:pt>
                <c:pt idx="116">
                  <c:v>-62803.6570950995</c:v>
                </c:pt>
                <c:pt idx="117">
                  <c:v>-63350.23048608957</c:v>
                </c:pt>
                <c:pt idx="118">
                  <c:v>-63895.24001328221</c:v>
                </c:pt>
                <c:pt idx="119">
                  <c:v>-64438.67454668118</c:v>
                </c:pt>
              </c:numCache>
            </c:numRef>
          </c:yVal>
          <c:smooth val="1"/>
          <c:extLst xmlns:c16r2="http://schemas.microsoft.com/office/drawing/2015/06/chart">
            <c:ext xmlns:c16="http://schemas.microsoft.com/office/drawing/2014/chart" uri="{C3380CC4-5D6E-409C-BE32-E72D297353CC}">
              <c16:uniqueId val="{00000000-2786-4E0E-AEB3-62F82EB2E942}"/>
            </c:ext>
          </c:extLst>
        </c:ser>
        <c:ser>
          <c:idx val="0"/>
          <c:order val="1"/>
          <c:tx>
            <c:strRef>
              <c:f>'Delta Graph Data'!$FG$2</c:f>
              <c:strCache>
                <c:ptCount val="1"/>
                <c:pt idx="0">
                  <c:v> SOUD Prevalence </c:v>
                </c:pt>
              </c:strCache>
            </c:strRef>
          </c:tx>
          <c:spPr>
            <a:ln w="47625">
              <a:solidFill>
                <a:schemeClr val="accent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G$3:$FG$122</c:f>
              <c:numCache>
                <c:formatCode>_(* #,##0_);_(* \(#,##0\);_(* "-"??_);_(@_)</c:formatCode>
                <c:ptCount val="120"/>
                <c:pt idx="0">
                  <c:v>0.0</c:v>
                </c:pt>
                <c:pt idx="1">
                  <c:v>-782.4948389027966</c:v>
                </c:pt>
                <c:pt idx="2">
                  <c:v>-1490.79990412735</c:v>
                </c:pt>
                <c:pt idx="3">
                  <c:v>-2209.382381921725</c:v>
                </c:pt>
                <c:pt idx="4">
                  <c:v>-2911.80344002545</c:v>
                </c:pt>
                <c:pt idx="5">
                  <c:v>-3598.098515980784</c:v>
                </c:pt>
                <c:pt idx="6">
                  <c:v>-4268.344665997731</c:v>
                </c:pt>
                <c:pt idx="7">
                  <c:v>-4922.65225419596</c:v>
                </c:pt>
                <c:pt idx="8">
                  <c:v>-5561.158395059523</c:v>
                </c:pt>
                <c:pt idx="9">
                  <c:v>-6184.021748035424</c:v>
                </c:pt>
                <c:pt idx="10">
                  <c:v>-6791.41836729378</c:v>
                </c:pt>
                <c:pt idx="11">
                  <c:v>-7383.538376054191</c:v>
                </c:pt>
                <c:pt idx="12">
                  <c:v>-7960.583286348</c:v>
                </c:pt>
                <c:pt idx="13">
                  <c:v>-8529.447523599421</c:v>
                </c:pt>
                <c:pt idx="14">
                  <c:v>-9083.777891348163</c:v>
                </c:pt>
                <c:pt idx="15">
                  <c:v>-9623.850896677619</c:v>
                </c:pt>
                <c:pt idx="16">
                  <c:v>-10150.04188755553</c:v>
                </c:pt>
                <c:pt idx="17">
                  <c:v>-10662.6687873398</c:v>
                </c:pt>
                <c:pt idx="18">
                  <c:v>-11162.04044253167</c:v>
                </c:pt>
                <c:pt idx="19">
                  <c:v>-11648.45770241399</c:v>
                </c:pt>
                <c:pt idx="20">
                  <c:v>-12122.2141514487</c:v>
                </c:pt>
                <c:pt idx="21">
                  <c:v>-12583.59669188235</c:v>
                </c:pt>
                <c:pt idx="22">
                  <c:v>-13032.88600921594</c:v>
                </c:pt>
                <c:pt idx="23">
                  <c:v>-13470.35694565249</c:v>
                </c:pt>
                <c:pt idx="24">
                  <c:v>-13896.27880120883</c:v>
                </c:pt>
                <c:pt idx="25">
                  <c:v>-14310.91557796588</c:v>
                </c:pt>
                <c:pt idx="26">
                  <c:v>-14714.53747399892</c:v>
                </c:pt>
                <c:pt idx="27">
                  <c:v>-15107.398488158</c:v>
                </c:pt>
                <c:pt idx="28">
                  <c:v>-15489.74796612302</c:v>
                </c:pt>
                <c:pt idx="29">
                  <c:v>-15861.83089778</c:v>
                </c:pt>
                <c:pt idx="30">
                  <c:v>-16223.88789274152</c:v>
                </c:pt>
                <c:pt idx="31">
                  <c:v>-16576.15523230949</c:v>
                </c:pt>
                <c:pt idx="32">
                  <c:v>-16918.86491597996</c:v>
                </c:pt>
                <c:pt idx="33">
                  <c:v>-17252.24470358235</c:v>
                </c:pt>
                <c:pt idx="34">
                  <c:v>-17576.51815434718</c:v>
                </c:pt>
                <c:pt idx="35">
                  <c:v>-17891.90466392694</c:v>
                </c:pt>
                <c:pt idx="36">
                  <c:v>-18198.61950016951</c:v>
                </c:pt>
                <c:pt idx="37">
                  <c:v>-18496.87383826878</c:v>
                </c:pt>
                <c:pt idx="38">
                  <c:v>-18786.87479577088</c:v>
                </c:pt>
                <c:pt idx="39">
                  <c:v>-19068.8254869937</c:v>
                </c:pt>
                <c:pt idx="40">
                  <c:v>-19342.92503933122</c:v>
                </c:pt>
                <c:pt idx="41">
                  <c:v>-19609.36863005767</c:v>
                </c:pt>
                <c:pt idx="42">
                  <c:v>-19868.3475243242</c:v>
                </c:pt>
                <c:pt idx="43">
                  <c:v>-20120.0491138675</c:v>
                </c:pt>
                <c:pt idx="44">
                  <c:v>-20364.65695665688</c:v>
                </c:pt>
                <c:pt idx="45">
                  <c:v>-20602.35081752879</c:v>
                </c:pt>
                <c:pt idx="46">
                  <c:v>-20833.3067098245</c:v>
                </c:pt>
                <c:pt idx="47">
                  <c:v>-21057.69693803347</c:v>
                </c:pt>
                <c:pt idx="48">
                  <c:v>-21275.6901414191</c:v>
                </c:pt>
                <c:pt idx="49">
                  <c:v>-21487.45133860116</c:v>
                </c:pt>
                <c:pt idx="50">
                  <c:v>-21693.14197304843</c:v>
                </c:pt>
                <c:pt idx="51">
                  <c:v>-21892.91995943562</c:v>
                </c:pt>
                <c:pt idx="52">
                  <c:v>-22086.93973084062</c:v>
                </c:pt>
                <c:pt idx="53">
                  <c:v>-22275.35228665259</c:v>
                </c:pt>
                <c:pt idx="54">
                  <c:v>-22458.30524116992</c:v>
                </c:pt>
                <c:pt idx="55">
                  <c:v>-22635.94287281448</c:v>
                </c:pt>
                <c:pt idx="56">
                  <c:v>-22808.40617390052</c:v>
                </c:pt>
                <c:pt idx="57">
                  <c:v>-22975.83290089131</c:v>
                </c:pt>
                <c:pt idx="58">
                  <c:v>-23138.35762507194</c:v>
                </c:pt>
                <c:pt idx="59">
                  <c:v>-23296.11178357836</c:v>
                </c:pt>
                <c:pt idx="60">
                  <c:v>-23449.22373071145</c:v>
                </c:pt>
                <c:pt idx="61">
                  <c:v>-23597.81878947775</c:v>
                </c:pt>
                <c:pt idx="62">
                  <c:v>-23742.01930328994</c:v>
                </c:pt>
                <c:pt idx="63">
                  <c:v>-23881.9446877714</c:v>
                </c:pt>
                <c:pt idx="64">
                  <c:v>-24017.71148260126</c:v>
                </c:pt>
                <c:pt idx="65">
                  <c:v>-24149.43340335375</c:v>
                </c:pt>
                <c:pt idx="66">
                  <c:v>-24277.22139326431</c:v>
                </c:pt>
                <c:pt idx="67">
                  <c:v>-24401.1836748878</c:v>
                </c:pt>
                <c:pt idx="68">
                  <c:v>-24521.4258015831</c:v>
                </c:pt>
                <c:pt idx="69">
                  <c:v>-24638.05070879472</c:v>
                </c:pt>
                <c:pt idx="70">
                  <c:v>-24751.15876507321</c:v>
                </c:pt>
                <c:pt idx="71">
                  <c:v>-24860.84782280442</c:v>
                </c:pt>
                <c:pt idx="72">
                  <c:v>-24967.21326859971</c:v>
                </c:pt>
                <c:pt idx="73">
                  <c:v>-25070.34807331862</c:v>
                </c:pt>
                <c:pt idx="74">
                  <c:v>-25170.34284168393</c:v>
                </c:pt>
                <c:pt idx="75">
                  <c:v>-25267.28586146142</c:v>
                </c:pt>
                <c:pt idx="76">
                  <c:v>-25361.26315217216</c:v>
                </c:pt>
                <c:pt idx="77">
                  <c:v>-25452.35851331144</c:v>
                </c:pt>
                <c:pt idx="78">
                  <c:v>-25540.65357204961</c:v>
                </c:pt>
                <c:pt idx="79">
                  <c:v>-25626.22783039014</c:v>
                </c:pt>
                <c:pt idx="80">
                  <c:v>-25709.15871176565</c:v>
                </c:pt>
                <c:pt idx="81">
                  <c:v>-25789.52160705081</c:v>
                </c:pt>
                <c:pt idx="82">
                  <c:v>-25867.38991997565</c:v>
                </c:pt>
                <c:pt idx="83">
                  <c:v>-25942.83511192673</c:v>
                </c:pt>
                <c:pt idx="84">
                  <c:v>-26015.926746113</c:v>
                </c:pt>
                <c:pt idx="85">
                  <c:v>-26086.73253109691</c:v>
                </c:pt>
                <c:pt idx="86">
                  <c:v>-26155.31836366976</c:v>
                </c:pt>
                <c:pt idx="87">
                  <c:v>-26221.74837106534</c:v>
                </c:pt>
                <c:pt idx="88">
                  <c:v>-26286.08495250579</c:v>
                </c:pt>
                <c:pt idx="89">
                  <c:v>-26348.38882007088</c:v>
                </c:pt>
                <c:pt idx="90">
                  <c:v>-26408.71903888425</c:v>
                </c:pt>
                <c:pt idx="91">
                  <c:v>-26467.13306661691</c:v>
                </c:pt>
                <c:pt idx="92">
                  <c:v>-26523.68679229903</c:v>
                </c:pt>
                <c:pt idx="93">
                  <c:v>-26578.43457444314</c:v>
                </c:pt>
                <c:pt idx="94">
                  <c:v>-26631.42927847429</c:v>
                </c:pt>
                <c:pt idx="95">
                  <c:v>-26682.72231346923</c:v>
                </c:pt>
                <c:pt idx="96">
                  <c:v>-26732.36366820322</c:v>
                </c:pt>
                <c:pt idx="97">
                  <c:v>-26780.40194650916</c:v>
                </c:pt>
                <c:pt idx="98">
                  <c:v>-26826.88440194628</c:v>
                </c:pt>
                <c:pt idx="99">
                  <c:v>-26871.8569717889</c:v>
                </c:pt>
                <c:pt idx="100">
                  <c:v>-26915.36431033139</c:v>
                </c:pt>
                <c:pt idx="101">
                  <c:v>-26957.44982151773</c:v>
                </c:pt>
                <c:pt idx="102">
                  <c:v>-26998.15569090056</c:v>
                </c:pt>
                <c:pt idx="103">
                  <c:v>-27037.52291693423</c:v>
                </c:pt>
                <c:pt idx="104">
                  <c:v>-27075.59134160681</c:v>
                </c:pt>
                <c:pt idx="105">
                  <c:v>-27112.39968042017</c:v>
                </c:pt>
                <c:pt idx="106">
                  <c:v>-27147.98555172137</c:v>
                </c:pt>
                <c:pt idx="107">
                  <c:v>-27182.38550539578</c:v>
                </c:pt>
                <c:pt idx="108">
                  <c:v>-27215.63505092785</c:v>
                </c:pt>
                <c:pt idx="109">
                  <c:v>-27247.76868483582</c:v>
                </c:pt>
                <c:pt idx="110">
                  <c:v>-27278.81991749136</c:v>
                </c:pt>
                <c:pt idx="111">
                  <c:v>-27308.82129933219</c:v>
                </c:pt>
                <c:pt idx="112">
                  <c:v>-27337.80444647101</c:v>
                </c:pt>
                <c:pt idx="113">
                  <c:v>-27365.80006571731</c:v>
                </c:pt>
                <c:pt idx="114">
                  <c:v>-27392.83797901609</c:v>
                </c:pt>
                <c:pt idx="115">
                  <c:v>-27418.9471473127</c:v>
                </c:pt>
                <c:pt idx="116">
                  <c:v>-27444.15569385341</c:v>
                </c:pt>
                <c:pt idx="117">
                  <c:v>-27468.49092693264</c:v>
                </c:pt>
                <c:pt idx="118">
                  <c:v>-27491.97936209312</c:v>
                </c:pt>
                <c:pt idx="119">
                  <c:v>-27514.6467437916</c:v>
                </c:pt>
              </c:numCache>
            </c:numRef>
          </c:yVal>
          <c:smooth val="1"/>
          <c:extLst xmlns:c16r2="http://schemas.microsoft.com/office/drawing/2015/06/chart">
            <c:ext xmlns:c16="http://schemas.microsoft.com/office/drawing/2014/chart" uri="{C3380CC4-5D6E-409C-BE32-E72D297353CC}">
              <c16:uniqueId val="{00000001-2786-4E0E-AEB3-62F82EB2E942}"/>
            </c:ext>
          </c:extLst>
        </c:ser>
        <c:dLbls>
          <c:showLegendKey val="0"/>
          <c:showVal val="0"/>
          <c:showCatName val="0"/>
          <c:showSerName val="0"/>
          <c:showPercent val="0"/>
          <c:showBubbleSize val="0"/>
        </c:dLbls>
        <c:axId val="-986440448"/>
        <c:axId val="-986437904"/>
      </c:scatterChart>
      <c:valAx>
        <c:axId val="-986440448"/>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986437904"/>
        <c:crosses val="autoZero"/>
        <c:crossBetween val="midCat"/>
      </c:valAx>
      <c:valAx>
        <c:axId val="-986437904"/>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986440448"/>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eroin Use and Overdose Moratlity</a:t>
            </a:r>
          </a:p>
        </c:rich>
      </c:tx>
      <c:overlay val="0"/>
    </c:title>
    <c:autoTitleDeleted val="0"/>
    <c:plotArea>
      <c:layout/>
      <c:scatterChart>
        <c:scatterStyle val="smoothMarker"/>
        <c:varyColors val="0"/>
        <c:ser>
          <c:idx val="2"/>
          <c:order val="0"/>
          <c:tx>
            <c:strRef>
              <c:f>Validation!$L$1</c:f>
              <c:strCache>
                <c:ptCount val="1"/>
                <c:pt idx="0">
                  <c:v>Size of SHUD Population</c:v>
                </c:pt>
              </c:strCache>
            </c:strRef>
          </c:tx>
          <c:spPr>
            <a:ln>
              <a:solidFill>
                <a:schemeClr val="accent3">
                  <a:lumMod val="50000"/>
                </a:schemeClr>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L$2:$L$23</c:f>
              <c:numCache>
                <c:formatCode>General</c:formatCode>
                <c:ptCount val="22"/>
                <c:pt idx="3" formatCode="_-* #,##0_-;\-* #,##0_-;_-* &quot;-&quot;??_-;_-@_-">
                  <c:v>720000.0</c:v>
                </c:pt>
                <c:pt idx="4" formatCode="_-* #,##0_-;\-* #,##0_-;_-* &quot;-&quot;??_-;_-@_-">
                  <c:v>720000.0</c:v>
                </c:pt>
                <c:pt idx="5" formatCode="_-* #,##0_-;\-* #,##0_-;_-* &quot;-&quot;??_-;_-@_-">
                  <c:v>720000.0</c:v>
                </c:pt>
                <c:pt idx="6" formatCode="_-* #,##0_-;\-* #,##0_-;_-* &quot;-&quot;??_-;_-@_-">
                  <c:v>640000.0</c:v>
                </c:pt>
                <c:pt idx="7" formatCode="_-* #,##0_-;\-* #,##0_-;_-* &quot;-&quot;??_-;_-@_-">
                  <c:v>640000.0</c:v>
                </c:pt>
                <c:pt idx="8" formatCode="_-* #,##0_-;\-* #,##0_-;_-* &quot;-&quot;??_-;_-@_-">
                  <c:v>640000.0</c:v>
                </c:pt>
                <c:pt idx="9" formatCode="_-* #,##0_-;\-* #,##0_-;_-* &quot;-&quot;??_-;_-@_-">
                  <c:v>720000.0</c:v>
                </c:pt>
                <c:pt idx="10" formatCode="_-* #,##0_-;\-* #,##0_-;_-* &quot;-&quot;??_-;_-@_-">
                  <c:v>800000.0</c:v>
                </c:pt>
                <c:pt idx="11" formatCode="_-* #,##0_-;\-* #,##0_-;_-* &quot;-&quot;??_-;_-@_-">
                  <c:v>800000.0</c:v>
                </c:pt>
                <c:pt idx="12" formatCode="_-* #,##0_-;\-* #,##0_-;_-* &quot;-&quot;??_-;_-@_-">
                  <c:v>944044.32132964</c:v>
                </c:pt>
                <c:pt idx="13" formatCode="_-* #,##0_-;\-* #,##0_-;_-* &quot;-&quot;??_-;_-@_-">
                  <c:v>1.03490304709141E6</c:v>
                </c:pt>
                <c:pt idx="14" formatCode="_-* #,##0_-;\-* #,##0_-;_-* &quot;-&quot;??_-;_-@_-">
                  <c:v>1.14570637119114E6</c:v>
                </c:pt>
                <c:pt idx="15" formatCode="_-* #,##0_-;\-* #,##0_-;_-* &quot;-&quot;??_-;_-@_-">
                  <c:v>1.29861495844875E6</c:v>
                </c:pt>
                <c:pt idx="16" formatCode="_-* #,##0_-;\-* #,##0_-;_-* &quot;-&quot;??_-;_-@_-">
                  <c:v>1.30969529085873E6</c:v>
                </c:pt>
              </c:numCache>
            </c:numRef>
          </c:yVal>
          <c:smooth val="1"/>
          <c:extLst xmlns:c16r2="http://schemas.microsoft.com/office/drawing/2015/06/chart">
            <c:ext xmlns:c16="http://schemas.microsoft.com/office/drawing/2014/chart" uri="{C3380CC4-5D6E-409C-BE32-E72D297353CC}">
              <c16:uniqueId val="{00000000-4EEF-4BB3-9654-6A93F4F7BB99}"/>
            </c:ext>
          </c:extLst>
        </c:ser>
        <c:ser>
          <c:idx val="3"/>
          <c:order val="1"/>
          <c:tx>
            <c:strRef>
              <c:f>Validation!$M$1</c:f>
              <c:strCache>
                <c:ptCount val="1"/>
                <c:pt idx="0">
                  <c:v>SHUD</c:v>
                </c:pt>
              </c:strCache>
            </c:strRef>
          </c:tx>
          <c:spPr>
            <a:ln>
              <a:noFill/>
              <a:prstDash val="sysDot"/>
            </a:ln>
          </c:spPr>
          <c:marker>
            <c:symbol val="circle"/>
            <c:size val="5"/>
            <c:spPr>
              <a:solidFill>
                <a:schemeClr val="accent3">
                  <a:lumMod val="50000"/>
                </a:schemeClr>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M$2:$M$28</c:f>
              <c:numCache>
                <c:formatCode>General</c:formatCode>
                <c:ptCount val="27"/>
                <c:pt idx="17" formatCode="_(* #,##0_);_(* \(#,##0\);_(* &quot;-&quot;??_);_(@_)">
                  <c:v>1.42440265048791E6</c:v>
                </c:pt>
                <c:pt idx="18" formatCode="_(* #,##0_);_(* \(#,##0\);_(* &quot;-&quot;??_);_(@_)">
                  <c:v>1.48012888456117E6</c:v>
                </c:pt>
                <c:pt idx="19" formatCode="_(* #,##0_);_(* \(#,##0\);_(* &quot;-&quot;??_);_(@_)">
                  <c:v>1.53922361069385E6</c:v>
                </c:pt>
                <c:pt idx="20" formatCode="_(* #,##0_);_(* \(#,##0\);_(* &quot;-&quot;??_);_(@_)">
                  <c:v>1.59765087330175E6</c:v>
                </c:pt>
                <c:pt idx="21" formatCode="_(* #,##0_);_(* \(#,##0\);_(* &quot;-&quot;??_);_(@_)">
                  <c:v>1.65385637647928E6</c:v>
                </c:pt>
                <c:pt idx="22" formatCode="_(* #,##0_);_(* \(#,##0\);_(* &quot;-&quot;??_);_(@_)">
                  <c:v>1.70707610219929E6</c:v>
                </c:pt>
                <c:pt idx="23" formatCode="_(* #,##0_);_(* \(#,##0\);_(* &quot;-&quot;??_);_(@_)">
                  <c:v>1.75705956475735E6</c:v>
                </c:pt>
                <c:pt idx="24" formatCode="_(* #,##0_);_(* \(#,##0\);_(* &quot;-&quot;??_);_(@_)">
                  <c:v>1.80382375264662E6</c:v>
                </c:pt>
                <c:pt idx="25" formatCode="_(* #,##0_);_(* \(#,##0\);_(* &quot;-&quot;??_);_(@_)">
                  <c:v>1.84751207796102E6</c:v>
                </c:pt>
                <c:pt idx="26" formatCode="_(* #,##0_);_(* \(#,##0\);_(* &quot;-&quot;??_);_(@_)">
                  <c:v>1.88831873002436E6</c:v>
                </c:pt>
              </c:numCache>
            </c:numRef>
          </c:yVal>
          <c:smooth val="1"/>
          <c:extLst xmlns:c16r2="http://schemas.microsoft.com/office/drawing/2015/06/chart">
            <c:ext xmlns:c16="http://schemas.microsoft.com/office/drawing/2014/chart" uri="{C3380CC4-5D6E-409C-BE32-E72D297353CC}">
              <c16:uniqueId val="{00000001-4EEF-4BB3-9654-6A93F4F7BB99}"/>
            </c:ext>
          </c:extLst>
        </c:ser>
        <c:dLbls>
          <c:showLegendKey val="0"/>
          <c:showVal val="0"/>
          <c:showCatName val="0"/>
          <c:showSerName val="0"/>
          <c:showPercent val="0"/>
          <c:showBubbleSize val="0"/>
        </c:dLbls>
        <c:axId val="-1091126784"/>
        <c:axId val="-1091124656"/>
      </c:scatterChart>
      <c:scatterChart>
        <c:scatterStyle val="smoothMarker"/>
        <c:varyColors val="0"/>
        <c:ser>
          <c:idx val="0"/>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4EEF-4BB3-9654-6A93F4F7BB99}"/>
            </c:ext>
          </c:extLst>
        </c:ser>
        <c:ser>
          <c:idx val="1"/>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7038.8961604763</c:v>
                </c:pt>
                <c:pt idx="18" formatCode="_(* #,##0_);_(* \(#,##0\);_(* &quot;-&quot;??_);_(@_)">
                  <c:v>28115.90689779826</c:v>
                </c:pt>
                <c:pt idx="19" formatCode="_(* #,##0_);_(* \(#,##0\);_(* &quot;-&quot;??_);_(@_)">
                  <c:v>29239.5488315527</c:v>
                </c:pt>
                <c:pt idx="20" formatCode="_(* #,##0_);_(* \(#,##0\);_(* &quot;-&quot;??_);_(@_)">
                  <c:v>30346.69333124447</c:v>
                </c:pt>
                <c:pt idx="21" formatCode="_(* #,##0_);_(* \(#,##0\);_(* &quot;-&quot;??_);_(@_)">
                  <c:v>31410.13844265651</c:v>
                </c:pt>
                <c:pt idx="22" formatCode="_(* #,##0_);_(* \(#,##0\);_(* &quot;-&quot;??_);_(@_)">
                  <c:v>32416.2718306945</c:v>
                </c:pt>
                <c:pt idx="23" formatCode="_(* #,##0_);_(* \(#,##0\);_(* &quot;-&quot;??_);_(@_)">
                  <c:v>33360.82327385671</c:v>
                </c:pt>
                <c:pt idx="24" formatCode="_(* #,##0_);_(* \(#,##0\);_(* &quot;-&quot;??_);_(@_)">
                  <c:v>34244.36264170065</c:v>
                </c:pt>
                <c:pt idx="25" formatCode="_(* #,##0_);_(* \(#,##0\);_(* &quot;-&quot;??_);_(@_)">
                  <c:v>35069.7257696024</c:v>
                </c:pt>
                <c:pt idx="26" formatCode="_(* #,##0_);_(* \(#,##0\);_(* &quot;-&quot;??_);_(@_)">
                  <c:v>35840.64092384392</c:v>
                </c:pt>
              </c:numCache>
            </c:numRef>
          </c:yVal>
          <c:smooth val="1"/>
          <c:extLst xmlns:c16r2="http://schemas.microsoft.com/office/drawing/2015/06/chart">
            <c:ext xmlns:c16="http://schemas.microsoft.com/office/drawing/2014/chart" uri="{C3380CC4-5D6E-409C-BE32-E72D297353CC}">
              <c16:uniqueId val="{00000003-4EEF-4BB3-9654-6A93F4F7BB99}"/>
            </c:ext>
          </c:extLst>
        </c:ser>
        <c:dLbls>
          <c:showLegendKey val="0"/>
          <c:showVal val="0"/>
          <c:showCatName val="0"/>
          <c:showSerName val="0"/>
          <c:showPercent val="0"/>
          <c:showBubbleSize val="0"/>
        </c:dLbls>
        <c:axId val="-1091119568"/>
        <c:axId val="-1091122112"/>
      </c:scatterChart>
      <c:valAx>
        <c:axId val="-1091126784"/>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091124656"/>
        <c:crosses val="autoZero"/>
        <c:crossBetween val="midCat"/>
      </c:valAx>
      <c:valAx>
        <c:axId val="-1091124656"/>
        <c:scaling>
          <c:orientation val="minMax"/>
          <c:min val="0.0"/>
        </c:scaling>
        <c:delete val="0"/>
        <c:axPos val="l"/>
        <c:majorGridlines/>
        <c:title>
          <c:tx>
            <c:rich>
              <a:bodyPr rot="-5400000" vert="horz"/>
              <a:lstStyle/>
              <a:p>
                <a:pPr>
                  <a:defRPr/>
                </a:pPr>
                <a:r>
                  <a:rPr lang="en-US"/>
                  <a:t>Size of SHUD Population</a:t>
                </a:r>
              </a:p>
            </c:rich>
          </c:tx>
          <c:layout>
            <c:manualLayout>
              <c:xMode val="edge"/>
              <c:yMode val="edge"/>
              <c:x val="0.0119402985074627"/>
              <c:y val="0.268536623302674"/>
            </c:manualLayout>
          </c:layout>
          <c:overlay val="0"/>
          <c:spPr>
            <a:solidFill>
              <a:sysClr val="window" lastClr="FFFFFF"/>
            </a:solidFill>
          </c:spPr>
        </c:title>
        <c:numFmt formatCode="#,##0" sourceLinked="0"/>
        <c:majorTickMark val="out"/>
        <c:minorTickMark val="none"/>
        <c:tickLblPos val="nextTo"/>
        <c:crossAx val="-1091126784"/>
        <c:crosses val="autoZero"/>
        <c:crossBetween val="midCat"/>
      </c:valAx>
      <c:valAx>
        <c:axId val="-1091122112"/>
        <c:scaling>
          <c:orientation val="minMax"/>
          <c:max val="70000.0"/>
          <c:min val="0.0"/>
        </c:scaling>
        <c:delete val="0"/>
        <c:axPos val="r"/>
        <c:title>
          <c:tx>
            <c:rich>
              <a:bodyPr rot="-5400000" vert="horz"/>
              <a:lstStyle/>
              <a:p>
                <a:pPr>
                  <a:defRPr/>
                </a:pPr>
                <a:r>
                  <a:rPr lang="en-US"/>
                  <a:t>SHUD Overdose Deaths</a:t>
                </a:r>
              </a:p>
            </c:rich>
          </c:tx>
          <c:layout>
            <c:manualLayout>
              <c:xMode val="edge"/>
              <c:yMode val="edge"/>
              <c:x val="0.918790927253496"/>
              <c:y val="0.298093285013492"/>
            </c:manualLayout>
          </c:layout>
          <c:overlay val="0"/>
        </c:title>
        <c:numFmt formatCode="_(* #,##0_);_(* \(#,##0\);_(* &quot;-&quot;??_);_(@_)" sourceLinked="1"/>
        <c:majorTickMark val="out"/>
        <c:minorTickMark val="none"/>
        <c:tickLblPos val="nextTo"/>
        <c:crossAx val="-1091119568"/>
        <c:crosses val="max"/>
        <c:crossBetween val="midCat"/>
      </c:valAx>
      <c:valAx>
        <c:axId val="-1091119568"/>
        <c:scaling>
          <c:orientation val="minMax"/>
        </c:scaling>
        <c:delete val="1"/>
        <c:axPos val="b"/>
        <c:numFmt formatCode="General" sourceLinked="1"/>
        <c:majorTickMark val="out"/>
        <c:minorTickMark val="none"/>
        <c:tickLblPos val="nextTo"/>
        <c:crossAx val="-1091122112"/>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aths per Month Relative to Status Quo</a:t>
            </a:r>
          </a:p>
        </c:rich>
      </c:tx>
      <c:overlay val="0"/>
    </c:title>
    <c:autoTitleDeleted val="0"/>
    <c:plotArea>
      <c:layout>
        <c:manualLayout>
          <c:layoutTarget val="inner"/>
          <c:xMode val="edge"/>
          <c:yMode val="edge"/>
          <c:x val="0.17890455818291"/>
          <c:y val="0.167939221261282"/>
          <c:w val="0.556169900063317"/>
          <c:h val="0.708442899448057"/>
        </c:manualLayout>
      </c:layout>
      <c:scatterChart>
        <c:scatterStyle val="smoothMarker"/>
        <c:varyColors val="0"/>
        <c:ser>
          <c:idx val="1"/>
          <c:order val="2"/>
          <c:tx>
            <c:strRef>
              <c:f>'Delta Graph Data'!$FJ$2</c:f>
              <c:strCache>
                <c:ptCount val="1"/>
                <c:pt idx="0">
                  <c:v> SH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J$3:$FJ$122</c:f>
              <c:numCache>
                <c:formatCode>_(* #,##0_);_(* \(#,##0\);_(* "-"??_);_(@_)</c:formatCode>
                <c:ptCount val="120"/>
                <c:pt idx="0">
                  <c:v>0.0</c:v>
                </c:pt>
                <c:pt idx="1">
                  <c:v>-0.56646505905419</c:v>
                </c:pt>
                <c:pt idx="2">
                  <c:v>-1.227389376914471</c:v>
                </c:pt>
                <c:pt idx="3">
                  <c:v>-1.85239187587522</c:v>
                </c:pt>
                <c:pt idx="4">
                  <c:v>-2.484283859915195</c:v>
                </c:pt>
                <c:pt idx="5">
                  <c:v>-3.123954915559716</c:v>
                </c:pt>
                <c:pt idx="6">
                  <c:v>-3.772094633533379</c:v>
                </c:pt>
                <c:pt idx="7">
                  <c:v>-4.42922711136835</c:v>
                </c:pt>
                <c:pt idx="8">
                  <c:v>-5.095739476237168</c:v>
                </c:pt>
                <c:pt idx="9">
                  <c:v>-5.771905461249344</c:v>
                </c:pt>
                <c:pt idx="10">
                  <c:v>-6.457904904887886</c:v>
                </c:pt>
                <c:pt idx="11">
                  <c:v>-7.15383989032216</c:v>
                </c:pt>
                <c:pt idx="12">
                  <c:v>-7.859748115038973</c:v>
                </c:pt>
                <c:pt idx="13">
                  <c:v>-8.56554717600702</c:v>
                </c:pt>
                <c:pt idx="14">
                  <c:v>-9.281573776322368</c:v>
                </c:pt>
                <c:pt idx="15">
                  <c:v>-10.00771886212733</c:v>
                </c:pt>
                <c:pt idx="16">
                  <c:v>-10.7436846779281</c:v>
                </c:pt>
                <c:pt idx="17">
                  <c:v>-11.48924357119295</c:v>
                </c:pt>
                <c:pt idx="18">
                  <c:v>-12.24416424327919</c:v>
                </c:pt>
                <c:pt idx="19">
                  <c:v>-13.00821218573715</c:v>
                </c:pt>
                <c:pt idx="20">
                  <c:v>-13.78115037035386</c:v>
                </c:pt>
                <c:pt idx="21">
                  <c:v>-14.56273992041274</c:v>
                </c:pt>
                <c:pt idx="22">
                  <c:v>-15.3527407461932</c:v>
                </c:pt>
                <c:pt idx="23">
                  <c:v>-16.15091213558448</c:v>
                </c:pt>
                <c:pt idx="24">
                  <c:v>-16.95701329544982</c:v>
                </c:pt>
                <c:pt idx="25">
                  <c:v>-17.77080384259711</c:v>
                </c:pt>
                <c:pt idx="26">
                  <c:v>-18.59202722441605</c:v>
                </c:pt>
                <c:pt idx="27">
                  <c:v>-19.42044595813368</c:v>
                </c:pt>
                <c:pt idx="28">
                  <c:v>-20.25582403438302</c:v>
                </c:pt>
                <c:pt idx="29">
                  <c:v>-21.09792692044402</c:v>
                </c:pt>
                <c:pt idx="30">
                  <c:v>-21.94652202157877</c:v>
                </c:pt>
                <c:pt idx="31">
                  <c:v>-22.80137896599958</c:v>
                </c:pt>
                <c:pt idx="32">
                  <c:v>-23.66226985094636</c:v>
                </c:pt>
                <c:pt idx="33">
                  <c:v>-24.52896945530019</c:v>
                </c:pt>
                <c:pt idx="34">
                  <c:v>-25.40125542273622</c:v>
                </c:pt>
                <c:pt idx="35">
                  <c:v>-26.27890841889857</c:v>
                </c:pt>
                <c:pt idx="36">
                  <c:v>-27.16171226566098</c:v>
                </c:pt>
                <c:pt idx="37">
                  <c:v>-28.04945405513827</c:v>
                </c:pt>
                <c:pt idx="38">
                  <c:v>-28.94192424576891</c:v>
                </c:pt>
                <c:pt idx="39">
                  <c:v>-29.83891671357896</c:v>
                </c:pt>
                <c:pt idx="40">
                  <c:v>-30.74022884898318</c:v>
                </c:pt>
                <c:pt idx="41">
                  <c:v>-31.64566160985519</c:v>
                </c:pt>
                <c:pt idx="42">
                  <c:v>-32.55501956279604</c:v>
                </c:pt>
                <c:pt idx="43">
                  <c:v>-33.46811091473468</c:v>
                </c:pt>
                <c:pt idx="44">
                  <c:v>-34.38474753564074</c:v>
                </c:pt>
                <c:pt idx="45">
                  <c:v>-35.30474497323661</c:v>
                </c:pt>
                <c:pt idx="46">
                  <c:v>-36.22792246051281</c:v>
                </c:pt>
                <c:pt idx="47">
                  <c:v>-37.15410291674188</c:v>
                </c:pt>
                <c:pt idx="48">
                  <c:v>-38.08311294263262</c:v>
                </c:pt>
                <c:pt idx="49">
                  <c:v>-39.01478281017948</c:v>
                </c:pt>
                <c:pt idx="50">
                  <c:v>-39.94894644771554</c:v>
                </c:pt>
                <c:pt idx="51">
                  <c:v>-40.88544142062701</c:v>
                </c:pt>
                <c:pt idx="52">
                  <c:v>-41.82410890809287</c:v>
                </c:pt>
                <c:pt idx="53">
                  <c:v>-42.76479367632341</c:v>
                </c:pt>
                <c:pt idx="54">
                  <c:v>-43.70734404859127</c:v>
                </c:pt>
                <c:pt idx="55">
                  <c:v>-44.65161187235935</c:v>
                </c:pt>
                <c:pt idx="56">
                  <c:v>-45.59745248379845</c:v>
                </c:pt>
                <c:pt idx="57">
                  <c:v>-46.54472466995409</c:v>
                </c:pt>
                <c:pt idx="58">
                  <c:v>-47.49329062880461</c:v>
                </c:pt>
                <c:pt idx="59">
                  <c:v>-48.44301592743786</c:v>
                </c:pt>
                <c:pt idx="60">
                  <c:v>-49.39376945854706</c:v>
                </c:pt>
                <c:pt idx="61">
                  <c:v>-50.34542339544559</c:v>
                </c:pt>
                <c:pt idx="62">
                  <c:v>-51.2978531457684</c:v>
                </c:pt>
                <c:pt idx="63">
                  <c:v>-52.25093730403387</c:v>
                </c:pt>
                <c:pt idx="64">
                  <c:v>-53.20455760321019</c:v>
                </c:pt>
                <c:pt idx="65">
                  <c:v>-54.15859886544122</c:v>
                </c:pt>
                <c:pt idx="66">
                  <c:v>-55.11294895204501</c:v>
                </c:pt>
                <c:pt idx="67">
                  <c:v>-56.06749871292818</c:v>
                </c:pt>
                <c:pt idx="68">
                  <c:v>-57.0221419355179</c:v>
                </c:pt>
                <c:pt idx="69">
                  <c:v>-57.97677529331852</c:v>
                </c:pt>
                <c:pt idx="70">
                  <c:v>-58.93129829419854</c:v>
                </c:pt>
                <c:pt idx="71">
                  <c:v>-59.88561322849328</c:v>
                </c:pt>
                <c:pt idx="72">
                  <c:v>-60.83962511701007</c:v>
                </c:pt>
                <c:pt idx="73">
                  <c:v>-61.79324165901517</c:v>
                </c:pt>
                <c:pt idx="74">
                  <c:v>-62.7463731802778</c:v>
                </c:pt>
                <c:pt idx="75">
                  <c:v>-63.69893258123547</c:v>
                </c:pt>
                <c:pt idx="76">
                  <c:v>-64.65083528534391</c:v>
                </c:pt>
                <c:pt idx="77">
                  <c:v>-65.6019991876751</c:v>
                </c:pt>
                <c:pt idx="78">
                  <c:v>-66.55234460380409</c:v>
                </c:pt>
                <c:pt idx="79">
                  <c:v>-67.50179421905008</c:v>
                </c:pt>
                <c:pt idx="80">
                  <c:v>-68.45027303810023</c:v>
                </c:pt>
                <c:pt idx="81">
                  <c:v>-69.39770833507045</c:v>
                </c:pt>
                <c:pt idx="82">
                  <c:v>-70.3440296040355</c:v>
                </c:pt>
                <c:pt idx="83">
                  <c:v>-71.28916851005594</c:v>
                </c:pt>
                <c:pt idx="84">
                  <c:v>-72.23305884074978</c:v>
                </c:pt>
                <c:pt idx="85">
                  <c:v>-73.17563645841643</c:v>
                </c:pt>
                <c:pt idx="86">
                  <c:v>-74.1168392527573</c:v>
                </c:pt>
                <c:pt idx="87">
                  <c:v>-75.05660709419757</c:v>
                </c:pt>
                <c:pt idx="88">
                  <c:v>-75.9948817878481</c:v>
                </c:pt>
                <c:pt idx="89">
                  <c:v>-76.93160702810696</c:v>
                </c:pt>
                <c:pt idx="90">
                  <c:v>-77.86672835393058</c:v>
                </c:pt>
                <c:pt idx="91">
                  <c:v>-78.80019310477941</c:v>
                </c:pt>
                <c:pt idx="92">
                  <c:v>-79.73195037725131</c:v>
                </c:pt>
                <c:pt idx="93">
                  <c:v>-80.66195098241827</c:v>
                </c:pt>
                <c:pt idx="94">
                  <c:v>-81.5901474038651</c:v>
                </c:pt>
                <c:pt idx="95">
                  <c:v>-82.51649375644435</c:v>
                </c:pt>
                <c:pt idx="96">
                  <c:v>-83.4409457457489</c:v>
                </c:pt>
                <c:pt idx="97">
                  <c:v>-84.3634606283071</c:v>
                </c:pt>
                <c:pt idx="98">
                  <c:v>-85.28399717250051</c:v>
                </c:pt>
                <c:pt idx="99">
                  <c:v>-86.202515620214</c:v>
                </c:pt>
                <c:pt idx="100">
                  <c:v>-87.11897764920226</c:v>
                </c:pt>
                <c:pt idx="101">
                  <c:v>-88.03334633618992</c:v>
                </c:pt>
                <c:pt idx="102">
                  <c:v>-88.94558612069268</c:v>
                </c:pt>
                <c:pt idx="103">
                  <c:v>-89.85566276955545</c:v>
                </c:pt>
                <c:pt idx="104">
                  <c:v>-90.76354334221396</c:v>
                </c:pt>
                <c:pt idx="105">
                  <c:v>-91.66919615666485</c:v>
                </c:pt>
                <c:pt idx="106">
                  <c:v>-92.57259075614949</c:v>
                </c:pt>
                <c:pt idx="107">
                  <c:v>-93.47369787652806</c:v>
                </c:pt>
                <c:pt idx="108">
                  <c:v>-94.37248941436862</c:v>
                </c:pt>
                <c:pt idx="109">
                  <c:v>-95.26893839570835</c:v>
                </c:pt>
                <c:pt idx="110">
                  <c:v>-96.16301894550838</c:v>
                </c:pt>
                <c:pt idx="111">
                  <c:v>-97.05470625778094</c:v>
                </c:pt>
                <c:pt idx="112">
                  <c:v>-97.94397656638441</c:v>
                </c:pt>
                <c:pt idx="113">
                  <c:v>-98.83080711647088</c:v>
                </c:pt>
                <c:pt idx="114">
                  <c:v>-99.71517613659744</c:v>
                </c:pt>
                <c:pt idx="115">
                  <c:v>-100.5970628114651</c:v>
                </c:pt>
                <c:pt idx="116">
                  <c:v>-101.4764472552984</c:v>
                </c:pt>
                <c:pt idx="117">
                  <c:v>-102.3533104858452</c:v>
                </c:pt>
                <c:pt idx="118">
                  <c:v>-103.2276343989908</c:v>
                </c:pt>
                <c:pt idx="119">
                  <c:v>-104.0994017439741</c:v>
                </c:pt>
              </c:numCache>
            </c:numRef>
          </c:yVal>
          <c:smooth val="1"/>
          <c:extLst xmlns:c16r2="http://schemas.microsoft.com/office/drawing/2015/06/chart">
            <c:ext xmlns:c16="http://schemas.microsoft.com/office/drawing/2014/chart" uri="{C3380CC4-5D6E-409C-BE32-E72D297353CC}">
              <c16:uniqueId val="{00000000-B19B-45FE-9487-29A8B36397F6}"/>
            </c:ext>
          </c:extLst>
        </c:ser>
        <c:ser>
          <c:idx val="0"/>
          <c:order val="1"/>
          <c:tx>
            <c:strRef>
              <c:f>'Delta Graph Data'!$FI$2</c:f>
              <c:strCache>
                <c:ptCount val="1"/>
                <c:pt idx="0">
                  <c:v> SOUD Deaths </c:v>
                </c:pt>
              </c:strCache>
            </c:strRef>
          </c:tx>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I$3:$FI$122</c:f>
              <c:numCache>
                <c:formatCode>_(* #,##0_);_(* \(#,##0\);_(* "-"??_);_(@_)</c:formatCode>
                <c:ptCount val="120"/>
                <c:pt idx="0">
                  <c:v>0.0</c:v>
                </c:pt>
                <c:pt idx="1">
                  <c:v>-0.555218947720232</c:v>
                </c:pt>
                <c:pt idx="2">
                  <c:v>-1.041546979194163</c:v>
                </c:pt>
                <c:pt idx="3">
                  <c:v>-1.538455167332472</c:v>
                </c:pt>
                <c:pt idx="4">
                  <c:v>-2.021247782830983</c:v>
                </c:pt>
                <c:pt idx="5">
                  <c:v>-2.49017846617794</c:v>
                </c:pt>
                <c:pt idx="6">
                  <c:v>-2.945516455786992</c:v>
                </c:pt>
                <c:pt idx="7">
                  <c:v>-3.387541489601199</c:v>
                </c:pt>
                <c:pt idx="8">
                  <c:v>-3.816539896162431</c:v>
                </c:pt>
                <c:pt idx="9">
                  <c:v>-4.232801597696607</c:v>
                </c:pt>
                <c:pt idx="10">
                  <c:v>-4.636617818985271</c:v>
                </c:pt>
                <c:pt idx="11">
                  <c:v>-5.028279342187147</c:v>
                </c:pt>
                <c:pt idx="12">
                  <c:v>-5.408075183749383</c:v>
                </c:pt>
                <c:pt idx="13">
                  <c:v>-5.78219901527314</c:v>
                </c:pt>
                <c:pt idx="14">
                  <c:v>-6.144975770219825</c:v>
                </c:pt>
                <c:pt idx="15">
                  <c:v>-6.496721200914294</c:v>
                </c:pt>
                <c:pt idx="16">
                  <c:v>-6.83783826423744</c:v>
                </c:pt>
                <c:pt idx="17">
                  <c:v>-7.168667789747814</c:v>
                </c:pt>
                <c:pt idx="18">
                  <c:v>-7.489534784319586</c:v>
                </c:pt>
                <c:pt idx="19">
                  <c:v>-7.800750072215925</c:v>
                </c:pt>
                <c:pt idx="20">
                  <c:v>-8.10261154510804</c:v>
                </c:pt>
                <c:pt idx="21">
                  <c:v>-8.39540521735285</c:v>
                </c:pt>
                <c:pt idx="22">
                  <c:v>-8.67940612491866</c:v>
                </c:pt>
                <c:pt idx="23">
                  <c:v>-8.954879097778573</c:v>
                </c:pt>
                <c:pt idx="24">
                  <c:v>-9.222079429363655</c:v>
                </c:pt>
                <c:pt idx="25">
                  <c:v>-9.481253461755307</c:v>
                </c:pt>
                <c:pt idx="26">
                  <c:v>-9.73264909416978</c:v>
                </c:pt>
                <c:pt idx="27">
                  <c:v>-9.97649602632391</c:v>
                </c:pt>
                <c:pt idx="28">
                  <c:v>-10.21301650714754</c:v>
                </c:pt>
                <c:pt idx="29">
                  <c:v>-10.44242588023319</c:v>
                </c:pt>
                <c:pt idx="30">
                  <c:v>-10.66493280430645</c:v>
                </c:pt>
                <c:pt idx="31">
                  <c:v>-10.8807395293753</c:v>
                </c:pt>
                <c:pt idx="32">
                  <c:v>-11.09004215256286</c:v>
                </c:pt>
                <c:pt idx="33">
                  <c:v>-11.29303085574095</c:v>
                </c:pt>
                <c:pt idx="34">
                  <c:v>-11.48989012717891</c:v>
                </c:pt>
                <c:pt idx="35">
                  <c:v>-11.68079896905801</c:v>
                </c:pt>
                <c:pt idx="36">
                  <c:v>-11.86593109240207</c:v>
                </c:pt>
                <c:pt idx="37">
                  <c:v>-12.04545510075704</c:v>
                </c:pt>
                <c:pt idx="38">
                  <c:v>-12.21953466373736</c:v>
                </c:pt>
                <c:pt idx="39">
                  <c:v>-12.38832869840296</c:v>
                </c:pt>
                <c:pt idx="40">
                  <c:v>-12.55199150767423</c:v>
                </c:pt>
                <c:pt idx="41">
                  <c:v>-12.71067292910798</c:v>
                </c:pt>
                <c:pt idx="42">
                  <c:v>-12.8645184770281</c:v>
                </c:pt>
                <c:pt idx="43">
                  <c:v>-13.01366947802905</c:v>
                </c:pt>
                <c:pt idx="44">
                  <c:v>-13.1582632004973</c:v>
                </c:pt>
                <c:pt idx="45">
                  <c:v>-13.29843297860266</c:v>
                </c:pt>
                <c:pt idx="46">
                  <c:v>-13.43430833116608</c:v>
                </c:pt>
                <c:pt idx="47">
                  <c:v>-13.5660150757535</c:v>
                </c:pt>
                <c:pt idx="48">
                  <c:v>-13.69367543832936</c:v>
                </c:pt>
                <c:pt idx="49">
                  <c:v>-13.81740815874427</c:v>
                </c:pt>
                <c:pt idx="50">
                  <c:v>-13.93732859233501</c:v>
                </c:pt>
                <c:pt idx="51">
                  <c:v>-14.05354880785951</c:v>
                </c:pt>
                <c:pt idx="52">
                  <c:v>-14.1661776820192</c:v>
                </c:pt>
                <c:pt idx="53">
                  <c:v>-14.2753209907024</c:v>
                </c:pt>
                <c:pt idx="54">
                  <c:v>-14.38108149715486</c:v>
                </c:pt>
                <c:pt idx="55">
                  <c:v>-14.48355903725094</c:v>
                </c:pt>
                <c:pt idx="56">
                  <c:v>-14.58285060200124</c:v>
                </c:pt>
                <c:pt idx="57">
                  <c:v>-14.67905041744566</c:v>
                </c:pt>
                <c:pt idx="58">
                  <c:v>-14.77225002205039</c:v>
                </c:pt>
                <c:pt idx="59">
                  <c:v>-14.86253834172751</c:v>
                </c:pt>
                <c:pt idx="60">
                  <c:v>-14.95000176258677</c:v>
                </c:pt>
                <c:pt idx="61">
                  <c:v>-15.03472420151272</c:v>
                </c:pt>
                <c:pt idx="62">
                  <c:v>-15.11678717466698</c:v>
                </c:pt>
                <c:pt idx="63">
                  <c:v>-15.19626986399253</c:v>
                </c:pt>
                <c:pt idx="64">
                  <c:v>-15.27324918180891</c:v>
                </c:pt>
                <c:pt idx="65">
                  <c:v>-15.34779983356314</c:v>
                </c:pt>
                <c:pt idx="66">
                  <c:v>-15.41999437881148</c:v>
                </c:pt>
                <c:pt idx="67">
                  <c:v>-15.48990329049518</c:v>
                </c:pt>
                <c:pt idx="68">
                  <c:v>-15.55759501256946</c:v>
                </c:pt>
                <c:pt idx="69">
                  <c:v>-15.6231360160442</c:v>
                </c:pt>
                <c:pt idx="70">
                  <c:v>-15.68659085349048</c:v>
                </c:pt>
                <c:pt idx="71">
                  <c:v>-15.74802221205948</c:v>
                </c:pt>
                <c:pt idx="72">
                  <c:v>-15.80749096506754</c:v>
                </c:pt>
                <c:pt idx="73">
                  <c:v>-15.86505622218683</c:v>
                </c:pt>
                <c:pt idx="74">
                  <c:v>-15.92077537828827</c:v>
                </c:pt>
                <c:pt idx="75">
                  <c:v>-15.97470416097462</c:v>
                </c:pt>
                <c:pt idx="76">
                  <c:v>-16.02689667684454</c:v>
                </c:pt>
                <c:pt idx="77">
                  <c:v>-16.07740545652382</c:v>
                </c:pt>
                <c:pt idx="78">
                  <c:v>-16.12628149849577</c:v>
                </c:pt>
                <c:pt idx="79">
                  <c:v>-16.17357431177256</c:v>
                </c:pt>
                <c:pt idx="80">
                  <c:v>-16.21933195742934</c:v>
                </c:pt>
                <c:pt idx="81">
                  <c:v>-16.26360108903932</c:v>
                </c:pt>
                <c:pt idx="82">
                  <c:v>-16.30642699203888</c:v>
                </c:pt>
                <c:pt idx="83">
                  <c:v>-16.3478536220458</c:v>
                </c:pt>
                <c:pt idx="84">
                  <c:v>-16.38792364216688</c:v>
                </c:pt>
                <c:pt idx="85">
                  <c:v>-16.42667845931349</c:v>
                </c:pt>
                <c:pt idx="86">
                  <c:v>-16.4641582595546</c:v>
                </c:pt>
                <c:pt idx="87">
                  <c:v>-16.50040204253319</c:v>
                </c:pt>
                <c:pt idx="88">
                  <c:v>-16.53544765496628</c:v>
                </c:pt>
                <c:pt idx="89">
                  <c:v>-16.56933182325538</c:v>
                </c:pt>
                <c:pt idx="90">
                  <c:v>-16.60209018522812</c:v>
                </c:pt>
                <c:pt idx="91">
                  <c:v>-16.63375732103304</c:v>
                </c:pt>
                <c:pt idx="92">
                  <c:v>-16.66436678321206</c:v>
                </c:pt>
                <c:pt idx="93">
                  <c:v>-16.69395112596294</c:v>
                </c:pt>
                <c:pt idx="94">
                  <c:v>-16.72254193362287</c:v>
                </c:pt>
                <c:pt idx="95">
                  <c:v>-16.75016984838578</c:v>
                </c:pt>
                <c:pt idx="96">
                  <c:v>-16.77686459727173</c:v>
                </c:pt>
                <c:pt idx="97">
                  <c:v>-16.80265501837237</c:v>
                </c:pt>
                <c:pt idx="98">
                  <c:v>-16.82756908638807</c:v>
                </c:pt>
                <c:pt idx="99">
                  <c:v>-16.85163393746966</c:v>
                </c:pt>
                <c:pt idx="100">
                  <c:v>-16.874875893391</c:v>
                </c:pt>
                <c:pt idx="101">
                  <c:v>-16.8973204850626</c:v>
                </c:pt>
                <c:pt idx="102">
                  <c:v>-16.91899247540439</c:v>
                </c:pt>
                <c:pt idx="103">
                  <c:v>-16.93991588159479</c:v>
                </c:pt>
                <c:pt idx="104">
                  <c:v>-16.96011399671038</c:v>
                </c:pt>
                <c:pt idx="105">
                  <c:v>-16.97960941077308</c:v>
                </c:pt>
                <c:pt idx="106">
                  <c:v>-16.99842403121665</c:v>
                </c:pt>
                <c:pt idx="107">
                  <c:v>-17.01657910279405</c:v>
                </c:pt>
                <c:pt idx="108">
                  <c:v>-17.03409522692746</c:v>
                </c:pt>
                <c:pt idx="109">
                  <c:v>-17.05099238053088</c:v>
                </c:pt>
                <c:pt idx="110">
                  <c:v>-17.06728993430528</c:v>
                </c:pt>
                <c:pt idx="111">
                  <c:v>-17.08300667052781</c:v>
                </c:pt>
                <c:pt idx="112">
                  <c:v>-17.09816080034263</c:v>
                </c:pt>
                <c:pt idx="113">
                  <c:v>-17.11276998057222</c:v>
                </c:pt>
                <c:pt idx="114">
                  <c:v>-17.12685133005636</c:v>
                </c:pt>
                <c:pt idx="115">
                  <c:v>-17.14042144553132</c:v>
                </c:pt>
                <c:pt idx="116">
                  <c:v>-17.15349641706646</c:v>
                </c:pt>
                <c:pt idx="117">
                  <c:v>-17.16609184306169</c:v>
                </c:pt>
                <c:pt idx="118">
                  <c:v>-17.17822284482422</c:v>
                </c:pt>
                <c:pt idx="119">
                  <c:v>-17.18990408073328</c:v>
                </c:pt>
              </c:numCache>
            </c:numRef>
          </c:yVal>
          <c:smooth val="1"/>
          <c:extLst xmlns:c16r2="http://schemas.microsoft.com/office/drawing/2015/06/chart">
            <c:ext xmlns:c16="http://schemas.microsoft.com/office/drawing/2014/chart" uri="{C3380CC4-5D6E-409C-BE32-E72D297353CC}">
              <c16:uniqueId val="{00000001-B19B-45FE-9487-29A8B36397F6}"/>
            </c:ext>
          </c:extLst>
        </c:ser>
        <c:ser>
          <c:idx val="9"/>
          <c:order val="0"/>
          <c:tx>
            <c:strRef>
              <c:f>'Delta Graph Data'!$FK$2</c:f>
              <c:strCache>
                <c:ptCount val="1"/>
                <c:pt idx="0">
                  <c:v> Total Deaths </c:v>
                </c:pt>
              </c:strCache>
            </c:strRef>
          </c:tx>
          <c:spPr>
            <a:ln>
              <a:solidFill>
                <a:schemeClr val="tx1"/>
              </a:solidFill>
            </a:ln>
          </c:spPr>
          <c:marker>
            <c:symbol val="none"/>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K$3:$FK$122</c:f>
              <c:numCache>
                <c:formatCode>_(* #,##0_);_(* \(#,##0\);_(* "-"??_);_(@_)</c:formatCode>
                <c:ptCount val="120"/>
                <c:pt idx="0">
                  <c:v>0.0</c:v>
                </c:pt>
                <c:pt idx="1">
                  <c:v>-1.121684006774376</c:v>
                </c:pt>
                <c:pt idx="2">
                  <c:v>-2.268936356108542</c:v>
                </c:pt>
                <c:pt idx="3">
                  <c:v>-3.390847043207668</c:v>
                </c:pt>
                <c:pt idx="4">
                  <c:v>-4.505531642746194</c:v>
                </c:pt>
                <c:pt idx="5">
                  <c:v>-5.614133381737695</c:v>
                </c:pt>
                <c:pt idx="6">
                  <c:v>-6.717611089320325</c:v>
                </c:pt>
                <c:pt idx="7">
                  <c:v>-7.816768600969408</c:v>
                </c:pt>
                <c:pt idx="8">
                  <c:v>-8.912279372399597</c:v>
                </c:pt>
                <c:pt idx="9">
                  <c:v>-10.00470705894591</c:v>
                </c:pt>
                <c:pt idx="10">
                  <c:v>-11.09452272387293</c:v>
                </c:pt>
                <c:pt idx="11">
                  <c:v>-12.18211923250942</c:v>
                </c:pt>
                <c:pt idx="12">
                  <c:v>-13.2678232987883</c:v>
                </c:pt>
                <c:pt idx="13">
                  <c:v>-14.34774619128011</c:v>
                </c:pt>
                <c:pt idx="14">
                  <c:v>-15.42654954654222</c:v>
                </c:pt>
                <c:pt idx="15">
                  <c:v>-16.50444006304169</c:v>
                </c:pt>
                <c:pt idx="16">
                  <c:v>-17.58152294216548</c:v>
                </c:pt>
                <c:pt idx="17">
                  <c:v>-18.65791136094085</c:v>
                </c:pt>
                <c:pt idx="18">
                  <c:v>-19.73369902759879</c:v>
                </c:pt>
                <c:pt idx="19">
                  <c:v>-20.80896225795323</c:v>
                </c:pt>
                <c:pt idx="20">
                  <c:v>-21.8837619154619</c:v>
                </c:pt>
                <c:pt idx="21">
                  <c:v>-22.95814513776568</c:v>
                </c:pt>
                <c:pt idx="22">
                  <c:v>-24.03214687111172</c:v>
                </c:pt>
                <c:pt idx="23">
                  <c:v>-25.10579123336298</c:v>
                </c:pt>
                <c:pt idx="24">
                  <c:v>-26.17909272481352</c:v>
                </c:pt>
                <c:pt idx="25">
                  <c:v>-27.25205730435237</c:v>
                </c:pt>
                <c:pt idx="26">
                  <c:v>-28.3246763185859</c:v>
                </c:pt>
                <c:pt idx="27">
                  <c:v>-29.39694198445754</c:v>
                </c:pt>
                <c:pt idx="28">
                  <c:v>-30.46884054153058</c:v>
                </c:pt>
                <c:pt idx="29">
                  <c:v>-31.54035280067712</c:v>
                </c:pt>
                <c:pt idx="30">
                  <c:v>-32.6114548258852</c:v>
                </c:pt>
                <c:pt idx="31">
                  <c:v>-33.68211849537497</c:v>
                </c:pt>
                <c:pt idx="32">
                  <c:v>-34.75231200350903</c:v>
                </c:pt>
                <c:pt idx="33">
                  <c:v>-35.82200031104098</c:v>
                </c:pt>
                <c:pt idx="34">
                  <c:v>-36.8911455499152</c:v>
                </c:pt>
                <c:pt idx="35">
                  <c:v>-37.95970738795645</c:v>
                </c:pt>
                <c:pt idx="36">
                  <c:v>-39.02764335806295</c:v>
                </c:pt>
                <c:pt idx="37">
                  <c:v>-40.09490915589527</c:v>
                </c:pt>
                <c:pt idx="38">
                  <c:v>-41.16145890950647</c:v>
                </c:pt>
                <c:pt idx="39">
                  <c:v>-42.22724541198185</c:v>
                </c:pt>
                <c:pt idx="40">
                  <c:v>-43.29222035665734</c:v>
                </c:pt>
                <c:pt idx="41">
                  <c:v>-44.3563345389631</c:v>
                </c:pt>
                <c:pt idx="42">
                  <c:v>-45.41953803982437</c:v>
                </c:pt>
                <c:pt idx="43">
                  <c:v>-46.48178039276336</c:v>
                </c:pt>
                <c:pt idx="44">
                  <c:v>-47.5430107361381</c:v>
                </c:pt>
                <c:pt idx="45">
                  <c:v>-48.6031779518397</c:v>
                </c:pt>
                <c:pt idx="46">
                  <c:v>-49.6622307916788</c:v>
                </c:pt>
                <c:pt idx="47">
                  <c:v>-50.72011799249536</c:v>
                </c:pt>
                <c:pt idx="48">
                  <c:v>-51.77678838096186</c:v>
                </c:pt>
                <c:pt idx="49">
                  <c:v>-52.83219096892391</c:v>
                </c:pt>
                <c:pt idx="50">
                  <c:v>-53.88627504005067</c:v>
                </c:pt>
                <c:pt idx="51">
                  <c:v>-54.9389902284866</c:v>
                </c:pt>
                <c:pt idx="52">
                  <c:v>-55.99028659011196</c:v>
                </c:pt>
                <c:pt idx="53">
                  <c:v>-57.04011466702577</c:v>
                </c:pt>
                <c:pt idx="54">
                  <c:v>-58.08842554574608</c:v>
                </c:pt>
                <c:pt idx="55">
                  <c:v>-59.13517090961033</c:v>
                </c:pt>
                <c:pt idx="56">
                  <c:v>-60.18030308579996</c:v>
                </c:pt>
                <c:pt idx="57">
                  <c:v>-61.22377508739977</c:v>
                </c:pt>
                <c:pt idx="58">
                  <c:v>-62.26554065085501</c:v>
                </c:pt>
                <c:pt idx="59">
                  <c:v>-63.30555426916544</c:v>
                </c:pt>
                <c:pt idx="60">
                  <c:v>-64.34377122113408</c:v>
                </c:pt>
                <c:pt idx="61">
                  <c:v>-65.38014759695804</c:v>
                </c:pt>
                <c:pt idx="62">
                  <c:v>-66.41464032043536</c:v>
                </c:pt>
                <c:pt idx="63">
                  <c:v>-67.4472071680265</c:v>
                </c:pt>
                <c:pt idx="64">
                  <c:v>-68.4778067850193</c:v>
                </c:pt>
                <c:pt idx="65">
                  <c:v>-69.50639869900448</c:v>
                </c:pt>
                <c:pt idx="66">
                  <c:v>-70.53294333085593</c:v>
                </c:pt>
                <c:pt idx="67">
                  <c:v>-71.55740200342289</c:v>
                </c:pt>
                <c:pt idx="68">
                  <c:v>-72.57973694808715</c:v>
                </c:pt>
                <c:pt idx="69">
                  <c:v>-73.5999113093625</c:v>
                </c:pt>
                <c:pt idx="70">
                  <c:v>-74.61788914768883</c:v>
                </c:pt>
                <c:pt idx="71">
                  <c:v>-75.63363544055278</c:v>
                </c:pt>
                <c:pt idx="72">
                  <c:v>-76.6471160820778</c:v>
                </c:pt>
                <c:pt idx="73">
                  <c:v>-77.658297881202</c:v>
                </c:pt>
                <c:pt idx="74">
                  <c:v>-78.66714855856577</c:v>
                </c:pt>
                <c:pt idx="75">
                  <c:v>-79.67363674221015</c:v>
                </c:pt>
                <c:pt idx="76">
                  <c:v>-80.67773196218796</c:v>
                </c:pt>
                <c:pt idx="77">
                  <c:v>-81.67940464419885</c:v>
                </c:pt>
                <c:pt idx="78">
                  <c:v>-82.67862610230001</c:v>
                </c:pt>
                <c:pt idx="79">
                  <c:v>-83.67536853082207</c:v>
                </c:pt>
                <c:pt idx="80">
                  <c:v>-84.66960499552947</c:v>
                </c:pt>
                <c:pt idx="81">
                  <c:v>-85.66130942410994</c:v>
                </c:pt>
                <c:pt idx="82">
                  <c:v>-86.65045659607419</c:v>
                </c:pt>
                <c:pt idx="83">
                  <c:v>-87.63702213210153</c:v>
                </c:pt>
                <c:pt idx="84">
                  <c:v>-88.62098248291645</c:v>
                </c:pt>
                <c:pt idx="85">
                  <c:v>-89.60231491773011</c:v>
                </c:pt>
                <c:pt idx="86">
                  <c:v>-90.58099751231221</c:v>
                </c:pt>
                <c:pt idx="87">
                  <c:v>-91.55700913673051</c:v>
                </c:pt>
                <c:pt idx="88">
                  <c:v>-92.5303294428144</c:v>
                </c:pt>
                <c:pt idx="89">
                  <c:v>-93.50093885136238</c:v>
                </c:pt>
                <c:pt idx="90">
                  <c:v>-94.46881853915895</c:v>
                </c:pt>
                <c:pt idx="91">
                  <c:v>-95.4339504258126</c:v>
                </c:pt>
                <c:pt idx="92">
                  <c:v>-96.39631716046307</c:v>
                </c:pt>
                <c:pt idx="93">
                  <c:v>-97.3559021083805</c:v>
                </c:pt>
                <c:pt idx="94">
                  <c:v>-98.3126893374878</c:v>
                </c:pt>
                <c:pt idx="95">
                  <c:v>-99.2666636048303</c:v>
                </c:pt>
                <c:pt idx="96">
                  <c:v>-100.2178103430207</c:v>
                </c:pt>
                <c:pt idx="97">
                  <c:v>-101.1661156466795</c:v>
                </c:pt>
                <c:pt idx="98">
                  <c:v>-102.111566258889</c:v>
                </c:pt>
                <c:pt idx="99">
                  <c:v>-103.0541495576836</c:v>
                </c:pt>
                <c:pt idx="100">
                  <c:v>-103.9938535425933</c:v>
                </c:pt>
                <c:pt idx="101">
                  <c:v>-104.9306668212528</c:v>
                </c:pt>
                <c:pt idx="102">
                  <c:v>-105.8645785960969</c:v>
                </c:pt>
                <c:pt idx="103">
                  <c:v>-106.7955786511504</c:v>
                </c:pt>
                <c:pt idx="104">
                  <c:v>-107.7236573389244</c:v>
                </c:pt>
                <c:pt idx="105">
                  <c:v>-108.6488055674386</c:v>
                </c:pt>
                <c:pt idx="106">
                  <c:v>-109.5710147873666</c:v>
                </c:pt>
                <c:pt idx="107">
                  <c:v>-110.4902769793224</c:v>
                </c:pt>
                <c:pt idx="108">
                  <c:v>-111.4065846412962</c:v>
                </c:pt>
                <c:pt idx="109">
                  <c:v>-112.3199307762394</c:v>
                </c:pt>
                <c:pt idx="110">
                  <c:v>-113.2303088798139</c:v>
                </c:pt>
                <c:pt idx="111">
                  <c:v>-114.1377129283095</c:v>
                </c:pt>
                <c:pt idx="112">
                  <c:v>-115.0421373667269</c:v>
                </c:pt>
                <c:pt idx="113">
                  <c:v>-115.9435770970437</c:v>
                </c:pt>
                <c:pt idx="114">
                  <c:v>-116.8420274666544</c:v>
                </c:pt>
                <c:pt idx="115">
                  <c:v>-117.7374842569963</c:v>
                </c:pt>
                <c:pt idx="116">
                  <c:v>-118.6299436723648</c:v>
                </c:pt>
                <c:pt idx="117">
                  <c:v>-119.5194023289069</c:v>
                </c:pt>
                <c:pt idx="118">
                  <c:v>-120.405857243815</c:v>
                </c:pt>
                <c:pt idx="119">
                  <c:v>-121.2893058247074</c:v>
                </c:pt>
              </c:numCache>
            </c:numRef>
          </c:yVal>
          <c:smooth val="1"/>
          <c:extLst xmlns:c16r2="http://schemas.microsoft.com/office/drawing/2015/06/chart">
            <c:ext xmlns:c16="http://schemas.microsoft.com/office/drawing/2014/chart" uri="{C3380CC4-5D6E-409C-BE32-E72D297353CC}">
              <c16:uniqueId val="{00000002-B19B-45FE-9487-29A8B36397F6}"/>
            </c:ext>
          </c:extLst>
        </c:ser>
        <c:dLbls>
          <c:showLegendKey val="0"/>
          <c:showVal val="0"/>
          <c:showCatName val="0"/>
          <c:showSerName val="0"/>
          <c:showPercent val="0"/>
          <c:showBubbleSize val="0"/>
        </c:dLbls>
        <c:axId val="-1315121712"/>
        <c:axId val="-1315119168"/>
      </c:scatterChart>
      <c:valAx>
        <c:axId val="-1315121712"/>
        <c:scaling>
          <c:orientation val="minMax"/>
        </c:scaling>
        <c:delete val="0"/>
        <c:axPos val="b"/>
        <c:title>
          <c:tx>
            <c:rich>
              <a:bodyPr/>
              <a:lstStyle/>
              <a:p>
                <a:pPr>
                  <a:defRPr/>
                </a:pPr>
                <a:r>
                  <a:rPr lang="en-US"/>
                  <a:t>Year</a:t>
                </a:r>
              </a:p>
            </c:rich>
          </c:tx>
          <c:overlay val="0"/>
        </c:title>
        <c:numFmt formatCode="0" sourceLinked="0"/>
        <c:majorTickMark val="out"/>
        <c:minorTickMark val="none"/>
        <c:tickLblPos val="nextTo"/>
        <c:crossAx val="-1315119168"/>
        <c:crosses val="autoZero"/>
        <c:crossBetween val="midCat"/>
      </c:valAx>
      <c:valAx>
        <c:axId val="-1315119168"/>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315121712"/>
        <c:crosses val="autoZero"/>
        <c:crossBetween val="midCat"/>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0.0</c:v>
                </c:pt>
                <c:pt idx="2">
                  <c:v>-1296.206272200987</c:v>
                </c:pt>
                <c:pt idx="3">
                  <c:v>-1396.77363120618</c:v>
                </c:pt>
                <c:pt idx="4">
                  <c:v>-1474.28442343873</c:v>
                </c:pt>
                <c:pt idx="5">
                  <c:v>-1533.909517999418</c:v>
                </c:pt>
                <c:pt idx="6">
                  <c:v>-1579.692602588028</c:v>
                </c:pt>
                <c:pt idx="7">
                  <c:v>-1614.788305723254</c:v>
                </c:pt>
                <c:pt idx="8">
                  <c:v>-1641.628990740403</c:v>
                </c:pt>
                <c:pt idx="9">
                  <c:v>-1662.098690330662</c:v>
                </c:pt>
                <c:pt idx="10">
                  <c:v>-1677.656334496613</c:v>
                </c:pt>
                <c:pt idx="11">
                  <c:v>-1689.431254986146</c:v>
                </c:pt>
                <c:pt idx="12">
                  <c:v>-1698.297267109137</c:v>
                </c:pt>
                <c:pt idx="13">
                  <c:v>-1704.930132003014</c:v>
                </c:pt>
                <c:pt idx="14">
                  <c:v>-1709.829208639669</c:v>
                </c:pt>
                <c:pt idx="15">
                  <c:v>-1714.153643756639</c:v>
                </c:pt>
                <c:pt idx="16">
                  <c:v>-1717.519148563781</c:v>
                </c:pt>
                <c:pt idx="17">
                  <c:v>-1720.147799650822</c:v>
                </c:pt>
                <c:pt idx="18">
                  <c:v>-1722.214389411427</c:v>
                </c:pt>
                <c:pt idx="19">
                  <c:v>-1723.853370451165</c:v>
                </c:pt>
                <c:pt idx="20">
                  <c:v>-1725.168021742564</c:v>
                </c:pt>
                <c:pt idx="21">
                  <c:v>-1726.237509732495</c:v>
                </c:pt>
                <c:pt idx="22">
                  <c:v>-1727.12238086724</c:v>
                </c:pt>
                <c:pt idx="23">
                  <c:v>-1727.868816479204</c:v>
                </c:pt>
                <c:pt idx="24">
                  <c:v>-1728.511927591368</c:v>
                </c:pt>
                <c:pt idx="25">
                  <c:v>-1729.078305206778</c:v>
                </c:pt>
                <c:pt idx="26">
                  <c:v>-1729.587993338981</c:v>
                </c:pt>
                <c:pt idx="27">
                  <c:v>-1730.055974429553</c:v>
                </c:pt>
                <c:pt idx="28">
                  <c:v>-1730.494708092447</c:v>
                </c:pt>
                <c:pt idx="29">
                  <c:v>-1730.91246851705</c:v>
                </c:pt>
                <c:pt idx="30">
                  <c:v>-1731.315263961707</c:v>
                </c:pt>
                <c:pt idx="31">
                  <c:v>-1731.707395297206</c:v>
                </c:pt>
                <c:pt idx="32">
                  <c:v>-1732.091876611459</c:v>
                </c:pt>
                <c:pt idx="33">
                  <c:v>-1732.470758217667</c:v>
                </c:pt>
                <c:pt idx="34">
                  <c:v>-1732.845374160388</c:v>
                </c:pt>
                <c:pt idx="35">
                  <c:v>-1733.216531430622</c:v>
                </c:pt>
                <c:pt idx="36">
                  <c:v>-1733.584654187558</c:v>
                </c:pt>
                <c:pt idx="37">
                  <c:v>-1733.949893286161</c:v>
                </c:pt>
                <c:pt idx="38">
                  <c:v>-1734.312209085103</c:v>
                </c:pt>
                <c:pt idx="39">
                  <c:v>-1734.67143370659</c:v>
                </c:pt>
                <c:pt idx="40">
                  <c:v>-1735.027317451881</c:v>
                </c:pt>
                <c:pt idx="41">
                  <c:v>-1735.37956550876</c:v>
                </c:pt>
                <c:pt idx="42">
                  <c:v>-1735.727860866402</c:v>
                </c:pt>
                <c:pt idx="43">
                  <c:v>-1736.071882386364</c:v>
                </c:pt>
                <c:pt idx="44">
                  <c:v>-1736.411317576232</c:v>
                </c:pt>
                <c:pt idx="45">
                  <c:v>-1736.74587134265</c:v>
                </c:pt>
                <c:pt idx="46">
                  <c:v>-1737.075271726004</c:v>
                </c:pt>
                <c:pt idx="47">
                  <c:v>-1737.399273385534</c:v>
                </c:pt>
                <c:pt idx="48">
                  <c:v>-1737.717659424314</c:v>
                </c:pt>
                <c:pt idx="49">
                  <c:v>-1738.03024200361</c:v>
                </c:pt>
                <c:pt idx="50">
                  <c:v>-1738.336862089265</c:v>
                </c:pt>
                <c:pt idx="51">
                  <c:v>-1738.637388590039</c:v>
                </c:pt>
                <c:pt idx="52">
                  <c:v>-1738.931717083527</c:v>
                </c:pt>
                <c:pt idx="53">
                  <c:v>-1739.219768276693</c:v>
                </c:pt>
                <c:pt idx="54">
                  <c:v>-1739.501486314759</c:v>
                </c:pt>
                <c:pt idx="55">
                  <c:v>-1739.77683701061</c:v>
                </c:pt>
                <c:pt idx="56">
                  <c:v>-1740.045806057518</c:v>
                </c:pt>
                <c:pt idx="57">
                  <c:v>-1740.30839726712</c:v>
                </c:pt>
                <c:pt idx="58">
                  <c:v>-1740.564630861852</c:v>
                </c:pt>
                <c:pt idx="59">
                  <c:v>-1740.814541841595</c:v>
                </c:pt>
                <c:pt idx="60">
                  <c:v>-1741.058178436862</c:v>
                </c:pt>
                <c:pt idx="61">
                  <c:v>-1741.295600655856</c:v>
                </c:pt>
                <c:pt idx="62">
                  <c:v>-1741.52687892881</c:v>
                </c:pt>
                <c:pt idx="63">
                  <c:v>-1741.752092849434</c:v>
                </c:pt>
                <c:pt idx="64">
                  <c:v>-1741.971330012562</c:v>
                </c:pt>
                <c:pt idx="65">
                  <c:v>-1742.184684944419</c:v>
                </c:pt>
                <c:pt idx="66">
                  <c:v>-1742.392258121821</c:v>
                </c:pt>
                <c:pt idx="67">
                  <c:v>-1742.594155075625</c:v>
                </c:pt>
                <c:pt idx="68">
                  <c:v>-1742.790485573463</c:v>
                </c:pt>
                <c:pt idx="69">
                  <c:v>-1742.98136287689</c:v>
                </c:pt>
                <c:pt idx="70">
                  <c:v>-1743.166903067613</c:v>
                </c:pt>
                <c:pt idx="71">
                  <c:v>-1743.347224438116</c:v>
                </c:pt>
                <c:pt idx="72">
                  <c:v>-1743.522446941632</c:v>
                </c:pt>
                <c:pt idx="73">
                  <c:v>-1743.692691697048</c:v>
                </c:pt>
                <c:pt idx="74">
                  <c:v>-1743.85808054423</c:v>
                </c:pt>
                <c:pt idx="75">
                  <c:v>-1744.018735645743</c:v>
                </c:pt>
                <c:pt idx="76">
                  <c:v>-1744.174779131085</c:v>
                </c:pt>
                <c:pt idx="77">
                  <c:v>-1744.326332779874</c:v>
                </c:pt>
                <c:pt idx="78">
                  <c:v>-1744.473517740498</c:v>
                </c:pt>
                <c:pt idx="79">
                  <c:v>-1744.616454281317</c:v>
                </c:pt>
                <c:pt idx="80">
                  <c:v>-1744.755261571401</c:v>
                </c:pt>
                <c:pt idx="81">
                  <c:v>-1744.890057488235</c:v>
                </c:pt>
                <c:pt idx="82">
                  <c:v>-1745.020958449924</c:v>
                </c:pt>
                <c:pt idx="83">
                  <c:v>-1745.148079269544</c:v>
                </c:pt>
                <c:pt idx="84">
                  <c:v>-1745.27153302982</c:v>
                </c:pt>
                <c:pt idx="85">
                  <c:v>-1745.391430976062</c:v>
                </c:pt>
                <c:pt idx="86">
                  <c:v>-1745.507882425482</c:v>
                </c:pt>
                <c:pt idx="87">
                  <c:v>-1745.620994691777</c:v>
                </c:pt>
                <c:pt idx="88">
                  <c:v>-1745.730873022891</c:v>
                </c:pt>
                <c:pt idx="89">
                  <c:v>-1745.837620551221</c:v>
                </c:pt>
                <c:pt idx="90">
                  <c:v>-1745.941338254619</c:v>
                </c:pt>
                <c:pt idx="91">
                  <c:v>-1746.042124927244</c:v>
                </c:pt>
                <c:pt idx="92">
                  <c:v>-1746.140077159431</c:v>
                </c:pt>
                <c:pt idx="93">
                  <c:v>-1746.235289325152</c:v>
                </c:pt>
                <c:pt idx="94">
                  <c:v>-1746.327853576848</c:v>
                </c:pt>
                <c:pt idx="95">
                  <c:v>-1746.41785984641</c:v>
                </c:pt>
                <c:pt idx="96">
                  <c:v>-1746.505395851738</c:v>
                </c:pt>
                <c:pt idx="97">
                  <c:v>-1746.590547108306</c:v>
                </c:pt>
                <c:pt idx="98">
                  <c:v>-1746.673396945174</c:v>
                </c:pt>
                <c:pt idx="99">
                  <c:v>-1746.754026524744</c:v>
                </c:pt>
                <c:pt idx="100">
                  <c:v>-1746.832514865921</c:v>
                </c:pt>
                <c:pt idx="101">
                  <c:v>-1746.908938870336</c:v>
                </c:pt>
                <c:pt idx="102">
                  <c:v>-1746.983373351</c:v>
                </c:pt>
                <c:pt idx="103">
                  <c:v>-1747.055891063181</c:v>
                </c:pt>
                <c:pt idx="104">
                  <c:v>-1747.12656273718</c:v>
                </c:pt>
                <c:pt idx="105">
                  <c:v>-1747.195457112717</c:v>
                </c:pt>
                <c:pt idx="106">
                  <c:v>-1747.262640974663</c:v>
                </c:pt>
                <c:pt idx="107">
                  <c:v>-1747.328179189721</c:v>
                </c:pt>
                <c:pt idx="108">
                  <c:v>-1747.392134744143</c:v>
                </c:pt>
                <c:pt idx="109">
                  <c:v>-1747.454568782094</c:v>
                </c:pt>
                <c:pt idx="110">
                  <c:v>-1747.515540644421</c:v>
                </c:pt>
                <c:pt idx="111">
                  <c:v>-1747.575107907927</c:v>
                </c:pt>
                <c:pt idx="112">
                  <c:v>-1747.633326424777</c:v>
                </c:pt>
                <c:pt idx="113">
                  <c:v>-1747.690250361971</c:v>
                </c:pt>
                <c:pt idx="114">
                  <c:v>-1747.74593224089</c:v>
                </c:pt>
                <c:pt idx="115">
                  <c:v>-1747.800422976696</c:v>
                </c:pt>
                <c:pt idx="116">
                  <c:v>-1747.853771917416</c:v>
                </c:pt>
                <c:pt idx="117">
                  <c:v>-1747.90602688296</c:v>
                </c:pt>
                <c:pt idx="118">
                  <c:v>-1747.957234203586</c:v>
                </c:pt>
                <c:pt idx="119">
                  <c:v>-1748.007438758093</c:v>
                </c:pt>
              </c:numCache>
            </c:numRef>
          </c:yVal>
          <c:smooth val="0"/>
          <c:extLst xmlns:c16r2="http://schemas.microsoft.com/office/drawing/2015/06/chart">
            <c:ext xmlns:c16="http://schemas.microsoft.com/office/drawing/2014/chart" uri="{C3380CC4-5D6E-409C-BE32-E72D297353CC}">
              <c16:uniqueId val="{00000000-FF42-421A-B1E0-92E689512030}"/>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0.0</c:v>
                </c:pt>
                <c:pt idx="2">
                  <c:v>-1296.207197249783</c:v>
                </c:pt>
                <c:pt idx="3">
                  <c:v>-1396.775611236215</c:v>
                </c:pt>
                <c:pt idx="4">
                  <c:v>-1474.287550272682</c:v>
                </c:pt>
                <c:pt idx="5">
                  <c:v>-1533.913855024421</c:v>
                </c:pt>
                <c:pt idx="6">
                  <c:v>-1579.698199061961</c:v>
                </c:pt>
                <c:pt idx="7">
                  <c:v>-1614.79519058242</c:v>
                </c:pt>
                <c:pt idx="8">
                  <c:v>-1641.637183165814</c:v>
                </c:pt>
                <c:pt idx="9">
                  <c:v>-1662.10820315194</c:v>
                </c:pt>
                <c:pt idx="10">
                  <c:v>-1677.667176498035</c:v>
                </c:pt>
                <c:pt idx="11">
                  <c:v>-1689.443432457756</c:v>
                </c:pt>
                <c:pt idx="12">
                  <c:v>-1698.31078487014</c:v>
                </c:pt>
                <c:pt idx="13">
                  <c:v>-1704.944994059693</c:v>
                </c:pt>
                <c:pt idx="14">
                  <c:v>-1709.845417910463</c:v>
                </c:pt>
                <c:pt idx="15">
                  <c:v>-1714.171119767987</c:v>
                </c:pt>
                <c:pt idx="16">
                  <c:v>-1717.537877243965</c:v>
                </c:pt>
                <c:pt idx="17">
                  <c:v>-1720.167768403364</c:v>
                </c:pt>
                <c:pt idx="18">
                  <c:v>-1722.23558703185</c:v>
                </c:pt>
                <c:pt idx="19">
                  <c:v>-1723.8757869822</c:v>
                </c:pt>
                <c:pt idx="20">
                  <c:v>-1725.191648314129</c:v>
                </c:pt>
                <c:pt idx="21">
                  <c:v>-1726.262338422188</c:v>
                </c:pt>
                <c:pt idx="22">
                  <c:v>-1727.148404573763</c:v>
                </c:pt>
                <c:pt idx="23">
                  <c:v>-1727.896028808867</c:v>
                </c:pt>
                <c:pt idx="24">
                  <c:v>-1728.540322757606</c:v>
                </c:pt>
                <c:pt idx="25">
                  <c:v>-1729.1078779418</c:v>
                </c:pt>
                <c:pt idx="26">
                  <c:v>-1729.618738816549</c:v>
                </c:pt>
                <c:pt idx="27">
                  <c:v>-1730.087888195361</c:v>
                </c:pt>
                <c:pt idx="28">
                  <c:v>-1730.527785899671</c:v>
                </c:pt>
                <c:pt idx="29">
                  <c:v>-1730.94670636175</c:v>
                </c:pt>
                <c:pt idx="30">
                  <c:v>-1731.3506580422</c:v>
                </c:pt>
                <c:pt idx="31">
                  <c:v>-1731.743941979039</c:v>
                </c:pt>
                <c:pt idx="32">
                  <c:v>-1732.129572397022</c:v>
                </c:pt>
                <c:pt idx="33">
                  <c:v>-1732.509599719964</c:v>
                </c:pt>
                <c:pt idx="34">
                  <c:v>-1732.885358080173</c:v>
                </c:pt>
                <c:pt idx="35">
                  <c:v>-1733.25765453649</c:v>
                </c:pt>
                <c:pt idx="36">
                  <c:v>-1733.626913298485</c:v>
                </c:pt>
                <c:pt idx="37">
                  <c:v>-1733.99328525622</c:v>
                </c:pt>
                <c:pt idx="38">
                  <c:v>-1734.356730789965</c:v>
                </c:pt>
                <c:pt idx="39">
                  <c:v>-1734.71708203153</c:v>
                </c:pt>
                <c:pt idx="40">
                  <c:v>-1735.074089281094</c:v>
                </c:pt>
                <c:pt idx="41">
                  <c:v>-1735.427457715712</c:v>
                </c:pt>
                <c:pt idx="42">
                  <c:v>-1735.776870305235</c:v>
                </c:pt>
                <c:pt idx="43">
                  <c:v>-1736.122005884114</c:v>
                </c:pt>
                <c:pt idx="44">
                  <c:v>-1736.462551925761</c:v>
                </c:pt>
                <c:pt idx="45">
                  <c:v>-1736.798213296308</c:v>
                </c:pt>
                <c:pt idx="46">
                  <c:v>-1737.128717989701</c:v>
                </c:pt>
                <c:pt idx="47">
                  <c:v>-1737.453820613471</c:v>
                </c:pt>
                <c:pt idx="48">
                  <c:v>-1737.773304213983</c:v>
                </c:pt>
                <c:pt idx="49">
                  <c:v>-1738.086980891268</c:v>
                </c:pt>
                <c:pt idx="50">
                  <c:v>-1738.394691545822</c:v>
                </c:pt>
                <c:pt idx="51">
                  <c:v>-1738.696305017103</c:v>
                </c:pt>
                <c:pt idx="52">
                  <c:v>-1738.991716809807</c:v>
                </c:pt>
                <c:pt idx="53">
                  <c:v>-1739.28084755478</c:v>
                </c:pt>
                <c:pt idx="54">
                  <c:v>-1739.56364131792</c:v>
                </c:pt>
                <c:pt idx="55">
                  <c:v>-1739.840063829964</c:v>
                </c:pt>
                <c:pt idx="56">
                  <c:v>-1740.110100699385</c:v>
                </c:pt>
                <c:pt idx="57">
                  <c:v>-1740.373755650504</c:v>
                </c:pt>
                <c:pt idx="58">
                  <c:v>-1740.631048816187</c:v>
                </c:pt>
                <c:pt idx="59">
                  <c:v>-1740.882015104551</c:v>
                </c:pt>
                <c:pt idx="60">
                  <c:v>-1741.126702652378</c:v>
                </c:pt>
                <c:pt idx="61">
                  <c:v>-1741.365171372392</c:v>
                </c:pt>
                <c:pt idx="62">
                  <c:v>-1741.597491597491</c:v>
                </c:pt>
                <c:pt idx="63">
                  <c:v>-1741.82374282262</c:v>
                </c:pt>
                <c:pt idx="64">
                  <c:v>-1742.044012542305</c:v>
                </c:pt>
                <c:pt idx="65">
                  <c:v>-1742.258395181194</c:v>
                </c:pt>
                <c:pt idx="66">
                  <c:v>-1742.466991113281</c:v>
                </c:pt>
                <c:pt idx="67">
                  <c:v>-1742.669905765488</c:v>
                </c:pt>
                <c:pt idx="68">
                  <c:v>-1742.86724880051</c:v>
                </c:pt>
                <c:pt idx="69">
                  <c:v>-1743.059133374038</c:v>
                </c:pt>
                <c:pt idx="70">
                  <c:v>-1743.245675461116</c:v>
                </c:pt>
                <c:pt idx="71">
                  <c:v>-1743.426993246827</c:v>
                </c:pt>
                <c:pt idx="72">
                  <c:v>-1743.603206576314</c:v>
                </c:pt>
                <c:pt idx="73">
                  <c:v>-1743.774436459844</c:v>
                </c:pt>
                <c:pt idx="74">
                  <c:v>-1743.940804628128</c:v>
                </c:pt>
                <c:pt idx="75">
                  <c:v>-1744.102433134205</c:v>
                </c:pt>
                <c:pt idx="76">
                  <c:v>-1744.259443997686</c:v>
                </c:pt>
                <c:pt idx="77">
                  <c:v>-1744.411958887977</c:v>
                </c:pt>
                <c:pt idx="78">
                  <c:v>-1744.560098843096</c:v>
                </c:pt>
                <c:pt idx="79">
                  <c:v>-1744.703984020834</c:v>
                </c:pt>
                <c:pt idx="80">
                  <c:v>-1744.843733479622</c:v>
                </c:pt>
                <c:pt idx="81">
                  <c:v>-1744.97946498626</c:v>
                </c:pt>
                <c:pt idx="82">
                  <c:v>-1745.111294848186</c:v>
                </c:pt>
                <c:pt idx="83">
                  <c:v>-1745.239337767864</c:v>
                </c:pt>
                <c:pt idx="84">
                  <c:v>-1745.363706717577</c:v>
                </c:pt>
                <c:pt idx="85">
                  <c:v>-1745.484512832281</c:v>
                </c:pt>
                <c:pt idx="86">
                  <c:v>-1745.60186531915</c:v>
                </c:pt>
                <c:pt idx="87">
                  <c:v>-1745.715871381977</c:v>
                </c:pt>
                <c:pt idx="88">
                  <c:v>-1745.826636159232</c:v>
                </c:pt>
                <c:pt idx="89">
                  <c:v>-1745.934262674087</c:v>
                </c:pt>
                <c:pt idx="90">
                  <c:v>-1746.038851795591</c:v>
                </c:pt>
                <c:pt idx="91">
                  <c:v>-1746.140502209546</c:v>
                </c:pt>
                <c:pt idx="92">
                  <c:v>-1746.239310398316</c:v>
                </c:pt>
                <c:pt idx="93">
                  <c:v>-1746.335370628443</c:v>
                </c:pt>
                <c:pt idx="94">
                  <c:v>-1746.428774945463</c:v>
                </c:pt>
                <c:pt idx="95">
                  <c:v>-1746.519613174856</c:v>
                </c:pt>
                <c:pt idx="96">
                  <c:v>-1746.607972928763</c:v>
                </c:pt>
                <c:pt idx="97">
                  <c:v>-1746.6939396175</c:v>
                </c:pt>
                <c:pt idx="98">
                  <c:v>-1746.777596465578</c:v>
                </c:pt>
                <c:pt idx="99">
                  <c:v>-1746.859024531535</c:v>
                </c:pt>
                <c:pt idx="100">
                  <c:v>-1746.938302731105</c:v>
                </c:pt>
                <c:pt idx="101">
                  <c:v>-1747.01550786346</c:v>
                </c:pt>
                <c:pt idx="102">
                  <c:v>-1747.090714639886</c:v>
                </c:pt>
                <c:pt idx="103">
                  <c:v>-1747.163995714651</c:v>
                </c:pt>
                <c:pt idx="104">
                  <c:v>-1747.235421717902</c:v>
                </c:pt>
                <c:pt idx="105">
                  <c:v>-1747.30506128999</c:v>
                </c:pt>
                <c:pt idx="106">
                  <c:v>-1747.372981117151</c:v>
                </c:pt>
                <c:pt idx="107">
                  <c:v>-1747.439245968391</c:v>
                </c:pt>
                <c:pt idx="108">
                  <c:v>-1747.503918733069</c:v>
                </c:pt>
                <c:pt idx="109">
                  <c:v>-1747.567060459307</c:v>
                </c:pt>
                <c:pt idx="110">
                  <c:v>-1747.628730392822</c:v>
                </c:pt>
                <c:pt idx="111">
                  <c:v>-1747.68898601615</c:v>
                </c:pt>
                <c:pt idx="112">
                  <c:v>-1747.747883088094</c:v>
                </c:pt>
                <c:pt idx="113">
                  <c:v>-1747.805475683257</c:v>
                </c:pt>
                <c:pt idx="114">
                  <c:v>-1747.861816231518</c:v>
                </c:pt>
                <c:pt idx="115">
                  <c:v>-1747.91695555746</c:v>
                </c:pt>
                <c:pt idx="116">
                  <c:v>-1747.970942919517</c:v>
                </c:pt>
                <c:pt idx="117">
                  <c:v>-1748.023826048946</c:v>
                </c:pt>
                <c:pt idx="118">
                  <c:v>-1748.075651188337</c:v>
                </c:pt>
                <c:pt idx="119">
                  <c:v>-1748.126463129804</c:v>
                </c:pt>
              </c:numCache>
            </c:numRef>
          </c:yVal>
          <c:smooth val="0"/>
          <c:extLst xmlns:c16r2="http://schemas.microsoft.com/office/drawing/2015/06/chart">
            <c:ext xmlns:c16="http://schemas.microsoft.com/office/drawing/2014/chart" uri="{C3380CC4-5D6E-409C-BE32-E72D297353CC}">
              <c16:uniqueId val="{00000001-FF42-421A-B1E0-92E689512030}"/>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0.0</c:v>
                </c:pt>
                <c:pt idx="2">
                  <c:v>-1296.20684755695</c:v>
                </c:pt>
                <c:pt idx="3">
                  <c:v>-1396.774739620294</c:v>
                </c:pt>
                <c:pt idx="4">
                  <c:v>-1474.289401992974</c:v>
                </c:pt>
                <c:pt idx="5">
                  <c:v>-1533.92159721653</c:v>
                </c:pt>
                <c:pt idx="6">
                  <c:v>-1579.70504984881</c:v>
                </c:pt>
                <c:pt idx="7">
                  <c:v>-1614.801042213207</c:v>
                </c:pt>
                <c:pt idx="8">
                  <c:v>-1641.641977952426</c:v>
                </c:pt>
                <c:pt idx="9">
                  <c:v>-1662.111885069786</c:v>
                </c:pt>
                <c:pt idx="10">
                  <c:v>-1677.66969112172</c:v>
                </c:pt>
                <c:pt idx="11">
                  <c:v>-1689.444727108545</c:v>
                </c:pt>
                <c:pt idx="12">
                  <c:v>-1698.310808757076</c:v>
                </c:pt>
                <c:pt idx="13">
                  <c:v>-1704.94369839953</c:v>
                </c:pt>
                <c:pt idx="14">
                  <c:v>-1709.842750855791</c:v>
                </c:pt>
                <c:pt idx="15">
                  <c:v>-1714.167097742273</c:v>
                </c:pt>
                <c:pt idx="16">
                  <c:v>-1717.532322862909</c:v>
                </c:pt>
                <c:pt idx="17">
                  <c:v>-1720.160513375646</c:v>
                </c:pt>
                <c:pt idx="18">
                  <c:v>-1722.226475180352</c:v>
                </c:pt>
                <c:pt idx="19">
                  <c:v>-1723.86465783278</c:v>
                </c:pt>
                <c:pt idx="20">
                  <c:v>-1725.178349751721</c:v>
                </c:pt>
                <c:pt idx="21">
                  <c:v>-1726.246727151803</c:v>
                </c:pt>
                <c:pt idx="22">
                  <c:v>-1727.130346234454</c:v>
                </c:pt>
                <c:pt idx="23">
                  <c:v>-1727.875397923443</c:v>
                </c:pt>
                <c:pt idx="24">
                  <c:v>-1728.51700256758</c:v>
                </c:pt>
                <c:pt idx="25">
                  <c:v>-1729.081760163728</c:v>
                </c:pt>
                <c:pt idx="26">
                  <c:v>-1729.589723346431</c:v>
                </c:pt>
                <c:pt idx="27">
                  <c:v>-1730.055882768804</c:v>
                </c:pt>
                <c:pt idx="28">
                  <c:v>-1730.4927057204</c:v>
                </c:pt>
                <c:pt idx="29">
                  <c:v>-1730.908473312516</c:v>
                </c:pt>
                <c:pt idx="30">
                  <c:v>-1731.309200353546</c:v>
                </c:pt>
                <c:pt idx="31">
                  <c:v>-1731.6991939156</c:v>
                </c:pt>
                <c:pt idx="32">
                  <c:v>-1732.081473924503</c:v>
                </c:pt>
                <c:pt idx="33">
                  <c:v>-1732.458096205777</c:v>
                </c:pt>
                <c:pt idx="34">
                  <c:v>-1732.830400006864</c:v>
                </c:pt>
                <c:pt idx="35">
                  <c:v>-1733.19919722783</c:v>
                </c:pt>
                <c:pt idx="36">
                  <c:v>-1733.564916658008</c:v>
                </c:pt>
                <c:pt idx="37">
                  <c:v>-1733.927713517995</c:v>
                </c:pt>
                <c:pt idx="38">
                  <c:v>-1734.287552281163</c:v>
                </c:pt>
                <c:pt idx="39">
                  <c:v>-1734.644268946475</c:v>
                </c:pt>
                <c:pt idx="40">
                  <c:v>-1734.997617466172</c:v>
                </c:pt>
                <c:pt idx="41">
                  <c:v>-1735.347306464562</c:v>
                </c:pt>
                <c:pt idx="42">
                  <c:v>-1735.693022162923</c:v>
                </c:pt>
                <c:pt idx="43">
                  <c:v>-1736.034446461072</c:v>
                </c:pt>
                <c:pt idx="44">
                  <c:v>-1736.371269720836</c:v>
                </c:pt>
                <c:pt idx="45">
                  <c:v>-1736.703199528558</c:v>
                </c:pt>
                <c:pt idx="46">
                  <c:v>-1737.029966438527</c:v>
                </c:pt>
                <c:pt idx="47">
                  <c:v>-1737.35132746668</c:v>
                </c:pt>
                <c:pt idx="48">
                  <c:v>-1737.66706792347</c:v>
                </c:pt>
                <c:pt idx="49">
                  <c:v>-1737.97700203575</c:v>
                </c:pt>
                <c:pt idx="50">
                  <c:v>-1738.280972700493</c:v>
                </c:pt>
                <c:pt idx="51">
                  <c:v>-1738.578850629747</c:v>
                </c:pt>
                <c:pt idx="52">
                  <c:v>-1738.87053308314</c:v>
                </c:pt>
                <c:pt idx="53">
                  <c:v>-1739.155942334586</c:v>
                </c:pt>
                <c:pt idx="54">
                  <c:v>-1739.435023986865</c:v>
                </c:pt>
                <c:pt idx="55">
                  <c:v>-1739.707745206677</c:v>
                </c:pt>
                <c:pt idx="56">
                  <c:v>-1739.97409294263</c:v>
                </c:pt>
                <c:pt idx="57">
                  <c:v>-1740.234072168194</c:v>
                </c:pt>
                <c:pt idx="58">
                  <c:v>-1740.48770417893</c:v>
                </c:pt>
                <c:pt idx="59">
                  <c:v>-1740.73502496367</c:v>
                </c:pt>
                <c:pt idx="60">
                  <c:v>-1740.976083662081</c:v>
                </c:pt>
                <c:pt idx="61">
                  <c:v>-1741.210941115809</c:v>
                </c:pt>
                <c:pt idx="62">
                  <c:v>-1741.439668516701</c:v>
                </c:pt>
                <c:pt idx="63">
                  <c:v>-1741.662346152086</c:v>
                </c:pt>
                <c:pt idx="64">
                  <c:v>-1741.879062245949</c:v>
                </c:pt>
                <c:pt idx="65">
                  <c:v>-1742.089911892621</c:v>
                </c:pt>
                <c:pt idx="66">
                  <c:v>-1742.294996079228</c:v>
                </c:pt>
                <c:pt idx="67">
                  <c:v>-1742.494420792205</c:v>
                </c:pt>
                <c:pt idx="68">
                  <c:v>-1742.688296203025</c:v>
                </c:pt>
                <c:pt idx="69">
                  <c:v>-1742.876735928145</c:v>
                </c:pt>
                <c:pt idx="70">
                  <c:v>-1743.059856357944</c:v>
                </c:pt>
                <c:pt idx="71">
                  <c:v>-1743.237776049911</c:v>
                </c:pt>
                <c:pt idx="72">
                  <c:v>-1743.410615181037</c:v>
                </c:pt>
                <c:pt idx="73">
                  <c:v>-1743.578495055081</c:v>
                </c:pt>
                <c:pt idx="74">
                  <c:v>-1743.741537660095</c:v>
                </c:pt>
                <c:pt idx="75">
                  <c:v>-1743.89986527236</c:v>
                </c:pt>
                <c:pt idx="76">
                  <c:v>-1744.05360010255</c:v>
                </c:pt>
                <c:pt idx="77">
                  <c:v>-1744.202863980852</c:v>
                </c:pt>
                <c:pt idx="78">
                  <c:v>-1744.347778077536</c:v>
                </c:pt>
                <c:pt idx="79">
                  <c:v>-1744.488462655871</c:v>
                </c:pt>
                <c:pt idx="80">
                  <c:v>-1744.625036854566</c:v>
                </c:pt>
                <c:pt idx="81">
                  <c:v>-1744.757618497053</c:v>
                </c:pt>
                <c:pt idx="82">
                  <c:v>-1744.886323925155</c:v>
                </c:pt>
                <c:pt idx="83">
                  <c:v>-1745.011267855058</c:v>
                </c:pt>
                <c:pt idx="84">
                  <c:v>-1745.13256325324</c:v>
                </c:pt>
                <c:pt idx="85">
                  <c:v>-1745.250321230713</c:v>
                </c:pt>
                <c:pt idx="86">
                  <c:v>-1745.364650953725</c:v>
                </c:pt>
                <c:pt idx="87">
                  <c:v>-1745.475659569383</c:v>
                </c:pt>
                <c:pt idx="88">
                  <c:v>-1745.583452144703</c:v>
                </c:pt>
                <c:pt idx="89">
                  <c:v>-1745.688131617757</c:v>
                </c:pt>
                <c:pt idx="90">
                  <c:v>-1745.789798759863</c:v>
                </c:pt>
                <c:pt idx="91">
                  <c:v>-1745.888552147298</c:v>
                </c:pt>
                <c:pt idx="92">
                  <c:v>-1745.98448814211</c:v>
                </c:pt>
                <c:pt idx="93">
                  <c:v>-1746.077700880542</c:v>
                </c:pt>
                <c:pt idx="94">
                  <c:v>-1746.168282268645</c:v>
                </c:pt>
                <c:pt idx="95">
                  <c:v>-1746.256321984041</c:v>
                </c:pt>
                <c:pt idx="96">
                  <c:v>-1746.341907483293</c:v>
                </c:pt>
                <c:pt idx="97">
                  <c:v>-1746.425124014215</c:v>
                </c:pt>
                <c:pt idx="98">
                  <c:v>-1746.506054632457</c:v>
                </c:pt>
                <c:pt idx="99">
                  <c:v>-1746.584780222001</c:v>
                </c:pt>
                <c:pt idx="100">
                  <c:v>-1746.661379518937</c:v>
                </c:pt>
                <c:pt idx="101">
                  <c:v>-1746.735929138216</c:v>
                </c:pt>
                <c:pt idx="102">
                  <c:v>-1746.808503602861</c:v>
                </c:pt>
                <c:pt idx="103">
                  <c:v>-1746.879175375398</c:v>
                </c:pt>
                <c:pt idx="104">
                  <c:v>-1746.948014891135</c:v>
                </c:pt>
                <c:pt idx="105">
                  <c:v>-1747.015090592973</c:v>
                </c:pt>
                <c:pt idx="106">
                  <c:v>-1747.080468967539</c:v>
                </c:pt>
                <c:pt idx="107">
                  <c:v>-1747.144214582375</c:v>
                </c:pt>
                <c:pt idx="108">
                  <c:v>-1747.206390123996</c:v>
                </c:pt>
                <c:pt idx="109">
                  <c:v>-1747.267056436584</c:v>
                </c:pt>
                <c:pt idx="110">
                  <c:v>-1747.32627256119</c:v>
                </c:pt>
                <c:pt idx="111">
                  <c:v>-1747.384095775225</c:v>
                </c:pt>
                <c:pt idx="112">
                  <c:v>-1747.440581632265</c:v>
                </c:pt>
                <c:pt idx="113">
                  <c:v>-1747.495784001752</c:v>
                </c:pt>
                <c:pt idx="114">
                  <c:v>-1747.549755108816</c:v>
                </c:pt>
                <c:pt idx="115">
                  <c:v>-1747.602545573925</c:v>
                </c:pt>
                <c:pt idx="116">
                  <c:v>-1747.654204452228</c:v>
                </c:pt>
                <c:pt idx="117">
                  <c:v>-1747.70477927275</c:v>
                </c:pt>
                <c:pt idx="118">
                  <c:v>-1747.754316077073</c:v>
                </c:pt>
                <c:pt idx="119">
                  <c:v>-1747.802859457744</c:v>
                </c:pt>
              </c:numCache>
            </c:numRef>
          </c:yVal>
          <c:smooth val="0"/>
          <c:extLst xmlns:c16r2="http://schemas.microsoft.com/office/drawing/2015/06/chart">
            <c:ext xmlns:c16="http://schemas.microsoft.com/office/drawing/2014/chart" uri="{C3380CC4-5D6E-409C-BE32-E72D297353CC}">
              <c16:uniqueId val="{00000002-FF42-421A-B1E0-92E689512030}"/>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0.0</c:v>
                </c:pt>
                <c:pt idx="2">
                  <c:v>-1296.206272200987</c:v>
                </c:pt>
                <c:pt idx="3">
                  <c:v>-1396.773633307705</c:v>
                </c:pt>
                <c:pt idx="4">
                  <c:v>-1474.284405014711</c:v>
                </c:pt>
                <c:pt idx="5">
                  <c:v>-1533.90974069142</c:v>
                </c:pt>
                <c:pt idx="6">
                  <c:v>-1579.693849042065</c:v>
                </c:pt>
                <c:pt idx="7">
                  <c:v>-1614.791555194461</c:v>
                </c:pt>
                <c:pt idx="8">
                  <c:v>-1641.635351611152</c:v>
                </c:pt>
                <c:pt idx="9">
                  <c:v>-1662.109354726363</c:v>
                </c:pt>
                <c:pt idx="10">
                  <c:v>-1677.67253966281</c:v>
                </c:pt>
                <c:pt idx="11">
                  <c:v>-1689.45425400999</c:v>
                </c:pt>
                <c:pt idx="12">
                  <c:v>-1698.328307080112</c:v>
                </c:pt>
                <c:pt idx="13">
                  <c:v>-1704.970438043798</c:v>
                </c:pt>
                <c:pt idx="14">
                  <c:v>-1709.879972503324</c:v>
                </c:pt>
                <c:pt idx="15">
                  <c:v>-1714.215351378898</c:v>
                </c:pt>
                <c:pt idx="16">
                  <c:v>-1717.587665256084</c:v>
                </c:pt>
                <c:pt idx="17">
                  <c:v>-1720.21927983826</c:v>
                </c:pt>
                <c:pt idx="18">
                  <c:v>-1722.285168974311</c:v>
                </c:pt>
                <c:pt idx="19">
                  <c:v>-1723.920019152411</c:v>
                </c:pt>
                <c:pt idx="20">
                  <c:v>-1725.227375560677</c:v>
                </c:pt>
                <c:pt idx="21">
                  <c:v>-1726.286687980788</c:v>
                </c:pt>
                <c:pt idx="22">
                  <c:v>-1727.158792221435</c:v>
                </c:pt>
                <c:pt idx="23">
                  <c:v>-1727.890156995803</c:v>
                </c:pt>
                <c:pt idx="24">
                  <c:v>-1728.516173073054</c:v>
                </c:pt>
                <c:pt idx="25">
                  <c:v>-1729.063699700757</c:v>
                </c:pt>
                <c:pt idx="26">
                  <c:v>-1729.553035112989</c:v>
                </c:pt>
                <c:pt idx="27">
                  <c:v>-1729.999400429937</c:v>
                </c:pt>
                <c:pt idx="28">
                  <c:v>-1730.4154765627</c:v>
                </c:pt>
                <c:pt idx="29">
                  <c:v>-1730.809731822854</c:v>
                </c:pt>
                <c:pt idx="30">
                  <c:v>-1731.188353352296</c:v>
                </c:pt>
                <c:pt idx="31">
                  <c:v>-1731.555805846681</c:v>
                </c:pt>
                <c:pt idx="32">
                  <c:v>-1731.91525287071</c:v>
                </c:pt>
                <c:pt idx="33">
                  <c:v>-1732.268880649881</c:v>
                </c:pt>
                <c:pt idx="34">
                  <c:v>-1732.6181463949</c:v>
                </c:pt>
                <c:pt idx="35">
                  <c:v>-1732.963968344902</c:v>
                </c:pt>
                <c:pt idx="36">
                  <c:v>-1733.30687080837</c:v>
                </c:pt>
                <c:pt idx="37">
                  <c:v>-1733.64709448842</c:v>
                </c:pt>
                <c:pt idx="38">
                  <c:v>-1733.984680057933</c:v>
                </c:pt>
                <c:pt idx="39">
                  <c:v>-1734.319531150744</c:v>
                </c:pt>
                <c:pt idx="40">
                  <c:v>-1734.65146146914</c:v>
                </c:pt>
                <c:pt idx="41">
                  <c:v>-1734.980232141097</c:v>
                </c:pt>
                <c:pt idx="42">
                  <c:v>-1735.305575221824</c:v>
                </c:pt>
                <c:pt idx="43">
                  <c:v>-1735.627212337648</c:v>
                </c:pt>
                <c:pt idx="44">
                  <c:v>-1735.944867992152</c:v>
                </c:pt>
                <c:pt idx="45">
                  <c:v>-1736.258278814046</c:v>
                </c:pt>
                <c:pt idx="46">
                  <c:v>-1736.567199750512</c:v>
                </c:pt>
                <c:pt idx="47">
                  <c:v>-1736.871407976756</c:v>
                </c:pt>
                <c:pt idx="48">
                  <c:v>-1737.170705113102</c:v>
                </c:pt>
                <c:pt idx="49">
                  <c:v>-1737.464918201385</c:v>
                </c:pt>
                <c:pt idx="50">
                  <c:v>-1737.753899785053</c:v>
                </c:pt>
                <c:pt idx="51">
                  <c:v>-1738.037527354736</c:v>
                </c:pt>
                <c:pt idx="52">
                  <c:v>-1738.315702357242</c:v>
                </c:pt>
                <c:pt idx="53">
                  <c:v>-1738.588348916328</c:v>
                </c:pt>
                <c:pt idx="54">
                  <c:v>-1738.85541238085</c:v>
                </c:pt>
                <c:pt idx="55">
                  <c:v>-1739.116857773901</c:v>
                </c:pt>
                <c:pt idx="56">
                  <c:v>-1739.372668207528</c:v>
                </c:pt>
                <c:pt idx="57">
                  <c:v>-1739.622843305973</c:v>
                </c:pt>
                <c:pt idx="58">
                  <c:v>-1739.867397668113</c:v>
                </c:pt>
                <c:pt idx="59">
                  <c:v>-1740.106359390145</c:v>
                </c:pt>
                <c:pt idx="60">
                  <c:v>-1740.33976866178</c:v>
                </c:pt>
                <c:pt idx="61">
                  <c:v>-1740.567676444356</c:v>
                </c:pt>
                <c:pt idx="62">
                  <c:v>-1740.790143235092</c:v>
                </c:pt>
                <c:pt idx="63">
                  <c:v>-1741.007237918533</c:v>
                </c:pt>
                <c:pt idx="64">
                  <c:v>-1741.219036704733</c:v>
                </c:pt>
                <c:pt idx="65">
                  <c:v>-1741.42562215142</c:v>
                </c:pt>
                <c:pt idx="66">
                  <c:v>-1741.627082267194</c:v>
                </c:pt>
                <c:pt idx="67">
                  <c:v>-1741.823509691752</c:v>
                </c:pt>
                <c:pt idx="68">
                  <c:v>-1742.015000948606</c:v>
                </c:pt>
                <c:pt idx="69">
                  <c:v>-1742.201655766061</c:v>
                </c:pt>
                <c:pt idx="70">
                  <c:v>-1742.383576461572</c:v>
                </c:pt>
                <c:pt idx="71">
                  <c:v>-1742.560867385211</c:v>
                </c:pt>
                <c:pt idx="72">
                  <c:v>-1742.733634417844</c:v>
                </c:pt>
                <c:pt idx="73">
                  <c:v>-1742.901984519529</c:v>
                </c:pt>
                <c:pt idx="74">
                  <c:v>-1743.066025324457</c:v>
                </c:pt>
                <c:pt idx="75">
                  <c:v>-1743.225864778444</c:v>
                </c:pt>
                <c:pt idx="76">
                  <c:v>-1743.381610815522</c:v>
                </c:pt>
                <c:pt idx="77">
                  <c:v>-1743.533371070218</c:v>
                </c:pt>
                <c:pt idx="78">
                  <c:v>-1743.681252622497</c:v>
                </c:pt>
                <c:pt idx="79">
                  <c:v>-1743.825361772408</c:v>
                </c:pt>
                <c:pt idx="80">
                  <c:v>-1743.96580384194</c:v>
                </c:pt>
                <c:pt idx="81">
                  <c:v>-1744.102683001485</c:v>
                </c:pt>
                <c:pt idx="82">
                  <c:v>-1744.236102118688</c:v>
                </c:pt>
                <c:pt idx="83">
                  <c:v>-1744.366162627623</c:v>
                </c:pt>
                <c:pt idx="84">
                  <c:v>-1744.492964416477</c:v>
                </c:pt>
                <c:pt idx="85">
                  <c:v>-1744.616605731746</c:v>
                </c:pt>
                <c:pt idx="86">
                  <c:v>-1744.737183097648</c:v>
                </c:pt>
                <c:pt idx="87">
                  <c:v>-1744.854791249076</c:v>
                </c:pt>
                <c:pt idx="88">
                  <c:v>-1744.969523076721</c:v>
                </c:pt>
                <c:pt idx="89">
                  <c:v>-1745.081469583394</c:v>
                </c:pt>
                <c:pt idx="90">
                  <c:v>-1745.190719850143</c:v>
                </c:pt>
                <c:pt idx="91">
                  <c:v>-1745.297361011322</c:v>
                </c:pt>
                <c:pt idx="92">
                  <c:v>-1745.401478237542</c:v>
                </c:pt>
                <c:pt idx="93">
                  <c:v>-1745.5031547258</c:v>
                </c:pt>
                <c:pt idx="94">
                  <c:v>-1745.602471695955</c:v>
                </c:pt>
                <c:pt idx="95">
                  <c:v>-1745.69950839282</c:v>
                </c:pt>
                <c:pt idx="96">
                  <c:v>-1745.794342093188</c:v>
                </c:pt>
                <c:pt idx="97">
                  <c:v>-1745.887048117394</c:v>
                </c:pt>
                <c:pt idx="98">
                  <c:v>-1745.977699844698</c:v>
                </c:pt>
                <c:pt idx="99">
                  <c:v>-1746.0663687321</c:v>
                </c:pt>
                <c:pt idx="100">
                  <c:v>-1746.15312433607</c:v>
                </c:pt>
                <c:pt idx="101">
                  <c:v>-1746.23803433697</c:v>
                </c:pt>
                <c:pt idx="102">
                  <c:v>-1746.321164565663</c:v>
                </c:pt>
                <c:pt idx="103">
                  <c:v>-1746.40257903199</c:v>
                </c:pt>
                <c:pt idx="104">
                  <c:v>-1746.482339954906</c:v>
                </c:pt>
                <c:pt idx="105">
                  <c:v>-1746.56050779397</c:v>
                </c:pt>
                <c:pt idx="106">
                  <c:v>-1746.637141282004</c:v>
                </c:pt>
                <c:pt idx="107">
                  <c:v>-1746.712297458507</c:v>
                </c:pt>
                <c:pt idx="108">
                  <c:v>-1746.786031704003</c:v>
                </c:pt>
                <c:pt idx="109">
                  <c:v>-1746.858397774744</c:v>
                </c:pt>
                <c:pt idx="110">
                  <c:v>-1746.929447837938</c:v>
                </c:pt>
                <c:pt idx="111">
                  <c:v>-1746.99923250714</c:v>
                </c:pt>
                <c:pt idx="112">
                  <c:v>-1747.067800877881</c:v>
                </c:pt>
                <c:pt idx="113">
                  <c:v>-1747.135200563196</c:v>
                </c:pt>
                <c:pt idx="114">
                  <c:v>-1747.20147772921</c:v>
                </c:pt>
                <c:pt idx="115">
                  <c:v>-1747.266677130472</c:v>
                </c:pt>
                <c:pt idx="116">
                  <c:v>-1747.330842145075</c:v>
                </c:pt>
                <c:pt idx="117">
                  <c:v>-1747.394014809506</c:v>
                </c:pt>
                <c:pt idx="118">
                  <c:v>-1747.45623585314</c:v>
                </c:pt>
                <c:pt idx="119">
                  <c:v>-1747.51754473235</c:v>
                </c:pt>
              </c:numCache>
            </c:numRef>
          </c:yVal>
          <c:smooth val="0"/>
          <c:extLst xmlns:c16r2="http://schemas.microsoft.com/office/drawing/2015/06/chart">
            <c:ext xmlns:c16="http://schemas.microsoft.com/office/drawing/2014/chart" uri="{C3380CC4-5D6E-409C-BE32-E72D297353CC}">
              <c16:uniqueId val="{00000003-FF42-421A-B1E0-92E689512030}"/>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0.0</c:v>
                </c:pt>
                <c:pt idx="2">
                  <c:v>-1296.204704265372</c:v>
                </c:pt>
                <c:pt idx="3">
                  <c:v>-1396.763583884207</c:v>
                </c:pt>
                <c:pt idx="4">
                  <c:v>-1474.264608873498</c:v>
                </c:pt>
                <c:pt idx="5">
                  <c:v>-1533.873993395311</c:v>
                </c:pt>
                <c:pt idx="6">
                  <c:v>-1579.654770224744</c:v>
                </c:pt>
                <c:pt idx="7">
                  <c:v>-1614.748835241408</c:v>
                </c:pt>
                <c:pt idx="8">
                  <c:v>-1641.587983925037</c:v>
                </c:pt>
                <c:pt idx="9">
                  <c:v>-1662.055876007962</c:v>
                </c:pt>
                <c:pt idx="10">
                  <c:v>-1677.611157474814</c:v>
                </c:pt>
                <c:pt idx="11">
                  <c:v>-1689.382948708208</c:v>
                </c:pt>
                <c:pt idx="12">
                  <c:v>-1698.244912765233</c:v>
                </c:pt>
                <c:pt idx="13">
                  <c:v>-1704.872706228685</c:v>
                </c:pt>
                <c:pt idx="14">
                  <c:v>-1709.76562878133</c:v>
                </c:pt>
                <c:pt idx="15">
                  <c:v>-1714.08301928264</c:v>
                </c:pt>
                <c:pt idx="16">
                  <c:v>-1717.442445151508</c:v>
                </c:pt>
                <c:pt idx="17">
                  <c:v>-1720.06560868723</c:v>
                </c:pt>
                <c:pt idx="18">
                  <c:v>-1722.127035220845</c:v>
                </c:pt>
                <c:pt idx="19">
                  <c:v>-1723.760974517489</c:v>
                </c:pt>
                <c:pt idx="20">
                  <c:v>-1725.070509705511</c:v>
                </c:pt>
                <c:pt idx="21">
                  <c:v>-1726.134638976898</c:v>
                </c:pt>
                <c:pt idx="22">
                  <c:v>-1727.013766559481</c:v>
                </c:pt>
                <c:pt idx="23">
                  <c:v>-1727.75395541668</c:v>
                </c:pt>
                <c:pt idx="24">
                  <c:v>-1728.390219686797</c:v>
                </c:pt>
                <c:pt idx="25">
                  <c:v>-1728.94907259135</c:v>
                </c:pt>
                <c:pt idx="26">
                  <c:v>-1729.450497169251</c:v>
                </c:pt>
                <c:pt idx="27">
                  <c:v>-1729.9094295673</c:v>
                </c:pt>
                <c:pt idx="28">
                  <c:v>-1730.338296001883</c:v>
                </c:pt>
                <c:pt idx="29">
                  <c:v>-1730.745352642276</c:v>
                </c:pt>
                <c:pt idx="30">
                  <c:v>-1731.1365980372</c:v>
                </c:pt>
                <c:pt idx="31">
                  <c:v>-1731.51633047884</c:v>
                </c:pt>
                <c:pt idx="32">
                  <c:v>-1731.887567492937</c:v>
                </c:pt>
                <c:pt idx="33">
                  <c:v>-1732.252367790174</c:v>
                </c:pt>
                <c:pt idx="34">
                  <c:v>-1732.612077895643</c:v>
                </c:pt>
                <c:pt idx="35">
                  <c:v>-1732.967520611415</c:v>
                </c:pt>
                <c:pt idx="36">
                  <c:v>-1733.319138593259</c:v>
                </c:pt>
                <c:pt idx="37">
                  <c:v>-1733.667103326432</c:v>
                </c:pt>
                <c:pt idx="38">
                  <c:v>-1734.011397462353</c:v>
                </c:pt>
                <c:pt idx="39">
                  <c:v>-1734.351876676701</c:v>
                </c:pt>
                <c:pt idx="40">
                  <c:v>-1734.68831574318</c:v>
                </c:pt>
                <c:pt idx="41">
                  <c:v>-1735.02044495086</c:v>
                </c:pt>
                <c:pt idx="42">
                  <c:v>-1735.347972783213</c:v>
                </c:pt>
                <c:pt idx="43">
                  <c:v>-1735.670603779025</c:v>
                </c:pt>
                <c:pt idx="44">
                  <c:v>-1735.98805112948</c:v>
                </c:pt>
                <c:pt idx="45">
                  <c:v>-1736.3000452831</c:v>
                </c:pt>
                <c:pt idx="46">
                  <c:v>-1736.606339556813</c:v>
                </c:pt>
                <c:pt idx="47">
                  <c:v>-1736.906713518605</c:v>
                </c:pt>
                <c:pt idx="48">
                  <c:v>-1737.200974728137</c:v>
                </c:pt>
                <c:pt idx="49">
                  <c:v>-1737.488959282502</c:v>
                </c:pt>
                <c:pt idx="50">
                  <c:v>-1737.770531507507</c:v>
                </c:pt>
                <c:pt idx="51">
                  <c:v>-1738.04558305231</c:v>
                </c:pt>
                <c:pt idx="52">
                  <c:v>-1738.314031581878</c:v>
                </c:pt>
                <c:pt idx="53">
                  <c:v>-1738.575819212616</c:v>
                </c:pt>
                <c:pt idx="54">
                  <c:v>-1738.830910803419</c:v>
                </c:pt>
                <c:pt idx="55">
                  <c:v>-1739.079292174014</c:v>
                </c:pt>
                <c:pt idx="56">
                  <c:v>-1739.320968311655</c:v>
                </c:pt>
                <c:pt idx="57">
                  <c:v>-1739.555961607868</c:v>
                </c:pt>
                <c:pt idx="58">
                  <c:v>-1739.78431015346</c:v>
                </c:pt>
                <c:pt idx="59">
                  <c:v>-1740.006066111077</c:v>
                </c:pt>
                <c:pt idx="60">
                  <c:v>-1740.221294177154</c:v>
                </c:pt>
                <c:pt idx="61">
                  <c:v>-1740.43007014001</c:v>
                </c:pt>
                <c:pt idx="62">
                  <c:v>-1740.632479537026</c:v>
                </c:pt>
                <c:pt idx="63">
                  <c:v>-1740.828616410847</c:v>
                </c:pt>
                <c:pt idx="64">
                  <c:v>-1741.018582162706</c:v>
                </c:pt>
                <c:pt idx="65">
                  <c:v>-1741.202484499612</c:v>
                </c:pt>
                <c:pt idx="66">
                  <c:v>-1741.380436471223</c:v>
                </c:pt>
                <c:pt idx="67">
                  <c:v>-1741.55255559149</c:v>
                </c:pt>
                <c:pt idx="68">
                  <c:v>-1741.71896304013</c:v>
                </c:pt>
                <c:pt idx="69">
                  <c:v>-1741.879782938591</c:v>
                </c:pt>
                <c:pt idx="70">
                  <c:v>-1742.035141695524</c:v>
                </c:pt>
                <c:pt idx="71">
                  <c:v>-1742.185167416341</c:v>
                </c:pt>
                <c:pt idx="72">
                  <c:v>-1742.329989372334</c:v>
                </c:pt>
                <c:pt idx="73">
                  <c:v>-1742.46973752444</c:v>
                </c:pt>
                <c:pt idx="74">
                  <c:v>-1742.604542097193</c:v>
                </c:pt>
                <c:pt idx="75">
                  <c:v>-1742.734533198902</c:v>
                </c:pt>
                <c:pt idx="76">
                  <c:v>-1742.859840483885</c:v>
                </c:pt>
                <c:pt idx="77">
                  <c:v>-1742.980592853364</c:v>
                </c:pt>
                <c:pt idx="78">
                  <c:v>-1743.096918191426</c:v>
                </c:pt>
                <c:pt idx="79">
                  <c:v>-1743.20894313301</c:v>
                </c:pt>
                <c:pt idx="80">
                  <c:v>-1743.316792861126</c:v>
                </c:pt>
                <c:pt idx="81">
                  <c:v>-1743.420590930418</c:v>
                </c:pt>
                <c:pt idx="82">
                  <c:v>-1743.52045911484</c:v>
                </c:pt>
                <c:pt idx="83">
                  <c:v>-1743.616517277005</c:v>
                </c:pt>
                <c:pt idx="84">
                  <c:v>-1743.708883257295</c:v>
                </c:pt>
                <c:pt idx="85">
                  <c:v>-1743.797672780718</c:v>
                </c:pt>
                <c:pt idx="86">
                  <c:v>-1743.882999379788</c:v>
                </c:pt>
                <c:pt idx="87">
                  <c:v>-1743.964974331953</c:v>
                </c:pt>
                <c:pt idx="88">
                  <c:v>-1744.04370661002</c:v>
                </c:pt>
                <c:pt idx="89">
                  <c:v>-1744.119302844196</c:v>
                </c:pt>
                <c:pt idx="90">
                  <c:v>-1744.191867294714</c:v>
                </c:pt>
                <c:pt idx="91">
                  <c:v>-1744.261501833753</c:v>
                </c:pt>
                <c:pt idx="92">
                  <c:v>-1744.328305935815</c:v>
                </c:pt>
                <c:pt idx="93">
                  <c:v>-1744.39237667546</c:v>
                </c:pt>
                <c:pt idx="94">
                  <c:v>-1744.453808731858</c:v>
                </c:pt>
                <c:pt idx="95">
                  <c:v>-1744.512694398938</c:v>
                </c:pt>
                <c:pt idx="96">
                  <c:v>-1744.56912360101</c:v>
                </c:pt>
                <c:pt idx="97">
                  <c:v>-1744.623183912703</c:v>
                </c:pt>
                <c:pt idx="98">
                  <c:v>-1744.674960583186</c:v>
                </c:pt>
                <c:pt idx="99">
                  <c:v>-1744.724536563506</c:v>
                </c:pt>
                <c:pt idx="100">
                  <c:v>-1744.771992537328</c:v>
                </c:pt>
                <c:pt idx="101">
                  <c:v>-1744.817406954007</c:v>
                </c:pt>
                <c:pt idx="102">
                  <c:v>-1744.86085606397</c:v>
                </c:pt>
                <c:pt idx="103">
                  <c:v>-1744.902413956021</c:v>
                </c:pt>
                <c:pt idx="104">
                  <c:v>-1744.942152596152</c:v>
                </c:pt>
                <c:pt idx="105">
                  <c:v>-1744.98014186763</c:v>
                </c:pt>
                <c:pt idx="106">
                  <c:v>-1745.016449612234</c:v>
                </c:pt>
                <c:pt idx="107">
                  <c:v>-1745.051141672146</c:v>
                </c:pt>
                <c:pt idx="108">
                  <c:v>-1745.084281932614</c:v>
                </c:pt>
                <c:pt idx="109">
                  <c:v>-1745.115932364857</c:v>
                </c:pt>
                <c:pt idx="110">
                  <c:v>-1745.146153069512</c:v>
                </c:pt>
                <c:pt idx="111">
                  <c:v>-1745.175002319869</c:v>
                </c:pt>
                <c:pt idx="112">
                  <c:v>-1745.202536605364</c:v>
                </c:pt>
                <c:pt idx="113">
                  <c:v>-1745.2288106749</c:v>
                </c:pt>
                <c:pt idx="114">
                  <c:v>-1745.253877579795</c:v>
                </c:pt>
                <c:pt idx="115">
                  <c:v>-1745.277788716638</c:v>
                </c:pt>
                <c:pt idx="116">
                  <c:v>-1745.300593869644</c:v>
                </c:pt>
                <c:pt idx="117">
                  <c:v>-1745.322341252533</c:v>
                </c:pt>
                <c:pt idx="118">
                  <c:v>-1745.343077549936</c:v>
                </c:pt>
                <c:pt idx="119">
                  <c:v>-1745.362847958266</c:v>
                </c:pt>
              </c:numCache>
            </c:numRef>
          </c:yVal>
          <c:smooth val="0"/>
          <c:extLst xmlns:c16r2="http://schemas.microsoft.com/office/drawing/2015/06/chart">
            <c:ext xmlns:c16="http://schemas.microsoft.com/office/drawing/2014/chart" uri="{C3380CC4-5D6E-409C-BE32-E72D297353CC}">
              <c16:uniqueId val="{00000004-FF42-421A-B1E0-92E689512030}"/>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0.0</c:v>
                </c:pt>
                <c:pt idx="2">
                  <c:v>-1296.207112355958</c:v>
                </c:pt>
                <c:pt idx="3">
                  <c:v>-1396.778792807909</c:v>
                </c:pt>
                <c:pt idx="4">
                  <c:v>-1474.268810479982</c:v>
                </c:pt>
                <c:pt idx="5">
                  <c:v>-1533.880763355395</c:v>
                </c:pt>
                <c:pt idx="6">
                  <c:v>-1579.665544717267</c:v>
                </c:pt>
                <c:pt idx="7">
                  <c:v>-1614.762566849127</c:v>
                </c:pt>
                <c:pt idx="8">
                  <c:v>-1641.604266713468</c:v>
                </c:pt>
                <c:pt idx="9">
                  <c:v>-1662.074822521878</c:v>
                </c:pt>
                <c:pt idx="10">
                  <c:v>-1677.633277431858</c:v>
                </c:pt>
                <c:pt idx="11">
                  <c:v>-1689.409049459482</c:v>
                </c:pt>
                <c:pt idx="12">
                  <c:v>-1698.276018196488</c:v>
                </c:pt>
                <c:pt idx="13">
                  <c:v>-1704.909991152628</c:v>
                </c:pt>
                <c:pt idx="14">
                  <c:v>-1709.81052507809</c:v>
                </c:pt>
                <c:pt idx="15">
                  <c:v>-1713.923204753537</c:v>
                </c:pt>
                <c:pt idx="16">
                  <c:v>-1717.073464397145</c:v>
                </c:pt>
                <c:pt idx="17">
                  <c:v>-1719.486046399408</c:v>
                </c:pt>
                <c:pt idx="18">
                  <c:v>-1721.337859924617</c:v>
                </c:pt>
                <c:pt idx="19">
                  <c:v>-1722.764881680483</c:v>
                </c:pt>
                <c:pt idx="20">
                  <c:v>-1723.871437552363</c:v>
                </c:pt>
                <c:pt idx="21">
                  <c:v>-1724.737407934197</c:v>
                </c:pt>
                <c:pt idx="22">
                  <c:v>-1725.423807777264</c:v>
                </c:pt>
                <c:pt idx="23">
                  <c:v>-1725.977106639519</c:v>
                </c:pt>
                <c:pt idx="24">
                  <c:v>-1726.432572072456</c:v>
                </c:pt>
                <c:pt idx="25">
                  <c:v>-1726.816856064608</c:v>
                </c:pt>
                <c:pt idx="26">
                  <c:v>-1727.149994919724</c:v>
                </c:pt>
                <c:pt idx="27">
                  <c:v>-1727.446925497297</c:v>
                </c:pt>
                <c:pt idx="28">
                  <c:v>-1727.719404262265</c:v>
                </c:pt>
                <c:pt idx="29">
                  <c:v>-1727.97559062106</c:v>
                </c:pt>
                <c:pt idx="30">
                  <c:v>-1728.221374863948</c:v>
                </c:pt>
                <c:pt idx="31">
                  <c:v>-1728.460936930915</c:v>
                </c:pt>
                <c:pt idx="32">
                  <c:v>-1728.697169181411</c:v>
                </c:pt>
                <c:pt idx="33">
                  <c:v>-1728.932000843441</c:v>
                </c:pt>
                <c:pt idx="34">
                  <c:v>-1729.166646529793</c:v>
                </c:pt>
                <c:pt idx="35">
                  <c:v>-1729.401796119018</c:v>
                </c:pt>
                <c:pt idx="36">
                  <c:v>-1729.63775939709</c:v>
                </c:pt>
                <c:pt idx="37">
                  <c:v>-1729.874575831102</c:v>
                </c:pt>
                <c:pt idx="38">
                  <c:v>-1730.11209750182</c:v>
                </c:pt>
                <c:pt idx="39">
                  <c:v>-1730.35005140445</c:v>
                </c:pt>
                <c:pt idx="40">
                  <c:v>-1730.588085881565</c:v>
                </c:pt>
                <c:pt idx="41">
                  <c:v>-1730.825805867273</c:v>
                </c:pt>
                <c:pt idx="42">
                  <c:v>-1731.06279713546</c:v>
                </c:pt>
                <c:pt idx="43">
                  <c:v>-1731.298644313876</c:v>
                </c:pt>
                <c:pt idx="44">
                  <c:v>-1731.532943575021</c:v>
                </c:pt>
                <c:pt idx="45">
                  <c:v>-1731.76531129843</c:v>
                </c:pt>
                <c:pt idx="46">
                  <c:v>-1731.995389711043</c:v>
                </c:pt>
                <c:pt idx="47">
                  <c:v>-1732.222850277638</c:v>
                </c:pt>
                <c:pt idx="48">
                  <c:v>-1732.447395432173</c:v>
                </c:pt>
                <c:pt idx="49">
                  <c:v>-1732.6687591013</c:v>
                </c:pt>
                <c:pt idx="50">
                  <c:v>-1732.886706363221</c:v>
                </c:pt>
                <c:pt idx="51">
                  <c:v>-1733.10103250204</c:v>
                </c:pt>
                <c:pt idx="52">
                  <c:v>-1733.311561653594</c:v>
                </c:pt>
                <c:pt idx="53">
                  <c:v>-1733.51814518992</c:v>
                </c:pt>
                <c:pt idx="54">
                  <c:v>-1733.720659952727</c:v>
                </c:pt>
                <c:pt idx="55">
                  <c:v>-1733.919006414155</c:v>
                </c:pt>
                <c:pt idx="56">
                  <c:v>-1734.113106824105</c:v>
                </c:pt>
                <c:pt idx="57">
                  <c:v>-1734.302903386131</c:v>
                </c:pt>
                <c:pt idx="58">
                  <c:v>-1734.488356490852</c:v>
                </c:pt>
                <c:pt idx="59">
                  <c:v>-1734.669443026101</c:v>
                </c:pt>
                <c:pt idx="60">
                  <c:v>-1734.846154776482</c:v>
                </c:pt>
                <c:pt idx="61">
                  <c:v>-1735.018496919045</c:v>
                </c:pt>
                <c:pt idx="62">
                  <c:v>-1735.186486618302</c:v>
                </c:pt>
                <c:pt idx="63">
                  <c:v>-1735.350151720701</c:v>
                </c:pt>
                <c:pt idx="64">
                  <c:v>-1735.509529546973</c:v>
                </c:pt>
                <c:pt idx="65">
                  <c:v>-1735.664665778953</c:v>
                </c:pt>
                <c:pt idx="66">
                  <c:v>-1735.815613436975</c:v>
                </c:pt>
                <c:pt idx="67">
                  <c:v>-1735.962431943008</c:v>
                </c:pt>
                <c:pt idx="68">
                  <c:v>-1736.105186264715</c:v>
                </c:pt>
                <c:pt idx="69">
                  <c:v>-1736.243946134888</c:v>
                </c:pt>
                <c:pt idx="70">
                  <c:v>-1736.378785341713</c:v>
                </c:pt>
                <c:pt idx="71">
                  <c:v>-1736.509781084274</c:v>
                </c:pt>
                <c:pt idx="72">
                  <c:v>-1736.637013388747</c:v>
                </c:pt>
                <c:pt idx="73">
                  <c:v>-1736.760564580436</c:v>
                </c:pt>
                <c:pt idx="74">
                  <c:v>-1736.880518807455</c:v>
                </c:pt>
                <c:pt idx="75">
                  <c:v>-1736.996961611643</c:v>
                </c:pt>
                <c:pt idx="76">
                  <c:v>-1737.109979542867</c:v>
                </c:pt>
                <c:pt idx="77">
                  <c:v>-1737.219659813385</c:v>
                </c:pt>
                <c:pt idx="78">
                  <c:v>-1737.326089988223</c:v>
                </c:pt>
                <c:pt idx="79">
                  <c:v>-1737.429357709214</c:v>
                </c:pt>
                <c:pt idx="80">
                  <c:v>-1737.529550449133</c:v>
                </c:pt>
                <c:pt idx="81">
                  <c:v>-1737.626755293677</c:v>
                </c:pt>
                <c:pt idx="82">
                  <c:v>-1737.721058748513</c:v>
                </c:pt>
                <c:pt idx="83">
                  <c:v>-1737.812546569443</c:v>
                </c:pt>
                <c:pt idx="84">
                  <c:v>-1737.901303613293</c:v>
                </c:pt>
                <c:pt idx="85">
                  <c:v>-1737.98741370776</c:v>
                </c:pt>
                <c:pt idx="86">
                  <c:v>-1738.070959538476</c:v>
                </c:pt>
                <c:pt idx="87">
                  <c:v>-1738.152022551643</c:v>
                </c:pt>
                <c:pt idx="88">
                  <c:v>-1738.230682870682</c:v>
                </c:pt>
                <c:pt idx="89">
                  <c:v>-1738.307019225766</c:v>
                </c:pt>
                <c:pt idx="90">
                  <c:v>-1738.381108894711</c:v>
                </c:pt>
                <c:pt idx="91">
                  <c:v>-1738.453027654374</c:v>
                </c:pt>
                <c:pt idx="92">
                  <c:v>-1738.522849741308</c:v>
                </c:pt>
                <c:pt idx="93">
                  <c:v>-1738.590647820976</c:v>
                </c:pt>
                <c:pt idx="94">
                  <c:v>-1738.656492964332</c:v>
                </c:pt>
                <c:pt idx="95">
                  <c:v>-1738.720454631355</c:v>
                </c:pt>
                <c:pt idx="96">
                  <c:v>-1738.782600660557</c:v>
                </c:pt>
                <c:pt idx="97">
                  <c:v>-1738.842997263866</c:v>
                </c:pt>
                <c:pt idx="98">
                  <c:v>-1738.901709026544</c:v>
                </c:pt>
                <c:pt idx="99">
                  <c:v>-1738.958798911142</c:v>
                </c:pt>
                <c:pt idx="100">
                  <c:v>-1739.01432826541</c:v>
                </c:pt>
                <c:pt idx="101">
                  <c:v>-1739.068356833504</c:v>
                </c:pt>
                <c:pt idx="102">
                  <c:v>-1739.120942770234</c:v>
                </c:pt>
                <c:pt idx="103">
                  <c:v>-1739.172142657781</c:v>
                </c:pt>
                <c:pt idx="104">
                  <c:v>-1739.222011524758</c:v>
                </c:pt>
                <c:pt idx="105">
                  <c:v>-1739.27060286723</c:v>
                </c:pt>
                <c:pt idx="106">
                  <c:v>-1739.317968671377</c:v>
                </c:pt>
                <c:pt idx="107">
                  <c:v>-1739.36415943764</c:v>
                </c:pt>
                <c:pt idx="108">
                  <c:v>-1739.409224206036</c:v>
                </c:pt>
                <c:pt idx="109">
                  <c:v>-1739.453210582582</c:v>
                </c:pt>
                <c:pt idx="110">
                  <c:v>-1739.496164766395</c:v>
                </c:pt>
                <c:pt idx="111">
                  <c:v>-1739.538131577679</c:v>
                </c:pt>
                <c:pt idx="112">
                  <c:v>-1739.579154486095</c:v>
                </c:pt>
                <c:pt idx="113">
                  <c:v>-1739.619275639492</c:v>
                </c:pt>
                <c:pt idx="114">
                  <c:v>-1739.658535893068</c:v>
                </c:pt>
                <c:pt idx="115">
                  <c:v>-1739.6969748386</c:v>
                </c:pt>
                <c:pt idx="116">
                  <c:v>-1739.734630833711</c:v>
                </c:pt>
                <c:pt idx="117">
                  <c:v>-1739.771541031307</c:v>
                </c:pt>
                <c:pt idx="118">
                  <c:v>-1739.80774140867</c:v>
                </c:pt>
                <c:pt idx="119">
                  <c:v>-1739.843266796688</c:v>
                </c:pt>
              </c:numCache>
            </c:numRef>
          </c:yVal>
          <c:smooth val="0"/>
          <c:extLst xmlns:c16r2="http://schemas.microsoft.com/office/drawing/2015/06/chart">
            <c:ext xmlns:c16="http://schemas.microsoft.com/office/drawing/2014/chart" uri="{C3380CC4-5D6E-409C-BE32-E72D297353CC}">
              <c16:uniqueId val="{00000005-FF42-421A-B1E0-92E689512030}"/>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0.0</c:v>
                </c:pt>
                <c:pt idx="2">
                  <c:v>-1712.186207416373</c:v>
                </c:pt>
                <c:pt idx="3">
                  <c:v>-1845.967528926667</c:v>
                </c:pt>
                <c:pt idx="4">
                  <c:v>-1948.966432407731</c:v>
                </c:pt>
                <c:pt idx="5">
                  <c:v>-2028.133137380224</c:v>
                </c:pt>
                <c:pt idx="6">
                  <c:v>-2088.871768156991</c:v>
                </c:pt>
                <c:pt idx="7">
                  <c:v>-2135.370030103171</c:v>
                </c:pt>
                <c:pt idx="8">
                  <c:v>-2170.872200064332</c:v>
                </c:pt>
                <c:pt idx="9">
                  <c:v>-2197.890967729232</c:v>
                </c:pt>
                <c:pt idx="10">
                  <c:v>-2218.371767316457</c:v>
                </c:pt>
                <c:pt idx="11">
                  <c:v>-2233.8202499474</c:v>
                </c:pt>
                <c:pt idx="12">
                  <c:v>-2245.401160009096</c:v>
                </c:pt>
                <c:pt idx="13">
                  <c:v>-2254.015026561792</c:v>
                </c:pt>
                <c:pt idx="14">
                  <c:v>-2260.335247199386</c:v>
                </c:pt>
                <c:pt idx="15">
                  <c:v>-2265.60456295131</c:v>
                </c:pt>
                <c:pt idx="16">
                  <c:v>-2269.593077579855</c:v>
                </c:pt>
                <c:pt idx="17">
                  <c:v>-2272.601502901962</c:v>
                </c:pt>
                <c:pt idx="18">
                  <c:v>-2274.866187560474</c:v>
                </c:pt>
                <c:pt idx="19">
                  <c:v>-2276.568760921004</c:v>
                </c:pt>
                <c:pt idx="20">
                  <c:v>-2277.848531050091</c:v>
                </c:pt>
                <c:pt idx="21">
                  <c:v>-2278.812112151441</c:v>
                </c:pt>
                <c:pt idx="22">
                  <c:v>-2279.540883439884</c:v>
                </c:pt>
                <c:pt idx="23">
                  <c:v>-2280.096766006565</c:v>
                </c:pt>
                <c:pt idx="24">
                  <c:v>-2280.526695276887</c:v>
                </c:pt>
                <c:pt idx="25">
                  <c:v>-2280.86608203553</c:v>
                </c:pt>
                <c:pt idx="26">
                  <c:v>-2281.141489320652</c:v>
                </c:pt>
                <c:pt idx="27">
                  <c:v>-2281.372663474263</c:v>
                </c:pt>
                <c:pt idx="28">
                  <c:v>-2281.575391029284</c:v>
                </c:pt>
                <c:pt idx="29">
                  <c:v>-2281.760360404325</c:v>
                </c:pt>
                <c:pt idx="30">
                  <c:v>-2281.935227920548</c:v>
                </c:pt>
                <c:pt idx="31">
                  <c:v>-2282.105369116709</c:v>
                </c:pt>
                <c:pt idx="32">
                  <c:v>-2282.274445687267</c:v>
                </c:pt>
                <c:pt idx="33">
                  <c:v>-2282.444840426389</c:v>
                </c:pt>
                <c:pt idx="34">
                  <c:v>-2282.617990223283</c:v>
                </c:pt>
                <c:pt idx="35">
                  <c:v>-2282.794640327038</c:v>
                </c:pt>
                <c:pt idx="36">
                  <c:v>-2282.975037867814</c:v>
                </c:pt>
                <c:pt idx="37">
                  <c:v>-2283.159078562894</c:v>
                </c:pt>
                <c:pt idx="38">
                  <c:v>-2283.346417389941</c:v>
                </c:pt>
                <c:pt idx="39">
                  <c:v>-2283.536551570178</c:v>
                </c:pt>
                <c:pt idx="40">
                  <c:v>-2283.728882248004</c:v>
                </c:pt>
                <c:pt idx="41">
                  <c:v>-2283.92276209502</c:v>
                </c:pt>
                <c:pt idx="42">
                  <c:v>-2284.117526343565</c:v>
                </c:pt>
                <c:pt idx="43">
                  <c:v>-2284.31251637559</c:v>
                </c:pt>
                <c:pt idx="44">
                  <c:v>-2284.507096206376</c:v>
                </c:pt>
                <c:pt idx="45">
                  <c:v>-2284.700663592635</c:v>
                </c:pt>
                <c:pt idx="46">
                  <c:v>-2284.89265711578</c:v>
                </c:pt>
                <c:pt idx="47">
                  <c:v>-2285.082560276358</c:v>
                </c:pt>
                <c:pt idx="48">
                  <c:v>-2285.269903392291</c:v>
                </c:pt>
                <c:pt idx="49">
                  <c:v>-2285.454263905172</c:v>
                </c:pt>
                <c:pt idx="50">
                  <c:v>-2285.635265554527</c:v>
                </c:pt>
                <c:pt idx="51">
                  <c:v>-2285.81257676748</c:v>
                </c:pt>
                <c:pt idx="52">
                  <c:v>-2285.985908525843</c:v>
                </c:pt>
                <c:pt idx="53">
                  <c:v>-2286.155011906347</c:v>
                </c:pt>
                <c:pt idx="54">
                  <c:v>-2286.319675442981</c:v>
                </c:pt>
                <c:pt idx="55">
                  <c:v>-2286.47972241047</c:v>
                </c:pt>
                <c:pt idx="56">
                  <c:v>-2286.63500810961</c:v>
                </c:pt>
                <c:pt idx="57">
                  <c:v>-2286.785417208928</c:v>
                </c:pt>
                <c:pt idx="58">
                  <c:v>-2286.930861180321</c:v>
                </c:pt>
                <c:pt idx="59">
                  <c:v>-2287.071275853654</c:v>
                </c:pt>
                <c:pt idx="60">
                  <c:v>-2287.206619105219</c:v>
                </c:pt>
                <c:pt idx="61">
                  <c:v>-2287.336868688821</c:v>
                </c:pt>
                <c:pt idx="62">
                  <c:v>-2287.462020212042</c:v>
                </c:pt>
                <c:pt idx="63">
                  <c:v>-2287.582085257382</c:v>
                </c:pt>
                <c:pt idx="64">
                  <c:v>-2287.697089644855</c:v>
                </c:pt>
                <c:pt idx="65">
                  <c:v>-2287.807071830757</c:v>
                </c:pt>
                <c:pt idx="66">
                  <c:v>-2287.912081436602</c:v>
                </c:pt>
                <c:pt idx="67">
                  <c:v>-2288.012177901058</c:v>
                </c:pt>
                <c:pt idx="68">
                  <c:v>-2288.107429247495</c:v>
                </c:pt>
                <c:pt idx="69">
                  <c:v>-2288.19791095957</c:v>
                </c:pt>
                <c:pt idx="70">
                  <c:v>-2288.283704957568</c:v>
                </c:pt>
                <c:pt idx="71">
                  <c:v>-2288.364898667998</c:v>
                </c:pt>
                <c:pt idx="72">
                  <c:v>-2288.441584179622</c:v>
                </c:pt>
                <c:pt idx="73">
                  <c:v>-2288.513857479054</c:v>
                </c:pt>
                <c:pt idx="74">
                  <c:v>-2288.581817759827</c:v>
                </c:pt>
                <c:pt idx="75">
                  <c:v>-2288.645566798687</c:v>
                </c:pt>
                <c:pt idx="76">
                  <c:v>-2288.705208393897</c:v>
                </c:pt>
                <c:pt idx="77">
                  <c:v>-2288.760847860045</c:v>
                </c:pt>
                <c:pt idx="78">
                  <c:v>-2288.812591574715</c:v>
                </c:pt>
                <c:pt idx="79">
                  <c:v>-2288.860546572621</c:v>
                </c:pt>
                <c:pt idx="80">
                  <c:v>-2288.904820182855</c:v>
                </c:pt>
                <c:pt idx="81">
                  <c:v>-2288.94551970558</c:v>
                </c:pt>
                <c:pt idx="82">
                  <c:v>-2288.98275212483</c:v>
                </c:pt>
                <c:pt idx="83">
                  <c:v>-2289.01662385383</c:v>
                </c:pt>
                <c:pt idx="84">
                  <c:v>-2289.047240510234</c:v>
                </c:pt>
                <c:pt idx="85">
                  <c:v>-2289.074706718267</c:v>
                </c:pt>
                <c:pt idx="86">
                  <c:v>-2289.099125935682</c:v>
                </c:pt>
                <c:pt idx="87">
                  <c:v>-2289.120600302565</c:v>
                </c:pt>
                <c:pt idx="88">
                  <c:v>-2289.139230510897</c:v>
                </c:pt>
                <c:pt idx="89">
                  <c:v>-2289.155115691916</c:v>
                </c:pt>
                <c:pt idx="90">
                  <c:v>-2289.168353320347</c:v>
                </c:pt>
                <c:pt idx="91">
                  <c:v>-2289.179039133407</c:v>
                </c:pt>
                <c:pt idx="92">
                  <c:v>-2289.187267063367</c:v>
                </c:pt>
                <c:pt idx="93">
                  <c:v>-2289.193129182422</c:v>
                </c:pt>
                <c:pt idx="94">
                  <c:v>-2289.196715658116</c:v>
                </c:pt>
                <c:pt idx="95">
                  <c:v>-2289.198114719227</c:v>
                </c:pt>
                <c:pt idx="96">
                  <c:v>-2289.197412629874</c:v>
                </c:pt>
                <c:pt idx="97">
                  <c:v>-2289.194693672005</c:v>
                </c:pt>
                <c:pt idx="98">
                  <c:v>-2289.190040134687</c:v>
                </c:pt>
                <c:pt idx="99">
                  <c:v>-2289.183532310024</c:v>
                </c:pt>
                <c:pt idx="100">
                  <c:v>-2289.175248494306</c:v>
                </c:pt>
                <c:pt idx="101">
                  <c:v>-2289.16526499464</c:v>
                </c:pt>
                <c:pt idx="102">
                  <c:v>-2289.153656139533</c:v>
                </c:pt>
                <c:pt idx="103">
                  <c:v>-2289.140494293766</c:v>
                </c:pt>
                <c:pt idx="104">
                  <c:v>-2289.125849876604</c:v>
                </c:pt>
                <c:pt idx="105">
                  <c:v>-2289.109791382849</c:v>
                </c:pt>
                <c:pt idx="106">
                  <c:v>-2289.092385406766</c:v>
                </c:pt>
                <c:pt idx="107">
                  <c:v>-2289.07369666818</c:v>
                </c:pt>
                <c:pt idx="108">
                  <c:v>-2289.053788040466</c:v>
                </c:pt>
                <c:pt idx="109">
                  <c:v>-2289.032720580362</c:v>
                </c:pt>
                <c:pt idx="110">
                  <c:v>-2289.010553558968</c:v>
                </c:pt>
                <c:pt idx="111">
                  <c:v>-2288.98734449414</c:v>
                </c:pt>
                <c:pt idx="112">
                  <c:v>-2288.963149183837</c:v>
                </c:pt>
                <c:pt idx="113">
                  <c:v>-2288.938021739945</c:v>
                </c:pt>
                <c:pt idx="114">
                  <c:v>-2288.912014623107</c:v>
                </c:pt>
                <c:pt idx="115">
                  <c:v>-2288.885178677774</c:v>
                </c:pt>
                <c:pt idx="116">
                  <c:v>-2288.857563167505</c:v>
                </c:pt>
                <c:pt idx="117">
                  <c:v>-2288.829215810656</c:v>
                </c:pt>
                <c:pt idx="118">
                  <c:v>-2288.800182815976</c:v>
                </c:pt>
                <c:pt idx="119">
                  <c:v>-2288.7705089183</c:v>
                </c:pt>
              </c:numCache>
            </c:numRef>
          </c:yVal>
          <c:smooth val="0"/>
          <c:extLst xmlns:c16r2="http://schemas.microsoft.com/office/drawing/2015/06/chart">
            <c:ext xmlns:c16="http://schemas.microsoft.com/office/drawing/2014/chart" uri="{C3380CC4-5D6E-409C-BE32-E72D297353CC}">
              <c16:uniqueId val="{00000006-FF42-421A-B1E0-92E689512030}"/>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0.0</c:v>
                </c:pt>
                <c:pt idx="2">
                  <c:v>-1296.201819212434</c:v>
                </c:pt>
                <c:pt idx="3">
                  <c:v>-1396.751631963605</c:v>
                </c:pt>
                <c:pt idx="4">
                  <c:v>-1474.221836128942</c:v>
                </c:pt>
                <c:pt idx="5">
                  <c:v>-1533.815705357658</c:v>
                </c:pt>
                <c:pt idx="6">
                  <c:v>-1579.583534643516</c:v>
                </c:pt>
                <c:pt idx="7">
                  <c:v>-1614.66422200033</c:v>
                </c:pt>
                <c:pt idx="8">
                  <c:v>-1641.489773632693</c:v>
                </c:pt>
                <c:pt idx="9">
                  <c:v>-1661.944015217592</c:v>
                </c:pt>
                <c:pt idx="10">
                  <c:v>-1677.485708359647</c:v>
                </c:pt>
                <c:pt idx="11">
                  <c:v>-1689.244052337879</c:v>
                </c:pt>
                <c:pt idx="12">
                  <c:v>-1698.092762439992</c:v>
                </c:pt>
                <c:pt idx="13">
                  <c:v>-1704.707528174658</c:v>
                </c:pt>
                <c:pt idx="14">
                  <c:v>-1709.58775635795</c:v>
                </c:pt>
                <c:pt idx="15">
                  <c:v>-1713.891188842066</c:v>
                </c:pt>
                <c:pt idx="16">
                  <c:v>-1717.234653050498</c:v>
                </c:pt>
                <c:pt idx="17">
                  <c:v>-1719.840462667184</c:v>
                </c:pt>
                <c:pt idx="18">
                  <c:v>-1721.883574179319</c:v>
                </c:pt>
                <c:pt idx="19">
                  <c:v>-1723.498599888011</c:v>
                </c:pt>
                <c:pt idx="20">
                  <c:v>-1724.788935094184</c:v>
                </c:pt>
                <c:pt idx="21">
                  <c:v>-1725.833847273909</c:v>
                </c:pt>
                <c:pt idx="22">
                  <c:v>-1726.693969662338</c:v>
                </c:pt>
                <c:pt idx="23">
                  <c:v>-1727.415557102751</c:v>
                </c:pt>
                <c:pt idx="24">
                  <c:v>-1728.033781902992</c:v>
                </c:pt>
                <c:pt idx="25">
                  <c:v>-1728.575285209758</c:v>
                </c:pt>
                <c:pt idx="26">
                  <c:v>-1729.06015111652</c:v>
                </c:pt>
                <c:pt idx="27">
                  <c:v>-1729.503393469506</c:v>
                </c:pt>
                <c:pt idx="28">
                  <c:v>-1729.91749077365</c:v>
                </c:pt>
                <c:pt idx="29">
                  <c:v>-1730.31073493752</c:v>
                </c:pt>
                <c:pt idx="30">
                  <c:v>-1730.689146338904</c:v>
                </c:pt>
                <c:pt idx="31">
                  <c:v>-1731.057032797999</c:v>
                </c:pt>
                <c:pt idx="32">
                  <c:v>-1731.417410831582</c:v>
                </c:pt>
                <c:pt idx="33">
                  <c:v>-1731.772329194388</c:v>
                </c:pt>
                <c:pt idx="34">
                  <c:v>-1732.123116919314</c:v>
                </c:pt>
                <c:pt idx="35">
                  <c:v>-1732.470573020171</c:v>
                </c:pt>
                <c:pt idx="36">
                  <c:v>-1732.81511115623</c:v>
                </c:pt>
                <c:pt idx="37">
                  <c:v>-1733.156869560324</c:v>
                </c:pt>
                <c:pt idx="38">
                  <c:v>-1733.495794207476</c:v>
                </c:pt>
                <c:pt idx="39">
                  <c:v>-1733.831701398718</c:v>
                </c:pt>
                <c:pt idx="40">
                  <c:v>-1734.164324467318</c:v>
                </c:pt>
                <c:pt idx="41">
                  <c:v>-1734.493350733297</c:v>
                </c:pt>
                <c:pt idx="42">
                  <c:v>-1734.818444665536</c:v>
                </c:pt>
                <c:pt idx="43">
                  <c:v>-1735.13926615785</c:v>
                </c:pt>
                <c:pt idx="44">
                  <c:v>-1735.455483482394</c:v>
                </c:pt>
                <c:pt idx="45">
                  <c:v>-1735.76678220074</c:v>
                </c:pt>
                <c:pt idx="46">
                  <c:v>-1736.072871036467</c:v>
                </c:pt>
                <c:pt idx="47">
                  <c:v>-1736.373485480344</c:v>
                </c:pt>
                <c:pt idx="48">
                  <c:v>-1736.668389719147</c:v>
                </c:pt>
                <c:pt idx="49">
                  <c:v>-1736.95737733919</c:v>
                </c:pt>
                <c:pt idx="50">
                  <c:v>-1737.240271149003</c:v>
                </c:pt>
                <c:pt idx="51">
                  <c:v>-1737.516922381932</c:v>
                </c:pt>
                <c:pt idx="52">
                  <c:v>-1737.787209476061</c:v>
                </c:pt>
                <c:pt idx="53">
                  <c:v>-1738.051036579163</c:v>
                </c:pt>
                <c:pt idx="54">
                  <c:v>-1738.308331893702</c:v>
                </c:pt>
                <c:pt idx="55">
                  <c:v>-1738.559045934813</c:v>
                </c:pt>
                <c:pt idx="56">
                  <c:v>-1738.803149765074</c:v>
                </c:pt>
                <c:pt idx="57">
                  <c:v>-1739.040633248551</c:v>
                </c:pt>
                <c:pt idx="58">
                  <c:v>-1739.271503354154</c:v>
                </c:pt>
                <c:pt idx="59">
                  <c:v>-1739.495782528516</c:v>
                </c:pt>
                <c:pt idx="60">
                  <c:v>-1739.713507151497</c:v>
                </c:pt>
                <c:pt idx="61">
                  <c:v>-1739.924726081994</c:v>
                </c:pt>
                <c:pt idx="62">
                  <c:v>-1740.129499297731</c:v>
                </c:pt>
                <c:pt idx="63">
                  <c:v>-1740.327896629875</c:v>
                </c:pt>
                <c:pt idx="64">
                  <c:v>-1740.519996591142</c:v>
                </c:pt>
                <c:pt idx="65">
                  <c:v>-1740.70588529477</c:v>
                </c:pt>
                <c:pt idx="66">
                  <c:v>-1740.885655460675</c:v>
                </c:pt>
                <c:pt idx="67">
                  <c:v>-1741.059405504318</c:v>
                </c:pt>
                <c:pt idx="68">
                  <c:v>-1741.22723870392</c:v>
                </c:pt>
                <c:pt idx="69">
                  <c:v>-1741.389262440756</c:v>
                </c:pt>
                <c:pt idx="70">
                  <c:v>-1741.545587508081</c:v>
                </c:pt>
                <c:pt idx="71">
                  <c:v>-1741.696327483594</c:v>
                </c:pt>
                <c:pt idx="72">
                  <c:v>-1741.841598160863</c:v>
                </c:pt>
                <c:pt idx="73">
                  <c:v>-1741.98151703535</c:v>
                </c:pt>
                <c:pt idx="74">
                  <c:v>-1742.116202840596</c:v>
                </c:pt>
                <c:pt idx="75">
                  <c:v>-1742.245775130734</c:v>
                </c:pt>
                <c:pt idx="76">
                  <c:v>-1742.37035390539</c:v>
                </c:pt>
                <c:pt idx="77">
                  <c:v>-1742.490059273696</c:v>
                </c:pt>
                <c:pt idx="78">
                  <c:v>-1742.60501115381</c:v>
                </c:pt>
                <c:pt idx="79">
                  <c:v>-1742.715329005274</c:v>
                </c:pt>
                <c:pt idx="80">
                  <c:v>-1742.821131590976</c:v>
                </c:pt>
                <c:pt idx="81">
                  <c:v>-1742.92253676654</c:v>
                </c:pt>
                <c:pt idx="82">
                  <c:v>-1743.019661294358</c:v>
                </c:pt>
                <c:pt idx="83">
                  <c:v>-1743.112620680386</c:v>
                </c:pt>
                <c:pt idx="84">
                  <c:v>-1743.201529031325</c:v>
                </c:pt>
                <c:pt idx="85">
                  <c:v>-1743.28649893063</c:v>
                </c:pt>
                <c:pt idx="86">
                  <c:v>-1743.367641331461</c:v>
                </c:pt>
                <c:pt idx="87">
                  <c:v>-1743.445065465</c:v>
                </c:pt>
                <c:pt idx="88">
                  <c:v>-1743.518878762763</c:v>
                </c:pt>
                <c:pt idx="89">
                  <c:v>-1743.589186791512</c:v>
                </c:pt>
                <c:pt idx="90">
                  <c:v>-1743.656093199574</c:v>
                </c:pt>
                <c:pt idx="91">
                  <c:v>-1743.719699673577</c:v>
                </c:pt>
                <c:pt idx="92">
                  <c:v>-1743.78010590433</c:v>
                </c:pt>
                <c:pt idx="93">
                  <c:v>-1743.83740956122</c:v>
                </c:pt>
                <c:pt idx="94">
                  <c:v>-1743.891706274004</c:v>
                </c:pt>
                <c:pt idx="95">
                  <c:v>-1743.943089621553</c:v>
                </c:pt>
                <c:pt idx="96">
                  <c:v>-1743.99165112641</c:v>
                </c:pt>
                <c:pt idx="97">
                  <c:v>-1744.037480254978</c:v>
                </c:pt>
                <c:pt idx="98">
                  <c:v>-1744.080664422363</c:v>
                </c:pt>
                <c:pt idx="99">
                  <c:v>-1744.121289001676</c:v>
                </c:pt>
                <c:pt idx="100">
                  <c:v>-1744.159437336999</c:v>
                </c:pt>
                <c:pt idx="101">
                  <c:v>-1744.195190759783</c:v>
                </c:pt>
                <c:pt idx="102">
                  <c:v>-1744.228628608238</c:v>
                </c:pt>
                <c:pt idx="103">
                  <c:v>-1744.25982824928</c:v>
                </c:pt>
                <c:pt idx="104">
                  <c:v>-1744.288865102732</c:v>
                </c:pt>
                <c:pt idx="105">
                  <c:v>-1744.315812667563</c:v>
                </c:pt>
                <c:pt idx="106">
                  <c:v>-1744.340742549775</c:v>
                </c:pt>
                <c:pt idx="107">
                  <c:v>-1744.363724491675</c:v>
                </c:pt>
                <c:pt idx="108">
                  <c:v>-1744.384826402533</c:v>
                </c:pt>
                <c:pt idx="109">
                  <c:v>-1744.40411439011</c:v>
                </c:pt>
                <c:pt idx="110">
                  <c:v>-1744.421652793044</c:v>
                </c:pt>
                <c:pt idx="111">
                  <c:v>-1744.437504213995</c:v>
                </c:pt>
                <c:pt idx="112">
                  <c:v>-1744.451729553231</c:v>
                </c:pt>
                <c:pt idx="113">
                  <c:v>-1744.464388042601</c:v>
                </c:pt>
                <c:pt idx="114">
                  <c:v>-1744.475537279857</c:v>
                </c:pt>
                <c:pt idx="115">
                  <c:v>-1744.485233263051</c:v>
                </c:pt>
                <c:pt idx="116">
                  <c:v>-1744.493530424985</c:v>
                </c:pt>
                <c:pt idx="117">
                  <c:v>-1744.500481667746</c:v>
                </c:pt>
                <c:pt idx="118">
                  <c:v>-1744.506138396988</c:v>
                </c:pt>
                <c:pt idx="119">
                  <c:v>-1744.510550556217</c:v>
                </c:pt>
              </c:numCache>
            </c:numRef>
          </c:yVal>
          <c:smooth val="0"/>
          <c:extLst xmlns:c16r2="http://schemas.microsoft.com/office/drawing/2015/06/chart">
            <c:ext xmlns:c16="http://schemas.microsoft.com/office/drawing/2014/chart" uri="{C3380CC4-5D6E-409C-BE32-E72D297353CC}">
              <c16:uniqueId val="{00000007-FF42-421A-B1E0-92E689512030}"/>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0.0</c:v>
                </c:pt>
                <c:pt idx="2">
                  <c:v>-1296.207047728651</c:v>
                </c:pt>
                <c:pt idx="3">
                  <c:v>-1396.778495646682</c:v>
                </c:pt>
                <c:pt idx="4">
                  <c:v>-1474.268584070345</c:v>
                </c:pt>
                <c:pt idx="5">
                  <c:v>-1533.88082550517</c:v>
                </c:pt>
                <c:pt idx="6">
                  <c:v>-1579.666036480692</c:v>
                </c:pt>
                <c:pt idx="7">
                  <c:v>-1614.763573556244</c:v>
                </c:pt>
                <c:pt idx="8">
                  <c:v>-1641.605833968268</c:v>
                </c:pt>
                <c:pt idx="9">
                  <c:v>-1662.076968436093</c:v>
                </c:pt>
                <c:pt idx="10">
                  <c:v>-1677.636002043702</c:v>
                </c:pt>
                <c:pt idx="11">
                  <c:v>-1689.412342014416</c:v>
                </c:pt>
                <c:pt idx="12">
                  <c:v>-1698.279862778054</c:v>
                </c:pt>
                <c:pt idx="13">
                  <c:v>-1704.914371020786</c:v>
                </c:pt>
                <c:pt idx="14">
                  <c:v>-1709.815257024922</c:v>
                </c:pt>
                <c:pt idx="15">
                  <c:v>-1714.142413485966</c:v>
                </c:pt>
                <c:pt idx="16">
                  <c:v>-1717.515088446773</c:v>
                </c:pt>
                <c:pt idx="17">
                  <c:v>-1720.154404271088</c:v>
                </c:pt>
                <c:pt idx="18">
                  <c:v>-1722.234530375354</c:v>
                </c:pt>
                <c:pt idx="19">
                  <c:v>-1723.889395415503</c:v>
                </c:pt>
                <c:pt idx="20">
                  <c:v>-1725.221807593625</c:v>
                </c:pt>
                <c:pt idx="21">
                  <c:v>-1726.31053582077</c:v>
                </c:pt>
                <c:pt idx="22">
                  <c:v>-1727.215794255033</c:v>
                </c:pt>
                <c:pt idx="23">
                  <c:v>-1727.983488893467</c:v>
                </c:pt>
                <c:pt idx="24">
                  <c:v>-1728.648504473327</c:v>
                </c:pt>
                <c:pt idx="25">
                  <c:v>-1729.237247491888</c:v>
                </c:pt>
                <c:pt idx="26">
                  <c:v>-1729.769612714506</c:v>
                </c:pt>
                <c:pt idx="27">
                  <c:v>-1730.260462837727</c:v>
                </c:pt>
                <c:pt idx="28">
                  <c:v>-1730.722163523093</c:v>
                </c:pt>
                <c:pt idx="29">
                  <c:v>-1731.162923515963</c:v>
                </c:pt>
                <c:pt idx="30">
                  <c:v>-1731.588699807595</c:v>
                </c:pt>
                <c:pt idx="31">
                  <c:v>-1732.00375389872</c:v>
                </c:pt>
                <c:pt idx="32">
                  <c:v>-1732.411070121638</c:v>
                </c:pt>
                <c:pt idx="33">
                  <c:v>-1732.81267670207</c:v>
                </c:pt>
                <c:pt idx="34">
                  <c:v>-1733.209891711438</c:v>
                </c:pt>
                <c:pt idx="35">
                  <c:v>-1733.60351101495</c:v>
                </c:pt>
                <c:pt idx="36">
                  <c:v>-1733.993951463355</c:v>
                </c:pt>
                <c:pt idx="37">
                  <c:v>-1734.381359586718</c:v>
                </c:pt>
                <c:pt idx="38">
                  <c:v>-1734.765693729601</c:v>
                </c:pt>
                <c:pt idx="39">
                  <c:v>-1735.146785770252</c:v>
                </c:pt>
                <c:pt idx="40">
                  <c:v>-1735.524387103313</c:v>
                </c:pt>
                <c:pt idx="41">
                  <c:v>-1735.898205004676</c:v>
                </c:pt>
                <c:pt idx="42">
                  <c:v>-1736.267925290846</c:v>
                </c:pt>
                <c:pt idx="43">
                  <c:v>-1736.633230168172</c:v>
                </c:pt>
                <c:pt idx="44">
                  <c:v>-1736.993810833235</c:v>
                </c:pt>
                <c:pt idx="45">
                  <c:v>-1737.349376090617</c:v>
                </c:pt>
                <c:pt idx="46">
                  <c:v>-1737.699657982968</c:v>
                </c:pt>
                <c:pt idx="47">
                  <c:v>-1738.044415196113</c:v>
                </c:pt>
                <c:pt idx="48">
                  <c:v>-1738.383434823503</c:v>
                </c:pt>
                <c:pt idx="49">
                  <c:v>-1738.716532935628</c:v>
                </c:pt>
                <c:pt idx="50">
                  <c:v>-1739.043554294021</c:v>
                </c:pt>
                <c:pt idx="51">
                  <c:v>-1739.364371466541</c:v>
                </c:pt>
                <c:pt idx="52">
                  <c:v>-1739.678883538156</c:v>
                </c:pt>
                <c:pt idx="53">
                  <c:v>-1739.987014562204</c:v>
                </c:pt>
                <c:pt idx="54">
                  <c:v>-1740.288711864378</c:v>
                </c:pt>
                <c:pt idx="55">
                  <c:v>-1740.583944271028</c:v>
                </c:pt>
                <c:pt idx="56">
                  <c:v>-1740.87270032321</c:v>
                </c:pt>
                <c:pt idx="57">
                  <c:v>-1741.154986518005</c:v>
                </c:pt>
                <c:pt idx="58">
                  <c:v>-1741.430825605697</c:v>
                </c:pt>
                <c:pt idx="59">
                  <c:v>-1741.700254962136</c:v>
                </c:pt>
                <c:pt idx="60">
                  <c:v>-1741.963325048298</c:v>
                </c:pt>
                <c:pt idx="61">
                  <c:v>-1742.220097964211</c:v>
                </c:pt>
                <c:pt idx="62">
                  <c:v>-1742.470646100155</c:v>
                </c:pt>
                <c:pt idx="63">
                  <c:v>-1742.715050885348</c:v>
                </c:pt>
                <c:pt idx="64">
                  <c:v>-1742.953401632469</c:v>
                </c:pt>
                <c:pt idx="65">
                  <c:v>-1743.185794474921</c:v>
                </c:pt>
                <c:pt idx="66">
                  <c:v>-1743.412331392654</c:v>
                </c:pt>
                <c:pt idx="67">
                  <c:v>-1743.633119322105</c:v>
                </c:pt>
                <c:pt idx="68">
                  <c:v>-1743.848269345111</c:v>
                </c:pt>
                <c:pt idx="69">
                  <c:v>-1744.057895952</c:v>
                </c:pt>
                <c:pt idx="70">
                  <c:v>-1744.262116373357</c:v>
                </c:pt>
                <c:pt idx="71">
                  <c:v>-1744.461049976093</c:v>
                </c:pt>
                <c:pt idx="72">
                  <c:v>-1744.654817718376</c:v>
                </c:pt>
                <c:pt idx="73">
                  <c:v>-1744.843541659262</c:v>
                </c:pt>
                <c:pt idx="74">
                  <c:v>-1745.027344518523</c:v>
                </c:pt>
                <c:pt idx="75">
                  <c:v>-1745.206349282606</c:v>
                </c:pt>
                <c:pt idx="76">
                  <c:v>-1745.3806788527</c:v>
                </c:pt>
                <c:pt idx="77">
                  <c:v>-1745.55045573169</c:v>
                </c:pt>
                <c:pt idx="78">
                  <c:v>-1745.715801746221</c:v>
                </c:pt>
                <c:pt idx="79">
                  <c:v>-1745.876837801145</c:v>
                </c:pt>
                <c:pt idx="80">
                  <c:v>-1746.033683663311</c:v>
                </c:pt>
                <c:pt idx="81">
                  <c:v>-1746.18645777199</c:v>
                </c:pt>
                <c:pt idx="82">
                  <c:v>-1746.335277073813</c:v>
                </c:pt>
                <c:pt idx="83">
                  <c:v>-1746.480256879517</c:v>
                </c:pt>
                <c:pt idx="84">
                  <c:v>-1746.621510740966</c:v>
                </c:pt>
                <c:pt idx="85">
                  <c:v>-1746.759150346112</c:v>
                </c:pt>
                <c:pt idx="86">
                  <c:v>-1746.893285430429</c:v>
                </c:pt>
                <c:pt idx="87">
                  <c:v>-1747.024023703241</c:v>
                </c:pt>
                <c:pt idx="88">
                  <c:v>-1747.151470787288</c:v>
                </c:pt>
                <c:pt idx="89">
                  <c:v>-1747.275730170448</c:v>
                </c:pt>
                <c:pt idx="90">
                  <c:v>-1747.39690316828</c:v>
                </c:pt>
                <c:pt idx="91">
                  <c:v>-1747.5150888963</c:v>
                </c:pt>
                <c:pt idx="92">
                  <c:v>-1747.630384250999</c:v>
                </c:pt>
                <c:pt idx="93">
                  <c:v>-1747.742883898693</c:v>
                </c:pt>
                <c:pt idx="94">
                  <c:v>-1747.852680271295</c:v>
                </c:pt>
                <c:pt idx="95">
                  <c:v>-1747.959863568387</c:v>
                </c:pt>
                <c:pt idx="96">
                  <c:v>-1748.064521764794</c:v>
                </c:pt>
                <c:pt idx="97">
                  <c:v>-1748.166740622983</c:v>
                </c:pt>
                <c:pt idx="98">
                  <c:v>-1748.266603709857</c:v>
                </c:pt>
                <c:pt idx="99">
                  <c:v>-1748.364192417371</c:v>
                </c:pt>
                <c:pt idx="100">
                  <c:v>-1748.459585986362</c:v>
                </c:pt>
                <c:pt idx="101">
                  <c:v>-1748.552861533382</c:v>
                </c:pt>
                <c:pt idx="102">
                  <c:v>-1748.644094079998</c:v>
                </c:pt>
                <c:pt idx="103">
                  <c:v>-1748.733356584242</c:v>
                </c:pt>
                <c:pt idx="104">
                  <c:v>-1748.820719973923</c:v>
                </c:pt>
                <c:pt idx="105">
                  <c:v>-1748.906253181452</c:v>
                </c:pt>
                <c:pt idx="106">
                  <c:v>-1748.99002318001</c:v>
                </c:pt>
                <c:pt idx="107">
                  <c:v>-1749.072095020667</c:v>
                </c:pt>
                <c:pt idx="108">
                  <c:v>-1749.152531870521</c:v>
                </c:pt>
                <c:pt idx="109">
                  <c:v>-1749.231395051316</c:v>
                </c:pt>
                <c:pt idx="110">
                  <c:v>-1749.30874407864</c:v>
                </c:pt>
                <c:pt idx="111">
                  <c:v>-1749.384636701372</c:v>
                </c:pt>
                <c:pt idx="112">
                  <c:v>-1749.459128941453</c:v>
                </c:pt>
                <c:pt idx="113">
                  <c:v>-1749.532275133628</c:v>
                </c:pt>
                <c:pt idx="114">
                  <c:v>-1749.604127965133</c:v>
                </c:pt>
                <c:pt idx="115">
                  <c:v>-1749.674738515364</c:v>
                </c:pt>
                <c:pt idx="116">
                  <c:v>-1749.744156295183</c:v>
                </c:pt>
                <c:pt idx="117">
                  <c:v>-1749.812429286041</c:v>
                </c:pt>
                <c:pt idx="118">
                  <c:v>-1749.879603978683</c:v>
                </c:pt>
                <c:pt idx="119">
                  <c:v>-1749.945725411413</c:v>
                </c:pt>
              </c:numCache>
            </c:numRef>
          </c:yVal>
          <c:smooth val="0"/>
          <c:extLst xmlns:c16r2="http://schemas.microsoft.com/office/drawing/2015/06/chart">
            <c:ext xmlns:c16="http://schemas.microsoft.com/office/drawing/2014/chart" uri="{C3380CC4-5D6E-409C-BE32-E72D297353CC}">
              <c16:uniqueId val="{00000008-FF42-421A-B1E0-92E689512030}"/>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0.0</c:v>
                </c:pt>
                <c:pt idx="2">
                  <c:v>-1760.409878528888</c:v>
                </c:pt>
                <c:pt idx="3">
                  <c:v>-1895.159969568042</c:v>
                </c:pt>
                <c:pt idx="4">
                  <c:v>-1998.983097205848</c:v>
                </c:pt>
                <c:pt idx="5">
                  <c:v>-2078.856019500694</c:v>
                </c:pt>
                <c:pt idx="6">
                  <c:v>-2140.203599097222</c:v>
                </c:pt>
                <c:pt idx="7">
                  <c:v>-2187.229917889504</c:v>
                </c:pt>
                <c:pt idx="8">
                  <c:v>-2223.19227684068</c:v>
                </c:pt>
                <c:pt idx="9">
                  <c:v>-2250.613799807455</c:v>
                </c:pt>
                <c:pt idx="10">
                  <c:v>-2271.448343751254</c:v>
                </c:pt>
                <c:pt idx="11">
                  <c:v>-2287.208411878208</c:v>
                </c:pt>
                <c:pt idx="12">
                  <c:v>-2299.064367207313</c:v>
                </c:pt>
                <c:pt idx="13">
                  <c:v>-2307.921383044151</c:v>
                </c:pt>
                <c:pt idx="14">
                  <c:v>-2314.424441140254</c:v>
                </c:pt>
                <c:pt idx="15">
                  <c:v>-2320.761146504738</c:v>
                </c:pt>
                <c:pt idx="16">
                  <c:v>-2325.828791045511</c:v>
                </c:pt>
                <c:pt idx="17">
                  <c:v>-2329.912785824381</c:v>
                </c:pt>
                <c:pt idx="18">
                  <c:v>-2333.239379115505</c:v>
                </c:pt>
                <c:pt idx="19">
                  <c:v>-2335.982892021428</c:v>
                </c:pt>
                <c:pt idx="20">
                  <c:v>-2338.277456602562</c:v>
                </c:pt>
                <c:pt idx="21">
                  <c:v>-2340.226137790851</c:v>
                </c:pt>
                <c:pt idx="22">
                  <c:v>-2341.908001683056</c:v>
                </c:pt>
                <c:pt idx="23">
                  <c:v>-2343.383590941128</c:v>
                </c:pt>
                <c:pt idx="24">
                  <c:v>-2344.699164865582</c:v>
                </c:pt>
                <c:pt idx="25">
                  <c:v>-2345.889981559143</c:v>
                </c:pt>
                <c:pt idx="26">
                  <c:v>-2346.982837408745</c:v>
                </c:pt>
                <c:pt idx="27">
                  <c:v>-2347.997932408085</c:v>
                </c:pt>
                <c:pt idx="28">
                  <c:v>-2348.953397856865</c:v>
                </c:pt>
                <c:pt idx="29">
                  <c:v>-2349.86078877427</c:v>
                </c:pt>
                <c:pt idx="30">
                  <c:v>-2350.728682086978</c:v>
                </c:pt>
                <c:pt idx="31">
                  <c:v>-2351.563410009963</c:v>
                </c:pt>
                <c:pt idx="32">
                  <c:v>-2352.369606853077</c:v>
                </c:pt>
                <c:pt idx="33">
                  <c:v>-2353.150629069285</c:v>
                </c:pt>
                <c:pt idx="34">
                  <c:v>-2353.908877401824</c:v>
                </c:pt>
                <c:pt idx="35">
                  <c:v>-2354.646043389896</c:v>
                </c:pt>
                <c:pt idx="36">
                  <c:v>-2355.363297478223</c:v>
                </c:pt>
                <c:pt idx="37">
                  <c:v>-2356.061432088733</c:v>
                </c:pt>
                <c:pt idx="38">
                  <c:v>-2356.740969996556</c:v>
                </c:pt>
                <c:pt idx="39">
                  <c:v>-2357.402246015285</c:v>
                </c:pt>
                <c:pt idx="40">
                  <c:v>-2358.045468007535</c:v>
                </c:pt>
                <c:pt idx="41">
                  <c:v>-2358.67076751071</c:v>
                </c:pt>
                <c:pt idx="42">
                  <c:v>-2359.278228160078</c:v>
                </c:pt>
                <c:pt idx="43">
                  <c:v>-2359.867909850625</c:v>
                </c:pt>
                <c:pt idx="44">
                  <c:v>-2360.439866026863</c:v>
                </c:pt>
                <c:pt idx="45">
                  <c:v>-2360.99415573322</c:v>
                </c:pt>
                <c:pt idx="46">
                  <c:v>-2361.530851722649</c:v>
                </c:pt>
                <c:pt idx="47">
                  <c:v>-2362.05004562151</c:v>
                </c:pt>
                <c:pt idx="48">
                  <c:v>-2362.551850914664</c:v>
                </c:pt>
                <c:pt idx="49">
                  <c:v>-2363.036404334547</c:v>
                </c:pt>
                <c:pt idx="50">
                  <c:v>-2363.503866099491</c:v>
                </c:pt>
                <c:pt idx="51">
                  <c:v>-2363.95441933845</c:v>
                </c:pt>
                <c:pt idx="52">
                  <c:v>-2364.388268957764</c:v>
                </c:pt>
                <c:pt idx="53">
                  <c:v>-2364.805640140627</c:v>
                </c:pt>
                <c:pt idx="54">
                  <c:v>-2365.206776632134</c:v>
                </c:pt>
                <c:pt idx="55">
                  <c:v>-2365.591938896847</c:v>
                </c:pt>
                <c:pt idx="56">
                  <c:v>-2365.96140223455</c:v>
                </c:pt>
                <c:pt idx="57">
                  <c:v>-2366.31545491027</c:v>
                </c:pt>
                <c:pt idx="58">
                  <c:v>-2366.654396336868</c:v>
                </c:pt>
                <c:pt idx="59">
                  <c:v>-2366.978535336886</c:v>
                </c:pt>
                <c:pt idx="60">
                  <c:v>-2367.288188500643</c:v>
                </c:pt>
                <c:pt idx="61">
                  <c:v>-2367.583678650692</c:v>
                </c:pt>
                <c:pt idx="62">
                  <c:v>-2367.865333417685</c:v>
                </c:pt>
                <c:pt idx="63">
                  <c:v>-2368.133483928796</c:v>
                </c:pt>
                <c:pt idx="64">
                  <c:v>-2368.388463607393</c:v>
                </c:pt>
                <c:pt idx="65">
                  <c:v>-2368.630607080384</c:v>
                </c:pt>
                <c:pt idx="66">
                  <c:v>-2368.860249189354</c:v>
                </c:pt>
                <c:pt idx="67">
                  <c:v>-2369.077724099036</c:v>
                </c:pt>
                <c:pt idx="68">
                  <c:v>-2369.283364498644</c:v>
                </c:pt>
                <c:pt idx="69">
                  <c:v>-2369.477500888686</c:v>
                </c:pt>
                <c:pt idx="70">
                  <c:v>-2369.660460948201</c:v>
                </c:pt>
                <c:pt idx="71">
                  <c:v>-2369.832568975726</c:v>
                </c:pt>
                <c:pt idx="72">
                  <c:v>-2369.994145398705</c:v>
                </c:pt>
                <c:pt idx="73">
                  <c:v>-2370.145506345354</c:v>
                </c:pt>
                <c:pt idx="74">
                  <c:v>-2370.286963273997</c:v>
                </c:pt>
                <c:pt idx="75">
                  <c:v>-2370.418822654727</c:v>
                </c:pt>
                <c:pt idx="76">
                  <c:v>-2370.541385698838</c:v>
                </c:pt>
                <c:pt idx="77">
                  <c:v>-2370.654948131523</c:v>
                </c:pt>
                <c:pt idx="78">
                  <c:v>-2370.759800003965</c:v>
                </c:pt>
                <c:pt idx="79">
                  <c:v>-2370.856225541058</c:v>
                </c:pt>
                <c:pt idx="80">
                  <c:v>-2370.944503021114</c:v>
                </c:pt>
                <c:pt idx="81">
                  <c:v>-2371.024904684687</c:v>
                </c:pt>
                <c:pt idx="82">
                  <c:v>-2371.097696669247</c:v>
                </c:pt>
                <c:pt idx="83">
                  <c:v>-2371.163138967364</c:v>
                </c:pt>
                <c:pt idx="84">
                  <c:v>-2371.221485405672</c:v>
                </c:pt>
                <c:pt idx="85">
                  <c:v>-2371.272983642557</c:v>
                </c:pt>
                <c:pt idx="86">
                  <c:v>-2371.317875182147</c:v>
                </c:pt>
                <c:pt idx="87">
                  <c:v>-2371.356395403505</c:v>
                </c:pt>
                <c:pt idx="88">
                  <c:v>-2371.388773602463</c:v>
                </c:pt>
                <c:pt idx="89">
                  <c:v>-2371.415233044856</c:v>
                </c:pt>
                <c:pt idx="90">
                  <c:v>-2371.435991030266</c:v>
                </c:pt>
                <c:pt idx="91">
                  <c:v>-2371.451258963803</c:v>
                </c:pt>
                <c:pt idx="92">
                  <c:v>-2371.461242436104</c:v>
                </c:pt>
                <c:pt idx="93">
                  <c:v>-2371.466141309669</c:v>
                </c:pt>
                <c:pt idx="94">
                  <c:v>-2371.466149810403</c:v>
                </c:pt>
                <c:pt idx="95">
                  <c:v>-2371.461456624696</c:v>
                </c:pt>
                <c:pt idx="96">
                  <c:v>-2371.452244999426</c:v>
                </c:pt>
                <c:pt idx="97">
                  <c:v>-2371.438692846175</c:v>
                </c:pt>
                <c:pt idx="98">
                  <c:v>-2371.420972847183</c:v>
                </c:pt>
                <c:pt idx="99">
                  <c:v>-2371.399252563998</c:v>
                </c:pt>
                <c:pt idx="100">
                  <c:v>-2371.37369454722</c:v>
                </c:pt>
                <c:pt idx="101">
                  <c:v>-2371.344456447528</c:v>
                </c:pt>
                <c:pt idx="102">
                  <c:v>-2371.311691127157</c:v>
                </c:pt>
                <c:pt idx="103">
                  <c:v>-2371.275546771896</c:v>
                </c:pt>
                <c:pt idx="104">
                  <c:v>-2371.236167002855</c:v>
                </c:pt>
                <c:pt idx="105">
                  <c:v>-2371.193690987908</c:v>
                </c:pt>
                <c:pt idx="106">
                  <c:v>-2371.148253552616</c:v>
                </c:pt>
                <c:pt idx="107">
                  <c:v>-2371.099985290362</c:v>
                </c:pt>
                <c:pt idx="108">
                  <c:v>-2371.049012671348</c:v>
                </c:pt>
                <c:pt idx="109">
                  <c:v>-2370.995458150443</c:v>
                </c:pt>
                <c:pt idx="110">
                  <c:v>-2370.939440273745</c:v>
                </c:pt>
                <c:pt idx="111">
                  <c:v>-2370.88107378364</c:v>
                </c:pt>
                <c:pt idx="112">
                  <c:v>-2370.820469722245</c:v>
                </c:pt>
                <c:pt idx="113">
                  <c:v>-2370.757735533174</c:v>
                </c:pt>
                <c:pt idx="114">
                  <c:v>-2370.692975161597</c:v>
                </c:pt>
                <c:pt idx="115">
                  <c:v>-2370.626289152328</c:v>
                </c:pt>
                <c:pt idx="116">
                  <c:v>-2370.557774746528</c:v>
                </c:pt>
                <c:pt idx="117">
                  <c:v>-2370.48752597531</c:v>
                </c:pt>
                <c:pt idx="118">
                  <c:v>-2370.415633752986</c:v>
                </c:pt>
                <c:pt idx="119">
                  <c:v>-2370.342185966954</c:v>
                </c:pt>
              </c:numCache>
            </c:numRef>
          </c:yVal>
          <c:smooth val="0"/>
          <c:extLst xmlns:c16r2="http://schemas.microsoft.com/office/drawing/2015/06/chart">
            <c:ext xmlns:c16="http://schemas.microsoft.com/office/drawing/2014/chart" uri="{C3380CC4-5D6E-409C-BE32-E72D297353CC}">
              <c16:uniqueId val="{00000009-FF42-421A-B1E0-92E689512030}"/>
            </c:ext>
          </c:extLst>
        </c:ser>
        <c:dLbls>
          <c:showLegendKey val="0"/>
          <c:showVal val="0"/>
          <c:showCatName val="0"/>
          <c:showSerName val="0"/>
          <c:showPercent val="0"/>
          <c:showBubbleSize val="0"/>
        </c:dLbls>
        <c:axId val="-1619520064"/>
        <c:axId val="-1041609440"/>
      </c:scatterChart>
      <c:valAx>
        <c:axId val="-161952006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41609440"/>
        <c:crosses val="autoZero"/>
        <c:crossBetween val="midCat"/>
      </c:valAx>
      <c:valAx>
        <c:axId val="-1041609440"/>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619520064"/>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0.0</c:v>
                </c:pt>
                <c:pt idx="2">
                  <c:v>-315.7311073251286</c:v>
                </c:pt>
                <c:pt idx="3">
                  <c:v>-603.9284607151276</c:v>
                </c:pt>
                <c:pt idx="4">
                  <c:v>-703.986811749146</c:v>
                </c:pt>
                <c:pt idx="5">
                  <c:v>-616.388170304499</c:v>
                </c:pt>
                <c:pt idx="6">
                  <c:v>-639.6660610647414</c:v>
                </c:pt>
                <c:pt idx="7">
                  <c:v>-660.9207759167185</c:v>
                </c:pt>
                <c:pt idx="8">
                  <c:v>-680.53271417414</c:v>
                </c:pt>
                <c:pt idx="9">
                  <c:v>-698.7976993594311</c:v>
                </c:pt>
                <c:pt idx="10">
                  <c:v>-715.9460415136891</c:v>
                </c:pt>
                <c:pt idx="11">
                  <c:v>-732.157283216051</c:v>
                </c:pt>
                <c:pt idx="12">
                  <c:v>-747.571631846892</c:v>
                </c:pt>
                <c:pt idx="13">
                  <c:v>5852.36182506487</c:v>
                </c:pt>
                <c:pt idx="14">
                  <c:v>774.4630907918327</c:v>
                </c:pt>
                <c:pt idx="15">
                  <c:v>715.369030218002</c:v>
                </c:pt>
                <c:pt idx="16">
                  <c:v>662.332611002816</c:v>
                </c:pt>
                <c:pt idx="17">
                  <c:v>614.370554917358</c:v>
                </c:pt>
                <c:pt idx="18">
                  <c:v>570.7121234108563</c:v>
                </c:pt>
                <c:pt idx="19">
                  <c:v>530.3061766556731</c:v>
                </c:pt>
                <c:pt idx="20">
                  <c:v>492.4988454205541</c:v>
                </c:pt>
                <c:pt idx="21">
                  <c:v>456.7868734106189</c:v>
                </c:pt>
                <c:pt idx="22">
                  <c:v>422.7831016212072</c:v>
                </c:pt>
                <c:pt idx="23">
                  <c:v>390.1900968242171</c:v>
                </c:pt>
                <c:pt idx="24">
                  <c:v>358.7797109326712</c:v>
                </c:pt>
                <c:pt idx="25">
                  <c:v>328.3772400350663</c:v>
                </c:pt>
                <c:pt idx="26">
                  <c:v>310.3874980053624</c:v>
                </c:pt>
                <c:pt idx="27">
                  <c:v>283.9816270724712</c:v>
                </c:pt>
                <c:pt idx="28">
                  <c:v>258.0920890578655</c:v>
                </c:pt>
                <c:pt idx="29">
                  <c:v>232.6971462055644</c:v>
                </c:pt>
                <c:pt idx="30">
                  <c:v>207.7648193972545</c:v>
                </c:pt>
                <c:pt idx="31">
                  <c:v>183.2721556978912</c:v>
                </c:pt>
                <c:pt idx="32">
                  <c:v>159.2022516790548</c:v>
                </c:pt>
                <c:pt idx="33">
                  <c:v>135.542986410872</c:v>
                </c:pt>
                <c:pt idx="34">
                  <c:v>112.2857690443743</c:v>
                </c:pt>
                <c:pt idx="35">
                  <c:v>89.42457714516968</c:v>
                </c:pt>
                <c:pt idx="36">
                  <c:v>66.95522151894693</c:v>
                </c:pt>
                <c:pt idx="37">
                  <c:v>44.87478628343887</c:v>
                </c:pt>
                <c:pt idx="38">
                  <c:v>23.18120442290456</c:v>
                </c:pt>
                <c:pt idx="39">
                  <c:v>1.893068564168061</c:v>
                </c:pt>
                <c:pt idx="40">
                  <c:v>-19.0075203387114</c:v>
                </c:pt>
                <c:pt idx="41">
                  <c:v>-39.5221629720618</c:v>
                </c:pt>
                <c:pt idx="42">
                  <c:v>-59.65235684064282</c:v>
                </c:pt>
                <c:pt idx="43">
                  <c:v>-79.39967407378325</c:v>
                </c:pt>
                <c:pt idx="44">
                  <c:v>-98.76583025673528</c:v>
                </c:pt>
                <c:pt idx="45">
                  <c:v>-117.7527321010039</c:v>
                </c:pt>
                <c:pt idx="46">
                  <c:v>-136.3625074323772</c:v>
                </c:pt>
                <c:pt idx="47">
                  <c:v>-154.5975223225996</c:v>
                </c:pt>
                <c:pt idx="48">
                  <c:v>-172.4603885915676</c:v>
                </c:pt>
                <c:pt idx="49">
                  <c:v>-189.9539641670344</c:v>
                </c:pt>
                <c:pt idx="50">
                  <c:v>-207.0813482138201</c:v>
                </c:pt>
                <c:pt idx="51">
                  <c:v>-223.845872504351</c:v>
                </c:pt>
                <c:pt idx="52">
                  <c:v>-240.2510550294678</c:v>
                </c:pt>
                <c:pt idx="53">
                  <c:v>-256.3006522261185</c:v>
                </c:pt>
                <c:pt idx="54">
                  <c:v>-271.998615737848</c:v>
                </c:pt>
                <c:pt idx="55">
                  <c:v>-287.3490773301128</c:v>
                </c:pt>
                <c:pt idx="56">
                  <c:v>-302.3563337845535</c:v>
                </c:pt>
                <c:pt idx="57">
                  <c:v>-317.024831833427</c:v>
                </c:pt>
                <c:pt idx="58">
                  <c:v>-331.3591533380841</c:v>
                </c:pt>
                <c:pt idx="59">
                  <c:v>-345.3640008547245</c:v>
                </c:pt>
                <c:pt idx="60">
                  <c:v>-359.0441836930203</c:v>
                </c:pt>
                <c:pt idx="61">
                  <c:v>-372.4046045354098</c:v>
                </c:pt>
                <c:pt idx="62">
                  <c:v>-385.4502466647354</c:v>
                </c:pt>
                <c:pt idx="63">
                  <c:v>-398.1861618234198</c:v>
                </c:pt>
                <c:pt idx="64">
                  <c:v>-410.6174587204332</c:v>
                </c:pt>
                <c:pt idx="65">
                  <c:v>-422.7492921194952</c:v>
                </c:pt>
                <c:pt idx="66">
                  <c:v>-434.5868526849844</c:v>
                </c:pt>
                <c:pt idx="67">
                  <c:v>-446.1353574003479</c:v>
                </c:pt>
                <c:pt idx="68">
                  <c:v>-457.4000405949664</c:v>
                </c:pt>
                <c:pt idx="69">
                  <c:v>-468.3861455600671</c:v>
                </c:pt>
                <c:pt idx="70">
                  <c:v>-479.0989167312002</c:v>
                </c:pt>
                <c:pt idx="71">
                  <c:v>-489.5435924150643</c:v>
                </c:pt>
                <c:pt idx="72">
                  <c:v>-499.7253980360546</c:v>
                </c:pt>
                <c:pt idx="73">
                  <c:v>-509.6495398780608</c:v>
                </c:pt>
                <c:pt idx="74">
                  <c:v>-519.3211992996858</c:v>
                </c:pt>
                <c:pt idx="75">
                  <c:v>-528.7455273959703</c:v>
                </c:pt>
                <c:pt idx="76">
                  <c:v>-537.9276400875074</c:v>
                </c:pt>
                <c:pt idx="77">
                  <c:v>-546.8726136098079</c:v>
                </c:pt>
                <c:pt idx="78">
                  <c:v>-555.5854803859834</c:v>
                </c:pt>
                <c:pt idx="79">
                  <c:v>-564.0712252574631</c:v>
                </c:pt>
                <c:pt idx="80">
                  <c:v>-572.3347820557938</c:v>
                </c:pt>
                <c:pt idx="81">
                  <c:v>-580.3810304937124</c:v>
                </c:pt>
                <c:pt idx="82">
                  <c:v>-588.21479335913</c:v>
                </c:pt>
                <c:pt idx="83">
                  <c:v>-595.8408339916587</c:v>
                </c:pt>
                <c:pt idx="84">
                  <c:v>-603.2638540276986</c:v>
                </c:pt>
                <c:pt idx="85">
                  <c:v>-610.4884913954844</c:v>
                </c:pt>
                <c:pt idx="86">
                  <c:v>-617.5193185457865</c:v>
                </c:pt>
                <c:pt idx="87">
                  <c:v>-624.3608409039479</c:v>
                </c:pt>
                <c:pt idx="88">
                  <c:v>-631.0174955282582</c:v>
                </c:pt>
                <c:pt idx="89">
                  <c:v>-637.493649962982</c:v>
                </c:pt>
                <c:pt idx="90">
                  <c:v>-643.79360127199</c:v>
                </c:pt>
                <c:pt idx="91">
                  <c:v>-649.921575241635</c:v>
                </c:pt>
                <c:pt idx="92">
                  <c:v>-655.8817257424904</c:v>
                </c:pt>
                <c:pt idx="93">
                  <c:v>-661.678134238031</c:v>
                </c:pt>
                <c:pt idx="94">
                  <c:v>-667.3148094305084</c:v>
                </c:pt>
                <c:pt idx="95">
                  <c:v>-672.7956870346025</c:v>
                </c:pt>
                <c:pt idx="96">
                  <c:v>-678.1246296703684</c:v>
                </c:pt>
                <c:pt idx="97">
                  <c:v>-683.3054268651279</c:v>
                </c:pt>
                <c:pt idx="98">
                  <c:v>-688.3417951587394</c:v>
                </c:pt>
                <c:pt idx="99">
                  <c:v>-693.2373783019048</c:v>
                </c:pt>
                <c:pt idx="100">
                  <c:v>-697.995747542677</c:v>
                </c:pt>
                <c:pt idx="101">
                  <c:v>-702.6204019926153</c:v>
                </c:pt>
                <c:pt idx="102">
                  <c:v>-707.114769067463</c:v>
                </c:pt>
                <c:pt idx="103">
                  <c:v>-711.4822049947566</c:v>
                </c:pt>
                <c:pt idx="104">
                  <c:v>-715.7259953846133</c:v>
                </c:pt>
                <c:pt idx="105">
                  <c:v>-719.849355856306</c:v>
                </c:pt>
                <c:pt idx="106">
                  <c:v>-723.8554327174384</c:v>
                </c:pt>
                <c:pt idx="107">
                  <c:v>-727.7473036889642</c:v>
                </c:pt>
                <c:pt idx="108">
                  <c:v>-731.5279786738738</c:v>
                </c:pt>
                <c:pt idx="109">
                  <c:v>-735.200400562923</c:v>
                </c:pt>
                <c:pt idx="110">
                  <c:v>-738.7674460752434</c:v>
                </c:pt>
                <c:pt idx="111">
                  <c:v>-742.2319266294944</c:v>
                </c:pt>
                <c:pt idx="112">
                  <c:v>-745.59658924203</c:v>
                </c:pt>
                <c:pt idx="113">
                  <c:v>-748.8641174486654</c:v>
                </c:pt>
                <c:pt idx="114">
                  <c:v>-752.0371322474439</c:v>
                </c:pt>
                <c:pt idx="115">
                  <c:v>-755.118193059352</c:v>
                </c:pt>
                <c:pt idx="116">
                  <c:v>-758.109798703698</c:v>
                </c:pt>
                <c:pt idx="117">
                  <c:v>-761.0143883870426</c:v>
                </c:pt>
                <c:pt idx="118">
                  <c:v>-763.8343427017953</c:v>
                </c:pt>
                <c:pt idx="119">
                  <c:v>-766.5719846334725</c:v>
                </c:pt>
              </c:numCache>
            </c:numRef>
          </c:yVal>
          <c:smooth val="0"/>
          <c:extLst xmlns:c16r2="http://schemas.microsoft.com/office/drawing/2015/06/chart">
            <c:ext xmlns:c16="http://schemas.microsoft.com/office/drawing/2014/chart" uri="{C3380CC4-5D6E-409C-BE32-E72D297353CC}">
              <c16:uniqueId val="{00000000-9D1C-463D-A2F5-6776EA099521}"/>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0.0</c:v>
                </c:pt>
                <c:pt idx="2">
                  <c:v>-315.7441315371652</c:v>
                </c:pt>
                <c:pt idx="3">
                  <c:v>-603.953757299616</c:v>
                </c:pt>
                <c:pt idx="4">
                  <c:v>-703.9596688235672</c:v>
                </c:pt>
                <c:pt idx="5">
                  <c:v>-616.3907300024293</c:v>
                </c:pt>
                <c:pt idx="6">
                  <c:v>-639.6694051408558</c:v>
                </c:pt>
                <c:pt idx="7">
                  <c:v>-660.9249287518451</c:v>
                </c:pt>
                <c:pt idx="8">
                  <c:v>-680.5376940260867</c:v>
                </c:pt>
                <c:pt idx="9">
                  <c:v>-698.8035204248024</c:v>
                </c:pt>
                <c:pt idx="10">
                  <c:v>-715.9527153501531</c:v>
                </c:pt>
                <c:pt idx="11">
                  <c:v>-732.1648197158593</c:v>
                </c:pt>
                <c:pt idx="12">
                  <c:v>-747.5800398923457</c:v>
                </c:pt>
                <c:pt idx="13">
                  <c:v>5852.35253717018</c:v>
                </c:pt>
                <c:pt idx="14">
                  <c:v>774.4528954445954</c:v>
                </c:pt>
                <c:pt idx="15">
                  <c:v>715.3579665275611</c:v>
                </c:pt>
                <c:pt idx="16">
                  <c:v>662.3206695420013</c:v>
                </c:pt>
                <c:pt idx="17">
                  <c:v>614.3578379828704</c:v>
                </c:pt>
                <c:pt idx="18">
                  <c:v>570.6985858745538</c:v>
                </c:pt>
                <c:pt idx="19">
                  <c:v>530.2918239030313</c:v>
                </c:pt>
                <c:pt idx="20">
                  <c:v>492.4836816230836</c:v>
                </c:pt>
                <c:pt idx="21">
                  <c:v>456.7709014622502</c:v>
                </c:pt>
                <c:pt idx="22">
                  <c:v>422.7663232253672</c:v>
                </c:pt>
                <c:pt idx="23">
                  <c:v>390.1725125918838</c:v>
                </c:pt>
                <c:pt idx="24">
                  <c:v>358.7613204827085</c:v>
                </c:pt>
                <c:pt idx="25">
                  <c:v>328.3580420907564</c:v>
                </c:pt>
                <c:pt idx="26">
                  <c:v>310.3674932129543</c:v>
                </c:pt>
                <c:pt idx="27">
                  <c:v>283.9608148242496</c:v>
                </c:pt>
                <c:pt idx="28">
                  <c:v>258.0704706876895</c:v>
                </c:pt>
                <c:pt idx="29">
                  <c:v>232.6747230372384</c:v>
                </c:pt>
                <c:pt idx="30">
                  <c:v>207.7415927766942</c:v>
                </c:pt>
                <c:pt idx="31">
                  <c:v>183.248126710234</c:v>
                </c:pt>
                <c:pt idx="32">
                  <c:v>159.1774212232922</c:v>
                </c:pt>
                <c:pt idx="33">
                  <c:v>135.5173551871721</c:v>
                </c:pt>
                <c:pt idx="34">
                  <c:v>112.2593375435627</c:v>
                </c:pt>
                <c:pt idx="35">
                  <c:v>89.39734564073296</c:v>
                </c:pt>
                <c:pt idx="36">
                  <c:v>66.9271900618751</c:v>
                </c:pt>
                <c:pt idx="37">
                  <c:v>44.84595469786105</c:v>
                </c:pt>
                <c:pt idx="38">
                  <c:v>23.15157230440492</c:v>
                </c:pt>
                <c:pt idx="39">
                  <c:v>1.862635293497078</c:v>
                </c:pt>
                <c:pt idx="40">
                  <c:v>-19.03875560754568</c:v>
                </c:pt>
                <c:pt idx="41">
                  <c:v>-39.554201297502</c:v>
                </c:pt>
                <c:pt idx="42">
                  <c:v>-59.68519949041547</c:v>
                </c:pt>
                <c:pt idx="43">
                  <c:v>-79.43332252106665</c:v>
                </c:pt>
                <c:pt idx="44">
                  <c:v>-98.8002861764717</c:v>
                </c:pt>
                <c:pt idx="45">
                  <c:v>-117.7879973660092</c:v>
                </c:pt>
                <c:pt idx="46">
                  <c:v>-136.3985841087197</c:v>
                </c:pt>
                <c:pt idx="47">
                  <c:v>-154.6344126649019</c:v>
                </c:pt>
                <c:pt idx="48">
                  <c:v>-172.4980950380705</c:v>
                </c:pt>
                <c:pt idx="49">
                  <c:v>-189.9924893341558</c:v>
                </c:pt>
                <c:pt idx="50">
                  <c:v>-207.1206948907566</c:v>
                </c:pt>
                <c:pt idx="51">
                  <c:v>-223.8860436469022</c:v>
                </c:pt>
                <c:pt idx="52">
                  <c:v>-240.2920537546506</c:v>
                </c:pt>
                <c:pt idx="53">
                  <c:v>-256.342481805268</c:v>
                </c:pt>
                <c:pt idx="54">
                  <c:v>-272.041279590956</c:v>
                </c:pt>
                <c:pt idx="55">
                  <c:v>-287.3925790189313</c:v>
                </c:pt>
                <c:pt idx="56">
                  <c:v>-302.4006770059514</c:v>
                </c:pt>
                <c:pt idx="57">
                  <c:v>-317.0700204130626</c:v>
                </c:pt>
                <c:pt idx="58">
                  <c:v>-331.405191223268</c:v>
                </c:pt>
                <c:pt idx="59">
                  <c:v>-345.4108921078077</c:v>
                </c:pt>
                <c:pt idx="60">
                  <c:v>-359.0919324844634</c:v>
                </c:pt>
                <c:pt idx="61">
                  <c:v>-372.4532151369623</c:v>
                </c:pt>
                <c:pt idx="62">
                  <c:v>-385.4997234425174</c:v>
                </c:pt>
                <c:pt idx="63">
                  <c:v>-398.2365092311416</c:v>
                </c:pt>
                <c:pt idx="64">
                  <c:v>-410.6686812921744</c:v>
                </c:pt>
                <c:pt idx="65">
                  <c:v>-422.8013944634603</c:v>
                </c:pt>
                <c:pt idx="66">
                  <c:v>-434.6398394764091</c:v>
                </c:pt>
                <c:pt idx="67">
                  <c:v>-446.1892333748747</c:v>
                </c:pt>
                <c:pt idx="68">
                  <c:v>-457.4548105420598</c:v>
                </c:pt>
                <c:pt idx="69">
                  <c:v>-468.4418143161892</c:v>
                </c:pt>
                <c:pt idx="70">
                  <c:v>-479.155489173831</c:v>
                </c:pt>
                <c:pt idx="71">
                  <c:v>-489.6010734560076</c:v>
                </c:pt>
                <c:pt idx="72">
                  <c:v>-499.7837926149168</c:v>
                </c:pt>
                <c:pt idx="73">
                  <c:v>-509.7088529569135</c:v>
                </c:pt>
                <c:pt idx="74">
                  <c:v>-519.3814358559974</c:v>
                </c:pt>
                <c:pt idx="75">
                  <c:v>-528.8066924177324</c:v>
                </c:pt>
                <c:pt idx="76">
                  <c:v>-537.989738566265</c:v>
                </c:pt>
                <c:pt idx="77">
                  <c:v>-546.9356505362066</c:v>
                </c:pt>
                <c:pt idx="78">
                  <c:v>-555.6494607432394</c:v>
                </c:pt>
                <c:pt idx="79">
                  <c:v>-564.1361540165084</c:v>
                </c:pt>
                <c:pt idx="80">
                  <c:v>-572.4006641697414</c:v>
                </c:pt>
                <c:pt idx="81">
                  <c:v>-580.4478708928814</c:v>
                </c:pt>
                <c:pt idx="82">
                  <c:v>-588.282596945799</c:v>
                </c:pt>
                <c:pt idx="83">
                  <c:v>-595.9096056356466</c:v>
                </c:pt>
                <c:pt idx="84">
                  <c:v>-603.3335985612975</c:v>
                </c:pt>
                <c:pt idx="85">
                  <c:v>-610.5592136088871</c:v>
                </c:pt>
                <c:pt idx="86">
                  <c:v>-617.5910231829365</c:v>
                </c:pt>
                <c:pt idx="87">
                  <c:v>-624.4335326577695</c:v>
                </c:pt>
                <c:pt idx="88">
                  <c:v>-631.091179037192</c:v>
                </c:pt>
                <c:pt idx="89">
                  <c:v>-637.5683298063922</c:v>
                </c:pt>
                <c:pt idx="90">
                  <c:v>-643.8692819665339</c:v>
                </c:pt>
                <c:pt idx="91">
                  <c:v>-649.9982612376231</c:v>
                </c:pt>
                <c:pt idx="92">
                  <c:v>-655.9594214203971</c:v>
                </c:pt>
                <c:pt idx="93">
                  <c:v>-661.756843904537</c:v>
                </c:pt>
                <c:pt idx="94">
                  <c:v>-667.3945373157603</c:v>
                </c:pt>
                <c:pt idx="95">
                  <c:v>-672.8764372890054</c:v>
                </c:pt>
                <c:pt idx="96">
                  <c:v>-678.2064063611506</c:v>
                </c:pt>
                <c:pt idx="97">
                  <c:v>-683.3882339738931</c:v>
                </c:pt>
                <c:pt idx="98">
                  <c:v>-688.4256365784915</c:v>
                </c:pt>
                <c:pt idx="99">
                  <c:v>-693.3222578343173</c:v>
                </c:pt>
                <c:pt idx="100">
                  <c:v>-698.0816688958126</c:v>
                </c:pt>
                <c:pt idx="101">
                  <c:v>-702.7073687784613</c:v>
                </c:pt>
                <c:pt idx="102">
                  <c:v>-707.2027847995141</c:v>
                </c:pt>
                <c:pt idx="103">
                  <c:v>-711.5712730860087</c:v>
                </c:pt>
                <c:pt idx="104">
                  <c:v>-715.8161191455941</c:v>
                </c:pt>
                <c:pt idx="105">
                  <c:v>-719.9405384931214</c:v>
                </c:pt>
                <c:pt idx="106">
                  <c:v>-723.9476773298011</c:v>
                </c:pt>
                <c:pt idx="107">
                  <c:v>-727.8406132687722</c:v>
                </c:pt>
                <c:pt idx="108">
                  <c:v>-731.6223561033403</c:v>
                </c:pt>
                <c:pt idx="109">
                  <c:v>-735.2958486134102</c:v>
                </c:pt>
                <c:pt idx="110">
                  <c:v>-738.8639674054918</c:v>
                </c:pt>
                <c:pt idx="111">
                  <c:v>-742.3295237848307</c:v>
                </c:pt>
                <c:pt idx="112">
                  <c:v>-745.6952646528516</c:v>
                </c:pt>
                <c:pt idx="113">
                  <c:v>-748.9638734293806</c:v>
                </c:pt>
                <c:pt idx="114">
                  <c:v>-752.1379709957279</c:v>
                </c:pt>
                <c:pt idx="115">
                  <c:v>-755.2201166547144</c:v>
                </c:pt>
                <c:pt idx="116">
                  <c:v>-758.2128091072718</c:v>
                </c:pt>
                <c:pt idx="117">
                  <c:v>-761.1184874404865</c:v>
                </c:pt>
                <c:pt idx="118">
                  <c:v>-763.9395321267639</c:v>
                </c:pt>
                <c:pt idx="119">
                  <c:v>-766.6782660310782</c:v>
                </c:pt>
              </c:numCache>
            </c:numRef>
          </c:yVal>
          <c:smooth val="0"/>
          <c:extLst xmlns:c16r2="http://schemas.microsoft.com/office/drawing/2015/06/chart">
            <c:ext xmlns:c16="http://schemas.microsoft.com/office/drawing/2014/chart" uri="{C3380CC4-5D6E-409C-BE32-E72D297353CC}">
              <c16:uniqueId val="{00000001-9D1C-463D-A2F5-6776EA099521}"/>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0.0</c:v>
                </c:pt>
                <c:pt idx="2">
                  <c:v>-284.939562539197</c:v>
                </c:pt>
                <c:pt idx="3">
                  <c:v>-570.9070735082877</c:v>
                </c:pt>
                <c:pt idx="4">
                  <c:v>-753.4054497617126</c:v>
                </c:pt>
                <c:pt idx="5">
                  <c:v>-616.5567295493201</c:v>
                </c:pt>
                <c:pt idx="6">
                  <c:v>-639.8308376520417</c:v>
                </c:pt>
                <c:pt idx="7">
                  <c:v>-661.0796037412601</c:v>
                </c:pt>
                <c:pt idx="8">
                  <c:v>-680.6834968006132</c:v>
                </c:pt>
                <c:pt idx="9">
                  <c:v>-698.93840461322</c:v>
                </c:pt>
                <c:pt idx="10">
                  <c:v>-716.0747110604535</c:v>
                </c:pt>
                <c:pt idx="11">
                  <c:v>-732.2720392294581</c:v>
                </c:pt>
                <c:pt idx="12">
                  <c:v>-747.67068137991</c:v>
                </c:pt>
                <c:pt idx="13">
                  <c:v>5852.280187472608</c:v>
                </c:pt>
                <c:pt idx="14">
                  <c:v>775.3853720823608</c:v>
                </c:pt>
                <c:pt idx="15">
                  <c:v>716.450342445065</c:v>
                </c:pt>
                <c:pt idx="16">
                  <c:v>663.5631596163583</c:v>
                </c:pt>
                <c:pt idx="17">
                  <c:v>615.5963163567705</c:v>
                </c:pt>
                <c:pt idx="18">
                  <c:v>572.015991226117</c:v>
                </c:pt>
                <c:pt idx="19">
                  <c:v>531.6848653625405</c:v>
                </c:pt>
                <c:pt idx="20">
                  <c:v>493.9504578754586</c:v>
                </c:pt>
                <c:pt idx="21">
                  <c:v>458.3107232538932</c:v>
                </c:pt>
                <c:pt idx="22">
                  <c:v>424.3794062050347</c:v>
                </c:pt>
                <c:pt idx="23">
                  <c:v>391.8597381549407</c:v>
                </c:pt>
                <c:pt idx="24">
                  <c:v>360.5240501947755</c:v>
                </c:pt>
                <c:pt idx="25">
                  <c:v>330.1979738104237</c:v>
                </c:pt>
                <c:pt idx="26">
                  <c:v>312.2846385573339</c:v>
                </c:pt>
                <c:pt idx="27">
                  <c:v>285.958316839764</c:v>
                </c:pt>
                <c:pt idx="28">
                  <c:v>260.1503283233541</c:v>
                </c:pt>
                <c:pt idx="29">
                  <c:v>234.838971878</c:v>
                </c:pt>
                <c:pt idx="30">
                  <c:v>209.9920077607567</c:v>
                </c:pt>
                <c:pt idx="31">
                  <c:v>185.586611304323</c:v>
                </c:pt>
                <c:pt idx="32">
                  <c:v>161.6058280872276</c:v>
                </c:pt>
                <c:pt idx="33">
                  <c:v>138.037469584744</c:v>
                </c:pt>
                <c:pt idx="34">
                  <c:v>114.8728655418054</c:v>
                </c:pt>
                <c:pt idx="35">
                  <c:v>92.10590545906234</c:v>
                </c:pt>
                <c:pt idx="36">
                  <c:v>69.7323058977552</c:v>
                </c:pt>
                <c:pt idx="37">
                  <c:v>47.74905250813026</c:v>
                </c:pt>
                <c:pt idx="38">
                  <c:v>26.1539771310945</c:v>
                </c:pt>
                <c:pt idx="39">
                  <c:v>4.96556348028389</c:v>
                </c:pt>
                <c:pt idx="40">
                  <c:v>-15.8341898378585</c:v>
                </c:pt>
                <c:pt idx="41">
                  <c:v>-36.24698691962294</c:v>
                </c:pt>
                <c:pt idx="42">
                  <c:v>-56.27442764393344</c:v>
                </c:pt>
                <c:pt idx="43">
                  <c:v>-75.9181854813396</c:v>
                </c:pt>
                <c:pt idx="44">
                  <c:v>-95.1800752074403</c:v>
                </c:pt>
                <c:pt idx="45">
                  <c:v>-114.0621005620487</c:v>
                </c:pt>
                <c:pt idx="46">
                  <c:v>-132.5664840075478</c:v>
                </c:pt>
                <c:pt idx="47">
                  <c:v>-150.6956836826866</c:v>
                </c:pt>
                <c:pt idx="48">
                  <c:v>-168.4524007694581</c:v>
                </c:pt>
                <c:pt idx="49">
                  <c:v>-185.8395797513876</c:v>
                </c:pt>
                <c:pt idx="50">
                  <c:v>-202.8604034712152</c:v>
                </c:pt>
                <c:pt idx="51">
                  <c:v>-219.5182844524152</c:v>
                </c:pt>
                <c:pt idx="52">
                  <c:v>-235.8168184968854</c:v>
                </c:pt>
                <c:pt idx="53">
                  <c:v>-251.7598368843264</c:v>
                </c:pt>
                <c:pt idx="54">
                  <c:v>-267.3513631344141</c:v>
                </c:pt>
                <c:pt idx="55">
                  <c:v>-282.595597933012</c:v>
                </c:pt>
                <c:pt idx="56">
                  <c:v>-297.4969040487809</c:v>
                </c:pt>
                <c:pt idx="57">
                  <c:v>-312.0597912963185</c:v>
                </c:pt>
                <c:pt idx="58">
                  <c:v>-326.2889017505136</c:v>
                </c:pt>
                <c:pt idx="59">
                  <c:v>-340.1889953546597</c:v>
                </c:pt>
                <c:pt idx="60">
                  <c:v>-353.7649360254672</c:v>
                </c:pt>
                <c:pt idx="61">
                  <c:v>-367.02167832347</c:v>
                </c:pt>
                <c:pt idx="62">
                  <c:v>-379.9642547351268</c:v>
                </c:pt>
                <c:pt idx="63">
                  <c:v>-392.597763589607</c:v>
                </c:pt>
                <c:pt idx="64">
                  <c:v>-404.9273576242012</c:v>
                </c:pt>
                <c:pt idx="65">
                  <c:v>-416.9582331358288</c:v>
                </c:pt>
                <c:pt idx="66">
                  <c:v>-428.6956198890457</c:v>
                </c:pt>
                <c:pt idx="67">
                  <c:v>-440.1447715991762</c:v>
                </c:pt>
                <c:pt idx="68">
                  <c:v>-451.3109570243123</c:v>
                </c:pt>
                <c:pt idx="69">
                  <c:v>-462.1994516473296</c:v>
                </c:pt>
                <c:pt idx="70">
                  <c:v>-472.8155299245227</c:v>
                </c:pt>
                <c:pt idx="71">
                  <c:v>-483.1644580792763</c:v>
                </c:pt>
                <c:pt idx="72">
                  <c:v>-493.2514874142198</c:v>
                </c:pt>
                <c:pt idx="73">
                  <c:v>-503.0818481203732</c:v>
                </c:pt>
                <c:pt idx="74">
                  <c:v>-512.660743557244</c:v>
                </c:pt>
                <c:pt idx="75">
                  <c:v>-521.9933449811032</c:v>
                </c:pt>
                <c:pt idx="76">
                  <c:v>-531.0847866972785</c:v>
                </c:pt>
                <c:pt idx="77">
                  <c:v>-539.9401616154618</c:v>
                </c:pt>
                <c:pt idx="78">
                  <c:v>-548.5645171839566</c:v>
                </c:pt>
                <c:pt idx="79">
                  <c:v>-556.9628516842091</c:v>
                </c:pt>
                <c:pt idx="80">
                  <c:v>-565.1401108624674</c:v>
                </c:pt>
                <c:pt idx="81">
                  <c:v>-573.1011848823879</c:v>
                </c:pt>
                <c:pt idx="82">
                  <c:v>-580.8509055773795</c:v>
                </c:pt>
                <c:pt idx="83">
                  <c:v>-588.3940439859471</c:v>
                </c:pt>
                <c:pt idx="84">
                  <c:v>-595.7353081523725</c:v>
                </c:pt>
                <c:pt idx="85">
                  <c:v>-602.879341178661</c:v>
                </c:pt>
                <c:pt idx="86">
                  <c:v>-609.83071950868</c:v>
                </c:pt>
                <c:pt idx="87">
                  <c:v>-616.5939514333695</c:v>
                </c:pt>
                <c:pt idx="88">
                  <c:v>-623.173475801316</c:v>
                </c:pt>
                <c:pt idx="89">
                  <c:v>-629.573660921191</c:v>
                </c:pt>
                <c:pt idx="90">
                  <c:v>-635.7988036452836</c:v>
                </c:pt>
                <c:pt idx="91">
                  <c:v>-641.8531286197774</c:v>
                </c:pt>
                <c:pt idx="92">
                  <c:v>-647.7407876927318</c:v>
                </c:pt>
                <c:pt idx="93">
                  <c:v>-653.4658594678222</c:v>
                </c:pt>
                <c:pt idx="94">
                  <c:v>-659.0323489940529</c:v>
                </c:pt>
                <c:pt idx="95">
                  <c:v>-664.4441875816592</c:v>
                </c:pt>
                <c:pt idx="96">
                  <c:v>-669.7052327359761</c:v>
                </c:pt>
                <c:pt idx="97">
                  <c:v>-674.8192681992352</c:v>
                </c:pt>
                <c:pt idx="98">
                  <c:v>-679.7900040942877</c:v>
                </c:pt>
                <c:pt idx="99">
                  <c:v>-684.6210771596106</c:v>
                </c:pt>
                <c:pt idx="100">
                  <c:v>-689.3160510727729</c:v>
                </c:pt>
                <c:pt idx="101">
                  <c:v>-693.8784168498405</c:v>
                </c:pt>
                <c:pt idx="102">
                  <c:v>-698.3115933205244</c:v>
                </c:pt>
                <c:pt idx="103">
                  <c:v>-702.6189276680216</c:v>
                </c:pt>
                <c:pt idx="104">
                  <c:v>-706.8036960300251</c:v>
                </c:pt>
                <c:pt idx="105">
                  <c:v>-710.8691041564271</c:v>
                </c:pt>
                <c:pt idx="106">
                  <c:v>-714.8182881158864</c:v>
                </c:pt>
                <c:pt idx="107">
                  <c:v>-718.6543150501546</c:v>
                </c:pt>
                <c:pt idx="108">
                  <c:v>-722.380183967587</c:v>
                </c:pt>
                <c:pt idx="109">
                  <c:v>-725.9988265757782</c:v>
                </c:pt>
                <c:pt idx="110">
                  <c:v>-729.5131081461806</c:v>
                </c:pt>
                <c:pt idx="111">
                  <c:v>-732.9258284088719</c:v>
                </c:pt>
                <c:pt idx="112">
                  <c:v>-736.2397224729975</c:v>
                </c:pt>
                <c:pt idx="113">
                  <c:v>-739.4574617704874</c:v>
                </c:pt>
                <c:pt idx="114">
                  <c:v>-742.5816550190393</c:v>
                </c:pt>
                <c:pt idx="115">
                  <c:v>-745.6148492030188</c:v>
                </c:pt>
                <c:pt idx="116">
                  <c:v>-748.5595305674632</c:v>
                </c:pt>
                <c:pt idx="117">
                  <c:v>-751.4181256250879</c:v>
                </c:pt>
                <c:pt idx="118">
                  <c:v>-754.193002172155</c:v>
                </c:pt>
                <c:pt idx="119">
                  <c:v>-756.8864703119343</c:v>
                </c:pt>
              </c:numCache>
            </c:numRef>
          </c:yVal>
          <c:smooth val="0"/>
          <c:extLst xmlns:c16r2="http://schemas.microsoft.com/office/drawing/2015/06/chart">
            <c:ext xmlns:c16="http://schemas.microsoft.com/office/drawing/2014/chart" uri="{C3380CC4-5D6E-409C-BE32-E72D297353CC}">
              <c16:uniqueId val="{00000002-9D1C-463D-A2F5-6776EA099521}"/>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0.0</c:v>
                </c:pt>
                <c:pt idx="2">
                  <c:v>-158.1283178389531</c:v>
                </c:pt>
                <c:pt idx="3">
                  <c:v>-311.4620970917367</c:v>
                </c:pt>
                <c:pt idx="4">
                  <c:v>-362.3606159843202</c:v>
                </c:pt>
                <c:pt idx="5">
                  <c:v>-319.133996100014</c:v>
                </c:pt>
                <c:pt idx="6">
                  <c:v>-334.7582319480532</c:v>
                </c:pt>
                <c:pt idx="7">
                  <c:v>-349.4155276062666</c:v>
                </c:pt>
                <c:pt idx="8">
                  <c:v>-363.2806368344301</c:v>
                </c:pt>
                <c:pt idx="9">
                  <c:v>-376.4891407629339</c:v>
                </c:pt>
                <c:pt idx="10">
                  <c:v>-389.1462950433015</c:v>
                </c:pt>
                <c:pt idx="11">
                  <c:v>-401.3338732237571</c:v>
                </c:pt>
                <c:pt idx="12">
                  <c:v>-413.1154719605855</c:v>
                </c:pt>
                <c:pt idx="13">
                  <c:v>2882.789700192723</c:v>
                </c:pt>
                <c:pt idx="14">
                  <c:v>165.8632318354303</c:v>
                </c:pt>
                <c:pt idx="15">
                  <c:v>128.5591696149313</c:v>
                </c:pt>
                <c:pt idx="16">
                  <c:v>97.5413196383888</c:v>
                </c:pt>
                <c:pt idx="17">
                  <c:v>71.50594358318425</c:v>
                </c:pt>
                <c:pt idx="18">
                  <c:v>49.42730462604413</c:v>
                </c:pt>
                <c:pt idx="19">
                  <c:v>30.27989255559987</c:v>
                </c:pt>
                <c:pt idx="20">
                  <c:v>13.35733432470442</c:v>
                </c:pt>
                <c:pt idx="21">
                  <c:v>-1.882919260300696</c:v>
                </c:pt>
                <c:pt idx="22">
                  <c:v>-15.85679689067365</c:v>
                </c:pt>
                <c:pt idx="23">
                  <c:v>-28.88226277992542</c:v>
                </c:pt>
                <c:pt idx="24">
                  <c:v>-41.20153838932493</c:v>
                </c:pt>
                <c:pt idx="25">
                  <c:v>-52.99833268795556</c:v>
                </c:pt>
                <c:pt idx="26">
                  <c:v>-58.64202652266214</c:v>
                </c:pt>
                <c:pt idx="27">
                  <c:v>-68.91546568748343</c:v>
                </c:pt>
                <c:pt idx="28">
                  <c:v>-79.07262066161092</c:v>
                </c:pt>
                <c:pt idx="29">
                  <c:v>-89.14526925957396</c:v>
                </c:pt>
                <c:pt idx="30">
                  <c:v>-99.16359763011314</c:v>
                </c:pt>
                <c:pt idx="31">
                  <c:v>-109.1479387775926</c:v>
                </c:pt>
                <c:pt idx="32">
                  <c:v>-119.1115344433183</c:v>
                </c:pt>
                <c:pt idx="33">
                  <c:v>-129.0621346587977</c:v>
                </c:pt>
                <c:pt idx="34">
                  <c:v>-139.0033813140981</c:v>
                </c:pt>
                <c:pt idx="35">
                  <c:v>-148.9358753034758</c:v>
                </c:pt>
                <c:pt idx="36">
                  <c:v>-158.8579976929104</c:v>
                </c:pt>
                <c:pt idx="37">
                  <c:v>-168.766540281531</c:v>
                </c:pt>
                <c:pt idx="38">
                  <c:v>-178.6571885249832</c:v>
                </c:pt>
                <c:pt idx="39">
                  <c:v>-188.5148248668415</c:v>
                </c:pt>
                <c:pt idx="40">
                  <c:v>-198.3428368721325</c:v>
                </c:pt>
                <c:pt idx="41">
                  <c:v>-208.1356808401306</c:v>
                </c:pt>
                <c:pt idx="42">
                  <c:v>-217.8876559456894</c:v>
                </c:pt>
                <c:pt idx="43">
                  <c:v>-227.5930695718907</c:v>
                </c:pt>
                <c:pt idx="44">
                  <c:v>-237.2463288830641</c:v>
                </c:pt>
                <c:pt idx="45">
                  <c:v>-246.8420077434948</c:v>
                </c:pt>
                <c:pt idx="46">
                  <c:v>-256.3748938604167</c:v>
                </c:pt>
                <c:pt idx="47">
                  <c:v>-265.8400210521886</c:v>
                </c:pt>
                <c:pt idx="48">
                  <c:v>-275.23269017036</c:v>
                </c:pt>
                <c:pt idx="49">
                  <c:v>-284.5484814026458</c:v>
                </c:pt>
                <c:pt idx="50">
                  <c:v>-293.783260065262</c:v>
                </c:pt>
                <c:pt idx="51">
                  <c:v>-302.9331775137506</c:v>
                </c:pt>
                <c:pt idx="52">
                  <c:v>-311.9946508645426</c:v>
                </c:pt>
                <c:pt idx="53">
                  <c:v>-320.9643912878199</c:v>
                </c:pt>
                <c:pt idx="54">
                  <c:v>-329.83938107414</c:v>
                </c:pt>
                <c:pt idx="55">
                  <c:v>-338.6168648312942</c:v>
                </c:pt>
                <c:pt idx="56">
                  <c:v>-347.2943398996304</c:v>
                </c:pt>
                <c:pt idx="57">
                  <c:v>-355.8695462059004</c:v>
                </c:pt>
                <c:pt idx="58">
                  <c:v>-364.3404558063921</c:v>
                </c:pt>
                <c:pt idx="59">
                  <c:v>-372.7052623082726</c:v>
                </c:pt>
                <c:pt idx="60">
                  <c:v>-380.962370309877</c:v>
                </c:pt>
                <c:pt idx="61">
                  <c:v>-389.1103849655755</c:v>
                </c:pt>
                <c:pt idx="62">
                  <c:v>-397.1481017509632</c:v>
                </c:pt>
                <c:pt idx="63">
                  <c:v>-405.0744964836703</c:v>
                </c:pt>
                <c:pt idx="64">
                  <c:v>-412.8887156386554</c:v>
                </c:pt>
                <c:pt idx="65">
                  <c:v>-420.5900669513539</c:v>
                </c:pt>
                <c:pt idx="66">
                  <c:v>-428.1780104167028</c:v>
                </c:pt>
                <c:pt idx="67">
                  <c:v>-435.652149603</c:v>
                </c:pt>
                <c:pt idx="68">
                  <c:v>-443.0122233128222</c:v>
                </c:pt>
                <c:pt idx="69">
                  <c:v>-450.2580975885919</c:v>
                </c:pt>
                <c:pt idx="70">
                  <c:v>-457.3897580599149</c:v>
                </c:pt>
                <c:pt idx="71">
                  <c:v>-464.4073026252463</c:v>
                </c:pt>
                <c:pt idx="72">
                  <c:v>-471.3109344603789</c:v>
                </c:pt>
                <c:pt idx="73">
                  <c:v>-478.1009553444745</c:v>
                </c:pt>
                <c:pt idx="74">
                  <c:v>-484.7777592931525</c:v>
                </c:pt>
                <c:pt idx="75">
                  <c:v>-491.341826489028</c:v>
                </c:pt>
                <c:pt idx="76">
                  <c:v>-497.7937174991266</c:v>
                </c:pt>
                <c:pt idx="77">
                  <c:v>-504.1340677669341</c:v>
                </c:pt>
                <c:pt idx="78">
                  <c:v>-510.3635823708937</c:v>
                </c:pt>
                <c:pt idx="79">
                  <c:v>-516.483031036547</c:v>
                </c:pt>
                <c:pt idx="80">
                  <c:v>-522.4932433934529</c:v>
                </c:pt>
                <c:pt idx="81">
                  <c:v>-528.3951044663516</c:v>
                </c:pt>
                <c:pt idx="82">
                  <c:v>-534.1895503902888</c:v>
                </c:pt>
                <c:pt idx="83">
                  <c:v>-539.8775643412779</c:v>
                </c:pt>
                <c:pt idx="84">
                  <c:v>-545.460172672198</c:v>
                </c:pt>
                <c:pt idx="85">
                  <c:v>-550.938441245742</c:v>
                </c:pt>
                <c:pt idx="86">
                  <c:v>-556.313471955902</c:v>
                </c:pt>
                <c:pt idx="87">
                  <c:v>-561.5863994288176</c:v>
                </c:pt>
                <c:pt idx="88">
                  <c:v>-566.7583878968634</c:v>
                </c:pt>
                <c:pt idx="89">
                  <c:v>-571.830628236161</c:v>
                </c:pt>
                <c:pt idx="90">
                  <c:v>-576.8043351624344</c:v>
                </c:pt>
                <c:pt idx="91">
                  <c:v>-581.680744576175</c:v>
                </c:pt>
                <c:pt idx="92">
                  <c:v>-586.4611110519695</c:v>
                </c:pt>
                <c:pt idx="93">
                  <c:v>-591.1467054646091</c:v>
                </c:pt>
                <c:pt idx="94">
                  <c:v>-595.73881274626</c:v>
                </c:pt>
                <c:pt idx="95">
                  <c:v>-600.2387297683335</c:v>
                </c:pt>
                <c:pt idx="96">
                  <c:v>-604.6477633428567</c:v>
                </c:pt>
                <c:pt idx="97">
                  <c:v>-608.9672283375924</c:v>
                </c:pt>
                <c:pt idx="98">
                  <c:v>-613.198445899834</c:v>
                </c:pt>
                <c:pt idx="99">
                  <c:v>-617.3427417836754</c:v>
                </c:pt>
                <c:pt idx="100">
                  <c:v>-621.4014447760565</c:v>
                </c:pt>
                <c:pt idx="101">
                  <c:v>-625.375885217216</c:v>
                </c:pt>
                <c:pt idx="102">
                  <c:v>-629.2673936110168</c:v>
                </c:pt>
                <c:pt idx="103">
                  <c:v>-633.0772993204901</c:v>
                </c:pt>
                <c:pt idx="104">
                  <c:v>-636.8069293454357</c:v>
                </c:pt>
                <c:pt idx="105">
                  <c:v>-640.4576071774974</c:v>
                </c:pt>
                <c:pt idx="106">
                  <c:v>-644.0306517291556</c:v>
                </c:pt>
                <c:pt idx="107">
                  <c:v>-647.5273763337753</c:v>
                </c:pt>
                <c:pt idx="108">
                  <c:v>-650.9490878120704</c:v>
                </c:pt>
                <c:pt idx="109">
                  <c:v>-654.2970856027478</c:v>
                </c:pt>
                <c:pt idx="110">
                  <c:v>-657.5726609540234</c:v>
                </c:pt>
                <c:pt idx="111">
                  <c:v>-660.777096172891</c:v>
                </c:pt>
                <c:pt idx="112">
                  <c:v>-663.9116639291514</c:v>
                </c:pt>
                <c:pt idx="113">
                  <c:v>-666.9776266117929</c:v>
                </c:pt>
                <c:pt idx="114">
                  <c:v>-669.9762357352774</c:v>
                </c:pt>
                <c:pt idx="115">
                  <c:v>-672.9087313925283</c:v>
                </c:pt>
                <c:pt idx="116">
                  <c:v>-675.7763417529716</c:v>
                </c:pt>
                <c:pt idx="117">
                  <c:v>-678.5802826029976</c:v>
                </c:pt>
                <c:pt idx="118">
                  <c:v>-681.32175692694</c:v>
                </c:pt>
                <c:pt idx="119">
                  <c:v>-684.0019545257273</c:v>
                </c:pt>
              </c:numCache>
            </c:numRef>
          </c:yVal>
          <c:smooth val="0"/>
          <c:extLst xmlns:c16r2="http://schemas.microsoft.com/office/drawing/2015/06/chart">
            <c:ext xmlns:c16="http://schemas.microsoft.com/office/drawing/2014/chart" uri="{C3380CC4-5D6E-409C-BE32-E72D297353CC}">
              <c16:uniqueId val="{00000003-9D1C-463D-A2F5-6776EA099521}"/>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0.0</c:v>
                </c:pt>
                <c:pt idx="2">
                  <c:v>-353.5585950734093</c:v>
                </c:pt>
                <c:pt idx="3">
                  <c:v>-679.2670043624803</c:v>
                </c:pt>
                <c:pt idx="4">
                  <c:v>-614.0098187746533</c:v>
                </c:pt>
                <c:pt idx="5">
                  <c:v>-616.170536774886</c:v>
                </c:pt>
                <c:pt idx="6">
                  <c:v>-639.539004017577</c:v>
                </c:pt>
                <c:pt idx="7">
                  <c:v>-660.9169129617167</c:v>
                </c:pt>
                <c:pt idx="8">
                  <c:v>-680.6833491805937</c:v>
                </c:pt>
                <c:pt idx="9">
                  <c:v>-699.1327947910044</c:v>
                </c:pt>
                <c:pt idx="10">
                  <c:v>-716.494180549309</c:v>
                </c:pt>
                <c:pt idx="11">
                  <c:v>-732.9456503048314</c:v>
                </c:pt>
                <c:pt idx="12">
                  <c:v>-748.6260076480102</c:v>
                </c:pt>
                <c:pt idx="13">
                  <c:v>5851.01705761731</c:v>
                </c:pt>
                <c:pt idx="14">
                  <c:v>772.7422798225274</c:v>
                </c:pt>
                <c:pt idx="15">
                  <c:v>713.683193047817</c:v>
                </c:pt>
                <c:pt idx="16">
                  <c:v>660.6324882691535</c:v>
                </c:pt>
                <c:pt idx="17">
                  <c:v>612.9516528036842</c:v>
                </c:pt>
                <c:pt idx="18">
                  <c:v>569.4086293570162</c:v>
                </c:pt>
                <c:pt idx="19">
                  <c:v>529.1066910485497</c:v>
                </c:pt>
                <c:pt idx="20">
                  <c:v>491.3871532740395</c:v>
                </c:pt>
                <c:pt idx="21">
                  <c:v>455.742513006895</c:v>
                </c:pt>
                <c:pt idx="22">
                  <c:v>421.7821700818021</c:v>
                </c:pt>
                <c:pt idx="23">
                  <c:v>389.2059292448139</c:v>
                </c:pt>
                <c:pt idx="24">
                  <c:v>357.7834552331187</c:v>
                </c:pt>
                <c:pt idx="25">
                  <c:v>327.3383462442166</c:v>
                </c:pt>
                <c:pt idx="26">
                  <c:v>309.2741059383789</c:v>
                </c:pt>
                <c:pt idx="27">
                  <c:v>282.7709309056518</c:v>
                </c:pt>
                <c:pt idx="28">
                  <c:v>256.7511509303058</c:v>
                </c:pt>
                <c:pt idx="29">
                  <c:v>231.1928384119765</c:v>
                </c:pt>
                <c:pt idx="30">
                  <c:v>206.064299244561</c:v>
                </c:pt>
                <c:pt idx="31">
                  <c:v>181.342274824663</c:v>
                </c:pt>
                <c:pt idx="32">
                  <c:v>157.0100313889834</c:v>
                </c:pt>
                <c:pt idx="33">
                  <c:v>133.055780261675</c:v>
                </c:pt>
                <c:pt idx="34">
                  <c:v>109.4714016983635</c:v>
                </c:pt>
                <c:pt idx="35">
                  <c:v>86.25146385541302</c:v>
                </c:pt>
                <c:pt idx="36">
                  <c:v>63.39247070069359</c:v>
                </c:pt>
                <c:pt idx="37">
                  <c:v>40.89228721164879</c:v>
                </c:pt>
                <c:pt idx="38">
                  <c:v>18.74970178218427</c:v>
                </c:pt>
                <c:pt idx="39">
                  <c:v>-3.015774834400871</c:v>
                </c:pt>
                <c:pt idx="40">
                  <c:v>-24.42103607611352</c:v>
                </c:pt>
                <c:pt idx="41">
                  <c:v>-45.46666946827794</c:v>
                </c:pt>
                <c:pt idx="42">
                  <c:v>-66.1531239677952</c:v>
                </c:pt>
                <c:pt idx="43">
                  <c:v>-86.48089539776925</c:v>
                </c:pt>
                <c:pt idx="44">
                  <c:v>-106.4506033616308</c:v>
                </c:pt>
                <c:pt idx="45">
                  <c:v>-126.0630443776427</c:v>
                </c:pt>
                <c:pt idx="46">
                  <c:v>-145.3192272506603</c:v>
                </c:pt>
                <c:pt idx="47">
                  <c:v>-164.220395048602</c:v>
                </c:pt>
                <c:pt idx="48">
                  <c:v>-182.7680369591762</c:v>
                </c:pt>
                <c:pt idx="49">
                  <c:v>-200.963892552467</c:v>
                </c:pt>
                <c:pt idx="50">
                  <c:v>-218.8099504027741</c:v>
                </c:pt>
                <c:pt idx="51">
                  <c:v>-236.308442572683</c:v>
                </c:pt>
                <c:pt idx="52">
                  <c:v>-253.4618009937913</c:v>
                </c:pt>
                <c:pt idx="53">
                  <c:v>-270.2727120514039</c:v>
                </c:pt>
                <c:pt idx="54">
                  <c:v>-286.7440756021042</c:v>
                </c:pt>
                <c:pt idx="55">
                  <c:v>-302.8789917753311</c:v>
                </c:pt>
                <c:pt idx="56">
                  <c:v>-318.6807475118148</c:v>
                </c:pt>
                <c:pt idx="57">
                  <c:v>-334.152802916602</c:v>
                </c:pt>
                <c:pt idx="58">
                  <c:v>-349.2987776465066</c:v>
                </c:pt>
                <c:pt idx="59">
                  <c:v>-364.122437496364</c:v>
                </c:pt>
                <c:pt idx="60">
                  <c:v>-378.6276813004114</c:v>
                </c:pt>
                <c:pt idx="61">
                  <c:v>-392.8185282375919</c:v>
                </c:pt>
                <c:pt idx="62">
                  <c:v>-406.6991055959697</c:v>
                </c:pt>
                <c:pt idx="63">
                  <c:v>-420.2736370386039</c:v>
                </c:pt>
                <c:pt idx="64">
                  <c:v>-433.5464313916891</c:v>
                </c:pt>
                <c:pt idx="65">
                  <c:v>-446.5218719075181</c:v>
                </c:pt>
                <c:pt idx="66">
                  <c:v>-459.2044061812448</c:v>
                </c:pt>
                <c:pt idx="67">
                  <c:v>-471.5985365512814</c:v>
                </c:pt>
                <c:pt idx="68">
                  <c:v>-483.7088110252806</c:v>
                </c:pt>
                <c:pt idx="69">
                  <c:v>-495.5398147214109</c:v>
                </c:pt>
                <c:pt idx="70">
                  <c:v>-507.0961618101355</c:v>
                </c:pt>
                <c:pt idx="71">
                  <c:v>-518.3824879398326</c:v>
                </c:pt>
                <c:pt idx="72">
                  <c:v>-529.4034431299094</c:v>
                </c:pt>
                <c:pt idx="73">
                  <c:v>-540.1636851127254</c:v>
                </c:pt>
                <c:pt idx="74">
                  <c:v>-550.6678731058944</c:v>
                </c:pt>
                <c:pt idx="75">
                  <c:v>-560.9206619970934</c:v>
                </c:pt>
                <c:pt idx="76">
                  <c:v>-570.9266969213677</c:v>
                </c:pt>
                <c:pt idx="77">
                  <c:v>-580.690608215773</c:v>
                </c:pt>
                <c:pt idx="78">
                  <c:v>-590.2170067295992</c:v>
                </c:pt>
                <c:pt idx="79">
                  <c:v>-599.5104794767157</c:v>
                </c:pt>
                <c:pt idx="80">
                  <c:v>-608.5755856108316</c:v>
                </c:pt>
                <c:pt idx="81">
                  <c:v>-617.4168527078472</c:v>
                </c:pt>
                <c:pt idx="82">
                  <c:v>-626.038773340428</c:v>
                </c:pt>
                <c:pt idx="83">
                  <c:v>-634.4458019282483</c:v>
                </c:pt>
                <c:pt idx="84">
                  <c:v>-642.6423518511564</c:v>
                </c:pt>
                <c:pt idx="85">
                  <c:v>-650.6327928089868</c:v>
                </c:pt>
                <c:pt idx="86">
                  <c:v>-658.4214484172184</c:v>
                </c:pt>
                <c:pt idx="87">
                  <c:v>-666.0125940235121</c:v>
                </c:pt>
                <c:pt idx="88">
                  <c:v>-673.4104547336792</c:v>
                </c:pt>
                <c:pt idx="89">
                  <c:v>-680.6192036357024</c:v>
                </c:pt>
                <c:pt idx="90">
                  <c:v>-687.6429602100416</c:v>
                </c:pt>
                <c:pt idx="91">
                  <c:v>-694.4857889157375</c:v>
                </c:pt>
                <c:pt idx="92">
                  <c:v>-701.1516979420044</c:v>
                </c:pt>
                <c:pt idx="93">
                  <c:v>-707.6446381154824</c:v>
                </c:pt>
                <c:pt idx="94">
                  <c:v>-713.9685019545903</c:v>
                </c:pt>
                <c:pt idx="95">
                  <c:v>-720.1271228606529</c:v>
                </c:pt>
                <c:pt idx="96">
                  <c:v>-726.1242744392457</c:v>
                </c:pt>
                <c:pt idx="97">
                  <c:v>-731.9636699422514</c:v>
                </c:pt>
                <c:pt idx="98">
                  <c:v>-737.6489618234373</c:v>
                </c:pt>
                <c:pt idx="99">
                  <c:v>-743.1837414007131</c:v>
                </c:pt>
                <c:pt idx="100">
                  <c:v>-748.57153861806</c:v>
                </c:pt>
                <c:pt idx="101">
                  <c:v>-753.8158218997764</c:v>
                </c:pt>
                <c:pt idx="102">
                  <c:v>-758.9199980919964</c:v>
                </c:pt>
                <c:pt idx="103">
                  <c:v>-763.8874124846474</c:v>
                </c:pt>
                <c:pt idx="104">
                  <c:v>-768.721348909691</c:v>
                </c:pt>
                <c:pt idx="105">
                  <c:v>-773.4250299069663</c:v>
                </c:pt>
                <c:pt idx="106">
                  <c:v>-778.0016169579576</c:v>
                </c:pt>
                <c:pt idx="107">
                  <c:v>-782.4542107773484</c:v>
                </c:pt>
                <c:pt idx="108">
                  <c:v>-786.785851661087</c:v>
                </c:pt>
                <c:pt idx="109">
                  <c:v>-790.9995198857653</c:v>
                </c:pt>
                <c:pt idx="110">
                  <c:v>-795.0981361555496</c:v>
                </c:pt>
                <c:pt idx="111">
                  <c:v>-799.0845620912223</c:v>
                </c:pt>
                <c:pt idx="112">
                  <c:v>-802.9616007614129</c:v>
                </c:pt>
                <c:pt idx="113">
                  <c:v>-806.7319972476288</c:v>
                </c:pt>
                <c:pt idx="114">
                  <c:v>-810.3984392447546</c:v>
                </c:pt>
                <c:pt idx="115">
                  <c:v>-813.9635576899124</c:v>
                </c:pt>
                <c:pt idx="116">
                  <c:v>-817.4299274196492</c:v>
                </c:pt>
                <c:pt idx="117">
                  <c:v>-820.8000678514012</c:v>
                </c:pt>
                <c:pt idx="118">
                  <c:v>-824.0764436865592</c:v>
                </c:pt>
                <c:pt idx="119">
                  <c:v>-827.2614656338334</c:v>
                </c:pt>
              </c:numCache>
            </c:numRef>
          </c:yVal>
          <c:smooth val="0"/>
          <c:extLst xmlns:c16r2="http://schemas.microsoft.com/office/drawing/2015/06/chart">
            <c:ext xmlns:c16="http://schemas.microsoft.com/office/drawing/2014/chart" uri="{C3380CC4-5D6E-409C-BE32-E72D297353CC}">
              <c16:uniqueId val="{00000004-9D1C-463D-A2F5-6776EA099521}"/>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0.0</c:v>
                </c:pt>
                <c:pt idx="2">
                  <c:v>-528.134507956287</c:v>
                </c:pt>
                <c:pt idx="3">
                  <c:v>-560.999654344807</c:v>
                </c:pt>
                <c:pt idx="4">
                  <c:v>-589.9215395427891</c:v>
                </c:pt>
                <c:pt idx="5">
                  <c:v>-615.702707348592</c:v>
                </c:pt>
                <c:pt idx="6">
                  <c:v>-638.9731296010996</c:v>
                </c:pt>
                <c:pt idx="7">
                  <c:v>-660.2221198395964</c:v>
                </c:pt>
                <c:pt idx="8">
                  <c:v>-679.8299327401075</c:v>
                </c:pt>
                <c:pt idx="9">
                  <c:v>-698.0922932353823</c:v>
                </c:pt>
                <c:pt idx="10">
                  <c:v>-715.2394156447153</c:v>
                </c:pt>
                <c:pt idx="11">
                  <c:v>-731.4507498138228</c:v>
                </c:pt>
                <c:pt idx="12">
                  <c:v>-746.866413584015</c:v>
                </c:pt>
                <c:pt idx="13">
                  <c:v>5853.064591718754</c:v>
                </c:pt>
                <c:pt idx="14">
                  <c:v>560.495626579126</c:v>
                </c:pt>
                <c:pt idx="15">
                  <c:v>486.4759897738876</c:v>
                </c:pt>
                <c:pt idx="16">
                  <c:v>422.8137571672189</c:v>
                </c:pt>
                <c:pt idx="17">
                  <c:v>367.3532820770961</c:v>
                </c:pt>
                <c:pt idx="18">
                  <c:v>318.3411516150481</c:v>
                </c:pt>
                <c:pt idx="19">
                  <c:v>274.4188646106923</c:v>
                </c:pt>
                <c:pt idx="20">
                  <c:v>234.5343915855556</c:v>
                </c:pt>
                <c:pt idx="21">
                  <c:v>197.873236221556</c:v>
                </c:pt>
                <c:pt idx="22">
                  <c:v>163.8049573601784</c:v>
                </c:pt>
                <c:pt idx="23">
                  <c:v>131.8416882936217</c:v>
                </c:pt>
                <c:pt idx="24">
                  <c:v>101.6059647464608</c:v>
                </c:pt>
                <c:pt idx="25">
                  <c:v>72.80577533160823</c:v>
                </c:pt>
                <c:pt idx="26">
                  <c:v>53.7011378112911</c:v>
                </c:pt>
                <c:pt idx="27">
                  <c:v>28.63313440929414</c:v>
                </c:pt>
                <c:pt idx="28">
                  <c:v>4.31432136890362</c:v>
                </c:pt>
                <c:pt idx="29">
                  <c:v>-19.31928842607524</c:v>
                </c:pt>
                <c:pt idx="30">
                  <c:v>-42.33551796816027</c:v>
                </c:pt>
                <c:pt idx="31">
                  <c:v>-64.7867990991035</c:v>
                </c:pt>
                <c:pt idx="32">
                  <c:v>-86.71368897745111</c:v>
                </c:pt>
                <c:pt idx="33">
                  <c:v>-108.1476612301958</c:v>
                </c:pt>
                <c:pt idx="34">
                  <c:v>-129.1132621054712</c:v>
                </c:pt>
                <c:pt idx="35">
                  <c:v>-149.6297742647147</c:v>
                </c:pt>
                <c:pt idx="36">
                  <c:v>-169.7124991214041</c:v>
                </c:pt>
                <c:pt idx="37">
                  <c:v>-189.3737437345953</c:v>
                </c:pt>
                <c:pt idx="38">
                  <c:v>-208.6235789543207</c:v>
                </c:pt>
                <c:pt idx="39">
                  <c:v>-227.459531898574</c:v>
                </c:pt>
                <c:pt idx="40">
                  <c:v>-245.8980775167474</c:v>
                </c:pt>
                <c:pt idx="41">
                  <c:v>-263.9458266905858</c:v>
                </c:pt>
                <c:pt idx="42">
                  <c:v>-281.6086821941063</c:v>
                </c:pt>
                <c:pt idx="43">
                  <c:v>-298.8921006738564</c:v>
                </c:pt>
                <c:pt idx="44">
                  <c:v>-315.801241925692</c:v>
                </c:pt>
                <c:pt idx="45">
                  <c:v>-332.3410795531126</c:v>
                </c:pt>
                <c:pt idx="46">
                  <c:v>-348.5164822384868</c:v>
                </c:pt>
                <c:pt idx="47">
                  <c:v>-364.3322724878307</c:v>
                </c:pt>
                <c:pt idx="48">
                  <c:v>-379.7932681654675</c:v>
                </c:pt>
                <c:pt idx="49">
                  <c:v>-394.9043109228932</c:v>
                </c:pt>
                <c:pt idx="50">
                  <c:v>-409.6702846981935</c:v>
                </c:pt>
                <c:pt idx="51">
                  <c:v>-424.0961267356685</c:v>
                </c:pt>
                <c:pt idx="52">
                  <c:v>-438.1868190437308</c:v>
                </c:pt>
                <c:pt idx="53">
                  <c:v>-451.9474159337333</c:v>
                </c:pt>
                <c:pt idx="54">
                  <c:v>-465.3830304917647</c:v>
                </c:pt>
                <c:pt idx="55">
                  <c:v>-478.4988305295592</c:v>
                </c:pt>
                <c:pt idx="56">
                  <c:v>-491.300033169271</c:v>
                </c:pt>
                <c:pt idx="57">
                  <c:v>-503.7918984339522</c:v>
                </c:pt>
                <c:pt idx="58">
                  <c:v>-515.9797222212837</c:v>
                </c:pt>
                <c:pt idx="59">
                  <c:v>-527.8688289461025</c:v>
                </c:pt>
                <c:pt idx="60">
                  <c:v>-539.4645640635514</c:v>
                </c:pt>
                <c:pt idx="61">
                  <c:v>-550.7722866319654</c:v>
                </c:pt>
                <c:pt idx="62">
                  <c:v>-561.797362029829</c:v>
                </c:pt>
                <c:pt idx="63">
                  <c:v>-572.5451549091703</c:v>
                </c:pt>
                <c:pt idx="64">
                  <c:v>-583.0210224441884</c:v>
                </c:pt>
                <c:pt idx="65">
                  <c:v>-593.2303078933544</c:v>
                </c:pt>
                <c:pt idx="66">
                  <c:v>-603.178334553071</c:v>
                </c:pt>
                <c:pt idx="67">
                  <c:v>-612.8704000649794</c:v>
                </c:pt>
                <c:pt idx="68">
                  <c:v>-622.311771096182</c:v>
                </c:pt>
                <c:pt idx="69">
                  <c:v>-631.5076783924824</c:v>
                </c:pt>
                <c:pt idx="70">
                  <c:v>-640.4633121975203</c:v>
                </c:pt>
                <c:pt idx="71">
                  <c:v>-649.183818028502</c:v>
                </c:pt>
                <c:pt idx="72">
                  <c:v>-657.674292797843</c:v>
                </c:pt>
                <c:pt idx="73">
                  <c:v>-665.939781266059</c:v>
                </c:pt>
                <c:pt idx="74">
                  <c:v>-673.9852728133154</c:v>
                </c:pt>
                <c:pt idx="75">
                  <c:v>-681.8156985139524</c:v>
                </c:pt>
                <c:pt idx="76">
                  <c:v>-689.4359284986324</c:v>
                </c:pt>
                <c:pt idx="77">
                  <c:v>-696.8507695902314</c:v>
                </c:pt>
                <c:pt idx="78">
                  <c:v>-704.0649631979431</c:v>
                </c:pt>
                <c:pt idx="79">
                  <c:v>-711.0831834542915</c:v>
                </c:pt>
                <c:pt idx="80">
                  <c:v>-717.9100355831615</c:v>
                </c:pt>
                <c:pt idx="81">
                  <c:v>-724.5500544822086</c:v>
                </c:pt>
                <c:pt idx="82">
                  <c:v>-731.0077035084796</c:v>
                </c:pt>
                <c:pt idx="83">
                  <c:v>-737.2873734545756</c:v>
                </c:pt>
                <c:pt idx="84">
                  <c:v>-743.3933817012257</c:v>
                </c:pt>
                <c:pt idx="85">
                  <c:v>-749.3299715372005</c:v>
                </c:pt>
                <c:pt idx="86">
                  <c:v>-755.1013116338127</c:v>
                </c:pt>
                <c:pt idx="87">
                  <c:v>-760.7114956645091</c:v>
                </c:pt>
                <c:pt idx="88">
                  <c:v>-766.1645420577078</c:v>
                </c:pt>
                <c:pt idx="89">
                  <c:v>-771.4643938766895</c:v>
                </c:pt>
                <c:pt idx="90">
                  <c:v>-776.6149188139771</c:v>
                </c:pt>
                <c:pt idx="91">
                  <c:v>-781.6199092941133</c:v>
                </c:pt>
                <c:pt idx="92">
                  <c:v>-786.4830826752586</c:v>
                </c:pt>
                <c:pt idx="93">
                  <c:v>-791.208081543912</c:v>
                </c:pt>
                <c:pt idx="94">
                  <c:v>-795.7984740924202</c:v>
                </c:pt>
                <c:pt idx="95">
                  <c:v>-800.25775457636</c:v>
                </c:pt>
                <c:pt idx="96">
                  <c:v>-804.5893438418935</c:v>
                </c:pt>
                <c:pt idx="97">
                  <c:v>-808.796589919377</c:v>
                </c:pt>
                <c:pt idx="98">
                  <c:v>-812.882768676102</c:v>
                </c:pt>
                <c:pt idx="99">
                  <c:v>-816.8510845241799</c:v>
                </c:pt>
                <c:pt idx="100">
                  <c:v>-820.704671176467</c:v>
                </c:pt>
                <c:pt idx="101">
                  <c:v>-824.4465924486994</c:v>
                </c:pt>
                <c:pt idx="102">
                  <c:v>-828.079843100146</c:v>
                </c:pt>
                <c:pt idx="103">
                  <c:v>-831.6073497113666</c:v>
                </c:pt>
                <c:pt idx="104">
                  <c:v>-835.031971593211</c:v>
                </c:pt>
                <c:pt idx="105">
                  <c:v>-838.356501724398</c:v>
                </c:pt>
                <c:pt idx="106">
                  <c:v>-841.5836677143194</c:v>
                </c:pt>
                <c:pt idx="107">
                  <c:v>-844.7161327864613</c:v>
                </c:pt>
                <c:pt idx="108">
                  <c:v>-847.7564967819874</c:v>
                </c:pt>
                <c:pt idx="109">
                  <c:v>-850.7072971769154</c:v>
                </c:pt>
                <c:pt idx="110">
                  <c:v>-853.5710101153072</c:v>
                </c:pt>
                <c:pt idx="111">
                  <c:v>-856.3500514501793</c:v>
                </c:pt>
                <c:pt idx="112">
                  <c:v>-859.0467777951817</c:v>
                </c:pt>
                <c:pt idx="113">
                  <c:v>-861.6634875809796</c:v>
                </c:pt>
                <c:pt idx="114">
                  <c:v>-864.2024221167244</c:v>
                </c:pt>
                <c:pt idx="115">
                  <c:v>-866.6657666540084</c:v>
                </c:pt>
                <c:pt idx="116">
                  <c:v>-869.0556514507529</c:v>
                </c:pt>
                <c:pt idx="117">
                  <c:v>-871.3741528355454</c:v>
                </c:pt>
                <c:pt idx="118">
                  <c:v>-873.623294268037</c:v>
                </c:pt>
                <c:pt idx="119">
                  <c:v>-875.8050473975127</c:v>
                </c:pt>
              </c:numCache>
            </c:numRef>
          </c:yVal>
          <c:smooth val="0"/>
          <c:extLst xmlns:c16r2="http://schemas.microsoft.com/office/drawing/2015/06/chart">
            <c:ext xmlns:c16="http://schemas.microsoft.com/office/drawing/2014/chart" uri="{C3380CC4-5D6E-409C-BE32-E72D297353CC}">
              <c16:uniqueId val="{00000005-9D1C-463D-A2F5-6776EA099521}"/>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0.0</c:v>
                </c:pt>
                <c:pt idx="2">
                  <c:v>-652.9270852638983</c:v>
                </c:pt>
                <c:pt idx="3">
                  <c:v>-690.0344710971005</c:v>
                </c:pt>
                <c:pt idx="4">
                  <c:v>-723.5096173775255</c:v>
                </c:pt>
                <c:pt idx="5">
                  <c:v>-754.0654324222229</c:v>
                </c:pt>
                <c:pt idx="6">
                  <c:v>-782.2615285593092</c:v>
                </c:pt>
                <c:pt idx="7">
                  <c:v>-808.5323159081744</c:v>
                </c:pt>
                <c:pt idx="8">
                  <c:v>-833.2151958110971</c:v>
                </c:pt>
                <c:pt idx="9">
                  <c:v>-856.572442272867</c:v>
                </c:pt>
                <c:pt idx="10">
                  <c:v>-878.808163331263</c:v>
                </c:pt>
                <c:pt idx="11">
                  <c:v>-900.08144714419</c:v>
                </c:pt>
                <c:pt idx="12">
                  <c:v>-920.5165496156551</c:v>
                </c:pt>
                <c:pt idx="13">
                  <c:v>5674.449859223289</c:v>
                </c:pt>
                <c:pt idx="14">
                  <c:v>593.379538698</c:v>
                </c:pt>
                <c:pt idx="15">
                  <c:v>529.2488494349944</c:v>
                </c:pt>
                <c:pt idx="16">
                  <c:v>471.7345637325033</c:v>
                </c:pt>
                <c:pt idx="17">
                  <c:v>419.4954202298341</c:v>
                </c:pt>
                <c:pt idx="18">
                  <c:v>371.4354560727625</c:v>
                </c:pt>
                <c:pt idx="19">
                  <c:v>326.708475324962</c:v>
                </c:pt>
                <c:pt idx="20">
                  <c:v>284.6618790367465</c:v>
                </c:pt>
                <c:pt idx="21">
                  <c:v>244.7928679817014</c:v>
                </c:pt>
                <c:pt idx="22">
                  <c:v>206.7144821355123</c:v>
                </c:pt>
                <c:pt idx="23">
                  <c:v>170.1292727430809</c:v>
                </c:pt>
                <c:pt idx="24">
                  <c:v>134.8088957718865</c:v>
                </c:pt>
                <c:pt idx="25">
                  <c:v>100.5782989947838</c:v>
                </c:pt>
                <c:pt idx="26">
                  <c:v>78.82831850254706</c:v>
                </c:pt>
                <c:pt idx="27">
                  <c:v>48.75642384446473</c:v>
                </c:pt>
                <c:pt idx="28">
                  <c:v>19.2811753869064</c:v>
                </c:pt>
                <c:pt idx="29">
                  <c:v>-9.619723073592448</c:v>
                </c:pt>
                <c:pt idx="30">
                  <c:v>-37.978874112792</c:v>
                </c:pt>
                <c:pt idx="31">
                  <c:v>-65.82049333672207</c:v>
                </c:pt>
                <c:pt idx="32">
                  <c:v>-93.16243410686599</c:v>
                </c:pt>
                <c:pt idx="33">
                  <c:v>-120.017811178077</c:v>
                </c:pt>
                <c:pt idx="34">
                  <c:v>-146.3962481182571</c:v>
                </c:pt>
                <c:pt idx="35">
                  <c:v>-172.304833100985</c:v>
                </c:pt>
                <c:pt idx="36">
                  <c:v>-197.7488489665011</c:v>
                </c:pt>
                <c:pt idx="37">
                  <c:v>-222.732328670165</c:v>
                </c:pt>
                <c:pt idx="38">
                  <c:v>-247.258475772731</c:v>
                </c:pt>
                <c:pt idx="39">
                  <c:v>-271.309925862348</c:v>
                </c:pt>
                <c:pt idx="40">
                  <c:v>-294.9056784137973</c:v>
                </c:pt>
                <c:pt idx="41">
                  <c:v>-318.0485054560231</c:v>
                </c:pt>
                <c:pt idx="42">
                  <c:v>-340.7410856359092</c:v>
                </c:pt>
                <c:pt idx="43">
                  <c:v>-362.9861770563388</c:v>
                </c:pt>
                <c:pt idx="44">
                  <c:v>-384.7866849971832</c:v>
                </c:pt>
                <c:pt idx="45">
                  <c:v>-406.1457069978896</c:v>
                </c:pt>
                <c:pt idx="46">
                  <c:v>-427.0665610741416</c:v>
                </c:pt>
                <c:pt idx="47">
                  <c:v>-447.552801230344</c:v>
                </c:pt>
                <c:pt idx="48">
                  <c:v>-467.6082234758323</c:v>
                </c:pt>
                <c:pt idx="49">
                  <c:v>-487.2368648204902</c:v>
                </c:pt>
                <c:pt idx="50">
                  <c:v>-506.4429971520985</c:v>
                </c:pt>
                <c:pt idx="51">
                  <c:v>-525.2311174578134</c:v>
                </c:pt>
                <c:pt idx="52">
                  <c:v>-543.605900645256</c:v>
                </c:pt>
                <c:pt idx="53">
                  <c:v>-561.5722503219254</c:v>
                </c:pt>
                <c:pt idx="54">
                  <c:v>-579.1352548817086</c:v>
                </c:pt>
                <c:pt idx="55">
                  <c:v>-596.3001716298203</c:v>
                </c:pt>
                <c:pt idx="56">
                  <c:v>-613.072410948626</c:v>
                </c:pt>
                <c:pt idx="57">
                  <c:v>-629.4575205740764</c:v>
                </c:pt>
                <c:pt idx="58">
                  <c:v>-645.4611701785434</c:v>
                </c:pt>
                <c:pt idx="59">
                  <c:v>-661.0891364026284</c:v>
                </c:pt>
                <c:pt idx="60">
                  <c:v>-676.3472884347683</c:v>
                </c:pt>
                <c:pt idx="61">
                  <c:v>-691.2415742067205</c:v>
                </c:pt>
                <c:pt idx="62">
                  <c:v>-705.778007246147</c:v>
                </c:pt>
                <c:pt idx="63">
                  <c:v>-719.9626542087524</c:v>
                </c:pt>
                <c:pt idx="64">
                  <c:v>-733.8016231010803</c:v>
                </c:pt>
                <c:pt idx="65">
                  <c:v>-747.301052128787</c:v>
                </c:pt>
                <c:pt idx="66">
                  <c:v>-760.4670993381584</c:v>
                </c:pt>
                <c:pt idx="67">
                  <c:v>-773.3059328675517</c:v>
                </c:pt>
                <c:pt idx="68">
                  <c:v>-785.8237218426584</c:v>
                </c:pt>
                <c:pt idx="69">
                  <c:v>-798.0266278907832</c:v>
                </c:pt>
                <c:pt idx="70">
                  <c:v>-809.920797253064</c:v>
                </c:pt>
                <c:pt idx="71">
                  <c:v>-821.512353467624</c:v>
                </c:pt>
                <c:pt idx="72">
                  <c:v>-832.8073905986239</c:v>
                </c:pt>
                <c:pt idx="73">
                  <c:v>-843.8119669855317</c:v>
                </c:pt>
                <c:pt idx="74">
                  <c:v>-854.5320994863214</c:v>
                </c:pt>
                <c:pt idx="75">
                  <c:v>-864.9737581898698</c:v>
                </c:pt>
                <c:pt idx="76">
                  <c:v>-875.14286157288</c:v>
                </c:pt>
                <c:pt idx="77">
                  <c:v>-885.0452720771181</c:v>
                </c:pt>
                <c:pt idx="78">
                  <c:v>-894.6867920838886</c:v>
                </c:pt>
                <c:pt idx="79">
                  <c:v>-904.0731602632115</c:v>
                </c:pt>
                <c:pt idx="80">
                  <c:v>-913.210048277368</c:v>
                </c:pt>
                <c:pt idx="81">
                  <c:v>-922.1030578161155</c:v>
                </c:pt>
                <c:pt idx="82">
                  <c:v>-930.7577179464025</c:v>
                </c:pt>
                <c:pt idx="83">
                  <c:v>-939.1794827556586</c:v>
                </c:pt>
                <c:pt idx="84">
                  <c:v>-947.373729272196</c:v>
                </c:pt>
                <c:pt idx="85">
                  <c:v>-955.3457556445501</c:v>
                </c:pt>
                <c:pt idx="86">
                  <c:v>-963.100779564553</c:v>
                </c:pt>
                <c:pt idx="87">
                  <c:v>-970.643936917692</c:v>
                </c:pt>
                <c:pt idx="88">
                  <c:v>-977.980280647007</c:v>
                </c:pt>
                <c:pt idx="89">
                  <c:v>-985.1147798159218</c:v>
                </c:pt>
                <c:pt idx="90">
                  <c:v>-992.0523188566294</c:v>
                </c:pt>
                <c:pt idx="91">
                  <c:v>-998.797696992624</c:v>
                </c:pt>
                <c:pt idx="92">
                  <c:v>-1005.355627822384</c:v>
                </c:pt>
                <c:pt idx="93">
                  <c:v>-1011.730739053084</c:v>
                </c:pt>
                <c:pt idx="94">
                  <c:v>-1017.927572374541</c:v>
                </c:pt>
                <c:pt idx="95">
                  <c:v>-1023.950583462065</c:v>
                </c:pt>
                <c:pt idx="96">
                  <c:v>-1029.804142099998</c:v>
                </c:pt>
                <c:pt idx="97">
                  <c:v>-1035.49253241608</c:v>
                </c:pt>
                <c:pt idx="98">
                  <c:v>-1041.019953218223</c:v>
                </c:pt>
                <c:pt idx="99">
                  <c:v>-1046.390518426124</c:v>
                </c:pt>
                <c:pt idx="100">
                  <c:v>-1051.6082575898</c:v>
                </c:pt>
                <c:pt idx="101">
                  <c:v>-1056.677116487721</c:v>
                </c:pt>
                <c:pt idx="102">
                  <c:v>-1061.600957798841</c:v>
                </c:pt>
                <c:pt idx="103">
                  <c:v>-1066.383561840463</c:v>
                </c:pt>
                <c:pt idx="104">
                  <c:v>-1071.028627367421</c:v>
                </c:pt>
                <c:pt idx="105">
                  <c:v>-1075.539772427044</c:v>
                </c:pt>
                <c:pt idx="106">
                  <c:v>-1079.920535262932</c:v>
                </c:pt>
                <c:pt idx="107">
                  <c:v>-1084.174375264658</c:v>
                </c:pt>
                <c:pt idx="108">
                  <c:v>-1088.30467395745</c:v>
                </c:pt>
                <c:pt idx="109">
                  <c:v>-1092.314736028049</c:v>
                </c:pt>
                <c:pt idx="110">
                  <c:v>-1096.207790381817</c:v>
                </c:pt>
                <c:pt idx="111">
                  <c:v>-1099.986991229136</c:v>
                </c:pt>
                <c:pt idx="112">
                  <c:v>-1103.655419194707</c:v>
                </c:pt>
                <c:pt idx="113">
                  <c:v>-1107.216082449198</c:v>
                </c:pt>
                <c:pt idx="114">
                  <c:v>-1110.671917858082</c:v>
                </c:pt>
                <c:pt idx="115">
                  <c:v>-1114.025792145454</c:v>
                </c:pt>
                <c:pt idx="116">
                  <c:v>-1117.280503070855</c:v>
                </c:pt>
                <c:pt idx="117">
                  <c:v>-1120.4387806144</c:v>
                </c:pt>
                <c:pt idx="118">
                  <c:v>-1123.503288170687</c:v>
                </c:pt>
                <c:pt idx="119">
                  <c:v>-1126.476623746606</c:v>
                </c:pt>
              </c:numCache>
            </c:numRef>
          </c:yVal>
          <c:smooth val="0"/>
          <c:extLst xmlns:c16r2="http://schemas.microsoft.com/office/drawing/2015/06/chart">
            <c:ext xmlns:c16="http://schemas.microsoft.com/office/drawing/2014/chart" uri="{C3380CC4-5D6E-409C-BE32-E72D297353CC}">
              <c16:uniqueId val="{00000006-9D1C-463D-A2F5-6776EA099521}"/>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0.0</c:v>
                </c:pt>
                <c:pt idx="2">
                  <c:v>-528.131332070183</c:v>
                </c:pt>
                <c:pt idx="3">
                  <c:v>-560.9984876884154</c:v>
                </c:pt>
                <c:pt idx="4">
                  <c:v>-589.9357526281856</c:v>
                </c:pt>
                <c:pt idx="5">
                  <c:v>-615.7468633904828</c:v>
                </c:pt>
                <c:pt idx="6">
                  <c:v>-639.062431760667</c:v>
                </c:pt>
                <c:pt idx="7">
                  <c:v>-660.3720936327354</c:v>
                </c:pt>
                <c:pt idx="8">
                  <c:v>-680.05618306637</c:v>
                </c:pt>
                <c:pt idx="9">
                  <c:v>-698.4103190490387</c:v>
                </c:pt>
                <c:pt idx="10">
                  <c:v>-715.6644694365094</c:v>
                </c:pt>
                <c:pt idx="11">
                  <c:v>-731.9977319049194</c:v>
                </c:pt>
                <c:pt idx="12">
                  <c:v>-747.5497934541325</c:v>
                </c:pt>
                <c:pt idx="13">
                  <c:v>5852.230833111658</c:v>
                </c:pt>
                <c:pt idx="14">
                  <c:v>757.5891347300895</c:v>
                </c:pt>
                <c:pt idx="15">
                  <c:v>696.4532287075729</c:v>
                </c:pt>
                <c:pt idx="16">
                  <c:v>642.047240180882</c:v>
                </c:pt>
                <c:pt idx="17">
                  <c:v>592.993147631642</c:v>
                </c:pt>
                <c:pt idx="18">
                  <c:v>548.147972412018</c:v>
                </c:pt>
                <c:pt idx="19">
                  <c:v>506.6295889915999</c:v>
                </c:pt>
                <c:pt idx="20">
                  <c:v>467.7581591030792</c:v>
                </c:pt>
                <c:pt idx="21">
                  <c:v>431.0103974631384</c:v>
                </c:pt>
                <c:pt idx="22">
                  <c:v>395.9841056352052</c:v>
                </c:pt>
                <c:pt idx="23">
                  <c:v>362.3706737371576</c:v>
                </c:pt>
                <c:pt idx="24">
                  <c:v>329.9337638770916</c:v>
                </c:pt>
                <c:pt idx="25">
                  <c:v>298.492789401058</c:v>
                </c:pt>
                <c:pt idx="26">
                  <c:v>279.4450932859418</c:v>
                </c:pt>
                <c:pt idx="27">
                  <c:v>251.9559612226512</c:v>
                </c:pt>
                <c:pt idx="28">
                  <c:v>224.9649095582972</c:v>
                </c:pt>
                <c:pt idx="29">
                  <c:v>198.4497462225572</c:v>
                </c:pt>
                <c:pt idx="30">
                  <c:v>172.3784101330693</c:v>
                </c:pt>
                <c:pt idx="31">
                  <c:v>146.7276895163086</c:v>
                </c:pt>
                <c:pt idx="32">
                  <c:v>121.4810912445682</c:v>
                </c:pt>
                <c:pt idx="33">
                  <c:v>96.62713373214501</c:v>
                </c:pt>
                <c:pt idx="34">
                  <c:v>72.15803391189081</c:v>
                </c:pt>
                <c:pt idx="35">
                  <c:v>48.06869977870701</c:v>
                </c:pt>
                <c:pt idx="36">
                  <c:v>24.35595955842656</c:v>
                </c:pt>
                <c:pt idx="37">
                  <c:v>1.017974007567318</c:v>
                </c:pt>
                <c:pt idx="38">
                  <c:v>-21.94620965500872</c:v>
                </c:pt>
                <c:pt idx="39">
                  <c:v>-44.51688042121804</c:v>
                </c:pt>
                <c:pt idx="40">
                  <c:v>-66.71076282026843</c:v>
                </c:pt>
                <c:pt idx="41">
                  <c:v>-88.5283054292413</c:v>
                </c:pt>
                <c:pt idx="42">
                  <c:v>-109.9698654798813</c:v>
                </c:pt>
                <c:pt idx="43">
                  <c:v>-131.03589188363</c:v>
                </c:pt>
                <c:pt idx="44">
                  <c:v>-151.7269997688618</c:v>
                </c:pt>
                <c:pt idx="45">
                  <c:v>-172.0440210514953</c:v>
                </c:pt>
                <c:pt idx="46">
                  <c:v>-191.9880370841311</c:v>
                </c:pt>
                <c:pt idx="47">
                  <c:v>-211.5603977488663</c:v>
                </c:pt>
                <c:pt idx="48">
                  <c:v>-230.7627303661666</c:v>
                </c:pt>
                <c:pt idx="49">
                  <c:v>-249.5969410189173</c:v>
                </c:pt>
                <c:pt idx="50">
                  <c:v>-268.0652102985889</c:v>
                </c:pt>
                <c:pt idx="51">
                  <c:v>-286.169985012759</c:v>
                </c:pt>
                <c:pt idx="52">
                  <c:v>-303.9139319681362</c:v>
                </c:pt>
                <c:pt idx="53">
                  <c:v>-321.2999899440001</c:v>
                </c:pt>
                <c:pt idx="54">
                  <c:v>-338.3313263559085</c:v>
                </c:pt>
                <c:pt idx="55">
                  <c:v>-355.0113218617697</c:v>
                </c:pt>
                <c:pt idx="56">
                  <c:v>-371.3435548499456</c:v>
                </c:pt>
                <c:pt idx="57">
                  <c:v>-387.331785897093</c:v>
                </c:pt>
                <c:pt idx="58">
                  <c:v>-402.9799424066836</c:v>
                </c:pt>
                <c:pt idx="59">
                  <c:v>-418.2921035897125</c:v>
                </c:pt>
                <c:pt idx="60">
                  <c:v>-433.2724858981474</c:v>
                </c:pt>
                <c:pt idx="61">
                  <c:v>-447.9254289893996</c:v>
                </c:pt>
                <c:pt idx="62">
                  <c:v>-462.2553822747886</c:v>
                </c:pt>
                <c:pt idx="63">
                  <c:v>-476.2668920825108</c:v>
                </c:pt>
                <c:pt idx="64">
                  <c:v>-489.9645894518435</c:v>
                </c:pt>
                <c:pt idx="65">
                  <c:v>-503.3531785018131</c:v>
                </c:pt>
                <c:pt idx="66">
                  <c:v>-516.4374255479561</c:v>
                </c:pt>
                <c:pt idx="67">
                  <c:v>-529.2221487886054</c:v>
                </c:pt>
                <c:pt idx="68">
                  <c:v>-541.7122085990559</c:v>
                </c:pt>
                <c:pt idx="69">
                  <c:v>-553.9124984135174</c:v>
                </c:pt>
                <c:pt idx="70">
                  <c:v>-565.8279361781915</c:v>
                </c:pt>
                <c:pt idx="71">
                  <c:v>-577.4634563506806</c:v>
                </c:pt>
                <c:pt idx="72">
                  <c:v>-588.8240024257424</c:v>
                </c:pt>
                <c:pt idx="73">
                  <c:v>-599.9145199629002</c:v>
                </c:pt>
                <c:pt idx="74">
                  <c:v>-610.7399500939604</c:v>
                </c:pt>
                <c:pt idx="75">
                  <c:v>-621.3052234879746</c:v>
                </c:pt>
                <c:pt idx="76">
                  <c:v>-631.6152547497584</c:v>
                </c:pt>
                <c:pt idx="77">
                  <c:v>-641.674937232676</c:v>
                </c:pt>
                <c:pt idx="78">
                  <c:v>-651.4891382423556</c:v>
                </c:pt>
                <c:pt idx="79">
                  <c:v>-661.0626946113804</c:v>
                </c:pt>
                <c:pt idx="80">
                  <c:v>-670.4004086272325</c:v>
                </c:pt>
                <c:pt idx="81">
                  <c:v>-679.5070442904814</c:v>
                </c:pt>
                <c:pt idx="82">
                  <c:v>-688.3873238894138</c:v>
                </c:pt>
                <c:pt idx="83">
                  <c:v>-697.0459248707812</c:v>
                </c:pt>
                <c:pt idx="84">
                  <c:v>-705.4874769902981</c:v>
                </c:pt>
                <c:pt idx="85">
                  <c:v>-713.7165597283164</c:v>
                </c:pt>
                <c:pt idx="86">
                  <c:v>-721.737699953761</c:v>
                </c:pt>
                <c:pt idx="87">
                  <c:v>-729.5553698232624</c:v>
                </c:pt>
                <c:pt idx="88">
                  <c:v>-737.173984900279</c:v>
                </c:pt>
                <c:pt idx="89">
                  <c:v>-744.5979024826593</c:v>
                </c:pt>
                <c:pt idx="90">
                  <c:v>-751.8314201240047</c:v>
                </c:pt>
                <c:pt idx="91">
                  <c:v>-758.878774339135</c:v>
                </c:pt>
                <c:pt idx="92">
                  <c:v>-765.7441394811758</c:v>
                </c:pt>
                <c:pt idx="93">
                  <c:v>-772.4316267788479</c:v>
                </c:pt>
                <c:pt idx="94">
                  <c:v>-778.9452835256484</c:v>
                </c:pt>
                <c:pt idx="95">
                  <c:v>-785.289092409698</c:v>
                </c:pt>
                <c:pt idx="96">
                  <c:v>-791.4669709751197</c:v>
                </c:pt>
                <c:pt idx="97">
                  <c:v>-797.482771207575</c:v>
                </c:pt>
                <c:pt idx="98">
                  <c:v>-803.3402792336673</c:v>
                </c:pt>
                <c:pt idx="99">
                  <c:v>-809.0432151286041</c:v>
                </c:pt>
                <c:pt idx="100">
                  <c:v>-814.5952328226886</c:v>
                </c:pt>
                <c:pt idx="101">
                  <c:v>-819.9999201013034</c:v>
                </c:pt>
                <c:pt idx="102">
                  <c:v>-825.2607986901784</c:v>
                </c:pt>
                <c:pt idx="103">
                  <c:v>-830.3813244216326</c:v>
                </c:pt>
                <c:pt idx="104">
                  <c:v>-835.3648874730461</c:v>
                </c:pt>
                <c:pt idx="105">
                  <c:v>-840.214812675811</c:v>
                </c:pt>
                <c:pt idx="106">
                  <c:v>-844.9343598849719</c:v>
                </c:pt>
                <c:pt idx="107">
                  <c:v>-849.5267244088534</c:v>
                </c:pt>
                <c:pt idx="108">
                  <c:v>-853.9950374904911</c:v>
                </c:pt>
                <c:pt idx="109">
                  <c:v>-858.3423668388823</c:v>
                </c:pt>
                <c:pt idx="110">
                  <c:v>-862.571717204148</c:v>
                </c:pt>
                <c:pt idx="111">
                  <c:v>-866.6860309941657</c:v>
                </c:pt>
                <c:pt idx="112">
                  <c:v>-870.688188927328</c:v>
                </c:pt>
                <c:pt idx="113">
                  <c:v>-874.5810107190955</c:v>
                </c:pt>
                <c:pt idx="114">
                  <c:v>-878.3672557991127</c:v>
                </c:pt>
                <c:pt idx="115">
                  <c:v>-882.0496240547174</c:v>
                </c:pt>
                <c:pt idx="116">
                  <c:v>-885.630756598641</c:v>
                </c:pt>
                <c:pt idx="117">
                  <c:v>-889.113236558751</c:v>
                </c:pt>
                <c:pt idx="118">
                  <c:v>-892.4995898859592</c:v>
                </c:pt>
                <c:pt idx="119">
                  <c:v>-895.7922861785665</c:v>
                </c:pt>
              </c:numCache>
            </c:numRef>
          </c:yVal>
          <c:smooth val="0"/>
          <c:extLst xmlns:c16r2="http://schemas.microsoft.com/office/drawing/2015/06/chart">
            <c:ext xmlns:c16="http://schemas.microsoft.com/office/drawing/2014/chart" uri="{C3380CC4-5D6E-409C-BE32-E72D297353CC}">
              <c16:uniqueId val="{00000007-9D1C-463D-A2F5-6776EA099521}"/>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0.0</c:v>
                </c:pt>
                <c:pt idx="2">
                  <c:v>-528.1344691798894</c:v>
                </c:pt>
                <c:pt idx="3">
                  <c:v>-560.9995093801408</c:v>
                </c:pt>
                <c:pt idx="4">
                  <c:v>-589.9213776526881</c:v>
                </c:pt>
                <c:pt idx="5">
                  <c:v>-615.7026061544979</c:v>
                </c:pt>
                <c:pt idx="6">
                  <c:v>-638.973152257561</c:v>
                </c:pt>
                <c:pt idx="7">
                  <c:v>-660.2223187075123</c:v>
                </c:pt>
                <c:pt idx="8">
                  <c:v>-679.8303522299866</c:v>
                </c:pt>
                <c:pt idx="9">
                  <c:v>-698.0929720243201</c:v>
                </c:pt>
                <c:pt idx="10">
                  <c:v>-715.2403884274081</c:v>
                </c:pt>
                <c:pt idx="11">
                  <c:v>-731.4520486990324</c:v>
                </c:pt>
                <c:pt idx="12">
                  <c:v>-746.8680692146644</c:v>
                </c:pt>
                <c:pt idx="13">
                  <c:v>5853.0625492666</c:v>
                </c:pt>
                <c:pt idx="14">
                  <c:v>907.280388379939</c:v>
                </c:pt>
                <c:pt idx="15">
                  <c:v>854.8067148429424</c:v>
                </c:pt>
                <c:pt idx="16">
                  <c:v>806.5372071743174</c:v>
                </c:pt>
                <c:pt idx="17">
                  <c:v>761.705683951228</c:v>
                </c:pt>
                <c:pt idx="18">
                  <c:v>719.6424578725364</c:v>
                </c:pt>
                <c:pt idx="19">
                  <c:v>679.830407233947</c:v>
                </c:pt>
                <c:pt idx="20">
                  <c:v>641.8707718301106</c:v>
                </c:pt>
                <c:pt idx="21">
                  <c:v>605.4563206403927</c:v>
                </c:pt>
                <c:pt idx="22">
                  <c:v>570.3505478418024</c:v>
                </c:pt>
                <c:pt idx="23">
                  <c:v>536.3715470299849</c:v>
                </c:pt>
                <c:pt idx="24">
                  <c:v>503.3795148278314</c:v>
                </c:pt>
                <c:pt idx="25">
                  <c:v>471.267070063941</c:v>
                </c:pt>
                <c:pt idx="26">
                  <c:v>451.4901164916797</c:v>
                </c:pt>
                <c:pt idx="27">
                  <c:v>423.5088080170317</c:v>
                </c:pt>
                <c:pt idx="28">
                  <c:v>396.0375215882156</c:v>
                </c:pt>
                <c:pt idx="29">
                  <c:v>369.0726026661032</c:v>
                </c:pt>
                <c:pt idx="30">
                  <c:v>342.5947215149335</c:v>
                </c:pt>
                <c:pt idx="31">
                  <c:v>316.5894982387272</c:v>
                </c:pt>
                <c:pt idx="32">
                  <c:v>291.0462908987556</c:v>
                </c:pt>
                <c:pt idx="33">
                  <c:v>265.9571977621162</c:v>
                </c:pt>
                <c:pt idx="34">
                  <c:v>241.3162932803152</c:v>
                </c:pt>
                <c:pt idx="35">
                  <c:v>217.1190452047399</c:v>
                </c:pt>
                <c:pt idx="36">
                  <c:v>193.3618717796835</c:v>
                </c:pt>
                <c:pt idx="37">
                  <c:v>170.0418071694494</c:v>
                </c:pt>
                <c:pt idx="38">
                  <c:v>147.1562504307913</c:v>
                </c:pt>
                <c:pt idx="39">
                  <c:v>124.7229095326475</c:v>
                </c:pt>
                <c:pt idx="40">
                  <c:v>102.7232237607768</c:v>
                </c:pt>
                <c:pt idx="41">
                  <c:v>81.15427817108007</c:v>
                </c:pt>
                <c:pt idx="42">
                  <c:v>60.01314379444375</c:v>
                </c:pt>
                <c:pt idx="43">
                  <c:v>39.29674523560607</c:v>
                </c:pt>
                <c:pt idx="44">
                  <c:v>19.00182639115701</c:v>
                </c:pt>
                <c:pt idx="45">
                  <c:v>-0.875070001187851</c:v>
                </c:pt>
                <c:pt idx="46">
                  <c:v>-20.3376127264255</c:v>
                </c:pt>
                <c:pt idx="47">
                  <c:v>-39.38968493108708</c:v>
                </c:pt>
                <c:pt idx="48">
                  <c:v>-58.03538141250465</c:v>
                </c:pt>
                <c:pt idx="49">
                  <c:v>-76.2790018793832</c:v>
                </c:pt>
                <c:pt idx="50">
                  <c:v>-94.12504135075312</c:v>
                </c:pt>
                <c:pt idx="51">
                  <c:v>-111.5781785887357</c:v>
                </c:pt>
                <c:pt idx="52">
                  <c:v>-128.6432281204143</c:v>
                </c:pt>
                <c:pt idx="53">
                  <c:v>-145.325190998572</c:v>
                </c:pt>
                <c:pt idx="54">
                  <c:v>-161.6292126580302</c:v>
                </c:pt>
                <c:pt idx="55">
                  <c:v>-177.5605685413775</c:v>
                </c:pt>
                <c:pt idx="56">
                  <c:v>-193.1246500933457</c:v>
                </c:pt>
                <c:pt idx="57">
                  <c:v>-208.3269510624013</c:v>
                </c:pt>
                <c:pt idx="58">
                  <c:v>-223.1730542224632</c:v>
                </c:pt>
                <c:pt idx="59">
                  <c:v>-237.6686185952531</c:v>
                </c:pt>
                <c:pt idx="60">
                  <c:v>-251.8193672245087</c:v>
                </c:pt>
                <c:pt idx="61">
                  <c:v>-265.6310755356571</c:v>
                </c:pt>
                <c:pt idx="62">
                  <c:v>-279.109560299159</c:v>
                </c:pt>
                <c:pt idx="63">
                  <c:v>-292.2606692023473</c:v>
                </c:pt>
                <c:pt idx="64">
                  <c:v>-305.090271028832</c:v>
                </c:pt>
                <c:pt idx="65">
                  <c:v>-317.604246373554</c:v>
                </c:pt>
                <c:pt idx="66">
                  <c:v>-329.8084790562442</c:v>
                </c:pt>
                <c:pt idx="67">
                  <c:v>-341.7088480524739</c:v>
                </c:pt>
                <c:pt idx="68">
                  <c:v>-353.3112199706162</c:v>
                </c:pt>
                <c:pt idx="69">
                  <c:v>-364.6214420564738</c:v>
                </c:pt>
                <c:pt idx="70">
                  <c:v>-375.6453357032351</c:v>
                </c:pt>
                <c:pt idx="71">
                  <c:v>-386.3886904440839</c:v>
                </c:pt>
                <c:pt idx="72">
                  <c:v>-396.85725840532</c:v>
                </c:pt>
                <c:pt idx="73">
                  <c:v>-407.0567491984891</c:v>
                </c:pt>
                <c:pt idx="74">
                  <c:v>-416.9928252288555</c:v>
                </c:pt>
                <c:pt idx="75">
                  <c:v>-426.6710973990866</c:v>
                </c:pt>
                <c:pt idx="76">
                  <c:v>-436.0971211866417</c:v>
                </c:pt>
                <c:pt idx="77">
                  <c:v>-445.2763930768451</c:v>
                </c:pt>
                <c:pt idx="78">
                  <c:v>-454.2143473289816</c:v>
                </c:pt>
                <c:pt idx="79">
                  <c:v>-462.9163530594506</c:v>
                </c:pt>
                <c:pt idx="80">
                  <c:v>-471.3877116218592</c:v>
                </c:pt>
                <c:pt idx="81">
                  <c:v>-479.6336542687568</c:v>
                </c:pt>
                <c:pt idx="82">
                  <c:v>-487.6593400767418</c:v>
                </c:pt>
                <c:pt idx="83">
                  <c:v>-495.4698541197213</c:v>
                </c:pt>
                <c:pt idx="84">
                  <c:v>-503.0702058761144</c:v>
                </c:pt>
                <c:pt idx="85">
                  <c:v>-510.4653278535498</c:v>
                </c:pt>
                <c:pt idx="86">
                  <c:v>-517.6600744201387</c:v>
                </c:pt>
                <c:pt idx="87">
                  <c:v>-524.6592208262679</c:v>
                </c:pt>
                <c:pt idx="88">
                  <c:v>-531.4674624069033</c:v>
                </c:pt>
                <c:pt idx="89">
                  <c:v>-538.089413951872</c:v>
                </c:pt>
                <c:pt idx="90">
                  <c:v>-544.5296092317367</c:v>
                </c:pt>
                <c:pt idx="91">
                  <c:v>-550.7925006708195</c:v>
                </c:pt>
                <c:pt idx="92">
                  <c:v>-556.8824591554028</c:v>
                </c:pt>
                <c:pt idx="93">
                  <c:v>-562.803773968684</c:v>
                </c:pt>
                <c:pt idx="94">
                  <c:v>-568.5606528426179</c:v>
                </c:pt>
                <c:pt idx="95">
                  <c:v>-574.1572221195261</c:v>
                </c:pt>
                <c:pt idx="96">
                  <c:v>-579.5975270128379</c:v>
                </c:pt>
                <c:pt idx="97">
                  <c:v>-584.885531962227</c:v>
                </c:pt>
                <c:pt idx="98">
                  <c:v>-590.0251210739574</c:v>
                </c:pt>
                <c:pt idx="99">
                  <c:v>-595.0200986396484</c:v>
                </c:pt>
                <c:pt idx="100">
                  <c:v>-599.8741897289964</c:v>
                </c:pt>
                <c:pt idx="101">
                  <c:v>-604.5910408464625</c:v>
                </c:pt>
                <c:pt idx="102">
                  <c:v>-609.1742206514627</c:v>
                </c:pt>
                <c:pt idx="103">
                  <c:v>-613.6272207311629</c:v>
                </c:pt>
                <c:pt idx="104">
                  <c:v>-617.9534564250429</c:v>
                </c:pt>
                <c:pt idx="105">
                  <c:v>-622.1562676939787</c:v>
                </c:pt>
                <c:pt idx="106">
                  <c:v>-626.2389200307081</c:v>
                </c:pt>
                <c:pt idx="107">
                  <c:v>-630.2046054058901</c:v>
                </c:pt>
                <c:pt idx="108">
                  <c:v>-634.0564432477876</c:v>
                </c:pt>
                <c:pt idx="109">
                  <c:v>-637.7974814500616</c:v>
                </c:pt>
                <c:pt idx="110">
                  <c:v>-641.4306974048624</c:v>
                </c:pt>
                <c:pt idx="111">
                  <c:v>-644.9589990585665</c:v>
                </c:pt>
                <c:pt idx="112">
                  <c:v>-648.3852259856774</c:v>
                </c:pt>
                <c:pt idx="113">
                  <c:v>-651.7121504789154</c:v>
                </c:pt>
                <c:pt idx="114">
                  <c:v>-654.9424786534129</c:v>
                </c:pt>
                <c:pt idx="115">
                  <c:v>-658.078851560493</c:v>
                </c:pt>
                <c:pt idx="116">
                  <c:v>-661.1238463109366</c:v>
                </c:pt>
                <c:pt idx="117">
                  <c:v>-664.07997720399</c:v>
                </c:pt>
                <c:pt idx="118">
                  <c:v>-666.9496968612074</c:v>
                </c:pt>
                <c:pt idx="119">
                  <c:v>-669.735397361543</c:v>
                </c:pt>
              </c:numCache>
            </c:numRef>
          </c:yVal>
          <c:smooth val="0"/>
          <c:extLst xmlns:c16r2="http://schemas.microsoft.com/office/drawing/2015/06/chart">
            <c:ext xmlns:c16="http://schemas.microsoft.com/office/drawing/2014/chart" uri="{C3380CC4-5D6E-409C-BE32-E72D297353CC}">
              <c16:uniqueId val="{00000008-9D1C-463D-A2F5-6776EA099521}"/>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0.0</c:v>
                </c:pt>
                <c:pt idx="2">
                  <c:v>-806.6561676600468</c:v>
                </c:pt>
                <c:pt idx="3">
                  <c:v>-863.9333206508417</c:v>
                </c:pt>
                <c:pt idx="4">
                  <c:v>-912.6790448899701</c:v>
                </c:pt>
                <c:pt idx="5">
                  <c:v>-954.6876692468541</c:v>
                </c:pt>
                <c:pt idx="6">
                  <c:v>-991.3605541734647</c:v>
                </c:pt>
                <c:pt idx="7">
                  <c:v>-1023.786663400708</c:v>
                </c:pt>
                <c:pt idx="8">
                  <c:v>-1052.812654033398</c:v>
                </c:pt>
                <c:pt idx="9">
                  <c:v>-1079.097260985502</c:v>
                </c:pt>
                <c:pt idx="10">
                  <c:v>-1103.153472133425</c:v>
                </c:pt>
                <c:pt idx="11">
                  <c:v>-1125.381235233053</c:v>
                </c:pt>
                <c:pt idx="12">
                  <c:v>-1146.092822109142</c:v>
                </c:pt>
                <c:pt idx="13">
                  <c:v>5449.128148910138</c:v>
                </c:pt>
                <c:pt idx="14">
                  <c:v>366.7597571943333</c:v>
                </c:pt>
                <c:pt idx="15">
                  <c:v>302.8784282275918</c:v>
                </c:pt>
                <c:pt idx="16">
                  <c:v>245.8401813581077</c:v>
                </c:pt>
                <c:pt idx="17">
                  <c:v>194.2608365929082</c:v>
                </c:pt>
                <c:pt idx="18">
                  <c:v>147.0090503783213</c:v>
                </c:pt>
                <c:pt idx="19">
                  <c:v>103.2104183862903</c:v>
                </c:pt>
                <c:pt idx="20">
                  <c:v>62.18974661634604</c:v>
                </c:pt>
                <c:pt idx="21">
                  <c:v>23.42603780550052</c:v>
                </c:pt>
                <c:pt idx="22">
                  <c:v>-13.48241460236022</c:v>
                </c:pt>
                <c:pt idx="23">
                  <c:v>-48.84508975919304</c:v>
                </c:pt>
                <c:pt idx="24">
                  <c:v>-82.90021825528674</c:v>
                </c:pt>
                <c:pt idx="25">
                  <c:v>-115.8310407601384</c:v>
                </c:pt>
                <c:pt idx="26">
                  <c:v>-136.1332421256848</c:v>
                </c:pt>
                <c:pt idx="27">
                  <c:v>-164.8334932065336</c:v>
                </c:pt>
                <c:pt idx="28">
                  <c:v>-192.929505258493</c:v>
                </c:pt>
                <c:pt idx="29">
                  <c:v>-220.4417001557158</c:v>
                </c:pt>
                <c:pt idx="30">
                  <c:v>-247.4060500080377</c:v>
                </c:pt>
                <c:pt idx="31">
                  <c:v>-273.8497078150795</c:v>
                </c:pt>
                <c:pt idx="32">
                  <c:v>-299.7930887871152</c:v>
                </c:pt>
                <c:pt idx="33">
                  <c:v>-325.2515566638103</c:v>
                </c:pt>
                <c:pt idx="34">
                  <c:v>-350.2367208531286</c:v>
                </c:pt>
                <c:pt idx="35">
                  <c:v>-374.7574317919061</c:v>
                </c:pt>
                <c:pt idx="36">
                  <c:v>-398.8205426685381</c:v>
                </c:pt>
                <c:pt idx="37">
                  <c:v>-422.4314903698105</c:v>
                </c:pt>
                <c:pt idx="38">
                  <c:v>-445.5947366588732</c:v>
                </c:pt>
                <c:pt idx="39">
                  <c:v>-468.2935731499018</c:v>
                </c:pt>
                <c:pt idx="40">
                  <c:v>-490.548404129364</c:v>
                </c:pt>
                <c:pt idx="41">
                  <c:v>-512.3629514103995</c:v>
                </c:pt>
                <c:pt idx="42">
                  <c:v>-533.740724203897</c:v>
                </c:pt>
                <c:pt idx="43">
                  <c:v>-554.6852247826973</c:v>
                </c:pt>
                <c:pt idx="44">
                  <c:v>-575.200023703008</c:v>
                </c:pt>
                <c:pt idx="45">
                  <c:v>-595.2888112844486</c:v>
                </c:pt>
                <c:pt idx="46">
                  <c:v>-614.9554314620982</c:v>
                </c:pt>
                <c:pt idx="47">
                  <c:v>-634.2039023129475</c:v>
                </c:pt>
                <c:pt idx="48">
                  <c:v>-653.038426577052</c:v>
                </c:pt>
                <c:pt idx="49">
                  <c:v>-671.4633947351176</c:v>
                </c:pt>
                <c:pt idx="50">
                  <c:v>-689.4833826115435</c:v>
                </c:pt>
                <c:pt idx="51">
                  <c:v>-707.1031450203881</c:v>
                </c:pt>
                <c:pt idx="52">
                  <c:v>-724.3275703915714</c:v>
                </c:pt>
                <c:pt idx="53">
                  <c:v>-741.1617370006426</c:v>
                </c:pt>
                <c:pt idx="54">
                  <c:v>-757.6108707619641</c:v>
                </c:pt>
                <c:pt idx="55">
                  <c:v>-773.680331836124</c:v>
                </c:pt>
                <c:pt idx="56">
                  <c:v>-789.3756011934597</c:v>
                </c:pt>
                <c:pt idx="57">
                  <c:v>-804.7022671455272</c:v>
                </c:pt>
                <c:pt idx="58">
                  <c:v>-819.6660120498418</c:v>
                </c:pt>
                <c:pt idx="59">
                  <c:v>-834.2725993420536</c:v>
                </c:pt>
                <c:pt idx="60">
                  <c:v>-848.5278610027374</c:v>
                </c:pt>
                <c:pt idx="61">
                  <c:v>-862.4376855329529</c:v>
                </c:pt>
                <c:pt idx="62">
                  <c:v>-876.0080064888752</c:v>
                </c:pt>
                <c:pt idx="63">
                  <c:v>-889.244791601821</c:v>
                </c:pt>
                <c:pt idx="64">
                  <c:v>-902.1540324998277</c:v>
                </c:pt>
                <c:pt idx="65">
                  <c:v>-914.741734968779</c:v>
                </c:pt>
                <c:pt idx="66">
                  <c:v>-927.0139099330044</c:v>
                </c:pt>
                <c:pt idx="67">
                  <c:v>-938.9765649689798</c:v>
                </c:pt>
                <c:pt idx="68">
                  <c:v>-950.6356963886973</c:v>
                </c:pt>
                <c:pt idx="69">
                  <c:v>-961.9972818772034</c:v>
                </c:pt>
                <c:pt idx="70">
                  <c:v>-973.0672736609179</c:v>
                </c:pt>
                <c:pt idx="71">
                  <c:v>-983.8515921857404</c:v>
                </c:pt>
                <c:pt idx="72">
                  <c:v>-994.3561202838941</c:v>
                </c:pt>
                <c:pt idx="73">
                  <c:v>-1004.586697802821</c:v>
                </c:pt>
                <c:pt idx="74">
                  <c:v>-1014.549116677055</c:v>
                </c:pt>
                <c:pt idx="75">
                  <c:v>-1024.249116417694</c:v>
                </c:pt>
                <c:pt idx="76">
                  <c:v>-1033.692379998949</c:v>
                </c:pt>
                <c:pt idx="77">
                  <c:v>-1042.884530118525</c:v>
                </c:pt>
                <c:pt idx="78">
                  <c:v>-1051.831125813089</c:v>
                </c:pt>
                <c:pt idx="79">
                  <c:v>-1060.537659406291</c:v>
                </c:pt>
                <c:pt idx="80">
                  <c:v>-1069.00955377235</c:v>
                </c:pt>
                <c:pt idx="81">
                  <c:v>-1077.252159894444</c:v>
                </c:pt>
                <c:pt idx="82">
                  <c:v>-1085.270754701745</c:v>
                </c:pt>
                <c:pt idx="83">
                  <c:v>-1093.070539167566</c:v>
                </c:pt>
                <c:pt idx="84">
                  <c:v>-1100.656636651787</c:v>
                </c:pt>
                <c:pt idx="85">
                  <c:v>-1108.034091473673</c:v>
                </c:pt>
                <c:pt idx="86">
                  <c:v>-1115.2078676983</c:v>
                </c:pt>
                <c:pt idx="87">
                  <c:v>-1122.182848125565</c:v>
                </c:pt>
                <c:pt idx="88">
                  <c:v>-1128.963833464983</c:v>
                </c:pt>
                <c:pt idx="89">
                  <c:v>-1135.555541687216</c:v>
                </c:pt>
                <c:pt idx="90">
                  <c:v>-1141.962607537873</c:v>
                </c:pt>
                <c:pt idx="91">
                  <c:v>-1148.189582203595</c:v>
                </c:pt>
                <c:pt idx="92">
                  <c:v>-1154.24093311963</c:v>
                </c:pt>
                <c:pt idx="93">
                  <c:v>-1160.121043908563</c:v>
                </c:pt>
                <c:pt idx="94">
                  <c:v>-1165.834214440241</c:v>
                </c:pt>
                <c:pt idx="95">
                  <c:v>-1171.384661005402</c:v>
                </c:pt>
                <c:pt idx="96">
                  <c:v>-1176.776516592185</c:v>
                </c:pt>
                <c:pt idx="97">
                  <c:v>-1182.013831259865</c:v>
                </c:pt>
                <c:pt idx="98">
                  <c:v>-1187.100572600331</c:v>
                </c:pt>
                <c:pt idx="99">
                  <c:v>-1192.040626281116</c:v>
                </c:pt>
                <c:pt idx="100">
                  <c:v>-1196.837796663633</c:v>
                </c:pt>
                <c:pt idx="101">
                  <c:v>-1201.49580748794</c:v>
                </c:pt>
                <c:pt idx="102">
                  <c:v>-1206.018302622178</c:v>
                </c:pt>
                <c:pt idx="103">
                  <c:v>-1210.408846866307</c:v>
                </c:pt>
                <c:pt idx="104">
                  <c:v>-1214.670926808481</c:v>
                </c:pt>
                <c:pt idx="105">
                  <c:v>-1218.807951727576</c:v>
                </c:pt>
                <c:pt idx="106">
                  <c:v>-1222.823254536451</c:v>
                </c:pt>
                <c:pt idx="107">
                  <c:v>-1226.72009276403</c:v>
                </c:pt>
                <c:pt idx="108">
                  <c:v>-1230.501649568454</c:v>
                </c:pt>
                <c:pt idx="109">
                  <c:v>-1234.171034781444</c:v>
                </c:pt>
                <c:pt idx="110">
                  <c:v>-1237.731285976737</c:v>
                </c:pt>
                <c:pt idx="111">
                  <c:v>-1241.18536956178</c:v>
                </c:pt>
                <c:pt idx="112">
                  <c:v>-1244.536181887524</c:v>
                </c:pt>
                <c:pt idx="113">
                  <c:v>-1247.786550375415</c:v>
                </c:pt>
                <c:pt idx="114">
                  <c:v>-1250.939234656133</c:v>
                </c:pt>
                <c:pt idx="115">
                  <c:v>-1253.996927720942</c:v>
                </c:pt>
                <c:pt idx="116">
                  <c:v>-1256.962257079267</c:v>
                </c:pt>
                <c:pt idx="117">
                  <c:v>-1259.837785924272</c:v>
                </c:pt>
                <c:pt idx="118">
                  <c:v>-1262.626014301004</c:v>
                </c:pt>
                <c:pt idx="119">
                  <c:v>-1265.329380276966</c:v>
                </c:pt>
              </c:numCache>
            </c:numRef>
          </c:yVal>
          <c:smooth val="0"/>
          <c:extLst xmlns:c16r2="http://schemas.microsoft.com/office/drawing/2015/06/chart">
            <c:ext xmlns:c16="http://schemas.microsoft.com/office/drawing/2014/chart" uri="{C3380CC4-5D6E-409C-BE32-E72D297353CC}">
              <c16:uniqueId val="{00000009-9D1C-463D-A2F5-6776EA099521}"/>
            </c:ext>
          </c:extLst>
        </c:ser>
        <c:dLbls>
          <c:showLegendKey val="0"/>
          <c:showVal val="0"/>
          <c:showCatName val="0"/>
          <c:showSerName val="0"/>
          <c:showPercent val="0"/>
          <c:showBubbleSize val="0"/>
        </c:dLbls>
        <c:axId val="-1042384432"/>
        <c:axId val="-1042382240"/>
      </c:scatterChart>
      <c:valAx>
        <c:axId val="-104238443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42382240"/>
        <c:crosses val="autoZero"/>
        <c:crossBetween val="midCat"/>
      </c:valAx>
      <c:valAx>
        <c:axId val="-1042382240"/>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042384432"/>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0.0</c:v>
                </c:pt>
                <c:pt idx="2">
                  <c:v>-927.8533136546611</c:v>
                </c:pt>
                <c:pt idx="3">
                  <c:v>-1615.74740171712</c:v>
                </c:pt>
                <c:pt idx="4">
                  <c:v>-2257.76790570654</c:v>
                </c:pt>
                <c:pt idx="5">
                  <c:v>-3054.444187766407</c:v>
                </c:pt>
                <c:pt idx="6">
                  <c:v>-3863.382687015925</c:v>
                </c:pt>
                <c:pt idx="7">
                  <c:v>-4676.1755429185</c:v>
                </c:pt>
                <c:pt idx="8">
                  <c:v>-5486.461449788883</c:v>
                </c:pt>
                <c:pt idx="9">
                  <c:v>-6289.46212721197</c:v>
                </c:pt>
                <c:pt idx="10">
                  <c:v>-7081.62289942289</c:v>
                </c:pt>
                <c:pt idx="11">
                  <c:v>-7860.333996323398</c:v>
                </c:pt>
                <c:pt idx="12">
                  <c:v>-8623.71447714139</c:v>
                </c:pt>
                <c:pt idx="13">
                  <c:v>-17087.54882278573</c:v>
                </c:pt>
                <c:pt idx="14">
                  <c:v>-19665.60923901825</c:v>
                </c:pt>
                <c:pt idx="15">
                  <c:v>-22168.6789214313</c:v>
                </c:pt>
                <c:pt idx="16">
                  <c:v>-24601.79248545041</c:v>
                </c:pt>
                <c:pt idx="17">
                  <c:v>-26969.34509784868</c:v>
                </c:pt>
                <c:pt idx="18">
                  <c:v>-29275.23339774881</c:v>
                </c:pt>
                <c:pt idx="19">
                  <c:v>-31522.44056875864</c:v>
                </c:pt>
                <c:pt idx="20">
                  <c:v>-33713.42826547801</c:v>
                </c:pt>
                <c:pt idx="21">
                  <c:v>-35850.25807276741</c:v>
                </c:pt>
                <c:pt idx="22">
                  <c:v>-37934.68480993155</c:v>
                </c:pt>
                <c:pt idx="23">
                  <c:v>-39968.22846623042</c:v>
                </c:pt>
                <c:pt idx="24">
                  <c:v>-41952.22958337559</c:v>
                </c:pt>
                <c:pt idx="25">
                  <c:v>-43887.89181889966</c:v>
                </c:pt>
                <c:pt idx="26">
                  <c:v>-45789.77599074732</c:v>
                </c:pt>
                <c:pt idx="27">
                  <c:v>-47648.25104704383</c:v>
                </c:pt>
                <c:pt idx="28">
                  <c:v>-49464.05970357987</c:v>
                </c:pt>
                <c:pt idx="29">
                  <c:v>-51237.94034688803</c:v>
                </c:pt>
                <c:pt idx="30">
                  <c:v>-52970.61011831579</c:v>
                </c:pt>
                <c:pt idx="31">
                  <c:v>-54662.77142800715</c:v>
                </c:pt>
                <c:pt idx="32">
                  <c:v>-56315.11587109742</c:v>
                </c:pt>
                <c:pt idx="33">
                  <c:v>-57928.3273408422</c:v>
                </c:pt>
                <c:pt idx="34">
                  <c:v>-59503.0842084093</c:v>
                </c:pt>
                <c:pt idx="35">
                  <c:v>-61040.06079188555</c:v>
                </c:pt>
                <c:pt idx="36">
                  <c:v>-62539.92828820366</c:v>
                </c:pt>
                <c:pt idx="37">
                  <c:v>-64003.3553021471</c:v>
                </c:pt>
                <c:pt idx="38">
                  <c:v>-65431.00807596323</c:v>
                </c:pt>
                <c:pt idx="39">
                  <c:v>-66823.57398494798</c:v>
                </c:pt>
                <c:pt idx="40">
                  <c:v>-68181.71859721366</c:v>
                </c:pt>
                <c:pt idx="41">
                  <c:v>-69506.1041573612</c:v>
                </c:pt>
                <c:pt idx="42">
                  <c:v>-70797.3893869631</c:v>
                </c:pt>
                <c:pt idx="43">
                  <c:v>-72056.22913887443</c:v>
                </c:pt>
                <c:pt idx="44">
                  <c:v>-73283.27401954635</c:v>
                </c:pt>
                <c:pt idx="45">
                  <c:v>-74479.16999446228</c:v>
                </c:pt>
                <c:pt idx="46">
                  <c:v>-75644.55798983713</c:v>
                </c:pt>
                <c:pt idx="47">
                  <c:v>-76780.07349973078</c:v>
                </c:pt>
                <c:pt idx="48">
                  <c:v>-77886.34620521593</c:v>
                </c:pt>
                <c:pt idx="49">
                  <c:v>-78963.99961032811</c:v>
                </c:pt>
                <c:pt idx="50">
                  <c:v>-80013.6506980334</c:v>
                </c:pt>
                <c:pt idx="51">
                  <c:v>-81035.90960838063</c:v>
                </c:pt>
                <c:pt idx="52">
                  <c:v>-82031.37938103986</c:v>
                </c:pt>
                <c:pt idx="53">
                  <c:v>-83000.6556459756</c:v>
                </c:pt>
                <c:pt idx="54">
                  <c:v>-83944.32637199387</c:v>
                </c:pt>
                <c:pt idx="55">
                  <c:v>-84862.97163960361</c:v>
                </c:pt>
                <c:pt idx="56">
                  <c:v>-85757.16343745237</c:v>
                </c:pt>
                <c:pt idx="57">
                  <c:v>-86627.46548162197</c:v>
                </c:pt>
                <c:pt idx="58">
                  <c:v>-87474.43305696803</c:v>
                </c:pt>
                <c:pt idx="59">
                  <c:v>-88298.6128795741</c:v>
                </c:pt>
                <c:pt idx="60">
                  <c:v>-89100.5429793556</c:v>
                </c:pt>
                <c:pt idx="61">
                  <c:v>-89880.75260179861</c:v>
                </c:pt>
                <c:pt idx="62">
                  <c:v>-90639.76212781807</c:v>
                </c:pt>
                <c:pt idx="63">
                  <c:v>-91378.08301073312</c:v>
                </c:pt>
                <c:pt idx="64">
                  <c:v>-92096.21772933937</c:v>
                </c:pt>
                <c:pt idx="65">
                  <c:v>-92794.6597561822</c:v>
                </c:pt>
                <c:pt idx="66">
                  <c:v>-93473.89353994551</c:v>
                </c:pt>
                <c:pt idx="67">
                  <c:v>-94134.39450108237</c:v>
                </c:pt>
                <c:pt idx="68">
                  <c:v>-94776.62903982005</c:v>
                </c:pt>
                <c:pt idx="69">
                  <c:v>-95401.05455566104</c:v>
                </c:pt>
                <c:pt idx="70">
                  <c:v>-96008.11947759332</c:v>
                </c:pt>
                <c:pt idx="71">
                  <c:v>-96598.26330420514</c:v>
                </c:pt>
                <c:pt idx="72">
                  <c:v>-97171.91665297514</c:v>
                </c:pt>
                <c:pt idx="73">
                  <c:v>-97729.50131802939</c:v>
                </c:pt>
                <c:pt idx="74">
                  <c:v>-98271.43033568631</c:v>
                </c:pt>
                <c:pt idx="75">
                  <c:v>-98798.10805715667</c:v>
                </c:pt>
                <c:pt idx="76">
                  <c:v>-99309.93022779911</c:v>
                </c:pt>
                <c:pt idx="77">
                  <c:v>-99807.28407234937</c:v>
                </c:pt>
                <c:pt idx="78">
                  <c:v>-100290.5483855903</c:v>
                </c:pt>
                <c:pt idx="79">
                  <c:v>-100760.0936279471</c:v>
                </c:pt>
                <c:pt idx="80">
                  <c:v>-101216.2820255316</c:v>
                </c:pt>
                <c:pt idx="81">
                  <c:v>-101659.4676741753</c:v>
                </c:pt>
                <c:pt idx="82">
                  <c:v>-102089.9966470213</c:v>
                </c:pt>
                <c:pt idx="83">
                  <c:v>-102508.207105292</c:v>
                </c:pt>
                <c:pt idx="84">
                  <c:v>-102914.4294118152</c:v>
                </c:pt>
                <c:pt idx="85">
                  <c:v>-103308.9862470008</c:v>
                </c:pt>
                <c:pt idx="86">
                  <c:v>-103692.192726893</c:v>
                </c:pt>
                <c:pt idx="87">
                  <c:v>-104064.356523013</c:v>
                </c:pt>
                <c:pt idx="88">
                  <c:v>-104425.777983684</c:v>
                </c:pt>
                <c:pt idx="89">
                  <c:v>-104776.7502565708</c:v>
                </c:pt>
                <c:pt idx="90">
                  <c:v>-105117.5594121793</c:v>
                </c:pt>
                <c:pt idx="91">
                  <c:v>-105448.4845680702</c:v>
                </c:pt>
                <c:pt idx="92">
                  <c:v>-105769.7980135714</c:v>
                </c:pt>
                <c:pt idx="93">
                  <c:v>-106081.7653347785</c:v>
                </c:pt>
                <c:pt idx="94">
                  <c:v>-106384.6455396479</c:v>
                </c:pt>
                <c:pt idx="95">
                  <c:v>-106678.6911830115</c:v>
                </c:pt>
                <c:pt idx="96">
                  <c:v>-106964.1484913353</c:v>
                </c:pt>
                <c:pt idx="97">
                  <c:v>-107241.2574870801</c:v>
                </c:pt>
                <c:pt idx="98">
                  <c:v>-107510.2521125094</c:v>
                </c:pt>
                <c:pt idx="99">
                  <c:v>-107771.36035283</c:v>
                </c:pt>
                <c:pt idx="100">
                  <c:v>-108024.8043585285</c:v>
                </c:pt>
                <c:pt idx="101">
                  <c:v>-108270.8005668006</c:v>
                </c:pt>
                <c:pt idx="102">
                  <c:v>-108509.5598219757</c:v>
                </c:pt>
                <c:pt idx="103">
                  <c:v>-108741.287494834</c:v>
                </c:pt>
                <c:pt idx="104">
                  <c:v>-108966.1836007382</c:v>
                </c:pt>
                <c:pt idx="105">
                  <c:v>-109184.4429165081</c:v>
                </c:pt>
                <c:pt idx="106">
                  <c:v>-109396.2550959545</c:v>
                </c:pt>
                <c:pt idx="107">
                  <c:v>-109601.804784024</c:v>
                </c:pt>
                <c:pt idx="108">
                  <c:v>-109801.2717294928</c:v>
                </c:pt>
                <c:pt idx="109">
                  <c:v>-109994.8308961582</c:v>
                </c:pt>
                <c:pt idx="110">
                  <c:v>-110182.6525724884</c:v>
                </c:pt>
                <c:pt idx="111">
                  <c:v>-110364.9024796858</c:v>
                </c:pt>
                <c:pt idx="112">
                  <c:v>-110541.7418781382</c:v>
                </c:pt>
                <c:pt idx="113">
                  <c:v>-110713.3276722198</c:v>
                </c:pt>
                <c:pt idx="114">
                  <c:v>-110879.8125134278</c:v>
                </c:pt>
                <c:pt idx="115">
                  <c:v>-111041.3449018192</c:v>
                </c:pt>
                <c:pt idx="116">
                  <c:v>-111198.0692857513</c:v>
                </c:pt>
                <c:pt idx="117">
                  <c:v>-111350.1261598945</c:v>
                </c:pt>
                <c:pt idx="118">
                  <c:v>-111497.6521615162</c:v>
                </c:pt>
                <c:pt idx="119">
                  <c:v>-111640.7801650295</c:v>
                </c:pt>
              </c:numCache>
            </c:numRef>
          </c:yVal>
          <c:smooth val="0"/>
          <c:extLst xmlns:c16r2="http://schemas.microsoft.com/office/drawing/2015/06/chart">
            <c:ext xmlns:c16="http://schemas.microsoft.com/office/drawing/2014/chart" uri="{C3380CC4-5D6E-409C-BE32-E72D297353CC}">
              <c16:uniqueId val="{00000000-68A0-4219-B985-ABF881D84FF2}"/>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0.0</c:v>
                </c:pt>
                <c:pt idx="2">
                  <c:v>-927.8390437895429</c:v>
                </c:pt>
                <c:pt idx="3">
                  <c:v>-1615.705521638505</c:v>
                </c:pt>
                <c:pt idx="4">
                  <c:v>-2257.760617229156</c:v>
                </c:pt>
                <c:pt idx="5">
                  <c:v>-3054.438283514697</c:v>
                </c:pt>
                <c:pt idx="6">
                  <c:v>-3863.378497736994</c:v>
                </c:pt>
                <c:pt idx="7">
                  <c:v>-4676.173396176187</c:v>
                </c:pt>
                <c:pt idx="8">
                  <c:v>-5486.461667410563</c:v>
                </c:pt>
                <c:pt idx="9">
                  <c:v>-6289.46502375184</c:v>
                </c:pt>
                <c:pt idx="10">
                  <c:v>-7081.628781302832</c:v>
                </c:pt>
                <c:pt idx="11">
                  <c:v>-7860.343161379452</c:v>
                </c:pt>
                <c:pt idx="12">
                  <c:v>-8623.727214449551</c:v>
                </c:pt>
                <c:pt idx="13">
                  <c:v>-17087.56541263033</c:v>
                </c:pt>
                <c:pt idx="14">
                  <c:v>-19665.62992939767</c:v>
                </c:pt>
                <c:pt idx="15">
                  <c:v>-22168.7039224878</c:v>
                </c:pt>
                <c:pt idx="16">
                  <c:v>-24601.8219796447</c:v>
                </c:pt>
                <c:pt idx="17">
                  <c:v>-26969.37937188425</c:v>
                </c:pt>
                <c:pt idx="18">
                  <c:v>-29275.27267275658</c:v>
                </c:pt>
                <c:pt idx="19">
                  <c:v>-31522.48506015586</c:v>
                </c:pt>
                <c:pt idx="20">
                  <c:v>-33713.47818273537</c:v>
                </c:pt>
                <c:pt idx="21">
                  <c:v>-35850.31361895427</c:v>
                </c:pt>
                <c:pt idx="22">
                  <c:v>-37934.74618121277</c:v>
                </c:pt>
                <c:pt idx="23">
                  <c:v>-39968.29585136558</c:v>
                </c:pt>
                <c:pt idx="24">
                  <c:v>-41952.30316321598</c:v>
                </c:pt>
                <c:pt idx="25">
                  <c:v>-43887.97176591297</c:v>
                </c:pt>
                <c:pt idx="26">
                  <c:v>-45789.8624717472</c:v>
                </c:pt>
                <c:pt idx="27">
                  <c:v>-47648.34422215353</c:v>
                </c:pt>
                <c:pt idx="28">
                  <c:v>-49464.15972875687</c:v>
                </c:pt>
                <c:pt idx="29">
                  <c:v>-51238.0473742152</c:v>
                </c:pt>
                <c:pt idx="30">
                  <c:v>-52970.72429628693</c:v>
                </c:pt>
                <c:pt idx="31">
                  <c:v>-54662.89290144085</c:v>
                </c:pt>
                <c:pt idx="32">
                  <c:v>-56315.24478110737</c:v>
                </c:pt>
                <c:pt idx="33">
                  <c:v>-57928.46382476157</c:v>
                </c:pt>
                <c:pt idx="34">
                  <c:v>-59503.22839967278</c:v>
                </c:pt>
                <c:pt idx="35">
                  <c:v>-61040.21281988523</c:v>
                </c:pt>
                <c:pt idx="36">
                  <c:v>-62540.08827811433</c:v>
                </c:pt>
                <c:pt idx="37">
                  <c:v>-64003.52337473675</c:v>
                </c:pt>
                <c:pt idx="38">
                  <c:v>-65431.1843473774</c:v>
                </c:pt>
                <c:pt idx="39">
                  <c:v>-66823.75856650108</c:v>
                </c:pt>
                <c:pt idx="40">
                  <c:v>-68181.91159516094</c:v>
                </c:pt>
                <c:pt idx="41">
                  <c:v>-69506.3056726663</c:v>
                </c:pt>
                <c:pt idx="42">
                  <c:v>-70797.59951506899</c:v>
                </c:pt>
                <c:pt idx="43">
                  <c:v>-72056.44796946995</c:v>
                </c:pt>
                <c:pt idx="44">
                  <c:v>-73283.50163632701</c:v>
                </c:pt>
                <c:pt idx="45">
                  <c:v>-74479.4064748888</c:v>
                </c:pt>
                <c:pt idx="46">
                  <c:v>-75644.80340490165</c:v>
                </c:pt>
                <c:pt idx="47">
                  <c:v>-76780.32791371853</c:v>
                </c:pt>
                <c:pt idx="48">
                  <c:v>-77886.60967546724</c:v>
                </c:pt>
                <c:pt idx="49">
                  <c:v>-78964.27218700234</c:v>
                </c:pt>
                <c:pt idx="50">
                  <c:v>-80013.93242388684</c:v>
                </c:pt>
                <c:pt idx="51">
                  <c:v>-81036.20051853195</c:v>
                </c:pt>
                <c:pt idx="52">
                  <c:v>-82031.6795027533</c:v>
                </c:pt>
                <c:pt idx="53">
                  <c:v>-83000.96499844239</c:v>
                </c:pt>
                <c:pt idx="54">
                  <c:v>-83944.64496612083</c:v>
                </c:pt>
                <c:pt idx="55">
                  <c:v>-84863.29947780934</c:v>
                </c:pt>
                <c:pt idx="56">
                  <c:v>-85757.50051346537</c:v>
                </c:pt>
                <c:pt idx="57">
                  <c:v>-86627.81178029066</c:v>
                </c:pt>
                <c:pt idx="58">
                  <c:v>-87474.78855407197</c:v>
                </c:pt>
                <c:pt idx="59">
                  <c:v>-88298.97754164964</c:v>
                </c:pt>
                <c:pt idx="60">
                  <c:v>-89100.91676351988</c:v>
                </c:pt>
                <c:pt idx="61">
                  <c:v>-89881.1354555879</c:v>
                </c:pt>
                <c:pt idx="62">
                  <c:v>-90640.15398902897</c:v>
                </c:pt>
                <c:pt idx="63">
                  <c:v>-91378.4838072757</c:v>
                </c:pt>
                <c:pt idx="64">
                  <c:v>-92096.62737909681</c:v>
                </c:pt>
                <c:pt idx="65">
                  <c:v>-92795.0781668732</c:v>
                </c:pt>
                <c:pt idx="66">
                  <c:v>-93474.32060900074</c:v>
                </c:pt>
                <c:pt idx="67">
                  <c:v>-94134.83011552738</c:v>
                </c:pt>
                <c:pt idx="68">
                  <c:v>-94777.07307616179</c:v>
                </c:pt>
                <c:pt idx="69">
                  <c:v>-95401.50687978881</c:v>
                </c:pt>
                <c:pt idx="70">
                  <c:v>-96008.57994468045</c:v>
                </c:pt>
                <c:pt idx="71">
                  <c:v>-96598.73175862478</c:v>
                </c:pt>
                <c:pt idx="72">
                  <c:v>-97172.39292821937</c:v>
                </c:pt>
                <c:pt idx="73">
                  <c:v>-97729.98523663683</c:v>
                </c:pt>
                <c:pt idx="74">
                  <c:v>-98271.92170917567</c:v>
                </c:pt>
                <c:pt idx="75">
                  <c:v>-98798.60668597197</c:v>
                </c:pt>
                <c:pt idx="76">
                  <c:v>-99310.43590125839</c:v>
                </c:pt>
                <c:pt idx="77">
                  <c:v>-99807.79656859991</c:v>
                </c:pt>
                <c:pt idx="78">
                  <c:v>-100291.0674715729</c:v>
                </c:pt>
                <c:pt idx="79">
                  <c:v>-100760.6190593676</c:v>
                </c:pt>
                <c:pt idx="80">
                  <c:v>-101216.8135468354</c:v>
                </c:pt>
                <c:pt idx="81">
                  <c:v>-101660.0050185313</c:v>
                </c:pt>
                <c:pt idx="82">
                  <c:v>-102090.5395363164</c:v>
                </c:pt>
                <c:pt idx="83">
                  <c:v>-102508.7552501168</c:v>
                </c:pt>
                <c:pt idx="84">
                  <c:v>-102914.9825114761</c:v>
                </c:pt>
                <c:pt idx="85">
                  <c:v>-103309.5439895221</c:v>
                </c:pt>
                <c:pt idx="86">
                  <c:v>-103692.7547890318</c:v>
                </c:pt>
                <c:pt idx="87">
                  <c:v>-104064.9225702782</c:v>
                </c:pt>
                <c:pt idx="88">
                  <c:v>-104426.3476703612</c:v>
                </c:pt>
                <c:pt idx="89">
                  <c:v>-104777.3232257515</c:v>
                </c:pt>
                <c:pt idx="90">
                  <c:v>-105118.1352957948</c:v>
                </c:pt>
                <c:pt idx="91">
                  <c:v>-105449.0629869318</c:v>
                </c:pt>
                <c:pt idx="92">
                  <c:v>-105770.3785774147</c:v>
                </c:pt>
                <c:pt idx="93">
                  <c:v>-106082.3476423107</c:v>
                </c:pt>
                <c:pt idx="94">
                  <c:v>-106385.2291786051</c:v>
                </c:pt>
                <c:pt idx="95">
                  <c:v>-106679.2757302106</c:v>
                </c:pt>
                <c:pt idx="96">
                  <c:v>-106964.7335127401</c:v>
                </c:pt>
                <c:pt idx="97">
                  <c:v>-107241.8425378606</c:v>
                </c:pt>
                <c:pt idx="98">
                  <c:v>-107510.8367371187</c:v>
                </c:pt>
                <c:pt idx="99">
                  <c:v>-107771.9440850723</c:v>
                </c:pt>
                <c:pt idx="100">
                  <c:v>-108025.3867216348</c:v>
                </c:pt>
                <c:pt idx="101">
                  <c:v>-108271.3810735112</c:v>
                </c:pt>
                <c:pt idx="102">
                  <c:v>-108510.1379746196</c:v>
                </c:pt>
                <c:pt idx="103">
                  <c:v>-108741.862785415</c:v>
                </c:pt>
                <c:pt idx="104">
                  <c:v>-108966.7555110264</c:v>
                </c:pt>
                <c:pt idx="105">
                  <c:v>-109185.010918126</c:v>
                </c:pt>
                <c:pt idx="106">
                  <c:v>-109396.8186504745</c:v>
                </c:pt>
                <c:pt idx="107">
                  <c:v>-109602.3633430633</c:v>
                </c:pt>
                <c:pt idx="108">
                  <c:v>-109801.8247348121</c:v>
                </c:pt>
                <c:pt idx="109">
                  <c:v>-109995.3777797613</c:v>
                </c:pt>
                <c:pt idx="110">
                  <c:v>-110183.1927567264</c:v>
                </c:pt>
                <c:pt idx="111">
                  <c:v>-110365.4353773596</c:v>
                </c:pt>
                <c:pt idx="112">
                  <c:v>-110542.2668926078</c:v>
                </c:pt>
                <c:pt idx="113">
                  <c:v>-110713.8441975096</c:v>
                </c:pt>
                <c:pt idx="114">
                  <c:v>-110880.3199343372</c:v>
                </c:pt>
                <c:pt idx="115">
                  <c:v>-111041.842594034</c:v>
                </c:pt>
                <c:pt idx="116">
                  <c:v>-111198.5566159566</c:v>
                </c:pt>
                <c:pt idx="117">
                  <c:v>-111350.6024858861</c:v>
                </c:pt>
                <c:pt idx="118">
                  <c:v>-111498.1168323187</c:v>
                </c:pt>
                <c:pt idx="119">
                  <c:v>-111641.2325210106</c:v>
                </c:pt>
              </c:numCache>
            </c:numRef>
          </c:yVal>
          <c:smooth val="0"/>
          <c:extLst xmlns:c16r2="http://schemas.microsoft.com/office/drawing/2015/06/chart">
            <c:ext xmlns:c16="http://schemas.microsoft.com/office/drawing/2014/chart" uri="{C3380CC4-5D6E-409C-BE32-E72D297353CC}">
              <c16:uniqueId val="{00000001-68A0-4219-B985-ABF881D84FF2}"/>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0.0</c:v>
                </c:pt>
                <c:pt idx="2">
                  <c:v>-963.7773579279896</c:v>
                </c:pt>
                <c:pt idx="3">
                  <c:v>-1690.225066115148</c:v>
                </c:pt>
                <c:pt idx="4">
                  <c:v>-2274.655207573436</c:v>
                </c:pt>
                <c:pt idx="5">
                  <c:v>-3070.72095931787</c:v>
                </c:pt>
                <c:pt idx="6">
                  <c:v>-3878.941273184028</c:v>
                </c:pt>
                <c:pt idx="7">
                  <c:v>-4690.90958488686</c:v>
                </c:pt>
                <c:pt idx="8">
                  <c:v>-5500.267216854728</c:v>
                </c:pt>
                <c:pt idx="9">
                  <c:v>-6302.239458682478</c:v>
                </c:pt>
                <c:pt idx="10">
                  <c:v>-7093.275866853073</c:v>
                </c:pt>
                <c:pt idx="11">
                  <c:v>-7870.7713511805</c:v>
                </c:pt>
                <c:pt idx="12">
                  <c:v>-8632.849934310645</c:v>
                </c:pt>
                <c:pt idx="13">
                  <c:v>-17095.30121892225</c:v>
                </c:pt>
                <c:pt idx="14">
                  <c:v>-19671.39937923941</c:v>
                </c:pt>
                <c:pt idx="15">
                  <c:v>-22172.24293296412</c:v>
                </c:pt>
                <c:pt idx="16">
                  <c:v>-24602.87688751845</c:v>
                </c:pt>
                <c:pt idx="17">
                  <c:v>-26967.53660789549</c:v>
                </c:pt>
                <c:pt idx="18">
                  <c:v>-29270.2328233812</c:v>
                </c:pt>
                <c:pt idx="19">
                  <c:v>-31513.96159272035</c:v>
                </c:pt>
                <c:pt idx="20">
                  <c:v>-33701.19794730748</c:v>
                </c:pt>
                <c:pt idx="21">
                  <c:v>-35834.01731246057</c:v>
                </c:pt>
                <c:pt idx="22">
                  <c:v>-37914.18858748907</c:v>
                </c:pt>
                <c:pt idx="23">
                  <c:v>-39943.24590810016</c:v>
                </c:pt>
                <c:pt idx="24">
                  <c:v>-41922.54389628535</c:v>
                </c:pt>
                <c:pt idx="25">
                  <c:v>-43853.30012267502</c:v>
                </c:pt>
                <c:pt idx="26">
                  <c:v>-45750.08684825828</c:v>
                </c:pt>
                <c:pt idx="27">
                  <c:v>-47603.28476119647</c:v>
                </c:pt>
                <c:pt idx="28">
                  <c:v>-49413.64891076949</c:v>
                </c:pt>
                <c:pt idx="29">
                  <c:v>-51181.92971976098</c:v>
                </c:pt>
                <c:pt idx="30">
                  <c:v>-52908.85573537764</c:v>
                </c:pt>
                <c:pt idx="31">
                  <c:v>-54595.14061155543</c:v>
                </c:pt>
                <c:pt idx="32">
                  <c:v>-56241.48683110391</c:v>
                </c:pt>
                <c:pt idx="33">
                  <c:v>-57848.58881154446</c:v>
                </c:pt>
                <c:pt idx="34">
                  <c:v>-59417.13508177659</c:v>
                </c:pt>
                <c:pt idx="35">
                  <c:v>-60947.80975053919</c:v>
                </c:pt>
                <c:pt idx="36">
                  <c:v>-62441.29343979806</c:v>
                </c:pt>
                <c:pt idx="37">
                  <c:v>-63898.26381682533</c:v>
                </c:pt>
                <c:pt idx="38">
                  <c:v>-65319.39582812646</c:v>
                </c:pt>
                <c:pt idx="39">
                  <c:v>-66705.3851929701</c:v>
                </c:pt>
                <c:pt idx="40">
                  <c:v>-68056.9054724113</c:v>
                </c:pt>
                <c:pt idx="41">
                  <c:v>-69374.62656232661</c:v>
                </c:pt>
                <c:pt idx="42">
                  <c:v>-70659.21450138321</c:v>
                </c:pt>
                <c:pt idx="43">
                  <c:v>-71911.33113256492</c:v>
                </c:pt>
                <c:pt idx="44">
                  <c:v>-73131.63373382691</c:v>
                </c:pt>
                <c:pt idx="45">
                  <c:v>-74320.77463172197</c:v>
                </c:pt>
                <c:pt idx="46">
                  <c:v>-75479.40081141137</c:v>
                </c:pt>
                <c:pt idx="47">
                  <c:v>-76608.15353215624</c:v>
                </c:pt>
                <c:pt idx="48">
                  <c:v>-77707.667954895</c:v>
                </c:pt>
                <c:pt idx="49">
                  <c:v>-78778.57278660917</c:v>
                </c:pt>
                <c:pt idx="50">
                  <c:v>-79821.48994468222</c:v>
                </c:pt>
                <c:pt idx="51">
                  <c:v>-80837.03424337019</c:v>
                </c:pt>
                <c:pt idx="52">
                  <c:v>-81825.8131445949</c:v>
                </c:pt>
                <c:pt idx="53">
                  <c:v>-82788.42645677132</c:v>
                </c:pt>
                <c:pt idx="54">
                  <c:v>-83725.46609142511</c:v>
                </c:pt>
                <c:pt idx="55">
                  <c:v>-84637.51584401839</c:v>
                </c:pt>
                <c:pt idx="56">
                  <c:v>-85525.1511982002</c:v>
                </c:pt>
                <c:pt idx="57">
                  <c:v>-86388.93915281747</c:v>
                </c:pt>
                <c:pt idx="58">
                  <c:v>-87229.43807080851</c:v>
                </c:pt>
                <c:pt idx="59">
                  <c:v>-88047.19754907831</c:v>
                </c:pt>
                <c:pt idx="60">
                  <c:v>-88842.75830836803</c:v>
                </c:pt>
                <c:pt idx="61">
                  <c:v>-89616.65210210788</c:v>
                </c:pt>
                <c:pt idx="62">
                  <c:v>-90369.4016432371</c:v>
                </c:pt>
                <c:pt idx="63">
                  <c:v>-91101.52054797199</c:v>
                </c:pt>
                <c:pt idx="64">
                  <c:v>-91813.51329551623</c:v>
                </c:pt>
                <c:pt idx="65">
                  <c:v>-92505.87520281644</c:v>
                </c:pt>
                <c:pt idx="66">
                  <c:v>-93179.09241324707</c:v>
                </c:pt>
                <c:pt idx="67">
                  <c:v>-93833.64189840735</c:v>
                </c:pt>
                <c:pt idx="68">
                  <c:v>-94469.99147209477</c:v>
                </c:pt>
                <c:pt idx="69">
                  <c:v>-95088.59981563732</c:v>
                </c:pt>
                <c:pt idx="70">
                  <c:v>-95689.91651375656</c:v>
                </c:pt>
                <c:pt idx="71">
                  <c:v>-96274.38210018747</c:v>
                </c:pt>
                <c:pt idx="72">
                  <c:v>-96842.4281122952</c:v>
                </c:pt>
                <c:pt idx="73">
                  <c:v>-97394.47715401835</c:v>
                </c:pt>
                <c:pt idx="74">
                  <c:v>-97930.94296643557</c:v>
                </c:pt>
                <c:pt idx="75">
                  <c:v>-98452.23050533197</c:v>
                </c:pt>
                <c:pt idx="76">
                  <c:v>-98958.73602517038</c:v>
                </c:pt>
                <c:pt idx="77">
                  <c:v>-99450.8471688852</c:v>
                </c:pt>
                <c:pt idx="78">
                  <c:v>-99928.94306296637</c:v>
                </c:pt>
                <c:pt idx="79">
                  <c:v>-100393.3944173323</c:v>
                </c:pt>
                <c:pt idx="80">
                  <c:v>-100844.5636294954</c:v>
                </c:pt>
                <c:pt idx="81">
                  <c:v>-101282.804892589</c:v>
                </c:pt>
                <c:pt idx="82">
                  <c:v>-101708.4643068118</c:v>
                </c:pt>
                <c:pt idx="83">
                  <c:v>-102121.8799939028</c:v>
                </c:pt>
                <c:pt idx="84">
                  <c:v>-102523.3822142663</c:v>
                </c:pt>
                <c:pt idx="85">
                  <c:v>-102913.293486395</c:v>
                </c:pt>
                <c:pt idx="86">
                  <c:v>-103291.9287082581</c:v>
                </c:pt>
                <c:pt idx="87">
                  <c:v>-103659.5952803514</c:v>
                </c:pt>
                <c:pt idx="88">
                  <c:v>-104016.5932301083</c:v>
                </c:pt>
                <c:pt idx="89">
                  <c:v>-104363.2153374185</c:v>
                </c:pt>
                <c:pt idx="90">
                  <c:v>-104699.7472609747</c:v>
                </c:pt>
                <c:pt idx="91">
                  <c:v>-105026.4676652439</c:v>
                </c:pt>
                <c:pt idx="92">
                  <c:v>-105343.6483478139</c:v>
                </c:pt>
                <c:pt idx="93">
                  <c:v>-105651.55436693</c:v>
                </c:pt>
                <c:pt idx="94">
                  <c:v>-105950.4441690226</c:v>
                </c:pt>
                <c:pt idx="95">
                  <c:v>-106240.5697160508</c:v>
                </c:pt>
                <c:pt idx="96">
                  <c:v>-106522.176612505</c:v>
                </c:pt>
                <c:pt idx="97">
                  <c:v>-106795.5042319065</c:v>
                </c:pt>
                <c:pt idx="98">
                  <c:v>-107060.7858426734</c:v>
                </c:pt>
                <c:pt idx="99">
                  <c:v>-107318.2487332257</c:v>
                </c:pt>
                <c:pt idx="100">
                  <c:v>-107568.1143362003</c:v>
                </c:pt>
                <c:pt idx="101">
                  <c:v>-107810.5983516844</c:v>
                </c:pt>
                <c:pt idx="102">
                  <c:v>-108045.9108693525</c:v>
                </c:pt>
                <c:pt idx="103">
                  <c:v>-108274.2564894299</c:v>
                </c:pt>
                <c:pt idx="104">
                  <c:v>-108495.8344423908</c:v>
                </c:pt>
                <c:pt idx="105">
                  <c:v>-108710.838707325</c:v>
                </c:pt>
                <c:pt idx="106">
                  <c:v>-108919.4581288984</c:v>
                </c:pt>
                <c:pt idx="107">
                  <c:v>-109121.8765328571</c:v>
                </c:pt>
                <c:pt idx="108">
                  <c:v>-109318.27284001</c:v>
                </c:pt>
                <c:pt idx="109">
                  <c:v>-109508.8211786528</c:v>
                </c:pt>
                <c:pt idx="110">
                  <c:v>-109693.6909953852</c:v>
                </c:pt>
                <c:pt idx="111">
                  <c:v>-109873.0471642865</c:v>
                </c:pt>
                <c:pt idx="112">
                  <c:v>-110047.0500944194</c:v>
                </c:pt>
                <c:pt idx="113">
                  <c:v>-110215.855835632</c:v>
                </c:pt>
                <c:pt idx="114">
                  <c:v>-110379.6161826383</c:v>
                </c:pt>
                <c:pt idx="115">
                  <c:v>-110538.4787773618</c:v>
                </c:pt>
                <c:pt idx="116">
                  <c:v>-110692.5872095134</c:v>
                </c:pt>
                <c:pt idx="117">
                  <c:v>-110842.0811154118</c:v>
                </c:pt>
                <c:pt idx="118">
                  <c:v>-110987.0962750257</c:v>
                </c:pt>
                <c:pt idx="119">
                  <c:v>-111127.764707237</c:v>
                </c:pt>
              </c:numCache>
            </c:numRef>
          </c:yVal>
          <c:smooth val="0"/>
          <c:extLst xmlns:c16r2="http://schemas.microsoft.com/office/drawing/2015/06/chart">
            <c:ext xmlns:c16="http://schemas.microsoft.com/office/drawing/2014/chart" uri="{C3380CC4-5D6E-409C-BE32-E72D297353CC}">
              <c16:uniqueId val="{00000002-68A0-4219-B985-ABF881D84FF2}"/>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0.0</c:v>
                </c:pt>
                <c:pt idx="2">
                  <c:v>-1085.36851508217</c:v>
                </c:pt>
                <c:pt idx="3">
                  <c:v>-2063.167385312729</c:v>
                </c:pt>
                <c:pt idx="4">
                  <c:v>-3039.899786748458</c:v>
                </c:pt>
                <c:pt idx="5">
                  <c:v>-4121.559149593114</c:v>
                </c:pt>
                <c:pt idx="6">
                  <c:v>-5218.664998685475</c:v>
                </c:pt>
                <c:pt idx="7">
                  <c:v>-6321.704227535985</c:v>
                </c:pt>
                <c:pt idx="8">
                  <c:v>-7423.433396179177</c:v>
                </c:pt>
                <c:pt idx="9">
                  <c:v>-8518.366255029563</c:v>
                </c:pt>
                <c:pt idx="10">
                  <c:v>-9602.37636711588</c:v>
                </c:pt>
                <c:pt idx="11">
                  <c:v>-10672.38895884156</c:v>
                </c:pt>
                <c:pt idx="12">
                  <c:v>-11726.14198948862</c:v>
                </c:pt>
                <c:pt idx="13">
                  <c:v>-17171.7746800203</c:v>
                </c:pt>
                <c:pt idx="14">
                  <c:v>-19139.96153811505</c:v>
                </c:pt>
                <c:pt idx="15">
                  <c:v>-21064.52518330095</c:v>
                </c:pt>
                <c:pt idx="16">
                  <c:v>-22950.23300458491</c:v>
                </c:pt>
                <c:pt idx="17">
                  <c:v>-24800.89742736006</c:v>
                </c:pt>
                <c:pt idx="18">
                  <c:v>-26619.58615815314</c:v>
                </c:pt>
                <c:pt idx="19">
                  <c:v>-28408.4924151348</c:v>
                </c:pt>
                <c:pt idx="20">
                  <c:v>-30169.24801874813</c:v>
                </c:pt>
                <c:pt idx="21">
                  <c:v>-31903.0587003315</c:v>
                </c:pt>
                <c:pt idx="22">
                  <c:v>-33610.80834371175</c:v>
                </c:pt>
                <c:pt idx="23">
                  <c:v>-35293.13939474103</c:v>
                </c:pt>
                <c:pt idx="24">
                  <c:v>-36950.51479859696</c:v>
                </c:pt>
                <c:pt idx="25">
                  <c:v>-38583.26562228316</c:v>
                </c:pt>
                <c:pt idx="26">
                  <c:v>-40199.3198186704</c:v>
                </c:pt>
                <c:pt idx="27">
                  <c:v>-41792.55968338763</c:v>
                </c:pt>
                <c:pt idx="28">
                  <c:v>-43363.00304909328</c:v>
                </c:pt>
                <c:pt idx="29">
                  <c:v>-44910.66487360652</c:v>
                </c:pt>
                <c:pt idx="30">
                  <c:v>-46435.55223971512</c:v>
                </c:pt>
                <c:pt idx="31">
                  <c:v>-47937.67147124745</c:v>
                </c:pt>
                <c:pt idx="32">
                  <c:v>-49417.03285728115</c:v>
                </c:pt>
                <c:pt idx="33">
                  <c:v>-50873.65422831056</c:v>
                </c:pt>
                <c:pt idx="34">
                  <c:v>-52307.56346113698</c:v>
                </c:pt>
                <c:pt idx="35">
                  <c:v>-53718.80016298871</c:v>
                </c:pt>
                <c:pt idx="36">
                  <c:v>-55107.41672984324</c:v>
                </c:pt>
                <c:pt idx="37">
                  <c:v>-56473.4789298959</c:v>
                </c:pt>
                <c:pt idx="38">
                  <c:v>-57817.06612899154</c:v>
                </c:pt>
                <c:pt idx="39">
                  <c:v>-59138.28466868353</c:v>
                </c:pt>
                <c:pt idx="40">
                  <c:v>-60437.24279687554</c:v>
                </c:pt>
                <c:pt idx="41">
                  <c:v>-61714.06141449045</c:v>
                </c:pt>
                <c:pt idx="42">
                  <c:v>-62968.873670605</c:v>
                </c:pt>
                <c:pt idx="43">
                  <c:v>-64201.82442808803</c:v>
                </c:pt>
                <c:pt idx="44">
                  <c:v>-65413.0696780081</c:v>
                </c:pt>
                <c:pt idx="45">
                  <c:v>-66602.77592170052</c:v>
                </c:pt>
                <c:pt idx="46">
                  <c:v>-67771.11953592897</c:v>
                </c:pt>
                <c:pt idx="47">
                  <c:v>-68918.28613248188</c:v>
                </c:pt>
                <c:pt idx="48">
                  <c:v>-70044.46992071344</c:v>
                </c:pt>
                <c:pt idx="49">
                  <c:v>-71149.87307933997</c:v>
                </c:pt>
                <c:pt idx="50">
                  <c:v>-72234.70514211525</c:v>
                </c:pt>
                <c:pt idx="51">
                  <c:v>-73299.1824007039</c:v>
                </c:pt>
                <c:pt idx="52">
                  <c:v>-74343.5273504937</c:v>
                </c:pt>
                <c:pt idx="53">
                  <c:v>-75367.96811337484</c:v>
                </c:pt>
                <c:pt idx="54">
                  <c:v>-76372.73790259706</c:v>
                </c:pt>
                <c:pt idx="55">
                  <c:v>-77358.07451036991</c:v>
                </c:pt>
                <c:pt idx="56">
                  <c:v>-78324.21981822197</c:v>
                </c:pt>
                <c:pt idx="57">
                  <c:v>-79271.41933001303</c:v>
                </c:pt>
                <c:pt idx="58">
                  <c:v>-80199.92172732438</c:v>
                </c:pt>
                <c:pt idx="59">
                  <c:v>-81109.97844677603</c:v>
                </c:pt>
                <c:pt idx="60">
                  <c:v>-82001.84327877121</c:v>
                </c:pt>
                <c:pt idx="61">
                  <c:v>-82875.77198704377</c:v>
                </c:pt>
                <c:pt idx="62">
                  <c:v>-83732.02194836875</c:v>
                </c:pt>
                <c:pt idx="63">
                  <c:v>-84570.8518117615</c:v>
                </c:pt>
                <c:pt idx="64">
                  <c:v>-85392.52117645692</c:v>
                </c:pt>
                <c:pt idx="65">
                  <c:v>-86197.29028801937</c:v>
                </c:pt>
                <c:pt idx="66">
                  <c:v>-86985.4197517871</c:v>
                </c:pt>
                <c:pt idx="67">
                  <c:v>-87757.17026299658</c:v>
                </c:pt>
                <c:pt idx="68">
                  <c:v>-88512.8023529024</c:v>
                </c:pt>
                <c:pt idx="69">
                  <c:v>-89252.57615022035</c:v>
                </c:pt>
                <c:pt idx="70">
                  <c:v>-89976.75115722274</c:v>
                </c:pt>
                <c:pt idx="71">
                  <c:v>-90685.58603987294</c:v>
                </c:pt>
                <c:pt idx="72">
                  <c:v>-91379.33843135637</c:v>
                </c:pt>
                <c:pt idx="73">
                  <c:v>-92058.2647484094</c:v>
                </c:pt>
                <c:pt idx="74">
                  <c:v>-92722.6200198913</c:v>
                </c:pt>
                <c:pt idx="75">
                  <c:v>-93372.6577270013</c:v>
                </c:pt>
                <c:pt idx="76">
                  <c:v>-94008.6296546259</c:v>
                </c:pt>
                <c:pt idx="77">
                  <c:v>-94630.78575329063</c:v>
                </c:pt>
                <c:pt idx="78">
                  <c:v>-95239.37401121016</c:v>
                </c:pt>
                <c:pt idx="79">
                  <c:v>-95834.64033595739</c:v>
                </c:pt>
                <c:pt idx="80">
                  <c:v>-96416.82844529488</c:v>
                </c:pt>
                <c:pt idx="81">
                  <c:v>-96986.1797667071</c:v>
                </c:pt>
                <c:pt idx="82">
                  <c:v>-97542.9333452235</c:v>
                </c:pt>
                <c:pt idx="83">
                  <c:v>-98087.32575911935</c:v>
                </c:pt>
                <c:pt idx="84">
                  <c:v>-98619.59104307731</c:v>
                </c:pt>
                <c:pt idx="85">
                  <c:v>-99139.96061848198</c:v>
                </c:pt>
                <c:pt idx="86">
                  <c:v>-99648.66323042034</c:v>
                </c:pt>
                <c:pt idx="87">
                  <c:v>-100145.9248911114</c:v>
                </c:pt>
                <c:pt idx="88">
                  <c:v>-100631.9688293645</c:v>
                </c:pt>
                <c:pt idx="89">
                  <c:v>-101107.0154458061</c:v>
                </c:pt>
                <c:pt idx="90">
                  <c:v>-101571.2822735296</c:v>
                </c:pt>
                <c:pt idx="91">
                  <c:v>-102024.9839439043</c:v>
                </c:pt>
                <c:pt idx="92">
                  <c:v>-102468.3321572402</c:v>
                </c:pt>
                <c:pt idx="93">
                  <c:v>-102901.5356580638</c:v>
                </c:pt>
                <c:pt idx="94">
                  <c:v>-103324.8002147335</c:v>
                </c:pt>
                <c:pt idx="95">
                  <c:v>-103738.3286031596</c:v>
                </c:pt>
                <c:pt idx="96">
                  <c:v>-104142.320594391</c:v>
                </c:pt>
                <c:pt idx="97">
                  <c:v>-104536.9729458466</c:v>
                </c:pt>
                <c:pt idx="98">
                  <c:v>-104922.4793959791</c:v>
                </c:pt>
                <c:pt idx="99">
                  <c:v>-105299.0306621683</c:v>
                </c:pt>
                <c:pt idx="100">
                  <c:v>-105666.8144416474</c:v>
                </c:pt>
                <c:pt idx="101">
                  <c:v>-106026.0154152745</c:v>
                </c:pt>
                <c:pt idx="102">
                  <c:v>-106376.8152539851</c:v>
                </c:pt>
                <c:pt idx="103">
                  <c:v>-106719.3926277361</c:v>
                </c:pt>
                <c:pt idx="104">
                  <c:v>-107053.9232167997</c:v>
                </c:pt>
                <c:pt idx="105">
                  <c:v>-107380.5797252427</c:v>
                </c:pt>
                <c:pt idx="106">
                  <c:v>-107699.5318964464</c:v>
                </c:pt>
                <c:pt idx="107">
                  <c:v>-108010.9465305312</c:v>
                </c:pt>
                <c:pt idx="108">
                  <c:v>-108314.9875035533</c:v>
                </c:pt>
                <c:pt idx="109">
                  <c:v>-108611.8157883356</c:v>
                </c:pt>
                <c:pt idx="110">
                  <c:v>-108901.5894768331</c:v>
                </c:pt>
                <c:pt idx="111">
                  <c:v>-109184.4638039013</c:v>
                </c:pt>
                <c:pt idx="112">
                  <c:v>-109460.5911723636</c:v>
                </c:pt>
                <c:pt idx="113">
                  <c:v>-109730.1211792761</c:v>
                </c:pt>
                <c:pt idx="114">
                  <c:v>-109993.2006432931</c:v>
                </c:pt>
                <c:pt idx="115">
                  <c:v>-110249.9736330342</c:v>
                </c:pt>
                <c:pt idx="116">
                  <c:v>-110500.5814963665</c:v>
                </c:pt>
                <c:pt idx="117">
                  <c:v>-110745.1628905234</c:v>
                </c:pt>
                <c:pt idx="118">
                  <c:v>-110983.8538129691</c:v>
                </c:pt>
                <c:pt idx="119">
                  <c:v>-111216.7876329445</c:v>
                </c:pt>
              </c:numCache>
            </c:numRef>
          </c:yVal>
          <c:smooth val="0"/>
          <c:extLst xmlns:c16r2="http://schemas.microsoft.com/office/drawing/2015/06/chart">
            <c:ext xmlns:c16="http://schemas.microsoft.com/office/drawing/2014/chart" uri="{C3380CC4-5D6E-409C-BE32-E72D297353CC}">
              <c16:uniqueId val="{00000003-68A0-4219-B985-ABF881D84FF2}"/>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0.0</c:v>
                </c:pt>
                <c:pt idx="2">
                  <c:v>-883.719676679466</c:v>
                </c:pt>
                <c:pt idx="3">
                  <c:v>-1484.303917487618</c:v>
                </c:pt>
                <c:pt idx="4">
                  <c:v>-2233.067533863243</c:v>
                </c:pt>
                <c:pt idx="5">
                  <c:v>-3033.828764164355</c:v>
                </c:pt>
                <c:pt idx="6">
                  <c:v>-3847.998643340077</c:v>
                </c:pt>
                <c:pt idx="7">
                  <c:v>-4667.12722941581</c:v>
                </c:pt>
                <c:pt idx="8">
                  <c:v>-5484.80802065181</c:v>
                </c:pt>
                <c:pt idx="9">
                  <c:v>-6296.21548653068</c:v>
                </c:pt>
                <c:pt idx="10">
                  <c:v>-7097.746443877462</c:v>
                </c:pt>
                <c:pt idx="11">
                  <c:v>-7886.741983989254</c:v>
                </c:pt>
                <c:pt idx="12">
                  <c:v>-8661.27188772941</c:v>
                </c:pt>
                <c:pt idx="13">
                  <c:v>-17137.07160271704</c:v>
                </c:pt>
                <c:pt idx="14">
                  <c:v>-19712.4283900722</c:v>
                </c:pt>
                <c:pt idx="15">
                  <c:v>-22212.197040434</c:v>
                </c:pt>
                <c:pt idx="16">
                  <c:v>-24641.67943148029</c:v>
                </c:pt>
                <c:pt idx="17">
                  <c:v>-27005.89214464044</c:v>
                </c:pt>
                <c:pt idx="18">
                  <c:v>-29308.775837156</c:v>
                </c:pt>
                <c:pt idx="19">
                  <c:v>-31553.50254441099</c:v>
                </c:pt>
                <c:pt idx="20">
                  <c:v>-33742.68877561251</c:v>
                </c:pt>
                <c:pt idx="21">
                  <c:v>-35878.52204376119</c:v>
                </c:pt>
                <c:pt idx="22">
                  <c:v>-37962.85866856063</c:v>
                </c:pt>
                <c:pt idx="23">
                  <c:v>-39997.29939817591</c:v>
                </c:pt>
                <c:pt idx="24">
                  <c:v>-41983.24783167057</c:v>
                </c:pt>
                <c:pt idx="25">
                  <c:v>-43921.9555073264</c:v>
                </c:pt>
                <c:pt idx="26">
                  <c:v>-45828.01802398404</c:v>
                </c:pt>
                <c:pt idx="27">
                  <c:v>-47691.8126651356</c:v>
                </c:pt>
                <c:pt idx="28">
                  <c:v>-49514.09421396302</c:v>
                </c:pt>
                <c:pt idx="29">
                  <c:v>-51295.60554588772</c:v>
                </c:pt>
                <c:pt idx="30">
                  <c:v>-53037.06195093691</c:v>
                </c:pt>
                <c:pt idx="31">
                  <c:v>-54739.15760635026</c:v>
                </c:pt>
                <c:pt idx="32">
                  <c:v>-56402.5706128031</c:v>
                </c:pt>
                <c:pt idx="33">
                  <c:v>-58027.96680103336</c:v>
                </c:pt>
                <c:pt idx="34">
                  <c:v>-59616.00252348</c:v>
                </c:pt>
                <c:pt idx="35">
                  <c:v>-61167.32666687528</c:v>
                </c:pt>
                <c:pt idx="36">
                  <c:v>-62682.58206895552</c:v>
                </c:pt>
                <c:pt idx="37">
                  <c:v>-64162.40648126182</c:v>
                </c:pt>
                <c:pt idx="38">
                  <c:v>-65607.43318789731</c:v>
                </c:pt>
                <c:pt idx="39">
                  <c:v>-67018.3148507853</c:v>
                </c:pt>
                <c:pt idx="40">
                  <c:v>-68395.68087851582</c:v>
                </c:pt>
                <c:pt idx="41">
                  <c:v>-69740.15619678288</c:v>
                </c:pt>
                <c:pt idx="42">
                  <c:v>-71052.36130691505</c:v>
                </c:pt>
                <c:pt idx="43">
                  <c:v>-72332.91217248197</c:v>
                </c:pt>
                <c:pt idx="44">
                  <c:v>-73582.42004939237</c:v>
                </c:pt>
                <c:pt idx="45">
                  <c:v>-74801.4912789804</c:v>
                </c:pt>
                <c:pt idx="46">
                  <c:v>-75990.72705847444</c:v>
                </c:pt>
                <c:pt idx="47">
                  <c:v>-77150.72319964273</c:v>
                </c:pt>
                <c:pt idx="48">
                  <c:v>-78282.06988372297</c:v>
                </c:pt>
                <c:pt idx="49">
                  <c:v>-79385.3514187029</c:v>
                </c:pt>
                <c:pt idx="50">
                  <c:v>-80461.14600338039</c:v>
                </c:pt>
                <c:pt idx="51">
                  <c:v>-81510.02550144307</c:v>
                </c:pt>
                <c:pt idx="52">
                  <c:v>-82532.5552688004</c:v>
                </c:pt>
                <c:pt idx="53">
                  <c:v>-83529.2939188187</c:v>
                </c:pt>
                <c:pt idx="54">
                  <c:v>-84500.79313599504</c:v>
                </c:pt>
                <c:pt idx="55">
                  <c:v>-85447.59750531215</c:v>
                </c:pt>
                <c:pt idx="56">
                  <c:v>-86370.24435725037</c:v>
                </c:pt>
                <c:pt idx="57">
                  <c:v>-87269.26362837617</c:v>
                </c:pt>
                <c:pt idx="58">
                  <c:v>-88145.1777373273</c:v>
                </c:pt>
                <c:pt idx="59">
                  <c:v>-88998.50147580354</c:v>
                </c:pt>
                <c:pt idx="60">
                  <c:v>-89829.74191413214</c:v>
                </c:pt>
                <c:pt idx="61">
                  <c:v>-90639.39832086628</c:v>
                </c:pt>
                <c:pt idx="62">
                  <c:v>-91427.96209586831</c:v>
                </c:pt>
                <c:pt idx="63">
                  <c:v>-92195.91671626401</c:v>
                </c:pt>
                <c:pt idx="64">
                  <c:v>-92943.73769464994</c:v>
                </c:pt>
                <c:pt idx="65">
                  <c:v>-93671.89254902126</c:v>
                </c:pt>
                <c:pt idx="66">
                  <c:v>-94380.84078365704</c:v>
                </c:pt>
                <c:pt idx="67">
                  <c:v>-95071.03388037834</c:v>
                </c:pt>
                <c:pt idx="68">
                  <c:v>-95742.91529964887</c:v>
                </c:pt>
                <c:pt idx="69">
                  <c:v>-96396.92049084743</c:v>
                </c:pt>
                <c:pt idx="70">
                  <c:v>-97033.4769112058</c:v>
                </c:pt>
                <c:pt idx="71">
                  <c:v>-97653.00405281782</c:v>
                </c:pt>
                <c:pt idx="72">
                  <c:v>-98255.91347721015</c:v>
                </c:pt>
                <c:pt idx="73">
                  <c:v>-98842.6088569546</c:v>
                </c:pt>
                <c:pt idx="74">
                  <c:v>-99413.48602380921</c:v>
                </c:pt>
                <c:pt idx="75">
                  <c:v>-99968.93302295706</c:v>
                </c:pt>
                <c:pt idx="76">
                  <c:v>-100509.3301728524</c:v>
                </c:pt>
                <c:pt idx="77">
                  <c:v>-101035.0501302574</c:v>
                </c:pt>
                <c:pt idx="78">
                  <c:v>-101546.4579600587</c:v>
                </c:pt>
                <c:pt idx="79">
                  <c:v>-102043.9112094734</c:v>
                </c:pt>
                <c:pt idx="80">
                  <c:v>-102527.759986259</c:v>
                </c:pt>
                <c:pt idx="81">
                  <c:v>-102998.347040587</c:v>
                </c:pt>
                <c:pt idx="82">
                  <c:v>-103456.0078502325</c:v>
                </c:pt>
                <c:pt idx="83">
                  <c:v>-103901.0707087701</c:v>
                </c:pt>
                <c:pt idx="84">
                  <c:v>-104333.8568164543</c:v>
                </c:pt>
                <c:pt idx="85">
                  <c:v>-104754.6803735273</c:v>
                </c:pt>
                <c:pt idx="86">
                  <c:v>-105163.8486756529</c:v>
                </c:pt>
                <c:pt idx="87">
                  <c:v>-105561.6622112368</c:v>
                </c:pt>
                <c:pt idx="88">
                  <c:v>-105948.4147603933</c:v>
                </c:pt>
                <c:pt idx="89">
                  <c:v>-106324.3934953143</c:v>
                </c:pt>
                <c:pt idx="90">
                  <c:v>-106689.8790818416</c:v>
                </c:pt>
                <c:pt idx="91">
                  <c:v>-107045.145782037</c:v>
                </c:pt>
                <c:pt idx="92">
                  <c:v>-107390.4615575487</c:v>
                </c:pt>
                <c:pt idx="93">
                  <c:v>-107726.0881736095</c:v>
                </c:pt>
                <c:pt idx="94">
                  <c:v>-108052.2813034896</c:v>
                </c:pt>
                <c:pt idx="95">
                  <c:v>-108369.2906332554</c:v>
                </c:pt>
                <c:pt idx="96">
                  <c:v>-108677.3599666702</c:v>
                </c:pt>
                <c:pt idx="97">
                  <c:v>-108976.7273301252</c:v>
                </c:pt>
                <c:pt idx="98">
                  <c:v>-109267.6250774465</c:v>
                </c:pt>
                <c:pt idx="99">
                  <c:v>-109550.2799944733</c:v>
                </c:pt>
                <c:pt idx="100">
                  <c:v>-109824.9134032938</c:v>
                </c:pt>
                <c:pt idx="101">
                  <c:v>-110091.7412660329</c:v>
                </c:pt>
                <c:pt idx="102">
                  <c:v>-110350.9742880911</c:v>
                </c:pt>
                <c:pt idx="103">
                  <c:v>-110602.8180207594</c:v>
                </c:pt>
                <c:pt idx="104">
                  <c:v>-110847.4729631115</c:v>
                </c:pt>
                <c:pt idx="105">
                  <c:v>-111085.1346631097</c:v>
                </c:pt>
                <c:pt idx="106">
                  <c:v>-111315.9938178468</c:v>
                </c:pt>
                <c:pt idx="107">
                  <c:v>-111540.2363728685</c:v>
                </c:pt>
                <c:pt idx="108">
                  <c:v>-111758.0436205054</c:v>
                </c:pt>
                <c:pt idx="109">
                  <c:v>-111969.5922971778</c:v>
                </c:pt>
                <c:pt idx="110">
                  <c:v>-112175.0546796005</c:v>
                </c:pt>
                <c:pt idx="111">
                  <c:v>-112374.5986798806</c:v>
                </c:pt>
                <c:pt idx="112">
                  <c:v>-112568.3879394254</c:v>
                </c:pt>
                <c:pt idx="113">
                  <c:v>-112756.5819216594</c:v>
                </c:pt>
                <c:pt idx="114">
                  <c:v>-112939.3360035005</c:v>
                </c:pt>
                <c:pt idx="115">
                  <c:v>-113116.801565577</c:v>
                </c:pt>
                <c:pt idx="116">
                  <c:v>-113289.1260811538</c:v>
                </c:pt>
                <c:pt idx="117">
                  <c:v>-113456.453203751</c:v>
                </c:pt>
                <c:pt idx="118">
                  <c:v>-113618.9228534328</c:v>
                </c:pt>
                <c:pt idx="119">
                  <c:v>-113776.6713017651</c:v>
                </c:pt>
              </c:numCache>
            </c:numRef>
          </c:yVal>
          <c:smooth val="0"/>
          <c:extLst xmlns:c16r2="http://schemas.microsoft.com/office/drawing/2015/06/chart">
            <c:ext xmlns:c16="http://schemas.microsoft.com/office/drawing/2014/chart" uri="{C3380CC4-5D6E-409C-BE32-E72D297353CC}">
              <c16:uniqueId val="{00000004-68A0-4219-B985-ABF881D84FF2}"/>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0.0</c:v>
                </c:pt>
                <c:pt idx="2">
                  <c:v>-680.0501864070534</c:v>
                </c:pt>
                <c:pt idx="3">
                  <c:v>-1416.763953831978</c:v>
                </c:pt>
                <c:pt idx="4">
                  <c:v>-2191.275113584476</c:v>
                </c:pt>
                <c:pt idx="5">
                  <c:v>-2989.113439102424</c:v>
                </c:pt>
                <c:pt idx="6">
                  <c:v>-3799.223639244912</c:v>
                </c:pt>
                <c:pt idx="7">
                  <c:v>-4613.194901540642</c:v>
                </c:pt>
                <c:pt idx="8">
                  <c:v>-5424.663257078035</c:v>
                </c:pt>
                <c:pt idx="9">
                  <c:v>-6228.848065870116</c:v>
                </c:pt>
                <c:pt idx="10">
                  <c:v>-7022.192557191478</c:v>
                </c:pt>
                <c:pt idx="11">
                  <c:v>-7802.085097192787</c:v>
                </c:pt>
                <c:pt idx="12">
                  <c:v>-8566.643084124196</c:v>
                </c:pt>
                <c:pt idx="13">
                  <c:v>-17031.64951639105</c:v>
                </c:pt>
                <c:pt idx="14">
                  <c:v>-19360.43092772015</c:v>
                </c:pt>
                <c:pt idx="15">
                  <c:v>-21597.69187272293</c:v>
                </c:pt>
                <c:pt idx="16">
                  <c:v>-23753.59030405385</c:v>
                </c:pt>
                <c:pt idx="17">
                  <c:v>-25836.26278907572</c:v>
                </c:pt>
                <c:pt idx="18">
                  <c:v>-27852.18672234797</c:v>
                </c:pt>
                <c:pt idx="19">
                  <c:v>-29806.553394567</c:v>
                </c:pt>
                <c:pt idx="20">
                  <c:v>-31703.55753673891</c:v>
                </c:pt>
                <c:pt idx="21">
                  <c:v>-33546.62170010297</c:v>
                </c:pt>
                <c:pt idx="22">
                  <c:v>-35338.57008452518</c:v>
                </c:pt>
                <c:pt idx="23">
                  <c:v>-37081.76315567498</c:v>
                </c:pt>
                <c:pt idx="24">
                  <c:v>-38778.20185050598</c:v>
                </c:pt>
                <c:pt idx="25">
                  <c:v>-40429.60819889954</c:v>
                </c:pt>
                <c:pt idx="26">
                  <c:v>-42047.38790183654</c:v>
                </c:pt>
                <c:pt idx="27">
                  <c:v>-43624.76411345601</c:v>
                </c:pt>
                <c:pt idx="28">
                  <c:v>-45162.76215323759</c:v>
                </c:pt>
                <c:pt idx="29">
                  <c:v>-46662.35100129013</c:v>
                </c:pt>
                <c:pt idx="30">
                  <c:v>-48124.43404063256</c:v>
                </c:pt>
                <c:pt idx="31">
                  <c:v>-49549.86316555517</c:v>
                </c:pt>
                <c:pt idx="32">
                  <c:v>-50939.44965284992</c:v>
                </c:pt>
                <c:pt idx="33">
                  <c:v>-52293.97244828358</c:v>
                </c:pt>
                <c:pt idx="34">
                  <c:v>-53614.18445835635</c:v>
                </c:pt>
                <c:pt idx="35">
                  <c:v>-54900.81730489386</c:v>
                </c:pt>
                <c:pt idx="36">
                  <c:v>-56154.58489694167</c:v>
                </c:pt>
                <c:pt idx="37">
                  <c:v>-57376.18609445937</c:v>
                </c:pt>
                <c:pt idx="38">
                  <c:v>-58566.30667630396</c:v>
                </c:pt>
                <c:pt idx="39">
                  <c:v>-59725.63348032277</c:v>
                </c:pt>
                <c:pt idx="40">
                  <c:v>-60854.83198232111</c:v>
                </c:pt>
                <c:pt idx="41">
                  <c:v>-61954.55743932048</c:v>
                </c:pt>
                <c:pt idx="42">
                  <c:v>-63025.45549143898</c:v>
                </c:pt>
                <c:pt idx="43">
                  <c:v>-64068.16251311754</c:v>
                </c:pt>
                <c:pt idx="44">
                  <c:v>-65083.30583278742</c:v>
                </c:pt>
                <c:pt idx="45">
                  <c:v>-66071.5038568331</c:v>
                </c:pt>
                <c:pt idx="46">
                  <c:v>-67033.36612496944</c:v>
                </c:pt>
                <c:pt idx="47">
                  <c:v>-67969.49331779007</c:v>
                </c:pt>
                <c:pt idx="48">
                  <c:v>-68880.47723224573</c:v>
                </c:pt>
                <c:pt idx="49">
                  <c:v>-69766.90073701137</c:v>
                </c:pt>
                <c:pt idx="50">
                  <c:v>-70629.33771671428</c:v>
                </c:pt>
                <c:pt idx="51">
                  <c:v>-71468.35301172221</c:v>
                </c:pt>
                <c:pt idx="52">
                  <c:v>-72284.50237472891</c:v>
                </c:pt>
                <c:pt idx="53">
                  <c:v>-73078.33240088261</c:v>
                </c:pt>
                <c:pt idx="54">
                  <c:v>-73850.3804781977</c:v>
                </c:pt>
                <c:pt idx="55">
                  <c:v>-74601.1747465313</c:v>
                </c:pt>
                <c:pt idx="56">
                  <c:v>-75331.2340660789</c:v>
                </c:pt>
                <c:pt idx="57">
                  <c:v>-76041.06799607197</c:v>
                </c:pt>
                <c:pt idx="58">
                  <c:v>-76731.1767839936</c:v>
                </c:pt>
                <c:pt idx="59">
                  <c:v>-77402.05136535316</c:v>
                </c:pt>
                <c:pt idx="60">
                  <c:v>-78054.17337392224</c:v>
                </c:pt>
                <c:pt idx="61">
                  <c:v>-78688.0151621301</c:v>
                </c:pt>
                <c:pt idx="62">
                  <c:v>-79304.03983125734</c:v>
                </c:pt>
                <c:pt idx="63">
                  <c:v>-79902.70127099147</c:v>
                </c:pt>
                <c:pt idx="64">
                  <c:v>-80484.44420783897</c:v>
                </c:pt>
                <c:pt idx="65">
                  <c:v>-81049.70426193322</c:v>
                </c:pt>
                <c:pt idx="66">
                  <c:v>-81598.90801162197</c:v>
                </c:pt>
                <c:pt idx="67">
                  <c:v>-82132.47306537487</c:v>
                </c:pt>
                <c:pt idx="68">
                  <c:v>-82650.8081404171</c:v>
                </c:pt>
                <c:pt idx="69">
                  <c:v>-83154.31314763914</c:v>
                </c:pt>
                <c:pt idx="70">
                  <c:v>-83643.37928221165</c:v>
                </c:pt>
                <c:pt idx="71">
                  <c:v>-84118.3891194612</c:v>
                </c:pt>
                <c:pt idx="72">
                  <c:v>-84579.71671550634</c:v>
                </c:pt>
                <c:pt idx="73">
                  <c:v>-85027.7277122233</c:v>
                </c:pt>
                <c:pt idx="74">
                  <c:v>-85462.7794460831</c:v>
                </c:pt>
                <c:pt idx="75">
                  <c:v>-85885.22106048278</c:v>
                </c:pt>
                <c:pt idx="76">
                  <c:v>-86295.39362114457</c:v>
                </c:pt>
                <c:pt idx="77">
                  <c:v>-86693.6302342452</c:v>
                </c:pt>
                <c:pt idx="78">
                  <c:v>-87080.25616690305</c:v>
                </c:pt>
                <c:pt idx="79">
                  <c:v>-87455.5889697061</c:v>
                </c:pt>
                <c:pt idx="80">
                  <c:v>-87819.93860096717</c:v>
                </c:pt>
                <c:pt idx="81">
                  <c:v>-88173.60755241313</c:v>
                </c:pt>
                <c:pt idx="82">
                  <c:v>-88516.89097604294</c:v>
                </c:pt>
                <c:pt idx="83">
                  <c:v>-88850.07681188057</c:v>
                </c:pt>
                <c:pt idx="84">
                  <c:v>-89173.44591640586</c:v>
                </c:pt>
                <c:pt idx="85">
                  <c:v>-89487.2721914188</c:v>
                </c:pt>
                <c:pt idx="86">
                  <c:v>-89791.82271314366</c:v>
                </c:pt>
                <c:pt idx="87">
                  <c:v>-90087.35786136867</c:v>
                </c:pt>
                <c:pt idx="88">
                  <c:v>-90374.1314484447</c:v>
                </c:pt>
                <c:pt idx="89">
                  <c:v>-90652.3908479731</c:v>
                </c:pt>
                <c:pt idx="90">
                  <c:v>-90922.3771230327</c:v>
                </c:pt>
                <c:pt idx="91">
                  <c:v>-91184.3251537911</c:v>
                </c:pt>
                <c:pt idx="92">
                  <c:v>-91438.46376438112</c:v>
                </c:pt>
                <c:pt idx="93">
                  <c:v>-91685.01584890927</c:v>
                </c:pt>
                <c:pt idx="94">
                  <c:v>-91924.1984964928</c:v>
                </c:pt>
                <c:pt idx="95">
                  <c:v>-92156.22311521237</c:v>
                </c:pt>
                <c:pt idx="96">
                  <c:v>-92381.29555489961</c:v>
                </c:pt>
                <c:pt idx="97">
                  <c:v>-92599.61622866126</c:v>
                </c:pt>
                <c:pt idx="98">
                  <c:v>-92811.38023307131</c:v>
                </c:pt>
                <c:pt idx="99">
                  <c:v>-93016.7774669603</c:v>
                </c:pt>
                <c:pt idx="100">
                  <c:v>-93215.99274873103</c:v>
                </c:pt>
                <c:pt idx="101">
                  <c:v>-93409.205932152</c:v>
                </c:pt>
                <c:pt idx="102">
                  <c:v>-93596.5920205817</c:v>
                </c:pt>
                <c:pt idx="103">
                  <c:v>-93778.32127956627</c:v>
                </c:pt>
                <c:pt idx="104">
                  <c:v>-93954.5593477846</c:v>
                </c:pt>
                <c:pt idx="105">
                  <c:v>-94125.46734630037</c:v>
                </c:pt>
                <c:pt idx="106">
                  <c:v>-94291.20198609515</c:v>
                </c:pt>
                <c:pt idx="107">
                  <c:v>-94451.91567385537</c:v>
                </c:pt>
                <c:pt idx="108">
                  <c:v>-94607.75661599822</c:v>
                </c:pt>
                <c:pt idx="109">
                  <c:v>-94758.86892091366</c:v>
                </c:pt>
                <c:pt idx="110">
                  <c:v>-94905.3926994131</c:v>
                </c:pt>
                <c:pt idx="111">
                  <c:v>-95047.46416338415</c:v>
                </c:pt>
                <c:pt idx="112">
                  <c:v>-95185.21572262281</c:v>
                </c:pt>
                <c:pt idx="113">
                  <c:v>-95318.77607986839</c:v>
                </c:pt>
                <c:pt idx="114">
                  <c:v>-95448.2703240211</c:v>
                </c:pt>
                <c:pt idx="115">
                  <c:v>-95573.82002155412</c:v>
                </c:pt>
                <c:pt idx="116">
                  <c:v>-95695.54330611881</c:v>
                </c:pt>
                <c:pt idx="117">
                  <c:v>-95813.5549663559</c:v>
                </c:pt>
                <c:pt idx="118">
                  <c:v>-95927.96653191901</c:v>
                </c:pt>
                <c:pt idx="119">
                  <c:v>-96038.8863577242</c:v>
                </c:pt>
              </c:numCache>
            </c:numRef>
          </c:yVal>
          <c:smooth val="0"/>
          <c:extLst xmlns:c16r2="http://schemas.microsoft.com/office/drawing/2015/06/chart">
            <c:ext xmlns:c16="http://schemas.microsoft.com/office/drawing/2014/chart" uri="{C3380CC4-5D6E-409C-BE32-E72D297353CC}">
              <c16:uniqueId val="{00000005-68A0-4219-B985-ABF881D84FF2}"/>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0.0</c:v>
                </c:pt>
                <c:pt idx="2">
                  <c:v>-950.437941275537</c:v>
                </c:pt>
                <c:pt idx="3">
                  <c:v>-1983.784885058645</c:v>
                </c:pt>
                <c:pt idx="4">
                  <c:v>-3072.941509718541</c:v>
                </c:pt>
                <c:pt idx="5">
                  <c:v>-4197.10646998836</c:v>
                </c:pt>
                <c:pt idx="6">
                  <c:v>-5340.36803196464</c:v>
                </c:pt>
                <c:pt idx="7">
                  <c:v>-6490.601741988212</c:v>
                </c:pt>
                <c:pt idx="8">
                  <c:v>-7638.615360096562</c:v>
                </c:pt>
                <c:pt idx="9">
                  <c:v>-8777.485668273108</c:v>
                </c:pt>
                <c:pt idx="10">
                  <c:v>-9902.044138470664</c:v>
                </c:pt>
                <c:pt idx="11">
                  <c:v>-11008.47808591463</c:v>
                </c:pt>
                <c:pt idx="12">
                  <c:v>-12094.02141333604</c:v>
                </c:pt>
                <c:pt idx="13">
                  <c:v>-20873.81894412916</c:v>
                </c:pt>
                <c:pt idx="14">
                  <c:v>-23763.21401849715</c:v>
                </c:pt>
                <c:pt idx="15">
                  <c:v>-26570.38782576145</c:v>
                </c:pt>
                <c:pt idx="16">
                  <c:v>-29300.74282747041</c:v>
                </c:pt>
                <c:pt idx="17">
                  <c:v>-31958.70875892881</c:v>
                </c:pt>
                <c:pt idx="18">
                  <c:v>-34547.90077478811</c:v>
                </c:pt>
                <c:pt idx="19">
                  <c:v>-37071.30603210162</c:v>
                </c:pt>
                <c:pt idx="20">
                  <c:v>-39531.4282040461</c:v>
                </c:pt>
                <c:pt idx="21">
                  <c:v>-41930.39912200758</c:v>
                </c:pt>
                <c:pt idx="22">
                  <c:v>-44270.0649371394</c:v>
                </c:pt>
                <c:pt idx="23">
                  <c:v>-46552.05253646103</c:v>
                </c:pt>
                <c:pt idx="24">
                  <c:v>-48777.82066254318</c:v>
                </c:pt>
                <c:pt idx="25">
                  <c:v>-50948.69918803495</c:v>
                </c:pt>
                <c:pt idx="26">
                  <c:v>-53079.36487579765</c:v>
                </c:pt>
                <c:pt idx="27">
                  <c:v>-55160.33747146183</c:v>
                </c:pt>
                <c:pt idx="28">
                  <c:v>-57192.4971098434</c:v>
                </c:pt>
                <c:pt idx="29">
                  <c:v>-59176.72072307672</c:v>
                </c:pt>
                <c:pt idx="30">
                  <c:v>-61113.8642552402</c:v>
                </c:pt>
                <c:pt idx="31">
                  <c:v>-63004.76783645246</c:v>
                </c:pt>
                <c:pt idx="32">
                  <c:v>-64850.25961793633</c:v>
                </c:pt>
                <c:pt idx="33">
                  <c:v>-66651.15850747144</c:v>
                </c:pt>
                <c:pt idx="34">
                  <c:v>-68408.2760664546</c:v>
                </c:pt>
                <c:pt idx="35">
                  <c:v>-70122.41777100605</c:v>
                </c:pt>
                <c:pt idx="36">
                  <c:v>-71794.38379365206</c:v>
                </c:pt>
                <c:pt idx="37">
                  <c:v>-73424.96942644705</c:v>
                </c:pt>
                <c:pt idx="38">
                  <c:v>-75014.96523881899</c:v>
                </c:pt>
                <c:pt idx="39">
                  <c:v>-76565.18043924402</c:v>
                </c:pt>
                <c:pt idx="40">
                  <c:v>-78076.40007307845</c:v>
                </c:pt>
                <c:pt idx="41">
                  <c:v>-79549.40342535637</c:v>
                </c:pt>
                <c:pt idx="42">
                  <c:v>-80984.96382010219</c:v>
                </c:pt>
                <c:pt idx="43">
                  <c:v>-82383.84828549337</c:v>
                </c:pt>
                <c:pt idx="44">
                  <c:v>-83746.81719261825</c:v>
                </c:pt>
                <c:pt idx="45">
                  <c:v>-85074.62388327531</c:v>
                </c:pt>
                <c:pt idx="46">
                  <c:v>-86368.01429790164</c:v>
                </c:pt>
                <c:pt idx="47">
                  <c:v>-87627.72661181231</c:v>
                </c:pt>
                <c:pt idx="48">
                  <c:v>-88854.49088565183</c:v>
                </c:pt>
                <c:pt idx="49">
                  <c:v>-90049.02873421553</c:v>
                </c:pt>
                <c:pt idx="50">
                  <c:v>-91212.05301643908</c:v>
                </c:pt>
                <c:pt idx="51">
                  <c:v>-92344.26754839234</c:v>
                </c:pt>
                <c:pt idx="52">
                  <c:v>-93446.36688092194</c:v>
                </c:pt>
                <c:pt idx="53">
                  <c:v>-94519.03602635627</c:v>
                </c:pt>
                <c:pt idx="54">
                  <c:v>-95562.95024306861</c:v>
                </c:pt>
                <c:pt idx="55">
                  <c:v>-96578.77484445693</c:v>
                </c:pt>
                <c:pt idx="56">
                  <c:v>-97567.16503149176</c:v>
                </c:pt>
                <c:pt idx="57">
                  <c:v>-98528.76574810128</c:v>
                </c:pt>
                <c:pt idx="58">
                  <c:v>-99464.21155846119</c:v>
                </c:pt>
                <c:pt idx="59">
                  <c:v>-100374.12654527</c:v>
                </c:pt>
                <c:pt idx="60">
                  <c:v>-101259.1242279774</c:v>
                </c:pt>
                <c:pt idx="61">
                  <c:v>-102119.8074999345</c:v>
                </c:pt>
                <c:pt idx="62">
                  <c:v>-102956.7685834318</c:v>
                </c:pt>
                <c:pt idx="63">
                  <c:v>-103770.5890015815</c:v>
                </c:pt>
                <c:pt idx="64">
                  <c:v>-104561.8395660305</c:v>
                </c:pt>
                <c:pt idx="65">
                  <c:v>-105331.0803795755</c:v>
                </c:pt>
                <c:pt idx="66">
                  <c:v>-106078.860852589</c:v>
                </c:pt>
                <c:pt idx="67">
                  <c:v>-106805.7197323637</c:v>
                </c:pt>
                <c:pt idx="68">
                  <c:v>-107512.1851444957</c:v>
                </c:pt>
                <c:pt idx="69">
                  <c:v>-108198.7746454296</c:v>
                </c:pt>
                <c:pt idx="70">
                  <c:v>-108865.9952853397</c:v>
                </c:pt>
                <c:pt idx="71">
                  <c:v>-109514.3436805722</c:v>
                </c:pt>
                <c:pt idx="72">
                  <c:v>-110144.3060948681</c:v>
                </c:pt>
                <c:pt idx="73">
                  <c:v>-110756.3585286792</c:v>
                </c:pt>
                <c:pt idx="74">
                  <c:v>-111350.96681588</c:v>
                </c:pt>
                <c:pt idx="75">
                  <c:v>-111928.5867272322</c:v>
                </c:pt>
                <c:pt idx="76">
                  <c:v>-112489.6640800005</c:v>
                </c:pt>
                <c:pt idx="77">
                  <c:v>-113034.6348531228</c:v>
                </c:pt>
                <c:pt idx="78">
                  <c:v>-113563.9253074103</c:v>
                </c:pt>
                <c:pt idx="79">
                  <c:v>-114077.9521102393</c:v>
                </c:pt>
                <c:pt idx="80">
                  <c:v>-114577.12246427</c:v>
                </c:pt>
                <c:pt idx="81">
                  <c:v>-115061.8342397101</c:v>
                </c:pt>
                <c:pt idx="82">
                  <c:v>-115532.476109712</c:v>
                </c:pt>
                <c:pt idx="83">
                  <c:v>-115989.4276884873</c:v>
                </c:pt>
                <c:pt idx="84">
                  <c:v>-116433.0596717591</c:v>
                </c:pt>
                <c:pt idx="85">
                  <c:v>-116863.7339791935</c:v>
                </c:pt>
                <c:pt idx="86">
                  <c:v>-117281.803898477</c:v>
                </c:pt>
                <c:pt idx="87">
                  <c:v>-117687.6142307273</c:v>
                </c:pt>
                <c:pt idx="88">
                  <c:v>-118081.50143694</c:v>
                </c:pt>
                <c:pt idx="89">
                  <c:v>-118463.7937852005</c:v>
                </c:pt>
                <c:pt idx="90">
                  <c:v>-118834.8114984012</c:v>
                </c:pt>
                <c:pt idx="91">
                  <c:v>-119194.866902236</c:v>
                </c:pt>
                <c:pt idx="92">
                  <c:v>-119544.2645732309</c:v>
                </c:pt>
                <c:pt idx="93">
                  <c:v>-119883.3014866314</c:v>
                </c:pt>
                <c:pt idx="94">
                  <c:v>-120212.26716393</c:v>
                </c:pt>
                <c:pt idx="95">
                  <c:v>-120531.4438198777</c:v>
                </c:pt>
                <c:pt idx="96">
                  <c:v>-120841.1065087966</c:v>
                </c:pt>
                <c:pt idx="97">
                  <c:v>-121141.5232700678</c:v>
                </c:pt>
                <c:pt idx="98">
                  <c:v>-121432.9552726243</c:v>
                </c:pt>
                <c:pt idx="99">
                  <c:v>-121715.6569583551</c:v>
                </c:pt>
                <c:pt idx="100">
                  <c:v>-121989.876184274</c:v>
                </c:pt>
                <c:pt idx="101">
                  <c:v>-122255.8543633702</c:v>
                </c:pt>
                <c:pt idx="102">
                  <c:v>-122513.826604025</c:v>
                </c:pt>
                <c:pt idx="103">
                  <c:v>-122764.0218479228</c:v>
                </c:pt>
                <c:pt idx="104">
                  <c:v>-123006.6630063611</c:v>
                </c:pt>
                <c:pt idx="105">
                  <c:v>-123241.967094902</c:v>
                </c:pt>
                <c:pt idx="106">
                  <c:v>-123470.145366292</c:v>
                </c:pt>
                <c:pt idx="107">
                  <c:v>-123691.4034415949</c:v>
                </c:pt>
                <c:pt idx="108">
                  <c:v>-123905.9414394894</c:v>
                </c:pt>
                <c:pt idx="109">
                  <c:v>-124113.954103686</c:v>
                </c:pt>
                <c:pt idx="110">
                  <c:v>-124315.6309284242</c:v>
                </c:pt>
                <c:pt idx="111">
                  <c:v>-124511.1562820161</c:v>
                </c:pt>
                <c:pt idx="112">
                  <c:v>-124700.7095284117</c:v>
                </c:pt>
                <c:pt idx="113">
                  <c:v>-124884.465146761</c:v>
                </c:pt>
                <c:pt idx="114">
                  <c:v>-125062.5928489529</c:v>
                </c:pt>
                <c:pt idx="115">
                  <c:v>-125235.2576951156</c:v>
                </c:pt>
                <c:pt idx="116">
                  <c:v>-125402.620207076</c:v>
                </c:pt>
                <c:pt idx="117">
                  <c:v>-125564.8364797584</c:v>
                </c:pt>
                <c:pt idx="118">
                  <c:v>-125722.0582905295</c:v>
                </c:pt>
                <c:pt idx="119">
                  <c:v>-125874.4332064856</c:v>
                </c:pt>
              </c:numCache>
            </c:numRef>
          </c:yVal>
          <c:smooth val="0"/>
          <c:extLst xmlns:c16r2="http://schemas.microsoft.com/office/drawing/2015/06/chart">
            <c:ext xmlns:c16="http://schemas.microsoft.com/office/drawing/2014/chart" uri="{C3380CC4-5D6E-409C-BE32-E72D297353CC}">
              <c16:uniqueId val="{00000006-68A0-4219-B985-ABF881D84FF2}"/>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0.0</c:v>
                </c:pt>
                <c:pt idx="2">
                  <c:v>-680.048598463647</c:v>
                </c:pt>
                <c:pt idx="3">
                  <c:v>-1417.77509855153</c:v>
                </c:pt>
                <c:pt idx="4">
                  <c:v>-2194.424663580954</c:v>
                </c:pt>
                <c:pt idx="5">
                  <c:v>-2995.593515966553</c:v>
                </c:pt>
                <c:pt idx="6">
                  <c:v>-3810.258561572991</c:v>
                </c:pt>
                <c:pt idx="7">
                  <c:v>-4630.0153541849</c:v>
                </c:pt>
                <c:pt idx="8">
                  <c:v>-5448.486984376796</c:v>
                </c:pt>
                <c:pt idx="9">
                  <c:v>-6260.86561315786</c:v>
                </c:pt>
                <c:pt idx="10">
                  <c:v>-7063.55691336887</c:v>
                </c:pt>
                <c:pt idx="11">
                  <c:v>-7853.904346598778</c:v>
                </c:pt>
                <c:pt idx="12">
                  <c:v>-8629.975374667696</c:v>
                </c:pt>
                <c:pt idx="13">
                  <c:v>-17107.49980546394</c:v>
                </c:pt>
                <c:pt idx="14">
                  <c:v>-19708.37815485708</c:v>
                </c:pt>
                <c:pt idx="15">
                  <c:v>-22238.4966939455</c:v>
                </c:pt>
                <c:pt idx="16">
                  <c:v>-24703.28875372</c:v>
                </c:pt>
                <c:pt idx="17">
                  <c:v>-27107.13151782189</c:v>
                </c:pt>
                <c:pt idx="18">
                  <c:v>-29453.50307831168</c:v>
                </c:pt>
                <c:pt idx="19">
                  <c:v>-31745.19102190761</c:v>
                </c:pt>
                <c:pt idx="20">
                  <c:v>-33984.4540100377</c:v>
                </c:pt>
                <c:pt idx="21">
                  <c:v>-36173.14656932977</c:v>
                </c:pt>
                <c:pt idx="22">
                  <c:v>-38312.81536471559</c:v>
                </c:pt>
                <c:pt idx="23">
                  <c:v>-40404.77337398613</c:v>
                </c:pt>
                <c:pt idx="24">
                  <c:v>-42450.15694326861</c:v>
                </c:pt>
                <c:pt idx="25">
                  <c:v>-44449.96958607202</c:v>
                </c:pt>
                <c:pt idx="26">
                  <c:v>-46418.57299713511</c:v>
                </c:pt>
                <c:pt idx="27">
                  <c:v>-48346.18692128826</c:v>
                </c:pt>
                <c:pt idx="28">
                  <c:v>-50233.38145272573</c:v>
                </c:pt>
                <c:pt idx="29">
                  <c:v>-52080.7282005641</c:v>
                </c:pt>
                <c:pt idx="30">
                  <c:v>-53888.78344663036</c:v>
                </c:pt>
                <c:pt idx="31">
                  <c:v>-55658.09406568619</c:v>
                </c:pt>
                <c:pt idx="32">
                  <c:v>-57389.20188474935</c:v>
                </c:pt>
                <c:pt idx="33">
                  <c:v>-59082.64677209966</c:v>
                </c:pt>
                <c:pt idx="34">
                  <c:v>-60738.96875684987</c:v>
                </c:pt>
                <c:pt idx="35">
                  <c:v>-62358.70941228047</c:v>
                </c:pt>
                <c:pt idx="36">
                  <c:v>-63942.41268321125</c:v>
                </c:pt>
                <c:pt idx="37">
                  <c:v>-65490.6252967105</c:v>
                </c:pt>
                <c:pt idx="38">
                  <c:v>-67003.89686358237</c:v>
                </c:pt>
                <c:pt idx="39">
                  <c:v>-68482.80321969835</c:v>
                </c:pt>
                <c:pt idx="40">
                  <c:v>-69927.90348662231</c:v>
                </c:pt>
                <c:pt idx="41">
                  <c:v>-71339.75831890292</c:v>
                </c:pt>
                <c:pt idx="42">
                  <c:v>-72718.92955757864</c:v>
                </c:pt>
                <c:pt idx="43">
                  <c:v>-74065.979738934</c:v>
                </c:pt>
                <c:pt idx="44">
                  <c:v>-75381.47157095883</c:v>
                </c:pt>
                <c:pt idx="45">
                  <c:v>-76665.96739520269</c:v>
                </c:pt>
                <c:pt idx="46">
                  <c:v>-77920.02864689052</c:v>
                </c:pt>
                <c:pt idx="47">
                  <c:v>-79144.2153227851</c:v>
                </c:pt>
                <c:pt idx="48">
                  <c:v>-80339.08546373342</c:v>
                </c:pt>
                <c:pt idx="49">
                  <c:v>-81505.1946567884</c:v>
                </c:pt>
                <c:pt idx="50">
                  <c:v>-82643.09556030667</c:v>
                </c:pt>
                <c:pt idx="51">
                  <c:v>-83753.33745424402</c:v>
                </c:pt>
                <c:pt idx="52">
                  <c:v>-84836.46585788576</c:v>
                </c:pt>
                <c:pt idx="53">
                  <c:v>-85893.02209920237</c:v>
                </c:pt>
                <c:pt idx="54">
                  <c:v>-86923.54294496197</c:v>
                </c:pt>
                <c:pt idx="55">
                  <c:v>-87928.5602582842</c:v>
                </c:pt>
                <c:pt idx="56">
                  <c:v>-88908.60068287141</c:v>
                </c:pt>
                <c:pt idx="57">
                  <c:v>-89864.18535318785</c:v>
                </c:pt>
                <c:pt idx="58">
                  <c:v>-90795.82962972858</c:v>
                </c:pt>
                <c:pt idx="59">
                  <c:v>-91704.04285842537</c:v>
                </c:pt>
                <c:pt idx="60">
                  <c:v>-92589.32815315667</c:v>
                </c:pt>
                <c:pt idx="61">
                  <c:v>-93452.18220032424</c:v>
                </c:pt>
                <c:pt idx="62">
                  <c:v>-94293.09508442784</c:v>
                </c:pt>
                <c:pt idx="63">
                  <c:v>-95112.55013356077</c:v>
                </c:pt>
                <c:pt idx="64">
                  <c:v>-95911.02378378622</c:v>
                </c:pt>
                <c:pt idx="65">
                  <c:v>-96688.98546142921</c:v>
                </c:pt>
                <c:pt idx="66">
                  <c:v>-97446.89748212934</c:v>
                </c:pt>
                <c:pt idx="67">
                  <c:v>-98185.21496576624</c:v>
                </c:pt>
                <c:pt idx="68">
                  <c:v>-98904.3857662757</c:v>
                </c:pt>
                <c:pt idx="69">
                  <c:v>-99604.85041548963</c:v>
                </c:pt>
                <c:pt idx="70">
                  <c:v>-100287.0420800969</c:v>
                </c:pt>
                <c:pt idx="71">
                  <c:v>-100951.3865309022</c:v>
                </c:pt>
                <c:pt idx="72">
                  <c:v>-101598.3021235871</c:v>
                </c:pt>
                <c:pt idx="73">
                  <c:v>-102228.199790205</c:v>
                </c:pt>
                <c:pt idx="74">
                  <c:v>-102841.483040684</c:v>
                </c:pt>
                <c:pt idx="75">
                  <c:v>-103438.5479736491</c:v>
                </c:pt>
                <c:pt idx="76">
                  <c:v>-104019.7832959052</c:v>
                </c:pt>
                <c:pt idx="77">
                  <c:v>-104585.5703499471</c:v>
                </c:pt>
                <c:pt idx="78">
                  <c:v>-105136.283148923</c:v>
                </c:pt>
                <c:pt idx="79">
                  <c:v>-105672.2884184658</c:v>
                </c:pt>
                <c:pt idx="80">
                  <c:v>-106193.9456448737</c:v>
                </c:pt>
                <c:pt idx="81">
                  <c:v>-106701.607129132</c:v>
                </c:pt>
                <c:pt idx="82">
                  <c:v>-107195.618046294</c:v>
                </c:pt>
                <c:pt idx="83">
                  <c:v>-107676.3165097749</c:v>
                </c:pt>
                <c:pt idx="84">
                  <c:v>-108144.0336401328</c:v>
                </c:pt>
                <c:pt idx="85">
                  <c:v>-108599.0936379205</c:v>
                </c:pt>
                <c:pt idx="86">
                  <c:v>-109041.813860246</c:v>
                </c:pt>
                <c:pt idx="87">
                  <c:v>-109472.5049006743</c:v>
                </c:pt>
                <c:pt idx="88">
                  <c:v>-109891.4706721259</c:v>
                </c:pt>
                <c:pt idx="89">
                  <c:v>-110299.0084924661</c:v>
                </c:pt>
                <c:pt idx="90">
                  <c:v>-110695.4091724777</c:v>
                </c:pt>
                <c:pt idx="91">
                  <c:v>-111080.9571059407</c:v>
                </c:pt>
                <c:pt idx="92">
                  <c:v>-111455.9303615456</c:v>
                </c:pt>
                <c:pt idx="93">
                  <c:v>-111820.6007764027</c:v>
                </c:pt>
                <c:pt idx="94">
                  <c:v>-112175.2340509067</c:v>
                </c:pt>
                <c:pt idx="95">
                  <c:v>-112520.0898447414</c:v>
                </c:pt>
                <c:pt idx="96">
                  <c:v>-112855.4218738219</c:v>
                </c:pt>
                <c:pt idx="97">
                  <c:v>-113181.4780079778</c:v>
                </c:pt>
                <c:pt idx="98">
                  <c:v>-113498.5003692005</c:v>
                </c:pt>
                <c:pt idx="99">
                  <c:v>-113806.725430293</c:v>
                </c:pt>
                <c:pt idx="100">
                  <c:v>-114106.384113763</c:v>
                </c:pt>
                <c:pt idx="101">
                  <c:v>-114397.7018908062</c:v>
                </c:pt>
                <c:pt idx="102">
                  <c:v>-114680.8988802643</c:v>
                </c:pt>
                <c:pt idx="103">
                  <c:v>-114956.1899474105</c:v>
                </c:pt>
                <c:pt idx="104">
                  <c:v>-115223.7848024643</c:v>
                </c:pt>
                <c:pt idx="105">
                  <c:v>-115483.888098721</c:v>
                </c:pt>
                <c:pt idx="106">
                  <c:v>-115736.6995301903</c:v>
                </c:pt>
                <c:pt idx="107">
                  <c:v>-115982.4139286652</c:v>
                </c:pt>
                <c:pt idx="108">
                  <c:v>-116221.221360128</c:v>
                </c:pt>
                <c:pt idx="109">
                  <c:v>-116453.3072204171</c:v>
                </c:pt>
                <c:pt idx="110">
                  <c:v>-116678.8523300881</c:v>
                </c:pt>
                <c:pt idx="111">
                  <c:v>-116898.033028395</c:v>
                </c:pt>
                <c:pt idx="112">
                  <c:v>-117111.021266345</c:v>
                </c:pt>
                <c:pt idx="113">
                  <c:v>-117317.9846987603</c:v>
                </c:pt>
                <c:pt idx="114">
                  <c:v>-117519.0867753085</c:v>
                </c:pt>
                <c:pt idx="115">
                  <c:v>-117714.486830452</c:v>
                </c:pt>
                <c:pt idx="116">
                  <c:v>-117904.3401722778</c:v>
                </c:pt>
                <c:pt idx="117">
                  <c:v>-118088.7981701754</c:v>
                </c:pt>
                <c:pt idx="118">
                  <c:v>-118268.0083413264</c:v>
                </c:pt>
                <c:pt idx="119">
                  <c:v>-118442.1144359903</c:v>
                </c:pt>
              </c:numCache>
            </c:numRef>
          </c:yVal>
          <c:smooth val="0"/>
          <c:extLst xmlns:c16r2="http://schemas.microsoft.com/office/drawing/2015/06/chart">
            <c:ext xmlns:c16="http://schemas.microsoft.com/office/drawing/2014/chart" uri="{C3380CC4-5D6E-409C-BE32-E72D297353CC}">
              <c16:uniqueId val="{00000007-68A0-4219-B985-ABF881D84FF2}"/>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0.0</c:v>
                </c:pt>
                <c:pt idx="2">
                  <c:v>-680.0501670185474</c:v>
                </c:pt>
                <c:pt idx="3">
                  <c:v>-1416.763806621078</c:v>
                </c:pt>
                <c:pt idx="4">
                  <c:v>-2191.274930196814</c:v>
                </c:pt>
                <c:pt idx="5">
                  <c:v>-2989.113437870051</c:v>
                </c:pt>
                <c:pt idx="6">
                  <c:v>-3799.224104317371</c:v>
                </c:pt>
                <c:pt idx="7">
                  <c:v>-4613.19613919035</c:v>
                </c:pt>
                <c:pt idx="8">
                  <c:v>-5424.665564992465</c:v>
                </c:pt>
                <c:pt idx="9">
                  <c:v>-6228.851712315342</c:v>
                </c:pt>
                <c:pt idx="10">
                  <c:v>-7022.197767707054</c:v>
                </c:pt>
                <c:pt idx="11">
                  <c:v>-7802.092047032434</c:v>
                </c:pt>
                <c:pt idx="12">
                  <c:v>-8566.651895083365</c:v>
                </c:pt>
                <c:pt idx="13">
                  <c:v>-17031.66025695205</c:v>
                </c:pt>
                <c:pt idx="14">
                  <c:v>-19709.98282114742</c:v>
                </c:pt>
                <c:pt idx="15">
                  <c:v>-22315.87347124238</c:v>
                </c:pt>
                <c:pt idx="16">
                  <c:v>-24853.10013449425</c:v>
                </c:pt>
                <c:pt idx="17">
                  <c:v>-27324.85837956984</c:v>
                </c:pt>
                <c:pt idx="18">
                  <c:v>-29733.81530269748</c:v>
                </c:pt>
                <c:pt idx="19">
                  <c:v>-32082.2303421204</c:v>
                </c:pt>
                <c:pt idx="20">
                  <c:v>-34372.04896218376</c:v>
                </c:pt>
                <c:pt idx="21">
                  <c:v>-36604.9749590452</c:v>
                </c:pt>
                <c:pt idx="22">
                  <c:v>-38782.52619625628</c:v>
                </c:pt>
                <c:pt idx="23">
                  <c:v>-40906.07750224042</c:v>
                </c:pt>
                <c:pt idx="24">
                  <c:v>-42976.89362515508</c:v>
                </c:pt>
                <c:pt idx="25">
                  <c:v>-44996.15449147112</c:v>
                </c:pt>
                <c:pt idx="26">
                  <c:v>-46978.4359301785</c:v>
                </c:pt>
                <c:pt idx="27">
                  <c:v>-48914.34657151578</c:v>
                </c:pt>
                <c:pt idx="28">
                  <c:v>-50804.69122365955</c:v>
                </c:pt>
                <c:pt idx="29">
                  <c:v>-52650.28299337113</c:v>
                </c:pt>
                <c:pt idx="30">
                  <c:v>-54451.92150450498</c:v>
                </c:pt>
                <c:pt idx="31">
                  <c:v>-56210.39597416995</c:v>
                </c:pt>
                <c:pt idx="32">
                  <c:v>-57926.48746139184</c:v>
                </c:pt>
                <c:pt idx="33">
                  <c:v>-59600.97040770808</c:v>
                </c:pt>
                <c:pt idx="34">
                  <c:v>-61234.61364138158</c:v>
                </c:pt>
                <c:pt idx="35">
                  <c:v>-62828.18097825115</c:v>
                </c:pt>
                <c:pt idx="36">
                  <c:v>-64382.43152186459</c:v>
                </c:pt>
                <c:pt idx="37">
                  <c:v>-65898.11974203445</c:v>
                </c:pt>
                <c:pt idx="38">
                  <c:v>-67375.99539271461</c:v>
                </c:pt>
                <c:pt idx="39">
                  <c:v>-68816.82680168374</c:v>
                </c:pt>
                <c:pt idx="40">
                  <c:v>-70221.35818746035</c:v>
                </c:pt>
                <c:pt idx="41">
                  <c:v>-71590.3276777542</c:v>
                </c:pt>
                <c:pt idx="42">
                  <c:v>-72924.46708758899</c:v>
                </c:pt>
                <c:pt idx="43">
                  <c:v>-74224.50158399017</c:v>
                </c:pt>
                <c:pt idx="44">
                  <c:v>-75491.149343675</c:v>
                </c:pt>
                <c:pt idx="45">
                  <c:v>-76725.12121355392</c:v>
                </c:pt>
                <c:pt idx="46">
                  <c:v>-77927.1203808114</c:v>
                </c:pt>
                <c:pt idx="47">
                  <c:v>-79097.84205745331</c:v>
                </c:pt>
                <c:pt idx="48">
                  <c:v>-80237.9731827355</c:v>
                </c:pt>
                <c:pt idx="49">
                  <c:v>-81348.1921457355</c:v>
                </c:pt>
                <c:pt idx="50">
                  <c:v>-82429.1685294984</c:v>
                </c:pt>
                <c:pt idx="51">
                  <c:v>-83481.56287750453</c:v>
                </c:pt>
                <c:pt idx="52">
                  <c:v>-84506.02652372513</c:v>
                </c:pt>
                <c:pt idx="53">
                  <c:v>-85503.20136995287</c:v>
                </c:pt>
                <c:pt idx="54">
                  <c:v>-86473.71971815312</c:v>
                </c:pt>
                <c:pt idx="55">
                  <c:v>-87418.2041246807</c:v>
                </c:pt>
                <c:pt idx="56">
                  <c:v>-88337.26727539716</c:v>
                </c:pt>
                <c:pt idx="57">
                  <c:v>-89231.5118808481</c:v>
                </c:pt>
                <c:pt idx="58">
                  <c:v>-90101.53059058683</c:v>
                </c:pt>
                <c:pt idx="59">
                  <c:v>-90947.90592574373</c:v>
                </c:pt>
                <c:pt idx="60">
                  <c:v>-91771.21022885432</c:v>
                </c:pt>
                <c:pt idx="61">
                  <c:v>-92572.00563000003</c:v>
                </c:pt>
                <c:pt idx="62">
                  <c:v>-93350.84402832435</c:v>
                </c:pt>
                <c:pt idx="63">
                  <c:v>-94108.26708796897</c:v>
                </c:pt>
                <c:pt idx="64">
                  <c:v>-94844.80624753934</c:v>
                </c:pt>
                <c:pt idx="65">
                  <c:v>-95560.98274226897</c:v>
                </c:pt>
                <c:pt idx="66">
                  <c:v>-96257.30763790937</c:v>
                </c:pt>
                <c:pt idx="67">
                  <c:v>-96934.28187556985</c:v>
                </c:pt>
                <c:pt idx="68">
                  <c:v>-97592.39632672538</c:v>
                </c:pt>
                <c:pt idx="69">
                  <c:v>-98232.13185762567</c:v>
                </c:pt>
                <c:pt idx="70">
                  <c:v>-98853.95940240705</c:v>
                </c:pt>
                <c:pt idx="71">
                  <c:v>-99458.34004418412</c:v>
                </c:pt>
                <c:pt idx="72">
                  <c:v>-100045.7251034947</c:v>
                </c:pt>
                <c:pt idx="73">
                  <c:v>-100616.5562334629</c:v>
                </c:pt>
                <c:pt idx="74">
                  <c:v>-101171.265521084</c:v>
                </c:pt>
                <c:pt idx="75">
                  <c:v>-101710.2755940845</c:v>
                </c:pt>
                <c:pt idx="76">
                  <c:v>-102233.9997328231</c:v>
                </c:pt>
                <c:pt idx="77">
                  <c:v>-102742.8419867158</c:v>
                </c:pt>
                <c:pt idx="78">
                  <c:v>-103237.1972947335</c:v>
                </c:pt>
                <c:pt idx="79">
                  <c:v>-103717.4516095174</c:v>
                </c:pt>
                <c:pt idx="80">
                  <c:v>-104183.982024685</c:v>
                </c:pt>
                <c:pt idx="81">
                  <c:v>-104637.1569049368</c:v>
                </c:pt>
                <c:pt idx="82">
                  <c:v>-105077.3360185886</c:v>
                </c:pt>
                <c:pt idx="83">
                  <c:v>-105504.8706721838</c:v>
                </c:pt>
                <c:pt idx="84">
                  <c:v>-105920.103846848</c:v>
                </c:pt>
                <c:pt idx="85">
                  <c:v>-106323.3703360858</c:v>
                </c:pt>
                <c:pt idx="86">
                  <c:v>-106714.9968847302</c:v>
                </c:pt>
                <c:pt idx="87">
                  <c:v>-107095.3023287677</c:v>
                </c:pt>
                <c:pt idx="88">
                  <c:v>-107464.5977358022</c:v>
                </c:pt>
                <c:pt idx="89">
                  <c:v>-107823.1865459001</c:v>
                </c:pt>
                <c:pt idx="90">
                  <c:v>-108171.3647126236</c:v>
                </c:pt>
                <c:pt idx="91">
                  <c:v>-108509.4208440227</c:v>
                </c:pt>
                <c:pt idx="92">
                  <c:v>-108837.63634342</c:v>
                </c:pt>
                <c:pt idx="93">
                  <c:v>-109156.2855497955</c:v>
                </c:pt>
                <c:pt idx="94">
                  <c:v>-109465.6358776165</c:v>
                </c:pt>
                <c:pt idx="95">
                  <c:v>-109765.9479559616</c:v>
                </c:pt>
                <c:pt idx="96">
                  <c:v>-110057.4757668003</c:v>
                </c:pt>
                <c:pt idx="97">
                  <c:v>-110340.4667822972</c:v>
                </c:pt>
                <c:pt idx="98">
                  <c:v>-110615.1621010294</c:v>
                </c:pt>
                <c:pt idx="99">
                  <c:v>-110881.7965830094</c:v>
                </c:pt>
                <c:pt idx="100">
                  <c:v>-111140.5989834073</c:v>
                </c:pt>
                <c:pt idx="101">
                  <c:v>-111391.7920848976</c:v>
                </c:pt>
                <c:pt idx="102">
                  <c:v>-111635.5928285306</c:v>
                </c:pt>
                <c:pt idx="103">
                  <c:v>-111872.2124430819</c:v>
                </c:pt>
                <c:pt idx="104">
                  <c:v>-112101.8565727845</c:v>
                </c:pt>
                <c:pt idx="105">
                  <c:v>-112324.7254034092</c:v>
                </c:pt>
                <c:pt idx="106">
                  <c:v>-112541.013786626</c:v>
                </c:pt>
                <c:pt idx="107">
                  <c:v>-112750.9113626131</c:v>
                </c:pt>
                <c:pt idx="108">
                  <c:v>-112954.6026808561</c:v>
                </c:pt>
                <c:pt idx="109">
                  <c:v>-113152.2673191228</c:v>
                </c:pt>
                <c:pt idx="110">
                  <c:v>-113344.0800005668</c:v>
                </c:pt>
                <c:pt idx="111">
                  <c:v>-113530.2107089467</c:v>
                </c:pt>
                <c:pt idx="112">
                  <c:v>-113710.8248019293</c:v>
                </c:pt>
                <c:pt idx="113">
                  <c:v>-113886.0831224737</c:v>
                </c:pt>
                <c:pt idx="114">
                  <c:v>-114056.1421082704</c:v>
                </c:pt>
                <c:pt idx="115">
                  <c:v>-114221.1538992343</c:v>
                </c:pt>
                <c:pt idx="116">
                  <c:v>-114381.2664430442</c:v>
                </c:pt>
                <c:pt idx="117">
                  <c:v>-114536.6235987234</c:v>
                </c:pt>
                <c:pt idx="118">
                  <c:v>-114687.3652382693</c:v>
                </c:pt>
                <c:pt idx="119">
                  <c:v>-114833.627346321</c:v>
                </c:pt>
              </c:numCache>
            </c:numRef>
          </c:yVal>
          <c:smooth val="0"/>
          <c:extLst xmlns:c16r2="http://schemas.microsoft.com/office/drawing/2015/06/chart">
            <c:ext xmlns:c16="http://schemas.microsoft.com/office/drawing/2014/chart" uri="{C3380CC4-5D6E-409C-BE32-E72D297353CC}">
              <c16:uniqueId val="{00000008-68A0-4219-B985-ABF881D84FF2}"/>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0.0</c:v>
                </c:pt>
                <c:pt idx="2">
                  <c:v>-819.3110162587834</c:v>
                </c:pt>
                <c:pt idx="3">
                  <c:v>-1699.447954202536</c:v>
                </c:pt>
                <c:pt idx="4">
                  <c:v>-2619.006217448041</c:v>
                </c:pt>
                <c:pt idx="5">
                  <c:v>-3561.621220727451</c:v>
                </c:pt>
                <c:pt idx="6">
                  <c:v>-4514.83821041556</c:v>
                </c:pt>
                <c:pt idx="7">
                  <c:v>-5469.227413563523</c:v>
                </c:pt>
                <c:pt idx="8">
                  <c:v>-6417.697858164087</c:v>
                </c:pt>
                <c:pt idx="9">
                  <c:v>-7354.965346187353</c:v>
                </c:pt>
                <c:pt idx="10">
                  <c:v>-8277.140008152</c:v>
                </c:pt>
                <c:pt idx="11">
                  <c:v>-9181.406618162051</c:v>
                </c:pt>
                <c:pt idx="12">
                  <c:v>-10065.77686126018</c:v>
                </c:pt>
                <c:pt idx="13">
                  <c:v>-18646.00149836252</c:v>
                </c:pt>
                <c:pt idx="14">
                  <c:v>-21335.56610957533</c:v>
                </c:pt>
                <c:pt idx="15">
                  <c:v>-23945.34023345448</c:v>
                </c:pt>
                <c:pt idx="16">
                  <c:v>-26481.0090328576</c:v>
                </c:pt>
                <c:pt idx="17">
                  <c:v>-28947.21660754923</c:v>
                </c:pt>
                <c:pt idx="18">
                  <c:v>-31347.73858218035</c:v>
                </c:pt>
                <c:pt idx="19">
                  <c:v>-33685.6802075943</c:v>
                </c:pt>
                <c:pt idx="20">
                  <c:v>-35963.62985071445</c:v>
                </c:pt>
                <c:pt idx="21">
                  <c:v>-38183.77763816854</c:v>
                </c:pt>
                <c:pt idx="22">
                  <c:v>-40348.00708611718</c:v>
                </c:pt>
                <c:pt idx="23">
                  <c:v>-42457.96579366057</c:v>
                </c:pt>
                <c:pt idx="24">
                  <c:v>-44515.11991453636</c:v>
                </c:pt>
                <c:pt idx="25">
                  <c:v>-46520.79606445041</c:v>
                </c:pt>
                <c:pt idx="26">
                  <c:v>-48489.79952436958</c:v>
                </c:pt>
                <c:pt idx="27">
                  <c:v>-50412.51748109888</c:v>
                </c:pt>
                <c:pt idx="28">
                  <c:v>-52289.79603649675</c:v>
                </c:pt>
                <c:pt idx="29">
                  <c:v>-54122.48049420584</c:v>
                </c:pt>
                <c:pt idx="30">
                  <c:v>-55911.39163551317</c:v>
                </c:pt>
                <c:pt idx="31">
                  <c:v>-57657.33150153654</c:v>
                </c:pt>
                <c:pt idx="32">
                  <c:v>-59361.08774324041</c:v>
                </c:pt>
                <c:pt idx="33">
                  <c:v>-61023.43677800987</c:v>
                </c:pt>
                <c:pt idx="34">
                  <c:v>-62645.14603392221</c:v>
                </c:pt>
                <c:pt idx="35">
                  <c:v>-64226.97549973801</c:v>
                </c:pt>
                <c:pt idx="36">
                  <c:v>-65769.6787492014</c:v>
                </c:pt>
                <c:pt idx="37">
                  <c:v>-67274.00356995237</c:v>
                </c:pt>
                <c:pt idx="38">
                  <c:v>-68740.69229758237</c:v>
                </c:pt>
                <c:pt idx="39">
                  <c:v>-70170.50588192897</c:v>
                </c:pt>
                <c:pt idx="40">
                  <c:v>-71564.1802130214</c:v>
                </c:pt>
                <c:pt idx="41">
                  <c:v>-72922.44505092547</c:v>
                </c:pt>
                <c:pt idx="42">
                  <c:v>-74246.02395869605</c:v>
                </c:pt>
                <c:pt idx="43">
                  <c:v>-75535.63406163548</c:v>
                </c:pt>
                <c:pt idx="44">
                  <c:v>-76791.98577043367</c:v>
                </c:pt>
                <c:pt idx="45">
                  <c:v>-78015.78248508899</c:v>
                </c:pt>
                <c:pt idx="46">
                  <c:v>-79207.72029184639</c:v>
                </c:pt>
                <c:pt idx="47">
                  <c:v>-80368.48766217334</c:v>
                </c:pt>
                <c:pt idx="48">
                  <c:v>-81498.7651604014</c:v>
                </c:pt>
                <c:pt idx="49">
                  <c:v>-82599.2251647571</c:v>
                </c:pt>
                <c:pt idx="50">
                  <c:v>-83670.53160507197</c:v>
                </c:pt>
                <c:pt idx="51">
                  <c:v>-84713.33971937932</c:v>
                </c:pt>
                <c:pt idx="52">
                  <c:v>-85728.29587300023</c:v>
                </c:pt>
                <c:pt idx="53">
                  <c:v>-86716.03732030047</c:v>
                </c:pt>
                <c:pt idx="54">
                  <c:v>-87677.19202227564</c:v>
                </c:pt>
                <c:pt idx="55">
                  <c:v>-88612.37848566053</c:v>
                </c:pt>
                <c:pt idx="56">
                  <c:v>-89522.2056228183</c:v>
                </c:pt>
                <c:pt idx="57">
                  <c:v>-90407.27263183566</c:v>
                </c:pt>
                <c:pt idx="58">
                  <c:v>-91268.1688960893</c:v>
                </c:pt>
                <c:pt idx="59">
                  <c:v>-92105.4739024844</c:v>
                </c:pt>
                <c:pt idx="60">
                  <c:v>-92919.75717748044</c:v>
                </c:pt>
                <c:pt idx="61">
                  <c:v>-93711.57824001554</c:v>
                </c:pt>
                <c:pt idx="62">
                  <c:v>-94481.48657038597</c:v>
                </c:pt>
                <c:pt idx="63">
                  <c:v>-95230.0215941905</c:v>
                </c:pt>
                <c:pt idx="64">
                  <c:v>-95957.71268039037</c:v>
                </c:pt>
                <c:pt idx="65">
                  <c:v>-96665.0791527126</c:v>
                </c:pt>
                <c:pt idx="66">
                  <c:v>-97352.63031333545</c:v>
                </c:pt>
                <c:pt idx="67">
                  <c:v>-98020.86547812354</c:v>
                </c:pt>
                <c:pt idx="68">
                  <c:v>-98670.27402256755</c:v>
                </c:pt>
                <c:pt idx="69">
                  <c:v>-99301.33543766057</c:v>
                </c:pt>
                <c:pt idx="70">
                  <c:v>-99914.51939497096</c:v>
                </c:pt>
                <c:pt idx="71">
                  <c:v>-100510.2858201885</c:v>
                </c:pt>
                <c:pt idx="72">
                  <c:v>-101089.0849744612</c:v>
                </c:pt>
                <c:pt idx="73">
                  <c:v>-101651.3575428845</c:v>
                </c:pt>
                <c:pt idx="74">
                  <c:v>-102197.5347295278</c:v>
                </c:pt>
                <c:pt idx="75">
                  <c:v>-102728.038358403</c:v>
                </c:pt>
                <c:pt idx="76">
                  <c:v>-103243.280979836</c:v>
                </c:pt>
                <c:pt idx="77">
                  <c:v>-103743.6659817165</c:v>
                </c:pt>
                <c:pt idx="78">
                  <c:v>-104229.5877051288</c:v>
                </c:pt>
                <c:pt idx="79">
                  <c:v>-104701.4315638952</c:v>
                </c:pt>
                <c:pt idx="80">
                  <c:v>-105159.5741676111</c:v>
                </c:pt>
                <c:pt idx="81">
                  <c:v>-105604.383447731</c:v>
                </c:pt>
                <c:pt idx="82">
                  <c:v>-106036.2187863402</c:v>
                </c:pt>
                <c:pt idx="83">
                  <c:v>-106455.4311472401</c:v>
                </c:pt>
                <c:pt idx="84">
                  <c:v>-106862.3632089943</c:v>
                </c:pt>
                <c:pt idx="85">
                  <c:v>-107257.3494996312</c:v>
                </c:pt>
                <c:pt idx="86">
                  <c:v>-107640.7165326914</c:v>
                </c:pt>
                <c:pt idx="87">
                  <c:v>-108012.7829443361</c:v>
                </c:pt>
                <c:pt idx="88">
                  <c:v>-108373.859631266</c:v>
                </c:pt>
                <c:pt idx="89">
                  <c:v>-108724.2498891936</c:v>
                </c:pt>
                <c:pt idx="90">
                  <c:v>-109064.2495516413</c:v>
                </c:pt>
                <c:pt idx="91">
                  <c:v>-109394.1471288586</c:v>
                </c:pt>
                <c:pt idx="92">
                  <c:v>-109714.2239466584</c:v>
                </c:pt>
                <c:pt idx="93">
                  <c:v>-110024.7542849844</c:v>
                </c:pt>
                <c:pt idx="94">
                  <c:v>-110326.0055160415</c:v>
                </c:pt>
                <c:pt idx="95">
                  <c:v>-110618.238241836</c:v>
                </c:pt>
                <c:pt idx="96">
                  <c:v>-110901.7064309744</c:v>
                </c:pt>
                <c:pt idx="97">
                  <c:v>-111176.657554593</c:v>
                </c:pt>
                <c:pt idx="98">
                  <c:v>-111443.3327212865</c:v>
                </c:pt>
                <c:pt idx="99">
                  <c:v>-111701.9668109361</c:v>
                </c:pt>
                <c:pt idx="100">
                  <c:v>-111952.7886073198</c:v>
                </c:pt>
                <c:pt idx="101">
                  <c:v>-112196.0209294185</c:v>
                </c:pt>
                <c:pt idx="102">
                  <c:v>-112431.8807613328</c:v>
                </c:pt>
                <c:pt idx="103">
                  <c:v>-112660.579380734</c:v>
                </c:pt>
                <c:pt idx="104">
                  <c:v>-112882.322485772</c:v>
                </c:pt>
                <c:pt idx="105">
                  <c:v>-113097.3103203848</c:v>
                </c:pt>
                <c:pt idx="106">
                  <c:v>-113305.7377979578</c:v>
                </c:pt>
                <c:pt idx="107">
                  <c:v>-113507.7946232641</c:v>
                </c:pt>
                <c:pt idx="108">
                  <c:v>-113703.6654126714</c:v>
                </c:pt>
                <c:pt idx="109">
                  <c:v>-113893.5298125506</c:v>
                </c:pt>
                <c:pt idx="110">
                  <c:v>-114077.5626158686</c:v>
                </c:pt>
                <c:pt idx="111">
                  <c:v>-114255.9338769345</c:v>
                </c:pt>
                <c:pt idx="112">
                  <c:v>-114428.8090242716</c:v>
                </c:pt>
                <c:pt idx="113">
                  <c:v>-114596.3489716025</c:v>
                </c:pt>
                <c:pt idx="114">
                  <c:v>-114758.7102269279</c:v>
                </c:pt>
                <c:pt idx="115">
                  <c:v>-114916.0449996912</c:v>
                </c:pt>
                <c:pt idx="116">
                  <c:v>-115068.5013060151</c:v>
                </c:pt>
                <c:pt idx="117">
                  <c:v>-115216.2230720152</c:v>
                </c:pt>
                <c:pt idx="118">
                  <c:v>-115359.3502351777</c:v>
                </c:pt>
                <c:pt idx="119">
                  <c:v>-115498.0188438138</c:v>
                </c:pt>
              </c:numCache>
            </c:numRef>
          </c:yVal>
          <c:smooth val="0"/>
          <c:extLst xmlns:c16r2="http://schemas.microsoft.com/office/drawing/2015/06/chart">
            <c:ext xmlns:c16="http://schemas.microsoft.com/office/drawing/2014/chart" uri="{C3380CC4-5D6E-409C-BE32-E72D297353CC}">
              <c16:uniqueId val="{00000009-68A0-4219-B985-ABF881D84FF2}"/>
            </c:ext>
          </c:extLst>
        </c:ser>
        <c:dLbls>
          <c:showLegendKey val="0"/>
          <c:showVal val="0"/>
          <c:showCatName val="0"/>
          <c:showSerName val="0"/>
          <c:showPercent val="0"/>
          <c:showBubbleSize val="0"/>
        </c:dLbls>
        <c:axId val="-1315138208"/>
        <c:axId val="-1315136016"/>
      </c:scatterChart>
      <c:valAx>
        <c:axId val="-131513820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15136016"/>
        <c:crosses val="autoZero"/>
        <c:crossBetween val="midCat"/>
      </c:valAx>
      <c:valAx>
        <c:axId val="-1315136016"/>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315138208"/>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0.0</c:v>
                </c:pt>
                <c:pt idx="2">
                  <c:v>-315.7311073252876</c:v>
                </c:pt>
                <c:pt idx="3">
                  <c:v>-918.1119780889712</c:v>
                </c:pt>
                <c:pt idx="4">
                  <c:v>-1617.579491913551</c:v>
                </c:pt>
                <c:pt idx="5">
                  <c:v>-2225.967880589422</c:v>
                </c:pt>
                <c:pt idx="6">
                  <c:v>-2854.567377754254</c:v>
                </c:pt>
                <c:pt idx="7">
                  <c:v>-3501.234507707413</c:v>
                </c:pt>
                <c:pt idx="8">
                  <c:v>-4164.219370137202</c:v>
                </c:pt>
                <c:pt idx="9">
                  <c:v>-4842.078775508558</c:v>
                </c:pt>
                <c:pt idx="10">
                  <c:v>-5533.60891066119</c:v>
                </c:pt>
                <c:pt idx="11">
                  <c:v>-6237.79312013276</c:v>
                </c:pt>
                <c:pt idx="12">
                  <c:v>-6953.761412158143</c:v>
                </c:pt>
                <c:pt idx="13">
                  <c:v>-1066.098411428975</c:v>
                </c:pt>
                <c:pt idx="14">
                  <c:v>-284.9959941534325</c:v>
                </c:pt>
                <c:pt idx="15">
                  <c:v>432.9890666822901</c:v>
                </c:pt>
                <c:pt idx="16">
                  <c:v>1094.212266467744</c:v>
                </c:pt>
                <c:pt idx="17">
                  <c:v>1704.020594450645</c:v>
                </c:pt>
                <c:pt idx="18">
                  <c:v>2266.968547266908</c:v>
                </c:pt>
                <c:pt idx="19">
                  <c:v>2786.540472875815</c:v>
                </c:pt>
                <c:pt idx="20">
                  <c:v>3265.55220395769</c:v>
                </c:pt>
                <c:pt idx="21">
                  <c:v>3706.304291380104</c:v>
                </c:pt>
                <c:pt idx="22">
                  <c:v>4110.70013156277</c:v>
                </c:pt>
                <c:pt idx="23">
                  <c:v>4480.337265260517</c:v>
                </c:pt>
                <c:pt idx="24">
                  <c:v>4816.577880662398</c:v>
                </c:pt>
                <c:pt idx="25">
                  <c:v>5120.603199955076</c:v>
                </c:pt>
                <c:pt idx="26">
                  <c:v>5404.993725833247</c:v>
                </c:pt>
                <c:pt idx="27">
                  <c:v>5661.439576694975</c:v>
                </c:pt>
                <c:pt idx="28">
                  <c:v>5890.60341739044</c:v>
                </c:pt>
                <c:pt idx="29">
                  <c:v>6093.122900326738</c:v>
                </c:pt>
                <c:pt idx="30">
                  <c:v>6269.600511539494</c:v>
                </c:pt>
                <c:pt idx="31">
                  <c:v>6420.612742040306</c:v>
                </c:pt>
                <c:pt idx="32">
                  <c:v>6546.71624463913</c:v>
                </c:pt>
                <c:pt idx="33">
                  <c:v>6648.452698838199</c:v>
                </c:pt>
                <c:pt idx="34">
                  <c:v>6726.352403376484</c:v>
                </c:pt>
                <c:pt idx="35">
                  <c:v>6780.936892407481</c:v>
                </c:pt>
                <c:pt idx="36">
                  <c:v>6812.720805838469</c:v>
                </c:pt>
                <c:pt idx="37">
                  <c:v>6822.213192172348</c:v>
                </c:pt>
                <c:pt idx="38">
                  <c:v>6809.918381720548</c:v>
                </c:pt>
                <c:pt idx="39">
                  <c:v>6776.356667209183</c:v>
                </c:pt>
                <c:pt idx="40">
                  <c:v>6722.027732380899</c:v>
                </c:pt>
                <c:pt idx="41">
                  <c:v>6647.427049197256</c:v>
                </c:pt>
                <c:pt idx="42">
                  <c:v>6553.046001133043</c:v>
                </c:pt>
                <c:pt idx="43">
                  <c:v>6439.371828414034</c:v>
                </c:pt>
                <c:pt idx="44">
                  <c:v>6306.887504966231</c:v>
                </c:pt>
                <c:pt idx="45">
                  <c:v>6156.07156853797</c:v>
                </c:pt>
                <c:pt idx="46">
                  <c:v>5987.397921855095</c:v>
                </c:pt>
                <c:pt idx="47">
                  <c:v>5801.335617797915</c:v>
                </c:pt>
                <c:pt idx="48">
                  <c:v>5598.348638273542</c:v>
                </c:pt>
                <c:pt idx="49">
                  <c:v>5378.895673954393</c:v>
                </c:pt>
                <c:pt idx="50">
                  <c:v>5143.42991009145</c:v>
                </c:pt>
                <c:pt idx="51">
                  <c:v>4892.398822118761</c:v>
                </c:pt>
                <c:pt idx="52">
                  <c:v>4626.244018761208</c:v>
                </c:pt>
                <c:pt idx="53">
                  <c:v>4345.401033781701</c:v>
                </c:pt>
                <c:pt idx="54">
                  <c:v>4050.299162078416</c:v>
                </c:pt>
                <c:pt idx="55">
                  <c:v>3741.361311756773</c:v>
                </c:pt>
                <c:pt idx="56">
                  <c:v>3419.003872119822</c:v>
                </c:pt>
                <c:pt idx="57">
                  <c:v>3083.63659743569</c:v>
                </c:pt>
                <c:pt idx="58">
                  <c:v>2735.662506175227</c:v>
                </c:pt>
                <c:pt idx="59">
                  <c:v>2375.477795233018</c:v>
                </c:pt>
                <c:pt idx="60">
                  <c:v>2003.471768577117</c:v>
                </c:pt>
                <c:pt idx="61">
                  <c:v>1620.026779674692</c:v>
                </c:pt>
                <c:pt idx="62">
                  <c:v>1225.51818702207</c:v>
                </c:pt>
                <c:pt idx="63">
                  <c:v>820.3143220760393</c:v>
                </c:pt>
                <c:pt idx="64">
                  <c:v>404.7764688734896</c:v>
                </c:pt>
                <c:pt idx="65">
                  <c:v>-20.74114530929364</c:v>
                </c:pt>
                <c:pt idx="66">
                  <c:v>-455.8913490651169</c:v>
                </c:pt>
                <c:pt idx="67">
                  <c:v>-900.3340163654624</c:v>
                </c:pt>
                <c:pt idx="68">
                  <c:v>-1353.73604713264</c:v>
                </c:pt>
                <c:pt idx="69">
                  <c:v>-1815.771339502651</c:v>
                </c:pt>
                <c:pt idx="70">
                  <c:v>-2286.120754403062</c:v>
                </c:pt>
                <c:pt idx="71">
                  <c:v>-2764.472073017154</c:v>
                </c:pt>
                <c:pt idx="72">
                  <c:v>-3250.519947700901</c:v>
                </c:pt>
                <c:pt idx="73">
                  <c:v>-3743.965846887324</c:v>
                </c:pt>
                <c:pt idx="74">
                  <c:v>-4244.51799447136</c:v>
                </c:pt>
                <c:pt idx="75">
                  <c:v>-4751.891304163264</c:v>
                </c:pt>
                <c:pt idx="76">
                  <c:v>-5265.80730925966</c:v>
                </c:pt>
                <c:pt idx="77">
                  <c:v>-5785.99408826069</c:v>
                </c:pt>
                <c:pt idx="78">
                  <c:v>-6312.186186733422</c:v>
                </c:pt>
                <c:pt idx="79">
                  <c:v>-6844.124535808106</c:v>
                </c:pt>
                <c:pt idx="80">
                  <c:v>-7381.55636765901</c:v>
                </c:pt>
                <c:pt idx="81">
                  <c:v>-7924.235128312605</c:v>
                </c:pt>
                <c:pt idx="82">
                  <c:v>-8471.920388096477</c:v>
                </c:pt>
                <c:pt idx="83">
                  <c:v>-9024.377750026062</c:v>
                </c:pt>
                <c:pt idx="84">
                  <c:v>-9581.37875640532</c:v>
                </c:pt>
                <c:pt idx="85">
                  <c:v>-10142.70079391124</c:v>
                </c:pt>
                <c:pt idx="86">
                  <c:v>-10708.12699739495</c:v>
                </c:pt>
                <c:pt idx="87">
                  <c:v>-11277.44615263492</c:v>
                </c:pt>
                <c:pt idx="88">
                  <c:v>-11850.4525982542</c:v>
                </c:pt>
                <c:pt idx="89">
                  <c:v>-12426.94612699607</c:v>
                </c:pt>
                <c:pt idx="90">
                  <c:v>-13006.73188655125</c:v>
                </c:pt>
                <c:pt idx="91">
                  <c:v>-13589.6202800991</c:v>
                </c:pt>
                <c:pt idx="92">
                  <c:v>-14175.42686673463</c:v>
                </c:pt>
                <c:pt idx="93">
                  <c:v>-14763.97226191452</c:v>
                </c:pt>
                <c:pt idx="94">
                  <c:v>-15355.08203807566</c:v>
                </c:pt>
                <c:pt idx="95">
                  <c:v>-15948.58662554366</c:v>
                </c:pt>
                <c:pt idx="96">
                  <c:v>-16544.32121384982</c:v>
                </c:pt>
                <c:pt idx="97">
                  <c:v>-17142.12565356633</c:v>
                </c:pt>
                <c:pt idx="98">
                  <c:v>-17741.84435876273</c:v>
                </c:pt>
                <c:pt idx="99">
                  <c:v>-18343.32621016633</c:v>
                </c:pt>
                <c:pt idx="100">
                  <c:v>-18946.42445911933</c:v>
                </c:pt>
                <c:pt idx="101">
                  <c:v>-19550.99663240532</c:v>
                </c:pt>
                <c:pt idx="102">
                  <c:v>-20156.9044380095</c:v>
                </c:pt>
                <c:pt idx="103">
                  <c:v>-20764.01367188774</c:v>
                </c:pt>
                <c:pt idx="104">
                  <c:v>-21372.19412579085</c:v>
                </c:pt>
                <c:pt idx="105">
                  <c:v>-21981.31949619786</c:v>
                </c:pt>
                <c:pt idx="106">
                  <c:v>-22591.26729440945</c:v>
                </c:pt>
                <c:pt idx="107">
                  <c:v>-23201.91875783725</c:v>
                </c:pt>
                <c:pt idx="108">
                  <c:v>-23813.15876252414</c:v>
                </c:pt>
                <c:pt idx="109">
                  <c:v>-24424.87573693459</c:v>
                </c:pt>
                <c:pt idx="110">
                  <c:v>-25036.96157703589</c:v>
                </c:pt>
                <c:pt idx="111">
                  <c:v>-25649.31156269505</c:v>
                </c:pt>
                <c:pt idx="112">
                  <c:v>-26261.82427541888</c:v>
                </c:pt>
                <c:pt idx="113">
                  <c:v>-26874.40151743987</c:v>
                </c:pt>
                <c:pt idx="114">
                  <c:v>-27486.94823217695</c:v>
                </c:pt>
                <c:pt idx="115">
                  <c:v>-28099.37242607307</c:v>
                </c:pt>
                <c:pt idx="116">
                  <c:v>-28711.58509182</c:v>
                </c:pt>
                <c:pt idx="117">
                  <c:v>-29323.50013297307</c:v>
                </c:pt>
                <c:pt idx="118">
                  <c:v>-29935.03428996541</c:v>
                </c:pt>
                <c:pt idx="119">
                  <c:v>-30546.10706751561</c:v>
                </c:pt>
              </c:numCache>
            </c:numRef>
          </c:yVal>
          <c:smooth val="0"/>
          <c:extLst xmlns:c16r2="http://schemas.microsoft.com/office/drawing/2015/06/chart">
            <c:ext xmlns:c16="http://schemas.microsoft.com/office/drawing/2014/chart" uri="{C3380CC4-5D6E-409C-BE32-E72D297353CC}">
              <c16:uniqueId val="{00000000-4774-45BA-8CE4-3B5F31E87F4E}"/>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0.0</c:v>
                </c:pt>
                <c:pt idx="2">
                  <c:v>-315.7441315371543</c:v>
                </c:pt>
                <c:pt idx="3">
                  <c:v>-918.0145464302041</c:v>
                </c:pt>
                <c:pt idx="4">
                  <c:v>-1617.063402039696</c:v>
                </c:pt>
                <c:pt idx="5">
                  <c:v>-2224.77134375251</c:v>
                </c:pt>
                <c:pt idx="6">
                  <c:v>-2852.444571700878</c:v>
                </c:pt>
                <c:pt idx="7">
                  <c:v>-3497.935103544034</c:v>
                </c:pt>
                <c:pt idx="8">
                  <c:v>-4159.489127404056</c:v>
                </c:pt>
                <c:pt idx="9">
                  <c:v>-4835.66001278651</c:v>
                </c:pt>
                <c:pt idx="10">
                  <c:v>-5525.240883841878</c:v>
                </c:pt>
                <c:pt idx="11">
                  <c:v>-6227.212332358118</c:v>
                </c:pt>
                <c:pt idx="12">
                  <c:v>-6940.701873335289</c:v>
                </c:pt>
                <c:pt idx="13">
                  <c:v>-1050.291860593483</c:v>
                </c:pt>
                <c:pt idx="14">
                  <c:v>-269.0147136962041</c:v>
                </c:pt>
                <c:pt idx="15">
                  <c:v>448.8326908110176</c:v>
                </c:pt>
                <c:pt idx="16">
                  <c:v>1109.636279402301</c:v>
                </c:pt>
                <c:pt idx="17">
                  <c:v>1718.769902943633</c:v>
                </c:pt>
                <c:pt idx="18">
                  <c:v>2280.811736053787</c:v>
                </c:pt>
                <c:pt idx="19">
                  <c:v>2799.26732615335</c:v>
                </c:pt>
                <c:pt idx="20">
                  <c:v>3276.971764463233</c:v>
                </c:pt>
                <c:pt idx="21">
                  <c:v>3716.243303704308</c:v>
                </c:pt>
                <c:pt idx="22">
                  <c:v>4119.001780935328</c:v>
                </c:pt>
                <c:pt idx="23">
                  <c:v>4486.860143488273</c:v>
                </c:pt>
                <c:pt idx="24">
                  <c:v>4821.1951266455</c:v>
                </c:pt>
                <c:pt idx="25">
                  <c:v>5123.201774317538</c:v>
                </c:pt>
                <c:pt idx="26">
                  <c:v>5405.473791321908</c:v>
                </c:pt>
                <c:pt idx="27">
                  <c:v>5659.708995977649</c:v>
                </c:pt>
                <c:pt idx="28">
                  <c:v>5886.581364900572</c:v>
                </c:pt>
                <c:pt idx="29">
                  <c:v>6086.739515814676</c:v>
                </c:pt>
                <c:pt idx="30">
                  <c:v>6260.79657120048</c:v>
                </c:pt>
                <c:pt idx="31">
                  <c:v>6409.339350083143</c:v>
                </c:pt>
                <c:pt idx="32">
                  <c:v>6532.934540642656</c:v>
                </c:pt>
                <c:pt idx="33">
                  <c:v>6632.133577353786</c:v>
                </c:pt>
                <c:pt idx="34">
                  <c:v>6707.476243086392</c:v>
                </c:pt>
                <c:pt idx="35">
                  <c:v>6759.493292847128</c:v>
                </c:pt>
                <c:pt idx="36">
                  <c:v>6788.708330211693</c:v>
                </c:pt>
                <c:pt idx="37">
                  <c:v>6795.63911520387</c:v>
                </c:pt>
                <c:pt idx="38">
                  <c:v>6780.798441792373</c:v>
                </c:pt>
                <c:pt idx="39">
                  <c:v>6744.714822261128</c:v>
                </c:pt>
                <c:pt idx="40">
                  <c:v>6687.89591055224</c:v>
                </c:pt>
                <c:pt idx="41">
                  <c:v>6610.84491005959</c:v>
                </c:pt>
                <c:pt idx="42">
                  <c:v>6514.06070018094</c:v>
                </c:pt>
                <c:pt idx="43">
                  <c:v>6398.037784683052</c:v>
                </c:pt>
                <c:pt idx="44">
                  <c:v>6263.26617175504</c:v>
                </c:pt>
                <c:pt idx="45">
                  <c:v>6110.231207229197</c:v>
                </c:pt>
                <c:pt idx="46">
                  <c:v>5939.413378861267</c:v>
                </c:pt>
                <c:pt idx="47">
                  <c:v>5751.288104683393</c:v>
                </c:pt>
                <c:pt idx="48">
                  <c:v>5546.325515097705</c:v>
                </c:pt>
                <c:pt idx="49">
                  <c:v>5324.990235896781</c:v>
                </c:pt>
                <c:pt idx="50">
                  <c:v>5087.741177418967</c:v>
                </c:pt>
                <c:pt idx="51">
                  <c:v>4835.031333550345</c:v>
                </c:pt>
                <c:pt idx="52">
                  <c:v>4567.30762828351</c:v>
                </c:pt>
                <c:pt idx="53">
                  <c:v>4285.010710952571</c:v>
                </c:pt>
                <c:pt idx="54">
                  <c:v>3988.574795872206</c:v>
                </c:pt>
                <c:pt idx="55">
                  <c:v>3678.427517994773</c:v>
                </c:pt>
                <c:pt idx="56">
                  <c:v>3354.989804513054</c:v>
                </c:pt>
                <c:pt idx="57">
                  <c:v>3018.675762270577</c:v>
                </c:pt>
                <c:pt idx="58">
                  <c:v>2669.892580659827</c:v>
                </c:pt>
                <c:pt idx="59">
                  <c:v>2309.040449521504</c:v>
                </c:pt>
                <c:pt idx="60">
                  <c:v>1936.512491475558</c:v>
                </c:pt>
                <c:pt idx="61">
                  <c:v>1552.694708033931</c:v>
                </c:pt>
                <c:pt idx="62">
                  <c:v>1157.965938818641</c:v>
                </c:pt>
                <c:pt idx="63">
                  <c:v>752.6978331662248</c:v>
                </c:pt>
                <c:pt idx="64">
                  <c:v>337.2548334144521</c:v>
                </c:pt>
                <c:pt idx="65">
                  <c:v>-88.00583078642244</c:v>
                </c:pt>
                <c:pt idx="66">
                  <c:v>-522.734137956752</c:v>
                </c:pt>
                <c:pt idx="67">
                  <c:v>-966.5872606912092</c:v>
                </c:pt>
                <c:pt idx="68">
                  <c:v>-1419.22954265005</c:v>
                </c:pt>
                <c:pt idx="69">
                  <c:v>-1880.332467280794</c:v>
                </c:pt>
                <c:pt idx="70">
                  <c:v>-2349.574618874118</c:v>
                </c:pt>
                <c:pt idx="71">
                  <c:v>-2826.641636556713</c:v>
                </c:pt>
                <c:pt idx="72">
                  <c:v>-3311.226161769358</c:v>
                </c:pt>
                <c:pt idx="73">
                  <c:v>-3803.027779767056</c:v>
                </c:pt>
                <c:pt idx="74">
                  <c:v>-4301.752955652075</c:v>
                </c:pt>
                <c:pt idx="75">
                  <c:v>-4807.11496541696</c:v>
                </c:pt>
                <c:pt idx="76">
                  <c:v>-5318.83382244478</c:v>
                </c:pt>
                <c:pt idx="77">
                  <c:v>-5836.636199912755</c:v>
                </c:pt>
                <c:pt idx="78">
                  <c:v>-6360.255349484505</c:v>
                </c:pt>
                <c:pt idx="79">
                  <c:v>-6889.431016682647</c:v>
                </c:pt>
                <c:pt idx="80">
                  <c:v>-7423.909353305819</c:v>
                </c:pt>
                <c:pt idx="81">
                  <c:v>-7963.442827214953</c:v>
                </c:pt>
                <c:pt idx="82">
                  <c:v>-8507.790129815228</c:v>
                </c:pt>
                <c:pt idx="83">
                  <c:v>-9056.716081528455</c:v>
                </c:pt>
                <c:pt idx="84">
                  <c:v>-9609.991535537405</c:v>
                </c:pt>
                <c:pt idx="85">
                  <c:v>-10167.39328005491</c:v>
                </c:pt>
                <c:pt idx="86">
                  <c:v>-10728.70393937663</c:v>
                </c:pt>
                <c:pt idx="87">
                  <c:v>-11293.71187392832</c:v>
                </c:pt>
                <c:pt idx="88">
                  <c:v>-11862.2110795388</c:v>
                </c:pt>
                <c:pt idx="89">
                  <c:v>-12434.00108612003</c:v>
                </c:pt>
                <c:pt idx="90">
                  <c:v>-13008.88685595384</c:v>
                </c:pt>
                <c:pt idx="91">
                  <c:v>-13586.67868174566</c:v>
                </c:pt>
                <c:pt idx="92">
                  <c:v>-14167.19208461535</c:v>
                </c:pt>
                <c:pt idx="93">
                  <c:v>-14750.2477121635</c:v>
                </c:pt>
                <c:pt idx="94">
                  <c:v>-15335.67123675789</c:v>
                </c:pt>
                <c:pt idx="95">
                  <c:v>-15923.29325416451</c:v>
                </c:pt>
                <c:pt idx="96">
                  <c:v>-16512.9491826382</c:v>
                </c:pt>
                <c:pt idx="97">
                  <c:v>-17104.47916258266</c:v>
                </c:pt>
                <c:pt idx="98">
                  <c:v>-17697.72795688011</c:v>
                </c:pt>
                <c:pt idx="99">
                  <c:v>-18292.54485197902</c:v>
                </c:pt>
                <c:pt idx="100">
                  <c:v>-18888.78355982061</c:v>
                </c:pt>
                <c:pt idx="101">
                  <c:v>-19486.30212068837</c:v>
                </c:pt>
                <c:pt idx="102">
                  <c:v>-20084.962807043</c:v>
                </c:pt>
                <c:pt idx="103">
                  <c:v>-20684.63202840486</c:v>
                </c:pt>
                <c:pt idx="104">
                  <c:v>-21285.18023734069</c:v>
                </c:pt>
                <c:pt idx="105">
                  <c:v>-21886.48183661303</c:v>
                </c:pt>
                <c:pt idx="106">
                  <c:v>-22488.41508752457</c:v>
                </c:pt>
                <c:pt idx="107">
                  <c:v>-23090.86201950698</c:v>
                </c:pt>
                <c:pt idx="108">
                  <c:v>-23693.70834098617</c:v>
                </c:pt>
                <c:pt idx="109">
                  <c:v>-24296.84335156111</c:v>
                </c:pt>
                <c:pt idx="110">
                  <c:v>-24900.15985550847</c:v>
                </c:pt>
                <c:pt idx="111">
                  <c:v>-25503.55407665551</c:v>
                </c:pt>
                <c:pt idx="112">
                  <c:v>-26106.92557462632</c:v>
                </c:pt>
                <c:pt idx="113">
                  <c:v>-26710.1771624831</c:v>
                </c:pt>
                <c:pt idx="114">
                  <c:v>-27313.21482577594</c:v>
                </c:pt>
                <c:pt idx="115">
                  <c:v>-27915.94764300738</c:v>
                </c:pt>
                <c:pt idx="116">
                  <c:v>-28518.2877075246</c:v>
                </c:pt>
                <c:pt idx="117">
                  <c:v>-29120.15005084009</c:v>
                </c:pt>
                <c:pt idx="118">
                  <c:v>-29721.45256738225</c:v>
                </c:pt>
                <c:pt idx="119">
                  <c:v>-30322.11594068049</c:v>
                </c:pt>
              </c:numCache>
            </c:numRef>
          </c:yVal>
          <c:smooth val="0"/>
          <c:extLst xmlns:c16r2="http://schemas.microsoft.com/office/drawing/2015/06/chart">
            <c:ext xmlns:c16="http://schemas.microsoft.com/office/drawing/2014/chart" uri="{C3380CC4-5D6E-409C-BE32-E72D297353CC}">
              <c16:uniqueId val="{00000001-4774-45BA-8CE4-3B5F31E87F4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0.0</c:v>
                </c:pt>
                <c:pt idx="2">
                  <c:v>-284.9395625391043</c:v>
                </c:pt>
                <c:pt idx="3">
                  <c:v>-854.449974161107</c:v>
                </c:pt>
                <c:pt idx="4">
                  <c:v>-1603.650032277685</c:v>
                </c:pt>
                <c:pt idx="5">
                  <c:v>-2212.280622069723</c:v>
                </c:pt>
                <c:pt idx="6">
                  <c:v>-2841.117208933225</c:v>
                </c:pt>
                <c:pt idx="7">
                  <c:v>-3488.014187428867</c:v>
                </c:pt>
                <c:pt idx="8">
                  <c:v>-4151.219605850988</c:v>
                </c:pt>
                <c:pt idx="9">
                  <c:v>-4829.288296271814</c:v>
                </c:pt>
                <c:pt idx="10">
                  <c:v>-5521.014549732441</c:v>
                </c:pt>
                <c:pt idx="11">
                  <c:v>-6225.379904115106</c:v>
                </c:pt>
                <c:pt idx="12">
                  <c:v>-6941.512654314981</c:v>
                </c:pt>
                <c:pt idx="13">
                  <c:v>-1053.995807334781</c:v>
                </c:pt>
                <c:pt idx="14">
                  <c:v>-272.0348280533216</c:v>
                </c:pt>
                <c:pt idx="15">
                  <c:v>446.9636919565962</c:v>
                </c:pt>
                <c:pt idx="16">
                  <c:v>1109.344628760125</c:v>
                </c:pt>
                <c:pt idx="17">
                  <c:v>1720.300177972997</c:v>
                </c:pt>
                <c:pt idx="18">
                  <c:v>2284.467721250374</c:v>
                </c:pt>
                <c:pt idx="19">
                  <c:v>2805.327917911345</c:v>
                </c:pt>
                <c:pt idx="20">
                  <c:v>3285.694322919007</c:v>
                </c:pt>
                <c:pt idx="21">
                  <c:v>3727.866435271921</c:v>
                </c:pt>
                <c:pt idx="22">
                  <c:v>4133.7475117126</c:v>
                </c:pt>
                <c:pt idx="23">
                  <c:v>4504.93562143366</c:v>
                </c:pt>
                <c:pt idx="24">
                  <c:v>4842.79395992728</c:v>
                </c:pt>
                <c:pt idx="25">
                  <c:v>5148.505088972161</c:v>
                </c:pt>
                <c:pt idx="26">
                  <c:v>5434.64916140097</c:v>
                </c:pt>
                <c:pt idx="27">
                  <c:v>5692.919078731676</c:v>
                </c:pt>
                <c:pt idx="28">
                  <c:v>5923.97913404624</c:v>
                </c:pt>
                <c:pt idx="29">
                  <c:v>6128.468637201702</c:v>
                </c:pt>
                <c:pt idx="30">
                  <c:v>6306.991463308921</c:v>
                </c:pt>
                <c:pt idx="31">
                  <c:v>6460.12561411551</c:v>
                </c:pt>
                <c:pt idx="32">
                  <c:v>6588.42919485434</c:v>
                </c:pt>
                <c:pt idx="33">
                  <c:v>6692.445262709865</c:v>
                </c:pt>
                <c:pt idx="34">
                  <c:v>6772.705407837399</c:v>
                </c:pt>
                <c:pt idx="35">
                  <c:v>6829.732361241476</c:v>
                </c:pt>
                <c:pt idx="36">
                  <c:v>6864.041859351331</c:v>
                </c:pt>
                <c:pt idx="37">
                  <c:v>6876.143943100236</c:v>
                </c:pt>
                <c:pt idx="38">
                  <c:v>6866.543828951427</c:v>
                </c:pt>
                <c:pt idx="39">
                  <c:v>6835.762582245283</c:v>
                </c:pt>
                <c:pt idx="40">
                  <c:v>6784.300552920668</c:v>
                </c:pt>
                <c:pt idx="41">
                  <c:v>6712.653772181133</c:v>
                </c:pt>
                <c:pt idx="42">
                  <c:v>6621.314077363815</c:v>
                </c:pt>
                <c:pt idx="43">
                  <c:v>6510.769058736507</c:v>
                </c:pt>
                <c:pt idx="44">
                  <c:v>6381.501939129084</c:v>
                </c:pt>
                <c:pt idx="45">
                  <c:v>6233.99140673317</c:v>
                </c:pt>
                <c:pt idx="46">
                  <c:v>6068.71141915722</c:v>
                </c:pt>
                <c:pt idx="47">
                  <c:v>5886.130991663783</c:v>
                </c:pt>
                <c:pt idx="48">
                  <c:v>5686.713979229796</c:v>
                </c:pt>
                <c:pt idx="49">
                  <c:v>5470.918859555386</c:v>
                </c:pt>
                <c:pt idx="50">
                  <c:v>5239.198522200807</c:v>
                </c:pt>
                <c:pt idx="51">
                  <c:v>4992.000067558372</c:v>
                </c:pt>
                <c:pt idx="52">
                  <c:v>4729.764653310878</c:v>
                </c:pt>
                <c:pt idx="53">
                  <c:v>4452.927289548796</c:v>
                </c:pt>
                <c:pt idx="54">
                  <c:v>4161.916678215842</c:v>
                </c:pt>
                <c:pt idx="55">
                  <c:v>3857.155068507651</c:v>
                </c:pt>
                <c:pt idx="56">
                  <c:v>3539.05812813528</c:v>
                </c:pt>
                <c:pt idx="57">
                  <c:v>3208.03483034065</c:v>
                </c:pt>
                <c:pt idx="58">
                  <c:v>2864.487356308615</c:v>
                </c:pt>
                <c:pt idx="59">
                  <c:v>2508.811012522086</c:v>
                </c:pt>
                <c:pt idx="60">
                  <c:v>2141.394162466982</c:v>
                </c:pt>
                <c:pt idx="61">
                  <c:v>1762.618172059301</c:v>
                </c:pt>
                <c:pt idx="62">
                  <c:v>1372.857368099736</c:v>
                </c:pt>
                <c:pt idx="63">
                  <c:v>972.479009057163</c:v>
                </c:pt>
                <c:pt idx="64">
                  <c:v>561.8432674659313</c:v>
                </c:pt>
                <c:pt idx="65">
                  <c:v>141.3032232921105</c:v>
                </c:pt>
                <c:pt idx="66">
                  <c:v>-288.7951325536686</c:v>
                </c:pt>
                <c:pt idx="67">
                  <c:v>-728.1128851789981</c:v>
                </c:pt>
                <c:pt idx="68">
                  <c:v>-1176.318173811305</c:v>
                </c:pt>
                <c:pt idx="69">
                  <c:v>-1633.086161673767</c:v>
                </c:pt>
                <c:pt idx="70">
                  <c:v>-2098.098998248577</c:v>
                </c:pt>
                <c:pt idx="71">
                  <c:v>-2571.045774514088</c:v>
                </c:pt>
                <c:pt idx="72">
                  <c:v>-3051.622471706939</c:v>
                </c:pt>
                <c:pt idx="73">
                  <c:v>-3539.531904148636</c:v>
                </c:pt>
                <c:pt idx="74">
                  <c:v>-4034.483656632481</c:v>
                </c:pt>
                <c:pt idx="75">
                  <c:v>-4536.19401685591</c:v>
                </c:pt>
                <c:pt idx="76">
                  <c:v>-5044.385903340763</c:v>
                </c:pt>
                <c:pt idx="77">
                  <c:v>-5558.78878927696</c:v>
                </c:pt>
                <c:pt idx="78">
                  <c:v>-6079.138622684171</c:v>
                </c:pt>
                <c:pt idx="79">
                  <c:v>-6605.177743278909</c:v>
                </c:pt>
                <c:pt idx="80">
                  <c:v>-7136.654796395451</c:v>
                </c:pt>
                <c:pt idx="81">
                  <c:v>-7673.324644302017</c:v>
                </c:pt>
                <c:pt idx="82">
                  <c:v>-8214.948275222908</c:v>
                </c:pt>
                <c:pt idx="83">
                  <c:v>-8761.29271036922</c:v>
                </c:pt>
                <c:pt idx="84">
                  <c:v>-9312.130909244723</c:v>
                </c:pt>
                <c:pt idx="85">
                  <c:v>-9867.241673496086</c:v>
                </c:pt>
                <c:pt idx="86">
                  <c:v>-10426.40954954247</c:v>
                </c:pt>
                <c:pt idx="87">
                  <c:v>-10989.42473021988</c:v>
                </c:pt>
                <c:pt idx="88">
                  <c:v>-11556.08295563911</c:v>
                </c:pt>
                <c:pt idx="89">
                  <c:v>-12126.18541346584</c:v>
                </c:pt>
                <c:pt idx="90">
                  <c:v>-12699.53863880178</c:v>
                </c:pt>
                <c:pt idx="91">
                  <c:v>-13275.95441383752</c:v>
                </c:pt>
                <c:pt idx="92">
                  <c:v>-13855.24966743425</c:v>
                </c:pt>
                <c:pt idx="93">
                  <c:v>-14437.24637478357</c:v>
                </c:pt>
                <c:pt idx="94">
                  <c:v>-15021.77145728073</c:v>
                </c:pt>
                <c:pt idx="95">
                  <c:v>-15608.65668273624</c:v>
                </c:pt>
                <c:pt idx="96">
                  <c:v>-16197.7385660424</c:v>
                </c:pt>
                <c:pt idx="97">
                  <c:v>-16788.85827039829</c:v>
                </c:pt>
                <c:pt idx="98">
                  <c:v>-17381.86150920205</c:v>
                </c:pt>
                <c:pt idx="99">
                  <c:v>-17976.59844868118</c:v>
                </c:pt>
                <c:pt idx="100">
                  <c:v>-18572.92361136411</c:v>
                </c:pt>
                <c:pt idx="101">
                  <c:v>-19170.6957804535</c:v>
                </c:pt>
                <c:pt idx="102">
                  <c:v>-19769.7779051771</c:v>
                </c:pt>
                <c:pt idx="103">
                  <c:v>-20370.03700717003</c:v>
                </c:pt>
                <c:pt idx="104">
                  <c:v>-20971.34408795484</c:v>
                </c:pt>
                <c:pt idx="105">
                  <c:v>-21573.57403756143</c:v>
                </c:pt>
                <c:pt idx="106">
                  <c:v>-22176.60554433335</c:v>
                </c:pt>
                <c:pt idx="107">
                  <c:v>-22780.3210059593</c:v>
                </c:pt>
                <c:pt idx="108">
                  <c:v>-23384.60644177208</c:v>
                </c:pt>
                <c:pt idx="109">
                  <c:v>-23989.35140633089</c:v>
                </c:pt>
                <c:pt idx="110">
                  <c:v>-24594.44890433364</c:v>
                </c:pt>
                <c:pt idx="111">
                  <c:v>-25199.79530686047</c:v>
                </c:pt>
                <c:pt idx="112">
                  <c:v>-25805.29026898275</c:v>
                </c:pt>
                <c:pt idx="113">
                  <c:v>-26410.83664875175</c:v>
                </c:pt>
                <c:pt idx="114">
                  <c:v>-27016.34042757098</c:v>
                </c:pt>
                <c:pt idx="115">
                  <c:v>-27621.71063197029</c:v>
                </c:pt>
                <c:pt idx="116">
                  <c:v>-28226.85925678531</c:v>
                </c:pt>
                <c:pt idx="117">
                  <c:v>-28831.70118975104</c:v>
                </c:pt>
                <c:pt idx="118">
                  <c:v>-29436.15413750126</c:v>
                </c:pt>
                <c:pt idx="119">
                  <c:v>-30040.13855298841</c:v>
                </c:pt>
              </c:numCache>
            </c:numRef>
          </c:yVal>
          <c:smooth val="0"/>
          <c:extLst xmlns:c16r2="http://schemas.microsoft.com/office/drawing/2015/06/chart">
            <c:ext xmlns:c16="http://schemas.microsoft.com/office/drawing/2014/chart" uri="{C3380CC4-5D6E-409C-BE32-E72D297353CC}">
              <c16:uniqueId val="{00000002-4774-45BA-8CE4-3B5F31E87F4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0.0</c:v>
                </c:pt>
                <c:pt idx="2">
                  <c:v>-158.1283178390004</c:v>
                </c:pt>
                <c:pt idx="3">
                  <c:v>-468.8153319885016</c:v>
                </c:pt>
                <c:pt idx="4">
                  <c:v>-828.868446668843</c:v>
                </c:pt>
                <c:pt idx="5">
                  <c:v>-1143.903531514807</c:v>
                </c:pt>
                <c:pt idx="6">
                  <c:v>-1472.975220727734</c:v>
                </c:pt>
                <c:pt idx="7">
                  <c:v>-1815.03670287924</c:v>
                </c:pt>
                <c:pt idx="8">
                  <c:v>-2169.22223166609</c:v>
                </c:pt>
                <c:pt idx="9">
                  <c:v>-2534.806912737433</c:v>
                </c:pt>
                <c:pt idx="10">
                  <c:v>-2911.17555188341</c:v>
                </c:pt>
                <c:pt idx="11">
                  <c:v>-3297.798515694682</c:v>
                </c:pt>
                <c:pt idx="12">
                  <c:v>-3694.213031025603</c:v>
                </c:pt>
                <c:pt idx="13">
                  <c:v>-792.678378849989</c:v>
                </c:pt>
                <c:pt idx="14">
                  <c:v>-622.1859975529368</c:v>
                </c:pt>
                <c:pt idx="15">
                  <c:v>-489.9217588603489</c:v>
                </c:pt>
                <c:pt idx="16">
                  <c:v>-389.4061740583224</c:v>
                </c:pt>
                <c:pt idx="17">
                  <c:v>-315.4940238394774</c:v>
                </c:pt>
                <c:pt idx="18">
                  <c:v>-264.0904333256185</c:v>
                </c:pt>
                <c:pt idx="19">
                  <c:v>-232.1459200906102</c:v>
                </c:pt>
                <c:pt idx="20">
                  <c:v>-217.3324149313848</c:v>
                </c:pt>
                <c:pt idx="21">
                  <c:v>-217.8760691503994</c:v>
                </c:pt>
                <c:pt idx="22">
                  <c:v>-232.428010471398</c:v>
                </c:pt>
                <c:pt idx="23">
                  <c:v>-259.9643379708285</c:v>
                </c:pt>
                <c:pt idx="24">
                  <c:v>-299.7087954585388</c:v>
                </c:pt>
                <c:pt idx="25">
                  <c:v>-351.073032863671</c:v>
                </c:pt>
                <c:pt idx="26">
                  <c:v>-407.8413320924154</c:v>
                </c:pt>
                <c:pt idx="27">
                  <c:v>-474.6116233700886</c:v>
                </c:pt>
                <c:pt idx="28">
                  <c:v>-551.2139196833596</c:v>
                </c:pt>
                <c:pt idx="29">
                  <c:v>-637.5110977964929</c:v>
                </c:pt>
                <c:pt idx="30">
                  <c:v>-733.3971094570584</c:v>
                </c:pt>
                <c:pt idx="31">
                  <c:v>-838.786944507389</c:v>
                </c:pt>
                <c:pt idx="32">
                  <c:v>-953.609408960212</c:v>
                </c:pt>
                <c:pt idx="33">
                  <c:v>-1077.80154179805</c:v>
                </c:pt>
                <c:pt idx="34">
                  <c:v>-1211.304446229012</c:v>
                </c:pt>
                <c:pt idx="35">
                  <c:v>-1354.06021173601</c:v>
                </c:pt>
                <c:pt idx="36">
                  <c:v>-1506.009675253881</c:v>
                </c:pt>
                <c:pt idx="37">
                  <c:v>-1667.090826419415</c:v>
                </c:pt>
                <c:pt idx="38">
                  <c:v>-1837.237705764361</c:v>
                </c:pt>
                <c:pt idx="39">
                  <c:v>-2016.369613539428</c:v>
                </c:pt>
                <c:pt idx="40">
                  <c:v>-2204.409681184683</c:v>
                </c:pt>
                <c:pt idx="41">
                  <c:v>-2401.275917350314</c:v>
                </c:pt>
                <c:pt idx="42">
                  <c:v>-2606.881072440417</c:v>
                </c:pt>
                <c:pt idx="43">
                  <c:v>-2821.132670093328</c:v>
                </c:pt>
                <c:pt idx="44">
                  <c:v>-3043.933130853577</c:v>
                </c:pt>
                <c:pt idx="45">
                  <c:v>-3275.179962794296</c:v>
                </c:pt>
                <c:pt idx="46">
                  <c:v>-3514.765998851741</c:v>
                </c:pt>
                <c:pt idx="47">
                  <c:v>-3762.579665669939</c:v>
                </c:pt>
                <c:pt idx="48">
                  <c:v>-4018.50527236797</c:v>
                </c:pt>
                <c:pt idx="49">
                  <c:v>-4282.423310432117</c:v>
                </c:pt>
                <c:pt idx="50">
                  <c:v>-4554.210758116277</c:v>
                </c:pt>
                <c:pt idx="51">
                  <c:v>-4833.741384381661</c:v>
                </c:pt>
                <c:pt idx="52">
                  <c:v>-5120.886031162925</c:v>
                </c:pt>
                <c:pt idx="53">
                  <c:v>-5415.512922592693</c:v>
                </c:pt>
                <c:pt idx="54">
                  <c:v>-5717.487949800678</c:v>
                </c:pt>
                <c:pt idx="55">
                  <c:v>-6026.674945522333</c:v>
                </c:pt>
                <c:pt idx="56">
                  <c:v>-6342.93594775349</c:v>
                </c:pt>
                <c:pt idx="57">
                  <c:v>-6666.131451945286</c:v>
                </c:pt>
                <c:pt idx="58">
                  <c:v>-6996.12065146188</c:v>
                </c:pt>
                <c:pt idx="59">
                  <c:v>-7332.761666234117</c:v>
                </c:pt>
                <c:pt idx="60">
                  <c:v>-7675.911759678273</c:v>
                </c:pt>
                <c:pt idx="61">
                  <c:v>-8025.427544064354</c:v>
                </c:pt>
                <c:pt idx="62">
                  <c:v>-8381.165174573542</c:v>
                </c:pt>
                <c:pt idx="63">
                  <c:v>-8742.980532374</c:v>
                </c:pt>
                <c:pt idx="64">
                  <c:v>-9110.729397044517</c:v>
                </c:pt>
                <c:pt idx="65">
                  <c:v>-9484.267608698441</c:v>
                </c:pt>
                <c:pt idx="66">
                  <c:v>-9863.451220253408</c:v>
                </c:pt>
                <c:pt idx="67">
                  <c:v>-10248.13664020272</c:v>
                </c:pt>
                <c:pt idx="68">
                  <c:v>-10638.18076629657</c:v>
                </c:pt>
                <c:pt idx="69">
                  <c:v>-11033.44111051294</c:v>
                </c:pt>
                <c:pt idx="70">
                  <c:v>-11433.77591571375</c:v>
                </c:pt>
                <c:pt idx="71">
                  <c:v>-11839.04426435637</c:v>
                </c:pt>
                <c:pt idx="72">
                  <c:v>-12249.10617963341</c:v>
                </c:pt>
                <c:pt idx="73">
                  <c:v>-12663.8227193961</c:v>
                </c:pt>
                <c:pt idx="74">
                  <c:v>-13083.05606320547</c:v>
                </c:pt>
                <c:pt idx="75">
                  <c:v>-13506.66959284502</c:v>
                </c:pt>
                <c:pt idx="76">
                  <c:v>-13934.52796661993</c:v>
                </c:pt>
                <c:pt idx="77">
                  <c:v>-14366.49718774436</c:v>
                </c:pt>
                <c:pt idx="78">
                  <c:v>-14802.44466711837</c:v>
                </c:pt>
                <c:pt idx="79">
                  <c:v>-15242.23928077403</c:v>
                </c:pt>
                <c:pt idx="80">
                  <c:v>-15685.751422273</c:v>
                </c:pt>
                <c:pt idx="81">
                  <c:v>-16132.85305030341</c:v>
                </c:pt>
                <c:pt idx="82">
                  <c:v>-16583.41773173516</c:v>
                </c:pt>
                <c:pt idx="83">
                  <c:v>-17037.32068037265</c:v>
                </c:pt>
                <c:pt idx="84">
                  <c:v>-17494.43879162543</c:v>
                </c:pt>
                <c:pt idx="85">
                  <c:v>-17954.6506733282</c:v>
                </c:pt>
                <c:pt idx="86">
                  <c:v>-18417.83667290669</c:v>
                </c:pt>
                <c:pt idx="87">
                  <c:v>-18883.8789010963</c:v>
                </c:pt>
                <c:pt idx="88">
                  <c:v>-19352.66125240317</c:v>
                </c:pt>
                <c:pt idx="89">
                  <c:v>-19824.06942248391</c:v>
                </c:pt>
                <c:pt idx="90">
                  <c:v>-20297.99092263076</c:v>
                </c:pt>
                <c:pt idx="91">
                  <c:v>-20774.31509151217</c:v>
                </c:pt>
                <c:pt idx="92">
                  <c:v>-21252.9331043386</c:v>
                </c:pt>
                <c:pt idx="93">
                  <c:v>-21733.73797959788</c:v>
                </c:pt>
                <c:pt idx="94">
                  <c:v>-22216.62458350975</c:v>
                </c:pt>
                <c:pt idx="95">
                  <c:v>-22701.48963233014</c:v>
                </c:pt>
                <c:pt idx="96">
                  <c:v>-23188.2316926429</c:v>
                </c:pt>
                <c:pt idx="97">
                  <c:v>-23676.75117975636</c:v>
                </c:pt>
                <c:pt idx="98">
                  <c:v>-24166.95035433047</c:v>
                </c:pt>
                <c:pt idx="99">
                  <c:v>-24658.73331734398</c:v>
                </c:pt>
                <c:pt idx="100">
                  <c:v>-25152.00600350811</c:v>
                </c:pt>
                <c:pt idx="101">
                  <c:v>-25646.67617323226</c:v>
                </c:pt>
                <c:pt idx="102">
                  <c:v>-26142.65340324165</c:v>
                </c:pt>
                <c:pt idx="103">
                  <c:v>-26639.84907592926</c:v>
                </c:pt>
                <c:pt idx="104">
                  <c:v>-27138.17636754479</c:v>
                </c:pt>
                <c:pt idx="105">
                  <c:v>-27637.55023529241</c:v>
                </c:pt>
                <c:pt idx="106">
                  <c:v>-28137.88740342576</c:v>
                </c:pt>
                <c:pt idx="107">
                  <c:v>-28639.10634840931</c:v>
                </c:pt>
                <c:pt idx="108">
                  <c:v>-29141.12728322716</c:v>
                </c:pt>
                <c:pt idx="109">
                  <c:v>-29643.87214089604</c:v>
                </c:pt>
                <c:pt idx="110">
                  <c:v>-30147.2645572573</c:v>
                </c:pt>
                <c:pt idx="111">
                  <c:v>-30651.2298531055</c:v>
                </c:pt>
                <c:pt idx="112">
                  <c:v>-31155.69501571241</c:v>
                </c:pt>
                <c:pt idx="113">
                  <c:v>-31660.5886798047</c:v>
                </c:pt>
                <c:pt idx="114">
                  <c:v>-32165.84110804042</c:v>
                </c:pt>
                <c:pt idx="115">
                  <c:v>-32671.38417104608</c:v>
                </c:pt>
                <c:pt idx="116">
                  <c:v>-33177.15132704842</c:v>
                </c:pt>
                <c:pt idx="117">
                  <c:v>-33683.07760115713</c:v>
                </c:pt>
                <c:pt idx="118">
                  <c:v>-34189.09956433252</c:v>
                </c:pt>
                <c:pt idx="119">
                  <c:v>-34695.15531208226</c:v>
                </c:pt>
              </c:numCache>
            </c:numRef>
          </c:yVal>
          <c:smooth val="0"/>
          <c:extLst xmlns:c16r2="http://schemas.microsoft.com/office/drawing/2015/06/chart">
            <c:ext xmlns:c16="http://schemas.microsoft.com/office/drawing/2014/chart" uri="{C3380CC4-5D6E-409C-BE32-E72D297353CC}">
              <c16:uniqueId val="{00000003-4774-45BA-8CE4-3B5F31E87F4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0.0</c:v>
                </c:pt>
                <c:pt idx="2">
                  <c:v>-353.5585950734093</c:v>
                </c:pt>
                <c:pt idx="3">
                  <c:v>-1031.092593987938</c:v>
                </c:pt>
                <c:pt idx="4">
                  <c:v>-1640.04840160883</c:v>
                </c:pt>
                <c:pt idx="5">
                  <c:v>-2248.180064899381</c:v>
                </c:pt>
                <c:pt idx="6">
                  <c:v>-2876.699372733477</c:v>
                </c:pt>
                <c:pt idx="7">
                  <c:v>-3523.515834582737</c:v>
                </c:pt>
                <c:pt idx="8">
                  <c:v>-4186.928292254219</c:v>
                </c:pt>
                <c:pt idx="9">
                  <c:v>-4865.538408083377</c:v>
                </c:pt>
                <c:pt idx="10">
                  <c:v>-5558.18362926273</c:v>
                </c:pt>
                <c:pt idx="11">
                  <c:v>-6263.88524521282</c:v>
                </c:pt>
                <c:pt idx="12">
                  <c:v>-6981.808146199444</c:v>
                </c:pt>
                <c:pt idx="13">
                  <c:v>-1096.569005671423</c:v>
                </c:pt>
                <c:pt idx="14">
                  <c:v>-318.4517750274388</c:v>
                </c:pt>
                <c:pt idx="15">
                  <c:v>396.7923436171839</c:v>
                </c:pt>
                <c:pt idx="16">
                  <c:v>1055.47991157393</c:v>
                </c:pt>
                <c:pt idx="17">
                  <c:v>1663.25801616651</c:v>
                </c:pt>
                <c:pt idx="18">
                  <c:v>2224.514007618884</c:v>
                </c:pt>
                <c:pt idx="19">
                  <c:v>2742.717004206963</c:v>
                </c:pt>
                <c:pt idx="20">
                  <c:v>3220.660435345955</c:v>
                </c:pt>
                <c:pt idx="21">
                  <c:v>3660.616535129491</c:v>
                </c:pt>
                <c:pt idx="22">
                  <c:v>4064.455799886025</c:v>
                </c:pt>
                <c:pt idx="23">
                  <c:v>4433.73936225148</c:v>
                </c:pt>
                <c:pt idx="24">
                  <c:v>4769.790367540199</c:v>
                </c:pt>
                <c:pt idx="25">
                  <c:v>5073.74907372403</c:v>
                </c:pt>
                <c:pt idx="26">
                  <c:v>5358.153653339948</c:v>
                </c:pt>
                <c:pt idx="27">
                  <c:v>5614.661018313141</c:v>
                </c:pt>
                <c:pt idx="28">
                  <c:v>5843.891304896911</c:v>
                </c:pt>
                <c:pt idx="29">
                  <c:v>6046.439682078781</c:v>
                </c:pt>
                <c:pt idx="30">
                  <c:v>6222.86670745653</c:v>
                </c:pt>
                <c:pt idx="31">
                  <c:v>6373.706932390109</c:v>
                </c:pt>
                <c:pt idx="32">
                  <c:v>6499.475554315371</c:v>
                </c:pt>
                <c:pt idx="33">
                  <c:v>6600.673456697957</c:v>
                </c:pt>
                <c:pt idx="34">
                  <c:v>6677.790948123671</c:v>
                </c:pt>
                <c:pt idx="35">
                  <c:v>6731.310502034845</c:v>
                </c:pt>
                <c:pt idx="36">
                  <c:v>6761.708730945998</c:v>
                </c:pt>
                <c:pt idx="37">
                  <c:v>6769.45777618303</c:v>
                </c:pt>
                <c:pt idx="38">
                  <c:v>6755.026253212243</c:v>
                </c:pt>
                <c:pt idx="39">
                  <c:v>6718.899991286686</c:v>
                </c:pt>
                <c:pt idx="40">
                  <c:v>6661.54554487346</c:v>
                </c:pt>
                <c:pt idx="41">
                  <c:v>6583.42659405107</c:v>
                </c:pt>
                <c:pt idx="42">
                  <c:v>6485.004097161116</c:v>
                </c:pt>
                <c:pt idx="43">
                  <c:v>6366.736257286741</c:v>
                </c:pt>
                <c:pt idx="44">
                  <c:v>6229.07841197471</c:v>
                </c:pt>
                <c:pt idx="45">
                  <c:v>6072.482870368985</c:v>
                </c:pt>
                <c:pt idx="46">
                  <c:v>5897.398715765215</c:v>
                </c:pt>
                <c:pt idx="47">
                  <c:v>5704.271587162742</c:v>
                </c:pt>
                <c:pt idx="48">
                  <c:v>5493.543450023979</c:v>
                </c:pt>
                <c:pt idx="49">
                  <c:v>5265.652363901725</c:v>
                </c:pt>
                <c:pt idx="50">
                  <c:v>5021.032252577133</c:v>
                </c:pt>
                <c:pt idx="51">
                  <c:v>4760.11268084566</c:v>
                </c:pt>
                <c:pt idx="52">
                  <c:v>4483.3186760135</c:v>
                </c:pt>
                <c:pt idx="53">
                  <c:v>4191.070495683467</c:v>
                </c:pt>
                <c:pt idx="54">
                  <c:v>3883.783437664155</c:v>
                </c:pt>
                <c:pt idx="55">
                  <c:v>3561.867664008169</c:v>
                </c:pt>
                <c:pt idx="56">
                  <c:v>3225.728039374575</c:v>
                </c:pt>
                <c:pt idx="57">
                  <c:v>2875.763983828016</c:v>
                </c:pt>
                <c:pt idx="58">
                  <c:v>2512.36933997809</c:v>
                </c:pt>
                <c:pt idx="59">
                  <c:v>2135.932254176121</c:v>
                </c:pt>
                <c:pt idx="60">
                  <c:v>1746.835071399342</c:v>
                </c:pt>
                <c:pt idx="61">
                  <c:v>1345.454243339831</c:v>
                </c:pt>
                <c:pt idx="62">
                  <c:v>932.1602491836466</c:v>
                </c:pt>
                <c:pt idx="63">
                  <c:v>507.3175285113974</c:v>
                </c:pt>
                <c:pt idx="64">
                  <c:v>71.28442573617212</c:v>
                </c:pt>
                <c:pt idx="65">
                  <c:v>-375.586854444351</c:v>
                </c:pt>
                <c:pt idx="66">
                  <c:v>-832.9502812970894</c:v>
                </c:pt>
                <c:pt idx="67">
                  <c:v>-1300.466022533365</c:v>
                </c:pt>
                <c:pt idx="68">
                  <c:v>-1777.800459597725</c:v>
                </c:pt>
                <c:pt idx="69">
                  <c:v>-2264.626194319921</c:v>
                </c:pt>
                <c:pt idx="70">
                  <c:v>-2760.622047476238</c:v>
                </c:pt>
                <c:pt idx="71">
                  <c:v>-3265.47304978734</c:v>
                </c:pt>
                <c:pt idx="72">
                  <c:v>-3778.870425847825</c:v>
                </c:pt>
                <c:pt idx="73">
                  <c:v>-4300.51157148183</c:v>
                </c:pt>
                <c:pt idx="74">
                  <c:v>-4830.100024977</c:v>
                </c:pt>
                <c:pt idx="75">
                  <c:v>-5367.345432647038</c:v>
                </c:pt>
                <c:pt idx="76">
                  <c:v>-5911.963509142166</c:v>
                </c:pt>
                <c:pt idx="77">
                  <c:v>-6463.675992903998</c:v>
                </c:pt>
                <c:pt idx="78">
                  <c:v>-7022.21059715212</c:v>
                </c:pt>
                <c:pt idx="79">
                  <c:v>-7587.300956762396</c:v>
                </c:pt>
                <c:pt idx="80">
                  <c:v>-8158.68657138385</c:v>
                </c:pt>
                <c:pt idx="81">
                  <c:v>-8736.11274510925</c:v>
                </c:pt>
                <c:pt idx="82">
                  <c:v>-9319.330523025201</c:v>
                </c:pt>
                <c:pt idx="83">
                  <c:v>-9908.096624916643</c:v>
                </c:pt>
                <c:pt idx="84">
                  <c:v>-10502.17337641236</c:v>
                </c:pt>
                <c:pt idx="85">
                  <c:v>-11101.32863782765</c:v>
                </c:pt>
                <c:pt idx="86">
                  <c:v>-11705.33573095035</c:v>
                </c:pt>
                <c:pt idx="87">
                  <c:v>-12313.9733640044</c:v>
                </c:pt>
                <c:pt idx="88">
                  <c:v>-12927.02555500437</c:v>
                </c:pt>
                <c:pt idx="89">
                  <c:v>-13544.28155371221</c:v>
                </c:pt>
                <c:pt idx="90">
                  <c:v>-14165.53576238523</c:v>
                </c:pt>
                <c:pt idx="91">
                  <c:v>-14790.58765549865</c:v>
                </c:pt>
                <c:pt idx="92">
                  <c:v>-15419.2416986141</c:v>
                </c:pt>
                <c:pt idx="93">
                  <c:v>-16051.3072665548</c:v>
                </c:pt>
                <c:pt idx="94">
                  <c:v>-16686.59856102918</c:v>
                </c:pt>
                <c:pt idx="95">
                  <c:v>-17324.93452786026</c:v>
                </c:pt>
                <c:pt idx="96">
                  <c:v>-17966.13877393095</c:v>
                </c:pt>
                <c:pt idx="97">
                  <c:v>-18610.03948398749</c:v>
                </c:pt>
                <c:pt idx="98">
                  <c:v>-19256.46933740005</c:v>
                </c:pt>
                <c:pt idx="99">
                  <c:v>-19905.26542499568</c:v>
                </c:pt>
                <c:pt idx="100">
                  <c:v>-20556.26916606491</c:v>
                </c:pt>
                <c:pt idx="101">
                  <c:v>-21209.32622562071</c:v>
                </c:pt>
                <c:pt idx="102">
                  <c:v>-21864.28643201105</c:v>
                </c:pt>
                <c:pt idx="103">
                  <c:v>-22521.00369495922</c:v>
                </c:pt>
                <c:pt idx="104">
                  <c:v>-23179.33592409615</c:v>
                </c:pt>
                <c:pt idx="105">
                  <c:v>-23839.14494806295</c:v>
                </c:pt>
                <c:pt idx="106">
                  <c:v>-24500.29643424484</c:v>
                </c:pt>
                <c:pt idx="107">
                  <c:v>-25162.65980918769</c:v>
                </c:pt>
                <c:pt idx="108">
                  <c:v>-25826.10817975271</c:v>
                </c:pt>
                <c:pt idx="109">
                  <c:v>-26490.51825505844</c:v>
                </c:pt>
                <c:pt idx="110">
                  <c:v>-27155.77026925096</c:v>
                </c:pt>
                <c:pt idx="111">
                  <c:v>-27821.74790514167</c:v>
                </c:pt>
                <c:pt idx="112">
                  <c:v>-28488.33821875276</c:v>
                </c:pt>
                <c:pt idx="113">
                  <c:v>-29155.43156479415</c:v>
                </c:pt>
                <c:pt idx="114">
                  <c:v>-29822.92152311001</c:v>
                </c:pt>
                <c:pt idx="115">
                  <c:v>-30490.70482611004</c:v>
                </c:pt>
                <c:pt idx="116">
                  <c:v>-31158.68128721812</c:v>
                </c:pt>
                <c:pt idx="117">
                  <c:v>-31826.7537303518</c:v>
                </c:pt>
                <c:pt idx="118">
                  <c:v>-32494.82792044827</c:v>
                </c:pt>
                <c:pt idx="119">
                  <c:v>-33162.81249505608</c:v>
                </c:pt>
              </c:numCache>
            </c:numRef>
          </c:yVal>
          <c:smooth val="0"/>
          <c:extLst xmlns:c16r2="http://schemas.microsoft.com/office/drawing/2015/06/chart">
            <c:ext xmlns:c16="http://schemas.microsoft.com/office/drawing/2014/chart" uri="{C3380CC4-5D6E-409C-BE32-E72D297353CC}">
              <c16:uniqueId val="{00000004-4774-45BA-8CE4-3B5F31E87F4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0.0</c:v>
                </c:pt>
                <c:pt idx="2">
                  <c:v>-528.1345079559833</c:v>
                </c:pt>
                <c:pt idx="3">
                  <c:v>-1086.545454255538</c:v>
                </c:pt>
                <c:pt idx="4">
                  <c:v>-1671.109269744018</c:v>
                </c:pt>
                <c:pt idx="5">
                  <c:v>-2278.529158170102</c:v>
                </c:pt>
                <c:pt idx="6">
                  <c:v>-2906.157984771067</c:v>
                </c:pt>
                <c:pt idx="7">
                  <c:v>-3551.853985926835</c:v>
                </c:pt>
                <c:pt idx="8">
                  <c:v>-4213.868828287115</c:v>
                </c:pt>
                <c:pt idx="9">
                  <c:v>-4890.760789364344</c:v>
                </c:pt>
                <c:pt idx="10">
                  <c:v>-5581.327425229828</c:v>
                </c:pt>
                <c:pt idx="11">
                  <c:v>-6284.553354285192</c:v>
                </c:pt>
                <c:pt idx="12">
                  <c:v>-6999.56976608769</c:v>
                </c:pt>
                <c:pt idx="13">
                  <c:v>-1110.96237723576</c:v>
                </c:pt>
                <c:pt idx="14">
                  <c:v>-543.5907953081186</c:v>
                </c:pt>
                <c:pt idx="15">
                  <c:v>-53.2148754086811</c:v>
                </c:pt>
                <c:pt idx="16">
                  <c:v>370.9016431018244</c:v>
                </c:pt>
                <c:pt idx="17">
                  <c:v>737.2911341679282</c:v>
                </c:pt>
                <c:pt idx="18">
                  <c:v>1052.693669375964</c:v>
                </c:pt>
                <c:pt idx="19">
                  <c:v>1322.459661995061</c:v>
                </c:pt>
                <c:pt idx="20">
                  <c:v>1550.862398571568</c:v>
                </c:pt>
                <c:pt idx="21">
                  <c:v>1741.340321769007</c:v>
                </c:pt>
                <c:pt idx="22">
                  <c:v>1896.684809803963</c:v>
                </c:pt>
                <c:pt idx="23">
                  <c:v>2019.185672580963</c:v>
                </c:pt>
                <c:pt idx="24">
                  <c:v>2110.743847536156</c:v>
                </c:pt>
                <c:pt idx="25">
                  <c:v>2172.95865409472</c:v>
                </c:pt>
                <c:pt idx="26">
                  <c:v>2215.681239344645</c:v>
                </c:pt>
                <c:pt idx="27">
                  <c:v>2233.055162954377</c:v>
                </c:pt>
                <c:pt idx="28">
                  <c:v>2225.964338722173</c:v>
                </c:pt>
                <c:pt idx="29">
                  <c:v>2195.223972826032</c:v>
                </c:pt>
                <c:pt idx="30">
                  <c:v>2141.577082404401</c:v>
                </c:pt>
                <c:pt idx="31">
                  <c:v>2065.710259140003</c:v>
                </c:pt>
                <c:pt idx="32">
                  <c:v>1968.265840064734</c:v>
                </c:pt>
                <c:pt idx="33">
                  <c:v>1849.8512273815</c:v>
                </c:pt>
                <c:pt idx="34">
                  <c:v>1711.046005575918</c:v>
                </c:pt>
                <c:pt idx="35">
                  <c:v>1552.407358575612</c:v>
                </c:pt>
                <c:pt idx="36">
                  <c:v>1374.474176534917</c:v>
                </c:pt>
                <c:pt idx="37">
                  <c:v>1177.770154073834</c:v>
                </c:pt>
                <c:pt idx="38">
                  <c:v>962.8061136808224</c:v>
                </c:pt>
                <c:pt idx="39">
                  <c:v>730.0926238405514</c:v>
                </c:pt>
                <c:pt idx="40">
                  <c:v>480.1210624573287</c:v>
                </c:pt>
                <c:pt idx="41">
                  <c:v>213.3735831750091</c:v>
                </c:pt>
                <c:pt idx="42">
                  <c:v>-69.6761234519072</c:v>
                </c:pt>
                <c:pt idx="43">
                  <c:v>-368.5623353815172</c:v>
                </c:pt>
                <c:pt idx="44">
                  <c:v>-682.8269569717813</c:v>
                </c:pt>
                <c:pt idx="45">
                  <c:v>-1012.019289860036</c:v>
                </c:pt>
                <c:pt idx="46">
                  <c:v>-1355.695886792848</c:v>
                </c:pt>
                <c:pt idx="47">
                  <c:v>-1713.420465382515</c:v>
                </c:pt>
                <c:pt idx="48">
                  <c:v>-2084.7638642129</c:v>
                </c:pt>
                <c:pt idx="49">
                  <c:v>-2469.304027915699</c:v>
                </c:pt>
                <c:pt idx="50">
                  <c:v>-2866.626011084067</c:v>
                </c:pt>
                <c:pt idx="51">
                  <c:v>-3276.32199340826</c:v>
                </c:pt>
                <c:pt idx="52">
                  <c:v>-3697.9912863723</c:v>
                </c:pt>
                <c:pt idx="53">
                  <c:v>-4131.24036760186</c:v>
                </c:pt>
                <c:pt idx="54">
                  <c:v>-4575.682901637163</c:v>
                </c:pt>
                <c:pt idx="55">
                  <c:v>-5030.939756645303</c:v>
                </c:pt>
                <c:pt idx="56">
                  <c:v>-5496.63901571417</c:v>
                </c:pt>
                <c:pt idx="57">
                  <c:v>-5972.415981740221</c:v>
                </c:pt>
                <c:pt idx="58">
                  <c:v>-6457.913175318849</c:v>
                </c:pt>
                <c:pt idx="59">
                  <c:v>-6952.780325323576</c:v>
                </c:pt>
                <c:pt idx="60">
                  <c:v>-7456.674352088</c:v>
                </c:pt>
                <c:pt idx="61">
                  <c:v>-7969.259343264857</c:v>
                </c:pt>
                <c:pt idx="62">
                  <c:v>-8490.206522535998</c:v>
                </c:pt>
                <c:pt idx="63">
                  <c:v>-9019.194211455294</c:v>
                </c:pt>
                <c:pt idx="64">
                  <c:v>-9555.907784744302</c:v>
                </c:pt>
                <c:pt idx="65">
                  <c:v>-10100.03961938783</c:v>
                </c:pt>
                <c:pt idx="66">
                  <c:v>-10651.28903794475</c:v>
                </c:pt>
                <c:pt idx="67">
                  <c:v>-11209.36224646727</c:v>
                </c:pt>
                <c:pt idx="68">
                  <c:v>-11773.97226741887</c:v>
                </c:pt>
                <c:pt idx="69">
                  <c:v>-12344.83886799309</c:v>
                </c:pt>
                <c:pt idx="70">
                  <c:v>-12921.68848421937</c:v>
                </c:pt>
                <c:pt idx="71">
                  <c:v>-13504.25414123945</c:v>
                </c:pt>
                <c:pt idx="72">
                  <c:v>-14092.27537011332</c:v>
                </c:pt>
                <c:pt idx="73">
                  <c:v>-14685.49812151142</c:v>
                </c:pt>
                <c:pt idx="74">
                  <c:v>-15283.67467661784</c:v>
                </c:pt>
                <c:pt idx="75">
                  <c:v>-15886.56355557824</c:v>
                </c:pt>
                <c:pt idx="76">
                  <c:v>-16493.92942377273</c:v>
                </c:pt>
                <c:pt idx="77">
                  <c:v>-17105.5429962189</c:v>
                </c:pt>
                <c:pt idx="78">
                  <c:v>-17721.18094035541</c:v>
                </c:pt>
                <c:pt idx="79">
                  <c:v>-18340.62577747574</c:v>
                </c:pt>
                <c:pt idx="80">
                  <c:v>-18963.66578303417</c:v>
                </c:pt>
                <c:pt idx="81">
                  <c:v>-19590.09488605801</c:v>
                </c:pt>
                <c:pt idx="82">
                  <c:v>-20219.71256786209</c:v>
                </c:pt>
                <c:pt idx="83">
                  <c:v>-20852.32376027131</c:v>
                </c:pt>
                <c:pt idx="84">
                  <c:v>-21487.73874352453</c:v>
                </c:pt>
                <c:pt idx="85">
                  <c:v>-22125.7730440274</c:v>
                </c:pt>
                <c:pt idx="86">
                  <c:v>-22766.24733211612</c:v>
                </c:pt>
                <c:pt idx="87">
                  <c:v>-23408.98731997447</c:v>
                </c:pt>
                <c:pt idx="88">
                  <c:v>-24053.82365983141</c:v>
                </c:pt>
                <c:pt idx="89">
                  <c:v>-24700.59184257756</c:v>
                </c:pt>
                <c:pt idx="90">
                  <c:v>-25349.13209689944</c:v>
                </c:pt>
                <c:pt idx="91">
                  <c:v>-25999.28928904678</c:v>
                </c:pt>
                <c:pt idx="92">
                  <c:v>-26650.91282332758</c:v>
                </c:pt>
                <c:pt idx="93">
                  <c:v>-27303.85654341406</c:v>
                </c:pt>
                <c:pt idx="94">
                  <c:v>-27957.97863454674</c:v>
                </c:pt>
                <c:pt idx="95">
                  <c:v>-28613.14152670549</c:v>
                </c:pt>
                <c:pt idx="96">
                  <c:v>-29269.21179881855</c:v>
                </c:pt>
                <c:pt idx="97">
                  <c:v>-29926.0600840638</c:v>
                </c:pt>
                <c:pt idx="98">
                  <c:v>-30583.56097632227</c:v>
                </c:pt>
                <c:pt idx="99">
                  <c:v>-31241.59293782385</c:v>
                </c:pt>
                <c:pt idx="100">
                  <c:v>-31900.03820804831</c:v>
                </c:pt>
                <c:pt idx="101">
                  <c:v>-32558.78271388868</c:v>
                </c:pt>
                <c:pt idx="102">
                  <c:v>-33217.7159811379</c:v>
                </c:pt>
                <c:pt idx="103">
                  <c:v>-33876.73104731595</c:v>
                </c:pt>
                <c:pt idx="104">
                  <c:v>-34535.72437586448</c:v>
                </c:pt>
                <c:pt idx="105">
                  <c:v>-35194.59577172658</c:v>
                </c:pt>
                <c:pt idx="106">
                  <c:v>-35853.24829833768</c:v>
                </c:pt>
                <c:pt idx="107">
                  <c:v>-36511.58819603454</c:v>
                </c:pt>
                <c:pt idx="108">
                  <c:v>-37169.52480189316</c:v>
                </c:pt>
                <c:pt idx="109">
                  <c:v>-37826.97047101423</c:v>
                </c:pt>
                <c:pt idx="110">
                  <c:v>-38483.84049924743</c:v>
                </c:pt>
                <c:pt idx="111">
                  <c:v>-39140.05304736737</c:v>
                </c:pt>
                <c:pt idx="112">
                  <c:v>-39795.52906669908</c:v>
                </c:pt>
                <c:pt idx="113">
                  <c:v>-40450.19222619198</c:v>
                </c:pt>
                <c:pt idx="114">
                  <c:v>-41103.96884093992</c:v>
                </c:pt>
                <c:pt idx="115">
                  <c:v>-41756.78780214255</c:v>
                </c:pt>
                <c:pt idx="116">
                  <c:v>-42408.5805084943</c:v>
                </c:pt>
                <c:pt idx="117">
                  <c:v>-43059.28079900471</c:v>
                </c:pt>
                <c:pt idx="118">
                  <c:v>-43708.82488723192</c:v>
                </c:pt>
                <c:pt idx="119">
                  <c:v>-44357.15129692014</c:v>
                </c:pt>
              </c:numCache>
            </c:numRef>
          </c:yVal>
          <c:smooth val="0"/>
          <c:extLst xmlns:c16r2="http://schemas.microsoft.com/office/drawing/2015/06/chart">
            <c:ext xmlns:c16="http://schemas.microsoft.com/office/drawing/2014/chart" uri="{C3380CC4-5D6E-409C-BE32-E72D297353CC}">
              <c16:uniqueId val="{00000005-4774-45BA-8CE4-3B5F31E87F4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0.0</c:v>
                </c:pt>
                <c:pt idx="2">
                  <c:v>-652.9270852638875</c:v>
                </c:pt>
                <c:pt idx="3">
                  <c:v>-1339.76116408757</c:v>
                </c:pt>
                <c:pt idx="4">
                  <c:v>-2056.66435464495</c:v>
                </c:pt>
                <c:pt idx="5">
                  <c:v>-2800.535674227867</c:v>
                </c:pt>
                <c:pt idx="6">
                  <c:v>-3568.85341414949</c:v>
                </c:pt>
                <c:pt idx="7">
                  <c:v>-4359.546467927052</c:v>
                </c:pt>
                <c:pt idx="8">
                  <c:v>-5170.89456408238</c:v>
                </c:pt>
                <c:pt idx="9">
                  <c:v>-6001.450942912837</c:v>
                </c:pt>
                <c:pt idx="10">
                  <c:v>-6849.982439704006</c:v>
                </c:pt>
                <c:pt idx="11">
                  <c:v>-7715.423066359944</c:v>
                </c:pt>
                <c:pt idx="12">
                  <c:v>-8596.838059684382</c:v>
                </c:pt>
                <c:pt idx="13">
                  <c:v>-2878.735397147713</c:v>
                </c:pt>
                <c:pt idx="14">
                  <c:v>-2269.489114425378</c:v>
                </c:pt>
                <c:pt idx="15">
                  <c:v>-1727.507715974934</c:v>
                </c:pt>
                <c:pt idx="16">
                  <c:v>-1245.854795159074</c:v>
                </c:pt>
                <c:pt idx="17">
                  <c:v>-818.9633648507294</c:v>
                </c:pt>
                <c:pt idx="18">
                  <c:v>-442.3853359320186</c:v>
                </c:pt>
                <c:pt idx="19">
                  <c:v>-112.5373997178394</c:v>
                </c:pt>
                <c:pt idx="20">
                  <c:v>173.4959494394716</c:v>
                </c:pt>
                <c:pt idx="21">
                  <c:v>418.1148383053951</c:v>
                </c:pt>
                <c:pt idx="22">
                  <c:v>623.321890510386</c:v>
                </c:pt>
                <c:pt idx="23">
                  <c:v>790.813317436725</c:v>
                </c:pt>
                <c:pt idx="24">
                  <c:v>922.0492476541549</c:v>
                </c:pt>
                <c:pt idx="25">
                  <c:v>1018.307968012756</c:v>
                </c:pt>
                <c:pt idx="26">
                  <c:v>1092.252547735348</c:v>
                </c:pt>
                <c:pt idx="27">
                  <c:v>1135.681552084396</c:v>
                </c:pt>
                <c:pt idx="28">
                  <c:v>1149.351620242232</c:v>
                </c:pt>
                <c:pt idx="29">
                  <c:v>1133.993321043905</c:v>
                </c:pt>
                <c:pt idx="30">
                  <c:v>1090.300940669607</c:v>
                </c:pt>
                <c:pt idx="31">
                  <c:v>1018.941021482926</c:v>
                </c:pt>
                <c:pt idx="32">
                  <c:v>920.558841244318</c:v>
                </c:pt>
                <c:pt idx="33">
                  <c:v>795.7832420882768</c:v>
                </c:pt>
                <c:pt idx="34">
                  <c:v>645.230192238232</c:v>
                </c:pt>
                <c:pt idx="35">
                  <c:v>469.5053772937972</c:v>
                </c:pt>
                <c:pt idx="36">
                  <c:v>269.2060508660506</c:v>
                </c:pt>
                <c:pt idx="37">
                  <c:v>44.9223222383298</c:v>
                </c:pt>
                <c:pt idx="38">
                  <c:v>-202.7619816062506</c:v>
                </c:pt>
                <c:pt idx="39">
                  <c:v>-473.2487187425086</c:v>
                </c:pt>
                <c:pt idx="40">
                  <c:v>-765.9618672160432</c:v>
                </c:pt>
                <c:pt idx="41">
                  <c:v>-1080.331190743484</c:v>
                </c:pt>
                <c:pt idx="42">
                  <c:v>-1415.792116918135</c:v>
                </c:pt>
                <c:pt idx="43">
                  <c:v>-1771.785788505338</c:v>
                </c:pt>
                <c:pt idx="44">
                  <c:v>-2147.759181947447</c:v>
                </c:pt>
                <c:pt idx="45">
                  <c:v>-2543.165270135272</c:v>
                </c:pt>
                <c:pt idx="46">
                  <c:v>-2957.463212419301</c:v>
                </c:pt>
                <c:pt idx="47">
                  <c:v>-3390.11855903198</c:v>
                </c:pt>
                <c:pt idx="48">
                  <c:v>-3840.603460375685</c:v>
                </c:pt>
                <c:pt idx="49">
                  <c:v>-4308.39687415352</c:v>
                </c:pt>
                <c:pt idx="50">
                  <c:v>-4792.984765240632</c:v>
                </c:pt>
                <c:pt idx="51">
                  <c:v>-5293.8602946864</c:v>
                </c:pt>
                <c:pt idx="52">
                  <c:v>-5810.52396050701</c:v>
                </c:pt>
                <c:pt idx="53">
                  <c:v>-6342.483788476289</c:v>
                </c:pt>
                <c:pt idx="54">
                  <c:v>-6889.255477977218</c:v>
                </c:pt>
                <c:pt idx="55">
                  <c:v>-7450.36253118376</c:v>
                </c:pt>
                <c:pt idx="56">
                  <c:v>-8025.336365700234</c:v>
                </c:pt>
                <c:pt idx="57">
                  <c:v>-8613.71641085483</c:v>
                </c:pt>
                <c:pt idx="58">
                  <c:v>-9215.050188038963</c:v>
                </c:pt>
                <c:pt idx="59">
                  <c:v>-9828.8933756283</c:v>
                </c:pt>
                <c:pt idx="60">
                  <c:v>-10454.80985911284</c:v>
                </c:pt>
                <c:pt idx="61">
                  <c:v>-11092.37176712858</c:v>
                </c:pt>
                <c:pt idx="62">
                  <c:v>-11741.15949412808</c:v>
                </c:pt>
                <c:pt idx="63">
                  <c:v>-12400.7617104319</c:v>
                </c:pt>
                <c:pt idx="64">
                  <c:v>-13070.77536042663</c:v>
                </c:pt>
                <c:pt idx="65">
                  <c:v>-13750.80564959138</c:v>
                </c:pt>
                <c:pt idx="66">
                  <c:v>-14440.46602121135</c:v>
                </c:pt>
                <c:pt idx="67">
                  <c:v>-15139.37812344078</c:v>
                </c:pt>
                <c:pt idx="68">
                  <c:v>-15847.17176740686</c:v>
                </c:pt>
                <c:pt idx="69">
                  <c:v>-16563.48487703176</c:v>
                </c:pt>
                <c:pt idx="70">
                  <c:v>-17287.96343120327</c:v>
                </c:pt>
                <c:pt idx="71">
                  <c:v>-18020.26139891637</c:v>
                </c:pt>
                <c:pt idx="72">
                  <c:v>-18760.04066796415</c:v>
                </c:pt>
                <c:pt idx="73">
                  <c:v>-19506.97096773143</c:v>
                </c:pt>
                <c:pt idx="74">
                  <c:v>-20260.72978662583</c:v>
                </c:pt>
                <c:pt idx="75">
                  <c:v>-21021.0022846316</c:v>
                </c:pt>
                <c:pt idx="76">
                  <c:v>-21787.48120146943</c:v>
                </c:pt>
                <c:pt idx="77">
                  <c:v>-22559.86676080013</c:v>
                </c:pt>
                <c:pt idx="78">
                  <c:v>-23337.86657089015</c:v>
                </c:pt>
                <c:pt idx="79">
                  <c:v>-24121.19552214048</c:v>
                </c:pt>
                <c:pt idx="80">
                  <c:v>-24909.575681841</c:v>
                </c:pt>
                <c:pt idx="81">
                  <c:v>-25702.73618650367</c:v>
                </c:pt>
                <c:pt idx="82">
                  <c:v>-26500.41313209874</c:v>
                </c:pt>
                <c:pt idx="83">
                  <c:v>-27302.3494625052</c:v>
                </c:pt>
                <c:pt idx="84">
                  <c:v>-28108.29485645471</c:v>
                </c:pt>
                <c:pt idx="85">
                  <c:v>-28918.00561324297</c:v>
                </c:pt>
                <c:pt idx="86">
                  <c:v>-29731.24453745456</c:v>
                </c:pt>
                <c:pt idx="87">
                  <c:v>-30547.7808229425</c:v>
                </c:pt>
                <c:pt idx="88">
                  <c:v>-31367.38993626484</c:v>
                </c:pt>
                <c:pt idx="89">
                  <c:v>-32189.85349979904</c:v>
                </c:pt>
                <c:pt idx="90">
                  <c:v>-33014.95917471078</c:v>
                </c:pt>
                <c:pt idx="91">
                  <c:v>-33842.50054395245</c:v>
                </c:pt>
                <c:pt idx="92">
                  <c:v>-34672.27699546004</c:v>
                </c:pt>
                <c:pt idx="93">
                  <c:v>-35504.09360568917</c:v>
                </c:pt>
                <c:pt idx="94">
                  <c:v>-36337.76102363657</c:v>
                </c:pt>
                <c:pt idx="95">
                  <c:v>-37173.09535546741</c:v>
                </c:pt>
                <c:pt idx="96">
                  <c:v>-38009.9180498696</c:v>
                </c:pt>
                <c:pt idx="97">
                  <c:v>-38848.0557842436</c:v>
                </c:pt>
                <c:pt idx="98">
                  <c:v>-39687.34035182883</c:v>
                </c:pt>
                <c:pt idx="99">
                  <c:v>-40527.60854983842</c:v>
                </c:pt>
                <c:pt idx="100">
                  <c:v>-41368.70206871555</c:v>
                </c:pt>
                <c:pt idx="101">
                  <c:v>-42210.46738255955</c:v>
                </c:pt>
                <c:pt idx="102">
                  <c:v>-43052.75564079592</c:v>
                </c:pt>
                <c:pt idx="103">
                  <c:v>-43895.42256115656</c:v>
                </c:pt>
                <c:pt idx="104">
                  <c:v>-44738.32832402224</c:v>
                </c:pt>
                <c:pt idx="105">
                  <c:v>-45581.33746816916</c:v>
                </c:pt>
                <c:pt idx="106">
                  <c:v>-46424.31878797197</c:v>
                </c:pt>
                <c:pt idx="107">
                  <c:v>-47267.14523209072</c:v>
                </c:pt>
                <c:pt idx="108">
                  <c:v>-48109.69380368415</c:v>
                </c:pt>
                <c:pt idx="109">
                  <c:v>-48951.84546217183</c:v>
                </c:pt>
                <c:pt idx="110">
                  <c:v>-49793.48502656678</c:v>
                </c:pt>
                <c:pt idx="111">
                  <c:v>-50634.5010804073</c:v>
                </c:pt>
                <c:pt idx="112">
                  <c:v>-51474.785878296</c:v>
                </c:pt>
                <c:pt idx="113">
                  <c:v>-52314.23525405861</c:v>
                </c:pt>
                <c:pt idx="114">
                  <c:v>-53152.74853054247</c:v>
                </c:pt>
                <c:pt idx="115">
                  <c:v>-53990.22843104601</c:v>
                </c:pt>
                <c:pt idx="116">
                  <c:v>-54826.58099239226</c:v>
                </c:pt>
                <c:pt idx="117">
                  <c:v>-55661.71547964867</c:v>
                </c:pt>
                <c:pt idx="118">
                  <c:v>-56495.54430248775</c:v>
                </c:pt>
                <c:pt idx="119">
                  <c:v>-57327.982933186</c:v>
                </c:pt>
              </c:numCache>
            </c:numRef>
          </c:yVal>
          <c:smooth val="0"/>
          <c:extLst xmlns:c16r2="http://schemas.microsoft.com/office/drawing/2015/06/chart">
            <c:ext xmlns:c16="http://schemas.microsoft.com/office/drawing/2014/chart" uri="{C3380CC4-5D6E-409C-BE32-E72D297353CC}">
              <c16:uniqueId val="{00000006-4774-45BA-8CE4-3B5F31E87F4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0.0</c:v>
                </c:pt>
                <c:pt idx="2">
                  <c:v>-528.1313320703338</c:v>
                </c:pt>
                <c:pt idx="3">
                  <c:v>-1087.199702016078</c:v>
                </c:pt>
                <c:pt idx="4">
                  <c:v>-1673.105942982016</c:v>
                </c:pt>
                <c:pt idx="5">
                  <c:v>-2282.576612716541</c:v>
                </c:pt>
                <c:pt idx="6">
                  <c:v>-2912.987003504066</c:v>
                </c:pt>
                <c:pt idx="7">
                  <c:v>-3562.217015180737</c:v>
                </c:pt>
                <c:pt idx="8">
                  <c:v>-4228.539302845948</c:v>
                </c:pt>
                <c:pt idx="9">
                  <c:v>-4910.532495825079</c:v>
                </c:pt>
                <c:pt idx="10">
                  <c:v>-5607.01387146162</c:v>
                </c:pt>
                <c:pt idx="11">
                  <c:v>-6316.98712538462</c:v>
                </c:pt>
                <c:pt idx="12">
                  <c:v>-7039.6018560587</c:v>
                </c:pt>
                <c:pt idx="13">
                  <c:v>-1159.461491642753</c:v>
                </c:pt>
                <c:pt idx="14">
                  <c:v>-395.1031088524031</c:v>
                </c:pt>
                <c:pt idx="15">
                  <c:v>304.985421635909</c:v>
                </c:pt>
                <c:pt idx="16">
                  <c:v>947.7499347859994</c:v>
                </c:pt>
                <c:pt idx="17">
                  <c:v>1538.743175288895</c:v>
                </c:pt>
                <c:pt idx="18">
                  <c:v>2082.36230218527</c:v>
                </c:pt>
                <c:pt idx="19">
                  <c:v>2582.111965829739</c:v>
                </c:pt>
                <c:pt idx="20">
                  <c:v>3040.808346903883</c:v>
                </c:pt>
                <c:pt idx="21">
                  <c:v>3460.737087148475</c:v>
                </c:pt>
                <c:pt idx="22">
                  <c:v>3843.77545864298</c:v>
                </c:pt>
                <c:pt idx="23">
                  <c:v>4191.486801718129</c:v>
                </c:pt>
                <c:pt idx="24">
                  <c:v>4505.193462465425</c:v>
                </c:pt>
                <c:pt idx="25">
                  <c:v>4786.033064631046</c:v>
                </c:pt>
                <c:pt idx="26">
                  <c:v>5046.536845878</c:v>
                </c:pt>
                <c:pt idx="27">
                  <c:v>5278.35576160136</c:v>
                </c:pt>
                <c:pt idx="28">
                  <c:v>5482.10964927683</c:v>
                </c:pt>
                <c:pt idx="29">
                  <c:v>5658.393841003067</c:v>
                </c:pt>
                <c:pt idx="30">
                  <c:v>5807.769326876848</c:v>
                </c:pt>
                <c:pt idx="31">
                  <c:v>5930.771685719723</c:v>
                </c:pt>
                <c:pt idx="32">
                  <c:v>6027.917864239076</c:v>
                </c:pt>
                <c:pt idx="33">
                  <c:v>6099.7112329409</c:v>
                </c:pt>
                <c:pt idx="34">
                  <c:v>6146.645316873211</c:v>
                </c:pt>
                <c:pt idx="35">
                  <c:v>6169.206509907962</c:v>
                </c:pt>
                <c:pt idx="36">
                  <c:v>6167.876011662883</c:v>
                </c:pt>
                <c:pt idx="37">
                  <c:v>6143.131172115914</c:v>
                </c:pt>
                <c:pt idx="38">
                  <c:v>6095.44638705533</c:v>
                </c:pt>
                <c:pt idx="39">
                  <c:v>6025.313768927474</c:v>
                </c:pt>
                <c:pt idx="40">
                  <c:v>5933.206643809098</c:v>
                </c:pt>
                <c:pt idx="41">
                  <c:v>5819.595891894307</c:v>
                </c:pt>
                <c:pt idx="42">
                  <c:v>5684.950046410551</c:v>
                </c:pt>
                <c:pt idx="43">
                  <c:v>5529.735209657344</c:v>
                </c:pt>
                <c:pt idx="44">
                  <c:v>5354.414895221998</c:v>
                </c:pt>
                <c:pt idx="45">
                  <c:v>5159.449820547132</c:v>
                </c:pt>
                <c:pt idx="46">
                  <c:v>4945.297667895676</c:v>
                </c:pt>
                <c:pt idx="47">
                  <c:v>4712.41282736417</c:v>
                </c:pt>
                <c:pt idx="48">
                  <c:v>4461.246132167754</c:v>
                </c:pt>
                <c:pt idx="49">
                  <c:v>4192.244593790027</c:v>
                </c:pt>
                <c:pt idx="50">
                  <c:v>3905.851142567116</c:v>
                </c:pt>
                <c:pt idx="51">
                  <c:v>3602.504377711797</c:v>
                </c:pt>
                <c:pt idx="52">
                  <c:v>3282.638364662183</c:v>
                </c:pt>
                <c:pt idx="53">
                  <c:v>2946.682381377555</c:v>
                </c:pt>
                <c:pt idx="54">
                  <c:v>2595.060709068086</c:v>
                </c:pt>
                <c:pt idx="55">
                  <c:v>2228.192439255305</c:v>
                </c:pt>
                <c:pt idx="56">
                  <c:v>1846.491297201486</c:v>
                </c:pt>
                <c:pt idx="57">
                  <c:v>1450.365481680725</c:v>
                </c:pt>
                <c:pt idx="58">
                  <c:v>1040.217520836741</c:v>
                </c:pt>
                <c:pt idx="59">
                  <c:v>616.4441437176428</c:v>
                </c:pt>
                <c:pt idx="60">
                  <c:v>179.4361669768114</c:v>
                </c:pt>
                <c:pt idx="61">
                  <c:v>-270.421603873372</c:v>
                </c:pt>
                <c:pt idx="62">
                  <c:v>-732.750459279167</c:v>
                </c:pt>
                <c:pt idx="63">
                  <c:v>-1207.177857224364</c:v>
                </c:pt>
                <c:pt idx="64">
                  <c:v>-1693.337482254254</c:v>
                </c:pt>
                <c:pt idx="65">
                  <c:v>-2190.869292568881</c:v>
                </c:pt>
                <c:pt idx="66">
                  <c:v>-2699.419555994915</c:v>
                </c:pt>
                <c:pt idx="67">
                  <c:v>-3218.640875445627</c:v>
                </c:pt>
                <c:pt idx="68">
                  <c:v>-3748.192204528023</c:v>
                </c:pt>
                <c:pt idx="69">
                  <c:v>-4287.738853926217</c:v>
                </c:pt>
                <c:pt idx="70">
                  <c:v>-4836.952489172108</c:v>
                </c:pt>
                <c:pt idx="71">
                  <c:v>-5395.511120395734</c:v>
                </c:pt>
                <c:pt idx="72">
                  <c:v>-5963.09908460174</c:v>
                </c:pt>
                <c:pt idx="73">
                  <c:v>-6539.407021025661</c:v>
                </c:pt>
                <c:pt idx="74">
                  <c:v>-7124.131840066053</c:v>
                </c:pt>
                <c:pt idx="75">
                  <c:v>-7716.976686288835</c:v>
                </c:pt>
                <c:pt idx="76">
                  <c:v>-8317.650895957988</c:v>
                </c:pt>
                <c:pt idx="77">
                  <c:v>-8925.869949535925</c:v>
                </c:pt>
                <c:pt idx="78">
                  <c:v>-9541.355419562969</c:v>
                </c:pt>
                <c:pt idx="79">
                  <c:v>-10163.83491431503</c:v>
                </c:pt>
                <c:pt idx="80">
                  <c:v>-10793.04201760166</c:v>
                </c:pt>
                <c:pt idx="81">
                  <c:v>-11428.71622506599</c:v>
                </c:pt>
                <c:pt idx="82">
                  <c:v>-12070.60287730442</c:v>
                </c:pt>
                <c:pt idx="83">
                  <c:v>-12718.45309012919</c:v>
                </c:pt>
                <c:pt idx="84">
                  <c:v>-13372.02368226298</c:v>
                </c:pt>
                <c:pt idx="85">
                  <c:v>-14031.07710073586</c:v>
                </c:pt>
                <c:pt idx="86">
                  <c:v>-14695.38134425553</c:v>
                </c:pt>
                <c:pt idx="87">
                  <c:v>-15364.70988478931</c:v>
                </c:pt>
                <c:pt idx="88">
                  <c:v>-16038.84158758353</c:v>
                </c:pt>
                <c:pt idx="89">
                  <c:v>-16717.56062984509</c:v>
                </c:pt>
                <c:pt idx="90">
                  <c:v>-17400.65641827555</c:v>
                </c:pt>
                <c:pt idx="91">
                  <c:v>-18087.92350565596</c:v>
                </c:pt>
                <c:pt idx="92">
                  <c:v>-18779.16150665282</c:v>
                </c:pt>
                <c:pt idx="93">
                  <c:v>-19474.17501301738</c:v>
                </c:pt>
                <c:pt idx="94">
                  <c:v>-20172.77350831775</c:v>
                </c:pt>
                <c:pt idx="95">
                  <c:v>-20874.77128236974</c:v>
                </c:pt>
                <c:pt idx="96">
                  <c:v>-21579.98734547896</c:v>
                </c:pt>
                <c:pt idx="97">
                  <c:v>-22288.24534263182</c:v>
                </c:pt>
                <c:pt idx="98">
                  <c:v>-22999.37346774571</c:v>
                </c:pt>
                <c:pt idx="99">
                  <c:v>-23713.20437808939</c:v>
                </c:pt>
                <c:pt idx="100">
                  <c:v>-24429.57510896912</c:v>
                </c:pt>
                <c:pt idx="101">
                  <c:v>-25148.32698877575</c:v>
                </c:pt>
                <c:pt idx="102">
                  <c:v>-25869.3055544747</c:v>
                </c:pt>
                <c:pt idx="103">
                  <c:v>-26592.36046762252</c:v>
                </c:pt>
                <c:pt idx="104">
                  <c:v>-27317.34543097485</c:v>
                </c:pt>
                <c:pt idx="105">
                  <c:v>-28044.11810575752</c:v>
                </c:pt>
                <c:pt idx="106">
                  <c:v>-28772.54002966126</c:v>
                </c:pt>
                <c:pt idx="107">
                  <c:v>-29502.47653560853</c:v>
                </c:pt>
                <c:pt idx="108">
                  <c:v>-30233.79667135375</c:v>
                </c:pt>
                <c:pt idx="109">
                  <c:v>-30966.3731199517</c:v>
                </c:pt>
                <c:pt idx="110">
                  <c:v>-31700.08212113987</c:v>
                </c:pt>
                <c:pt idx="111">
                  <c:v>-32434.80339367967</c:v>
                </c:pt>
                <c:pt idx="112">
                  <c:v>-33170.42005866719</c:v>
                </c:pt>
                <c:pt idx="113">
                  <c:v>-33906.81856387574</c:v>
                </c:pt>
                <c:pt idx="114">
                  <c:v>-34643.88860912156</c:v>
                </c:pt>
                <c:pt idx="115">
                  <c:v>-35381.52307270312</c:v>
                </c:pt>
                <c:pt idx="116">
                  <c:v>-36119.61793891573</c:v>
                </c:pt>
                <c:pt idx="117">
                  <c:v>-36858.07222667197</c:v>
                </c:pt>
                <c:pt idx="118">
                  <c:v>-37596.78791922843</c:v>
                </c:pt>
                <c:pt idx="119">
                  <c:v>-38335.66989504313</c:v>
                </c:pt>
              </c:numCache>
            </c:numRef>
          </c:yVal>
          <c:smooth val="0"/>
          <c:extLst xmlns:c16r2="http://schemas.microsoft.com/office/drawing/2015/06/chart">
            <c:ext xmlns:c16="http://schemas.microsoft.com/office/drawing/2014/chart" uri="{C3380CC4-5D6E-409C-BE32-E72D297353CC}">
              <c16:uniqueId val="{00000007-4774-45BA-8CE4-3B5F31E87F4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0.0</c:v>
                </c:pt>
                <c:pt idx="2">
                  <c:v>-528.1344691799022</c:v>
                </c:pt>
                <c:pt idx="3">
                  <c:v>-1086.545270704897</c:v>
                </c:pt>
                <c:pt idx="4">
                  <c:v>-1671.108925205888</c:v>
                </c:pt>
                <c:pt idx="5">
                  <c:v>-2278.52871413948</c:v>
                </c:pt>
                <c:pt idx="6">
                  <c:v>-2906.157565604197</c:v>
                </c:pt>
                <c:pt idx="7">
                  <c:v>-3551.853767734952</c:v>
                </c:pt>
                <c:pt idx="8">
                  <c:v>-4213.869030723115</c:v>
                </c:pt>
                <c:pt idx="9">
                  <c:v>-4890.76166966604</c:v>
                </c:pt>
                <c:pt idx="10">
                  <c:v>-5581.32927404391</c:v>
                </c:pt>
                <c:pt idx="11">
                  <c:v>-6284.556492904429</c:v>
                </c:pt>
                <c:pt idx="12">
                  <c:v>-6999.57454482792</c:v>
                </c:pt>
                <c:pt idx="13">
                  <c:v>-1110.969174712431</c:v>
                </c:pt>
                <c:pt idx="14">
                  <c:v>-196.8127971380018</c:v>
                </c:pt>
                <c:pt idx="15">
                  <c:v>660.194079048001</c:v>
                </c:pt>
                <c:pt idx="16">
                  <c:v>1464.516248646192</c:v>
                </c:pt>
                <c:pt idx="17">
                  <c:v>2219.837464991491</c:v>
                </c:pt>
                <c:pt idx="18">
                  <c:v>2929.159205573145</c:v>
                </c:pt>
                <c:pt idx="19">
                  <c:v>3594.955357466358</c:v>
                </c:pt>
                <c:pt idx="20">
                  <c:v>4219.292206034298</c:v>
                </c:pt>
                <c:pt idx="21">
                  <c:v>4803.92121073464</c:v>
                </c:pt>
                <c:pt idx="22">
                  <c:v>5350.35068447585</c:v>
                </c:pt>
                <c:pt idx="23">
                  <c:v>5859.901122788666</c:v>
                </c:pt>
                <c:pt idx="24">
                  <c:v>6333.747864758363</c:v>
                </c:pt>
                <c:pt idx="25">
                  <c:v>6772.953941834387</c:v>
                </c:pt>
                <c:pt idx="26">
                  <c:v>7190.033689314267</c:v>
                </c:pt>
                <c:pt idx="27">
                  <c:v>7576.900690591428</c:v>
                </c:pt>
                <c:pt idx="28">
                  <c:v>7934.22214137926</c:v>
                </c:pt>
                <c:pt idx="29">
                  <c:v>8262.658473441328</c:v>
                </c:pt>
                <c:pt idx="30">
                  <c:v>8562.847642759792</c:v>
                </c:pt>
                <c:pt idx="31">
                  <c:v>8835.41013294495</c:v>
                </c:pt>
                <c:pt idx="32">
                  <c:v>9080.952733971568</c:v>
                </c:pt>
                <c:pt idx="33">
                  <c:v>9300.071313913848</c:v>
                </c:pt>
                <c:pt idx="34">
                  <c:v>9493.352820419921</c:v>
                </c:pt>
                <c:pt idx="35">
                  <c:v>9661.376695332805</c:v>
                </c:pt>
                <c:pt idx="36">
                  <c:v>9804.715844208141</c:v>
                </c:pt>
                <c:pt idx="37">
                  <c:v>9923.9372702206</c:v>
                </c:pt>
                <c:pt idx="38">
                  <c:v>10019.60245690076</c:v>
                </c:pt>
                <c:pt idx="39">
                  <c:v>10092.28769540717</c:v>
                </c:pt>
                <c:pt idx="40">
                  <c:v>10142.54773649084</c:v>
                </c:pt>
                <c:pt idx="41">
                  <c:v>10170.93153542606</c:v>
                </c:pt>
                <c:pt idx="42">
                  <c:v>10177.98226244585</c:v>
                </c:pt>
                <c:pt idx="43">
                  <c:v>10164.23718179739</c:v>
                </c:pt>
                <c:pt idx="44">
                  <c:v>10130.22749798908</c:v>
                </c:pt>
                <c:pt idx="45">
                  <c:v>10076.47818305809</c:v>
                </c:pt>
                <c:pt idx="46">
                  <c:v>10003.50779492455</c:v>
                </c:pt>
                <c:pt idx="47">
                  <c:v>9911.828294291843</c:v>
                </c:pt>
                <c:pt idx="48">
                  <c:v>9801.944865579716</c:v>
                </c:pt>
                <c:pt idx="49">
                  <c:v>9674.355745825911</c:v>
                </c:pt>
                <c:pt idx="50">
                  <c:v>9529.552064327745</c:v>
                </c:pt>
                <c:pt idx="51">
                  <c:v>9368.017694891425</c:v>
                </c:pt>
                <c:pt idx="52">
                  <c:v>9190.22915700171</c:v>
                </c:pt>
                <c:pt idx="53">
                  <c:v>8996.655466904389</c:v>
                </c:pt>
                <c:pt idx="54">
                  <c:v>8787.758031717265</c:v>
                </c:pt>
                <c:pt idx="55">
                  <c:v>8563.990558575374</c:v>
                </c:pt>
                <c:pt idx="56">
                  <c:v>8325.798978348495</c:v>
                </c:pt>
                <c:pt idx="57">
                  <c:v>8073.621383530788</c:v>
                </c:pt>
                <c:pt idx="58">
                  <c:v>7807.887979802443</c:v>
                </c:pt>
                <c:pt idx="59">
                  <c:v>7529.021050686482</c:v>
                </c:pt>
                <c:pt idx="60">
                  <c:v>7237.434934664517</c:v>
                </c:pt>
                <c:pt idx="61">
                  <c:v>6933.536014104727</c:v>
                </c:pt>
                <c:pt idx="62">
                  <c:v>6617.722715326579</c:v>
                </c:pt>
                <c:pt idx="63">
                  <c:v>6290.385519129922</c:v>
                </c:pt>
                <c:pt idx="64">
                  <c:v>5951.906981126403</c:v>
                </c:pt>
                <c:pt idx="65">
                  <c:v>5602.661761282011</c:v>
                </c:pt>
                <c:pt idx="66">
                  <c:v>5243.01666191919</c:v>
                </c:pt>
                <c:pt idx="67">
                  <c:v>4873.330673620337</c:v>
                </c:pt>
                <c:pt idx="68">
                  <c:v>4493.955028428463</c:v>
                </c:pt>
                <c:pt idx="69">
                  <c:v>4105.233259798028</c:v>
                </c:pt>
                <c:pt idx="70">
                  <c:v>3707.501268736552</c:v>
                </c:pt>
                <c:pt idx="71">
                  <c:v>3301.087395628216</c:v>
                </c:pt>
                <c:pt idx="72">
                  <c:v>2886.312497245148</c:v>
                </c:pt>
                <c:pt idx="73">
                  <c:v>2463.490028478671</c:v>
                </c:pt>
                <c:pt idx="74">
                  <c:v>2032.92612835276</c:v>
                </c:pt>
                <c:pt idx="75">
                  <c:v>1594.919709890848</c:v>
                </c:pt>
                <c:pt idx="76">
                  <c:v>1149.76255345298</c:v>
                </c:pt>
                <c:pt idx="77">
                  <c:v>697.739403159358</c:v>
                </c:pt>
                <c:pt idx="78">
                  <c:v>239.1280660526827</c:v>
                </c:pt>
                <c:pt idx="79">
                  <c:v>-225.8004863292444</c:v>
                </c:pt>
                <c:pt idx="80">
                  <c:v>-696.7820142870768</c:v>
                </c:pt>
                <c:pt idx="81">
                  <c:v>-1173.558904487174</c:v>
                </c:pt>
                <c:pt idx="82">
                  <c:v>-1655.880062962882</c:v>
                </c:pt>
                <c:pt idx="83">
                  <c:v>-2143.500806839671</c:v>
                </c:pt>
                <c:pt idx="84">
                  <c:v>-2636.182755030692</c:v>
                </c:pt>
                <c:pt idx="85">
                  <c:v>-3133.693718122784</c:v>
                </c:pt>
                <c:pt idx="86">
                  <c:v>-3635.807587666903</c:v>
                </c:pt>
                <c:pt idx="87">
                  <c:v>-4142.304225064815</c:v>
                </c:pt>
                <c:pt idx="88">
                  <c:v>-4652.969350237167</c:v>
                </c:pt>
                <c:pt idx="89">
                  <c:v>-5167.59443024243</c:v>
                </c:pt>
                <c:pt idx="90">
                  <c:v>-5685.976568000391</c:v>
                </c:pt>
                <c:pt idx="91">
                  <c:v>-6207.918391270558</c:v>
                </c:pt>
                <c:pt idx="92">
                  <c:v>-6733.227942019003</c:v>
                </c:pt>
                <c:pt idx="93">
                  <c:v>-7261.718566294294</c:v>
                </c:pt>
                <c:pt idx="94">
                  <c:v>-7793.20880473638</c:v>
                </c:pt>
                <c:pt idx="95">
                  <c:v>-8327.522283814614</c:v>
                </c:pt>
                <c:pt idx="96">
                  <c:v>-8864.487607897945</c:v>
                </c:pt>
                <c:pt idx="97">
                  <c:v>-9403.938252246472</c:v>
                </c:pt>
                <c:pt idx="98">
                  <c:v>-9945.71245699865</c:v>
                </c:pt>
                <c:pt idx="99">
                  <c:v>-10489.65312223951</c:v>
                </c:pt>
                <c:pt idx="100">
                  <c:v>-11035.6077042059</c:v>
                </c:pt>
                <c:pt idx="101">
                  <c:v>-11583.42811269476</c:v>
                </c:pt>
                <c:pt idx="102">
                  <c:v>-12132.97060972895</c:v>
                </c:pt>
                <c:pt idx="103">
                  <c:v>-12684.09570953157</c:v>
                </c:pt>
                <c:pt idx="104">
                  <c:v>-13236.66807984072</c:v>
                </c:pt>
                <c:pt idx="105">
                  <c:v>-13790.55644462048</c:v>
                </c:pt>
                <c:pt idx="106">
                  <c:v>-14345.6334881906</c:v>
                </c:pt>
                <c:pt idx="107">
                  <c:v>-14901.77576080221</c:v>
                </c:pt>
                <c:pt idx="108">
                  <c:v>-15458.86358569376</c:v>
                </c:pt>
                <c:pt idx="109">
                  <c:v>-16016.78096764139</c:v>
                </c:pt>
                <c:pt idx="110">
                  <c:v>-16575.41550302156</c:v>
                </c:pt>
                <c:pt idx="111">
                  <c:v>-17134.6582914074</c:v>
                </c:pt>
                <c:pt idx="112">
                  <c:v>-17694.4038486979</c:v>
                </c:pt>
                <c:pt idx="113">
                  <c:v>-18254.5500217965</c:v>
                </c:pt>
                <c:pt idx="114">
                  <c:v>-18814.99790484481</c:v>
                </c:pt>
                <c:pt idx="115">
                  <c:v>-19375.65175700909</c:v>
                </c:pt>
                <c:pt idx="116">
                  <c:v>-19936.41892182082</c:v>
                </c:pt>
                <c:pt idx="117">
                  <c:v>-20497.20974807441</c:v>
                </c:pt>
                <c:pt idx="118">
                  <c:v>-21057.9375122746</c:v>
                </c:pt>
                <c:pt idx="119">
                  <c:v>-21618.51834262442</c:v>
                </c:pt>
              </c:numCache>
            </c:numRef>
          </c:yVal>
          <c:smooth val="0"/>
          <c:extLst xmlns:c16r2="http://schemas.microsoft.com/office/drawing/2015/06/chart">
            <c:ext xmlns:c16="http://schemas.microsoft.com/office/drawing/2014/chart" uri="{C3380CC4-5D6E-409C-BE32-E72D297353CC}">
              <c16:uniqueId val="{00000008-4774-45BA-8CE4-3B5F31E87F4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0.0</c:v>
                </c:pt>
                <c:pt idx="2">
                  <c:v>-806.6561676601412</c:v>
                </c:pt>
                <c:pt idx="3">
                  <c:v>-1666.635576419998</c:v>
                </c:pt>
                <c:pt idx="4">
                  <c:v>-2571.096697615925</c:v>
                </c:pt>
                <c:pt idx="5">
                  <c:v>-3513.04137687455</c:v>
                </c:pt>
                <c:pt idx="6">
                  <c:v>-4486.91231847601</c:v>
                </c:pt>
                <c:pt idx="7">
                  <c:v>-5488.273096793999</c:v>
                </c:pt>
                <c:pt idx="8">
                  <c:v>-6513.559836233267</c:v>
                </c:pt>
                <c:pt idx="9">
                  <c:v>-7559.888520222623</c:v>
                </c:pt>
                <c:pt idx="10">
                  <c:v>-8624.905457284065</c:v>
                </c:pt>
                <c:pt idx="11">
                  <c:v>-9706.671229181571</c:v>
                </c:pt>
                <c:pt idx="12">
                  <c:v>-10803.57061560568</c:v>
                </c:pt>
                <c:pt idx="13">
                  <c:v>-5299.582025355193</c:v>
                </c:pt>
                <c:pt idx="14">
                  <c:v>-4904.636736224871</c:v>
                </c:pt>
                <c:pt idx="15">
                  <c:v>-4575.59326598444</c:v>
                </c:pt>
                <c:pt idx="16">
                  <c:v>-4305.293860710226</c:v>
                </c:pt>
                <c:pt idx="17">
                  <c:v>-4087.994519276777</c:v>
                </c:pt>
                <c:pt idx="18">
                  <c:v>-3919.106669583357</c:v>
                </c:pt>
                <c:pt idx="19">
                  <c:v>-3794.93565850542</c:v>
                </c:pt>
                <c:pt idx="20">
                  <c:v>-3712.477982558543</c:v>
                </c:pt>
                <c:pt idx="21">
                  <c:v>-3669.264321315335</c:v>
                </c:pt>
                <c:pt idx="22">
                  <c:v>-3663.238091264619</c:v>
                </c:pt>
                <c:pt idx="23">
                  <c:v>-3692.661541167414</c:v>
                </c:pt>
                <c:pt idx="24">
                  <c:v>-3756.043198233703</c:v>
                </c:pt>
                <c:pt idx="25">
                  <c:v>-3852.081862124614</c:v>
                </c:pt>
                <c:pt idx="26">
                  <c:v>-3967.978257684736</c:v>
                </c:pt>
                <c:pt idx="27">
                  <c:v>-4112.022483821026</c:v>
                </c:pt>
                <c:pt idx="28">
                  <c:v>-4283.46246147249</c:v>
                </c:pt>
                <c:pt idx="29">
                  <c:v>-4481.57032801467</c:v>
                </c:pt>
                <c:pt idx="30">
                  <c:v>-4705.657894409494</c:v>
                </c:pt>
                <c:pt idx="31">
                  <c:v>-4955.067651086952</c:v>
                </c:pt>
                <c:pt idx="32">
                  <c:v>-5229.165893273893</c:v>
                </c:pt>
                <c:pt idx="33">
                  <c:v>-5527.337562010391</c:v>
                </c:pt>
                <c:pt idx="34">
                  <c:v>-5848.9824044751</c:v>
                </c:pt>
                <c:pt idx="35">
                  <c:v>-6193.5121462571</c:v>
                </c:pt>
                <c:pt idx="36">
                  <c:v>-6560.348437615903</c:v>
                </c:pt>
                <c:pt idx="37">
                  <c:v>-6948.921389624244</c:v>
                </c:pt>
                <c:pt idx="38">
                  <c:v>-7358.668557864381</c:v>
                </c:pt>
                <c:pt idx="39">
                  <c:v>-7789.013735518558</c:v>
                </c:pt>
                <c:pt idx="40">
                  <c:v>-8239.404132824391</c:v>
                </c:pt>
                <c:pt idx="41">
                  <c:v>-8709.29358010367</c:v>
                </c:pt>
                <c:pt idx="42">
                  <c:v>-9198.14228152787</c:v>
                </c:pt>
                <c:pt idx="43">
                  <c:v>-9705.416775567641</c:v>
                </c:pt>
                <c:pt idx="44">
                  <c:v>-10230.58997073187</c:v>
                </c:pt>
                <c:pt idx="45">
                  <c:v>-10773.1412324917</c:v>
                </c:pt>
                <c:pt idx="46">
                  <c:v>-11332.55650355318</c:v>
                </c:pt>
                <c:pt idx="47">
                  <c:v>-11908.32844397915</c:v>
                </c:pt>
                <c:pt idx="48">
                  <c:v>-12499.95658107684</c:v>
                </c:pt>
                <c:pt idx="49">
                  <c:v>-13106.94746156526</c:v>
                </c:pt>
                <c:pt idx="50">
                  <c:v>-13728.81480052741</c:v>
                </c:pt>
                <c:pt idx="51">
                  <c:v>-14365.07962322584</c:v>
                </c:pt>
                <c:pt idx="52">
                  <c:v>-15015.27036078554</c:v>
                </c:pt>
                <c:pt idx="53">
                  <c:v>-15678.92300157994</c:v>
                </c:pt>
                <c:pt idx="54">
                  <c:v>-16355.58119962132</c:v>
                </c:pt>
                <c:pt idx="55">
                  <c:v>-17044.79636897123</c:v>
                </c:pt>
                <c:pt idx="56">
                  <c:v>-17746.12776419986</c:v>
                </c:pt>
                <c:pt idx="57">
                  <c:v>-18459.14254694567</c:v>
                </c:pt>
                <c:pt idx="58">
                  <c:v>-19183.41583880619</c:v>
                </c:pt>
                <c:pt idx="59">
                  <c:v>-19918.53076095995</c:v>
                </c:pt>
                <c:pt idx="60">
                  <c:v>-20664.0784610333</c:v>
                </c:pt>
                <c:pt idx="61">
                  <c:v>-21419.65812777821</c:v>
                </c:pt>
                <c:pt idx="62">
                  <c:v>-22184.87699418422</c:v>
                </c:pt>
                <c:pt idx="63">
                  <c:v>-22959.35032967049</c:v>
                </c:pt>
                <c:pt idx="64">
                  <c:v>-23742.70142202871</c:v>
                </c:pt>
                <c:pt idx="65">
                  <c:v>-24534.56154969054</c:v>
                </c:pt>
                <c:pt idx="66">
                  <c:v>-25334.56994510256</c:v>
                </c:pt>
                <c:pt idx="67">
                  <c:v>-26142.37374979397</c:v>
                </c:pt>
                <c:pt idx="68">
                  <c:v>-26957.62796173524</c:v>
                </c:pt>
                <c:pt idx="69">
                  <c:v>-27779.99537559645</c:v>
                </c:pt>
                <c:pt idx="70">
                  <c:v>-28609.14651647161</c:v>
                </c:pt>
                <c:pt idx="71">
                  <c:v>-29444.75956760694</c:v>
                </c:pt>
                <c:pt idx="72">
                  <c:v>-30286.52029266441</c:v>
                </c:pt>
                <c:pt idx="73">
                  <c:v>-31134.12195299844</c:v>
                </c:pt>
                <c:pt idx="74">
                  <c:v>-31987.2652204386</c:v>
                </c:pt>
                <c:pt idx="75">
                  <c:v>-32845.6580859879</c:v>
                </c:pt>
                <c:pt idx="76">
                  <c:v>-33709.01576488918</c:v>
                </c:pt>
                <c:pt idx="77">
                  <c:v>-34577.06059843069</c:v>
                </c:pt>
                <c:pt idx="78">
                  <c:v>-35449.52195287262</c:v>
                </c:pt>
                <c:pt idx="79">
                  <c:v>-36326.13611583783</c:v>
                </c:pt>
                <c:pt idx="80">
                  <c:v>-37206.64619051098</c:v>
                </c:pt>
                <c:pt idx="81">
                  <c:v>-38090.80198793062</c:v>
                </c:pt>
                <c:pt idx="82">
                  <c:v>-38978.3599176812</c:v>
                </c:pt>
                <c:pt idx="83">
                  <c:v>-39869.0828772434</c:v>
                </c:pt>
                <c:pt idx="84">
                  <c:v>-40762.74014027508</c:v>
                </c:pt>
                <c:pt idx="85">
                  <c:v>-41659.10724402359</c:v>
                </c:pt>
                <c:pt idx="86">
                  <c:v>-42557.9658761276</c:v>
                </c:pt>
                <c:pt idx="87">
                  <c:v>-43459.10376098501</c:v>
                </c:pt>
                <c:pt idx="88">
                  <c:v>-44362.31454589776</c:v>
                </c:pt>
                <c:pt idx="89">
                  <c:v>-45267.39768714504</c:v>
                </c:pt>
                <c:pt idx="90">
                  <c:v>-46174.15833618446</c:v>
                </c:pt>
                <c:pt idx="91">
                  <c:v>-47082.40722609544</c:v>
                </c:pt>
                <c:pt idx="92">
                  <c:v>-47991.96055843448</c:v>
                </c:pt>
                <c:pt idx="93">
                  <c:v>-48902.63989061298</c:v>
                </c:pt>
                <c:pt idx="94">
                  <c:v>-49814.27202392789</c:v>
                </c:pt>
                <c:pt idx="95">
                  <c:v>-50726.68889234773</c:v>
                </c:pt>
                <c:pt idx="96">
                  <c:v>-51639.72745216297</c:v>
                </c:pt>
                <c:pt idx="97">
                  <c:v>-52553.22957258298</c:v>
                </c:pt>
                <c:pt idx="98">
                  <c:v>-53467.0419273614</c:v>
                </c:pt>
                <c:pt idx="99">
                  <c:v>-54381.015887551</c:v>
                </c:pt>
                <c:pt idx="100">
                  <c:v>-55295.00741541851</c:v>
                </c:pt>
                <c:pt idx="101">
                  <c:v>-56208.8769596112</c:v>
                </c:pt>
                <c:pt idx="102">
                  <c:v>-57122.48935161998</c:v>
                </c:pt>
                <c:pt idx="103">
                  <c:v>-58035.71370359218</c:v>
                </c:pt>
                <c:pt idx="104">
                  <c:v>-58948.42330753095</c:v>
                </c:pt>
                <c:pt idx="105">
                  <c:v>-59860.49553593573</c:v>
                </c:pt>
                <c:pt idx="106">
                  <c:v>-60771.81174389412</c:v>
                </c:pt>
                <c:pt idx="107">
                  <c:v>-61682.25717268698</c:v>
                </c:pt>
                <c:pt idx="108">
                  <c:v>-62591.72085489752</c:v>
                </c:pt>
                <c:pt idx="109">
                  <c:v>-63500.09552107472</c:v>
                </c:pt>
                <c:pt idx="110">
                  <c:v>-64407.27750795055</c:v>
                </c:pt>
                <c:pt idx="111">
                  <c:v>-65313.16666822974</c:v>
                </c:pt>
                <c:pt idx="112">
                  <c:v>-66217.66628196894</c:v>
                </c:pt>
                <c:pt idx="113">
                  <c:v>-67120.68296955013</c:v>
                </c:pt>
                <c:pt idx="114">
                  <c:v>-68022.12660623993</c:v>
                </c:pt>
                <c:pt idx="115">
                  <c:v>-68921.91023835936</c:v>
                </c:pt>
                <c:pt idx="116">
                  <c:v>-69819.95000105837</c:v>
                </c:pt>
                <c:pt idx="117">
                  <c:v>-70716.16503766736</c:v>
                </c:pt>
                <c:pt idx="118">
                  <c:v>-71610.47742066392</c:v>
                </c:pt>
                <c:pt idx="119">
                  <c:v>-72502.81207421664</c:v>
                </c:pt>
              </c:numCache>
            </c:numRef>
          </c:yVal>
          <c:smooth val="0"/>
          <c:extLst xmlns:c16r2="http://schemas.microsoft.com/office/drawing/2015/06/chart">
            <c:ext xmlns:c16="http://schemas.microsoft.com/office/drawing/2014/chart" uri="{C3380CC4-5D6E-409C-BE32-E72D297353CC}">
              <c16:uniqueId val="{00000009-4774-45BA-8CE4-3B5F31E87F4E}"/>
            </c:ext>
          </c:extLst>
        </c:ser>
        <c:dLbls>
          <c:showLegendKey val="0"/>
          <c:showVal val="0"/>
          <c:showCatName val="0"/>
          <c:showSerName val="0"/>
          <c:showPercent val="0"/>
          <c:showBubbleSize val="0"/>
        </c:dLbls>
        <c:axId val="-1701919360"/>
        <c:axId val="-1648001536"/>
      </c:scatterChart>
      <c:valAx>
        <c:axId val="-170191936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48001536"/>
        <c:crosses val="autoZero"/>
        <c:crossBetween val="midCat"/>
      </c:valAx>
      <c:valAx>
        <c:axId val="-1648001536"/>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701919360"/>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0.0</c:v>
                </c:pt>
                <c:pt idx="2">
                  <c:v>-0.596502776200623</c:v>
                </c:pt>
                <c:pt idx="3">
                  <c:v>-0.973504953480869</c:v>
                </c:pt>
                <c:pt idx="4">
                  <c:v>-1.3059259783779</c:v>
                </c:pt>
                <c:pt idx="5">
                  <c:v>-1.76887375062529</c:v>
                </c:pt>
                <c:pt idx="6">
                  <c:v>-2.24023975794853</c:v>
                </c:pt>
                <c:pt idx="7">
                  <c:v>-2.714444974557409</c:v>
                </c:pt>
                <c:pt idx="8">
                  <c:v>-3.187286878837085</c:v>
                </c:pt>
                <c:pt idx="9">
                  <c:v>-3.655626079638067</c:v>
                </c:pt>
                <c:pt idx="10">
                  <c:v>-4.117143426936935</c:v>
                </c:pt>
                <c:pt idx="11">
                  <c:v>-4.570151772315509</c:v>
                </c:pt>
                <c:pt idx="12">
                  <c:v>-5.013450120465677</c:v>
                </c:pt>
                <c:pt idx="13">
                  <c:v>-12.03067838214838</c:v>
                </c:pt>
                <c:pt idx="14">
                  <c:v>-13.89119456838785</c:v>
                </c:pt>
                <c:pt idx="15">
                  <c:v>-15.6747755162462</c:v>
                </c:pt>
                <c:pt idx="16">
                  <c:v>-17.38839058076126</c:v>
                </c:pt>
                <c:pt idx="17">
                  <c:v>-19.03802998855392</c:v>
                </c:pt>
                <c:pt idx="18">
                  <c:v>-20.62890191183624</c:v>
                </c:pt>
                <c:pt idx="19">
                  <c:v>-22.16514049902798</c:v>
                </c:pt>
                <c:pt idx="20">
                  <c:v>-23.65019945857193</c:v>
                </c:pt>
                <c:pt idx="21">
                  <c:v>-25.08699852603513</c:v>
                </c:pt>
                <c:pt idx="22">
                  <c:v>-26.47803691229751</c:v>
                </c:pt>
                <c:pt idx="23">
                  <c:v>-27.82548151384458</c:v>
                </c:pt>
                <c:pt idx="24">
                  <c:v>-29.13123553134915</c:v>
                </c:pt>
                <c:pt idx="25">
                  <c:v>-30.39699187706992</c:v>
                </c:pt>
                <c:pt idx="26">
                  <c:v>-31.63576044995534</c:v>
                </c:pt>
                <c:pt idx="27">
                  <c:v>-32.83959938611315</c:v>
                </c:pt>
                <c:pt idx="28">
                  <c:v>-34.00957819736891</c:v>
                </c:pt>
                <c:pt idx="29">
                  <c:v>-35.1467163125399</c:v>
                </c:pt>
                <c:pt idx="30">
                  <c:v>-36.25197341290163</c:v>
                </c:pt>
                <c:pt idx="31">
                  <c:v>-37.32625941763875</c:v>
                </c:pt>
                <c:pt idx="32">
                  <c:v>-38.37044156484584</c:v>
                </c:pt>
                <c:pt idx="33">
                  <c:v>-39.38535027282023</c:v>
                </c:pt>
                <c:pt idx="34">
                  <c:v>-40.37178376696149</c:v>
                </c:pt>
                <c:pt idx="35">
                  <c:v>-41.33051174463571</c:v>
                </c:pt>
                <c:pt idx="36">
                  <c:v>-42.26227829100207</c:v>
                </c:pt>
                <c:pt idx="37">
                  <c:v>-43.16780421143515</c:v>
                </c:pt>
                <c:pt idx="38">
                  <c:v>-44.04778890920304</c:v>
                </c:pt>
                <c:pt idx="39">
                  <c:v>-44.90293194723154</c:v>
                </c:pt>
                <c:pt idx="40">
                  <c:v>-45.73389736111881</c:v>
                </c:pt>
                <c:pt idx="41">
                  <c:v>-46.5413310780848</c:v>
                </c:pt>
                <c:pt idx="42">
                  <c:v>-47.32586190560689</c:v>
                </c:pt>
                <c:pt idx="43">
                  <c:v>-48.08810230023323</c:v>
                </c:pt>
                <c:pt idx="44">
                  <c:v>-48.82864902713865</c:v>
                </c:pt>
                <c:pt idx="45">
                  <c:v>-49.54808373254946</c:v>
                </c:pt>
                <c:pt idx="46">
                  <c:v>-50.24697344792912</c:v>
                </c:pt>
                <c:pt idx="47">
                  <c:v>-50.92587104013477</c:v>
                </c:pt>
                <c:pt idx="48">
                  <c:v>-51.58531561863378</c:v>
                </c:pt>
                <c:pt idx="49">
                  <c:v>-52.2258329084052</c:v>
                </c:pt>
                <c:pt idx="50">
                  <c:v>-52.84793559529601</c:v>
                </c:pt>
                <c:pt idx="51">
                  <c:v>-53.45212364910117</c:v>
                </c:pt>
                <c:pt idx="52">
                  <c:v>-54.03888466342777</c:v>
                </c:pt>
                <c:pt idx="53">
                  <c:v>-54.608694115115</c:v>
                </c:pt>
                <c:pt idx="54">
                  <c:v>-55.16201564068116</c:v>
                </c:pt>
                <c:pt idx="55">
                  <c:v>-55.69930130265925</c:v>
                </c:pt>
                <c:pt idx="56">
                  <c:v>-56.22099184713147</c:v>
                </c:pt>
                <c:pt idx="57">
                  <c:v>-56.72751695366082</c:v>
                </c:pt>
                <c:pt idx="58">
                  <c:v>-57.2192954785703</c:v>
                </c:pt>
                <c:pt idx="59">
                  <c:v>-57.69673569228508</c:v>
                </c:pt>
                <c:pt idx="60">
                  <c:v>-58.1602355113566</c:v>
                </c:pt>
                <c:pt idx="61">
                  <c:v>-58.61018272558317</c:v>
                </c:pt>
                <c:pt idx="62">
                  <c:v>-59.04695522062024</c:v>
                </c:pt>
                <c:pt idx="63">
                  <c:v>-59.47092119633794</c:v>
                </c:pt>
                <c:pt idx="64">
                  <c:v>-59.8824393811733</c:v>
                </c:pt>
                <c:pt idx="65">
                  <c:v>-60.28185924269474</c:v>
                </c:pt>
                <c:pt idx="66">
                  <c:v>-60.66952119441271</c:v>
                </c:pt>
                <c:pt idx="67">
                  <c:v>-61.04575679900336</c:v>
                </c:pt>
                <c:pt idx="68">
                  <c:v>-61.41088896802349</c:v>
                </c:pt>
                <c:pt idx="69">
                  <c:v>-61.7652321582093</c:v>
                </c:pt>
                <c:pt idx="70">
                  <c:v>-62.10909256439504</c:v>
                </c:pt>
                <c:pt idx="71">
                  <c:v>-62.4427683091185</c:v>
                </c:pt>
                <c:pt idx="72">
                  <c:v>-62.76654962894144</c:v>
                </c:pt>
                <c:pt idx="73">
                  <c:v>-63.08071905753491</c:v>
                </c:pt>
                <c:pt idx="74">
                  <c:v>-63.38555160553391</c:v>
                </c:pt>
                <c:pt idx="75">
                  <c:v>-63.68131493723055</c:v>
                </c:pt>
                <c:pt idx="76">
                  <c:v>-63.96826954407857</c:v>
                </c:pt>
                <c:pt idx="77">
                  <c:v>-64.24666891508445</c:v>
                </c:pt>
                <c:pt idx="78">
                  <c:v>-64.51675970407177</c:v>
                </c:pt>
                <c:pt idx="79">
                  <c:v>-64.77878189385352</c:v>
                </c:pt>
                <c:pt idx="80">
                  <c:v>-65.03296895735568</c:v>
                </c:pt>
                <c:pt idx="81">
                  <c:v>-65.27954801565346</c:v>
                </c:pt>
                <c:pt idx="82">
                  <c:v>-65.51873999304688</c:v>
                </c:pt>
                <c:pt idx="83">
                  <c:v>-65.7507597690722</c:v>
                </c:pt>
                <c:pt idx="84">
                  <c:v>-65.97581632759824</c:v>
                </c:pt>
                <c:pt idx="85">
                  <c:v>-66.19411290294033</c:v>
                </c:pt>
                <c:pt idx="86">
                  <c:v>-66.40584712306465</c:v>
                </c:pt>
                <c:pt idx="87">
                  <c:v>-66.61121114991146</c:v>
                </c:pt>
                <c:pt idx="88">
                  <c:v>-66.81039181683263</c:v>
                </c:pt>
                <c:pt idx="89">
                  <c:v>-67.00357076322234</c:v>
                </c:pt>
                <c:pt idx="90">
                  <c:v>-67.19092456631096</c:v>
                </c:pt>
                <c:pt idx="91">
                  <c:v>-67.37262487022365</c:v>
                </c:pt>
                <c:pt idx="92">
                  <c:v>-67.54883851227376</c:v>
                </c:pt>
                <c:pt idx="93">
                  <c:v>-67.71972764655925</c:v>
                </c:pt>
                <c:pt idx="94">
                  <c:v>-67.88544986487271</c:v>
                </c:pt>
                <c:pt idx="95">
                  <c:v>-68.04615831500018</c:v>
                </c:pt>
                <c:pt idx="96">
                  <c:v>-68.20200181638911</c:v>
                </c:pt>
                <c:pt idx="97">
                  <c:v>-68.35312497326593</c:v>
                </c:pt>
                <c:pt idx="98">
                  <c:v>-68.4996682852027</c:v>
                </c:pt>
                <c:pt idx="99">
                  <c:v>-68.64176825521643</c:v>
                </c:pt>
                <c:pt idx="100">
                  <c:v>-68.77955749538637</c:v>
                </c:pt>
                <c:pt idx="101">
                  <c:v>-68.9131648300652</c:v>
                </c:pt>
                <c:pt idx="102">
                  <c:v>-69.04271539669791</c:v>
                </c:pt>
                <c:pt idx="103">
                  <c:v>-69.1683307443127</c:v>
                </c:pt>
                <c:pt idx="104">
                  <c:v>-69.29012892968056</c:v>
                </c:pt>
                <c:pt idx="105">
                  <c:v>-69.4082246112341</c:v>
                </c:pt>
                <c:pt idx="106">
                  <c:v>-69.52272914074318</c:v>
                </c:pt>
                <c:pt idx="107">
                  <c:v>-69.63375065280292</c:v>
                </c:pt>
                <c:pt idx="108">
                  <c:v>-69.74139415217541</c:v>
                </c:pt>
                <c:pt idx="109">
                  <c:v>-69.84576159900915</c:v>
                </c:pt>
                <c:pt idx="110">
                  <c:v>-69.9469519919981</c:v>
                </c:pt>
                <c:pt idx="111">
                  <c:v>-70.04506144949846</c:v>
                </c:pt>
                <c:pt idx="112">
                  <c:v>-70.1401832886475</c:v>
                </c:pt>
                <c:pt idx="113">
                  <c:v>-70.23240810252743</c:v>
                </c:pt>
                <c:pt idx="114">
                  <c:v>-70.32182383541635</c:v>
                </c:pt>
                <c:pt idx="115">
                  <c:v>-70.40851585613422</c:v>
                </c:pt>
                <c:pt idx="116">
                  <c:v>-70.49256702957903</c:v>
                </c:pt>
                <c:pt idx="117">
                  <c:v>-70.57405778642027</c:v>
                </c:pt>
                <c:pt idx="118">
                  <c:v>-70.65306619105735</c:v>
                </c:pt>
                <c:pt idx="119">
                  <c:v>-70.72966800781023</c:v>
                </c:pt>
              </c:numCache>
            </c:numRef>
          </c:yVal>
          <c:smooth val="0"/>
          <c:extLst xmlns:c16r2="http://schemas.microsoft.com/office/drawing/2015/06/chart">
            <c:ext xmlns:c16="http://schemas.microsoft.com/office/drawing/2014/chart" uri="{C3380CC4-5D6E-409C-BE32-E72D297353CC}">
              <c16:uniqueId val="{00000000-A088-4074-B5A9-5CEEB8715B20}"/>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0.0</c:v>
                </c:pt>
                <c:pt idx="2">
                  <c:v>-0.596490461433632</c:v>
                </c:pt>
                <c:pt idx="3">
                  <c:v>-0.973469050206859</c:v>
                </c:pt>
                <c:pt idx="4">
                  <c:v>-1.305919874956317</c:v>
                </c:pt>
                <c:pt idx="5">
                  <c:v>-1.768868259528517</c:v>
                </c:pt>
                <c:pt idx="6">
                  <c:v>-2.24023499339296</c:v>
                </c:pt>
                <c:pt idx="7">
                  <c:v>-2.714441051074573</c:v>
                </c:pt>
                <c:pt idx="8">
                  <c:v>-3.187283910389396</c:v>
                </c:pt>
                <c:pt idx="9">
                  <c:v>-3.655624179042205</c:v>
                </c:pt>
                <c:pt idx="10">
                  <c:v>-4.117142705475771</c:v>
                </c:pt>
                <c:pt idx="11">
                  <c:v>-4.570152339469814</c:v>
                </c:pt>
                <c:pt idx="12">
                  <c:v>-5.01345208370435</c:v>
                </c:pt>
                <c:pt idx="13">
                  <c:v>-12.03068184676363</c:v>
                </c:pt>
                <c:pt idx="14">
                  <c:v>-13.89119961735878</c:v>
                </c:pt>
                <c:pt idx="15">
                  <c:v>-15.6747822182092</c:v>
                </c:pt>
                <c:pt idx="16">
                  <c:v>-17.38839898794322</c:v>
                </c:pt>
                <c:pt idx="17">
                  <c:v>-19.03804024902432</c:v>
                </c:pt>
                <c:pt idx="18">
                  <c:v>-20.62891412197087</c:v>
                </c:pt>
                <c:pt idx="19">
                  <c:v>-22.1651547552965</c:v>
                </c:pt>
                <c:pt idx="20">
                  <c:v>-23.65021585690943</c:v>
                </c:pt>
                <c:pt idx="21">
                  <c:v>-25.08701716106839</c:v>
                </c:pt>
                <c:pt idx="22">
                  <c:v>-26.47805787660192</c:v>
                </c:pt>
                <c:pt idx="23">
                  <c:v>-27.82550489723392</c:v>
                </c:pt>
                <c:pt idx="24">
                  <c:v>-29.1312614202277</c:v>
                </c:pt>
                <c:pt idx="25">
                  <c:v>-30.39702035383539</c:v>
                </c:pt>
                <c:pt idx="26">
                  <c:v>-31.63579159516644</c:v>
                </c:pt>
                <c:pt idx="27">
                  <c:v>-32.83963327741981</c:v>
                </c:pt>
                <c:pt idx="28">
                  <c:v>-34.0096149115409</c:v>
                </c:pt>
                <c:pt idx="29">
                  <c:v>-35.14675592553567</c:v>
                </c:pt>
                <c:pt idx="30">
                  <c:v>-36.25201599996148</c:v>
                </c:pt>
                <c:pt idx="31">
                  <c:v>-37.32630505306425</c:v>
                </c:pt>
                <c:pt idx="32">
                  <c:v>-38.37049032184925</c:v>
                </c:pt>
                <c:pt idx="33">
                  <c:v>-39.38540222333835</c:v>
                </c:pt>
                <c:pt idx="34">
                  <c:v>-40.3718389814678</c:v>
                </c:pt>
                <c:pt idx="35">
                  <c:v>-41.33057029191877</c:v>
                </c:pt>
                <c:pt idx="36">
                  <c:v>-42.2623402379543</c:v>
                </c:pt>
                <c:pt idx="37">
                  <c:v>-43.16786962280912</c:v>
                </c:pt>
                <c:pt idx="38">
                  <c:v>-44.04785784738304</c:v>
                </c:pt>
                <c:pt idx="39">
                  <c:v>-44.90300447200597</c:v>
                </c:pt>
                <c:pt idx="40">
                  <c:v>-45.73397352944562</c:v>
                </c:pt>
                <c:pt idx="41">
                  <c:v>-46.54141094386455</c:v>
                </c:pt>
                <c:pt idx="42">
                  <c:v>-47.32594551946045</c:v>
                </c:pt>
                <c:pt idx="43">
                  <c:v>-48.08818970928495</c:v>
                </c:pt>
                <c:pt idx="44">
                  <c:v>-48.82874027479874</c:v>
                </c:pt>
                <c:pt idx="45">
                  <c:v>-49.54817885830176</c:v>
                </c:pt>
                <c:pt idx="46">
                  <c:v>-50.24707248713003</c:v>
                </c:pt>
                <c:pt idx="47">
                  <c:v>-50.92597402380557</c:v>
                </c:pt>
                <c:pt idx="48">
                  <c:v>-51.58542257326678</c:v>
                </c:pt>
                <c:pt idx="49">
                  <c:v>-52.22594385577304</c:v>
                </c:pt>
                <c:pt idx="50">
                  <c:v>-52.84805055226524</c:v>
                </c:pt>
                <c:pt idx="51">
                  <c:v>-53.45224262745501</c:v>
                </c:pt>
                <c:pt idx="52">
                  <c:v>-54.0390076696917</c:v>
                </c:pt>
                <c:pt idx="53">
                  <c:v>-54.60882115039522</c:v>
                </c:pt>
                <c:pt idx="54">
                  <c:v>-55.16214670049885</c:v>
                </c:pt>
                <c:pt idx="55">
                  <c:v>-55.69943637680217</c:v>
                </c:pt>
                <c:pt idx="56">
                  <c:v>-56.22113091950745</c:v>
                </c:pt>
                <c:pt idx="57">
                  <c:v>-56.7276600021578</c:v>
                </c:pt>
                <c:pt idx="58">
                  <c:v>-57.21944247492183</c:v>
                </c:pt>
                <c:pt idx="59">
                  <c:v>-57.69688660195084</c:v>
                </c:pt>
                <c:pt idx="60">
                  <c:v>-58.16039029339845</c:v>
                </c:pt>
                <c:pt idx="61">
                  <c:v>-58.6103413325543</c:v>
                </c:pt>
                <c:pt idx="62">
                  <c:v>-59.04711759846212</c:v>
                </c:pt>
                <c:pt idx="63">
                  <c:v>-59.47108728427929</c:v>
                </c:pt>
                <c:pt idx="64">
                  <c:v>-59.88260911163997</c:v>
                </c:pt>
                <c:pt idx="65">
                  <c:v>-60.28203254122445</c:v>
                </c:pt>
                <c:pt idx="66">
                  <c:v>-60.6696979795745</c:v>
                </c:pt>
                <c:pt idx="67">
                  <c:v>-61.04593698232702</c:v>
                </c:pt>
                <c:pt idx="68">
                  <c:v>-61.41107245393356</c:v>
                </c:pt>
                <c:pt idx="69">
                  <c:v>-61.76541884396286</c:v>
                </c:pt>
                <c:pt idx="70">
                  <c:v>-62.1092823400298</c:v>
                </c:pt>
                <c:pt idx="71">
                  <c:v>-62.4429610574018</c:v>
                </c:pt>
                <c:pt idx="72">
                  <c:v>-62.76674522533107</c:v>
                </c:pt>
                <c:pt idx="73">
                  <c:v>-63.08091737014001</c:v>
                </c:pt>
                <c:pt idx="74">
                  <c:v>-63.3857524950854</c:v>
                </c:pt>
                <c:pt idx="75">
                  <c:v>-63.68151825705218</c:v>
                </c:pt>
                <c:pt idx="76">
                  <c:v>-63.96847514007006</c:v>
                </c:pt>
                <c:pt idx="77">
                  <c:v>-64.24687662570157</c:v>
                </c:pt>
                <c:pt idx="78">
                  <c:v>-64.5169693603175</c:v>
                </c:pt>
                <c:pt idx="79">
                  <c:v>-64.77899331927551</c:v>
                </c:pt>
                <c:pt idx="80">
                  <c:v>-65.03318196803388</c:v>
                </c:pt>
                <c:pt idx="81">
                  <c:v>-65.27976242022008</c:v>
                </c:pt>
                <c:pt idx="82">
                  <c:v>-65.51895559267268</c:v>
                </c:pt>
                <c:pt idx="83">
                  <c:v>-65.75097635749655</c:v>
                </c:pt>
                <c:pt idx="84">
                  <c:v>-65.9760336911388</c:v>
                </c:pt>
                <c:pt idx="85">
                  <c:v>-66.19433082050323</c:v>
                </c:pt>
                <c:pt idx="86">
                  <c:v>-66.40606536618384</c:v>
                </c:pt>
                <c:pt idx="87">
                  <c:v>-66.61142948276076</c:v>
                </c:pt>
                <c:pt idx="88">
                  <c:v>-66.81060999626697</c:v>
                </c:pt>
                <c:pt idx="89">
                  <c:v>-67.00378853879837</c:v>
                </c:pt>
                <c:pt idx="90">
                  <c:v>-67.1911416803421</c:v>
                </c:pt>
                <c:pt idx="91">
                  <c:v>-67.37284105780392</c:v>
                </c:pt>
                <c:pt idx="92">
                  <c:v>-67.5490535013296</c:v>
                </c:pt>
                <c:pt idx="93">
                  <c:v>-67.71994115788532</c:v>
                </c:pt>
                <c:pt idx="94">
                  <c:v>-67.88566161219501</c:v>
                </c:pt>
                <c:pt idx="95">
                  <c:v>-68.0463680050136</c:v>
                </c:pt>
                <c:pt idx="96">
                  <c:v>-68.20220914881656</c:v>
                </c:pt>
                <c:pt idx="97">
                  <c:v>-68.3533296409105</c:v>
                </c:pt>
                <c:pt idx="98">
                  <c:v>-68.4998699740106</c:v>
                </c:pt>
                <c:pt idx="99">
                  <c:v>-68.6419666443328</c:v>
                </c:pt>
                <c:pt idx="100">
                  <c:v>-68.77975225721798</c:v>
                </c:pt>
                <c:pt idx="101">
                  <c:v>-68.9133556303443</c:v>
                </c:pt>
                <c:pt idx="102">
                  <c:v>-69.04290189454908</c:v>
                </c:pt>
                <c:pt idx="103">
                  <c:v>-69.16851259231385</c:v>
                </c:pt>
                <c:pt idx="104">
                  <c:v>-69.29030577394064</c:v>
                </c:pt>
                <c:pt idx="105">
                  <c:v>-69.4083960914536</c:v>
                </c:pt>
                <c:pt idx="106">
                  <c:v>-69.52289489029535</c:v>
                </c:pt>
                <c:pt idx="107">
                  <c:v>-69.63391029879965</c:v>
                </c:pt>
                <c:pt idx="108">
                  <c:v>-69.74154731553948</c:v>
                </c:pt>
                <c:pt idx="109">
                  <c:v>-69.84590789455657</c:v>
                </c:pt>
                <c:pt idx="110">
                  <c:v>-69.94709102850993</c:v>
                </c:pt>
                <c:pt idx="111">
                  <c:v>-70.04519282979618</c:v>
                </c:pt>
                <c:pt idx="112">
                  <c:v>-70.14030660967226</c:v>
                </c:pt>
                <c:pt idx="113">
                  <c:v>-70.23252295542108</c:v>
                </c:pt>
                <c:pt idx="114">
                  <c:v>-70.32192980559398</c:v>
                </c:pt>
                <c:pt idx="115">
                  <c:v>-70.40861252337252</c:v>
                </c:pt>
                <c:pt idx="116">
                  <c:v>-70.4926539680887</c:v>
                </c:pt>
                <c:pt idx="117">
                  <c:v>-70.57413456493395</c:v>
                </c:pt>
                <c:pt idx="118">
                  <c:v>-70.6531323729034</c:v>
                </c:pt>
                <c:pt idx="119">
                  <c:v>-70.72972315100445</c:v>
                </c:pt>
              </c:numCache>
            </c:numRef>
          </c:yVal>
          <c:smooth val="0"/>
          <c:extLst xmlns:c16r2="http://schemas.microsoft.com/office/drawing/2015/06/chart">
            <c:ext xmlns:c16="http://schemas.microsoft.com/office/drawing/2014/chart" uri="{C3380CC4-5D6E-409C-BE32-E72D297353CC}">
              <c16:uniqueId val="{00000001-A088-4074-B5A9-5CEEB8715B20}"/>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0.0</c:v>
                </c:pt>
                <c:pt idx="2">
                  <c:v>-0.783942719788683</c:v>
                </c:pt>
                <c:pt idx="3">
                  <c:v>-1.295542636569962</c:v>
                </c:pt>
                <c:pt idx="4">
                  <c:v>-1.648129950975999</c:v>
                </c:pt>
                <c:pt idx="5">
                  <c:v>-2.226143423222084</c:v>
                </c:pt>
                <c:pt idx="6">
                  <c:v>-2.814607881166466</c:v>
                </c:pt>
                <c:pt idx="7">
                  <c:v>-3.406550099080277</c:v>
                </c:pt>
                <c:pt idx="8">
                  <c:v>-3.996718630279676</c:v>
                </c:pt>
                <c:pt idx="9">
                  <c:v>-4.58119175238744</c:v>
                </c:pt>
                <c:pt idx="10">
                  <c:v>-5.157073611278975</c:v>
                </c:pt>
                <c:pt idx="11">
                  <c:v>-5.72225873498337</c:v>
                </c:pt>
                <c:pt idx="12">
                  <c:v>-6.27524958085224</c:v>
                </c:pt>
                <c:pt idx="13">
                  <c:v>-15.04559986904565</c:v>
                </c:pt>
                <c:pt idx="14">
                  <c:v>-17.36967938348471</c:v>
                </c:pt>
                <c:pt idx="15">
                  <c:v>-19.59738774877292</c:v>
                </c:pt>
                <c:pt idx="16">
                  <c:v>-21.73744471655665</c:v>
                </c:pt>
                <c:pt idx="17">
                  <c:v>-23.7971647183315</c:v>
                </c:pt>
                <c:pt idx="18">
                  <c:v>-25.78318065862322</c:v>
                </c:pt>
                <c:pt idx="19">
                  <c:v>-27.70067228939411</c:v>
                </c:pt>
                <c:pt idx="20">
                  <c:v>-29.55396926059052</c:v>
                </c:pt>
                <c:pt idx="21">
                  <c:v>-31.34673415940824</c:v>
                </c:pt>
                <c:pt idx="22">
                  <c:v>-33.08210407795127</c:v>
                </c:pt>
                <c:pt idx="23">
                  <c:v>-34.76280069287008</c:v>
                </c:pt>
                <c:pt idx="24">
                  <c:v>-36.39121590211402</c:v>
                </c:pt>
                <c:pt idx="25">
                  <c:v>-37.96947848376382</c:v>
                </c:pt>
                <c:pt idx="26">
                  <c:v>-39.51386074270862</c:v>
                </c:pt>
                <c:pt idx="27">
                  <c:v>-41.01444594239501</c:v>
                </c:pt>
                <c:pt idx="28">
                  <c:v>-42.47258187444707</c:v>
                </c:pt>
                <c:pt idx="29">
                  <c:v>-43.88955336399624</c:v>
                </c:pt>
                <c:pt idx="30">
                  <c:v>-45.26656984361034</c:v>
                </c:pt>
                <c:pt idx="31">
                  <c:v>-46.6047783505328</c:v>
                </c:pt>
                <c:pt idx="32">
                  <c:v>-47.90527217489853</c:v>
                </c:pt>
                <c:pt idx="33">
                  <c:v>-49.16909818670137</c:v>
                </c:pt>
                <c:pt idx="34">
                  <c:v>-50.39726262376485</c:v>
                </c:pt>
                <c:pt idx="35">
                  <c:v>-51.59073567935252</c:v>
                </c:pt>
                <c:pt idx="36">
                  <c:v>-52.75045515511619</c:v>
                </c:pt>
                <c:pt idx="37">
                  <c:v>-53.87732938590644</c:v>
                </c:pt>
                <c:pt idx="38">
                  <c:v>-54.97223959700315</c:v>
                </c:pt>
                <c:pt idx="39">
                  <c:v>-56.03606685908449</c:v>
                </c:pt>
                <c:pt idx="40">
                  <c:v>-57.06964749463117</c:v>
                </c:pt>
                <c:pt idx="41">
                  <c:v>-58.07379486514125</c:v>
                </c:pt>
                <c:pt idx="42">
                  <c:v>-59.04930061840946</c:v>
                </c:pt>
                <c:pt idx="43">
                  <c:v>-59.9969356603574</c:v>
                </c:pt>
                <c:pt idx="44">
                  <c:v>-60.91745099107516</c:v>
                </c:pt>
                <c:pt idx="45">
                  <c:v>-61.81157843141597</c:v>
                </c:pt>
                <c:pt idx="46">
                  <c:v>-62.68003126405802</c:v>
                </c:pt>
                <c:pt idx="47">
                  <c:v>-63.5235048067841</c:v>
                </c:pt>
                <c:pt idx="48">
                  <c:v>-64.34267693182318</c:v>
                </c:pt>
                <c:pt idx="49">
                  <c:v>-65.13820854202002</c:v>
                </c:pt>
                <c:pt idx="50">
                  <c:v>-65.91074401229571</c:v>
                </c:pt>
                <c:pt idx="51">
                  <c:v>-66.66091160293854</c:v>
                </c:pt>
                <c:pt idx="52">
                  <c:v>-67.38932389361798</c:v>
                </c:pt>
                <c:pt idx="53">
                  <c:v>-68.09657811651898</c:v>
                </c:pt>
                <c:pt idx="54">
                  <c:v>-68.78325651051385</c:v>
                </c:pt>
                <c:pt idx="55">
                  <c:v>-69.4499266623718</c:v>
                </c:pt>
                <c:pt idx="56">
                  <c:v>-70.09714183673285</c:v>
                </c:pt>
                <c:pt idx="57">
                  <c:v>-70.7254412962815</c:v>
                </c:pt>
                <c:pt idx="58">
                  <c:v>-71.33535061333278</c:v>
                </c:pt>
                <c:pt idx="59">
                  <c:v>-71.92738197376035</c:v>
                </c:pt>
                <c:pt idx="60">
                  <c:v>-72.50203447398815</c:v>
                </c:pt>
                <c:pt idx="61">
                  <c:v>-73.05979441164118</c:v>
                </c:pt>
                <c:pt idx="62">
                  <c:v>-73.60113557028717</c:v>
                </c:pt>
                <c:pt idx="63">
                  <c:v>-74.1265194986454</c:v>
                </c:pt>
                <c:pt idx="64">
                  <c:v>-74.63639578455218</c:v>
                </c:pt>
                <c:pt idx="65">
                  <c:v>-75.13120232397135</c:v>
                </c:pt>
                <c:pt idx="66">
                  <c:v>-75.6113655850959</c:v>
                </c:pt>
                <c:pt idx="67">
                  <c:v>-76.07730086775551</c:v>
                </c:pt>
                <c:pt idx="68">
                  <c:v>-76.52941255824945</c:v>
                </c:pt>
                <c:pt idx="69">
                  <c:v>-76.96809437967954</c:v>
                </c:pt>
                <c:pt idx="70">
                  <c:v>-77.3937296379065</c:v>
                </c:pt>
                <c:pt idx="71">
                  <c:v>-77.80669146314926</c:v>
                </c:pt>
                <c:pt idx="72">
                  <c:v>-78.2073430473179</c:v>
                </c:pt>
                <c:pt idx="73">
                  <c:v>-78.59603787711075</c:v>
                </c:pt>
                <c:pt idx="74">
                  <c:v>-78.9731199629375</c:v>
                </c:pt>
                <c:pt idx="75">
                  <c:v>-79.33892406367816</c:v>
                </c:pt>
                <c:pt idx="76">
                  <c:v>-79.69377590735215</c:v>
                </c:pt>
                <c:pt idx="77">
                  <c:v>-80.03799240770854</c:v>
                </c:pt>
                <c:pt idx="78">
                  <c:v>-80.37188187676213</c:v>
                </c:pt>
                <c:pt idx="79">
                  <c:v>-80.69574423335536</c:v>
                </c:pt>
                <c:pt idx="80">
                  <c:v>-81.00987120771318</c:v>
                </c:pt>
                <c:pt idx="81">
                  <c:v>-81.31454654207891</c:v>
                </c:pt>
                <c:pt idx="82">
                  <c:v>-81.61004618744045</c:v>
                </c:pt>
                <c:pt idx="83">
                  <c:v>-81.89663849638758</c:v>
                </c:pt>
                <c:pt idx="84">
                  <c:v>-82.17458441212715</c:v>
                </c:pt>
                <c:pt idx="85">
                  <c:v>-82.44413765370495</c:v>
                </c:pt>
                <c:pt idx="86">
                  <c:v>-82.70554489746877</c:v>
                </c:pt>
                <c:pt idx="87">
                  <c:v>-82.95904595480533</c:v>
                </c:pt>
                <c:pt idx="88">
                  <c:v>-83.20487394618885</c:v>
                </c:pt>
                <c:pt idx="89">
                  <c:v>-83.4432554716045</c:v>
                </c:pt>
                <c:pt idx="90">
                  <c:v>-83.67441077734723</c:v>
                </c:pt>
                <c:pt idx="91">
                  <c:v>-83.89855391928381</c:v>
                </c:pt>
                <c:pt idx="92">
                  <c:v>-84.11589292258905</c:v>
                </c:pt>
                <c:pt idx="93">
                  <c:v>-84.3266299380225</c:v>
                </c:pt>
                <c:pt idx="94">
                  <c:v>-84.53096139475385</c:v>
                </c:pt>
                <c:pt idx="95">
                  <c:v>-84.72907814985327</c:v>
                </c:pt>
                <c:pt idx="96">
                  <c:v>-84.9211656344137</c:v>
                </c:pt>
                <c:pt idx="97">
                  <c:v>-85.10740399640115</c:v>
                </c:pt>
                <c:pt idx="98">
                  <c:v>-85.28796824028336</c:v>
                </c:pt>
                <c:pt idx="99">
                  <c:v>-85.46302836344307</c:v>
                </c:pt>
                <c:pt idx="100">
                  <c:v>-85.63274948948015</c:v>
                </c:pt>
                <c:pt idx="101">
                  <c:v>-85.7972919984102</c:v>
                </c:pt>
                <c:pt idx="102">
                  <c:v>-85.95681165383075</c:v>
                </c:pt>
                <c:pt idx="103">
                  <c:v>-86.11145972709526</c:v>
                </c:pt>
                <c:pt idx="104">
                  <c:v>-86.26138311855215</c:v>
                </c:pt>
                <c:pt idx="105">
                  <c:v>-86.4067244758983</c:v>
                </c:pt>
                <c:pt idx="106">
                  <c:v>-86.5476223096814</c:v>
                </c:pt>
                <c:pt idx="107">
                  <c:v>-86.68421110603775</c:v>
                </c:pt>
                <c:pt idx="108">
                  <c:v>-86.81662143667881</c:v>
                </c:pt>
                <c:pt idx="109">
                  <c:v>-86.94498006618983</c:v>
                </c:pt>
                <c:pt idx="110">
                  <c:v>-87.06941005670585</c:v>
                </c:pt>
                <c:pt idx="111">
                  <c:v>-87.19003086999328</c:v>
                </c:pt>
                <c:pt idx="112">
                  <c:v>-87.30695846699385</c:v>
                </c:pt>
                <c:pt idx="113">
                  <c:v>-87.42030540489098</c:v>
                </c:pt>
                <c:pt idx="114">
                  <c:v>-87.53018093173591</c:v>
                </c:pt>
                <c:pt idx="115">
                  <c:v>-87.63669107868238</c:v>
                </c:pt>
                <c:pt idx="116">
                  <c:v>-87.73993874988665</c:v>
                </c:pt>
                <c:pt idx="117">
                  <c:v>-87.8400238101167</c:v>
                </c:pt>
                <c:pt idx="118">
                  <c:v>-87.9370431701173</c:v>
                </c:pt>
                <c:pt idx="119">
                  <c:v>-88.031090869782</c:v>
                </c:pt>
              </c:numCache>
            </c:numRef>
          </c:yVal>
          <c:smooth val="0"/>
          <c:extLst xmlns:c16r2="http://schemas.microsoft.com/office/drawing/2015/06/chart">
            <c:ext xmlns:c16="http://schemas.microsoft.com/office/drawing/2014/chart" uri="{C3380CC4-5D6E-409C-BE32-E72D297353CC}">
              <c16:uniqueId val="{00000002-A088-4074-B5A9-5CEEB8715B20}"/>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0.0</c:v>
                </c:pt>
                <c:pt idx="2">
                  <c:v>-0.651534893866483</c:v>
                </c:pt>
                <c:pt idx="3">
                  <c:v>-1.130125002698833</c:v>
                </c:pt>
                <c:pt idx="4">
                  <c:v>-1.580604875868175</c:v>
                </c:pt>
                <c:pt idx="5">
                  <c:v>-2.143679648560237</c:v>
                </c:pt>
                <c:pt idx="6">
                  <c:v>-2.716291438293183</c:v>
                </c:pt>
                <c:pt idx="7">
                  <c:v>-3.292473114915309</c:v>
                </c:pt>
                <c:pt idx="8">
                  <c:v>-3.86771245942964</c:v>
                </c:pt>
                <c:pt idx="9">
                  <c:v>-4.43862158219031</c:v>
                </c:pt>
                <c:pt idx="10">
                  <c:v>-5.002680688919098</c:v>
                </c:pt>
                <c:pt idx="11">
                  <c:v>-5.558039487784981</c:v>
                </c:pt>
                <c:pt idx="12">
                  <c:v>-6.10336330683913</c:v>
                </c:pt>
                <c:pt idx="13">
                  <c:v>-12.06021671920143</c:v>
                </c:pt>
                <c:pt idx="14">
                  <c:v>-13.70647812159928</c:v>
                </c:pt>
                <c:pt idx="15">
                  <c:v>-15.28682604272944</c:v>
                </c:pt>
                <c:pt idx="16">
                  <c:v>-16.80813575431739</c:v>
                </c:pt>
                <c:pt idx="17">
                  <c:v>-18.27619424607519</c:v>
                </c:pt>
                <c:pt idx="18">
                  <c:v>-19.69591788900493</c:v>
                </c:pt>
                <c:pt idx="19">
                  <c:v>-21.07116322440061</c:v>
                </c:pt>
                <c:pt idx="20">
                  <c:v>-22.40509234279518</c:v>
                </c:pt>
                <c:pt idx="21">
                  <c:v>-23.70032421726978</c:v>
                </c:pt>
                <c:pt idx="22">
                  <c:v>-24.95905200411653</c:v>
                </c:pt>
                <c:pt idx="23">
                  <c:v>-26.18313423691572</c:v>
                </c:pt>
                <c:pt idx="24">
                  <c:v>-27.37416575215206</c:v>
                </c:pt>
                <c:pt idx="25">
                  <c:v>-28.53353287626688</c:v>
                </c:pt>
                <c:pt idx="26">
                  <c:v>-29.67191518475056</c:v>
                </c:pt>
                <c:pt idx="27">
                  <c:v>-30.78259089811488</c:v>
                </c:pt>
                <c:pt idx="28">
                  <c:v>-31.86637406468412</c:v>
                </c:pt>
                <c:pt idx="29">
                  <c:v>-32.92402900714599</c:v>
                </c:pt>
                <c:pt idx="30">
                  <c:v>-33.9562653050527</c:v>
                </c:pt>
                <c:pt idx="31">
                  <c:v>-34.96374794278904</c:v>
                </c:pt>
                <c:pt idx="32">
                  <c:v>-35.94710463451224</c:v>
                </c:pt>
                <c:pt idx="33">
                  <c:v>-36.90693181375286</c:v>
                </c:pt>
                <c:pt idx="34">
                  <c:v>-37.84379934514072</c:v>
                </c:pt>
                <c:pt idx="35">
                  <c:v>-38.75825423960577</c:v>
                </c:pt>
                <c:pt idx="36">
                  <c:v>-39.65082359291311</c:v>
                </c:pt>
                <c:pt idx="37">
                  <c:v>-40.52201691846244</c:v>
                </c:pt>
                <c:pt idx="38">
                  <c:v>-41.37232800730067</c:v>
                </c:pt>
                <c:pt idx="39">
                  <c:v>-42.20225292123041</c:v>
                </c:pt>
                <c:pt idx="40">
                  <c:v>-43.01226052243349</c:v>
                </c:pt>
                <c:pt idx="41">
                  <c:v>-43.80280721203005</c:v>
                </c:pt>
                <c:pt idx="42">
                  <c:v>-44.57433783688998</c:v>
                </c:pt>
                <c:pt idx="43">
                  <c:v>-45.32728638519314</c:v>
                </c:pt>
                <c:pt idx="44">
                  <c:v>-46.0620765668516</c:v>
                </c:pt>
                <c:pt idx="45">
                  <c:v>-46.77912230209926</c:v>
                </c:pt>
                <c:pt idx="46">
                  <c:v>-47.47882813790625</c:v>
                </c:pt>
                <c:pt idx="47">
                  <c:v>-48.16158960710413</c:v>
                </c:pt>
                <c:pt idx="48">
                  <c:v>-48.82779354188824</c:v>
                </c:pt>
                <c:pt idx="49">
                  <c:v>-49.4778183508547</c:v>
                </c:pt>
                <c:pt idx="50">
                  <c:v>-50.11203426674774</c:v>
                </c:pt>
                <c:pt idx="51">
                  <c:v>-50.73080357055914</c:v>
                </c:pt>
                <c:pt idx="52">
                  <c:v>-51.33448082522811</c:v>
                </c:pt>
                <c:pt idx="53">
                  <c:v>-51.92341303918692</c:v>
                </c:pt>
                <c:pt idx="54">
                  <c:v>-52.49793984179132</c:v>
                </c:pt>
                <c:pt idx="55">
                  <c:v>-53.0583936483356</c:v>
                </c:pt>
                <c:pt idx="56">
                  <c:v>-53.60509981618952</c:v>
                </c:pt>
                <c:pt idx="57">
                  <c:v>-54.13837679347307</c:v>
                </c:pt>
                <c:pt idx="58">
                  <c:v>-54.65853626134614</c:v>
                </c:pt>
                <c:pt idx="59">
                  <c:v>-55.16588327082945</c:v>
                </c:pt>
                <c:pt idx="60">
                  <c:v>-55.66071637487561</c:v>
                </c:pt>
                <c:pt idx="61">
                  <c:v>-56.14332775625203</c:v>
                </c:pt>
                <c:pt idx="62">
                  <c:v>-56.61400335173514</c:v>
                </c:pt>
                <c:pt idx="63">
                  <c:v>-57.07302297298815</c:v>
                </c:pt>
                <c:pt idx="64">
                  <c:v>-57.52066042445585</c:v>
                </c:pt>
                <c:pt idx="65">
                  <c:v>-57.95718361856319</c:v>
                </c:pt>
                <c:pt idx="66">
                  <c:v>-58.38285468837898</c:v>
                </c:pt>
                <c:pt idx="67">
                  <c:v>-58.79793009792275</c:v>
                </c:pt>
                <c:pt idx="68">
                  <c:v>-59.20266075031873</c:v>
                </c:pt>
                <c:pt idx="69">
                  <c:v>-59.59729209388138</c:v>
                </c:pt>
                <c:pt idx="70">
                  <c:v>-59.98206422627072</c:v>
                </c:pt>
                <c:pt idx="71">
                  <c:v>-60.35721199679134</c:v>
                </c:pt>
                <c:pt idx="72">
                  <c:v>-60.7229651069311</c:v>
                </c:pt>
                <c:pt idx="73">
                  <c:v>-61.07954820918894</c:v>
                </c:pt>
                <c:pt idx="74">
                  <c:v>-61.42718100426684</c:v>
                </c:pt>
                <c:pt idx="75">
                  <c:v>-61.76607833667006</c:v>
                </c:pt>
                <c:pt idx="76">
                  <c:v>-62.09645028875207</c:v>
                </c:pt>
                <c:pt idx="77">
                  <c:v>-62.41850227326037</c:v>
                </c:pt>
                <c:pt idx="78">
                  <c:v>-62.73243512440036</c:v>
                </c:pt>
                <c:pt idx="79">
                  <c:v>-63.03844518746767</c:v>
                </c:pt>
                <c:pt idx="80">
                  <c:v>-63.33672440704589</c:v>
                </c:pt>
                <c:pt idx="81">
                  <c:v>-63.62746041383294</c:v>
                </c:pt>
                <c:pt idx="82">
                  <c:v>-63.91083661007815</c:v>
                </c:pt>
                <c:pt idx="83">
                  <c:v>-64.18703225368527</c:v>
                </c:pt>
                <c:pt idx="84">
                  <c:v>-64.45622254098316</c:v>
                </c:pt>
                <c:pt idx="85">
                  <c:v>-64.71857868816232</c:v>
                </c:pt>
                <c:pt idx="86">
                  <c:v>-64.97426801144547</c:v>
                </c:pt>
                <c:pt idx="87">
                  <c:v>-65.22345400594872</c:v>
                </c:pt>
                <c:pt idx="88">
                  <c:v>-65.46629642328936</c:v>
                </c:pt>
                <c:pt idx="89">
                  <c:v>-65.70295134792785</c:v>
                </c:pt>
                <c:pt idx="90">
                  <c:v>-65.93357127227544</c:v>
                </c:pt>
                <c:pt idx="91">
                  <c:v>-66.15830517056442</c:v>
                </c:pt>
                <c:pt idx="92">
                  <c:v>-66.37729857151425</c:v>
                </c:pt>
                <c:pt idx="93">
                  <c:v>-66.5906936297677</c:v>
                </c:pt>
                <c:pt idx="94">
                  <c:v>-66.79862919615516</c:v>
                </c:pt>
                <c:pt idx="95">
                  <c:v>-67.00124088677057</c:v>
                </c:pt>
                <c:pt idx="96">
                  <c:v>-67.19866115086711</c:v>
                </c:pt>
                <c:pt idx="97">
                  <c:v>-67.39101933760388</c:v>
                </c:pt>
                <c:pt idx="98">
                  <c:v>-67.57844176163711</c:v>
                </c:pt>
                <c:pt idx="99">
                  <c:v>-67.76105176757756</c:v>
                </c:pt>
                <c:pt idx="100">
                  <c:v>-67.93896979332157</c:v>
                </c:pt>
                <c:pt idx="101">
                  <c:v>-68.11231343227041</c:v>
                </c:pt>
                <c:pt idx="102">
                  <c:v>-68.28119749443931</c:v>
                </c:pt>
                <c:pt idx="103">
                  <c:v>-68.44573406648232</c:v>
                </c:pt>
                <c:pt idx="104">
                  <c:v>-68.60603257063904</c:v>
                </c:pt>
                <c:pt idx="105">
                  <c:v>-68.76219982261023</c:v>
                </c:pt>
                <c:pt idx="106">
                  <c:v>-68.9143400883711</c:v>
                </c:pt>
                <c:pt idx="107">
                  <c:v>-69.06255513996007</c:v>
                </c:pt>
                <c:pt idx="108">
                  <c:v>-69.20694431021184</c:v>
                </c:pt>
                <c:pt idx="109">
                  <c:v>-69.34760454649222</c:v>
                </c:pt>
                <c:pt idx="110">
                  <c:v>-69.48463046341362</c:v>
                </c:pt>
                <c:pt idx="111">
                  <c:v>-69.61811439455778</c:v>
                </c:pt>
                <c:pt idx="112">
                  <c:v>-69.7481464432167</c:v>
                </c:pt>
                <c:pt idx="113">
                  <c:v>-69.87481453216608</c:v>
                </c:pt>
                <c:pt idx="114">
                  <c:v>-69.99820445248041</c:v>
                </c:pt>
                <c:pt idx="115">
                  <c:v>-70.11839991139408</c:v>
                </c:pt>
                <c:pt idx="116">
                  <c:v>-70.23548257924881</c:v>
                </c:pt>
                <c:pt idx="117">
                  <c:v>-70.3495321355019</c:v>
                </c:pt>
                <c:pt idx="118">
                  <c:v>-70.4606263138474</c:v>
                </c:pt>
                <c:pt idx="119">
                  <c:v>-70.56884094641865</c:v>
                </c:pt>
              </c:numCache>
            </c:numRef>
          </c:yVal>
          <c:smooth val="0"/>
          <c:extLst xmlns:c16r2="http://schemas.microsoft.com/office/drawing/2015/06/chart">
            <c:ext xmlns:c16="http://schemas.microsoft.com/office/drawing/2014/chart" uri="{C3380CC4-5D6E-409C-BE32-E72D297353CC}">
              <c16:uniqueId val="{00000003-A088-4074-B5A9-5CEEB8715B20}"/>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0.0</c:v>
                </c:pt>
                <c:pt idx="2">
                  <c:v>-0.620954750953615</c:v>
                </c:pt>
                <c:pt idx="3">
                  <c:v>-1.042961465887856</c:v>
                </c:pt>
                <c:pt idx="4">
                  <c:v>-1.569087948299511</c:v>
                </c:pt>
                <c:pt idx="5">
                  <c:v>-2.131751090760872</c:v>
                </c:pt>
                <c:pt idx="6">
                  <c:v>-2.703835958732725</c:v>
                </c:pt>
                <c:pt idx="7">
                  <c:v>-3.279405113282337</c:v>
                </c:pt>
                <c:pt idx="8">
                  <c:v>-3.853956959847665</c:v>
                </c:pt>
                <c:pt idx="9">
                  <c:v>-4.424100789608246</c:v>
                </c:pt>
                <c:pt idx="10">
                  <c:v>-4.987304788721075</c:v>
                </c:pt>
                <c:pt idx="11">
                  <c:v>-5.541700647545667</c:v>
                </c:pt>
                <c:pt idx="12">
                  <c:v>-6.085932077687628</c:v>
                </c:pt>
                <c:pt idx="13">
                  <c:v>-12.04154021909562</c:v>
                </c:pt>
                <c:pt idx="14">
                  <c:v>-13.85114124384336</c:v>
                </c:pt>
                <c:pt idx="15">
                  <c:v>-15.60762948405068</c:v>
                </c:pt>
                <c:pt idx="16">
                  <c:v>-17.31473035878389</c:v>
                </c:pt>
                <c:pt idx="17">
                  <c:v>-18.97596882075709</c:v>
                </c:pt>
                <c:pt idx="18">
                  <c:v>-20.59411381344808</c:v>
                </c:pt>
                <c:pt idx="19">
                  <c:v>-22.1713942002557</c:v>
                </c:pt>
                <c:pt idx="20">
                  <c:v>-23.70964849837765</c:v>
                </c:pt>
                <c:pt idx="21">
                  <c:v>-25.21041378639848</c:v>
                </c:pt>
                <c:pt idx="22">
                  <c:v>-26.67499442651728</c:v>
                </c:pt>
                <c:pt idx="23">
                  <c:v>-28.10451520094989</c:v>
                </c:pt>
                <c:pt idx="24">
                  <c:v>-29.49996236306492</c:v>
                </c:pt>
                <c:pt idx="25">
                  <c:v>-30.86221531915226</c:v>
                </c:pt>
                <c:pt idx="26">
                  <c:v>-32.20152981736533</c:v>
                </c:pt>
                <c:pt idx="27">
                  <c:v>-33.51114435664248</c:v>
                </c:pt>
                <c:pt idx="28">
                  <c:v>-34.7915892931776</c:v>
                </c:pt>
                <c:pt idx="29">
                  <c:v>-36.0433866160488</c:v>
                </c:pt>
                <c:pt idx="30">
                  <c:v>-37.2670389311786</c:v>
                </c:pt>
                <c:pt idx="31">
                  <c:v>-38.463034009366</c:v>
                </c:pt>
                <c:pt idx="32">
                  <c:v>-39.63184832505158</c:v>
                </c:pt>
                <c:pt idx="33">
                  <c:v>-40.77394973107107</c:v>
                </c:pt>
                <c:pt idx="34">
                  <c:v>-41.88979942024314</c:v>
                </c:pt>
                <c:pt idx="35">
                  <c:v>-42.97985333952442</c:v>
                </c:pt>
                <c:pt idx="36">
                  <c:v>-44.04456318548608</c:v>
                </c:pt>
                <c:pt idx="37">
                  <c:v>-45.08437708082874</c:v>
                </c:pt>
                <c:pt idx="38">
                  <c:v>-46.09974000916327</c:v>
                </c:pt>
                <c:pt idx="39">
                  <c:v>-47.09111057012637</c:v>
                </c:pt>
                <c:pt idx="40">
                  <c:v>-48.05893102415848</c:v>
                </c:pt>
                <c:pt idx="41">
                  <c:v>-49.00364048174774</c:v>
                </c:pt>
                <c:pt idx="42">
                  <c:v>-49.9256749445599</c:v>
                </c:pt>
                <c:pt idx="43">
                  <c:v>-50.82546722574939</c:v>
                </c:pt>
                <c:pt idx="44">
                  <c:v>-51.70344683059147</c:v>
                </c:pt>
                <c:pt idx="45">
                  <c:v>-52.56003981108006</c:v>
                </c:pt>
                <c:pt idx="46">
                  <c:v>-53.3956686046531</c:v>
                </c:pt>
                <c:pt idx="47">
                  <c:v>-54.21075186459984</c:v>
                </c:pt>
                <c:pt idx="48">
                  <c:v>-55.00570428785613</c:v>
                </c:pt>
                <c:pt idx="49">
                  <c:v>-55.78093644445925</c:v>
                </c:pt>
                <c:pt idx="50">
                  <c:v>-56.53685461176195</c:v>
                </c:pt>
                <c:pt idx="51">
                  <c:v>-57.27386061568905</c:v>
                </c:pt>
                <c:pt idx="52">
                  <c:v>-57.99235170940073</c:v>
                </c:pt>
                <c:pt idx="53">
                  <c:v>-58.69272040834676</c:v>
                </c:pt>
                <c:pt idx="54">
                  <c:v>-59.37535435932932</c:v>
                </c:pt>
                <c:pt idx="55">
                  <c:v>-60.04063622061035</c:v>
                </c:pt>
                <c:pt idx="56">
                  <c:v>-60.68894355299425</c:v>
                </c:pt>
                <c:pt idx="57">
                  <c:v>-61.32064872187902</c:v>
                </c:pt>
                <c:pt idx="58">
                  <c:v>-61.9361188101143</c:v>
                </c:pt>
                <c:pt idx="59">
                  <c:v>-62.5357155413983</c:v>
                </c:pt>
                <c:pt idx="60">
                  <c:v>-63.11979521393027</c:v>
                </c:pt>
                <c:pt idx="61">
                  <c:v>-63.68870864391147</c:v>
                </c:pt>
                <c:pt idx="62">
                  <c:v>-64.24280111852715</c:v>
                </c:pt>
                <c:pt idx="63">
                  <c:v>-64.78241235796753</c:v>
                </c:pt>
                <c:pt idx="64">
                  <c:v>-65.30787648606791</c:v>
                </c:pt>
                <c:pt idx="65">
                  <c:v>-65.81952200917406</c:v>
                </c:pt>
                <c:pt idx="66">
                  <c:v>-66.31767180270275</c:v>
                </c:pt>
                <c:pt idx="67">
                  <c:v>-66.80264310502375</c:v>
                </c:pt>
                <c:pt idx="68">
                  <c:v>-67.27474751820205</c:v>
                </c:pt>
                <c:pt idx="69">
                  <c:v>-67.73429101524106</c:v>
                </c:pt>
                <c:pt idx="70">
                  <c:v>-68.18157395337425</c:v>
                </c:pt>
                <c:pt idx="71">
                  <c:v>-68.61689109305051</c:v>
                </c:pt>
                <c:pt idx="72">
                  <c:v>-69.04053162222817</c:v>
                </c:pt>
                <c:pt idx="73">
                  <c:v>-69.45277918559825</c:v>
                </c:pt>
                <c:pt idx="74">
                  <c:v>-69.85391191843735</c:v>
                </c:pt>
                <c:pt idx="75">
                  <c:v>-70.2442024846951</c:v>
                </c:pt>
                <c:pt idx="76">
                  <c:v>-70.62391811905707</c:v>
                </c:pt>
                <c:pt idx="77">
                  <c:v>-70.99332067264616</c:v>
                </c:pt>
                <c:pt idx="78">
                  <c:v>-71.35266666207053</c:v>
                </c:pt>
                <c:pt idx="79">
                  <c:v>-71.70220732157258</c:v>
                </c:pt>
                <c:pt idx="80">
                  <c:v>-72.04218865798025</c:v>
                </c:pt>
                <c:pt idx="81">
                  <c:v>-72.37285150824066</c:v>
                </c:pt>
                <c:pt idx="82">
                  <c:v>-72.69443159927687</c:v>
                </c:pt>
                <c:pt idx="83">
                  <c:v>-73.0071596099499</c:v>
                </c:pt>
                <c:pt idx="84">
                  <c:v>-73.3112612349401</c:v>
                </c:pt>
                <c:pt idx="85">
                  <c:v>-73.60695725028565</c:v>
                </c:pt>
                <c:pt idx="86">
                  <c:v>-73.89446358045914</c:v>
                </c:pt>
                <c:pt idx="87">
                  <c:v>-74.17399136674008</c:v>
                </c:pt>
                <c:pt idx="88">
                  <c:v>-74.44574703675561</c:v>
                </c:pt>
                <c:pt idx="89">
                  <c:v>-74.70993237501145</c:v>
                </c:pt>
                <c:pt idx="90">
                  <c:v>-74.96674459425797</c:v>
                </c:pt>
                <c:pt idx="91">
                  <c:v>-75.21637640756116</c:v>
                </c:pt>
                <c:pt idx="92">
                  <c:v>-75.45901610094141</c:v>
                </c:pt>
                <c:pt idx="93">
                  <c:v>-75.69484760643866</c:v>
                </c:pt>
                <c:pt idx="94">
                  <c:v>-75.9240505755181</c:v>
                </c:pt>
                <c:pt idx="95">
                  <c:v>-76.14680045266586</c:v>
                </c:pt>
                <c:pt idx="96">
                  <c:v>-76.363268549118</c:v>
                </c:pt>
                <c:pt idx="97">
                  <c:v>-76.57362211656876</c:v>
                </c:pt>
                <c:pt idx="98">
                  <c:v>-76.77802442083884</c:v>
                </c:pt>
                <c:pt idx="99">
                  <c:v>-76.97663481533368</c:v>
                </c:pt>
                <c:pt idx="100">
                  <c:v>-77.16960881430555</c:v>
                </c:pt>
                <c:pt idx="101">
                  <c:v>-77.35709816576608</c:v>
                </c:pt>
                <c:pt idx="102">
                  <c:v>-77.5392509240433</c:v>
                </c:pt>
                <c:pt idx="103">
                  <c:v>-77.7162115218726</c:v>
                </c:pt>
                <c:pt idx="104">
                  <c:v>-77.88812084199661</c:v>
                </c:pt>
                <c:pt idx="105">
                  <c:v>-78.05511628820772</c:v>
                </c:pt>
                <c:pt idx="106">
                  <c:v>-78.21733185578876</c:v>
                </c:pt>
                <c:pt idx="107">
                  <c:v>-78.37489820129595</c:v>
                </c:pt>
                <c:pt idx="108">
                  <c:v>-78.52794271165548</c:v>
                </c:pt>
                <c:pt idx="109">
                  <c:v>-78.6765895725361</c:v>
                </c:pt>
                <c:pt idx="110">
                  <c:v>-78.82095983595295</c:v>
                </c:pt>
                <c:pt idx="111">
                  <c:v>-78.9611714870773</c:v>
                </c:pt>
                <c:pt idx="112">
                  <c:v>-79.09733951023371</c:v>
                </c:pt>
                <c:pt idx="113">
                  <c:v>-79.22957595404364</c:v>
                </c:pt>
                <c:pt idx="114">
                  <c:v>-79.35798999570216</c:v>
                </c:pt>
                <c:pt idx="115">
                  <c:v>-79.48268800436995</c:v>
                </c:pt>
                <c:pt idx="116">
                  <c:v>-79.60377360365705</c:v>
                </c:pt>
                <c:pt idx="117">
                  <c:v>-79.72134773319306</c:v>
                </c:pt>
                <c:pt idx="118">
                  <c:v>-79.83550870925615</c:v>
                </c:pt>
                <c:pt idx="119">
                  <c:v>-79.94635228446782</c:v>
                </c:pt>
              </c:numCache>
            </c:numRef>
          </c:yVal>
          <c:smooth val="0"/>
          <c:extLst xmlns:c16r2="http://schemas.microsoft.com/office/drawing/2015/06/chart">
            <c:ext xmlns:c16="http://schemas.microsoft.com/office/drawing/2014/chart" uri="{C3380CC4-5D6E-409C-BE32-E72D297353CC}">
              <c16:uniqueId val="{00000004-A088-4074-B5A9-5CEEB8715B20}"/>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0.0</c:v>
                </c:pt>
                <c:pt idx="2">
                  <c:v>-0.385069491097511</c:v>
                </c:pt>
                <c:pt idx="3">
                  <c:v>-0.808178431404485</c:v>
                </c:pt>
                <c:pt idx="4">
                  <c:v>-1.256697860658505</c:v>
                </c:pt>
                <c:pt idx="5">
                  <c:v>-1.720965965266032</c:v>
                </c:pt>
                <c:pt idx="6">
                  <c:v>-2.193622938708585</c:v>
                </c:pt>
                <c:pt idx="7">
                  <c:v>-2.66908976102377</c:v>
                </c:pt>
                <c:pt idx="8">
                  <c:v>-3.14316401516885</c:v>
                </c:pt>
                <c:pt idx="9">
                  <c:v>-3.612706521756081</c:v>
                </c:pt>
                <c:pt idx="10">
                  <c:v>-4.075398427879918</c:v>
                </c:pt>
                <c:pt idx="11">
                  <c:v>-4.529552949486451</c:v>
                </c:pt>
                <c:pt idx="12">
                  <c:v>-4.973969507929951</c:v>
                </c:pt>
                <c:pt idx="13">
                  <c:v>-11.99228847067093</c:v>
                </c:pt>
                <c:pt idx="14">
                  <c:v>-13.64018158263707</c:v>
                </c:pt>
                <c:pt idx="15">
                  <c:v>-15.20021718732232</c:v>
                </c:pt>
                <c:pt idx="16">
                  <c:v>-16.68372896198957</c:v>
                </c:pt>
                <c:pt idx="17">
                  <c:v>-18.0998243901945</c:v>
                </c:pt>
                <c:pt idx="18">
                  <c:v>-19.45579548964815</c:v>
                </c:pt>
                <c:pt idx="19">
                  <c:v>-20.75751905492302</c:v>
                </c:pt>
                <c:pt idx="20">
                  <c:v>-22.00976776516359</c:v>
                </c:pt>
                <c:pt idx="21">
                  <c:v>-23.21645178958784</c:v>
                </c:pt>
                <c:pt idx="22">
                  <c:v>-24.38080644841943</c:v>
                </c:pt>
                <c:pt idx="23">
                  <c:v>-25.50553800391798</c:v>
                </c:pt>
                <c:pt idx="24">
                  <c:v>-26.59293695214341</c:v>
                </c:pt>
                <c:pt idx="25">
                  <c:v>-27.64496608768081</c:v>
                </c:pt>
                <c:pt idx="26">
                  <c:v>-28.67177617291918</c:v>
                </c:pt>
                <c:pt idx="27">
                  <c:v>-29.66776391486974</c:v>
                </c:pt>
                <c:pt idx="28">
                  <c:v>-30.63409554355235</c:v>
                </c:pt>
                <c:pt idx="29">
                  <c:v>-31.57184891068392</c:v>
                </c:pt>
                <c:pt idx="30">
                  <c:v>-32.4820106664572</c:v>
                </c:pt>
                <c:pt idx="31">
                  <c:v>-33.36549290661173</c:v>
                </c:pt>
                <c:pt idx="32">
                  <c:v>-34.2231462498781</c:v>
                </c:pt>
                <c:pt idx="33">
                  <c:v>-35.05577006918065</c:v>
                </c:pt>
                <c:pt idx="34">
                  <c:v>-35.86412051175034</c:v>
                </c:pt>
                <c:pt idx="35">
                  <c:v>-36.64891680137793</c:v>
                </c:pt>
                <c:pt idx="36">
                  <c:v>-37.41084620557535</c:v>
                </c:pt>
                <c:pt idx="37">
                  <c:v>-38.15056796477025</c:v>
                </c:pt>
                <c:pt idx="38">
                  <c:v>-38.86871641417064</c:v>
                </c:pt>
                <c:pt idx="39">
                  <c:v>-39.56591431626816</c:v>
                </c:pt>
                <c:pt idx="40">
                  <c:v>-40.24275462561673</c:v>
                </c:pt>
                <c:pt idx="41">
                  <c:v>-40.89981121749111</c:v>
                </c:pt>
                <c:pt idx="42">
                  <c:v>-41.53764031025094</c:v>
                </c:pt>
                <c:pt idx="43">
                  <c:v>-42.15678158548504</c:v>
                </c:pt>
                <c:pt idx="44">
                  <c:v>-42.75775912154086</c:v>
                </c:pt>
                <c:pt idx="45">
                  <c:v>-43.34108218106908</c:v>
                </c:pt>
                <c:pt idx="46">
                  <c:v>-43.90724588391775</c:v>
                </c:pt>
                <c:pt idx="47">
                  <c:v>-44.45673178971</c:v>
                </c:pt>
                <c:pt idx="48">
                  <c:v>-44.99000840909385</c:v>
                </c:pt>
                <c:pt idx="49">
                  <c:v>-45.50753165838319</c:v>
                </c:pt>
                <c:pt idx="50">
                  <c:v>-46.00974526911773</c:v>
                </c:pt>
                <c:pt idx="51">
                  <c:v>-46.49708116146861</c:v>
                </c:pt>
                <c:pt idx="52">
                  <c:v>-46.96995980241354</c:v>
                </c:pt>
                <c:pt idx="53">
                  <c:v>-47.42879051385148</c:v>
                </c:pt>
                <c:pt idx="54">
                  <c:v>-47.87397177325195</c:v>
                </c:pt>
                <c:pt idx="55">
                  <c:v>-48.30589149836699</c:v>
                </c:pt>
                <c:pt idx="56">
                  <c:v>-48.72492731849183</c:v>
                </c:pt>
                <c:pt idx="57">
                  <c:v>-49.13144683430323</c:v>
                </c:pt>
                <c:pt idx="58">
                  <c:v>-49.52580786788531</c:v>
                </c:pt>
                <c:pt idx="59">
                  <c:v>-49.90835870420642</c:v>
                </c:pt>
                <c:pt idx="60">
                  <c:v>-50.2794383250289</c:v>
                </c:pt>
                <c:pt idx="61">
                  <c:v>-50.63937663605133</c:v>
                </c:pt>
                <c:pt idx="62">
                  <c:v>-50.98849468791597</c:v>
                </c:pt>
                <c:pt idx="63">
                  <c:v>-51.32710489156148</c:v>
                </c:pt>
                <c:pt idx="64">
                  <c:v>-51.65551122833767</c:v>
                </c:pt>
                <c:pt idx="65">
                  <c:v>-51.97400945521939</c:v>
                </c:pt>
                <c:pt idx="66">
                  <c:v>-52.28288730535178</c:v>
                </c:pt>
                <c:pt idx="67">
                  <c:v>-52.58242468414483</c:v>
                </c:pt>
                <c:pt idx="68">
                  <c:v>-52.87289386111775</c:v>
                </c:pt>
                <c:pt idx="69">
                  <c:v>-53.15455965762013</c:v>
                </c:pt>
                <c:pt idx="70">
                  <c:v>-53.42767963057917</c:v>
                </c:pt>
                <c:pt idx="71">
                  <c:v>-53.69250425235372</c:v>
                </c:pt>
                <c:pt idx="72">
                  <c:v>-53.94927708682629</c:v>
                </c:pt>
                <c:pt idx="73">
                  <c:v>-54.1982349617797</c:v>
                </c:pt>
                <c:pt idx="74">
                  <c:v>-54.43960813766034</c:v>
                </c:pt>
                <c:pt idx="75">
                  <c:v>-54.67362047278209</c:v>
                </c:pt>
                <c:pt idx="76">
                  <c:v>-54.90048958504498</c:v>
                </c:pt>
                <c:pt idx="77">
                  <c:v>-55.12042701021527</c:v>
                </c:pt>
                <c:pt idx="78">
                  <c:v>-55.33363835683167</c:v>
                </c:pt>
                <c:pt idx="79">
                  <c:v>-55.54032345779589</c:v>
                </c:pt>
                <c:pt idx="80">
                  <c:v>-55.74067651868404</c:v>
                </c:pt>
                <c:pt idx="81">
                  <c:v>-55.93488626284294</c:v>
                </c:pt>
                <c:pt idx="82">
                  <c:v>-56.12313607331566</c:v>
                </c:pt>
                <c:pt idx="83">
                  <c:v>-56.30560413163995</c:v>
                </c:pt>
                <c:pt idx="84">
                  <c:v>-56.48246355358211</c:v>
                </c:pt>
                <c:pt idx="85">
                  <c:v>-56.65388252183534</c:v>
                </c:pt>
                <c:pt idx="86">
                  <c:v>-56.82002441573889</c:v>
                </c:pt>
                <c:pt idx="87">
                  <c:v>-56.98104793806714</c:v>
                </c:pt>
                <c:pt idx="88">
                  <c:v>-57.13710723893064</c:v>
                </c:pt>
                <c:pt idx="89">
                  <c:v>-57.28835203683615</c:v>
                </c:pt>
                <c:pt idx="90">
                  <c:v>-57.43492773695402</c:v>
                </c:pt>
                <c:pt idx="91">
                  <c:v>-57.5769755466347</c:v>
                </c:pt>
                <c:pt idx="92">
                  <c:v>-57.7146325882313</c:v>
                </c:pt>
                <c:pt idx="93">
                  <c:v>-57.84803200925194</c:v>
                </c:pt>
                <c:pt idx="94">
                  <c:v>-57.97730308991709</c:v>
                </c:pt>
                <c:pt idx="95">
                  <c:v>-58.102571348149</c:v>
                </c:pt>
                <c:pt idx="96">
                  <c:v>-58.22395864203556</c:v>
                </c:pt>
                <c:pt idx="97">
                  <c:v>-58.34158326982688</c:v>
                </c:pt>
                <c:pt idx="98">
                  <c:v>-58.45556006751004</c:v>
                </c:pt>
                <c:pt idx="99">
                  <c:v>-58.56600050398625</c:v>
                </c:pt>
                <c:pt idx="100">
                  <c:v>-58.67301277392334</c:v>
                </c:pt>
                <c:pt idx="101">
                  <c:v>-58.77670188831348</c:v>
                </c:pt>
                <c:pt idx="102">
                  <c:v>-58.87716976277459</c:v>
                </c:pt>
                <c:pt idx="103">
                  <c:v>-58.97451530365583</c:v>
                </c:pt>
                <c:pt idx="104">
                  <c:v>-59.06883449197426</c:v>
                </c:pt>
                <c:pt idx="105">
                  <c:v>-59.16022046524589</c:v>
                </c:pt>
                <c:pt idx="106">
                  <c:v>-59.24876359722407</c:v>
                </c:pt>
                <c:pt idx="107">
                  <c:v>-59.33455157562383</c:v>
                </c:pt>
                <c:pt idx="108">
                  <c:v>-59.41766947784589</c:v>
                </c:pt>
                <c:pt idx="109">
                  <c:v>-59.49819984476201</c:v>
                </c:pt>
                <c:pt idx="110">
                  <c:v>-59.5762227525729</c:v>
                </c:pt>
                <c:pt idx="111">
                  <c:v>-59.65181588283144</c:v>
                </c:pt>
                <c:pt idx="112">
                  <c:v>-59.72505459061813</c:v>
                </c:pt>
                <c:pt idx="113">
                  <c:v>-59.79601197093438</c:v>
                </c:pt>
                <c:pt idx="114">
                  <c:v>-59.8647589233567</c:v>
                </c:pt>
                <c:pt idx="115">
                  <c:v>-59.93136421498343</c:v>
                </c:pt>
                <c:pt idx="116">
                  <c:v>-59.99589454170177</c:v>
                </c:pt>
                <c:pt idx="117">
                  <c:v>-60.05841458783922</c:v>
                </c:pt>
                <c:pt idx="118">
                  <c:v>-60.11898708421104</c:v>
                </c:pt>
                <c:pt idx="119">
                  <c:v>-60.17767286461503</c:v>
                </c:pt>
              </c:numCache>
            </c:numRef>
          </c:yVal>
          <c:smooth val="0"/>
          <c:extLst xmlns:c16r2="http://schemas.microsoft.com/office/drawing/2015/06/chart">
            <c:ext xmlns:c16="http://schemas.microsoft.com/office/drawing/2014/chart" uri="{C3380CC4-5D6E-409C-BE32-E72D297353CC}">
              <c16:uniqueId val="{00000005-A088-4074-B5A9-5CEEB8715B20}"/>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0.0</c:v>
                </c:pt>
                <c:pt idx="2">
                  <c:v>-0.553138539421298</c:v>
                </c:pt>
                <c:pt idx="3">
                  <c:v>-1.16260148167521</c:v>
                </c:pt>
                <c:pt idx="4">
                  <c:v>-1.809845437850527</c:v>
                </c:pt>
                <c:pt idx="5">
                  <c:v>-2.48068174970922</c:v>
                </c:pt>
                <c:pt idx="6">
                  <c:v>-3.164298099384041</c:v>
                </c:pt>
                <c:pt idx="7">
                  <c:v>-3.852494042615035</c:v>
                </c:pt>
                <c:pt idx="8">
                  <c:v>-4.539088234469773</c:v>
                </c:pt>
                <c:pt idx="9">
                  <c:v>-5.219458870862809</c:v>
                </c:pt>
                <c:pt idx="10">
                  <c:v>-5.890187469990876</c:v>
                </c:pt>
                <c:pt idx="11">
                  <c:v>-6.54878281396077</c:v>
                </c:pt>
                <c:pt idx="12">
                  <c:v>-7.193467066624406</c:v>
                </c:pt>
                <c:pt idx="13">
                  <c:v>-14.40747783653114</c:v>
                </c:pt>
                <c:pt idx="14">
                  <c:v>-16.46162915600598</c:v>
                </c:pt>
                <c:pt idx="15">
                  <c:v>-18.43354206698108</c:v>
                </c:pt>
                <c:pt idx="16">
                  <c:v>-20.33058308917748</c:v>
                </c:pt>
                <c:pt idx="17">
                  <c:v>-22.1588295272245</c:v>
                </c:pt>
                <c:pt idx="18">
                  <c:v>-23.92329261770442</c:v>
                </c:pt>
                <c:pt idx="19">
                  <c:v>-25.62814808434972</c:v>
                </c:pt>
                <c:pt idx="20">
                  <c:v>-27.27691554125795</c:v>
                </c:pt>
                <c:pt idx="21">
                  <c:v>-28.87259796133094</c:v>
                </c:pt>
                <c:pt idx="22">
                  <c:v>-30.41779014153349</c:v>
                </c:pt>
                <c:pt idx="23">
                  <c:v>-31.91476309745553</c:v>
                </c:pt>
                <c:pt idx="24">
                  <c:v>-33.36552976758003</c:v>
                </c:pt>
                <c:pt idx="25">
                  <c:v>-34.77189620316425</c:v>
                </c:pt>
                <c:pt idx="26">
                  <c:v>-36.14697372532396</c:v>
                </c:pt>
                <c:pt idx="27">
                  <c:v>-37.48294935754839</c:v>
                </c:pt>
                <c:pt idx="28">
                  <c:v>-38.78100756359318</c:v>
                </c:pt>
                <c:pt idx="29">
                  <c:v>-40.04228174273234</c:v>
                </c:pt>
                <c:pt idx="30">
                  <c:v>-41.26784405650614</c:v>
                </c:pt>
                <c:pt idx="31">
                  <c:v>-42.45871447007357</c:v>
                </c:pt>
                <c:pt idx="32">
                  <c:v>-43.6158679480991</c:v>
                </c:pt>
                <c:pt idx="33">
                  <c:v>-44.74024014670112</c:v>
                </c:pt>
                <c:pt idx="34">
                  <c:v>-45.83273193344394</c:v>
                </c:pt>
                <c:pt idx="35">
                  <c:v>-46.89421299371335</c:v>
                </c:pt>
                <c:pt idx="36">
                  <c:v>-47.92552472432362</c:v>
                </c:pt>
                <c:pt idx="37">
                  <c:v>-48.92748257062199</c:v>
                </c:pt>
                <c:pt idx="38">
                  <c:v>-49.90087792863604</c:v>
                </c:pt>
                <c:pt idx="39">
                  <c:v>-50.84649967018319</c:v>
                </c:pt>
                <c:pt idx="40">
                  <c:v>-51.76509864587751</c:v>
                </c:pt>
                <c:pt idx="41">
                  <c:v>-52.65740509800071</c:v>
                </c:pt>
                <c:pt idx="42">
                  <c:v>-53.5241297070238</c:v>
                </c:pt>
                <c:pt idx="43">
                  <c:v>-54.36596442373794</c:v>
                </c:pt>
                <c:pt idx="44">
                  <c:v>-55.1835831925357</c:v>
                </c:pt>
                <c:pt idx="45">
                  <c:v>-55.9776425886357</c:v>
                </c:pt>
                <c:pt idx="46">
                  <c:v>-56.7487823867719</c:v>
                </c:pt>
                <c:pt idx="47">
                  <c:v>-57.49762607501899</c:v>
                </c:pt>
                <c:pt idx="48">
                  <c:v>-58.22478132448918</c:v>
                </c:pt>
                <c:pt idx="49">
                  <c:v>-58.93084042327119</c:v>
                </c:pt>
                <c:pt idx="50">
                  <c:v>-59.6163806812251</c:v>
                </c:pt>
                <c:pt idx="51">
                  <c:v>-60.28196481078815</c:v>
                </c:pt>
                <c:pt idx="52">
                  <c:v>-60.9281413225765</c:v>
                </c:pt>
                <c:pt idx="53">
                  <c:v>-61.55544483925603</c:v>
                </c:pt>
                <c:pt idx="54">
                  <c:v>-62.16439642449472</c:v>
                </c:pt>
                <c:pt idx="55">
                  <c:v>-62.7555039000706</c:v>
                </c:pt>
                <c:pt idx="56">
                  <c:v>-63.32926215251629</c:v>
                </c:pt>
                <c:pt idx="57">
                  <c:v>-63.88615343052652</c:v>
                </c:pt>
                <c:pt idx="58">
                  <c:v>-64.42664763415405</c:v>
                </c:pt>
                <c:pt idx="59">
                  <c:v>-64.95120259656915</c:v>
                </c:pt>
                <c:pt idx="60">
                  <c:v>-65.46026435903422</c:v>
                </c:pt>
                <c:pt idx="61">
                  <c:v>-65.95426743960433</c:v>
                </c:pt>
                <c:pt idx="62">
                  <c:v>-66.4336350959718</c:v>
                </c:pt>
                <c:pt idx="63">
                  <c:v>-66.89877958279548</c:v>
                </c:pt>
                <c:pt idx="64">
                  <c:v>-67.35010240378844</c:v>
                </c:pt>
                <c:pt idx="65">
                  <c:v>-67.78799455884882</c:v>
                </c:pt>
                <c:pt idx="66">
                  <c:v>-68.2128367863154</c:v>
                </c:pt>
                <c:pt idx="67">
                  <c:v>-68.62499980056255</c:v>
                </c:pt>
                <c:pt idx="68">
                  <c:v>-69.02484452504427</c:v>
                </c:pt>
                <c:pt idx="69">
                  <c:v>-69.41272232092751</c:v>
                </c:pt>
                <c:pt idx="70">
                  <c:v>-69.78897521139395</c:v>
                </c:pt>
                <c:pt idx="71">
                  <c:v>-70.15393610171215</c:v>
                </c:pt>
                <c:pt idx="72">
                  <c:v>-70.50792899513406</c:v>
                </c:pt>
                <c:pt idx="73">
                  <c:v>-70.85126920469816</c:v>
                </c:pt>
                <c:pt idx="74">
                  <c:v>-71.1842635610067</c:v>
                </c:pt>
                <c:pt idx="75">
                  <c:v>-71.50721061600188</c:v>
                </c:pt>
                <c:pt idx="76">
                  <c:v>-71.82040084283807</c:v>
                </c:pt>
                <c:pt idx="77">
                  <c:v>-72.12411683186201</c:v>
                </c:pt>
                <c:pt idx="78">
                  <c:v>-72.41863348276046</c:v>
                </c:pt>
                <c:pt idx="79">
                  <c:v>-72.70421819294006</c:v>
                </c:pt>
                <c:pt idx="80">
                  <c:v>-72.98113104214712</c:v>
                </c:pt>
                <c:pt idx="81">
                  <c:v>-73.2496249734084</c:v>
                </c:pt>
                <c:pt idx="82">
                  <c:v>-73.50994597030694</c:v>
                </c:pt>
                <c:pt idx="83">
                  <c:v>-73.76233323066015</c:v>
                </c:pt>
                <c:pt idx="84">
                  <c:v>-74.00701933661774</c:v>
                </c:pt>
                <c:pt idx="85">
                  <c:v>-74.2442304212521</c:v>
                </c:pt>
                <c:pt idx="86">
                  <c:v>-74.47418633165545</c:v>
                </c:pt>
                <c:pt idx="87">
                  <c:v>-74.6971007886123</c:v>
                </c:pt>
                <c:pt idx="88">
                  <c:v>-74.9131815428675</c:v>
                </c:pt>
                <c:pt idx="89">
                  <c:v>-75.12263052806009</c:v>
                </c:pt>
                <c:pt idx="90">
                  <c:v>-75.3256440103471</c:v>
                </c:pt>
                <c:pt idx="91">
                  <c:v>-75.52241273475462</c:v>
                </c:pt>
                <c:pt idx="92">
                  <c:v>-75.7131220683553</c:v>
                </c:pt>
                <c:pt idx="93">
                  <c:v>-75.8979521402282</c:v>
                </c:pt>
                <c:pt idx="94">
                  <c:v>-76.077077978337</c:v>
                </c:pt>
                <c:pt idx="95">
                  <c:v>-76.2506696433175</c:v>
                </c:pt>
                <c:pt idx="96">
                  <c:v>-76.41889235923507</c:v>
                </c:pt>
                <c:pt idx="97">
                  <c:v>-76.5819066413638</c:v>
                </c:pt>
                <c:pt idx="98">
                  <c:v>-76.7398684210382</c:v>
                </c:pt>
                <c:pt idx="99">
                  <c:v>-76.89292916760337</c:v>
                </c:pt>
                <c:pt idx="100">
                  <c:v>-77.04123600754222</c:v>
                </c:pt>
                <c:pt idx="101">
                  <c:v>-77.18493184079581</c:v>
                </c:pt>
                <c:pt idx="102">
                  <c:v>-77.32415545435468</c:v>
                </c:pt>
                <c:pt idx="103">
                  <c:v>-77.45904163313298</c:v>
                </c:pt>
                <c:pt idx="104">
                  <c:v>-77.5897212682196</c:v>
                </c:pt>
                <c:pt idx="105">
                  <c:v>-77.71632146250408</c:v>
                </c:pt>
                <c:pt idx="106">
                  <c:v>-77.83896563375865</c:v>
                </c:pt>
                <c:pt idx="107">
                  <c:v>-77.95777361522094</c:v>
                </c:pt>
                <c:pt idx="108">
                  <c:v>-78.07286175369366</c:v>
                </c:pt>
                <c:pt idx="109">
                  <c:v>-78.18434300526041</c:v>
                </c:pt>
                <c:pt idx="110">
                  <c:v>-78.29232702860713</c:v>
                </c:pt>
                <c:pt idx="111">
                  <c:v>-78.3969202760461</c:v>
                </c:pt>
                <c:pt idx="112">
                  <c:v>-78.4982260822492</c:v>
                </c:pt>
                <c:pt idx="113">
                  <c:v>-78.59634475076245</c:v>
                </c:pt>
                <c:pt idx="114">
                  <c:v>-78.69137363833351</c:v>
                </c:pt>
                <c:pt idx="115">
                  <c:v>-78.78340723709505</c:v>
                </c:pt>
                <c:pt idx="116">
                  <c:v>-78.87253725467198</c:v>
                </c:pt>
                <c:pt idx="117">
                  <c:v>-78.95885269221298</c:v>
                </c:pt>
                <c:pt idx="118">
                  <c:v>-79.04243992043598</c:v>
                </c:pt>
                <c:pt idx="119">
                  <c:v>-79.12338275369915</c:v>
                </c:pt>
              </c:numCache>
            </c:numRef>
          </c:yVal>
          <c:smooth val="0"/>
          <c:extLst xmlns:c16r2="http://schemas.microsoft.com/office/drawing/2015/06/chart">
            <c:ext xmlns:c16="http://schemas.microsoft.com/office/drawing/2014/chart" uri="{C3380CC4-5D6E-409C-BE32-E72D297353CC}">
              <c16:uniqueId val="{00000006-A088-4074-B5A9-5CEEB8715B20}"/>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0.0</c:v>
                </c:pt>
                <c:pt idx="2">
                  <c:v>-0.385068933205275</c:v>
                </c:pt>
                <c:pt idx="3">
                  <c:v>-0.808889653355436</c:v>
                </c:pt>
                <c:pt idx="4">
                  <c:v>-1.25890582807233</c:v>
                </c:pt>
                <c:pt idx="5">
                  <c:v>-1.725496524684331</c:v>
                </c:pt>
                <c:pt idx="6">
                  <c:v>-2.201318810584098</c:v>
                </c:pt>
                <c:pt idx="7">
                  <c:v>-2.680792612879486</c:v>
                </c:pt>
                <c:pt idx="8">
                  <c:v>-3.159701230463269</c:v>
                </c:pt>
                <c:pt idx="9">
                  <c:v>-3.634881588790676</c:v>
                </c:pt>
                <c:pt idx="10">
                  <c:v>-4.103984113507265</c:v>
                </c:pt>
                <c:pt idx="11">
                  <c:v>-4.565286609328465</c:v>
                </c:pt>
                <c:pt idx="12">
                  <c:v>-5.017550030143394</c:v>
                </c:pt>
                <c:pt idx="13">
                  <c:v>-12.04437446328757</c:v>
                </c:pt>
                <c:pt idx="14">
                  <c:v>-13.91791657383487</c:v>
                </c:pt>
                <c:pt idx="15">
                  <c:v>-15.71726501531543</c:v>
                </c:pt>
                <c:pt idx="16">
                  <c:v>-17.44979075495097</c:v>
                </c:pt>
                <c:pt idx="17">
                  <c:v>-19.12151173784741</c:v>
                </c:pt>
                <c:pt idx="18">
                  <c:v>-20.73731392798686</c:v>
                </c:pt>
                <c:pt idx="19">
                  <c:v>-22.30119996610279</c:v>
                </c:pt>
                <c:pt idx="20">
                  <c:v>-23.81648254239212</c:v>
                </c:pt>
                <c:pt idx="21">
                  <c:v>-25.28593455674832</c:v>
                </c:pt>
                <c:pt idx="22">
                  <c:v>-26.71190573999525</c:v>
                </c:pt>
                <c:pt idx="23">
                  <c:v>-28.09641324410427</c:v>
                </c:pt>
                <c:pt idx="24">
                  <c:v>-29.44121202793552</c:v>
                </c:pt>
                <c:pt idx="25">
                  <c:v>-30.74784956017718</c:v>
                </c:pt>
                <c:pt idx="26">
                  <c:v>-32.02919067539207</c:v>
                </c:pt>
                <c:pt idx="27">
                  <c:v>-33.2771835015651</c:v>
                </c:pt>
                <c:pt idx="28">
                  <c:v>-34.49277305497344</c:v>
                </c:pt>
                <c:pt idx="29">
                  <c:v>-35.6768590675897</c:v>
                </c:pt>
                <c:pt idx="30">
                  <c:v>-36.830286375072</c:v>
                </c:pt>
                <c:pt idx="31">
                  <c:v>-37.95385438912032</c:v>
                </c:pt>
                <c:pt idx="32">
                  <c:v>-39.04832455331074</c:v>
                </c:pt>
                <c:pt idx="33">
                  <c:v>-40.11442616562679</c:v>
                </c:pt>
                <c:pt idx="34">
                  <c:v>-41.15286093192617</c:v>
                </c:pt>
                <c:pt idx="35">
                  <c:v>-42.1643065335079</c:v>
                </c:pt>
                <c:pt idx="36">
                  <c:v>-43.14941942877112</c:v>
                </c:pt>
                <c:pt idx="37">
                  <c:v>-44.10883705984195</c:v>
                </c:pt>
                <c:pt idx="38">
                  <c:v>-45.04317959695527</c:v>
                </c:pt>
                <c:pt idx="39">
                  <c:v>-45.95307134587961</c:v>
                </c:pt>
                <c:pt idx="40">
                  <c:v>-46.83910502833737</c:v>
                </c:pt>
                <c:pt idx="41">
                  <c:v>-47.70185898958676</c:v>
                </c:pt>
                <c:pt idx="42">
                  <c:v>-48.54189804447287</c:v>
                </c:pt>
                <c:pt idx="43">
                  <c:v>-49.35977410685607</c:v>
                </c:pt>
                <c:pt idx="44">
                  <c:v>-50.15602671151007</c:v>
                </c:pt>
                <c:pt idx="45">
                  <c:v>-50.93118345278108</c:v>
                </c:pt>
                <c:pt idx="46">
                  <c:v>-51.6857603586118</c:v>
                </c:pt>
                <c:pt idx="47">
                  <c:v>-52.4202622143357</c:v>
                </c:pt>
                <c:pt idx="48">
                  <c:v>-53.1351828474867</c:v>
                </c:pt>
                <c:pt idx="49">
                  <c:v>-53.83100538228857</c:v>
                </c:pt>
                <c:pt idx="50">
                  <c:v>-54.5082024706478</c:v>
                </c:pt>
                <c:pt idx="51">
                  <c:v>-55.16723650482822</c:v>
                </c:pt>
                <c:pt idx="52">
                  <c:v>-55.80855985084347</c:v>
                </c:pt>
                <c:pt idx="53">
                  <c:v>-56.43261500553535</c:v>
                </c:pt>
                <c:pt idx="54">
                  <c:v>-57.03983477428095</c:v>
                </c:pt>
                <c:pt idx="55">
                  <c:v>-57.6306424422478</c:v>
                </c:pt>
                <c:pt idx="56">
                  <c:v>-58.20545194043461</c:v>
                </c:pt>
                <c:pt idx="57">
                  <c:v>-58.76466800756224</c:v>
                </c:pt>
                <c:pt idx="58">
                  <c:v>-59.30868634866852</c:v>
                </c:pt>
                <c:pt idx="59">
                  <c:v>-59.83789379102473</c:v>
                </c:pt>
                <c:pt idx="60">
                  <c:v>-60.35266843785273</c:v>
                </c:pt>
                <c:pt idx="61">
                  <c:v>-60.85337982018086</c:v>
                </c:pt>
                <c:pt idx="62">
                  <c:v>-61.340389047112</c:v>
                </c:pt>
                <c:pt idx="63">
                  <c:v>-61.81404895466094</c:v>
                </c:pt>
                <c:pt idx="64">
                  <c:v>-62.274704253306</c:v>
                </c:pt>
                <c:pt idx="65">
                  <c:v>-62.72269167437821</c:v>
                </c:pt>
                <c:pt idx="66">
                  <c:v>-63.15834011523224</c:v>
                </c:pt>
                <c:pt idx="67">
                  <c:v>-63.58197078326597</c:v>
                </c:pt>
                <c:pt idx="68">
                  <c:v>-63.99389733878297</c:v>
                </c:pt>
                <c:pt idx="69">
                  <c:v>-64.39442603670885</c:v>
                </c:pt>
                <c:pt idx="70">
                  <c:v>-64.78385586710941</c:v>
                </c:pt>
                <c:pt idx="71">
                  <c:v>-65.16247869449732</c:v>
                </c:pt>
                <c:pt idx="72">
                  <c:v>-65.53057939589894</c:v>
                </c:pt>
                <c:pt idx="73">
                  <c:v>-65.88843599760561</c:v>
                </c:pt>
                <c:pt idx="74">
                  <c:v>-66.23631981063045</c:v>
                </c:pt>
                <c:pt idx="75">
                  <c:v>-66.57449556475511</c:v>
                </c:pt>
                <c:pt idx="76">
                  <c:v>-66.903221541201</c:v>
                </c:pt>
                <c:pt idx="77">
                  <c:v>-67.22274970382205</c:v>
                </c:pt>
                <c:pt idx="78">
                  <c:v>-67.53332582881353</c:v>
                </c:pt>
                <c:pt idx="79">
                  <c:v>-67.83518963290385</c:v>
                </c:pt>
                <c:pt idx="80">
                  <c:v>-68.12857489996291</c:v>
                </c:pt>
                <c:pt idx="81">
                  <c:v>-68.4137096060458</c:v>
                </c:pt>
                <c:pt idx="82">
                  <c:v>-68.69081604277378</c:v>
                </c:pt>
                <c:pt idx="83">
                  <c:v>-68.960110939101</c:v>
                </c:pt>
                <c:pt idx="84">
                  <c:v>-69.2218055813776</c:v>
                </c:pt>
                <c:pt idx="85">
                  <c:v>-69.47610593172658</c:v>
                </c:pt>
                <c:pt idx="86">
                  <c:v>-69.72321274470094</c:v>
                </c:pt>
                <c:pt idx="87">
                  <c:v>-69.96332168219622</c:v>
                </c:pt>
                <c:pt idx="88">
                  <c:v>-70.19662342662786</c:v>
                </c:pt>
                <c:pt idx="89">
                  <c:v>-70.42330379232885</c:v>
                </c:pt>
                <c:pt idx="90">
                  <c:v>-70.64354383519048</c:v>
                </c:pt>
                <c:pt idx="91">
                  <c:v>-70.85751996050976</c:v>
                </c:pt>
                <c:pt idx="92">
                  <c:v>-71.06540402906148</c:v>
                </c:pt>
                <c:pt idx="93">
                  <c:v>-71.2673634613766</c:v>
                </c:pt>
                <c:pt idx="94">
                  <c:v>-71.4635613402272</c:v>
                </c:pt>
                <c:pt idx="95">
                  <c:v>-71.65415651133617</c:v>
                </c:pt>
                <c:pt idx="96">
                  <c:v>-71.83930368227652</c:v>
                </c:pt>
                <c:pt idx="97">
                  <c:v>-72.0191535196134</c:v>
                </c:pt>
                <c:pt idx="98">
                  <c:v>-72.19385274425048</c:v>
                </c:pt>
                <c:pt idx="99">
                  <c:v>-72.36354422501926</c:v>
                </c:pt>
                <c:pt idx="100">
                  <c:v>-72.5283670704935</c:v>
                </c:pt>
                <c:pt idx="101">
                  <c:v>-72.68845671907835</c:v>
                </c:pt>
                <c:pt idx="102">
                  <c:v>-72.84394502732675</c:v>
                </c:pt>
                <c:pt idx="103">
                  <c:v>-72.99496035655415</c:v>
                </c:pt>
                <c:pt idx="104">
                  <c:v>-73.14162765774402</c:v>
                </c:pt>
                <c:pt idx="105">
                  <c:v>-73.28406855472898</c:v>
                </c:pt>
                <c:pt idx="106">
                  <c:v>-73.42240142572138</c:v>
                </c:pt>
                <c:pt idx="107">
                  <c:v>-73.55674148316075</c:v>
                </c:pt>
                <c:pt idx="108">
                  <c:v>-73.68720085191033</c:v>
                </c:pt>
                <c:pt idx="109">
                  <c:v>-73.81388864584846</c:v>
                </c:pt>
                <c:pt idx="110">
                  <c:v>-73.9369110428188</c:v>
                </c:pt>
                <c:pt idx="111">
                  <c:v>-74.05637135801024</c:v>
                </c:pt>
                <c:pt idx="112">
                  <c:v>-74.17237011576154</c:v>
                </c:pt>
                <c:pt idx="113">
                  <c:v>-74.28500511981925</c:v>
                </c:pt>
                <c:pt idx="114">
                  <c:v>-74.39437152204755</c:v>
                </c:pt>
                <c:pt idx="115">
                  <c:v>-74.50056188966323</c:v>
                </c:pt>
                <c:pt idx="116">
                  <c:v>-74.60366627095777</c:v>
                </c:pt>
                <c:pt idx="117">
                  <c:v>-74.70377225956926</c:v>
                </c:pt>
                <c:pt idx="118">
                  <c:v>-74.80096505731376</c:v>
                </c:pt>
                <c:pt idx="119">
                  <c:v>-74.89532753558009</c:v>
                </c:pt>
              </c:numCache>
            </c:numRef>
          </c:yVal>
          <c:smooth val="0"/>
          <c:extLst xmlns:c16r2="http://schemas.microsoft.com/office/drawing/2015/06/chart">
            <c:ext xmlns:c16="http://schemas.microsoft.com/office/drawing/2014/chart" uri="{C3380CC4-5D6E-409C-BE32-E72D297353CC}">
              <c16:uniqueId val="{00000007-A088-4074-B5A9-5CEEB8715B20}"/>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0.0</c:v>
                </c:pt>
                <c:pt idx="2">
                  <c:v>-0.385069484286078</c:v>
                </c:pt>
                <c:pt idx="3">
                  <c:v>-0.808178359850899</c:v>
                </c:pt>
                <c:pt idx="4">
                  <c:v>-1.256697790467797</c:v>
                </c:pt>
                <c:pt idx="5">
                  <c:v>-1.720966037515609</c:v>
                </c:pt>
                <c:pt idx="6">
                  <c:v>-2.193623329747197</c:v>
                </c:pt>
                <c:pt idx="7">
                  <c:v>-2.669090654182128</c:v>
                </c:pt>
                <c:pt idx="8">
                  <c:v>-3.143165581079984</c:v>
                </c:pt>
                <c:pt idx="9">
                  <c:v>-3.612708905200633</c:v>
                </c:pt>
                <c:pt idx="10">
                  <c:v>-4.075401739572952</c:v>
                </c:pt>
                <c:pt idx="11">
                  <c:v>-4.529557261629634</c:v>
                </c:pt>
                <c:pt idx="12">
                  <c:v>-4.973974852619436</c:v>
                </c:pt>
                <c:pt idx="13">
                  <c:v>-11.99229484043803</c:v>
                </c:pt>
                <c:pt idx="14">
                  <c:v>-13.88869700580631</c:v>
                </c:pt>
                <c:pt idx="15">
                  <c:v>-15.70882005707267</c:v>
                </c:pt>
                <c:pt idx="16">
                  <c:v>-17.45946434883103</c:v>
                </c:pt>
                <c:pt idx="17">
                  <c:v>-19.14627008134198</c:v>
                </c:pt>
                <c:pt idx="18">
                  <c:v>-20.77389133201837</c:v>
                </c:pt>
                <c:pt idx="19">
                  <c:v>-22.34620899308811</c:v>
                </c:pt>
                <c:pt idx="20">
                  <c:v>-23.8664965807825</c:v>
                </c:pt>
                <c:pt idx="21">
                  <c:v>-25.33754914922702</c:v>
                </c:pt>
                <c:pt idx="22">
                  <c:v>-26.76178355844263</c:v>
                </c:pt>
                <c:pt idx="23">
                  <c:v>-28.14131650033588</c:v>
                </c:pt>
                <c:pt idx="24">
                  <c:v>-29.47802525315296</c:v>
                </c:pt>
                <c:pt idx="25">
                  <c:v>-30.77359502243712</c:v>
                </c:pt>
                <c:pt idx="26">
                  <c:v>-32.04104155531243</c:v>
                </c:pt>
                <c:pt idx="27">
                  <c:v>-33.27251944466911</c:v>
                </c:pt>
                <c:pt idx="28">
                  <c:v>-34.4691189763446</c:v>
                </c:pt>
                <c:pt idx="29">
                  <c:v>-35.63188569107297</c:v>
                </c:pt>
                <c:pt idx="30">
                  <c:v>-36.76180817672866</c:v>
                </c:pt>
                <c:pt idx="31">
                  <c:v>-37.85982653112598</c:v>
                </c:pt>
                <c:pt idx="32">
                  <c:v>-38.92683909865237</c:v>
                </c:pt>
                <c:pt idx="33">
                  <c:v>-39.96370779311042</c:v>
                </c:pt>
                <c:pt idx="34">
                  <c:v>-40.9712623197515</c:v>
                </c:pt>
                <c:pt idx="35">
                  <c:v>-41.95030353987272</c:v>
                </c:pt>
                <c:pt idx="36">
                  <c:v>-42.90160616710698</c:v>
                </c:pt>
                <c:pt idx="37">
                  <c:v>-43.82592094244115</c:v>
                </c:pt>
                <c:pt idx="38">
                  <c:v>-44.72397640218787</c:v>
                </c:pt>
                <c:pt idx="39">
                  <c:v>-45.5965003666015</c:v>
                </c:pt>
                <c:pt idx="40">
                  <c:v>-46.4441843828042</c:v>
                </c:pt>
                <c:pt idx="41">
                  <c:v>-47.2677009321513</c:v>
                </c:pt>
                <c:pt idx="42">
                  <c:v>-48.06770441194195</c:v>
                </c:pt>
                <c:pt idx="43">
                  <c:v>-48.84483190657192</c:v>
                </c:pt>
                <c:pt idx="44">
                  <c:v>-49.5997038577084</c:v>
                </c:pt>
                <c:pt idx="45">
                  <c:v>-50.33292465478095</c:v>
                </c:pt>
                <c:pt idx="46">
                  <c:v>-51.04508316202964</c:v>
                </c:pt>
                <c:pt idx="47">
                  <c:v>-51.73675319481822</c:v>
                </c:pt>
                <c:pt idx="48">
                  <c:v>-52.40849395515374</c:v>
                </c:pt>
                <c:pt idx="49">
                  <c:v>-53.0608504341683</c:v>
                </c:pt>
                <c:pt idx="50">
                  <c:v>-53.694353787688</c:v>
                </c:pt>
                <c:pt idx="51">
                  <c:v>-54.30952168964153</c:v>
                </c:pt>
                <c:pt idx="52">
                  <c:v>-54.9068587020513</c:v>
                </c:pt>
                <c:pt idx="53">
                  <c:v>-55.48685656443709</c:v>
                </c:pt>
                <c:pt idx="54">
                  <c:v>-56.04999449917977</c:v>
                </c:pt>
                <c:pt idx="55">
                  <c:v>-56.59673950596562</c:v>
                </c:pt>
                <c:pt idx="56">
                  <c:v>-57.12754664653562</c:v>
                </c:pt>
                <c:pt idx="57">
                  <c:v>-57.642859320885</c:v>
                </c:pt>
                <c:pt idx="58">
                  <c:v>-58.1431095358289</c:v>
                </c:pt>
                <c:pt idx="59">
                  <c:v>-58.62871816666438</c:v>
                </c:pt>
                <c:pt idx="60">
                  <c:v>-59.10009521250708</c:v>
                </c:pt>
                <c:pt idx="61">
                  <c:v>-59.55764004578575</c:v>
                </c:pt>
                <c:pt idx="62">
                  <c:v>-60.00174165625997</c:v>
                </c:pt>
                <c:pt idx="63">
                  <c:v>-60.43277888988905</c:v>
                </c:pt>
                <c:pt idx="64">
                  <c:v>-60.85112068277729</c:v>
                </c:pt>
                <c:pt idx="65">
                  <c:v>-61.25712629050917</c:v>
                </c:pt>
                <c:pt idx="66">
                  <c:v>-61.65114551287388</c:v>
                </c:pt>
                <c:pt idx="67">
                  <c:v>-62.03351891423403</c:v>
                </c:pt>
                <c:pt idx="68">
                  <c:v>-62.40457803962362</c:v>
                </c:pt>
                <c:pt idx="69">
                  <c:v>-62.7646456266875</c:v>
                </c:pt>
                <c:pt idx="70">
                  <c:v>-63.11403581357354</c:v>
                </c:pt>
                <c:pt idx="71">
                  <c:v>-63.45305434281954</c:v>
                </c:pt>
                <c:pt idx="72">
                  <c:v>-63.78199876135344</c:v>
                </c:pt>
                <c:pt idx="73">
                  <c:v>-64.10115861662013</c:v>
                </c:pt>
                <c:pt idx="74">
                  <c:v>-64.4108156489417</c:v>
                </c:pt>
                <c:pt idx="75">
                  <c:v>-64.7112439801131</c:v>
                </c:pt>
                <c:pt idx="76">
                  <c:v>-65.00271029834401</c:v>
                </c:pt>
                <c:pt idx="77">
                  <c:v>-65.28547403954308</c:v>
                </c:pt>
                <c:pt idx="78">
                  <c:v>-65.55978756501508</c:v>
                </c:pt>
                <c:pt idx="79">
                  <c:v>-65.82589633561111</c:v>
                </c:pt>
                <c:pt idx="80">
                  <c:v>-66.0840390823903</c:v>
                </c:pt>
                <c:pt idx="81">
                  <c:v>-66.33444797379228</c:v>
                </c:pt>
                <c:pt idx="82">
                  <c:v>-66.57734877942478</c:v>
                </c:pt>
                <c:pt idx="83">
                  <c:v>-66.81296103046306</c:v>
                </c:pt>
                <c:pt idx="84">
                  <c:v>-67.04149817670505</c:v>
                </c:pt>
                <c:pt idx="85">
                  <c:v>-67.2631677403604</c:v>
                </c:pt>
                <c:pt idx="86">
                  <c:v>-67.47817146657025</c:v>
                </c:pt>
                <c:pt idx="87">
                  <c:v>-67.68670547074345</c:v>
                </c:pt>
                <c:pt idx="88">
                  <c:v>-67.88896038270096</c:v>
                </c:pt>
                <c:pt idx="89">
                  <c:v>-68.08512148773434</c:v>
                </c:pt>
                <c:pt idx="90">
                  <c:v>-68.27536886455736</c:v>
                </c:pt>
                <c:pt idx="91">
                  <c:v>-68.45987752025208</c:v>
                </c:pt>
                <c:pt idx="92">
                  <c:v>-68.63881752219847</c:v>
                </c:pt>
                <c:pt idx="93">
                  <c:v>-68.81235412708806</c:v>
                </c:pt>
                <c:pt idx="94">
                  <c:v>-68.98064790701117</c:v>
                </c:pt>
                <c:pt idx="95">
                  <c:v>-69.14385487270255</c:v>
                </c:pt>
                <c:pt idx="96">
                  <c:v>-69.30212659397557</c:v>
                </c:pt>
                <c:pt idx="97">
                  <c:v>-69.45561031737998</c:v>
                </c:pt>
                <c:pt idx="98">
                  <c:v>-69.60444908115117</c:v>
                </c:pt>
                <c:pt idx="99">
                  <c:v>-69.74878182746831</c:v>
                </c:pt>
                <c:pt idx="100">
                  <c:v>-69.88874351209608</c:v>
                </c:pt>
                <c:pt idx="101">
                  <c:v>-70.02446521142605</c:v>
                </c:pt>
                <c:pt idx="102">
                  <c:v>-70.15607422698417</c:v>
                </c:pt>
                <c:pt idx="103">
                  <c:v>-70.2836941874441</c:v>
                </c:pt>
                <c:pt idx="104">
                  <c:v>-70.4074451481777</c:v>
                </c:pt>
                <c:pt idx="105">
                  <c:v>-70.52744368841356</c:v>
                </c:pt>
                <c:pt idx="106">
                  <c:v>-70.64380300602325</c:v>
                </c:pt>
                <c:pt idx="107">
                  <c:v>-70.75663300999212</c:v>
                </c:pt>
                <c:pt idx="108">
                  <c:v>-70.86604041061945</c:v>
                </c:pt>
                <c:pt idx="109">
                  <c:v>-70.97212880748388</c:v>
                </c:pt>
                <c:pt idx="110">
                  <c:v>-71.07499877523581</c:v>
                </c:pt>
                <c:pt idx="111">
                  <c:v>-71.17474794722025</c:v>
                </c:pt>
                <c:pt idx="112">
                  <c:v>-71.27147109703868</c:v>
                </c:pt>
                <c:pt idx="113">
                  <c:v>-71.36526021801954</c:v>
                </c:pt>
                <c:pt idx="114">
                  <c:v>-71.45620460069197</c:v>
                </c:pt>
                <c:pt idx="115">
                  <c:v>-71.54439090828941</c:v>
                </c:pt>
                <c:pt idx="116">
                  <c:v>-71.62990325030978</c:v>
                </c:pt>
                <c:pt idx="117">
                  <c:v>-71.7128232541984</c:v>
                </c:pt>
                <c:pt idx="118">
                  <c:v>-71.79323013516591</c:v>
                </c:pt>
                <c:pt idx="119">
                  <c:v>-71.87120076421932</c:v>
                </c:pt>
              </c:numCache>
            </c:numRef>
          </c:yVal>
          <c:smooth val="0"/>
          <c:extLst xmlns:c16r2="http://schemas.microsoft.com/office/drawing/2015/06/chart">
            <c:ext xmlns:c16="http://schemas.microsoft.com/office/drawing/2014/chart" uri="{C3380CC4-5D6E-409C-BE32-E72D297353CC}">
              <c16:uniqueId val="{00000008-A088-4074-B5A9-5CEEB8715B20}"/>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0.0</c:v>
                </c:pt>
                <c:pt idx="2">
                  <c:v>-0.433996020742825</c:v>
                </c:pt>
                <c:pt idx="3">
                  <c:v>-0.907487941253066</c:v>
                </c:pt>
                <c:pt idx="4">
                  <c:v>-1.406953827366806</c:v>
                </c:pt>
                <c:pt idx="5">
                  <c:v>-1.922065890918248</c:v>
                </c:pt>
                <c:pt idx="6">
                  <c:v>-2.444972256047094</c:v>
                </c:pt>
                <c:pt idx="7">
                  <c:v>-2.969735546439551</c:v>
                </c:pt>
                <c:pt idx="8">
                  <c:v>-3.49189759506271</c:v>
                </c:pt>
                <c:pt idx="9">
                  <c:v>-4.008142010492067</c:v>
                </c:pt>
                <c:pt idx="10">
                  <c:v>-4.516032651967862</c:v>
                </c:pt>
                <c:pt idx="11">
                  <c:v>-5.013810985067487</c:v>
                </c:pt>
                <c:pt idx="12">
                  <c:v>-5.50023910697837</c:v>
                </c:pt>
                <c:pt idx="13">
                  <c:v>-12.55894591353444</c:v>
                </c:pt>
                <c:pt idx="14">
                  <c:v>-14.45903989147973</c:v>
                </c:pt>
                <c:pt idx="15">
                  <c:v>-16.28021728106078</c:v>
                </c:pt>
                <c:pt idx="16">
                  <c:v>-18.02996697547587</c:v>
                </c:pt>
                <c:pt idx="17">
                  <c:v>-19.71443734129207</c:v>
                </c:pt>
                <c:pt idx="18">
                  <c:v>-21.33867125720303</c:v>
                </c:pt>
                <c:pt idx="19">
                  <c:v>-22.90684628681629</c:v>
                </c:pt>
                <c:pt idx="20">
                  <c:v>-24.42246150419732</c:v>
                </c:pt>
                <c:pt idx="21">
                  <c:v>-25.88848268285278</c:v>
                </c:pt>
                <c:pt idx="22">
                  <c:v>-27.30745516403021</c:v>
                </c:pt>
                <c:pt idx="23">
                  <c:v>-28.68159163474843</c:v>
                </c:pt>
                <c:pt idx="24">
                  <c:v>-30.01284042686552</c:v>
                </c:pt>
                <c:pt idx="25">
                  <c:v>-31.30293869206776</c:v>
                </c:pt>
                <c:pt idx="26">
                  <c:v>-32.56504584072376</c:v>
                </c:pt>
                <c:pt idx="27">
                  <c:v>-33.7911760204597</c:v>
                </c:pt>
                <c:pt idx="28">
                  <c:v>-34.98243104820855</c:v>
                </c:pt>
                <c:pt idx="29">
                  <c:v>-36.13986777002174</c:v>
                </c:pt>
                <c:pt idx="30">
                  <c:v>-37.26448245781597</c:v>
                </c:pt>
                <c:pt idx="31">
                  <c:v>-38.35722015342979</c:v>
                </c:pt>
                <c:pt idx="32">
                  <c:v>-39.41898209875465</c:v>
                </c:pt>
                <c:pt idx="33">
                  <c:v>-40.45063159220904</c:v>
                </c:pt>
                <c:pt idx="34">
                  <c:v>-41.45299862026013</c:v>
                </c:pt>
                <c:pt idx="35">
                  <c:v>-42.42688353528887</c:v>
                </c:pt>
                <c:pt idx="36">
                  <c:v>-43.37305999063915</c:v>
                </c:pt>
                <c:pt idx="37">
                  <c:v>-44.29227729670014</c:v>
                </c:pt>
                <c:pt idx="38">
                  <c:v>-45.18526232542422</c:v>
                </c:pt>
                <c:pt idx="39">
                  <c:v>-46.05274149687534</c:v>
                </c:pt>
                <c:pt idx="40">
                  <c:v>-46.89540439643383</c:v>
                </c:pt>
                <c:pt idx="41">
                  <c:v>-47.71392152168195</c:v>
                </c:pt>
                <c:pt idx="42">
                  <c:v>-48.50894532627762</c:v>
                </c:pt>
                <c:pt idx="43">
                  <c:v>-49.28111102178605</c:v>
                </c:pt>
                <c:pt idx="44">
                  <c:v>-50.03103726860195</c:v>
                </c:pt>
                <c:pt idx="45">
                  <c:v>-50.75932677975234</c:v>
                </c:pt>
                <c:pt idx="46">
                  <c:v>-51.46656685570832</c:v>
                </c:pt>
                <c:pt idx="47">
                  <c:v>-52.15332986431027</c:v>
                </c:pt>
                <c:pt idx="48">
                  <c:v>-52.82017367687376</c:v>
                </c:pt>
                <c:pt idx="49">
                  <c:v>-53.4676420690398</c:v>
                </c:pt>
                <c:pt idx="50">
                  <c:v>-54.09626509316786</c:v>
                </c:pt>
                <c:pt idx="51">
                  <c:v>-54.7065594274718</c:v>
                </c:pt>
                <c:pt idx="52">
                  <c:v>-55.29902874213806</c:v>
                </c:pt>
                <c:pt idx="53">
                  <c:v>-55.874163982023</c:v>
                </c:pt>
                <c:pt idx="54">
                  <c:v>-56.4324436663189</c:v>
                </c:pt>
                <c:pt idx="55">
                  <c:v>-56.97433417731411</c:v>
                </c:pt>
                <c:pt idx="56">
                  <c:v>-57.50029003948654</c:v>
                </c:pt>
                <c:pt idx="57">
                  <c:v>-58.01075419017661</c:v>
                </c:pt>
                <c:pt idx="58">
                  <c:v>-58.50615824280635</c:v>
                </c:pt>
                <c:pt idx="59">
                  <c:v>-58.98692274339578</c:v>
                </c:pt>
                <c:pt idx="60">
                  <c:v>-59.45345742100339</c:v>
                </c:pt>
                <c:pt idx="61">
                  <c:v>-59.90616143256148</c:v>
                </c:pt>
                <c:pt idx="62">
                  <c:v>-60.34542360249475</c:v>
                </c:pt>
                <c:pt idx="63">
                  <c:v>-60.77162265743959</c:v>
                </c:pt>
                <c:pt idx="64">
                  <c:v>-61.18512745629597</c:v>
                </c:pt>
                <c:pt idx="65">
                  <c:v>-61.5862972159043</c:v>
                </c:pt>
                <c:pt idx="66">
                  <c:v>-61.975481732351</c:v>
                </c:pt>
                <c:pt idx="67">
                  <c:v>-62.35302159813885</c:v>
                </c:pt>
                <c:pt idx="68">
                  <c:v>-62.71924841530127</c:v>
                </c:pt>
                <c:pt idx="69">
                  <c:v>-63.0744850045619</c:v>
                </c:pt>
                <c:pt idx="70">
                  <c:v>-63.41904561063019</c:v>
                </c:pt>
                <c:pt idx="71">
                  <c:v>-63.75323610369512</c:v>
                </c:pt>
                <c:pt idx="72">
                  <c:v>-64.07735417716555</c:v>
                </c:pt>
                <c:pt idx="73">
                  <c:v>-64.3916895417424</c:v>
                </c:pt>
                <c:pt idx="74">
                  <c:v>-64.69652411582615</c:v>
                </c:pt>
                <c:pt idx="75">
                  <c:v>-64.99213221234925</c:v>
                </c:pt>
                <c:pt idx="76">
                  <c:v>-65.27878072204363</c:v>
                </c:pt>
                <c:pt idx="77">
                  <c:v>-65.55672929320553</c:v>
                </c:pt>
                <c:pt idx="78">
                  <c:v>-65.82623050796265</c:v>
                </c:pt>
                <c:pt idx="79">
                  <c:v>-66.08753005513108</c:v>
                </c:pt>
                <c:pt idx="80">
                  <c:v>-66.34086689965011</c:v>
                </c:pt>
                <c:pt idx="81">
                  <c:v>-66.58647344866108</c:v>
                </c:pt>
                <c:pt idx="82">
                  <c:v>-66.82457571425384</c:v>
                </c:pt>
                <c:pt idx="83">
                  <c:v>-67.05539347292525</c:v>
                </c:pt>
                <c:pt idx="84">
                  <c:v>-67.27914042176961</c:v>
                </c:pt>
                <c:pt idx="85">
                  <c:v>-67.49602433147016</c:v>
                </c:pt>
                <c:pt idx="86">
                  <c:v>-67.70624719609025</c:v>
                </c:pt>
                <c:pt idx="87">
                  <c:v>-67.9100053797406</c:v>
                </c:pt>
                <c:pt idx="88">
                  <c:v>-68.1074897601152</c:v>
                </c:pt>
                <c:pt idx="89">
                  <c:v>-68.29888586899438</c:v>
                </c:pt>
                <c:pt idx="90">
                  <c:v>-68.4843740296983</c:v>
                </c:pt>
                <c:pt idx="91">
                  <c:v>-68.6641294915624</c:v>
                </c:pt>
                <c:pt idx="92">
                  <c:v>-68.83832256146775</c:v>
                </c:pt>
                <c:pt idx="93">
                  <c:v>-69.00711873247045</c:v>
                </c:pt>
                <c:pt idx="94">
                  <c:v>-69.17067880956226</c:v>
                </c:pt>
                <c:pt idx="95">
                  <c:v>-69.32915903261528</c:v>
                </c:pt>
                <c:pt idx="96">
                  <c:v>-69.48271119653783</c:v>
                </c:pt>
                <c:pt idx="97">
                  <c:v>-69.63148276871857</c:v>
                </c:pt>
                <c:pt idx="98">
                  <c:v>-69.77561700374635</c:v>
                </c:pt>
                <c:pt idx="99">
                  <c:v>-69.915253055503</c:v>
                </c:pt>
                <c:pt idx="100">
                  <c:v>-70.05052608663455</c:v>
                </c:pt>
                <c:pt idx="101">
                  <c:v>-70.18156737547338</c:v>
                </c:pt>
                <c:pt idx="102">
                  <c:v>-70.30850442042035</c:v>
                </c:pt>
                <c:pt idx="103">
                  <c:v>-70.4314610418737</c:v>
                </c:pt>
                <c:pt idx="104">
                  <c:v>-70.5505574816998</c:v>
                </c:pt>
                <c:pt idx="105">
                  <c:v>-70.66591050033275</c:v>
                </c:pt>
                <c:pt idx="106">
                  <c:v>-70.77763347151812</c:v>
                </c:pt>
                <c:pt idx="107">
                  <c:v>-70.88583647475576</c:v>
                </c:pt>
                <c:pt idx="108">
                  <c:v>-70.99062638548866</c:v>
                </c:pt>
                <c:pt idx="109">
                  <c:v>-71.09210696305217</c:v>
                </c:pt>
                <c:pt idx="110">
                  <c:v>-71.19037893647918</c:v>
                </c:pt>
                <c:pt idx="111">
                  <c:v>-71.2855400881574</c:v>
                </c:pt>
                <c:pt idx="112">
                  <c:v>-71.37768533538268</c:v>
                </c:pt>
                <c:pt idx="113">
                  <c:v>-71.46690680989627</c:v>
                </c:pt>
                <c:pt idx="114">
                  <c:v>-71.55329393538953</c:v>
                </c:pt>
                <c:pt idx="115">
                  <c:v>-71.63693350305255</c:v>
                </c:pt>
                <c:pt idx="116">
                  <c:v>-71.7179097451983</c:v>
                </c:pt>
                <c:pt idx="117">
                  <c:v>-71.7963044070002</c:v>
                </c:pt>
                <c:pt idx="118">
                  <c:v>-71.87219681638362</c:v>
                </c:pt>
                <c:pt idx="119">
                  <c:v>-71.9456639521304</c:v>
                </c:pt>
              </c:numCache>
            </c:numRef>
          </c:yVal>
          <c:smooth val="0"/>
          <c:extLst xmlns:c16r2="http://schemas.microsoft.com/office/drawing/2015/06/chart">
            <c:ext xmlns:c16="http://schemas.microsoft.com/office/drawing/2014/chart" uri="{C3380CC4-5D6E-409C-BE32-E72D297353CC}">
              <c16:uniqueId val="{00000009-A088-4074-B5A9-5CEEB8715B20}"/>
            </c:ext>
          </c:extLst>
        </c:ser>
        <c:dLbls>
          <c:showLegendKey val="0"/>
          <c:showVal val="0"/>
          <c:showCatName val="0"/>
          <c:showSerName val="0"/>
          <c:showPercent val="0"/>
          <c:showBubbleSize val="0"/>
        </c:dLbls>
        <c:axId val="-1644732000"/>
        <c:axId val="-1417584160"/>
      </c:scatterChart>
      <c:valAx>
        <c:axId val="-164473200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417584160"/>
        <c:crosses val="autoZero"/>
        <c:crossBetween val="midCat"/>
      </c:valAx>
      <c:valAx>
        <c:axId val="-141758416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44732000"/>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0.0</c:v>
                </c:pt>
                <c:pt idx="1">
                  <c:v>0.0</c:v>
                </c:pt>
                <c:pt idx="2">
                  <c:v>-0.544092303563048</c:v>
                </c:pt>
                <c:pt idx="3">
                  <c:v>-1.572120212845221</c:v>
                </c:pt>
                <c:pt idx="4">
                  <c:v>-2.750137226450988</c:v>
                </c:pt>
                <c:pt idx="5">
                  <c:v>-3.753967030524109</c:v>
                </c:pt>
                <c:pt idx="6">
                  <c:v>-4.781447823912913</c:v>
                </c:pt>
                <c:pt idx="7">
                  <c:v>-5.830291252877032</c:v>
                </c:pt>
                <c:pt idx="8">
                  <c:v>-6.898697849730524</c:v>
                </c:pt>
                <c:pt idx="9">
                  <c:v>-7.98522951955238</c:v>
                </c:pt>
                <c:pt idx="10">
                  <c:v>-9.088714381678068</c:v>
                </c:pt>
                <c:pt idx="11">
                  <c:v>-10.2081759758471</c:v>
                </c:pt>
                <c:pt idx="12">
                  <c:v>-11.34278081712591</c:v>
                </c:pt>
                <c:pt idx="13">
                  <c:v>-1.092904073952013</c:v>
                </c:pt>
                <c:pt idx="14">
                  <c:v>0.150681851858735</c:v>
                </c:pt>
                <c:pt idx="15">
                  <c:v>1.279432882825404</c:v>
                </c:pt>
                <c:pt idx="16">
                  <c:v>2.307420199711487</c:v>
                </c:pt>
                <c:pt idx="17">
                  <c:v>3.246203433616754</c:v>
                </c:pt>
                <c:pt idx="18">
                  <c:v>4.105376743005761</c:v>
                </c:pt>
                <c:pt idx="19">
                  <c:v>4.89222544039103</c:v>
                </c:pt>
                <c:pt idx="20">
                  <c:v>5.612537298107238</c:v>
                </c:pt>
                <c:pt idx="21">
                  <c:v>6.27095118090165</c:v>
                </c:pt>
                <c:pt idx="22">
                  <c:v>6.871224811781758</c:v>
                </c:pt>
                <c:pt idx="23">
                  <c:v>7.41644078438731</c:v>
                </c:pt>
                <c:pt idx="24">
                  <c:v>7.90916491535154</c:v>
                </c:pt>
                <c:pt idx="25">
                  <c:v>8.35156782789545</c:v>
                </c:pt>
                <c:pt idx="26">
                  <c:v>8.765401955546172</c:v>
                </c:pt>
                <c:pt idx="27">
                  <c:v>9.136006366757101</c:v>
                </c:pt>
                <c:pt idx="28">
                  <c:v>9.46450903092682</c:v>
                </c:pt>
                <c:pt idx="29">
                  <c:v>9.751976301459763</c:v>
                </c:pt>
                <c:pt idx="30">
                  <c:v>9.999399605338112</c:v>
                </c:pt>
                <c:pt idx="31">
                  <c:v>10.20771499113289</c:v>
                </c:pt>
                <c:pt idx="32">
                  <c:v>10.37781650459237</c:v>
                </c:pt>
                <c:pt idx="33">
                  <c:v>10.51056663529425</c:v>
                </c:pt>
                <c:pt idx="34">
                  <c:v>10.60680403794868</c:v>
                </c:pt>
                <c:pt idx="35">
                  <c:v>10.66734917647955</c:v>
                </c:pt>
                <c:pt idx="36">
                  <c:v>10.69300839151811</c:v>
                </c:pt>
                <c:pt idx="37">
                  <c:v>10.68457677574452</c:v>
                </c:pt>
                <c:pt idx="38">
                  <c:v>10.6428401519488</c:v>
                </c:pt>
                <c:pt idx="39">
                  <c:v>10.56861107023542</c:v>
                </c:pt>
                <c:pt idx="40">
                  <c:v>10.46266542067997</c:v>
                </c:pt>
                <c:pt idx="41">
                  <c:v>10.32577155551235</c:v>
                </c:pt>
                <c:pt idx="42">
                  <c:v>10.15869068679649</c:v>
                </c:pt>
                <c:pt idx="43">
                  <c:v>9.96217693942435</c:v>
                </c:pt>
                <c:pt idx="44">
                  <c:v>9.736977261160005</c:v>
                </c:pt>
                <c:pt idx="45">
                  <c:v>9.483831233532782</c:v>
                </c:pt>
                <c:pt idx="46">
                  <c:v>9.203470819222276</c:v>
                </c:pt>
                <c:pt idx="47">
                  <c:v>8.896620071737744</c:v>
                </c:pt>
                <c:pt idx="48">
                  <c:v>8.563994826421552</c:v>
                </c:pt>
                <c:pt idx="49">
                  <c:v>8.206302386779498</c:v>
                </c:pt>
                <c:pt idx="50">
                  <c:v>7.824241216204427</c:v>
                </c:pt>
                <c:pt idx="51">
                  <c:v>7.418500642243089</c:v>
                </c:pt>
                <c:pt idx="52">
                  <c:v>6.98976063887085</c:v>
                </c:pt>
                <c:pt idx="53">
                  <c:v>6.53869151559957</c:v>
                </c:pt>
                <c:pt idx="54">
                  <c:v>6.06595368084754</c:v>
                </c:pt>
                <c:pt idx="55">
                  <c:v>5.572197429655716</c:v>
                </c:pt>
                <c:pt idx="56">
                  <c:v>5.058062755722403</c:v>
                </c:pt>
                <c:pt idx="57">
                  <c:v>4.524179187588286</c:v>
                </c:pt>
                <c:pt idx="58">
                  <c:v>3.971165648491024</c:v>
                </c:pt>
                <c:pt idx="59">
                  <c:v>3.399630339102257</c:v>
                </c:pt>
                <c:pt idx="60">
                  <c:v>2.810170642268531</c:v>
                </c:pt>
                <c:pt idx="61">
                  <c:v>2.20337304867144</c:v>
                </c:pt>
                <c:pt idx="62">
                  <c:v>1.579813102362095</c:v>
                </c:pt>
                <c:pt idx="63">
                  <c:v>0.940055364997534</c:v>
                </c:pt>
                <c:pt idx="64">
                  <c:v>0.284653397684451</c:v>
                </c:pt>
                <c:pt idx="65">
                  <c:v>-0.385850240621494</c:v>
                </c:pt>
                <c:pt idx="66">
                  <c:v>-1.07092397944689</c:v>
                </c:pt>
                <c:pt idx="67">
                  <c:v>-1.7700472088286</c:v>
                </c:pt>
                <c:pt idx="68">
                  <c:v>-2.482710238100935</c:v>
                </c:pt>
                <c:pt idx="69">
                  <c:v>-3.208414242386425</c:v>
                </c:pt>
                <c:pt idx="70">
                  <c:v>-3.946671197781143</c:v>
                </c:pt>
                <c:pt idx="71">
                  <c:v>-4.697003806090826</c:v>
                </c:pt>
                <c:pt idx="72">
                  <c:v>-5.458945410006436</c:v>
                </c:pt>
                <c:pt idx="73">
                  <c:v>-6.232039899513438</c:v>
                </c:pt>
                <c:pt idx="74">
                  <c:v>-7.015841610299502</c:v>
                </c:pt>
                <c:pt idx="75">
                  <c:v>-7.809915214893405</c:v>
                </c:pt>
                <c:pt idx="76">
                  <c:v>-8.613835607212868</c:v>
                </c:pt>
                <c:pt idx="77">
                  <c:v>-9.427187781164768</c:v>
                </c:pt>
                <c:pt idx="78">
                  <c:v>-10.24956670390657</c:v>
                </c:pt>
                <c:pt idx="79">
                  <c:v>-11.08057718433156</c:v>
                </c:pt>
                <c:pt idx="80">
                  <c:v>-11.919833737315</c:v>
                </c:pt>
                <c:pt idx="81">
                  <c:v>-12.76696044423534</c:v>
                </c:pt>
                <c:pt idx="82">
                  <c:v>-13.62159081021673</c:v>
                </c:pt>
                <c:pt idx="83">
                  <c:v>-14.48336761855717</c:v>
                </c:pt>
                <c:pt idx="84">
                  <c:v>-15.3519427827332</c:v>
                </c:pt>
                <c:pt idx="85">
                  <c:v>-16.22697719638882</c:v>
                </c:pt>
                <c:pt idx="86">
                  <c:v>-17.1081405816476</c:v>
                </c:pt>
                <c:pt idx="87">
                  <c:v>-17.99511133609758</c:v>
                </c:pt>
                <c:pt idx="88">
                  <c:v>-18.88757637875688</c:v>
                </c:pt>
                <c:pt idx="89">
                  <c:v>-19.78523099531358</c:v>
                </c:pt>
                <c:pt idx="90">
                  <c:v>-20.68777868290316</c:v>
                </c:pt>
                <c:pt idx="91">
                  <c:v>-21.59493099468955</c:v>
                </c:pt>
                <c:pt idx="92">
                  <c:v>-22.50640738446964</c:v>
                </c:pt>
                <c:pt idx="93">
                  <c:v>-23.42193505152773</c:v>
                </c:pt>
                <c:pt idx="94">
                  <c:v>-24.34124878592684</c:v>
                </c:pt>
                <c:pt idx="95">
                  <c:v>-25.26409081444353</c:v>
                </c:pt>
                <c:pt idx="96">
                  <c:v>-26.19021064728486</c:v>
                </c:pt>
                <c:pt idx="97">
                  <c:v>-27.11936492577661</c:v>
                </c:pt>
                <c:pt idx="98">
                  <c:v>-28.05131727114528</c:v>
                </c:pt>
                <c:pt idx="99">
                  <c:v>-28.98583813452748</c:v>
                </c:pt>
                <c:pt idx="100">
                  <c:v>-29.92270464833828</c:v>
                </c:pt>
                <c:pt idx="101">
                  <c:v>-30.86170047909809</c:v>
                </c:pt>
                <c:pt idx="102">
                  <c:v>-31.80261568180958</c:v>
                </c:pt>
                <c:pt idx="103">
                  <c:v>-32.74524655599814</c:v>
                </c:pt>
                <c:pt idx="104">
                  <c:v>-33.68939550347432</c:v>
                </c:pt>
                <c:pt idx="105">
                  <c:v>-34.63487088789739</c:v>
                </c:pt>
                <c:pt idx="106">
                  <c:v>-35.58148689620689</c:v>
                </c:pt>
                <c:pt idx="107">
                  <c:v>-36.52906340198295</c:v>
                </c:pt>
                <c:pt idx="108">
                  <c:v>-37.47742583076388</c:v>
                </c:pt>
                <c:pt idx="109">
                  <c:v>-38.4264050274105</c:v>
                </c:pt>
                <c:pt idx="110">
                  <c:v>-39.37583712548894</c:v>
                </c:pt>
                <c:pt idx="111">
                  <c:v>-40.32556341877353</c:v>
                </c:pt>
                <c:pt idx="112">
                  <c:v>-41.2754302348353</c:v>
                </c:pt>
                <c:pt idx="113">
                  <c:v>-42.22528881078733</c:v>
                </c:pt>
                <c:pt idx="114">
                  <c:v>-43.1749951711672</c:v>
                </c:pt>
                <c:pt idx="115">
                  <c:v>-44.12441000798844</c:v>
                </c:pt>
                <c:pt idx="116">
                  <c:v>-45.0733985629795</c:v>
                </c:pt>
                <c:pt idx="117">
                  <c:v>-46.0218305119688</c:v>
                </c:pt>
                <c:pt idx="118">
                  <c:v>-46.96957985148401</c:v>
                </c:pt>
                <c:pt idx="119">
                  <c:v>-47.91652478750893</c:v>
                </c:pt>
              </c:numCache>
            </c:numRef>
          </c:yVal>
          <c:smooth val="0"/>
          <c:extLst xmlns:c16r2="http://schemas.microsoft.com/office/drawing/2015/06/chart">
            <c:ext xmlns:c16="http://schemas.microsoft.com/office/drawing/2014/chart" uri="{C3380CC4-5D6E-409C-BE32-E72D297353CC}">
              <c16:uniqueId val="{00000000-7728-414F-B3D3-46172A511B1E}"/>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0.0</c:v>
                </c:pt>
                <c:pt idx="1">
                  <c:v>0.0</c:v>
                </c:pt>
                <c:pt idx="2">
                  <c:v>-0.680143434867659</c:v>
                </c:pt>
                <c:pt idx="3">
                  <c:v>-1.964945291904314</c:v>
                </c:pt>
                <c:pt idx="4">
                  <c:v>-3.436585575311708</c:v>
                </c:pt>
                <c:pt idx="5">
                  <c:v>-4.689958504035966</c:v>
                </c:pt>
                <c:pt idx="6">
                  <c:v>-5.97240307552011</c:v>
                </c:pt>
                <c:pt idx="7">
                  <c:v>-7.281054741097705</c:v>
                </c:pt>
                <c:pt idx="8">
                  <c:v>-8.613660160967351</c:v>
                </c:pt>
                <c:pt idx="9">
                  <c:v>-9.968417783911718</c:v>
                </c:pt>
                <c:pt idx="10">
                  <c:v>-11.34385889457826</c:v>
                </c:pt>
                <c:pt idx="11">
                  <c:v>-12.73875913078518</c:v>
                </c:pt>
                <c:pt idx="12">
                  <c:v>-14.1520729443737</c:v>
                </c:pt>
                <c:pt idx="13">
                  <c:v>-1.334265719157429</c:v>
                </c:pt>
                <c:pt idx="14">
                  <c:v>0.220190769993678</c:v>
                </c:pt>
                <c:pt idx="15">
                  <c:v>1.630532529553875</c:v>
                </c:pt>
                <c:pt idx="16">
                  <c:v>2.914408022566477</c:v>
                </c:pt>
                <c:pt idx="17">
                  <c:v>4.086317942209007</c:v>
                </c:pt>
                <c:pt idx="18">
                  <c:v>5.158299044482191</c:v>
                </c:pt>
                <c:pt idx="19">
                  <c:v>6.13949673323487</c:v>
                </c:pt>
                <c:pt idx="20">
                  <c:v>7.037180520136165</c:v>
                </c:pt>
                <c:pt idx="21">
                  <c:v>7.857180742161235</c:v>
                </c:pt>
                <c:pt idx="22">
                  <c:v>8.604223955848283</c:v>
                </c:pt>
                <c:pt idx="23">
                  <c:v>9.282190960076603</c:v>
                </c:pt>
                <c:pt idx="24">
                  <c:v>9.894315109570391</c:v>
                </c:pt>
                <c:pt idx="25">
                  <c:v>10.44333456738104</c:v>
                </c:pt>
                <c:pt idx="26">
                  <c:v>10.95646376409695</c:v>
                </c:pt>
                <c:pt idx="27">
                  <c:v>11.41538908222856</c:v>
                </c:pt>
                <c:pt idx="28">
                  <c:v>11.82154117457048</c:v>
                </c:pt>
                <c:pt idx="29">
                  <c:v>12.17627316656353</c:v>
                </c:pt>
                <c:pt idx="30">
                  <c:v>12.48084402952691</c:v>
                </c:pt>
                <c:pt idx="31">
                  <c:v>12.7364430362527</c:v>
                </c:pt>
                <c:pt idx="32">
                  <c:v>12.94420649388121</c:v>
                </c:pt>
                <c:pt idx="33">
                  <c:v>13.1052308106755</c:v>
                </c:pt>
                <c:pt idx="34">
                  <c:v>13.22058215275956</c:v>
                </c:pt>
                <c:pt idx="35">
                  <c:v>13.29130350222704</c:v>
                </c:pt>
                <c:pt idx="36">
                  <c:v>13.31841974330064</c:v>
                </c:pt>
                <c:pt idx="37">
                  <c:v>13.3029412577148</c:v>
                </c:pt>
                <c:pt idx="38">
                  <c:v>13.2458663983266</c:v>
                </c:pt>
                <c:pt idx="39">
                  <c:v>13.14822648680047</c:v>
                </c:pt>
                <c:pt idx="40">
                  <c:v>13.01100656255176</c:v>
                </c:pt>
                <c:pt idx="41">
                  <c:v>12.83518180343253</c:v>
                </c:pt>
                <c:pt idx="42">
                  <c:v>12.62171802555531</c:v>
                </c:pt>
                <c:pt idx="43">
                  <c:v>12.37157175259517</c:v>
                </c:pt>
                <c:pt idx="44">
                  <c:v>12.08569010688552</c:v>
                </c:pt>
                <c:pt idx="45">
                  <c:v>11.76501057696896</c:v>
                </c:pt>
                <c:pt idx="46">
                  <c:v>11.41046070620268</c:v>
                </c:pt>
                <c:pt idx="47">
                  <c:v>11.02295773459491</c:v>
                </c:pt>
                <c:pt idx="48">
                  <c:v>10.6034082176584</c:v>
                </c:pt>
                <c:pt idx="49">
                  <c:v>10.15270763973695</c:v>
                </c:pt>
                <c:pt idx="50">
                  <c:v>9.67174003434866</c:v>
                </c:pt>
                <c:pt idx="51">
                  <c:v>9.161377620469448</c:v>
                </c:pt>
                <c:pt idx="52">
                  <c:v>8.62248053653366</c:v>
                </c:pt>
                <c:pt idx="53">
                  <c:v>8.05589645814007</c:v>
                </c:pt>
                <c:pt idx="54">
                  <c:v>7.462460308773643</c:v>
                </c:pt>
                <c:pt idx="55">
                  <c:v>6.842994001096025</c:v>
                </c:pt>
                <c:pt idx="56">
                  <c:v>6.198306208740178</c:v>
                </c:pt>
                <c:pt idx="57">
                  <c:v>5.529192168405642</c:v>
                </c:pt>
                <c:pt idx="58">
                  <c:v>4.836433511578889</c:v>
                </c:pt>
                <c:pt idx="59">
                  <c:v>4.120798124947668</c:v>
                </c:pt>
                <c:pt idx="60">
                  <c:v>3.383040038326726</c:v>
                </c:pt>
                <c:pt idx="61">
                  <c:v>2.623899338766932</c:v>
                </c:pt>
                <c:pt idx="62">
                  <c:v>1.844102109523192</c:v>
                </c:pt>
                <c:pt idx="63">
                  <c:v>1.044360392386352</c:v>
                </c:pt>
                <c:pt idx="64">
                  <c:v>0.225372172001244</c:v>
                </c:pt>
                <c:pt idx="65">
                  <c:v>-0.612178619112001</c:v>
                </c:pt>
                <c:pt idx="66">
                  <c:v>-1.467622076523185</c:v>
                </c:pt>
                <c:pt idx="67">
                  <c:v>-2.340302282000721</c:v>
                </c:pt>
                <c:pt idx="68">
                  <c:v>-3.229577245112068</c:v>
                </c:pt>
                <c:pt idx="69">
                  <c:v>-4.134818829537757</c:v>
                </c:pt>
                <c:pt idx="70">
                  <c:v>-5.055412665273248</c:v>
                </c:pt>
                <c:pt idx="71">
                  <c:v>-5.990758047884355</c:v>
                </c:pt>
                <c:pt idx="72">
                  <c:v>-6.94026782585297</c:v>
                </c:pt>
                <c:pt idx="73">
                  <c:v>-7.903368277053232</c:v>
                </c:pt>
                <c:pt idx="74">
                  <c:v>-8.87949897530962</c:v>
                </c:pt>
                <c:pt idx="75">
                  <c:v>-9.86811264794824</c:v>
                </c:pt>
                <c:pt idx="76">
                  <c:v>-10.86867502520272</c:v>
                </c:pt>
                <c:pt idx="77">
                  <c:v>-11.8806646822768</c:v>
                </c:pt>
                <c:pt idx="78">
                  <c:v>-12.90357287482038</c:v>
                </c:pt>
                <c:pt idx="79">
                  <c:v>-13.9369033685357</c:v>
                </c:pt>
                <c:pt idx="80">
                  <c:v>-14.98017226358843</c:v>
                </c:pt>
                <c:pt idx="81">
                  <c:v>-16.03290781444866</c:v>
                </c:pt>
                <c:pt idx="82">
                  <c:v>-17.09465024573819</c:v>
                </c:pt>
                <c:pt idx="83">
                  <c:v>-18.16495156466635</c:v>
                </c:pt>
                <c:pt idx="84">
                  <c:v>-19.24337537053542</c:v>
                </c:pt>
                <c:pt idx="85">
                  <c:v>-20.32949666182549</c:v>
                </c:pt>
                <c:pt idx="86">
                  <c:v>-21.42290164128553</c:v>
                </c:pt>
                <c:pt idx="87">
                  <c:v>-22.52318751948087</c:v>
                </c:pt>
                <c:pt idx="88">
                  <c:v>-23.6299623171517</c:v>
                </c:pt>
                <c:pt idx="89">
                  <c:v>-24.74284466677681</c:v>
                </c:pt>
                <c:pt idx="90">
                  <c:v>-25.86146361366946</c:v>
                </c:pt>
                <c:pt idx="91">
                  <c:v>-26.98545841691566</c:v>
                </c:pt>
                <c:pt idx="92">
                  <c:v>-28.11447835044964</c:v>
                </c:pt>
                <c:pt idx="93">
                  <c:v>-29.24818250454608</c:v>
                </c:pt>
                <c:pt idx="94">
                  <c:v>-30.38623958795698</c:v>
                </c:pt>
                <c:pt idx="95">
                  <c:v>-31.52832773094718</c:v>
                </c:pt>
                <c:pt idx="96">
                  <c:v>-32.67413428942245</c:v>
                </c:pt>
                <c:pt idx="97">
                  <c:v>-33.823355650346</c:v>
                </c:pt>
                <c:pt idx="98">
                  <c:v>-34.97569703863883</c:v>
                </c:pt>
                <c:pt idx="99">
                  <c:v>-36.1308723257107</c:v>
                </c:pt>
                <c:pt idx="100">
                  <c:v>-37.2886038397569</c:v>
                </c:pt>
                <c:pt idx="101">
                  <c:v>-38.448622178013</c:v>
                </c:pt>
                <c:pt idx="102">
                  <c:v>-39.61066602100573</c:v>
                </c:pt>
                <c:pt idx="103">
                  <c:v>-40.77448194899353</c:v>
                </c:pt>
                <c:pt idx="104">
                  <c:v>-41.93982426063484</c:v>
                </c:pt>
                <c:pt idx="105">
                  <c:v>-43.10645479401546</c:v>
                </c:pt>
                <c:pt idx="106">
                  <c:v>-44.27414275007913</c:v>
                </c:pt>
                <c:pt idx="107">
                  <c:v>-45.4426645185581</c:v>
                </c:pt>
                <c:pt idx="108">
                  <c:v>-46.61180350645509</c:v>
                </c:pt>
                <c:pt idx="109">
                  <c:v>-47.78134996912468</c:v>
                </c:pt>
                <c:pt idx="110">
                  <c:v>-48.95110084400766</c:v>
                </c:pt>
                <c:pt idx="111">
                  <c:v>-50.12085958705484</c:v>
                </c:pt>
                <c:pt idx="112">
                  <c:v>-51.29043601186413</c:v>
                </c:pt>
                <c:pt idx="113">
                  <c:v>-52.45964613157359</c:v>
                </c:pt>
                <c:pt idx="114">
                  <c:v>-53.62831200350866</c:v>
                </c:pt>
                <c:pt idx="115">
                  <c:v>-54.79626157662187</c:v>
                </c:pt>
                <c:pt idx="116">
                  <c:v>-55.96332854170396</c:v>
                </c:pt>
                <c:pt idx="117">
                  <c:v>-57.12935218441316</c:v>
                </c:pt>
                <c:pt idx="118">
                  <c:v>-58.29417724107906</c:v>
                </c:pt>
                <c:pt idx="119">
                  <c:v>-59.45765375730369</c:v>
                </c:pt>
              </c:numCache>
            </c:numRef>
          </c:yVal>
          <c:smooth val="0"/>
          <c:extLst xmlns:c16r2="http://schemas.microsoft.com/office/drawing/2015/06/chart">
            <c:ext xmlns:c16="http://schemas.microsoft.com/office/drawing/2014/chart" uri="{C3380CC4-5D6E-409C-BE32-E72D297353CC}">
              <c16:uniqueId val="{00000001-7728-414F-B3D3-46172A511B1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0.0</c:v>
                </c:pt>
                <c:pt idx="1">
                  <c:v>0.0</c:v>
                </c:pt>
                <c:pt idx="2">
                  <c:v>-0.491029928192802</c:v>
                </c:pt>
                <c:pt idx="3">
                  <c:v>-1.463392206323988</c:v>
                </c:pt>
                <c:pt idx="4">
                  <c:v>-2.72895745342612</c:v>
                </c:pt>
                <c:pt idx="5">
                  <c:v>-3.73313009784306</c:v>
                </c:pt>
                <c:pt idx="6">
                  <c:v>-4.760950878305161</c:v>
                </c:pt>
                <c:pt idx="7">
                  <c:v>-5.810126842332465</c:v>
                </c:pt>
                <c:pt idx="8">
                  <c:v>-6.878854296391637</c:v>
                </c:pt>
                <c:pt idx="9">
                  <c:v>-7.96569123732661</c:v>
                </c:pt>
                <c:pt idx="10">
                  <c:v>-9.06946217290261</c:v>
                </c:pt>
                <c:pt idx="11">
                  <c:v>-10.18918730834366</c:v>
                </c:pt>
                <c:pt idx="12">
                  <c:v>-11.32403008298843</c:v>
                </c:pt>
                <c:pt idx="13">
                  <c:v>-1.074362831439885</c:v>
                </c:pt>
                <c:pt idx="14">
                  <c:v>0.17074189111554</c:v>
                </c:pt>
                <c:pt idx="15">
                  <c:v>1.301244151010906</c:v>
                </c:pt>
                <c:pt idx="16">
                  <c:v>2.331198223908359</c:v>
                </c:pt>
                <c:pt idx="17">
                  <c:v>3.271898465615322</c:v>
                </c:pt>
                <c:pt idx="18">
                  <c:v>4.133087997950041</c:v>
                </c:pt>
                <c:pt idx="19">
                  <c:v>4.92204814716024</c:v>
                </c:pt>
                <c:pt idx="20">
                  <c:v>5.644564813726366</c:v>
                </c:pt>
                <c:pt idx="21">
                  <c:v>6.305276799228977</c:v>
                </c:pt>
                <c:pt idx="22">
                  <c:v>6.907943048357538</c:v>
                </c:pt>
                <c:pt idx="23">
                  <c:v>7.455648264267438</c:v>
                </c:pt>
                <c:pt idx="24">
                  <c:v>7.950960961842611</c:v>
                </c:pt>
                <c:pt idx="25">
                  <c:v>8.39605482680963</c:v>
                </c:pt>
                <c:pt idx="26">
                  <c:v>8.81268226303564</c:v>
                </c:pt>
                <c:pt idx="27">
                  <c:v>9.186187614398477</c:v>
                </c:pt>
                <c:pt idx="28">
                  <c:v>9.51770195918789</c:v>
                </c:pt>
                <c:pt idx="29">
                  <c:v>9.808294702744204</c:v>
                </c:pt>
                <c:pt idx="30">
                  <c:v>10.05895977293176</c:v>
                </c:pt>
                <c:pt idx="31">
                  <c:v>10.27063586505801</c:v>
                </c:pt>
                <c:pt idx="32">
                  <c:v>10.44421951512504</c:v>
                </c:pt>
                <c:pt idx="33">
                  <c:v>10.58057553030085</c:v>
                </c:pt>
                <c:pt idx="34">
                  <c:v>10.68054470076913</c:v>
                </c:pt>
                <c:pt idx="35">
                  <c:v>10.7449494383809</c:v>
                </c:pt>
                <c:pt idx="36">
                  <c:v>10.77459784173334</c:v>
                </c:pt>
                <c:pt idx="37">
                  <c:v>10.7702865713377</c:v>
                </c:pt>
                <c:pt idx="38">
                  <c:v>10.73280282920041</c:v>
                </c:pt>
                <c:pt idx="39">
                  <c:v>10.66296034789548</c:v>
                </c:pt>
                <c:pt idx="40">
                  <c:v>10.56153601930373</c:v>
                </c:pt>
                <c:pt idx="41">
                  <c:v>10.42929901875186</c:v>
                </c:pt>
                <c:pt idx="42">
                  <c:v>10.26701120779308</c:v>
                </c:pt>
                <c:pt idx="43">
                  <c:v>10.075427191759</c:v>
                </c:pt>
                <c:pt idx="44">
                  <c:v>9.85529423593198</c:v>
                </c:pt>
                <c:pt idx="45">
                  <c:v>9.607352082182798</c:v>
                </c:pt>
                <c:pt idx="46">
                  <c:v>9.332332702195344</c:v>
                </c:pt>
                <c:pt idx="47">
                  <c:v>9.030960013010798</c:v>
                </c:pt>
                <c:pt idx="48">
                  <c:v>8.70394957392182</c:v>
                </c:pt>
                <c:pt idx="49">
                  <c:v>8.35200827864355</c:v>
                </c:pt>
                <c:pt idx="50">
                  <c:v>7.975834052847857</c:v>
                </c:pt>
                <c:pt idx="51">
                  <c:v>7.576115564178505</c:v>
                </c:pt>
                <c:pt idx="52">
                  <c:v>7.15353201015887</c:v>
                </c:pt>
                <c:pt idx="53">
                  <c:v>6.708752812880903</c:v>
                </c:pt>
                <c:pt idx="54">
                  <c:v>6.242437387857986</c:v>
                </c:pt>
                <c:pt idx="55">
                  <c:v>5.755234937122168</c:v>
                </c:pt>
                <c:pt idx="56">
                  <c:v>5.247784266518366</c:v>
                </c:pt>
                <c:pt idx="57">
                  <c:v>4.720713627065828</c:v>
                </c:pt>
                <c:pt idx="58">
                  <c:v>4.174640579833067</c:v>
                </c:pt>
                <c:pt idx="59">
                  <c:v>3.610171883615749</c:v>
                </c:pt>
                <c:pt idx="60">
                  <c:v>3.027903404456992</c:v>
                </c:pt>
                <c:pt idx="61">
                  <c:v>2.428420045996063</c:v>
                </c:pt>
                <c:pt idx="62">
                  <c:v>1.812295699541664</c:v>
                </c:pt>
                <c:pt idx="63">
                  <c:v>1.180093212733027</c:v>
                </c:pt>
                <c:pt idx="64">
                  <c:v>0.532364375668294</c:v>
                </c:pt>
                <c:pt idx="65">
                  <c:v>-0.13035007652752</c:v>
                </c:pt>
                <c:pt idx="66">
                  <c:v>-0.807520445996943</c:v>
                </c:pt>
                <c:pt idx="67">
                  <c:v>-1.498628040282256</c:v>
                </c:pt>
                <c:pt idx="68">
                  <c:v>-2.20316512732461</c:v>
                </c:pt>
                <c:pt idx="69">
                  <c:v>-2.920634878314558</c:v>
                </c:pt>
                <c:pt idx="70">
                  <c:v>-3.650551299338986</c:v>
                </c:pt>
                <c:pt idx="71">
                  <c:v>-4.392439152735275</c:v>
                </c:pt>
                <c:pt idx="72">
                  <c:v>-5.145833868978051</c:v>
                </c:pt>
                <c:pt idx="73">
                  <c:v>-5.910281449948343</c:v>
                </c:pt>
                <c:pt idx="74">
                  <c:v>-6.685338364294694</c:v>
                </c:pt>
                <c:pt idx="75">
                  <c:v>-7.4705714356719</c:v>
                </c:pt>
                <c:pt idx="76">
                  <c:v>-8.26555772448865</c:v>
                </c:pt>
                <c:pt idx="77">
                  <c:v>-9.06988440382793</c:v>
                </c:pt>
                <c:pt idx="78">
                  <c:v>-9.88314863012875</c:v>
                </c:pt>
                <c:pt idx="79">
                  <c:v>-10.70495740922888</c:v>
                </c:pt>
                <c:pt idx="80">
                  <c:v>-11.53492745825633</c:v>
                </c:pt>
                <c:pt idx="81">
                  <c:v>-12.37268506390092</c:v>
                </c:pt>
                <c:pt idx="82">
                  <c:v>-13.21786593751995</c:v>
                </c:pt>
                <c:pt idx="83">
                  <c:v>-14.0701150675268</c:v>
                </c:pt>
                <c:pt idx="84">
                  <c:v>-14.92908656945337</c:v>
                </c:pt>
                <c:pt idx="85">
                  <c:v>-15.79444353409144</c:v>
                </c:pt>
                <c:pt idx="86">
                  <c:v>-16.66585787405256</c:v>
                </c:pt>
                <c:pt idx="87">
                  <c:v>-17.54301016909358</c:v>
                </c:pt>
                <c:pt idx="88">
                  <c:v>-18.42558951050471</c:v>
                </c:pt>
                <c:pt idx="89">
                  <c:v>-19.31329334485872</c:v>
                </c:pt>
                <c:pt idx="90">
                  <c:v>-20.20582731738887</c:v>
                </c:pt>
                <c:pt idx="91">
                  <c:v>-21.10290511524227</c:v>
                </c:pt>
                <c:pt idx="92">
                  <c:v>-22.00424831083683</c:v>
                </c:pt>
                <c:pt idx="93">
                  <c:v>-22.90958620553462</c:v>
                </c:pt>
                <c:pt idx="94">
                  <c:v>-23.81865567385421</c:v>
                </c:pt>
                <c:pt idx="95">
                  <c:v>-24.7312010083515</c:v>
                </c:pt>
                <c:pt idx="96">
                  <c:v>-25.64697376539561</c:v>
                </c:pt>
                <c:pt idx="97">
                  <c:v>-26.56573261195121</c:v>
                </c:pt>
                <c:pt idx="98">
                  <c:v>-27.48724317352883</c:v>
                </c:pt>
                <c:pt idx="99">
                  <c:v>-28.41127788342965</c:v>
                </c:pt>
                <c:pt idx="100">
                  <c:v>-29.33761583338674</c:v>
                </c:pt>
                <c:pt idx="101">
                  <c:v>-30.26604262574892</c:v>
                </c:pt>
                <c:pt idx="102">
                  <c:v>-31.19635022725015</c:v>
                </c:pt>
                <c:pt idx="103">
                  <c:v>-32.1283368245004</c:v>
                </c:pt>
                <c:pt idx="104">
                  <c:v>-33.06180668124178</c:v>
                </c:pt>
                <c:pt idx="105">
                  <c:v>-33.99656999746958</c:v>
                </c:pt>
                <c:pt idx="106">
                  <c:v>-34.93244277045278</c:v>
                </c:pt>
                <c:pt idx="107">
                  <c:v>-35.86924665772379</c:v>
                </c:pt>
                <c:pt idx="108">
                  <c:v>-36.80680884209869</c:v>
                </c:pt>
                <c:pt idx="109">
                  <c:v>-37.7449618987248</c:v>
                </c:pt>
                <c:pt idx="110">
                  <c:v>-38.68354366426</c:v>
                </c:pt>
                <c:pt idx="111">
                  <c:v>-39.62239710814447</c:v>
                </c:pt>
                <c:pt idx="112">
                  <c:v>-40.56137020603183</c:v>
                </c:pt>
                <c:pt idx="113">
                  <c:v>-41.50031581539133</c:v>
                </c:pt>
                <c:pt idx="114">
                  <c:v>-42.43909155329093</c:v>
                </c:pt>
                <c:pt idx="115">
                  <c:v>-43.37755967637577</c:v>
                </c:pt>
                <c:pt idx="116">
                  <c:v>-44.31558696304909</c:v>
                </c:pt>
                <c:pt idx="117">
                  <c:v>-45.25304459784999</c:v>
                </c:pt>
                <c:pt idx="118">
                  <c:v>-46.18980805806314</c:v>
                </c:pt>
                <c:pt idx="119">
                  <c:v>-47.12575700249817</c:v>
                </c:pt>
              </c:numCache>
            </c:numRef>
          </c:yVal>
          <c:smooth val="0"/>
          <c:extLst xmlns:c16r2="http://schemas.microsoft.com/office/drawing/2015/06/chart">
            <c:ext xmlns:c16="http://schemas.microsoft.com/office/drawing/2014/chart" uri="{C3380CC4-5D6E-409C-BE32-E72D297353CC}">
              <c16:uniqueId val="{00000002-7728-414F-B3D3-46172A511B1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0.0</c:v>
                </c:pt>
                <c:pt idx="1">
                  <c:v>0.0</c:v>
                </c:pt>
                <c:pt idx="2">
                  <c:v>-0.272498967367028</c:v>
                </c:pt>
                <c:pt idx="3">
                  <c:v>-0.802869805312184</c:v>
                </c:pt>
                <c:pt idx="4">
                  <c:v>-1.409352575175944</c:v>
                </c:pt>
                <c:pt idx="5">
                  <c:v>-1.929368882419112</c:v>
                </c:pt>
                <c:pt idx="6">
                  <c:v>-2.467746550835272</c:v>
                </c:pt>
                <c:pt idx="7">
                  <c:v>-3.02330302307064</c:v>
                </c:pt>
                <c:pt idx="8">
                  <c:v>-3.595087201040314</c:v>
                </c:pt>
                <c:pt idx="9">
                  <c:v>-4.182319151263981</c:v>
                </c:pt>
                <c:pt idx="10">
                  <c:v>-4.7843450545829</c:v>
                </c:pt>
                <c:pt idx="11">
                  <c:v>-5.400603649227832</c:v>
                </c:pt>
                <c:pt idx="12">
                  <c:v>-6.030601340648445</c:v>
                </c:pt>
                <c:pt idx="13">
                  <c:v>-0.974446000960597</c:v>
                </c:pt>
                <c:pt idx="14">
                  <c:v>-0.727176465191405</c:v>
                </c:pt>
                <c:pt idx="15">
                  <c:v>-0.542679999927259</c:v>
                </c:pt>
                <c:pt idx="16">
                  <c:v>-0.409143714308811</c:v>
                </c:pt>
                <c:pt idx="17">
                  <c:v>-0.317378646222096</c:v>
                </c:pt>
                <c:pt idx="18">
                  <c:v>-0.260228566234218</c:v>
                </c:pt>
                <c:pt idx="19">
                  <c:v>-0.232487233404754</c:v>
                </c:pt>
                <c:pt idx="20">
                  <c:v>-0.230279633938153</c:v>
                </c:pt>
                <c:pt idx="21">
                  <c:v>-0.250734787650344</c:v>
                </c:pt>
                <c:pt idx="22">
                  <c:v>-0.29173642750402</c:v>
                </c:pt>
                <c:pt idx="23">
                  <c:v>-0.351733049988525</c:v>
                </c:pt>
                <c:pt idx="24">
                  <c:v>-0.429593454610767</c:v>
                </c:pt>
                <c:pt idx="25">
                  <c:v>-0.524497104867351</c:v>
                </c:pt>
                <c:pt idx="26">
                  <c:v>-0.62590923077687</c:v>
                </c:pt>
                <c:pt idx="27">
                  <c:v>-0.742095297116521</c:v>
                </c:pt>
                <c:pt idx="28">
                  <c:v>-0.872895434921702</c:v>
                </c:pt>
                <c:pt idx="29">
                  <c:v>-1.018187432864124</c:v>
                </c:pt>
                <c:pt idx="30">
                  <c:v>-1.177886086451053</c:v>
                </c:pt>
                <c:pt idx="31">
                  <c:v>-1.35192794477598</c:v>
                </c:pt>
                <c:pt idx="32">
                  <c:v>-1.540260853083964</c:v>
                </c:pt>
                <c:pt idx="33">
                  <c:v>-1.742836184742828</c:v>
                </c:pt>
                <c:pt idx="34">
                  <c:v>-1.959603348675955</c:v>
                </c:pt>
                <c:pt idx="35">
                  <c:v>-2.190505999223657</c:v>
                </c:pt>
                <c:pt idx="36">
                  <c:v>-2.435479512508206</c:v>
                </c:pt>
                <c:pt idx="37">
                  <c:v>-2.694449399416499</c:v>
                </c:pt>
                <c:pt idx="38">
                  <c:v>-2.967330405997017</c:v>
                </c:pt>
                <c:pt idx="39">
                  <c:v>-3.254008768372386</c:v>
                </c:pt>
                <c:pt idx="40">
                  <c:v>-3.554375254871956</c:v>
                </c:pt>
                <c:pt idx="41">
                  <c:v>-3.868309993297316</c:v>
                </c:pt>
                <c:pt idx="42">
                  <c:v>-4.195682732526165</c:v>
                </c:pt>
                <c:pt idx="43">
                  <c:v>-4.5363533054051</c:v>
                </c:pt>
                <c:pt idx="44">
                  <c:v>-4.890172174641975</c:v>
                </c:pt>
                <c:pt idx="45">
                  <c:v>-5.256981029151575</c:v>
                </c:pt>
                <c:pt idx="46">
                  <c:v>-5.636613405765276</c:v>
                </c:pt>
                <c:pt idx="47">
                  <c:v>-6.028895318721879</c:v>
                </c:pt>
                <c:pt idx="48">
                  <c:v>-6.43364588447366</c:v>
                </c:pt>
                <c:pt idx="49">
                  <c:v>-6.850677933190127</c:v>
                </c:pt>
                <c:pt idx="50">
                  <c:v>-7.27979860112964</c:v>
                </c:pt>
                <c:pt idx="51">
                  <c:v>-7.720809900118184</c:v>
                </c:pt>
                <c:pt idx="52">
                  <c:v>-8.173509231634852</c:v>
                </c:pt>
                <c:pt idx="53">
                  <c:v>-8.637689933307686</c:v>
                </c:pt>
                <c:pt idx="54">
                  <c:v>-9.113141770990291</c:v>
                </c:pt>
                <c:pt idx="55">
                  <c:v>-9.599651403977985</c:v>
                </c:pt>
                <c:pt idx="56">
                  <c:v>-10.09700282409221</c:v>
                </c:pt>
                <c:pt idx="57">
                  <c:v>-10.60497776941929</c:v>
                </c:pt>
                <c:pt idx="58">
                  <c:v>-11.12335611362505</c:v>
                </c:pt>
                <c:pt idx="59">
                  <c:v>-11.65191623187684</c:v>
                </c:pt>
                <c:pt idx="60">
                  <c:v>-12.190435344422</c:v>
                </c:pt>
                <c:pt idx="61">
                  <c:v>-12.73868983889588</c:v>
                </c:pt>
                <c:pt idx="62">
                  <c:v>-13.29645557240292</c:v>
                </c:pt>
                <c:pt idx="63">
                  <c:v>-13.8635081544253</c:v>
                </c:pt>
                <c:pt idx="64">
                  <c:v>-14.4396232115214</c:v>
                </c:pt>
                <c:pt idx="65">
                  <c:v>-15.02457663473115</c:v>
                </c:pt>
                <c:pt idx="66">
                  <c:v>-15.61814481070905</c:v>
                </c:pt>
                <c:pt idx="67">
                  <c:v>-16.22010483737628</c:v>
                </c:pt>
                <c:pt idx="68">
                  <c:v>-16.83023472492187</c:v>
                </c:pt>
                <c:pt idx="69">
                  <c:v>-17.44831358294453</c:v>
                </c:pt>
                <c:pt idx="70">
                  <c:v>-18.07412179444327</c:v>
                </c:pt>
                <c:pt idx="71">
                  <c:v>-18.70744117736831</c:v>
                </c:pt>
                <c:pt idx="72">
                  <c:v>-19.34805513439278</c:v>
                </c:pt>
                <c:pt idx="73">
                  <c:v>-19.99574879152802</c:v>
                </c:pt>
                <c:pt idx="74">
                  <c:v>-20.65030912615475</c:v>
                </c:pt>
                <c:pt idx="75">
                  <c:v>-21.31152508506602</c:v>
                </c:pt>
                <c:pt idx="76">
                  <c:v>-21.97918769301305</c:v>
                </c:pt>
                <c:pt idx="77">
                  <c:v>-22.65309015228695</c:v>
                </c:pt>
                <c:pt idx="78">
                  <c:v>-23.33302793380608</c:v>
                </c:pt>
                <c:pt idx="79">
                  <c:v>-24.01879886013738</c:v>
                </c:pt>
                <c:pt idx="80">
                  <c:v>-24.71020318093406</c:v>
                </c:pt>
                <c:pt idx="81">
                  <c:v>-25.40704364114617</c:v>
                </c:pt>
                <c:pt idx="82">
                  <c:v>-26.10912554242896</c:v>
                </c:pt>
                <c:pt idx="83">
                  <c:v>-26.81625679810258</c:v>
                </c:pt>
                <c:pt idx="84">
                  <c:v>-27.52824798201937</c:v>
                </c:pt>
                <c:pt idx="85">
                  <c:v>-28.24491237167877</c:v>
                </c:pt>
                <c:pt idx="86">
                  <c:v>-28.96606598590322</c:v>
                </c:pt>
                <c:pt idx="87">
                  <c:v>-29.69152761737632</c:v>
                </c:pt>
                <c:pt idx="88">
                  <c:v>-30.42111886035036</c:v>
                </c:pt>
                <c:pt idx="89">
                  <c:v>-31.15466413376816</c:v>
                </c:pt>
                <c:pt idx="90">
                  <c:v>-31.89199070009817</c:v>
                </c:pt>
                <c:pt idx="91">
                  <c:v>-32.6329286801033</c:v>
                </c:pt>
                <c:pt idx="92">
                  <c:v>-33.37731106380019</c:v>
                </c:pt>
                <c:pt idx="93">
                  <c:v>-34.12497371782047</c:v>
                </c:pt>
                <c:pt idx="94">
                  <c:v>-34.87575538941337</c:v>
                </c:pt>
                <c:pt idx="95">
                  <c:v>-35.6294977072648</c:v>
                </c:pt>
                <c:pt idx="96">
                  <c:v>-36.38604517935983</c:v>
                </c:pt>
                <c:pt idx="97">
                  <c:v>-37.1452451880523</c:v>
                </c:pt>
                <c:pt idx="98">
                  <c:v>-37.90694798252753</c:v>
                </c:pt>
                <c:pt idx="99">
                  <c:v>-38.67100666883744</c:v>
                </c:pt>
                <c:pt idx="100">
                  <c:v>-39.43727719764746</c:v>
                </c:pt>
                <c:pt idx="101">
                  <c:v>-40.2056183498703</c:v>
                </c:pt>
                <c:pt idx="102">
                  <c:v>-40.97589172031437</c:v>
                </c:pt>
                <c:pt idx="103">
                  <c:v>-41.747961699502</c:v>
                </c:pt>
                <c:pt idx="104">
                  <c:v>-42.52169545377294</c:v>
                </c:pt>
                <c:pt idx="105">
                  <c:v>-43.2969629038148</c:v>
                </c:pt>
                <c:pt idx="106">
                  <c:v>-44.07363670172617</c:v>
                </c:pt>
                <c:pt idx="107">
                  <c:v>-44.85159220672357</c:v>
                </c:pt>
                <c:pt idx="108">
                  <c:v>-45.63070745962693</c:v>
                </c:pt>
                <c:pt idx="109">
                  <c:v>-46.41086315618394</c:v>
                </c:pt>
                <c:pt idx="110">
                  <c:v>-47.19194261936035</c:v>
                </c:pt>
                <c:pt idx="111">
                  <c:v>-47.973831770686</c:v>
                </c:pt>
                <c:pt idx="112">
                  <c:v>-48.7564191007168</c:v>
                </c:pt>
                <c:pt idx="113">
                  <c:v>-49.53959563874287</c:v>
                </c:pt>
                <c:pt idx="114">
                  <c:v>-50.32325492176096</c:v>
                </c:pt>
                <c:pt idx="115">
                  <c:v>-51.10729296285263</c:v>
                </c:pt>
                <c:pt idx="116">
                  <c:v>-51.89160821896984</c:v>
                </c:pt>
                <c:pt idx="117">
                  <c:v>-52.67610155824782</c:v>
                </c:pt>
                <c:pt idx="118">
                  <c:v>-53.46067622688133</c:v>
                </c:pt>
                <c:pt idx="119">
                  <c:v>-54.24523781563357</c:v>
                </c:pt>
              </c:numCache>
            </c:numRef>
          </c:yVal>
          <c:smooth val="0"/>
          <c:extLst xmlns:c16r2="http://schemas.microsoft.com/office/drawing/2015/06/chart">
            <c:ext xmlns:c16="http://schemas.microsoft.com/office/drawing/2014/chart" uri="{C3380CC4-5D6E-409C-BE32-E72D297353CC}">
              <c16:uniqueId val="{00000003-7728-414F-B3D3-46172A511B1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0.0</c:v>
                </c:pt>
                <c:pt idx="1">
                  <c:v>0.0</c:v>
                </c:pt>
                <c:pt idx="2">
                  <c:v>-0.609279560913819</c:v>
                </c:pt>
                <c:pt idx="3">
                  <c:v>-1.776858635826102</c:v>
                </c:pt>
                <c:pt idx="4">
                  <c:v>-2.826258458807388</c:v>
                </c:pt>
                <c:pt idx="5">
                  <c:v>-3.874238052430883</c:v>
                </c:pt>
                <c:pt idx="6">
                  <c:v>-4.957351214547542</c:v>
                </c:pt>
                <c:pt idx="7">
                  <c:v>-6.071995449927272</c:v>
                </c:pt>
                <c:pt idx="8">
                  <c:v>-7.215239190986268</c:v>
                </c:pt>
                <c:pt idx="9">
                  <c:v>-8.384672713931651</c:v>
                </c:pt>
                <c:pt idx="10">
                  <c:v>-9.578292617703482</c:v>
                </c:pt>
                <c:pt idx="11">
                  <c:v>-10.79441231241253</c:v>
                </c:pt>
                <c:pt idx="12">
                  <c:v>-12.03159267226965</c:v>
                </c:pt>
                <c:pt idx="13">
                  <c:v>-1.88969266084132</c:v>
                </c:pt>
                <c:pt idx="14">
                  <c:v>-0.548780768915549</c:v>
                </c:pt>
                <c:pt idx="15">
                  <c:v>0.68378330568612</c:v>
                </c:pt>
                <c:pt idx="16">
                  <c:v>1.818884750755387</c:v>
                </c:pt>
                <c:pt idx="17">
                  <c:v>2.866255064641336</c:v>
                </c:pt>
                <c:pt idx="18">
                  <c:v>3.833454869137313</c:v>
                </c:pt>
                <c:pt idx="19">
                  <c:v>4.72646241760367</c:v>
                </c:pt>
                <c:pt idx="20">
                  <c:v>5.550091564013201</c:v>
                </c:pt>
                <c:pt idx="21">
                  <c:v>6.308257998184217</c:v>
                </c:pt>
                <c:pt idx="22">
                  <c:v>7.004185104297894</c:v>
                </c:pt>
                <c:pt idx="23">
                  <c:v>7.640563147049306</c:v>
                </c:pt>
                <c:pt idx="24">
                  <c:v>8.219672272948173</c:v>
                </c:pt>
                <c:pt idx="25">
                  <c:v>8.743477462866391</c:v>
                </c:pt>
                <c:pt idx="26">
                  <c:v>9.233585467041848</c:v>
                </c:pt>
                <c:pt idx="27">
                  <c:v>9.675618829770883</c:v>
                </c:pt>
                <c:pt idx="28">
                  <c:v>10.07064621788687</c:v>
                </c:pt>
                <c:pt idx="29">
                  <c:v>10.41969327269817</c:v>
                </c:pt>
                <c:pt idx="30">
                  <c:v>10.72372599048049</c:v>
                </c:pt>
                <c:pt idx="31">
                  <c:v>10.98366555154962</c:v>
                </c:pt>
                <c:pt idx="32">
                  <c:v>11.2003997840402</c:v>
                </c:pt>
                <c:pt idx="33">
                  <c:v>11.37479184914082</c:v>
                </c:pt>
                <c:pt idx="34">
                  <c:v>11.50768668459295</c:v>
                </c:pt>
                <c:pt idx="35">
                  <c:v>11.59991572600666</c:v>
                </c:pt>
                <c:pt idx="36">
                  <c:v>11.65230030899056</c:v>
                </c:pt>
                <c:pt idx="37">
                  <c:v>11.66565406405516</c:v>
                </c:pt>
                <c:pt idx="38">
                  <c:v>11.64078454567334</c:v>
                </c:pt>
                <c:pt idx="39">
                  <c:v>11.57852897245357</c:v>
                </c:pt>
                <c:pt idx="40">
                  <c:v>11.4796913471946</c:v>
                </c:pt>
                <c:pt idx="41">
                  <c:v>11.34507071932831</c:v>
                </c:pt>
                <c:pt idx="42">
                  <c:v>11.17546144798007</c:v>
                </c:pt>
                <c:pt idx="43">
                  <c:v>10.97165314419954</c:v>
                </c:pt>
                <c:pt idx="44">
                  <c:v>10.73443048092213</c:v>
                </c:pt>
                <c:pt idx="45">
                  <c:v>10.46457291230354</c:v>
                </c:pt>
                <c:pt idx="46">
                  <c:v>10.16285433346957</c:v>
                </c:pt>
                <c:pt idx="47">
                  <c:v>9.830042704066727</c:v>
                </c:pt>
                <c:pt idx="48">
                  <c:v>9.46689965322003</c:v>
                </c:pt>
                <c:pt idx="49">
                  <c:v>9.074180079084726</c:v>
                </c:pt>
                <c:pt idx="50">
                  <c:v>8.65263175273822</c:v>
                </c:pt>
                <c:pt idx="51">
                  <c:v>8.202994933513764</c:v>
                </c:pt>
                <c:pt idx="52">
                  <c:v>7.726002061391227</c:v>
                </c:pt>
                <c:pt idx="53">
                  <c:v>7.222377356828424</c:v>
                </c:pt>
                <c:pt idx="54">
                  <c:v>6.692836493182767</c:v>
                </c:pt>
                <c:pt idx="55">
                  <c:v>6.138086293477476</c:v>
                </c:pt>
                <c:pt idx="56">
                  <c:v>5.558824451858527</c:v>
                </c:pt>
                <c:pt idx="57">
                  <c:v>4.955739279922454</c:v>
                </c:pt>
                <c:pt idx="58">
                  <c:v>4.329509477766805</c:v>
                </c:pt>
                <c:pt idx="59">
                  <c:v>3.680803929250487</c:v>
                </c:pt>
                <c:pt idx="60">
                  <c:v>3.010281520862463</c:v>
                </c:pt>
                <c:pt idx="61">
                  <c:v>2.318590983319607</c:v>
                </c:pt>
                <c:pt idx="62">
                  <c:v>1.60637075505656</c:v>
                </c:pt>
                <c:pt idx="63">
                  <c:v>0.874248866588914</c:v>
                </c:pt>
                <c:pt idx="64">
                  <c:v>0.122842844772094</c:v>
                </c:pt>
                <c:pt idx="65">
                  <c:v>-0.647240363973196</c:v>
                </c:pt>
                <c:pt idx="66">
                  <c:v>-1.435404452679903</c:v>
                </c:pt>
                <c:pt idx="67">
                  <c:v>-2.241063796025628</c:v>
                </c:pt>
                <c:pt idx="68">
                  <c:v>-3.063643476669313</c:v>
                </c:pt>
                <c:pt idx="69">
                  <c:v>-3.902579296716794</c:v>
                </c:pt>
                <c:pt idx="70">
                  <c:v>-4.757317775253796</c:v>
                </c:pt>
                <c:pt idx="71">
                  <c:v>-5.627316132813576</c:v>
                </c:pt>
                <c:pt idx="72">
                  <c:v>-6.512042263699186</c:v>
                </c:pt>
                <c:pt idx="73">
                  <c:v>-7.410974696951143</c:v>
                </c:pt>
                <c:pt idx="74">
                  <c:v>-8.32360254678133</c:v>
                </c:pt>
                <c:pt idx="75">
                  <c:v>-9.249425453223921</c:v>
                </c:pt>
                <c:pt idx="76">
                  <c:v>-10.18795351373865</c:v>
                </c:pt>
                <c:pt idx="77">
                  <c:v>-11.13870720645446</c:v>
                </c:pt>
                <c:pt idx="78">
                  <c:v>-12.10121730569426</c:v>
                </c:pt>
                <c:pt idx="79">
                  <c:v>-13.0750247904448</c:v>
                </c:pt>
                <c:pt idx="80">
                  <c:v>-14.05968074631846</c:v>
                </c:pt>
                <c:pt idx="81">
                  <c:v>-15.0547462615964</c:v>
                </c:pt>
                <c:pt idx="82">
                  <c:v>-16.05979231788751</c:v>
                </c:pt>
                <c:pt idx="83">
                  <c:v>-17.0743996758747</c:v>
                </c:pt>
                <c:pt idx="84">
                  <c:v>-18.098158756673</c:v>
                </c:pt>
                <c:pt idx="85">
                  <c:v>-19.13066951919336</c:v>
                </c:pt>
                <c:pt idx="86">
                  <c:v>-20.17154133397798</c:v>
                </c:pt>
                <c:pt idx="87">
                  <c:v>-21.2203928538961</c:v>
                </c:pt>
                <c:pt idx="88">
                  <c:v>-22.27685188205987</c:v>
                </c:pt>
                <c:pt idx="89">
                  <c:v>-23.34055523732968</c:v>
                </c:pt>
                <c:pt idx="90">
                  <c:v>-24.41114861775031</c:v>
                </c:pt>
                <c:pt idx="91">
                  <c:v>-25.48828646220181</c:v>
                </c:pt>
                <c:pt idx="92">
                  <c:v>-26.57163181059241</c:v>
                </c:pt>
                <c:pt idx="93">
                  <c:v>-27.66085616285</c:v>
                </c:pt>
                <c:pt idx="94">
                  <c:v>-28.7556393369636</c:v>
                </c:pt>
                <c:pt idx="95">
                  <c:v>-29.85566932635174</c:v>
                </c:pt>
                <c:pt idx="96">
                  <c:v>-30.96064215672848</c:v>
                </c:pt>
                <c:pt idx="97">
                  <c:v>-32.07026174273867</c:v>
                </c:pt>
                <c:pt idx="98">
                  <c:v>-33.1842397445098</c:v>
                </c:pt>
                <c:pt idx="99">
                  <c:v>-34.30229542433563</c:v>
                </c:pt>
                <c:pt idx="100">
                  <c:v>-35.42415550365194</c:v>
                </c:pt>
                <c:pt idx="101">
                  <c:v>-36.5495540204547</c:v>
                </c:pt>
                <c:pt idx="102">
                  <c:v>-37.6782321873161</c:v>
                </c:pt>
                <c:pt idx="103">
                  <c:v>-38.8099382501564</c:v>
                </c:pt>
                <c:pt idx="104">
                  <c:v>-39.94442734784228</c:v>
                </c:pt>
                <c:pt idx="105">
                  <c:v>-41.08146137278595</c:v>
                </c:pt>
                <c:pt idx="106">
                  <c:v>-42.22080883261833</c:v>
                </c:pt>
                <c:pt idx="107">
                  <c:v>-43.36224471304597</c:v>
                </c:pt>
                <c:pt idx="108">
                  <c:v>-44.5055503419858</c:v>
                </c:pt>
                <c:pt idx="109">
                  <c:v>-45.65051325503735</c:v>
                </c:pt>
                <c:pt idx="110">
                  <c:v>-46.7969270624003</c:v>
                </c:pt>
                <c:pt idx="111">
                  <c:v>-47.94459131728834</c:v>
                </c:pt>
                <c:pt idx="112">
                  <c:v>-49.09331138588778</c:v>
                </c:pt>
                <c:pt idx="113">
                  <c:v>-50.24289831894111</c:v>
                </c:pt>
                <c:pt idx="114">
                  <c:v>-51.39316872499012</c:v>
                </c:pt>
                <c:pt idx="115">
                  <c:v>-52.5439446453238</c:v>
                </c:pt>
                <c:pt idx="116">
                  <c:v>-53.69505343067385</c:v>
                </c:pt>
                <c:pt idx="117">
                  <c:v>-54.84632761968597</c:v>
                </c:pt>
                <c:pt idx="118">
                  <c:v>-55.99760481919884</c:v>
                </c:pt>
                <c:pt idx="119">
                  <c:v>-57.1487275863592</c:v>
                </c:pt>
              </c:numCache>
            </c:numRef>
          </c:yVal>
          <c:smooth val="0"/>
          <c:extLst xmlns:c16r2="http://schemas.microsoft.com/office/drawing/2015/06/chart">
            <c:ext xmlns:c16="http://schemas.microsoft.com/office/drawing/2014/chart" uri="{C3380CC4-5D6E-409C-BE32-E72D297353CC}">
              <c16:uniqueId val="{00000004-7728-414F-B3D3-46172A511B1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0.0</c:v>
                </c:pt>
                <c:pt idx="1">
                  <c:v>0.0</c:v>
                </c:pt>
                <c:pt idx="2">
                  <c:v>-0.910122298240822</c:v>
                </c:pt>
                <c:pt idx="3">
                  <c:v>-1.85562257584752</c:v>
                </c:pt>
                <c:pt idx="4">
                  <c:v>-2.831509580739294</c:v>
                </c:pt>
                <c:pt idx="5">
                  <c:v>-3.833960464523896</c:v>
                </c:pt>
                <c:pt idx="6">
                  <c:v>-4.860036248510737</c:v>
                </c:pt>
                <c:pt idx="7">
                  <c:v>-5.907455693455631</c:v>
                </c:pt>
                <c:pt idx="8">
                  <c:v>-6.974425378632532</c:v>
                </c:pt>
                <c:pt idx="9">
                  <c:v>-8.059512420852568</c:v>
                </c:pt>
                <c:pt idx="10">
                  <c:v>-9.1615494442367</c:v>
                </c:pt>
                <c:pt idx="11">
                  <c:v>-10.27956389234305</c:v>
                </c:pt>
                <c:pt idx="12">
                  <c:v>-11.41272567099713</c:v>
                </c:pt>
                <c:pt idx="13">
                  <c:v>-1.161412899456081</c:v>
                </c:pt>
                <c:pt idx="14">
                  <c:v>-0.286330882887796</c:v>
                </c:pt>
                <c:pt idx="15">
                  <c:v>0.456831686828991</c:v>
                </c:pt>
                <c:pt idx="16">
                  <c:v>1.088884872115159</c:v>
                </c:pt>
                <c:pt idx="17">
                  <c:v>1.626076378461676</c:v>
                </c:pt>
                <c:pt idx="18">
                  <c:v>2.081010992593292</c:v>
                </c:pt>
                <c:pt idx="19">
                  <c:v>2.4635030151112</c:v>
                </c:pt>
                <c:pt idx="20">
                  <c:v>2.78123154438208</c:v>
                </c:pt>
                <c:pt idx="21">
                  <c:v>3.040243378416562</c:v>
                </c:pt>
                <c:pt idx="22">
                  <c:v>3.245338642049318</c:v>
                </c:pt>
                <c:pt idx="23">
                  <c:v>3.40036621003992</c:v>
                </c:pt>
                <c:pt idx="24">
                  <c:v>3.508449789610495</c:v>
                </c:pt>
                <c:pt idx="25">
                  <c:v>3.572160735472607</c:v>
                </c:pt>
                <c:pt idx="26">
                  <c:v>3.608273572566304</c:v>
                </c:pt>
                <c:pt idx="27">
                  <c:v>3.606217954105432</c:v>
                </c:pt>
                <c:pt idx="28">
                  <c:v>3.56731289022764</c:v>
                </c:pt>
                <c:pt idx="29">
                  <c:v>3.49276829642349</c:v>
                </c:pt>
                <c:pt idx="30">
                  <c:v>3.383679473787197</c:v>
                </c:pt>
                <c:pt idx="31">
                  <c:v>3.241054776576675</c:v>
                </c:pt>
                <c:pt idx="32">
                  <c:v>3.065836494989071</c:v>
                </c:pt>
                <c:pt idx="33">
                  <c:v>2.858916454485552</c:v>
                </c:pt>
                <c:pt idx="34">
                  <c:v>2.621147607351304</c:v>
                </c:pt>
                <c:pt idx="35">
                  <c:v>2.353352591765542</c:v>
                </c:pt>
                <c:pt idx="36">
                  <c:v>2.056330002677441</c:v>
                </c:pt>
                <c:pt idx="37">
                  <c:v>1.730858941791666</c:v>
                </c:pt>
                <c:pt idx="38">
                  <c:v>1.377702278357901</c:v>
                </c:pt>
                <c:pt idx="39">
                  <c:v>0.997627712893518</c:v>
                </c:pt>
                <c:pt idx="40">
                  <c:v>0.5913741868344</c:v>
                </c:pt>
                <c:pt idx="41">
                  <c:v>0.159668877574404</c:v>
                </c:pt>
                <c:pt idx="42">
                  <c:v>-0.296771953558164</c:v>
                </c:pt>
                <c:pt idx="43">
                  <c:v>-0.777242511982877</c:v>
                </c:pt>
                <c:pt idx="44">
                  <c:v>-1.281047225174461</c:v>
                </c:pt>
                <c:pt idx="45">
                  <c:v>-1.807500640378294</c:v>
                </c:pt>
                <c:pt idx="46">
                  <c:v>-2.35592741895789</c:v>
                </c:pt>
                <c:pt idx="47">
                  <c:v>-2.925662393533456</c:v>
                </c:pt>
                <c:pt idx="48">
                  <c:v>-3.516050663151872</c:v>
                </c:pt>
                <c:pt idx="49">
                  <c:v>-4.126447708468277</c:v>
                </c:pt>
                <c:pt idx="50">
                  <c:v>-4.756219514055828</c:v>
                </c:pt>
                <c:pt idx="51">
                  <c:v>-5.40474268874641</c:v>
                </c:pt>
                <c:pt idx="52">
                  <c:v>-6.071404553684715</c:v>
                </c:pt>
                <c:pt idx="53">
                  <c:v>-6.755603263787635</c:v>
                </c:pt>
                <c:pt idx="54">
                  <c:v>-7.45674789332361</c:v>
                </c:pt>
                <c:pt idx="55">
                  <c:v>-8.174258504701351</c:v>
                </c:pt>
                <c:pt idx="56">
                  <c:v>-8.90756620006369</c:v>
                </c:pt>
                <c:pt idx="57">
                  <c:v>-9.656113155598168</c:v>
                </c:pt>
                <c:pt idx="58">
                  <c:v>-10.41935263889218</c:v>
                </c:pt>
                <c:pt idx="59">
                  <c:v>-11.1967490099014</c:v>
                </c:pt>
                <c:pt idx="60">
                  <c:v>-11.98777770632842</c:v>
                </c:pt>
                <c:pt idx="61">
                  <c:v>-12.79192521427285</c:v>
                </c:pt>
                <c:pt idx="62">
                  <c:v>-13.60868902510447</c:v>
                </c:pt>
                <c:pt idx="63">
                  <c:v>-14.43757757949652</c:v>
                </c:pt>
                <c:pt idx="64">
                  <c:v>-15.27811019960927</c:v>
                </c:pt>
                <c:pt idx="65">
                  <c:v>-16.12981701032368</c:v>
                </c:pt>
                <c:pt idx="66">
                  <c:v>-16.99223885047508</c:v>
                </c:pt>
                <c:pt idx="67">
                  <c:v>-17.86492717497049</c:v>
                </c:pt>
                <c:pt idx="68">
                  <c:v>-18.74744394858862</c:v>
                </c:pt>
                <c:pt idx="69">
                  <c:v>-19.63936153227223</c:v>
                </c:pt>
                <c:pt idx="70">
                  <c:v>-20.54026256263251</c:v>
                </c:pt>
                <c:pt idx="71">
                  <c:v>-21.44973982539068</c:v>
                </c:pt>
                <c:pt idx="72">
                  <c:v>-22.36739612338488</c:v>
                </c:pt>
                <c:pt idx="73">
                  <c:v>-23.29284413977528</c:v>
                </c:pt>
                <c:pt idx="74">
                  <c:v>-24.2257062969984</c:v>
                </c:pt>
                <c:pt idx="75">
                  <c:v>-25.16561461204036</c:v>
                </c:pt>
                <c:pt idx="76">
                  <c:v>-26.11221054848011</c:v>
                </c:pt>
                <c:pt idx="77">
                  <c:v>-27.06514486579863</c:v>
                </c:pt>
                <c:pt idx="78">
                  <c:v>-28.02407746638255</c:v>
                </c:pt>
                <c:pt idx="79">
                  <c:v>-28.98867724061162</c:v>
                </c:pt>
                <c:pt idx="80">
                  <c:v>-29.9586219104076</c:v>
                </c:pt>
                <c:pt idx="81">
                  <c:v>-30.93359787160352</c:v>
                </c:pt>
                <c:pt idx="82">
                  <c:v>-31.91330003542225</c:v>
                </c:pt>
                <c:pt idx="83">
                  <c:v>-32.89743166940195</c:v>
                </c:pt>
                <c:pt idx="84">
                  <c:v>-33.88570423801502</c:v>
                </c:pt>
                <c:pt idx="85">
                  <c:v>-34.87783724324374</c:v>
                </c:pt>
                <c:pt idx="86">
                  <c:v>-35.87355806534102</c:v>
                </c:pt>
                <c:pt idx="87">
                  <c:v>-36.87260180402063</c:v>
                </c:pt>
                <c:pt idx="88">
                  <c:v>-37.87471112022649</c:v>
                </c:pt>
                <c:pt idx="89">
                  <c:v>-38.87963607872052</c:v>
                </c:pt>
                <c:pt idx="90">
                  <c:v>-39.8871339916095</c:v>
                </c:pt>
                <c:pt idx="91">
                  <c:v>-40.89696926299803</c:v>
                </c:pt>
                <c:pt idx="92">
                  <c:v>-41.9089132348945</c:v>
                </c:pt>
                <c:pt idx="93">
                  <c:v>-42.92274403449937</c:v>
                </c:pt>
                <c:pt idx="94">
                  <c:v>-43.93824642298614</c:v>
                </c:pt>
                <c:pt idx="95">
                  <c:v>-44.95521164590855</c:v>
                </c:pt>
                <c:pt idx="96">
                  <c:v>-45.97343728528713</c:v>
                </c:pt>
                <c:pt idx="97">
                  <c:v>-46.99272711350204</c:v>
                </c:pt>
                <c:pt idx="98">
                  <c:v>-48.01289094902585</c:v>
                </c:pt>
                <c:pt idx="99">
                  <c:v>-49.03374451412355</c:v>
                </c:pt>
                <c:pt idx="100">
                  <c:v>-50.05510929451793</c:v>
                </c:pt>
                <c:pt idx="101">
                  <c:v>-51.07681240110787</c:v>
                </c:pt>
                <c:pt idx="102">
                  <c:v>-52.09868643378739</c:v>
                </c:pt>
                <c:pt idx="103">
                  <c:v>-53.12056934738757</c:v>
                </c:pt>
                <c:pt idx="104">
                  <c:v>-54.14230431978694</c:v>
                </c:pt>
                <c:pt idx="105">
                  <c:v>-55.16373962222542</c:v>
                </c:pt>
                <c:pt idx="106">
                  <c:v>-56.18472849181595</c:v>
                </c:pt>
                <c:pt idx="107">
                  <c:v>-57.20512900630274</c:v>
                </c:pt>
                <c:pt idx="108">
                  <c:v>-58.22480396107312</c:v>
                </c:pt>
                <c:pt idx="109">
                  <c:v>-59.24362074840792</c:v>
                </c:pt>
                <c:pt idx="110">
                  <c:v>-60.26145123901415</c:v>
                </c:pt>
                <c:pt idx="111">
                  <c:v>-61.2781716658019</c:v>
                </c:pt>
                <c:pt idx="112">
                  <c:v>-62.29366250994232</c:v>
                </c:pt>
                <c:pt idx="113">
                  <c:v>-63.3078083891678</c:v>
                </c:pt>
                <c:pt idx="114">
                  <c:v>-64.32049794832375</c:v>
                </c:pt>
                <c:pt idx="115">
                  <c:v>-65.3316237521681</c:v>
                </c:pt>
                <c:pt idx="116">
                  <c:v>-66.34108218038361</c:v>
                </c:pt>
                <c:pt idx="117">
                  <c:v>-67.34877332480605</c:v>
                </c:pt>
                <c:pt idx="118">
                  <c:v>-68.354600888852</c:v>
                </c:pt>
                <c:pt idx="119">
                  <c:v>-69.35847208910825</c:v>
                </c:pt>
              </c:numCache>
            </c:numRef>
          </c:yVal>
          <c:smooth val="0"/>
          <c:extLst xmlns:c16r2="http://schemas.microsoft.com/office/drawing/2015/06/chart">
            <c:ext xmlns:c16="http://schemas.microsoft.com/office/drawing/2014/chart" uri="{C3380CC4-5D6E-409C-BE32-E72D297353CC}">
              <c16:uniqueId val="{00000005-7728-414F-B3D3-46172A511B1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0.0</c:v>
                </c:pt>
                <c:pt idx="1">
                  <c:v>0.0</c:v>
                </c:pt>
                <c:pt idx="2">
                  <c:v>-1.125174535033693</c:v>
                </c:pt>
                <c:pt idx="3">
                  <c:v>-2.288014615716292</c:v>
                </c:pt>
                <c:pt idx="4">
                  <c:v>-3.484633072938322</c:v>
                </c:pt>
                <c:pt idx="5">
                  <c:v>-4.71203508256758</c:v>
                </c:pt>
                <c:pt idx="6">
                  <c:v>-5.967892274510632</c:v>
                </c:pt>
                <c:pt idx="7">
                  <c:v>-7.250363368162652</c:v>
                </c:pt>
                <c:pt idx="8">
                  <c:v>-8.557960946739513</c:v>
                </c:pt>
                <c:pt idx="9">
                  <c:v>-9.88945299050602</c:v>
                </c:pt>
                <c:pt idx="10">
                  <c:v>-11.24379049200388</c:v>
                </c:pt>
                <c:pt idx="11">
                  <c:v>-12.62005458226486</c:v>
                </c:pt>
                <c:pt idx="12">
                  <c:v>-14.01741820136021</c:v>
                </c:pt>
                <c:pt idx="13">
                  <c:v>-4.03622290787962</c:v>
                </c:pt>
                <c:pt idx="14">
                  <c:v>-3.064191328499873</c:v>
                </c:pt>
                <c:pt idx="15">
                  <c:v>-2.213184086471756</c:v>
                </c:pt>
                <c:pt idx="16">
                  <c:v>-1.468172540719024</c:v>
                </c:pt>
                <c:pt idx="17">
                  <c:v>-0.817272037972998</c:v>
                </c:pt>
                <c:pt idx="18">
                  <c:v>-0.251122969443713</c:v>
                </c:pt>
                <c:pt idx="19">
                  <c:v>0.237692096197861</c:v>
                </c:pt>
                <c:pt idx="20">
                  <c:v>0.655098169590474</c:v>
                </c:pt>
                <c:pt idx="21">
                  <c:v>1.005874342788956</c:v>
                </c:pt>
                <c:pt idx="22">
                  <c:v>1.293920546263507</c:v>
                </c:pt>
                <c:pt idx="23">
                  <c:v>1.522462741163508</c:v>
                </c:pt>
                <c:pt idx="24">
                  <c:v>1.694210601802752</c:v>
                </c:pt>
                <c:pt idx="25">
                  <c:v>1.811478551399887</c:v>
                </c:pt>
                <c:pt idx="26">
                  <c:v>1.896139052489161</c:v>
                </c:pt>
                <c:pt idx="27">
                  <c:v>1.933697253627997</c:v>
                </c:pt>
                <c:pt idx="28">
                  <c:v>1.925422627062744</c:v>
                </c:pt>
                <c:pt idx="29">
                  <c:v>1.872521962696737</c:v>
                </c:pt>
                <c:pt idx="30">
                  <c:v>1.776125852046334</c:v>
                </c:pt>
                <c:pt idx="31">
                  <c:v>1.637307062354466</c:v>
                </c:pt>
                <c:pt idx="32">
                  <c:v>1.457094419328314</c:v>
                </c:pt>
                <c:pt idx="33">
                  <c:v>1.236483142099132</c:v>
                </c:pt>
                <c:pt idx="34">
                  <c:v>0.976442471857808</c:v>
                </c:pt>
                <c:pt idx="35">
                  <c:v>0.67792124173593</c:v>
                </c:pt>
                <c:pt idx="36">
                  <c:v>0.341851885566484</c:v>
                </c:pt>
                <c:pt idx="37">
                  <c:v>-0.030846732554437</c:v>
                </c:pt>
                <c:pt idx="38">
                  <c:v>-0.439267375013969</c:v>
                </c:pt>
                <c:pt idx="39">
                  <c:v>-0.882478589474431</c:v>
                </c:pt>
                <c:pt idx="40">
                  <c:v>-1.35958786843412</c:v>
                </c:pt>
                <c:pt idx="41">
                  <c:v>-1.869712645854179</c:v>
                </c:pt>
                <c:pt idx="42">
                  <c:v>-2.411979908547437</c:v>
                </c:pt>
                <c:pt idx="43">
                  <c:v>-2.985526142480012</c:v>
                </c:pt>
                <c:pt idx="44">
                  <c:v>-3.589497419295184</c:v>
                </c:pt>
                <c:pt idx="45">
                  <c:v>-4.223049576916305</c:v>
                </c:pt>
                <c:pt idx="46">
                  <c:v>-4.885348460219574</c:v>
                </c:pt>
                <c:pt idx="47">
                  <c:v>-5.57557019639762</c:v>
                </c:pt>
                <c:pt idx="48">
                  <c:v>-6.292901486301161</c:v>
                </c:pt>
                <c:pt idx="49">
                  <c:v>-7.036539898103911</c:v>
                </c:pt>
                <c:pt idx="50">
                  <c:v>-7.80569415346963</c:v>
                </c:pt>
                <c:pt idx="51">
                  <c:v>-8.5995843993046</c:v>
                </c:pt>
                <c:pt idx="52">
                  <c:v>-9.417442400309482</c:v>
                </c:pt>
                <c:pt idx="53">
                  <c:v>-10.25851182238466</c:v>
                </c:pt>
                <c:pt idx="54">
                  <c:v>-11.12204844084408</c:v>
                </c:pt>
                <c:pt idx="55">
                  <c:v>-12.00732032316955</c:v>
                </c:pt>
                <c:pt idx="56">
                  <c:v>-12.91360798644155</c:v>
                </c:pt>
                <c:pt idx="57">
                  <c:v>-13.84020452975074</c:v>
                </c:pt>
                <c:pt idx="58">
                  <c:v>-14.78641574219546</c:v>
                </c:pt>
                <c:pt idx="59">
                  <c:v>-15.75156018732605</c:v>
                </c:pt>
                <c:pt idx="60">
                  <c:v>-16.73496926507778</c:v>
                </c:pt>
                <c:pt idx="61">
                  <c:v>-17.73598725227112</c:v>
                </c:pt>
                <c:pt idx="62">
                  <c:v>-18.7539713229221</c:v>
                </c:pt>
                <c:pt idx="63">
                  <c:v>-19.78829154950778</c:v>
                </c:pt>
                <c:pt idx="64">
                  <c:v>-20.83833088643128</c:v>
                </c:pt>
                <c:pt idx="65">
                  <c:v>-21.90348513675417</c:v>
                </c:pt>
                <c:pt idx="66">
                  <c:v>-22.98316290356109</c:v>
                </c:pt>
                <c:pt idx="67">
                  <c:v>-24.07678552700918</c:v>
                </c:pt>
                <c:pt idx="68">
                  <c:v>-25.18378700810445</c:v>
                </c:pt>
                <c:pt idx="69">
                  <c:v>-26.30361392028317</c:v>
                </c:pt>
                <c:pt idx="70">
                  <c:v>-27.43572530975871</c:v>
                </c:pt>
                <c:pt idx="71">
                  <c:v>-28.57959258559822</c:v>
                </c:pt>
                <c:pt idx="72">
                  <c:v>-29.73469940040377</c:v>
                </c:pt>
                <c:pt idx="73">
                  <c:v>-30.90054152244146</c:v>
                </c:pt>
                <c:pt idx="74">
                  <c:v>-32.07662670004675</c:v>
                </c:pt>
                <c:pt idx="75">
                  <c:v>-33.26247451901234</c:v>
                </c:pt>
                <c:pt idx="76">
                  <c:v>-34.45761625371594</c:v>
                </c:pt>
                <c:pt idx="77">
                  <c:v>-35.66159471261926</c:v>
                </c:pt>
                <c:pt idx="78">
                  <c:v>-36.87396407878389</c:v>
                </c:pt>
                <c:pt idx="79">
                  <c:v>-38.09428974599905</c:v>
                </c:pt>
                <c:pt idx="80">
                  <c:v>-39.32214815104908</c:v>
                </c:pt>
                <c:pt idx="81">
                  <c:v>-40.55712660266934</c:v>
                </c:pt>
                <c:pt idx="82">
                  <c:v>-41.7988231076456</c:v>
                </c:pt>
                <c:pt idx="83">
                  <c:v>-43.04684619453607</c:v>
                </c:pt>
                <c:pt idx="84">
                  <c:v>-44.3008147354312</c:v>
                </c:pt>
                <c:pt idx="85">
                  <c:v>-45.56035776612543</c:v>
                </c:pt>
                <c:pt idx="86">
                  <c:v>-46.8251143051075</c:v>
                </c:pt>
                <c:pt idx="87">
                  <c:v>-48.0947331716843</c:v>
                </c:pt>
                <c:pt idx="88">
                  <c:v>-49.36887280356132</c:v>
                </c:pt>
                <c:pt idx="89">
                  <c:v>-50.64720107418907</c:v>
                </c:pt>
                <c:pt idx="90">
                  <c:v>-51.92939511012627</c:v>
                </c:pt>
                <c:pt idx="91">
                  <c:v>-53.21514110871613</c:v>
                </c:pt>
                <c:pt idx="92">
                  <c:v>-54.50413415625098</c:v>
                </c:pt>
                <c:pt idx="93">
                  <c:v>-55.7960780469039</c:v>
                </c:pt>
                <c:pt idx="94">
                  <c:v>-57.0906851025875</c:v>
                </c:pt>
                <c:pt idx="95">
                  <c:v>-58.38767599393204</c:v>
                </c:pt>
                <c:pt idx="96">
                  <c:v>-59.68677956257124</c:v>
                </c:pt>
                <c:pt idx="97">
                  <c:v>-60.98773264486045</c:v>
                </c:pt>
                <c:pt idx="98">
                  <c:v>-62.29027989719316</c:v>
                </c:pt>
                <c:pt idx="99">
                  <c:v>-63.59417362303245</c:v>
                </c:pt>
                <c:pt idx="100">
                  <c:v>-64.8991736017747</c:v>
                </c:pt>
                <c:pt idx="101">
                  <c:v>-66.20504691955902</c:v>
                </c:pt>
                <c:pt idx="102">
                  <c:v>-67.51156780210613</c:v>
                </c:pt>
                <c:pt idx="103">
                  <c:v>-68.81851744967752</c:v>
                </c:pt>
                <c:pt idx="104">
                  <c:v>-70.12568387423055</c:v>
                </c:pt>
                <c:pt idx="105">
                  <c:v>-71.43286173884961</c:v>
                </c:pt>
                <c:pt idx="106">
                  <c:v>-72.73985219947548</c:v>
                </c:pt>
                <c:pt idx="107">
                  <c:v>-74.04646274902414</c:v>
                </c:pt>
                <c:pt idx="108">
                  <c:v>-75.35250706393087</c:v>
                </c:pt>
                <c:pt idx="109">
                  <c:v>-76.65780485312725</c:v>
                </c:pt>
                <c:pt idx="110">
                  <c:v>-77.9621817095185</c:v>
                </c:pt>
                <c:pt idx="111">
                  <c:v>-79.2654689639762</c:v>
                </c:pt>
                <c:pt idx="112">
                  <c:v>-80.5675035418654</c:v>
                </c:pt>
                <c:pt idx="113">
                  <c:v>-81.86812782209225</c:v>
                </c:pt>
                <c:pt idx="114">
                  <c:v>-83.1671894987553</c:v>
                </c:pt>
                <c:pt idx="115">
                  <c:v>-84.4645414453148</c:v>
                </c:pt>
                <c:pt idx="116">
                  <c:v>-85.7600415813604</c:v>
                </c:pt>
                <c:pt idx="117">
                  <c:v>-87.05355274192607</c:v>
                </c:pt>
                <c:pt idx="118">
                  <c:v>-88.3449425493627</c:v>
                </c:pt>
                <c:pt idx="119">
                  <c:v>-89.6340832877777</c:v>
                </c:pt>
              </c:numCache>
            </c:numRef>
          </c:yVal>
          <c:smooth val="0"/>
          <c:extLst xmlns:c16r2="http://schemas.microsoft.com/office/drawing/2015/06/chart">
            <c:ext xmlns:c16="http://schemas.microsoft.com/office/drawing/2014/chart" uri="{C3380CC4-5D6E-409C-BE32-E72D297353CC}">
              <c16:uniqueId val="{00000006-7728-414F-B3D3-46172A511B1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0.0</c:v>
                </c:pt>
                <c:pt idx="1">
                  <c:v>0.0</c:v>
                </c:pt>
                <c:pt idx="2">
                  <c:v>-0.910116825308705</c:v>
                </c:pt>
                <c:pt idx="3">
                  <c:v>-1.856750127278701</c:v>
                </c:pt>
                <c:pt idx="4">
                  <c:v>-2.83492967762686</c:v>
                </c:pt>
                <c:pt idx="5">
                  <c:v>-3.840854922204471</c:v>
                </c:pt>
                <c:pt idx="6">
                  <c:v>-4.87161012566412</c:v>
                </c:pt>
                <c:pt idx="7">
                  <c:v>-5.924938085599479</c:v>
                </c:pt>
                <c:pt idx="8">
                  <c:v>-6.99907000205303</c:v>
                </c:pt>
                <c:pt idx="9">
                  <c:v>-8.09259796398965</c:v>
                </c:pt>
                <c:pt idx="10">
                  <c:v>-9.204379684405918</c:v>
                </c:pt>
                <c:pt idx="11">
                  <c:v>-10.3334675887636</c:v>
                </c:pt>
                <c:pt idx="12">
                  <c:v>-11.4790562526955</c:v>
                </c:pt>
                <c:pt idx="13">
                  <c:v>-1.24154797056599</c:v>
                </c:pt>
                <c:pt idx="14">
                  <c:v>-0.0260913315560174</c:v>
                </c:pt>
                <c:pt idx="15">
                  <c:v>1.072943963359648</c:v>
                </c:pt>
                <c:pt idx="16">
                  <c:v>2.070609844031424</c:v>
                </c:pt>
                <c:pt idx="17">
                  <c:v>2.978771871181834</c:v>
                </c:pt>
                <c:pt idx="18">
                  <c:v>3.806706792216573</c:v>
                </c:pt>
                <c:pt idx="19">
                  <c:v>4.561702114569015</c:v>
                </c:pt>
                <c:pt idx="20">
                  <c:v>5.249518781364713</c:v>
                </c:pt>
                <c:pt idx="21">
                  <c:v>5.874747550683878</c:v>
                </c:pt>
                <c:pt idx="22">
                  <c:v>6.44108329310757</c:v>
                </c:pt>
                <c:pt idx="23">
                  <c:v>6.951535930949376</c:v>
                </c:pt>
                <c:pt idx="24">
                  <c:v>7.40859249166306</c:v>
                </c:pt>
                <c:pt idx="25">
                  <c:v>7.814341459387831</c:v>
                </c:pt>
                <c:pt idx="26">
                  <c:v>8.19044603394559</c:v>
                </c:pt>
                <c:pt idx="27">
                  <c:v>8.522175820069605</c:v>
                </c:pt>
                <c:pt idx="28">
                  <c:v>8.81058461613157</c:v>
                </c:pt>
                <c:pt idx="29">
                  <c:v>9.056666907752514</c:v>
                </c:pt>
                <c:pt idx="30">
                  <c:v>9.26134482612997</c:v>
                </c:pt>
                <c:pt idx="31">
                  <c:v>9.425487044211877</c:v>
                </c:pt>
                <c:pt idx="32">
                  <c:v>9.549923038659468</c:v>
                </c:pt>
                <c:pt idx="33">
                  <c:v>9.635453693913858</c:v>
                </c:pt>
                <c:pt idx="34">
                  <c:v>9.682859115278006</c:v>
                </c:pt>
                <c:pt idx="35">
                  <c:v>9.69290431810805</c:v>
                </c:pt>
                <c:pt idx="36">
                  <c:v>9.666343305689224</c:v>
                </c:pt>
                <c:pt idx="37">
                  <c:v>9.603921929209718</c:v>
                </c:pt>
                <c:pt idx="38">
                  <c:v>9.506379831471798</c:v>
                </c:pt>
                <c:pt idx="39">
                  <c:v>9.37448636720683</c:v>
                </c:pt>
                <c:pt idx="40">
                  <c:v>9.208977284809398</c:v>
                </c:pt>
                <c:pt idx="41">
                  <c:v>9.010583708782178</c:v>
                </c:pt>
                <c:pt idx="42">
                  <c:v>8.780032462925646</c:v>
                </c:pt>
                <c:pt idx="43">
                  <c:v>8.518046047238385</c:v>
                </c:pt>
                <c:pt idx="44">
                  <c:v>8.225342467996141</c:v>
                </c:pt>
                <c:pt idx="45">
                  <c:v>7.902634968595453</c:v>
                </c:pt>
                <c:pt idx="46">
                  <c:v>7.550631696371056</c:v>
                </c:pt>
                <c:pt idx="47">
                  <c:v>7.170035331633699</c:v>
                </c:pt>
                <c:pt idx="48">
                  <c:v>6.761542698398898</c:v>
                </c:pt>
                <c:pt idx="49">
                  <c:v>6.325844371042876</c:v>
                </c:pt>
                <c:pt idx="50">
                  <c:v>5.863624287184391</c:v>
                </c:pt>
                <c:pt idx="51">
                  <c:v>5.375559374110708</c:v>
                </c:pt>
                <c:pt idx="52">
                  <c:v>4.862319254220885</c:v>
                </c:pt>
                <c:pt idx="53">
                  <c:v>4.324565858920214</c:v>
                </c:pt>
                <c:pt idx="54">
                  <c:v>3.762953117799498</c:v>
                </c:pt>
                <c:pt idx="55">
                  <c:v>3.178126673467432</c:v>
                </c:pt>
                <c:pt idx="56">
                  <c:v>2.570723622084643</c:v>
                </c:pt>
                <c:pt idx="57">
                  <c:v>1.941372279429288</c:v>
                </c:pt>
                <c:pt idx="58">
                  <c:v>1.290691972080822</c:v>
                </c:pt>
                <c:pt idx="59">
                  <c:v>0.619292852940362</c:v>
                </c:pt>
                <c:pt idx="60">
                  <c:v>-0.0722242598008052</c:v>
                </c:pt>
                <c:pt idx="61">
                  <c:v>-0.783268021262302</c:v>
                </c:pt>
                <c:pt idx="62">
                  <c:v>-1.513256677123536</c:v>
                </c:pt>
                <c:pt idx="63">
                  <c:v>-2.261618160661328</c:v>
                </c:pt>
                <c:pt idx="64">
                  <c:v>-3.0277901706977</c:v>
                </c:pt>
                <c:pt idx="65">
                  <c:v>-3.811220231455536</c:v>
                </c:pt>
                <c:pt idx="66">
                  <c:v>-4.61136573566591</c:v>
                </c:pt>
                <c:pt idx="67">
                  <c:v>-5.427693971875215</c:v>
                </c:pt>
                <c:pt idx="68">
                  <c:v>-6.25968213698252</c:v>
                </c:pt>
                <c:pt idx="69">
                  <c:v>-7.106817335042249</c:v>
                </c:pt>
                <c:pt idx="70">
                  <c:v>-7.968596563238385</c:v>
                </c:pt>
                <c:pt idx="71">
                  <c:v>-8.844526685978053</c:v>
                </c:pt>
                <c:pt idx="72">
                  <c:v>-9.734124397944921</c:v>
                </c:pt>
                <c:pt idx="73">
                  <c:v>-10.63691617696395</c:v>
                </c:pt>
                <c:pt idx="74">
                  <c:v>-11.55243822743432</c:v>
                </c:pt>
                <c:pt idx="75">
                  <c:v>-12.48023641508462</c:v>
                </c:pt>
                <c:pt idx="76">
                  <c:v>-13.41986619375166</c:v>
                </c:pt>
                <c:pt idx="77">
                  <c:v>-14.37089252485475</c:v>
                </c:pt>
                <c:pt idx="78">
                  <c:v>-15.33288979014833</c:v>
                </c:pt>
                <c:pt idx="79">
                  <c:v>-16.30544169841687</c:v>
                </c:pt>
                <c:pt idx="80">
                  <c:v>-17.28814118659738</c:v>
                </c:pt>
                <c:pt idx="81">
                  <c:v>-18.28059031590055</c:v>
                </c:pt>
                <c:pt idx="82">
                  <c:v>-19.2824001633976</c:v>
                </c:pt>
                <c:pt idx="83">
                  <c:v>-20.2931907095608</c:v>
                </c:pt>
                <c:pt idx="84">
                  <c:v>-21.31259072217654</c:v>
                </c:pt>
                <c:pt idx="85">
                  <c:v>-22.3402376370409</c:v>
                </c:pt>
                <c:pt idx="86">
                  <c:v>-23.37577743584507</c:v>
                </c:pt>
                <c:pt idx="87">
                  <c:v>-24.41886452157996</c:v>
                </c:pt>
                <c:pt idx="88">
                  <c:v>-25.46916159182728</c:v>
                </c:pt>
                <c:pt idx="89">
                  <c:v>-26.52633951023832</c:v>
                </c:pt>
                <c:pt idx="90">
                  <c:v>-27.5900771765082</c:v>
                </c:pt>
                <c:pt idx="91">
                  <c:v>-28.66006139510046</c:v>
                </c:pt>
                <c:pt idx="92">
                  <c:v>-29.73598674301912</c:v>
                </c:pt>
                <c:pt idx="93">
                  <c:v>-30.81755543684903</c:v>
                </c:pt>
                <c:pt idx="94">
                  <c:v>-31.9044771992667</c:v>
                </c:pt>
                <c:pt idx="95">
                  <c:v>-32.99646912528203</c:v>
                </c:pt>
                <c:pt idx="96">
                  <c:v>-34.09325554838096</c:v>
                </c:pt>
                <c:pt idx="97">
                  <c:v>-35.1945679067303</c:v>
                </c:pt>
                <c:pt idx="98">
                  <c:v>-36.30014460964996</c:v>
                </c:pt>
                <c:pt idx="99">
                  <c:v>-37.40973090449824</c:v>
                </c:pt>
                <c:pt idx="100">
                  <c:v>-38.52307874409234</c:v>
                </c:pt>
                <c:pt idx="101">
                  <c:v>-39.63994665482733</c:v>
                </c:pt>
                <c:pt idx="102">
                  <c:v>-40.7600996056094</c:v>
                </c:pt>
                <c:pt idx="103">
                  <c:v>-41.883308877682</c:v>
                </c:pt>
                <c:pt idx="104">
                  <c:v>-43.0093519355205</c:v>
                </c:pt>
                <c:pt idx="105">
                  <c:v>-44.1380122988094</c:v>
                </c:pt>
                <c:pt idx="106">
                  <c:v>-45.26907941565105</c:v>
                </c:pt>
                <c:pt idx="107">
                  <c:v>-46.40234853705124</c:v>
                </c:pt>
                <c:pt idx="108">
                  <c:v>-47.53762059275957</c:v>
                </c:pt>
                <c:pt idx="109">
                  <c:v>-48.67470206854432</c:v>
                </c:pt>
                <c:pt idx="110">
                  <c:v>-49.81340488493559</c:v>
                </c:pt>
                <c:pt idx="111">
                  <c:v>-50.95354627750606</c:v>
                </c:pt>
                <c:pt idx="112">
                  <c:v>-52.09494867873582</c:v>
                </c:pt>
                <c:pt idx="113">
                  <c:v>-53.23743960148568</c:v>
                </c:pt>
                <c:pt idx="114">
                  <c:v>-54.38085152413802</c:v>
                </c:pt>
                <c:pt idx="115">
                  <c:v>-55.52502177742281</c:v>
                </c:pt>
                <c:pt idx="116">
                  <c:v>-56.669792432941</c:v>
                </c:pt>
                <c:pt idx="117">
                  <c:v>-57.8150101934516</c:v>
                </c:pt>
                <c:pt idx="118">
                  <c:v>-58.96052628489223</c:v>
                </c:pt>
                <c:pt idx="119">
                  <c:v>-60.10619635017383</c:v>
                </c:pt>
              </c:numCache>
            </c:numRef>
          </c:yVal>
          <c:smooth val="0"/>
          <c:extLst xmlns:c16r2="http://schemas.microsoft.com/office/drawing/2015/06/chart">
            <c:ext xmlns:c16="http://schemas.microsoft.com/office/drawing/2014/chart" uri="{C3380CC4-5D6E-409C-BE32-E72D297353CC}">
              <c16:uniqueId val="{00000007-7728-414F-B3D3-46172A511B1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0.0</c:v>
                </c:pt>
                <c:pt idx="1">
                  <c:v>0.0</c:v>
                </c:pt>
                <c:pt idx="2">
                  <c:v>-0.910122231418882</c:v>
                </c:pt>
                <c:pt idx="3">
                  <c:v>-1.855622260772634</c:v>
                </c:pt>
                <c:pt idx="4">
                  <c:v>-2.831508993848677</c:v>
                </c:pt>
                <c:pt idx="5">
                  <c:v>-3.833959715883793</c:v>
                </c:pt>
                <c:pt idx="6">
                  <c:v>-4.860035553808221</c:v>
                </c:pt>
                <c:pt idx="7">
                  <c:v>-5.907455353355084</c:v>
                </c:pt>
                <c:pt idx="8">
                  <c:v>-6.974425763751696</c:v>
                </c:pt>
                <c:pt idx="9">
                  <c:v>-8.059513961039551</c:v>
                </c:pt>
                <c:pt idx="10">
                  <c:v>-9.161552621194914</c:v>
                </c:pt>
                <c:pt idx="11">
                  <c:v>-10.27956923485317</c:v>
                </c:pt>
                <c:pt idx="12">
                  <c:v>-11.41273375220135</c:v>
                </c:pt>
                <c:pt idx="13">
                  <c:v>-1.161424335718038</c:v>
                </c:pt>
                <c:pt idx="14">
                  <c:v>0.311264271138953</c:v>
                </c:pt>
                <c:pt idx="15">
                  <c:v>1.675204741513426</c:v>
                </c:pt>
                <c:pt idx="16">
                  <c:v>2.941789375092412</c:v>
                </c:pt>
                <c:pt idx="17">
                  <c:v>4.120244887752047</c:v>
                </c:pt>
                <c:pt idx="18">
                  <c:v>5.217977635811166</c:v>
                </c:pt>
                <c:pt idx="19">
                  <c:v>6.240979994428471</c:v>
                </c:pt>
                <c:pt idx="20">
                  <c:v>7.194146406095505</c:v>
                </c:pt>
                <c:pt idx="21">
                  <c:v>8.081518694952118</c:v>
                </c:pt>
                <c:pt idx="22">
                  <c:v>8.90647642078966</c:v>
                </c:pt>
                <c:pt idx="23">
                  <c:v>9.6718845319183</c:v>
                </c:pt>
                <c:pt idx="24">
                  <c:v>10.38020784340597</c:v>
                </c:pt>
                <c:pt idx="25">
                  <c:v>11.03359974401792</c:v>
                </c:pt>
                <c:pt idx="26">
                  <c:v>11.65385468030536</c:v>
                </c:pt>
                <c:pt idx="27">
                  <c:v>12.2268263638648</c:v>
                </c:pt>
                <c:pt idx="28">
                  <c:v>12.75374927795565</c:v>
                </c:pt>
                <c:pt idx="29">
                  <c:v>13.23580950680434</c:v>
                </c:pt>
                <c:pt idx="30">
                  <c:v>13.67412460737114</c:v>
                </c:pt>
                <c:pt idx="31">
                  <c:v>14.0697584059003</c:v>
                </c:pt>
                <c:pt idx="32">
                  <c:v>14.42373239355402</c:v>
                </c:pt>
                <c:pt idx="33">
                  <c:v>14.73703437165113</c:v>
                </c:pt>
                <c:pt idx="34">
                  <c:v>15.01062497249404</c:v>
                </c:pt>
                <c:pt idx="35">
                  <c:v>15.2454425423939</c:v>
                </c:pt>
                <c:pt idx="36">
                  <c:v>15.4424067646096</c:v>
                </c:pt>
                <c:pt idx="37">
                  <c:v>15.602421315406</c:v>
                </c:pt>
                <c:pt idx="38">
                  <c:v>15.72637578059903</c:v>
                </c:pt>
                <c:pt idx="39">
                  <c:v>15.8151816995728</c:v>
                </c:pt>
                <c:pt idx="40">
                  <c:v>15.86971010965226</c:v>
                </c:pt>
                <c:pt idx="41">
                  <c:v>15.89081998373285</c:v>
                </c:pt>
                <c:pt idx="42">
                  <c:v>15.87935881320254</c:v>
                </c:pt>
                <c:pt idx="43">
                  <c:v>15.83616286060624</c:v>
                </c:pt>
                <c:pt idx="44">
                  <c:v>15.76205727512752</c:v>
                </c:pt>
                <c:pt idx="45">
                  <c:v>15.65785611055617</c:v>
                </c:pt>
                <c:pt idx="46">
                  <c:v>15.52436227554062</c:v>
                </c:pt>
                <c:pt idx="47">
                  <c:v>15.36236743888412</c:v>
                </c:pt>
                <c:pt idx="48">
                  <c:v>15.17265190713897</c:v>
                </c:pt>
                <c:pt idx="49">
                  <c:v>14.9559844875248</c:v>
                </c:pt>
                <c:pt idx="50">
                  <c:v>14.7131223458814</c:v>
                </c:pt>
                <c:pt idx="51">
                  <c:v>14.44481086684254</c:v>
                </c:pt>
                <c:pt idx="52">
                  <c:v>14.15178358197818</c:v>
                </c:pt>
                <c:pt idx="53">
                  <c:v>13.83476199672805</c:v>
                </c:pt>
                <c:pt idx="54">
                  <c:v>13.49445548090898</c:v>
                </c:pt>
                <c:pt idx="55">
                  <c:v>13.13156117512744</c:v>
                </c:pt>
                <c:pt idx="56">
                  <c:v>12.74676391364574</c:v>
                </c:pt>
                <c:pt idx="57">
                  <c:v>12.34073616415662</c:v>
                </c:pt>
                <c:pt idx="58">
                  <c:v>11.91413798450276</c:v>
                </c:pt>
                <c:pt idx="59">
                  <c:v>11.46761699615035</c:v>
                </c:pt>
                <c:pt idx="60">
                  <c:v>11.0018083739501</c:v>
                </c:pt>
                <c:pt idx="61">
                  <c:v>10.51733485163641</c:v>
                </c:pt>
                <c:pt idx="62">
                  <c:v>10.01480674236245</c:v>
                </c:pt>
                <c:pt idx="63">
                  <c:v>9.494821973528815</c:v>
                </c:pt>
                <c:pt idx="64">
                  <c:v>8.95796613510902</c:v>
                </c:pt>
                <c:pt idx="65">
                  <c:v>8.404812540764851</c:v>
                </c:pt>
                <c:pt idx="66">
                  <c:v>7.835922300741458</c:v>
                </c:pt>
                <c:pt idx="67">
                  <c:v>7.251844405790961</c:v>
                </c:pt>
                <c:pt idx="68">
                  <c:v>6.653115821355993</c:v>
                </c:pt>
                <c:pt idx="69">
                  <c:v>6.04026159121168</c:v>
                </c:pt>
                <c:pt idx="70">
                  <c:v>5.413794949819021</c:v>
                </c:pt>
                <c:pt idx="71">
                  <c:v>4.774217442668032</c:v>
                </c:pt>
                <c:pt idx="72">
                  <c:v>4.122019053894276</c:v>
                </c:pt>
                <c:pt idx="73">
                  <c:v>3.457678340522307</c:v>
                </c:pt>
                <c:pt idx="74">
                  <c:v>2.781662572696405</c:v>
                </c:pt>
                <c:pt idx="75">
                  <c:v>2.094427879278101</c:v>
                </c:pt>
                <c:pt idx="76">
                  <c:v>1.396419398267426</c:v>
                </c:pt>
                <c:pt idx="77">
                  <c:v>0.688071431485241</c:v>
                </c:pt>
                <c:pt idx="78">
                  <c:v>-0.0301923969909694</c:v>
                </c:pt>
                <c:pt idx="79">
                  <c:v>-0.75795897910848</c:v>
                </c:pt>
                <c:pt idx="80">
                  <c:v>-1.494825558301272</c:v>
                </c:pt>
                <c:pt idx="81">
                  <c:v>-2.240399562554102</c:v>
                </c:pt>
                <c:pt idx="82">
                  <c:v>-2.994298435474318</c:v>
                </c:pt>
                <c:pt idx="83">
                  <c:v>-3.75614946573023</c:v>
                </c:pt>
                <c:pt idx="84">
                  <c:v>-4.525589615228895</c:v>
                </c:pt>
                <c:pt idx="85">
                  <c:v>-5.302265346342208</c:v>
                </c:pt>
                <c:pt idx="86">
                  <c:v>-6.085832448496149</c:v>
                </c:pt>
                <c:pt idx="87">
                  <c:v>-6.875955864396865</c:v>
                </c:pt>
                <c:pt idx="88">
                  <c:v>-7.672309516184668</c:v>
                </c:pt>
                <c:pt idx="89">
                  <c:v>-8.47457613172719</c:v>
                </c:pt>
                <c:pt idx="90">
                  <c:v>-9.28244707130534</c:v>
                </c:pt>
                <c:pt idx="91">
                  <c:v>-10.09562215488904</c:v>
                </c:pt>
                <c:pt idx="92">
                  <c:v>-10.91380949021595</c:v>
                </c:pt>
                <c:pt idx="93">
                  <c:v>-11.73672530182375</c:v>
                </c:pt>
                <c:pt idx="94">
                  <c:v>-12.5640937612402</c:v>
                </c:pt>
                <c:pt idx="95">
                  <c:v>-13.39564681843922</c:v>
                </c:pt>
                <c:pt idx="96">
                  <c:v>-14.23112403474579</c:v>
                </c:pt>
                <c:pt idx="97">
                  <c:v>-15.07027241728838</c:v>
                </c:pt>
                <c:pt idx="98">
                  <c:v>-15.91284625512071</c:v>
                </c:pt>
                <c:pt idx="99">
                  <c:v>-16.75860695712342</c:v>
                </c:pt>
                <c:pt idx="100">
                  <c:v>-17.60732289177895</c:v>
                </c:pt>
                <c:pt idx="101">
                  <c:v>-18.45876922890372</c:v>
                </c:pt>
                <c:pt idx="102">
                  <c:v>-19.31272778341054</c:v>
                </c:pt>
                <c:pt idx="103">
                  <c:v>-20.16898686118111</c:v>
                </c:pt>
                <c:pt idx="104">
                  <c:v>-21.02734110709389</c:v>
                </c:pt>
                <c:pt idx="105">
                  <c:v>-21.88759135526789</c:v>
                </c:pt>
                <c:pt idx="106">
                  <c:v>-22.74954448158118</c:v>
                </c:pt>
                <c:pt idx="107">
                  <c:v>-23.61301325846762</c:v>
                </c:pt>
                <c:pt idx="108">
                  <c:v>-24.4778162120715</c:v>
                </c:pt>
                <c:pt idx="109">
                  <c:v>-25.3437774817462</c:v>
                </c:pt>
                <c:pt idx="110">
                  <c:v>-26.21072668194378</c:v>
                </c:pt>
                <c:pt idx="111">
                  <c:v>-27.07849876651517</c:v>
                </c:pt>
                <c:pt idx="112">
                  <c:v>-27.94693389541132</c:v>
                </c:pt>
                <c:pt idx="113">
                  <c:v>-28.81587730381125</c:v>
                </c:pt>
                <c:pt idx="114">
                  <c:v>-29.68517917368398</c:v>
                </c:pt>
                <c:pt idx="115">
                  <c:v>-30.55469450777355</c:v>
                </c:pt>
                <c:pt idx="116">
                  <c:v>-31.42428300601114</c:v>
                </c:pt>
                <c:pt idx="117">
                  <c:v>-32.2938089443419</c:v>
                </c:pt>
                <c:pt idx="118">
                  <c:v>-33.16314105597575</c:v>
                </c:pt>
                <c:pt idx="119">
                  <c:v>-34.03215241501993</c:v>
                </c:pt>
              </c:numCache>
            </c:numRef>
          </c:yVal>
          <c:smooth val="0"/>
          <c:extLst xmlns:c16r2="http://schemas.microsoft.com/office/drawing/2015/06/chart">
            <c:ext xmlns:c16="http://schemas.microsoft.com/office/drawing/2014/chart" uri="{C3380CC4-5D6E-409C-BE32-E72D297353CC}">
              <c16:uniqueId val="{00000008-7728-414F-B3D3-46172A511B1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0.0</c:v>
                </c:pt>
                <c:pt idx="1">
                  <c:v>0.0</c:v>
                </c:pt>
                <c:pt idx="2">
                  <c:v>-1.390092399079549</c:v>
                </c:pt>
                <c:pt idx="3">
                  <c:v>-2.846420744976512</c:v>
                </c:pt>
                <c:pt idx="4">
                  <c:v>-4.356753542752813</c:v>
                </c:pt>
                <c:pt idx="5">
                  <c:v>-5.91176653945013</c:v>
                </c:pt>
                <c:pt idx="6">
                  <c:v>-7.504339815035109</c:v>
                </c:pt>
                <c:pt idx="7">
                  <c:v>-9.129011589227957</c:v>
                </c:pt>
                <c:pt idx="8">
                  <c:v>-10.78156475052583</c:v>
                </c:pt>
                <c:pt idx="9">
                  <c:v>-12.45871449872902</c:v>
                </c:pt>
                <c:pt idx="10">
                  <c:v>-14.15787287724106</c:v>
                </c:pt>
                <c:pt idx="11">
                  <c:v>-15.87697168848035</c:v>
                </c:pt>
                <c:pt idx="12">
                  <c:v>-17.61432966801976</c:v>
                </c:pt>
                <c:pt idx="13">
                  <c:v>-7.96965749029414</c:v>
                </c:pt>
                <c:pt idx="14">
                  <c:v>-7.333608275756887</c:v>
                </c:pt>
                <c:pt idx="15">
                  <c:v>-6.815523751400633</c:v>
                </c:pt>
                <c:pt idx="16">
                  <c:v>-6.40016740896408</c:v>
                </c:pt>
                <c:pt idx="17">
                  <c:v>-6.075498361524296</c:v>
                </c:pt>
                <c:pt idx="18">
                  <c:v>-5.832042082467523</c:v>
                </c:pt>
                <c:pt idx="19">
                  <c:v>-5.662297602025315</c:v>
                </c:pt>
                <c:pt idx="20">
                  <c:v>-5.560280293740561</c:v>
                </c:pt>
                <c:pt idx="21">
                  <c:v>-5.521169790517433</c:v>
                </c:pt>
                <c:pt idx="22">
                  <c:v>-5.541039053799977</c:v>
                </c:pt>
                <c:pt idx="23">
                  <c:v>-5.616646062299878</c:v>
                </c:pt>
                <c:pt idx="24">
                  <c:v>-5.74527379868823</c:v>
                </c:pt>
                <c:pt idx="25">
                  <c:v>-5.92460747028963</c:v>
                </c:pt>
                <c:pt idx="26">
                  <c:v>-6.132572572049384</c:v>
                </c:pt>
                <c:pt idx="27">
                  <c:v>-6.383847770653574</c:v>
                </c:pt>
                <c:pt idx="28">
                  <c:v>-6.677193970321237</c:v>
                </c:pt>
                <c:pt idx="29">
                  <c:v>-7.01142729173353</c:v>
                </c:pt>
                <c:pt idx="30">
                  <c:v>-7.38544246794754</c:v>
                </c:pt>
                <c:pt idx="31">
                  <c:v>-7.798194206272397</c:v>
                </c:pt>
                <c:pt idx="32">
                  <c:v>-8.248683063698406</c:v>
                </c:pt>
                <c:pt idx="33">
                  <c:v>-8.735944914919855</c:v>
                </c:pt>
                <c:pt idx="34">
                  <c:v>-9.259043158752321</c:v>
                </c:pt>
                <c:pt idx="35">
                  <c:v>-9.817063006164517</c:v>
                </c:pt>
                <c:pt idx="36">
                  <c:v>-10.40910734576255</c:v>
                </c:pt>
                <c:pt idx="37">
                  <c:v>-11.03429380021726</c:v>
                </c:pt>
                <c:pt idx="38">
                  <c:v>-11.69175267763603</c:v>
                </c:pt>
                <c:pt idx="39">
                  <c:v>-12.38059021570234</c:v>
                </c:pt>
                <c:pt idx="40">
                  <c:v>-13.09995315475908</c:v>
                </c:pt>
                <c:pt idx="41">
                  <c:v>-13.84899901998551</c:v>
                </c:pt>
                <c:pt idx="42">
                  <c:v>-14.62689560075523</c:v>
                </c:pt>
                <c:pt idx="43">
                  <c:v>-15.43282081163306</c:v>
                </c:pt>
                <c:pt idx="44">
                  <c:v>-16.2659626973782</c:v>
                </c:pt>
                <c:pt idx="45">
                  <c:v>-17.12551953536279</c:v>
                </c:pt>
                <c:pt idx="46">
                  <c:v>-18.01070000138589</c:v>
                </c:pt>
                <c:pt idx="47">
                  <c:v>-18.92072337346458</c:v>
                </c:pt>
                <c:pt idx="48">
                  <c:v>-19.8548197549003</c:v>
                </c:pt>
                <c:pt idx="49">
                  <c:v>-20.81223030295132</c:v>
                </c:pt>
                <c:pt idx="50">
                  <c:v>-21.79220745329712</c:v>
                </c:pt>
                <c:pt idx="51">
                  <c:v>-22.79401513334597</c:v>
                </c:pt>
                <c:pt idx="52">
                  <c:v>-23.81692889724127</c:v>
                </c:pt>
                <c:pt idx="53">
                  <c:v>-24.86023615929115</c:v>
                </c:pt>
                <c:pt idx="54">
                  <c:v>-25.92323635351659</c:v>
                </c:pt>
                <c:pt idx="55">
                  <c:v>-27.00524107065576</c:v>
                </c:pt>
                <c:pt idx="56">
                  <c:v>-28.1055741728278</c:v>
                </c:pt>
                <c:pt idx="57">
                  <c:v>-29.22357188607884</c:v>
                </c:pt>
                <c:pt idx="58">
                  <c:v>-30.35858287132162</c:v>
                </c:pt>
                <c:pt idx="59">
                  <c:v>-31.50996827443214</c:v>
                </c:pt>
                <c:pt idx="60">
                  <c:v>-32.67710175642014</c:v>
                </c:pt>
                <c:pt idx="61">
                  <c:v>-33.85936950470995</c:v>
                </c:pt>
                <c:pt idx="62">
                  <c:v>-35.05617022659317</c:v>
                </c:pt>
                <c:pt idx="63">
                  <c:v>-36.2669151259397</c:v>
                </c:pt>
                <c:pt idx="64">
                  <c:v>-37.49102786429192</c:v>
                </c:pt>
                <c:pt idx="65">
                  <c:v>-38.72794450729808</c:v>
                </c:pt>
                <c:pt idx="66">
                  <c:v>-39.97711345776082</c:v>
                </c:pt>
                <c:pt idx="67">
                  <c:v>-41.23799537622107</c:v>
                </c:pt>
                <c:pt idx="68">
                  <c:v>-42.51006309007698</c:v>
                </c:pt>
                <c:pt idx="69">
                  <c:v>-43.79280149215265</c:v>
                </c:pt>
                <c:pt idx="70">
                  <c:v>-45.08570742962407</c:v>
                </c:pt>
                <c:pt idx="71">
                  <c:v>-46.38828958416804</c:v>
                </c:pt>
                <c:pt idx="72">
                  <c:v>-47.70006834410516</c:v>
                </c:pt>
                <c:pt idx="73">
                  <c:v>-49.02057566932944</c:v>
                </c:pt>
                <c:pt idx="74">
                  <c:v>-50.34935494972615</c:v>
                </c:pt>
                <c:pt idx="75">
                  <c:v>-51.68596085775425</c:v>
                </c:pt>
                <c:pt idx="76">
                  <c:v>-53.02995919582873</c:v>
                </c:pt>
                <c:pt idx="77">
                  <c:v>-54.38092673912297</c:v>
                </c:pt>
                <c:pt idx="78">
                  <c:v>-55.73845107429359</c:v>
                </c:pt>
                <c:pt idx="79">
                  <c:v>-57.10213043471685</c:v>
                </c:pt>
                <c:pt idx="80">
                  <c:v>-58.47157353270767</c:v>
                </c:pt>
                <c:pt idx="81">
                  <c:v>-59.84639938914188</c:v>
                </c:pt>
                <c:pt idx="82">
                  <c:v>-61.22623716096586</c:v>
                </c:pt>
                <c:pt idx="83">
                  <c:v>-62.61072596697613</c:v>
                </c:pt>
                <c:pt idx="84">
                  <c:v>-63.99951471220902</c:v>
                </c:pt>
                <c:pt idx="85">
                  <c:v>-65.3922619113623</c:v>
                </c:pt>
                <c:pt idx="86">
                  <c:v>-66.78863551147118</c:v>
                </c:pt>
                <c:pt idx="87">
                  <c:v>-68.18831271424828</c:v>
                </c:pt>
                <c:pt idx="88">
                  <c:v>-69.59097979828584</c:v>
                </c:pt>
                <c:pt idx="89">
                  <c:v>-70.99633194140455</c:v>
                </c:pt>
                <c:pt idx="90">
                  <c:v>-72.40407304340533</c:v>
                </c:pt>
                <c:pt idx="91">
                  <c:v>-73.81391554943002</c:v>
                </c:pt>
                <c:pt idx="92">
                  <c:v>-75.22558027412015</c:v>
                </c:pt>
                <c:pt idx="93">
                  <c:v>-76.63879622678722</c:v>
                </c:pt>
                <c:pt idx="94">
                  <c:v>-78.05330043776735</c:v>
                </c:pt>
                <c:pt idx="95">
                  <c:v>-79.46883778608245</c:v>
                </c:pt>
                <c:pt idx="96">
                  <c:v>-80.88516082860355</c:v>
                </c:pt>
                <c:pt idx="97">
                  <c:v>-82.3020296308041</c:v>
                </c:pt>
                <c:pt idx="98">
                  <c:v>-83.7192115992489</c:v>
                </c:pt>
                <c:pt idx="99">
                  <c:v>-85.13648131591835</c:v>
                </c:pt>
                <c:pt idx="100">
                  <c:v>-86.55362037447048</c:v>
                </c:pt>
                <c:pt idx="101">
                  <c:v>-87.97041721851075</c:v>
                </c:pt>
                <c:pt idx="102">
                  <c:v>-89.38666698198312</c:v>
                </c:pt>
                <c:pt idx="103">
                  <c:v>-90.80217133170913</c:v>
                </c:pt>
                <c:pt idx="104">
                  <c:v>-92.21673831218418</c:v>
                </c:pt>
                <c:pt idx="105">
                  <c:v>-93.63018219264033</c:v>
                </c:pt>
                <c:pt idx="106">
                  <c:v>-95.04232331643841</c:v>
                </c:pt>
                <c:pt idx="107">
                  <c:v>-96.45298795285217</c:v>
                </c:pt>
                <c:pt idx="108">
                  <c:v>-97.86200815124805</c:v>
                </c:pt>
                <c:pt idx="109">
                  <c:v>-99.26922159768764</c:v>
                </c:pt>
                <c:pt idx="110">
                  <c:v>-100.6744714740098</c:v>
                </c:pt>
                <c:pt idx="111">
                  <c:v>-102.0776063193621</c:v>
                </c:pt>
                <c:pt idx="112">
                  <c:v>-103.4784798942346</c:v>
                </c:pt>
                <c:pt idx="113">
                  <c:v>-104.8769510469879</c:v>
                </c:pt>
                <c:pt idx="114">
                  <c:v>-106.2728835828621</c:v>
                </c:pt>
                <c:pt idx="115">
                  <c:v>-107.666146135492</c:v>
                </c:pt>
                <c:pt idx="116">
                  <c:v>-109.0566120409394</c:v>
                </c:pt>
                <c:pt idx="117">
                  <c:v>-110.4441592141693</c:v>
                </c:pt>
                <c:pt idx="118">
                  <c:v>-111.828670028036</c:v>
                </c:pt>
                <c:pt idx="119">
                  <c:v>-113.2100311947324</c:v>
                </c:pt>
              </c:numCache>
            </c:numRef>
          </c:yVal>
          <c:smooth val="0"/>
          <c:extLst xmlns:c16r2="http://schemas.microsoft.com/office/drawing/2015/06/chart">
            <c:ext xmlns:c16="http://schemas.microsoft.com/office/drawing/2014/chart" uri="{C3380CC4-5D6E-409C-BE32-E72D297353CC}">
              <c16:uniqueId val="{00000009-7728-414F-B3D3-46172A511B1E}"/>
            </c:ext>
          </c:extLst>
        </c:ser>
        <c:dLbls>
          <c:showLegendKey val="0"/>
          <c:showVal val="0"/>
          <c:showCatName val="0"/>
          <c:showSerName val="0"/>
          <c:showPercent val="0"/>
          <c:showBubbleSize val="0"/>
        </c:dLbls>
        <c:axId val="-1699646144"/>
        <c:axId val="-1699644368"/>
      </c:scatterChart>
      <c:valAx>
        <c:axId val="-169964614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99644368"/>
        <c:crosses val="autoZero"/>
        <c:crossBetween val="midCat"/>
      </c:valAx>
      <c:valAx>
        <c:axId val="-1699644368"/>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99646144"/>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0.0</c:v>
                </c:pt>
                <c:pt idx="1">
                  <c:v>0.0</c:v>
                </c:pt>
                <c:pt idx="2">
                  <c:v>-1.140595079763898</c:v>
                </c:pt>
                <c:pt idx="3">
                  <c:v>-2.545625166326317</c:v>
                </c:pt>
                <c:pt idx="4">
                  <c:v>-4.056063204829118</c:v>
                </c:pt>
                <c:pt idx="5">
                  <c:v>-5.52284078114917</c:v>
                </c:pt>
                <c:pt idx="6">
                  <c:v>-7.021687581861443</c:v>
                </c:pt>
                <c:pt idx="7">
                  <c:v>-8.54473622743444</c:v>
                </c:pt>
                <c:pt idx="8">
                  <c:v>-10.08598472856784</c:v>
                </c:pt>
                <c:pt idx="9">
                  <c:v>-11.64085559919067</c:v>
                </c:pt>
                <c:pt idx="10">
                  <c:v>-13.20585780861484</c:v>
                </c:pt>
                <c:pt idx="11">
                  <c:v>-14.77832774816261</c:v>
                </c:pt>
                <c:pt idx="12">
                  <c:v>-16.35623093759159</c:v>
                </c:pt>
                <c:pt idx="13">
                  <c:v>-13.1235824561004</c:v>
                </c:pt>
                <c:pt idx="14">
                  <c:v>-13.74051271652888</c:v>
                </c:pt>
                <c:pt idx="15">
                  <c:v>-14.39534263342057</c:v>
                </c:pt>
                <c:pt idx="16">
                  <c:v>-15.08097038105052</c:v>
                </c:pt>
                <c:pt idx="17">
                  <c:v>-15.79182655493696</c:v>
                </c:pt>
                <c:pt idx="18">
                  <c:v>-16.52352516883002</c:v>
                </c:pt>
                <c:pt idx="19">
                  <c:v>-17.27291505863741</c:v>
                </c:pt>
                <c:pt idx="20">
                  <c:v>-18.03766216046461</c:v>
                </c:pt>
                <c:pt idx="21">
                  <c:v>-18.81604734513348</c:v>
                </c:pt>
                <c:pt idx="22">
                  <c:v>-19.60681210051553</c:v>
                </c:pt>
                <c:pt idx="23">
                  <c:v>-20.40904072945751</c:v>
                </c:pt>
                <c:pt idx="24">
                  <c:v>-21.22207061599738</c:v>
                </c:pt>
                <c:pt idx="25">
                  <c:v>-22.04542404917447</c:v>
                </c:pt>
                <c:pt idx="26">
                  <c:v>-22.87035849440917</c:v>
                </c:pt>
                <c:pt idx="27">
                  <c:v>-23.70359301935605</c:v>
                </c:pt>
                <c:pt idx="28">
                  <c:v>-24.54506916644232</c:v>
                </c:pt>
                <c:pt idx="29">
                  <c:v>-25.3947400110801</c:v>
                </c:pt>
                <c:pt idx="30">
                  <c:v>-26.25257380756288</c:v>
                </c:pt>
                <c:pt idx="31">
                  <c:v>-27.11854442650611</c:v>
                </c:pt>
                <c:pt idx="32">
                  <c:v>-27.99262506025434</c:v>
                </c:pt>
                <c:pt idx="33">
                  <c:v>-28.87478363752598</c:v>
                </c:pt>
                <c:pt idx="34">
                  <c:v>-29.7649797290128</c:v>
                </c:pt>
                <c:pt idx="35">
                  <c:v>-30.66316256815662</c:v>
                </c:pt>
                <c:pt idx="36">
                  <c:v>-31.56926989948397</c:v>
                </c:pt>
                <c:pt idx="37">
                  <c:v>-32.48322743568994</c:v>
                </c:pt>
                <c:pt idx="38">
                  <c:v>-33.40494875725413</c:v>
                </c:pt>
                <c:pt idx="39">
                  <c:v>-34.3343208769961</c:v>
                </c:pt>
                <c:pt idx="40">
                  <c:v>-35.27123194043906</c:v>
                </c:pt>
                <c:pt idx="41">
                  <c:v>-36.21555952257222</c:v>
                </c:pt>
                <c:pt idx="42">
                  <c:v>-37.16717121881083</c:v>
                </c:pt>
                <c:pt idx="43">
                  <c:v>-38.1259253608091</c:v>
                </c:pt>
                <c:pt idx="44">
                  <c:v>-39.09167176597884</c:v>
                </c:pt>
                <c:pt idx="45">
                  <c:v>-40.06425249901712</c:v>
                </c:pt>
                <c:pt idx="46">
                  <c:v>-41.04350262870684</c:v>
                </c:pt>
                <c:pt idx="47">
                  <c:v>-42.02925096839726</c:v>
                </c:pt>
                <c:pt idx="48">
                  <c:v>-43.02132079221244</c:v>
                </c:pt>
                <c:pt idx="49">
                  <c:v>-44.01953052162571</c:v>
                </c:pt>
                <c:pt idx="50">
                  <c:v>-45.023694379092</c:v>
                </c:pt>
                <c:pt idx="51">
                  <c:v>-46.03362300685785</c:v>
                </c:pt>
                <c:pt idx="52">
                  <c:v>-47.0491240245574</c:v>
                </c:pt>
                <c:pt idx="53">
                  <c:v>-48.07000259951565</c:v>
                </c:pt>
                <c:pt idx="54">
                  <c:v>-49.09606195983334</c:v>
                </c:pt>
                <c:pt idx="55">
                  <c:v>-50.12710387300376</c:v>
                </c:pt>
                <c:pt idx="56">
                  <c:v>-51.16292909140884</c:v>
                </c:pt>
                <c:pt idx="57">
                  <c:v>-52.20333776607231</c:v>
                </c:pt>
                <c:pt idx="58">
                  <c:v>-53.2481298300795</c:v>
                </c:pt>
                <c:pt idx="59">
                  <c:v>-54.29710535318281</c:v>
                </c:pt>
                <c:pt idx="60">
                  <c:v>-55.35006486908763</c:v>
                </c:pt>
                <c:pt idx="61">
                  <c:v>-56.40680967691195</c:v>
                </c:pt>
                <c:pt idx="62">
                  <c:v>-57.46714211825838</c:v>
                </c:pt>
                <c:pt idx="63">
                  <c:v>-58.53086583134017</c:v>
                </c:pt>
                <c:pt idx="64">
                  <c:v>-59.5977859834893</c:v>
                </c:pt>
                <c:pt idx="65">
                  <c:v>-60.66770948331599</c:v>
                </c:pt>
                <c:pt idx="66">
                  <c:v>-61.74044517385937</c:v>
                </c:pt>
                <c:pt idx="67">
                  <c:v>-62.81580400783199</c:v>
                </c:pt>
                <c:pt idx="68">
                  <c:v>-63.8935992061247</c:v>
                </c:pt>
                <c:pt idx="69">
                  <c:v>-64.97364640059595</c:v>
                </c:pt>
                <c:pt idx="70">
                  <c:v>-66.05576376217595</c:v>
                </c:pt>
                <c:pt idx="71">
                  <c:v>-67.13977211520823</c:v>
                </c:pt>
                <c:pt idx="72">
                  <c:v>-68.22549503894788</c:v>
                </c:pt>
                <c:pt idx="73">
                  <c:v>-69.31275895704808</c:v>
                </c:pt>
                <c:pt idx="74">
                  <c:v>-70.4013932158332</c:v>
                </c:pt>
                <c:pt idx="75">
                  <c:v>-71.49123015212398</c:v>
                </c:pt>
                <c:pt idx="76">
                  <c:v>-72.58210515129085</c:v>
                </c:pt>
                <c:pt idx="77">
                  <c:v>-73.67385669624855</c:v>
                </c:pt>
                <c:pt idx="78">
                  <c:v>-74.7663264079788</c:v>
                </c:pt>
                <c:pt idx="79">
                  <c:v>-75.85935907818748</c:v>
                </c:pt>
                <c:pt idx="80">
                  <c:v>-76.95280269467048</c:v>
                </c:pt>
                <c:pt idx="81">
                  <c:v>-78.04650845988998</c:v>
                </c:pt>
                <c:pt idx="82">
                  <c:v>-79.14033080326308</c:v>
                </c:pt>
                <c:pt idx="83">
                  <c:v>-80.23412738762908</c:v>
                </c:pt>
                <c:pt idx="84">
                  <c:v>-81.32775911033241</c:v>
                </c:pt>
                <c:pt idx="85">
                  <c:v>-82.42109009932937</c:v>
                </c:pt>
                <c:pt idx="86">
                  <c:v>-83.51398770471314</c:v>
                </c:pt>
                <c:pt idx="87">
                  <c:v>-84.60632248600905</c:v>
                </c:pt>
                <c:pt idx="88">
                  <c:v>-85.69796819559055</c:v>
                </c:pt>
                <c:pt idx="89">
                  <c:v>-86.78880175853465</c:v>
                </c:pt>
                <c:pt idx="90">
                  <c:v>-87.87870324921458</c:v>
                </c:pt>
                <c:pt idx="91">
                  <c:v>-88.9675558649142</c:v>
                </c:pt>
                <c:pt idx="92">
                  <c:v>-90.05524589674397</c:v>
                </c:pt>
                <c:pt idx="93">
                  <c:v>-91.1416626980872</c:v>
                </c:pt>
                <c:pt idx="94">
                  <c:v>-92.22669865079928</c:v>
                </c:pt>
                <c:pt idx="95">
                  <c:v>-93.31024912944394</c:v>
                </c:pt>
                <c:pt idx="96">
                  <c:v>-94.3922124636756</c:v>
                </c:pt>
                <c:pt idx="97">
                  <c:v>-95.47248989904254</c:v>
                </c:pt>
                <c:pt idx="98">
                  <c:v>-96.55098555634777</c:v>
                </c:pt>
                <c:pt idx="99">
                  <c:v>-97.62760638974394</c:v>
                </c:pt>
                <c:pt idx="100">
                  <c:v>-98.70226214372538</c:v>
                </c:pt>
                <c:pt idx="101">
                  <c:v>-99.77486530916303</c:v>
                </c:pt>
                <c:pt idx="102">
                  <c:v>-100.845331078508</c:v>
                </c:pt>
                <c:pt idx="103">
                  <c:v>-101.913577300311</c:v>
                </c:pt>
                <c:pt idx="104">
                  <c:v>-102.9795244331544</c:v>
                </c:pt>
                <c:pt idx="105">
                  <c:v>-104.0430954991325</c:v>
                </c:pt>
                <c:pt idx="106">
                  <c:v>-105.1042160369507</c:v>
                </c:pt>
                <c:pt idx="107">
                  <c:v>-106.1628140547864</c:v>
                </c:pt>
                <c:pt idx="108">
                  <c:v>-107.2188199829397</c:v>
                </c:pt>
                <c:pt idx="109">
                  <c:v>-108.2721666264197</c:v>
                </c:pt>
                <c:pt idx="110">
                  <c:v>-109.3227891174874</c:v>
                </c:pt>
                <c:pt idx="111">
                  <c:v>-110.370624868272</c:v>
                </c:pt>
                <c:pt idx="112">
                  <c:v>-111.4156135234825</c:v>
                </c:pt>
                <c:pt idx="113">
                  <c:v>-112.457696913316</c:v>
                </c:pt>
                <c:pt idx="114">
                  <c:v>-113.4968190065838</c:v>
                </c:pt>
                <c:pt idx="115">
                  <c:v>-114.5329258641232</c:v>
                </c:pt>
                <c:pt idx="116">
                  <c:v>-115.5659655925592</c:v>
                </c:pt>
                <c:pt idx="117">
                  <c:v>-116.5958882983896</c:v>
                </c:pt>
                <c:pt idx="118">
                  <c:v>-117.6226460425414</c:v>
                </c:pt>
                <c:pt idx="119">
                  <c:v>-118.6461927953196</c:v>
                </c:pt>
              </c:numCache>
            </c:numRef>
          </c:yVal>
          <c:smooth val="0"/>
          <c:extLst xmlns:c16r2="http://schemas.microsoft.com/office/drawing/2015/06/chart">
            <c:ext xmlns:c16="http://schemas.microsoft.com/office/drawing/2014/chart" uri="{C3380CC4-5D6E-409C-BE32-E72D297353CC}">
              <c16:uniqueId val="{00000000-1BF7-41D8-ABDA-F02132351417}"/>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0.0</c:v>
                </c:pt>
                <c:pt idx="1">
                  <c:v>0.0</c:v>
                </c:pt>
                <c:pt idx="2">
                  <c:v>-1.276633896301064</c:v>
                </c:pt>
                <c:pt idx="3">
                  <c:v>-2.938414342110264</c:v>
                </c:pt>
                <c:pt idx="4">
                  <c:v>-4.742505450268235</c:v>
                </c:pt>
                <c:pt idx="5">
                  <c:v>-6.458826763564502</c:v>
                </c:pt>
                <c:pt idx="6">
                  <c:v>-8.212638068912383</c:v>
                </c:pt>
                <c:pt idx="7">
                  <c:v>-9.995495792171823</c:v>
                </c:pt>
                <c:pt idx="8">
                  <c:v>-11.80094407135675</c:v>
                </c:pt>
                <c:pt idx="9">
                  <c:v>-13.62404196295392</c:v>
                </c:pt>
                <c:pt idx="10">
                  <c:v>-15.46100160005426</c:v>
                </c:pt>
                <c:pt idx="11">
                  <c:v>-17.30891147025523</c:v>
                </c:pt>
                <c:pt idx="12">
                  <c:v>-19.16552502807735</c:v>
                </c:pt>
                <c:pt idx="13">
                  <c:v>-13.36494756592037</c:v>
                </c:pt>
                <c:pt idx="14">
                  <c:v>-13.67100884736465</c:v>
                </c:pt>
                <c:pt idx="15">
                  <c:v>-14.04424968865533</c:v>
                </c:pt>
                <c:pt idx="16">
                  <c:v>-14.4739909653763</c:v>
                </c:pt>
                <c:pt idx="17">
                  <c:v>-14.95172230681601</c:v>
                </c:pt>
                <c:pt idx="18">
                  <c:v>-15.47061507748822</c:v>
                </c:pt>
                <c:pt idx="19">
                  <c:v>-16.02565802206209</c:v>
                </c:pt>
                <c:pt idx="20">
                  <c:v>-16.61303533677346</c:v>
                </c:pt>
                <c:pt idx="21">
                  <c:v>-17.22983641890642</c:v>
                </c:pt>
                <c:pt idx="22">
                  <c:v>-17.8738339207539</c:v>
                </c:pt>
                <c:pt idx="23">
                  <c:v>-18.54331393715801</c:v>
                </c:pt>
                <c:pt idx="24">
                  <c:v>-19.236946310657</c:v>
                </c:pt>
                <c:pt idx="25">
                  <c:v>-19.95368578645412</c:v>
                </c:pt>
                <c:pt idx="26">
                  <c:v>-20.67932783106971</c:v>
                </c:pt>
                <c:pt idx="27">
                  <c:v>-21.42424419519102</c:v>
                </c:pt>
                <c:pt idx="28">
                  <c:v>-22.18807373697108</c:v>
                </c:pt>
                <c:pt idx="29">
                  <c:v>-22.97048275897214</c:v>
                </c:pt>
                <c:pt idx="30">
                  <c:v>-23.77117197043481</c:v>
                </c:pt>
                <c:pt idx="31">
                  <c:v>-24.58986201681182</c:v>
                </c:pt>
                <c:pt idx="32">
                  <c:v>-25.42628382796828</c:v>
                </c:pt>
                <c:pt idx="33">
                  <c:v>-26.28017141266264</c:v>
                </c:pt>
                <c:pt idx="34">
                  <c:v>-27.15125682870803</c:v>
                </c:pt>
                <c:pt idx="35">
                  <c:v>-28.0392667896922</c:v>
                </c:pt>
                <c:pt idx="36">
                  <c:v>-28.94392049465387</c:v>
                </c:pt>
                <c:pt idx="37">
                  <c:v>-29.86492836509387</c:v>
                </c:pt>
                <c:pt idx="38">
                  <c:v>-30.80199144905691</c:v>
                </c:pt>
                <c:pt idx="39">
                  <c:v>-31.75477798520569</c:v>
                </c:pt>
                <c:pt idx="40">
                  <c:v>-32.7229669668941</c:v>
                </c:pt>
                <c:pt idx="41">
                  <c:v>-33.70622914043178</c:v>
                </c:pt>
                <c:pt idx="42">
                  <c:v>-34.7042274939049</c:v>
                </c:pt>
                <c:pt idx="43">
                  <c:v>-35.71661795669024</c:v>
                </c:pt>
                <c:pt idx="44">
                  <c:v>-36.74305016791277</c:v>
                </c:pt>
                <c:pt idx="45">
                  <c:v>-37.783168281333</c:v>
                </c:pt>
                <c:pt idx="46">
                  <c:v>-38.83661178092734</c:v>
                </c:pt>
                <c:pt idx="47">
                  <c:v>-39.90301628921132</c:v>
                </c:pt>
                <c:pt idx="48">
                  <c:v>-40.98201435560895</c:v>
                </c:pt>
                <c:pt idx="49">
                  <c:v>-42.0732362160361</c:v>
                </c:pt>
                <c:pt idx="50">
                  <c:v>-43.17631051791704</c:v>
                </c:pt>
                <c:pt idx="51">
                  <c:v>-44.29086500698485</c:v>
                </c:pt>
                <c:pt idx="52">
                  <c:v>-45.41652713315943</c:v>
                </c:pt>
                <c:pt idx="53">
                  <c:v>-46.55292469225422</c:v>
                </c:pt>
                <c:pt idx="54">
                  <c:v>-47.69968639172475</c:v>
                </c:pt>
                <c:pt idx="55">
                  <c:v>-48.85644237570595</c:v>
                </c:pt>
                <c:pt idx="56">
                  <c:v>-50.02282471076705</c:v>
                </c:pt>
                <c:pt idx="57">
                  <c:v>-51.19846783375215</c:v>
                </c:pt>
                <c:pt idx="58">
                  <c:v>-52.38300896334226</c:v>
                </c:pt>
                <c:pt idx="59">
                  <c:v>-53.57608847700288</c:v>
                </c:pt>
                <c:pt idx="60">
                  <c:v>-54.77735025507173</c:v>
                </c:pt>
                <c:pt idx="61">
                  <c:v>-55.98644199378699</c:v>
                </c:pt>
                <c:pt idx="62">
                  <c:v>-57.20301548893895</c:v>
                </c:pt>
                <c:pt idx="63">
                  <c:v>-58.42672689189294</c:v>
                </c:pt>
                <c:pt idx="64">
                  <c:v>-59.65723693963901</c:v>
                </c:pt>
                <c:pt idx="65">
                  <c:v>-60.89421116033729</c:v>
                </c:pt>
                <c:pt idx="66">
                  <c:v>-62.13732005609742</c:v>
                </c:pt>
                <c:pt idx="67">
                  <c:v>-63.38623926432774</c:v>
                </c:pt>
                <c:pt idx="68">
                  <c:v>-64.6406496990467</c:v>
                </c:pt>
                <c:pt idx="69">
                  <c:v>-65.90023767350067</c:v>
                </c:pt>
                <c:pt idx="70">
                  <c:v>-67.1646950053028</c:v>
                </c:pt>
                <c:pt idx="71">
                  <c:v>-68.4337191052855</c:v>
                </c:pt>
                <c:pt idx="72">
                  <c:v>-69.70701305118382</c:v>
                </c:pt>
                <c:pt idx="73">
                  <c:v>-70.9842856471933</c:v>
                </c:pt>
                <c:pt idx="74">
                  <c:v>-72.265251470395</c:v>
                </c:pt>
                <c:pt idx="75">
                  <c:v>-73.5496309050004</c:v>
                </c:pt>
                <c:pt idx="76">
                  <c:v>-74.8371501652728</c:v>
                </c:pt>
                <c:pt idx="77">
                  <c:v>-76.12754130797835</c:v>
                </c:pt>
                <c:pt idx="78">
                  <c:v>-77.42054223513787</c:v>
                </c:pt>
                <c:pt idx="79">
                  <c:v>-78.71589668781143</c:v>
                </c:pt>
                <c:pt idx="80">
                  <c:v>-80.01335423162155</c:v>
                </c:pt>
                <c:pt idx="81">
                  <c:v>-81.31267023466835</c:v>
                </c:pt>
                <c:pt idx="82">
                  <c:v>-82.61360583841085</c:v>
                </c:pt>
                <c:pt idx="83">
                  <c:v>-83.91592792216397</c:v>
                </c:pt>
                <c:pt idx="84">
                  <c:v>-85.219409061674</c:v>
                </c:pt>
                <c:pt idx="85">
                  <c:v>-86.52382748232958</c:v>
                </c:pt>
                <c:pt idx="86">
                  <c:v>-87.82896700746792</c:v>
                </c:pt>
                <c:pt idx="87">
                  <c:v>-89.1346170022407</c:v>
                </c:pt>
                <c:pt idx="88">
                  <c:v>-90.44057231341795</c:v>
                </c:pt>
                <c:pt idx="89">
                  <c:v>-91.7466332055774</c:v>
                </c:pt>
                <c:pt idx="90">
                  <c:v>-93.0526052940113</c:v>
                </c:pt>
                <c:pt idx="91">
                  <c:v>-94.35829947472118</c:v>
                </c:pt>
                <c:pt idx="92">
                  <c:v>-95.66353185177795</c:v>
                </c:pt>
                <c:pt idx="93">
                  <c:v>-96.96812366243193</c:v>
                </c:pt>
                <c:pt idx="94">
                  <c:v>-98.27190120015257</c:v>
                </c:pt>
                <c:pt idx="95">
                  <c:v>-99.57469573596063</c:v>
                </c:pt>
                <c:pt idx="96">
                  <c:v>-100.876343438239</c:v>
                </c:pt>
                <c:pt idx="97">
                  <c:v>-102.1766852912569</c:v>
                </c:pt>
                <c:pt idx="98">
                  <c:v>-103.4755670126488</c:v>
                </c:pt>
                <c:pt idx="99">
                  <c:v>-104.7728389700433</c:v>
                </c:pt>
                <c:pt idx="100">
                  <c:v>-106.0683560969746</c:v>
                </c:pt>
                <c:pt idx="101">
                  <c:v>-107.3619778083576</c:v>
                </c:pt>
                <c:pt idx="102">
                  <c:v>-108.653567915555</c:v>
                </c:pt>
                <c:pt idx="103">
                  <c:v>-109.9429945413076</c:v>
                </c:pt>
                <c:pt idx="104">
                  <c:v>-111.2301300345753</c:v>
                </c:pt>
                <c:pt idx="105">
                  <c:v>-112.514850885471</c:v>
                </c:pt>
                <c:pt idx="106">
                  <c:v>-113.7970376403746</c:v>
                </c:pt>
                <c:pt idx="107">
                  <c:v>-115.0765748173571</c:v>
                </c:pt>
                <c:pt idx="108">
                  <c:v>-116.3533508219944</c:v>
                </c:pt>
                <c:pt idx="109">
                  <c:v>-117.6272578636817</c:v>
                </c:pt>
                <c:pt idx="110">
                  <c:v>-118.8981918725176</c:v>
                </c:pt>
                <c:pt idx="111">
                  <c:v>-120.166052416851</c:v>
                </c:pt>
                <c:pt idx="112">
                  <c:v>-121.4307426215364</c:v>
                </c:pt>
                <c:pt idx="113">
                  <c:v>-122.6921690869949</c:v>
                </c:pt>
                <c:pt idx="114">
                  <c:v>-123.9502418091033</c:v>
                </c:pt>
                <c:pt idx="115">
                  <c:v>-125.2048740999944</c:v>
                </c:pt>
                <c:pt idx="116">
                  <c:v>-126.4559825097922</c:v>
                </c:pt>
                <c:pt idx="117">
                  <c:v>-127.7034867493467</c:v>
                </c:pt>
                <c:pt idx="118">
                  <c:v>-128.9473096139845</c:v>
                </c:pt>
                <c:pt idx="119">
                  <c:v>-130.1873769083086</c:v>
                </c:pt>
              </c:numCache>
            </c:numRef>
          </c:yVal>
          <c:smooth val="0"/>
          <c:extLst xmlns:c16r2="http://schemas.microsoft.com/office/drawing/2015/06/chart">
            <c:ext xmlns:c16="http://schemas.microsoft.com/office/drawing/2014/chart" uri="{C3380CC4-5D6E-409C-BE32-E72D297353CC}">
              <c16:uniqueId val="{00000001-1BF7-41D8-ABDA-F02132351417}"/>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0.0</c:v>
                </c:pt>
                <c:pt idx="1">
                  <c:v>0.0</c:v>
                </c:pt>
                <c:pt idx="2">
                  <c:v>-1.274972647981485</c:v>
                </c:pt>
                <c:pt idx="3">
                  <c:v>-2.758934842894177</c:v>
                </c:pt>
                <c:pt idx="4">
                  <c:v>-4.377087404402118</c:v>
                </c:pt>
                <c:pt idx="5">
                  <c:v>-5.959273521064916</c:v>
                </c:pt>
                <c:pt idx="6">
                  <c:v>-7.575558759471278</c:v>
                </c:pt>
                <c:pt idx="7">
                  <c:v>-9.216676941412968</c:v>
                </c:pt>
                <c:pt idx="8">
                  <c:v>-10.87557292667134</c:v>
                </c:pt>
                <c:pt idx="9">
                  <c:v>-12.54688298971359</c:v>
                </c:pt>
                <c:pt idx="10">
                  <c:v>-14.22653578418158</c:v>
                </c:pt>
                <c:pt idx="11">
                  <c:v>-15.91144604332703</c:v>
                </c:pt>
                <c:pt idx="12">
                  <c:v>-17.59927966384067</c:v>
                </c:pt>
                <c:pt idx="13">
                  <c:v>-16.11996270048576</c:v>
                </c:pt>
                <c:pt idx="14">
                  <c:v>-17.19893749236871</c:v>
                </c:pt>
                <c:pt idx="15">
                  <c:v>-18.29614359776127</c:v>
                </c:pt>
                <c:pt idx="16">
                  <c:v>-19.40624649264828</c:v>
                </c:pt>
                <c:pt idx="17">
                  <c:v>-20.52526625271638</c:v>
                </c:pt>
                <c:pt idx="18">
                  <c:v>-21.65009266067318</c:v>
                </c:pt>
                <c:pt idx="19">
                  <c:v>-22.77862414223409</c:v>
                </c:pt>
                <c:pt idx="20">
                  <c:v>-23.9094044468643</c:v>
                </c:pt>
                <c:pt idx="21">
                  <c:v>-25.04145736017927</c:v>
                </c:pt>
                <c:pt idx="22">
                  <c:v>-26.17416102959396</c:v>
                </c:pt>
                <c:pt idx="23">
                  <c:v>-27.30715242860287</c:v>
                </c:pt>
                <c:pt idx="24">
                  <c:v>-28.44025494027164</c:v>
                </c:pt>
                <c:pt idx="25">
                  <c:v>-29.57342365695422</c:v>
                </c:pt>
                <c:pt idx="26">
                  <c:v>-30.70117847967322</c:v>
                </c:pt>
                <c:pt idx="27">
                  <c:v>-31.82825832799608</c:v>
                </c:pt>
                <c:pt idx="28">
                  <c:v>-32.95487991525987</c:v>
                </c:pt>
                <c:pt idx="29">
                  <c:v>-34.08125866125197</c:v>
                </c:pt>
                <c:pt idx="30">
                  <c:v>-35.20761007067813</c:v>
                </c:pt>
                <c:pt idx="31">
                  <c:v>-36.3341424854743</c:v>
                </c:pt>
                <c:pt idx="32">
                  <c:v>-37.46105265977349</c:v>
                </c:pt>
                <c:pt idx="33">
                  <c:v>-38.58852265640053</c:v>
                </c:pt>
                <c:pt idx="34">
                  <c:v>-39.71671792299548</c:v>
                </c:pt>
                <c:pt idx="35">
                  <c:v>-40.8457862409723</c:v>
                </c:pt>
                <c:pt idx="36">
                  <c:v>-41.97585731338312</c:v>
                </c:pt>
                <c:pt idx="37">
                  <c:v>-43.10704281456856</c:v>
                </c:pt>
                <c:pt idx="38">
                  <c:v>-44.23943676780345</c:v>
                </c:pt>
                <c:pt idx="39">
                  <c:v>-45.37310651118878</c:v>
                </c:pt>
                <c:pt idx="40">
                  <c:v>-46.5081114753275</c:v>
                </c:pt>
                <c:pt idx="41">
                  <c:v>-47.64449584638987</c:v>
                </c:pt>
                <c:pt idx="42">
                  <c:v>-48.78228941061597</c:v>
                </c:pt>
                <c:pt idx="43">
                  <c:v>-49.9215084685984</c:v>
                </c:pt>
                <c:pt idx="44">
                  <c:v>-51.06215675514341</c:v>
                </c:pt>
                <c:pt idx="45">
                  <c:v>-52.20422634923398</c:v>
                </c:pt>
                <c:pt idx="46">
                  <c:v>-53.34769856186181</c:v>
                </c:pt>
                <c:pt idx="47">
                  <c:v>-54.49254479377305</c:v>
                </c:pt>
                <c:pt idx="48">
                  <c:v>-55.6387273579021</c:v>
                </c:pt>
                <c:pt idx="49">
                  <c:v>-56.7862002633783</c:v>
                </c:pt>
                <c:pt idx="50">
                  <c:v>-57.93490995944799</c:v>
                </c:pt>
                <c:pt idx="51">
                  <c:v>-59.08479603876003</c:v>
                </c:pt>
                <c:pt idx="52">
                  <c:v>-60.23579188345866</c:v>
                </c:pt>
                <c:pt idx="53">
                  <c:v>-61.38782530363999</c:v>
                </c:pt>
                <c:pt idx="54">
                  <c:v>-62.5408191226561</c:v>
                </c:pt>
                <c:pt idx="55">
                  <c:v>-63.69469172524985</c:v>
                </c:pt>
                <c:pt idx="56">
                  <c:v>-64.84935757021594</c:v>
                </c:pt>
                <c:pt idx="57">
                  <c:v>-66.0047276692167</c:v>
                </c:pt>
                <c:pt idx="58">
                  <c:v>-67.16071003349816</c:v>
                </c:pt>
                <c:pt idx="59">
                  <c:v>-68.31721009014472</c:v>
                </c:pt>
                <c:pt idx="60">
                  <c:v>-69.47413106953171</c:v>
                </c:pt>
                <c:pt idx="61">
                  <c:v>-70.63137436564435</c:v>
                </c:pt>
                <c:pt idx="62">
                  <c:v>-71.78883987074545</c:v>
                </c:pt>
                <c:pt idx="63">
                  <c:v>-72.9464262859128</c:v>
                </c:pt>
                <c:pt idx="64">
                  <c:v>-74.10403140888337</c:v>
                </c:pt>
                <c:pt idx="65">
                  <c:v>-75.26155240049957</c:v>
                </c:pt>
                <c:pt idx="66">
                  <c:v>-76.41888603109237</c:v>
                </c:pt>
                <c:pt idx="67">
                  <c:v>-77.57592890803875</c:v>
                </c:pt>
                <c:pt idx="68">
                  <c:v>-78.73257768557414</c:v>
                </c:pt>
                <c:pt idx="69">
                  <c:v>-79.88872925799348</c:v>
                </c:pt>
                <c:pt idx="70">
                  <c:v>-81.0442809372453</c:v>
                </c:pt>
                <c:pt idx="71">
                  <c:v>-82.19913061588375</c:v>
                </c:pt>
                <c:pt idx="72">
                  <c:v>-83.3531769162945</c:v>
                </c:pt>
                <c:pt idx="73">
                  <c:v>-84.50631932705915</c:v>
                </c:pt>
                <c:pt idx="74">
                  <c:v>-85.65845832723133</c:v>
                </c:pt>
                <c:pt idx="75">
                  <c:v>-86.8094954993503</c:v>
                </c:pt>
                <c:pt idx="76">
                  <c:v>-87.9593336318412</c:v>
                </c:pt>
                <c:pt idx="77">
                  <c:v>-89.10787681153531</c:v>
                </c:pt>
                <c:pt idx="78">
                  <c:v>-90.25503050689159</c:v>
                </c:pt>
                <c:pt idx="79">
                  <c:v>-91.40070164258528</c:v>
                </c:pt>
                <c:pt idx="80">
                  <c:v>-92.5447986659692</c:v>
                </c:pt>
                <c:pt idx="81">
                  <c:v>-93.68723160597983</c:v>
                </c:pt>
                <c:pt idx="82">
                  <c:v>-94.82791212496095</c:v>
                </c:pt>
                <c:pt idx="83">
                  <c:v>-95.9667535639146</c:v>
                </c:pt>
                <c:pt idx="84">
                  <c:v>-97.10367098158115</c:v>
                </c:pt>
                <c:pt idx="85">
                  <c:v>-98.23858118779535</c:v>
                </c:pt>
                <c:pt idx="86">
                  <c:v>-99.37140277152116</c:v>
                </c:pt>
                <c:pt idx="87">
                  <c:v>-100.5020561238989</c:v>
                </c:pt>
                <c:pt idx="88">
                  <c:v>-101.6304634566941</c:v>
                </c:pt>
                <c:pt idx="89">
                  <c:v>-102.7565488164628</c:v>
                </c:pt>
                <c:pt idx="90">
                  <c:v>-103.8802380947363</c:v>
                </c:pt>
                <c:pt idx="91">
                  <c:v>-105.0014590345263</c:v>
                </c:pt>
                <c:pt idx="92">
                  <c:v>-106.1201412334276</c:v>
                </c:pt>
                <c:pt idx="93">
                  <c:v>-107.2362161435576</c:v>
                </c:pt>
                <c:pt idx="94">
                  <c:v>-108.3496170686094</c:v>
                </c:pt>
                <c:pt idx="95">
                  <c:v>-109.4602791582065</c:v>
                </c:pt>
                <c:pt idx="96">
                  <c:v>-110.5681393998093</c:v>
                </c:pt>
                <c:pt idx="97">
                  <c:v>-111.6731366083541</c:v>
                </c:pt>
                <c:pt idx="98">
                  <c:v>-112.7752114138129</c:v>
                </c:pt>
                <c:pt idx="99">
                  <c:v>-113.8743062468729</c:v>
                </c:pt>
                <c:pt idx="100">
                  <c:v>-114.9703653228671</c:v>
                </c:pt>
                <c:pt idx="101">
                  <c:v>-116.0633346241584</c:v>
                </c:pt>
                <c:pt idx="102">
                  <c:v>-117.1531618810814</c:v>
                </c:pt>
                <c:pt idx="103">
                  <c:v>-118.2397965515956</c:v>
                </c:pt>
                <c:pt idx="104">
                  <c:v>-119.3231897997957</c:v>
                </c:pt>
                <c:pt idx="105">
                  <c:v>-120.4032944733681</c:v>
                </c:pt>
                <c:pt idx="106">
                  <c:v>-121.4800650801344</c:v>
                </c:pt>
                <c:pt idx="107">
                  <c:v>-122.5534577637618</c:v>
                </c:pt>
                <c:pt idx="108">
                  <c:v>-123.6234302787771</c:v>
                </c:pt>
                <c:pt idx="109">
                  <c:v>-124.6899419649144</c:v>
                </c:pt>
                <c:pt idx="110">
                  <c:v>-125.7529537209657</c:v>
                </c:pt>
                <c:pt idx="111">
                  <c:v>-126.8124279781387</c:v>
                </c:pt>
                <c:pt idx="112">
                  <c:v>-127.8683286730256</c:v>
                </c:pt>
                <c:pt idx="113">
                  <c:v>-128.9206212202826</c:v>
                </c:pt>
                <c:pt idx="114">
                  <c:v>-129.9692724850274</c:v>
                </c:pt>
                <c:pt idx="115">
                  <c:v>-131.0142507550581</c:v>
                </c:pt>
                <c:pt idx="116">
                  <c:v>-132.0555257129363</c:v>
                </c:pt>
                <c:pt idx="117">
                  <c:v>-133.0930684079667</c:v>
                </c:pt>
                <c:pt idx="118">
                  <c:v>-134.1268512281804</c:v>
                </c:pt>
                <c:pt idx="119">
                  <c:v>-135.1568478722802</c:v>
                </c:pt>
              </c:numCache>
            </c:numRef>
          </c:yVal>
          <c:smooth val="0"/>
          <c:extLst xmlns:c16r2="http://schemas.microsoft.com/office/drawing/2015/06/chart">
            <c:ext xmlns:c16="http://schemas.microsoft.com/office/drawing/2014/chart" uri="{C3380CC4-5D6E-409C-BE32-E72D297353CC}">
              <c16:uniqueId val="{00000002-1BF7-41D8-ABDA-F02132351417}"/>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0.0</c:v>
                </c:pt>
                <c:pt idx="1">
                  <c:v>0.0</c:v>
                </c:pt>
                <c:pt idx="2">
                  <c:v>-0.924033861233511</c:v>
                </c:pt>
                <c:pt idx="3">
                  <c:v>-1.932994808011244</c:v>
                </c:pt>
                <c:pt idx="4">
                  <c:v>-2.989957451043665</c:v>
                </c:pt>
                <c:pt idx="5">
                  <c:v>-4.073048530979576</c:v>
                </c:pt>
                <c:pt idx="6">
                  <c:v>-5.184037989128679</c:v>
                </c:pt>
                <c:pt idx="7">
                  <c:v>-6.315776137985686</c:v>
                </c:pt>
                <c:pt idx="8">
                  <c:v>-7.462799660469495</c:v>
                </c:pt>
                <c:pt idx="9">
                  <c:v>-8.620940733454498</c:v>
                </c:pt>
                <c:pt idx="10">
                  <c:v>-9.787025743501408</c:v>
                </c:pt>
                <c:pt idx="11">
                  <c:v>-10.95864313701304</c:v>
                </c:pt>
                <c:pt idx="12">
                  <c:v>-12.13396464748757</c:v>
                </c:pt>
                <c:pt idx="13">
                  <c:v>-13.03466272016249</c:v>
                </c:pt>
                <c:pt idx="14">
                  <c:v>-14.43365458679045</c:v>
                </c:pt>
                <c:pt idx="15">
                  <c:v>-15.82950604265716</c:v>
                </c:pt>
                <c:pt idx="16">
                  <c:v>-17.21727946862666</c:v>
                </c:pt>
                <c:pt idx="17">
                  <c:v>-18.59357289229728</c:v>
                </c:pt>
                <c:pt idx="18">
                  <c:v>-19.95614645523938</c:v>
                </c:pt>
                <c:pt idx="19">
                  <c:v>-21.30365045780536</c:v>
                </c:pt>
                <c:pt idx="20">
                  <c:v>-22.63537197673304</c:v>
                </c:pt>
                <c:pt idx="21">
                  <c:v>-23.95105900492035</c:v>
                </c:pt>
                <c:pt idx="22">
                  <c:v>-25.25078843162055</c:v>
                </c:pt>
                <c:pt idx="23">
                  <c:v>-26.53486728690405</c:v>
                </c:pt>
                <c:pt idx="24">
                  <c:v>-27.80375920676261</c:v>
                </c:pt>
                <c:pt idx="25">
                  <c:v>-29.0580299811345</c:v>
                </c:pt>
                <c:pt idx="26">
                  <c:v>-30.29782441552743</c:v>
                </c:pt>
                <c:pt idx="27">
                  <c:v>-31.52468619523188</c:v>
                </c:pt>
                <c:pt idx="28">
                  <c:v>-32.73926949960529</c:v>
                </c:pt>
                <c:pt idx="29">
                  <c:v>-33.94221644001027</c:v>
                </c:pt>
                <c:pt idx="30">
                  <c:v>-35.13415139150402</c:v>
                </c:pt>
                <c:pt idx="31">
                  <c:v>-36.3156758875648</c:v>
                </c:pt>
                <c:pt idx="32">
                  <c:v>-37.48736548759597</c:v>
                </c:pt>
                <c:pt idx="33">
                  <c:v>-38.64976799849546</c:v>
                </c:pt>
                <c:pt idx="34">
                  <c:v>-39.80340269381604</c:v>
                </c:pt>
                <c:pt idx="35">
                  <c:v>-40.94876023882943</c:v>
                </c:pt>
                <c:pt idx="36">
                  <c:v>-42.08630310542184</c:v>
                </c:pt>
                <c:pt idx="37">
                  <c:v>-43.21646631787871</c:v>
                </c:pt>
                <c:pt idx="38">
                  <c:v>-44.33965841329679</c:v>
                </c:pt>
                <c:pt idx="39">
                  <c:v>-45.45626168960184</c:v>
                </c:pt>
                <c:pt idx="40">
                  <c:v>-46.5666357773057</c:v>
                </c:pt>
                <c:pt idx="41">
                  <c:v>-47.6711172053274</c:v>
                </c:pt>
                <c:pt idx="42">
                  <c:v>-48.770020569416</c:v>
                </c:pt>
                <c:pt idx="43">
                  <c:v>-49.86363969059855</c:v>
                </c:pt>
                <c:pt idx="44">
                  <c:v>-50.9522487414938</c:v>
                </c:pt>
                <c:pt idx="45">
                  <c:v>-52.03610333125107</c:v>
                </c:pt>
                <c:pt idx="46">
                  <c:v>-53.11544154367175</c:v>
                </c:pt>
                <c:pt idx="47">
                  <c:v>-54.19048492582578</c:v>
                </c:pt>
                <c:pt idx="48">
                  <c:v>-55.2614394263619</c:v>
                </c:pt>
                <c:pt idx="49">
                  <c:v>-56.32849628404483</c:v>
                </c:pt>
                <c:pt idx="50">
                  <c:v>-57.39183286787738</c:v>
                </c:pt>
                <c:pt idx="51">
                  <c:v>-58.45161347067678</c:v>
                </c:pt>
                <c:pt idx="52">
                  <c:v>-59.50799005686329</c:v>
                </c:pt>
                <c:pt idx="53">
                  <c:v>-60.56110297249461</c:v>
                </c:pt>
                <c:pt idx="54">
                  <c:v>-61.61108161278109</c:v>
                </c:pt>
                <c:pt idx="55">
                  <c:v>-62.6580450523138</c:v>
                </c:pt>
                <c:pt idx="56">
                  <c:v>-63.7021026402818</c:v>
                </c:pt>
                <c:pt idx="57">
                  <c:v>-64.74335456289236</c:v>
                </c:pt>
                <c:pt idx="58">
                  <c:v>-65.78189237497098</c:v>
                </c:pt>
                <c:pt idx="59">
                  <c:v>-66.81779950270628</c:v>
                </c:pt>
                <c:pt idx="60">
                  <c:v>-67.85115171929783</c:v>
                </c:pt>
                <c:pt idx="61">
                  <c:v>-68.88201759514821</c:v>
                </c:pt>
                <c:pt idx="62">
                  <c:v>-69.9104589241379</c:v>
                </c:pt>
                <c:pt idx="63">
                  <c:v>-70.93653112741305</c:v>
                </c:pt>
                <c:pt idx="64">
                  <c:v>-71.9602836359773</c:v>
                </c:pt>
                <c:pt idx="65">
                  <c:v>-72.98176025329438</c:v>
                </c:pt>
                <c:pt idx="66">
                  <c:v>-74.0009994990878</c:v>
                </c:pt>
                <c:pt idx="67">
                  <c:v>-75.01803493529951</c:v>
                </c:pt>
                <c:pt idx="68">
                  <c:v>-76.03289547524082</c:v>
                </c:pt>
                <c:pt idx="69">
                  <c:v>-77.0456056768262</c:v>
                </c:pt>
                <c:pt idx="70">
                  <c:v>-78.05618602071354</c:v>
                </c:pt>
                <c:pt idx="71">
                  <c:v>-79.06465317415994</c:v>
                </c:pt>
                <c:pt idx="72">
                  <c:v>-80.07102024132382</c:v>
                </c:pt>
                <c:pt idx="73">
                  <c:v>-81.075297000717</c:v>
                </c:pt>
                <c:pt idx="74">
                  <c:v>-82.07749013042053</c:v>
                </c:pt>
                <c:pt idx="75">
                  <c:v>-83.0776034217361</c:v>
                </c:pt>
                <c:pt idx="76">
                  <c:v>-84.07563798176415</c:v>
                </c:pt>
                <c:pt idx="77">
                  <c:v>-85.07159242554736</c:v>
                </c:pt>
                <c:pt idx="78">
                  <c:v>-86.0654630582062</c:v>
                </c:pt>
                <c:pt idx="79">
                  <c:v>-87.05724404760485</c:v>
                </c:pt>
                <c:pt idx="80">
                  <c:v>-88.04692758798046</c:v>
                </c:pt>
                <c:pt idx="81">
                  <c:v>-89.03450405497916</c:v>
                </c:pt>
                <c:pt idx="82">
                  <c:v>-90.01996215250705</c:v>
                </c:pt>
                <c:pt idx="83">
                  <c:v>-91.00328905178911</c:v>
                </c:pt>
                <c:pt idx="84">
                  <c:v>-91.98447052300253</c:v>
                </c:pt>
                <c:pt idx="85">
                  <c:v>-92.96349105984107</c:v>
                </c:pt>
                <c:pt idx="86">
                  <c:v>-93.9403339973487</c:v>
                </c:pt>
                <c:pt idx="87">
                  <c:v>-94.91498162332572</c:v>
                </c:pt>
                <c:pt idx="88">
                  <c:v>-95.88741528363971</c:v>
                </c:pt>
                <c:pt idx="89">
                  <c:v>-96.8576154816956</c:v>
                </c:pt>
                <c:pt idx="90">
                  <c:v>-97.82556197237318</c:v>
                </c:pt>
                <c:pt idx="91">
                  <c:v>-98.79123385066941</c:v>
                </c:pt>
                <c:pt idx="92">
                  <c:v>-99.7546096353153</c:v>
                </c:pt>
                <c:pt idx="93">
                  <c:v>-100.7156673475879</c:v>
                </c:pt>
                <c:pt idx="94">
                  <c:v>-101.6743845855685</c:v>
                </c:pt>
                <c:pt idx="95">
                  <c:v>-102.6307385940354</c:v>
                </c:pt>
                <c:pt idx="96">
                  <c:v>-103.5847063302267</c:v>
                </c:pt>
                <c:pt idx="97">
                  <c:v>-104.5362645256564</c:v>
                </c:pt>
                <c:pt idx="98">
                  <c:v>-105.4853897441649</c:v>
                </c:pt>
                <c:pt idx="99">
                  <c:v>-106.432058436415</c:v>
                </c:pt>
                <c:pt idx="100">
                  <c:v>-107.3762469909698</c:v>
                </c:pt>
                <c:pt idx="101">
                  <c:v>-108.3179317821405</c:v>
                </c:pt>
                <c:pt idx="102">
                  <c:v>-109.2570892147537</c:v>
                </c:pt>
                <c:pt idx="103">
                  <c:v>-110.1936957659855</c:v>
                </c:pt>
                <c:pt idx="104">
                  <c:v>-111.1277280244135</c:v>
                </c:pt>
                <c:pt idx="105">
                  <c:v>-112.0591627264257</c:v>
                </c:pt>
                <c:pt idx="106">
                  <c:v>-112.9879767900975</c:v>
                </c:pt>
                <c:pt idx="107">
                  <c:v>-113.9141473466834</c:v>
                </c:pt>
                <c:pt idx="108">
                  <c:v>-114.8376517698398</c:v>
                </c:pt>
                <c:pt idx="109">
                  <c:v>-115.7584677026762</c:v>
                </c:pt>
                <c:pt idx="110">
                  <c:v>-116.6765730827738</c:v>
                </c:pt>
                <c:pt idx="111">
                  <c:v>-117.591946165243</c:v>
                </c:pt>
                <c:pt idx="112">
                  <c:v>-118.5045655439335</c:v>
                </c:pt>
                <c:pt idx="113">
                  <c:v>-119.4144101709098</c:v>
                </c:pt>
                <c:pt idx="114">
                  <c:v>-120.3214593742414</c:v>
                </c:pt>
                <c:pt idx="115">
                  <c:v>-121.2256928742472</c:v>
                </c:pt>
                <c:pt idx="116">
                  <c:v>-122.127090798219</c:v>
                </c:pt>
                <c:pt idx="117">
                  <c:v>-123.02563369375</c:v>
                </c:pt>
                <c:pt idx="118">
                  <c:v>-123.9213025407289</c:v>
                </c:pt>
                <c:pt idx="119">
                  <c:v>-124.8140787620523</c:v>
                </c:pt>
              </c:numCache>
            </c:numRef>
          </c:yVal>
          <c:smooth val="0"/>
          <c:extLst xmlns:c16r2="http://schemas.microsoft.com/office/drawing/2015/06/chart">
            <c:ext xmlns:c16="http://schemas.microsoft.com/office/drawing/2014/chart" uri="{C3380CC4-5D6E-409C-BE32-E72D297353CC}">
              <c16:uniqueId val="{00000003-1BF7-41D8-ABDA-F02132351417}"/>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0.0</c:v>
                </c:pt>
                <c:pt idx="1">
                  <c:v>0.0</c:v>
                </c:pt>
                <c:pt idx="2">
                  <c:v>-1.230234311867662</c:v>
                </c:pt>
                <c:pt idx="3">
                  <c:v>-2.819820101713958</c:v>
                </c:pt>
                <c:pt idx="4">
                  <c:v>-4.395346407106436</c:v>
                </c:pt>
                <c:pt idx="5">
                  <c:v>-6.005989143191981</c:v>
                </c:pt>
                <c:pt idx="6">
                  <c:v>-7.661187173280266</c:v>
                </c:pt>
                <c:pt idx="7">
                  <c:v>-9.35140056320961</c:v>
                </c:pt>
                <c:pt idx="8">
                  <c:v>-11.06919615083416</c:v>
                </c:pt>
                <c:pt idx="9">
                  <c:v>-12.80877350354012</c:v>
                </c:pt>
                <c:pt idx="10">
                  <c:v>-14.56559740642433</c:v>
                </c:pt>
                <c:pt idx="11">
                  <c:v>-16.33611295995843</c:v>
                </c:pt>
                <c:pt idx="12">
                  <c:v>-18.11752474995728</c:v>
                </c:pt>
                <c:pt idx="13">
                  <c:v>-13.93123287993694</c:v>
                </c:pt>
                <c:pt idx="14">
                  <c:v>-14.39992201275891</c:v>
                </c:pt>
                <c:pt idx="15">
                  <c:v>-14.92384617836478</c:v>
                </c:pt>
                <c:pt idx="16">
                  <c:v>-15.4958456080285</c:v>
                </c:pt>
                <c:pt idx="17">
                  <c:v>-16.10971375611643</c:v>
                </c:pt>
                <c:pt idx="18">
                  <c:v>-16.76065894431031</c:v>
                </c:pt>
                <c:pt idx="19">
                  <c:v>-17.44493178265202</c:v>
                </c:pt>
                <c:pt idx="20">
                  <c:v>-18.15955693436445</c:v>
                </c:pt>
                <c:pt idx="21">
                  <c:v>-18.90215578821426</c:v>
                </c:pt>
                <c:pt idx="22">
                  <c:v>-19.67080932221961</c:v>
                </c:pt>
                <c:pt idx="23">
                  <c:v>-20.46395205390127</c:v>
                </c:pt>
                <c:pt idx="24">
                  <c:v>-21.28029009011698</c:v>
                </c:pt>
                <c:pt idx="25">
                  <c:v>-22.11873785628541</c:v>
                </c:pt>
                <c:pt idx="26">
                  <c:v>-22.96794435032371</c:v>
                </c:pt>
                <c:pt idx="27">
                  <c:v>-23.83552552687252</c:v>
                </c:pt>
                <c:pt idx="28">
                  <c:v>-24.72094307529096</c:v>
                </c:pt>
                <c:pt idx="29">
                  <c:v>-25.62369334335108</c:v>
                </c:pt>
                <c:pt idx="30">
                  <c:v>-26.54331294069834</c:v>
                </c:pt>
                <c:pt idx="31">
                  <c:v>-27.47936845781624</c:v>
                </c:pt>
                <c:pt idx="32">
                  <c:v>-28.43144854101138</c:v>
                </c:pt>
                <c:pt idx="33">
                  <c:v>-29.39915788192956</c:v>
                </c:pt>
                <c:pt idx="34">
                  <c:v>-30.38211273565138</c:v>
                </c:pt>
                <c:pt idx="35">
                  <c:v>-31.37993761351754</c:v>
                </c:pt>
                <c:pt idx="36">
                  <c:v>-32.3922628764958</c:v>
                </c:pt>
                <c:pt idx="37">
                  <c:v>-33.41872301677358</c:v>
                </c:pt>
                <c:pt idx="38">
                  <c:v>-34.45895546349004</c:v>
                </c:pt>
                <c:pt idx="39">
                  <c:v>-35.51258159767199</c:v>
                </c:pt>
                <c:pt idx="40">
                  <c:v>-36.57923967696297</c:v>
                </c:pt>
                <c:pt idx="41">
                  <c:v>-37.65856976242048</c:v>
                </c:pt>
                <c:pt idx="42">
                  <c:v>-38.75021349657981</c:v>
                </c:pt>
                <c:pt idx="43">
                  <c:v>-39.85381408154984</c:v>
                </c:pt>
                <c:pt idx="44">
                  <c:v>-40.9690163496689</c:v>
                </c:pt>
                <c:pt idx="45">
                  <c:v>-42.09546689877607</c:v>
                </c:pt>
                <c:pt idx="46">
                  <c:v>-43.2328142711831</c:v>
                </c:pt>
                <c:pt idx="47">
                  <c:v>-44.38070916053312</c:v>
                </c:pt>
                <c:pt idx="48">
                  <c:v>-45.53880463463607</c:v>
                </c:pt>
                <c:pt idx="49">
                  <c:v>-46.70675636537453</c:v>
                </c:pt>
                <c:pt idx="50">
                  <c:v>-47.88422285902377</c:v>
                </c:pt>
                <c:pt idx="51">
                  <c:v>-49.07086568217528</c:v>
                </c:pt>
                <c:pt idx="52">
                  <c:v>-50.26634964800906</c:v>
                </c:pt>
                <c:pt idx="53">
                  <c:v>-51.47034305151814</c:v>
                </c:pt>
                <c:pt idx="54">
                  <c:v>-52.68251786614655</c:v>
                </c:pt>
                <c:pt idx="55">
                  <c:v>-53.9025499271329</c:v>
                </c:pt>
                <c:pt idx="56">
                  <c:v>-55.1301191011362</c:v>
                </c:pt>
                <c:pt idx="57">
                  <c:v>-56.36490944195612</c:v>
                </c:pt>
                <c:pt idx="58">
                  <c:v>-57.60660933234794</c:v>
                </c:pt>
                <c:pt idx="59">
                  <c:v>-58.85491161214834</c:v>
                </c:pt>
                <c:pt idx="60">
                  <c:v>-60.10951369306804</c:v>
                </c:pt>
                <c:pt idx="61">
                  <c:v>-61.37011766059186</c:v>
                </c:pt>
                <c:pt idx="62">
                  <c:v>-62.63643036347093</c:v>
                </c:pt>
                <c:pt idx="63">
                  <c:v>-63.90816349137913</c:v>
                </c:pt>
                <c:pt idx="64">
                  <c:v>-65.18503364129628</c:v>
                </c:pt>
                <c:pt idx="65">
                  <c:v>-66.4667623731475</c:v>
                </c:pt>
                <c:pt idx="66">
                  <c:v>-67.75307625538335</c:v>
                </c:pt>
                <c:pt idx="67">
                  <c:v>-69.0437069010495</c:v>
                </c:pt>
                <c:pt idx="68">
                  <c:v>-70.33839099487125</c:v>
                </c:pt>
                <c:pt idx="69">
                  <c:v>-71.63687031195676</c:v>
                </c:pt>
                <c:pt idx="70">
                  <c:v>-72.93889172862781</c:v>
                </c:pt>
                <c:pt idx="71">
                  <c:v>-74.2442072258646</c:v>
                </c:pt>
                <c:pt idx="72">
                  <c:v>-75.55257388592781</c:v>
                </c:pt>
                <c:pt idx="73">
                  <c:v>-76.86375388254925</c:v>
                </c:pt>
                <c:pt idx="74">
                  <c:v>-78.1775144652184</c:v>
                </c:pt>
                <c:pt idx="75">
                  <c:v>-79.493627937919</c:v>
                </c:pt>
                <c:pt idx="76">
                  <c:v>-80.81187163279554</c:v>
                </c:pt>
                <c:pt idx="77">
                  <c:v>-82.13202787910055</c:v>
                </c:pt>
                <c:pt idx="78">
                  <c:v>-83.45388396776526</c:v>
                </c:pt>
                <c:pt idx="79">
                  <c:v>-84.77723211201649</c:v>
                </c:pt>
                <c:pt idx="80">
                  <c:v>-86.10186940429956</c:v>
                </c:pt>
                <c:pt idx="81">
                  <c:v>-87.4275977698381</c:v>
                </c:pt>
                <c:pt idx="82">
                  <c:v>-88.7542239171644</c:v>
                </c:pt>
                <c:pt idx="83">
                  <c:v>-90.08155928582436</c:v>
                </c:pt>
                <c:pt idx="84">
                  <c:v>-91.4094199916126</c:v>
                </c:pt>
                <c:pt idx="85">
                  <c:v>-92.737626769479</c:v>
                </c:pt>
                <c:pt idx="86">
                  <c:v>-94.06600491443714</c:v>
                </c:pt>
                <c:pt idx="87">
                  <c:v>-95.39438422063722</c:v>
                </c:pt>
                <c:pt idx="88">
                  <c:v>-96.72259891881731</c:v>
                </c:pt>
                <c:pt idx="89">
                  <c:v>-98.05048761234075</c:v>
                </c:pt>
                <c:pt idx="90">
                  <c:v>-99.37789321200808</c:v>
                </c:pt>
                <c:pt idx="91">
                  <c:v>-100.7046628697635</c:v>
                </c:pt>
                <c:pt idx="92">
                  <c:v>-102.0306479115334</c:v>
                </c:pt>
                <c:pt idx="93">
                  <c:v>-103.355703769289</c:v>
                </c:pt>
                <c:pt idx="94">
                  <c:v>-104.679689912482</c:v>
                </c:pt>
                <c:pt idx="95">
                  <c:v>-106.0024697790186</c:v>
                </c:pt>
                <c:pt idx="96">
                  <c:v>-107.3239107058471</c:v>
                </c:pt>
                <c:pt idx="97">
                  <c:v>-108.6438838593085</c:v>
                </c:pt>
                <c:pt idx="98">
                  <c:v>-109.9622641653496</c:v>
                </c:pt>
                <c:pt idx="99">
                  <c:v>-111.2789302396695</c:v>
                </c:pt>
                <c:pt idx="100">
                  <c:v>-112.5937643179577</c:v>
                </c:pt>
                <c:pt idx="101">
                  <c:v>-113.9066521862205</c:v>
                </c:pt>
                <c:pt idx="102">
                  <c:v>-115.217483111359</c:v>
                </c:pt>
                <c:pt idx="103">
                  <c:v>-116.5261497720294</c:v>
                </c:pt>
                <c:pt idx="104">
                  <c:v>-117.8325481898391</c:v>
                </c:pt>
                <c:pt idx="105">
                  <c:v>-119.1365776609946</c:v>
                </c:pt>
                <c:pt idx="106">
                  <c:v>-120.4381406884077</c:v>
                </c:pt>
                <c:pt idx="107">
                  <c:v>-121.7371429143432</c:v>
                </c:pt>
                <c:pt idx="108">
                  <c:v>-123.0334930536419</c:v>
                </c:pt>
                <c:pt idx="109">
                  <c:v>-124.327102827574</c:v>
                </c:pt>
                <c:pt idx="110">
                  <c:v>-125.6178868983534</c:v>
                </c:pt>
                <c:pt idx="111">
                  <c:v>-126.9057628043656</c:v>
                </c:pt>
                <c:pt idx="112">
                  <c:v>-128.190650896122</c:v>
                </c:pt>
                <c:pt idx="113">
                  <c:v>-129.472474272985</c:v>
                </c:pt>
                <c:pt idx="114">
                  <c:v>-130.7511587206918</c:v>
                </c:pt>
                <c:pt idx="115">
                  <c:v>-132.026632649694</c:v>
                </c:pt>
                <c:pt idx="116">
                  <c:v>-133.2988270343312</c:v>
                </c:pt>
                <c:pt idx="117">
                  <c:v>-134.5676753528796</c:v>
                </c:pt>
                <c:pt idx="118">
                  <c:v>-135.8331135284552</c:v>
                </c:pt>
                <c:pt idx="119">
                  <c:v>-137.0950798708272</c:v>
                </c:pt>
              </c:numCache>
            </c:numRef>
          </c:yVal>
          <c:smooth val="0"/>
          <c:extLst xmlns:c16r2="http://schemas.microsoft.com/office/drawing/2015/06/chart">
            <c:ext xmlns:c16="http://schemas.microsoft.com/office/drawing/2014/chart" uri="{C3380CC4-5D6E-409C-BE32-E72D297353CC}">
              <c16:uniqueId val="{00000004-1BF7-41D8-ABDA-F02132351417}"/>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0.0</c:v>
                </c:pt>
                <c:pt idx="1">
                  <c:v>0.0</c:v>
                </c:pt>
                <c:pt idx="2">
                  <c:v>-1.295191789338332</c:v>
                </c:pt>
                <c:pt idx="3">
                  <c:v>-2.663801007252004</c:v>
                </c:pt>
                <c:pt idx="4">
                  <c:v>-4.088207441398028</c:v>
                </c:pt>
                <c:pt idx="5">
                  <c:v>-5.554926429790155</c:v>
                </c:pt>
                <c:pt idx="6">
                  <c:v>-7.05365918721964</c:v>
                </c:pt>
                <c:pt idx="7">
                  <c:v>-8.5765454544794</c:v>
                </c:pt>
                <c:pt idx="8">
                  <c:v>-10.11758939380115</c:v>
                </c:pt>
                <c:pt idx="9">
                  <c:v>-11.67221894260911</c:v>
                </c:pt>
                <c:pt idx="10">
                  <c:v>-13.23694787211662</c:v>
                </c:pt>
                <c:pt idx="11">
                  <c:v>-14.80911684182956</c:v>
                </c:pt>
                <c:pt idx="12">
                  <c:v>-16.38669517892686</c:v>
                </c:pt>
                <c:pt idx="13">
                  <c:v>-13.15370137012678</c:v>
                </c:pt>
                <c:pt idx="14">
                  <c:v>-13.92651246552487</c:v>
                </c:pt>
                <c:pt idx="15">
                  <c:v>-14.74338550049288</c:v>
                </c:pt>
                <c:pt idx="16">
                  <c:v>-15.59484408987419</c:v>
                </c:pt>
                <c:pt idx="17">
                  <c:v>-16.47374801173282</c:v>
                </c:pt>
                <c:pt idx="18">
                  <c:v>-17.37478449705486</c:v>
                </c:pt>
                <c:pt idx="19">
                  <c:v>-18.29401603981159</c:v>
                </c:pt>
                <c:pt idx="20">
                  <c:v>-19.22853622078122</c:v>
                </c:pt>
                <c:pt idx="21">
                  <c:v>-20.1762084111715</c:v>
                </c:pt>
                <c:pt idx="22">
                  <c:v>-21.13546780637034</c:v>
                </c:pt>
                <c:pt idx="23">
                  <c:v>-22.10517179387807</c:v>
                </c:pt>
                <c:pt idx="24">
                  <c:v>-23.0844871625327</c:v>
                </c:pt>
                <c:pt idx="25">
                  <c:v>-24.07280535220843</c:v>
                </c:pt>
                <c:pt idx="26">
                  <c:v>-25.06350260035288</c:v>
                </c:pt>
                <c:pt idx="27">
                  <c:v>-26.06154596076431</c:v>
                </c:pt>
                <c:pt idx="28">
                  <c:v>-27.06678265332478</c:v>
                </c:pt>
                <c:pt idx="29">
                  <c:v>-28.07908061426042</c:v>
                </c:pt>
                <c:pt idx="30">
                  <c:v>-29.09833119267023</c:v>
                </c:pt>
                <c:pt idx="31">
                  <c:v>-30.12443813003529</c:v>
                </c:pt>
                <c:pt idx="32">
                  <c:v>-31.15730975488896</c:v>
                </c:pt>
                <c:pt idx="33">
                  <c:v>-32.1968536146951</c:v>
                </c:pt>
                <c:pt idx="34">
                  <c:v>-33.24297290439926</c:v>
                </c:pt>
                <c:pt idx="35">
                  <c:v>-34.29556420961215</c:v>
                </c:pt>
                <c:pt idx="36">
                  <c:v>-35.35451620289813</c:v>
                </c:pt>
                <c:pt idx="37">
                  <c:v>-36.41970902297862</c:v>
                </c:pt>
                <c:pt idx="38">
                  <c:v>-37.4910141358132</c:v>
                </c:pt>
                <c:pt idx="39">
                  <c:v>-38.5682866033744</c:v>
                </c:pt>
                <c:pt idx="40">
                  <c:v>-39.651380438782</c:v>
                </c:pt>
                <c:pt idx="41">
                  <c:v>-40.74014233991647</c:v>
                </c:pt>
                <c:pt idx="42">
                  <c:v>-41.8344122638091</c:v>
                </c:pt>
                <c:pt idx="43">
                  <c:v>-42.93402409746884</c:v>
                </c:pt>
                <c:pt idx="44">
                  <c:v>-44.03880634671532</c:v>
                </c:pt>
                <c:pt idx="45">
                  <c:v>-45.14858282144814</c:v>
                </c:pt>
                <c:pt idx="46">
                  <c:v>-46.2631733028757</c:v>
                </c:pt>
                <c:pt idx="47">
                  <c:v>-47.38239418324263</c:v>
                </c:pt>
                <c:pt idx="48">
                  <c:v>-48.50605907224544</c:v>
                </c:pt>
                <c:pt idx="49">
                  <c:v>-49.63397936685123</c:v>
                </c:pt>
                <c:pt idx="50">
                  <c:v>-50.76596478317333</c:v>
                </c:pt>
                <c:pt idx="51">
                  <c:v>-51.90182385021478</c:v>
                </c:pt>
                <c:pt idx="52">
                  <c:v>-53.04136435609824</c:v>
                </c:pt>
                <c:pt idx="53">
                  <c:v>-54.18439377763934</c:v>
                </c:pt>
                <c:pt idx="54">
                  <c:v>-55.33071966657644</c:v>
                </c:pt>
                <c:pt idx="55">
                  <c:v>-56.48015000306896</c:v>
                </c:pt>
                <c:pt idx="56">
                  <c:v>-57.63249351855576</c:v>
                </c:pt>
                <c:pt idx="57">
                  <c:v>-58.78755998990164</c:v>
                </c:pt>
                <c:pt idx="58">
                  <c:v>-59.94516050677703</c:v>
                </c:pt>
                <c:pt idx="59">
                  <c:v>-61.10510771410736</c:v>
                </c:pt>
                <c:pt idx="60">
                  <c:v>-62.26721603135684</c:v>
                </c:pt>
                <c:pt idx="61">
                  <c:v>-63.4313018503244</c:v>
                </c:pt>
                <c:pt idx="62">
                  <c:v>-64.59718371302097</c:v>
                </c:pt>
                <c:pt idx="63">
                  <c:v>-65.7646824710573</c:v>
                </c:pt>
                <c:pt idx="64">
                  <c:v>-66.9336214279474</c:v>
                </c:pt>
                <c:pt idx="65">
                  <c:v>-68.10382646554444</c:v>
                </c:pt>
                <c:pt idx="66">
                  <c:v>-69.27512615582555</c:v>
                </c:pt>
                <c:pt idx="67">
                  <c:v>-70.44735185911576</c:v>
                </c:pt>
                <c:pt idx="68">
                  <c:v>-71.62033780970475</c:v>
                </c:pt>
                <c:pt idx="69">
                  <c:v>-72.7939211898929</c:v>
                </c:pt>
                <c:pt idx="70">
                  <c:v>-73.96794219321145</c:v>
                </c:pt>
                <c:pt idx="71">
                  <c:v>-75.14224407774418</c:v>
                </c:pt>
                <c:pt idx="72">
                  <c:v>-76.31667321021177</c:v>
                </c:pt>
                <c:pt idx="73">
                  <c:v>-77.49107910155544</c:v>
                </c:pt>
                <c:pt idx="74">
                  <c:v>-78.66531443465755</c:v>
                </c:pt>
                <c:pt idx="75">
                  <c:v>-79.83923508482348</c:v>
                </c:pt>
                <c:pt idx="76">
                  <c:v>-81.01270013352418</c:v>
                </c:pt>
                <c:pt idx="77">
                  <c:v>-82.18557187601279</c:v>
                </c:pt>
                <c:pt idx="78">
                  <c:v>-83.35771582321455</c:v>
                </c:pt>
                <c:pt idx="79">
                  <c:v>-84.5290006984078</c:v>
                </c:pt>
                <c:pt idx="80">
                  <c:v>-85.69929842909094</c:v>
                </c:pt>
                <c:pt idx="81">
                  <c:v>-86.86848413444656</c:v>
                </c:pt>
                <c:pt idx="82">
                  <c:v>-88.03643610873745</c:v>
                </c:pt>
                <c:pt idx="83">
                  <c:v>-89.20303580104246</c:v>
                </c:pt>
                <c:pt idx="84">
                  <c:v>-90.36816779159744</c:v>
                </c:pt>
                <c:pt idx="85">
                  <c:v>-91.5317197650802</c:v>
                </c:pt>
                <c:pt idx="86">
                  <c:v>-92.69358248107983</c:v>
                </c:pt>
                <c:pt idx="87">
                  <c:v>-93.85364974208731</c:v>
                </c:pt>
                <c:pt idx="88">
                  <c:v>-95.01181835915668</c:v>
                </c:pt>
                <c:pt idx="89">
                  <c:v>-96.16798811555455</c:v>
                </c:pt>
                <c:pt idx="90">
                  <c:v>-97.32206172856331</c:v>
                </c:pt>
                <c:pt idx="91">
                  <c:v>-98.47394480963248</c:v>
                </c:pt>
                <c:pt idx="92">
                  <c:v>-99.62354582312501</c:v>
                </c:pt>
                <c:pt idx="93">
                  <c:v>-100.7707760437515</c:v>
                </c:pt>
                <c:pt idx="94">
                  <c:v>-101.9155495129035</c:v>
                </c:pt>
                <c:pt idx="95">
                  <c:v>-103.0577829940576</c:v>
                </c:pt>
                <c:pt idx="96">
                  <c:v>-104.1973959273228</c:v>
                </c:pt>
                <c:pt idx="97">
                  <c:v>-105.3343103833295</c:v>
                </c:pt>
                <c:pt idx="98">
                  <c:v>-106.4684510165362</c:v>
                </c:pt>
                <c:pt idx="99">
                  <c:v>-107.5997450181094</c:v>
                </c:pt>
                <c:pt idx="100">
                  <c:v>-108.7281220684408</c:v>
                </c:pt>
                <c:pt idx="101">
                  <c:v>-109.8535142894216</c:v>
                </c:pt>
                <c:pt idx="102">
                  <c:v>-110.9758561965618</c:v>
                </c:pt>
                <c:pt idx="103">
                  <c:v>-112.0950846510441</c:v>
                </c:pt>
                <c:pt idx="104">
                  <c:v>-113.2111388117619</c:v>
                </c:pt>
                <c:pt idx="105">
                  <c:v>-114.3239600874722</c:v>
                </c:pt>
                <c:pt idx="106">
                  <c:v>-115.4334920890406</c:v>
                </c:pt>
                <c:pt idx="107">
                  <c:v>-116.5396805819264</c:v>
                </c:pt>
                <c:pt idx="108">
                  <c:v>-117.6424734389202</c:v>
                </c:pt>
                <c:pt idx="109">
                  <c:v>-118.74182059317</c:v>
                </c:pt>
                <c:pt idx="110">
                  <c:v>-119.8376739915875</c:v>
                </c:pt>
                <c:pt idx="111">
                  <c:v>-120.9299875486331</c:v>
                </c:pt>
                <c:pt idx="112">
                  <c:v>-122.0187171005609</c:v>
                </c:pt>
                <c:pt idx="113">
                  <c:v>-123.103820360102</c:v>
                </c:pt>
                <c:pt idx="114">
                  <c:v>-124.1852568716813</c:v>
                </c:pt>
                <c:pt idx="115">
                  <c:v>-125.2629879671513</c:v>
                </c:pt>
                <c:pt idx="116">
                  <c:v>-126.3369767220856</c:v>
                </c:pt>
                <c:pt idx="117">
                  <c:v>-127.4071879126459</c:v>
                </c:pt>
                <c:pt idx="118">
                  <c:v>-128.4735879730633</c:v>
                </c:pt>
                <c:pt idx="119">
                  <c:v>-129.536144953724</c:v>
                </c:pt>
              </c:numCache>
            </c:numRef>
          </c:yVal>
          <c:smooth val="0"/>
          <c:extLst xmlns:c16r2="http://schemas.microsoft.com/office/drawing/2015/06/chart">
            <c:ext xmlns:c16="http://schemas.microsoft.com/office/drawing/2014/chart" uri="{C3380CC4-5D6E-409C-BE32-E72D297353CC}">
              <c16:uniqueId val="{00000005-1BF7-41D8-ABDA-F02132351417}"/>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0.0</c:v>
                </c:pt>
                <c:pt idx="1">
                  <c:v>0.0</c:v>
                </c:pt>
                <c:pt idx="2">
                  <c:v>-1.678313074455218</c:v>
                </c:pt>
                <c:pt idx="3">
                  <c:v>-3.450616097391503</c:v>
                </c:pt>
                <c:pt idx="4">
                  <c:v>-5.294478510789304</c:v>
                </c:pt>
                <c:pt idx="5">
                  <c:v>-7.192716832276265</c:v>
                </c:pt>
                <c:pt idx="6">
                  <c:v>-9.1321903738949</c:v>
                </c:pt>
                <c:pt idx="7">
                  <c:v>-11.1028574107777</c:v>
                </c:pt>
                <c:pt idx="8">
                  <c:v>-13.09704918120951</c:v>
                </c:pt>
                <c:pt idx="9">
                  <c:v>-15.10891186136905</c:v>
                </c:pt>
                <c:pt idx="10">
                  <c:v>-17.13397796199478</c:v>
                </c:pt>
                <c:pt idx="11">
                  <c:v>-19.16883739622563</c:v>
                </c:pt>
                <c:pt idx="12">
                  <c:v>-21.21088526798485</c:v>
                </c:pt>
                <c:pt idx="13">
                  <c:v>-18.44370074441031</c:v>
                </c:pt>
                <c:pt idx="14">
                  <c:v>-19.52582048450586</c:v>
                </c:pt>
                <c:pt idx="15">
                  <c:v>-20.64672615345262</c:v>
                </c:pt>
                <c:pt idx="16">
                  <c:v>-21.79875562989628</c:v>
                </c:pt>
                <c:pt idx="17">
                  <c:v>-22.9761015651975</c:v>
                </c:pt>
                <c:pt idx="18">
                  <c:v>-24.17441558714836</c:v>
                </c:pt>
                <c:pt idx="19">
                  <c:v>-25.39045598815211</c:v>
                </c:pt>
                <c:pt idx="20">
                  <c:v>-26.62181737166748</c:v>
                </c:pt>
                <c:pt idx="21">
                  <c:v>-27.86672361854198</c:v>
                </c:pt>
                <c:pt idx="22">
                  <c:v>-29.12386959527021</c:v>
                </c:pt>
                <c:pt idx="23">
                  <c:v>-30.39230035629179</c:v>
                </c:pt>
                <c:pt idx="24">
                  <c:v>-31.67131916577728</c:v>
                </c:pt>
                <c:pt idx="25">
                  <c:v>-32.96041765176403</c:v>
                </c:pt>
                <c:pt idx="26">
                  <c:v>-34.25083467283454</c:v>
                </c:pt>
                <c:pt idx="27">
                  <c:v>-35.54925210392048</c:v>
                </c:pt>
                <c:pt idx="28">
                  <c:v>-36.85558493653116</c:v>
                </c:pt>
                <c:pt idx="29">
                  <c:v>-38.1697597800362</c:v>
                </c:pt>
                <c:pt idx="30">
                  <c:v>-39.49171820446008</c:v>
                </c:pt>
                <c:pt idx="31">
                  <c:v>-40.82140740771826</c:v>
                </c:pt>
                <c:pt idx="32">
                  <c:v>-42.15877352877032</c:v>
                </c:pt>
                <c:pt idx="33">
                  <c:v>-43.503757004602</c:v>
                </c:pt>
                <c:pt idx="34">
                  <c:v>-44.85628946158536</c:v>
                </c:pt>
                <c:pt idx="35">
                  <c:v>-46.21629175197764</c:v>
                </c:pt>
                <c:pt idx="36">
                  <c:v>-47.58367283875668</c:v>
                </c:pt>
                <c:pt idx="37">
                  <c:v>-48.95832930317647</c:v>
                </c:pt>
                <c:pt idx="38">
                  <c:v>-50.34014530365084</c:v>
                </c:pt>
                <c:pt idx="39">
                  <c:v>-51.7289782596581</c:v>
                </c:pt>
                <c:pt idx="40">
                  <c:v>-53.12468651431114</c:v>
                </c:pt>
                <c:pt idx="41">
                  <c:v>-54.52711774385443</c:v>
                </c:pt>
                <c:pt idx="42">
                  <c:v>-55.9361096155717</c:v>
                </c:pt>
                <c:pt idx="43">
                  <c:v>-57.35149056621673</c:v>
                </c:pt>
                <c:pt idx="44">
                  <c:v>-58.77308061183064</c:v>
                </c:pt>
                <c:pt idx="45">
                  <c:v>-60.20069216555203</c:v>
                </c:pt>
                <c:pt idx="46">
                  <c:v>-61.634130846991</c:v>
                </c:pt>
                <c:pt idx="47">
                  <c:v>-63.07319627141715</c:v>
                </c:pt>
                <c:pt idx="48">
                  <c:v>-64.51768281079035</c:v>
                </c:pt>
                <c:pt idx="49">
                  <c:v>-65.9673803213755</c:v>
                </c:pt>
                <c:pt idx="50">
                  <c:v>-67.42207483469379</c:v>
                </c:pt>
                <c:pt idx="51">
                  <c:v>-68.88154921009207</c:v>
                </c:pt>
                <c:pt idx="52">
                  <c:v>-70.34558372288575</c:v>
                </c:pt>
                <c:pt idx="53">
                  <c:v>-71.813956661641</c:v>
                </c:pt>
                <c:pt idx="54">
                  <c:v>-73.28644486533903</c:v>
                </c:pt>
                <c:pt idx="55">
                  <c:v>-74.76282422323947</c:v>
                </c:pt>
                <c:pt idx="56">
                  <c:v>-76.24287013895734</c:v>
                </c:pt>
                <c:pt idx="57">
                  <c:v>-77.7263579602768</c:v>
                </c:pt>
                <c:pt idx="58">
                  <c:v>-79.21306337634906</c:v>
                </c:pt>
                <c:pt idx="59">
                  <c:v>-80.70276278389605</c:v>
                </c:pt>
                <c:pt idx="60">
                  <c:v>-82.195233624112</c:v>
                </c:pt>
                <c:pt idx="61">
                  <c:v>-83.6902546918755</c:v>
                </c:pt>
                <c:pt idx="62">
                  <c:v>-85.18760641889365</c:v>
                </c:pt>
                <c:pt idx="63">
                  <c:v>-86.687071132303</c:v>
                </c:pt>
                <c:pt idx="64">
                  <c:v>-88.18843329021985</c:v>
                </c:pt>
                <c:pt idx="65">
                  <c:v>-89.69147969560252</c:v>
                </c:pt>
                <c:pt idx="66">
                  <c:v>-91.1959996898768</c:v>
                </c:pt>
                <c:pt idx="67">
                  <c:v>-92.70178532757131</c:v>
                </c:pt>
                <c:pt idx="68">
                  <c:v>-94.20863153314865</c:v>
                </c:pt>
                <c:pt idx="69">
                  <c:v>-95.71633624121022</c:v>
                </c:pt>
                <c:pt idx="70">
                  <c:v>-97.22470052115295</c:v>
                </c:pt>
                <c:pt idx="71">
                  <c:v>-98.7335286873104</c:v>
                </c:pt>
                <c:pt idx="72">
                  <c:v>-100.2426283955374</c:v>
                </c:pt>
                <c:pt idx="73">
                  <c:v>-101.751810727139</c:v>
                </c:pt>
                <c:pt idx="74">
                  <c:v>-103.2608902610536</c:v>
                </c:pt>
                <c:pt idx="75">
                  <c:v>-104.7696851350147</c:v>
                </c:pt>
                <c:pt idx="76">
                  <c:v>-106.2780170965561</c:v>
                </c:pt>
                <c:pt idx="77">
                  <c:v>-107.7857115444804</c:v>
                </c:pt>
                <c:pt idx="78">
                  <c:v>-109.2925975615444</c:v>
                </c:pt>
                <c:pt idx="79">
                  <c:v>-110.7985079389391</c:v>
                </c:pt>
                <c:pt idx="80">
                  <c:v>-112.3032791931964</c:v>
                </c:pt>
                <c:pt idx="81">
                  <c:v>-113.8067515760786</c:v>
                </c:pt>
                <c:pt idx="82">
                  <c:v>-115.308769077953</c:v>
                </c:pt>
                <c:pt idx="83">
                  <c:v>-116.8091794251968</c:v>
                </c:pt>
                <c:pt idx="84">
                  <c:v>-118.3078340720485</c:v>
                </c:pt>
                <c:pt idx="85">
                  <c:v>-119.8045881873777</c:v>
                </c:pt>
                <c:pt idx="86">
                  <c:v>-121.2993006367633</c:v>
                </c:pt>
                <c:pt idx="87">
                  <c:v>-122.7918339602966</c:v>
                </c:pt>
                <c:pt idx="88">
                  <c:v>-124.2820543464286</c:v>
                </c:pt>
                <c:pt idx="89">
                  <c:v>-125.7698316022506</c:v>
                </c:pt>
                <c:pt idx="90">
                  <c:v>-127.2550391204732</c:v>
                </c:pt>
                <c:pt idx="91">
                  <c:v>-128.7375538434717</c:v>
                </c:pt>
                <c:pt idx="92">
                  <c:v>-130.217256224606</c:v>
                </c:pt>
                <c:pt idx="93">
                  <c:v>-131.6940301871318</c:v>
                </c:pt>
                <c:pt idx="94">
                  <c:v>-133.1677630809245</c:v>
                </c:pt>
                <c:pt idx="95">
                  <c:v>-134.6383456372496</c:v>
                </c:pt>
                <c:pt idx="96">
                  <c:v>-136.1056719218059</c:v>
                </c:pt>
                <c:pt idx="97">
                  <c:v>-137.5696392862246</c:v>
                </c:pt>
                <c:pt idx="98">
                  <c:v>-139.0301483182311</c:v>
                </c:pt>
                <c:pt idx="99">
                  <c:v>-140.4871027906356</c:v>
                </c:pt>
                <c:pt idx="100">
                  <c:v>-141.9404096093167</c:v>
                </c:pt>
                <c:pt idx="101">
                  <c:v>-143.3899787603568</c:v>
                </c:pt>
                <c:pt idx="102">
                  <c:v>-144.8357232564604</c:v>
                </c:pt>
                <c:pt idx="103">
                  <c:v>-146.2775590828105</c:v>
                </c:pt>
                <c:pt idx="104">
                  <c:v>-147.7154051424504</c:v>
                </c:pt>
                <c:pt idx="105">
                  <c:v>-149.1491832013535</c:v>
                </c:pt>
                <c:pt idx="106">
                  <c:v>-150.578817833235</c:v>
                </c:pt>
                <c:pt idx="107">
                  <c:v>-152.0042363642451</c:v>
                </c:pt>
                <c:pt idx="108">
                  <c:v>-153.4253688176268</c:v>
                </c:pt>
                <c:pt idx="109">
                  <c:v>-154.8421478583887</c:v>
                </c:pt>
                <c:pt idx="110">
                  <c:v>-156.2545087381259</c:v>
                </c:pt>
                <c:pt idx="111">
                  <c:v>-157.6623892400221</c:v>
                </c:pt>
                <c:pt idx="112">
                  <c:v>-159.0657296241143</c:v>
                </c:pt>
                <c:pt idx="113">
                  <c:v>-160.464472572855</c:v>
                </c:pt>
                <c:pt idx="114">
                  <c:v>-161.8585631370888</c:v>
                </c:pt>
                <c:pt idx="115">
                  <c:v>-163.2479486824104</c:v>
                </c:pt>
                <c:pt idx="116">
                  <c:v>-164.6325788360336</c:v>
                </c:pt>
                <c:pt idx="117">
                  <c:v>-166.0124054341395</c:v>
                </c:pt>
                <c:pt idx="118">
                  <c:v>-167.3873824697994</c:v>
                </c:pt>
                <c:pt idx="119">
                  <c:v>-168.7574660414784</c:v>
                </c:pt>
              </c:numCache>
            </c:numRef>
          </c:yVal>
          <c:smooth val="0"/>
          <c:extLst xmlns:c16r2="http://schemas.microsoft.com/office/drawing/2015/06/chart">
            <c:ext xmlns:c16="http://schemas.microsoft.com/office/drawing/2014/chart" uri="{C3380CC4-5D6E-409C-BE32-E72D297353CC}">
              <c16:uniqueId val="{00000006-1BF7-41D8-ABDA-F02132351417}"/>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0.0</c:v>
                </c:pt>
                <c:pt idx="1">
                  <c:v>0.0</c:v>
                </c:pt>
                <c:pt idx="2">
                  <c:v>-1.295185758513981</c:v>
                </c:pt>
                <c:pt idx="3">
                  <c:v>-2.665639780633683</c:v>
                </c:pt>
                <c:pt idx="4">
                  <c:v>-4.093835505699189</c:v>
                </c:pt>
                <c:pt idx="5">
                  <c:v>-5.566351446888802</c:v>
                </c:pt>
                <c:pt idx="6">
                  <c:v>-7.072928936247965</c:v>
                </c:pt>
                <c:pt idx="7">
                  <c:v>-8.60573069847851</c:v>
                </c:pt>
                <c:pt idx="8">
                  <c:v>-10.1587712325163</c:v>
                </c:pt>
                <c:pt idx="9">
                  <c:v>-11.72747955278055</c:v>
                </c:pt>
                <c:pt idx="10">
                  <c:v>-13.30836379791299</c:v>
                </c:pt>
                <c:pt idx="11">
                  <c:v>-14.89875419809186</c:v>
                </c:pt>
                <c:pt idx="12">
                  <c:v>-16.49660628283888</c:v>
                </c:pt>
                <c:pt idx="13">
                  <c:v>-13.28592243385356</c:v>
                </c:pt>
                <c:pt idx="14">
                  <c:v>-13.94400790539112</c:v>
                </c:pt>
                <c:pt idx="15">
                  <c:v>-14.64432105195601</c:v>
                </c:pt>
                <c:pt idx="16">
                  <c:v>-15.37918091091933</c:v>
                </c:pt>
                <c:pt idx="17">
                  <c:v>-16.14273986666558</c:v>
                </c:pt>
                <c:pt idx="18">
                  <c:v>-16.93060713577051</c:v>
                </c:pt>
                <c:pt idx="19">
                  <c:v>-17.739497851534</c:v>
                </c:pt>
                <c:pt idx="20">
                  <c:v>-18.56696376102764</c:v>
                </c:pt>
                <c:pt idx="21">
                  <c:v>-19.41118700606421</c:v>
                </c:pt>
                <c:pt idx="22">
                  <c:v>-20.27082244688745</c:v>
                </c:pt>
                <c:pt idx="23">
                  <c:v>-21.14487731315466</c:v>
                </c:pt>
                <c:pt idx="24">
                  <c:v>-22.03261953627268</c:v>
                </c:pt>
                <c:pt idx="25">
                  <c:v>-22.93350810078937</c:v>
                </c:pt>
                <c:pt idx="26">
                  <c:v>-23.83874464144674</c:v>
                </c:pt>
                <c:pt idx="27">
                  <c:v>-24.7550076814955</c:v>
                </c:pt>
                <c:pt idx="28">
                  <c:v>-25.68218843884188</c:v>
                </c:pt>
                <c:pt idx="29">
                  <c:v>-26.62019215983719</c:v>
                </c:pt>
                <c:pt idx="30">
                  <c:v>-27.56894154894232</c:v>
                </c:pt>
                <c:pt idx="31">
                  <c:v>-28.52836734490847</c:v>
                </c:pt>
                <c:pt idx="32">
                  <c:v>-29.4984015146515</c:v>
                </c:pt>
                <c:pt idx="33">
                  <c:v>-30.47897247171386</c:v>
                </c:pt>
                <c:pt idx="34">
                  <c:v>-31.47000181664862</c:v>
                </c:pt>
                <c:pt idx="35">
                  <c:v>-32.47140221539985</c:v>
                </c:pt>
                <c:pt idx="36">
                  <c:v>-33.48307612308145</c:v>
                </c:pt>
                <c:pt idx="37">
                  <c:v>-34.50491513063253</c:v>
                </c:pt>
                <c:pt idx="38">
                  <c:v>-35.53679976548347</c:v>
                </c:pt>
                <c:pt idx="39">
                  <c:v>-36.5785849786725</c:v>
                </c:pt>
                <c:pt idx="40">
                  <c:v>-37.63012774352773</c:v>
                </c:pt>
                <c:pt idx="41">
                  <c:v>-38.6912752808048</c:v>
                </c:pt>
                <c:pt idx="42">
                  <c:v>-39.76186558154716</c:v>
                </c:pt>
                <c:pt idx="43">
                  <c:v>-40.84172805961674</c:v>
                </c:pt>
                <c:pt idx="44">
                  <c:v>-41.93068424351299</c:v>
                </c:pt>
                <c:pt idx="45">
                  <c:v>-43.0285484841861</c:v>
                </c:pt>
                <c:pt idx="46">
                  <c:v>-44.13512866224028</c:v>
                </c:pt>
                <c:pt idx="47">
                  <c:v>-45.250226882702</c:v>
                </c:pt>
                <c:pt idx="48">
                  <c:v>-46.37364014908781</c:v>
                </c:pt>
                <c:pt idx="49">
                  <c:v>-47.50516101124595</c:v>
                </c:pt>
                <c:pt idx="50">
                  <c:v>-48.64457818346364</c:v>
                </c:pt>
                <c:pt idx="51">
                  <c:v>-49.79167713071728</c:v>
                </c:pt>
                <c:pt idx="52">
                  <c:v>-50.946240596622</c:v>
                </c:pt>
                <c:pt idx="53">
                  <c:v>-52.1080491466155</c:v>
                </c:pt>
                <c:pt idx="54">
                  <c:v>-53.276881656482</c:v>
                </c:pt>
                <c:pt idx="55">
                  <c:v>-54.45251576878036</c:v>
                </c:pt>
                <c:pt idx="56">
                  <c:v>-55.63472831835042</c:v>
                </c:pt>
                <c:pt idx="57">
                  <c:v>-56.82329572813251</c:v>
                </c:pt>
                <c:pt idx="58">
                  <c:v>-58.01799437658792</c:v>
                </c:pt>
                <c:pt idx="59">
                  <c:v>-59.2186009380839</c:v>
                </c:pt>
                <c:pt idx="60">
                  <c:v>-60.42489269765314</c:v>
                </c:pt>
                <c:pt idx="61">
                  <c:v>-61.63664784144292</c:v>
                </c:pt>
                <c:pt idx="62">
                  <c:v>-62.85364572423529</c:v>
                </c:pt>
                <c:pt idx="63">
                  <c:v>-64.07566711532245</c:v>
                </c:pt>
                <c:pt idx="64">
                  <c:v>-65.30249442400418</c:v>
                </c:pt>
                <c:pt idx="65">
                  <c:v>-66.5339119058335</c:v>
                </c:pt>
                <c:pt idx="66">
                  <c:v>-67.76970585089825</c:v>
                </c:pt>
                <c:pt idx="67">
                  <c:v>-69.0096647551418</c:v>
                </c:pt>
                <c:pt idx="68">
                  <c:v>-70.25357947576594</c:v>
                </c:pt>
                <c:pt idx="69">
                  <c:v>-71.50124337175111</c:v>
                </c:pt>
                <c:pt idx="70">
                  <c:v>-72.75245243034804</c:v>
                </c:pt>
                <c:pt idx="71">
                  <c:v>-74.00700538047658</c:v>
                </c:pt>
                <c:pt idx="72">
                  <c:v>-75.2647037938441</c:v>
                </c:pt>
                <c:pt idx="73">
                  <c:v>-76.52535217456918</c:v>
                </c:pt>
                <c:pt idx="74">
                  <c:v>-77.78875803806341</c:v>
                </c:pt>
                <c:pt idx="75">
                  <c:v>-79.05473197983925</c:v>
                </c:pt>
                <c:pt idx="76">
                  <c:v>-80.32308773495124</c:v>
                </c:pt>
                <c:pt idx="77">
                  <c:v>-81.5936422286768</c:v>
                </c:pt>
                <c:pt idx="78">
                  <c:v>-82.8662156189621</c:v>
                </c:pt>
                <c:pt idx="79">
                  <c:v>-84.14063133132075</c:v>
                </c:pt>
                <c:pt idx="80">
                  <c:v>-85.41671608656088</c:v>
                </c:pt>
                <c:pt idx="81">
                  <c:v>-86.6942999219464</c:v>
                </c:pt>
                <c:pt idx="82">
                  <c:v>-87.97321620617185</c:v>
                </c:pt>
                <c:pt idx="83">
                  <c:v>-89.25330164866227</c:v>
                </c:pt>
                <c:pt idx="84">
                  <c:v>-90.53439630355277</c:v>
                </c:pt>
                <c:pt idx="85">
                  <c:v>-91.81634356876746</c:v>
                </c:pt>
                <c:pt idx="86">
                  <c:v>-93.09899018054601</c:v>
                </c:pt>
                <c:pt idx="87">
                  <c:v>-94.38218620377545</c:v>
                </c:pt>
                <c:pt idx="88">
                  <c:v>-95.66578501845278</c:v>
                </c:pt>
                <c:pt idx="89">
                  <c:v>-96.94964330256698</c:v>
                </c:pt>
                <c:pt idx="90">
                  <c:v>-98.23362101169914</c:v>
                </c:pt>
                <c:pt idx="91">
                  <c:v>-99.51758135560975</c:v>
                </c:pt>
                <c:pt idx="92">
                  <c:v>-100.8013907720806</c:v>
                </c:pt>
                <c:pt idx="93">
                  <c:v>-102.0849188982265</c:v>
                </c:pt>
                <c:pt idx="94">
                  <c:v>-103.3680385394946</c:v>
                </c:pt>
                <c:pt idx="95">
                  <c:v>-104.6506256366183</c:v>
                </c:pt>
                <c:pt idx="96">
                  <c:v>-105.9325592306577</c:v>
                </c:pt>
                <c:pt idx="97">
                  <c:v>-107.213721426344</c:v>
                </c:pt>
                <c:pt idx="98">
                  <c:v>-108.4939973539012</c:v>
                </c:pt>
                <c:pt idx="99">
                  <c:v>-109.7732751295171</c:v>
                </c:pt>
                <c:pt idx="100">
                  <c:v>-111.0514458145872</c:v>
                </c:pt>
                <c:pt idx="101">
                  <c:v>-112.3284033739055</c:v>
                </c:pt>
                <c:pt idx="102">
                  <c:v>-113.6040446329353</c:v>
                </c:pt>
                <c:pt idx="103">
                  <c:v>-114.8782692342375</c:v>
                </c:pt>
                <c:pt idx="104">
                  <c:v>-116.1509795932643</c:v>
                </c:pt>
                <c:pt idx="105">
                  <c:v>-117.4220808535383</c:v>
                </c:pt>
                <c:pt idx="106">
                  <c:v>-118.691480841373</c:v>
                </c:pt>
                <c:pt idx="107">
                  <c:v>-119.959090020212</c:v>
                </c:pt>
                <c:pt idx="108">
                  <c:v>-121.2248214446699</c:v>
                </c:pt>
                <c:pt idx="109">
                  <c:v>-122.4885907143926</c:v>
                </c:pt>
                <c:pt idx="110">
                  <c:v>-123.7503159277549</c:v>
                </c:pt>
                <c:pt idx="111">
                  <c:v>-125.009917635518</c:v>
                </c:pt>
                <c:pt idx="112">
                  <c:v>-126.2673187945002</c:v>
                </c:pt>
                <c:pt idx="113">
                  <c:v>-127.522444721305</c:v>
                </c:pt>
                <c:pt idx="114">
                  <c:v>-128.7752230461856</c:v>
                </c:pt>
                <c:pt idx="115">
                  <c:v>-130.0255836670858</c:v>
                </c:pt>
                <c:pt idx="116">
                  <c:v>-131.2734587038985</c:v>
                </c:pt>
                <c:pt idx="117">
                  <c:v>-132.5187824530221</c:v>
                </c:pt>
                <c:pt idx="118">
                  <c:v>-133.7614913422067</c:v>
                </c:pt>
                <c:pt idx="119">
                  <c:v>-135.001523885755</c:v>
                </c:pt>
              </c:numCache>
            </c:numRef>
          </c:yVal>
          <c:smooth val="0"/>
          <c:extLst xmlns:c16r2="http://schemas.microsoft.com/office/drawing/2015/06/chart">
            <c:ext xmlns:c16="http://schemas.microsoft.com/office/drawing/2014/chart" uri="{C3380CC4-5D6E-409C-BE32-E72D297353CC}">
              <c16:uniqueId val="{00000007-1BF7-41D8-ABDA-F02132351417}"/>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0.0</c:v>
                </c:pt>
                <c:pt idx="1">
                  <c:v>0.0</c:v>
                </c:pt>
                <c:pt idx="2">
                  <c:v>-1.295191715704732</c:v>
                </c:pt>
                <c:pt idx="3">
                  <c:v>-2.663800620623988</c:v>
                </c:pt>
                <c:pt idx="4">
                  <c:v>-4.088206784316298</c:v>
                </c:pt>
                <c:pt idx="5">
                  <c:v>-5.554925753399385</c:v>
                </c:pt>
                <c:pt idx="6">
                  <c:v>-7.053658883555726</c:v>
                </c:pt>
                <c:pt idx="7">
                  <c:v>-8.57654600753722</c:v>
                </c:pt>
                <c:pt idx="8">
                  <c:v>-10.11759134483191</c:v>
                </c:pt>
                <c:pt idx="9">
                  <c:v>-11.6722228662402</c:v>
                </c:pt>
                <c:pt idx="10">
                  <c:v>-13.23695436076787</c:v>
                </c:pt>
                <c:pt idx="11">
                  <c:v>-14.80912649648235</c:v>
                </c:pt>
                <c:pt idx="12">
                  <c:v>-16.3867086048208</c:v>
                </c:pt>
                <c:pt idx="13">
                  <c:v>-13.15371917615585</c:v>
                </c:pt>
                <c:pt idx="14">
                  <c:v>-13.57743273466713</c:v>
                </c:pt>
                <c:pt idx="15">
                  <c:v>-14.03361531555947</c:v>
                </c:pt>
                <c:pt idx="16">
                  <c:v>-14.51767497373885</c:v>
                </c:pt>
                <c:pt idx="17">
                  <c:v>-15.0260251935897</c:v>
                </c:pt>
                <c:pt idx="18">
                  <c:v>-15.55591369620697</c:v>
                </c:pt>
                <c:pt idx="19">
                  <c:v>-16.10522899865919</c:v>
                </c:pt>
                <c:pt idx="20">
                  <c:v>-16.67235017468647</c:v>
                </c:pt>
                <c:pt idx="21">
                  <c:v>-17.25603045427489</c:v>
                </c:pt>
                <c:pt idx="22">
                  <c:v>-17.85530713765274</c:v>
                </c:pt>
                <c:pt idx="23">
                  <c:v>-18.46943196841767</c:v>
                </c:pt>
                <c:pt idx="24">
                  <c:v>-19.09781740974677</c:v>
                </c:pt>
                <c:pt idx="25">
                  <c:v>-19.73999527841897</c:v>
                </c:pt>
                <c:pt idx="26">
                  <c:v>-20.38718687500841</c:v>
                </c:pt>
                <c:pt idx="27">
                  <c:v>-21.04569308080409</c:v>
                </c:pt>
                <c:pt idx="28">
                  <c:v>-21.71536969838871</c:v>
                </c:pt>
                <c:pt idx="29">
                  <c:v>-22.39607618426908</c:v>
                </c:pt>
                <c:pt idx="30">
                  <c:v>-23.08768356935706</c:v>
                </c:pt>
                <c:pt idx="31">
                  <c:v>-23.79006812522584</c:v>
                </c:pt>
                <c:pt idx="32">
                  <c:v>-24.50310670509816</c:v>
                </c:pt>
                <c:pt idx="33">
                  <c:v>-25.22667342145905</c:v>
                </c:pt>
                <c:pt idx="34">
                  <c:v>-25.96063734725792</c:v>
                </c:pt>
                <c:pt idx="35">
                  <c:v>-26.7048609974786</c:v>
                </c:pt>
                <c:pt idx="36">
                  <c:v>-27.45919940249769</c:v>
                </c:pt>
                <c:pt idx="37">
                  <c:v>-28.22349962703538</c:v>
                </c:pt>
                <c:pt idx="38">
                  <c:v>-28.99760062158884</c:v>
                </c:pt>
                <c:pt idx="39">
                  <c:v>-29.7813186670287</c:v>
                </c:pt>
                <c:pt idx="40">
                  <c:v>-30.57447427315219</c:v>
                </c:pt>
                <c:pt idx="41">
                  <c:v>-31.3768809484186</c:v>
                </c:pt>
                <c:pt idx="42">
                  <c:v>-32.18834559873995</c:v>
                </c:pt>
                <c:pt idx="43">
                  <c:v>-33.00866904596568</c:v>
                </c:pt>
                <c:pt idx="44">
                  <c:v>-33.83764658258085</c:v>
                </c:pt>
                <c:pt idx="45">
                  <c:v>-34.67506854422481</c:v>
                </c:pt>
                <c:pt idx="46">
                  <c:v>-35.52072088648947</c:v>
                </c:pt>
                <c:pt idx="47">
                  <c:v>-36.37438575593382</c:v>
                </c:pt>
                <c:pt idx="48">
                  <c:v>-37.23584204801454</c:v>
                </c:pt>
                <c:pt idx="49">
                  <c:v>-38.10486594664371</c:v>
                </c:pt>
                <c:pt idx="50">
                  <c:v>-38.98123144180595</c:v>
                </c:pt>
                <c:pt idx="51">
                  <c:v>-39.86471082279968</c:v>
                </c:pt>
                <c:pt idx="52">
                  <c:v>-40.75507512007288</c:v>
                </c:pt>
                <c:pt idx="53">
                  <c:v>-41.65209456770904</c:v>
                </c:pt>
                <c:pt idx="54">
                  <c:v>-42.5555390182708</c:v>
                </c:pt>
                <c:pt idx="55">
                  <c:v>-43.4651783308382</c:v>
                </c:pt>
                <c:pt idx="56">
                  <c:v>-44.3807827328901</c:v>
                </c:pt>
                <c:pt idx="57">
                  <c:v>-45.30212315672861</c:v>
                </c:pt>
                <c:pt idx="58">
                  <c:v>-46.22897155132614</c:v>
                </c:pt>
                <c:pt idx="59">
                  <c:v>-47.16110117051403</c:v>
                </c:pt>
                <c:pt idx="60">
                  <c:v>-48.09828683855721</c:v>
                </c:pt>
                <c:pt idx="61">
                  <c:v>-49.04030519414937</c:v>
                </c:pt>
                <c:pt idx="62">
                  <c:v>-49.98693491389804</c:v>
                </c:pt>
                <c:pt idx="63">
                  <c:v>-50.93795691636024</c:v>
                </c:pt>
                <c:pt idx="64">
                  <c:v>-51.89315454766893</c:v>
                </c:pt>
                <c:pt idx="65">
                  <c:v>-52.8523137497441</c:v>
                </c:pt>
                <c:pt idx="66">
                  <c:v>-53.81522321213242</c:v>
                </c:pt>
                <c:pt idx="67">
                  <c:v>-54.78167450844212</c:v>
                </c:pt>
                <c:pt idx="68">
                  <c:v>-55.75146221826729</c:v>
                </c:pt>
                <c:pt idx="69">
                  <c:v>-56.72438403547585</c:v>
                </c:pt>
                <c:pt idx="70">
                  <c:v>-57.70024086375452</c:v>
                </c:pt>
                <c:pt idx="71">
                  <c:v>-58.6788369001515</c:v>
                </c:pt>
                <c:pt idx="72">
                  <c:v>-59.65997970745912</c:v>
                </c:pt>
                <c:pt idx="73">
                  <c:v>-60.64348027609864</c:v>
                </c:pt>
                <c:pt idx="74">
                  <c:v>-61.62915307624553</c:v>
                </c:pt>
                <c:pt idx="75">
                  <c:v>-62.61681610083497</c:v>
                </c:pt>
                <c:pt idx="76">
                  <c:v>-63.6062909000766</c:v>
                </c:pt>
                <c:pt idx="77">
                  <c:v>-64.597402608058</c:v>
                </c:pt>
                <c:pt idx="78">
                  <c:v>-65.58997996200651</c:v>
                </c:pt>
                <c:pt idx="79">
                  <c:v>-66.58385531471997</c:v>
                </c:pt>
                <c:pt idx="80">
                  <c:v>-67.57886464069175</c:v>
                </c:pt>
                <c:pt idx="81">
                  <c:v>-68.57484753634584</c:v>
                </c:pt>
                <c:pt idx="82">
                  <c:v>-69.57164721490061</c:v>
                </c:pt>
                <c:pt idx="83">
                  <c:v>-70.5691104961943</c:v>
                </c:pt>
                <c:pt idx="84">
                  <c:v>-71.56708779193421</c:v>
                </c:pt>
                <c:pt idx="85">
                  <c:v>-72.56543308670278</c:v>
                </c:pt>
                <c:pt idx="86">
                  <c:v>-73.5640039150672</c:v>
                </c:pt>
                <c:pt idx="87">
                  <c:v>-74.56266133514054</c:v>
                </c:pt>
                <c:pt idx="88">
                  <c:v>-75.56126989888662</c:v>
                </c:pt>
                <c:pt idx="89">
                  <c:v>-76.55969761946145</c:v>
                </c:pt>
                <c:pt idx="90">
                  <c:v>-77.5578159358638</c:v>
                </c:pt>
                <c:pt idx="91">
                  <c:v>-78.55549967514116</c:v>
                </c:pt>
                <c:pt idx="92">
                  <c:v>-79.55262701241465</c:v>
                </c:pt>
                <c:pt idx="93">
                  <c:v>-80.5490794289126</c:v>
                </c:pt>
                <c:pt idx="94">
                  <c:v>-81.5447416682514</c:v>
                </c:pt>
                <c:pt idx="95">
                  <c:v>-82.5395016911421</c:v>
                </c:pt>
                <c:pt idx="96">
                  <c:v>-83.53325062872136</c:v>
                </c:pt>
                <c:pt idx="97">
                  <c:v>-84.52588273466648</c:v>
                </c:pt>
                <c:pt idx="98">
                  <c:v>-85.51729533627212</c:v>
                </c:pt>
                <c:pt idx="99">
                  <c:v>-86.50738878459295</c:v>
                </c:pt>
                <c:pt idx="100">
                  <c:v>-87.49606640387672</c:v>
                </c:pt>
                <c:pt idx="101">
                  <c:v>-88.48323444032986</c:v>
                </c:pt>
                <c:pt idx="102">
                  <c:v>-89.46880201039585</c:v>
                </c:pt>
                <c:pt idx="103">
                  <c:v>-90.45268104862421</c:v>
                </c:pt>
                <c:pt idx="104">
                  <c:v>-91.43478625527177</c:v>
                </c:pt>
                <c:pt idx="105">
                  <c:v>-92.41503504368211</c:v>
                </c:pt>
                <c:pt idx="106">
                  <c:v>-93.39334748760415</c:v>
                </c:pt>
                <c:pt idx="107">
                  <c:v>-94.3696462684602</c:v>
                </c:pt>
                <c:pt idx="108">
                  <c:v>-95.34385662269135</c:v>
                </c:pt>
                <c:pt idx="109">
                  <c:v>-96.31590628923186</c:v>
                </c:pt>
                <c:pt idx="110">
                  <c:v>-97.28572545717907</c:v>
                </c:pt>
                <c:pt idx="111">
                  <c:v>-98.25324671373615</c:v>
                </c:pt>
                <c:pt idx="112">
                  <c:v>-99.21840499245025</c:v>
                </c:pt>
                <c:pt idx="113">
                  <c:v>-100.1811375218313</c:v>
                </c:pt>
                <c:pt idx="114">
                  <c:v>-101.1413837743762</c:v>
                </c:pt>
                <c:pt idx="115">
                  <c:v>-102.0990854160632</c:v>
                </c:pt>
                <c:pt idx="116">
                  <c:v>-103.0541862563205</c:v>
                </c:pt>
                <c:pt idx="117">
                  <c:v>-104.0066321985405</c:v>
                </c:pt>
                <c:pt idx="118">
                  <c:v>-104.9563711911424</c:v>
                </c:pt>
                <c:pt idx="119">
                  <c:v>-105.9033531792393</c:v>
                </c:pt>
              </c:numCache>
            </c:numRef>
          </c:yVal>
          <c:smooth val="0"/>
          <c:extLst xmlns:c16r2="http://schemas.microsoft.com/office/drawing/2015/06/chart">
            <c:ext xmlns:c16="http://schemas.microsoft.com/office/drawing/2014/chart" uri="{C3380CC4-5D6E-409C-BE32-E72D297353CC}">
              <c16:uniqueId val="{00000008-1BF7-41D8-ABDA-F02132351417}"/>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0.0</c:v>
                </c:pt>
                <c:pt idx="1">
                  <c:v>0.0</c:v>
                </c:pt>
                <c:pt idx="2">
                  <c:v>-1.824088419822146</c:v>
                </c:pt>
                <c:pt idx="3">
                  <c:v>-3.753908686229804</c:v>
                </c:pt>
                <c:pt idx="4">
                  <c:v>-5.763707370119389</c:v>
                </c:pt>
                <c:pt idx="5">
                  <c:v>-7.833832430368602</c:v>
                </c:pt>
                <c:pt idx="6">
                  <c:v>-9.949312071082204</c:v>
                </c:pt>
                <c:pt idx="7">
                  <c:v>-12.09874713566751</c:v>
                </c:pt>
                <c:pt idx="8">
                  <c:v>-14.27346234558854</c:v>
                </c:pt>
                <c:pt idx="9">
                  <c:v>-16.46685650922154</c:v>
                </c:pt>
                <c:pt idx="10">
                  <c:v>-18.6739055292087</c:v>
                </c:pt>
                <c:pt idx="11">
                  <c:v>-20.89078267354807</c:v>
                </c:pt>
                <c:pt idx="12">
                  <c:v>-23.11456877499768</c:v>
                </c:pt>
                <c:pt idx="13">
                  <c:v>-20.52860340382902</c:v>
                </c:pt>
                <c:pt idx="14">
                  <c:v>-21.79264816723662</c:v>
                </c:pt>
                <c:pt idx="15">
                  <c:v>-23.09574103246158</c:v>
                </c:pt>
                <c:pt idx="16">
                  <c:v>-24.43013438443995</c:v>
                </c:pt>
                <c:pt idx="17">
                  <c:v>-25.78993570281636</c:v>
                </c:pt>
                <c:pt idx="18">
                  <c:v>-27.17071333967078</c:v>
                </c:pt>
                <c:pt idx="19">
                  <c:v>-28.56914388884161</c:v>
                </c:pt>
                <c:pt idx="20">
                  <c:v>-29.98274179793748</c:v>
                </c:pt>
                <c:pt idx="21">
                  <c:v>-31.40965247336968</c:v>
                </c:pt>
                <c:pt idx="22">
                  <c:v>-32.84849421783019</c:v>
                </c:pt>
                <c:pt idx="23">
                  <c:v>-34.29823769704853</c:v>
                </c:pt>
                <c:pt idx="24">
                  <c:v>-35.75811422555398</c:v>
                </c:pt>
                <c:pt idx="25">
                  <c:v>-37.22754616235716</c:v>
                </c:pt>
                <c:pt idx="26">
                  <c:v>-38.69761841277295</c:v>
                </c:pt>
                <c:pt idx="27">
                  <c:v>-40.17502379111284</c:v>
                </c:pt>
                <c:pt idx="28">
                  <c:v>-41.65962501852937</c:v>
                </c:pt>
                <c:pt idx="29">
                  <c:v>-43.15129506175477</c:v>
                </c:pt>
                <c:pt idx="30">
                  <c:v>-44.64992492576403</c:v>
                </c:pt>
                <c:pt idx="31">
                  <c:v>-46.15541435970214</c:v>
                </c:pt>
                <c:pt idx="32">
                  <c:v>-47.66766516245298</c:v>
                </c:pt>
                <c:pt idx="33">
                  <c:v>-49.18657650712884</c:v>
                </c:pt>
                <c:pt idx="34">
                  <c:v>-50.712041779012</c:v>
                </c:pt>
                <c:pt idx="35">
                  <c:v>-52.24394654145271</c:v>
                </c:pt>
                <c:pt idx="36">
                  <c:v>-53.78216733640147</c:v>
                </c:pt>
                <c:pt idx="37">
                  <c:v>-55.32657109691718</c:v>
                </c:pt>
                <c:pt idx="38">
                  <c:v>-56.87701500306044</c:v>
                </c:pt>
                <c:pt idx="39">
                  <c:v>-58.43333171257745</c:v>
                </c:pt>
                <c:pt idx="40">
                  <c:v>-59.99535755119224</c:v>
                </c:pt>
                <c:pt idx="41">
                  <c:v>-61.56292054166806</c:v>
                </c:pt>
                <c:pt idx="42">
                  <c:v>-63.13584092703331</c:v>
                </c:pt>
                <c:pt idx="43">
                  <c:v>-64.71393183341775</c:v>
                </c:pt>
                <c:pt idx="44">
                  <c:v>-66.2969999659799</c:v>
                </c:pt>
                <c:pt idx="45">
                  <c:v>-67.88484631511618</c:v>
                </c:pt>
                <c:pt idx="46">
                  <c:v>-69.47726685709401</c:v>
                </c:pt>
                <c:pt idx="47">
                  <c:v>-71.07405323777485</c:v>
                </c:pt>
                <c:pt idx="48">
                  <c:v>-72.67499343177405</c:v>
                </c:pt>
                <c:pt idx="49">
                  <c:v>-74.27987237198936</c:v>
                </c:pt>
                <c:pt idx="50">
                  <c:v>-75.88847254646292</c:v>
                </c:pt>
                <c:pt idx="51">
                  <c:v>-77.50057456081776</c:v>
                </c:pt>
                <c:pt idx="52">
                  <c:v>-79.1159576393793</c:v>
                </c:pt>
                <c:pt idx="53">
                  <c:v>-80.73440014131392</c:v>
                </c:pt>
                <c:pt idx="54">
                  <c:v>-82.35568001983387</c:v>
                </c:pt>
                <c:pt idx="55">
                  <c:v>-83.97957524797037</c:v>
                </c:pt>
                <c:pt idx="56">
                  <c:v>-85.60586421231388</c:v>
                </c:pt>
                <c:pt idx="57">
                  <c:v>-87.23432607625545</c:v>
                </c:pt>
                <c:pt idx="58">
                  <c:v>-88.86474111412738</c:v>
                </c:pt>
                <c:pt idx="59">
                  <c:v>-90.49689101782825</c:v>
                </c:pt>
                <c:pt idx="60">
                  <c:v>-92.13055917742254</c:v>
                </c:pt>
                <c:pt idx="61">
                  <c:v>-93.76553093727216</c:v>
                </c:pt>
                <c:pt idx="62">
                  <c:v>-95.4015938290877</c:v>
                </c:pt>
                <c:pt idx="63">
                  <c:v>-97.03853778337907</c:v>
                </c:pt>
                <c:pt idx="64">
                  <c:v>-98.67615532058711</c:v>
                </c:pt>
                <c:pt idx="65">
                  <c:v>-100.314241723203</c:v>
                </c:pt>
                <c:pt idx="66">
                  <c:v>-101.9525951901114</c:v>
                </c:pt>
                <c:pt idx="67">
                  <c:v>-103.5910169743602</c:v>
                </c:pt>
                <c:pt idx="68">
                  <c:v>-105.2293115053781</c:v>
                </c:pt>
                <c:pt idx="69">
                  <c:v>-106.8672864967148</c:v>
                </c:pt>
                <c:pt idx="70">
                  <c:v>-108.5047530402544</c:v>
                </c:pt>
                <c:pt idx="71">
                  <c:v>-110.1415256878636</c:v>
                </c:pt>
                <c:pt idx="72">
                  <c:v>-111.7774225212715</c:v>
                </c:pt>
                <c:pt idx="73">
                  <c:v>-113.4122652110727</c:v>
                </c:pt>
                <c:pt idx="74">
                  <c:v>-115.0458790655521</c:v>
                </c:pt>
                <c:pt idx="75">
                  <c:v>-116.6780930701034</c:v>
                </c:pt>
                <c:pt idx="76">
                  <c:v>-118.308739917873</c:v>
                </c:pt>
                <c:pt idx="77">
                  <c:v>-119.937656032329</c:v>
                </c:pt>
                <c:pt idx="78">
                  <c:v>-121.5646815822565</c:v>
                </c:pt>
                <c:pt idx="79">
                  <c:v>-123.1896604898475</c:v>
                </c:pt>
                <c:pt idx="80">
                  <c:v>-124.8124404323571</c:v>
                </c:pt>
                <c:pt idx="81">
                  <c:v>-126.4328728378032</c:v>
                </c:pt>
                <c:pt idx="82">
                  <c:v>-128.0508128752208</c:v>
                </c:pt>
                <c:pt idx="83">
                  <c:v>-129.6661194399021</c:v>
                </c:pt>
                <c:pt idx="84">
                  <c:v>-131.2786551339777</c:v>
                </c:pt>
                <c:pt idx="85">
                  <c:v>-132.8882862428318</c:v>
                </c:pt>
                <c:pt idx="86">
                  <c:v>-134.4948827075632</c:v>
                </c:pt>
                <c:pt idx="87">
                  <c:v>-136.0983180939893</c:v>
                </c:pt>
                <c:pt idx="88">
                  <c:v>-137.6984695584015</c:v>
                </c:pt>
                <c:pt idx="89">
                  <c:v>-139.2952178103997</c:v>
                </c:pt>
                <c:pt idx="90">
                  <c:v>-140.8884470731045</c:v>
                </c:pt>
                <c:pt idx="91">
                  <c:v>-142.4780450409917</c:v>
                </c:pt>
                <c:pt idx="92">
                  <c:v>-144.0639028355881</c:v>
                </c:pt>
                <c:pt idx="93">
                  <c:v>-145.6459149592592</c:v>
                </c:pt>
                <c:pt idx="94">
                  <c:v>-147.223979247331</c:v>
                </c:pt>
                <c:pt idx="95">
                  <c:v>-148.7979968186983</c:v>
                </c:pt>
                <c:pt idx="96">
                  <c:v>-150.3678720251437</c:v>
                </c:pt>
                <c:pt idx="97">
                  <c:v>-151.9335123995224</c:v>
                </c:pt>
                <c:pt idx="98">
                  <c:v>-153.4948286029958</c:v>
                </c:pt>
                <c:pt idx="99">
                  <c:v>-155.0517343714218</c:v>
                </c:pt>
                <c:pt idx="100">
                  <c:v>-156.6041464611053</c:v>
                </c:pt>
                <c:pt idx="101">
                  <c:v>-158.1519845939847</c:v>
                </c:pt>
                <c:pt idx="102">
                  <c:v>-159.6951714024035</c:v>
                </c:pt>
                <c:pt idx="103">
                  <c:v>-161.2336323735835</c:v>
                </c:pt>
                <c:pt idx="104">
                  <c:v>-162.7672957938858</c:v>
                </c:pt>
                <c:pt idx="105">
                  <c:v>-164.2960926929745</c:v>
                </c:pt>
                <c:pt idx="106">
                  <c:v>-165.8199567879574</c:v>
                </c:pt>
                <c:pt idx="107">
                  <c:v>-167.3388244276102</c:v>
                </c:pt>
                <c:pt idx="108">
                  <c:v>-168.8526345367363</c:v>
                </c:pt>
                <c:pt idx="109">
                  <c:v>-170.3613285607398</c:v>
                </c:pt>
                <c:pt idx="110">
                  <c:v>-171.8648504104913</c:v>
                </c:pt>
                <c:pt idx="111">
                  <c:v>-173.3631464075197</c:v>
                </c:pt>
                <c:pt idx="112">
                  <c:v>-174.8561652296175</c:v>
                </c:pt>
                <c:pt idx="113">
                  <c:v>-176.343857856884</c:v>
                </c:pt>
                <c:pt idx="114">
                  <c:v>-177.8261775182518</c:v>
                </c:pt>
                <c:pt idx="115">
                  <c:v>-179.3030796385447</c:v>
                </c:pt>
                <c:pt idx="116">
                  <c:v>-180.7745217861383</c:v>
                </c:pt>
                <c:pt idx="117">
                  <c:v>-182.2404636211695</c:v>
                </c:pt>
                <c:pt idx="118">
                  <c:v>-183.7008668444214</c:v>
                </c:pt>
                <c:pt idx="119">
                  <c:v>-185.1556951468629</c:v>
                </c:pt>
              </c:numCache>
            </c:numRef>
          </c:yVal>
          <c:smooth val="0"/>
          <c:extLst xmlns:c16r2="http://schemas.microsoft.com/office/drawing/2015/06/chart">
            <c:ext xmlns:c16="http://schemas.microsoft.com/office/drawing/2014/chart" uri="{C3380CC4-5D6E-409C-BE32-E72D297353CC}">
              <c16:uniqueId val="{00000009-1BF7-41D8-ABDA-F02132351417}"/>
            </c:ext>
          </c:extLst>
        </c:ser>
        <c:dLbls>
          <c:showLegendKey val="0"/>
          <c:showVal val="0"/>
          <c:showCatName val="0"/>
          <c:showSerName val="0"/>
          <c:showPercent val="0"/>
          <c:showBubbleSize val="0"/>
        </c:dLbls>
        <c:axId val="-1699447776"/>
        <c:axId val="-1699445584"/>
      </c:scatterChart>
      <c:valAx>
        <c:axId val="-169944777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99445584"/>
        <c:crosses val="autoZero"/>
        <c:crossBetween val="midCat"/>
      </c:valAx>
      <c:valAx>
        <c:axId val="-1699445584"/>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99447776"/>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0.0</c:v>
                </c:pt>
                <c:pt idx="2">
                  <c:v>-100.6794684064153</c:v>
                </c:pt>
                <c:pt idx="3">
                  <c:v>-178.7090398631408</c:v>
                </c:pt>
                <c:pt idx="4">
                  <c:v>-239.2352236409388</c:v>
                </c:pt>
                <c:pt idx="5">
                  <c:v>-286.185485726499</c:v>
                </c:pt>
                <c:pt idx="6">
                  <c:v>-322.6064340201701</c:v>
                </c:pt>
                <c:pt idx="7">
                  <c:v>-350.8615170212962</c:v>
                </c:pt>
                <c:pt idx="8">
                  <c:v>-372.7841535041836</c:v>
                </c:pt>
                <c:pt idx="9">
                  <c:v>-389.7965411005935</c:v>
                </c:pt>
                <c:pt idx="10">
                  <c:v>-403.0018372869271</c:v>
                </c:pt>
                <c:pt idx="11">
                  <c:v>-413.2556806916618</c:v>
                </c:pt>
                <c:pt idx="12">
                  <c:v>-421.2216829457428</c:v>
                </c:pt>
                <c:pt idx="13">
                  <c:v>-427.414483495344</c:v>
                </c:pt>
                <c:pt idx="14">
                  <c:v>-432.2313282220366</c:v>
                </c:pt>
                <c:pt idx="15">
                  <c:v>-436.0365400998779</c:v>
                </c:pt>
                <c:pt idx="16">
                  <c:v>-439.0571086203126</c:v>
                </c:pt>
                <c:pt idx="17">
                  <c:v>-441.4685040498952</c:v>
                </c:pt>
                <c:pt idx="18">
                  <c:v>-443.4067581629698</c:v>
                </c:pt>
                <c:pt idx="19">
                  <c:v>-444.9773127331719</c:v>
                </c:pt>
                <c:pt idx="20">
                  <c:v>-446.2618841743824</c:v>
                </c:pt>
                <c:pt idx="21">
                  <c:v>-447.3237898628938</c:v>
                </c:pt>
                <c:pt idx="22">
                  <c:v>-448.2120806681704</c:v>
                </c:pt>
                <c:pt idx="23">
                  <c:v>-448.9647470719392</c:v>
                </c:pt>
                <c:pt idx="24">
                  <c:v>-449.6112063830005</c:v>
                </c:pt>
                <c:pt idx="25">
                  <c:v>-450.1742320891717</c:v>
                </c:pt>
                <c:pt idx="26">
                  <c:v>-450.67145032599</c:v>
                </c:pt>
                <c:pt idx="27">
                  <c:v>-451.1164972402966</c:v>
                </c:pt>
                <c:pt idx="28">
                  <c:v>-451.5200181095861</c:v>
                </c:pt>
                <c:pt idx="29">
                  <c:v>-451.8902438692891</c:v>
                </c:pt>
                <c:pt idx="30">
                  <c:v>-452.2335366500757</c:v>
                </c:pt>
                <c:pt idx="31">
                  <c:v>-452.5548138455015</c:v>
                </c:pt>
                <c:pt idx="32">
                  <c:v>-452.8578766687024</c:v>
                </c:pt>
                <c:pt idx="33">
                  <c:v>-453.1456646261623</c:v>
                </c:pt>
                <c:pt idx="34">
                  <c:v>-453.4204525411619</c:v>
                </c:pt>
                <c:pt idx="35">
                  <c:v>-453.6840030319145</c:v>
                </c:pt>
                <c:pt idx="36">
                  <c:v>-453.9376844560175</c:v>
                </c:pt>
                <c:pt idx="37">
                  <c:v>-454.182562088434</c:v>
                </c:pt>
                <c:pt idx="38">
                  <c:v>-454.4194685581089</c:v>
                </c:pt>
                <c:pt idx="39">
                  <c:v>-454.6490582164333</c:v>
                </c:pt>
                <c:pt idx="40">
                  <c:v>-454.8718490565516</c:v>
                </c:pt>
                <c:pt idx="41">
                  <c:v>-455.0882551732174</c:v>
                </c:pt>
                <c:pt idx="42">
                  <c:v>-455.2986115525003</c:v>
                </c:pt>
                <c:pt idx="43">
                  <c:v>-455.503193106455</c:v>
                </c:pt>
                <c:pt idx="44">
                  <c:v>-455.7022292631627</c:v>
                </c:pt>
                <c:pt idx="45">
                  <c:v>-455.8959151244707</c:v>
                </c:pt>
                <c:pt idx="46">
                  <c:v>-456.084419975712</c:v>
                </c:pt>
                <c:pt idx="47">
                  <c:v>-456.2678937544988</c:v>
                </c:pt>
                <c:pt idx="48">
                  <c:v>-456.4464719489861</c:v>
                </c:pt>
                <c:pt idx="49">
                  <c:v>-456.6202792890799</c:v>
                </c:pt>
                <c:pt idx="50">
                  <c:v>-456.7894325115846</c:v>
                </c:pt>
                <c:pt idx="51">
                  <c:v>-456.954042417343</c:v>
                </c:pt>
                <c:pt idx="52">
                  <c:v>-457.1142153872133</c:v>
                </c:pt>
                <c:pt idx="53">
                  <c:v>-457.2700544869039</c:v>
                </c:pt>
                <c:pt idx="54">
                  <c:v>-457.4216602604902</c:v>
                </c:pt>
                <c:pt idx="55">
                  <c:v>-457.5691312888229</c:v>
                </c:pt>
                <c:pt idx="56">
                  <c:v>-457.7125645719207</c:v>
                </c:pt>
                <c:pt idx="57">
                  <c:v>-457.8520557803895</c:v>
                </c:pt>
                <c:pt idx="58">
                  <c:v>-457.987699410427</c:v>
                </c:pt>
                <c:pt idx="59">
                  <c:v>-458.1195888689181</c:v>
                </c:pt>
                <c:pt idx="60">
                  <c:v>-458.2478165082819</c:v>
                </c:pt>
                <c:pt idx="61">
                  <c:v>-458.3724736265321</c:v>
                </c:pt>
                <c:pt idx="62">
                  <c:v>-458.4936504438519</c:v>
                </c:pt>
                <c:pt idx="63">
                  <c:v>-458.6114360638712</c:v>
                </c:pt>
                <c:pt idx="64">
                  <c:v>-458.725918426475</c:v>
                </c:pt>
                <c:pt idx="65">
                  <c:v>-458.837184256332</c:v>
                </c:pt>
                <c:pt idx="66">
                  <c:v>-458.9453190105376</c:v>
                </c:pt>
                <c:pt idx="67">
                  <c:v>-459.0504068279006</c:v>
                </c:pt>
                <c:pt idx="68">
                  <c:v>-459.1525304812856</c:v>
                </c:pt>
                <c:pt idx="69">
                  <c:v>-459.2517713341222</c:v>
                </c:pt>
                <c:pt idx="70">
                  <c:v>-459.3482093017847</c:v>
                </c:pt>
                <c:pt idx="71">
                  <c:v>-459.4419228181067</c:v>
                </c:pt>
                <c:pt idx="72">
                  <c:v>-459.5329888071938</c:v>
                </c:pt>
                <c:pt idx="73">
                  <c:v>-459.6214826604118</c:v>
                </c:pt>
                <c:pt idx="74">
                  <c:v>-459.7074782185628</c:v>
                </c:pt>
                <c:pt idx="75">
                  <c:v>-459.7910477587639</c:v>
                </c:pt>
                <c:pt idx="76">
                  <c:v>-459.8722619859946</c:v>
                </c:pt>
                <c:pt idx="77">
                  <c:v>-459.9511900289139</c:v>
                </c:pt>
                <c:pt idx="78">
                  <c:v>-460.0278994394866</c:v>
                </c:pt>
                <c:pt idx="79">
                  <c:v>-460.1024561963351</c:v>
                </c:pt>
                <c:pt idx="80">
                  <c:v>-460.174924711282</c:v>
                </c:pt>
                <c:pt idx="81">
                  <c:v>-460.2453678389431</c:v>
                </c:pt>
                <c:pt idx="82">
                  <c:v>-460.313846888912</c:v>
                </c:pt>
                <c:pt idx="83">
                  <c:v>-460.3804216403441</c:v>
                </c:pt>
                <c:pt idx="84">
                  <c:v>-460.4451503586486</c:v>
                </c:pt>
                <c:pt idx="85">
                  <c:v>-460.508089814106</c:v>
                </c:pt>
                <c:pt idx="86">
                  <c:v>-460.5692953019571</c:v>
                </c:pt>
                <c:pt idx="87">
                  <c:v>-460.6288206641694</c:v>
                </c:pt>
                <c:pt idx="88">
                  <c:v>-460.6867183120766</c:v>
                </c:pt>
                <c:pt idx="89">
                  <c:v>-460.7430392504355</c:v>
                </c:pt>
                <c:pt idx="90">
                  <c:v>-460.7978331019985</c:v>
                </c:pt>
                <c:pt idx="91">
                  <c:v>-460.8511481330533</c:v>
                </c:pt>
                <c:pt idx="92">
                  <c:v>-460.903031279493</c:v>
                </c:pt>
                <c:pt idx="93">
                  <c:v>-460.9535281731987</c:v>
                </c:pt>
                <c:pt idx="94">
                  <c:v>-461.002683168972</c:v>
                </c:pt>
                <c:pt idx="95">
                  <c:v>-461.0505393716484</c:v>
                </c:pt>
                <c:pt idx="96">
                  <c:v>-461.0971386632264</c:v>
                </c:pt>
                <c:pt idx="97">
                  <c:v>-461.1425217302058</c:v>
                </c:pt>
                <c:pt idx="98">
                  <c:v>-461.1867280909611</c:v>
                </c:pt>
                <c:pt idx="99">
                  <c:v>-461.2297961229197</c:v>
                </c:pt>
                <c:pt idx="100">
                  <c:v>-461.2717630895895</c:v>
                </c:pt>
                <c:pt idx="101">
                  <c:v>-461.3126651675957</c:v>
                </c:pt>
                <c:pt idx="102">
                  <c:v>-461.3525374732963</c:v>
                </c:pt>
                <c:pt idx="103">
                  <c:v>-461.3914140892521</c:v>
                </c:pt>
                <c:pt idx="104">
                  <c:v>-461.429328090253</c:v>
                </c:pt>
                <c:pt idx="105">
                  <c:v>-461.4663115691689</c:v>
                </c:pt>
                <c:pt idx="106">
                  <c:v>-461.5023956623627</c:v>
                </c:pt>
                <c:pt idx="107">
                  <c:v>-461.5376105746946</c:v>
                </c:pt>
                <c:pt idx="108">
                  <c:v>-461.5719856041687</c:v>
                </c:pt>
                <c:pt idx="109">
                  <c:v>-461.6055491661318</c:v>
                </c:pt>
                <c:pt idx="110">
                  <c:v>-461.6383288170363</c:v>
                </c:pt>
                <c:pt idx="111">
                  <c:v>-461.6703512777746</c:v>
                </c:pt>
                <c:pt idx="112">
                  <c:v>-461.7016424565481</c:v>
                </c:pt>
                <c:pt idx="113">
                  <c:v>-461.7322274712386</c:v>
                </c:pt>
                <c:pt idx="114">
                  <c:v>-461.7621306714244</c:v>
                </c:pt>
                <c:pt idx="115">
                  <c:v>-461.7913756597553</c:v>
                </c:pt>
                <c:pt idx="116">
                  <c:v>-461.8199853130245</c:v>
                </c:pt>
                <c:pt idx="117">
                  <c:v>-461.8479818026644</c:v>
                </c:pt>
                <c:pt idx="118">
                  <c:v>-461.8753866147708</c:v>
                </c:pt>
                <c:pt idx="119">
                  <c:v>-461.902220569733</c:v>
                </c:pt>
              </c:numCache>
            </c:numRef>
          </c:yVal>
          <c:smooth val="0"/>
          <c:extLst xmlns:c16r2="http://schemas.microsoft.com/office/drawing/2015/06/chart">
            <c:ext xmlns:c16="http://schemas.microsoft.com/office/drawing/2014/chart" uri="{C3380CC4-5D6E-409C-BE32-E72D297353CC}">
              <c16:uniqueId val="{00000000-B3ED-44BD-B0B0-04B22CD895E5}"/>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0.0</c:v>
                </c:pt>
                <c:pt idx="2">
                  <c:v>-100.6795371415428</c:v>
                </c:pt>
                <c:pt idx="3">
                  <c:v>-178.7092782089931</c:v>
                </c:pt>
                <c:pt idx="4">
                  <c:v>-239.2356962774502</c:v>
                </c:pt>
                <c:pt idx="5">
                  <c:v>-286.1862322003792</c:v>
                </c:pt>
                <c:pt idx="6">
                  <c:v>-322.6074766562051</c:v>
                </c:pt>
                <c:pt idx="7">
                  <c:v>-350.86286653555</c:v>
                </c:pt>
                <c:pt idx="8">
                  <c:v>-372.7858129561016</c:v>
                </c:pt>
                <c:pt idx="9">
                  <c:v>-389.7985086505136</c:v>
                </c:pt>
                <c:pt idx="10">
                  <c:v>-403.0041080988884</c:v>
                </c:pt>
                <c:pt idx="11">
                  <c:v>-413.2582482283287</c:v>
                </c:pt>
                <c:pt idx="12">
                  <c:v>-421.224539834031</c:v>
                </c:pt>
                <c:pt idx="13">
                  <c:v>-427.417622091456</c:v>
                </c:pt>
                <c:pt idx="14">
                  <c:v>-432.2347409134345</c:v>
                </c:pt>
                <c:pt idx="15">
                  <c:v>-436.0402129771282</c:v>
                </c:pt>
                <c:pt idx="16">
                  <c:v>-439.0610288614916</c:v>
                </c:pt>
                <c:pt idx="17">
                  <c:v>-441.4726598573434</c:v>
                </c:pt>
                <c:pt idx="18">
                  <c:v>-443.4111386945982</c:v>
                </c:pt>
                <c:pt idx="19">
                  <c:v>-444.9819080267333</c:v>
                </c:pt>
                <c:pt idx="20">
                  <c:v>-446.2666850702079</c:v>
                </c:pt>
                <c:pt idx="21">
                  <c:v>-447.3287879289782</c:v>
                </c:pt>
                <c:pt idx="22">
                  <c:v>-448.2172681297342</c:v>
                </c:pt>
                <c:pt idx="23">
                  <c:v>-448.9701167464574</c:v>
                </c:pt>
                <c:pt idx="24">
                  <c:v>-449.6167516214045</c:v>
                </c:pt>
                <c:pt idx="25">
                  <c:v>-450.1799467229794</c:v>
                </c:pt>
                <c:pt idx="26">
                  <c:v>-450.6773286201605</c:v>
                </c:pt>
                <c:pt idx="27">
                  <c:v>-451.1225338513867</c:v>
                </c:pt>
                <c:pt idx="28">
                  <c:v>-451.5262080401552</c:v>
                </c:pt>
                <c:pt idx="29">
                  <c:v>-451.8965824363368</c:v>
                </c:pt>
                <c:pt idx="30">
                  <c:v>-452.2400194572672</c:v>
                </c:pt>
                <c:pt idx="31">
                  <c:v>-452.5614367587002</c:v>
                </c:pt>
                <c:pt idx="32">
                  <c:v>-452.8646357943435</c:v>
                </c:pt>
                <c:pt idx="33">
                  <c:v>-453.1525562922034</c:v>
                </c:pt>
                <c:pt idx="34">
                  <c:v>-453.4274732802039</c:v>
                </c:pt>
                <c:pt idx="35">
                  <c:v>-453.6911495660676</c:v>
                </c:pt>
                <c:pt idx="36">
                  <c:v>-453.9449536835236</c:v>
                </c:pt>
                <c:pt idx="37">
                  <c:v>-454.189951071592</c:v>
                </c:pt>
                <c:pt idx="38">
                  <c:v>-454.4269745124082</c:v>
                </c:pt>
                <c:pt idx="39">
                  <c:v>-454.6566785007782</c:v>
                </c:pt>
                <c:pt idx="40">
                  <c:v>-454.8795811642558</c:v>
                </c:pt>
                <c:pt idx="41">
                  <c:v>-455.0960967238934</c:v>
                </c:pt>
                <c:pt idx="42">
                  <c:v>-455.3065602845418</c:v>
                </c:pt>
                <c:pt idx="43">
                  <c:v>-455.5112468701191</c:v>
                </c:pt>
                <c:pt idx="44">
                  <c:v>-455.7103860141688</c:v>
                </c:pt>
                <c:pt idx="45">
                  <c:v>-455.9041729180848</c:v>
                </c:pt>
                <c:pt idx="46">
                  <c:v>-456.0927769611898</c:v>
                </c:pt>
                <c:pt idx="47">
                  <c:v>-456.276348169933</c:v>
                </c:pt>
                <c:pt idx="48">
                  <c:v>-456.4550221164391</c:v>
                </c:pt>
                <c:pt idx="49">
                  <c:v>-456.6289236099146</c:v>
                </c:pt>
                <c:pt idx="50">
                  <c:v>-456.7981694623105</c:v>
                </c:pt>
                <c:pt idx="51">
                  <c:v>-456.9628705454161</c:v>
                </c:pt>
                <c:pt idx="52">
                  <c:v>-457.1231333071626</c:v>
                </c:pt>
                <c:pt idx="53">
                  <c:v>-457.2790608767281</c:v>
                </c:pt>
                <c:pt idx="54">
                  <c:v>-457.4307538580733</c:v>
                </c:pt>
                <c:pt idx="55">
                  <c:v>-457.5783108886772</c:v>
                </c:pt>
                <c:pt idx="56">
                  <c:v>-457.7218290219571</c:v>
                </c:pt>
                <c:pt idx="57">
                  <c:v>-457.8614039788372</c:v>
                </c:pt>
                <c:pt idx="58">
                  <c:v>-457.9971303030252</c:v>
                </c:pt>
                <c:pt idx="59">
                  <c:v>-458.1291014460292</c:v>
                </c:pt>
                <c:pt idx="60">
                  <c:v>-458.2574098022739</c:v>
                </c:pt>
                <c:pt idx="61">
                  <c:v>-458.3821467092457</c:v>
                </c:pt>
                <c:pt idx="62">
                  <c:v>-458.5034024240412</c:v>
                </c:pt>
                <c:pt idx="63">
                  <c:v>-458.6212660849451</c:v>
                </c:pt>
                <c:pt idx="64">
                  <c:v>-458.7358256641601</c:v>
                </c:pt>
                <c:pt idx="65">
                  <c:v>-458.847167916494</c:v>
                </c:pt>
                <c:pt idx="66">
                  <c:v>-458.9553783271002</c:v>
                </c:pt>
                <c:pt idx="67">
                  <c:v>-459.0605410608223</c:v>
                </c:pt>
                <c:pt idx="68">
                  <c:v>-459.162738914587</c:v>
                </c:pt>
                <c:pt idx="69">
                  <c:v>-459.262053274044</c:v>
                </c:pt>
                <c:pt idx="70">
                  <c:v>-459.3585640749443</c:v>
                </c:pt>
                <c:pt idx="71">
                  <c:v>-459.4523497698065</c:v>
                </c:pt>
                <c:pt idx="72">
                  <c:v>-459.5434872996775</c:v>
                </c:pt>
                <c:pt idx="73">
                  <c:v>-459.6320520713125</c:v>
                </c:pt>
                <c:pt idx="74">
                  <c:v>-459.7181179392805</c:v>
                </c:pt>
                <c:pt idx="75">
                  <c:v>-459.8017571930431</c:v>
                </c:pt>
                <c:pt idx="76">
                  <c:v>-459.8830405484221</c:v>
                </c:pt>
                <c:pt idx="77">
                  <c:v>-459.9620371434975</c:v>
                </c:pt>
                <c:pt idx="78">
                  <c:v>-460.0388145383939</c:v>
                </c:pt>
                <c:pt idx="79">
                  <c:v>-460.1134387185189</c:v>
                </c:pt>
                <c:pt idx="80">
                  <c:v>-460.185974101285</c:v>
                </c:pt>
                <c:pt idx="81">
                  <c:v>-460.2564835456789</c:v>
                </c:pt>
                <c:pt idx="82">
                  <c:v>-460.3250283644884</c:v>
                </c:pt>
                <c:pt idx="83">
                  <c:v>-460.3916683389833</c:v>
                </c:pt>
                <c:pt idx="84">
                  <c:v>-460.4564617355753</c:v>
                </c:pt>
                <c:pt idx="85">
                  <c:v>-460.5194653245125</c:v>
                </c:pt>
                <c:pt idx="86">
                  <c:v>-460.5807344000966</c:v>
                </c:pt>
                <c:pt idx="87">
                  <c:v>-460.64032280225</c:v>
                </c:pt>
                <c:pt idx="88">
                  <c:v>-460.6982829394874</c:v>
                </c:pt>
                <c:pt idx="89">
                  <c:v>-460.7546658127141</c:v>
                </c:pt>
                <c:pt idx="90">
                  <c:v>-460.8095210401116</c:v>
                </c:pt>
                <c:pt idx="91">
                  <c:v>-460.862896882536</c:v>
                </c:pt>
                <c:pt idx="92">
                  <c:v>-460.9148402696228</c:v>
                </c:pt>
                <c:pt idx="93">
                  <c:v>-460.9653968262969</c:v>
                </c:pt>
                <c:pt idx="94">
                  <c:v>-461.0146108996705</c:v>
                </c:pt>
                <c:pt idx="95">
                  <c:v>-461.0625255861451</c:v>
                </c:pt>
                <c:pt idx="96">
                  <c:v>-461.1091827586822</c:v>
                </c:pt>
                <c:pt idx="97">
                  <c:v>-461.1546230941171</c:v>
                </c:pt>
                <c:pt idx="98">
                  <c:v>-461.1988861005156</c:v>
                </c:pt>
                <c:pt idx="99">
                  <c:v>-461.2420101443822</c:v>
                </c:pt>
                <c:pt idx="100">
                  <c:v>-461.2840324778151</c:v>
                </c:pt>
                <c:pt idx="101">
                  <c:v>-461.3249892655003</c:v>
                </c:pt>
                <c:pt idx="102">
                  <c:v>-461.3649156112879</c:v>
                </c:pt>
                <c:pt idx="103">
                  <c:v>-461.4038455847731</c:v>
                </c:pt>
                <c:pt idx="104">
                  <c:v>-461.4418122473362</c:v>
                </c:pt>
                <c:pt idx="105">
                  <c:v>-461.4788476780086</c:v>
                </c:pt>
                <c:pt idx="106">
                  <c:v>-461.514982998866</c:v>
                </c:pt>
                <c:pt idx="107">
                  <c:v>-461.5502484001227</c:v>
                </c:pt>
                <c:pt idx="108">
                  <c:v>-461.5846731647398</c:v>
                </c:pt>
                <c:pt idx="109">
                  <c:v>-461.618285692668</c:v>
                </c:pt>
                <c:pt idx="110">
                  <c:v>-461.651113524611</c:v>
                </c:pt>
                <c:pt idx="111">
                  <c:v>-461.6831833654505</c:v>
                </c:pt>
                <c:pt idx="112">
                  <c:v>-461.7145211070056</c:v>
                </c:pt>
                <c:pt idx="113">
                  <c:v>-461.7451518505914</c:v>
                </c:pt>
                <c:pt idx="114">
                  <c:v>-461.7750999288509</c:v>
                </c:pt>
                <c:pt idx="115">
                  <c:v>-461.8043889273212</c:v>
                </c:pt>
                <c:pt idx="116">
                  <c:v>-461.8330417054276</c:v>
                </c:pt>
                <c:pt idx="117">
                  <c:v>-461.861080417024</c:v>
                </c:pt>
                <c:pt idx="118">
                  <c:v>-461.8885265304343</c:v>
                </c:pt>
                <c:pt idx="119">
                  <c:v>-461.9154008480936</c:v>
                </c:pt>
              </c:numCache>
            </c:numRef>
          </c:yVal>
          <c:smooth val="0"/>
          <c:extLst xmlns:c16r2="http://schemas.microsoft.com/office/drawing/2015/06/chart">
            <c:ext xmlns:c16="http://schemas.microsoft.com/office/drawing/2014/chart" uri="{C3380CC4-5D6E-409C-BE32-E72D297353CC}">
              <c16:uniqueId val="{00000001-B3ED-44BD-B0B0-04B22CD895E5}"/>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0.0</c:v>
                </c:pt>
                <c:pt idx="2">
                  <c:v>-100.6795116799331</c:v>
                </c:pt>
                <c:pt idx="3">
                  <c:v>-178.709149412909</c:v>
                </c:pt>
                <c:pt idx="4">
                  <c:v>-239.2353965300936</c:v>
                </c:pt>
                <c:pt idx="5">
                  <c:v>-286.1857023641496</c:v>
                </c:pt>
                <c:pt idx="6">
                  <c:v>-322.6066639710297</c:v>
                </c:pt>
                <c:pt idx="7">
                  <c:v>-350.8617231718017</c:v>
                </c:pt>
                <c:pt idx="8">
                  <c:v>-372.7842950240993</c:v>
                </c:pt>
                <c:pt idx="9">
                  <c:v>-389.7965755235309</c:v>
                </c:pt>
                <c:pt idx="10">
                  <c:v>-403.0017219497203</c:v>
                </c:pt>
                <c:pt idx="11">
                  <c:v>-413.2553737095946</c:v>
                </c:pt>
                <c:pt idx="12">
                  <c:v>-421.2211438541526</c:v>
                </c:pt>
                <c:pt idx="13">
                  <c:v>-427.4136736533293</c:v>
                </c:pt>
                <c:pt idx="14">
                  <c:v>-432.2302105641716</c:v>
                </c:pt>
                <c:pt idx="15">
                  <c:v>-436.0350787097996</c:v>
                </c:pt>
                <c:pt idx="16">
                  <c:v>-439.0552594108631</c:v>
                </c:pt>
                <c:pt idx="17">
                  <c:v>-441.4662177917052</c:v>
                </c:pt>
                <c:pt idx="18">
                  <c:v>-443.4039829279353</c:v>
                </c:pt>
                <c:pt idx="19">
                  <c:v>-444.9739956638477</c:v>
                </c:pt>
                <c:pt idx="20">
                  <c:v>-446.2579727496632</c:v>
                </c:pt>
                <c:pt idx="21">
                  <c:v>-447.3192327888719</c:v>
                </c:pt>
                <c:pt idx="22">
                  <c:v>-448.2068284907837</c:v>
                </c:pt>
                <c:pt idx="23">
                  <c:v>-448.9587525839815</c:v>
                </c:pt>
                <c:pt idx="24">
                  <c:v>-449.6044248799007</c:v>
                </c:pt>
                <c:pt idx="25">
                  <c:v>-450.1666215140066</c:v>
                </c:pt>
                <c:pt idx="26">
                  <c:v>-450.6629713341862</c:v>
                </c:pt>
                <c:pt idx="27">
                  <c:v>-451.1071132054531</c:v>
                </c:pt>
                <c:pt idx="28">
                  <c:v>-451.5096950803781</c:v>
                </c:pt>
                <c:pt idx="29">
                  <c:v>-451.8789504744564</c:v>
                </c:pt>
                <c:pt idx="30">
                  <c:v>-452.2212439942952</c:v>
                </c:pt>
                <c:pt idx="31">
                  <c:v>-452.5414954013686</c:v>
                </c:pt>
                <c:pt idx="32">
                  <c:v>-452.8435081673961</c:v>
                </c:pt>
                <c:pt idx="33">
                  <c:v>-453.130223948723</c:v>
                </c:pt>
                <c:pt idx="34">
                  <c:v>-453.4039196115766</c:v>
                </c:pt>
                <c:pt idx="35">
                  <c:v>-453.6663597129264</c:v>
                </c:pt>
                <c:pt idx="36">
                  <c:v>-453.9189144481231</c:v>
                </c:pt>
                <c:pt idx="37">
                  <c:v>-454.162650832619</c:v>
                </c:pt>
                <c:pt idx="38">
                  <c:v>-454.3984031421313</c:v>
                </c:pt>
                <c:pt idx="39">
                  <c:v>-454.6268272851412</c:v>
                </c:pt>
                <c:pt idx="40">
                  <c:v>-454.8484427258954</c:v>
                </c:pt>
                <c:pt idx="41">
                  <c:v>-455.0636649481119</c:v>
                </c:pt>
                <c:pt idx="42">
                  <c:v>-455.2728302481439</c:v>
                </c:pt>
                <c:pt idx="43">
                  <c:v>-455.4762147732706</c:v>
                </c:pt>
                <c:pt idx="44">
                  <c:v>-455.6740491151031</c:v>
                </c:pt>
                <c:pt idx="45">
                  <c:v>-455.8665294706472</c:v>
                </c:pt>
                <c:pt idx="46">
                  <c:v>-456.0538261550318</c:v>
                </c:pt>
                <c:pt idx="47">
                  <c:v>-456.2360900735939</c:v>
                </c:pt>
                <c:pt idx="48">
                  <c:v>-456.4134576228607</c:v>
                </c:pt>
                <c:pt idx="49">
                  <c:v>-456.5860543845046</c:v>
                </c:pt>
                <c:pt idx="50">
                  <c:v>-456.7539978934292</c:v>
                </c:pt>
                <c:pt idx="51">
                  <c:v>-456.9173996970931</c:v>
                </c:pt>
                <c:pt idx="52">
                  <c:v>-457.076366874171</c:v>
                </c:pt>
                <c:pt idx="53">
                  <c:v>-457.2310031416436</c:v>
                </c:pt>
                <c:pt idx="54">
                  <c:v>-457.3814096504866</c:v>
                </c:pt>
                <c:pt idx="55">
                  <c:v>-457.527685546269</c:v>
                </c:pt>
                <c:pt idx="56">
                  <c:v>-457.6699283535417</c:v>
                </c:pt>
                <c:pt idx="57">
                  <c:v>-457.8082342291565</c:v>
                </c:pt>
                <c:pt idx="58">
                  <c:v>-457.9426981192373</c:v>
                </c:pt>
                <c:pt idx="59">
                  <c:v>-458.0734138459046</c:v>
                </c:pt>
                <c:pt idx="60">
                  <c:v>-458.2004741439232</c:v>
                </c:pt>
                <c:pt idx="61">
                  <c:v>-458.3239706623573</c:v>
                </c:pt>
                <c:pt idx="62">
                  <c:v>-458.4439939426416</c:v>
                </c:pt>
                <c:pt idx="63">
                  <c:v>-458.5606333814503</c:v>
                </c:pt>
                <c:pt idx="64">
                  <c:v>-458.6739771848224</c:v>
                </c:pt>
                <c:pt idx="65">
                  <c:v>-458.7841123180866</c:v>
                </c:pt>
                <c:pt idx="66">
                  <c:v>-458.8911244548506</c:v>
                </c:pt>
                <c:pt idx="67">
                  <c:v>-458.9950979274689</c:v>
                </c:pt>
                <c:pt idx="68">
                  <c:v>-459.0961156805845</c:v>
                </c:pt>
                <c:pt idx="69">
                  <c:v>-459.1942592288578</c:v>
                </c:pt>
                <c:pt idx="70">
                  <c:v>-459.2896086193141</c:v>
                </c:pt>
                <c:pt idx="71">
                  <c:v>-459.3822423990278</c:v>
                </c:pt>
                <c:pt idx="72">
                  <c:v>-459.4722375878082</c:v>
                </c:pt>
                <c:pt idx="73">
                  <c:v>-459.559669656279</c:v>
                </c:pt>
                <c:pt idx="74">
                  <c:v>-459.6446125088514</c:v>
                </c:pt>
                <c:pt idx="75">
                  <c:v>-459.7271384715625</c:v>
                </c:pt>
                <c:pt idx="76">
                  <c:v>-459.8073182844892</c:v>
                </c:pt>
                <c:pt idx="77">
                  <c:v>-459.8852210981892</c:v>
                </c:pt>
                <c:pt idx="78">
                  <c:v>-459.9609144743154</c:v>
                </c:pt>
                <c:pt idx="79">
                  <c:v>-460.0344643895587</c:v>
                </c:pt>
                <c:pt idx="80">
                  <c:v>-460.1059352429716</c:v>
                </c:pt>
                <c:pt idx="81">
                  <c:v>-460.1753898661882</c:v>
                </c:pt>
                <c:pt idx="82">
                  <c:v>-460.2428895362318</c:v>
                </c:pt>
                <c:pt idx="83">
                  <c:v>-460.308493990753</c:v>
                </c:pt>
                <c:pt idx="84">
                  <c:v>-460.3722614453036</c:v>
                </c:pt>
                <c:pt idx="85">
                  <c:v>-460.4342486124806</c:v>
                </c:pt>
                <c:pt idx="86">
                  <c:v>-460.494510722585</c:v>
                </c:pt>
                <c:pt idx="87">
                  <c:v>-460.553101545862</c:v>
                </c:pt>
                <c:pt idx="88">
                  <c:v>-460.6100734156498</c:v>
                </c:pt>
                <c:pt idx="89">
                  <c:v>-460.6654772528454</c:v>
                </c:pt>
                <c:pt idx="90">
                  <c:v>-460.7193625910622</c:v>
                </c:pt>
                <c:pt idx="91">
                  <c:v>-460.7717776024035</c:v>
                </c:pt>
                <c:pt idx="92">
                  <c:v>-460.8227691240172</c:v>
                </c:pt>
                <c:pt idx="93">
                  <c:v>-460.87238268492</c:v>
                </c:pt>
                <c:pt idx="94">
                  <c:v>-460.9206625332044</c:v>
                </c:pt>
                <c:pt idx="95">
                  <c:v>-460.9676516634645</c:v>
                </c:pt>
                <c:pt idx="96">
                  <c:v>-461.0133918443788</c:v>
                </c:pt>
                <c:pt idx="97">
                  <c:v>-461.0579236462981</c:v>
                </c:pt>
                <c:pt idx="98">
                  <c:v>-461.1012864688527</c:v>
                </c:pt>
                <c:pt idx="99">
                  <c:v>-461.1435185684819</c:v>
                </c:pt>
                <c:pt idx="100">
                  <c:v>-461.1846570857451</c:v>
                </c:pt>
                <c:pt idx="101">
                  <c:v>-461.2247380725456</c:v>
                </c:pt>
                <c:pt idx="102">
                  <c:v>-461.2637965190261</c:v>
                </c:pt>
                <c:pt idx="103">
                  <c:v>-461.3018663802141</c:v>
                </c:pt>
                <c:pt idx="104">
                  <c:v>-461.338980602348</c:v>
                </c:pt>
                <c:pt idx="105">
                  <c:v>-461.3751711488802</c:v>
                </c:pt>
                <c:pt idx="106">
                  <c:v>-461.4104690260756</c:v>
                </c:pt>
                <c:pt idx="107">
                  <c:v>-461.4449043081767</c:v>
                </c:pt>
                <c:pt idx="108">
                  <c:v>-461.4785061622915</c:v>
                </c:pt>
                <c:pt idx="109">
                  <c:v>-461.511302872683</c:v>
                </c:pt>
                <c:pt idx="110">
                  <c:v>-461.5433218647013</c:v>
                </c:pt>
                <c:pt idx="111">
                  <c:v>-461.5745897282649</c:v>
                </c:pt>
                <c:pt idx="112">
                  <c:v>-461.6051322408919</c:v>
                </c:pt>
                <c:pt idx="113">
                  <c:v>-461.6349743901482</c:v>
                </c:pt>
                <c:pt idx="114">
                  <c:v>-461.664140395759</c:v>
                </c:pt>
                <c:pt idx="115">
                  <c:v>-461.692653731232</c:v>
                </c:pt>
                <c:pt idx="116">
                  <c:v>-461.7205371448254</c:v>
                </c:pt>
                <c:pt idx="117">
                  <c:v>-461.7478126803071</c:v>
                </c:pt>
                <c:pt idx="118">
                  <c:v>-461.7745016969966</c:v>
                </c:pt>
                <c:pt idx="119">
                  <c:v>-461.800624889489</c:v>
                </c:pt>
              </c:numCache>
            </c:numRef>
          </c:yVal>
          <c:smooth val="0"/>
          <c:extLst xmlns:c16r2="http://schemas.microsoft.com/office/drawing/2015/06/chart">
            <c:ext xmlns:c16="http://schemas.microsoft.com/office/drawing/2014/chart" uri="{C3380CC4-5D6E-409C-BE32-E72D297353CC}">
              <c16:uniqueId val="{00000002-B3ED-44BD-B0B0-04B22CD895E5}"/>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0.0</c:v>
                </c:pt>
                <c:pt idx="2">
                  <c:v>-100.6794684064153</c:v>
                </c:pt>
                <c:pt idx="3">
                  <c:v>-178.7090127044465</c:v>
                </c:pt>
                <c:pt idx="4">
                  <c:v>-239.2349545552461</c:v>
                </c:pt>
                <c:pt idx="5">
                  <c:v>-286.1846626430196</c:v>
                </c:pt>
                <c:pt idx="6">
                  <c:v>-322.6046994650243</c:v>
                </c:pt>
                <c:pt idx="7">
                  <c:v>-350.8585033800336</c:v>
                </c:pt>
                <c:pt idx="8">
                  <c:v>-372.7795063938284</c:v>
                </c:pt>
                <c:pt idx="9">
                  <c:v>-389.7899342759881</c:v>
                </c:pt>
                <c:pt idx="10">
                  <c:v>-402.9929815705473</c:v>
                </c:pt>
                <c:pt idx="11">
                  <c:v>-413.2443287295464</c:v>
                </c:pt>
                <c:pt idx="12">
                  <c:v>-421.2076310902194</c:v>
                </c:pt>
                <c:pt idx="13">
                  <c:v>-427.3975717480461</c:v>
                </c:pt>
                <c:pt idx="14">
                  <c:v>-432.2114388980222</c:v>
                </c:pt>
                <c:pt idx="15">
                  <c:v>-436.0135424059408</c:v>
                </c:pt>
                <c:pt idx="16">
                  <c:v>-439.0305365692319</c:v>
                </c:pt>
                <c:pt idx="17">
                  <c:v>-441.4376937750349</c:v>
                </c:pt>
                <c:pt idx="18">
                  <c:v>-443.3709296122323</c:v>
                </c:pt>
                <c:pt idx="19">
                  <c:v>-444.9356299014784</c:v>
                </c:pt>
                <c:pt idx="20">
                  <c:v>-446.2134989219155</c:v>
                </c:pt>
                <c:pt idx="21">
                  <c:v>-447.2678731868727</c:v>
                </c:pt>
                <c:pt idx="22">
                  <c:v>-448.1478444287787</c:v>
                </c:pt>
                <c:pt idx="23">
                  <c:v>-448.8914584956365</c:v>
                </c:pt>
                <c:pt idx="24">
                  <c:v>-449.5281971389558</c:v>
                </c:pt>
                <c:pt idx="25">
                  <c:v>-450.0809033234436</c:v>
                </c:pt>
                <c:pt idx="26">
                  <c:v>-450.5672747178361</c:v>
                </c:pt>
                <c:pt idx="27">
                  <c:v>-451.0010188969645</c:v>
                </c:pt>
                <c:pt idx="28">
                  <c:v>-451.3928508361861</c:v>
                </c:pt>
                <c:pt idx="29">
                  <c:v>-451.7510676203164</c:v>
                </c:pt>
                <c:pt idx="30">
                  <c:v>-452.0820936175442</c:v>
                </c:pt>
                <c:pt idx="31">
                  <c:v>-452.3909043177737</c:v>
                </c:pt>
                <c:pt idx="32">
                  <c:v>-452.6813548039136</c:v>
                </c:pt>
                <c:pt idx="33">
                  <c:v>-452.9564342446116</c:v>
                </c:pt>
                <c:pt idx="34">
                  <c:v>-453.218463011017</c:v>
                </c:pt>
                <c:pt idx="35">
                  <c:v>-453.4692452992822</c:v>
                </c:pt>
                <c:pt idx="36">
                  <c:v>-453.7101872534587</c:v>
                </c:pt>
                <c:pt idx="37">
                  <c:v>-453.9423883429117</c:v>
                </c:pt>
                <c:pt idx="38">
                  <c:v>-454.166712009497</c:v>
                </c:pt>
                <c:pt idx="39">
                  <c:v>-454.3838402509245</c:v>
                </c:pt>
                <c:pt idx="40">
                  <c:v>-454.5943157539866</c:v>
                </c:pt>
                <c:pt idx="41">
                  <c:v>-454.7985745637889</c:v>
                </c:pt>
                <c:pt idx="42">
                  <c:v>-454.9969710738478</c:v>
                </c:pt>
                <c:pt idx="43">
                  <c:v>-455.1897972535407</c:v>
                </c:pt>
                <c:pt idx="44">
                  <c:v>-455.3772974215462</c:v>
                </c:pt>
                <c:pt idx="45">
                  <c:v>-455.5596795769525</c:v>
                </c:pt>
                <c:pt idx="46">
                  <c:v>-455.7371240722692</c:v>
                </c:pt>
                <c:pt idx="47">
                  <c:v>-455.9097902351787</c:v>
                </c:pt>
                <c:pt idx="48">
                  <c:v>-456.0778214095516</c:v>
                </c:pt>
                <c:pt idx="49">
                  <c:v>-456.2413487796366</c:v>
                </c:pt>
                <c:pt idx="50">
                  <c:v>-456.4004942590218</c:v>
                </c:pt>
                <c:pt idx="51">
                  <c:v>-456.5553726620673</c:v>
                </c:pt>
                <c:pt idx="52">
                  <c:v>-456.7060933261889</c:v>
                </c:pt>
                <c:pt idx="53">
                  <c:v>-456.8527613147744</c:v>
                </c:pt>
                <c:pt idx="54">
                  <c:v>-456.9954783012652</c:v>
                </c:pt>
                <c:pt idx="55">
                  <c:v>-457.1343432111462</c:v>
                </c:pt>
                <c:pt idx="56">
                  <c:v>-457.2694526814921</c:v>
                </c:pt>
                <c:pt idx="57">
                  <c:v>-457.400901383131</c:v>
                </c:pt>
                <c:pt idx="58">
                  <c:v>-457.5287822411481</c:v>
                </c:pt>
                <c:pt idx="59">
                  <c:v>-457.6531865799043</c:v>
                </c:pt>
                <c:pt idx="60">
                  <c:v>-457.7742042131467</c:v>
                </c:pt>
                <c:pt idx="61">
                  <c:v>-457.8919234947498</c:v>
                </c:pt>
                <c:pt idx="62">
                  <c:v>-458.0064313417424</c:v>
                </c:pt>
                <c:pt idx="63">
                  <c:v>-458.1178132383394</c:v>
                </c:pt>
                <c:pt idx="64">
                  <c:v>-458.2261532279362</c:v>
                </c:pt>
                <c:pt idx="65">
                  <c:v>-458.3315338973005</c:v>
                </c:pt>
                <c:pt idx="66">
                  <c:v>-458.4340363571536</c:v>
                </c:pt>
                <c:pt idx="67">
                  <c:v>-458.5337402214755</c:v>
                </c:pt>
                <c:pt idx="68">
                  <c:v>-458.6307235871789</c:v>
                </c:pt>
                <c:pt idx="69">
                  <c:v>-458.7250630157796</c:v>
                </c:pt>
                <c:pt idx="70">
                  <c:v>-458.8168335175433</c:v>
                </c:pt>
                <c:pt idx="71">
                  <c:v>-458.9061085387912</c:v>
                </c:pt>
                <c:pt idx="72">
                  <c:v>-458.9929599527875</c:v>
                </c:pt>
                <c:pt idx="73">
                  <c:v>-459.0774580538782</c:v>
                </c:pt>
                <c:pt idx="74">
                  <c:v>-459.1596715552405</c:v>
                </c:pt>
                <c:pt idx="75">
                  <c:v>-459.2396675901036</c:v>
                </c:pt>
                <c:pt idx="76">
                  <c:v>-459.3175117160063</c:v>
                </c:pt>
                <c:pt idx="77">
                  <c:v>-459.3932679222269</c:v>
                </c:pt>
                <c:pt idx="78">
                  <c:v>-459.4669986399093</c:v>
                </c:pt>
                <c:pt idx="79">
                  <c:v>-459.5387647547323</c:v>
                </c:pt>
                <c:pt idx="80">
                  <c:v>-459.6086256219641</c:v>
                </c:pt>
                <c:pt idx="81">
                  <c:v>-459.6766390835037</c:v>
                </c:pt>
                <c:pt idx="82">
                  <c:v>-459.7428614868804</c:v>
                </c:pt>
                <c:pt idx="83">
                  <c:v>-459.8073477056785</c:v>
                </c:pt>
                <c:pt idx="84">
                  <c:v>-459.8701511616919</c:v>
                </c:pt>
                <c:pt idx="85">
                  <c:v>-459.9313238479392</c:v>
                </c:pt>
                <c:pt idx="86">
                  <c:v>-459.9909163530683</c:v>
                </c:pt>
                <c:pt idx="87">
                  <c:v>-460.0489778863921</c:v>
                </c:pt>
                <c:pt idx="88">
                  <c:v>-460.1055563037808</c:v>
                </c:pt>
                <c:pt idx="89">
                  <c:v>-460.1606981340846</c:v>
                </c:pt>
                <c:pt idx="90">
                  <c:v>-460.2144486061115</c:v>
                </c:pt>
                <c:pt idx="91">
                  <c:v>-460.2668516758022</c:v>
                </c:pt>
                <c:pt idx="92">
                  <c:v>-460.3179500537371</c:v>
                </c:pt>
                <c:pt idx="93">
                  <c:v>-460.3677852327782</c:v>
                </c:pt>
                <c:pt idx="94">
                  <c:v>-460.4163975157641</c:v>
                </c:pt>
                <c:pt idx="95">
                  <c:v>-460.4638260432002</c:v>
                </c:pt>
                <c:pt idx="96">
                  <c:v>-460.510108820792</c:v>
                </c:pt>
                <c:pt idx="97">
                  <c:v>-460.5552827469874</c:v>
                </c:pt>
                <c:pt idx="98">
                  <c:v>-460.5993836400885</c:v>
                </c:pt>
                <c:pt idx="99">
                  <c:v>-460.6424462653922</c:v>
                </c:pt>
                <c:pt idx="100">
                  <c:v>-460.6845043617832</c:v>
                </c:pt>
                <c:pt idx="101">
                  <c:v>-460.7255906681385</c:v>
                </c:pt>
                <c:pt idx="102">
                  <c:v>-460.7657369494189</c:v>
                </c:pt>
                <c:pt idx="103">
                  <c:v>-460.804974022245</c:v>
                </c:pt>
                <c:pt idx="104">
                  <c:v>-460.8433317801318</c:v>
                </c:pt>
                <c:pt idx="105">
                  <c:v>-460.8808392182816</c:v>
                </c:pt>
                <c:pt idx="106">
                  <c:v>-460.9175244580582</c:v>
                </c:pt>
                <c:pt idx="107">
                  <c:v>-460.9534147707163</c:v>
                </c:pt>
                <c:pt idx="108">
                  <c:v>-460.9885366009787</c:v>
                </c:pt>
                <c:pt idx="109">
                  <c:v>-461.0229155899578</c:v>
                </c:pt>
                <c:pt idx="110">
                  <c:v>-461.0565765975986</c:v>
                </c:pt>
                <c:pt idx="111">
                  <c:v>-461.0895437247381</c:v>
                </c:pt>
                <c:pt idx="112">
                  <c:v>-461.1218403345337</c:v>
                </c:pt>
                <c:pt idx="113">
                  <c:v>-461.1534890735711</c:v>
                </c:pt>
                <c:pt idx="114">
                  <c:v>-461.1845118923047</c:v>
                </c:pt>
                <c:pt idx="115">
                  <c:v>-461.2149300651618</c:v>
                </c:pt>
                <c:pt idx="116">
                  <c:v>-461.2447642100414</c:v>
                </c:pt>
                <c:pt idx="117">
                  <c:v>-461.274034307422</c:v>
                </c:pt>
                <c:pt idx="118">
                  <c:v>-461.3027597189321</c:v>
                </c:pt>
                <c:pt idx="119">
                  <c:v>-461.3309592055156</c:v>
                </c:pt>
              </c:numCache>
            </c:numRef>
          </c:yVal>
          <c:smooth val="0"/>
          <c:extLst xmlns:c16r2="http://schemas.microsoft.com/office/drawing/2015/06/chart">
            <c:ext xmlns:c16="http://schemas.microsoft.com/office/drawing/2014/chart" uri="{C3380CC4-5D6E-409C-BE32-E72D297353CC}">
              <c16:uniqueId val="{00000003-B3ED-44BD-B0B0-04B22CD895E5}"/>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0.0</c:v>
                </c:pt>
                <c:pt idx="2">
                  <c:v>-100.6797319414582</c:v>
                </c:pt>
                <c:pt idx="3">
                  <c:v>-178.7075536036864</c:v>
                </c:pt>
                <c:pt idx="4">
                  <c:v>-239.2302156352889</c:v>
                </c:pt>
                <c:pt idx="5">
                  <c:v>-286.175861024356</c:v>
                </c:pt>
                <c:pt idx="6">
                  <c:v>-322.5915627482681</c:v>
                </c:pt>
                <c:pt idx="7">
                  <c:v>-350.8410796092612</c:v>
                </c:pt>
                <c:pt idx="8">
                  <c:v>-372.7580302198621</c:v>
                </c:pt>
                <c:pt idx="9">
                  <c:v>-389.7647341822413</c:v>
                </c:pt>
                <c:pt idx="10">
                  <c:v>-402.9644169031562</c:v>
                </c:pt>
                <c:pt idx="11">
                  <c:v>-413.2127481962816</c:v>
                </c:pt>
                <c:pt idx="12">
                  <c:v>-421.1733465814686</c:v>
                </c:pt>
                <c:pt idx="13">
                  <c:v>-427.3608429695305</c:v>
                </c:pt>
                <c:pt idx="14">
                  <c:v>-432.1724660681829</c:v>
                </c:pt>
                <c:pt idx="15">
                  <c:v>-435.9725353728936</c:v>
                </c:pt>
                <c:pt idx="16">
                  <c:v>-438.988165089555</c:v>
                </c:pt>
                <c:pt idx="17">
                  <c:v>-441.3948762737528</c:v>
                </c:pt>
                <c:pt idx="18">
                  <c:v>-443.3287111155477</c:v>
                </c:pt>
                <c:pt idx="19">
                  <c:v>-444.8950958854729</c:v>
                </c:pt>
                <c:pt idx="20">
                  <c:v>-446.1757157706305</c:v>
                </c:pt>
                <c:pt idx="21">
                  <c:v>-447.2338483138592</c:v>
                </c:pt>
                <c:pt idx="22">
                  <c:v>-448.1185008267094</c:v>
                </c:pt>
                <c:pt idx="23">
                  <c:v>-448.8676197789391</c:v>
                </c:pt>
                <c:pt idx="24">
                  <c:v>-449.5105801301324</c:v>
                </c:pt>
                <c:pt idx="25">
                  <c:v>-450.0701159812784</c:v>
                </c:pt>
                <c:pt idx="26">
                  <c:v>-450.5638177706819</c:v>
                </c:pt>
                <c:pt idx="27">
                  <c:v>-451.005289972709</c:v>
                </c:pt>
                <c:pt idx="28">
                  <c:v>-451.405150303417</c:v>
                </c:pt>
                <c:pt idx="29">
                  <c:v>-451.7716064623272</c:v>
                </c:pt>
                <c:pt idx="30">
                  <c:v>-452.1110012779889</c:v>
                </c:pt>
                <c:pt idx="31">
                  <c:v>-452.4282363984696</c:v>
                </c:pt>
                <c:pt idx="32">
                  <c:v>-452.7271004749819</c:v>
                </c:pt>
                <c:pt idx="33">
                  <c:v>-453.0105232774331</c:v>
                </c:pt>
                <c:pt idx="34">
                  <c:v>-453.2807723818005</c:v>
                </c:pt>
                <c:pt idx="35">
                  <c:v>-453.5396053375007</c:v>
                </c:pt>
                <c:pt idx="36">
                  <c:v>-453.7883873283427</c:v>
                </c:pt>
                <c:pt idx="37">
                  <c:v>-454.0281820939817</c:v>
                </c:pt>
                <c:pt idx="38">
                  <c:v>-454.259822135912</c:v>
                </c:pt>
                <c:pt idx="39">
                  <c:v>-454.4839628801739</c:v>
                </c:pt>
                <c:pt idx="40">
                  <c:v>-454.7011244137357</c:v>
                </c:pt>
                <c:pt idx="41">
                  <c:v>-454.9117237822268</c:v>
                </c:pt>
                <c:pt idx="42">
                  <c:v>-455.1160996374856</c:v>
                </c:pt>
                <c:pt idx="43">
                  <c:v>-455.3145311466687</c:v>
                </c:pt>
                <c:pt idx="44">
                  <c:v>-455.5072524720345</c:v>
                </c:pt>
                <c:pt idx="45">
                  <c:v>-455.6944638320021</c:v>
                </c:pt>
                <c:pt idx="46">
                  <c:v>-455.8763399262716</c:v>
                </c:pt>
                <c:pt idx="47">
                  <c:v>-456.0530363311337</c:v>
                </c:pt>
                <c:pt idx="48">
                  <c:v>-456.2246943335013</c:v>
                </c:pt>
                <c:pt idx="49">
                  <c:v>-456.3914445667106</c:v>
                </c:pt>
                <c:pt idx="50">
                  <c:v>-456.5534097279921</c:v>
                </c:pt>
                <c:pt idx="51">
                  <c:v>-456.7107065940836</c:v>
                </c:pt>
                <c:pt idx="52">
                  <c:v>-456.8634475021751</c:v>
                </c:pt>
                <c:pt idx="53">
                  <c:v>-457.0117414246596</c:v>
                </c:pt>
                <c:pt idx="54">
                  <c:v>-457.1556947371864</c:v>
                </c:pt>
                <c:pt idx="55">
                  <c:v>-457.2954117557819</c:v>
                </c:pt>
                <c:pt idx="56">
                  <c:v>-457.4309951013784</c:v>
                </c:pt>
                <c:pt idx="57">
                  <c:v>-457.5625459366638</c:v>
                </c:pt>
                <c:pt idx="58">
                  <c:v>-457.6901641091646</c:v>
                </c:pt>
                <c:pt idx="59">
                  <c:v>-457.8139482268634</c:v>
                </c:pt>
                <c:pt idx="60">
                  <c:v>-457.933995685802</c:v>
                </c:pt>
                <c:pt idx="61">
                  <c:v>-458.0504026645394</c:v>
                </c:pt>
                <c:pt idx="62">
                  <c:v>-458.1632640968455</c:v>
                </c:pt>
                <c:pt idx="63">
                  <c:v>-458.2726736306613</c:v>
                </c:pt>
                <c:pt idx="64">
                  <c:v>-458.3787235794335</c:v>
                </c:pt>
                <c:pt idx="65">
                  <c:v>-458.4815048705489</c:v>
                </c:pt>
                <c:pt idx="66">
                  <c:v>-458.581106993668</c:v>
                </c:pt>
                <c:pt idx="67">
                  <c:v>-458.6776179514563</c:v>
                </c:pt>
                <c:pt idx="68">
                  <c:v>-458.771124214043</c:v>
                </c:pt>
                <c:pt idx="69">
                  <c:v>-458.8617106781782</c:v>
                </c:pt>
                <c:pt idx="70">
                  <c:v>-458.9494606318548</c:v>
                </c:pt>
                <c:pt idx="71">
                  <c:v>-459.0344557242606</c:v>
                </c:pt>
                <c:pt idx="72">
                  <c:v>-459.1167759414082</c:v>
                </c:pt>
                <c:pt idx="73">
                  <c:v>-459.1964995873714</c:v>
                </c:pt>
                <c:pt idx="74">
                  <c:v>-459.2737032705189</c:v>
                </c:pt>
                <c:pt idx="75">
                  <c:v>-459.3484618950533</c:v>
                </c:pt>
                <c:pt idx="76">
                  <c:v>-459.4208486570024</c:v>
                </c:pt>
                <c:pt idx="77">
                  <c:v>-459.4909350446162</c:v>
                </c:pt>
                <c:pt idx="78">
                  <c:v>-459.5587908427769</c:v>
                </c:pt>
                <c:pt idx="79">
                  <c:v>-459.6244841408952</c:v>
                </c:pt>
                <c:pt idx="80">
                  <c:v>-459.688081344182</c:v>
                </c:pt>
                <c:pt idx="81">
                  <c:v>-459.7496471878075</c:v>
                </c:pt>
                <c:pt idx="82">
                  <c:v>-459.8092447537021</c:v>
                </c:pt>
                <c:pt idx="83">
                  <c:v>-459.8669354896118</c:v>
                </c:pt>
                <c:pt idx="84">
                  <c:v>-459.9227792302372</c:v>
                </c:pt>
                <c:pt idx="85">
                  <c:v>-459.9768342201351</c:v>
                </c:pt>
                <c:pt idx="86">
                  <c:v>-460.0291571381421</c:v>
                </c:pt>
                <c:pt idx="87">
                  <c:v>-460.0798031230523</c:v>
                </c:pt>
                <c:pt idx="88">
                  <c:v>-460.128825800577</c:v>
                </c:pt>
                <c:pt idx="89">
                  <c:v>-460.1762773109876</c:v>
                </c:pt>
                <c:pt idx="90">
                  <c:v>-460.2222083377128</c:v>
                </c:pt>
                <c:pt idx="91">
                  <c:v>-460.266668136388</c:v>
                </c:pt>
                <c:pt idx="92">
                  <c:v>-460.3097045644608</c:v>
                </c:pt>
                <c:pt idx="93">
                  <c:v>-460.351364111084</c:v>
                </c:pt>
                <c:pt idx="94">
                  <c:v>-460.3916919272812</c:v>
                </c:pt>
                <c:pt idx="95">
                  <c:v>-460.4307318561025</c:v>
                </c:pt>
                <c:pt idx="96">
                  <c:v>-460.4685264630131</c:v>
                </c:pt>
                <c:pt idx="97">
                  <c:v>-460.5051170659966</c:v>
                </c:pt>
                <c:pt idx="98">
                  <c:v>-460.5405437657646</c:v>
                </c:pt>
                <c:pt idx="99">
                  <c:v>-460.5748454755922</c:v>
                </c:pt>
                <c:pt idx="100">
                  <c:v>-460.6080599510315</c:v>
                </c:pt>
                <c:pt idx="101">
                  <c:v>-460.640223819286</c:v>
                </c:pt>
                <c:pt idx="102">
                  <c:v>-460.6713726081936</c:v>
                </c:pt>
                <c:pt idx="103">
                  <c:v>-460.7015407749532</c:v>
                </c:pt>
                <c:pt idx="104">
                  <c:v>-460.7307617343831</c:v>
                </c:pt>
                <c:pt idx="105">
                  <c:v>-460.7590678866727</c:v>
                </c:pt>
                <c:pt idx="106">
                  <c:v>-460.7864906448449</c:v>
                </c:pt>
                <c:pt idx="107">
                  <c:v>-460.8130604615719</c:v>
                </c:pt>
                <c:pt idx="108">
                  <c:v>-460.8388068556121</c:v>
                </c:pt>
                <c:pt idx="109">
                  <c:v>-460.8637584376264</c:v>
                </c:pt>
                <c:pt idx="110">
                  <c:v>-460.887942935653</c:v>
                </c:pt>
                <c:pt idx="111">
                  <c:v>-460.9113872198503</c:v>
                </c:pt>
                <c:pt idx="112">
                  <c:v>-460.9341173268404</c:v>
                </c:pt>
                <c:pt idx="113">
                  <c:v>-460.9561584834912</c:v>
                </c:pt>
                <c:pt idx="114">
                  <c:v>-460.9775351301722</c:v>
                </c:pt>
                <c:pt idx="115">
                  <c:v>-460.9982709433239</c:v>
                </c:pt>
                <c:pt idx="116">
                  <c:v>-461.0183888578246</c:v>
                </c:pt>
                <c:pt idx="117">
                  <c:v>-461.0379110884313</c:v>
                </c:pt>
                <c:pt idx="118">
                  <c:v>-461.056859150962</c:v>
                </c:pt>
                <c:pt idx="119">
                  <c:v>-461.0752538828347</c:v>
                </c:pt>
              </c:numCache>
            </c:numRef>
          </c:yVal>
          <c:smooth val="0"/>
          <c:extLst xmlns:c16r2="http://schemas.microsoft.com/office/drawing/2015/06/chart">
            <c:ext xmlns:c16="http://schemas.microsoft.com/office/drawing/2014/chart" uri="{C3380CC4-5D6E-409C-BE32-E72D297353CC}">
              <c16:uniqueId val="{00000004-B3ED-44BD-B0B0-04B22CD895E5}"/>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0.0</c:v>
                </c:pt>
                <c:pt idx="2">
                  <c:v>-100.6793847286826</c:v>
                </c:pt>
                <c:pt idx="3">
                  <c:v>-178.7096917702365</c:v>
                </c:pt>
                <c:pt idx="4">
                  <c:v>-239.2373396155745</c:v>
                </c:pt>
                <c:pt idx="5">
                  <c:v>-286.1895224357431</c:v>
                </c:pt>
                <c:pt idx="6">
                  <c:v>-322.612655862853</c:v>
                </c:pt>
                <c:pt idx="7">
                  <c:v>-350.8700556874828</c:v>
                </c:pt>
                <c:pt idx="8">
                  <c:v>-372.7950514392786</c:v>
                </c:pt>
                <c:pt idx="9">
                  <c:v>-389.8097827882921</c:v>
                </c:pt>
                <c:pt idx="10">
                  <c:v>-403.0173714054981</c:v>
                </c:pt>
                <c:pt idx="11">
                  <c:v>-413.2734355024866</c:v>
                </c:pt>
                <c:pt idx="12">
                  <c:v>-421.241576720866</c:v>
                </c:pt>
                <c:pt idx="13">
                  <c:v>-427.4364313547989</c:v>
                </c:pt>
                <c:pt idx="14">
                  <c:v>-432.2552595280902</c:v>
                </c:pt>
                <c:pt idx="15">
                  <c:v>-436.0465948987621</c:v>
                </c:pt>
                <c:pt idx="16">
                  <c:v>-439.04185269502</c:v>
                </c:pt>
                <c:pt idx="17">
                  <c:v>-441.419790923137</c:v>
                </c:pt>
                <c:pt idx="18">
                  <c:v>-443.3189049770405</c:v>
                </c:pt>
                <c:pt idx="19">
                  <c:v>-444.8464783419295</c:v>
                </c:pt>
                <c:pt idx="20">
                  <c:v>-446.0856001428729</c:v>
                </c:pt>
                <c:pt idx="21">
                  <c:v>-447.1006071046905</c:v>
                </c:pt>
                <c:pt idx="22">
                  <c:v>-447.9413034829086</c:v>
                </c:pt>
                <c:pt idx="23">
                  <c:v>-448.6462331988077</c:v>
                </c:pt>
                <c:pt idx="24">
                  <c:v>-449.245216884592</c:v>
                </c:pt>
                <c:pt idx="25">
                  <c:v>-449.7613188211689</c:v>
                </c:pt>
                <c:pt idx="26">
                  <c:v>-450.2123717350769</c:v>
                </c:pt>
                <c:pt idx="27">
                  <c:v>-450.6121563706146</c:v>
                </c:pt>
                <c:pt idx="28">
                  <c:v>-450.9713701322916</c:v>
                </c:pt>
                <c:pt idx="29">
                  <c:v>-451.2982745060069</c:v>
                </c:pt>
                <c:pt idx="30">
                  <c:v>-451.5992466813077</c:v>
                </c:pt>
                <c:pt idx="31">
                  <c:v>-451.8792078551778</c:v>
                </c:pt>
                <c:pt idx="32">
                  <c:v>-452.1419549322236</c:v>
                </c:pt>
                <c:pt idx="33">
                  <c:v>-452.3904173262563</c:v>
                </c:pt>
                <c:pt idx="34">
                  <c:v>-452.6268557030198</c:v>
                </c:pt>
                <c:pt idx="35">
                  <c:v>-452.8530157244058</c:v>
                </c:pt>
                <c:pt idx="36">
                  <c:v>-453.0702469220195</c:v>
                </c:pt>
                <c:pt idx="37">
                  <c:v>-453.279594554042</c:v>
                </c:pt>
                <c:pt idx="38">
                  <c:v>-453.4818705355065</c:v>
                </c:pt>
                <c:pt idx="39">
                  <c:v>-453.6777081633554</c:v>
                </c:pt>
                <c:pt idx="40">
                  <c:v>-453.8676042941588</c:v>
                </c:pt>
                <c:pt idx="41">
                  <c:v>-454.0519518822657</c:v>
                </c:pt>
                <c:pt idx="42">
                  <c:v>-454.2310649285182</c:v>
                </c:pt>
                <c:pt idx="43">
                  <c:v>-454.4051976272312</c:v>
                </c:pt>
                <c:pt idx="44">
                  <c:v>-454.5745590334882</c:v>
                </c:pt>
                <c:pt idx="45">
                  <c:v>-454.7393242720916</c:v>
                </c:pt>
                <c:pt idx="46">
                  <c:v>-454.8996430799525</c:v>
                </c:pt>
                <c:pt idx="47">
                  <c:v>-455.0556462940294</c:v>
                </c:pt>
                <c:pt idx="48">
                  <c:v>-455.2074507590551</c:v>
                </c:pt>
                <c:pt idx="49">
                  <c:v>-455.3551630212132</c:v>
                </c:pt>
                <c:pt idx="50">
                  <c:v>-455.4988820913604</c:v>
                </c:pt>
                <c:pt idx="51">
                  <c:v>-455.638701496453</c:v>
                </c:pt>
                <c:pt idx="52">
                  <c:v>-455.7747107879295</c:v>
                </c:pt>
                <c:pt idx="53">
                  <c:v>-455.9069966373972</c:v>
                </c:pt>
                <c:pt idx="54">
                  <c:v>-456.0356436199145</c:v>
                </c:pt>
                <c:pt idx="55">
                  <c:v>-456.1607347618992</c:v>
                </c:pt>
                <c:pt idx="56">
                  <c:v>-456.2823519125795</c:v>
                </c:pt>
                <c:pt idx="57">
                  <c:v>-456.4005759847423</c:v>
                </c:pt>
                <c:pt idx="58">
                  <c:v>-456.5154870992082</c:v>
                </c:pt>
                <c:pt idx="59">
                  <c:v>-456.6271646594286</c:v>
                </c:pt>
                <c:pt idx="60">
                  <c:v>-456.7356873762982</c:v>
                </c:pt>
                <c:pt idx="61">
                  <c:v>-456.8411332584066</c:v>
                </c:pt>
                <c:pt idx="62">
                  <c:v>-456.9435795789816</c:v>
                </c:pt>
                <c:pt idx="63">
                  <c:v>-457.0431028281455</c:v>
                </c:pt>
                <c:pt idx="64">
                  <c:v>-457.1397786566772</c:v>
                </c:pt>
                <c:pt idx="65">
                  <c:v>-457.2336818159201</c:v>
                </c:pt>
                <c:pt idx="66">
                  <c:v>-457.3248860972126</c:v>
                </c:pt>
                <c:pt idx="67">
                  <c:v>-457.4134642730241</c:v>
                </c:pt>
                <c:pt idx="68">
                  <c:v>-457.4994880415433</c:v>
                </c:pt>
                <c:pt idx="69">
                  <c:v>-457.5830279755936</c:v>
                </c:pt>
                <c:pt idx="70">
                  <c:v>-457.664153476766</c:v>
                </c:pt>
                <c:pt idx="71">
                  <c:v>-457.7429327347781</c:v>
                </c:pt>
                <c:pt idx="72">
                  <c:v>-457.819432692435</c:v>
                </c:pt>
                <c:pt idx="73">
                  <c:v>-457.8937190159667</c:v>
                </c:pt>
                <c:pt idx="74">
                  <c:v>-457.9658560706739</c:v>
                </c:pt>
                <c:pt idx="75">
                  <c:v>-458.0359069015685</c:v>
                </c:pt>
                <c:pt idx="76">
                  <c:v>-458.1039332187429</c:v>
                </c:pt>
                <c:pt idx="77">
                  <c:v>-458.1699953872921</c:v>
                </c:pt>
                <c:pt idx="78">
                  <c:v>-458.2341524210809</c:v>
                </c:pt>
                <c:pt idx="79">
                  <c:v>-458.2964619805533</c:v>
                </c:pt>
                <c:pt idx="80">
                  <c:v>-458.3569803736827</c:v>
                </c:pt>
                <c:pt idx="81">
                  <c:v>-458.415762560344</c:v>
                </c:pt>
                <c:pt idx="82">
                  <c:v>-458.472862159164</c:v>
                </c:pt>
                <c:pt idx="83">
                  <c:v>-458.5283314571107</c:v>
                </c:pt>
                <c:pt idx="84">
                  <c:v>-458.5822214213112</c:v>
                </c:pt>
                <c:pt idx="85">
                  <c:v>-458.634581712653</c:v>
                </c:pt>
                <c:pt idx="86">
                  <c:v>-458.6854607014102</c:v>
                </c:pt>
                <c:pt idx="87">
                  <c:v>-458.7349054842196</c:v>
                </c:pt>
                <c:pt idx="88">
                  <c:v>-458.7829619024013</c:v>
                </c:pt>
                <c:pt idx="89">
                  <c:v>-458.8296745615842</c:v>
                </c:pt>
                <c:pt idx="90">
                  <c:v>-458.8750868520583</c:v>
                </c:pt>
                <c:pt idx="91">
                  <c:v>-458.9192409701718</c:v>
                </c:pt>
                <c:pt idx="92">
                  <c:v>-458.962177940246</c:v>
                </c:pt>
                <c:pt idx="93">
                  <c:v>-459.0039376372515</c:v>
                </c:pt>
                <c:pt idx="94">
                  <c:v>-459.0445588095899</c:v>
                </c:pt>
                <c:pt idx="95">
                  <c:v>-459.0840791026275</c:v>
                </c:pt>
                <c:pt idx="96">
                  <c:v>-459.1225350821042</c:v>
                </c:pt>
                <c:pt idx="97">
                  <c:v>-459.1599622579451</c:v>
                </c:pt>
                <c:pt idx="98">
                  <c:v>-459.1963951080139</c:v>
                </c:pt>
                <c:pt idx="99">
                  <c:v>-459.231867101942</c:v>
                </c:pt>
                <c:pt idx="100">
                  <c:v>-459.2664107248675</c:v>
                </c:pt>
                <c:pt idx="101">
                  <c:v>-459.300057501121</c:v>
                </c:pt>
                <c:pt idx="102">
                  <c:v>-459.3328380177591</c:v>
                </c:pt>
                <c:pt idx="103">
                  <c:v>-459.3647819478101</c:v>
                </c:pt>
                <c:pt idx="104">
                  <c:v>-459.3959180734128</c:v>
                </c:pt>
                <c:pt idx="105">
                  <c:v>-459.426274308624</c:v>
                </c:pt>
                <c:pt idx="106">
                  <c:v>-459.4558777219645</c:v>
                </c:pt>
                <c:pt idx="107">
                  <c:v>-459.4847545586262</c:v>
                </c:pt>
                <c:pt idx="108">
                  <c:v>-459.5129302623245</c:v>
                </c:pt>
                <c:pt idx="109">
                  <c:v>-459.540429496854</c:v>
                </c:pt>
                <c:pt idx="110">
                  <c:v>-459.5672761672139</c:v>
                </c:pt>
                <c:pt idx="111">
                  <c:v>-459.5934934403732</c:v>
                </c:pt>
                <c:pt idx="112">
                  <c:v>-459.619103765712</c:v>
                </c:pt>
                <c:pt idx="113">
                  <c:v>-459.6441288948554</c:v>
                </c:pt>
                <c:pt idx="114">
                  <c:v>-459.6685899013719</c:v>
                </c:pt>
                <c:pt idx="115">
                  <c:v>-459.6925071998521</c:v>
                </c:pt>
                <c:pt idx="116">
                  <c:v>-459.7159005646317</c:v>
                </c:pt>
                <c:pt idx="117">
                  <c:v>-459.7387891481686</c:v>
                </c:pt>
                <c:pt idx="118">
                  <c:v>-459.7611914988696</c:v>
                </c:pt>
                <c:pt idx="119">
                  <c:v>-459.7831255786317</c:v>
                </c:pt>
              </c:numCache>
            </c:numRef>
          </c:yVal>
          <c:smooth val="0"/>
          <c:extLst xmlns:c16r2="http://schemas.microsoft.com/office/drawing/2015/06/chart">
            <c:ext xmlns:c16="http://schemas.microsoft.com/office/drawing/2014/chart" uri="{C3380CC4-5D6E-409C-BE32-E72D297353CC}">
              <c16:uniqueId val="{00000005-B3ED-44BD-B0B0-04B22CD895E5}"/>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0.0</c:v>
                </c:pt>
                <c:pt idx="2">
                  <c:v>-133.9581698424153</c:v>
                </c:pt>
                <c:pt idx="3">
                  <c:v>-237.7212799802437</c:v>
                </c:pt>
                <c:pt idx="4">
                  <c:v>-318.155623352366</c:v>
                </c:pt>
                <c:pt idx="5">
                  <c:v>-380.5006440504148</c:v>
                </c:pt>
                <c:pt idx="6">
                  <c:v>-428.8202070993503</c:v>
                </c:pt>
                <c:pt idx="7">
                  <c:v>-466.2664861634912</c:v>
                </c:pt>
                <c:pt idx="8">
                  <c:v>-495.2843590891425</c:v>
                </c:pt>
                <c:pt idx="9">
                  <c:v>-517.7699890961885</c:v>
                </c:pt>
                <c:pt idx="10">
                  <c:v>-535.193861216634</c:v>
                </c:pt>
                <c:pt idx="11">
                  <c:v>-548.696240460231</c:v>
                </c:pt>
                <c:pt idx="12">
                  <c:v>-559.161232667284</c:v>
                </c:pt>
                <c:pt idx="13">
                  <c:v>-567.2742437011781</c:v>
                </c:pt>
                <c:pt idx="14">
                  <c:v>-573.5647560312427</c:v>
                </c:pt>
                <c:pt idx="15">
                  <c:v>-578.4959890337194</c:v>
                </c:pt>
                <c:pt idx="16">
                  <c:v>-582.3752486414378</c:v>
                </c:pt>
                <c:pt idx="17">
                  <c:v>-585.4399261563667</c:v>
                </c:pt>
                <c:pt idx="18">
                  <c:v>-587.8738984258598</c:v>
                </c:pt>
                <c:pt idx="19">
                  <c:v>-589.8195478323029</c:v>
                </c:pt>
                <c:pt idx="20">
                  <c:v>-591.3870861450923</c:v>
                </c:pt>
                <c:pt idx="21">
                  <c:v>-592.66178781083</c:v>
                </c:pt>
                <c:pt idx="22">
                  <c:v>-593.7096010159876</c:v>
                </c:pt>
                <c:pt idx="23">
                  <c:v>-594.5814999697105</c:v>
                </c:pt>
                <c:pt idx="24">
                  <c:v>-595.3168604573148</c:v>
                </c:pt>
                <c:pt idx="25">
                  <c:v>-595.9460775453552</c:v>
                </c:pt>
                <c:pt idx="26">
                  <c:v>-596.4925952949624</c:v>
                </c:pt>
                <c:pt idx="27">
                  <c:v>-596.9744772122357</c:v>
                </c:pt>
                <c:pt idx="28">
                  <c:v>-597.4057182044562</c:v>
                </c:pt>
                <c:pt idx="29">
                  <c:v>-597.797077509786</c:v>
                </c:pt>
                <c:pt idx="30">
                  <c:v>-598.1568147443534</c:v>
                </c:pt>
                <c:pt idx="31">
                  <c:v>-598.4912614570567</c:v>
                </c:pt>
                <c:pt idx="32">
                  <c:v>-598.8052635909254</c:v>
                </c:pt>
                <c:pt idx="33">
                  <c:v>-599.1025238474529</c:v>
                </c:pt>
                <c:pt idx="34">
                  <c:v>-599.385866456614</c:v>
                </c:pt>
                <c:pt idx="35">
                  <c:v>-599.6574418093733</c:v>
                </c:pt>
                <c:pt idx="36">
                  <c:v>-599.9188844929444</c:v>
                </c:pt>
                <c:pt idx="37">
                  <c:v>-600.171435231401</c:v>
                </c:pt>
                <c:pt idx="38">
                  <c:v>-600.416034876027</c:v>
                </c:pt>
                <c:pt idx="39">
                  <c:v>-600.6533967616195</c:v>
                </c:pt>
                <c:pt idx="40">
                  <c:v>-600.8840623195938</c:v>
                </c:pt>
                <c:pt idx="41">
                  <c:v>-601.108443908837</c:v>
                </c:pt>
                <c:pt idx="42">
                  <c:v>-601.3268574476094</c:v>
                </c:pt>
                <c:pt idx="43">
                  <c:v>-601.539547331413</c:v>
                </c:pt>
                <c:pt idx="44">
                  <c:v>-601.7467054045992</c:v>
                </c:pt>
                <c:pt idx="45">
                  <c:v>-601.9484853500398</c:v>
                </c:pt>
                <c:pt idx="46">
                  <c:v>-602.1450135536797</c:v>
                </c:pt>
                <c:pt idx="47">
                  <c:v>-602.3363972608494</c:v>
                </c:pt>
                <c:pt idx="48">
                  <c:v>-602.522730656463</c:v>
                </c:pt>
                <c:pt idx="49">
                  <c:v>-602.704099357012</c:v>
                </c:pt>
                <c:pt idx="50">
                  <c:v>-602.8805836914324</c:v>
                </c:pt>
                <c:pt idx="51">
                  <c:v>-603.0522610611804</c:v>
                </c:pt>
                <c:pt idx="52">
                  <c:v>-603.2192076035644</c:v>
                </c:pt>
                <c:pt idx="53">
                  <c:v>-603.3814993305277</c:v>
                </c:pt>
                <c:pt idx="54">
                  <c:v>-603.5392128750973</c:v>
                </c:pt>
                <c:pt idx="55">
                  <c:v>-603.6924259468731</c:v>
                </c:pt>
                <c:pt idx="56">
                  <c:v>-603.8412175735721</c:v>
                </c:pt>
                <c:pt idx="57">
                  <c:v>-603.9856681881064</c:v>
                </c:pt>
                <c:pt idx="58">
                  <c:v>-604.1258596055559</c:v>
                </c:pt>
                <c:pt idx="59">
                  <c:v>-604.261874924392</c:v>
                </c:pt>
                <c:pt idx="60">
                  <c:v>-604.393798377016</c:v>
                </c:pt>
                <c:pt idx="61">
                  <c:v>-604.5217151488905</c:v>
                </c:pt>
                <c:pt idx="62">
                  <c:v>-604.6457111801644</c:v>
                </c:pt>
                <c:pt idx="63">
                  <c:v>-604.765872960183</c:v>
                </c:pt>
                <c:pt idx="64">
                  <c:v>-604.8822873222274</c:v>
                </c:pt>
                <c:pt idx="65">
                  <c:v>-604.9950412435937</c:v>
                </c:pt>
                <c:pt idx="66">
                  <c:v>-605.104221654743</c:v>
                </c:pt>
                <c:pt idx="67">
                  <c:v>-605.209915259875</c:v>
                </c:pt>
                <c:pt idx="68">
                  <c:v>-605.3122083700794</c:v>
                </c:pt>
                <c:pt idx="69">
                  <c:v>-605.4111867499884</c:v>
                </c:pt>
                <c:pt idx="70">
                  <c:v>-605.5069354781007</c:v>
                </c:pt>
                <c:pt idx="71">
                  <c:v>-605.5995388206501</c:v>
                </c:pt>
                <c:pt idx="72">
                  <c:v>-605.6890801186236</c:v>
                </c:pt>
                <c:pt idx="73">
                  <c:v>-605.7756416873307</c:v>
                </c:pt>
                <c:pt idx="74">
                  <c:v>-605.859304728001</c:v>
                </c:pt>
                <c:pt idx="75">
                  <c:v>-605.940149250484</c:v>
                </c:pt>
                <c:pt idx="76">
                  <c:v>-606.0182540064343</c:v>
                </c:pt>
                <c:pt idx="77">
                  <c:v>-606.0936964322462</c:v>
                </c:pt>
                <c:pt idx="78">
                  <c:v>-606.1665526008073</c:v>
                </c:pt>
                <c:pt idx="79">
                  <c:v>-606.2368971815813</c:v>
                </c:pt>
                <c:pt idx="80">
                  <c:v>-606.304803408071</c:v>
                </c:pt>
                <c:pt idx="81">
                  <c:v>-606.370343052171</c:v>
                </c:pt>
                <c:pt idx="82">
                  <c:v>-606.4335864047074</c:v>
                </c:pt>
                <c:pt idx="83">
                  <c:v>-606.4946022616785</c:v>
                </c:pt>
                <c:pt idx="84">
                  <c:v>-606.5534579154329</c:v>
                </c:pt>
                <c:pt idx="85">
                  <c:v>-606.6102191504679</c:v>
                </c:pt>
                <c:pt idx="86">
                  <c:v>-606.664950243423</c:v>
                </c:pt>
                <c:pt idx="87">
                  <c:v>-606.7177139665</c:v>
                </c:pt>
                <c:pt idx="88">
                  <c:v>-606.7685715944608</c:v>
                </c:pt>
                <c:pt idx="89">
                  <c:v>-606.8175829142274</c:v>
                </c:pt>
                <c:pt idx="90">
                  <c:v>-606.8648062372886</c:v>
                </c:pt>
                <c:pt idx="91">
                  <c:v>-606.9102984140974</c:v>
                </c:pt>
                <c:pt idx="92">
                  <c:v>-606.9541148507924</c:v>
                </c:pt>
                <c:pt idx="93">
                  <c:v>-606.996309527378</c:v>
                </c:pt>
                <c:pt idx="94">
                  <c:v>-607.036935017437</c:v>
                </c:pt>
                <c:pt idx="95">
                  <c:v>-607.0760425093181</c:v>
                </c:pt>
                <c:pt idx="96">
                  <c:v>-607.1136818281595</c:v>
                </c:pt>
                <c:pt idx="97">
                  <c:v>-607.1499014590081</c:v>
                </c:pt>
                <c:pt idx="98">
                  <c:v>-607.184748570646</c:v>
                </c:pt>
                <c:pt idx="99">
                  <c:v>-607.2182690401315</c:v>
                </c:pt>
                <c:pt idx="100">
                  <c:v>-607.25050747762</c:v>
                </c:pt>
                <c:pt idx="101">
                  <c:v>-607.2815072518787</c:v>
                </c:pt>
                <c:pt idx="102">
                  <c:v>-607.311310515768</c:v>
                </c:pt>
                <c:pt idx="103">
                  <c:v>-607.3399582321508</c:v>
                </c:pt>
                <c:pt idx="104">
                  <c:v>-607.367490199808</c:v>
                </c:pt>
                <c:pt idx="105">
                  <c:v>-607.3939450794641</c:v>
                </c:pt>
                <c:pt idx="106">
                  <c:v>-607.4193604194804</c:v>
                </c:pt>
                <c:pt idx="107">
                  <c:v>-607.443772681996</c:v>
                </c:pt>
                <c:pt idx="108">
                  <c:v>-607.4672172683994</c:v>
                </c:pt>
                <c:pt idx="109">
                  <c:v>-607.4897285449042</c:v>
                </c:pt>
                <c:pt idx="110">
                  <c:v>-607.5113398677857</c:v>
                </c:pt>
                <c:pt idx="111">
                  <c:v>-607.5320836084064</c:v>
                </c:pt>
                <c:pt idx="112">
                  <c:v>-607.5519911779193</c:v>
                </c:pt>
                <c:pt idx="113">
                  <c:v>-607.5710930515341</c:v>
                </c:pt>
                <c:pt idx="114">
                  <c:v>-607.589418792697</c:v>
                </c:pt>
                <c:pt idx="115">
                  <c:v>-607.6069970766335</c:v>
                </c:pt>
                <c:pt idx="116">
                  <c:v>-607.6238557136384</c:v>
                </c:pt>
                <c:pt idx="117">
                  <c:v>-607.6400216719334</c:v>
                </c:pt>
                <c:pt idx="118">
                  <c:v>-607.6555211001323</c:v>
                </c:pt>
                <c:pt idx="119">
                  <c:v>-607.670379349271</c:v>
                </c:pt>
              </c:numCache>
            </c:numRef>
          </c:yVal>
          <c:smooth val="0"/>
          <c:extLst xmlns:c16r2="http://schemas.microsoft.com/office/drawing/2015/06/chart">
            <c:ext xmlns:c16="http://schemas.microsoft.com/office/drawing/2014/chart" uri="{C3380CC4-5D6E-409C-BE32-E72D297353CC}">
              <c16:uniqueId val="{00000006-B3ED-44BD-B0B0-04B22CD895E5}"/>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0.0</c:v>
                </c:pt>
                <c:pt idx="2">
                  <c:v>-100.6794739743673</c:v>
                </c:pt>
                <c:pt idx="3">
                  <c:v>-178.7074554446772</c:v>
                </c:pt>
                <c:pt idx="4">
                  <c:v>-239.2301562945756</c:v>
                </c:pt>
                <c:pt idx="5">
                  <c:v>-286.1756975476383</c:v>
                </c:pt>
                <c:pt idx="6">
                  <c:v>-322.5911309380566</c:v>
                </c:pt>
                <c:pt idx="7">
                  <c:v>-350.840197528356</c:v>
                </c:pt>
                <c:pt idx="8">
                  <c:v>-372.7565041736124</c:v>
                </c:pt>
                <c:pt idx="9">
                  <c:v>-389.7623655946845</c:v>
                </c:pt>
                <c:pt idx="10">
                  <c:v>-402.9610090801172</c:v>
                </c:pt>
                <c:pt idx="11">
                  <c:v>-413.2081123834722</c:v>
                </c:pt>
                <c:pt idx="12">
                  <c:v>-421.1673070127472</c:v>
                </c:pt>
                <c:pt idx="13">
                  <c:v>-427.35324079165</c:v>
                </c:pt>
                <c:pt idx="14">
                  <c:v>-432.1631693560776</c:v>
                </c:pt>
                <c:pt idx="15">
                  <c:v>-435.9613112268235</c:v>
                </c:pt>
                <c:pt idx="16">
                  <c:v>-438.9746647805877</c:v>
                </c:pt>
                <c:pt idx="17">
                  <c:v>-441.378731154302</c:v>
                </c:pt>
                <c:pt idx="18">
                  <c:v>-443.309574620871</c:v>
                </c:pt>
                <c:pt idx="19">
                  <c:v>-444.872669075703</c:v>
                </c:pt>
                <c:pt idx="20">
                  <c:v>-446.149761366462</c:v>
                </c:pt>
                <c:pt idx="21">
                  <c:v>-447.2041967895238</c:v>
                </c:pt>
                <c:pt idx="22">
                  <c:v>-448.08505114531</c:v>
                </c:pt>
                <c:pt idx="23">
                  <c:v>-448.8303366312819</c:v>
                </c:pt>
                <c:pt idx="24">
                  <c:v>-449.4694890054015</c:v>
                </c:pt>
                <c:pt idx="25">
                  <c:v>-450.0252970064466</c:v>
                </c:pt>
                <c:pt idx="26">
                  <c:v>-450.5153989698591</c:v>
                </c:pt>
                <c:pt idx="27">
                  <c:v>-450.9534404168626</c:v>
                </c:pt>
                <c:pt idx="28">
                  <c:v>-451.3500730383166</c:v>
                </c:pt>
                <c:pt idx="29">
                  <c:v>-451.7135320029626</c:v>
                </c:pt>
                <c:pt idx="30">
                  <c:v>-452.050181739156</c:v>
                </c:pt>
                <c:pt idx="31">
                  <c:v>-452.3649401946895</c:v>
                </c:pt>
                <c:pt idx="32">
                  <c:v>-452.6616075813836</c:v>
                </c:pt>
                <c:pt idx="33">
                  <c:v>-452.9431210297771</c:v>
                </c:pt>
                <c:pt idx="34">
                  <c:v>-453.2117517841322</c:v>
                </c:pt>
                <c:pt idx="35">
                  <c:v>-453.4692578414541</c:v>
                </c:pt>
                <c:pt idx="36">
                  <c:v>-453.7170020454905</c:v>
                </c:pt>
                <c:pt idx="37">
                  <c:v>-453.9560434026882</c:v>
                </c:pt>
                <c:pt idx="38">
                  <c:v>-454.1872076451725</c:v>
                </c:pt>
                <c:pt idx="39">
                  <c:v>-454.4111417142036</c:v>
                </c:pt>
                <c:pt idx="40">
                  <c:v>-454.6283557840433</c:v>
                </c:pt>
                <c:pt idx="41">
                  <c:v>-454.839255814928</c:v>
                </c:pt>
                <c:pt idx="42">
                  <c:v>-455.0441684278812</c:v>
                </c:pt>
                <c:pt idx="43">
                  <c:v>-455.2433600156328</c:v>
                </c:pt>
                <c:pt idx="44">
                  <c:v>-455.4370514001236</c:v>
                </c:pt>
                <c:pt idx="45">
                  <c:v>-455.6254290501311</c:v>
                </c:pt>
                <c:pt idx="46">
                  <c:v>-455.8086536434641</c:v>
                </c:pt>
                <c:pt idx="47">
                  <c:v>-455.986866581854</c:v>
                </c:pt>
                <c:pt idx="48">
                  <c:v>-456.1601949292925</c:v>
                </c:pt>
                <c:pt idx="49">
                  <c:v>-456.3287551376922</c:v>
                </c:pt>
                <c:pt idx="50">
                  <c:v>-456.4926558420696</c:v>
                </c:pt>
                <c:pt idx="51">
                  <c:v>-456.6519999426116</c:v>
                </c:pt>
                <c:pt idx="52">
                  <c:v>-456.8068861420942</c:v>
                </c:pt>
                <c:pt idx="53">
                  <c:v>-456.957410068364</c:v>
                </c:pt>
                <c:pt idx="54">
                  <c:v>-457.103665082239</c:v>
                </c:pt>
                <c:pt idx="55">
                  <c:v>-457.2457428474663</c:v>
                </c:pt>
                <c:pt idx="56">
                  <c:v>-457.3837337220239</c:v>
                </c:pt>
                <c:pt idx="57">
                  <c:v>-457.5177270161366</c:v>
                </c:pt>
                <c:pt idx="58">
                  <c:v>-457.6478111519791</c:v>
                </c:pt>
                <c:pt idx="59">
                  <c:v>-457.774073751345</c:v>
                </c:pt>
                <c:pt idx="60">
                  <c:v>-457.8966016717823</c:v>
                </c:pt>
                <c:pt idx="61">
                  <c:v>-458.015481006325</c:v>
                </c:pt>
                <c:pt idx="62">
                  <c:v>-458.1307970585136</c:v>
                </c:pt>
                <c:pt idx="63">
                  <c:v>-458.2426343011757</c:v>
                </c:pt>
                <c:pt idx="64">
                  <c:v>-458.3510763255981</c:v>
                </c:pt>
                <c:pt idx="65">
                  <c:v>-458.4562057857038</c:v>
                </c:pt>
                <c:pt idx="66">
                  <c:v>-458.5581043406696</c:v>
                </c:pt>
                <c:pt idx="67">
                  <c:v>-458.6568525985604</c:v>
                </c:pt>
                <c:pt idx="68">
                  <c:v>-458.7525300624765</c:v>
                </c:pt>
                <c:pt idx="69">
                  <c:v>-458.845215080506</c:v>
                </c:pt>
                <c:pt idx="70">
                  <c:v>-458.9349848002091</c:v>
                </c:pt>
                <c:pt idx="71">
                  <c:v>-459.0219151279125</c:v>
                </c:pt>
                <c:pt idx="72">
                  <c:v>-459.1060806931164</c:v>
                </c:pt>
                <c:pt idx="73">
                  <c:v>-459.1875548179887</c:v>
                </c:pt>
                <c:pt idx="74">
                  <c:v>-459.2664094917563</c:v>
                </c:pt>
                <c:pt idx="75">
                  <c:v>-459.342715349958</c:v>
                </c:pt>
                <c:pt idx="76">
                  <c:v>-459.4165416581519</c:v>
                </c:pt>
                <c:pt idx="77">
                  <c:v>-459.4879563000067</c:v>
                </c:pt>
                <c:pt idx="78">
                  <c:v>-459.5570257691143</c:v>
                </c:pt>
                <c:pt idx="79">
                  <c:v>-459.6238151647776</c:v>
                </c:pt>
                <c:pt idx="80">
                  <c:v>-459.6883881909234</c:v>
                </c:pt>
                <c:pt idx="81">
                  <c:v>-459.7508071581141</c:v>
                </c:pt>
                <c:pt idx="82">
                  <c:v>-459.811132988479</c:v>
                </c:pt>
                <c:pt idx="83">
                  <c:v>-459.8694252229943</c:v>
                </c:pt>
                <c:pt idx="84">
                  <c:v>-459.9257420310641</c:v>
                </c:pt>
                <c:pt idx="85">
                  <c:v>-459.9801402221962</c:v>
                </c:pt>
                <c:pt idx="86">
                  <c:v>-460.0326752593754</c:v>
                </c:pt>
                <c:pt idx="87">
                  <c:v>-460.0834012740705</c:v>
                </c:pt>
                <c:pt idx="88">
                  <c:v>-460.1323710826545</c:v>
                </c:pt>
                <c:pt idx="89">
                  <c:v>-460.179636203964</c:v>
                </c:pt>
                <c:pt idx="90">
                  <c:v>-460.2252468779334</c:v>
                </c:pt>
                <c:pt idx="91">
                  <c:v>-460.2692520852979</c:v>
                </c:pt>
                <c:pt idx="92">
                  <c:v>-460.3116995677373</c:v>
                </c:pt>
                <c:pt idx="93">
                  <c:v>-460.3526358490308</c:v>
                </c:pt>
                <c:pt idx="94">
                  <c:v>-460.3921062564368</c:v>
                </c:pt>
                <c:pt idx="95">
                  <c:v>-460.4301549427305</c:v>
                </c:pt>
                <c:pt idx="96">
                  <c:v>-460.4668249084169</c:v>
                </c:pt>
                <c:pt idx="97">
                  <c:v>-460.5021580242354</c:v>
                </c:pt>
                <c:pt idx="98">
                  <c:v>-460.5361950539481</c:v>
                </c:pt>
                <c:pt idx="99">
                  <c:v>-460.5689756770516</c:v>
                </c:pt>
                <c:pt idx="100">
                  <c:v>-460.600538511706</c:v>
                </c:pt>
                <c:pt idx="101">
                  <c:v>-460.6309211374573</c:v>
                </c:pt>
                <c:pt idx="102">
                  <c:v>-460.6601601181501</c:v>
                </c:pt>
                <c:pt idx="103">
                  <c:v>-460.6882910245295</c:v>
                </c:pt>
                <c:pt idx="104">
                  <c:v>-460.7153484567316</c:v>
                </c:pt>
                <c:pt idx="105">
                  <c:v>-460.7413660667044</c:v>
                </c:pt>
                <c:pt idx="106">
                  <c:v>-460.7663765803154</c:v>
                </c:pt>
                <c:pt idx="107">
                  <c:v>-460.7904118191836</c:v>
                </c:pt>
                <c:pt idx="108">
                  <c:v>-460.8135027224417</c:v>
                </c:pt>
                <c:pt idx="109">
                  <c:v>-460.8356793679922</c:v>
                </c:pt>
                <c:pt idx="110">
                  <c:v>-460.8569709935837</c:v>
                </c:pt>
                <c:pt idx="111">
                  <c:v>-460.877406017571</c:v>
                </c:pt>
                <c:pt idx="112">
                  <c:v>-460.8970120592732</c:v>
                </c:pt>
                <c:pt idx="113">
                  <c:v>-460.9158159591422</c:v>
                </c:pt>
                <c:pt idx="114">
                  <c:v>-460.933843798357</c:v>
                </c:pt>
                <c:pt idx="115">
                  <c:v>-460.9511209182683</c:v>
                </c:pt>
                <c:pt idx="116">
                  <c:v>-460.9676719394192</c:v>
                </c:pt>
                <c:pt idx="117">
                  <c:v>-460.9835207801069</c:v>
                </c:pt>
                <c:pt idx="118">
                  <c:v>-460.9986906746963</c:v>
                </c:pt>
                <c:pt idx="119">
                  <c:v>-461.0132041915276</c:v>
                </c:pt>
              </c:numCache>
            </c:numRef>
          </c:yVal>
          <c:smooth val="0"/>
          <c:extLst xmlns:c16r2="http://schemas.microsoft.com/office/drawing/2015/06/chart">
            <c:ext xmlns:c16="http://schemas.microsoft.com/office/drawing/2014/chart" uri="{C3380CC4-5D6E-409C-BE32-E72D297353CC}">
              <c16:uniqueId val="{00000007-B3ED-44BD-B0B0-04B22CD895E5}"/>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0.0</c:v>
                </c:pt>
                <c:pt idx="2">
                  <c:v>-100.6793900277953</c:v>
                </c:pt>
                <c:pt idx="3">
                  <c:v>-178.7096311127134</c:v>
                </c:pt>
                <c:pt idx="4">
                  <c:v>-239.2371813052341</c:v>
                </c:pt>
                <c:pt idx="5">
                  <c:v>-286.1892849755932</c:v>
                </c:pt>
                <c:pt idx="6">
                  <c:v>-322.6123916093021</c:v>
                </c:pt>
                <c:pt idx="7">
                  <c:v>-350.8698384308118</c:v>
                </c:pt>
                <c:pt idx="8">
                  <c:v>-372.7949672601389</c:v>
                </c:pt>
                <c:pt idx="9">
                  <c:v>-389.8099235118352</c:v>
                </c:pt>
                <c:pt idx="10">
                  <c:v>-403.0178300719381</c:v>
                </c:pt>
                <c:pt idx="11">
                  <c:v>-413.2743033712504</c:v>
                </c:pt>
                <c:pt idx="12">
                  <c:v>-421.2429414152611</c:v>
                </c:pt>
                <c:pt idx="13">
                  <c:v>-427.4383758345321</c:v>
                </c:pt>
                <c:pt idx="14">
                  <c:v>-432.2578483057004</c:v>
                </c:pt>
                <c:pt idx="15">
                  <c:v>-436.0657373581763</c:v>
                </c:pt>
                <c:pt idx="16">
                  <c:v>-439.0893295888673</c:v>
                </c:pt>
                <c:pt idx="17">
                  <c:v>-441.5042329154057</c:v>
                </c:pt>
                <c:pt idx="18">
                  <c:v>-443.4465305295962</c:v>
                </c:pt>
                <c:pt idx="19">
                  <c:v>-445.0216614211313</c:v>
                </c:pt>
                <c:pt idx="20">
                  <c:v>-446.3113069835599</c:v>
                </c:pt>
                <c:pt idx="21">
                  <c:v>-447.3787321742238</c:v>
                </c:pt>
                <c:pt idx="22">
                  <c:v>-448.2729278451952</c:v>
                </c:pt>
                <c:pt idx="23">
                  <c:v>-449.0318231365455</c:v>
                </c:pt>
                <c:pt idx="24">
                  <c:v>-449.6847765267703</c:v>
                </c:pt>
                <c:pt idx="25">
                  <c:v>-450.2545073590953</c:v>
                </c:pt>
                <c:pt idx="26">
                  <c:v>-450.7585933750196</c:v>
                </c:pt>
                <c:pt idx="27">
                  <c:v>-451.210628420402</c:v>
                </c:pt>
                <c:pt idx="28">
                  <c:v>-451.6212215573942</c:v>
                </c:pt>
                <c:pt idx="29">
                  <c:v>-451.9985737905689</c:v>
                </c:pt>
                <c:pt idx="30">
                  <c:v>-452.3490227052607</c:v>
                </c:pt>
                <c:pt idx="31">
                  <c:v>-452.6774657532877</c:v>
                </c:pt>
                <c:pt idx="32">
                  <c:v>-452.9876881018062</c:v>
                </c:pt>
                <c:pt idx="33">
                  <c:v>-453.2826164791513</c:v>
                </c:pt>
                <c:pt idx="34">
                  <c:v>-453.5645156505561</c:v>
                </c:pt>
                <c:pt idx="35">
                  <c:v>-453.8351404241876</c:v>
                </c:pt>
                <c:pt idx="36">
                  <c:v>-454.0958531933975</c:v>
                </c:pt>
                <c:pt idx="37">
                  <c:v>-454.3477147748308</c:v>
                </c:pt>
                <c:pt idx="38">
                  <c:v>-454.5915545600132</c:v>
                </c:pt>
                <c:pt idx="39">
                  <c:v>-454.8280246465474</c:v>
                </c:pt>
                <c:pt idx="40">
                  <c:v>-455.0576415607938</c:v>
                </c:pt>
                <c:pt idx="41">
                  <c:v>-455.2808185560862</c:v>
                </c:pt>
                <c:pt idx="42">
                  <c:v>-455.4978902713266</c:v>
                </c:pt>
                <c:pt idx="43">
                  <c:v>-455.7091316579736</c:v>
                </c:pt>
                <c:pt idx="44">
                  <c:v>-455.9147724826032</c:v>
                </c:pt>
                <c:pt idx="45">
                  <c:v>-456.115008413417</c:v>
                </c:pt>
                <c:pt idx="46">
                  <c:v>-456.3100094727814</c:v>
                </c:pt>
                <c:pt idx="47">
                  <c:v>-456.4999264599736</c:v>
                </c:pt>
                <c:pt idx="48">
                  <c:v>-456.6848958128175</c:v>
                </c:pt>
                <c:pt idx="49">
                  <c:v>-456.865043269616</c:v>
                </c:pt>
                <c:pt idx="50">
                  <c:v>-457.040486611797</c:v>
                </c:pt>
                <c:pt idx="51">
                  <c:v>-457.2113377027636</c:v>
                </c:pt>
                <c:pt idx="52">
                  <c:v>-457.3777039903361</c:v>
                </c:pt>
                <c:pt idx="53">
                  <c:v>-457.5396896008715</c:v>
                </c:pt>
                <c:pt idx="54">
                  <c:v>-457.6973961248586</c:v>
                </c:pt>
                <c:pt idx="55">
                  <c:v>-457.8509231694517</c:v>
                </c:pt>
                <c:pt idx="56">
                  <c:v>-458.0003687366334</c:v>
                </c:pt>
                <c:pt idx="57">
                  <c:v>-458.1458294716758</c:v>
                </c:pt>
                <c:pt idx="58">
                  <c:v>-458.2874008162616</c:v>
                </c:pt>
                <c:pt idx="59">
                  <c:v>-458.4251770924456</c:v>
                </c:pt>
                <c:pt idx="60">
                  <c:v>-458.559251536979</c:v>
                </c:pt>
                <c:pt idx="61">
                  <c:v>-458.6897163013964</c:v>
                </c:pt>
                <c:pt idx="62">
                  <c:v>-458.816662428737</c:v>
                </c:pt>
                <c:pt idx="63">
                  <c:v>-458.9401798155959</c:v>
                </c:pt>
                <c:pt idx="64">
                  <c:v>-459.0603571655483</c:v>
                </c:pt>
                <c:pt idx="65">
                  <c:v>-459.1772819385733</c:v>
                </c:pt>
                <c:pt idx="66">
                  <c:v>-459.2910402997513</c:v>
                </c:pt>
                <c:pt idx="67">
                  <c:v>-459.4017170695406</c:v>
                </c:pt>
                <c:pt idx="68">
                  <c:v>-459.5093956770761</c:v>
                </c:pt>
                <c:pt idx="69">
                  <c:v>-459.61415811794</c:v>
                </c:pt>
                <c:pt idx="70">
                  <c:v>-459.7160849163735</c:v>
                </c:pt>
                <c:pt idx="71">
                  <c:v>-459.8152550930172</c:v>
                </c:pt>
                <c:pt idx="72">
                  <c:v>-459.9117461375718</c:v>
                </c:pt>
                <c:pt idx="73">
                  <c:v>-460.005633986857</c:v>
                </c:pt>
                <c:pt idx="74">
                  <c:v>-460.0969930078716</c:v>
                </c:pt>
                <c:pt idx="75">
                  <c:v>-460.185895985629</c:v>
                </c:pt>
                <c:pt idx="76">
                  <c:v>-460.2724141155161</c:v>
                </c:pt>
                <c:pt idx="77">
                  <c:v>-460.356616999892</c:v>
                </c:pt>
                <c:pt idx="78">
                  <c:v>-460.4385726485816</c:v>
                </c:pt>
                <c:pt idx="79">
                  <c:v>-460.5183474828982</c:v>
                </c:pt>
                <c:pt idx="80">
                  <c:v>-460.5960063429482</c:v>
                </c:pt>
                <c:pt idx="81">
                  <c:v>-460.6716124977611</c:v>
                </c:pt>
                <c:pt idx="82">
                  <c:v>-460.7452276582806</c:v>
                </c:pt>
                <c:pt idx="83">
                  <c:v>-460.8169119923587</c:v>
                </c:pt>
                <c:pt idx="84">
                  <c:v>-460.8867241422016</c:v>
                </c:pt>
                <c:pt idx="85">
                  <c:v>-460.9547212433317</c:v>
                </c:pt>
                <c:pt idx="86">
                  <c:v>-461.0209589453589</c:v>
                </c:pt>
                <c:pt idx="87">
                  <c:v>-461.0854914340526</c:v>
                </c:pt>
                <c:pt idx="88">
                  <c:v>-461.1483714546011</c:v>
                </c:pt>
                <c:pt idx="89">
                  <c:v>-461.209650335928</c:v>
                </c:pt>
                <c:pt idx="90">
                  <c:v>-461.269378015837</c:v>
                </c:pt>
                <c:pt idx="91">
                  <c:v>-461.3276030667947</c:v>
                </c:pt>
                <c:pt idx="92">
                  <c:v>-461.384372722434</c:v>
                </c:pt>
                <c:pt idx="93">
                  <c:v>-461.4397329043238</c:v>
                </c:pt>
                <c:pt idx="94">
                  <c:v>-461.4937282491312</c:v>
                </c:pt>
                <c:pt idx="95">
                  <c:v>-461.5464021360785</c:v>
                </c:pt>
                <c:pt idx="96">
                  <c:v>-461.597796714399</c:v>
                </c:pt>
                <c:pt idx="97">
                  <c:v>-461.6479529310054</c:v>
                </c:pt>
                <c:pt idx="98">
                  <c:v>-461.6969105579626</c:v>
                </c:pt>
                <c:pt idx="99">
                  <c:v>-461.744708220056</c:v>
                </c:pt>
                <c:pt idx="100">
                  <c:v>-461.7913834220589</c:v>
                </c:pt>
                <c:pt idx="101">
                  <c:v>-461.8369725759439</c:v>
                </c:pt>
                <c:pt idx="102">
                  <c:v>-461.8815110277283</c:v>
                </c:pt>
                <c:pt idx="103">
                  <c:v>-461.9250330841422</c:v>
                </c:pt>
                <c:pt idx="104">
                  <c:v>-461.9675720389495</c:v>
                </c:pt>
                <c:pt idx="105">
                  <c:v>-462.0091601988534</c:v>
                </c:pt>
                <c:pt idx="106">
                  <c:v>-462.0498289091847</c:v>
                </c:pt>
                <c:pt idx="107">
                  <c:v>-462.0896085790118</c:v>
                </c:pt>
                <c:pt idx="108">
                  <c:v>-462.1285287060417</c:v>
                </c:pt>
                <c:pt idx="109">
                  <c:v>-462.1666179008571</c:v>
                </c:pt>
                <c:pt idx="110">
                  <c:v>-462.2039039109694</c:v>
                </c:pt>
                <c:pt idx="111">
                  <c:v>-462.2404136441582</c:v>
                </c:pt>
                <c:pt idx="112">
                  <c:v>-462.2761731915732</c:v>
                </c:pt>
                <c:pt idx="113">
                  <c:v>-462.3112078502636</c:v>
                </c:pt>
                <c:pt idx="114">
                  <c:v>-462.3455421451618</c:v>
                </c:pt>
                <c:pt idx="115">
                  <c:v>-462.3791998507768</c:v>
                </c:pt>
                <c:pt idx="116">
                  <c:v>-462.4122040122346</c:v>
                </c:pt>
                <c:pt idx="117">
                  <c:v>-462.4445769660088</c:v>
                </c:pt>
                <c:pt idx="118">
                  <c:v>-462.4763403599499</c:v>
                </c:pt>
                <c:pt idx="119">
                  <c:v>-462.5075151730343</c:v>
                </c:pt>
              </c:numCache>
            </c:numRef>
          </c:yVal>
          <c:smooth val="0"/>
          <c:extLst xmlns:c16r2="http://schemas.microsoft.com/office/drawing/2015/06/chart">
            <c:ext xmlns:c16="http://schemas.microsoft.com/office/drawing/2014/chart" uri="{C3380CC4-5D6E-409C-BE32-E72D297353CC}">
              <c16:uniqueId val="{00000008-B3ED-44BD-B0B0-04B22CD895E5}"/>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0.0</c:v>
                </c:pt>
                <c:pt idx="2">
                  <c:v>-135.0455241343547</c:v>
                </c:pt>
                <c:pt idx="3">
                  <c:v>-239.7530732311446</c:v>
                </c:pt>
                <c:pt idx="4">
                  <c:v>-321.0092554299554</c:v>
                </c:pt>
                <c:pt idx="5">
                  <c:v>-384.0751297659936</c:v>
                </c:pt>
                <c:pt idx="6">
                  <c:v>-433.0316112985086</c:v>
                </c:pt>
                <c:pt idx="7">
                  <c:v>-471.0443970200868</c:v>
                </c:pt>
                <c:pt idx="8">
                  <c:v>-500.5691665768099</c:v>
                </c:pt>
                <c:pt idx="9">
                  <c:v>-523.510774908202</c:v>
                </c:pt>
                <c:pt idx="10">
                  <c:v>-541.3467546827574</c:v>
                </c:pt>
                <c:pt idx="11">
                  <c:v>-555.223130927436</c:v>
                </c:pt>
                <c:pt idx="12">
                  <c:v>-566.028755579399</c:v>
                </c:pt>
                <c:pt idx="13">
                  <c:v>-574.4529776326162</c:v>
                </c:pt>
                <c:pt idx="14">
                  <c:v>-581.0260461890721</c:v>
                </c:pt>
                <c:pt idx="15">
                  <c:v>-586.281830542765</c:v>
                </c:pt>
                <c:pt idx="16">
                  <c:v>-590.5131760715305</c:v>
                </c:pt>
                <c:pt idx="17">
                  <c:v>-593.9463968638664</c:v>
                </c:pt>
                <c:pt idx="18">
                  <c:v>-596.7570349155212</c:v>
                </c:pt>
                <c:pt idx="19">
                  <c:v>-599.0812507067312</c:v>
                </c:pt>
                <c:pt idx="20">
                  <c:v>-601.0246589423696</c:v>
                </c:pt>
                <c:pt idx="21">
                  <c:v>-602.6691839058403</c:v>
                </c:pt>
                <c:pt idx="22">
                  <c:v>-604.0783780844431</c:v>
                </c:pt>
                <c:pt idx="23">
                  <c:v>-605.3015483431154</c:v>
                </c:pt>
                <c:pt idx="24">
                  <c:v>-606.3769568112324</c:v>
                </c:pt>
                <c:pt idx="25">
                  <c:v>-607.3343038025844</c:v>
                </c:pt>
                <c:pt idx="26">
                  <c:v>-608.1966536522013</c:v>
                </c:pt>
                <c:pt idx="27">
                  <c:v>-608.9819204864024</c:v>
                </c:pt>
                <c:pt idx="28">
                  <c:v>-609.7042451389789</c:v>
                </c:pt>
                <c:pt idx="29">
                  <c:v>-610.3746260108601</c:v>
                </c:pt>
                <c:pt idx="30">
                  <c:v>-611.0016261168994</c:v>
                </c:pt>
                <c:pt idx="31">
                  <c:v>-611.5919235600157</c:v>
                </c:pt>
                <c:pt idx="32">
                  <c:v>-612.1507380955591</c:v>
                </c:pt>
                <c:pt idx="33">
                  <c:v>-612.6821615816952</c:v>
                </c:pt>
                <c:pt idx="34">
                  <c:v>-613.189413895183</c:v>
                </c:pt>
                <c:pt idx="35">
                  <c:v>-613.6750410542808</c:v>
                </c:pt>
                <c:pt idx="36">
                  <c:v>-614.1410685371592</c:v>
                </c:pt>
                <c:pt idx="37">
                  <c:v>-614.5891198714526</c:v>
                </c:pt>
                <c:pt idx="38">
                  <c:v>-615.020508310241</c:v>
                </c:pt>
                <c:pt idx="39">
                  <c:v>-615.4363076567097</c:v>
                </c:pt>
                <c:pt idx="40">
                  <c:v>-615.8374069252022</c:v>
                </c:pt>
                <c:pt idx="41">
                  <c:v>-616.2245528845274</c:v>
                </c:pt>
                <c:pt idx="42">
                  <c:v>-616.5983824414288</c:v>
                </c:pt>
                <c:pt idx="43">
                  <c:v>-616.9594475589547</c:v>
                </c:pt>
                <c:pt idx="44">
                  <c:v>-617.3082344096038</c:v>
                </c:pt>
                <c:pt idx="45">
                  <c:v>-617.6451780747448</c:v>
                </c:pt>
                <c:pt idx="46">
                  <c:v>-617.9706738055611</c:v>
                </c:pt>
                <c:pt idx="47">
                  <c:v>-618.2850856323285</c:v>
                </c:pt>
                <c:pt idx="48">
                  <c:v>-618.588752931108</c:v>
                </c:pt>
                <c:pt idx="49">
                  <c:v>-618.8819954186547</c:v>
                </c:pt>
                <c:pt idx="50">
                  <c:v>-619.1651169405884</c:v>
                </c:pt>
                <c:pt idx="51">
                  <c:v>-619.4384083337572</c:v>
                </c:pt>
                <c:pt idx="52">
                  <c:v>-619.702149581055</c:v>
                </c:pt>
                <c:pt idx="53">
                  <c:v>-619.9566114259673</c:v>
                </c:pt>
                <c:pt idx="54">
                  <c:v>-620.2020565772108</c:v>
                </c:pt>
                <c:pt idx="55">
                  <c:v>-620.4387406022215</c:v>
                </c:pt>
                <c:pt idx="56">
                  <c:v>-620.6669125857624</c:v>
                </c:pt>
                <c:pt idx="57">
                  <c:v>-620.8868156130484</c:v>
                </c:pt>
                <c:pt idx="58">
                  <c:v>-621.0986871216518</c:v>
                </c:pt>
                <c:pt idx="59">
                  <c:v>-621.3027591571736</c:v>
                </c:pt>
                <c:pt idx="60">
                  <c:v>-621.499258558455</c:v>
                </c:pt>
                <c:pt idx="61">
                  <c:v>-621.6884070924571</c:v>
                </c:pt>
                <c:pt idx="62">
                  <c:v>-621.8704215533655</c:v>
                </c:pt>
                <c:pt idx="63">
                  <c:v>-622.0455138376201</c:v>
                </c:pt>
                <c:pt idx="64">
                  <c:v>-622.2138910029244</c:v>
                </c:pt>
                <c:pt idx="65">
                  <c:v>-622.3757553172908</c:v>
                </c:pt>
                <c:pt idx="66">
                  <c:v>-622.531304303142</c:v>
                </c:pt>
                <c:pt idx="67">
                  <c:v>-622.680730778753</c:v>
                </c:pt>
                <c:pt idx="68">
                  <c:v>-622.8242229005474</c:v>
                </c:pt>
                <c:pt idx="69">
                  <c:v>-622.9619642064714</c:v>
                </c:pt>
                <c:pt idx="70">
                  <c:v>-623.094133662373</c:v>
                </c:pt>
                <c:pt idx="71">
                  <c:v>-623.2209057115033</c:v>
                </c:pt>
                <c:pt idx="72">
                  <c:v>-623.3424503275744</c:v>
                </c:pt>
                <c:pt idx="73">
                  <c:v>-623.4589330713716</c:v>
                </c:pt>
                <c:pt idx="74">
                  <c:v>-623.570515151041</c:v>
                </c:pt>
                <c:pt idx="75">
                  <c:v>-623.6773534855379</c:v>
                </c:pt>
                <c:pt idx="76">
                  <c:v>-623.7796007712895</c:v>
                </c:pt>
                <c:pt idx="77">
                  <c:v>-623.8774055515826</c:v>
                </c:pt>
                <c:pt idx="78">
                  <c:v>-623.9709122885106</c:v>
                </c:pt>
                <c:pt idx="79">
                  <c:v>-624.0602614369174</c:v>
                </c:pt>
                <c:pt idx="80">
                  <c:v>-624.145589520449</c:v>
                </c:pt>
                <c:pt idx="81">
                  <c:v>-624.2270292087194</c:v>
                </c:pt>
                <c:pt idx="82">
                  <c:v>-624.3047093960776</c:v>
                </c:pt>
                <c:pt idx="83">
                  <c:v>-624.3787552810175</c:v>
                </c:pt>
                <c:pt idx="84">
                  <c:v>-624.4492884463907</c:v>
                </c:pt>
                <c:pt idx="85">
                  <c:v>-624.5164269398883</c:v>
                </c:pt>
                <c:pt idx="86">
                  <c:v>-624.5802853548593</c:v>
                </c:pt>
                <c:pt idx="87">
                  <c:v>-624.6409749109443</c:v>
                </c:pt>
                <c:pt idx="88">
                  <c:v>-624.6986035345398</c:v>
                </c:pt>
                <c:pt idx="89">
                  <c:v>-624.753275938834</c:v>
                </c:pt>
                <c:pt idx="90">
                  <c:v>-624.8050937035429</c:v>
                </c:pt>
                <c:pt idx="91">
                  <c:v>-624.8541553533429</c:v>
                </c:pt>
                <c:pt idx="92">
                  <c:v>-624.9005564362304</c:v>
                </c:pt>
                <c:pt idx="93">
                  <c:v>-624.944389600496</c:v>
                </c:pt>
                <c:pt idx="94">
                  <c:v>-624.9857446707685</c:v>
                </c:pt>
                <c:pt idx="95">
                  <c:v>-625.0247087231476</c:v>
                </c:pt>
                <c:pt idx="96">
                  <c:v>-625.0613661587844</c:v>
                </c:pt>
                <c:pt idx="97">
                  <c:v>-625.095798776849</c:v>
                </c:pt>
                <c:pt idx="98">
                  <c:v>-625.1280858454774</c:v>
                </c:pt>
                <c:pt idx="99">
                  <c:v>-625.1583041721241</c:v>
                </c:pt>
                <c:pt idx="100">
                  <c:v>-625.1865281719944</c:v>
                </c:pt>
                <c:pt idx="101">
                  <c:v>-625.2128299354804</c:v>
                </c:pt>
                <c:pt idx="102">
                  <c:v>-625.2372792939174</c:v>
                </c:pt>
                <c:pt idx="103">
                  <c:v>-625.2599438841999</c:v>
                </c:pt>
                <c:pt idx="104">
                  <c:v>-625.280889211739</c:v>
                </c:pt>
                <c:pt idx="105">
                  <c:v>-625.3001787121174</c:v>
                </c:pt>
                <c:pt idx="106">
                  <c:v>-625.3178738112529</c:v>
                </c:pt>
                <c:pt idx="107">
                  <c:v>-625.3340339842471</c:v>
                </c:pt>
                <c:pt idx="108">
                  <c:v>-625.3487168126444</c:v>
                </c:pt>
                <c:pt idx="109">
                  <c:v>-625.3619780403751</c:v>
                </c:pt>
                <c:pt idx="110">
                  <c:v>-625.373871628341</c:v>
                </c:pt>
                <c:pt idx="111">
                  <c:v>-625.3844498075413</c:v>
                </c:pt>
                <c:pt idx="112">
                  <c:v>-625.3937631308217</c:v>
                </c:pt>
                <c:pt idx="113">
                  <c:v>-625.4018605233068</c:v>
                </c:pt>
                <c:pt idx="114">
                  <c:v>-625.408789331567</c:v>
                </c:pt>
                <c:pt idx="115">
                  <c:v>-625.4145953711995</c:v>
                </c:pt>
                <c:pt idx="116">
                  <c:v>-625.4193229735756</c:v>
                </c:pt>
                <c:pt idx="117">
                  <c:v>-625.4230150308211</c:v>
                </c:pt>
                <c:pt idx="118">
                  <c:v>-625.4257130399563</c:v>
                </c:pt>
                <c:pt idx="119">
                  <c:v>-625.4274571455474</c:v>
                </c:pt>
              </c:numCache>
            </c:numRef>
          </c:yVal>
          <c:smooth val="0"/>
          <c:extLst xmlns:c16r2="http://schemas.microsoft.com/office/drawing/2015/06/chart">
            <c:ext xmlns:c16="http://schemas.microsoft.com/office/drawing/2014/chart" uri="{C3380CC4-5D6E-409C-BE32-E72D297353CC}">
              <c16:uniqueId val="{00000009-B3ED-44BD-B0B0-04B22CD895E5}"/>
            </c:ext>
          </c:extLst>
        </c:ser>
        <c:dLbls>
          <c:showLegendKey val="0"/>
          <c:showVal val="0"/>
          <c:showCatName val="0"/>
          <c:showSerName val="0"/>
          <c:showPercent val="0"/>
          <c:showBubbleSize val="0"/>
        </c:dLbls>
        <c:axId val="-1315530976"/>
        <c:axId val="-1315528784"/>
      </c:scatterChart>
      <c:valAx>
        <c:axId val="-131553097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315528784"/>
        <c:crosses val="autoZero"/>
        <c:crossBetween val="midCat"/>
      </c:valAx>
      <c:valAx>
        <c:axId val="-1315528784"/>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315530976"/>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249.7606829457691</c:v>
                </c:pt>
                <c:pt idx="2">
                  <c:v>227.5687384427183</c:v>
                </c:pt>
                <c:pt idx="3">
                  <c:v>208.926001240534</c:v>
                </c:pt>
                <c:pt idx="4">
                  <c:v>192.8909608256308</c:v>
                </c:pt>
                <c:pt idx="5">
                  <c:v>178.8737738900345</c:v>
                </c:pt>
                <c:pt idx="6">
                  <c:v>166.420206500321</c:v>
                </c:pt>
                <c:pt idx="7">
                  <c:v>155.1804578789397</c:v>
                </c:pt>
                <c:pt idx="8">
                  <c:v>144.8855359544868</c:v>
                </c:pt>
                <c:pt idx="9">
                  <c:v>135.3289466145106</c:v>
                </c:pt>
                <c:pt idx="10">
                  <c:v>126.3525014411425</c:v>
                </c:pt>
                <c:pt idx="11">
                  <c:v>117.835319231066</c:v>
                </c:pt>
                <c:pt idx="12">
                  <c:v>109.6853042093808</c:v>
                </c:pt>
                <c:pt idx="13">
                  <c:v>591.560660566709</c:v>
                </c:pt>
                <c:pt idx="14">
                  <c:v>553.2402317546584</c:v>
                </c:pt>
                <c:pt idx="15">
                  <c:v>521.4213485920934</c:v>
                </c:pt>
                <c:pt idx="16">
                  <c:v>494.380988866953</c:v>
                </c:pt>
                <c:pt idx="17">
                  <c:v>471.0500114375536</c:v>
                </c:pt>
                <c:pt idx="18">
                  <c:v>450.603076163352</c:v>
                </c:pt>
                <c:pt idx="19">
                  <c:v>432.4027284172918</c:v>
                </c:pt>
                <c:pt idx="20">
                  <c:v>415.9570684854042</c:v>
                </c:pt>
                <c:pt idx="21">
                  <c:v>400.8869218074195</c:v>
                </c:pt>
                <c:pt idx="22">
                  <c:v>386.9003767636405</c:v>
                </c:pt>
                <c:pt idx="23">
                  <c:v>373.7730387990522</c:v>
                </c:pt>
                <c:pt idx="24">
                  <c:v>361.3327196538121</c:v>
                </c:pt>
                <c:pt idx="25">
                  <c:v>349.4475675345256</c:v>
                </c:pt>
                <c:pt idx="26">
                  <c:v>338.8710953196442</c:v>
                </c:pt>
                <c:pt idx="27">
                  <c:v>328.5930935100769</c:v>
                </c:pt>
                <c:pt idx="28">
                  <c:v>318.5659359188812</c:v>
                </c:pt>
                <c:pt idx="29">
                  <c:v>308.7560001682014</c:v>
                </c:pt>
                <c:pt idx="30">
                  <c:v>299.1383645918268</c:v>
                </c:pt>
                <c:pt idx="31">
                  <c:v>289.6947370456816</c:v>
                </c:pt>
                <c:pt idx="32">
                  <c:v>280.4118590995946</c:v>
                </c:pt>
                <c:pt idx="33">
                  <c:v>271.2802743112915</c:v>
                </c:pt>
                <c:pt idx="34">
                  <c:v>262.2933787328766</c:v>
                </c:pt>
                <c:pt idx="35">
                  <c:v>253.4466901398027</c:v>
                </c:pt>
                <c:pt idx="36">
                  <c:v>244.7372867043105</c:v>
                </c:pt>
                <c:pt idx="37">
                  <c:v>236.163376878585</c:v>
                </c:pt>
                <c:pt idx="38">
                  <c:v>227.7239708249726</c:v>
                </c:pt>
                <c:pt idx="39">
                  <c:v>219.4201209661787</c:v>
                </c:pt>
                <c:pt idx="40">
                  <c:v>211.251568353404</c:v>
                </c:pt>
                <c:pt idx="41">
                  <c:v>203.218293019434</c:v>
                </c:pt>
                <c:pt idx="42">
                  <c:v>195.3204122423103</c:v>
                </c:pt>
                <c:pt idx="43">
                  <c:v>187.5580973493288</c:v>
                </c:pt>
                <c:pt idx="44">
                  <c:v>179.931512879888</c:v>
                </c:pt>
                <c:pt idx="45">
                  <c:v>172.4407729281538</c:v>
                </c:pt>
                <c:pt idx="46">
                  <c:v>165.0859106192656</c:v>
                </c:pt>
                <c:pt idx="47">
                  <c:v>157.8668575914853</c:v>
                </c:pt>
                <c:pt idx="48">
                  <c:v>150.7834310627732</c:v>
                </c:pt>
                <c:pt idx="49">
                  <c:v>143.8353266154827</c:v>
                </c:pt>
                <c:pt idx="50">
                  <c:v>137.0221152544236</c:v>
                </c:pt>
                <c:pt idx="51">
                  <c:v>130.3432436295188</c:v>
                </c:pt>
                <c:pt idx="52">
                  <c:v>123.798039169713</c:v>
                </c:pt>
                <c:pt idx="53">
                  <c:v>117.3857112686892</c:v>
                </c:pt>
                <c:pt idx="54">
                  <c:v>111.1053566597366</c:v>
                </c:pt>
                <c:pt idx="55">
                  <c:v>104.9559655752782</c:v>
                </c:pt>
                <c:pt idx="56">
                  <c:v>98.93642837635335</c:v>
                </c:pt>
                <c:pt idx="57">
                  <c:v>93.04554243221155</c:v>
                </c:pt>
                <c:pt idx="58">
                  <c:v>87.282019088314</c:v>
                </c:pt>
                <c:pt idx="59">
                  <c:v>81.64449060259138</c:v>
                </c:pt>
                <c:pt idx="60">
                  <c:v>76.13151695951272</c:v>
                </c:pt>
                <c:pt idx="61">
                  <c:v>70.741592500106</c:v>
                </c:pt>
                <c:pt idx="62">
                  <c:v>65.47315232352297</c:v>
                </c:pt>
                <c:pt idx="63">
                  <c:v>60.32457842837357</c:v>
                </c:pt>
                <c:pt idx="64">
                  <c:v>55.29420557615596</c:v>
                </c:pt>
                <c:pt idx="65">
                  <c:v>50.38032687125794</c:v>
                </c:pt>
                <c:pt idx="66">
                  <c:v>45.58119904156955</c:v>
                </c:pt>
                <c:pt idx="67">
                  <c:v>40.89504742771499</c:v>
                </c:pt>
                <c:pt idx="68">
                  <c:v>36.32007068275561</c:v>
                </c:pt>
                <c:pt idx="69">
                  <c:v>31.85444519045996</c:v>
                </c:pt>
                <c:pt idx="70">
                  <c:v>27.49632920993058</c:v>
                </c:pt>
                <c:pt idx="71">
                  <c:v>23.24386675466121</c:v>
                </c:pt>
                <c:pt idx="72">
                  <c:v>19.09519121815538</c:v>
                </c:pt>
                <c:pt idx="73">
                  <c:v>15.0484287562158</c:v>
                </c:pt>
                <c:pt idx="74">
                  <c:v>11.10170143502546</c:v>
                </c:pt>
                <c:pt idx="75">
                  <c:v>7.253130160021101</c:v>
                </c:pt>
                <c:pt idx="76">
                  <c:v>3.50083739110778</c:v>
                </c:pt>
                <c:pt idx="77">
                  <c:v>-0.157050339728812</c:v>
                </c:pt>
                <c:pt idx="78">
                  <c:v>-3.722400102471511</c:v>
                </c:pt>
                <c:pt idx="79">
                  <c:v>-7.197070421008886</c:v>
                </c:pt>
                <c:pt idx="80">
                  <c:v>-10.58290929671421</c:v>
                </c:pt>
                <c:pt idx="81">
                  <c:v>-13.88175239027805</c:v>
                </c:pt>
                <c:pt idx="82">
                  <c:v>-17.09542135706578</c:v>
                </c:pt>
                <c:pt idx="83">
                  <c:v>-20.22572232343368</c:v>
                </c:pt>
                <c:pt idx="84">
                  <c:v>-23.27444449881114</c:v>
                </c:pt>
                <c:pt idx="85">
                  <c:v>-26.24335891369628</c:v>
                </c:pt>
                <c:pt idx="86">
                  <c:v>-29.13421727677814</c:v>
                </c:pt>
                <c:pt idx="87">
                  <c:v>-31.94875094426061</c:v>
                </c:pt>
                <c:pt idx="88">
                  <c:v>-34.68866999410056</c:v>
                </c:pt>
                <c:pt idx="89">
                  <c:v>-37.35566239935329</c:v>
                </c:pt>
                <c:pt idx="90">
                  <c:v>-39.95139329351147</c:v>
                </c:pt>
                <c:pt idx="91">
                  <c:v>-42.47750432283283</c:v>
                </c:pt>
                <c:pt idx="92">
                  <c:v>-44.93561308037533</c:v>
                </c:pt>
                <c:pt idx="93">
                  <c:v>-47.32731261542722</c:v>
                </c:pt>
                <c:pt idx="94">
                  <c:v>-49.65417101414823</c:v>
                </c:pt>
                <c:pt idx="95">
                  <c:v>-51.91773104714044</c:v>
                </c:pt>
                <c:pt idx="96">
                  <c:v>-54.11950987830278</c:v>
                </c:pt>
                <c:pt idx="97">
                  <c:v>-56.2609988318509</c:v>
                </c:pt>
                <c:pt idx="98">
                  <c:v>-58.34366321301916</c:v>
                </c:pt>
                <c:pt idx="99">
                  <c:v>-60.3689421790441</c:v>
                </c:pt>
                <c:pt idx="100">
                  <c:v>-62.33824865614588</c:v>
                </c:pt>
                <c:pt idx="101">
                  <c:v>-64.25296930053081</c:v>
                </c:pt>
                <c:pt idx="102">
                  <c:v>-66.1144644986162</c:v>
                </c:pt>
                <c:pt idx="103">
                  <c:v>-67.9240684046872</c:v>
                </c:pt>
                <c:pt idx="104">
                  <c:v>-69.68308901286679</c:v>
                </c:pt>
                <c:pt idx="105">
                  <c:v>-71.39280826026331</c:v>
                </c:pt>
                <c:pt idx="106">
                  <c:v>-73.05448215995521</c:v>
                </c:pt>
                <c:pt idx="107">
                  <c:v>-74.66934095960278</c:v>
                </c:pt>
                <c:pt idx="108">
                  <c:v>-76.23858932592884</c:v>
                </c:pt>
                <c:pt idx="109">
                  <c:v>-77.76340655053865</c:v>
                </c:pt>
                <c:pt idx="110">
                  <c:v>-79.2449467763127</c:v>
                </c:pt>
                <c:pt idx="111">
                  <c:v>-80.68433924321287</c:v>
                </c:pt>
                <c:pt idx="112">
                  <c:v>-82.08268855041705</c:v>
                </c:pt>
                <c:pt idx="113">
                  <c:v>-83.44107493345415</c:v>
                </c:pt>
                <c:pt idx="114">
                  <c:v>-84.7605545554925</c:v>
                </c:pt>
                <c:pt idx="115">
                  <c:v>-86.04215981135894</c:v>
                </c:pt>
                <c:pt idx="116">
                  <c:v>-87.28689964085242</c:v>
                </c:pt>
                <c:pt idx="117">
                  <c:v>-88.49575985416777</c:v>
                </c:pt>
                <c:pt idx="118">
                  <c:v>-89.66970346334892</c:v>
                </c:pt>
                <c:pt idx="119">
                  <c:v>-90.80967102321465</c:v>
                </c:pt>
              </c:numCache>
            </c:numRef>
          </c:yVal>
          <c:smooth val="0"/>
          <c:extLst xmlns:c16r2="http://schemas.microsoft.com/office/drawing/2015/06/chart">
            <c:ext xmlns:c16="http://schemas.microsoft.com/office/drawing/2014/chart" uri="{C3380CC4-5D6E-409C-BE32-E72D297353CC}">
              <c16:uniqueId val="{00000000-1A9F-4B7E-A3CA-50062176E2BE}"/>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249.7606829457691</c:v>
                </c:pt>
                <c:pt idx="2">
                  <c:v>227.5686972016247</c:v>
                </c:pt>
                <c:pt idx="3">
                  <c:v>208.9258564095253</c:v>
                </c:pt>
                <c:pt idx="4">
                  <c:v>192.8906704993806</c:v>
                </c:pt>
                <c:pt idx="5">
                  <c:v>178.8733105112915</c:v>
                </c:pt>
                <c:pt idx="6">
                  <c:v>166.4195524597544</c:v>
                </c:pt>
                <c:pt idx="7">
                  <c:v>155.1796023716088</c:v>
                </c:pt>
                <c:pt idx="8">
                  <c:v>144.8844727498836</c:v>
                </c:pt>
                <c:pt idx="9">
                  <c:v>135.327672487556</c:v>
                </c:pt>
                <c:pt idx="10">
                  <c:v>126.3510150796155</c:v>
                </c:pt>
                <c:pt idx="11">
                  <c:v>117.8336204835687</c:v>
                </c:pt>
                <c:pt idx="12">
                  <c:v>109.6833935762406</c:v>
                </c:pt>
                <c:pt idx="13">
                  <c:v>591.5585388619854</c:v>
                </c:pt>
                <c:pt idx="14">
                  <c:v>553.2378943040767</c:v>
                </c:pt>
                <c:pt idx="15">
                  <c:v>521.4187946715356</c:v>
                </c:pt>
                <c:pt idx="16">
                  <c:v>494.3782186780354</c:v>
                </c:pt>
                <c:pt idx="17">
                  <c:v>471.0470257133274</c:v>
                </c:pt>
                <c:pt idx="18">
                  <c:v>450.599875871436</c:v>
                </c:pt>
                <c:pt idx="19">
                  <c:v>432.3993145740606</c:v>
                </c:pt>
                <c:pt idx="20">
                  <c:v>415.9534420453583</c:v>
                </c:pt>
                <c:pt idx="21">
                  <c:v>400.8830836039105</c:v>
                </c:pt>
                <c:pt idx="22">
                  <c:v>386.8963274817306</c:v>
                </c:pt>
                <c:pt idx="23">
                  <c:v>373.7687789679946</c:v>
                </c:pt>
                <c:pt idx="24">
                  <c:v>361.328249651946</c:v>
                </c:pt>
                <c:pt idx="25">
                  <c:v>349.4428876002075</c:v>
                </c:pt>
                <c:pt idx="26">
                  <c:v>338.8662057629242</c:v>
                </c:pt>
                <c:pt idx="27">
                  <c:v>328.5879946461537</c:v>
                </c:pt>
                <c:pt idx="28">
                  <c:v>318.560628207615</c:v>
                </c:pt>
                <c:pt idx="29">
                  <c:v>308.750484200793</c:v>
                </c:pt>
                <c:pt idx="30">
                  <c:v>299.132641065049</c:v>
                </c:pt>
                <c:pt idx="31">
                  <c:v>289.6888067396922</c:v>
                </c:pt>
                <c:pt idx="32">
                  <c:v>280.4057228583985</c:v>
                </c:pt>
                <c:pt idx="33">
                  <c:v>271.2739330263157</c:v>
                </c:pt>
                <c:pt idx="34">
                  <c:v>262.2868333277838</c:v>
                </c:pt>
                <c:pt idx="35">
                  <c:v>253.4399415580538</c:v>
                </c:pt>
                <c:pt idx="36">
                  <c:v>244.7303358978024</c:v>
                </c:pt>
                <c:pt idx="37">
                  <c:v>236.156224797218</c:v>
                </c:pt>
                <c:pt idx="38">
                  <c:v>227.7166184085108</c:v>
                </c:pt>
                <c:pt idx="39">
                  <c:v>219.4125691370537</c:v>
                </c:pt>
                <c:pt idx="40">
                  <c:v>211.2438180097514</c:v>
                </c:pt>
                <c:pt idx="41">
                  <c:v>203.2103450305422</c:v>
                </c:pt>
                <c:pt idx="42">
                  <c:v>195.3122674431943</c:v>
                </c:pt>
                <c:pt idx="43">
                  <c:v>187.5497565369458</c:v>
                </c:pt>
                <c:pt idx="44">
                  <c:v>179.9229768099922</c:v>
                </c:pt>
                <c:pt idx="45">
                  <c:v>172.4320423112531</c:v>
                </c:pt>
                <c:pt idx="46">
                  <c:v>165.076986118591</c:v>
                </c:pt>
                <c:pt idx="47">
                  <c:v>157.8577398200287</c:v>
                </c:pt>
                <c:pt idx="48">
                  <c:v>150.7741205818529</c:v>
                </c:pt>
                <c:pt idx="49">
                  <c:v>143.8258239324441</c:v>
                </c:pt>
                <c:pt idx="50">
                  <c:v>137.012420821584</c:v>
                </c:pt>
                <c:pt idx="51">
                  <c:v>130.3333578429992</c:v>
                </c:pt>
                <c:pt idx="52">
                  <c:v>123.787962368433</c:v>
                </c:pt>
                <c:pt idx="53">
                  <c:v>117.3754437341831</c:v>
                </c:pt>
                <c:pt idx="54">
                  <c:v>111.0948986151361</c:v>
                </c:pt>
                <c:pt idx="55">
                  <c:v>104.9453171856294</c:v>
                </c:pt>
                <c:pt idx="56">
                  <c:v>98.92558974846724</c:v>
                </c:pt>
                <c:pt idx="57">
                  <c:v>93.03451361498446</c:v>
                </c:pt>
                <c:pt idx="58">
                  <c:v>87.27080007287775</c:v>
                </c:pt>
                <c:pt idx="59">
                  <c:v>81.63308132300801</c:v>
                </c:pt>
                <c:pt idx="60">
                  <c:v>76.11991729315558</c:v>
                </c:pt>
                <c:pt idx="61">
                  <c:v>70.72980226894833</c:v>
                </c:pt>
                <c:pt idx="62">
                  <c:v>65.46117129436242</c:v>
                </c:pt>
                <c:pt idx="63">
                  <c:v>60.31240631431319</c:v>
                </c:pt>
                <c:pt idx="64">
                  <c:v>55.28184203751515</c:v>
                </c:pt>
                <c:pt idx="65">
                  <c:v>50.36777151650131</c:v>
                </c:pt>
                <c:pt idx="66">
                  <c:v>45.56845142891325</c:v>
                </c:pt>
                <c:pt idx="67">
                  <c:v>40.8821070660178</c:v>
                </c:pt>
                <c:pt idx="68">
                  <c:v>36.30693703304127</c:v>
                </c:pt>
                <c:pt idx="69">
                  <c:v>31.84111766754722</c:v>
                </c:pt>
                <c:pt idx="70">
                  <c:v>27.48280718329625</c:v>
                </c:pt>
                <c:pt idx="71">
                  <c:v>23.23014955030158</c:v>
                </c:pt>
                <c:pt idx="72">
                  <c:v>19.08127812022212</c:v>
                </c:pt>
                <c:pt idx="73">
                  <c:v>15.03431900775831</c:v>
                </c:pt>
                <c:pt idx="74">
                  <c:v>11.08739424072337</c:v>
                </c:pt>
                <c:pt idx="75">
                  <c:v>7.23862468640437</c:v>
                </c:pt>
                <c:pt idx="76">
                  <c:v>3.486132769285177</c:v>
                </c:pt>
                <c:pt idx="77">
                  <c:v>-0.171955013471234</c:v>
                </c:pt>
                <c:pt idx="78">
                  <c:v>-3.737505764280286</c:v>
                </c:pt>
                <c:pt idx="79">
                  <c:v>-7.212378038677341</c:v>
                </c:pt>
                <c:pt idx="80">
                  <c:v>-10.59841986727042</c:v>
                </c:pt>
                <c:pt idx="81">
                  <c:v>-13.89746693924462</c:v>
                </c:pt>
                <c:pt idx="82">
                  <c:v>-17.11134093637884</c:v>
                </c:pt>
                <c:pt idx="83">
                  <c:v>-20.24184801022056</c:v>
                </c:pt>
                <c:pt idx="84">
                  <c:v>-23.2907773937568</c:v>
                </c:pt>
                <c:pt idx="85">
                  <c:v>-26.25990013939918</c:v>
                </c:pt>
                <c:pt idx="86">
                  <c:v>-29.15096797651858</c:v>
                </c:pt>
                <c:pt idx="87">
                  <c:v>-31.96571228026497</c:v>
                </c:pt>
                <c:pt idx="88">
                  <c:v>-34.70584314654115</c:v>
                </c:pt>
                <c:pt idx="89">
                  <c:v>-37.37304856438209</c:v>
                </c:pt>
                <c:pt idx="90">
                  <c:v>-39.96899368210142</c:v>
                </c:pt>
                <c:pt idx="91">
                  <c:v>-42.4953201597109</c:v>
                </c:pt>
                <c:pt idx="92">
                  <c:v>-44.953645602136</c:v>
                </c:pt>
                <c:pt idx="93">
                  <c:v>-47.34556306940429</c:v>
                </c:pt>
                <c:pt idx="94">
                  <c:v>-49.67264065734889</c:v>
                </c:pt>
                <c:pt idx="95">
                  <c:v>-51.93642114482827</c:v>
                </c:pt>
                <c:pt idx="96">
                  <c:v>-54.13842170260977</c:v>
                </c:pt>
                <c:pt idx="97">
                  <c:v>-56.28013366060986</c:v>
                </c:pt>
                <c:pt idx="98">
                  <c:v>-58.36302232896196</c:v>
                </c:pt>
                <c:pt idx="99">
                  <c:v>-60.38852686802056</c:v>
                </c:pt>
                <c:pt idx="100">
                  <c:v>-62.35806020659219</c:v>
                </c:pt>
                <c:pt idx="101">
                  <c:v>-64.27300900192313</c:v>
                </c:pt>
                <c:pt idx="102">
                  <c:v>-66.13473364067431</c:v>
                </c:pt>
                <c:pt idx="103">
                  <c:v>-67.94456827610882</c:v>
                </c:pt>
                <c:pt idx="104">
                  <c:v>-69.70382090063867</c:v>
                </c:pt>
                <c:pt idx="105">
                  <c:v>-71.41377344847933</c:v>
                </c:pt>
                <c:pt idx="106">
                  <c:v>-73.07568192875218</c:v>
                </c:pt>
                <c:pt idx="107">
                  <c:v>-74.69077658454361</c:v>
                </c:pt>
                <c:pt idx="108">
                  <c:v>-76.2602620768721</c:v>
                </c:pt>
                <c:pt idx="109">
                  <c:v>-77.78531769077381</c:v>
                </c:pt>
                <c:pt idx="110">
                  <c:v>-79.26709756174932</c:v>
                </c:pt>
                <c:pt idx="111">
                  <c:v>-80.70673092192155</c:v>
                </c:pt>
                <c:pt idx="112">
                  <c:v>-82.10532236123065</c:v>
                </c:pt>
                <c:pt idx="113">
                  <c:v>-83.4639521055924</c:v>
                </c:pt>
                <c:pt idx="114">
                  <c:v>-84.78367630803375</c:v>
                </c:pt>
                <c:pt idx="115">
                  <c:v>-86.06552735185505</c:v>
                </c:pt>
                <c:pt idx="116">
                  <c:v>-87.31051416542685</c:v>
                </c:pt>
                <c:pt idx="117">
                  <c:v>-88.51962254623322</c:v>
                </c:pt>
                <c:pt idx="118">
                  <c:v>-89.69381549343778</c:v>
                </c:pt>
                <c:pt idx="119">
                  <c:v>-90.83403354822256</c:v>
                </c:pt>
              </c:numCache>
            </c:numRef>
          </c:yVal>
          <c:smooth val="0"/>
          <c:extLst xmlns:c16r2="http://schemas.microsoft.com/office/drawing/2015/06/chart">
            <c:ext xmlns:c16="http://schemas.microsoft.com/office/drawing/2014/chart" uri="{C3380CC4-5D6E-409C-BE32-E72D297353CC}">
              <c16:uniqueId val="{00000001-1A9F-4B7E-A3CA-50062176E2B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249.7606829457673</c:v>
                </c:pt>
                <c:pt idx="2">
                  <c:v>227.569266045246</c:v>
                </c:pt>
                <c:pt idx="3">
                  <c:v>208.9277664255806</c:v>
                </c:pt>
                <c:pt idx="4">
                  <c:v>192.8948205546822</c:v>
                </c:pt>
                <c:pt idx="5">
                  <c:v>178.8806896212755</c:v>
                </c:pt>
                <c:pt idx="6">
                  <c:v>166.4312125001798</c:v>
                </c:pt>
                <c:pt idx="7">
                  <c:v>155.1966362918022</c:v>
                </c:pt>
                <c:pt idx="8">
                  <c:v>144.9079971508691</c:v>
                </c:pt>
                <c:pt idx="9">
                  <c:v>135.3588136780418</c:v>
                </c:pt>
                <c:pt idx="10">
                  <c:v>126.3908979099942</c:v>
                </c:pt>
                <c:pt idx="11">
                  <c:v>117.8833594065509</c:v>
                </c:pt>
                <c:pt idx="12">
                  <c:v>109.7440854976539</c:v>
                </c:pt>
                <c:pt idx="13">
                  <c:v>591.631257437286</c:v>
                </c:pt>
                <c:pt idx="14">
                  <c:v>553.3959975845464</c:v>
                </c:pt>
                <c:pt idx="15">
                  <c:v>521.6478010229744</c:v>
                </c:pt>
                <c:pt idx="16">
                  <c:v>494.6672926709634</c:v>
                </c:pt>
                <c:pt idx="17">
                  <c:v>471.3881013511966</c:v>
                </c:pt>
                <c:pt idx="18">
                  <c:v>450.9870257605306</c:v>
                </c:pt>
                <c:pt idx="19">
                  <c:v>432.8282600061921</c:v>
                </c:pt>
                <c:pt idx="20">
                  <c:v>416.4211723267672</c:v>
                </c:pt>
                <c:pt idx="21">
                  <c:v>401.3875602478091</c:v>
                </c:pt>
                <c:pt idx="22">
                  <c:v>387.4362543373135</c:v>
                </c:pt>
                <c:pt idx="23">
                  <c:v>374.3434235889254</c:v>
                </c:pt>
                <c:pt idx="24">
                  <c:v>361.9373044937311</c:v>
                </c:pt>
                <c:pt idx="25">
                  <c:v>350.0863621852403</c:v>
                </c:pt>
                <c:pt idx="26">
                  <c:v>339.5442028706293</c:v>
                </c:pt>
                <c:pt idx="27">
                  <c:v>329.30090670975</c:v>
                </c:pt>
                <c:pt idx="28">
                  <c:v>319.3089530458673</c:v>
                </c:pt>
                <c:pt idx="29">
                  <c:v>309.5347910825676</c:v>
                </c:pt>
                <c:pt idx="30">
                  <c:v>299.9535437283866</c:v>
                </c:pt>
                <c:pt idx="31">
                  <c:v>290.5469425179308</c:v>
                </c:pt>
                <c:pt idx="32">
                  <c:v>281.3017365757132</c:v>
                </c:pt>
                <c:pt idx="33">
                  <c:v>272.2084646171643</c:v>
                </c:pt>
                <c:pt idx="34">
                  <c:v>263.2605083708477</c:v>
                </c:pt>
                <c:pt idx="35">
                  <c:v>254.4533640904483</c:v>
                </c:pt>
                <c:pt idx="36">
                  <c:v>245.784083017441</c:v>
                </c:pt>
                <c:pt idx="37">
                  <c:v>237.250842669715</c:v>
                </c:pt>
                <c:pt idx="38">
                  <c:v>228.8526193773087</c:v>
                </c:pt>
                <c:pt idx="39">
                  <c:v>220.5904292391733</c:v>
                </c:pt>
                <c:pt idx="40">
                  <c:v>212.4639758318845</c:v>
                </c:pt>
                <c:pt idx="41">
                  <c:v>204.47320093071</c:v>
                </c:pt>
                <c:pt idx="42">
                  <c:v>196.6181832087386</c:v>
                </c:pt>
                <c:pt idx="43">
                  <c:v>188.8990553792955</c:v>
                </c:pt>
                <c:pt idx="44">
                  <c:v>181.3159436271471</c:v>
                </c:pt>
                <c:pt idx="45">
                  <c:v>173.8689241614429</c:v>
                </c:pt>
                <c:pt idx="46">
                  <c:v>166.5579928597253</c:v>
                </c:pt>
                <c:pt idx="47">
                  <c:v>159.3830448795416</c:v>
                </c:pt>
                <c:pt idx="48">
                  <c:v>152.3438618283781</c:v>
                </c:pt>
                <c:pt idx="49">
                  <c:v>145.4401046259426</c:v>
                </c:pt>
                <c:pt idx="50">
                  <c:v>138.6713106240277</c:v>
                </c:pt>
                <c:pt idx="51">
                  <c:v>132.0368938733609</c:v>
                </c:pt>
                <c:pt idx="52">
                  <c:v>125.5361502903015</c:v>
                </c:pt>
                <c:pt idx="53">
                  <c:v>119.1682588649201</c:v>
                </c:pt>
                <c:pt idx="54">
                  <c:v>112.9322870505257</c:v>
                </c:pt>
                <c:pt idx="55">
                  <c:v>106.827196931672</c:v>
                </c:pt>
                <c:pt idx="56">
                  <c:v>100.851851854768</c:v>
                </c:pt>
                <c:pt idx="57">
                  <c:v>95.00502330513336</c:v>
                </c:pt>
                <c:pt idx="58">
                  <c:v>89.28539786856254</c:v>
                </c:pt>
                <c:pt idx="59">
                  <c:v>83.69158415633098</c:v>
                </c:pt>
                <c:pt idx="60">
                  <c:v>78.22211960712411</c:v>
                </c:pt>
                <c:pt idx="61">
                  <c:v>72.8754771014721</c:v>
                </c:pt>
                <c:pt idx="62">
                  <c:v>67.65007134491393</c:v>
                </c:pt>
                <c:pt idx="63">
                  <c:v>62.54426499084909</c:v>
                </c:pt>
                <c:pt idx="64">
                  <c:v>57.55637448335197</c:v>
                </c:pt>
                <c:pt idx="65">
                  <c:v>52.68467561466969</c:v>
                </c:pt>
                <c:pt idx="66">
                  <c:v>47.92740878380754</c:v>
                </c:pt>
                <c:pt idx="67">
                  <c:v>43.2827839610709</c:v>
                </c:pt>
                <c:pt idx="68">
                  <c:v>38.7489853647221</c:v>
                </c:pt>
                <c:pt idx="69">
                  <c:v>34.32417585365511</c:v>
                </c:pt>
                <c:pt idx="70">
                  <c:v>30.00650104675697</c:v>
                </c:pt>
                <c:pt idx="71">
                  <c:v>25.79409317679529</c:v>
                </c:pt>
                <c:pt idx="72">
                  <c:v>21.68507469097676</c:v>
                </c:pt>
                <c:pt idx="73">
                  <c:v>17.67756160627505</c:v>
                </c:pt>
                <c:pt idx="74">
                  <c:v>13.76966663316125</c:v>
                </c:pt>
                <c:pt idx="75">
                  <c:v>9.95950207752867</c:v>
                </c:pt>
                <c:pt idx="76">
                  <c:v>6.24518253174756</c:v>
                </c:pt>
                <c:pt idx="77">
                  <c:v>2.624827365862074</c:v>
                </c:pt>
                <c:pt idx="78">
                  <c:v>-0.903436970711482</c:v>
                </c:pt>
                <c:pt idx="79">
                  <c:v>-4.341474827020646</c:v>
                </c:pt>
                <c:pt idx="80">
                  <c:v>-7.691139397076768</c:v>
                </c:pt>
                <c:pt idx="81">
                  <c:v>-10.95427092744103</c:v>
                </c:pt>
                <c:pt idx="82">
                  <c:v>-14.13269507532641</c:v>
                </c:pt>
                <c:pt idx="83">
                  <c:v>-17.22822140895369</c:v>
                </c:pt>
                <c:pt idx="84">
                  <c:v>-20.24264204148858</c:v>
                </c:pt>
                <c:pt idx="85">
                  <c:v>-23.17773039297026</c:v>
                </c:pt>
                <c:pt idx="86">
                  <c:v>-26.03524006832592</c:v>
                </c:pt>
                <c:pt idx="87">
                  <c:v>-28.81690384875401</c:v>
                </c:pt>
                <c:pt idx="88">
                  <c:v>-31.52443278698047</c:v>
                </c:pt>
                <c:pt idx="89">
                  <c:v>-34.15951540077367</c:v>
                </c:pt>
                <c:pt idx="90">
                  <c:v>-36.7238169587472</c:v>
                </c:pt>
                <c:pt idx="91">
                  <c:v>-39.21897885229735</c:v>
                </c:pt>
                <c:pt idx="92">
                  <c:v>-41.64661804795651</c:v>
                </c:pt>
                <c:pt idx="93">
                  <c:v>-44.00832661585082</c:v>
                </c:pt>
                <c:pt idx="94">
                  <c:v>-46.3056713286751</c:v>
                </c:pt>
                <c:pt idx="95">
                  <c:v>-48.54019332548341</c:v>
                </c:pt>
                <c:pt idx="96">
                  <c:v>-50.71340783871342</c:v>
                </c:pt>
                <c:pt idx="97">
                  <c:v>-52.82680397686272</c:v>
                </c:pt>
                <c:pt idx="98">
                  <c:v>-54.88184456142783</c:v>
                </c:pt>
                <c:pt idx="99">
                  <c:v>-56.87996601289309</c:v>
                </c:pt>
                <c:pt idx="100">
                  <c:v>-58.82257828336514</c:v>
                </c:pt>
                <c:pt idx="101">
                  <c:v>-60.71106483072981</c:v>
                </c:pt>
                <c:pt idx="102">
                  <c:v>-62.54678263401183</c:v>
                </c:pt>
                <c:pt idx="103">
                  <c:v>-64.33106224366928</c:v>
                </c:pt>
                <c:pt idx="104">
                  <c:v>-66.06520786658726</c:v>
                </c:pt>
                <c:pt idx="105">
                  <c:v>-67.7504974823478</c:v>
                </c:pt>
                <c:pt idx="106">
                  <c:v>-69.38818298687075</c:v>
                </c:pt>
                <c:pt idx="107">
                  <c:v>-70.97949036432874</c:v>
                </c:pt>
                <c:pt idx="108">
                  <c:v>-72.52561988107846</c:v>
                </c:pt>
                <c:pt idx="109">
                  <c:v>-74.02774630317248</c:v>
                </c:pt>
                <c:pt idx="110">
                  <c:v>-75.48701913281184</c:v>
                </c:pt>
                <c:pt idx="111">
                  <c:v>-76.9045628640888</c:v>
                </c:pt>
                <c:pt idx="112">
                  <c:v>-78.28147725408215</c:v>
                </c:pt>
                <c:pt idx="113">
                  <c:v>-79.61883760982089</c:v>
                </c:pt>
                <c:pt idx="114">
                  <c:v>-80.9176950875663</c:v>
                </c:pt>
                <c:pt idx="115">
                  <c:v>-82.17907700539116</c:v>
                </c:pt>
                <c:pt idx="116">
                  <c:v>-83.40398716482558</c:v>
                </c:pt>
                <c:pt idx="117">
                  <c:v>-84.59340618299757</c:v>
                </c:pt>
                <c:pt idx="118">
                  <c:v>-85.74829183255552</c:v>
                </c:pt>
                <c:pt idx="119">
                  <c:v>-86.86957938825797</c:v>
                </c:pt>
              </c:numCache>
            </c:numRef>
          </c:yVal>
          <c:smooth val="0"/>
          <c:extLst xmlns:c16r2="http://schemas.microsoft.com/office/drawing/2015/06/chart">
            <c:ext xmlns:c16="http://schemas.microsoft.com/office/drawing/2014/chart" uri="{C3380CC4-5D6E-409C-BE32-E72D297353CC}">
              <c16:uniqueId val="{00000002-1A9F-4B7E-A3CA-50062176E2B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124.8803414728845</c:v>
                </c:pt>
                <c:pt idx="2">
                  <c:v>115.5307086469329</c:v>
                </c:pt>
                <c:pt idx="3">
                  <c:v>107.7487051386342</c:v>
                </c:pt>
                <c:pt idx="4">
                  <c:v>101.0945542379413</c:v>
                </c:pt>
                <c:pt idx="5">
                  <c:v>95.29680169601306</c:v>
                </c:pt>
                <c:pt idx="6">
                  <c:v>90.14697313840735</c:v>
                </c:pt>
                <c:pt idx="7">
                  <c:v>85.48507850335288</c:v>
                </c:pt>
                <c:pt idx="8">
                  <c:v>81.18864162689285</c:v>
                </c:pt>
                <c:pt idx="9">
                  <c:v>77.16419627993127</c:v>
                </c:pt>
                <c:pt idx="10">
                  <c:v>73.3406939142624</c:v>
                </c:pt>
                <c:pt idx="11">
                  <c:v>69.6643939903588</c:v>
                </c:pt>
                <c:pt idx="12">
                  <c:v>66.09490409892167</c:v>
                </c:pt>
                <c:pt idx="13">
                  <c:v>307.4661696611767</c:v>
                </c:pt>
                <c:pt idx="14">
                  <c:v>275.794398247501</c:v>
                </c:pt>
                <c:pt idx="15">
                  <c:v>250.859385570313</c:v>
                </c:pt>
                <c:pt idx="16">
                  <c:v>230.9731892923301</c:v>
                </c:pt>
                <c:pt idx="17">
                  <c:v>214.969836330176</c:v>
                </c:pt>
                <c:pt idx="18">
                  <c:v>201.9478594220382</c:v>
                </c:pt>
                <c:pt idx="19">
                  <c:v>191.2103431943085</c:v>
                </c:pt>
                <c:pt idx="20">
                  <c:v>182.2189639672433</c:v>
                </c:pt>
                <c:pt idx="21">
                  <c:v>174.5583336874897</c:v>
                </c:pt>
                <c:pt idx="22">
                  <c:v>167.908337199895</c:v>
                </c:pt>
                <c:pt idx="23">
                  <c:v>162.0226719516486</c:v>
                </c:pt>
                <c:pt idx="24">
                  <c:v>156.7122004422181</c:v>
                </c:pt>
                <c:pt idx="25">
                  <c:v>151.8320370611673</c:v>
                </c:pt>
                <c:pt idx="26">
                  <c:v>147.6986468024715</c:v>
                </c:pt>
                <c:pt idx="27">
                  <c:v>143.7377338428923</c:v>
                </c:pt>
                <c:pt idx="28">
                  <c:v>139.8979789202476</c:v>
                </c:pt>
                <c:pt idx="29">
                  <c:v>136.142051994515</c:v>
                </c:pt>
                <c:pt idx="30">
                  <c:v>132.442363340906</c:v>
                </c:pt>
                <c:pt idx="31">
                  <c:v>128.7788043326218</c:v>
                </c:pt>
                <c:pt idx="32">
                  <c:v>125.1369996873636</c:v>
                </c:pt>
                <c:pt idx="33">
                  <c:v>121.506954263361</c:v>
                </c:pt>
                <c:pt idx="34">
                  <c:v>117.8820059472564</c:v>
                </c:pt>
                <c:pt idx="35">
                  <c:v>114.2580159835397</c:v>
                </c:pt>
                <c:pt idx="36">
                  <c:v>110.6327434690938</c:v>
                </c:pt>
                <c:pt idx="37">
                  <c:v>107.0053626649733</c:v>
                </c:pt>
                <c:pt idx="38">
                  <c:v>103.3760910405817</c:v>
                </c:pt>
                <c:pt idx="39">
                  <c:v>99.746648439168</c:v>
                </c:pt>
                <c:pt idx="40">
                  <c:v>96.11841298088925</c:v>
                </c:pt>
                <c:pt idx="41">
                  <c:v>92.4931558453209</c:v>
                </c:pt>
                <c:pt idx="42">
                  <c:v>88.87291196218288</c:v>
                </c:pt>
                <c:pt idx="43">
                  <c:v>85.25987761861505</c:v>
                </c:pt>
                <c:pt idx="44">
                  <c:v>81.65633305634215</c:v>
                </c:pt>
                <c:pt idx="45">
                  <c:v>78.06458439223752</c:v>
                </c:pt>
                <c:pt idx="46">
                  <c:v>74.48692044969176</c:v>
                </c:pt>
                <c:pt idx="47">
                  <c:v>70.9255810807772</c:v>
                </c:pt>
                <c:pt idx="48">
                  <c:v>67.3827343274497</c:v>
                </c:pt>
                <c:pt idx="49">
                  <c:v>63.86046036671542</c:v>
                </c:pt>
                <c:pt idx="50">
                  <c:v>60.36074064947024</c:v>
                </c:pt>
                <c:pt idx="51">
                  <c:v>56.88545099940345</c:v>
                </c:pt>
                <c:pt idx="52">
                  <c:v>53.43635902114511</c:v>
                </c:pt>
                <c:pt idx="53">
                  <c:v>50.01512090020333</c:v>
                </c:pt>
                <c:pt idx="54">
                  <c:v>46.62328152731394</c:v>
                </c:pt>
                <c:pt idx="55">
                  <c:v>43.26227588453366</c:v>
                </c:pt>
                <c:pt idx="56">
                  <c:v>39.9334313440686</c:v>
                </c:pt>
                <c:pt idx="57">
                  <c:v>36.63797062020421</c:v>
                </c:pt>
                <c:pt idx="58">
                  <c:v>33.37701517753885</c:v>
                </c:pt>
                <c:pt idx="59">
                  <c:v>30.1515889425591</c:v>
                </c:pt>
                <c:pt idx="60">
                  <c:v>26.96262220402553</c:v>
                </c:pt>
                <c:pt idx="61">
                  <c:v>23.81095561383517</c:v>
                </c:pt>
                <c:pt idx="62">
                  <c:v>20.69734422242619</c:v>
                </c:pt>
                <c:pt idx="63">
                  <c:v>17.62246149876047</c:v>
                </c:pt>
                <c:pt idx="64">
                  <c:v>14.58690329825185</c:v>
                </c:pt>
                <c:pt idx="65">
                  <c:v>11.59119175452361</c:v>
                </c:pt>
                <c:pt idx="66">
                  <c:v>8.63577906997125</c:v>
                </c:pt>
                <c:pt idx="67">
                  <c:v>5.721051195203472</c:v>
                </c:pt>
                <c:pt idx="68">
                  <c:v>2.847331387474696</c:v>
                </c:pt>
                <c:pt idx="69">
                  <c:v>0.0148836445423512</c:v>
                </c:pt>
                <c:pt idx="70">
                  <c:v>-2.776083991282576</c:v>
                </c:pt>
                <c:pt idx="71">
                  <c:v>-5.525416258507811</c:v>
                </c:pt>
                <c:pt idx="72">
                  <c:v>-8.233007630773498</c:v>
                </c:pt>
                <c:pt idx="73">
                  <c:v>-10.89879939920502</c:v>
                </c:pt>
                <c:pt idx="74">
                  <c:v>-13.52277687978312</c:v>
                </c:pt>
                <c:pt idx="75">
                  <c:v>-16.10496674300157</c:v>
                </c:pt>
                <c:pt idx="76">
                  <c:v>-18.64543446266907</c:v>
                </c:pt>
                <c:pt idx="77">
                  <c:v>-21.14428187972771</c:v>
                </c:pt>
                <c:pt idx="78">
                  <c:v>-23.60164487775728</c:v>
                </c:pt>
                <c:pt idx="79">
                  <c:v>-26.01769116616016</c:v>
                </c:pt>
                <c:pt idx="80">
                  <c:v>-28.39261816684484</c:v>
                </c:pt>
                <c:pt idx="81">
                  <c:v>-30.72665100094309</c:v>
                </c:pt>
                <c:pt idx="82">
                  <c:v>-33.0200405713549</c:v>
                </c:pt>
                <c:pt idx="83">
                  <c:v>-35.27306173738722</c:v>
                </c:pt>
                <c:pt idx="84">
                  <c:v>-37.48601157803569</c:v>
                </c:pt>
                <c:pt idx="85">
                  <c:v>-39.65920773995821</c:v>
                </c:pt>
                <c:pt idx="86">
                  <c:v>-41.79298686690162</c:v>
                </c:pt>
                <c:pt idx="87">
                  <c:v>-43.88770310670407</c:v>
                </c:pt>
                <c:pt idx="88">
                  <c:v>-45.94372669355289</c:v>
                </c:pt>
                <c:pt idx="89">
                  <c:v>-47.96144260103574</c:v>
                </c:pt>
                <c:pt idx="90">
                  <c:v>-49.94124926439249</c:v>
                </c:pt>
                <c:pt idx="91">
                  <c:v>-51.88355736732407</c:v>
                </c:pt>
                <c:pt idx="92">
                  <c:v>-53.78878869243636</c:v>
                </c:pt>
                <c:pt idx="93">
                  <c:v>-55.65737503053606</c:v>
                </c:pt>
                <c:pt idx="94">
                  <c:v>-57.48975714846892</c:v>
                </c:pt>
                <c:pt idx="95">
                  <c:v>-59.28638381042765</c:v>
                </c:pt>
                <c:pt idx="96">
                  <c:v>-61.04771085271386</c:v>
                </c:pt>
                <c:pt idx="97">
                  <c:v>-62.77420030785288</c:v>
                </c:pt>
                <c:pt idx="98">
                  <c:v>-64.46631957689897</c:v>
                </c:pt>
                <c:pt idx="99">
                  <c:v>-66.12454064730262</c:v>
                </c:pt>
                <c:pt idx="100">
                  <c:v>-67.74933935427726</c:v>
                </c:pt>
                <c:pt idx="101">
                  <c:v>-69.3411946839842</c:v>
                </c:pt>
                <c:pt idx="102">
                  <c:v>-70.90058811665786</c:v>
                </c:pt>
                <c:pt idx="103">
                  <c:v>-72.42800300724593</c:v>
                </c:pt>
                <c:pt idx="104">
                  <c:v>-73.9239240026054</c:v>
                </c:pt>
                <c:pt idx="105">
                  <c:v>-75.38883649326225</c:v>
                </c:pt>
                <c:pt idx="106">
                  <c:v>-76.82322609786388</c:v>
                </c:pt>
                <c:pt idx="107">
                  <c:v>-78.22757817961354</c:v>
                </c:pt>
                <c:pt idx="108">
                  <c:v>-79.60237739202374</c:v>
                </c:pt>
                <c:pt idx="109">
                  <c:v>-80.94810725375635</c:v>
                </c:pt>
                <c:pt idx="110">
                  <c:v>-82.26524975029133</c:v>
                </c:pt>
                <c:pt idx="111">
                  <c:v>-83.55428496202512</c:v>
                </c:pt>
                <c:pt idx="112">
                  <c:v>-84.81569071664835</c:v>
                </c:pt>
                <c:pt idx="113">
                  <c:v>-86.04994226497</c:v>
                </c:pt>
                <c:pt idx="114">
                  <c:v>-87.25751197984936</c:v>
                </c:pt>
                <c:pt idx="115">
                  <c:v>-88.43886907543674</c:v>
                </c:pt>
                <c:pt idx="116">
                  <c:v>-89.59447934755735</c:v>
                </c:pt>
                <c:pt idx="117">
                  <c:v>-90.72480493254398</c:v>
                </c:pt>
                <c:pt idx="118">
                  <c:v>-91.83030408549155</c:v>
                </c:pt>
                <c:pt idx="119">
                  <c:v>-92.9114309745164</c:v>
                </c:pt>
              </c:numCache>
            </c:numRef>
          </c:yVal>
          <c:smooth val="0"/>
          <c:extLst xmlns:c16r2="http://schemas.microsoft.com/office/drawing/2015/06/chart">
            <c:ext xmlns:c16="http://schemas.microsoft.com/office/drawing/2014/chart" uri="{C3380CC4-5D6E-409C-BE32-E72D297353CC}">
              <c16:uniqueId val="{00000003-1A9F-4B7E-A3CA-50062176E2B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249.7606829457673</c:v>
                </c:pt>
                <c:pt idx="2">
                  <c:v>227.567351966096</c:v>
                </c:pt>
                <c:pt idx="3">
                  <c:v>208.9390342289826</c:v>
                </c:pt>
                <c:pt idx="4">
                  <c:v>192.9317278160361</c:v>
                </c:pt>
                <c:pt idx="5">
                  <c:v>178.9523987029806</c:v>
                </c:pt>
                <c:pt idx="6">
                  <c:v>166.5440533415749</c:v>
                </c:pt>
                <c:pt idx="7">
                  <c:v>155.3545020459333</c:v>
                </c:pt>
                <c:pt idx="8">
                  <c:v>145.112681566563</c:v>
                </c:pt>
                <c:pt idx="9">
                  <c:v>135.6103009232447</c:v>
                </c:pt>
                <c:pt idx="10">
                  <c:v>126.6876132917823</c:v>
                </c:pt>
                <c:pt idx="11">
                  <c:v>118.2223876815751</c:v>
                </c:pt>
                <c:pt idx="12">
                  <c:v>110.1213620920553</c:v>
                </c:pt>
                <c:pt idx="13">
                  <c:v>592.0417368222079</c:v>
                </c:pt>
                <c:pt idx="14">
                  <c:v>553.7506344871562</c:v>
                </c:pt>
                <c:pt idx="15">
                  <c:v>521.987248214331</c:v>
                </c:pt>
                <c:pt idx="16">
                  <c:v>495.0233604660866</c:v>
                </c:pt>
                <c:pt idx="17">
                  <c:v>471.7831627845096</c:v>
                </c:pt>
                <c:pt idx="18">
                  <c:v>451.4358674709736</c:v>
                </c:pt>
                <c:pt idx="19">
                  <c:v>433.3395645447908</c:v>
                </c:pt>
                <c:pt idx="20">
                  <c:v>416.9987030278189</c:v>
                </c:pt>
                <c:pt idx="21">
                  <c:v>402.0311125552747</c:v>
                </c:pt>
                <c:pt idx="22">
                  <c:v>388.142423333426</c:v>
                </c:pt>
                <c:pt idx="23">
                  <c:v>375.1062264643297</c:v>
                </c:pt>
                <c:pt idx="24">
                  <c:v>362.7486881519435</c:v>
                </c:pt>
                <c:pt idx="25">
                  <c:v>350.9366195441382</c:v>
                </c:pt>
                <c:pt idx="26">
                  <c:v>340.4224539516669</c:v>
                </c:pt>
                <c:pt idx="27">
                  <c:v>330.195850922799</c:v>
                </c:pt>
                <c:pt idx="28">
                  <c:v>320.2083231305241</c:v>
                </c:pt>
                <c:pt idx="29">
                  <c:v>310.4256397803001</c:v>
                </c:pt>
                <c:pt idx="30">
                  <c:v>300.8224301434438</c:v>
                </c:pt>
                <c:pt idx="31">
                  <c:v>291.3800879575392</c:v>
                </c:pt>
                <c:pt idx="32">
                  <c:v>282.0851556877587</c:v>
                </c:pt>
                <c:pt idx="33">
                  <c:v>272.9280762435902</c:v>
                </c:pt>
                <c:pt idx="34">
                  <c:v>263.9022296061303</c:v>
                </c:pt>
                <c:pt idx="35">
                  <c:v>255.0031903202944</c:v>
                </c:pt>
                <c:pt idx="36">
                  <c:v>246.2281561525506</c:v>
                </c:pt>
                <c:pt idx="37">
                  <c:v>237.5755093579101</c:v>
                </c:pt>
                <c:pt idx="38">
                  <c:v>229.0444806408523</c:v>
                </c:pt>
                <c:pt idx="39">
                  <c:v>220.6363831688905</c:v>
                </c:pt>
                <c:pt idx="40">
                  <c:v>212.3512557815338</c:v>
                </c:pt>
                <c:pt idx="41">
                  <c:v>204.18940487289</c:v>
                </c:pt>
                <c:pt idx="42">
                  <c:v>196.15129850805</c:v>
                </c:pt>
                <c:pt idx="43">
                  <c:v>188.2374793254003</c:v>
                </c:pt>
                <c:pt idx="44">
                  <c:v>180.4485001913662</c:v>
                </c:pt>
                <c:pt idx="45">
                  <c:v>172.7848773857131</c:v>
                </c:pt>
                <c:pt idx="46">
                  <c:v>165.247057230943</c:v>
                </c:pt>
                <c:pt idx="47">
                  <c:v>157.835393007561</c:v>
                </c:pt>
                <c:pt idx="48">
                  <c:v>150.5501297041701</c:v>
                </c:pt>
                <c:pt idx="49">
                  <c:v>143.3913947122201</c:v>
                </c:pt>
                <c:pt idx="50">
                  <c:v>136.3591930015609</c:v>
                </c:pt>
                <c:pt idx="51">
                  <c:v>129.4534056483408</c:v>
                </c:pt>
                <c:pt idx="52">
                  <c:v>122.673793444912</c:v>
                </c:pt>
                <c:pt idx="53">
                  <c:v>116.0199967273238</c:v>
                </c:pt>
                <c:pt idx="54">
                  <c:v>109.4915395246662</c:v>
                </c:pt>
                <c:pt idx="55">
                  <c:v>103.0878346297122</c:v>
                </c:pt>
                <c:pt idx="56">
                  <c:v>96.80818925867061</c:v>
                </c:pt>
                <c:pt idx="57">
                  <c:v>90.65181107469031</c:v>
                </c:pt>
                <c:pt idx="58">
                  <c:v>84.6178144042642</c:v>
                </c:pt>
                <c:pt idx="59">
                  <c:v>78.70522651316058</c:v>
                </c:pt>
                <c:pt idx="60">
                  <c:v>72.91299385174352</c:v>
                </c:pt>
                <c:pt idx="61">
                  <c:v>67.23998819384983</c:v>
                </c:pt>
                <c:pt idx="62">
                  <c:v>61.6850126209593</c:v>
                </c:pt>
                <c:pt idx="63">
                  <c:v>56.24680731468649</c:v>
                </c:pt>
                <c:pt idx="64">
                  <c:v>50.92405513294034</c:v>
                </c:pt>
                <c:pt idx="65">
                  <c:v>45.71538695904015</c:v>
                </c:pt>
                <c:pt idx="66">
                  <c:v>40.61938680415005</c:v>
                </c:pt>
                <c:pt idx="67">
                  <c:v>35.634596664504</c:v>
                </c:pt>
                <c:pt idx="68">
                  <c:v>30.75952113394305</c:v>
                </c:pt>
                <c:pt idx="69">
                  <c:v>25.99263177304056</c:v>
                </c:pt>
                <c:pt idx="70">
                  <c:v>21.3323712402871</c:v>
                </c:pt>
                <c:pt idx="71">
                  <c:v>16.77715719129628</c:v>
                </c:pt>
                <c:pt idx="72">
                  <c:v>12.32538595259575</c:v>
                </c:pt>
                <c:pt idx="73">
                  <c:v>7.975435978438327</c:v>
                </c:pt>
                <c:pt idx="74">
                  <c:v>3.725671098585735</c:v>
                </c:pt>
                <c:pt idx="75">
                  <c:v>-0.425556435140606</c:v>
                </c:pt>
                <c:pt idx="76">
                  <c:v>-4.47990309243687</c:v>
                </c:pt>
                <c:pt idx="77">
                  <c:v>-8.43903139442773</c:v>
                </c:pt>
                <c:pt idx="78">
                  <c:v>-12.30460741544084</c:v>
                </c:pt>
                <c:pt idx="79">
                  <c:v>-16.07829845363631</c:v>
                </c:pt>
                <c:pt idx="80">
                  <c:v>-19.76177085955351</c:v>
                </c:pt>
                <c:pt idx="81">
                  <c:v>-23.35668801504835</c:v>
                </c:pt>
                <c:pt idx="82">
                  <c:v>-26.86470845587792</c:v>
                </c:pt>
                <c:pt idx="83">
                  <c:v>-30.28748413013273</c:v>
                </c:pt>
                <c:pt idx="84">
                  <c:v>-33.62665878510415</c:v>
                </c:pt>
                <c:pt idx="85">
                  <c:v>-36.88386647669079</c:v>
                </c:pt>
                <c:pt idx="86">
                  <c:v>-40.0607301937671</c:v>
                </c:pt>
                <c:pt idx="87">
                  <c:v>-43.15886059305194</c:v>
                </c:pt>
                <c:pt idx="88">
                  <c:v>-46.17985483575831</c:v>
                </c:pt>
                <c:pt idx="89">
                  <c:v>-49.1252955233722</c:v>
                </c:pt>
                <c:pt idx="90">
                  <c:v>-51.996749725296</c:v>
                </c:pt>
                <c:pt idx="91">
                  <c:v>-54.7957680938107</c:v>
                </c:pt>
                <c:pt idx="92">
                  <c:v>-57.52388406111599</c:v>
                </c:pt>
                <c:pt idx="93">
                  <c:v>-60.18261311360402</c:v>
                </c:pt>
                <c:pt idx="94">
                  <c:v>-62.77345214059096</c:v>
                </c:pt>
                <c:pt idx="95">
                  <c:v>-65.29787885004771</c:v>
                </c:pt>
                <c:pt idx="96">
                  <c:v>-67.75735125056575</c:v>
                </c:pt>
                <c:pt idx="97">
                  <c:v>-70.15330719352808</c:v>
                </c:pt>
                <c:pt idx="98">
                  <c:v>-72.48716397302996</c:v>
                </c:pt>
                <c:pt idx="99">
                  <c:v>-74.76031797883475</c:v>
                </c:pt>
                <c:pt idx="100">
                  <c:v>-76.9741444010579</c:v>
                </c:pt>
                <c:pt idx="101">
                  <c:v>-79.12999698069105</c:v>
                </c:pt>
                <c:pt idx="102">
                  <c:v>-81.22920780594357</c:v>
                </c:pt>
                <c:pt idx="103">
                  <c:v>-83.27308714866464</c:v>
                </c:pt>
                <c:pt idx="104">
                  <c:v>-85.26292334149184</c:v>
                </c:pt>
                <c:pt idx="105">
                  <c:v>-87.19998268855628</c:v>
                </c:pt>
                <c:pt idx="106">
                  <c:v>-89.08550941321481</c:v>
                </c:pt>
                <c:pt idx="107">
                  <c:v>-90.92072563461624</c:v>
                </c:pt>
                <c:pt idx="108">
                  <c:v>-92.70683137561335</c:v>
                </c:pt>
                <c:pt idx="109">
                  <c:v>-94.44500459640767</c:v>
                </c:pt>
                <c:pt idx="110">
                  <c:v>-96.13640125516365</c:v>
                </c:pt>
                <c:pt idx="111">
                  <c:v>-97.78215539076335</c:v>
                </c:pt>
                <c:pt idx="112">
                  <c:v>-99.38337922809295</c:v>
                </c:pt>
                <c:pt idx="113">
                  <c:v>-100.9411633034961</c:v>
                </c:pt>
                <c:pt idx="114">
                  <c:v>-102.4565766083124</c:v>
                </c:pt>
                <c:pt idx="115">
                  <c:v>-103.9306667499623</c:v>
                </c:pt>
                <c:pt idx="116">
                  <c:v>-105.364460128345</c:v>
                </c:pt>
                <c:pt idx="117">
                  <c:v>-106.7589621271491</c:v>
                </c:pt>
                <c:pt idx="118">
                  <c:v>-108.1151573173502</c:v>
                </c:pt>
                <c:pt idx="119">
                  <c:v>-109.4340096738961</c:v>
                </c:pt>
              </c:numCache>
            </c:numRef>
          </c:yVal>
          <c:smooth val="0"/>
          <c:extLst xmlns:c16r2="http://schemas.microsoft.com/office/drawing/2015/06/chart">
            <c:ext xmlns:c16="http://schemas.microsoft.com/office/drawing/2014/chart" uri="{C3380CC4-5D6E-409C-BE32-E72D297353CC}">
              <c16:uniqueId val="{00000004-1A9F-4B7E-A3CA-50062176E2B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249.7606829458018</c:v>
                </c:pt>
                <c:pt idx="2">
                  <c:v>227.5687886493724</c:v>
                </c:pt>
                <c:pt idx="3">
                  <c:v>208.9263379205622</c:v>
                </c:pt>
                <c:pt idx="4">
                  <c:v>192.891409914173</c:v>
                </c:pt>
                <c:pt idx="5">
                  <c:v>178.8742131700019</c:v>
                </c:pt>
                <c:pt idx="6">
                  <c:v>166.4205522985321</c:v>
                </c:pt>
                <c:pt idx="7">
                  <c:v>155.1806536315125</c:v>
                </c:pt>
                <c:pt idx="8">
                  <c:v>144.8855436970953</c:v>
                </c:pt>
                <c:pt idx="9">
                  <c:v>135.3287407447351</c:v>
                </c:pt>
                <c:pt idx="10">
                  <c:v>126.3520642192088</c:v>
                </c:pt>
                <c:pt idx="11">
                  <c:v>117.8346375980764</c:v>
                </c:pt>
                <c:pt idx="12">
                  <c:v>109.6843675902346</c:v>
                </c:pt>
                <c:pt idx="13">
                  <c:v>591.5594594014624</c:v>
                </c:pt>
                <c:pt idx="14">
                  <c:v>537.3479362450562</c:v>
                </c:pt>
                <c:pt idx="15">
                  <c:v>493.2845190129439</c:v>
                </c:pt>
                <c:pt idx="16">
                  <c:v>456.827756519917</c:v>
                </c:pt>
                <c:pt idx="17">
                  <c:v>426.2839168247447</c:v>
                </c:pt>
                <c:pt idx="18">
                  <c:v>400.3422482524293</c:v>
                </c:pt>
                <c:pt idx="19">
                  <c:v>377.9878840415801</c:v>
                </c:pt>
                <c:pt idx="20">
                  <c:v>358.4353598320486</c:v>
                </c:pt>
                <c:pt idx="21">
                  <c:v>341.077041060351</c:v>
                </c:pt>
                <c:pt idx="22">
                  <c:v>325.4431149705794</c:v>
                </c:pt>
                <c:pt idx="23">
                  <c:v>311.1705557724489</c:v>
                </c:pt>
                <c:pt idx="24">
                  <c:v>297.979052125611</c:v>
                </c:pt>
                <c:pt idx="25">
                  <c:v>285.652336664065</c:v>
                </c:pt>
                <c:pt idx="26">
                  <c:v>274.6519828861931</c:v>
                </c:pt>
                <c:pt idx="27">
                  <c:v>264.1454400771472</c:v>
                </c:pt>
                <c:pt idx="28">
                  <c:v>254.0454091364954</c:v>
                </c:pt>
                <c:pt idx="29">
                  <c:v>244.2874075140644</c:v>
                </c:pt>
                <c:pt idx="30">
                  <c:v>234.822180099207</c:v>
                </c:pt>
                <c:pt idx="31">
                  <c:v>225.6121822350797</c:v>
                </c:pt>
                <c:pt idx="32">
                  <c:v>216.6288633550794</c:v>
                </c:pt>
                <c:pt idx="33">
                  <c:v>207.8505657930504</c:v>
                </c:pt>
                <c:pt idx="34">
                  <c:v>199.260900453377</c:v>
                </c:pt>
                <c:pt idx="35">
                  <c:v>190.8474920704066</c:v>
                </c:pt>
                <c:pt idx="36">
                  <c:v>182.6010108692171</c:v>
                </c:pt>
                <c:pt idx="37">
                  <c:v>174.5144261129208</c:v>
                </c:pt>
                <c:pt idx="38">
                  <c:v>166.5824315064492</c:v>
                </c:pt>
                <c:pt idx="39">
                  <c:v>158.8018100689551</c:v>
                </c:pt>
                <c:pt idx="40">
                  <c:v>151.1693646601368</c:v>
                </c:pt>
                <c:pt idx="41">
                  <c:v>143.6825970855607</c:v>
                </c:pt>
                <c:pt idx="42">
                  <c:v>136.3395149250864</c:v>
                </c:pt>
                <c:pt idx="43">
                  <c:v>129.138478251829</c:v>
                </c:pt>
                <c:pt idx="44">
                  <c:v>122.0780838001483</c:v>
                </c:pt>
                <c:pt idx="45">
                  <c:v>115.1570780418588</c:v>
                </c:pt>
                <c:pt idx="46">
                  <c:v>108.3742925169354</c:v>
                </c:pt>
                <c:pt idx="47">
                  <c:v>101.7285962698952</c:v>
                </c:pt>
                <c:pt idx="48">
                  <c:v>95.2188614010738</c:v>
                </c:pt>
                <c:pt idx="49">
                  <c:v>88.8439386485479</c:v>
                </c:pt>
                <c:pt idx="50">
                  <c:v>82.60264061286119</c:v>
                </c:pt>
                <c:pt idx="51">
                  <c:v>76.49373078058095</c:v>
                </c:pt>
                <c:pt idx="52">
                  <c:v>70.51591795762867</c:v>
                </c:pt>
                <c:pt idx="53">
                  <c:v>64.66785172999151</c:v>
                </c:pt>
                <c:pt idx="54">
                  <c:v>58.9481215845226</c:v>
                </c:pt>
                <c:pt idx="55">
                  <c:v>53.35525782054901</c:v>
                </c:pt>
                <c:pt idx="56">
                  <c:v>47.88773373726139</c:v>
                </c:pt>
                <c:pt idx="57">
                  <c:v>42.543968715712</c:v>
                </c:pt>
                <c:pt idx="58">
                  <c:v>37.32233190556144</c:v>
                </c:pt>
                <c:pt idx="59">
                  <c:v>32.22114629594944</c:v>
                </c:pt>
                <c:pt idx="60">
                  <c:v>27.23869300419028</c:v>
                </c:pt>
                <c:pt idx="61">
                  <c:v>22.37321565759339</c:v>
                </c:pt>
                <c:pt idx="62">
                  <c:v>17.62292477581468</c:v>
                </c:pt>
                <c:pt idx="63">
                  <c:v>12.98600208597236</c:v>
                </c:pt>
                <c:pt idx="64">
                  <c:v>8.460604721252821</c:v>
                </c:pt>
                <c:pt idx="65">
                  <c:v>4.044869270046537</c:v>
                </c:pt>
                <c:pt idx="66">
                  <c:v>-0.263084349931887</c:v>
                </c:pt>
                <c:pt idx="67">
                  <c:v>-4.465149207531795</c:v>
                </c:pt>
                <c:pt idx="68">
                  <c:v>-8.563227870341505</c:v>
                </c:pt>
                <c:pt idx="69">
                  <c:v>-12.55922911812377</c:v>
                </c:pt>
                <c:pt idx="70">
                  <c:v>-16.45506485824262</c:v>
                </c:pt>
                <c:pt idx="71">
                  <c:v>-20.25264723853248</c:v>
                </c:pt>
                <c:pt idx="72">
                  <c:v>-23.95388595516852</c:v>
                </c:pt>
                <c:pt idx="73">
                  <c:v>-27.56068574870915</c:v>
                </c:pt>
                <c:pt idx="74">
                  <c:v>-31.07494408208004</c:v>
                </c:pt>
                <c:pt idx="75">
                  <c:v>-34.49854899243655</c:v>
                </c:pt>
                <c:pt idx="76">
                  <c:v>-37.83337711052081</c:v>
                </c:pt>
                <c:pt idx="77">
                  <c:v>-41.08129183795972</c:v>
                </c:pt>
                <c:pt idx="78">
                  <c:v>-44.24414167617033</c:v>
                </c:pt>
                <c:pt idx="79">
                  <c:v>-47.32375869802854</c:v>
                </c:pt>
                <c:pt idx="80">
                  <c:v>-50.32195715543995</c:v>
                </c:pt>
                <c:pt idx="81">
                  <c:v>-53.24053221377835</c:v>
                </c:pt>
                <c:pt idx="82">
                  <c:v>-56.08125880826609</c:v>
                </c:pt>
                <c:pt idx="83">
                  <c:v>-58.84589061308719</c:v>
                </c:pt>
                <c:pt idx="84">
                  <c:v>-61.53615911775341</c:v>
                </c:pt>
                <c:pt idx="85">
                  <c:v>-64.15377280367949</c:v>
                </c:pt>
                <c:pt idx="86">
                  <c:v>-66.70041641568787</c:v>
                </c:pt>
                <c:pt idx="87">
                  <c:v>-69.17775032094505</c:v>
                </c:pt>
                <c:pt idx="88">
                  <c:v>-71.58740995165863</c:v>
                </c:pt>
                <c:pt idx="89">
                  <c:v>-73.9310053243408</c:v>
                </c:pt>
                <c:pt idx="90">
                  <c:v>-76.2101206326788</c:v>
                </c:pt>
                <c:pt idx="91">
                  <c:v>-78.42631390675125</c:v>
                </c:pt>
                <c:pt idx="92">
                  <c:v>-80.58111673604617</c:v>
                </c:pt>
                <c:pt idx="93">
                  <c:v>-82.67603405174594</c:v>
                </c:pt>
                <c:pt idx="94">
                  <c:v>-84.71254396215954</c:v>
                </c:pt>
                <c:pt idx="95">
                  <c:v>-86.69209764077455</c:v>
                </c:pt>
                <c:pt idx="96">
                  <c:v>-88.6161192604432</c:v>
                </c:pt>
                <c:pt idx="97">
                  <c:v>-90.48600597168297</c:v>
                </c:pt>
                <c:pt idx="98">
                  <c:v>-92.30312792141194</c:v>
                </c:pt>
                <c:pt idx="99">
                  <c:v>-94.06882830968205</c:v>
                </c:pt>
                <c:pt idx="100">
                  <c:v>-95.7844234793684</c:v>
                </c:pt>
                <c:pt idx="101">
                  <c:v>-97.451203040293</c:v>
                </c:pt>
                <c:pt idx="102">
                  <c:v>-99.07043002017235</c:v>
                </c:pt>
                <c:pt idx="103">
                  <c:v>-100.643341044206</c:v>
                </c:pt>
                <c:pt idx="104">
                  <c:v>-102.1711465377248</c:v>
                </c:pt>
                <c:pt idx="105">
                  <c:v>-103.6550309528138</c:v>
                </c:pt>
                <c:pt idx="106">
                  <c:v>-105.0961530142849</c:v>
                </c:pt>
                <c:pt idx="107">
                  <c:v>-106.4956459847726</c:v>
                </c:pt>
                <c:pt idx="108">
                  <c:v>-107.8546179462592</c:v>
                </c:pt>
                <c:pt idx="109">
                  <c:v>-109.1741520969463</c:v>
                </c:pt>
                <c:pt idx="110">
                  <c:v>-110.4553070613983</c:v>
                </c:pt>
                <c:pt idx="111">
                  <c:v>-111.6991172135822</c:v>
                </c:pt>
                <c:pt idx="112">
                  <c:v>-112.9065930091347</c:v>
                </c:pt>
                <c:pt idx="113">
                  <c:v>-114.0787213284639</c:v>
                </c:pt>
                <c:pt idx="114">
                  <c:v>-115.2164658275251</c:v>
                </c:pt>
                <c:pt idx="115">
                  <c:v>-116.3207672954741</c:v>
                </c:pt>
                <c:pt idx="116">
                  <c:v>-117.3925440186358</c:v>
                </c:pt>
                <c:pt idx="117">
                  <c:v>-118.432692149825</c:v>
                </c:pt>
                <c:pt idx="118">
                  <c:v>-119.4420860806986</c:v>
                </c:pt>
                <c:pt idx="119">
                  <c:v>-120.4215788191705</c:v>
                </c:pt>
              </c:numCache>
            </c:numRef>
          </c:yVal>
          <c:smooth val="0"/>
          <c:extLst xmlns:c16r2="http://schemas.microsoft.com/office/drawing/2015/06/chart">
            <c:ext xmlns:c16="http://schemas.microsoft.com/office/drawing/2014/chart" uri="{C3380CC4-5D6E-409C-BE32-E72D297353CC}">
              <c16:uniqueId val="{00000005-1A9F-4B7E-A3CA-50062176E2B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374.6410244186864</c:v>
                </c:pt>
                <c:pt idx="2">
                  <c:v>351.5897273243991</c:v>
                </c:pt>
                <c:pt idx="3">
                  <c:v>331.7017260287303</c:v>
                </c:pt>
                <c:pt idx="4">
                  <c:v>314.050884535478</c:v>
                </c:pt>
                <c:pt idx="5">
                  <c:v>298.1223988241163</c:v>
                </c:pt>
                <c:pt idx="6">
                  <c:v>283.5221321397348</c:v>
                </c:pt>
                <c:pt idx="7">
                  <c:v>269.9484260964564</c:v>
                </c:pt>
                <c:pt idx="8">
                  <c:v>257.1710439033341</c:v>
                </c:pt>
                <c:pt idx="9">
                  <c:v>245.014858885459</c:v>
                </c:pt>
                <c:pt idx="10">
                  <c:v>233.3472193924135</c:v>
                </c:pt>
                <c:pt idx="11">
                  <c:v>222.0681642827931</c:v>
                </c:pt>
                <c:pt idx="12">
                  <c:v>211.1028485703282</c:v>
                </c:pt>
                <c:pt idx="13">
                  <c:v>691.8990774251288</c:v>
                </c:pt>
                <c:pt idx="14">
                  <c:v>650.9269052211875</c:v>
                </c:pt>
                <c:pt idx="15">
                  <c:v>616.4422048153282</c:v>
                </c:pt>
                <c:pt idx="16">
                  <c:v>586.726305502103</c:v>
                </c:pt>
                <c:pt idx="17">
                  <c:v>560.715495774546</c:v>
                </c:pt>
                <c:pt idx="18">
                  <c:v>537.5892699523031</c:v>
                </c:pt>
                <c:pt idx="19">
                  <c:v>516.7144859990116</c:v>
                </c:pt>
                <c:pt idx="20">
                  <c:v>497.6031014965265</c:v>
                </c:pt>
                <c:pt idx="21">
                  <c:v>479.8793993355594</c:v>
                </c:pt>
                <c:pt idx="22">
                  <c:v>463.2545719001191</c:v>
                </c:pt>
                <c:pt idx="23">
                  <c:v>447.507014238814</c:v>
                </c:pt>
                <c:pt idx="24">
                  <c:v>432.4670463576438</c:v>
                </c:pt>
                <c:pt idx="25">
                  <c:v>418.0050715728175</c:v>
                </c:pt>
                <c:pt idx="26">
                  <c:v>404.878953206704</c:v>
                </c:pt>
                <c:pt idx="27">
                  <c:v>392.0781799006128</c:v>
                </c:pt>
                <c:pt idx="28">
                  <c:v>379.5568098502042</c:v>
                </c:pt>
                <c:pt idx="29">
                  <c:v>367.282670500019</c:v>
                </c:pt>
                <c:pt idx="30">
                  <c:v>355.2321262990336</c:v>
                </c:pt>
                <c:pt idx="31">
                  <c:v>343.3880215551835</c:v>
                </c:pt>
                <c:pt idx="32">
                  <c:v>331.7380966909805</c:v>
                </c:pt>
                <c:pt idx="33">
                  <c:v>320.2737672958974</c:v>
                </c:pt>
                <c:pt idx="34">
                  <c:v>308.9891843318001</c:v>
                </c:pt>
                <c:pt idx="35">
                  <c:v>297.8805121517871</c:v>
                </c:pt>
                <c:pt idx="36">
                  <c:v>286.945375184725</c:v>
                </c:pt>
                <c:pt idx="37">
                  <c:v>276.1824351609102</c:v>
                </c:pt>
                <c:pt idx="38">
                  <c:v>265.5910693040532</c:v>
                </c:pt>
                <c:pt idx="39">
                  <c:v>255.1726178071513</c:v>
                </c:pt>
                <c:pt idx="40">
                  <c:v>244.9270348606115</c:v>
                </c:pt>
                <c:pt idx="41">
                  <c:v>234.8544452414753</c:v>
                </c:pt>
                <c:pt idx="42">
                  <c:v>224.9550472128722</c:v>
                </c:pt>
                <c:pt idx="43">
                  <c:v>215.2290340312393</c:v>
                </c:pt>
                <c:pt idx="44">
                  <c:v>205.676537517702</c:v>
                </c:pt>
                <c:pt idx="45">
                  <c:v>196.2975885347259</c:v>
                </c:pt>
                <c:pt idx="46">
                  <c:v>187.0920903446568</c:v>
                </c:pt>
                <c:pt idx="47">
                  <c:v>178.0598017378834</c:v>
                </c:pt>
                <c:pt idx="48">
                  <c:v>169.200327528426</c:v>
                </c:pt>
                <c:pt idx="49">
                  <c:v>160.5131145604246</c:v>
                </c:pt>
                <c:pt idx="50">
                  <c:v>151.9974517984847</c:v>
                </c:pt>
                <c:pt idx="51">
                  <c:v>143.6524734013656</c:v>
                </c:pt>
                <c:pt idx="52">
                  <c:v>135.4771665289118</c:v>
                </c:pt>
                <c:pt idx="53">
                  <c:v>127.4703750578592</c:v>
                </c:pt>
                <c:pt idx="54">
                  <c:v>119.6308073271321</c:v>
                </c:pt>
                <c:pt idx="55">
                  <c:v>111.957044524599</c:v>
                </c:pt>
                <c:pt idx="56">
                  <c:v>104.4475494078142</c:v>
                </c:pt>
                <c:pt idx="57">
                  <c:v>97.10067514718581</c:v>
                </c:pt>
                <c:pt idx="58">
                  <c:v>89.91467413688915</c:v>
                </c:pt>
                <c:pt idx="59">
                  <c:v>82.88770665798795</c:v>
                </c:pt>
                <c:pt idx="60">
                  <c:v>76.01784931276778</c:v>
                </c:pt>
                <c:pt idx="61">
                  <c:v>69.30310317089605</c:v>
                </c:pt>
                <c:pt idx="62">
                  <c:v>62.74140158901658</c:v>
                </c:pt>
                <c:pt idx="63">
                  <c:v>56.33061767941332</c:v>
                </c:pt>
                <c:pt idx="64">
                  <c:v>50.0685714129977</c:v>
                </c:pt>
                <c:pt idx="65">
                  <c:v>43.95303635477465</c:v>
                </c:pt>
                <c:pt idx="66">
                  <c:v>37.98174602330197</c:v>
                </c:pt>
                <c:pt idx="67">
                  <c:v>32.15239988421672</c:v>
                </c:pt>
                <c:pt idx="68">
                  <c:v>26.46266898347676</c:v>
                </c:pt>
                <c:pt idx="69">
                  <c:v>20.91020123371709</c:v>
                </c:pt>
                <c:pt idx="70">
                  <c:v>15.49262636399362</c:v>
                </c:pt>
                <c:pt idx="71">
                  <c:v>10.20756054450248</c:v>
                </c:pt>
                <c:pt idx="72">
                  <c:v>5.052610702827224</c:v>
                </c:pt>
                <c:pt idx="73">
                  <c:v>0.0253785429486015</c:v>
                </c:pt>
                <c:pt idx="74">
                  <c:v>-4.876535718991363</c:v>
                </c:pt>
                <c:pt idx="75">
                  <c:v>-9.65552988576747</c:v>
                </c:pt>
                <c:pt idx="76">
                  <c:v>-14.31399656680151</c:v>
                </c:pt>
                <c:pt idx="77">
                  <c:v>-18.8543202073015</c:v>
                </c:pt>
                <c:pt idx="78">
                  <c:v>-23.27887434632066</c:v>
                </c:pt>
                <c:pt idx="79">
                  <c:v>-27.5900190913344</c:v>
                </c:pt>
                <c:pt idx="80">
                  <c:v>-31.79009879787918</c:v>
                </c:pt>
                <c:pt idx="81">
                  <c:v>-35.88143994180425</c:v>
                </c:pt>
                <c:pt idx="82">
                  <c:v>-39.86634917409538</c:v>
                </c:pt>
                <c:pt idx="83">
                  <c:v>-43.7471115470289</c:v>
                </c:pt>
                <c:pt idx="84">
                  <c:v>-47.5259889023837</c:v>
                </c:pt>
                <c:pt idx="85">
                  <c:v>-51.20521841090521</c:v>
                </c:pt>
                <c:pt idx="86">
                  <c:v>-54.78701125565927</c:v>
                </c:pt>
                <c:pt idx="87">
                  <c:v>-58.27355144885586</c:v>
                </c:pt>
                <c:pt idx="88">
                  <c:v>-61.66699477521199</c:v>
                </c:pt>
                <c:pt idx="89">
                  <c:v>-64.96946785354118</c:v>
                </c:pt>
                <c:pt idx="90">
                  <c:v>-68.18306730849376</c:v>
                </c:pt>
                <c:pt idx="91">
                  <c:v>-71.30985904711997</c:v>
                </c:pt>
                <c:pt idx="92">
                  <c:v>-74.35187763208015</c:v>
                </c:pt>
                <c:pt idx="93">
                  <c:v>-77.3111257452256</c:v>
                </c:pt>
                <c:pt idx="94">
                  <c:v>-80.18957373696587</c:v>
                </c:pt>
                <c:pt idx="95">
                  <c:v>-82.98915925354957</c:v>
                </c:pt>
                <c:pt idx="96">
                  <c:v>-85.7117869400463</c:v>
                </c:pt>
                <c:pt idx="97">
                  <c:v>-88.3593282099755</c:v>
                </c:pt>
                <c:pt idx="98">
                  <c:v>-90.9336210803449</c:v>
                </c:pt>
                <c:pt idx="99">
                  <c:v>-93.4364700657461</c:v>
                </c:pt>
                <c:pt idx="100">
                  <c:v>-95.86964612745827</c:v>
                </c:pt>
                <c:pt idx="101">
                  <c:v>-98.23488667407582</c:v>
                </c:pt>
                <c:pt idx="102">
                  <c:v>-100.53389560918</c:v>
                </c:pt>
                <c:pt idx="103">
                  <c:v>-102.7683434227438</c:v>
                </c:pt>
                <c:pt idx="104">
                  <c:v>-104.9398673232354</c:v>
                </c:pt>
                <c:pt idx="105">
                  <c:v>-107.0500714067093</c:v>
                </c:pt>
                <c:pt idx="106">
                  <c:v>-109.100526859962</c:v>
                </c:pt>
                <c:pt idx="107">
                  <c:v>-111.0927721951157</c:v>
                </c:pt>
                <c:pt idx="108">
                  <c:v>-113.0283135129757</c:v>
                </c:pt>
                <c:pt idx="109">
                  <c:v>-114.908624792679</c:v>
                </c:pt>
                <c:pt idx="110">
                  <c:v>-116.7351482043487</c:v>
                </c:pt>
                <c:pt idx="111">
                  <c:v>-118.5092944448661</c:v>
                </c:pt>
                <c:pt idx="112">
                  <c:v>-120.232443091234</c:v>
                </c:pt>
                <c:pt idx="113">
                  <c:v>-121.905942973277</c:v>
                </c:pt>
                <c:pt idx="114">
                  <c:v>-123.5311125609296</c:v>
                </c:pt>
                <c:pt idx="115">
                  <c:v>-125.1092403657021</c:v>
                </c:pt>
                <c:pt idx="116">
                  <c:v>-126.6415853552899</c:v>
                </c:pt>
                <c:pt idx="117">
                  <c:v>-128.1293773777506</c:v>
                </c:pt>
                <c:pt idx="118">
                  <c:v>-129.5738175964871</c:v>
                </c:pt>
                <c:pt idx="119">
                  <c:v>-130.9760789323955</c:v>
                </c:pt>
              </c:numCache>
            </c:numRef>
          </c:yVal>
          <c:smooth val="0"/>
          <c:extLst xmlns:c16r2="http://schemas.microsoft.com/office/drawing/2015/06/chart">
            <c:ext xmlns:c16="http://schemas.microsoft.com/office/drawing/2014/chart" uri="{C3380CC4-5D6E-409C-BE32-E72D297353CC}">
              <c16:uniqueId val="{00000006-1A9F-4B7E-A3CA-50062176E2B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249.7606829457691</c:v>
                </c:pt>
                <c:pt idx="2">
                  <c:v>227.5563267423768</c:v>
                </c:pt>
                <c:pt idx="3">
                  <c:v>208.8854401187855</c:v>
                </c:pt>
                <c:pt idx="4">
                  <c:v>192.807621201302</c:v>
                </c:pt>
                <c:pt idx="5">
                  <c:v>178.7322400529156</c:v>
                </c:pt>
                <c:pt idx="6">
                  <c:v>166.2046195927196</c:v>
                </c:pt>
                <c:pt idx="7">
                  <c:v>154.874787227589</c:v>
                </c:pt>
                <c:pt idx="8">
                  <c:v>144.4737870251884</c:v>
                </c:pt>
                <c:pt idx="9">
                  <c:v>134.7953196030812</c:v>
                </c:pt>
                <c:pt idx="10">
                  <c:v>125.6815114425262</c:v>
                </c:pt>
                <c:pt idx="11">
                  <c:v>117.0118865014974</c:v>
                </c:pt>
                <c:pt idx="12">
                  <c:v>108.6948211384224</c:v>
                </c:pt>
                <c:pt idx="13">
                  <c:v>590.3890405015608</c:v>
                </c:pt>
                <c:pt idx="14">
                  <c:v>550.6525308641867</c:v>
                </c:pt>
                <c:pt idx="15">
                  <c:v>517.6558324818798</c:v>
                </c:pt>
                <c:pt idx="16">
                  <c:v>489.6211350473804</c:v>
                </c:pt>
                <c:pt idx="17">
                  <c:v>465.4337659662363</c:v>
                </c:pt>
                <c:pt idx="18">
                  <c:v>444.2332658955892</c:v>
                </c:pt>
                <c:pt idx="19">
                  <c:v>425.355146474887</c:v>
                </c:pt>
                <c:pt idx="20">
                  <c:v>408.2867425429701</c:v>
                </c:pt>
                <c:pt idx="21">
                  <c:v>392.632972773501</c:v>
                </c:pt>
                <c:pt idx="22">
                  <c:v>378.0897840162979</c:v>
                </c:pt>
                <c:pt idx="23">
                  <c:v>364.4235571907955</c:v>
                </c:pt>
                <c:pt idx="24">
                  <c:v>351.4551384768336</c:v>
                </c:pt>
                <c:pt idx="25">
                  <c:v>339.0474589629789</c:v>
                </c:pt>
                <c:pt idx="26">
                  <c:v>327.949897965964</c:v>
                </c:pt>
                <c:pt idx="27">
                  <c:v>317.1490256038923</c:v>
                </c:pt>
                <c:pt idx="28">
                  <c:v>306.595631132168</c:v>
                </c:pt>
                <c:pt idx="29">
                  <c:v>296.2549613076517</c:v>
                </c:pt>
                <c:pt idx="30">
                  <c:v>286.101361182662</c:v>
                </c:pt>
                <c:pt idx="31">
                  <c:v>276.1161107639782</c:v>
                </c:pt>
                <c:pt idx="32">
                  <c:v>266.285757499445</c:v>
                </c:pt>
                <c:pt idx="33">
                  <c:v>256.6008288016093</c:v>
                </c:pt>
                <c:pt idx="34">
                  <c:v>247.0548392048222</c:v>
                </c:pt>
                <c:pt idx="35">
                  <c:v>237.6435258859183</c:v>
                </c:pt>
                <c:pt idx="36">
                  <c:v>228.3642611280775</c:v>
                </c:pt>
                <c:pt idx="37">
                  <c:v>219.2156018255391</c:v>
                </c:pt>
                <c:pt idx="38">
                  <c:v>210.1969450767174</c:v>
                </c:pt>
                <c:pt idx="39">
                  <c:v>201.3097551204172</c:v>
                </c:pt>
                <c:pt idx="40">
                  <c:v>192.5542042024681</c:v>
                </c:pt>
                <c:pt idx="41">
                  <c:v>183.9307133951115</c:v>
                </c:pt>
                <c:pt idx="42">
                  <c:v>175.4398446670675</c:v>
                </c:pt>
                <c:pt idx="43">
                  <c:v>167.0822131383284</c:v>
                </c:pt>
                <c:pt idx="44">
                  <c:v>158.8584227504598</c:v>
                </c:pt>
                <c:pt idx="45">
                  <c:v>150.769019938647</c:v>
                </c:pt>
                <c:pt idx="46">
                  <c:v>142.8144610828022</c:v>
                </c:pt>
                <c:pt idx="47">
                  <c:v>134.9950904673187</c:v>
                </c:pt>
                <c:pt idx="48">
                  <c:v>127.3111262212205</c:v>
                </c:pt>
                <c:pt idx="49">
                  <c:v>119.7626522861865</c:v>
                </c:pt>
                <c:pt idx="50">
                  <c:v>112.349614901501</c:v>
                </c:pt>
                <c:pt idx="51">
                  <c:v>105.0718224466855</c:v>
                </c:pt>
                <c:pt idx="52">
                  <c:v>97.92895034077445</c:v>
                </c:pt>
                <c:pt idx="53">
                  <c:v>90.92054213012563</c:v>
                </c:pt>
                <c:pt idx="54">
                  <c:v>84.04601484735212</c:v>
                </c:pt>
                <c:pt idx="55">
                  <c:v>77.3046652301109</c:v>
                </c:pt>
                <c:pt idx="56">
                  <c:v>70.6956764677725</c:v>
                </c:pt>
                <c:pt idx="57">
                  <c:v>64.2181252449009</c:v>
                </c:pt>
                <c:pt idx="58">
                  <c:v>57.87098891103597</c:v>
                </c:pt>
                <c:pt idx="59">
                  <c:v>51.65315264685341</c:v>
                </c:pt>
                <c:pt idx="60">
                  <c:v>45.56341653138406</c:v>
                </c:pt>
                <c:pt idx="61">
                  <c:v>39.6005024445185</c:v>
                </c:pt>
                <c:pt idx="62">
                  <c:v>33.7630607520241</c:v>
                </c:pt>
                <c:pt idx="63">
                  <c:v>28.04967674371073</c:v>
                </c:pt>
                <c:pt idx="64">
                  <c:v>22.45887680005035</c:v>
                </c:pt>
                <c:pt idx="65">
                  <c:v>16.98913428130748</c:v>
                </c:pt>
                <c:pt idx="66">
                  <c:v>11.63887512155998</c:v>
                </c:pt>
                <c:pt idx="67">
                  <c:v>6.40648313237398</c:v>
                </c:pt>
                <c:pt idx="68">
                  <c:v>1.290305019219886</c:v>
                </c:pt>
                <c:pt idx="69">
                  <c:v>-3.711344883931815</c:v>
                </c:pt>
                <c:pt idx="70">
                  <c:v>-8.600180156212445</c:v>
                </c:pt>
                <c:pt idx="71">
                  <c:v>-13.37793809636605</c:v>
                </c:pt>
                <c:pt idx="72">
                  <c:v>-18.04637578707116</c:v>
                </c:pt>
                <c:pt idx="73">
                  <c:v>-22.60726640571374</c:v>
                </c:pt>
                <c:pt idx="74">
                  <c:v>-27.06239577095403</c:v>
                </c:pt>
                <c:pt idx="75">
                  <c:v>-31.41355911594292</c:v>
                </c:pt>
                <c:pt idx="76">
                  <c:v>-35.66255807555353</c:v>
                </c:pt>
                <c:pt idx="77">
                  <c:v>-39.81119787960698</c:v>
                </c:pt>
                <c:pt idx="78">
                  <c:v>-43.86128473988298</c:v>
                </c:pt>
                <c:pt idx="79">
                  <c:v>-47.81462342201781</c:v>
                </c:pt>
                <c:pt idx="80">
                  <c:v>-51.67301499359746</c:v>
                </c:pt>
                <c:pt idx="81">
                  <c:v>-55.43825473637844</c:v>
                </c:pt>
                <c:pt idx="82">
                  <c:v>-59.11213021714502</c:v>
                </c:pt>
                <c:pt idx="83">
                  <c:v>-62.69641950657023</c:v>
                </c:pt>
                <c:pt idx="84">
                  <c:v>-66.19288953796735</c:v>
                </c:pt>
                <c:pt idx="85">
                  <c:v>-69.60329459948404</c:v>
                </c:pt>
                <c:pt idx="86">
                  <c:v>-72.92937495043225</c:v>
                </c:pt>
                <c:pt idx="87">
                  <c:v>-76.17285555631564</c:v>
                </c:pt>
                <c:pt idx="88">
                  <c:v>-79.33544493458849</c:v>
                </c:pt>
                <c:pt idx="89">
                  <c:v>-82.41883410572335</c:v>
                </c:pt>
                <c:pt idx="90">
                  <c:v>-85.4246956419702</c:v>
                </c:pt>
                <c:pt idx="91">
                  <c:v>-88.35468280958516</c:v>
                </c:pt>
                <c:pt idx="92">
                  <c:v>-91.2104287984439</c:v>
                </c:pt>
                <c:pt idx="93">
                  <c:v>-93.99354603274331</c:v>
                </c:pt>
                <c:pt idx="94">
                  <c:v>-96.7056255595162</c:v>
                </c:pt>
                <c:pt idx="95">
                  <c:v>-99.34823650917313</c:v>
                </c:pt>
                <c:pt idx="96">
                  <c:v>-101.9229256231338</c:v>
                </c:pt>
                <c:pt idx="97">
                  <c:v>-104.4312168460456</c:v>
                </c:pt>
                <c:pt idx="98">
                  <c:v>-106.8746109761596</c:v>
                </c:pt>
                <c:pt idx="99">
                  <c:v>-109.2545853724405</c:v>
                </c:pt>
                <c:pt idx="100">
                  <c:v>-111.5725937128991</c:v>
                </c:pt>
                <c:pt idx="101">
                  <c:v>-113.8300658015687</c:v>
                </c:pt>
                <c:pt idx="102">
                  <c:v>-116.0284074208248</c:v>
                </c:pt>
                <c:pt idx="103">
                  <c:v>-118.1690002262949</c:v>
                </c:pt>
                <c:pt idx="104">
                  <c:v>-120.2532016800324</c:v>
                </c:pt>
                <c:pt idx="105">
                  <c:v>-122.2823450214564</c:v>
                </c:pt>
                <c:pt idx="106">
                  <c:v>-124.2577392710264</c:v>
                </c:pt>
                <c:pt idx="107">
                  <c:v>-126.1806692667378</c:v>
                </c:pt>
                <c:pt idx="108">
                  <c:v>-128.0523957281548</c:v>
                </c:pt>
                <c:pt idx="109">
                  <c:v>-129.8741553486288</c:v>
                </c:pt>
                <c:pt idx="110">
                  <c:v>-131.6471609121581</c:v>
                </c:pt>
                <c:pt idx="111">
                  <c:v>-133.3726014329732</c:v>
                </c:pt>
                <c:pt idx="112">
                  <c:v>-135.051642315866</c:v>
                </c:pt>
                <c:pt idx="113">
                  <c:v>-136.6854255366452</c:v>
                </c:pt>
                <c:pt idx="114">
                  <c:v>-138.2750698399977</c:v>
                </c:pt>
                <c:pt idx="115">
                  <c:v>-139.8216709532171</c:v>
                </c:pt>
                <c:pt idx="116">
                  <c:v>-141.3263018148355</c:v>
                </c:pt>
                <c:pt idx="117">
                  <c:v>-142.7900128169822</c:v>
                </c:pt>
                <c:pt idx="118">
                  <c:v>-144.213832059304</c:v>
                </c:pt>
                <c:pt idx="119">
                  <c:v>-145.5987656137295</c:v>
                </c:pt>
              </c:numCache>
            </c:numRef>
          </c:yVal>
          <c:smooth val="0"/>
          <c:extLst xmlns:c16r2="http://schemas.microsoft.com/office/drawing/2015/06/chart">
            <c:ext xmlns:c16="http://schemas.microsoft.com/office/drawing/2014/chart" uri="{C3380CC4-5D6E-409C-BE32-E72D297353CC}">
              <c16:uniqueId val="{00000007-1A9F-4B7E-A3CA-50062176E2B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249.7606829457682</c:v>
                </c:pt>
                <c:pt idx="2">
                  <c:v>227.5687854698754</c:v>
                </c:pt>
                <c:pt idx="3">
                  <c:v>208.9263183381281</c:v>
                </c:pt>
                <c:pt idx="4">
                  <c:v>192.8913996368065</c:v>
                </c:pt>
                <c:pt idx="5">
                  <c:v>178.8742280450533</c:v>
                </c:pt>
                <c:pt idx="6">
                  <c:v>166.420601020438</c:v>
                </c:pt>
                <c:pt idx="7">
                  <c:v>155.1807399872923</c:v>
                </c:pt>
                <c:pt idx="8">
                  <c:v>144.8856682541664</c:v>
                </c:pt>
                <c:pt idx="9">
                  <c:v>135.328902081983</c:v>
                </c:pt>
                <c:pt idx="10">
                  <c:v>126.3522597952397</c:v>
                </c:pt>
                <c:pt idx="11">
                  <c:v>117.8348643376376</c:v>
                </c:pt>
                <c:pt idx="12">
                  <c:v>109.6846222572494</c:v>
                </c:pt>
                <c:pt idx="13">
                  <c:v>591.559738814196</c:v>
                </c:pt>
                <c:pt idx="14">
                  <c:v>563.0230584830379</c:v>
                </c:pt>
                <c:pt idx="15">
                  <c:v>538.599884663472</c:v>
                </c:pt>
                <c:pt idx="16">
                  <c:v>517.1164151611847</c:v>
                </c:pt>
                <c:pt idx="17">
                  <c:v>497.9236406149357</c:v>
                </c:pt>
                <c:pt idx="18">
                  <c:v>480.5218280551288</c:v>
                </c:pt>
                <c:pt idx="19">
                  <c:v>464.5258212893823</c:v>
                </c:pt>
                <c:pt idx="20">
                  <c:v>449.6391503405789</c:v>
                </c:pt>
                <c:pt idx="21">
                  <c:v>435.6339581380996</c:v>
                </c:pt>
                <c:pt idx="22">
                  <c:v>422.3354364014613</c:v>
                </c:pt>
                <c:pt idx="23">
                  <c:v>409.6097598082506</c:v>
                </c:pt>
                <c:pt idx="24">
                  <c:v>397.3547340960685</c:v>
                </c:pt>
                <c:pt idx="25">
                  <c:v>385.4925495117095</c:v>
                </c:pt>
                <c:pt idx="26">
                  <c:v>374.8183968102201</c:v>
                </c:pt>
                <c:pt idx="27">
                  <c:v>364.3727102058674</c:v>
                </c:pt>
                <c:pt idx="28">
                  <c:v>354.1273284343515</c:v>
                </c:pt>
                <c:pt idx="29">
                  <c:v>344.0636132569288</c:v>
                </c:pt>
                <c:pt idx="30">
                  <c:v>334.1681139568664</c:v>
                </c:pt>
                <c:pt idx="31">
                  <c:v>324.4312887115236</c:v>
                </c:pt>
                <c:pt idx="32">
                  <c:v>314.846524065144</c:v>
                </c:pt>
                <c:pt idx="33">
                  <c:v>305.4093806930595</c:v>
                </c:pt>
                <c:pt idx="34">
                  <c:v>296.1170143942763</c:v>
                </c:pt>
                <c:pt idx="35">
                  <c:v>286.9677327155205</c:v>
                </c:pt>
                <c:pt idx="36">
                  <c:v>277.9606564981132</c:v>
                </c:pt>
                <c:pt idx="37">
                  <c:v>269.0954625399445</c:v>
                </c:pt>
                <c:pt idx="38">
                  <c:v>260.3721889140123</c:v>
                </c:pt>
                <c:pt idx="39">
                  <c:v>251.7925792185742</c:v>
                </c:pt>
                <c:pt idx="40">
                  <c:v>243.3568441403295</c:v>
                </c:pt>
                <c:pt idx="41">
                  <c:v>235.065227903735</c:v>
                </c:pt>
                <c:pt idx="42">
                  <c:v>226.9179573230413</c:v>
                </c:pt>
                <c:pt idx="43">
                  <c:v>218.9151976860558</c:v>
                </c:pt>
                <c:pt idx="44">
                  <c:v>211.0570220251575</c:v>
                </c:pt>
                <c:pt idx="45">
                  <c:v>203.3433906198552</c:v>
                </c:pt>
                <c:pt idx="46">
                  <c:v>195.7741382480381</c:v>
                </c:pt>
                <c:pt idx="47">
                  <c:v>188.3489672746164</c:v>
                </c:pt>
                <c:pt idx="48">
                  <c:v>181.0674450996903</c:v>
                </c:pt>
                <c:pt idx="49">
                  <c:v>173.929004828915</c:v>
                </c:pt>
                <c:pt idx="50">
                  <c:v>166.932948291862</c:v>
                </c:pt>
                <c:pt idx="51">
                  <c:v>160.0784507363132</c:v>
                </c:pt>
                <c:pt idx="52">
                  <c:v>153.3645692882346</c:v>
                </c:pt>
                <c:pt idx="53">
                  <c:v>146.7902466468568</c:v>
                </c:pt>
                <c:pt idx="54">
                  <c:v>140.3543182022822</c:v>
                </c:pt>
                <c:pt idx="55">
                  <c:v>134.0555194266126</c:v>
                </c:pt>
                <c:pt idx="56">
                  <c:v>127.8924933412563</c:v>
                </c:pt>
                <c:pt idx="57">
                  <c:v>121.8637979373816</c:v>
                </c:pt>
                <c:pt idx="58">
                  <c:v>115.9679134592025</c:v>
                </c:pt>
                <c:pt idx="59">
                  <c:v>110.2032494846408</c:v>
                </c:pt>
                <c:pt idx="60">
                  <c:v>104.5681517582761</c:v>
                </c:pt>
                <c:pt idx="61">
                  <c:v>99.06090874675235</c:v>
                </c:pt>
                <c:pt idx="62">
                  <c:v>93.67975789645187</c:v>
                </c:pt>
                <c:pt idx="63">
                  <c:v>88.42289158385755</c:v>
                </c:pt>
                <c:pt idx="64">
                  <c:v>83.28846275370336</c:v>
                </c:pt>
                <c:pt idx="65">
                  <c:v>78.27459025152345</c:v>
                </c:pt>
                <c:pt idx="66">
                  <c:v>73.37936384398745</c:v>
                </c:pt>
                <c:pt idx="67">
                  <c:v>68.60084893911515</c:v>
                </c:pt>
                <c:pt idx="68">
                  <c:v>63.9370910166399</c:v>
                </c:pt>
                <c:pt idx="69">
                  <c:v>59.3861197766382</c:v>
                </c:pt>
                <c:pt idx="70">
                  <c:v>54.94595301875415</c:v>
                </c:pt>
                <c:pt idx="71">
                  <c:v>50.6146002620189</c:v>
                </c:pt>
                <c:pt idx="72">
                  <c:v>46.39006611868535</c:v>
                </c:pt>
                <c:pt idx="73">
                  <c:v>42.27035343036368</c:v>
                </c:pt>
                <c:pt idx="74">
                  <c:v>38.25346618228284</c:v>
                </c:pt>
                <c:pt idx="75">
                  <c:v>34.3374122028672</c:v>
                </c:pt>
                <c:pt idx="76">
                  <c:v>30.520205662815</c:v>
                </c:pt>
                <c:pt idx="77">
                  <c:v>26.79986938157526</c:v>
                </c:pt>
                <c:pt idx="78">
                  <c:v>23.17443695424663</c:v>
                </c:pt>
                <c:pt idx="79">
                  <c:v>19.6419547063324</c:v>
                </c:pt>
                <c:pt idx="80">
                  <c:v>16.20048348855562</c:v>
                </c:pt>
                <c:pt idx="81">
                  <c:v>12.84810031753295</c:v>
                </c:pt>
                <c:pt idx="82">
                  <c:v>9.58289987472381</c:v>
                </c:pt>
                <c:pt idx="83">
                  <c:v>6.402995868744235</c:v>
                </c:pt>
                <c:pt idx="84">
                  <c:v>3.30652227138853</c:v>
                </c:pt>
                <c:pt idx="85">
                  <c:v>0.291634433517174</c:v>
                </c:pt>
                <c:pt idx="86">
                  <c:v>-2.64348991139741</c:v>
                </c:pt>
                <c:pt idx="87">
                  <c:v>-5.500649749508738</c:v>
                </c:pt>
                <c:pt idx="88">
                  <c:v>-8.281619987717931</c:v>
                </c:pt>
                <c:pt idx="89">
                  <c:v>-10.98815074784579</c:v>
                </c:pt>
                <c:pt idx="90">
                  <c:v>-13.62196674783991</c:v>
                </c:pt>
                <c:pt idx="91">
                  <c:v>-16.18476676503451</c:v>
                </c:pt>
                <c:pt idx="92">
                  <c:v>-18.67822317446917</c:v>
                </c:pt>
                <c:pt idx="93">
                  <c:v>-21.10398155977236</c:v>
                </c:pt>
                <c:pt idx="94">
                  <c:v>-23.46366039014718</c:v>
                </c:pt>
                <c:pt idx="95">
                  <c:v>-25.75885075902806</c:v>
                </c:pt>
                <c:pt idx="96">
                  <c:v>-27.99111618123607</c:v>
                </c:pt>
                <c:pt idx="97">
                  <c:v>-30.16199244337076</c:v>
                </c:pt>
                <c:pt idx="98">
                  <c:v>-32.27298750528599</c:v>
                </c:pt>
                <c:pt idx="99">
                  <c:v>-34.32558144654647</c:v>
                </c:pt>
                <c:pt idx="100">
                  <c:v>-36.32122645805794</c:v>
                </c:pt>
                <c:pt idx="101">
                  <c:v>-38.26134687111153</c:v>
                </c:pt>
                <c:pt idx="102">
                  <c:v>-40.14733922599225</c:v>
                </c:pt>
                <c:pt idx="103">
                  <c:v>-41.98057237279318</c:v>
                </c:pt>
                <c:pt idx="104">
                  <c:v>-43.7623876045127</c:v>
                </c:pt>
                <c:pt idx="105">
                  <c:v>-45.49409881890278</c:v>
                </c:pt>
                <c:pt idx="106">
                  <c:v>-47.17699270715274</c:v>
                </c:pt>
                <c:pt idx="107">
                  <c:v>-48.81232896583239</c:v>
                </c:pt>
                <c:pt idx="108">
                  <c:v>-50.40134053274959</c:v>
                </c:pt>
                <c:pt idx="109">
                  <c:v>-51.9452338411047</c:v>
                </c:pt>
                <c:pt idx="110">
                  <c:v>-53.4451890938708</c:v>
                </c:pt>
                <c:pt idx="111">
                  <c:v>-54.90236055314</c:v>
                </c:pt>
                <c:pt idx="112">
                  <c:v>-56.31787684566498</c:v>
                </c:pt>
                <c:pt idx="113">
                  <c:v>-57.69284128089384</c:v>
                </c:pt>
                <c:pt idx="114">
                  <c:v>-59.02833218190608</c:v>
                </c:pt>
                <c:pt idx="115">
                  <c:v>-60.32540322599743</c:v>
                </c:pt>
                <c:pt idx="116">
                  <c:v>-61.58508379548744</c:v>
                </c:pt>
                <c:pt idx="117">
                  <c:v>-62.80837933583097</c:v>
                </c:pt>
                <c:pt idx="118">
                  <c:v>-63.99627172205146</c:v>
                </c:pt>
                <c:pt idx="119">
                  <c:v>-65.1497196290711</c:v>
                </c:pt>
              </c:numCache>
            </c:numRef>
          </c:yVal>
          <c:smooth val="0"/>
          <c:extLst xmlns:c16r2="http://schemas.microsoft.com/office/drawing/2015/06/chart">
            <c:ext xmlns:c16="http://schemas.microsoft.com/office/drawing/2014/chart" uri="{C3380CC4-5D6E-409C-BE32-E72D297353CC}">
              <c16:uniqueId val="{00000008-1A9F-4B7E-A3CA-50062176E2B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249.7606829458018</c:v>
                </c:pt>
                <c:pt idx="2">
                  <c:v>206.9491050059223</c:v>
                </c:pt>
                <c:pt idx="3">
                  <c:v>172.0012898306013</c:v>
                </c:pt>
                <c:pt idx="4">
                  <c:v>143.0169879949681</c:v>
                </c:pt>
                <c:pt idx="5">
                  <c:v>118.6657805989053</c:v>
                </c:pt>
                <c:pt idx="6">
                  <c:v>97.91852667317652</c:v>
                </c:pt>
                <c:pt idx="7">
                  <c:v>79.97901920109143</c:v>
                </c:pt>
                <c:pt idx="8">
                  <c:v>64.23154997188976</c:v>
                </c:pt>
                <c:pt idx="9">
                  <c:v>50.20025282873393</c:v>
                </c:pt>
                <c:pt idx="10">
                  <c:v>37.51757870621437</c:v>
                </c:pt>
                <c:pt idx="11">
                  <c:v>25.89985248483572</c:v>
                </c:pt>
                <c:pt idx="12">
                  <c:v>15.12832201301353</c:v>
                </c:pt>
                <c:pt idx="13">
                  <c:v>494.7625822886657</c:v>
                </c:pt>
                <c:pt idx="14">
                  <c:v>454.5027221198834</c:v>
                </c:pt>
                <c:pt idx="15">
                  <c:v>420.9291358514486</c:v>
                </c:pt>
                <c:pt idx="16">
                  <c:v>392.3045786612128</c:v>
                </c:pt>
                <c:pt idx="17">
                  <c:v>367.5298829901876</c:v>
                </c:pt>
                <c:pt idx="18">
                  <c:v>345.756076679827</c:v>
                </c:pt>
                <c:pt idx="19">
                  <c:v>326.3271093827971</c:v>
                </c:pt>
                <c:pt idx="20">
                  <c:v>308.736398363737</c:v>
                </c:pt>
                <c:pt idx="21">
                  <c:v>292.593127594515</c:v>
                </c:pt>
                <c:pt idx="22">
                  <c:v>277.5961102199361</c:v>
                </c:pt>
                <c:pt idx="23">
                  <c:v>263.5135190725829</c:v>
                </c:pt>
                <c:pt idx="24">
                  <c:v>250.167169837634</c:v>
                </c:pt>
                <c:pt idx="25">
                  <c:v>237.4203362438493</c:v>
                </c:pt>
                <c:pt idx="26">
                  <c:v>226.0302173839082</c:v>
                </c:pt>
                <c:pt idx="27">
                  <c:v>214.9752117905846</c:v>
                </c:pt>
                <c:pt idx="28">
                  <c:v>204.2042595106504</c:v>
                </c:pt>
                <c:pt idx="29">
                  <c:v>193.6814753954241</c:v>
                </c:pt>
                <c:pt idx="30">
                  <c:v>183.3800060041322</c:v>
                </c:pt>
                <c:pt idx="31">
                  <c:v>173.279887736309</c:v>
                </c:pt>
                <c:pt idx="32">
                  <c:v>163.3663982189646</c:v>
                </c:pt>
                <c:pt idx="33">
                  <c:v>153.628783506374</c:v>
                </c:pt>
                <c:pt idx="34">
                  <c:v>144.0592765951878</c:v>
                </c:pt>
                <c:pt idx="35">
                  <c:v>134.652341702673</c:v>
                </c:pt>
                <c:pt idx="36">
                  <c:v>125.404093444704</c:v>
                </c:pt>
                <c:pt idx="37">
                  <c:v>116.311851454062</c:v>
                </c:pt>
                <c:pt idx="38">
                  <c:v>107.3737998284741</c:v>
                </c:pt>
                <c:pt idx="39">
                  <c:v>98.59024671839141</c:v>
                </c:pt>
                <c:pt idx="40">
                  <c:v>89.96020399759072</c:v>
                </c:pt>
                <c:pt idx="41">
                  <c:v>81.48296014108928</c:v>
                </c:pt>
                <c:pt idx="42">
                  <c:v>73.15797657420588</c:v>
                </c:pt>
                <c:pt idx="43">
                  <c:v>64.98480061483495</c:v>
                </c:pt>
                <c:pt idx="44">
                  <c:v>56.96300148835871</c:v>
                </c:pt>
                <c:pt idx="45">
                  <c:v>49.09212409505198</c:v>
                </c:pt>
                <c:pt idx="46">
                  <c:v>41.37165636050122</c:v>
                </c:pt>
                <c:pt idx="47">
                  <c:v>33.80100694224893</c:v>
                </c:pt>
                <c:pt idx="48">
                  <c:v>26.37949079901592</c:v>
                </c:pt>
                <c:pt idx="49">
                  <c:v>19.10632069280473</c:v>
                </c:pt>
                <c:pt idx="50">
                  <c:v>11.9806031399312</c:v>
                </c:pt>
                <c:pt idx="51">
                  <c:v>5.001337662244623</c:v>
                </c:pt>
                <c:pt idx="52">
                  <c:v>-1.832578861838556</c:v>
                </c:pt>
                <c:pt idx="53">
                  <c:v>-8.522351870749844</c:v>
                </c:pt>
                <c:pt idx="54">
                  <c:v>-15.06928445165977</c:v>
                </c:pt>
                <c:pt idx="55">
                  <c:v>-21.47477181992872</c:v>
                </c:pt>
                <c:pt idx="56">
                  <c:v>-27.74029527958918</c:v>
                </c:pt>
                <c:pt idx="57">
                  <c:v>-33.86741589356097</c:v>
                </c:pt>
                <c:pt idx="58">
                  <c:v>-39.85776802969408</c:v>
                </c:pt>
                <c:pt idx="59">
                  <c:v>-45.71305290968303</c:v>
                </c:pt>
                <c:pt idx="60">
                  <c:v>-51.4350322530081</c:v>
                </c:pt>
                <c:pt idx="61">
                  <c:v>-57.02552208218916</c:v>
                </c:pt>
                <c:pt idx="62">
                  <c:v>-62.48638673726929</c:v>
                </c:pt>
                <c:pt idx="63">
                  <c:v>-67.81953313000105</c:v>
                </c:pt>
                <c:pt idx="64">
                  <c:v>-73.02690525998331</c:v>
                </c:pt>
                <c:pt idx="65">
                  <c:v>-78.11047899873255</c:v>
                </c:pt>
                <c:pt idx="66">
                  <c:v>-83.07225715817525</c:v>
                </c:pt>
                <c:pt idx="67">
                  <c:v>-87.9142648373745</c:v>
                </c:pt>
                <c:pt idx="68">
                  <c:v>-92.63854504556001</c:v>
                </c:pt>
                <c:pt idx="69">
                  <c:v>-97.2471545951412</c:v>
                </c:pt>
                <c:pt idx="70">
                  <c:v>-101.7421602568938</c:v>
                </c:pt>
                <c:pt idx="71">
                  <c:v>-106.125635168486</c:v>
                </c:pt>
                <c:pt idx="72">
                  <c:v>-110.3996554875303</c:v>
                </c:pt>
                <c:pt idx="73">
                  <c:v>-114.5662972776481</c:v>
                </c:pt>
                <c:pt idx="74">
                  <c:v>-118.627633617798</c:v>
                </c:pt>
                <c:pt idx="75">
                  <c:v>-122.5857319239876</c:v>
                </c:pt>
                <c:pt idx="76">
                  <c:v>-126.4426514730912</c:v>
                </c:pt>
                <c:pt idx="77">
                  <c:v>-130.2004411175803</c:v>
                </c:pt>
                <c:pt idx="78">
                  <c:v>-133.8611371834631</c:v>
                </c:pt>
                <c:pt idx="79">
                  <c:v>-137.4267615370773</c:v>
                </c:pt>
                <c:pt idx="80">
                  <c:v>-140.8993198169373</c:v>
                </c:pt>
                <c:pt idx="81">
                  <c:v>-144.2807998163917</c:v>
                </c:pt>
                <c:pt idx="82">
                  <c:v>-147.5731700120268</c:v>
                </c:pt>
                <c:pt idx="83">
                  <c:v>-150.7783782269107</c:v>
                </c:pt>
                <c:pt idx="84">
                  <c:v>-153.898350422387</c:v>
                </c:pt>
                <c:pt idx="85">
                  <c:v>-156.9349896099047</c:v>
                </c:pt>
                <c:pt idx="86">
                  <c:v>-159.8901748750868</c:v>
                </c:pt>
                <c:pt idx="87">
                  <c:v>-162.7657605094792</c:v>
                </c:pt>
                <c:pt idx="88">
                  <c:v>-165.5635752395957</c:v>
                </c:pt>
                <c:pt idx="89">
                  <c:v>-168.2854215508778</c:v>
                </c:pt>
                <c:pt idx="90">
                  <c:v>-170.9330750981862</c:v>
                </c:pt>
                <c:pt idx="91">
                  <c:v>-173.50828419756</c:v>
                </c:pt>
                <c:pt idx="92">
                  <c:v>-176.0127693951836</c:v>
                </c:pt>
                <c:pt idx="93">
                  <c:v>-178.4482231066904</c:v>
                </c:pt>
                <c:pt idx="94">
                  <c:v>-180.8163093236763</c:v>
                </c:pt>
                <c:pt idx="95">
                  <c:v>-183.1186633817597</c:v>
                </c:pt>
                <c:pt idx="96">
                  <c:v>-185.3568917862031</c:v>
                </c:pt>
                <c:pt idx="97">
                  <c:v>-187.5325720915753</c:v>
                </c:pt>
                <c:pt idx="98">
                  <c:v>-189.647252831277</c:v>
                </c:pt>
                <c:pt idx="99">
                  <c:v>-191.7024534925877</c:v>
                </c:pt>
                <c:pt idx="100">
                  <c:v>-193.699664535543</c:v>
                </c:pt>
                <c:pt idx="101">
                  <c:v>-195.6403474502331</c:v>
                </c:pt>
                <c:pt idx="102">
                  <c:v>-197.5259348522413</c:v>
                </c:pt>
                <c:pt idx="103">
                  <c:v>-199.3578306101263</c:v>
                </c:pt>
                <c:pt idx="104">
                  <c:v>-201.1374100051253</c:v>
                </c:pt>
                <c:pt idx="105">
                  <c:v>-202.8660199188816</c:v>
                </c:pt>
                <c:pt idx="106">
                  <c:v>-204.544979047314</c:v>
                </c:pt>
                <c:pt idx="107">
                  <c:v>-206.1755781386819</c:v>
                </c:pt>
                <c:pt idx="108">
                  <c:v>-207.7590802527629</c:v>
                </c:pt>
                <c:pt idx="109">
                  <c:v>-209.2967210401912</c:v>
                </c:pt>
                <c:pt idx="110">
                  <c:v>-210.789709039891</c:v>
                </c:pt>
                <c:pt idx="111">
                  <c:v>-212.239225992369</c:v>
                </c:pt>
                <c:pt idx="112">
                  <c:v>-213.6464271674922</c:v>
                </c:pt>
                <c:pt idx="113">
                  <c:v>-215.0124417053157</c:v>
                </c:pt>
                <c:pt idx="114">
                  <c:v>-216.3383729682573</c:v>
                </c:pt>
                <c:pt idx="115">
                  <c:v>-217.6252989041241</c:v>
                </c:pt>
                <c:pt idx="116">
                  <c:v>-218.8742724165968</c:v>
                </c:pt>
                <c:pt idx="117">
                  <c:v>-220.0863217451442</c:v>
                </c:pt>
                <c:pt idx="118">
                  <c:v>-221.2624508499648</c:v>
                </c:pt>
                <c:pt idx="119">
                  <c:v>-222.4036398038297</c:v>
                </c:pt>
              </c:numCache>
            </c:numRef>
          </c:yVal>
          <c:smooth val="0"/>
          <c:extLst xmlns:c16r2="http://schemas.microsoft.com/office/drawing/2015/06/chart">
            <c:ext xmlns:c16="http://schemas.microsoft.com/office/drawing/2014/chart" uri="{C3380CC4-5D6E-409C-BE32-E72D297353CC}">
              <c16:uniqueId val="{00000009-1A9F-4B7E-A3CA-50062176E2BE}"/>
            </c:ext>
          </c:extLst>
        </c:ser>
        <c:dLbls>
          <c:showLegendKey val="0"/>
          <c:showVal val="0"/>
          <c:showCatName val="0"/>
          <c:showSerName val="0"/>
          <c:showPercent val="0"/>
          <c:showBubbleSize val="0"/>
        </c:dLbls>
        <c:axId val="-1118730992"/>
        <c:axId val="-1118728448"/>
      </c:scatterChart>
      <c:valAx>
        <c:axId val="-111873099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18728448"/>
        <c:crosses val="autoZero"/>
        <c:crossBetween val="midCat"/>
      </c:valAx>
      <c:valAx>
        <c:axId val="-1118728448"/>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118730992"/>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nnual Overdose Deaths</a:t>
            </a:r>
          </a:p>
        </c:rich>
      </c:tx>
      <c:overlay val="0"/>
    </c:title>
    <c:autoTitleDeleted val="0"/>
    <c:plotArea>
      <c:layout/>
      <c:scatterChart>
        <c:scatterStyle val="smoothMarker"/>
        <c:varyColors val="0"/>
        <c:ser>
          <c:idx val="0"/>
          <c:order val="0"/>
          <c:tx>
            <c:strRef>
              <c:f>Validation!$F$1</c:f>
              <c:strCache>
                <c:ptCount val="1"/>
                <c:pt idx="0">
                  <c:v>SOUD Overdose Deaths</c:v>
                </c:pt>
              </c:strCache>
            </c:strRef>
          </c:tx>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F$2:$F$23</c:f>
              <c:numCache>
                <c:formatCode>_(* #,##0_);_(* \(#,##0\);_(* "-"??_);_(@_)</c:formatCode>
                <c:ptCount val="22"/>
                <c:pt idx="0">
                  <c:v>6662.52</c:v>
                </c:pt>
                <c:pt idx="1">
                  <c:v>7193.24</c:v>
                </c:pt>
                <c:pt idx="2">
                  <c:v>8396.04</c:v>
                </c:pt>
                <c:pt idx="3">
                  <c:v>10599.52</c:v>
                </c:pt>
                <c:pt idx="4">
                  <c:v>11749.0</c:v>
                </c:pt>
                <c:pt idx="5">
                  <c:v>12680.24</c:v>
                </c:pt>
                <c:pt idx="6">
                  <c:v>13888.0</c:v>
                </c:pt>
                <c:pt idx="7">
                  <c:v>15950.12</c:v>
                </c:pt>
                <c:pt idx="8">
                  <c:v>17255.84</c:v>
                </c:pt>
                <c:pt idx="9">
                  <c:v>17686.12</c:v>
                </c:pt>
                <c:pt idx="10">
                  <c:v>17641.48</c:v>
                </c:pt>
                <c:pt idx="11">
                  <c:v>18711.59999999999</c:v>
                </c:pt>
                <c:pt idx="12">
                  <c:v>19548.59999999999</c:v>
                </c:pt>
                <c:pt idx="13">
                  <c:v>18203.2</c:v>
                </c:pt>
                <c:pt idx="14">
                  <c:v>17232.28</c:v>
                </c:pt>
                <c:pt idx="15">
                  <c:v>16809.44</c:v>
                </c:pt>
                <c:pt idx="16">
                  <c:v>16376.68</c:v>
                </c:pt>
              </c:numCache>
            </c:numRef>
          </c:yVal>
          <c:smooth val="1"/>
          <c:extLst xmlns:c16r2="http://schemas.microsoft.com/office/drawing/2015/06/chart">
            <c:ext xmlns:c16="http://schemas.microsoft.com/office/drawing/2014/chart" uri="{C3380CC4-5D6E-409C-BE32-E72D297353CC}">
              <c16:uniqueId val="{00000000-474E-40B2-BA49-C0FCC4466CEA}"/>
            </c:ext>
          </c:extLst>
        </c:ser>
        <c:ser>
          <c:idx val="1"/>
          <c:order val="1"/>
          <c:tx>
            <c:strRef>
              <c:f>Validation!$G$1</c:f>
              <c:strCache>
                <c:ptCount val="1"/>
                <c:pt idx="0">
                  <c:v>Opioid Pain Reliever Addict Overdose Deaths</c:v>
                </c:pt>
              </c:strCache>
            </c:strRef>
          </c:tx>
          <c:spPr>
            <a:ln>
              <a:noFill/>
              <a:prstDash val="sysDot"/>
            </a:ln>
          </c:spPr>
          <c:marker>
            <c:symbol val="circle"/>
            <c:size val="5"/>
            <c:spPr>
              <a:solidFill>
                <a:schemeClr val="accent1"/>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G$2:$G$28</c:f>
              <c:numCache>
                <c:formatCode>General</c:formatCode>
                <c:ptCount val="27"/>
                <c:pt idx="17" formatCode="_(* #,##0_);_(* \(#,##0\);_(* &quot;-&quot;??_);_(@_)">
                  <c:v>16404.58460053265</c:v>
                </c:pt>
                <c:pt idx="18" formatCode="_(* #,##0_);_(* \(#,##0\);_(* &quot;-&quot;??_);_(@_)">
                  <c:v>16375.75639108772</c:v>
                </c:pt>
                <c:pt idx="19" formatCode="_(* #,##0_);_(* \(#,##0\);_(* &quot;-&quot;??_);_(@_)">
                  <c:v>16348.61141643085</c:v>
                </c:pt>
                <c:pt idx="20" formatCode="_(* #,##0_);_(* \(#,##0\);_(* &quot;-&quot;??_);_(@_)">
                  <c:v>16329.56295423851</c:v>
                </c:pt>
                <c:pt idx="21" formatCode="_(* #,##0_);_(* \(#,##0\);_(* &quot;-&quot;??_);_(@_)">
                  <c:v>16316.082652227</c:v>
                </c:pt>
                <c:pt idx="22" formatCode="_(* #,##0_);_(* \(#,##0\);_(* &quot;-&quot;??_);_(@_)">
                  <c:v>16308.01637437443</c:v>
                </c:pt>
                <c:pt idx="23" formatCode="_(* #,##0_);_(* \(#,##0\);_(* &quot;-&quot;??_);_(@_)">
                  <c:v>16304.92818568143</c:v>
                </c:pt>
                <c:pt idx="24" formatCode="_(* #,##0_);_(* \(#,##0\);_(* &quot;-&quot;??_);_(@_)">
                  <c:v>16306.08797380505</c:v>
                </c:pt>
                <c:pt idx="25" formatCode="_(* #,##0_);_(* \(#,##0\);_(* &quot;-&quot;??_);_(@_)">
                  <c:v>16310.67058803433</c:v>
                </c:pt>
                <c:pt idx="26" formatCode="_(* #,##0_);_(* \(#,##0\);_(* &quot;-&quot;??_);_(@_)">
                  <c:v>16317.89753292749</c:v>
                </c:pt>
              </c:numCache>
            </c:numRef>
          </c:yVal>
          <c:smooth val="1"/>
          <c:extLst xmlns:c16r2="http://schemas.microsoft.com/office/drawing/2015/06/chart">
            <c:ext xmlns:c16="http://schemas.microsoft.com/office/drawing/2014/chart" uri="{C3380CC4-5D6E-409C-BE32-E72D297353CC}">
              <c16:uniqueId val="{00000001-474E-40B2-BA49-C0FCC4466CEA}"/>
            </c:ext>
          </c:extLst>
        </c:ser>
        <c:ser>
          <c:idx val="2"/>
          <c:order val="2"/>
          <c:tx>
            <c:strRef>
              <c:f>Validation!$O$1</c:f>
              <c:strCache>
                <c:ptCount val="1"/>
                <c:pt idx="0">
                  <c:v>SHUD Overdose Deaths</c:v>
                </c:pt>
              </c:strCache>
            </c:strRef>
          </c:tx>
          <c:spPr>
            <a:ln>
              <a:solidFill>
                <a:schemeClr val="accent2"/>
              </a:solidFill>
            </a:ln>
          </c:spPr>
          <c:marker>
            <c:symbol val="none"/>
          </c:marker>
          <c:xVal>
            <c:numRef>
              <c:f>Validation!$A$2:$A$23</c:f>
              <c:numCache>
                <c:formatCode>General</c:formatCode>
                <c:ptCount val="22"/>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numCache>
            </c:numRef>
          </c:xVal>
          <c:yVal>
            <c:numRef>
              <c:f>Validation!$O$2:$O$23</c:f>
              <c:numCache>
                <c:formatCode>_(* #,##0_);_(* \(#,##0\);_(* "-"??_);_(@_)</c:formatCode>
                <c:ptCount val="22"/>
                <c:pt idx="0">
                  <c:v>2653.6</c:v>
                </c:pt>
                <c:pt idx="1">
                  <c:v>2585.152</c:v>
                </c:pt>
                <c:pt idx="2">
                  <c:v>2699.232</c:v>
                </c:pt>
                <c:pt idx="3">
                  <c:v>3342.048000000001</c:v>
                </c:pt>
                <c:pt idx="4">
                  <c:v>3436.288</c:v>
                </c:pt>
                <c:pt idx="5">
                  <c:v>3500.768</c:v>
                </c:pt>
                <c:pt idx="6">
                  <c:v>3687.264</c:v>
                </c:pt>
                <c:pt idx="7">
                  <c:v>4644.544</c:v>
                </c:pt>
                <c:pt idx="8">
                  <c:v>4562.208000000001</c:v>
                </c:pt>
                <c:pt idx="9">
                  <c:v>5276.447999999999</c:v>
                </c:pt>
                <c:pt idx="10">
                  <c:v>6145.440000000001</c:v>
                </c:pt>
                <c:pt idx="11">
                  <c:v>5950.016</c:v>
                </c:pt>
                <c:pt idx="12">
                  <c:v>6962.848</c:v>
                </c:pt>
                <c:pt idx="13">
                  <c:v>8416.128</c:v>
                </c:pt>
                <c:pt idx="14">
                  <c:v>11063.776</c:v>
                </c:pt>
                <c:pt idx="15">
                  <c:v>14970.272</c:v>
                </c:pt>
                <c:pt idx="16">
                  <c:v>19724.928</c:v>
                </c:pt>
              </c:numCache>
            </c:numRef>
          </c:yVal>
          <c:smooth val="1"/>
          <c:extLst xmlns:c16r2="http://schemas.microsoft.com/office/drawing/2015/06/chart">
            <c:ext xmlns:c16="http://schemas.microsoft.com/office/drawing/2014/chart" uri="{C3380CC4-5D6E-409C-BE32-E72D297353CC}">
              <c16:uniqueId val="{00000002-474E-40B2-BA49-C0FCC4466CEA}"/>
            </c:ext>
          </c:extLst>
        </c:ser>
        <c:ser>
          <c:idx val="3"/>
          <c:order val="3"/>
          <c:tx>
            <c:strRef>
              <c:f>Validation!$P$1</c:f>
              <c:strCache>
                <c:ptCount val="1"/>
                <c:pt idx="0">
                  <c:v>Heroin Overdose Deaths</c:v>
                </c:pt>
              </c:strCache>
            </c:strRef>
          </c:tx>
          <c:spPr>
            <a:ln>
              <a:noFill/>
              <a:prstDash val="sysDot"/>
            </a:ln>
          </c:spPr>
          <c:marker>
            <c:symbol val="circle"/>
            <c:size val="5"/>
            <c:spPr>
              <a:solidFill>
                <a:schemeClr val="accent2"/>
              </a:solidFill>
              <a:ln>
                <a:noFill/>
              </a:ln>
            </c:spPr>
          </c:marker>
          <c:xVal>
            <c:numRef>
              <c:f>Validation!$A$2:$A$28</c:f>
              <c:numCache>
                <c:formatCode>General</c:formatCode>
                <c:ptCount val="27"/>
                <c:pt idx="0">
                  <c:v>1999.0</c:v>
                </c:pt>
                <c:pt idx="1">
                  <c:v>2000.0</c:v>
                </c:pt>
                <c:pt idx="2">
                  <c:v>2001.0</c:v>
                </c:pt>
                <c:pt idx="3">
                  <c:v>2002.0</c:v>
                </c:pt>
                <c:pt idx="4">
                  <c:v>2003.0</c:v>
                </c:pt>
                <c:pt idx="5">
                  <c:v>2004.0</c:v>
                </c:pt>
                <c:pt idx="6">
                  <c:v>2005.0</c:v>
                </c:pt>
                <c:pt idx="7">
                  <c:v>2006.0</c:v>
                </c:pt>
                <c:pt idx="8">
                  <c:v>2007.0</c:v>
                </c:pt>
                <c:pt idx="9">
                  <c:v>2008.0</c:v>
                </c:pt>
                <c:pt idx="10">
                  <c:v>2009.0</c:v>
                </c:pt>
                <c:pt idx="11">
                  <c:v>2010.0</c:v>
                </c:pt>
                <c:pt idx="12">
                  <c:v>2011.0</c:v>
                </c:pt>
                <c:pt idx="13">
                  <c:v>2012.0</c:v>
                </c:pt>
                <c:pt idx="14">
                  <c:v>2013.0</c:v>
                </c:pt>
                <c:pt idx="15">
                  <c:v>2014.0</c:v>
                </c:pt>
                <c:pt idx="16">
                  <c:v>2015.0</c:v>
                </c:pt>
                <c:pt idx="17">
                  <c:v>2016.0</c:v>
                </c:pt>
                <c:pt idx="18">
                  <c:v>2017.0</c:v>
                </c:pt>
                <c:pt idx="19">
                  <c:v>2018.0</c:v>
                </c:pt>
                <c:pt idx="20">
                  <c:v>2019.0</c:v>
                </c:pt>
                <c:pt idx="21">
                  <c:v>2020.0</c:v>
                </c:pt>
                <c:pt idx="22">
                  <c:v>2021.0</c:v>
                </c:pt>
                <c:pt idx="23">
                  <c:v>2022.0</c:v>
                </c:pt>
                <c:pt idx="24">
                  <c:v>2023.0</c:v>
                </c:pt>
                <c:pt idx="25">
                  <c:v>2024.0</c:v>
                </c:pt>
                <c:pt idx="26">
                  <c:v>2025.0</c:v>
                </c:pt>
              </c:numCache>
            </c:numRef>
          </c:xVal>
          <c:yVal>
            <c:numRef>
              <c:f>Validation!$P$2:$P$28</c:f>
              <c:numCache>
                <c:formatCode>General</c:formatCode>
                <c:ptCount val="27"/>
                <c:pt idx="17" formatCode="_(* #,##0_);_(* \(#,##0\);_(* &quot;-&quot;??_);_(@_)">
                  <c:v>27038.8961604763</c:v>
                </c:pt>
                <c:pt idx="18" formatCode="_(* #,##0_);_(* \(#,##0\);_(* &quot;-&quot;??_);_(@_)">
                  <c:v>28115.90689779826</c:v>
                </c:pt>
                <c:pt idx="19" formatCode="_(* #,##0_);_(* \(#,##0\);_(* &quot;-&quot;??_);_(@_)">
                  <c:v>29239.5488315527</c:v>
                </c:pt>
                <c:pt idx="20" formatCode="_(* #,##0_);_(* \(#,##0\);_(* &quot;-&quot;??_);_(@_)">
                  <c:v>30346.69333124447</c:v>
                </c:pt>
                <c:pt idx="21" formatCode="_(* #,##0_);_(* \(#,##0\);_(* &quot;-&quot;??_);_(@_)">
                  <c:v>31410.13844265651</c:v>
                </c:pt>
                <c:pt idx="22" formatCode="_(* #,##0_);_(* \(#,##0\);_(* &quot;-&quot;??_);_(@_)">
                  <c:v>32416.2718306945</c:v>
                </c:pt>
                <c:pt idx="23" formatCode="_(* #,##0_);_(* \(#,##0\);_(* &quot;-&quot;??_);_(@_)">
                  <c:v>33360.82327385671</c:v>
                </c:pt>
                <c:pt idx="24" formatCode="_(* #,##0_);_(* \(#,##0\);_(* &quot;-&quot;??_);_(@_)">
                  <c:v>34244.36264170065</c:v>
                </c:pt>
                <c:pt idx="25" formatCode="_(* #,##0_);_(* \(#,##0\);_(* &quot;-&quot;??_);_(@_)">
                  <c:v>35069.7257696024</c:v>
                </c:pt>
                <c:pt idx="26" formatCode="_(* #,##0_);_(* \(#,##0\);_(* &quot;-&quot;??_);_(@_)">
                  <c:v>35840.64092384392</c:v>
                </c:pt>
              </c:numCache>
            </c:numRef>
          </c:yVal>
          <c:smooth val="1"/>
          <c:extLst xmlns:c16r2="http://schemas.microsoft.com/office/drawing/2015/06/chart">
            <c:ext xmlns:c16="http://schemas.microsoft.com/office/drawing/2014/chart" uri="{C3380CC4-5D6E-409C-BE32-E72D297353CC}">
              <c16:uniqueId val="{00000003-474E-40B2-BA49-C0FCC4466CEA}"/>
            </c:ext>
          </c:extLst>
        </c:ser>
        <c:dLbls>
          <c:showLegendKey val="0"/>
          <c:showVal val="0"/>
          <c:showCatName val="0"/>
          <c:showSerName val="0"/>
          <c:showPercent val="0"/>
          <c:showBubbleSize val="0"/>
        </c:dLbls>
        <c:axId val="-1090965632"/>
        <c:axId val="-1090962992"/>
      </c:scatterChart>
      <c:valAx>
        <c:axId val="-1090965632"/>
        <c:scaling>
          <c:orientation val="minMax"/>
        </c:scaling>
        <c:delete val="0"/>
        <c:axPos val="b"/>
        <c:title>
          <c:tx>
            <c:rich>
              <a:bodyPr/>
              <a:lstStyle/>
              <a:p>
                <a:pPr>
                  <a:defRPr/>
                </a:pPr>
                <a:r>
                  <a:rPr lang="en-US"/>
                  <a:t>Year</a:t>
                </a:r>
              </a:p>
            </c:rich>
          </c:tx>
          <c:overlay val="0"/>
        </c:title>
        <c:numFmt formatCode="General" sourceLinked="1"/>
        <c:majorTickMark val="out"/>
        <c:minorTickMark val="in"/>
        <c:tickLblPos val="nextTo"/>
        <c:txPr>
          <a:bodyPr rot="-2700000"/>
          <a:lstStyle/>
          <a:p>
            <a:pPr>
              <a:defRPr/>
            </a:pPr>
            <a:endParaRPr lang="en-US"/>
          </a:p>
        </c:txPr>
        <c:crossAx val="-1090962992"/>
        <c:crosses val="autoZero"/>
        <c:crossBetween val="midCat"/>
      </c:valAx>
      <c:valAx>
        <c:axId val="-1090962992"/>
        <c:scaling>
          <c:orientation val="minMax"/>
          <c:min val="0.0"/>
        </c:scaling>
        <c:delete val="0"/>
        <c:axPos val="l"/>
        <c:majorGridlines/>
        <c:title>
          <c:tx>
            <c:rich>
              <a:bodyPr rot="-5400000" vert="horz"/>
              <a:lstStyle/>
              <a:p>
                <a:pPr>
                  <a:defRPr/>
                </a:pPr>
                <a:r>
                  <a:rPr lang="en-US"/>
                  <a:t>Overdose Deaths</a:t>
                </a:r>
              </a:p>
            </c:rich>
          </c:tx>
          <c:overlay val="0"/>
        </c:title>
        <c:numFmt formatCode="_(* #,##0_);_(* \(#,##0\);_(* &quot;-&quot;??_);_(@_)" sourceLinked="1"/>
        <c:majorTickMark val="out"/>
        <c:minorTickMark val="none"/>
        <c:tickLblPos val="nextTo"/>
        <c:crossAx val="-1090965632"/>
        <c:crosses val="autoZero"/>
        <c:crossBetween val="midCat"/>
      </c:valAx>
    </c:plotArea>
    <c:legend>
      <c:legendPos val="t"/>
      <c:legendEntry>
        <c:idx val="1"/>
        <c:delete val="1"/>
      </c:legendEntry>
      <c:legendEntry>
        <c:idx val="3"/>
        <c:delete val="1"/>
      </c:legendEntry>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291.3874634369276</c:v>
                </c:pt>
                <c:pt idx="2">
                  <c:v>-656.2848198516295</c:v>
                </c:pt>
                <c:pt idx="3">
                  <c:v>-1075.611074016895</c:v>
                </c:pt>
                <c:pt idx="4">
                  <c:v>-1534.467016099021</c:v>
                </c:pt>
                <c:pt idx="5">
                  <c:v>-2021.297608357389</c:v>
                </c:pt>
                <c:pt idx="6">
                  <c:v>-2527.146615953185</c:v>
                </c:pt>
                <c:pt idx="7">
                  <c:v>-3045.077583882026</c:v>
                </c:pt>
                <c:pt idx="8">
                  <c:v>-3569.724281986244</c:v>
                </c:pt>
                <c:pt idx="9">
                  <c:v>-4096.941626482645</c:v>
                </c:pt>
                <c:pt idx="10">
                  <c:v>-4623.534580138469</c:v>
                </c:pt>
                <c:pt idx="11">
                  <c:v>-5147.04757346399</c:v>
                </c:pt>
                <c:pt idx="12">
                  <c:v>-5665.600900072138</c:v>
                </c:pt>
                <c:pt idx="13">
                  <c:v>-6749.113042372745</c:v>
                </c:pt>
                <c:pt idx="14">
                  <c:v>-7792.246913420502</c:v>
                </c:pt>
                <c:pt idx="15">
                  <c:v>-8800.389578107744</c:v>
                </c:pt>
                <c:pt idx="16">
                  <c:v>-9777.42461389862</c:v>
                </c:pt>
                <c:pt idx="17">
                  <c:v>-10726.37953151017</c:v>
                </c:pt>
                <c:pt idx="18">
                  <c:v>-11649.6233200594</c:v>
                </c:pt>
                <c:pt idx="19">
                  <c:v>-12549.01815693686</c:v>
                </c:pt>
                <c:pt idx="20">
                  <c:v>-13426.03678052733</c:v>
                </c:pt>
                <c:pt idx="21">
                  <c:v>-14281.8532435284</c:v>
                </c:pt>
                <c:pt idx="22">
                  <c:v>-15117.41302966559</c:v>
                </c:pt>
                <c:pt idx="23">
                  <c:v>-15933.4871751084</c:v>
                </c:pt>
                <c:pt idx="24">
                  <c:v>-16730.71399515355</c:v>
                </c:pt>
                <c:pt idx="25">
                  <c:v>-17509.63120913621</c:v>
                </c:pt>
                <c:pt idx="26">
                  <c:v>-18271.6972299288</c:v>
                </c:pt>
                <c:pt idx="27">
                  <c:v>-19017.22951506218</c:v>
                </c:pt>
                <c:pt idx="28">
                  <c:v>-19746.51323628541</c:v>
                </c:pt>
                <c:pt idx="29">
                  <c:v>-20459.81258308282</c:v>
                </c:pt>
                <c:pt idx="30">
                  <c:v>-21157.37698714342</c:v>
                </c:pt>
                <c:pt idx="31">
                  <c:v>-21839.44577650167</c:v>
                </c:pt>
                <c:pt idx="32">
                  <c:v>-22506.25162658188</c:v>
                </c:pt>
                <c:pt idx="33">
                  <c:v>-23158.02308746846</c:v>
                </c:pt>
                <c:pt idx="34">
                  <c:v>-23794.98640365246</c:v>
                </c:pt>
                <c:pt idx="35">
                  <c:v>-24417.3667936339</c:v>
                </c:pt>
                <c:pt idx="36">
                  <c:v>-25025.38931886759</c:v>
                </c:pt>
                <c:pt idx="37">
                  <c:v>-25619.2794420626</c:v>
                </c:pt>
                <c:pt idx="38">
                  <c:v>-26199.26335209423</c:v>
                </c:pt>
                <c:pt idx="39">
                  <c:v>-26765.56985405181</c:v>
                </c:pt>
                <c:pt idx="40">
                  <c:v>-27318.42844848661</c:v>
                </c:pt>
                <c:pt idx="41">
                  <c:v>-27858.06927987602</c:v>
                </c:pt>
                <c:pt idx="42">
                  <c:v>-28384.72302558088</c:v>
                </c:pt>
                <c:pt idx="43">
                  <c:v>-28898.62073495565</c:v>
                </c:pt>
                <c:pt idx="44">
                  <c:v>-29399.99363524048</c:v>
                </c:pt>
                <c:pt idx="45">
                  <c:v>-29889.07291690446</c:v>
                </c:pt>
                <c:pt idx="46">
                  <c:v>-30366.08950795091</c:v>
                </c:pt>
                <c:pt idx="47">
                  <c:v>-30831.27384433663</c:v>
                </c:pt>
                <c:pt idx="48">
                  <c:v>-31284.8556417399</c:v>
                </c:pt>
                <c:pt idx="49">
                  <c:v>-31727.06367253</c:v>
                </c:pt>
                <c:pt idx="50">
                  <c:v>-32158.12555067749</c:v>
                </c:pt>
                <c:pt idx="51">
                  <c:v>-32578.26752649806</c:v>
                </c:pt>
                <c:pt idx="52">
                  <c:v>-32987.71429552417</c:v>
                </c:pt>
                <c:pt idx="53">
                  <c:v>-33386.68881576647</c:v>
                </c:pt>
                <c:pt idx="54">
                  <c:v>-33775.41213728395</c:v>
                </c:pt>
                <c:pt idx="55">
                  <c:v>-34154.10324421943</c:v>
                </c:pt>
                <c:pt idx="56">
                  <c:v>-34522.97890921216</c:v>
                </c:pt>
                <c:pt idx="57">
                  <c:v>-34882.25355995865</c:v>
                </c:pt>
                <c:pt idx="58">
                  <c:v>-35232.13915758758</c:v>
                </c:pt>
                <c:pt idx="59">
                  <c:v>-35572.8450864409</c:v>
                </c:pt>
                <c:pt idx="60">
                  <c:v>-35904.57805478061</c:v>
                </c:pt>
                <c:pt idx="61">
                  <c:v>-36227.54200596083</c:v>
                </c:pt>
                <c:pt idx="62">
                  <c:v>-36541.93803952913</c:v>
                </c:pt>
                <c:pt idx="63">
                  <c:v>-36847.96434175409</c:v>
                </c:pt>
                <c:pt idx="64">
                  <c:v>-37145.81612506368</c:v>
                </c:pt>
                <c:pt idx="65">
                  <c:v>-37435.6855758871</c:v>
                </c:pt>
                <c:pt idx="66">
                  <c:v>-37717.76181040751</c:v>
                </c:pt>
                <c:pt idx="67">
                  <c:v>-37992.23083773348</c:v>
                </c:pt>
                <c:pt idx="68">
                  <c:v>-38259.27553003372</c:v>
                </c:pt>
                <c:pt idx="69">
                  <c:v>-38519.07559917541</c:v>
                </c:pt>
                <c:pt idx="70">
                  <c:v>-38771.8075794531</c:v>
                </c:pt>
                <c:pt idx="71">
                  <c:v>-39017.64481598465</c:v>
                </c:pt>
                <c:pt idx="72">
                  <c:v>-39256.7574583916</c:v>
                </c:pt>
                <c:pt idx="73">
                  <c:v>-39489.31245938641</c:v>
                </c:pt>
                <c:pt idx="74">
                  <c:v>-39715.47357792128</c:v>
                </c:pt>
                <c:pt idx="75">
                  <c:v>-39935.4013865469</c:v>
                </c:pt>
                <c:pt idx="76">
                  <c:v>-40149.25328268809</c:v>
                </c:pt>
                <c:pt idx="77">
                  <c:v>-40357.1835035109</c:v>
                </c:pt>
                <c:pt idx="78">
                  <c:v>-40559.34314411087</c:v>
                </c:pt>
                <c:pt idx="79">
                  <c:v>-40755.88017875142</c:v>
                </c:pt>
                <c:pt idx="80">
                  <c:v>-40946.93948490077</c:v>
                </c:pt>
                <c:pt idx="81">
                  <c:v>-41132.66286981618</c:v>
                </c:pt>
                <c:pt idx="82">
                  <c:v>-41313.18909946922</c:v>
                </c:pt>
                <c:pt idx="83">
                  <c:v>-41488.65392958699</c:v>
                </c:pt>
                <c:pt idx="84">
                  <c:v>-41659.19013860403</c:v>
                </c:pt>
                <c:pt idx="85">
                  <c:v>-41824.92756236158</c:v>
                </c:pt>
                <c:pt idx="86">
                  <c:v>-41985.99313034909</c:v>
                </c:pt>
                <c:pt idx="87">
                  <c:v>-42142.5109033389</c:v>
                </c:pt>
                <c:pt idx="88">
                  <c:v>-42294.60211225506</c:v>
                </c:pt>
                <c:pt idx="89">
                  <c:v>-42442.38519813213</c:v>
                </c:pt>
                <c:pt idx="90">
                  <c:v>-42585.975853018</c:v>
                </c:pt>
                <c:pt idx="91">
                  <c:v>-42725.48706171192</c:v>
                </c:pt>
                <c:pt idx="92">
                  <c:v>-42861.02914419398</c:v>
                </c:pt>
                <c:pt idx="93">
                  <c:v>-42992.70979865547</c:v>
                </c:pt>
                <c:pt idx="94">
                  <c:v>-43120.63414501512</c:v>
                </c:pt>
                <c:pt idx="95">
                  <c:v>-43244.90476882597</c:v>
                </c:pt>
                <c:pt idx="96">
                  <c:v>-43365.62176547758</c:v>
                </c:pt>
                <c:pt idx="97">
                  <c:v>-43482.88278462365</c:v>
                </c:pt>
                <c:pt idx="98">
                  <c:v>-43596.78307473518</c:v>
                </c:pt>
                <c:pt idx="99">
                  <c:v>-43707.41552773118</c:v>
                </c:pt>
                <c:pt idx="100">
                  <c:v>-43814.87072359162</c:v>
                </c:pt>
                <c:pt idx="101">
                  <c:v>-43919.23697491873</c:v>
                </c:pt>
                <c:pt idx="102">
                  <c:v>-44020.60037136497</c:v>
                </c:pt>
                <c:pt idx="103">
                  <c:v>-44119.04482388915</c:v>
                </c:pt>
                <c:pt idx="104">
                  <c:v>-44214.65210878151</c:v>
                </c:pt>
                <c:pt idx="105">
                  <c:v>-44307.50191143015</c:v>
                </c:pt>
                <c:pt idx="106">
                  <c:v>-44397.67186975759</c:v>
                </c:pt>
                <c:pt idx="107">
                  <c:v>-44485.23761732085</c:v>
                </c:pt>
                <c:pt idx="108">
                  <c:v>-44570.27282601965</c:v>
                </c:pt>
                <c:pt idx="109">
                  <c:v>-44652.8492483925</c:v>
                </c:pt>
                <c:pt idx="110">
                  <c:v>-44733.03675946314</c:v>
                </c:pt>
                <c:pt idx="111">
                  <c:v>-44810.90339811658</c:v>
                </c:pt>
                <c:pt idx="112">
                  <c:v>-44886.51540798738</c:v>
                </c:pt>
                <c:pt idx="113">
                  <c:v>-44959.9372778251</c:v>
                </c:pt>
                <c:pt idx="114">
                  <c:v>-45031.23178133064</c:v>
                </c:pt>
                <c:pt idx="115">
                  <c:v>-45100.4600164425</c:v>
                </c:pt>
                <c:pt idx="116">
                  <c:v>-45167.68144405494</c:v>
                </c:pt>
                <c:pt idx="117">
                  <c:v>-45232.9539261642</c:v>
                </c:pt>
                <c:pt idx="118">
                  <c:v>-45296.33376342477</c:v>
                </c:pt>
                <c:pt idx="119">
                  <c:v>-45357.87573210848</c:v>
                </c:pt>
              </c:numCache>
            </c:numRef>
          </c:yVal>
          <c:smooth val="0"/>
          <c:extLst xmlns:c16r2="http://schemas.microsoft.com/office/drawing/2015/06/chart">
            <c:ext xmlns:c16="http://schemas.microsoft.com/office/drawing/2014/chart" uri="{C3380CC4-5D6E-409C-BE32-E72D297353CC}">
              <c16:uniqueId val="{00000000-11D7-429C-B160-A873A82588B1}"/>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291.3874634369276</c:v>
                </c:pt>
                <c:pt idx="2">
                  <c:v>-656.284840472043</c:v>
                </c:pt>
                <c:pt idx="3">
                  <c:v>-1075.611163786147</c:v>
                </c:pt>
                <c:pt idx="4">
                  <c:v>-1534.467238792218</c:v>
                </c:pt>
                <c:pt idx="5">
                  <c:v>-2021.298034417443</c:v>
                </c:pt>
                <c:pt idx="6">
                  <c:v>-2527.147316793911</c:v>
                </c:pt>
                <c:pt idx="7">
                  <c:v>-3045.078628185205</c:v>
                </c:pt>
                <c:pt idx="8">
                  <c:v>-3569.725733402651</c:v>
                </c:pt>
                <c:pt idx="9">
                  <c:v>-4096.943542273249</c:v>
                </c:pt>
                <c:pt idx="10">
                  <c:v>-4623.5370104732</c:v>
                </c:pt>
                <c:pt idx="11">
                  <c:v>-5147.050561130512</c:v>
                </c:pt>
                <c:pt idx="12">
                  <c:v>-5665.604480476118</c:v>
                </c:pt>
                <c:pt idx="13">
                  <c:v>-6749.117243694608</c:v>
                </c:pt>
                <c:pt idx="14">
                  <c:v>-7792.251750313209</c:v>
                </c:pt>
                <c:pt idx="15">
                  <c:v>-8800.395050040401</c:v>
                </c:pt>
                <c:pt idx="16">
                  <c:v>-9777.430707383435</c:v>
                </c:pt>
                <c:pt idx="17">
                  <c:v>-10726.38622181863</c:v>
                </c:pt>
                <c:pt idx="18">
                  <c:v>-11649.63057252951</c:v>
                </c:pt>
                <c:pt idx="19">
                  <c:v>-12549.02592798835</c:v>
                </c:pt>
                <c:pt idx="20">
                  <c:v>-13426.04501846153</c:v>
                </c:pt>
                <c:pt idx="21">
                  <c:v>-14281.8618891919</c:v>
                </c:pt>
                <c:pt idx="22">
                  <c:v>-15117.42201699549</c:v>
                </c:pt>
                <c:pt idx="23">
                  <c:v>-15933.49643160822</c:v>
                </c:pt>
                <c:pt idx="24">
                  <c:v>-16730.72344230581</c:v>
                </c:pt>
                <c:pt idx="25">
                  <c:v>-17509.64076277659</c:v>
                </c:pt>
                <c:pt idx="26">
                  <c:v>-18271.70680080727</c:v>
                </c:pt>
                <c:pt idx="27">
                  <c:v>-19017.23900929233</c:v>
                </c:pt>
                <c:pt idx="28">
                  <c:v>-19746.52255590492</c:v>
                </c:pt>
                <c:pt idx="29">
                  <c:v>-20459.82162655843</c:v>
                </c:pt>
                <c:pt idx="30">
                  <c:v>-21157.38564982731</c:v>
                </c:pt>
                <c:pt idx="31">
                  <c:v>-21839.45395102212</c:v>
                </c:pt>
                <c:pt idx="32">
                  <c:v>-22506.2592032007</c:v>
                </c:pt>
                <c:pt idx="33">
                  <c:v>-23158.02995438869</c:v>
                </c:pt>
                <c:pt idx="34">
                  <c:v>-23794.992447285</c:v>
                </c:pt>
                <c:pt idx="35">
                  <c:v>-24417.37189884437</c:v>
                </c:pt>
                <c:pt idx="36">
                  <c:v>-25025.39336918294</c:v>
                </c:pt>
                <c:pt idx="37">
                  <c:v>-25619.28231986053</c:v>
                </c:pt>
                <c:pt idx="38">
                  <c:v>-26199.26493875915</c:v>
                </c:pt>
                <c:pt idx="39">
                  <c:v>-26765.5700301188</c:v>
                </c:pt>
                <c:pt idx="40">
                  <c:v>-27318.42709376523</c:v>
                </c:pt>
                <c:pt idx="41">
                  <c:v>-27858.0662735533</c:v>
                </c:pt>
                <c:pt idx="42">
                  <c:v>-28384.71824631885</c:v>
                </c:pt>
                <c:pt idx="43">
                  <c:v>-28898.61406096581</c:v>
                </c:pt>
                <c:pt idx="44">
                  <c:v>-29399.98494435428</c:v>
                </c:pt>
                <c:pt idx="45">
                  <c:v>-29889.0620866255</c:v>
                </c:pt>
                <c:pt idx="46">
                  <c:v>-30366.07641550386</c:v>
                </c:pt>
                <c:pt idx="47">
                  <c:v>-30831.25836670352</c:v>
                </c:pt>
                <c:pt idx="48">
                  <c:v>-31284.83765569003</c:v>
                </c:pt>
                <c:pt idx="49">
                  <c:v>-31727.04305464076</c:v>
                </c:pt>
                <c:pt idx="50">
                  <c:v>-32158.10217735125</c:v>
                </c:pt>
                <c:pt idx="51">
                  <c:v>-32578.24127396755</c:v>
                </c:pt>
                <c:pt idx="52">
                  <c:v>-32987.68503985973</c:v>
                </c:pt>
                <c:pt idx="53">
                  <c:v>-33386.65643287217</c:v>
                </c:pt>
                <c:pt idx="54">
                  <c:v>-33775.3765028934</c:v>
                </c:pt>
                <c:pt idx="55">
                  <c:v>-34154.06423388607</c:v>
                </c:pt>
                <c:pt idx="56">
                  <c:v>-34522.93639829428</c:v>
                </c:pt>
                <c:pt idx="57">
                  <c:v>-34882.20742360687</c:v>
                </c:pt>
                <c:pt idx="58">
                  <c:v>-35232.08927072445</c:v>
                </c:pt>
                <c:pt idx="59">
                  <c:v>-35572.79132373697</c:v>
                </c:pt>
                <c:pt idx="60">
                  <c:v>-35904.52029063692</c:v>
                </c:pt>
                <c:pt idx="61">
                  <c:v>-36227.48011447954</c:v>
                </c:pt>
                <c:pt idx="62">
                  <c:v>-36541.87189448765</c:v>
                </c:pt>
                <c:pt idx="63">
                  <c:v>-36847.8938165796</c:v>
                </c:pt>
                <c:pt idx="64">
                  <c:v>-37145.74109280098</c:v>
                </c:pt>
                <c:pt idx="65">
                  <c:v>-37435.60590917245</c:v>
                </c:pt>
                <c:pt idx="66">
                  <c:v>-37717.6773814382</c:v>
                </c:pt>
                <c:pt idx="67">
                  <c:v>-37992.14151823613</c:v>
                </c:pt>
                <c:pt idx="68">
                  <c:v>-38259.18119123158</c:v>
                </c:pt>
                <c:pt idx="69">
                  <c:v>-38518.97611176083</c:v>
                </c:pt>
                <c:pt idx="70">
                  <c:v>-38771.70281355409</c:v>
                </c:pt>
                <c:pt idx="71">
                  <c:v>-39017.53464113548</c:v>
                </c:pt>
                <c:pt idx="72">
                  <c:v>-39256.6417435009</c:v>
                </c:pt>
                <c:pt idx="73">
                  <c:v>-39489.19107270955</c:v>
                </c:pt>
                <c:pt idx="74">
                  <c:v>-39715.34638702403</c:v>
                </c:pt>
                <c:pt idx="75">
                  <c:v>-39935.26825828338</c:v>
                </c:pt>
                <c:pt idx="76">
                  <c:v>-40149.1140831667</c:v>
                </c:pt>
                <c:pt idx="77">
                  <c:v>-40357.03809806751</c:v>
                </c:pt>
                <c:pt idx="78">
                  <c:v>-40559.19139728088</c:v>
                </c:pt>
                <c:pt idx="79">
                  <c:v>-40755.72195424512</c:v>
                </c:pt>
                <c:pt idx="80">
                  <c:v>-40946.77464557206</c:v>
                </c:pt>
                <c:pt idx="81">
                  <c:v>-41132.49127764159</c:v>
                </c:pt>
                <c:pt idx="82">
                  <c:v>-41313.01061552298</c:v>
                </c:pt>
                <c:pt idx="83">
                  <c:v>-41488.46841401188</c:v>
                </c:pt>
                <c:pt idx="84">
                  <c:v>-41658.99745059619</c:v>
                </c:pt>
                <c:pt idx="85">
                  <c:v>-41824.72756014438</c:v>
                </c:pt>
                <c:pt idx="86">
                  <c:v>-41985.78567115217</c:v>
                </c:pt>
                <c:pt idx="87">
                  <c:v>-42142.29584337957</c:v>
                </c:pt>
                <c:pt idx="88">
                  <c:v>-42294.37930671778</c:v>
                </c:pt>
                <c:pt idx="89">
                  <c:v>-42442.15450115036</c:v>
                </c:pt>
                <c:pt idx="90">
                  <c:v>-42585.73711765833</c:v>
                </c:pt>
                <c:pt idx="91">
                  <c:v>-42725.24013995563</c:v>
                </c:pt>
                <c:pt idx="92">
                  <c:v>-42860.77388692358</c:v>
                </c:pt>
                <c:pt idx="93">
                  <c:v>-42992.44605563953</c:v>
                </c:pt>
                <c:pt idx="94">
                  <c:v>-43120.36176489759</c:v>
                </c:pt>
                <c:pt idx="95">
                  <c:v>-43244.62359910645</c:v>
                </c:pt>
                <c:pt idx="96">
                  <c:v>-43365.33165250812</c:v>
                </c:pt>
                <c:pt idx="97">
                  <c:v>-43482.58357359096</c:v>
                </c:pt>
                <c:pt idx="98">
                  <c:v>-43596.47460965812</c:v>
                </c:pt>
                <c:pt idx="99">
                  <c:v>-43707.09765144577</c:v>
                </c:pt>
                <c:pt idx="100">
                  <c:v>-43814.54327774746</c:v>
                </c:pt>
                <c:pt idx="101">
                  <c:v>-43918.89979996812</c:v>
                </c:pt>
                <c:pt idx="102">
                  <c:v>-44020.25330655927</c:v>
                </c:pt>
                <c:pt idx="103">
                  <c:v>-44118.6877072705</c:v>
                </c:pt>
                <c:pt idx="104">
                  <c:v>-44214.28477718355</c:v>
                </c:pt>
                <c:pt idx="105">
                  <c:v>-44307.12420046888</c:v>
                </c:pt>
                <c:pt idx="106">
                  <c:v>-44397.28361383078</c:v>
                </c:pt>
                <c:pt idx="107">
                  <c:v>-44484.8386496054</c:v>
                </c:pt>
                <c:pt idx="108">
                  <c:v>-44569.86297847144</c:v>
                </c:pt>
                <c:pt idx="109">
                  <c:v>-44652.42835174268</c:v>
                </c:pt>
                <c:pt idx="110">
                  <c:v>-44732.60464322101</c:v>
                </c:pt>
                <c:pt idx="111">
                  <c:v>-44810.4598905672</c:v>
                </c:pt>
                <c:pt idx="112">
                  <c:v>-44886.06033619726</c:v>
                </c:pt>
                <c:pt idx="113">
                  <c:v>-44959.47046763958</c:v>
                </c:pt>
                <c:pt idx="114">
                  <c:v>-45030.75305737974</c:v>
                </c:pt>
                <c:pt idx="115">
                  <c:v>-45099.96920214081</c:v>
                </c:pt>
                <c:pt idx="116">
                  <c:v>-45167.17836160999</c:v>
                </c:pt>
                <c:pt idx="117">
                  <c:v>-45232.43839657586</c:v>
                </c:pt>
                <c:pt idx="118">
                  <c:v>-45295.80560649465</c:v>
                </c:pt>
                <c:pt idx="119">
                  <c:v>-45357.33476644242</c:v>
                </c:pt>
              </c:numCache>
            </c:numRef>
          </c:yVal>
          <c:smooth val="0"/>
          <c:extLst xmlns:c16r2="http://schemas.microsoft.com/office/drawing/2015/06/chart">
            <c:ext xmlns:c16="http://schemas.microsoft.com/office/drawing/2014/chart" uri="{C3380CC4-5D6E-409C-BE32-E72D297353CC}">
              <c16:uniqueId val="{00000001-11D7-429C-B160-A873A82588B1}"/>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291.3874634364621</c:v>
                </c:pt>
                <c:pt idx="2">
                  <c:v>-656.2235794346781</c:v>
                </c:pt>
                <c:pt idx="3">
                  <c:v>-1075.417658606078</c:v>
                </c:pt>
                <c:pt idx="4">
                  <c:v>-1534.064130683895</c:v>
                </c:pt>
                <c:pt idx="5">
                  <c:v>-2020.604177748784</c:v>
                </c:pt>
                <c:pt idx="6">
                  <c:v>-2526.079757314641</c:v>
                </c:pt>
                <c:pt idx="7">
                  <c:v>-3043.554107070434</c:v>
                </c:pt>
                <c:pt idx="8">
                  <c:v>-3567.661823138595</c:v>
                </c:pt>
                <c:pt idx="9">
                  <c:v>-4094.259496754967</c:v>
                </c:pt>
                <c:pt idx="10">
                  <c:v>-4620.154393289704</c:v>
                </c:pt>
                <c:pt idx="11">
                  <c:v>-5142.893701788038</c:v>
                </c:pt>
                <c:pt idx="12">
                  <c:v>-5660.600797204243</c:v>
                </c:pt>
                <c:pt idx="13">
                  <c:v>-6743.197462912181</c:v>
                </c:pt>
                <c:pt idx="14">
                  <c:v>-7785.31208269764</c:v>
                </c:pt>
                <c:pt idx="15">
                  <c:v>-8792.327253957741</c:v>
                </c:pt>
                <c:pt idx="16">
                  <c:v>-9768.12461610511</c:v>
                </c:pt>
                <c:pt idx="17">
                  <c:v>-10715.73167334916</c:v>
                </c:pt>
                <c:pt idx="18">
                  <c:v>-11637.51886672061</c:v>
                </c:pt>
                <c:pt idx="19">
                  <c:v>-12535.35091632744</c:v>
                </c:pt>
                <c:pt idx="20">
                  <c:v>-13410.70390848164</c:v>
                </c:pt>
                <c:pt idx="21">
                  <c:v>-14264.75582726067</c:v>
                </c:pt>
                <c:pt idx="22">
                  <c:v>-15098.45649907459</c:v>
                </c:pt>
                <c:pt idx="23">
                  <c:v>-15912.58158059092</c:v>
                </c:pt>
                <c:pt idx="24">
                  <c:v>-16707.77418198576</c:v>
                </c:pt>
                <c:pt idx="25">
                  <c:v>-17484.57691187689</c:v>
                </c:pt>
                <c:pt idx="26">
                  <c:v>-18244.45294191316</c:v>
                </c:pt>
                <c:pt idx="27">
                  <c:v>-18987.72440112848</c:v>
                </c:pt>
                <c:pt idx="28">
                  <c:v>-19714.68109079497</c:v>
                </c:pt>
                <c:pt idx="29">
                  <c:v>-20425.59176339628</c:v>
                </c:pt>
                <c:pt idx="30">
                  <c:v>-21120.71032715822</c:v>
                </c:pt>
                <c:pt idx="31">
                  <c:v>-21800.28048517461</c:v>
                </c:pt>
                <c:pt idx="32">
                  <c:v>-22464.53917532228</c:v>
                </c:pt>
                <c:pt idx="33">
                  <c:v>-23113.71908943215</c:v>
                </c:pt>
                <c:pt idx="34">
                  <c:v>-23748.05048732646</c:v>
                </c:pt>
                <c:pt idx="35">
                  <c:v>-24367.7624726193</c:v>
                </c:pt>
                <c:pt idx="36">
                  <c:v>-24973.08385931468</c:v>
                </c:pt>
                <c:pt idx="37">
                  <c:v>-25564.24372896273</c:v>
                </c:pt>
                <c:pt idx="38">
                  <c:v>-26141.47175533185</c:v>
                </c:pt>
                <c:pt idx="39">
                  <c:v>-26705.00009443844</c:v>
                </c:pt>
                <c:pt idx="40">
                  <c:v>-27255.06146473344</c:v>
                </c:pt>
                <c:pt idx="41">
                  <c:v>-27791.88909718487</c:v>
                </c:pt>
                <c:pt idx="42">
                  <c:v>-28315.71662624739</c:v>
                </c:pt>
                <c:pt idx="43">
                  <c:v>-28826.77793123759</c:v>
                </c:pt>
                <c:pt idx="44">
                  <c:v>-29325.30694473628</c:v>
                </c:pt>
                <c:pt idx="45">
                  <c:v>-29811.53744059755</c:v>
                </c:pt>
                <c:pt idx="46">
                  <c:v>-30285.70281106327</c:v>
                </c:pt>
                <c:pt idx="47">
                  <c:v>-30748.03584008338</c:v>
                </c:pt>
                <c:pt idx="48">
                  <c:v>-31198.76847805921</c:v>
                </c:pt>
                <c:pt idx="49">
                  <c:v>-31638.13162184367</c:v>
                </c:pt>
                <c:pt idx="50">
                  <c:v>-32066.35490270471</c:v>
                </c:pt>
                <c:pt idx="51">
                  <c:v>-32483.66648414498</c:v>
                </c:pt>
                <c:pt idx="52">
                  <c:v>-32890.29287385332</c:v>
                </c:pt>
                <c:pt idx="53">
                  <c:v>-33286.45874403976</c:v>
                </c:pt>
                <c:pt idx="54">
                  <c:v>-33672.38676405884</c:v>
                </c:pt>
                <c:pt idx="55">
                  <c:v>-34048.29744547699</c:v>
                </c:pt>
                <c:pt idx="56">
                  <c:v>-34414.4089994943</c:v>
                </c:pt>
                <c:pt idx="57">
                  <c:v>-34770.9372064732</c:v>
                </c:pt>
                <c:pt idx="58">
                  <c:v>-35118.09529724437</c:v>
                </c:pt>
                <c:pt idx="59">
                  <c:v>-35456.09384576693</c:v>
                </c:pt>
                <c:pt idx="60">
                  <c:v>-35785.14067268697</c:v>
                </c:pt>
                <c:pt idx="61">
                  <c:v>-36105.4407592914</c:v>
                </c:pt>
                <c:pt idx="62">
                  <c:v>-36417.19617134798</c:v>
                </c:pt>
                <c:pt idx="63">
                  <c:v>-36720.6059923162</c:v>
                </c:pt>
                <c:pt idx="64">
                  <c:v>-37015.86626541335</c:v>
                </c:pt>
                <c:pt idx="65">
                  <c:v>-37303.16994402788</c:v>
                </c:pt>
                <c:pt idx="66">
                  <c:v>-37582.7068499797</c:v>
                </c:pt>
                <c:pt idx="67">
                  <c:v>-37854.66363915009</c:v>
                </c:pt>
                <c:pt idx="68">
                  <c:v>-38119.22377399998</c:v>
                </c:pt>
                <c:pt idx="69">
                  <c:v>-38376.56750254938</c:v>
                </c:pt>
                <c:pt idx="70">
                  <c:v>-38626.87184337293</c:v>
                </c:pt>
                <c:pt idx="71">
                  <c:v>-38870.31057621026</c:v>
                </c:pt>
                <c:pt idx="72">
                  <c:v>-39107.05423779366</c:v>
                </c:pt>
                <c:pt idx="73">
                  <c:v>-39337.27012252947</c:v>
                </c:pt>
                <c:pt idx="74">
                  <c:v>-39561.12228767388</c:v>
                </c:pt>
                <c:pt idx="75">
                  <c:v>-39778.77156266847</c:v>
                </c:pt>
                <c:pt idx="76">
                  <c:v>-39990.37556232326</c:v>
                </c:pt>
                <c:pt idx="77">
                  <c:v>-40196.08870353828</c:v>
                </c:pt>
                <c:pt idx="78">
                  <c:v>-40396.06222529383</c:v>
                </c:pt>
                <c:pt idx="79">
                  <c:v>-40590.4442116241</c:v>
                </c:pt>
                <c:pt idx="80">
                  <c:v>-40779.37961733527</c:v>
                </c:pt>
                <c:pt idx="81">
                  <c:v>-40963.010296227</c:v>
                </c:pt>
                <c:pt idx="82">
                  <c:v>-41141.47503158497</c:v>
                </c:pt>
                <c:pt idx="83">
                  <c:v>-41314.90956874285</c:v>
                </c:pt>
                <c:pt idx="84">
                  <c:v>-41483.44664951414</c:v>
                </c:pt>
                <c:pt idx="85">
                  <c:v>-41647.21604829584</c:v>
                </c:pt>
                <c:pt idx="86">
                  <c:v>-41806.34460968547</c:v>
                </c:pt>
                <c:pt idx="87">
                  <c:v>-41960.95628743525</c:v>
                </c:pt>
                <c:pt idx="88">
                  <c:v>-42111.17218458658</c:v>
                </c:pt>
                <c:pt idx="89">
                  <c:v>-42257.11059465911</c:v>
                </c:pt>
                <c:pt idx="90">
                  <c:v>-42398.88704372802</c:v>
                </c:pt>
                <c:pt idx="91">
                  <c:v>-42536.6143332955</c:v>
                </c:pt>
                <c:pt idx="92">
                  <c:v>-42670.4025838126</c:v>
                </c:pt>
                <c:pt idx="93">
                  <c:v>-42800.35927875876</c:v>
                </c:pt>
                <c:pt idx="94">
                  <c:v>-42926.58930916083</c:v>
                </c:pt>
                <c:pt idx="95">
                  <c:v>-43049.19501846586</c:v>
                </c:pt>
                <c:pt idx="96">
                  <c:v>-43168.27624767739</c:v>
                </c:pt>
                <c:pt idx="97">
                  <c:v>-43283.93038066517</c:v>
                </c:pt>
                <c:pt idx="98">
                  <c:v>-43396.25238957442</c:v>
                </c:pt>
                <c:pt idx="99">
                  <c:v>-43505.33488027285</c:v>
                </c:pt>
                <c:pt idx="100">
                  <c:v>-43611.26813774672</c:v>
                </c:pt>
                <c:pt idx="101">
                  <c:v>-43714.14017140749</c:v>
                </c:pt>
                <c:pt idx="102">
                  <c:v>-43814.03676023705</c:v>
                </c:pt>
                <c:pt idx="103">
                  <c:v>-43911.04149772925</c:v>
                </c:pt>
                <c:pt idx="104">
                  <c:v>-44005.23583656852</c:v>
                </c:pt>
                <c:pt idx="105">
                  <c:v>-44096.69913301613</c:v>
                </c:pt>
                <c:pt idx="106">
                  <c:v>-44185.50869094673</c:v>
                </c:pt>
                <c:pt idx="107">
                  <c:v>-44271.73980551252</c:v>
                </c:pt>
                <c:pt idx="108">
                  <c:v>-44355.46580639644</c:v>
                </c:pt>
                <c:pt idx="109">
                  <c:v>-44436.75810061392</c:v>
                </c:pt>
                <c:pt idx="110">
                  <c:v>-44515.6862148596</c:v>
                </c:pt>
                <c:pt idx="111">
                  <c:v>-44592.31783734424</c:v>
                </c:pt>
                <c:pt idx="112">
                  <c:v>-44666.71885912306</c:v>
                </c:pt>
                <c:pt idx="113">
                  <c:v>-44738.95341488346</c:v>
                </c:pt>
                <c:pt idx="114">
                  <c:v>-44809.08392317989</c:v>
                </c:pt>
                <c:pt idx="115">
                  <c:v>-44877.17112609673</c:v>
                </c:pt>
                <c:pt idx="116">
                  <c:v>-44943.27412832295</c:v>
                </c:pt>
                <c:pt idx="117">
                  <c:v>-45007.4504356375</c:v>
                </c:pt>
                <c:pt idx="118">
                  <c:v>-45069.75599278462</c:v>
                </c:pt>
                <c:pt idx="119">
                  <c:v>-45130.24522073218</c:v>
                </c:pt>
              </c:numCache>
            </c:numRef>
          </c:yVal>
          <c:smooth val="0"/>
          <c:extLst xmlns:c16r2="http://schemas.microsoft.com/office/drawing/2015/06/chart">
            <c:ext xmlns:c16="http://schemas.microsoft.com/office/drawing/2014/chart" uri="{C3380CC4-5D6E-409C-BE32-E72D297353CC}">
              <c16:uniqueId val="{00000002-11D7-429C-B160-A873A82588B1}"/>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166.5071219638921</c:v>
                </c:pt>
                <c:pt idx="2">
                  <c:v>-421.3254077546299</c:v>
                </c:pt>
                <c:pt idx="3">
                  <c:v>-743.1600767737254</c:v>
                </c:pt>
                <c:pt idx="4">
                  <c:v>-1115.434413893614</c:v>
                </c:pt>
                <c:pt idx="5">
                  <c:v>-1525.260484786704</c:v>
                </c:pt>
                <c:pt idx="6">
                  <c:v>-1962.61578117218</c:v>
                </c:pt>
                <c:pt idx="7">
                  <c:v>-2419.704100354575</c:v>
                </c:pt>
                <c:pt idx="8">
                  <c:v>-2890.459478307981</c:v>
                </c:pt>
                <c:pt idx="9">
                  <c:v>-3370.16112760827</c:v>
                </c:pt>
                <c:pt idx="10">
                  <c:v>-3855.134512785356</c:v>
                </c:pt>
                <c:pt idx="11">
                  <c:v>-4342.519267965573</c:v>
                </c:pt>
                <c:pt idx="12">
                  <c:v>-4830.088985174429</c:v>
                </c:pt>
                <c:pt idx="13">
                  <c:v>-5642.596666744444</c:v>
                </c:pt>
                <c:pt idx="14">
                  <c:v>-6425.622985212597</c:v>
                </c:pt>
                <c:pt idx="15">
                  <c:v>-7184.618997795042</c:v>
                </c:pt>
                <c:pt idx="16">
                  <c:v>-7923.566054839175</c:v>
                </c:pt>
                <c:pt idx="17">
                  <c:v>-8645.490897700647</c:v>
                </c:pt>
                <c:pt idx="18">
                  <c:v>-9352.685531198047</c:v>
                </c:pt>
                <c:pt idx="19">
                  <c:v>-10046.87685194938</c:v>
                </c:pt>
                <c:pt idx="20">
                  <c:v>-10729.3580134185</c:v>
                </c:pt>
                <c:pt idx="21">
                  <c:v>-11401.09011396952</c:v>
                </c:pt>
                <c:pt idx="22">
                  <c:v>-12062.78086726321</c:v>
                </c:pt>
                <c:pt idx="23">
                  <c:v>-12714.94542197883</c:v>
                </c:pt>
                <c:pt idx="24">
                  <c:v>-13357.95333981281</c:v>
                </c:pt>
                <c:pt idx="25">
                  <c:v>-13992.06484220224</c:v>
                </c:pt>
                <c:pt idx="26">
                  <c:v>-14618.02822466055</c:v>
                </c:pt>
                <c:pt idx="27">
                  <c:v>-15235.89765442954</c:v>
                </c:pt>
                <c:pt idx="28">
                  <c:v>-15845.69554578373</c:v>
                </c:pt>
                <c:pt idx="29">
                  <c:v>-16447.42382228933</c:v>
                </c:pt>
                <c:pt idx="30">
                  <c:v>-17041.0711711133</c:v>
                </c:pt>
                <c:pt idx="31">
                  <c:v>-17626.61852201074</c:v>
                </c:pt>
                <c:pt idx="32">
                  <c:v>-18204.04315779498</c:v>
                </c:pt>
                <c:pt idx="33">
                  <c:v>-18773.32176885287</c:v>
                </c:pt>
                <c:pt idx="34">
                  <c:v>-19334.43269407423</c:v>
                </c:pt>
                <c:pt idx="35">
                  <c:v>-19887.35753606958</c:v>
                </c:pt>
                <c:pt idx="36">
                  <c:v>-20432.0822962979</c:v>
                </c:pt>
                <c:pt idx="37">
                  <c:v>-20968.59814289212</c:v>
                </c:pt>
                <c:pt idx="38">
                  <c:v>-21496.9018985373</c:v>
                </c:pt>
                <c:pt idx="39">
                  <c:v>-22016.99730970897</c:v>
                </c:pt>
                <c:pt idx="40">
                  <c:v>-22528.89402349526</c:v>
                </c:pt>
                <c:pt idx="41">
                  <c:v>-23032.60760532785</c:v>
                </c:pt>
                <c:pt idx="42">
                  <c:v>-23528.15946867591</c:v>
                </c:pt>
                <c:pt idx="43">
                  <c:v>-24015.57673524693</c:v>
                </c:pt>
                <c:pt idx="44">
                  <c:v>-24494.89204524644</c:v>
                </c:pt>
                <c:pt idx="45">
                  <c:v>-24966.14333277941</c:v>
                </c:pt>
                <c:pt idx="46">
                  <c:v>-25429.37357790045</c:v>
                </c:pt>
                <c:pt idx="47">
                  <c:v>-25884.63054410831</c:v>
                </c:pt>
                <c:pt idx="48">
                  <c:v>-26331.96650796616</c:v>
                </c:pt>
                <c:pt idx="49">
                  <c:v>-26771.43798588822</c:v>
                </c:pt>
                <c:pt idx="50">
                  <c:v>-27203.10546185961</c:v>
                </c:pt>
                <c:pt idx="51">
                  <c:v>-27627.03311889293</c:v>
                </c:pt>
                <c:pt idx="52">
                  <c:v>-28043.28857800597</c:v>
                </c:pt>
                <c:pt idx="53">
                  <c:v>-28451.942642394</c:v>
                </c:pt>
                <c:pt idx="54">
                  <c:v>-28853.06904992228</c:v>
                </c:pt>
                <c:pt idx="55">
                  <c:v>-29246.74423460895</c:v>
                </c:pt>
                <c:pt idx="56">
                  <c:v>-29633.04709750973</c:v>
                </c:pt>
                <c:pt idx="57">
                  <c:v>-30012.05878722016</c:v>
                </c:pt>
                <c:pt idx="58">
                  <c:v>-30383.86249005982</c:v>
                </c:pt>
                <c:pt idx="59">
                  <c:v>-30748.54322988585</c:v>
                </c:pt>
                <c:pt idx="60">
                  <c:v>-31106.18767741788</c:v>
                </c:pt>
                <c:pt idx="61">
                  <c:v>-31456.88396887289</c:v>
                </c:pt>
                <c:pt idx="62">
                  <c:v>-31800.72153368779</c:v>
                </c:pt>
                <c:pt idx="63">
                  <c:v>-32137.79093106557</c:v>
                </c:pt>
                <c:pt idx="64">
                  <c:v>-32468.1836950537</c:v>
                </c:pt>
                <c:pt idx="65">
                  <c:v>-32791.99218788417</c:v>
                </c:pt>
                <c:pt idx="66">
                  <c:v>-33109.30946123358</c:v>
                </c:pt>
                <c:pt idx="67">
                  <c:v>-33420.22912514347</c:v>
                </c:pt>
                <c:pt idx="68">
                  <c:v>-33724.84522425616</c:v>
                </c:pt>
                <c:pt idx="69">
                  <c:v>-34023.25212109974</c:v>
                </c:pt>
                <c:pt idx="70">
                  <c:v>-34315.54438610235</c:v>
                </c:pt>
                <c:pt idx="71">
                  <c:v>-34601.81669406872</c:v>
                </c:pt>
                <c:pt idx="72">
                  <c:v>-34882.16372681901</c:v>
                </c:pt>
                <c:pt idx="73">
                  <c:v>-35156.68008173908</c:v>
                </c:pt>
                <c:pt idx="74">
                  <c:v>-35425.46018595433</c:v>
                </c:pt>
                <c:pt idx="75">
                  <c:v>-35688.59821590129</c:v>
                </c:pt>
                <c:pt idx="76">
                  <c:v>-35946.18802202074</c:v>
                </c:pt>
                <c:pt idx="77">
                  <c:v>-36198.32305836212</c:v>
                </c:pt>
                <c:pt idx="78">
                  <c:v>-36445.09631685168</c:v>
                </c:pt>
                <c:pt idx="79">
                  <c:v>-36686.60026601749</c:v>
                </c:pt>
                <c:pt idx="80">
                  <c:v>-36922.92679395522</c:v>
                </c:pt>
                <c:pt idx="81">
                  <c:v>-37154.16715533318</c:v>
                </c:pt>
                <c:pt idx="82">
                  <c:v>-37380.4119222383</c:v>
                </c:pt>
                <c:pt idx="83">
                  <c:v>-37601.7509386898</c:v>
                </c:pt>
                <c:pt idx="84">
                  <c:v>-37818.27327862429</c:v>
                </c:pt>
                <c:pt idx="85">
                  <c:v>-38030.06720719207</c:v>
                </c:pt>
                <c:pt idx="86">
                  <c:v>-38237.22014519852</c:v>
                </c:pt>
                <c:pt idx="87">
                  <c:v>-38439.81863653101</c:v>
                </c:pt>
                <c:pt idx="88">
                  <c:v>-38637.9483184237</c:v>
                </c:pt>
                <c:pt idx="89">
                  <c:v>-38831.69389440957</c:v>
                </c:pt>
                <c:pt idx="90">
                  <c:v>-39021.13910982851</c:v>
                </c:pt>
                <c:pt idx="91">
                  <c:v>-39206.36672976142</c:v>
                </c:pt>
                <c:pt idx="92">
                  <c:v>-39387.4585192497</c:v>
                </c:pt>
                <c:pt idx="93">
                  <c:v>-39564.49522569263</c:v>
                </c:pt>
                <c:pt idx="94">
                  <c:v>-39737.5565633052</c:v>
                </c:pt>
                <c:pt idx="95">
                  <c:v>-39906.72119951604</c:v>
                </c:pt>
                <c:pt idx="96">
                  <c:v>-40072.06674321694</c:v>
                </c:pt>
                <c:pt idx="97">
                  <c:v>-40233.66973473688</c:v>
                </c:pt>
                <c:pt idx="98">
                  <c:v>-40391.60563747352</c:v>
                </c:pt>
                <c:pt idx="99">
                  <c:v>-40545.94883107068</c:v>
                </c:pt>
                <c:pt idx="100">
                  <c:v>-40696.77260605479</c:v>
                </c:pt>
                <c:pt idx="101">
                  <c:v>-40844.149159851</c:v>
                </c:pt>
                <c:pt idx="102">
                  <c:v>-40988.14959410159</c:v>
                </c:pt>
                <c:pt idx="103">
                  <c:v>-41128.84391319984</c:v>
                </c:pt>
                <c:pt idx="104">
                  <c:v>-41266.30102397548</c:v>
                </c:pt>
                <c:pt idx="105">
                  <c:v>-41400.58873645262</c:v>
                </c:pt>
                <c:pt idx="106">
                  <c:v>-41531.77376562655</c:v>
                </c:pt>
                <c:pt idx="107">
                  <c:v>-41659.92173418027</c:v>
                </c:pt>
                <c:pt idx="108">
                  <c:v>-41785.09717609359</c:v>
                </c:pt>
                <c:pt idx="109">
                  <c:v>-41907.3635410769</c:v>
                </c:pt>
                <c:pt idx="110">
                  <c:v>-42026.78319978293</c:v>
                </c:pt>
                <c:pt idx="111">
                  <c:v>-42143.41744973883</c:v>
                </c:pt>
                <c:pt idx="112">
                  <c:v>-42257.32652194611</c:v>
                </c:pt>
                <c:pt idx="113">
                  <c:v>-42368.56958811403</c:v>
                </c:pt>
                <c:pt idx="114">
                  <c:v>-42477.2047684607</c:v>
                </c:pt>
                <c:pt idx="115">
                  <c:v>-42583.28914006097</c:v>
                </c:pt>
                <c:pt idx="116">
                  <c:v>-42686.87874567928</c:v>
                </c:pt>
                <c:pt idx="117">
                  <c:v>-42788.02860306948</c:v>
                </c:pt>
                <c:pt idx="118">
                  <c:v>-42886.79271468613</c:v>
                </c:pt>
                <c:pt idx="119">
                  <c:v>-42983.22407778213</c:v>
                </c:pt>
              </c:numCache>
            </c:numRef>
          </c:yVal>
          <c:smooth val="0"/>
          <c:extLst xmlns:c16r2="http://schemas.microsoft.com/office/drawing/2015/06/chart">
            <c:ext xmlns:c16="http://schemas.microsoft.com/office/drawing/2014/chart" uri="{C3380CC4-5D6E-409C-BE32-E72D297353CC}">
              <c16:uniqueId val="{00000003-11D7-429C-B160-A873A82588B1}"/>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291.3874634369276</c:v>
                </c:pt>
                <c:pt idx="2">
                  <c:v>-655.703365662135</c:v>
                </c:pt>
                <c:pt idx="3">
                  <c:v>-1073.989689653274</c:v>
                </c:pt>
                <c:pt idx="4">
                  <c:v>-1531.454787021037</c:v>
                </c:pt>
                <c:pt idx="5">
                  <c:v>-2016.63765115384</c:v>
                </c:pt>
                <c:pt idx="6">
                  <c:v>-2520.664311350789</c:v>
                </c:pt>
                <c:pt idx="7">
                  <c:v>-3036.670284338761</c:v>
                </c:pt>
                <c:pt idx="8">
                  <c:v>-3559.352260914166</c:v>
                </c:pt>
                <c:pt idx="9">
                  <c:v>-4084.620080838911</c:v>
                </c:pt>
                <c:pt idx="10">
                  <c:v>-4609.32653351175</c:v>
                </c:pt>
                <c:pt idx="11">
                  <c:v>-5131.057554761413</c:v>
                </c:pt>
                <c:pt idx="12">
                  <c:v>-5647.969295177608</c:v>
                </c:pt>
                <c:pt idx="13">
                  <c:v>-6730.011033840012</c:v>
                </c:pt>
                <c:pt idx="14">
                  <c:v>-7770.721812355797</c:v>
                </c:pt>
                <c:pt idx="15">
                  <c:v>-8775.756409534717</c:v>
                </c:pt>
                <c:pt idx="16">
                  <c:v>-9749.2196415239</c:v>
                </c:pt>
                <c:pt idx="17">
                  <c:v>-10694.32062982116</c:v>
                </c:pt>
                <c:pt idx="18">
                  <c:v>-11613.57779643266</c:v>
                </c:pt>
                <c:pt idx="19">
                  <c:v>-12508.97648133524</c:v>
                </c:pt>
                <c:pt idx="20">
                  <c:v>-13382.09101005085</c:v>
                </c:pt>
                <c:pt idx="21">
                  <c:v>-14234.17919297563</c:v>
                </c:pt>
                <c:pt idx="22">
                  <c:v>-15066.2554445425</c:v>
                </c:pt>
                <c:pt idx="23">
                  <c:v>-15879.14732336858</c:v>
                </c:pt>
                <c:pt idx="24">
                  <c:v>-16673.53921838146</c:v>
                </c:pt>
                <c:pt idx="25">
                  <c:v>-17450.00607090117</c:v>
                </c:pt>
                <c:pt idx="26">
                  <c:v>-18210.03597210441</c:v>
                </c:pt>
                <c:pt idx="27">
                  <c:v>-18953.96846316708</c:v>
                </c:pt>
                <c:pt idx="28">
                  <c:v>-19682.10544606065</c:v>
                </c:pt>
                <c:pt idx="29">
                  <c:v>-20394.72327717111</c:v>
                </c:pt>
                <c:pt idx="30">
                  <c:v>-21092.07959191455</c:v>
                </c:pt>
                <c:pt idx="31">
                  <c:v>-21774.41847057547</c:v>
                </c:pt>
                <c:pt idx="32">
                  <c:v>-22441.9743292546</c:v>
                </c:pt>
                <c:pt idx="33">
                  <c:v>-23094.97482809564</c:v>
                </c:pt>
                <c:pt idx="34">
                  <c:v>-23733.64302325575</c:v>
                </c:pt>
                <c:pt idx="35">
                  <c:v>-24358.19893812248</c:v>
                </c:pt>
                <c:pt idx="36">
                  <c:v>-24968.8606896517</c:v>
                </c:pt>
                <c:pt idx="37">
                  <c:v>-25565.84527508821</c:v>
                </c:pt>
                <c:pt idx="38">
                  <c:v>-26149.36910044635</c:v>
                </c:pt>
                <c:pt idx="39">
                  <c:v>-26719.65005268855</c:v>
                </c:pt>
                <c:pt idx="40">
                  <c:v>-27276.90574198123</c:v>
                </c:pt>
                <c:pt idx="41">
                  <c:v>-27821.35359712876</c:v>
                </c:pt>
                <c:pt idx="42">
                  <c:v>-28353.21088730451</c:v>
                </c:pt>
                <c:pt idx="43">
                  <c:v>-28872.69468104606</c:v>
                </c:pt>
                <c:pt idx="44">
                  <c:v>-29380.02176049723</c:v>
                </c:pt>
                <c:pt idx="45">
                  <c:v>-29875.40850471333</c:v>
                </c:pt>
                <c:pt idx="46">
                  <c:v>-30359.07075254945</c:v>
                </c:pt>
                <c:pt idx="47">
                  <c:v>-30831.22365313396</c:v>
                </c:pt>
                <c:pt idx="48">
                  <c:v>-31292.08150993611</c:v>
                </c:pt>
                <c:pt idx="49">
                  <c:v>-31741.85762295034</c:v>
                </c:pt>
                <c:pt idx="50">
                  <c:v>-32180.76413233345</c:v>
                </c:pt>
                <c:pt idx="51">
                  <c:v>-32609.0118659297</c:v>
                </c:pt>
                <c:pt idx="52">
                  <c:v>-33026.8101954693</c:v>
                </c:pt>
                <c:pt idx="53">
                  <c:v>-33434.36689613993</c:v>
                </c:pt>
                <c:pt idx="54">
                  <c:v>-33831.88801384763</c:v>
                </c:pt>
                <c:pt idx="55">
                  <c:v>-34219.57774069905</c:v>
                </c:pt>
                <c:pt idx="56">
                  <c:v>-34597.63829894876</c:v>
                </c:pt>
                <c:pt idx="57">
                  <c:v>-34966.26983351104</c:v>
                </c:pt>
                <c:pt idx="58">
                  <c:v>-35325.67031295877</c:v>
                </c:pt>
                <c:pt idx="59">
                  <c:v>-35676.03543888775</c:v>
                </c:pt>
                <c:pt idx="60">
                  <c:v>-36017.55856342567</c:v>
                </c:pt>
                <c:pt idx="61">
                  <c:v>-36350.43061461253</c:v>
                </c:pt>
                <c:pt idx="62">
                  <c:v>-36674.8400293691</c:v>
                </c:pt>
                <c:pt idx="63">
                  <c:v>-36990.9726937241</c:v>
                </c:pt>
                <c:pt idx="64">
                  <c:v>-37299.01188996853</c:v>
                </c:pt>
                <c:pt idx="65">
                  <c:v>-37599.13825041382</c:v>
                </c:pt>
                <c:pt idx="66">
                  <c:v>-37891.52971740159</c:v>
                </c:pt>
                <c:pt idx="67">
                  <c:v>-38176.3615092272</c:v>
                </c:pt>
                <c:pt idx="68">
                  <c:v>-38453.80609165877</c:v>
                </c:pt>
                <c:pt idx="69">
                  <c:v>-38724.03315472273</c:v>
                </c:pt>
                <c:pt idx="70">
                  <c:v>-38987.20959444344</c:v>
                </c:pt>
                <c:pt idx="71">
                  <c:v>-39243.49949924741</c:v>
                </c:pt>
                <c:pt idx="72">
                  <c:v>-39493.06414072587</c:v>
                </c:pt>
                <c:pt idx="73">
                  <c:v>-39736.06196849607</c:v>
                </c:pt>
                <c:pt idx="74">
                  <c:v>-39972.64860887733</c:v>
                </c:pt>
                <c:pt idx="75">
                  <c:v>-40202.9768671412</c:v>
                </c:pt>
                <c:pt idx="76">
                  <c:v>-40427.19673308962</c:v>
                </c:pt>
                <c:pt idx="77">
                  <c:v>-40645.45538971713</c:v>
                </c:pt>
                <c:pt idx="78">
                  <c:v>-40857.89722476107</c:v>
                </c:pt>
                <c:pt idx="79">
                  <c:v>-41064.66384490435</c:v>
                </c:pt>
                <c:pt idx="80">
                  <c:v>-41265.89409245225</c:v>
                </c:pt>
                <c:pt idx="81">
                  <c:v>-41461.72406427888</c:v>
                </c:pt>
                <c:pt idx="82">
                  <c:v>-41652.28713287925</c:v>
                </c:pt>
                <c:pt idx="83">
                  <c:v>-41837.71396934194</c:v>
                </c:pt>
                <c:pt idx="84">
                  <c:v>-42018.13256809022</c:v>
                </c:pt>
                <c:pt idx="85">
                  <c:v>-42193.66827324172</c:v>
                </c:pt>
                <c:pt idx="86">
                  <c:v>-42364.44380643964</c:v>
                </c:pt>
                <c:pt idx="87">
                  <c:v>-42530.57929601194</c:v>
                </c:pt>
                <c:pt idx="88">
                  <c:v>-42692.19230734976</c:v>
                </c:pt>
                <c:pt idx="89">
                  <c:v>-42849.3978743623</c:v>
                </c:pt>
                <c:pt idx="90">
                  <c:v>-43002.30853190831</c:v>
                </c:pt>
                <c:pt idx="91">
                  <c:v>-43151.03434909368</c:v>
                </c:pt>
                <c:pt idx="92">
                  <c:v>-43295.68296332983</c:v>
                </c:pt>
                <c:pt idx="93">
                  <c:v>-43436.3596150619</c:v>
                </c:pt>
                <c:pt idx="94">
                  <c:v>-43573.16718307696</c:v>
                </c:pt>
                <c:pt idx="95">
                  <c:v>-43706.20622030552</c:v>
                </c:pt>
                <c:pt idx="96">
                  <c:v>-43835.57499004109</c:v>
                </c:pt>
                <c:pt idx="97">
                  <c:v>-43961.3695024997</c:v>
                </c:pt>
                <c:pt idx="98">
                  <c:v>-44083.68355165469</c:v>
                </c:pt>
                <c:pt idx="99">
                  <c:v>-44202.60875227488</c:v>
                </c:pt>
                <c:pt idx="100">
                  <c:v>-44318.23457711563</c:v>
                </c:pt>
                <c:pt idx="101">
                  <c:v>-44430.64839419908</c:v>
                </c:pt>
                <c:pt idx="102">
                  <c:v>-44539.93550412822</c:v>
                </c:pt>
                <c:pt idx="103">
                  <c:v>-44646.17917739181</c:v>
                </c:pt>
                <c:pt idx="104">
                  <c:v>-44749.46069161825</c:v>
                </c:pt>
                <c:pt idx="105">
                  <c:v>-44849.85936871497</c:v>
                </c:pt>
                <c:pt idx="106">
                  <c:v>-44947.45261188456</c:v>
                </c:pt>
                <c:pt idx="107">
                  <c:v>-45042.31594245369</c:v>
                </c:pt>
                <c:pt idx="108">
                  <c:v>-45134.5230364981</c:v>
                </c:pt>
                <c:pt idx="109">
                  <c:v>-45224.1457612235</c:v>
                </c:pt>
                <c:pt idx="110">
                  <c:v>-45311.25421107467</c:v>
                </c:pt>
                <c:pt idx="111">
                  <c:v>-45395.9167435579</c:v>
                </c:pt>
                <c:pt idx="112">
                  <c:v>-45478.20001472952</c:v>
                </c:pt>
                <c:pt idx="113">
                  <c:v>-45558.16901435144</c:v>
                </c:pt>
                <c:pt idx="114">
                  <c:v>-45635.8871006798</c:v>
                </c:pt>
                <c:pt idx="115">
                  <c:v>-45711.4160348759</c:v>
                </c:pt>
                <c:pt idx="116">
                  <c:v>-45784.8160150135</c:v>
                </c:pt>
                <c:pt idx="117">
                  <c:v>-45856.14570967807</c:v>
                </c:pt>
                <c:pt idx="118">
                  <c:v>-45925.46229113871</c:v>
                </c:pt>
                <c:pt idx="119">
                  <c:v>-45992.82146808499</c:v>
                </c:pt>
              </c:numCache>
            </c:numRef>
          </c:yVal>
          <c:smooth val="0"/>
          <c:extLst xmlns:c16r2="http://schemas.microsoft.com/office/drawing/2015/06/chart">
            <c:ext xmlns:c16="http://schemas.microsoft.com/office/drawing/2014/chart" uri="{C3380CC4-5D6E-409C-BE32-E72D297353CC}">
              <c16:uniqueId val="{00000004-11D7-429C-B160-A873A82588B1}"/>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291.3874634364621</c:v>
                </c:pt>
                <c:pt idx="2">
                  <c:v>-656.284794748062</c:v>
                </c:pt>
                <c:pt idx="3">
                  <c:v>-1075.612093890319</c:v>
                </c:pt>
                <c:pt idx="4">
                  <c:v>-1534.470670269104</c:v>
                </c:pt>
                <c:pt idx="5">
                  <c:v>-2021.305790247163</c:v>
                </c:pt>
                <c:pt idx="6">
                  <c:v>-2527.161373488605</c:v>
                </c:pt>
                <c:pt idx="7">
                  <c:v>-3045.10101715941</c:v>
                </c:pt>
                <c:pt idx="8">
                  <c:v>-3569.758475210052</c:v>
                </c:pt>
                <c:pt idx="9">
                  <c:v>-4096.98860438657</c:v>
                </c:pt>
                <c:pt idx="10">
                  <c:v>-4623.59628164163</c:v>
                </c:pt>
                <c:pt idx="11">
                  <c:v>-5147.12583719031</c:v>
                </c:pt>
                <c:pt idx="12">
                  <c:v>-5665.697457850441</c:v>
                </c:pt>
                <c:pt idx="13">
                  <c:v>-6749.229517911561</c:v>
                </c:pt>
                <c:pt idx="14">
                  <c:v>-7773.84554693778</c:v>
                </c:pt>
                <c:pt idx="15">
                  <c:v>-8749.252469330796</c:v>
                </c:pt>
                <c:pt idx="16">
                  <c:v>-9682.687483375193</c:v>
                </c:pt>
                <c:pt idx="17">
                  <c:v>-10579.79377167556</c:v>
                </c:pt>
                <c:pt idx="18">
                  <c:v>-11444.98212296562</c:v>
                </c:pt>
                <c:pt idx="19">
                  <c:v>-12281.709997684</c:v>
                </c:pt>
                <c:pt idx="20">
                  <c:v>-13092.69780691108</c:v>
                </c:pt>
                <c:pt idx="21">
                  <c:v>-13880.0964899417</c:v>
                </c:pt>
                <c:pt idx="22">
                  <c:v>-14645.61731477315</c:v>
                </c:pt>
                <c:pt idx="23">
                  <c:v>-15390.6323778939</c:v>
                </c:pt>
                <c:pt idx="24">
                  <c:v>-16116.25238030776</c:v>
                </c:pt>
                <c:pt idx="25">
                  <c:v>-16823.38678279542</c:v>
                </c:pt>
                <c:pt idx="26">
                  <c:v>-17513.52328837779</c:v>
                </c:pt>
                <c:pt idx="27">
                  <c:v>-18187.21295912424</c:v>
                </c:pt>
                <c:pt idx="28">
                  <c:v>-18844.92756117182</c:v>
                </c:pt>
                <c:pt idx="29">
                  <c:v>-19487.0811589458</c:v>
                </c:pt>
                <c:pt idx="30">
                  <c:v>-20114.04397474998</c:v>
                </c:pt>
                <c:pt idx="31">
                  <c:v>-20726.15299727689</c:v>
                </c:pt>
                <c:pt idx="32">
                  <c:v>-21323.72008354823</c:v>
                </c:pt>
                <c:pt idx="33">
                  <c:v>-21907.03812494036</c:v>
                </c:pt>
                <c:pt idx="34">
                  <c:v>-22476.38571947465</c:v>
                </c:pt>
                <c:pt idx="35">
                  <c:v>-23032.03069294663</c:v>
                </c:pt>
                <c:pt idx="36">
                  <c:v>-23574.23273421614</c:v>
                </c:pt>
                <c:pt idx="37">
                  <c:v>-24103.24535009498</c:v>
                </c:pt>
                <c:pt idx="38">
                  <c:v>-24619.31729880231</c:v>
                </c:pt>
                <c:pt idx="39">
                  <c:v>-25122.69456577487</c:v>
                </c:pt>
                <c:pt idx="40">
                  <c:v>-25613.6200214927</c:v>
                </c:pt>
                <c:pt idx="41">
                  <c:v>-26092.33393680603</c:v>
                </c:pt>
                <c:pt idx="42">
                  <c:v>-26559.07433023093</c:v>
                </c:pt>
                <c:pt idx="43">
                  <c:v>-27014.07718185453</c:v>
                </c:pt>
                <c:pt idx="44">
                  <c:v>-27457.5765482299</c:v>
                </c:pt>
                <c:pt idx="45">
                  <c:v>-27889.80460469727</c:v>
                </c:pt>
                <c:pt idx="46">
                  <c:v>-28310.99163539753</c:v>
                </c:pt>
                <c:pt idx="47">
                  <c:v>-28721.36598649085</c:v>
                </c:pt>
                <c:pt idx="48">
                  <c:v>-29121.15399435558</c:v>
                </c:pt>
                <c:pt idx="49">
                  <c:v>-29510.57989773037</c:v>
                </c:pt>
                <c:pt idx="50">
                  <c:v>-29889.86574053462</c:v>
                </c:pt>
                <c:pt idx="51">
                  <c:v>-30259.23127040149</c:v>
                </c:pt>
                <c:pt idx="52">
                  <c:v>-30618.89383786521</c:v>
                </c:pt>
                <c:pt idx="53">
                  <c:v>-30969.06829630979</c:v>
                </c:pt>
                <c:pt idx="54">
                  <c:v>-31309.9669060493</c:v>
                </c:pt>
                <c:pt idx="55">
                  <c:v>-31641.79924392444</c:v>
                </c:pt>
                <c:pt idx="56">
                  <c:v>-31964.772119303</c:v>
                </c:pt>
                <c:pt idx="57">
                  <c:v>-32279.08949706424</c:v>
                </c:pt>
                <c:pt idx="58">
                  <c:v>-32584.95242786198</c:v>
                </c:pt>
                <c:pt idx="59">
                  <c:v>-32882.55898578349</c:v>
                </c:pt>
                <c:pt idx="60">
                  <c:v>-33172.10421337327</c:v>
                </c:pt>
                <c:pt idx="61">
                  <c:v>-33453.78007389512</c:v>
                </c:pt>
                <c:pt idx="62">
                  <c:v>-33727.77541061107</c:v>
                </c:pt>
                <c:pt idx="63">
                  <c:v>-33994.27591283408</c:v>
                </c:pt>
                <c:pt idx="64">
                  <c:v>-34253.464088429</c:v>
                </c:pt>
                <c:pt idx="65">
                  <c:v>-34505.51924248435</c:v>
                </c:pt>
                <c:pt idx="66">
                  <c:v>-34750.61746178677</c:v>
                </c:pt>
                <c:pt idx="67">
                  <c:v>-34988.93160477886</c:v>
                </c:pt>
                <c:pt idx="68">
                  <c:v>-35220.63129665933</c:v>
                </c:pt>
                <c:pt idx="69">
                  <c:v>-35445.88292930996</c:v>
                </c:pt>
                <c:pt idx="70">
                  <c:v>-35664.84966569603</c:v>
                </c:pt>
                <c:pt idx="71">
                  <c:v>-35877.69144845998</c:v>
                </c:pt>
                <c:pt idx="72">
                  <c:v>-36084.56501238607</c:v>
                </c:pt>
                <c:pt idx="73">
                  <c:v>-36285.62390045192</c:v>
                </c:pt>
                <c:pt idx="74">
                  <c:v>-36481.01848319429</c:v>
                </c:pt>
                <c:pt idx="75">
                  <c:v>-36670.89598111955</c:v>
                </c:pt>
                <c:pt idx="76">
                  <c:v>-36855.40048990655</c:v>
                </c:pt>
                <c:pt idx="77">
                  <c:v>-37034.67300817394</c:v>
                </c:pt>
                <c:pt idx="78">
                  <c:v>-37208.85146757611</c:v>
                </c:pt>
                <c:pt idx="79">
                  <c:v>-37378.07076501707</c:v>
                </c:pt>
                <c:pt idx="80">
                  <c:v>-37542.46279678767</c:v>
                </c:pt>
                <c:pt idx="81">
                  <c:v>-37702.15649442956</c:v>
                </c:pt>
                <c:pt idx="82">
                  <c:v>-37857.27786214906</c:v>
                </c:pt>
                <c:pt idx="83">
                  <c:v>-38007.95001561544</c:v>
                </c:pt>
                <c:pt idx="84">
                  <c:v>-38154.29322198797</c:v>
                </c:pt>
                <c:pt idx="85">
                  <c:v>-38296.42494101355</c:v>
                </c:pt>
                <c:pt idx="86">
                  <c:v>-38434.4598670723</c:v>
                </c:pt>
                <c:pt idx="87">
                  <c:v>-38568.5099720296</c:v>
                </c:pt>
                <c:pt idx="88">
                  <c:v>-38698.68454877403</c:v>
                </c:pt>
                <c:pt idx="89">
                  <c:v>-38825.0902553359</c:v>
                </c:pt>
                <c:pt idx="90">
                  <c:v>-38947.8311594713</c:v>
                </c:pt>
                <c:pt idx="91">
                  <c:v>-39067.00878361818</c:v>
                </c:pt>
                <c:pt idx="92">
                  <c:v>-39182.72215013357</c:v>
                </c:pt>
                <c:pt idx="93">
                  <c:v>-39295.06782672228</c:v>
                </c:pt>
                <c:pt idx="94">
                  <c:v>-39404.13997197757</c:v>
                </c:pt>
                <c:pt idx="95">
                  <c:v>-39510.03038096798</c:v>
                </c:pt>
                <c:pt idx="96">
                  <c:v>-39612.82853079237</c:v>
                </c:pt>
                <c:pt idx="97">
                  <c:v>-39712.62162604625</c:v>
                </c:pt>
                <c:pt idx="98">
                  <c:v>-39809.49464413687</c:v>
                </c:pt>
                <c:pt idx="99">
                  <c:v>-39903.5303803971</c:v>
                </c:pt>
                <c:pt idx="100">
                  <c:v>-39994.80949294917</c:v>
                </c:pt>
                <c:pt idx="101">
                  <c:v>-40083.41054726438</c:v>
                </c:pt>
                <c:pt idx="102">
                  <c:v>-40169.410060392</c:v>
                </c:pt>
                <c:pt idx="103">
                  <c:v>-40252.88254480436</c:v>
                </c:pt>
                <c:pt idx="104">
                  <c:v>-40333.90055183321</c:v>
                </c:pt>
                <c:pt idx="105">
                  <c:v>-40412.53471466198</c:v>
                </c:pt>
                <c:pt idx="106">
                  <c:v>-40488.85379084921</c:v>
                </c:pt>
                <c:pt idx="107">
                  <c:v>-40562.92470434797</c:v>
                </c:pt>
                <c:pt idx="108">
                  <c:v>-40634.81258701253</c:v>
                </c:pt>
                <c:pt idx="109">
                  <c:v>-40704.58081956068</c:v>
                </c:pt>
                <c:pt idx="110">
                  <c:v>-40772.29107197555</c:v>
                </c:pt>
                <c:pt idx="111">
                  <c:v>-40838.00334333628</c:v>
                </c:pt>
                <c:pt idx="112">
                  <c:v>-40901.77600105433</c:v>
                </c:pt>
                <c:pt idx="113">
                  <c:v>-40963.66581951382</c:v>
                </c:pt>
                <c:pt idx="114">
                  <c:v>-41023.72801809478</c:v>
                </c:pt>
                <c:pt idx="115">
                  <c:v>-41082.01629858207</c:v>
                </c:pt>
                <c:pt idx="116">
                  <c:v>-41138.5828819424</c:v>
                </c:pt>
                <c:pt idx="117">
                  <c:v>-41193.47854446527</c:v>
                </c:pt>
                <c:pt idx="118">
                  <c:v>-41246.75265327608</c:v>
                </c:pt>
                <c:pt idx="119">
                  <c:v>-41298.4532011962</c:v>
                </c:pt>
              </c:numCache>
            </c:numRef>
          </c:yVal>
          <c:smooth val="0"/>
          <c:extLst xmlns:c16r2="http://schemas.microsoft.com/office/drawing/2015/06/chart">
            <c:ext xmlns:c16="http://schemas.microsoft.com/office/drawing/2014/chart" uri="{C3380CC4-5D6E-409C-BE32-E72D297353CC}">
              <c16:uniqueId val="{00000005-11D7-429C-B160-A873A82588B1}"/>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437.0811951551585</c:v>
                </c:pt>
                <c:pt idx="2">
                  <c:v>-979.3089199471287</c:v>
                </c:pt>
                <c:pt idx="3">
                  <c:v>-1599.37729725847</c:v>
                </c:pt>
                <c:pt idx="4">
                  <c:v>-2275.952026297338</c:v>
                </c:pt>
                <c:pt idx="5">
                  <c:v>-2992.483569341712</c:v>
                </c:pt>
                <c:pt idx="6">
                  <c:v>-3736.140887741929</c:v>
                </c:pt>
                <c:pt idx="7">
                  <c:v>-4496.983118981999</c:v>
                </c:pt>
                <c:pt idx="8">
                  <c:v>-5267.31647647592</c:v>
                </c:pt>
                <c:pt idx="9">
                  <c:v>-6041.194891531486</c:v>
                </c:pt>
                <c:pt idx="10">
                  <c:v>-6814.03220859729</c:v>
                </c:pt>
                <c:pt idx="11">
                  <c:v>-7582.300956754014</c:v>
                </c:pt>
                <c:pt idx="12">
                  <c:v>-8343.298316244501</c:v>
                </c:pt>
                <c:pt idx="13">
                  <c:v>-9668.384868147782</c:v>
                </c:pt>
                <c:pt idx="14">
                  <c:v>-10949.9535336066</c:v>
                </c:pt>
                <c:pt idx="15">
                  <c:v>-12193.02996719256</c:v>
                </c:pt>
                <c:pt idx="16">
                  <c:v>-13401.2254301617</c:v>
                </c:pt>
                <c:pt idx="17">
                  <c:v>-14577.36637413083</c:v>
                </c:pt>
                <c:pt idx="18">
                  <c:v>-15723.67667036457</c:v>
                </c:pt>
                <c:pt idx="19">
                  <c:v>-16841.91736883065</c:v>
                </c:pt>
                <c:pt idx="20">
                  <c:v>-17933.49474136764</c:v>
                </c:pt>
                <c:pt idx="21">
                  <c:v>-18999.54374324623</c:v>
                </c:pt>
                <c:pt idx="22">
                  <c:v>-20040.99242274651</c:v>
                </c:pt>
                <c:pt idx="23">
                  <c:v>-21058.61156816129</c:v>
                </c:pt>
                <c:pt idx="24">
                  <c:v>-22053.05291942739</c:v>
                </c:pt>
                <c:pt idx="25">
                  <c:v>-23024.87852506991</c:v>
                </c:pt>
                <c:pt idx="26">
                  <c:v>-23975.58255754784</c:v>
                </c:pt>
                <c:pt idx="27">
                  <c:v>-24905.52276162663</c:v>
                </c:pt>
                <c:pt idx="28">
                  <c:v>-25815.03026110771</c:v>
                </c:pt>
                <c:pt idx="29">
                  <c:v>-26704.41969430121</c:v>
                </c:pt>
                <c:pt idx="30">
                  <c:v>-27573.99455220021</c:v>
                </c:pt>
                <c:pt idx="31">
                  <c:v>-28424.05111773126</c:v>
                </c:pt>
                <c:pt idx="32">
                  <c:v>-29254.88133625919</c:v>
                </c:pt>
                <c:pt idx="33">
                  <c:v>-30066.7748681847</c:v>
                </c:pt>
                <c:pt idx="34">
                  <c:v>-30860.02051773947</c:v>
                </c:pt>
                <c:pt idx="35">
                  <c:v>-31634.90718810027</c:v>
                </c:pt>
                <c:pt idx="36">
                  <c:v>-32391.72447880683</c:v>
                </c:pt>
                <c:pt idx="37">
                  <c:v>-33130.76301502297</c:v>
                </c:pt>
                <c:pt idx="38">
                  <c:v>-33852.31457762001</c:v>
                </c:pt>
                <c:pt idx="39">
                  <c:v>-34556.67382700367</c:v>
                </c:pt>
                <c:pt idx="40">
                  <c:v>-35244.13623753982</c:v>
                </c:pt>
                <c:pt idx="41">
                  <c:v>-35914.99792090245</c:v>
                </c:pt>
                <c:pt idx="42">
                  <c:v>-36569.55540506868</c:v>
                </c:pt>
                <c:pt idx="43">
                  <c:v>-37208.10537657233</c:v>
                </c:pt>
                <c:pt idx="44">
                  <c:v>-37830.94440067047</c:v>
                </c:pt>
                <c:pt idx="45">
                  <c:v>-38438.36863048747</c:v>
                </c:pt>
                <c:pt idx="46">
                  <c:v>-39030.6735133985</c:v>
                </c:pt>
                <c:pt idx="47">
                  <c:v>-39608.15350072458</c:v>
                </c:pt>
                <c:pt idx="48">
                  <c:v>-40171.10176516097</c:v>
                </c:pt>
                <c:pt idx="49">
                  <c:v>-40719.80992906587</c:v>
                </c:pt>
                <c:pt idx="50">
                  <c:v>-41254.56780576937</c:v>
                </c:pt>
                <c:pt idx="51">
                  <c:v>-41775.66315531218</c:v>
                </c:pt>
                <c:pt idx="52">
                  <c:v>-42283.38145847478</c:v>
                </c:pt>
                <c:pt idx="53">
                  <c:v>-42778.00570300641</c:v>
                </c:pt>
                <c:pt idx="54">
                  <c:v>-43259.81618567277</c:v>
                </c:pt>
                <c:pt idx="55">
                  <c:v>-43729.09032997489</c:v>
                </c:pt>
                <c:pt idx="56">
                  <c:v>-44186.10251923464</c:v>
                </c:pt>
                <c:pt idx="57">
                  <c:v>-44631.12394457297</c:v>
                </c:pt>
                <c:pt idx="58">
                  <c:v>-45064.4224672643</c:v>
                </c:pt>
                <c:pt idx="59">
                  <c:v>-45486.26249485918</c:v>
                </c:pt>
                <c:pt idx="60">
                  <c:v>-45896.9048704668</c:v>
                </c:pt>
                <c:pt idx="61">
                  <c:v>-46296.60677452663</c:v>
                </c:pt>
                <c:pt idx="62">
                  <c:v>-46685.62163844797</c:v>
                </c:pt>
                <c:pt idx="63">
                  <c:v>-47064.19906943943</c:v>
                </c:pt>
                <c:pt idx="64">
                  <c:v>-47432.58478591451</c:v>
                </c:pt>
                <c:pt idx="65">
                  <c:v>-47791.0205628378</c:v>
                </c:pt>
                <c:pt idx="66">
                  <c:v>-48139.74418641299</c:v>
                </c:pt>
                <c:pt idx="67">
                  <c:v>-48478.98941751942</c:v>
                </c:pt>
                <c:pt idx="68">
                  <c:v>-48808.98596334364</c:v>
                </c:pt>
                <c:pt idx="69">
                  <c:v>-49129.95945665752</c:v>
                </c:pt>
                <c:pt idx="70">
                  <c:v>-49442.13144224416</c:v>
                </c:pt>
                <c:pt idx="71">
                  <c:v>-49745.71936996115</c:v>
                </c:pt>
                <c:pt idx="72">
                  <c:v>-50040.93659398984</c:v>
                </c:pt>
                <c:pt idx="73">
                  <c:v>-50327.99237781717</c:v>
                </c:pt>
                <c:pt idx="74">
                  <c:v>-50607.09190453517</c:v>
                </c:pt>
                <c:pt idx="75">
                  <c:v>-50878.4362920546</c:v>
                </c:pt>
                <c:pt idx="76">
                  <c:v>-51142.22261284757</c:v>
                </c:pt>
                <c:pt idx="77">
                  <c:v>-51398.64391788188</c:v>
                </c:pt>
                <c:pt idx="78">
                  <c:v>-51647.88926438614</c:v>
                </c:pt>
                <c:pt idx="79">
                  <c:v>-51890.14374713646</c:v>
                </c:pt>
                <c:pt idx="80">
                  <c:v>-52125.58853296702</c:v>
                </c:pt>
                <c:pt idx="81">
                  <c:v>-52354.4008982121</c:v>
                </c:pt>
                <c:pt idx="82">
                  <c:v>-52576.754268819</c:v>
                </c:pt>
                <c:pt idx="83">
                  <c:v>-52792.81826287228</c:v>
                </c:pt>
                <c:pt idx="84">
                  <c:v>-53002.75873530423</c:v>
                </c:pt>
                <c:pt idx="85">
                  <c:v>-53206.73782455456</c:v>
                </c:pt>
                <c:pt idx="86">
                  <c:v>-53404.91400098102</c:v>
                </c:pt>
                <c:pt idx="87">
                  <c:v>-53597.44211681652</c:v>
                </c:pt>
                <c:pt idx="88">
                  <c:v>-53784.47345750027</c:v>
                </c:pt>
                <c:pt idx="89">
                  <c:v>-53966.15579419583</c:v>
                </c:pt>
                <c:pt idx="90">
                  <c:v>-54142.63343733875</c:v>
                </c:pt>
                <c:pt idx="91">
                  <c:v>-54314.04729107813</c:v>
                </c:pt>
                <c:pt idx="92">
                  <c:v>-54480.53490844322</c:v>
                </c:pt>
                <c:pt idx="93">
                  <c:v>-54642.23054712498</c:v>
                </c:pt>
                <c:pt idx="94">
                  <c:v>-54799.26522574198</c:v>
                </c:pt>
                <c:pt idx="95">
                  <c:v>-54951.76678047793</c:v>
                </c:pt>
                <c:pt idx="96">
                  <c:v>-55099.85992197412</c:v>
                </c:pt>
                <c:pt idx="97">
                  <c:v>-55243.66629239777</c:v>
                </c:pt>
                <c:pt idx="98">
                  <c:v>-55383.30452256976</c:v>
                </c:pt>
                <c:pt idx="99">
                  <c:v>-55518.8902890915</c:v>
                </c:pt>
                <c:pt idx="100">
                  <c:v>-55650.53637136472</c:v>
                </c:pt>
                <c:pt idx="101">
                  <c:v>-55778.35270845936</c:v>
                </c:pt>
                <c:pt idx="102">
                  <c:v>-55902.44645573571</c:v>
                </c:pt>
                <c:pt idx="103">
                  <c:v>-56022.92204118008</c:v>
                </c:pt>
                <c:pt idx="104">
                  <c:v>-56139.88122137962</c:v>
                </c:pt>
                <c:pt idx="105">
                  <c:v>-56253.42313709948</c:v>
                </c:pt>
                <c:pt idx="106">
                  <c:v>-56363.6443684022</c:v>
                </c:pt>
                <c:pt idx="107">
                  <c:v>-56470.63898926601</c:v>
                </c:pt>
                <c:pt idx="108">
                  <c:v>-56574.49862167798</c:v>
                </c:pt>
                <c:pt idx="109">
                  <c:v>-56675.31248914077</c:v>
                </c:pt>
                <c:pt idx="110">
                  <c:v>-56773.16746958001</c:v>
                </c:pt>
                <c:pt idx="111">
                  <c:v>-56868.14814761742</c:v>
                </c:pt>
                <c:pt idx="112">
                  <c:v>-56960.33686617901</c:v>
                </c:pt>
                <c:pt idx="113">
                  <c:v>-57049.8137774188</c:v>
                </c:pt>
                <c:pt idx="114">
                  <c:v>-57136.65689294086</c:v>
                </c:pt>
                <c:pt idx="115">
                  <c:v>-57220.9421332893</c:v>
                </c:pt>
                <c:pt idx="116">
                  <c:v>-57302.74337670906</c:v>
                </c:pt>
                <c:pt idx="117">
                  <c:v>-57382.13250713982</c:v>
                </c:pt>
                <c:pt idx="118">
                  <c:v>-57459.17946145916</c:v>
                </c:pt>
                <c:pt idx="119">
                  <c:v>-57533.9522759435</c:v>
                </c:pt>
              </c:numCache>
            </c:numRef>
          </c:yVal>
          <c:smooth val="0"/>
          <c:extLst xmlns:c16r2="http://schemas.microsoft.com/office/drawing/2015/06/chart">
            <c:ext xmlns:c16="http://schemas.microsoft.com/office/drawing/2014/chart" uri="{C3380CC4-5D6E-409C-BE32-E72D297353CC}">
              <c16:uniqueId val="{00000006-11D7-429C-B160-A873A82588B1}"/>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291.3874634369276</c:v>
                </c:pt>
                <c:pt idx="2">
                  <c:v>-657.3095711958579</c:v>
                </c:pt>
                <c:pt idx="3">
                  <c:v>-1078.789596722927</c:v>
                </c:pt>
                <c:pt idx="4">
                  <c:v>-1540.991864253767</c:v>
                </c:pt>
                <c:pt idx="5">
                  <c:v>-2032.392314758152</c:v>
                </c:pt>
                <c:pt idx="6">
                  <c:v>-2544.041057420895</c:v>
                </c:pt>
                <c:pt idx="7">
                  <c:v>-3068.989496666007</c:v>
                </c:pt>
                <c:pt idx="8">
                  <c:v>-3601.845543779433</c:v>
                </c:pt>
                <c:pt idx="9">
                  <c:v>-4138.428228823933</c:v>
                </c:pt>
                <c:pt idx="10">
                  <c:v>-4675.49945412017</c:v>
                </c:pt>
                <c:pt idx="11">
                  <c:v>-5210.555617641192</c:v>
                </c:pt>
                <c:pt idx="12">
                  <c:v>-5741.665704245213</c:v>
                </c:pt>
                <c:pt idx="13">
                  <c:v>-6838.69491349487</c:v>
                </c:pt>
                <c:pt idx="14">
                  <c:v>-7896.86462726165</c:v>
                </c:pt>
                <c:pt idx="15">
                  <c:v>-8921.603375982027</c:v>
                </c:pt>
                <c:pt idx="16">
                  <c:v>-9916.807550788291</c:v>
                </c:pt>
                <c:pt idx="17">
                  <c:v>-10885.49131165165</c:v>
                </c:pt>
                <c:pt idx="18">
                  <c:v>-11829.99088309892</c:v>
                </c:pt>
                <c:pt idx="19">
                  <c:v>-12752.12149245618</c:v>
                </c:pt>
                <c:pt idx="20">
                  <c:v>-13653.29877241328</c:v>
                </c:pt>
                <c:pt idx="21">
                  <c:v>-14534.63261527894</c:v>
                </c:pt>
                <c:pt idx="22">
                  <c:v>-15396.9996708166</c:v>
                </c:pt>
                <c:pt idx="23">
                  <c:v>-16241.09929111041</c:v>
                </c:pt>
                <c:pt idx="24">
                  <c:v>-17067.4966487023</c:v>
                </c:pt>
                <c:pt idx="25">
                  <c:v>-17876.6559184231</c:v>
                </c:pt>
                <c:pt idx="26">
                  <c:v>-18669.96205122815</c:v>
                </c:pt>
                <c:pt idx="27">
                  <c:v>-19447.66312070378</c:v>
                </c:pt>
                <c:pt idx="28">
                  <c:v>-20209.97641547443</c:v>
                </c:pt>
                <c:pt idx="29">
                  <c:v>-20957.09993003402</c:v>
                </c:pt>
                <c:pt idx="30">
                  <c:v>-21689.21878217766</c:v>
                </c:pt>
                <c:pt idx="31">
                  <c:v>-22406.51000005472</c:v>
                </c:pt>
                <c:pt idx="32">
                  <c:v>-23109.14605973428</c:v>
                </c:pt>
                <c:pt idx="33">
                  <c:v>-23797.29746326431</c:v>
                </c:pt>
                <c:pt idx="34">
                  <c:v>-24471.13458177075</c:v>
                </c:pt>
                <c:pt idx="35">
                  <c:v>-25130.82893745368</c:v>
                </c:pt>
                <c:pt idx="36">
                  <c:v>-25776.55405891966</c:v>
                </c:pt>
                <c:pt idx="37">
                  <c:v>-26408.48601380084</c:v>
                </c:pt>
                <c:pt idx="38">
                  <c:v>-27026.80369889038</c:v>
                </c:pt>
                <c:pt idx="39">
                  <c:v>-27631.6906871833</c:v>
                </c:pt>
                <c:pt idx="40">
                  <c:v>-28223.33327011205</c:v>
                </c:pt>
                <c:pt idx="41">
                  <c:v>-28801.92035591416</c:v>
                </c:pt>
                <c:pt idx="42">
                  <c:v>-29367.64330567513</c:v>
                </c:pt>
                <c:pt idx="43">
                  <c:v>-29920.69571794244</c:v>
                </c:pt>
                <c:pt idx="44">
                  <c:v>-30461.27317924378</c:v>
                </c:pt>
                <c:pt idx="45">
                  <c:v>-30989.57299367245</c:v>
                </c:pt>
                <c:pt idx="46">
                  <c:v>-31505.79390148352</c:v>
                </c:pt>
                <c:pt idx="47">
                  <c:v>-32010.13579413062</c:v>
                </c:pt>
                <c:pt idx="48">
                  <c:v>-32502.79943124345</c:v>
                </c:pt>
                <c:pt idx="49">
                  <c:v>-32983.98616356496</c:v>
                </c:pt>
                <c:pt idx="50">
                  <c:v>-33453.89766471458</c:v>
                </c:pt>
                <c:pt idx="51">
                  <c:v>-33912.73567379313</c:v>
                </c:pt>
                <c:pt idx="52">
                  <c:v>-34360.7017531828</c:v>
                </c:pt>
                <c:pt idx="53">
                  <c:v>-34797.99705589004</c:v>
                </c:pt>
                <c:pt idx="54">
                  <c:v>-35224.82210635347</c:v>
                </c:pt>
                <c:pt idx="55">
                  <c:v>-35641.37659490806</c:v>
                </c:pt>
                <c:pt idx="56">
                  <c:v>-36047.85918583578</c:v>
                </c:pt>
                <c:pt idx="57">
                  <c:v>-36444.46733876225</c:v>
                </c:pt>
                <c:pt idx="58">
                  <c:v>-36831.39714308357</c:v>
                </c:pt>
                <c:pt idx="59">
                  <c:v>-37208.84316499997</c:v>
                </c:pt>
                <c:pt idx="60">
                  <c:v>-37576.99830667628</c:v>
                </c:pt>
                <c:pt idx="61">
                  <c:v>-37936.05367704713</c:v>
                </c:pt>
                <c:pt idx="62">
                  <c:v>-38286.19847372545</c:v>
                </c:pt>
                <c:pt idx="63">
                  <c:v>-38627.6198754888</c:v>
                </c:pt>
                <c:pt idx="64">
                  <c:v>-38960.50294481772</c:v>
                </c:pt>
                <c:pt idx="65">
                  <c:v>-39285.03053995547</c:v>
                </c:pt>
                <c:pt idx="66">
                  <c:v>-39601.383235971</c:v>
                </c:pt>
                <c:pt idx="67">
                  <c:v>-39909.7392543275</c:v>
                </c:pt>
                <c:pt idx="68">
                  <c:v>-40210.2744004647</c:v>
                </c:pt>
                <c:pt idx="69">
                  <c:v>-40503.16200892908</c:v>
                </c:pt>
                <c:pt idx="70">
                  <c:v>-40788.57289559906</c:v>
                </c:pt>
                <c:pt idx="71">
                  <c:v>-41066.67531657778</c:v>
                </c:pt>
                <c:pt idx="72">
                  <c:v>-41337.63493333431</c:v>
                </c:pt>
                <c:pt idx="73">
                  <c:v>-41601.6147837094</c:v>
                </c:pt>
                <c:pt idx="74">
                  <c:v>-41858.77525838977</c:v>
                </c:pt>
                <c:pt idx="75">
                  <c:v>-42109.27408252656</c:v>
                </c:pt>
                <c:pt idx="76">
                  <c:v>-42353.26630212087</c:v>
                </c:pt>
                <c:pt idx="77">
                  <c:v>-42590.90427488135</c:v>
                </c:pt>
                <c:pt idx="78">
                  <c:v>-42822.33766523842</c:v>
                </c:pt>
                <c:pt idx="79">
                  <c:v>-43047.71344321915</c:v>
                </c:pt>
                <c:pt idx="80">
                  <c:v>-43267.17588692108</c:v>
                </c:pt>
                <c:pt idx="81">
                  <c:v>-43480.8665883085</c:v>
                </c:pt>
                <c:pt idx="82">
                  <c:v>-43688.92446210278</c:v>
                </c:pt>
                <c:pt idx="83">
                  <c:v>-43891.48575751903</c:v>
                </c:pt>
                <c:pt idx="84">
                  <c:v>-44088.68407263886</c:v>
                </c:pt>
                <c:pt idx="85">
                  <c:v>-44280.6503712032</c:v>
                </c:pt>
                <c:pt idx="86">
                  <c:v>-44467.51300163705</c:v>
                </c:pt>
                <c:pt idx="87">
                  <c:v>-44649.39771812363</c:v>
                </c:pt>
                <c:pt idx="88">
                  <c:v>-44826.42770353039</c:v>
                </c:pt>
                <c:pt idx="89">
                  <c:v>-44998.72359406357</c:v>
                </c:pt>
                <c:pt idx="90">
                  <c:v>-45166.403505445</c:v>
                </c:pt>
                <c:pt idx="91">
                  <c:v>-45329.58306052256</c:v>
                </c:pt>
                <c:pt idx="92">
                  <c:v>-45488.37541812425</c:v>
                </c:pt>
                <c:pt idx="93">
                  <c:v>-45642.89130306098</c:v>
                </c:pt>
                <c:pt idx="94">
                  <c:v>-45793.2390371426</c:v>
                </c:pt>
                <c:pt idx="95">
                  <c:v>-45939.52457109932</c:v>
                </c:pt>
                <c:pt idx="96">
                  <c:v>-46081.8515172988</c:v>
                </c:pt>
                <c:pt idx="97">
                  <c:v>-46220.32118315619</c:v>
                </c:pt>
                <c:pt idx="98">
                  <c:v>-46355.03260515118</c:v>
                </c:pt>
                <c:pt idx="99">
                  <c:v>-46486.0825833492</c:v>
                </c:pt>
                <c:pt idx="100">
                  <c:v>-46613.5657163728</c:v>
                </c:pt>
                <c:pt idx="101">
                  <c:v>-46737.57443670509</c:v>
                </c:pt>
                <c:pt idx="102">
                  <c:v>-46858.19904629559</c:v>
                </c:pt>
                <c:pt idx="103">
                  <c:v>-46975.52775237011</c:v>
                </c:pt>
                <c:pt idx="104">
                  <c:v>-47089.64670340158</c:v>
                </c:pt>
                <c:pt idx="105">
                  <c:v>-47200.64002517005</c:v>
                </c:pt>
                <c:pt idx="106">
                  <c:v>-47308.58985687093</c:v>
                </c:pt>
                <c:pt idx="107">
                  <c:v>-47413.57638720516</c:v>
                </c:pt>
                <c:pt idx="108">
                  <c:v>-47515.67789042508</c:v>
                </c:pt>
                <c:pt idx="109">
                  <c:v>-47614.97076227143</c:v>
                </c:pt>
                <c:pt idx="110">
                  <c:v>-47711.52955577942</c:v>
                </c:pt>
                <c:pt idx="111">
                  <c:v>-47805.4270169013</c:v>
                </c:pt>
                <c:pt idx="112">
                  <c:v>-47896.73411992984</c:v>
                </c:pt>
                <c:pt idx="113">
                  <c:v>-47985.52010267085</c:v>
                </c:pt>
                <c:pt idx="114">
                  <c:v>-48071.85250135185</c:v>
                </c:pt>
                <c:pt idx="115">
                  <c:v>-48155.79718523179</c:v>
                </c:pt>
                <c:pt idx="116">
                  <c:v>-48237.41839090082</c:v>
                </c:pt>
                <c:pt idx="117">
                  <c:v>-48316.77875622128</c:v>
                </c:pt>
                <c:pt idx="118">
                  <c:v>-48393.93935391912</c:v>
                </c:pt>
                <c:pt idx="119">
                  <c:v>-48468.95972480299</c:v>
                </c:pt>
              </c:numCache>
            </c:numRef>
          </c:yVal>
          <c:smooth val="0"/>
          <c:extLst xmlns:c16r2="http://schemas.microsoft.com/office/drawing/2015/06/chart">
            <c:ext xmlns:c16="http://schemas.microsoft.com/office/drawing/2014/chart" uri="{C3380CC4-5D6E-409C-BE32-E72D297353CC}">
              <c16:uniqueId val="{00000007-11D7-429C-B160-A873A82588B1}"/>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291.3874634369276</c:v>
                </c:pt>
                <c:pt idx="2">
                  <c:v>-656.284796338064</c:v>
                </c:pt>
                <c:pt idx="3">
                  <c:v>-1075.612011958379</c:v>
                </c:pt>
                <c:pt idx="4">
                  <c:v>-1534.470418506768</c:v>
                </c:pt>
                <c:pt idx="5">
                  <c:v>-2021.305319916457</c:v>
                </c:pt>
                <c:pt idx="6">
                  <c:v>-2527.160698728168</c:v>
                </c:pt>
                <c:pt idx="7">
                  <c:v>-3045.100230311044</c:v>
                </c:pt>
                <c:pt idx="8">
                  <c:v>-3569.757754856721</c:v>
                </c:pt>
                <c:pt idx="9">
                  <c:v>-4096.988218216688</c:v>
                </c:pt>
                <c:pt idx="10">
                  <c:v>-4623.59658577526</c:v>
                </c:pt>
                <c:pt idx="11">
                  <c:v>-5147.12727318611</c:v>
                </c:pt>
                <c:pt idx="12">
                  <c:v>-5665.700548314951</c:v>
                </c:pt>
                <c:pt idx="13">
                  <c:v>-6749.234861352013</c:v>
                </c:pt>
                <c:pt idx="14">
                  <c:v>-7799.732349788304</c:v>
                </c:pt>
                <c:pt idx="15">
                  <c:v>-8820.622883978765</c:v>
                </c:pt>
                <c:pt idx="16">
                  <c:v>-9814.289046763442</c:v>
                </c:pt>
                <c:pt idx="17">
                  <c:v>-10782.60665096622</c:v>
                </c:pt>
                <c:pt idx="18">
                  <c:v>-11727.06338625168</c:v>
                </c:pt>
                <c:pt idx="19">
                  <c:v>-12648.84936038079</c:v>
                </c:pt>
                <c:pt idx="20">
                  <c:v>-13548.92704135971</c:v>
                </c:pt>
                <c:pt idx="21">
                  <c:v>-14428.08523744391</c:v>
                </c:pt>
                <c:pt idx="22">
                  <c:v>-15286.98070765613</c:v>
                </c:pt>
                <c:pt idx="23">
                  <c:v>-16126.17018982721</c:v>
                </c:pt>
                <c:pt idx="24">
                  <c:v>-16946.13500808226</c:v>
                </c:pt>
                <c:pt idx="25">
                  <c:v>-17747.29993666243</c:v>
                </c:pt>
                <c:pt idx="26">
                  <c:v>-18531.04422160378</c:v>
                </c:pt>
                <c:pt idx="27">
                  <c:v>-19297.64651438731</c:v>
                </c:pt>
                <c:pt idx="28">
                  <c:v>-20047.36844314636</c:v>
                </c:pt>
                <c:pt idx="29">
                  <c:v>-20780.46229352896</c:v>
                </c:pt>
                <c:pt idx="30">
                  <c:v>-21497.17436371837</c:v>
                </c:pt>
                <c:pt idx="31">
                  <c:v>-22197.74740195321</c:v>
                </c:pt>
                <c:pt idx="32">
                  <c:v>-22882.42234761547</c:v>
                </c:pt>
                <c:pt idx="33">
                  <c:v>-23551.43954148141</c:v>
                </c:pt>
                <c:pt idx="34">
                  <c:v>-24205.0395331229</c:v>
                </c:pt>
                <c:pt idx="35">
                  <c:v>-24843.46358430805</c:v>
                </c:pt>
                <c:pt idx="36">
                  <c:v>-25466.9539446421</c:v>
                </c:pt>
                <c:pt idx="37">
                  <c:v>-26075.75395817769</c:v>
                </c:pt>
                <c:pt idx="38">
                  <c:v>-26670.10804618243</c:v>
                </c:pt>
                <c:pt idx="39">
                  <c:v>-27250.2633397188</c:v>
                </c:pt>
                <c:pt idx="40">
                  <c:v>-27816.46759513952</c:v>
                </c:pt>
                <c:pt idx="41">
                  <c:v>-28368.96899120416</c:v>
                </c:pt>
                <c:pt idx="42">
                  <c:v>-28908.01590810297</c:v>
                </c:pt>
                <c:pt idx="43">
                  <c:v>-29433.85668822797</c:v>
                </c:pt>
                <c:pt idx="44">
                  <c:v>-29946.73938790988</c:v>
                </c:pt>
                <c:pt idx="45">
                  <c:v>-30446.91152706509</c:v>
                </c:pt>
                <c:pt idx="46">
                  <c:v>-30934.61984186479</c:v>
                </c:pt>
                <c:pt idx="47">
                  <c:v>-31410.11004410358</c:v>
                </c:pt>
                <c:pt idx="48">
                  <c:v>-31873.6265899092</c:v>
                </c:pt>
                <c:pt idx="49">
                  <c:v>-32325.41245958162</c:v>
                </c:pt>
                <c:pt idx="50">
                  <c:v>-32765.70894972933</c:v>
                </c:pt>
                <c:pt idx="51">
                  <c:v>-33194.75547840446</c:v>
                </c:pt>
                <c:pt idx="52">
                  <c:v>-33612.78940660413</c:v>
                </c:pt>
                <c:pt idx="53">
                  <c:v>-34020.04586973414</c:v>
                </c:pt>
                <c:pt idx="54">
                  <c:v>-34416.7576223542</c:v>
                </c:pt>
                <c:pt idx="55">
                  <c:v>-34803.1548959492</c:v>
                </c:pt>
                <c:pt idx="56">
                  <c:v>-35179.465269343</c:v>
                </c:pt>
                <c:pt idx="57">
                  <c:v>-35545.9135512952</c:v>
                </c:pt>
                <c:pt idx="58">
                  <c:v>-35902.72167477098</c:v>
                </c:pt>
                <c:pt idx="59">
                  <c:v>-36250.10860236641</c:v>
                </c:pt>
                <c:pt idx="60">
                  <c:v>-36588.29024231315</c:v>
                </c:pt>
                <c:pt idx="61">
                  <c:v>-36917.47937453398</c:v>
                </c:pt>
                <c:pt idx="62">
                  <c:v>-37237.88558619283</c:v>
                </c:pt>
                <c:pt idx="63">
                  <c:v>-37549.7152161845</c:v>
                </c:pt>
                <c:pt idx="64">
                  <c:v>-37853.17130805412</c:v>
                </c:pt>
                <c:pt idx="65">
                  <c:v>-38148.45357082878</c:v>
                </c:pt>
                <c:pt idx="66">
                  <c:v>-38435.7583472612</c:v>
                </c:pt>
                <c:pt idx="67">
                  <c:v>-38715.27858901303</c:v>
                </c:pt>
                <c:pt idx="68">
                  <c:v>-38987.20383831719</c:v>
                </c:pt>
                <c:pt idx="69">
                  <c:v>-39251.72021569125</c:v>
                </c:pt>
                <c:pt idx="70">
                  <c:v>-39509.01041327884</c:v>
                </c:pt>
                <c:pt idx="71">
                  <c:v>-39759.25369342742</c:v>
                </c:pt>
                <c:pt idx="72">
                  <c:v>-40002.6258921292</c:v>
                </c:pt>
                <c:pt idx="73">
                  <c:v>-40239.29942696201</c:v>
                </c:pt>
                <c:pt idx="74">
                  <c:v>-40469.44330919906</c:v>
                </c:pt>
                <c:pt idx="75">
                  <c:v>-40693.22315976134</c:v>
                </c:pt>
                <c:pt idx="76">
                  <c:v>-40910.80122872488</c:v>
                </c:pt>
                <c:pt idx="77">
                  <c:v>-41122.33641806571</c:v>
                </c:pt>
                <c:pt idx="78">
                  <c:v>-41327.98430741392</c:v>
                </c:pt>
                <c:pt idx="79">
                  <c:v>-41527.8971825284</c:v>
                </c:pt>
                <c:pt idx="80">
                  <c:v>-41722.22406626865</c:v>
                </c:pt>
                <c:pt idx="81">
                  <c:v>-41911.11075183284</c:v>
                </c:pt>
                <c:pt idx="82">
                  <c:v>-42094.69983804924</c:v>
                </c:pt>
                <c:pt idx="83">
                  <c:v>-42273.13076652493</c:v>
                </c:pt>
                <c:pt idx="84">
                  <c:v>-42446.53986045625</c:v>
                </c:pt>
                <c:pt idx="85">
                  <c:v>-42615.06036492762</c:v>
                </c:pt>
                <c:pt idx="86">
                  <c:v>-42778.82248853918</c:v>
                </c:pt>
                <c:pt idx="87">
                  <c:v>-42937.9534461922</c:v>
                </c:pt>
                <c:pt idx="88">
                  <c:v>-43092.57750290492</c:v>
                </c:pt>
                <c:pt idx="89">
                  <c:v>-43242.81601850548</c:v>
                </c:pt>
                <c:pt idx="90">
                  <c:v>-43388.78749308918</c:v>
                </c:pt>
                <c:pt idx="91">
                  <c:v>-43530.60761310159</c:v>
                </c:pt>
                <c:pt idx="92">
                  <c:v>-43668.38929796126</c:v>
                </c:pt>
                <c:pt idx="93">
                  <c:v>-43802.24274709262</c:v>
                </c:pt>
                <c:pt idx="94">
                  <c:v>-43932.2754872911</c:v>
                </c:pt>
                <c:pt idx="95">
                  <c:v>-44058.59242031715</c:v>
                </c:pt>
                <c:pt idx="96">
                  <c:v>-44181.29587064307</c:v>
                </c:pt>
                <c:pt idx="97">
                  <c:v>-44300.48563327081</c:v>
                </c:pt>
                <c:pt idx="98">
                  <c:v>-44416.25902155112</c:v>
                </c:pt>
                <c:pt idx="99">
                  <c:v>-44528.71091493498</c:v>
                </c:pt>
                <c:pt idx="100">
                  <c:v>-44637.93380659353</c:v>
                </c:pt>
                <c:pt idx="101">
                  <c:v>-44744.01785085723</c:v>
                </c:pt>
                <c:pt idx="102">
                  <c:v>-44847.05091040628</c:v>
                </c:pt>
                <c:pt idx="103">
                  <c:v>-44947.11860318668</c:v>
                </c:pt>
                <c:pt idx="104">
                  <c:v>-45044.3043489824</c:v>
                </c:pt>
                <c:pt idx="105">
                  <c:v>-45138.68941561878</c:v>
                </c:pt>
                <c:pt idx="106">
                  <c:v>-45230.35296475701</c:v>
                </c:pt>
                <c:pt idx="107">
                  <c:v>-45319.3720972492</c:v>
                </c:pt>
                <c:pt idx="108">
                  <c:v>-45405.82189800544</c:v>
                </c:pt>
                <c:pt idx="109">
                  <c:v>-45489.7754803709</c:v>
                </c:pt>
                <c:pt idx="110">
                  <c:v>-45571.30402997136</c:v>
                </c:pt>
                <c:pt idx="111">
                  <c:v>-45650.4768480081</c:v>
                </c:pt>
                <c:pt idx="112">
                  <c:v>-45727.36139398393</c:v>
                </c:pt>
                <c:pt idx="113">
                  <c:v>-45802.0233278391</c:v>
                </c:pt>
                <c:pt idx="114">
                  <c:v>-45874.52655148878</c:v>
                </c:pt>
                <c:pt idx="115">
                  <c:v>-45944.93324973807</c:v>
                </c:pt>
                <c:pt idx="116">
                  <c:v>-46013.30393057549</c:v>
                </c:pt>
                <c:pt idx="117">
                  <c:v>-46079.69746482057</c:v>
                </c:pt>
                <c:pt idx="118">
                  <c:v>-46144.17112513098</c:v>
                </c:pt>
                <c:pt idx="119">
                  <c:v>-46206.78062434867</c:v>
                </c:pt>
              </c:numCache>
            </c:numRef>
          </c:yVal>
          <c:smooth val="0"/>
          <c:extLst xmlns:c16r2="http://schemas.microsoft.com/office/drawing/2015/06/chart">
            <c:ext xmlns:c16="http://schemas.microsoft.com/office/drawing/2014/chart" uri="{C3380CC4-5D6E-409C-BE32-E72D297353CC}">
              <c16:uniqueId val="{00000008-11D7-429C-B160-A873A82588B1}"/>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291.3874634369276</c:v>
                </c:pt>
                <c:pt idx="2">
                  <c:v>-666.594636570197</c:v>
                </c:pt>
                <c:pt idx="3">
                  <c:v>-1103.772425071336</c:v>
                </c:pt>
                <c:pt idx="4">
                  <c:v>-1585.905532341916</c:v>
                </c:pt>
                <c:pt idx="5">
                  <c:v>-2099.815741579048</c:v>
                </c:pt>
                <c:pt idx="6">
                  <c:v>-2635.305109981913</c:v>
                </c:pt>
                <c:pt idx="7">
                  <c:v>-3184.4906013757</c:v>
                </c:pt>
                <c:pt idx="8">
                  <c:v>-3741.287596815731</c:v>
                </c:pt>
                <c:pt idx="9">
                  <c:v>-4301.008932878729</c:v>
                </c:pt>
                <c:pt idx="10">
                  <c:v>-4860.053590246936</c:v>
                </c:pt>
                <c:pt idx="11">
                  <c:v>-5415.66495424509</c:v>
                </c:pt>
                <c:pt idx="12">
                  <c:v>-5965.743068219628</c:v>
                </c:pt>
                <c:pt idx="13">
                  <c:v>-7080.048259837087</c:v>
                </c:pt>
                <c:pt idx="14">
                  <c:v>-8153.128155964426</c:v>
                </c:pt>
                <c:pt idx="15">
                  <c:v>-9190.288864594413</c:v>
                </c:pt>
                <c:pt idx="16">
                  <c:v>-10195.38275327068</c:v>
                </c:pt>
                <c:pt idx="17">
                  <c:v>-11171.42236415716</c:v>
                </c:pt>
                <c:pt idx="18">
                  <c:v>-12120.7738882145</c:v>
                </c:pt>
                <c:pt idx="19">
                  <c:v>-13045.30580995278</c:v>
                </c:pt>
                <c:pt idx="20">
                  <c:v>-13946.50391294854</c:v>
                </c:pt>
                <c:pt idx="21">
                  <c:v>-14825.56020763563</c:v>
                </c:pt>
                <c:pt idx="22">
                  <c:v>-15683.44164296193</c:v>
                </c:pt>
                <c:pt idx="23">
                  <c:v>-16520.94314898085</c:v>
                </c:pt>
                <c:pt idx="24">
                  <c:v>-17338.7285376857</c:v>
                </c:pt>
                <c:pt idx="25">
                  <c:v>-18137.36199813476</c:v>
                </c:pt>
                <c:pt idx="26">
                  <c:v>-18918.3378720656</c:v>
                </c:pt>
                <c:pt idx="27">
                  <c:v>-19682.00029251724</c:v>
                </c:pt>
                <c:pt idx="28">
                  <c:v>-20428.66028857138</c:v>
                </c:pt>
                <c:pt idx="29">
                  <c:v>-21158.60772706848</c:v>
                </c:pt>
                <c:pt idx="30">
                  <c:v>-21872.11736432695</c:v>
                </c:pt>
                <c:pt idx="31">
                  <c:v>-22569.45337223355</c:v>
                </c:pt>
                <c:pt idx="32">
                  <c:v>-23250.87269812217</c:v>
                </c:pt>
                <c:pt idx="33">
                  <c:v>-23916.62752916012</c:v>
                </c:pt>
                <c:pt idx="34">
                  <c:v>-24566.96707088454</c:v>
                </c:pt>
                <c:pt idx="35">
                  <c:v>-25202.13880211534</c:v>
                </c:pt>
                <c:pt idx="36">
                  <c:v>-25822.38933171565</c:v>
                </c:pt>
                <c:pt idx="37">
                  <c:v>-26427.96495415783</c:v>
                </c:pt>
                <c:pt idx="38">
                  <c:v>-27019.11197874321</c:v>
                </c:pt>
                <c:pt idx="39">
                  <c:v>-27596.07866239501</c:v>
                </c:pt>
                <c:pt idx="40">
                  <c:v>-28159.11326649128</c:v>
                </c:pt>
                <c:pt idx="41">
                  <c:v>-28708.4640187649</c:v>
                </c:pt>
                <c:pt idx="42">
                  <c:v>-29244.37902078871</c:v>
                </c:pt>
                <c:pt idx="43">
                  <c:v>-29767.10610673903</c:v>
                </c:pt>
                <c:pt idx="44">
                  <c:v>-30276.89266957849</c:v>
                </c:pt>
                <c:pt idx="45">
                  <c:v>-30773.98546696873</c:v>
                </c:pt>
                <c:pt idx="46">
                  <c:v>-31258.63041617601</c:v>
                </c:pt>
                <c:pt idx="47">
                  <c:v>-31731.0723848967</c:v>
                </c:pt>
                <c:pt idx="48">
                  <c:v>-32191.55498313112</c:v>
                </c:pt>
                <c:pt idx="49">
                  <c:v>-32640.32035982236</c:v>
                </c:pt>
                <c:pt idx="50">
                  <c:v>-33077.60900694085</c:v>
                </c:pt>
                <c:pt idx="51">
                  <c:v>-33503.65957285836</c:v>
                </c:pt>
                <c:pt idx="52">
                  <c:v>-33918.70868936273</c:v>
                </c:pt>
                <c:pt idx="53">
                  <c:v>-34322.9908063705</c:v>
                </c:pt>
                <c:pt idx="54">
                  <c:v>-34716.73803833127</c:v>
                </c:pt>
                <c:pt idx="55">
                  <c:v>-35100.18002250278</c:v>
                </c:pt>
                <c:pt idx="56">
                  <c:v>-35473.54378900863</c:v>
                </c:pt>
                <c:pt idx="57">
                  <c:v>-35837.05364246387</c:v>
                </c:pt>
                <c:pt idx="58">
                  <c:v>-36190.93105483847</c:v>
                </c:pt>
                <c:pt idx="59">
                  <c:v>-36535.3945691702</c:v>
                </c:pt>
                <c:pt idx="60">
                  <c:v>-36870.6597136748</c:v>
                </c:pt>
                <c:pt idx="61">
                  <c:v>-37196.93892579339</c:v>
                </c:pt>
                <c:pt idx="62">
                  <c:v>-37514.44148565782</c:v>
                </c:pt>
                <c:pt idx="63">
                  <c:v>-37823.37345851585</c:v>
                </c:pt>
                <c:pt idx="64">
                  <c:v>-38123.93764557922</c:v>
                </c:pt>
                <c:pt idx="65">
                  <c:v>-38416.33354284754</c:v>
                </c:pt>
                <c:pt idx="66">
                  <c:v>-38700.75730738835</c:v>
                </c:pt>
                <c:pt idx="67">
                  <c:v>-38977.40173064219</c:v>
                </c:pt>
                <c:pt idx="68">
                  <c:v>-39246.4562182757</c:v>
                </c:pt>
                <c:pt idx="69">
                  <c:v>-39508.10677616759</c:v>
                </c:pt>
                <c:pt idx="70">
                  <c:v>-39762.53600211488</c:v>
                </c:pt>
                <c:pt idx="71">
                  <c:v>-40009.92308285458</c:v>
                </c:pt>
                <c:pt idx="72">
                  <c:v>-40250.44379603068</c:v>
                </c:pt>
                <c:pt idx="73">
                  <c:v>-40484.27051674667</c:v>
                </c:pt>
                <c:pt idx="74">
                  <c:v>-40711.57222836744</c:v>
                </c:pt>
                <c:pt idx="75">
                  <c:v>-40932.5145372399</c:v>
                </c:pt>
                <c:pt idx="76">
                  <c:v>-41147.25969103398</c:v>
                </c:pt>
                <c:pt idx="77">
                  <c:v>-41355.96660041063</c:v>
                </c:pt>
                <c:pt idx="78">
                  <c:v>-41558.79086374758</c:v>
                </c:pt>
                <c:pt idx="79">
                  <c:v>-41755.88479465991</c:v>
                </c:pt>
                <c:pt idx="80">
                  <c:v>-41947.39745207457</c:v>
                </c:pt>
                <c:pt idx="81">
                  <c:v>-42133.47467263555</c:v>
                </c:pt>
                <c:pt idx="82">
                  <c:v>-42314.2591052092</c:v>
                </c:pt>
                <c:pt idx="83">
                  <c:v>-42489.89024730073</c:v>
                </c:pt>
                <c:pt idx="84">
                  <c:v>-42660.50448318478</c:v>
                </c:pt>
                <c:pt idx="85">
                  <c:v>-42826.23512356691</c:v>
                </c:pt>
                <c:pt idx="86">
                  <c:v>-42987.21244662393</c:v>
                </c:pt>
                <c:pt idx="87">
                  <c:v>-43143.5637402283</c:v>
                </c:pt>
                <c:pt idx="88">
                  <c:v>-43295.413345261</c:v>
                </c:pt>
                <c:pt idx="89">
                  <c:v>-43442.88269982673</c:v>
                </c:pt>
                <c:pt idx="90">
                  <c:v>-43586.09038426395</c:v>
                </c:pt>
                <c:pt idx="91">
                  <c:v>-43725.15216682805</c:v>
                </c:pt>
                <c:pt idx="92">
                  <c:v>-43860.18104993118</c:v>
                </c:pt>
                <c:pt idx="93">
                  <c:v>-43991.28731682571</c:v>
                </c:pt>
                <c:pt idx="94">
                  <c:v>-44118.5785786477</c:v>
                </c:pt>
                <c:pt idx="95">
                  <c:v>-44242.15982171318</c:v>
                </c:pt>
                <c:pt idx="96">
                  <c:v>-44362.13345499428</c:v>
                </c:pt>
                <c:pt idx="97">
                  <c:v>-44478.59935768414</c:v>
                </c:pt>
                <c:pt idx="98">
                  <c:v>-44591.65492678666</c:v>
                </c:pt>
                <c:pt idx="99">
                  <c:v>-44701.39512465987</c:v>
                </c:pt>
                <c:pt idx="100">
                  <c:v>-44807.9125264441</c:v>
                </c:pt>
                <c:pt idx="101">
                  <c:v>-44911.29736732692</c:v>
                </c:pt>
                <c:pt idx="102">
                  <c:v>-45011.63758957712</c:v>
                </c:pt>
                <c:pt idx="103">
                  <c:v>-45109.01888931775</c:v>
                </c:pt>
                <c:pt idx="104">
                  <c:v>-45203.5247629704</c:v>
                </c:pt>
                <c:pt idx="105">
                  <c:v>-45295.23655334906</c:v>
                </c:pt>
                <c:pt idx="106">
                  <c:v>-45384.23349534906</c:v>
                </c:pt>
                <c:pt idx="107">
                  <c:v>-45470.59276120873</c:v>
                </c:pt>
                <c:pt idx="108">
                  <c:v>-45554.38950530532</c:v>
                </c:pt>
                <c:pt idx="109">
                  <c:v>-45635.69690846</c:v>
                </c:pt>
                <c:pt idx="110">
                  <c:v>-45714.58622172335</c:v>
                </c:pt>
                <c:pt idx="111">
                  <c:v>-45791.1268096217</c:v>
                </c:pt>
                <c:pt idx="112">
                  <c:v>-45865.38619284005</c:v>
                </c:pt>
                <c:pt idx="113">
                  <c:v>-45937.43009032728</c:v>
                </c:pt>
                <c:pt idx="114">
                  <c:v>-46007.32246079901</c:v>
                </c:pt>
                <c:pt idx="115">
                  <c:v>-46075.12554364419</c:v>
                </c:pt>
                <c:pt idx="116">
                  <c:v>-46140.89989919169</c:v>
                </c:pt>
                <c:pt idx="117">
                  <c:v>-46204.70444835862</c:v>
                </c:pt>
                <c:pt idx="118">
                  <c:v>-46266.5965116471</c:v>
                </c:pt>
                <c:pt idx="119">
                  <c:v>-46326.63184750058</c:v>
                </c:pt>
              </c:numCache>
            </c:numRef>
          </c:yVal>
          <c:smooth val="0"/>
          <c:extLst xmlns:c16r2="http://schemas.microsoft.com/office/drawing/2015/06/chart">
            <c:ext xmlns:c16="http://schemas.microsoft.com/office/drawing/2014/chart" uri="{C3380CC4-5D6E-409C-BE32-E72D297353CC}">
              <c16:uniqueId val="{00000009-11D7-429C-B160-A873A82588B1}"/>
            </c:ext>
          </c:extLst>
        </c:ser>
        <c:dLbls>
          <c:showLegendKey val="0"/>
          <c:showVal val="0"/>
          <c:showCatName val="0"/>
          <c:showSerName val="0"/>
          <c:showPercent val="0"/>
          <c:showBubbleSize val="0"/>
        </c:dLbls>
        <c:axId val="-1682254832"/>
        <c:axId val="-1682252640"/>
      </c:scatterChart>
      <c:valAx>
        <c:axId val="-168225483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682252640"/>
        <c:crosses val="autoZero"/>
        <c:crossBetween val="midCat"/>
      </c:valAx>
      <c:valAx>
        <c:axId val="-1682252640"/>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682254832"/>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249.7606829456054</c:v>
                </c:pt>
                <c:pt idx="2">
                  <c:v>476.1051925611682</c:v>
                </c:pt>
                <c:pt idx="3">
                  <c:v>682.6824249268981</c:v>
                </c:pt>
                <c:pt idx="4">
                  <c:v>872.18605936761</c:v>
                </c:pt>
                <c:pt idx="5">
                  <c:v>1046.709921553964</c:v>
                </c:pt>
                <c:pt idx="6">
                  <c:v>1207.885785334976</c:v>
                </c:pt>
                <c:pt idx="7">
                  <c:v>1356.989496157039</c:v>
                </c:pt>
                <c:pt idx="8">
                  <c:v>1495.023083043518</c:v>
                </c:pt>
                <c:pt idx="9">
                  <c:v>1622.77825971786</c:v>
                </c:pt>
                <c:pt idx="10">
                  <c:v>1740.885500858072</c:v>
                </c:pt>
                <c:pt idx="11">
                  <c:v>1849.851939723827</c:v>
                </c:pt>
                <c:pt idx="12">
                  <c:v>1950.090604607482</c:v>
                </c:pt>
                <c:pt idx="13">
                  <c:v>2531.671062106965</c:v>
                </c:pt>
                <c:pt idx="14">
                  <c:v>3072.03986158222</c:v>
                </c:pt>
                <c:pt idx="15">
                  <c:v>3577.872848727275</c:v>
                </c:pt>
                <c:pt idx="16">
                  <c:v>4054.09769041324</c:v>
                </c:pt>
                <c:pt idx="17">
                  <c:v>4504.554535059724</c:v>
                </c:pt>
                <c:pt idx="18">
                  <c:v>4932.243788156389</c:v>
                </c:pt>
                <c:pt idx="19">
                  <c:v>5339.517071974464</c:v>
                </c:pt>
                <c:pt idx="20">
                  <c:v>5728.22516030399</c:v>
                </c:pt>
                <c:pt idx="21">
                  <c:v>6099.832544141914</c:v>
                </c:pt>
                <c:pt idx="22">
                  <c:v>6455.50611644937</c:v>
                </c:pt>
                <c:pt idx="23">
                  <c:v>6796.183786081848</c:v>
                </c:pt>
                <c:pt idx="24">
                  <c:v>7122.627528910292</c:v>
                </c:pt>
                <c:pt idx="25">
                  <c:v>7435.464373772264</c:v>
                </c:pt>
                <c:pt idx="26">
                  <c:v>7736.072265360271</c:v>
                </c:pt>
                <c:pt idx="27">
                  <c:v>8024.81253597257</c:v>
                </c:pt>
                <c:pt idx="28">
                  <c:v>8301.997324260499</c:v>
                </c:pt>
                <c:pt idx="29">
                  <c:v>8567.90376102156</c:v>
                </c:pt>
                <c:pt idx="30">
                  <c:v>8822.782796169398</c:v>
                </c:pt>
                <c:pt idx="31">
                  <c:v>9066.865921674551</c:v>
                </c:pt>
                <c:pt idx="32">
                  <c:v>9300.370273717148</c:v>
                </c:pt>
                <c:pt idx="33">
                  <c:v>9523.502484220311</c:v>
                </c:pt>
                <c:pt idx="34">
                  <c:v>9736.46156868748</c:v>
                </c:pt>
                <c:pt idx="35">
                  <c:v>9939.441072715218</c:v>
                </c:pt>
                <c:pt idx="36">
                  <c:v>10132.63064940809</c:v>
                </c:pt>
                <c:pt idx="37">
                  <c:v>10316.21720107552</c:v>
                </c:pt>
                <c:pt idx="38">
                  <c:v>10490.38568839803</c:v>
                </c:pt>
                <c:pt idx="39">
                  <c:v>10655.32117745094</c:v>
                </c:pt>
                <c:pt idx="40">
                  <c:v>10811.20752404933</c:v>
                </c:pt>
                <c:pt idx="41">
                  <c:v>10958.22761557833</c:v>
                </c:pt>
                <c:pt idx="42">
                  <c:v>11096.56351054111</c:v>
                </c:pt>
                <c:pt idx="43">
                  <c:v>11226.39649473317</c:v>
                </c:pt>
                <c:pt idx="44">
                  <c:v>11347.90707670781</c:v>
                </c:pt>
                <c:pt idx="45">
                  <c:v>11461.27493993589</c:v>
                </c:pt>
                <c:pt idx="46">
                  <c:v>11566.6788649424</c:v>
                </c:pt>
                <c:pt idx="47">
                  <c:v>11664.29663153086</c:v>
                </c:pt>
                <c:pt idx="48">
                  <c:v>11754.30490873731</c:v>
                </c:pt>
                <c:pt idx="49">
                  <c:v>11836.87913826574</c:v>
                </c:pt>
                <c:pt idx="50">
                  <c:v>11912.19341569114</c:v>
                </c:pt>
                <c:pt idx="51">
                  <c:v>11980.42037257995</c:v>
                </c:pt>
                <c:pt idx="52">
                  <c:v>12041.731064433</c:v>
                </c:pt>
                <c:pt idx="53">
                  <c:v>12096.29486044636</c:v>
                </c:pt>
                <c:pt idx="54">
                  <c:v>12144.27933927579</c:v>
                </c:pt>
                <c:pt idx="55">
                  <c:v>12185.85019154055</c:v>
                </c:pt>
                <c:pt idx="56">
                  <c:v>12221.17112950422</c:v>
                </c:pt>
                <c:pt idx="57">
                  <c:v>12250.40380413271</c:v>
                </c:pt>
                <c:pt idx="58">
                  <c:v>12273.70772958733</c:v>
                </c:pt>
                <c:pt idx="59">
                  <c:v>12291.24021506729</c:v>
                </c:pt>
                <c:pt idx="60">
                  <c:v>12303.15630385163</c:v>
                </c:pt>
                <c:pt idx="61">
                  <c:v>12309.60871930467</c:v>
                </c:pt>
                <c:pt idx="62">
                  <c:v>12310.74781758874</c:v>
                </c:pt>
                <c:pt idx="63">
                  <c:v>12306.72154678218</c:v>
                </c:pt>
                <c:pt idx="64">
                  <c:v>12297.6754120926</c:v>
                </c:pt>
                <c:pt idx="65">
                  <c:v>12283.75244684494</c:v>
                </c:pt>
                <c:pt idx="66">
                  <c:v>12265.09318891913</c:v>
                </c:pt>
                <c:pt idx="67">
                  <c:v>12241.83566231304</c:v>
                </c:pt>
                <c:pt idx="68">
                  <c:v>12214.11536351615</c:v>
                </c:pt>
                <c:pt idx="69">
                  <c:v>12182.06525238254</c:v>
                </c:pt>
                <c:pt idx="70">
                  <c:v>12145.8157472075</c:v>
                </c:pt>
                <c:pt idx="71">
                  <c:v>12105.49472372234</c:v>
                </c:pt>
                <c:pt idx="72">
                  <c:v>12061.22751772986</c:v>
                </c:pt>
                <c:pt idx="73">
                  <c:v>12013.1369311153</c:v>
                </c:pt>
                <c:pt idx="74">
                  <c:v>11961.34324098192</c:v>
                </c:pt>
                <c:pt idx="75">
                  <c:v>11905.96421168232</c:v>
                </c:pt>
                <c:pt idx="76">
                  <c:v>11847.11510950211</c:v>
                </c:pt>
                <c:pt idx="77">
                  <c:v>11784.90871979552</c:v>
                </c:pt>
                <c:pt idx="78">
                  <c:v>11719.45536636375</c:v>
                </c:pt>
                <c:pt idx="79">
                  <c:v>11650.8629328839</c:v>
                </c:pt>
                <c:pt idx="80">
                  <c:v>11579.236886214</c:v>
                </c:pt>
                <c:pt idx="81">
                  <c:v>11504.68030138896</c:v>
                </c:pt>
                <c:pt idx="82">
                  <c:v>11427.29388816585</c:v>
                </c:pt>
                <c:pt idx="83">
                  <c:v>11347.17601895309</c:v>
                </c:pt>
                <c:pt idx="84">
                  <c:v>11264.42275798693</c:v>
                </c:pt>
                <c:pt idx="85">
                  <c:v>11179.12789161922</c:v>
                </c:pt>
                <c:pt idx="86">
                  <c:v>11091.38295959681</c:v>
                </c:pt>
                <c:pt idx="87">
                  <c:v>11001.27728720731</c:v>
                </c:pt>
                <c:pt idx="88">
                  <c:v>10908.89801818691</c:v>
                </c:pt>
                <c:pt idx="89">
                  <c:v>10814.33014828688</c:v>
                </c:pt>
                <c:pt idx="90">
                  <c:v>10717.65655939933</c:v>
                </c:pt>
                <c:pt idx="91">
                  <c:v>10618.95805415395</c:v>
                </c:pt>
                <c:pt idx="92">
                  <c:v>10518.31339090178</c:v>
                </c:pt>
                <c:pt idx="93">
                  <c:v>10415.79931901162</c:v>
                </c:pt>
                <c:pt idx="94">
                  <c:v>10311.49061439722</c:v>
                </c:pt>
                <c:pt idx="95">
                  <c:v>10205.46011521574</c:v>
                </c:pt>
                <c:pt idx="96">
                  <c:v>10097.7787576709</c:v>
                </c:pt>
                <c:pt idx="97">
                  <c:v>9988.515611863848</c:v>
                </c:pt>
                <c:pt idx="98">
                  <c:v>9877.737917632097</c:v>
                </c:pt>
                <c:pt idx="99">
                  <c:v>9765.511120337527</c:v>
                </c:pt>
                <c:pt idx="100">
                  <c:v>9651.898906544684</c:v>
                </c:pt>
                <c:pt idx="101">
                  <c:v>9536.963239555247</c:v>
                </c:pt>
                <c:pt idx="102">
                  <c:v>9420.76439475501</c:v>
                </c:pt>
                <c:pt idx="103">
                  <c:v>9303.360994739334</c:v>
                </c:pt>
                <c:pt idx="104">
                  <c:v>9184.810044183163</c:v>
                </c:pt>
                <c:pt idx="105">
                  <c:v>9065.16696442234</c:v>
                </c:pt>
                <c:pt idx="106">
                  <c:v>8944.485627726985</c:v>
                </c:pt>
                <c:pt idx="107">
                  <c:v>8822.818391229941</c:v>
                </c:pt>
                <c:pt idx="108">
                  <c:v>8700.216130497747</c:v>
                </c:pt>
                <c:pt idx="109">
                  <c:v>8576.72827271884</c:v>
                </c:pt>
                <c:pt idx="110">
                  <c:v>8452.402829489074</c:v>
                </c:pt>
                <c:pt idx="111">
                  <c:v>8327.286429182393</c:v>
                </c:pt>
                <c:pt idx="112">
                  <c:v>8201.424348887288</c:v>
                </c:pt>
                <c:pt idx="113">
                  <c:v>8074.860545900185</c:v>
                </c:pt>
                <c:pt idx="114">
                  <c:v>7947.637688761344</c:v>
                </c:pt>
                <c:pt idx="115">
                  <c:v>7819.79718782421</c:v>
                </c:pt>
                <c:pt idx="116">
                  <c:v>7691.379225347656</c:v>
                </c:pt>
                <c:pt idx="117">
                  <c:v>7562.422785111703</c:v>
                </c:pt>
                <c:pt idx="118">
                  <c:v>7432.965681539382</c:v>
                </c:pt>
                <c:pt idx="119">
                  <c:v>7303.04458832717</c:v>
                </c:pt>
              </c:numCache>
            </c:numRef>
          </c:yVal>
          <c:smooth val="0"/>
          <c:extLst xmlns:c16r2="http://schemas.microsoft.com/office/drawing/2015/06/chart">
            <c:ext xmlns:c16="http://schemas.microsoft.com/office/drawing/2014/chart" uri="{C3380CC4-5D6E-409C-BE32-E72D297353CC}">
              <c16:uniqueId val="{00000000-2358-4CAC-B86C-E1289F178A95}"/>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249.7606829456054</c:v>
                </c:pt>
                <c:pt idx="2">
                  <c:v>475.9978185850196</c:v>
                </c:pt>
                <c:pt idx="3">
                  <c:v>682.3728675164748</c:v>
                </c:pt>
                <c:pt idx="4">
                  <c:v>871.58991516917</c:v>
                </c:pt>
                <c:pt idx="5">
                  <c:v>1045.751578278141</c:v>
                </c:pt>
                <c:pt idx="6">
                  <c:v>1206.497165458277</c:v>
                </c:pt>
                <c:pt idx="7">
                  <c:v>1355.10907717445</c:v>
                </c:pt>
                <c:pt idx="8">
                  <c:v>1492.59513093112</c:v>
                </c:pt>
                <c:pt idx="9">
                  <c:v>1619.752226630459</c:v>
                </c:pt>
                <c:pt idx="10">
                  <c:v>1737.215549208457</c:v>
                </c:pt>
                <c:pt idx="11">
                  <c:v>1845.496563405497</c:v>
                </c:pt>
                <c:pt idx="12">
                  <c:v>1945.012324790237</c:v>
                </c:pt>
                <c:pt idx="13">
                  <c:v>2525.836180201266</c:v>
                </c:pt>
                <c:pt idx="14">
                  <c:v>3065.207793475827</c:v>
                </c:pt>
                <c:pt idx="15">
                  <c:v>3569.825672637438</c:v>
                </c:pt>
                <c:pt idx="16">
                  <c:v>4044.636173682287</c:v>
                </c:pt>
                <c:pt idx="17">
                  <c:v>4493.495164317311</c:v>
                </c:pt>
                <c:pt idx="18">
                  <c:v>4919.416457831627</c:v>
                </c:pt>
                <c:pt idx="19">
                  <c:v>5324.763280809856</c:v>
                </c:pt>
                <c:pt idx="20">
                  <c:v>5711.39660001919</c:v>
                </c:pt>
                <c:pt idx="21">
                  <c:v>6080.789990646246</c:v>
                </c:pt>
                <c:pt idx="22">
                  <c:v>6434.118554330431</c:v>
                </c:pt>
                <c:pt idx="23">
                  <c:v>6772.327712825027</c:v>
                </c:pt>
                <c:pt idx="24">
                  <c:v>7096.186397510348</c:v>
                </c:pt>
                <c:pt idx="25">
                  <c:v>7406.32814180106</c:v>
                </c:pt>
                <c:pt idx="26">
                  <c:v>7704.13702606503</c:v>
                </c:pt>
                <c:pt idx="27">
                  <c:v>7989.979845047411</c:v>
                </c:pt>
                <c:pt idx="28">
                  <c:v>8264.17398670059</c:v>
                </c:pt>
                <c:pt idx="29">
                  <c:v>8527.001648098696</c:v>
                </c:pt>
                <c:pt idx="30">
                  <c:v>8778.718684451887</c:v>
                </c:pt>
                <c:pt idx="31">
                  <c:v>9019.56134880497</c:v>
                </c:pt>
                <c:pt idx="32">
                  <c:v>9249.751406928524</c:v>
                </c:pt>
                <c:pt idx="33">
                  <c:v>9469.499998519662</c:v>
                </c:pt>
                <c:pt idx="34">
                  <c:v>9679.010532384731</c:v>
                </c:pt>
                <c:pt idx="35">
                  <c:v>9878.480838538613</c:v>
                </c:pt>
                <c:pt idx="36">
                  <c:v>10068.10474989354</c:v>
                </c:pt>
                <c:pt idx="37">
                  <c:v>10248.07324723783</c:v>
                </c:pt>
                <c:pt idx="38">
                  <c:v>10418.57527096709</c:v>
                </c:pt>
                <c:pt idx="39">
                  <c:v>10579.7997701352</c:v>
                </c:pt>
                <c:pt idx="40">
                  <c:v>10731.93438780354</c:v>
                </c:pt>
                <c:pt idx="41">
                  <c:v>10875.16570435115</c:v>
                </c:pt>
                <c:pt idx="42">
                  <c:v>11009.67937829555</c:v>
                </c:pt>
                <c:pt idx="43">
                  <c:v>11135.66020360868</c:v>
                </c:pt>
                <c:pt idx="44">
                  <c:v>11253.29210624052</c:v>
                </c:pt>
                <c:pt idx="45">
                  <c:v>11362.7580972875</c:v>
                </c:pt>
                <c:pt idx="46">
                  <c:v>11464.24019611534</c:v>
                </c:pt>
                <c:pt idx="47">
                  <c:v>11557.91933356901</c:v>
                </c:pt>
                <c:pt idx="48">
                  <c:v>11643.97524292604</c:v>
                </c:pt>
                <c:pt idx="49">
                  <c:v>11722.58634434547</c:v>
                </c:pt>
                <c:pt idx="50">
                  <c:v>11793.9296271177</c:v>
                </c:pt>
                <c:pt idx="51">
                  <c:v>11858.18053285847</c:v>
                </c:pt>
                <c:pt idx="52">
                  <c:v>11915.51284455182</c:v>
                </c:pt>
                <c:pt idx="53">
                  <c:v>11966.09857745026</c:v>
                </c:pt>
                <c:pt idx="54">
                  <c:v>12010.1078759993</c:v>
                </c:pt>
                <c:pt idx="55">
                  <c:v>12047.70891753491</c:v>
                </c:pt>
                <c:pt idx="56">
                  <c:v>12079.06782318233</c:v>
                </c:pt>
                <c:pt idx="57">
                  <c:v>12104.34857616061</c:v>
                </c:pt>
                <c:pt idx="58">
                  <c:v>12123.7129475358</c:v>
                </c:pt>
                <c:pt idx="59">
                  <c:v>12137.32042935188</c:v>
                </c:pt>
                <c:pt idx="60">
                  <c:v>12145.32817496709</c:v>
                </c:pt>
                <c:pt idx="61">
                  <c:v>12147.8909463773</c:v>
                </c:pt>
                <c:pt idx="62">
                  <c:v>12145.16106825043</c:v>
                </c:pt>
                <c:pt idx="63">
                  <c:v>12137.28838837892</c:v>
                </c:pt>
                <c:pt idx="64">
                  <c:v>12124.42024422856</c:v>
                </c:pt>
                <c:pt idx="65">
                  <c:v>12106.70143527421</c:v>
                </c:pt>
                <c:pt idx="66">
                  <c:v>12084.2742007773</c:v>
                </c:pt>
                <c:pt idx="67">
                  <c:v>12057.2782026974</c:v>
                </c:pt>
                <c:pt idx="68">
                  <c:v>12025.8505134033</c:v>
                </c:pt>
                <c:pt idx="69">
                  <c:v>11990.12560788821</c:v>
                </c:pt>
                <c:pt idx="70">
                  <c:v>11950.23536017863</c:v>
                </c:pt>
                <c:pt idx="71">
                  <c:v>11906.30904365494</c:v>
                </c:pt>
                <c:pt idx="72">
                  <c:v>11858.47333500045</c:v>
                </c:pt>
                <c:pt idx="73">
                  <c:v>11806.85232152464</c:v>
                </c:pt>
                <c:pt idx="74">
                  <c:v>11751.56751159811</c:v>
                </c:pt>
                <c:pt idx="75">
                  <c:v>11692.7378479594</c:v>
                </c:pt>
                <c:pt idx="76">
                  <c:v>11630.479723681</c:v>
                </c:pt>
                <c:pt idx="77">
                  <c:v>11564.90700055705</c:v>
                </c:pt>
                <c:pt idx="78">
                  <c:v>11496.13102972764</c:v>
                </c:pt>
                <c:pt idx="79">
                  <c:v>11424.26067433879</c:v>
                </c:pt>
                <c:pt idx="80">
                  <c:v>11349.40233405377</c:v>
                </c:pt>
                <c:pt idx="81">
                  <c:v>11271.65997125092</c:v>
                </c:pt>
                <c:pt idx="82">
                  <c:v>11191.13513874426</c:v>
                </c:pt>
                <c:pt idx="83">
                  <c:v>11107.92700887704</c:v>
                </c:pt>
                <c:pt idx="84">
                  <c:v>11022.13240383798</c:v>
                </c:pt>
                <c:pt idx="85">
                  <c:v>10933.84582707961</c:v>
                </c:pt>
                <c:pt idx="86">
                  <c:v>10843.15949569875</c:v>
                </c:pt>
                <c:pt idx="87">
                  <c:v>10750.1633736752</c:v>
                </c:pt>
                <c:pt idx="88">
                  <c:v>10654.94520584587</c:v>
                </c:pt>
                <c:pt idx="89">
                  <c:v>10557.59055252234</c:v>
                </c:pt>
                <c:pt idx="90">
                  <c:v>10458.18282464542</c:v>
                </c:pt>
                <c:pt idx="91">
                  <c:v>10356.80331939645</c:v>
                </c:pt>
                <c:pt idx="92">
                  <c:v>10253.53125617211</c:v>
                </c:pt>
                <c:pt idx="93">
                  <c:v>10148.4438128525</c:v>
                </c:pt>
                <c:pt idx="94">
                  <c:v>10041.61616228265</c:v>
                </c:pt>
                <c:pt idx="95">
                  <c:v>9933.12150890613</c:v>
                </c:pt>
                <c:pt idx="96">
                  <c:v>9823.031125482401</c:v>
                </c:pt>
                <c:pt idx="97">
                  <c:v>9711.414389831246</c:v>
                </c:pt>
                <c:pt idx="98">
                  <c:v>9598.338821552693</c:v>
                </c:pt>
                <c:pt idx="99">
                  <c:v>9483.870118667915</c:v>
                </c:pt>
                <c:pt idx="100">
                  <c:v>9368.072194143568</c:v>
                </c:pt>
                <c:pt idx="101">
                  <c:v>9251.00721223955</c:v>
                </c:pt>
                <c:pt idx="102">
                  <c:v>9132.735624662031</c:v>
                </c:pt>
                <c:pt idx="103">
                  <c:v>9013.31620647246</c:v>
                </c:pt>
                <c:pt idx="104">
                  <c:v>8892.806091722563</c:v>
                </c:pt>
                <c:pt idx="105">
                  <c:v>8771.260808784747</c:v>
                </c:pt>
                <c:pt idx="106">
                  <c:v>8648.734315353212</c:v>
                </c:pt>
                <c:pt idx="107">
                  <c:v>8525.279033089428</c:v>
                </c:pt>
                <c:pt idx="108">
                  <c:v>8400.945881888263</c:v>
                </c:pt>
                <c:pt idx="109">
                  <c:v>8275.784313741371</c:v>
                </c:pt>
                <c:pt idx="110">
                  <c:v>8149.842346190242</c:v>
                </c:pt>
                <c:pt idx="111">
                  <c:v>8023.166595340241</c:v>
                </c:pt>
                <c:pt idx="112">
                  <c:v>7895.802308428334</c:v>
                </c:pt>
                <c:pt idx="113">
                  <c:v>7767.793395928486</c:v>
                </c:pt>
                <c:pt idx="114">
                  <c:v>7639.18246318819</c:v>
                </c:pt>
                <c:pt idx="115">
                  <c:v>7510.01084158034</c:v>
                </c:pt>
                <c:pt idx="116">
                  <c:v>7380.31861916534</c:v>
                </c:pt>
                <c:pt idx="117">
                  <c:v>7250.14467085735</c:v>
                </c:pt>
                <c:pt idx="118">
                  <c:v>7119.526688087034</c:v>
                </c:pt>
                <c:pt idx="119">
                  <c:v>6988.501207956113</c:v>
                </c:pt>
              </c:numCache>
            </c:numRef>
          </c:yVal>
          <c:smooth val="0"/>
          <c:extLst xmlns:c16r2="http://schemas.microsoft.com/office/drawing/2015/06/chart">
            <c:ext xmlns:c16="http://schemas.microsoft.com/office/drawing/2014/chart" uri="{C3380CC4-5D6E-409C-BE32-E72D297353CC}">
              <c16:uniqueId val="{00000001-2358-4CAC-B86C-E1289F178A95}"/>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249.7606829456054</c:v>
                </c:pt>
                <c:pt idx="2">
                  <c:v>476.105720163323</c:v>
                </c:pt>
                <c:pt idx="3">
                  <c:v>682.6847151285037</c:v>
                </c:pt>
                <c:pt idx="4">
                  <c:v>872.1921980406625</c:v>
                </c:pt>
                <c:pt idx="5">
                  <c:v>1046.722945704591</c:v>
                </c:pt>
                <c:pt idx="6">
                  <c:v>1207.909751141211</c:v>
                </c:pt>
                <c:pt idx="7">
                  <c:v>1357.029521706048</c:v>
                </c:pt>
                <c:pt idx="8">
                  <c:v>1495.085371172056</c:v>
                </c:pt>
                <c:pt idx="9">
                  <c:v>1622.870105197886</c:v>
                </c:pt>
                <c:pt idx="10">
                  <c:v>1741.015285260044</c:v>
                </c:pt>
                <c:pt idx="11">
                  <c:v>1850.029116591439</c:v>
                </c:pt>
                <c:pt idx="12">
                  <c:v>1950.325677031884</c:v>
                </c:pt>
                <c:pt idx="13">
                  <c:v>2531.975554351928</c:v>
                </c:pt>
                <c:pt idx="14">
                  <c:v>3072.498592684511</c:v>
                </c:pt>
                <c:pt idx="15">
                  <c:v>3578.555737192044</c:v>
                </c:pt>
                <c:pt idx="16">
                  <c:v>4055.063469699116</c:v>
                </c:pt>
                <c:pt idx="17">
                  <c:v>4505.853575447574</c:v>
                </c:pt>
                <c:pt idx="18">
                  <c:v>4933.92027486768</c:v>
                </c:pt>
                <c:pt idx="19">
                  <c:v>5341.610683330335</c:v>
                </c:pt>
                <c:pt idx="20">
                  <c:v>5730.772357414708</c:v>
                </c:pt>
                <c:pt idx="21">
                  <c:v>6102.867558743805</c:v>
                </c:pt>
                <c:pt idx="22">
                  <c:v>6459.061704199993</c:v>
                </c:pt>
                <c:pt idx="23">
                  <c:v>6800.291797624616</c:v>
                </c:pt>
                <c:pt idx="24">
                  <c:v>7127.319339382695</c:v>
                </c:pt>
                <c:pt idx="25">
                  <c:v>7440.77120237588</c:v>
                </c:pt>
                <c:pt idx="26">
                  <c:v>7742.02526974143</c:v>
                </c:pt>
                <c:pt idx="27">
                  <c:v>8031.443102427758</c:v>
                </c:pt>
                <c:pt idx="28">
                  <c:v>8309.337172346888</c:v>
                </c:pt>
                <c:pt idx="29">
                  <c:v>8575.985013655501</c:v>
                </c:pt>
                <c:pt idx="30">
                  <c:v>8831.63802232943</c:v>
                </c:pt>
                <c:pt idx="31">
                  <c:v>9076.52815795224</c:v>
                </c:pt>
                <c:pt idx="32">
                  <c:v>9310.873029603701</c:v>
                </c:pt>
                <c:pt idx="33">
                  <c:v>9534.879734934208</c:v>
                </c:pt>
                <c:pt idx="34">
                  <c:v>9748.74773853389</c:v>
                </c:pt>
                <c:pt idx="35">
                  <c:v>9952.671011303085</c:v>
                </c:pt>
                <c:pt idx="36">
                  <c:v>10146.8396025605</c:v>
                </c:pt>
                <c:pt idx="37">
                  <c:v>10331.4407778664</c:v>
                </c:pt>
                <c:pt idx="38">
                  <c:v>10506.65982544422</c:v>
                </c:pt>
                <c:pt idx="39">
                  <c:v>10672.68210088508</c:v>
                </c:pt>
                <c:pt idx="40">
                  <c:v>10829.69171052426</c:v>
                </c:pt>
                <c:pt idx="41">
                  <c:v>10977.87175268121</c:v>
                </c:pt>
                <c:pt idx="42">
                  <c:v>11117.40445705876</c:v>
                </c:pt>
                <c:pt idx="43">
                  <c:v>11248.47124110768</c:v>
                </c:pt>
                <c:pt idx="44">
                  <c:v>11371.25270594913</c:v>
                </c:pt>
                <c:pt idx="45">
                  <c:v>11485.92858920759</c:v>
                </c:pt>
                <c:pt idx="46">
                  <c:v>11592.67768797884</c:v>
                </c:pt>
                <c:pt idx="47">
                  <c:v>11691.6777620162</c:v>
                </c:pt>
                <c:pt idx="48">
                  <c:v>11783.10542474175</c:v>
                </c:pt>
                <c:pt idx="49">
                  <c:v>11867.13602781924</c:v>
                </c:pt>
                <c:pt idx="50">
                  <c:v>11943.94354353868</c:v>
                </c:pt>
                <c:pt idx="51">
                  <c:v>12013.70044817356</c:v>
                </c:pt>
                <c:pt idx="52">
                  <c:v>12076.57761116908</c:v>
                </c:pt>
                <c:pt idx="53">
                  <c:v>12132.74418617948</c:v>
                </c:pt>
                <c:pt idx="54">
                  <c:v>12182.36750810919</c:v>
                </c:pt>
                <c:pt idx="55">
                  <c:v>12225.61299689673</c:v>
                </c:pt>
                <c:pt idx="56">
                  <c:v>12262.6440684707</c:v>
                </c:pt>
                <c:pt idx="57">
                  <c:v>12293.62205307861</c:v>
                </c:pt>
                <c:pt idx="58">
                  <c:v>12318.70612102677</c:v>
                </c:pt>
                <c:pt idx="59">
                  <c:v>12338.05321576493</c:v>
                </c:pt>
                <c:pt idx="60">
                  <c:v>12351.81799413869</c:v>
                </c:pt>
                <c:pt idx="61">
                  <c:v>12360.15277359774</c:v>
                </c:pt>
                <c:pt idx="62">
                  <c:v>12363.20748607512</c:v>
                </c:pt>
                <c:pt idx="63">
                  <c:v>12361.12963825208</c:v>
                </c:pt>
                <c:pt idx="64">
                  <c:v>12354.06427788897</c:v>
                </c:pt>
                <c:pt idx="65">
                  <c:v>12342.15396590857</c:v>
                </c:pt>
                <c:pt idx="66">
                  <c:v>12325.53875389602</c:v>
                </c:pt>
                <c:pt idx="67">
                  <c:v>12304.35616669268</c:v>
                </c:pt>
                <c:pt idx="68">
                  <c:v>12278.74118977529</c:v>
                </c:pt>
                <c:pt idx="69">
                  <c:v>12248.82626110455</c:v>
                </c:pt>
                <c:pt idx="70">
                  <c:v>12214.74126714561</c:v>
                </c:pt>
                <c:pt idx="71">
                  <c:v>12176.613542774</c:v>
                </c:pt>
                <c:pt idx="72">
                  <c:v>12134.56787479413</c:v>
                </c:pt>
                <c:pt idx="73">
                  <c:v>12088.72650880506</c:v>
                </c:pt>
                <c:pt idx="74">
                  <c:v>12039.20915915724</c:v>
                </c:pt>
                <c:pt idx="75">
                  <c:v>11986.13302177447</c:v>
                </c:pt>
                <c:pt idx="76">
                  <c:v>11929.61278960272</c:v>
                </c:pt>
                <c:pt idx="77">
                  <c:v>11869.76067047892</c:v>
                </c:pt>
                <c:pt idx="78">
                  <c:v>11806.68640721263</c:v>
                </c:pt>
                <c:pt idx="79">
                  <c:v>11740.49729969073</c:v>
                </c:pt>
                <c:pt idx="80">
                  <c:v>11671.29822882893</c:v>
                </c:pt>
                <c:pt idx="81">
                  <c:v>11599.19168219273</c:v>
                </c:pt>
                <c:pt idx="82">
                  <c:v>11524.27778113028</c:v>
                </c:pt>
                <c:pt idx="83">
                  <c:v>11446.65430926974</c:v>
                </c:pt>
                <c:pt idx="84">
                  <c:v>11366.41674223752</c:v>
                </c:pt>
                <c:pt idx="85">
                  <c:v>11283.65827846061</c:v>
                </c:pt>
                <c:pt idx="86">
                  <c:v>11198.46987093706</c:v>
                </c:pt>
                <c:pt idx="87">
                  <c:v>11110.94025984523</c:v>
                </c:pt>
                <c:pt idx="88">
                  <c:v>11021.15600589919</c:v>
                </c:pt>
                <c:pt idx="89">
                  <c:v>10929.201524331</c:v>
                </c:pt>
                <c:pt idx="90">
                  <c:v>10835.1591194158</c:v>
                </c:pt>
                <c:pt idx="91">
                  <c:v>10739.10901944409</c:v>
                </c:pt>
                <c:pt idx="92">
                  <c:v>10641.12941206107</c:v>
                </c:pt>
                <c:pt idx="93">
                  <c:v>10541.29647989688</c:v>
                </c:pt>
                <c:pt idx="94">
                  <c:v>10439.68443640834</c:v>
                </c:pt>
                <c:pt idx="95">
                  <c:v>10336.36556187458</c:v>
                </c:pt>
                <c:pt idx="96">
                  <c:v>10231.41023947624</c:v>
                </c:pt>
                <c:pt idx="97">
                  <c:v>10124.886991404</c:v>
                </c:pt>
                <c:pt idx="98">
                  <c:v>10016.86251494428</c:v>
                </c:pt>
                <c:pt idx="99">
                  <c:v>9907.401718487963</c:v>
                </c:pt>
                <c:pt idx="100">
                  <c:v>9796.567757420471</c:v>
                </c:pt>
                <c:pt idx="101">
                  <c:v>9684.422069848515</c:v>
                </c:pt>
                <c:pt idx="102">
                  <c:v>9571.02441212651</c:v>
                </c:pt>
                <c:pt idx="103">
                  <c:v>9456.432894146768</c:v>
                </c:pt>
                <c:pt idx="104">
                  <c:v>9340.704014360206</c:v>
                </c:pt>
                <c:pt idx="105">
                  <c:v>9223.892694494085</c:v>
                </c:pt>
                <c:pt idx="106">
                  <c:v>9106.052313949327</c:v>
                </c:pt>
                <c:pt idx="107">
                  <c:v>8987.23474384449</c:v>
                </c:pt>
                <c:pt idx="108">
                  <c:v>8867.490380684725</c:v>
                </c:pt>
                <c:pt idx="109">
                  <c:v>8746.868179639667</c:v>
                </c:pt>
                <c:pt idx="110">
                  <c:v>8625.415687407714</c:v>
                </c:pt>
                <c:pt idx="111">
                  <c:v>8503.179074655045</c:v>
                </c:pt>
                <c:pt idx="112">
                  <c:v>8380.20316801104</c:v>
                </c:pt>
                <c:pt idx="113">
                  <c:v>8256.53148160968</c:v>
                </c:pt>
                <c:pt idx="114">
                  <c:v>8132.20624816697</c:v>
                </c:pt>
                <c:pt idx="115">
                  <c:v>8007.268449580064</c:v>
                </c:pt>
                <c:pt idx="116">
                  <c:v>7881.757847045998</c:v>
                </c:pt>
                <c:pt idx="117">
                  <c:v>7755.713010689942</c:v>
                </c:pt>
                <c:pt idx="118">
                  <c:v>7629.17134869541</c:v>
                </c:pt>
                <c:pt idx="119">
                  <c:v>7502.169135939795</c:v>
                </c:pt>
              </c:numCache>
            </c:numRef>
          </c:yVal>
          <c:smooth val="0"/>
          <c:extLst xmlns:c16r2="http://schemas.microsoft.com/office/drawing/2015/06/chart">
            <c:ext xmlns:c16="http://schemas.microsoft.com/office/drawing/2014/chart" uri="{C3380CC4-5D6E-409C-BE32-E72D297353CC}">
              <c16:uniqueId val="{00000002-2358-4CAC-B86C-E1289F178A95}"/>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124.8803414728027</c:v>
                </c:pt>
                <c:pt idx="2">
                  <c:v>239.7989357060287</c:v>
                </c:pt>
                <c:pt idx="3">
                  <c:v>346.3646965366788</c:v>
                </c:pt>
                <c:pt idx="4">
                  <c:v>445.7408589380792</c:v>
                </c:pt>
                <c:pt idx="5">
                  <c:v>538.8150252746418</c:v>
                </c:pt>
                <c:pt idx="6">
                  <c:v>626.2631468155884</c:v>
                </c:pt>
                <c:pt idx="7">
                  <c:v>708.598776754923</c:v>
                </c:pt>
                <c:pt idx="8">
                  <c:v>786.211173415184</c:v>
                </c:pt>
                <c:pt idx="9">
                  <c:v>859.3947604089044</c:v>
                </c:pt>
                <c:pt idx="10">
                  <c:v>928.3718867939879</c:v>
                </c:pt>
                <c:pt idx="11">
                  <c:v>993.3103941404261</c:v>
                </c:pt>
                <c:pt idx="12">
                  <c:v>1054.337159234332</c:v>
                </c:pt>
                <c:pt idx="13">
                  <c:v>1356.412576694973</c:v>
                </c:pt>
                <c:pt idx="14">
                  <c:v>1625.312700057868</c:v>
                </c:pt>
                <c:pt idx="15">
                  <c:v>1867.922841958702</c:v>
                </c:pt>
                <c:pt idx="16">
                  <c:v>2089.411203677067</c:v>
                </c:pt>
                <c:pt idx="17">
                  <c:v>2293.758005833253</c:v>
                </c:pt>
                <c:pt idx="18">
                  <c:v>2484.024895777924</c:v>
                </c:pt>
                <c:pt idx="19">
                  <c:v>2662.563321124064</c:v>
                </c:pt>
                <c:pt idx="20">
                  <c:v>2831.176101968158</c:v>
                </c:pt>
                <c:pt idx="21">
                  <c:v>2991.242689699348</c:v>
                </c:pt>
                <c:pt idx="22">
                  <c:v>3143.816249320749</c:v>
                </c:pt>
                <c:pt idx="23">
                  <c:v>3289.698879882691</c:v>
                </c:pt>
                <c:pt idx="24">
                  <c:v>3429.499873468651</c:v>
                </c:pt>
                <c:pt idx="25">
                  <c:v>3563.680815664586</c:v>
                </c:pt>
                <c:pt idx="26">
                  <c:v>3693.017593010096</c:v>
                </c:pt>
                <c:pt idx="27">
                  <c:v>3817.708045671461</c:v>
                </c:pt>
                <c:pt idx="28">
                  <c:v>3937.897720862646</c:v>
                </c:pt>
                <c:pt idx="29">
                  <c:v>4053.694107158342</c:v>
                </c:pt>
                <c:pt idx="30">
                  <c:v>4165.176555347161</c:v>
                </c:pt>
                <c:pt idx="31">
                  <c:v>4272.403894842536</c:v>
                </c:pt>
                <c:pt idx="32">
                  <c:v>4375.420267180074</c:v>
                </c:pt>
                <c:pt idx="33">
                  <c:v>4474.25957903988</c:v>
                </c:pt>
                <c:pt idx="34">
                  <c:v>4568.948887055507</c:v>
                </c:pt>
                <c:pt idx="35">
                  <c:v>4659.510956680402</c:v>
                </c:pt>
                <c:pt idx="36">
                  <c:v>4745.966183070093</c:v>
                </c:pt>
                <c:pt idx="37">
                  <c:v>4828.334019749891</c:v>
                </c:pt>
                <c:pt idx="38">
                  <c:v>4906.634028126486</c:v>
                </c:pt>
                <c:pt idx="39">
                  <c:v>4980.887380766217</c:v>
                </c:pt>
                <c:pt idx="40">
                  <c:v>5051.116512935143</c:v>
                </c:pt>
                <c:pt idx="41">
                  <c:v>5117.34551032632</c:v>
                </c:pt>
                <c:pt idx="42">
                  <c:v>5179.600365340943</c:v>
                </c:pt>
                <c:pt idx="43">
                  <c:v>5237.909129504114</c:v>
                </c:pt>
                <c:pt idx="44">
                  <c:v>5292.301987548823</c:v>
                </c:pt>
                <c:pt idx="45">
                  <c:v>5342.81127288309</c:v>
                </c:pt>
                <c:pt idx="46">
                  <c:v>5389.47143968195</c:v>
                </c:pt>
                <c:pt idx="47">
                  <c:v>5432.31900332123</c:v>
                </c:pt>
                <c:pt idx="48">
                  <c:v>5471.392458172747</c:v>
                </c:pt>
                <c:pt idx="49">
                  <c:v>5506.732179678045</c:v>
                </c:pt>
                <c:pt idx="50">
                  <c:v>5538.380315983432</c:v>
                </c:pt>
                <c:pt idx="51">
                  <c:v>5566.38067317475</c:v>
                </c:pt>
                <c:pt idx="52">
                  <c:v>5590.778598451754</c:v>
                </c:pt>
                <c:pt idx="53">
                  <c:v>5611.620860666504</c:v>
                </c:pt>
                <c:pt idx="54">
                  <c:v>5628.95553156734</c:v>
                </c:pt>
                <c:pt idx="55">
                  <c:v>5642.831869013141</c:v>
                </c:pt>
                <c:pt idx="56">
                  <c:v>5653.3002030761</c:v>
                </c:pt>
                <c:pt idx="57">
                  <c:v>5660.411825661314</c:v>
                </c:pt>
                <c:pt idx="58">
                  <c:v>5664.218884104397</c:v>
                </c:pt>
                <c:pt idx="59">
                  <c:v>5664.7742790177</c:v>
                </c:pt>
                <c:pt idx="60">
                  <c:v>5662.13156657084</c:v>
                </c:pt>
                <c:pt idx="61">
                  <c:v>5656.34486526833</c:v>
                </c:pt>
                <c:pt idx="62">
                  <c:v>5647.468767255777</c:v>
                </c:pt>
                <c:pt idx="63">
                  <c:v>5635.558254102477</c:v>
                </c:pt>
                <c:pt idx="64">
                  <c:v>5620.66861699941</c:v>
                </c:pt>
                <c:pt idx="65">
                  <c:v>5602.85538126342</c:v>
                </c:pt>
                <c:pt idx="66">
                  <c:v>5582.174235029611</c:v>
                </c:pt>
                <c:pt idx="67">
                  <c:v>5558.680962007028</c:v>
                </c:pt>
                <c:pt idx="68">
                  <c:v>5532.431378140055</c:v>
                </c:pt>
                <c:pt idx="69">
                  <c:v>5503.481272046221</c:v>
                </c:pt>
                <c:pt idx="70">
                  <c:v>5471.886349072447</c:v>
                </c:pt>
                <c:pt idx="71">
                  <c:v>5437.702178823761</c:v>
                </c:pt>
                <c:pt idx="72">
                  <c:v>5400.984146020608</c:v>
                </c:pt>
                <c:pt idx="73">
                  <c:v>5361.787404531846</c:v>
                </c:pt>
                <c:pt idx="74">
                  <c:v>5320.16683445219</c:v>
                </c:pt>
                <c:pt idx="75">
                  <c:v>5276.17700207606</c:v>
                </c:pt>
                <c:pt idx="76">
                  <c:v>5229.87212263816</c:v>
                </c:pt>
                <c:pt idx="77">
                  <c:v>5181.306025692261</c:v>
                </c:pt>
                <c:pt idx="78">
                  <c:v>5130.53212300013</c:v>
                </c:pt>
                <c:pt idx="79">
                  <c:v>5077.603378810451</c:v>
                </c:pt>
                <c:pt idx="80">
                  <c:v>5022.572282410925</c:v>
                </c:pt>
                <c:pt idx="81">
                  <c:v>4965.490822842808</c:v>
                </c:pt>
                <c:pt idx="82">
                  <c:v>4906.410465671215</c:v>
                </c:pt>
                <c:pt idx="83">
                  <c:v>4845.382131702033</c:v>
                </c:pt>
                <c:pt idx="84">
                  <c:v>4782.456177558051</c:v>
                </c:pt>
                <c:pt idx="85">
                  <c:v>4717.682378007331</c:v>
                </c:pt>
                <c:pt idx="86">
                  <c:v>4651.109909961</c:v>
                </c:pt>
                <c:pt idx="87">
                  <c:v>4582.787338050081</c:v>
                </c:pt>
                <c:pt idx="88">
                  <c:v>4512.76260170178</c:v>
                </c:pt>
                <c:pt idx="89">
                  <c:v>4441.083003632722</c:v>
                </c:pt>
                <c:pt idx="90">
                  <c:v>4367.79519967921</c:v>
                </c:pt>
                <c:pt idx="91">
                  <c:v>4292.945189904422</c:v>
                </c:pt>
                <c:pt idx="92">
                  <c:v>4216.578310898443</c:v>
                </c:pt>
                <c:pt idx="93">
                  <c:v>4138.73922921531</c:v>
                </c:pt>
                <c:pt idx="94">
                  <c:v>4059.471935878274</c:v>
                </c:pt>
                <c:pt idx="95">
                  <c:v>3978.819741896353</c:v>
                </c:pt>
                <c:pt idx="96">
                  <c:v>3896.825274727307</c:v>
                </c:pt>
                <c:pt idx="97">
                  <c:v>3813.530475645792</c:v>
                </c:pt>
                <c:pt idx="98">
                  <c:v>3728.976597945672</c:v>
                </c:pt>
                <c:pt idx="99">
                  <c:v>3643.20420594234</c:v>
                </c:pt>
                <c:pt idx="100">
                  <c:v>3556.253174718935</c:v>
                </c:pt>
                <c:pt idx="101">
                  <c:v>3468.16269057151</c:v>
                </c:pt>
                <c:pt idx="102">
                  <c:v>3378.971252113348</c:v>
                </c:pt>
                <c:pt idx="103">
                  <c:v>3288.716671988834</c:v>
                </c:pt>
                <c:pt idx="104">
                  <c:v>3197.436079169624</c:v>
                </c:pt>
                <c:pt idx="105">
                  <c:v>3105.165921784705</c:v>
                </c:pt>
                <c:pt idx="106">
                  <c:v>3011.94197045127</c:v>
                </c:pt>
                <c:pt idx="107">
                  <c:v>2917.79932207684</c:v>
                </c:pt>
                <c:pt idx="108">
                  <c:v>2822.772404093761</c:v>
                </c:pt>
                <c:pt idx="109">
                  <c:v>2726.89497909788</c:v>
                </c:pt>
                <c:pt idx="110">
                  <c:v>2630.200149866751</c:v>
                </c:pt>
                <c:pt idx="111">
                  <c:v>2532.720364717068</c:v>
                </c:pt>
                <c:pt idx="112">
                  <c:v>2434.48742319015</c:v>
                </c:pt>
                <c:pt idx="113">
                  <c:v>2335.532482026145</c:v>
                </c:pt>
                <c:pt idx="114">
                  <c:v>2235.886061414378</c:v>
                </c:pt>
                <c:pt idx="115">
                  <c:v>2135.578051488148</c:v>
                </c:pt>
                <c:pt idx="116">
                  <c:v>2034.637719049584</c:v>
                </c:pt>
                <c:pt idx="117">
                  <c:v>1933.093714496819</c:v>
                </c:pt>
                <c:pt idx="118">
                  <c:v>1830.974078941857</c:v>
                </c:pt>
                <c:pt idx="119">
                  <c:v>1728.30625149468</c:v>
                </c:pt>
              </c:numCache>
            </c:numRef>
          </c:yVal>
          <c:smooth val="0"/>
          <c:extLst xmlns:c16r2="http://schemas.microsoft.com/office/drawing/2015/06/chart">
            <c:ext xmlns:c16="http://schemas.microsoft.com/office/drawing/2014/chart" uri="{C3380CC4-5D6E-409C-BE32-E72D297353CC}">
              <c16:uniqueId val="{00000003-2358-4CAC-B86C-E1289F178A95}"/>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249.7606829456054</c:v>
                </c:pt>
                <c:pt idx="2">
                  <c:v>476.1038060844876</c:v>
                </c:pt>
                <c:pt idx="3">
                  <c:v>682.709166344488</c:v>
                </c:pt>
                <c:pt idx="4">
                  <c:v>872.2945218165405</c:v>
                </c:pt>
                <c:pt idx="5">
                  <c:v>1046.971275181975</c:v>
                </c:pt>
                <c:pt idx="6">
                  <c:v>1208.38348630839</c:v>
                </c:pt>
                <c:pt idx="7">
                  <c:v>1357.814966840437</c:v>
                </c:pt>
                <c:pt idx="8">
                  <c:v>1496.272172433324</c:v>
                </c:pt>
                <c:pt idx="9">
                  <c:v>1624.548334510066</c:v>
                </c:pt>
                <c:pt idx="10">
                  <c:v>1743.273049562005</c:v>
                </c:pt>
                <c:pt idx="11">
                  <c:v>1852.950597054791</c:v>
                </c:pt>
                <c:pt idx="12">
                  <c:v>1953.989522672724</c:v>
                </c:pt>
                <c:pt idx="13">
                  <c:v>2536.453569869045</c:v>
                </c:pt>
                <c:pt idx="14">
                  <c:v>3077.771504610311</c:v>
                </c:pt>
                <c:pt idx="15">
                  <c:v>3584.672725049546</c:v>
                </c:pt>
                <c:pt idx="16">
                  <c:v>4062.125426936196</c:v>
                </c:pt>
                <c:pt idx="17">
                  <c:v>4513.9976454149</c:v>
                </c:pt>
                <c:pt idx="18">
                  <c:v>4943.307668341091</c:v>
                </c:pt>
                <c:pt idx="19">
                  <c:v>5352.417079129256</c:v>
                </c:pt>
                <c:pt idx="20">
                  <c:v>5743.18033465999</c:v>
                </c:pt>
                <c:pt idx="21">
                  <c:v>6117.06063162885</c:v>
                </c:pt>
                <c:pt idx="22">
                  <c:v>6475.219624922377</c:v>
                </c:pt>
                <c:pt idx="23">
                  <c:v>6818.586866552243</c:v>
                </c:pt>
                <c:pt idx="24">
                  <c:v>7147.913518435555</c:v>
                </c:pt>
                <c:pt idx="25">
                  <c:v>7463.813871736638</c:v>
                </c:pt>
                <c:pt idx="26">
                  <c:v>7767.6516399167</c:v>
                </c:pt>
                <c:pt idx="27">
                  <c:v>8059.773511595327</c:v>
                </c:pt>
                <c:pt idx="28">
                  <c:v>8340.475988735663</c:v>
                </c:pt>
                <c:pt idx="29">
                  <c:v>8610.019889169369</c:v>
                </c:pt>
                <c:pt idx="30">
                  <c:v>8868.63938157237</c:v>
                </c:pt>
                <c:pt idx="31">
                  <c:v>9116.548880555666</c:v>
                </c:pt>
                <c:pt idx="32">
                  <c:v>9353.948292218614</c:v>
                </c:pt>
                <c:pt idx="33">
                  <c:v>9581.026985710021</c:v>
                </c:pt>
                <c:pt idx="34">
                  <c:v>9797.966781945381</c:v>
                </c:pt>
                <c:pt idx="35">
                  <c:v>10004.94418517011</c:v>
                </c:pt>
                <c:pt idx="36">
                  <c:v>10202.13203224307</c:v>
                </c:pt>
                <c:pt idx="37">
                  <c:v>10389.70069509908</c:v>
                </c:pt>
                <c:pt idx="38">
                  <c:v>10567.81894127931</c:v>
                </c:pt>
                <c:pt idx="39">
                  <c:v>10736.65602426417</c:v>
                </c:pt>
                <c:pt idx="40">
                  <c:v>10896.3804067555</c:v>
                </c:pt>
                <c:pt idx="41">
                  <c:v>11047.16003211285</c:v>
                </c:pt>
                <c:pt idx="42">
                  <c:v>11189.16248856834</c:v>
                </c:pt>
                <c:pt idx="43">
                  <c:v>11322.55508554121</c:v>
                </c:pt>
                <c:pt idx="44">
                  <c:v>11447.50486523123</c:v>
                </c:pt>
                <c:pt idx="45">
                  <c:v>11564.17856734316</c:v>
                </c:pt>
                <c:pt idx="46">
                  <c:v>11672.74256061157</c:v>
                </c:pt>
                <c:pt idx="47">
                  <c:v>11773.36275157682</c:v>
                </c:pt>
                <c:pt idx="48">
                  <c:v>11866.20447855955</c:v>
                </c:pt>
                <c:pt idx="49">
                  <c:v>11951.43239684845</c:v>
                </c:pt>
                <c:pt idx="50">
                  <c:v>12029.21035962598</c:v>
                </c:pt>
                <c:pt idx="51">
                  <c:v>12099.70129800821</c:v>
                </c:pt>
                <c:pt idx="52">
                  <c:v>12163.06710527721</c:v>
                </c:pt>
                <c:pt idx="53">
                  <c:v>12219.46852151537</c:v>
                </c:pt>
                <c:pt idx="54">
                  <c:v>12269.06502294773</c:v>
                </c:pt>
                <c:pt idx="55">
                  <c:v>12312.01471690368</c:v>
                </c:pt>
                <c:pt idx="56">
                  <c:v>12348.47424294846</c:v>
                </c:pt>
                <c:pt idx="57">
                  <c:v>12378.59868052416</c:v>
                </c:pt>
                <c:pt idx="58">
                  <c:v>12402.54146326077</c:v>
                </c:pt>
                <c:pt idx="59">
                  <c:v>12420.4542999845</c:v>
                </c:pt>
                <c:pt idx="60">
                  <c:v>12432.48710235278</c:v>
                </c:pt>
                <c:pt idx="61">
                  <c:v>12438.78791898838</c:v>
                </c:pt>
                <c:pt idx="62">
                  <c:v>12439.50287592178</c:v>
                </c:pt>
                <c:pt idx="63">
                  <c:v>12434.7761231102</c:v>
                </c:pt>
                <c:pt idx="64">
                  <c:v>12424.74978680443</c:v>
                </c:pt>
                <c:pt idx="65">
                  <c:v>12409.5639274891</c:v>
                </c:pt>
                <c:pt idx="66">
                  <c:v>12389.35650314065</c:v>
                </c:pt>
                <c:pt idx="67">
                  <c:v>12364.26333751483</c:v>
                </c:pt>
                <c:pt idx="68">
                  <c:v>12334.41809320566</c:v>
                </c:pt>
                <c:pt idx="69">
                  <c:v>12299.95224920753</c:v>
                </c:pt>
                <c:pt idx="70">
                  <c:v>12260.99508271506</c:v>
                </c:pt>
                <c:pt idx="71">
                  <c:v>12217.67365491204</c:v>
                </c:pt>
                <c:pt idx="72">
                  <c:v>12170.11280050408</c:v>
                </c:pt>
                <c:pt idx="73">
                  <c:v>12118.43512076023</c:v>
                </c:pt>
                <c:pt idx="74">
                  <c:v>12062.76097983751</c:v>
                </c:pt>
                <c:pt idx="75">
                  <c:v>12003.20850416645</c:v>
                </c:pt>
                <c:pt idx="76">
                  <c:v>11939.89358469658</c:v>
                </c:pt>
                <c:pt idx="77">
                  <c:v>11872.92988180625</c:v>
                </c:pt>
                <c:pt idx="78">
                  <c:v>11802.42883268045</c:v>
                </c:pt>
                <c:pt idx="79">
                  <c:v>11728.49966098578</c:v>
                </c:pt>
                <c:pt idx="80">
                  <c:v>11651.24938866426</c:v>
                </c:pt>
                <c:pt idx="81">
                  <c:v>11570.78284969856</c:v>
                </c:pt>
                <c:pt idx="82">
                  <c:v>11487.20270568039</c:v>
                </c:pt>
                <c:pt idx="83">
                  <c:v>11400.60946304514</c:v>
                </c:pt>
                <c:pt idx="84">
                  <c:v>11311.10149183962</c:v>
                </c:pt>
                <c:pt idx="85">
                  <c:v>11218.77504588221</c:v>
                </c:pt>
                <c:pt idx="86">
                  <c:v>11123.72428420396</c:v>
                </c:pt>
                <c:pt idx="87">
                  <c:v>11026.04129364924</c:v>
                </c:pt>
                <c:pt idx="88">
                  <c:v>10925.81611252716</c:v>
                </c:pt>
                <c:pt idx="89">
                  <c:v>10823.13675521337</c:v>
                </c:pt>
                <c:pt idx="90">
                  <c:v>10718.08923760126</c:v>
                </c:pt>
                <c:pt idx="91">
                  <c:v>10610.75760331703</c:v>
                </c:pt>
                <c:pt idx="92">
                  <c:v>10501.22395060584</c:v>
                </c:pt>
                <c:pt idx="93">
                  <c:v>10389.56845981115</c:v>
                </c:pt>
                <c:pt idx="94">
                  <c:v>10275.86942137685</c:v>
                </c:pt>
                <c:pt idx="95">
                  <c:v>10160.20326428744</c:v>
                </c:pt>
                <c:pt idx="96">
                  <c:v>10042.64458489697</c:v>
                </c:pt>
                <c:pt idx="97">
                  <c:v>9923.266176063231</c:v>
                </c:pt>
                <c:pt idx="98">
                  <c:v>9802.13905654894</c:v>
                </c:pt>
                <c:pt idx="99">
                  <c:v>9679.332500623008</c:v>
                </c:pt>
                <c:pt idx="100">
                  <c:v>9554.91406780528</c:v>
                </c:pt>
                <c:pt idx="101">
                  <c:v>9428.94963272661</c:v>
                </c:pt>
                <c:pt idx="102">
                  <c:v>9301.50341503811</c:v>
                </c:pt>
                <c:pt idx="103">
                  <c:v>9172.63800933864</c:v>
                </c:pt>
                <c:pt idx="104">
                  <c:v>9042.414415080333</c:v>
                </c:pt>
                <c:pt idx="105">
                  <c:v>8910.89206641633</c:v>
                </c:pt>
                <c:pt idx="106">
                  <c:v>8778.128861953035</c:v>
                </c:pt>
                <c:pt idx="107">
                  <c:v>8644.181194382021</c:v>
                </c:pt>
                <c:pt idx="108">
                  <c:v>8509.103979957741</c:v>
                </c:pt>
                <c:pt idx="109">
                  <c:v>8372.950687794384</c:v>
                </c:pt>
                <c:pt idx="110">
                  <c:v>8235.773368965135</c:v>
                </c:pt>
                <c:pt idx="111">
                  <c:v>8097.622685370035</c:v>
                </c:pt>
                <c:pt idx="112">
                  <c:v>7958.547938359436</c:v>
                </c:pt>
                <c:pt idx="113">
                  <c:v>7818.597097091138</c:v>
                </c:pt>
                <c:pt idx="114">
                  <c:v>7677.81682660571</c:v>
                </c:pt>
                <c:pt idx="115">
                  <c:v>7536.25251560309</c:v>
                </c:pt>
                <c:pt idx="116">
                  <c:v>7393.94830390578</c:v>
                </c:pt>
                <c:pt idx="117">
                  <c:v>7250.947109594941</c:v>
                </c:pt>
                <c:pt idx="118">
                  <c:v>7107.290655814577</c:v>
                </c:pt>
                <c:pt idx="119">
                  <c:v>6963.019497224543</c:v>
                </c:pt>
              </c:numCache>
            </c:numRef>
          </c:yVal>
          <c:smooth val="0"/>
          <c:extLst xmlns:c16r2="http://schemas.microsoft.com/office/drawing/2015/06/chart">
            <c:ext xmlns:c16="http://schemas.microsoft.com/office/drawing/2014/chart" uri="{C3380CC4-5D6E-409C-BE32-E72D297353CC}">
              <c16:uniqueId val="{00000004-2358-4CAC-B86C-E1289F178A95}"/>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249.7606829458382</c:v>
                </c:pt>
                <c:pt idx="2">
                  <c:v>476.105242767837</c:v>
                </c:pt>
                <c:pt idx="3">
                  <c:v>682.68281156756</c:v>
                </c:pt>
                <c:pt idx="4">
                  <c:v>872.1868931984063</c:v>
                </c:pt>
                <c:pt idx="5">
                  <c:v>1046.711190551752</c:v>
                </c:pt>
                <c:pt idx="6">
                  <c:v>1207.887393839657</c:v>
                </c:pt>
                <c:pt idx="7">
                  <c:v>1356.991292394698</c:v>
                </c:pt>
                <c:pt idx="8">
                  <c:v>1495.024878012016</c:v>
                </c:pt>
                <c:pt idx="9">
                  <c:v>1622.779839740368</c:v>
                </c:pt>
                <c:pt idx="10">
                  <c:v>1740.886635578936</c:v>
                </c:pt>
                <c:pt idx="11">
                  <c:v>1849.852386879968</c:v>
                </c:pt>
                <c:pt idx="12">
                  <c:v>1950.090112582548</c:v>
                </c:pt>
                <c:pt idx="13">
                  <c:v>2531.669370999094</c:v>
                </c:pt>
                <c:pt idx="14">
                  <c:v>3056.14588301396</c:v>
                </c:pt>
                <c:pt idx="15">
                  <c:v>3533.919946530601</c:v>
                </c:pt>
                <c:pt idx="16">
                  <c:v>3972.8079558264</c:v>
                </c:pt>
                <c:pt idx="17">
                  <c:v>4378.900595601182</c:v>
                </c:pt>
                <c:pt idx="18">
                  <c:v>4756.952646975172</c:v>
                </c:pt>
                <c:pt idx="19">
                  <c:v>5110.684190933593</c:v>
                </c:pt>
                <c:pt idx="20">
                  <c:v>5443.014158872422</c:v>
                </c:pt>
                <c:pt idx="21">
                  <c:v>5756.241397498176</c:v>
                </c:pt>
                <c:pt idx="22">
                  <c:v>6052.18501338875</c:v>
                </c:pt>
                <c:pt idx="23">
                  <c:v>6332.293126930716</c:v>
                </c:pt>
                <c:pt idx="24">
                  <c:v>6597.727120104013</c:v>
                </c:pt>
                <c:pt idx="25">
                  <c:v>6849.42687549931</c:v>
                </c:pt>
                <c:pt idx="26">
                  <c:v>7088.789548323723</c:v>
                </c:pt>
                <c:pt idx="27">
                  <c:v>7316.37308795983</c:v>
                </c:pt>
                <c:pt idx="28">
                  <c:v>7532.64548323606</c:v>
                </c:pt>
                <c:pt idx="29">
                  <c:v>7738.007972772932</c:v>
                </c:pt>
                <c:pt idx="30">
                  <c:v>7932.81056652731</c:v>
                </c:pt>
                <c:pt idx="31">
                  <c:v>8117.363984362222</c:v>
                </c:pt>
                <c:pt idx="32">
                  <c:v>8291.948827043641</c:v>
                </c:pt>
                <c:pt idx="33">
                  <c:v>8456.82260633912</c:v>
                </c:pt>
                <c:pt idx="34">
                  <c:v>8612.225120060048</c:v>
                </c:pt>
                <c:pt idx="35">
                  <c:v>8758.382548640947</c:v>
                </c:pt>
                <c:pt idx="36">
                  <c:v>8895.51056511351</c:v>
                </c:pt>
                <c:pt idx="37">
                  <c:v>9023.816684624931</c:v>
                </c:pt>
                <c:pt idx="38">
                  <c:v>9143.502028664341</c:v>
                </c:pt>
                <c:pt idx="39">
                  <c:v>9254.76344604371</c:v>
                </c:pt>
                <c:pt idx="40">
                  <c:v>9357.7935543363</c:v>
                </c:pt>
                <c:pt idx="41">
                  <c:v>9452.78146035224</c:v>
                </c:pt>
                <c:pt idx="42">
                  <c:v>9539.913284029113</c:v>
                </c:pt>
                <c:pt idx="43">
                  <c:v>9619.372526508283</c:v>
                </c:pt>
                <c:pt idx="44">
                  <c:v>9691.340320594143</c:v>
                </c:pt>
                <c:pt idx="45">
                  <c:v>9755.995593035068</c:v>
                </c:pt>
                <c:pt idx="46">
                  <c:v>9813.515161318004</c:v>
                </c:pt>
                <c:pt idx="47">
                  <c:v>9864.07378238673</c:v>
                </c:pt>
                <c:pt idx="48">
                  <c:v>9907.84416663996</c:v>
                </c:pt>
                <c:pt idx="49">
                  <c:v>9944.996967416955</c:v>
                </c:pt>
                <c:pt idx="50">
                  <c:v>9975.700753726066</c:v>
                </c:pt>
                <c:pt idx="51">
                  <c:v>10000.1219721199</c:v>
                </c:pt>
                <c:pt idx="52">
                  <c:v>10018.42490316648</c:v>
                </c:pt>
                <c:pt idx="53">
                  <c:v>10030.77161359414</c:v>
                </c:pt>
                <c:pt idx="54">
                  <c:v>10037.32190777874</c:v>
                </c:pt>
                <c:pt idx="55">
                  <c:v>10038.23328038212</c:v>
                </c:pt>
                <c:pt idx="56">
                  <c:v>10033.66087141144</c:v>
                </c:pt>
                <c:pt idx="57">
                  <c:v>10023.75742458692</c:v>
                </c:pt>
                <c:pt idx="58">
                  <c:v>10008.67324960046</c:v>
                </c:pt>
                <c:pt idx="59">
                  <c:v>9988.5561886466</c:v>
                </c:pt>
                <c:pt idx="60">
                  <c:v>9963.551587409327</c:v>
                </c:pt>
                <c:pt idx="61">
                  <c:v>9933.802270579151</c:v>
                </c:pt>
                <c:pt idx="62">
                  <c:v>9899.44852188835</c:v>
                </c:pt>
                <c:pt idx="63">
                  <c:v>9860.628068564928</c:v>
                </c:pt>
                <c:pt idx="64">
                  <c:v>9817.476070067247</c:v>
                </c:pt>
                <c:pt idx="65">
                  <c:v>9770.125110935885</c:v>
                </c:pt>
                <c:pt idx="66">
                  <c:v>9718.705197557103</c:v>
                </c:pt>
                <c:pt idx="67">
                  <c:v>9663.34375863639</c:v>
                </c:pt>
                <c:pt idx="68">
                  <c:v>9604.165649159575</c:v>
                </c:pt>
                <c:pt idx="69">
                  <c:v>9541.293157627806</c:v>
                </c:pt>
                <c:pt idx="70">
                  <c:v>9474.846016342984</c:v>
                </c:pt>
                <c:pt idx="71">
                  <c:v>9404.941414533182</c:v>
                </c:pt>
                <c:pt idx="72">
                  <c:v>9331.694014108274</c:v>
                </c:pt>
                <c:pt idx="73">
                  <c:v>9255.215967838186</c:v>
                </c:pt>
                <c:pt idx="74">
                  <c:v>9175.616939769201</c:v>
                </c:pt>
                <c:pt idx="75">
                  <c:v>9093.004127681941</c:v>
                </c:pt>
                <c:pt idx="76">
                  <c:v>9007.48228741926</c:v>
                </c:pt>
                <c:pt idx="77">
                  <c:v>8919.15375891235</c:v>
                </c:pt>
                <c:pt idx="78">
                  <c:v>8828.118493749991</c:v>
                </c:pt>
                <c:pt idx="79">
                  <c:v>8734.47408413072</c:v>
                </c:pt>
                <c:pt idx="80">
                  <c:v>8638.315793063784</c:v>
                </c:pt>
                <c:pt idx="81">
                  <c:v>8539.736585677601</c:v>
                </c:pt>
                <c:pt idx="82">
                  <c:v>8438.827161515364</c:v>
                </c:pt>
                <c:pt idx="83">
                  <c:v>8335.675987691278</c:v>
                </c:pt>
                <c:pt idx="84">
                  <c:v>8230.36933280225</c:v>
                </c:pt>
                <c:pt idx="85">
                  <c:v>8122.991301486734</c:v>
                </c:pt>
                <c:pt idx="86">
                  <c:v>8013.62386953598</c:v>
                </c:pt>
                <c:pt idx="87">
                  <c:v>7902.34691945999</c:v>
                </c:pt>
                <c:pt idx="88">
                  <c:v>7789.23827643157</c:v>
                </c:pt>
                <c:pt idx="89">
                  <c:v>7674.37374452012</c:v>
                </c:pt>
                <c:pt idx="90">
                  <c:v>7557.827143148985</c:v>
                </c:pt>
                <c:pt idx="91">
                  <c:v>7439.6703436994</c:v>
                </c:pt>
                <c:pt idx="92">
                  <c:v>7319.9733062046</c:v>
                </c:pt>
                <c:pt idx="93">
                  <c:v>7198.804116067944</c:v>
                </c:pt>
                <c:pt idx="94">
                  <c:v>7076.22902075597</c:v>
                </c:pt>
                <c:pt idx="95">
                  <c:v>6952.31246641279</c:v>
                </c:pt>
                <c:pt idx="96">
                  <c:v>6827.117134346161</c:v>
                </c:pt>
                <c:pt idx="97">
                  <c:v>6700.703977344958</c:v>
                </c:pt>
                <c:pt idx="98">
                  <c:v>6573.13225579448</c:v>
                </c:pt>
                <c:pt idx="99">
                  <c:v>6444.459573537111</c:v>
                </c:pt>
                <c:pt idx="100">
                  <c:v>6314.741913462523</c:v>
                </c:pt>
                <c:pt idx="101">
                  <c:v>6184.033672779798</c:v>
                </c:pt>
                <c:pt idx="102">
                  <c:v>6052.387697965371</c:v>
                </c:pt>
                <c:pt idx="103">
                  <c:v>5919.855319340712</c:v>
                </c:pt>
                <c:pt idx="104">
                  <c:v>5786.486385262569</c:v>
                </c:pt>
                <c:pt idx="105">
                  <c:v>5652.32929591788</c:v>
                </c:pt>
                <c:pt idx="106">
                  <c:v>5517.431036685593</c:v>
                </c:pt>
                <c:pt idx="107">
                  <c:v>5381.837211064063</c:v>
                </c:pt>
                <c:pt idx="108">
                  <c:v>5245.592073144391</c:v>
                </c:pt>
                <c:pt idx="109">
                  <c:v>5108.738559609745</c:v>
                </c:pt>
                <c:pt idx="110">
                  <c:v>4971.318321265745</c:v>
                </c:pt>
                <c:pt idx="111">
                  <c:v>4833.3717540754</c:v>
                </c:pt>
                <c:pt idx="112">
                  <c:v>4694.938029701821</c:v>
                </c:pt>
                <c:pt idx="113">
                  <c:v>4556.055125546176</c:v>
                </c:pt>
                <c:pt idx="114">
                  <c:v>4416.759854278062</c:v>
                </c:pt>
                <c:pt idx="115">
                  <c:v>4277.087892848909</c:v>
                </c:pt>
                <c:pt idx="116">
                  <c:v>4137.073810996423</c:v>
                </c:pt>
                <c:pt idx="117">
                  <c:v>3996.75109922234</c:v>
                </c:pt>
                <c:pt idx="118">
                  <c:v>3856.152196255047</c:v>
                </c:pt>
                <c:pt idx="119">
                  <c:v>3715.30851598736</c:v>
                </c:pt>
              </c:numCache>
            </c:numRef>
          </c:yVal>
          <c:smooth val="0"/>
          <c:extLst xmlns:c16r2="http://schemas.microsoft.com/office/drawing/2015/06/chart">
            <c:ext xmlns:c16="http://schemas.microsoft.com/office/drawing/2014/chart" uri="{C3380CC4-5D6E-409C-BE32-E72D297353CC}">
              <c16:uniqueId val="{00000005-2358-4CAC-B86C-E1289F178A95}"/>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374.6410244186408</c:v>
                </c:pt>
                <c:pt idx="2">
                  <c:v>724.3944085021505</c:v>
                </c:pt>
                <c:pt idx="3">
                  <c:v>1052.522805327782</c:v>
                </c:pt>
                <c:pt idx="4">
                  <c:v>1361.352390154498</c:v>
                </c:pt>
                <c:pt idx="5">
                  <c:v>1652.687550205737</c:v>
                </c:pt>
                <c:pt idx="6">
                  <c:v>1927.933159489185</c:v>
                </c:pt>
                <c:pt idx="7">
                  <c:v>2188.188270982821</c:v>
                </c:pt>
                <c:pt idx="8">
                  <c:v>2434.318453339394</c:v>
                </c:pt>
                <c:pt idx="9">
                  <c:v>2667.011587013723</c:v>
                </c:pt>
                <c:pt idx="10">
                  <c:v>2886.820849914569</c:v>
                </c:pt>
                <c:pt idx="11">
                  <c:v>3094.19778459752</c:v>
                </c:pt>
                <c:pt idx="12">
                  <c:v>3289.517689122586</c:v>
                </c:pt>
                <c:pt idx="13">
                  <c:v>3964.602464542724</c:v>
                </c:pt>
                <c:pt idx="14">
                  <c:v>4595.33384630922</c:v>
                </c:pt>
                <c:pt idx="15">
                  <c:v>5188.389160321792</c:v>
                </c:pt>
                <c:pt idx="16">
                  <c:v>5748.702059391886</c:v>
                </c:pt>
                <c:pt idx="17">
                  <c:v>6280.12420997606</c:v>
                </c:pt>
                <c:pt idx="18">
                  <c:v>6785.672420898918</c:v>
                </c:pt>
                <c:pt idx="19">
                  <c:v>7267.719036891357</c:v>
                </c:pt>
                <c:pt idx="20">
                  <c:v>7728.13937994046</c:v>
                </c:pt>
                <c:pt idx="21">
                  <c:v>8168.425882301759</c:v>
                </c:pt>
                <c:pt idx="22">
                  <c:v>8589.776389445538</c:v>
                </c:pt>
                <c:pt idx="23">
                  <c:v>8993.16243503755</c:v>
                </c:pt>
                <c:pt idx="24">
                  <c:v>9379.381989449808</c:v>
                </c:pt>
                <c:pt idx="25">
                  <c:v>9749.100174098965</c:v>
                </c:pt>
                <c:pt idx="26">
                  <c:v>10103.73720365763</c:v>
                </c:pt>
                <c:pt idx="27">
                  <c:v>10443.69618021906</c:v>
                </c:pt>
                <c:pt idx="28">
                  <c:v>10769.33249656018</c:v>
                </c:pt>
                <c:pt idx="29">
                  <c:v>11080.96777671622</c:v>
                </c:pt>
                <c:pt idx="30">
                  <c:v>11378.89853031887</c:v>
                </c:pt>
                <c:pt idx="31">
                  <c:v>11663.4027182397</c:v>
                </c:pt>
                <c:pt idx="32">
                  <c:v>11934.74471066333</c:v>
                </c:pt>
                <c:pt idx="33">
                  <c:v>12193.17900633137</c:v>
                </c:pt>
                <c:pt idx="34">
                  <c:v>12438.95299872127</c:v>
                </c:pt>
                <c:pt idx="35">
                  <c:v>12672.30901049334</c:v>
                </c:pt>
                <c:pt idx="36">
                  <c:v>12893.48576761084</c:v>
                </c:pt>
                <c:pt idx="37">
                  <c:v>13102.71944574127</c:v>
                </c:pt>
                <c:pt idx="38">
                  <c:v>13300.24439150654</c:v>
                </c:pt>
                <c:pt idx="39">
                  <c:v>13486.29508905811</c:v>
                </c:pt>
                <c:pt idx="40">
                  <c:v>13661.10476913676</c:v>
                </c:pt>
                <c:pt idx="41">
                  <c:v>13824.9055823111</c:v>
                </c:pt>
                <c:pt idx="42">
                  <c:v>13977.92867498216</c:v>
                </c:pt>
                <c:pt idx="43">
                  <c:v>14120.40418709745</c:v>
                </c:pt>
                <c:pt idx="44">
                  <c:v>14252.56119390856</c:v>
                </c:pt>
                <c:pt idx="45">
                  <c:v>14374.62760887574</c:v>
                </c:pt>
                <c:pt idx="46">
                  <c:v>14486.83006071392</c:v>
                </c:pt>
                <c:pt idx="47">
                  <c:v>14589.39375443547</c:v>
                </c:pt>
                <c:pt idx="48">
                  <c:v>14682.54232379189</c:v>
                </c:pt>
                <c:pt idx="49">
                  <c:v>14766.49768062844</c:v>
                </c:pt>
                <c:pt idx="50">
                  <c:v>14841.47986523784</c:v>
                </c:pt>
                <c:pt idx="51">
                  <c:v>14907.70690065832</c:v>
                </c:pt>
                <c:pt idx="52">
                  <c:v>14965.39465562138</c:v>
                </c:pt>
                <c:pt idx="53">
                  <c:v>15014.75671199663</c:v>
                </c:pt>
                <c:pt idx="54">
                  <c:v>15056.00424073311</c:v>
                </c:pt>
                <c:pt idx="55">
                  <c:v>15089.34588688193</c:v>
                </c:pt>
                <c:pt idx="56">
                  <c:v>15114.9876639843</c:v>
                </c:pt>
                <c:pt idx="57">
                  <c:v>15133.13285789196</c:v>
                </c:pt>
                <c:pt idx="58">
                  <c:v>15143.98193993908</c:v>
                </c:pt>
                <c:pt idx="59">
                  <c:v>15147.7324892562</c:v>
                </c:pt>
                <c:pt idx="60">
                  <c:v>15144.57912395918</c:v>
                </c:pt>
                <c:pt idx="61">
                  <c:v>15134.71344086671</c:v>
                </c:pt>
                <c:pt idx="62">
                  <c:v>15118.32396337576</c:v>
                </c:pt>
                <c:pt idx="63">
                  <c:v>15095.59609710518</c:v>
                </c:pt>
                <c:pt idx="64">
                  <c:v>15066.71209288901</c:v>
                </c:pt>
                <c:pt idx="65">
                  <c:v>15031.85101672262</c:v>
                </c:pt>
                <c:pt idx="66">
                  <c:v>14991.18872624403</c:v>
                </c:pt>
                <c:pt idx="67">
                  <c:v>14944.89785334375</c:v>
                </c:pt>
                <c:pt idx="68">
                  <c:v>14893.14779252047</c:v>
                </c:pt>
                <c:pt idx="69">
                  <c:v>14836.10469459603</c:v>
                </c:pt>
                <c:pt idx="70">
                  <c:v>14773.93146542646</c:v>
                </c:pt>
                <c:pt idx="71">
                  <c:v>14706.78776925732</c:v>
                </c:pt>
                <c:pt idx="72">
                  <c:v>14634.83003639383</c:v>
                </c:pt>
                <c:pt idx="73">
                  <c:v>14558.2114748559</c:v>
                </c:pt>
                <c:pt idx="74">
                  <c:v>14477.08208572143</c:v>
                </c:pt>
                <c:pt idx="75">
                  <c:v>14391.58868186781</c:v>
                </c:pt>
                <c:pt idx="76">
                  <c:v>14301.87490983494</c:v>
                </c:pt>
                <c:pt idx="77">
                  <c:v>14208.08127455832</c:v>
                </c:pt>
                <c:pt idx="78">
                  <c:v>14110.34516671556</c:v>
                </c:pt>
                <c:pt idx="79">
                  <c:v>14008.80089246901</c:v>
                </c:pt>
                <c:pt idx="80">
                  <c:v>13903.57970537408</c:v>
                </c:pt>
                <c:pt idx="81">
                  <c:v>13794.80984026077</c:v>
                </c:pt>
                <c:pt idx="82">
                  <c:v>13682.6165488828</c:v>
                </c:pt>
                <c:pt idx="83">
                  <c:v>13567.1221371654</c:v>
                </c:pt>
                <c:pt idx="84">
                  <c:v>13448.44600386755</c:v>
                </c:pt>
                <c:pt idx="85">
                  <c:v>13326.70468051662</c:v>
                </c:pt>
                <c:pt idx="86">
                  <c:v>13202.01187244523</c:v>
                </c:pt>
                <c:pt idx="87">
                  <c:v>13074.47850080393</c:v>
                </c:pt>
                <c:pt idx="88">
                  <c:v>12944.21274541831</c:v>
                </c:pt>
                <c:pt idx="89">
                  <c:v>12811.32008835627</c:v>
                </c:pt>
                <c:pt idx="90">
                  <c:v>12675.90335810138</c:v>
                </c:pt>
                <c:pt idx="91">
                  <c:v>12538.06277422328</c:v>
                </c:pt>
                <c:pt idx="92">
                  <c:v>12397.89599243924</c:v>
                </c:pt>
                <c:pt idx="93">
                  <c:v>12255.49814998079</c:v>
                </c:pt>
                <c:pt idx="94">
                  <c:v>12110.96191117261</c:v>
                </c:pt>
                <c:pt idx="95">
                  <c:v>11964.37751315394</c:v>
                </c:pt>
                <c:pt idx="96">
                  <c:v>11815.83281164849</c:v>
                </c:pt>
                <c:pt idx="97">
                  <c:v>11665.41332673654</c:v>
                </c:pt>
                <c:pt idx="98">
                  <c:v>11513.20228854334</c:v>
                </c:pt>
                <c:pt idx="99">
                  <c:v>11359.28068280732</c:v>
                </c:pt>
                <c:pt idx="100">
                  <c:v>11203.72729624808</c:v>
                </c:pt>
                <c:pt idx="101">
                  <c:v>11046.61876170523</c:v>
                </c:pt>
                <c:pt idx="102">
                  <c:v>10888.02960299328</c:v>
                </c:pt>
                <c:pt idx="103">
                  <c:v>10728.0322794267</c:v>
                </c:pt>
                <c:pt idx="104">
                  <c:v>10566.69722998142</c:v>
                </c:pt>
                <c:pt idx="105">
                  <c:v>10404.09291705722</c:v>
                </c:pt>
                <c:pt idx="106">
                  <c:v>10240.28586980794</c:v>
                </c:pt>
                <c:pt idx="107">
                  <c:v>10075.34072700795</c:v>
                </c:pt>
                <c:pt idx="108">
                  <c:v>9909.320279430125</c:v>
                </c:pt>
                <c:pt idx="109">
                  <c:v>9742.285511716734</c:v>
                </c:pt>
                <c:pt idx="110">
                  <c:v>9574.295643715187</c:v>
                </c:pt>
                <c:pt idx="111">
                  <c:v>9405.408171255607</c:v>
                </c:pt>
                <c:pt idx="112">
                  <c:v>9235.678906372748</c:v>
                </c:pt>
                <c:pt idx="113">
                  <c:v>9065.162016933311</c:v>
                </c:pt>
                <c:pt idx="114">
                  <c:v>8893.910065672826</c:v>
                </c:pt>
                <c:pt idx="115">
                  <c:v>8721.974048625212</c:v>
                </c:pt>
                <c:pt idx="116">
                  <c:v>8549.40343293594</c:v>
                </c:pt>
                <c:pt idx="117">
                  <c:v>8376.24619405251</c:v>
                </c:pt>
                <c:pt idx="118">
                  <c:v>8202.548852283507</c:v>
                </c:pt>
                <c:pt idx="119">
                  <c:v>8028.356508722063</c:v>
                </c:pt>
              </c:numCache>
            </c:numRef>
          </c:yVal>
          <c:smooth val="0"/>
          <c:extLst xmlns:c16r2="http://schemas.microsoft.com/office/drawing/2015/06/chart">
            <c:ext xmlns:c16="http://schemas.microsoft.com/office/drawing/2014/chart" uri="{C3380CC4-5D6E-409C-BE32-E72D297353CC}">
              <c16:uniqueId val="{00000006-2358-4CAC-B86C-E1289F178A95}"/>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249.760682946071</c:v>
                </c:pt>
                <c:pt idx="2">
                  <c:v>476.4042300516736</c:v>
                </c:pt>
                <c:pt idx="3">
                  <c:v>683.5220111897127</c:v>
                </c:pt>
                <c:pt idx="4">
                  <c:v>873.7592008702921</c:v>
                </c:pt>
                <c:pt idx="5">
                  <c:v>1049.166282517603</c:v>
                </c:pt>
                <c:pt idx="6">
                  <c:v>1211.335865949281</c:v>
                </c:pt>
                <c:pt idx="7">
                  <c:v>1361.50805958314</c:v>
                </c:pt>
                <c:pt idx="8">
                  <c:v>1500.652002715971</c:v>
                </c:pt>
                <c:pt idx="9">
                  <c:v>1629.528918815777</c:v>
                </c:pt>
                <c:pt idx="10">
                  <c:v>1748.74084529304</c:v>
                </c:pt>
                <c:pt idx="11">
                  <c:v>1858.76826246758</c:v>
                </c:pt>
                <c:pt idx="12">
                  <c:v>1959.999121065484</c:v>
                </c:pt>
                <c:pt idx="13">
                  <c:v>2542.47932227864</c:v>
                </c:pt>
                <c:pt idx="14">
                  <c:v>3083.022307483712</c:v>
                </c:pt>
                <c:pt idx="15">
                  <c:v>3588.472340690903</c:v>
                </c:pt>
                <c:pt idx="16">
                  <c:v>4063.884270046605</c:v>
                </c:pt>
                <c:pt idx="17">
                  <c:v>4513.19001997821</c:v>
                </c:pt>
                <c:pt idx="18">
                  <c:v>4939.454497191999</c:v>
                </c:pt>
                <c:pt idx="19">
                  <c:v>5345.072880484164</c:v>
                </c:pt>
                <c:pt idx="20">
                  <c:v>5731.923472970957</c:v>
                </c:pt>
                <c:pt idx="21">
                  <c:v>6101.486087554833</c:v>
                </c:pt>
                <c:pt idx="22">
                  <c:v>6454.933698328837</c:v>
                </c:pt>
                <c:pt idx="23">
                  <c:v>6793.203357990029</c:v>
                </c:pt>
                <c:pt idx="24">
                  <c:v>7117.051036837277</c:v>
                </c:pt>
                <c:pt idx="25">
                  <c:v>7427.093995611882</c:v>
                </c:pt>
                <c:pt idx="26">
                  <c:v>7724.69745458453</c:v>
                </c:pt>
                <c:pt idx="27">
                  <c:v>8010.208831953117</c:v>
                </c:pt>
                <c:pt idx="28">
                  <c:v>8283.925424262401</c:v>
                </c:pt>
                <c:pt idx="29">
                  <c:v>8546.10894436296</c:v>
                </c:pt>
                <c:pt idx="30">
                  <c:v>8796.994671190856</c:v>
                </c:pt>
                <c:pt idx="31">
                  <c:v>9036.798420948673</c:v>
                </c:pt>
                <c:pt idx="32">
                  <c:v>9265.721839175092</c:v>
                </c:pt>
                <c:pt idx="33">
                  <c:v>9483.956396585196</c:v>
                </c:pt>
                <c:pt idx="34">
                  <c:v>9691.686385559999</c:v>
                </c:pt>
                <c:pt idx="35">
                  <c:v>9889.09114737925</c:v>
                </c:pt>
                <c:pt idx="36">
                  <c:v>10076.34670851054</c:v>
                </c:pt>
                <c:pt idx="37">
                  <c:v>10253.6269640536</c:v>
                </c:pt>
                <c:pt idx="38">
                  <c:v>10421.10451522912</c:v>
                </c:pt>
                <c:pt idx="39">
                  <c:v>10578.95273290528</c:v>
                </c:pt>
                <c:pt idx="40">
                  <c:v>10727.34445610621</c:v>
                </c:pt>
                <c:pt idx="41">
                  <c:v>10866.45223724819</c:v>
                </c:pt>
                <c:pt idx="42">
                  <c:v>10996.44847961492</c:v>
                </c:pt>
                <c:pt idx="43">
                  <c:v>11117.5054874341</c:v>
                </c:pt>
                <c:pt idx="44">
                  <c:v>11229.7954521256</c:v>
                </c:pt>
                <c:pt idx="45">
                  <c:v>11333.49039281346</c:v>
                </c:pt>
                <c:pt idx="46">
                  <c:v>11428.76206496335</c:v>
                </c:pt>
                <c:pt idx="47">
                  <c:v>11515.78184768</c:v>
                </c:pt>
                <c:pt idx="48">
                  <c:v>11594.72061768151</c:v>
                </c:pt>
                <c:pt idx="49">
                  <c:v>11665.74861596292</c:v>
                </c:pt>
                <c:pt idx="50">
                  <c:v>11729.03531166841</c:v>
                </c:pt>
                <c:pt idx="51">
                  <c:v>11784.74926650897</c:v>
                </c:pt>
                <c:pt idx="52">
                  <c:v>11833.05800475809</c:v>
                </c:pt>
                <c:pt idx="53">
                  <c:v>11874.12788496935</c:v>
                </c:pt>
                <c:pt idx="54">
                  <c:v>11908.12397767091</c:v>
                </c:pt>
                <c:pt idx="55">
                  <c:v>11935.20994986175</c:v>
                </c:pt>
                <c:pt idx="56">
                  <c:v>11955.54795679217</c:v>
                </c:pt>
                <c:pt idx="57">
                  <c:v>11969.29854130442</c:v>
                </c:pt>
                <c:pt idx="58">
                  <c:v>11976.62054080493</c:v>
                </c:pt>
                <c:pt idx="59">
                  <c:v>11977.67100184481</c:v>
                </c:pt>
                <c:pt idx="60">
                  <c:v>11972.60510216351</c:v>
                </c:pt>
                <c:pt idx="61">
                  <c:v>11961.57607999863</c:v>
                </c:pt>
                <c:pt idx="62">
                  <c:v>11944.73517041863</c:v>
                </c:pt>
                <c:pt idx="63">
                  <c:v>11922.23154839012</c:v>
                </c:pt>
                <c:pt idx="64">
                  <c:v>11894.21227828367</c:v>
                </c:pt>
                <c:pt idx="65">
                  <c:v>11860.82226950838</c:v>
                </c:pt>
                <c:pt idx="66">
                  <c:v>11822.2042379568</c:v>
                </c:pt>
                <c:pt idx="67">
                  <c:v>11778.4986729424</c:v>
                </c:pt>
                <c:pt idx="68">
                  <c:v>11729.84380931268</c:v>
                </c:pt>
                <c:pt idx="69">
                  <c:v>11676.37560444023</c:v>
                </c:pt>
                <c:pt idx="70">
                  <c:v>11618.2277197917</c:v>
                </c:pt>
                <c:pt idx="71">
                  <c:v>11555.53150678286</c:v>
                </c:pt>
                <c:pt idx="72">
                  <c:v>11488.41599665442</c:v>
                </c:pt>
                <c:pt idx="73">
                  <c:v>11417.00789409131</c:v>
                </c:pt>
                <c:pt idx="74">
                  <c:v>11341.43157434557</c:v>
                </c:pt>
                <c:pt idx="75">
                  <c:v>11261.80908360635</c:v>
                </c:pt>
                <c:pt idx="76">
                  <c:v>11178.26014240063</c:v>
                </c:pt>
                <c:pt idx="77">
                  <c:v>11090.90215179999</c:v>
                </c:pt>
                <c:pt idx="78">
                  <c:v>10999.85020222235</c:v>
                </c:pt>
                <c:pt idx="79">
                  <c:v>10905.2170846432</c:v>
                </c:pt>
                <c:pt idx="80">
                  <c:v>10807.11330401525</c:v>
                </c:pt>
                <c:pt idx="81">
                  <c:v>10705.64709473564</c:v>
                </c:pt>
                <c:pt idx="82">
                  <c:v>10600.92443798389</c:v>
                </c:pt>
                <c:pt idx="83">
                  <c:v>10493.04908077396</c:v>
                </c:pt>
                <c:pt idx="84">
                  <c:v>10382.1225565793</c:v>
                </c:pt>
                <c:pt idx="85">
                  <c:v>10268.24420738337</c:v>
                </c:pt>
                <c:pt idx="86">
                  <c:v>10151.51120703132</c:v>
                </c:pt>
                <c:pt idx="87">
                  <c:v>10032.0185857485</c:v>
                </c:pt>
                <c:pt idx="88">
                  <c:v>9909.859255720861</c:v>
                </c:pt>
                <c:pt idx="89">
                  <c:v>9785.12403761689</c:v>
                </c:pt>
                <c:pt idx="90">
                  <c:v>9657.901687957341</c:v>
                </c:pt>
                <c:pt idx="91">
                  <c:v>9528.278927231207</c:v>
                </c:pt>
                <c:pt idx="92">
                  <c:v>9396.340468663722</c:v>
                </c:pt>
                <c:pt idx="93">
                  <c:v>9262.169047557748</c:v>
                </c:pt>
                <c:pt idx="94">
                  <c:v>9125.84545112867</c:v>
                </c:pt>
                <c:pt idx="95">
                  <c:v>8987.44854875049</c:v>
                </c:pt>
                <c:pt idx="96">
                  <c:v>8847.055322551163</c:v>
                </c:pt>
                <c:pt idx="97">
                  <c:v>8704.74089829065</c:v>
                </c:pt>
                <c:pt idx="98">
                  <c:v>8560.578576457683</c:v>
                </c:pt>
                <c:pt idx="99">
                  <c:v>8414.639863527845</c:v>
                </c:pt>
                <c:pt idx="100">
                  <c:v>8266.99450333789</c:v>
                </c:pt>
                <c:pt idx="101">
                  <c:v>8117.710508516058</c:v>
                </c:pt>
                <c:pt idx="102">
                  <c:v>7966.854191932827</c:v>
                </c:pt>
                <c:pt idx="103">
                  <c:v>7814.490198118609</c:v>
                </c:pt>
                <c:pt idx="104">
                  <c:v>7660.68153462373</c:v>
                </c:pt>
                <c:pt idx="105">
                  <c:v>7505.489603271242</c:v>
                </c:pt>
                <c:pt idx="106">
                  <c:v>7348.97423126921</c:v>
                </c:pt>
                <c:pt idx="107">
                  <c:v>7191.193702164572</c:v>
                </c:pt>
                <c:pt idx="108">
                  <c:v>7032.20478659635</c:v>
                </c:pt>
                <c:pt idx="109">
                  <c:v>6872.062772826292</c:v>
                </c:pt>
                <c:pt idx="110">
                  <c:v>6710.8214970259</c:v>
                </c:pt>
                <c:pt idx="111">
                  <c:v>6548.533373290155</c:v>
                </c:pt>
                <c:pt idx="112">
                  <c:v>6385.249423371162</c:v>
                </c:pt>
                <c:pt idx="113">
                  <c:v>6221.019306098576</c:v>
                </c:pt>
                <c:pt idx="114">
                  <c:v>6055.89134647977</c:v>
                </c:pt>
                <c:pt idx="115">
                  <c:v>5889.91256445926</c:v>
                </c:pt>
                <c:pt idx="116">
                  <c:v>5723.1287033353</c:v>
                </c:pt>
                <c:pt idx="117">
                  <c:v>5555.584257801062</c:v>
                </c:pt>
                <c:pt idx="118">
                  <c:v>5387.32250162121</c:v>
                </c:pt>
                <c:pt idx="119">
                  <c:v>5218.385514922906</c:v>
                </c:pt>
              </c:numCache>
            </c:numRef>
          </c:yVal>
          <c:smooth val="0"/>
          <c:extLst xmlns:c16r2="http://schemas.microsoft.com/office/drawing/2015/06/chart">
            <c:ext xmlns:c16="http://schemas.microsoft.com/office/drawing/2014/chart" uri="{C3380CC4-5D6E-409C-BE32-E72D297353CC}">
              <c16:uniqueId val="{00000007-2358-4CAC-B86C-E1289F178A95}"/>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249.7606829458382</c:v>
                </c:pt>
                <c:pt idx="2">
                  <c:v>476.1052395880688</c:v>
                </c:pt>
                <c:pt idx="3">
                  <c:v>682.6827888209372</c:v>
                </c:pt>
                <c:pt idx="4">
                  <c:v>872.1868602866306</c:v>
                </c:pt>
                <c:pt idx="5">
                  <c:v>1046.711172677809</c:v>
                </c:pt>
                <c:pt idx="6">
                  <c:v>1207.887424778659</c:v>
                </c:pt>
                <c:pt idx="7">
                  <c:v>1356.991409541806</c:v>
                </c:pt>
                <c:pt idx="8">
                  <c:v>1495.025119143073</c:v>
                </c:pt>
                <c:pt idx="9">
                  <c:v>1622.780241021188</c:v>
                </c:pt>
                <c:pt idx="10">
                  <c:v>1740.887230449356</c:v>
                </c:pt>
                <c:pt idx="11">
                  <c:v>1849.853205534164</c:v>
                </c:pt>
                <c:pt idx="12">
                  <c:v>1950.091181821888</c:v>
                </c:pt>
                <c:pt idx="13">
                  <c:v>2531.670714304317</c:v>
                </c:pt>
                <c:pt idx="14">
                  <c:v>3081.822341821855</c:v>
                </c:pt>
                <c:pt idx="15">
                  <c:v>3604.785914862761</c:v>
                </c:pt>
                <c:pt idx="16">
                  <c:v>4103.61367435172</c:v>
                </c:pt>
                <c:pt idx="17">
                  <c:v>4580.699331556214</c:v>
                </c:pt>
                <c:pt idx="18">
                  <c:v>5037.929391049081</c:v>
                </c:pt>
                <c:pt idx="19">
                  <c:v>5476.79928856343</c:v>
                </c:pt>
                <c:pt idx="20">
                  <c:v>5898.503269165055</c:v>
                </c:pt>
                <c:pt idx="21">
                  <c:v>6304.003908021841</c:v>
                </c:pt>
                <c:pt idx="22">
                  <c:v>6694.085848642746</c:v>
                </c:pt>
                <c:pt idx="23">
                  <c:v>7069.397307621781</c:v>
                </c:pt>
                <c:pt idx="24">
                  <c:v>7430.482098989189</c:v>
                </c:pt>
                <c:pt idx="25">
                  <c:v>7777.80431375024</c:v>
                </c:pt>
                <c:pt idx="26">
                  <c:v>8112.62154046749</c:v>
                </c:pt>
                <c:pt idx="27">
                  <c:v>8435.226084702415</c:v>
                </c:pt>
                <c:pt idx="28">
                  <c:v>8745.88094710325</c:v>
                </c:pt>
                <c:pt idx="29">
                  <c:v>9044.82941943477</c:v>
                </c:pt>
                <c:pt idx="30">
                  <c:v>9332.300312786825</c:v>
                </c:pt>
                <c:pt idx="31">
                  <c:v>9608.511892961105</c:v>
                </c:pt>
                <c:pt idx="32">
                  <c:v>9873.674825070891</c:v>
                </c:pt>
                <c:pt idx="33">
                  <c:v>10127.9943566029</c:v>
                </c:pt>
                <c:pt idx="34">
                  <c:v>10371.67191641848</c:v>
                </c:pt>
                <c:pt idx="35">
                  <c:v>10604.90626702947</c:v>
                </c:pt>
                <c:pt idx="36">
                  <c:v>10827.89431633218</c:v>
                </c:pt>
                <c:pt idx="37">
                  <c:v>11040.83167086518</c:v>
                </c:pt>
                <c:pt idx="38">
                  <c:v>11243.91299395193</c:v>
                </c:pt>
                <c:pt idx="39">
                  <c:v>11437.33370815217</c:v>
                </c:pt>
                <c:pt idx="40">
                  <c:v>11621.28845240478</c:v>
                </c:pt>
                <c:pt idx="41">
                  <c:v>11795.97111427411</c:v>
                </c:pt>
                <c:pt idx="42">
                  <c:v>11961.57481208071</c:v>
                </c:pt>
                <c:pt idx="43">
                  <c:v>12118.29183380143</c:v>
                </c:pt>
                <c:pt idx="44">
                  <c:v>12266.3135462082</c:v>
                </c:pt>
                <c:pt idx="45">
                  <c:v>12405.83028448722</c:v>
                </c:pt>
                <c:pt idx="46">
                  <c:v>12537.0312301058</c:v>
                </c:pt>
                <c:pt idx="47">
                  <c:v>12660.10428273142</c:v>
                </c:pt>
                <c:pt idx="48">
                  <c:v>12775.23593054363</c:v>
                </c:pt>
                <c:pt idx="49">
                  <c:v>12882.61112211086</c:v>
                </c:pt>
                <c:pt idx="50">
                  <c:v>12982.4131421384</c:v>
                </c:pt>
                <c:pt idx="51">
                  <c:v>13074.82349270745</c:v>
                </c:pt>
                <c:pt idx="52">
                  <c:v>13160.02178371651</c:v>
                </c:pt>
                <c:pt idx="53">
                  <c:v>13238.18562769587</c:v>
                </c:pt>
                <c:pt idx="54">
                  <c:v>13309.49054237758</c:v>
                </c:pt>
                <c:pt idx="55">
                  <c:v>13374.10986123374</c:v>
                </c:pt>
                <c:pt idx="56">
                  <c:v>13432.2146520191</c:v>
                </c:pt>
                <c:pt idx="57">
                  <c:v>13483.97364320606</c:v>
                </c:pt>
                <c:pt idx="58">
                  <c:v>13529.55315813911</c:v>
                </c:pt>
                <c:pt idx="59">
                  <c:v>13569.11705665244</c:v>
                </c:pt>
                <c:pt idx="60">
                  <c:v>13602.82668386144</c:v>
                </c:pt>
                <c:pt idx="61">
                  <c:v>13630.84082580986</c:v>
                </c:pt>
                <c:pt idx="62">
                  <c:v>13653.315671633</c:v>
                </c:pt>
                <c:pt idx="63">
                  <c:v>13670.40478189336</c:v>
                </c:pt>
                <c:pt idx="64">
                  <c:v>13682.25906274351</c:v>
                </c:pt>
                <c:pt idx="65">
                  <c:v>13689.02674557967</c:v>
                </c:pt>
                <c:pt idx="66">
                  <c:v>13690.85337183205</c:v>
                </c:pt>
                <c:pt idx="67">
                  <c:v>13687.88178258343</c:v>
                </c:pt>
                <c:pt idx="68">
                  <c:v>13680.25211267476</c:v>
                </c:pt>
                <c:pt idx="69">
                  <c:v>13668.10178901372</c:v>
                </c:pt>
                <c:pt idx="70">
                  <c:v>13651.56553278025</c:v>
                </c:pt>
                <c:pt idx="71">
                  <c:v>13630.77536525112</c:v>
                </c:pt>
                <c:pt idx="72">
                  <c:v>13605.86061698268</c:v>
                </c:pt>
                <c:pt idx="73">
                  <c:v>13576.94794008462</c:v>
                </c:pt>
                <c:pt idx="74">
                  <c:v>13544.16132336087</c:v>
                </c:pt>
                <c:pt idx="75">
                  <c:v>13507.6221100723</c:v>
                </c:pt>
                <c:pt idx="76">
                  <c:v>13467.44901811937</c:v>
                </c:pt>
                <c:pt idx="77">
                  <c:v>13423.75816242816</c:v>
                </c:pt>
                <c:pt idx="78">
                  <c:v>13376.66307935305</c:v>
                </c:pt>
                <c:pt idx="79">
                  <c:v>13326.27475291491</c:v>
                </c:pt>
                <c:pt idx="80">
                  <c:v>13272.7016427014</c:v>
                </c:pt>
                <c:pt idx="81">
                  <c:v>13216.04971326538</c:v>
                </c:pt>
                <c:pt idx="82">
                  <c:v>13156.42246487667</c:v>
                </c:pt>
                <c:pt idx="83">
                  <c:v>13093.92096547433</c:v>
                </c:pt>
                <c:pt idx="84">
                  <c:v>13028.64388369722</c:v>
                </c:pt>
                <c:pt idx="85">
                  <c:v>12960.68752285605</c:v>
                </c:pt>
                <c:pt idx="86">
                  <c:v>12890.14585573855</c:v>
                </c:pt>
                <c:pt idx="87">
                  <c:v>12817.11056013126</c:v>
                </c:pt>
                <c:pt idx="88">
                  <c:v>12741.67105495557</c:v>
                </c:pt>
                <c:pt idx="89">
                  <c:v>12663.91453692573</c:v>
                </c:pt>
                <c:pt idx="90">
                  <c:v>12583.92601763457</c:v>
                </c:pt>
                <c:pt idx="91">
                  <c:v>12501.7883609829</c:v>
                </c:pt>
                <c:pt idx="92">
                  <c:v>12417.58232087875</c:v>
                </c:pt>
                <c:pt idx="93">
                  <c:v>12331.38657912612</c:v>
                </c:pt>
                <c:pt idx="94">
                  <c:v>12243.27778344415</c:v>
                </c:pt>
                <c:pt idx="95">
                  <c:v>12153.33058554749</c:v>
                </c:pt>
                <c:pt idx="96">
                  <c:v>12061.61767922947</c:v>
                </c:pt>
                <c:pt idx="97">
                  <c:v>11968.2098383999</c:v>
                </c:pt>
                <c:pt idx="98">
                  <c:v>11873.17595502129</c:v>
                </c:pt>
                <c:pt idx="99">
                  <c:v>11776.58307689987</c:v>
                </c:pt>
                <c:pt idx="100">
                  <c:v>11678.49644528772</c:v>
                </c:pt>
                <c:pt idx="101">
                  <c:v>11578.97953226021</c:v>
                </c:pt>
                <c:pt idx="102">
                  <c:v>11478.0940778323</c:v>
                </c:pt>
                <c:pt idx="103">
                  <c:v>11375.90012676921</c:v>
                </c:pt>
                <c:pt idx="104">
                  <c:v>11272.45606508758</c:v>
                </c:pt>
                <c:pt idx="105">
                  <c:v>11167.81865618727</c:v>
                </c:pt>
                <c:pt idx="106">
                  <c:v>11062.04307661648</c:v>
                </c:pt>
                <c:pt idx="107">
                  <c:v>10955.1829514322</c:v>
                </c:pt>
                <c:pt idx="108">
                  <c:v>10847.29038914177</c:v>
                </c:pt>
                <c:pt idx="109">
                  <c:v>10738.41601620545</c:v>
                </c:pt>
                <c:pt idx="110">
                  <c:v>10628.60901108454</c:v>
                </c:pt>
                <c:pt idx="111">
                  <c:v>10517.91713782027</c:v>
                </c:pt>
                <c:pt idx="112">
                  <c:v>10406.38677913253</c:v>
                </c:pt>
                <c:pt idx="113">
                  <c:v>10294.06296902546</c:v>
                </c:pt>
                <c:pt idx="114">
                  <c:v>10180.989424892</c:v>
                </c:pt>
                <c:pt idx="115">
                  <c:v>10067.20857910556</c:v>
                </c:pt>
                <c:pt idx="116">
                  <c:v>9952.761610101675</c:v>
                </c:pt>
                <c:pt idx="117">
                  <c:v>9837.68847293267</c:v>
                </c:pt>
                <c:pt idx="118">
                  <c:v>9722.027929293781</c:v>
                </c:pt>
                <c:pt idx="119">
                  <c:v>9605.817577027</c:v>
                </c:pt>
              </c:numCache>
            </c:numRef>
          </c:yVal>
          <c:smooth val="0"/>
          <c:extLst xmlns:c16r2="http://schemas.microsoft.com/office/drawing/2015/06/chart">
            <c:ext xmlns:c16="http://schemas.microsoft.com/office/drawing/2014/chart" uri="{C3380CC4-5D6E-409C-BE32-E72D297353CC}">
              <c16:uniqueId val="{00000008-2358-4CAC-B86C-E1289F178A95}"/>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249.7606829458382</c:v>
                </c:pt>
                <c:pt idx="2">
                  <c:v>455.4855591242667</c:v>
                </c:pt>
                <c:pt idx="3">
                  <c:v>625.2391494296025</c:v>
                </c:pt>
                <c:pt idx="4">
                  <c:v>765.1516210653324</c:v>
                </c:pt>
                <c:pt idx="5">
                  <c:v>879.9966183220968</c:v>
                </c:pt>
                <c:pt idx="6">
                  <c:v>973.4980967179875</c:v>
                </c:pt>
                <c:pt idx="7">
                  <c:v>1048.56759139197</c:v>
                </c:pt>
                <c:pt idx="8">
                  <c:v>1107.48809931078</c:v>
                </c:pt>
                <c:pt idx="9">
                  <c:v>1152.056562205311</c:v>
                </c:pt>
                <c:pt idx="10">
                  <c:v>1183.694244727958</c:v>
                </c:pt>
                <c:pt idx="11">
                  <c:v>1203.532216689782</c:v>
                </c:pt>
                <c:pt idx="12">
                  <c:v>1212.477530728327</c:v>
                </c:pt>
                <c:pt idx="13">
                  <c:v>1700.992548046401</c:v>
                </c:pt>
                <c:pt idx="14">
                  <c:v>2146.83574023028</c:v>
                </c:pt>
                <c:pt idx="15">
                  <c:v>2556.876228924142</c:v>
                </c:pt>
                <c:pt idx="16">
                  <c:v>2936.219620394751</c:v>
                </c:pt>
                <c:pt idx="17">
                  <c:v>3288.852956114104</c:v>
                </c:pt>
                <c:pt idx="18">
                  <c:v>3617.899051182438</c:v>
                </c:pt>
                <c:pt idx="19">
                  <c:v>3925.812625546474</c:v>
                </c:pt>
                <c:pt idx="20">
                  <c:v>4214.532259998843</c:v>
                </c:pt>
                <c:pt idx="21">
                  <c:v>4485.598090881016</c:v>
                </c:pt>
                <c:pt idx="22">
                  <c:v>4740.242931836983</c:v>
                </c:pt>
                <c:pt idx="23">
                  <c:v>4979.462787872879</c:v>
                </c:pt>
                <c:pt idx="24">
                  <c:v>5204.071390012276</c:v>
                </c:pt>
                <c:pt idx="25">
                  <c:v>5414.74234142201</c:v>
                </c:pt>
                <c:pt idx="26">
                  <c:v>5612.903572909767</c:v>
                </c:pt>
                <c:pt idx="27">
                  <c:v>5798.954725411953</c:v>
                </c:pt>
                <c:pt idx="28">
                  <c:v>5973.242588580586</c:v>
                </c:pt>
                <c:pt idx="29">
                  <c:v>6136.076479798648</c:v>
                </c:pt>
                <c:pt idx="30">
                  <c:v>6287.737417961936</c:v>
                </c:pt>
                <c:pt idx="31">
                  <c:v>6428.485120312776</c:v>
                </c:pt>
                <c:pt idx="32">
                  <c:v>6558.563323886134</c:v>
                </c:pt>
                <c:pt idx="33">
                  <c:v>6678.203813790059</c:v>
                </c:pt>
                <c:pt idx="34">
                  <c:v>6787.62945460971</c:v>
                </c:pt>
                <c:pt idx="35">
                  <c:v>6887.056454536737</c:v>
                </c:pt>
                <c:pt idx="36">
                  <c:v>6976.69604010368</c:v>
                </c:pt>
                <c:pt idx="37">
                  <c:v>7056.755679246038</c:v>
                </c:pt>
                <c:pt idx="38">
                  <c:v>7127.439959288057</c:v>
                </c:pt>
                <c:pt idx="39">
                  <c:v>7188.952721336391</c:v>
                </c:pt>
                <c:pt idx="40">
                  <c:v>7241.495764750521</c:v>
                </c:pt>
                <c:pt idx="41">
                  <c:v>7285.26913141832</c:v>
                </c:pt>
                <c:pt idx="42">
                  <c:v>7320.471285537118</c:v>
                </c:pt>
                <c:pt idx="43">
                  <c:v>7347.29920589365</c:v>
                </c:pt>
                <c:pt idx="44">
                  <c:v>7365.948414041661</c:v>
                </c:pt>
                <c:pt idx="45">
                  <c:v>7376.61295639025</c:v>
                </c:pt>
                <c:pt idx="46">
                  <c:v>7379.485353947326</c:v>
                </c:pt>
                <c:pt idx="47">
                  <c:v>7374.756530201993</c:v>
                </c:pt>
                <c:pt idx="48">
                  <c:v>7362.615725079085</c:v>
                </c:pt>
                <c:pt idx="49">
                  <c:v>7343.250400948529</c:v>
                </c:pt>
                <c:pt idx="50">
                  <c:v>7316.84614515724</c:v>
                </c:pt>
                <c:pt idx="51">
                  <c:v>7283.5865723826</c:v>
                </c:pt>
                <c:pt idx="52">
                  <c:v>7243.65323190275</c:v>
                </c:pt>
                <c:pt idx="53">
                  <c:v>7197.225515720667</c:v>
                </c:pt>
                <c:pt idx="54">
                  <c:v>7144.48057187302</c:v>
                </c:pt>
                <c:pt idx="55">
                  <c:v>7085.59322374803</c:v>
                </c:pt>
                <c:pt idx="56">
                  <c:v>7020.735895887949</c:v>
                </c:pt>
                <c:pt idx="57">
                  <c:v>6950.078546537086</c:v>
                </c:pt>
                <c:pt idx="58">
                  <c:v>6873.78860701434</c:v>
                </c:pt>
                <c:pt idx="59">
                  <c:v>6792.030927883461</c:v>
                </c:pt>
                <c:pt idx="60">
                  <c:v>6704.967731770594</c:v>
                </c:pt>
                <c:pt idx="61">
                  <c:v>6612.75857264455</c:v>
                </c:pt>
                <c:pt idx="62">
                  <c:v>6515.560301315505</c:v>
                </c:pt>
                <c:pt idx="63">
                  <c:v>6413.52703687176</c:v>
                </c:pt>
                <c:pt idx="64">
                  <c:v>6306.81014376413</c:v>
                </c:pt>
                <c:pt idx="65">
                  <c:v>6195.558214241638</c:v>
                </c:pt>
                <c:pt idx="66">
                  <c:v>6079.917055824231</c:v>
                </c:pt>
                <c:pt idx="67">
                  <c:v>5960.029683506118</c:v>
                </c:pt>
                <c:pt idx="68">
                  <c:v>5836.036316386419</c:v>
                </c:pt>
                <c:pt idx="69">
                  <c:v>5708.07437843876</c:v>
                </c:pt>
                <c:pt idx="70">
                  <c:v>5576.278503130648</c:v>
                </c:pt>
                <c:pt idx="71">
                  <c:v>5440.780541616957</c:v>
                </c:pt>
                <c:pt idx="72">
                  <c:v>5301.709574252367</c:v>
                </c:pt>
                <c:pt idx="73">
                  <c:v>5159.19192516199</c:v>
                </c:pt>
                <c:pt idx="74">
                  <c:v>5013.35117963329</c:v>
                </c:pt>
                <c:pt idx="75">
                  <c:v>4864.30820410978</c:v>
                </c:pt>
                <c:pt idx="76">
                  <c:v>4712.18116855109</c:v>
                </c:pt>
                <c:pt idx="77">
                  <c:v>4557.085570982657</c:v>
                </c:pt>
                <c:pt idx="78">
                  <c:v>4399.134264010004</c:v>
                </c:pt>
                <c:pt idx="79">
                  <c:v>4238.43748314766</c:v>
                </c:pt>
                <c:pt idx="80">
                  <c:v>4075.102876759599</c:v>
                </c:pt>
                <c:pt idx="81">
                  <c:v>3909.235537476838</c:v>
                </c:pt>
                <c:pt idx="82">
                  <c:v>3740.9380349149</c:v>
                </c:pt>
                <c:pt idx="83">
                  <c:v>3570.310449574143</c:v>
                </c:pt>
                <c:pt idx="84">
                  <c:v>3397.450407761615</c:v>
                </c:pt>
                <c:pt idx="85">
                  <c:v>3222.45311743254</c:v>
                </c:pt>
                <c:pt idx="86">
                  <c:v>3045.411404814105</c:v>
                </c:pt>
                <c:pt idx="87">
                  <c:v>2866.415751716122</c:v>
                </c:pt>
                <c:pt idx="88">
                  <c:v>2685.554333415814</c:v>
                </c:pt>
                <c:pt idx="89">
                  <c:v>2502.913057020865</c:v>
                </c:pt>
                <c:pt idx="90">
                  <c:v>2318.575600230601</c:v>
                </c:pt>
                <c:pt idx="91">
                  <c:v>2132.623450395651</c:v>
                </c:pt>
                <c:pt idx="92">
                  <c:v>1945.135943811387</c:v>
                </c:pt>
                <c:pt idx="93">
                  <c:v>1756.190305165946</c:v>
                </c:pt>
                <c:pt idx="94">
                  <c:v>1565.86168707721</c:v>
                </c:pt>
                <c:pt idx="95">
                  <c:v>1374.223209654912</c:v>
                </c:pt>
                <c:pt idx="96">
                  <c:v>1181.346000030637</c:v>
                </c:pt>
                <c:pt idx="97">
                  <c:v>987.2992318044417</c:v>
                </c:pt>
                <c:pt idx="98">
                  <c:v>792.1501643522643</c:v>
                </c:pt>
                <c:pt idx="99">
                  <c:v>595.964181958232</c:v>
                </c:pt>
                <c:pt idx="100">
                  <c:v>398.8048327146098</c:v>
                </c:pt>
                <c:pt idx="101">
                  <c:v>200.7338671749444</c:v>
                </c:pt>
                <c:pt idx="102">
                  <c:v>1.81127669615671</c:v>
                </c:pt>
                <c:pt idx="103">
                  <c:v>-197.9046685416251</c:v>
                </c:pt>
                <c:pt idx="104">
                  <c:v>-398.357381873764</c:v>
                </c:pt>
                <c:pt idx="105">
                  <c:v>-599.4919228767976</c:v>
                </c:pt>
                <c:pt idx="106">
                  <c:v>-801.2549604973756</c:v>
                </c:pt>
                <c:pt idx="107">
                  <c:v>-1003.594736623112</c:v>
                </c:pt>
                <c:pt idx="108">
                  <c:v>-1206.461030096281</c:v>
                </c:pt>
                <c:pt idx="109">
                  <c:v>-1409.805121195503</c:v>
                </c:pt>
                <c:pt idx="110">
                  <c:v>-1613.579756604508</c:v>
                </c:pt>
                <c:pt idx="111">
                  <c:v>-1817.73911487544</c:v>
                </c:pt>
                <c:pt idx="112">
                  <c:v>-2022.238772402517</c:v>
                </c:pt>
                <c:pt idx="113">
                  <c:v>-2227.035669917705</c:v>
                </c:pt>
                <c:pt idx="114">
                  <c:v>-2432.088079509791</c:v>
                </c:pt>
                <c:pt idx="115">
                  <c:v>-2637.355572180822</c:v>
                </c:pt>
                <c:pt idx="116">
                  <c:v>-2842.79898594925</c:v>
                </c:pt>
                <c:pt idx="117">
                  <c:v>-3048.380394490901</c:v>
                </c:pt>
                <c:pt idx="118">
                  <c:v>-3254.063076341524</c:v>
                </c:pt>
                <c:pt idx="119">
                  <c:v>-3459.811484639998</c:v>
                </c:pt>
              </c:numCache>
            </c:numRef>
          </c:yVal>
          <c:smooth val="0"/>
          <c:extLst xmlns:c16r2="http://schemas.microsoft.com/office/drawing/2015/06/chart">
            <c:ext xmlns:c16="http://schemas.microsoft.com/office/drawing/2014/chart" uri="{C3380CC4-5D6E-409C-BE32-E72D297353CC}">
              <c16:uniqueId val="{00000009-2358-4CAC-B86C-E1289F178A95}"/>
            </c:ext>
          </c:extLst>
        </c:ser>
        <c:dLbls>
          <c:showLegendKey val="0"/>
          <c:showVal val="0"/>
          <c:showCatName val="0"/>
          <c:showSerName val="0"/>
          <c:showPercent val="0"/>
          <c:showBubbleSize val="0"/>
        </c:dLbls>
        <c:axId val="-1096440512"/>
        <c:axId val="-1096438320"/>
      </c:scatterChart>
      <c:valAx>
        <c:axId val="-109644051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96438320"/>
        <c:crosses val="autoZero"/>
        <c:crossBetween val="midCat"/>
      </c:valAx>
      <c:valAx>
        <c:axId val="-1096438320"/>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096440512"/>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0.248620638712055</c:v>
                </c:pt>
                <c:pt idx="2">
                  <c:v>-0.541115633644267</c:v>
                </c:pt>
                <c:pt idx="3">
                  <c:v>-0.86498260839403</c:v>
                </c:pt>
                <c:pt idx="4">
                  <c:v>-1.210493565789648</c:v>
                </c:pt>
                <c:pt idx="5">
                  <c:v>-1.57016550215235</c:v>
                </c:pt>
                <c:pt idx="6">
                  <c:v>-1.938256645156798</c:v>
                </c:pt>
                <c:pt idx="7">
                  <c:v>-2.310375182713857</c:v>
                </c:pt>
                <c:pt idx="8">
                  <c:v>-2.683175650785188</c:v>
                </c:pt>
                <c:pt idx="9">
                  <c:v>-3.054123343697483</c:v>
                </c:pt>
                <c:pt idx="10">
                  <c:v>-3.421311508459894</c:v>
                </c:pt>
                <c:pt idx="11">
                  <c:v>-3.78331949855965</c:v>
                </c:pt>
                <c:pt idx="12">
                  <c:v>-4.139102711847272</c:v>
                </c:pt>
                <c:pt idx="13">
                  <c:v>-4.97539992169004</c:v>
                </c:pt>
                <c:pt idx="14">
                  <c:v>-5.765844947695688</c:v>
                </c:pt>
                <c:pt idx="15">
                  <c:v>-6.517160583598748</c:v>
                </c:pt>
                <c:pt idx="16">
                  <c:v>-7.234384158502936</c:v>
                </c:pt>
                <c:pt idx="17">
                  <c:v>-7.921510891510477</c:v>
                </c:pt>
                <c:pt idx="18">
                  <c:v>-8.581727000494748</c:v>
                </c:pt>
                <c:pt idx="19">
                  <c:v>-9.21758951947527</c:v>
                </c:pt>
                <c:pt idx="20">
                  <c:v>-9.831165821395643</c:v>
                </c:pt>
                <c:pt idx="21">
                  <c:v>-10.42414187973827</c:v>
                </c:pt>
                <c:pt idx="22">
                  <c:v>-10.99790627425182</c:v>
                </c:pt>
                <c:pt idx="23">
                  <c:v>-11.55361537650788</c:v>
                </c:pt>
                <c:pt idx="24">
                  <c:v>-12.0922439331016</c:v>
                </c:pt>
                <c:pt idx="25">
                  <c:v>-12.614624319305</c:v>
                </c:pt>
                <c:pt idx="26">
                  <c:v>-13.122327332002</c:v>
                </c:pt>
                <c:pt idx="27">
                  <c:v>-13.61589270809372</c:v>
                </c:pt>
                <c:pt idx="28">
                  <c:v>-14.09580264755391</c:v>
                </c:pt>
                <c:pt idx="29">
                  <c:v>-14.56249561738014</c:v>
                </c:pt>
                <c:pt idx="30">
                  <c:v>-15.0163749989797</c:v>
                </c:pt>
                <c:pt idx="31">
                  <c:v>-15.45781579679942</c:v>
                </c:pt>
                <c:pt idx="32">
                  <c:v>-15.88716984784173</c:v>
                </c:pt>
                <c:pt idx="33">
                  <c:v>-16.304769868628</c:v>
                </c:pt>
                <c:pt idx="34">
                  <c:v>-16.71093260082876</c:v>
                </c:pt>
                <c:pt idx="35">
                  <c:v>-17.10596125824668</c:v>
                </c:pt>
                <c:pt idx="36">
                  <c:v>-17.49014743240512</c:v>
                </c:pt>
                <c:pt idx="37">
                  <c:v>-17.86377257879908</c:v>
                </c:pt>
                <c:pt idx="38">
                  <c:v>-18.2271091784105</c:v>
                </c:pt>
                <c:pt idx="39">
                  <c:v>-18.58042313174406</c:v>
                </c:pt>
                <c:pt idx="40">
                  <c:v>-18.92397278499993</c:v>
                </c:pt>
                <c:pt idx="41">
                  <c:v>-19.25800951870656</c:v>
                </c:pt>
                <c:pt idx="42">
                  <c:v>-19.58277822451851</c:v>
                </c:pt>
                <c:pt idx="43">
                  <c:v>-19.89851768739481</c:v>
                </c:pt>
                <c:pt idx="44">
                  <c:v>-20.20546089479853</c:v>
                </c:pt>
                <c:pt idx="45">
                  <c:v>-20.5038352896579</c:v>
                </c:pt>
                <c:pt idx="46">
                  <c:v>-20.79386298010218</c:v>
                </c:pt>
                <c:pt idx="47">
                  <c:v>-21.07576091597366</c:v>
                </c:pt>
                <c:pt idx="48">
                  <c:v>-21.34974103989884</c:v>
                </c:pt>
                <c:pt idx="49">
                  <c:v>-21.61601041886025</c:v>
                </c:pt>
                <c:pt idx="50">
                  <c:v>-21.87477136090865</c:v>
                </c:pt>
                <c:pt idx="51">
                  <c:v>-22.12622152054519</c:v>
                </c:pt>
                <c:pt idx="52">
                  <c:v>-22.37055399808492</c:v>
                </c:pt>
                <c:pt idx="53">
                  <c:v>-22.60795742946265</c:v>
                </c:pt>
                <c:pt idx="54">
                  <c:v>-22.83861607115067</c:v>
                </c:pt>
                <c:pt idx="55">
                  <c:v>-23.06270988139516</c:v>
                </c:pt>
                <c:pt idx="56">
                  <c:v>-23.28041459869269</c:v>
                </c:pt>
                <c:pt idx="57">
                  <c:v>-23.49190181815607</c:v>
                </c:pt>
                <c:pt idx="58">
                  <c:v>-23.69733906630086</c:v>
                </c:pt>
                <c:pt idx="59">
                  <c:v>-23.89688987458476</c:v>
                </c:pt>
                <c:pt idx="60">
                  <c:v>-24.09071385200878</c:v>
                </c:pt>
                <c:pt idx="61">
                  <c:v>-24.27896675692955</c:v>
                </c:pt>
                <c:pt idx="62">
                  <c:v>-24.4618005682387</c:v>
                </c:pt>
                <c:pt idx="63">
                  <c:v>-24.63936355597207</c:v>
                </c:pt>
                <c:pt idx="64">
                  <c:v>-24.81180035142188</c:v>
                </c:pt>
                <c:pt idx="65">
                  <c:v>-24.97925201675889</c:v>
                </c:pt>
                <c:pt idx="66">
                  <c:v>-25.1418561141802</c:v>
                </c:pt>
                <c:pt idx="67">
                  <c:v>-25.29974677457306</c:v>
                </c:pt>
                <c:pt idx="68">
                  <c:v>-25.45305476566114</c:v>
                </c:pt>
                <c:pt idx="69">
                  <c:v>-25.60190755964777</c:v>
                </c:pt>
                <c:pt idx="70">
                  <c:v>-25.74642940028752</c:v>
                </c:pt>
                <c:pt idx="71">
                  <c:v>-25.88674136937992</c:v>
                </c:pt>
                <c:pt idx="72">
                  <c:v>-26.02296145265063</c:v>
                </c:pt>
                <c:pt idx="73">
                  <c:v>-26.1552046049917</c:v>
                </c:pt>
                <c:pt idx="74">
                  <c:v>-26.28358281500588</c:v>
                </c:pt>
                <c:pt idx="75">
                  <c:v>-26.40820516887766</c:v>
                </c:pt>
                <c:pt idx="76">
                  <c:v>-26.52917791347545</c:v>
                </c:pt>
                <c:pt idx="77">
                  <c:v>-26.64660451872464</c:v>
                </c:pt>
                <c:pt idx="78">
                  <c:v>-26.76058573917157</c:v>
                </c:pt>
                <c:pt idx="79">
                  <c:v>-26.871219674759</c:v>
                </c:pt>
                <c:pt idx="80">
                  <c:v>-26.97860183075698</c:v>
                </c:pt>
                <c:pt idx="81">
                  <c:v>-27.08282517686416</c:v>
                </c:pt>
                <c:pt idx="82">
                  <c:v>-27.18398020543419</c:v>
                </c:pt>
                <c:pt idx="83">
                  <c:v>-27.2821549888281</c:v>
                </c:pt>
                <c:pt idx="84">
                  <c:v>-27.37743523588392</c:v>
                </c:pt>
                <c:pt idx="85">
                  <c:v>-27.46990434747272</c:v>
                </c:pt>
                <c:pt idx="86">
                  <c:v>-27.55964347115968</c:v>
                </c:pt>
                <c:pt idx="87">
                  <c:v>-27.6467315549362</c:v>
                </c:pt>
                <c:pt idx="88">
                  <c:v>-27.73124540004073</c:v>
                </c:pt>
                <c:pt idx="89">
                  <c:v>-27.81325971284264</c:v>
                </c:pt>
                <c:pt idx="90">
                  <c:v>-27.89284715581084</c:v>
                </c:pt>
                <c:pt idx="91">
                  <c:v>-27.97007839753564</c:v>
                </c:pt>
                <c:pt idx="92">
                  <c:v>-28.04502216183528</c:v>
                </c:pt>
                <c:pt idx="93">
                  <c:v>-28.1177452759257</c:v>
                </c:pt>
                <c:pt idx="94">
                  <c:v>-28.18831271766611</c:v>
                </c:pt>
                <c:pt idx="95">
                  <c:v>-28.25678766188003</c:v>
                </c:pt>
                <c:pt idx="96">
                  <c:v>-28.32323152576032</c:v>
                </c:pt>
                <c:pt idx="97">
                  <c:v>-28.38770401335637</c:v>
                </c:pt>
                <c:pt idx="98">
                  <c:v>-28.45026315915698</c:v>
                </c:pt>
                <c:pt idx="99">
                  <c:v>-28.51096537077046</c:v>
                </c:pt>
                <c:pt idx="100">
                  <c:v>-28.56986547071392</c:v>
                </c:pt>
                <c:pt idx="101">
                  <c:v>-28.62701673731294</c:v>
                </c:pt>
                <c:pt idx="102">
                  <c:v>-28.68247094473118</c:v>
                </c:pt>
                <c:pt idx="103">
                  <c:v>-28.73627840212498</c:v>
                </c:pt>
                <c:pt idx="104">
                  <c:v>-28.78848799195271</c:v>
                </c:pt>
                <c:pt idx="105">
                  <c:v>-28.83914720741814</c:v>
                </c:pt>
                <c:pt idx="106">
                  <c:v>-28.88830218910082</c:v>
                </c:pt>
                <c:pt idx="107">
                  <c:v>-28.93599776074257</c:v>
                </c:pt>
                <c:pt idx="108">
                  <c:v>-28.9822774642264</c:v>
                </c:pt>
                <c:pt idx="109">
                  <c:v>-29.02718359375444</c:v>
                </c:pt>
                <c:pt idx="110">
                  <c:v>-29.0707572292331</c:v>
                </c:pt>
                <c:pt idx="111">
                  <c:v>-29.11303826888434</c:v>
                </c:pt>
                <c:pt idx="112">
                  <c:v>-29.15406546107874</c:v>
                </c:pt>
                <c:pt idx="113">
                  <c:v>-29.19387643543109</c:v>
                </c:pt>
                <c:pt idx="114">
                  <c:v>-29.23250773314128</c:v>
                </c:pt>
                <c:pt idx="115">
                  <c:v>-29.26999483661143</c:v>
                </c:pt>
                <c:pt idx="116">
                  <c:v>-29.30637219834603</c:v>
                </c:pt>
                <c:pt idx="117">
                  <c:v>-29.34167326915326</c:v>
                </c:pt>
                <c:pt idx="118">
                  <c:v>-29.37593052564694</c:v>
                </c:pt>
                <c:pt idx="119">
                  <c:v>-29.40917549707888</c:v>
                </c:pt>
              </c:numCache>
            </c:numRef>
          </c:yVal>
          <c:smooth val="0"/>
          <c:extLst xmlns:c16r2="http://schemas.microsoft.com/office/drawing/2015/06/chart">
            <c:ext xmlns:c16="http://schemas.microsoft.com/office/drawing/2014/chart" uri="{C3380CC4-5D6E-409C-BE32-E72D297353CC}">
              <c16:uniqueId val="{00000000-7D57-4707-A226-E2EE59129403}"/>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0.248620638712055</c:v>
                </c:pt>
                <c:pt idx="2">
                  <c:v>-0.541115640889302</c:v>
                </c:pt>
                <c:pt idx="3">
                  <c:v>-0.864982639202708</c:v>
                </c:pt>
                <c:pt idx="4">
                  <c:v>-1.210493640863433</c:v>
                </c:pt>
                <c:pt idx="5">
                  <c:v>-1.570165643448945</c:v>
                </c:pt>
                <c:pt idx="6">
                  <c:v>-1.938256873826958</c:v>
                </c:pt>
                <c:pt idx="7">
                  <c:v>-2.310375517804232</c:v>
                </c:pt>
                <c:pt idx="8">
                  <c:v>-2.683176108444513</c:v>
                </c:pt>
                <c:pt idx="9">
                  <c:v>-3.054123936722817</c:v>
                </c:pt>
                <c:pt idx="10">
                  <c:v>-3.421312246079651</c:v>
                </c:pt>
                <c:pt idx="11">
                  <c:v>-3.783320386373361</c:v>
                </c:pt>
                <c:pt idx="12">
                  <c:v>-4.139103751845823</c:v>
                </c:pt>
                <c:pt idx="13">
                  <c:v>-4.975401112350482</c:v>
                </c:pt>
                <c:pt idx="14">
                  <c:v>-5.765846278502924</c:v>
                </c:pt>
                <c:pt idx="15">
                  <c:v>-6.517162034607964</c:v>
                </c:pt>
                <c:pt idx="16">
                  <c:v>-7.234385702062582</c:v>
                </c:pt>
                <c:pt idx="17">
                  <c:v>-7.921512493513548</c:v>
                </c:pt>
                <c:pt idx="18">
                  <c:v>-8.581728621287993</c:v>
                </c:pt>
                <c:pt idx="19">
                  <c:v>-9.217591114519098</c:v>
                </c:pt>
                <c:pt idx="20">
                  <c:v>-9.831167341755098</c:v>
                </c:pt>
                <c:pt idx="21">
                  <c:v>-10.42414327246047</c:v>
                </c:pt>
                <c:pt idx="22">
                  <c:v>-10.99790748266992</c:v>
                </c:pt>
                <c:pt idx="23">
                  <c:v>-11.55361634048745</c:v>
                </c:pt>
                <c:pt idx="24">
                  <c:v>-12.0922445892602</c:v>
                </c:pt>
                <c:pt idx="25">
                  <c:v>-12.61462460119697</c:v>
                </c:pt>
                <c:pt idx="26">
                  <c:v>-13.12232717048892</c:v>
                </c:pt>
                <c:pt idx="27">
                  <c:v>-13.61589203161202</c:v>
                </c:pt>
                <c:pt idx="28">
                  <c:v>-14.09580138249066</c:v>
                </c:pt>
                <c:pt idx="29">
                  <c:v>-14.56249368841532</c:v>
                </c:pt>
                <c:pt idx="30">
                  <c:v>-15.01637232937105</c:v>
                </c:pt>
                <c:pt idx="31">
                  <c:v>-15.45781230863622</c:v>
                </c:pt>
                <c:pt idx="32">
                  <c:v>-15.88716546225623</c:v>
                </c:pt>
                <c:pt idx="33">
                  <c:v>-16.30476450597666</c:v>
                </c:pt>
                <c:pt idx="34">
                  <c:v>-16.71092618084958</c:v>
                </c:pt>
                <c:pt idx="35">
                  <c:v>-17.10595370018882</c:v>
                </c:pt>
                <c:pt idx="36">
                  <c:v>-17.49013865514938</c:v>
                </c:pt>
                <c:pt idx="37">
                  <c:v>-17.86376250093618</c:v>
                </c:pt>
                <c:pt idx="38">
                  <c:v>-18.22709771833138</c:v>
                </c:pt>
                <c:pt idx="39">
                  <c:v>-18.58041020769883</c:v>
                </c:pt>
                <c:pt idx="40">
                  <c:v>-18.92395831515068</c:v>
                </c:pt>
                <c:pt idx="41">
                  <c:v>-19.25799342117216</c:v>
                </c:pt>
                <c:pt idx="42">
                  <c:v>-19.58276041740214</c:v>
                </c:pt>
                <c:pt idx="43">
                  <c:v>-19.89849808881672</c:v>
                </c:pt>
                <c:pt idx="44">
                  <c:v>-20.20543942290508</c:v>
                </c:pt>
                <c:pt idx="45">
                  <c:v>-20.50381186264076</c:v>
                </c:pt>
                <c:pt idx="46">
                  <c:v>-20.79383751620139</c:v>
                </c:pt>
                <c:pt idx="47">
                  <c:v>-21.07573333348046</c:v>
                </c:pt>
                <c:pt idx="48">
                  <c:v>-21.3497112571506</c:v>
                </c:pt>
                <c:pt idx="49">
                  <c:v>-21.61597835423322</c:v>
                </c:pt>
                <c:pt idx="50">
                  <c:v>-21.87473693280936</c:v>
                </c:pt>
                <c:pt idx="51">
                  <c:v>-22.12618464739671</c:v>
                </c:pt>
                <c:pt idx="52">
                  <c:v>-22.37051459830877</c:v>
                </c:pt>
                <c:pt idx="53">
                  <c:v>-22.60791542146353</c:v>
                </c:pt>
                <c:pt idx="54">
                  <c:v>-22.83857137329392</c:v>
                </c:pt>
                <c:pt idx="55">
                  <c:v>-23.06266241198659</c:v>
                </c:pt>
                <c:pt idx="56">
                  <c:v>-23.28036427595428</c:v>
                </c:pt>
                <c:pt idx="57">
                  <c:v>-23.49184856020497</c:v>
                </c:pt>
                <c:pt idx="58">
                  <c:v>-23.69728279111678</c:v>
                </c:pt>
                <c:pt idx="59">
                  <c:v>-23.89683049999485</c:v>
                </c:pt>
                <c:pt idx="60">
                  <c:v>-24.09065129565397</c:v>
                </c:pt>
                <c:pt idx="61">
                  <c:v>-24.27890093624137</c:v>
                </c:pt>
                <c:pt idx="62">
                  <c:v>-24.46173140041083</c:v>
                </c:pt>
                <c:pt idx="63">
                  <c:v>-24.63929095793378</c:v>
                </c:pt>
                <c:pt idx="64">
                  <c:v>-24.81172423981297</c:v>
                </c:pt>
                <c:pt idx="65">
                  <c:v>-24.97917230790357</c:v>
                </c:pt>
                <c:pt idx="66">
                  <c:v>-25.14177272405824</c:v>
                </c:pt>
                <c:pt idx="67">
                  <c:v>-25.29965961879475</c:v>
                </c:pt>
                <c:pt idx="68">
                  <c:v>-25.45296375944486</c:v>
                </c:pt>
                <c:pt idx="69">
                  <c:v>-25.60181261779189</c:v>
                </c:pt>
                <c:pt idx="70">
                  <c:v>-25.74633043714766</c:v>
                </c:pt>
                <c:pt idx="71">
                  <c:v>-25.88663829884376</c:v>
                </c:pt>
                <c:pt idx="72">
                  <c:v>-26.02285418811857</c:v>
                </c:pt>
                <c:pt idx="73">
                  <c:v>-26.15509305934802</c:v>
                </c:pt>
                <c:pt idx="74">
                  <c:v>-26.28346690060471</c:v>
                </c:pt>
                <c:pt idx="75">
                  <c:v>-26.40808479751536</c:v>
                </c:pt>
                <c:pt idx="76">
                  <c:v>-26.52905299637587</c:v>
                </c:pt>
                <c:pt idx="77">
                  <c:v>-26.64647496651446</c:v>
                </c:pt>
                <c:pt idx="78">
                  <c:v>-26.76045146186766</c:v>
                </c:pt>
                <c:pt idx="79">
                  <c:v>-26.8710805817434</c:v>
                </c:pt>
                <c:pt idx="80">
                  <c:v>-26.97845783076878</c:v>
                </c:pt>
                <c:pt idx="81">
                  <c:v>-27.08267617797742</c:v>
                </c:pt>
                <c:pt idx="82">
                  <c:v>-27.18382611504103</c:v>
                </c:pt>
                <c:pt idx="83">
                  <c:v>-27.28199571363052</c:v>
                </c:pt>
                <c:pt idx="84">
                  <c:v>-27.37727068187611</c:v>
                </c:pt>
                <c:pt idx="85">
                  <c:v>-27.4697344199285</c:v>
                </c:pt>
                <c:pt idx="86">
                  <c:v>-27.55946807461851</c:v>
                </c:pt>
                <c:pt idx="87">
                  <c:v>-27.64655059319715</c:v>
                </c:pt>
                <c:pt idx="88">
                  <c:v>-27.73105877614898</c:v>
                </c:pt>
                <c:pt idx="89">
                  <c:v>-27.81306732907956</c:v>
                </c:pt>
                <c:pt idx="90">
                  <c:v>-27.89264891368475</c:v>
                </c:pt>
                <c:pt idx="91">
                  <c:v>-27.96987419777406</c:v>
                </c:pt>
                <c:pt idx="92">
                  <c:v>-28.04481190437809</c:v>
                </c:pt>
                <c:pt idx="93">
                  <c:v>-28.11752885991837</c:v>
                </c:pt>
                <c:pt idx="94">
                  <c:v>-28.18809004145213</c:v>
                </c:pt>
                <c:pt idx="95">
                  <c:v>-28.25655862299868</c:v>
                </c:pt>
                <c:pt idx="96">
                  <c:v>-28.32299602093849</c:v>
                </c:pt>
                <c:pt idx="97">
                  <c:v>-28.38746193850739</c:v>
                </c:pt>
                <c:pt idx="98">
                  <c:v>-28.45001440937494</c:v>
                </c:pt>
                <c:pt idx="99">
                  <c:v>-28.51070984032867</c:v>
                </c:pt>
                <c:pt idx="100">
                  <c:v>-28.56960305306188</c:v>
                </c:pt>
                <c:pt idx="101">
                  <c:v>-28.62674732507753</c:v>
                </c:pt>
                <c:pt idx="102">
                  <c:v>-28.68219442971167</c:v>
                </c:pt>
                <c:pt idx="103">
                  <c:v>-28.73599467529652</c:v>
                </c:pt>
                <c:pt idx="104">
                  <c:v>-28.78819694346148</c:v>
                </c:pt>
                <c:pt idx="105">
                  <c:v>-28.8388487265886</c:v>
                </c:pt>
                <c:pt idx="106">
                  <c:v>-28.88799616443134</c:v>
                </c:pt>
                <c:pt idx="107">
                  <c:v>-28.93568407990892</c:v>
                </c:pt>
                <c:pt idx="108">
                  <c:v>-28.98195601408338</c:v>
                </c:pt>
                <c:pt idx="109">
                  <c:v>-29.02685426033963</c:v>
                </c:pt>
                <c:pt idx="110">
                  <c:v>-29.07041989776888</c:v>
                </c:pt>
                <c:pt idx="111">
                  <c:v>-29.11269282378225</c:v>
                </c:pt>
                <c:pt idx="112">
                  <c:v>-29.15371178594091</c:v>
                </c:pt>
                <c:pt idx="113">
                  <c:v>-29.19351441305798</c:v>
                </c:pt>
                <c:pt idx="114">
                  <c:v>-29.23213724553158</c:v>
                </c:pt>
                <c:pt idx="115">
                  <c:v>-29.26961576497047</c:v>
                </c:pt>
                <c:pt idx="116">
                  <c:v>-29.30598442308974</c:v>
                </c:pt>
                <c:pt idx="117">
                  <c:v>-29.34127666991571</c:v>
                </c:pt>
                <c:pt idx="118">
                  <c:v>-29.37552498128275</c:v>
                </c:pt>
                <c:pt idx="119">
                  <c:v>-29.40876088567211</c:v>
                </c:pt>
              </c:numCache>
            </c:numRef>
          </c:yVal>
          <c:smooth val="0"/>
          <c:extLst xmlns:c16r2="http://schemas.microsoft.com/office/drawing/2015/06/chart">
            <c:ext xmlns:c16="http://schemas.microsoft.com/office/drawing/2014/chart" uri="{C3380CC4-5D6E-409C-BE32-E72D297353CC}">
              <c16:uniqueId val="{00000001-7D57-4707-A226-E2EE59129403}"/>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0.310775798390296</c:v>
                </c:pt>
                <c:pt idx="2">
                  <c:v>-0.676336621899054</c:v>
                </c:pt>
                <c:pt idx="3">
                  <c:v>-1.081047508527718</c:v>
                </c:pt>
                <c:pt idx="4">
                  <c:v>-1.512744262501656</c:v>
                </c:pt>
                <c:pt idx="5">
                  <c:v>-1.96207106620068</c:v>
                </c:pt>
                <c:pt idx="6">
                  <c:v>-2.421850247995508</c:v>
                </c:pt>
                <c:pt idx="7">
                  <c:v>-2.886592784056802</c:v>
                </c:pt>
                <c:pt idx="8">
                  <c:v>-3.352118467098756</c:v>
                </c:pt>
                <c:pt idx="9">
                  <c:v>-3.815261175641353</c:v>
                </c:pt>
                <c:pt idx="10">
                  <c:v>-4.27364017939658</c:v>
                </c:pt>
                <c:pt idx="11">
                  <c:v>-4.725482687546425</c:v>
                </c:pt>
                <c:pt idx="12">
                  <c:v>-5.169486160842325</c:v>
                </c:pt>
                <c:pt idx="13">
                  <c:v>-6.21407739147503</c:v>
                </c:pt>
                <c:pt idx="14">
                  <c:v>-7.20127671532578</c:v>
                </c:pt>
                <c:pt idx="15">
                  <c:v>-8.139481613195812</c:v>
                </c:pt>
                <c:pt idx="16">
                  <c:v>-9.034985646112451</c:v>
                </c:pt>
                <c:pt idx="17">
                  <c:v>-9.892781931192986</c:v>
                </c:pt>
                <c:pt idx="18">
                  <c:v>-10.71685397216424</c:v>
                </c:pt>
                <c:pt idx="19">
                  <c:v>-11.51040000207263</c:v>
                </c:pt>
                <c:pt idx="20">
                  <c:v>-12.27600705584018</c:v>
                </c:pt>
                <c:pt idx="21">
                  <c:v>-13.01578604245151</c:v>
                </c:pt>
                <c:pt idx="22">
                  <c:v>-13.7314765563001</c:v>
                </c:pt>
                <c:pt idx="23">
                  <c:v>-14.4245282090551</c:v>
                </c:pt>
                <c:pt idx="24">
                  <c:v>-15.09616374405641</c:v>
                </c:pt>
                <c:pt idx="25">
                  <c:v>-15.74742801624279</c:v>
                </c:pt>
                <c:pt idx="26">
                  <c:v>-16.38028874343763</c:v>
                </c:pt>
                <c:pt idx="27">
                  <c:v>-16.99542473185716</c:v>
                </c:pt>
                <c:pt idx="28">
                  <c:v>-17.59344280128676</c:v>
                </c:pt>
                <c:pt idx="29">
                  <c:v>-18.17489501617434</c:v>
                </c:pt>
                <c:pt idx="30">
                  <c:v>-18.74028947634611</c:v>
                </c:pt>
                <c:pt idx="31">
                  <c:v>-19.29009868975072</c:v>
                </c:pt>
                <c:pt idx="32">
                  <c:v>-19.82476607552188</c:v>
                </c:pt>
                <c:pt idx="33">
                  <c:v>-20.34471101709073</c:v>
                </c:pt>
                <c:pt idx="34">
                  <c:v>-20.85033279111462</c:v>
                </c:pt>
                <c:pt idx="35">
                  <c:v>-21.34201362498015</c:v>
                </c:pt>
                <c:pt idx="36">
                  <c:v>-21.82012107901983</c:v>
                </c:pt>
                <c:pt idx="37">
                  <c:v>-22.28500990560246</c:v>
                </c:pt>
                <c:pt idx="38">
                  <c:v>-22.73702350315875</c:v>
                </c:pt>
                <c:pt idx="39">
                  <c:v>-23.17649691084898</c:v>
                </c:pt>
                <c:pt idx="40">
                  <c:v>-23.60375559431554</c:v>
                </c:pt>
                <c:pt idx="41">
                  <c:v>-24.0191161850214</c:v>
                </c:pt>
                <c:pt idx="42">
                  <c:v>-24.42288707997977</c:v>
                </c:pt>
                <c:pt idx="43">
                  <c:v>-24.8153689233659</c:v>
                </c:pt>
                <c:pt idx="44">
                  <c:v>-25.19685499694424</c:v>
                </c:pt>
                <c:pt idx="45">
                  <c:v>-25.56763154025293</c:v>
                </c:pt>
                <c:pt idx="46">
                  <c:v>-25.92797801673146</c:v>
                </c:pt>
                <c:pt idx="47">
                  <c:v>-26.27816733828945</c:v>
                </c:pt>
                <c:pt idx="48">
                  <c:v>-26.61846605801838</c:v>
                </c:pt>
                <c:pt idx="49">
                  <c:v>-26.94913453847288</c:v>
                </c:pt>
                <c:pt idx="50">
                  <c:v>-27.27042710129241</c:v>
                </c:pt>
                <c:pt idx="51">
                  <c:v>-27.58259216257488</c:v>
                </c:pt>
                <c:pt idx="52">
                  <c:v>-27.88587236063813</c:v>
                </c:pt>
                <c:pt idx="53">
                  <c:v>-28.18050467173718</c:v>
                </c:pt>
                <c:pt idx="54">
                  <c:v>-28.46672051957852</c:v>
                </c:pt>
                <c:pt idx="55">
                  <c:v>-28.74474588013348</c:v>
                </c:pt>
                <c:pt idx="56">
                  <c:v>-29.01480138290117</c:v>
                </c:pt>
                <c:pt idx="57">
                  <c:v>-29.27710240944521</c:v>
                </c:pt>
                <c:pt idx="58">
                  <c:v>-29.53185918983718</c:v>
                </c:pt>
                <c:pt idx="59">
                  <c:v>-29.77927689748367</c:v>
                </c:pt>
                <c:pt idx="60">
                  <c:v>-30.0195557426414</c:v>
                </c:pt>
                <c:pt idx="61">
                  <c:v>-30.2528910648839</c:v>
                </c:pt>
                <c:pt idx="62">
                  <c:v>-30.47947342467614</c:v>
                </c:pt>
                <c:pt idx="63">
                  <c:v>-30.69948869414884</c:v>
                </c:pt>
                <c:pt idx="64">
                  <c:v>-30.91311814715709</c:v>
                </c:pt>
                <c:pt idx="65">
                  <c:v>-31.12053854865621</c:v>
                </c:pt>
                <c:pt idx="66">
                  <c:v>-31.32192224338701</c:v>
                </c:pt>
                <c:pt idx="67">
                  <c:v>-31.51743724386961</c:v>
                </c:pt>
                <c:pt idx="68">
                  <c:v>-31.7072473177077</c:v>
                </c:pt>
                <c:pt idx="69">
                  <c:v>-31.89151207413508</c:v>
                </c:pt>
                <c:pt idx="70">
                  <c:v>-32.07038704981449</c:v>
                </c:pt>
                <c:pt idx="71">
                  <c:v>-32.244023793819</c:v>
                </c:pt>
                <c:pt idx="72">
                  <c:v>-32.41256995178991</c:v>
                </c:pt>
                <c:pt idx="73">
                  <c:v>-32.57616934920657</c:v>
                </c:pt>
                <c:pt idx="74">
                  <c:v>-32.73496207375067</c:v>
                </c:pt>
                <c:pt idx="75">
                  <c:v>-32.88908455672568</c:v>
                </c:pt>
                <c:pt idx="76">
                  <c:v>-33.03866965349089</c:v>
                </c:pt>
                <c:pt idx="77">
                  <c:v>-33.18384672289213</c:v>
                </c:pt>
                <c:pt idx="78">
                  <c:v>-33.32474170563894</c:v>
                </c:pt>
                <c:pt idx="79">
                  <c:v>-33.46147720163489</c:v>
                </c:pt>
                <c:pt idx="80">
                  <c:v>-33.59417254620348</c:v>
                </c:pt>
                <c:pt idx="81">
                  <c:v>-33.72294388520731</c:v>
                </c:pt>
                <c:pt idx="82">
                  <c:v>-33.84790424903895</c:v>
                </c:pt>
                <c:pt idx="83">
                  <c:v>-33.96916362546494</c:v>
                </c:pt>
                <c:pt idx="84">
                  <c:v>-34.08682903130394</c:v>
                </c:pt>
                <c:pt idx="85">
                  <c:v>-34.20100458294213</c:v>
                </c:pt>
                <c:pt idx="86">
                  <c:v>-34.31179156566129</c:v>
                </c:pt>
                <c:pt idx="87">
                  <c:v>-34.41928850177658</c:v>
                </c:pt>
                <c:pt idx="88">
                  <c:v>-34.52359121758081</c:v>
                </c:pt>
                <c:pt idx="89">
                  <c:v>-34.62479290909504</c:v>
                </c:pt>
                <c:pt idx="90">
                  <c:v>-34.722984206609</c:v>
                </c:pt>
                <c:pt idx="91">
                  <c:v>-34.8182532380324</c:v>
                </c:pt>
                <c:pt idx="92">
                  <c:v>-34.91068569104026</c:v>
                </c:pt>
                <c:pt idx="93">
                  <c:v>-35.00036487402235</c:v>
                </c:pt>
                <c:pt idx="94">
                  <c:v>-35.08737177584</c:v>
                </c:pt>
                <c:pt idx="95">
                  <c:v>-35.17178512440228</c:v>
                </c:pt>
                <c:pt idx="96">
                  <c:v>-35.25368144405</c:v>
                </c:pt>
                <c:pt idx="97">
                  <c:v>-35.33313511178312</c:v>
                </c:pt>
                <c:pt idx="98">
                  <c:v>-35.41021841231314</c:v>
                </c:pt>
                <c:pt idx="99">
                  <c:v>-35.48500159196195</c:v>
                </c:pt>
                <c:pt idx="100">
                  <c:v>-35.55755291141941</c:v>
                </c:pt>
                <c:pt idx="101">
                  <c:v>-35.62793869737243</c:v>
                </c:pt>
                <c:pt idx="102">
                  <c:v>-35.69622339300668</c:v>
                </c:pt>
                <c:pt idx="103">
                  <c:v>-35.76246960740445</c:v>
                </c:pt>
                <c:pt idx="104">
                  <c:v>-35.82673816384408</c:v>
                </c:pt>
                <c:pt idx="105">
                  <c:v>-35.8890881470254</c:v>
                </c:pt>
                <c:pt idx="106">
                  <c:v>-35.94957694922004</c:v>
                </c:pt>
                <c:pt idx="107">
                  <c:v>-36.0082603153785</c:v>
                </c:pt>
                <c:pt idx="108">
                  <c:v>-36.065192387189</c:v>
                </c:pt>
                <c:pt idx="109">
                  <c:v>-36.1204257461268</c:v>
                </c:pt>
                <c:pt idx="110">
                  <c:v>-36.17401145548502</c:v>
                </c:pt>
                <c:pt idx="111">
                  <c:v>-36.22599910142662</c:v>
                </c:pt>
                <c:pt idx="112">
                  <c:v>-36.276436833052</c:v>
                </c:pt>
                <c:pt idx="113">
                  <c:v>-36.3253714015109</c:v>
                </c:pt>
                <c:pt idx="114">
                  <c:v>-36.3728481981825</c:v>
                </c:pt>
                <c:pt idx="115">
                  <c:v>-36.41891129190935</c:v>
                </c:pt>
                <c:pt idx="116">
                  <c:v>-36.46360346534243</c:v>
                </c:pt>
                <c:pt idx="117">
                  <c:v>-36.50696625038425</c:v>
                </c:pt>
                <c:pt idx="118">
                  <c:v>-36.5490399627488</c:v>
                </c:pt>
                <c:pt idx="119">
                  <c:v>-36.58986373568379</c:v>
                </c:pt>
              </c:numCache>
            </c:numRef>
          </c:yVal>
          <c:smooth val="0"/>
          <c:extLst xmlns:c16r2="http://schemas.microsoft.com/office/drawing/2015/06/chart">
            <c:ext xmlns:c16="http://schemas.microsoft.com/office/drawing/2014/chart" uri="{C3380CC4-5D6E-409C-BE32-E72D297353CC}">
              <c16:uniqueId val="{00000002-7D57-4707-A226-E2EE59129403}"/>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0.204746408350729</c:v>
                </c:pt>
                <c:pt idx="2">
                  <c:v>-0.458567305778843</c:v>
                </c:pt>
                <c:pt idx="3">
                  <c:v>-0.748182546312819</c:v>
                </c:pt>
                <c:pt idx="4">
                  <c:v>-1.063274732958689</c:v>
                </c:pt>
                <c:pt idx="5">
                  <c:v>-1.39589251259963</c:v>
                </c:pt>
                <c:pt idx="6">
                  <c:v>-1.73991942794487</c:v>
                </c:pt>
                <c:pt idx="7">
                  <c:v>-2.090661540882138</c:v>
                </c:pt>
                <c:pt idx="8">
                  <c:v>-2.444527484650962</c:v>
                </c:pt>
                <c:pt idx="9">
                  <c:v>-2.798780235292497</c:v>
                </c:pt>
                <c:pt idx="10">
                  <c:v>-3.151344532008807</c:v>
                </c:pt>
                <c:pt idx="11">
                  <c:v>-3.500657476839251</c:v>
                </c:pt>
                <c:pt idx="12">
                  <c:v>-3.845552637983697</c:v>
                </c:pt>
                <c:pt idx="13">
                  <c:v>-4.586634749461154</c:v>
                </c:pt>
                <c:pt idx="14">
                  <c:v>-5.28569260569998</c:v>
                </c:pt>
                <c:pt idx="15">
                  <c:v>-5.9494709500309</c:v>
                </c:pt>
                <c:pt idx="16">
                  <c:v>-6.583041045490972</c:v>
                </c:pt>
                <c:pt idx="17">
                  <c:v>-7.190397493835234</c:v>
                </c:pt>
                <c:pt idx="18">
                  <c:v>-7.77469918220072</c:v>
                </c:pt>
                <c:pt idx="19">
                  <c:v>-8.338455390275148</c:v>
                </c:pt>
                <c:pt idx="20">
                  <c:v>-8.883670223997114</c:v>
                </c:pt>
                <c:pt idx="21">
                  <c:v>-9.411954714231797</c:v>
                </c:pt>
                <c:pt idx="22">
                  <c:v>-9.924613823282925</c:v>
                </c:pt>
                <c:pt idx="23">
                  <c:v>-10.42271397958916</c:v>
                </c:pt>
                <c:pt idx="24">
                  <c:v>-10.90713550190981</c:v>
                </c:pt>
                <c:pt idx="25">
                  <c:v>-11.37861329730777</c:v>
                </c:pt>
                <c:pt idx="26">
                  <c:v>-11.83846873038783</c:v>
                </c:pt>
                <c:pt idx="27">
                  <c:v>-12.28714805653044</c:v>
                </c:pt>
                <c:pt idx="28">
                  <c:v>-12.72504046847962</c:v>
                </c:pt>
                <c:pt idx="29">
                  <c:v>-13.15249177478427</c:v>
                </c:pt>
                <c:pt idx="30">
                  <c:v>-13.56981337944967</c:v>
                </c:pt>
                <c:pt idx="31">
                  <c:v>-13.97728925605452</c:v>
                </c:pt>
                <c:pt idx="32">
                  <c:v>-14.37518136870381</c:v>
                </c:pt>
                <c:pt idx="33">
                  <c:v>-14.76373388733373</c:v>
                </c:pt>
                <c:pt idx="34">
                  <c:v>-15.14317646712402</c:v>
                </c:pt>
                <c:pt idx="35">
                  <c:v>-15.51372680143663</c:v>
                </c:pt>
                <c:pt idx="36">
                  <c:v>-15.87559261081765</c:v>
                </c:pt>
                <c:pt idx="37">
                  <c:v>-16.22897319424442</c:v>
                </c:pt>
                <c:pt idx="38">
                  <c:v>-16.57406064059955</c:v>
                </c:pt>
                <c:pt idx="39">
                  <c:v>-16.91104199831079</c:v>
                </c:pt>
                <c:pt idx="40">
                  <c:v>-17.2400986078253</c:v>
                </c:pt>
                <c:pt idx="41">
                  <c:v>-17.56140671100366</c:v>
                </c:pt>
                <c:pt idx="42">
                  <c:v>-17.87513793888775</c:v>
                </c:pt>
                <c:pt idx="43">
                  <c:v>-18.18145969838861</c:v>
                </c:pt>
                <c:pt idx="44">
                  <c:v>-18.48053548048572</c:v>
                </c:pt>
                <c:pt idx="45">
                  <c:v>-18.77252510750304</c:v>
                </c:pt>
                <c:pt idx="46">
                  <c:v>-19.0575849330976</c:v>
                </c:pt>
                <c:pt idx="47">
                  <c:v>-19.33586800555758</c:v>
                </c:pt>
                <c:pt idx="48">
                  <c:v>-19.60752420261156</c:v>
                </c:pt>
                <c:pt idx="49">
                  <c:v>-19.87270034413562</c:v>
                </c:pt>
                <c:pt idx="50">
                  <c:v>-20.13154028770055</c:v>
                </c:pt>
                <c:pt idx="51">
                  <c:v>-20.38418501081401</c:v>
                </c:pt>
                <c:pt idx="52">
                  <c:v>-20.63077268494226</c:v>
                </c:pt>
                <c:pt idx="53">
                  <c:v>-20.87143873898594</c:v>
                </c:pt>
                <c:pt idx="54">
                  <c:v>-21.10631591656056</c:v>
                </c:pt>
                <c:pt idx="55">
                  <c:v>-21.33553432848771</c:v>
                </c:pt>
                <c:pt idx="56">
                  <c:v>-21.55922150156016</c:v>
                </c:pt>
                <c:pt idx="57">
                  <c:v>-21.77750242439492</c:v>
                </c:pt>
                <c:pt idx="58">
                  <c:v>-21.99049959101421</c:v>
                </c:pt>
                <c:pt idx="59">
                  <c:v>-22.19833304263489</c:v>
                </c:pt>
                <c:pt idx="60">
                  <c:v>-22.40112040805934</c:v>
                </c:pt>
                <c:pt idx="61">
                  <c:v>-22.59897694293591</c:v>
                </c:pt>
                <c:pt idx="62">
                  <c:v>-22.7920155681204</c:v>
                </c:pt>
                <c:pt idx="63">
                  <c:v>-22.98034690730485</c:v>
                </c:pt>
                <c:pt idx="64">
                  <c:v>-23.16407932404582</c:v>
                </c:pt>
                <c:pt idx="65">
                  <c:v>-23.34331895827086</c:v>
                </c:pt>
                <c:pt idx="66">
                  <c:v>-23.51816976236</c:v>
                </c:pt>
                <c:pt idx="67">
                  <c:v>-23.68873353682648</c:v>
                </c:pt>
                <c:pt idx="68">
                  <c:v>-23.85510996565245</c:v>
                </c:pt>
                <c:pt idx="69">
                  <c:v>-24.0173966512898</c:v>
                </c:pt>
                <c:pt idx="70">
                  <c:v>-24.17568914936464</c:v>
                </c:pt>
                <c:pt idx="71">
                  <c:v>-24.33008100307006</c:v>
                </c:pt>
                <c:pt idx="72">
                  <c:v>-24.48066377727762</c:v>
                </c:pt>
                <c:pt idx="73">
                  <c:v>-24.62752709235269</c:v>
                </c:pt>
                <c:pt idx="74">
                  <c:v>-24.77075865768325</c:v>
                </c:pt>
                <c:pt idx="75">
                  <c:v>-24.91044430491092</c:v>
                </c:pt>
                <c:pt idx="76">
                  <c:v>-25.04666802086922</c:v>
                </c:pt>
                <c:pt idx="77">
                  <c:v>-25.17951198021228</c:v>
                </c:pt>
                <c:pt idx="78">
                  <c:v>-25.30905657774701</c:v>
                </c:pt>
                <c:pt idx="79">
                  <c:v>-25.43538046043841</c:v>
                </c:pt>
                <c:pt idx="80">
                  <c:v>-25.55856055909953</c:v>
                </c:pt>
                <c:pt idx="81">
                  <c:v>-25.67867211975545</c:v>
                </c:pt>
                <c:pt idx="82">
                  <c:v>-25.79578873467585</c:v>
                </c:pt>
                <c:pt idx="83">
                  <c:v>-25.90998237306028</c:v>
                </c:pt>
                <c:pt idx="84">
                  <c:v>-26.02132341138645</c:v>
                </c:pt>
                <c:pt idx="85">
                  <c:v>-26.12988066340495</c:v>
                </c:pt>
                <c:pt idx="86">
                  <c:v>-26.23572140978195</c:v>
                </c:pt>
                <c:pt idx="87">
                  <c:v>-26.33891142737548</c:v>
                </c:pt>
                <c:pt idx="88">
                  <c:v>-26.43951501815445</c:v>
                </c:pt>
                <c:pt idx="89">
                  <c:v>-26.537595037747</c:v>
                </c:pt>
                <c:pt idx="90">
                  <c:v>-26.63321292361911</c:v>
                </c:pt>
                <c:pt idx="91">
                  <c:v>-26.72642872287452</c:v>
                </c:pt>
                <c:pt idx="92">
                  <c:v>-26.81730111968454</c:v>
                </c:pt>
                <c:pt idx="93">
                  <c:v>-26.90588746233403</c:v>
                </c:pt>
                <c:pt idx="94">
                  <c:v>-26.99224378989197</c:v>
                </c:pt>
                <c:pt idx="95">
                  <c:v>-27.07642485849192</c:v>
                </c:pt>
                <c:pt idx="96">
                  <c:v>-27.15848416723247</c:v>
                </c:pt>
                <c:pt idx="97">
                  <c:v>-27.23847398370572</c:v>
                </c:pt>
                <c:pt idx="98">
                  <c:v>-27.31644536911995</c:v>
                </c:pt>
                <c:pt idx="99">
                  <c:v>-27.3924482030543</c:v>
                </c:pt>
                <c:pt idx="100">
                  <c:v>-27.46653120782478</c:v>
                </c:pt>
                <c:pt idx="101">
                  <c:v>-27.53874197246887</c:v>
                </c:pt>
                <c:pt idx="102">
                  <c:v>-27.6091269763424</c:v>
                </c:pt>
                <c:pt idx="103">
                  <c:v>-27.67773161233913</c:v>
                </c:pt>
                <c:pt idx="104">
                  <c:v>-27.74460020973422</c:v>
                </c:pt>
                <c:pt idx="105">
                  <c:v>-27.80977605664316</c:v>
                </c:pt>
                <c:pt idx="106">
                  <c:v>-27.87330142210408</c:v>
                </c:pt>
                <c:pt idx="107">
                  <c:v>-27.93521757779508</c:v>
                </c:pt>
                <c:pt idx="108">
                  <c:v>-27.99556481936562</c:v>
                </c:pt>
                <c:pt idx="109">
                  <c:v>-28.05438248741302</c:v>
                </c:pt>
                <c:pt idx="110">
                  <c:v>-28.1117089880786</c:v>
                </c:pt>
                <c:pt idx="111">
                  <c:v>-28.16758181329601</c:v>
                </c:pt>
                <c:pt idx="112">
                  <c:v>-28.2220375606596</c:v>
                </c:pt>
                <c:pt idx="113">
                  <c:v>-28.27511195294937</c:v>
                </c:pt>
                <c:pt idx="114">
                  <c:v>-28.32683985729955</c:v>
                </c:pt>
                <c:pt idx="115">
                  <c:v>-28.37725530400757</c:v>
                </c:pt>
                <c:pt idx="116">
                  <c:v>-28.42639150500509</c:v>
                </c:pt>
                <c:pt idx="117">
                  <c:v>-28.47428087198296</c:v>
                </c:pt>
                <c:pt idx="118">
                  <c:v>-28.52095503417081</c:v>
                </c:pt>
                <c:pt idx="119">
                  <c:v>-28.56644485578498</c:v>
                </c:pt>
              </c:numCache>
            </c:numRef>
          </c:yVal>
          <c:smooth val="0"/>
          <c:extLst xmlns:c16r2="http://schemas.microsoft.com/office/drawing/2015/06/chart">
            <c:ext xmlns:c16="http://schemas.microsoft.com/office/drawing/2014/chart" uri="{C3380CC4-5D6E-409C-BE32-E72D297353CC}">
              <c16:uniqueId val="{00000003-7D57-4707-A226-E2EE59129403}"/>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0.204746408351184</c:v>
                </c:pt>
                <c:pt idx="2">
                  <c:v>-0.460736736851231</c:v>
                </c:pt>
                <c:pt idx="3">
                  <c:v>-0.754649939188994</c:v>
                </c:pt>
                <c:pt idx="4">
                  <c:v>-1.076092510970284</c:v>
                </c:pt>
                <c:pt idx="5">
                  <c:v>-1.417011257621425</c:v>
                </c:pt>
                <c:pt idx="6">
                  <c:v>-1.771170792047314</c:v>
                </c:pt>
                <c:pt idx="7">
                  <c:v>-2.133747714236051</c:v>
                </c:pt>
                <c:pt idx="8">
                  <c:v>-2.501015599242464</c:v>
                </c:pt>
                <c:pt idx="9">
                  <c:v>-2.870100453764734</c:v>
                </c:pt>
                <c:pt idx="10">
                  <c:v>-3.238790857792764</c:v>
                </c:pt>
                <c:pt idx="11">
                  <c:v>-3.605390544224974</c:v>
                </c:pt>
                <c:pt idx="12">
                  <c:v>-3.968603913244578</c:v>
                </c:pt>
                <c:pt idx="13">
                  <c:v>-4.728911707767959</c:v>
                </c:pt>
                <c:pt idx="14">
                  <c:v>-5.460177876600675</c:v>
                </c:pt>
                <c:pt idx="15">
                  <c:v>-6.166375808433227</c:v>
                </c:pt>
                <c:pt idx="16">
                  <c:v>-6.850389794694592</c:v>
                </c:pt>
                <c:pt idx="17">
                  <c:v>-7.514474757722605</c:v>
                </c:pt>
                <c:pt idx="18">
                  <c:v>-8.16040029272949</c:v>
                </c:pt>
                <c:pt idx="19">
                  <c:v>-8.789561419340088</c:v>
                </c:pt>
                <c:pt idx="20">
                  <c:v>-9.403064353630725</c:v>
                </c:pt>
                <c:pt idx="21">
                  <c:v>-10.00179290905476</c:v>
                </c:pt>
                <c:pt idx="22">
                  <c:v>-10.58645987438422</c:v>
                </c:pt>
                <c:pt idx="23">
                  <c:v>-11.15764674222214</c:v>
                </c:pt>
                <c:pt idx="24">
                  <c:v>-11.71583440551035</c:v>
                </c:pt>
                <c:pt idx="25">
                  <c:v>-12.26142685270065</c:v>
                </c:pt>
                <c:pt idx="26">
                  <c:v>-12.79546970641672</c:v>
                </c:pt>
                <c:pt idx="27">
                  <c:v>-13.31820154877028</c:v>
                </c:pt>
                <c:pt idx="28">
                  <c:v>-13.8298345142946</c:v>
                </c:pt>
                <c:pt idx="29">
                  <c:v>-14.33056278766048</c:v>
                </c:pt>
                <c:pt idx="30">
                  <c:v>-14.82056739904897</c:v>
                </c:pt>
                <c:pt idx="31">
                  <c:v>-15.300019853991</c:v>
                </c:pt>
                <c:pt idx="32">
                  <c:v>-15.7690848673808</c:v>
                </c:pt>
                <c:pt idx="33">
                  <c:v>-16.22792240696481</c:v>
                </c:pt>
                <c:pt idx="34">
                  <c:v>-16.67668920545793</c:v>
                </c:pt>
                <c:pt idx="35">
                  <c:v>-17.11553986455988</c:v>
                </c:pt>
                <c:pt idx="36">
                  <c:v>-17.54462764640357</c:v>
                </c:pt>
                <c:pt idx="37">
                  <c:v>-17.96410502634217</c:v>
                </c:pt>
                <c:pt idx="38">
                  <c:v>-18.37412406429394</c:v>
                </c:pt>
                <c:pt idx="39">
                  <c:v>-18.77483786078074</c:v>
                </c:pt>
                <c:pt idx="40">
                  <c:v>-19.16639932183375</c:v>
                </c:pt>
                <c:pt idx="41">
                  <c:v>-19.54896122604623</c:v>
                </c:pt>
                <c:pt idx="42">
                  <c:v>-19.92267623984358</c:v>
                </c:pt>
                <c:pt idx="43">
                  <c:v>-20.28769688867646</c:v>
                </c:pt>
                <c:pt idx="44">
                  <c:v>-20.64417549675408</c:v>
                </c:pt>
                <c:pt idx="45">
                  <c:v>-20.99226410505094</c:v>
                </c:pt>
                <c:pt idx="46">
                  <c:v>-21.33211437496788</c:v>
                </c:pt>
                <c:pt idx="47">
                  <c:v>-21.6638774832611</c:v>
                </c:pt>
                <c:pt idx="48">
                  <c:v>-21.98770401247202</c:v>
                </c:pt>
                <c:pt idx="49">
                  <c:v>-22.30374384004718</c:v>
                </c:pt>
                <c:pt idx="50">
                  <c:v>-22.61214602845303</c:v>
                </c:pt>
                <c:pt idx="51">
                  <c:v>-22.91305871805321</c:v>
                </c:pt>
                <c:pt idx="52">
                  <c:v>-23.20662902605318</c:v>
                </c:pt>
                <c:pt idx="53">
                  <c:v>-23.49300294783347</c:v>
                </c:pt>
                <c:pt idx="54">
                  <c:v>-23.77232526367469</c:v>
                </c:pt>
                <c:pt idx="55">
                  <c:v>-24.04473945126892</c:v>
                </c:pt>
                <c:pt idx="56">
                  <c:v>-24.31038760417255</c:v>
                </c:pt>
                <c:pt idx="57">
                  <c:v>-24.56941035627096</c:v>
                </c:pt>
                <c:pt idx="58">
                  <c:v>-24.82194681222813</c:v>
                </c:pt>
                <c:pt idx="59">
                  <c:v>-25.06813448378853</c:v>
                </c:pt>
                <c:pt idx="60">
                  <c:v>-25.30810923182088</c:v>
                </c:pt>
                <c:pt idx="61">
                  <c:v>-25.54200521388248</c:v>
                </c:pt>
                <c:pt idx="62">
                  <c:v>-25.76995483712221</c:v>
                </c:pt>
                <c:pt idx="63">
                  <c:v>-25.99208871627206</c:v>
                </c:pt>
                <c:pt idx="64">
                  <c:v>-26.2085356365285</c:v>
                </c:pt>
                <c:pt idx="65">
                  <c:v>-26.41942252105014</c:v>
                </c:pt>
                <c:pt idx="66">
                  <c:v>-26.62487440285804</c:v>
                </c:pt>
                <c:pt idx="67">
                  <c:v>-26.82501440089595</c:v>
                </c:pt>
                <c:pt idx="68">
                  <c:v>-27.01996370001688</c:v>
                </c:pt>
                <c:pt idx="69">
                  <c:v>-27.20984153466722</c:v>
                </c:pt>
                <c:pt idx="70">
                  <c:v>-27.39476517606181</c:v>
                </c:pt>
                <c:pt idx="71">
                  <c:v>-27.57484992262653</c:v>
                </c:pt>
                <c:pt idx="72">
                  <c:v>-27.75020909351019</c:v>
                </c:pt>
                <c:pt idx="73">
                  <c:v>-27.92095402497124</c:v>
                </c:pt>
                <c:pt idx="74">
                  <c:v>-28.08719406944806</c:v>
                </c:pt>
                <c:pt idx="75">
                  <c:v>-28.2490365971446</c:v>
                </c:pt>
                <c:pt idx="76">
                  <c:v>-28.40658699993946</c:v>
                </c:pt>
                <c:pt idx="77">
                  <c:v>-28.55994869748451</c:v>
                </c:pt>
                <c:pt idx="78">
                  <c:v>-28.70922314531322</c:v>
                </c:pt>
                <c:pt idx="79">
                  <c:v>-28.8545098448235</c:v>
                </c:pt>
                <c:pt idx="80">
                  <c:v>-28.9959063549918</c:v>
                </c:pt>
                <c:pt idx="81">
                  <c:v>-29.13350830569425</c:v>
                </c:pt>
                <c:pt idx="82">
                  <c:v>-29.26740941249022</c:v>
                </c:pt>
                <c:pt idx="83">
                  <c:v>-29.39770149276569</c:v>
                </c:pt>
                <c:pt idx="84">
                  <c:v>-29.5244744831266</c:v>
                </c:pt>
                <c:pt idx="85">
                  <c:v>-29.64781645790868</c:v>
                </c:pt>
                <c:pt idx="86">
                  <c:v>-29.76781364874182</c:v>
                </c:pt>
                <c:pt idx="87">
                  <c:v>-29.88455046503714</c:v>
                </c:pt>
                <c:pt idx="88">
                  <c:v>-29.99810951532658</c:v>
                </c:pt>
                <c:pt idx="89">
                  <c:v>-30.10857162937555</c:v>
                </c:pt>
                <c:pt idx="90">
                  <c:v>-30.21601588096405</c:v>
                </c:pt>
                <c:pt idx="91">
                  <c:v>-30.32051961128468</c:v>
                </c:pt>
                <c:pt idx="92">
                  <c:v>-30.42215845287524</c:v>
                </c:pt>
                <c:pt idx="93">
                  <c:v>-30.52100635402167</c:v>
                </c:pt>
                <c:pt idx="94">
                  <c:v>-30.61713560356383</c:v>
                </c:pt>
                <c:pt idx="95">
                  <c:v>-30.71061685605787</c:v>
                </c:pt>
                <c:pt idx="96">
                  <c:v>-30.80151915722035</c:v>
                </c:pt>
                <c:pt idx="97">
                  <c:v>-30.88990996961911</c:v>
                </c:pt>
                <c:pt idx="98">
                  <c:v>-30.9758551985592</c:v>
                </c:pt>
                <c:pt idx="99">
                  <c:v>-31.0594192181029</c:v>
                </c:pt>
                <c:pt idx="100">
                  <c:v>-31.14066489720676</c:v>
                </c:pt>
                <c:pt idx="101">
                  <c:v>-31.21965362590868</c:v>
                </c:pt>
                <c:pt idx="102">
                  <c:v>-31.29644534156088</c:v>
                </c:pt>
                <c:pt idx="103">
                  <c:v>-31.37109855503309</c:v>
                </c:pt>
                <c:pt idx="104">
                  <c:v>-31.4436703768863</c:v>
                </c:pt>
                <c:pt idx="105">
                  <c:v>-31.51421654347996</c:v>
                </c:pt>
                <c:pt idx="106">
                  <c:v>-31.58279144297078</c:v>
                </c:pt>
                <c:pt idx="107">
                  <c:v>-31.6494481412019</c:v>
                </c:pt>
                <c:pt idx="108">
                  <c:v>-31.71423840742433</c:v>
                </c:pt>
                <c:pt idx="109">
                  <c:v>-31.77721273987413</c:v>
                </c:pt>
                <c:pt idx="110">
                  <c:v>-31.83842039113642</c:v>
                </c:pt>
                <c:pt idx="111">
                  <c:v>-31.89790939331692</c:v>
                </c:pt>
                <c:pt idx="112">
                  <c:v>-31.95572658298163</c:v>
                </c:pt>
                <c:pt idx="113">
                  <c:v>-32.01191762586014</c:v>
                </c:pt>
                <c:pt idx="114">
                  <c:v>-32.0665270412828</c:v>
                </c:pt>
                <c:pt idx="115">
                  <c:v>-32.1195982263671</c:v>
                </c:pt>
                <c:pt idx="116">
                  <c:v>-32.17117347991075</c:v>
                </c:pt>
                <c:pt idx="117">
                  <c:v>-32.22129402600103</c:v>
                </c:pt>
                <c:pt idx="118">
                  <c:v>-32.27000003732292</c:v>
                </c:pt>
                <c:pt idx="119">
                  <c:v>-32.31733065816204</c:v>
                </c:pt>
              </c:numCache>
            </c:numRef>
          </c:yVal>
          <c:smooth val="0"/>
          <c:extLst xmlns:c16r2="http://schemas.microsoft.com/office/drawing/2015/06/chart">
            <c:ext xmlns:c16="http://schemas.microsoft.com/office/drawing/2014/chart" uri="{C3380CC4-5D6E-409C-BE32-E72D297353CC}">
              <c16:uniqueId val="{00000004-7D57-4707-A226-E2EE59129403}"/>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0.248620638712055</c:v>
                </c:pt>
                <c:pt idx="2">
                  <c:v>-0.541115624825352</c:v>
                </c:pt>
                <c:pt idx="3">
                  <c:v>-0.86498339247305</c:v>
                </c:pt>
                <c:pt idx="4">
                  <c:v>-1.210496271952024</c:v>
                </c:pt>
                <c:pt idx="5">
                  <c:v>-1.570171445808455</c:v>
                </c:pt>
                <c:pt idx="6">
                  <c:v>-1.938267230437305</c:v>
                </c:pt>
                <c:pt idx="7">
                  <c:v>-2.310391836160079</c:v>
                </c:pt>
                <c:pt idx="8">
                  <c:v>-2.683199777570055</c:v>
                </c:pt>
                <c:pt idx="9">
                  <c:v>-3.054156299913757</c:v>
                </c:pt>
                <c:pt idx="10">
                  <c:v>-3.421354584667142</c:v>
                </c:pt>
                <c:pt idx="11">
                  <c:v>-3.783373911064018</c:v>
                </c:pt>
                <c:pt idx="12">
                  <c:v>-4.139169599143542</c:v>
                </c:pt>
                <c:pt idx="13">
                  <c:v>-4.975480344247671</c:v>
                </c:pt>
                <c:pt idx="14">
                  <c:v>-5.750121613066085</c:v>
                </c:pt>
                <c:pt idx="15">
                  <c:v>-6.47373899995705</c:v>
                </c:pt>
                <c:pt idx="16">
                  <c:v>-7.154396563229434</c:v>
                </c:pt>
                <c:pt idx="17">
                  <c:v>-7.798432301627826</c:v>
                </c:pt>
                <c:pt idx="18">
                  <c:v>-8.410844458234123</c:v>
                </c:pt>
                <c:pt idx="19">
                  <c:v>-8.99559018639161</c:v>
                </c:pt>
                <c:pt idx="20">
                  <c:v>-9.555817311560076</c:v>
                </c:pt>
                <c:pt idx="21">
                  <c:v>-10.09404418180907</c:v>
                </c:pt>
                <c:pt idx="22">
                  <c:v>-10.61229923666997</c:v>
                </c:pt>
                <c:pt idx="23">
                  <c:v>-11.11222931876023</c:v>
                </c:pt>
                <c:pt idx="24">
                  <c:v>-11.59518373098831</c:v>
                </c:pt>
                <c:pt idx="25">
                  <c:v>-12.06227947340403</c:v>
                </c:pt>
                <c:pt idx="26">
                  <c:v>-12.51507728466822</c:v>
                </c:pt>
                <c:pt idx="27">
                  <c:v>-12.95428459333084</c:v>
                </c:pt>
                <c:pt idx="28">
                  <c:v>-13.38051002224142</c:v>
                </c:pt>
                <c:pt idx="29">
                  <c:v>-13.79428674031647</c:v>
                </c:pt>
                <c:pt idx="30">
                  <c:v>-14.19608818536267</c:v>
                </c:pt>
                <c:pt idx="31">
                  <c:v>-14.58634026261302</c:v>
                </c:pt>
                <c:pt idx="32">
                  <c:v>-14.96543081599498</c:v>
                </c:pt>
                <c:pt idx="33">
                  <c:v>-15.33371698466044</c:v>
                </c:pt>
                <c:pt idx="34">
                  <c:v>-15.69153091987823</c:v>
                </c:pt>
                <c:pt idx="35">
                  <c:v>-16.03918423075879</c:v>
                </c:pt>
                <c:pt idx="36">
                  <c:v>-16.37697144456092</c:v>
                </c:pt>
                <c:pt idx="37">
                  <c:v>-16.70517270320511</c:v>
                </c:pt>
                <c:pt idx="38">
                  <c:v>-17.0240558678313</c:v>
                </c:pt>
                <c:pt idx="39">
                  <c:v>-17.33387896740782</c:v>
                </c:pt>
                <c:pt idx="40">
                  <c:v>-17.63489055615082</c:v>
                </c:pt>
                <c:pt idx="41">
                  <c:v>-17.92733074468606</c:v>
                </c:pt>
                <c:pt idx="42">
                  <c:v>-18.21143202182293</c:v>
                </c:pt>
                <c:pt idx="43">
                  <c:v>-18.48741990739427</c:v>
                </c:pt>
                <c:pt idx="44">
                  <c:v>-18.75551347426788</c:v>
                </c:pt>
                <c:pt idx="45">
                  <c:v>-19.01592576908774</c:v>
                </c:pt>
                <c:pt idx="46">
                  <c:v>-19.26886415466151</c:v>
                </c:pt>
                <c:pt idx="47">
                  <c:v>-19.514530591724</c:v>
                </c:pt>
                <c:pt idx="48">
                  <c:v>-19.7531218738136</c:v>
                </c:pt>
                <c:pt idx="49">
                  <c:v>-19.98482982588371</c:v>
                </c:pt>
                <c:pt idx="50">
                  <c:v>-20.20984147487275</c:v>
                </c:pt>
                <c:pt idx="51">
                  <c:v>-20.42833919857408</c:v>
                </c:pt>
                <c:pt idx="52">
                  <c:v>-20.64050085874146</c:v>
                </c:pt>
                <c:pt idx="53">
                  <c:v>-20.84649991996253</c:v>
                </c:pt>
                <c:pt idx="54">
                  <c:v>-21.04650555844909</c:v>
                </c:pt>
                <c:pt idx="55">
                  <c:v>-21.2406827629909</c:v>
                </c:pt>
                <c:pt idx="56">
                  <c:v>-21.42919242980361</c:v>
                </c:pt>
                <c:pt idx="57">
                  <c:v>-21.61219145256064</c:v>
                </c:pt>
                <c:pt idx="58">
                  <c:v>-21.78983280862158</c:v>
                </c:pt>
                <c:pt idx="59">
                  <c:v>-21.9622656422182</c:v>
                </c:pt>
                <c:pt idx="60">
                  <c:v>-22.12963534517644</c:v>
                </c:pt>
                <c:pt idx="61">
                  <c:v>-22.29208363559328</c:v>
                </c:pt>
                <c:pt idx="62">
                  <c:v>-22.44974863482078</c:v>
                </c:pt>
                <c:pt idx="63">
                  <c:v>-22.60276494297023</c:v>
                </c:pt>
                <c:pt idx="64">
                  <c:v>-22.75126371312376</c:v>
                </c:pt>
                <c:pt idx="65">
                  <c:v>-22.89537272439202</c:v>
                </c:pt>
                <c:pt idx="66">
                  <c:v>-23.03521645388923</c:v>
                </c:pt>
                <c:pt idx="67">
                  <c:v>-23.17091614769697</c:v>
                </c:pt>
                <c:pt idx="68">
                  <c:v>-23.30258989085655</c:v>
                </c:pt>
                <c:pt idx="69">
                  <c:v>-23.43035267641267</c:v>
                </c:pt>
                <c:pt idx="70">
                  <c:v>-23.55431647352884</c:v>
                </c:pt>
                <c:pt idx="71">
                  <c:v>-23.67459029467136</c:v>
                </c:pt>
                <c:pt idx="72">
                  <c:v>-23.79128026186731</c:v>
                </c:pt>
                <c:pt idx="73">
                  <c:v>-23.90448967203156</c:v>
                </c:pt>
                <c:pt idx="74">
                  <c:v>-24.01431906135713</c:v>
                </c:pt>
                <c:pt idx="75">
                  <c:v>-24.12086626875566</c:v>
                </c:pt>
                <c:pt idx="76">
                  <c:v>-24.22422649834607</c:v>
                </c:pt>
                <c:pt idx="77">
                  <c:v>-24.32449238098252</c:v>
                </c:pt>
                <c:pt idx="78">
                  <c:v>-24.42175403480428</c:v>
                </c:pt>
                <c:pt idx="79">
                  <c:v>-24.51609912481012</c:v>
                </c:pt>
                <c:pt idx="80">
                  <c:v>-24.60761292144957</c:v>
                </c:pt>
                <c:pt idx="81">
                  <c:v>-24.69637835821527</c:v>
                </c:pt>
                <c:pt idx="82">
                  <c:v>-24.78247608824677</c:v>
                </c:pt>
                <c:pt idx="83">
                  <c:v>-24.86598453993128</c:v>
                </c:pt>
                <c:pt idx="84">
                  <c:v>-24.9469799715007</c:v>
                </c:pt>
                <c:pt idx="85">
                  <c:v>-25.02553652463438</c:v>
                </c:pt>
                <c:pt idx="86">
                  <c:v>-25.10172627705288</c:v>
                </c:pt>
                <c:pt idx="87">
                  <c:v>-25.17561929411227</c:v>
                </c:pt>
                <c:pt idx="88">
                  <c:v>-25.24728367940475</c:v>
                </c:pt>
                <c:pt idx="89">
                  <c:v>-25.31678562436105</c:v>
                </c:pt>
                <c:pt idx="90">
                  <c:v>-25.3841894568634</c:v>
                </c:pt>
                <c:pt idx="91">
                  <c:v>-25.44955768888349</c:v>
                </c:pt>
                <c:pt idx="92">
                  <c:v>-25.51295106312818</c:v>
                </c:pt>
                <c:pt idx="93">
                  <c:v>-25.57442859872344</c:v>
                </c:pt>
                <c:pt idx="94">
                  <c:v>-25.63404763593826</c:v>
                </c:pt>
                <c:pt idx="95">
                  <c:v>-25.69186387995205</c:v>
                </c:pt>
                <c:pt idx="96">
                  <c:v>-25.74793144367595</c:v>
                </c:pt>
                <c:pt idx="97">
                  <c:v>-25.80230288964231</c:v>
                </c:pt>
                <c:pt idx="98">
                  <c:v>-25.85502927097121</c:v>
                </c:pt>
                <c:pt idx="99">
                  <c:v>-25.90616017142747</c:v>
                </c:pt>
                <c:pt idx="100">
                  <c:v>-25.95574374456276</c:v>
                </c:pt>
                <c:pt idx="101">
                  <c:v>-26.00382675198716</c:v>
                </c:pt>
                <c:pt idx="102">
                  <c:v>-26.05045460074984</c:v>
                </c:pt>
                <c:pt idx="103">
                  <c:v>-26.09567137985914</c:v>
                </c:pt>
                <c:pt idx="104">
                  <c:v>-26.13951989595444</c:v>
                </c:pt>
                <c:pt idx="105">
                  <c:v>-26.18204170813146</c:v>
                </c:pt>
                <c:pt idx="106">
                  <c:v>-26.22327716194559</c:v>
                </c:pt>
                <c:pt idx="107">
                  <c:v>-26.2632654226079</c:v>
                </c:pt>
                <c:pt idx="108">
                  <c:v>-26.30204450737097</c:v>
                </c:pt>
                <c:pt idx="109">
                  <c:v>-26.3396513171424</c:v>
                </c:pt>
                <c:pt idx="110">
                  <c:v>-26.37612166731265</c:v>
                </c:pt>
                <c:pt idx="111">
                  <c:v>-26.41149031783834</c:v>
                </c:pt>
                <c:pt idx="112">
                  <c:v>-26.44579100257462</c:v>
                </c:pt>
                <c:pt idx="113">
                  <c:v>-26.4790564578775</c:v>
                </c:pt>
                <c:pt idx="114">
                  <c:v>-26.51131845048985</c:v>
                </c:pt>
                <c:pt idx="115">
                  <c:v>-26.54260780473258</c:v>
                </c:pt>
                <c:pt idx="116">
                  <c:v>-26.5729544289934</c:v>
                </c:pt>
                <c:pt idx="117">
                  <c:v>-26.60238734155041</c:v>
                </c:pt>
                <c:pt idx="118">
                  <c:v>-26.63093469573687</c:v>
                </c:pt>
                <c:pt idx="119">
                  <c:v>-26.65862380444628</c:v>
                </c:pt>
              </c:numCache>
            </c:numRef>
          </c:yVal>
          <c:smooth val="0"/>
          <c:extLst xmlns:c16r2="http://schemas.microsoft.com/office/drawing/2015/06/chart">
            <c:ext xmlns:c16="http://schemas.microsoft.com/office/drawing/2014/chart" uri="{C3380CC4-5D6E-409C-BE32-E72D297353CC}">
              <c16:uniqueId val="{00000005-7D57-4707-A226-E2EE59129403}"/>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0.372930958067627</c:v>
                </c:pt>
                <c:pt idx="2">
                  <c:v>-0.809875233854427</c:v>
                </c:pt>
                <c:pt idx="3">
                  <c:v>-1.292520519254595</c:v>
                </c:pt>
                <c:pt idx="4">
                  <c:v>-1.80661794206253</c:v>
                </c:pt>
                <c:pt idx="5">
                  <c:v>-2.341209881213444</c:v>
                </c:pt>
                <c:pt idx="6">
                  <c:v>-2.887891150059204</c:v>
                </c:pt>
                <c:pt idx="7">
                  <c:v>-3.440235184116773</c:v>
                </c:pt>
                <c:pt idx="8">
                  <c:v>-3.993348817128435</c:v>
                </c:pt>
                <c:pt idx="9">
                  <c:v>-4.543526835547027</c:v>
                </c:pt>
                <c:pt idx="10">
                  <c:v>-5.087983954726925</c:v>
                </c:pt>
                <c:pt idx="11">
                  <c:v>-5.624646869532825</c:v>
                </c:pt>
                <c:pt idx="12">
                  <c:v>-6.151992919026465</c:v>
                </c:pt>
                <c:pt idx="13">
                  <c:v>-7.158184825685463</c:v>
                </c:pt>
                <c:pt idx="14">
                  <c:v>-8.115050593393107</c:v>
                </c:pt>
                <c:pt idx="15">
                  <c:v>-9.029151824132441</c:v>
                </c:pt>
                <c:pt idx="16">
                  <c:v>-9.90542292332748</c:v>
                </c:pt>
                <c:pt idx="17">
                  <c:v>-10.74780214135785</c:v>
                </c:pt>
                <c:pt idx="18">
                  <c:v>-11.55945387475617</c:v>
                </c:pt>
                <c:pt idx="19">
                  <c:v>-12.34294010167741</c:v>
                </c:pt>
                <c:pt idx="20">
                  <c:v>-13.10035341082903</c:v>
                </c:pt>
                <c:pt idx="21">
                  <c:v>-13.83342023464525</c:v>
                </c:pt>
                <c:pt idx="22">
                  <c:v>-14.54358096376995</c:v>
                </c:pt>
                <c:pt idx="23">
                  <c:v>-15.23205212374091</c:v>
                </c:pt>
                <c:pt idx="24">
                  <c:v>-15.89987463386092</c:v>
                </c:pt>
                <c:pt idx="25">
                  <c:v>-16.5479512674633</c:v>
                </c:pt>
                <c:pt idx="26">
                  <c:v>-17.177928376899</c:v>
                </c:pt>
                <c:pt idx="27">
                  <c:v>-17.79042088872524</c:v>
                </c:pt>
                <c:pt idx="28">
                  <c:v>-18.38598720811979</c:v>
                </c:pt>
                <c:pt idx="29">
                  <c:v>-18.96514233985008</c:v>
                </c:pt>
                <c:pt idx="30">
                  <c:v>-19.52836605796438</c:v>
                </c:pt>
                <c:pt idx="31">
                  <c:v>-20.07610925283143</c:v>
                </c:pt>
                <c:pt idx="32">
                  <c:v>-20.60879886850148</c:v>
                </c:pt>
                <c:pt idx="33">
                  <c:v>-21.12684174665925</c:v>
                </c:pt>
                <c:pt idx="34">
                  <c:v>-21.63062762260483</c:v>
                </c:pt>
                <c:pt idx="35">
                  <c:v>-22.12053146379662</c:v>
                </c:pt>
                <c:pt idx="36">
                  <c:v>-22.59691529872338</c:v>
                </c:pt>
                <c:pt idx="37">
                  <c:v>-23.06012965084483</c:v>
                </c:pt>
                <c:pt idx="38">
                  <c:v>-23.51051466660374</c:v>
                </c:pt>
                <c:pt idx="39">
                  <c:v>-23.94840249097948</c:v>
                </c:pt>
                <c:pt idx="40">
                  <c:v>-24.37411628504606</c:v>
                </c:pt>
                <c:pt idx="41">
                  <c:v>-24.78797081522657</c:v>
                </c:pt>
                <c:pt idx="42">
                  <c:v>-25.19027293667409</c:v>
                </c:pt>
                <c:pt idx="43">
                  <c:v>-25.58132198685166</c:v>
                </c:pt>
                <c:pt idx="44">
                  <c:v>-25.96141010974452</c:v>
                </c:pt>
                <c:pt idx="45">
                  <c:v>-26.33082252655527</c:v>
                </c:pt>
                <c:pt idx="46">
                  <c:v>-26.68983776513755</c:v>
                </c:pt>
                <c:pt idx="47">
                  <c:v>-27.03872785766328</c:v>
                </c:pt>
                <c:pt idx="48">
                  <c:v>-27.37775851386323</c:v>
                </c:pt>
                <c:pt idx="49">
                  <c:v>-27.70718927548251</c:v>
                </c:pt>
                <c:pt idx="50">
                  <c:v>-28.02727365632632</c:v>
                </c:pt>
                <c:pt idx="51">
                  <c:v>-28.33825927125372</c:v>
                </c:pt>
                <c:pt idx="52">
                  <c:v>-28.64038795926581</c:v>
                </c:pt>
                <c:pt idx="53">
                  <c:v>-28.93389589706658</c:v>
                </c:pt>
                <c:pt idx="54">
                  <c:v>-29.2190137076725</c:v>
                </c:pt>
                <c:pt idx="55">
                  <c:v>-29.49596656521953</c:v>
                </c:pt>
                <c:pt idx="56">
                  <c:v>-29.76497429682081</c:v>
                </c:pt>
                <c:pt idx="57">
                  <c:v>-30.0262514821236</c:v>
                </c:pt>
                <c:pt idx="58">
                  <c:v>-30.28000755102244</c:v>
                </c:pt>
                <c:pt idx="59">
                  <c:v>-30.5264468799018</c:v>
                </c:pt>
                <c:pt idx="60">
                  <c:v>-30.76576888662862</c:v>
                </c:pt>
                <c:pt idx="61">
                  <c:v>-30.99816812450013</c:v>
                </c:pt>
                <c:pt idx="62">
                  <c:v>-31.22383437525014</c:v>
                </c:pt>
                <c:pt idx="63">
                  <c:v>-31.4429527411894</c:v>
                </c:pt>
                <c:pt idx="64">
                  <c:v>-31.65570373654077</c:v>
                </c:pt>
                <c:pt idx="65">
                  <c:v>-31.86226337798528</c:v>
                </c:pt>
                <c:pt idx="66">
                  <c:v>-32.0628032744039</c:v>
                </c:pt>
                <c:pt idx="67">
                  <c:v>-32.25749071584092</c:v>
                </c:pt>
                <c:pt idx="68">
                  <c:v>-32.44648876162728</c:v>
                </c:pt>
                <c:pt idx="69">
                  <c:v>-32.6299563276873</c:v>
                </c:pt>
                <c:pt idx="70">
                  <c:v>-32.80804827294582</c:v>
                </c:pt>
                <c:pt idx="71">
                  <c:v>-32.98091548487014</c:v>
                </c:pt>
                <c:pt idx="72">
                  <c:v>-33.14870496405342</c:v>
                </c:pt>
                <c:pt idx="73">
                  <c:v>-33.3115599078551</c:v>
                </c:pt>
                <c:pt idx="74">
                  <c:v>-33.46961979304339</c:v>
                </c:pt>
                <c:pt idx="75">
                  <c:v>-33.62302045740827</c:v>
                </c:pt>
                <c:pt idx="76">
                  <c:v>-33.77189418035707</c:v>
                </c:pt>
                <c:pt idx="77">
                  <c:v>-33.91636976240034</c:v>
                </c:pt>
                <c:pt idx="78">
                  <c:v>-34.05657260356907</c:v>
                </c:pt>
                <c:pt idx="79">
                  <c:v>-34.19262478070662</c:v>
                </c:pt>
                <c:pt idx="80">
                  <c:v>-34.32464512361889</c:v>
                </c:pt>
                <c:pt idx="81">
                  <c:v>-34.45274929008292</c:v>
                </c:pt>
                <c:pt idx="82">
                  <c:v>-34.57704983968414</c:v>
                </c:pt>
                <c:pt idx="83">
                  <c:v>-34.6976563064702</c:v>
                </c:pt>
                <c:pt idx="84">
                  <c:v>-34.81467527041895</c:v>
                </c:pt>
                <c:pt idx="85">
                  <c:v>-34.92821042771561</c:v>
                </c:pt>
                <c:pt idx="86">
                  <c:v>-35.03836265980657</c:v>
                </c:pt>
                <c:pt idx="87">
                  <c:v>-35.14523010126754</c:v>
                </c:pt>
                <c:pt idx="88">
                  <c:v>-35.24890820644168</c:v>
                </c:pt>
                <c:pt idx="89">
                  <c:v>-35.34948981487332</c:v>
                </c:pt>
                <c:pt idx="90">
                  <c:v>-35.4470652155278</c:v>
                </c:pt>
                <c:pt idx="91">
                  <c:v>-35.54172220980081</c:v>
                </c:pt>
                <c:pt idx="92">
                  <c:v>-35.6335461733188</c:v>
                </c:pt>
                <c:pt idx="93">
                  <c:v>-35.72262011653698</c:v>
                </c:pt>
                <c:pt idx="94">
                  <c:v>-35.80902474414052</c:v>
                </c:pt>
                <c:pt idx="95">
                  <c:v>-35.89283851325558</c:v>
                </c:pt>
                <c:pt idx="96">
                  <c:v>-35.9741376904758</c:v>
                </c:pt>
                <c:pt idx="97">
                  <c:v>-36.05299640771779</c:v>
                </c:pt>
                <c:pt idx="98">
                  <c:v>-36.12948671691447</c:v>
                </c:pt>
                <c:pt idx="99">
                  <c:v>-36.2036786435426</c:v>
                </c:pt>
                <c:pt idx="100">
                  <c:v>-36.2756402390271</c:v>
                </c:pt>
                <c:pt idx="101">
                  <c:v>-36.3454376320019</c:v>
                </c:pt>
                <c:pt idx="102">
                  <c:v>-36.41313507845552</c:v>
                </c:pt>
                <c:pt idx="103">
                  <c:v>-36.47879501077478</c:v>
                </c:pt>
                <c:pt idx="104">
                  <c:v>-36.54247808570381</c:v>
                </c:pt>
                <c:pt idx="105">
                  <c:v>-36.604243231206</c:v>
                </c:pt>
                <c:pt idx="106">
                  <c:v>-36.6641476922948</c:v>
                </c:pt>
                <c:pt idx="107">
                  <c:v>-36.72224707578835</c:v>
                </c:pt>
                <c:pt idx="108">
                  <c:v>-36.7785953940543</c:v>
                </c:pt>
                <c:pt idx="109">
                  <c:v>-36.83324510772209</c:v>
                </c:pt>
                <c:pt idx="110">
                  <c:v>-36.88624716741256</c:v>
                </c:pt>
                <c:pt idx="111">
                  <c:v>-36.93765105447027</c:v>
                </c:pt>
                <c:pt idx="112">
                  <c:v>-36.98750482072342</c:v>
                </c:pt>
                <c:pt idx="113">
                  <c:v>-37.03585512731502</c:v>
                </c:pt>
                <c:pt idx="114">
                  <c:v>-37.0827472825763</c:v>
                </c:pt>
                <c:pt idx="115">
                  <c:v>-37.1282252789881</c:v>
                </c:pt>
                <c:pt idx="116">
                  <c:v>-37.17233182924883</c:v>
                </c:pt>
                <c:pt idx="117">
                  <c:v>-37.2151084014406</c:v>
                </c:pt>
                <c:pt idx="118">
                  <c:v>-37.25659525334432</c:v>
                </c:pt>
                <c:pt idx="119">
                  <c:v>-37.29683146588717</c:v>
                </c:pt>
              </c:numCache>
            </c:numRef>
          </c:yVal>
          <c:smooth val="0"/>
          <c:extLst xmlns:c16r2="http://schemas.microsoft.com/office/drawing/2015/06/chart">
            <c:ext xmlns:c16="http://schemas.microsoft.com/office/drawing/2014/chart" uri="{C3380CC4-5D6E-409C-BE32-E72D297353CC}">
              <c16:uniqueId val="{00000006-7D57-4707-A226-E2EE59129403}"/>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0.248620638712055</c:v>
                </c:pt>
                <c:pt idx="2">
                  <c:v>-0.541833505449858</c:v>
                </c:pt>
                <c:pt idx="3">
                  <c:v>-0.867203544890799</c:v>
                </c:pt>
                <c:pt idx="4">
                  <c:v>-1.215041712253196</c:v>
                </c:pt>
                <c:pt idx="5">
                  <c:v>-1.5778811170876</c:v>
                </c:pt>
                <c:pt idx="6">
                  <c:v>-1.949978990222688</c:v>
                </c:pt>
                <c:pt idx="7">
                  <c:v>-2.32692984835012</c:v>
                </c:pt>
                <c:pt idx="8">
                  <c:v>-2.705365306652766</c:v>
                </c:pt>
                <c:pt idx="9">
                  <c:v>-3.082721128539106</c:v>
                </c:pt>
                <c:pt idx="10">
                  <c:v>-3.457056449362653</c:v>
                </c:pt>
                <c:pt idx="11">
                  <c:v>-3.826913485980182</c:v>
                </c:pt>
                <c:pt idx="12">
                  <c:v>-4.19120866280332</c:v>
                </c:pt>
                <c:pt idx="13">
                  <c:v>-5.036640846010414</c:v>
                </c:pt>
                <c:pt idx="14">
                  <c:v>-5.837019677588564</c:v>
                </c:pt>
                <c:pt idx="15">
                  <c:v>-6.599151954337445</c:v>
                </c:pt>
                <c:pt idx="16">
                  <c:v>-7.328125455206385</c:v>
                </c:pt>
                <c:pt idx="17">
                  <c:v>-8.02795663954021</c:v>
                </c:pt>
                <c:pt idx="18">
                  <c:v>-8.701831142132361</c:v>
                </c:pt>
                <c:pt idx="19">
                  <c:v>-9.35228929843447</c:v>
                </c:pt>
                <c:pt idx="20">
                  <c:v>-9.981370059660321</c:v>
                </c:pt>
                <c:pt idx="21">
                  <c:v>-10.59072262814311</c:v>
                </c:pt>
                <c:pt idx="22">
                  <c:v>-11.18169304843173</c:v>
                </c:pt>
                <c:pt idx="23">
                  <c:v>-11.75539136820612</c:v>
                </c:pt>
                <c:pt idx="24">
                  <c:v>-12.31274372510234</c:v>
                </c:pt>
                <c:pt idx="25">
                  <c:v>-12.85453273937425</c:v>
                </c:pt>
                <c:pt idx="26">
                  <c:v>-13.3822788966586</c:v>
                </c:pt>
                <c:pt idx="27">
                  <c:v>-13.89647407621987</c:v>
                </c:pt>
                <c:pt idx="28">
                  <c:v>-14.39755355674038</c:v>
                </c:pt>
                <c:pt idx="29">
                  <c:v>-14.88591003597912</c:v>
                </c:pt>
                <c:pt idx="30">
                  <c:v>-15.36190248173989</c:v>
                </c:pt>
                <c:pt idx="31">
                  <c:v>-15.82586298024671</c:v>
                </c:pt>
                <c:pt idx="32">
                  <c:v>-16.27810203642168</c:v>
                </c:pt>
                <c:pt idx="33">
                  <c:v>-16.71891267423689</c:v>
                </c:pt>
                <c:pt idx="34">
                  <c:v>-17.14857360736368</c:v>
                </c:pt>
                <c:pt idx="35">
                  <c:v>-17.56735168972796</c:v>
                </c:pt>
                <c:pt idx="36">
                  <c:v>-17.97550380862088</c:v>
                </c:pt>
                <c:pt idx="37">
                  <c:v>-18.37327834654297</c:v>
                </c:pt>
                <c:pt idx="38">
                  <c:v>-18.76091630963879</c:v>
                </c:pt>
                <c:pt idx="39">
                  <c:v>-19.13865368107872</c:v>
                </c:pt>
                <c:pt idx="40">
                  <c:v>-19.50672041064445</c:v>
                </c:pt>
                <c:pt idx="41">
                  <c:v>-19.86534095669549</c:v>
                </c:pt>
                <c:pt idx="42">
                  <c:v>-20.21473471411309</c:v>
                </c:pt>
                <c:pt idx="43">
                  <c:v>-20.55511634668073</c:v>
                </c:pt>
                <c:pt idx="44">
                  <c:v>-20.88669604617644</c:v>
                </c:pt>
                <c:pt idx="45">
                  <c:v>-21.20967973542361</c:v>
                </c:pt>
                <c:pt idx="46">
                  <c:v>-21.52426922867379</c:v>
                </c:pt>
                <c:pt idx="47">
                  <c:v>-21.83066235960611</c:v>
                </c:pt>
                <c:pt idx="48">
                  <c:v>-22.12905308489985</c:v>
                </c:pt>
                <c:pt idx="49">
                  <c:v>-22.41963156948941</c:v>
                </c:pt>
                <c:pt idx="50">
                  <c:v>-22.70258425822021</c:v>
                </c:pt>
                <c:pt idx="51">
                  <c:v>-22.97809393748412</c:v>
                </c:pt>
                <c:pt idx="52">
                  <c:v>-23.24633979221039</c:v>
                </c:pt>
                <c:pt idx="53">
                  <c:v>-23.50749745466919</c:v>
                </c:pt>
                <c:pt idx="54">
                  <c:v>-23.76173904977368</c:v>
                </c:pt>
                <c:pt idx="55">
                  <c:v>-24.00923323807022</c:v>
                </c:pt>
                <c:pt idx="56">
                  <c:v>-24.25014525728011</c:v>
                </c:pt>
                <c:pt idx="57">
                  <c:v>-24.48463696309614</c:v>
                </c:pt>
                <c:pt idx="58">
                  <c:v>-24.7128668696439</c:v>
                </c:pt>
                <c:pt idx="59">
                  <c:v>-24.93499018999637</c:v>
                </c:pt>
                <c:pt idx="60">
                  <c:v>-25.15115887695015</c:v>
                </c:pt>
                <c:pt idx="61">
                  <c:v>-25.36152166420743</c:v>
                </c:pt>
                <c:pt idx="62">
                  <c:v>-25.56622410809405</c:v>
                </c:pt>
                <c:pt idx="63">
                  <c:v>-25.76540862982051</c:v>
                </c:pt>
                <c:pt idx="64">
                  <c:v>-25.95921455832512</c:v>
                </c:pt>
                <c:pt idx="65">
                  <c:v>-26.14777817369077</c:v>
                </c:pt>
                <c:pt idx="66">
                  <c:v>-26.3312327510937</c:v>
                </c:pt>
                <c:pt idx="67">
                  <c:v>-26.50970860524922</c:v>
                </c:pt>
                <c:pt idx="68">
                  <c:v>-26.68333313530388</c:v>
                </c:pt>
                <c:pt idx="69">
                  <c:v>-26.85223087012058</c:v>
                </c:pt>
                <c:pt idx="70">
                  <c:v>-27.01652351389316</c:v>
                </c:pt>
                <c:pt idx="71">
                  <c:v>-27.17632999203056</c:v>
                </c:pt>
                <c:pt idx="72">
                  <c:v>-27.33176649725783</c:v>
                </c:pt>
                <c:pt idx="73">
                  <c:v>-27.48294653586087</c:v>
                </c:pt>
                <c:pt idx="74">
                  <c:v>-27.62998097403124</c:v>
                </c:pt>
                <c:pt idx="75">
                  <c:v>-27.77297808423577</c:v>
                </c:pt>
                <c:pt idx="76">
                  <c:v>-27.91204359157888</c:v>
                </c:pt>
                <c:pt idx="77">
                  <c:v>-28.04728072009243</c:v>
                </c:pt>
                <c:pt idx="78">
                  <c:v>-28.17879023888918</c:v>
                </c:pt>
                <c:pt idx="79">
                  <c:v>-28.3066705081792</c:v>
                </c:pt>
                <c:pt idx="80">
                  <c:v>-28.43101752504731</c:v>
                </c:pt>
                <c:pt idx="81">
                  <c:v>-28.55192496900736</c:v>
                </c:pt>
                <c:pt idx="82">
                  <c:v>-28.66948424724114</c:v>
                </c:pt>
                <c:pt idx="83">
                  <c:v>-28.78378453953058</c:v>
                </c:pt>
                <c:pt idx="84">
                  <c:v>-28.89491284283758</c:v>
                </c:pt>
                <c:pt idx="85">
                  <c:v>-29.0029540154701</c:v>
                </c:pt>
                <c:pt idx="86">
                  <c:v>-29.1079908208767</c:v>
                </c:pt>
                <c:pt idx="87">
                  <c:v>-29.2101039709496</c:v>
                </c:pt>
                <c:pt idx="88">
                  <c:v>-29.3093721689129</c:v>
                </c:pt>
                <c:pt idx="89">
                  <c:v>-29.40587215169171</c:v>
                </c:pt>
                <c:pt idx="90">
                  <c:v>-29.49967873179821</c:v>
                </c:pt>
                <c:pt idx="91">
                  <c:v>-29.59086483868123</c:v>
                </c:pt>
                <c:pt idx="92">
                  <c:v>-29.67950155955486</c:v>
                </c:pt>
                <c:pt idx="93">
                  <c:v>-29.76565817966161</c:v>
                </c:pt>
                <c:pt idx="94">
                  <c:v>-29.8494022219902</c:v>
                </c:pt>
                <c:pt idx="95">
                  <c:v>-29.93079948640388</c:v>
                </c:pt>
                <c:pt idx="96">
                  <c:v>-30.00991408820073</c:v>
                </c:pt>
                <c:pt idx="97">
                  <c:v>-30.08680849607617</c:v>
                </c:pt>
                <c:pt idx="98">
                  <c:v>-30.16154356948823</c:v>
                </c:pt>
                <c:pt idx="99">
                  <c:v>-30.23417859543475</c:v>
                </c:pt>
                <c:pt idx="100">
                  <c:v>-30.30477132460441</c:v>
                </c:pt>
                <c:pt idx="101">
                  <c:v>-30.37337800693854</c:v>
                </c:pt>
                <c:pt idx="102">
                  <c:v>-30.44005342657147</c:v>
                </c:pt>
                <c:pt idx="103">
                  <c:v>-30.50485093615907</c:v>
                </c:pt>
                <c:pt idx="104">
                  <c:v>-30.56782249059893</c:v>
                </c:pt>
                <c:pt idx="105">
                  <c:v>-30.6290186801391</c:v>
                </c:pt>
                <c:pt idx="106">
                  <c:v>-30.68848876286916</c:v>
                </c:pt>
                <c:pt idx="107">
                  <c:v>-30.74628069661344</c:v>
                </c:pt>
                <c:pt idx="108">
                  <c:v>-30.80244117020356</c:v>
                </c:pt>
                <c:pt idx="109">
                  <c:v>-30.85701563416706</c:v>
                </c:pt>
                <c:pt idx="110">
                  <c:v>-30.91004833079251</c:v>
                </c:pt>
                <c:pt idx="111">
                  <c:v>-30.96158232362086</c:v>
                </c:pt>
                <c:pt idx="112">
                  <c:v>-31.01165952633414</c:v>
                </c:pt>
                <c:pt idx="113">
                  <c:v>-31.06032073106052</c:v>
                </c:pt>
                <c:pt idx="114">
                  <c:v>-31.10760563610074</c:v>
                </c:pt>
                <c:pt idx="115">
                  <c:v>-31.15355287307966</c:v>
                </c:pt>
                <c:pt idx="116">
                  <c:v>-31.19820003352742</c:v>
                </c:pt>
                <c:pt idx="117">
                  <c:v>-31.24158369489851</c:v>
                </c:pt>
                <c:pt idx="118">
                  <c:v>-31.28373944604072</c:v>
                </c:pt>
                <c:pt idx="119">
                  <c:v>-31.32470191210563</c:v>
                </c:pt>
              </c:numCache>
            </c:numRef>
          </c:yVal>
          <c:smooth val="0"/>
          <c:extLst xmlns:c16r2="http://schemas.microsoft.com/office/drawing/2015/06/chart">
            <c:ext xmlns:c16="http://schemas.microsoft.com/office/drawing/2014/chart" uri="{C3380CC4-5D6E-409C-BE32-E72D297353CC}">
              <c16:uniqueId val="{00000007-7D57-4707-A226-E2EE59129403}"/>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0.248620638712055</c:v>
                </c:pt>
                <c:pt idx="2">
                  <c:v>-0.5411156253831</c:v>
                </c:pt>
                <c:pt idx="3">
                  <c:v>-0.864983330937321</c:v>
                </c:pt>
                <c:pt idx="4">
                  <c:v>-1.210496089808657</c:v>
                </c:pt>
                <c:pt idx="5">
                  <c:v>-1.570171113865854</c:v>
                </c:pt>
                <c:pt idx="6">
                  <c:v>-1.938266765032949</c:v>
                </c:pt>
                <c:pt idx="7">
                  <c:v>-2.31039130877275</c:v>
                </c:pt>
                <c:pt idx="8">
                  <c:v>-2.683199319633786</c:v>
                </c:pt>
                <c:pt idx="9">
                  <c:v>-3.054156104249842</c:v>
                </c:pt>
                <c:pt idx="10">
                  <c:v>-3.421354904598957</c:v>
                </c:pt>
                <c:pt idx="11">
                  <c:v>-3.783375058048933</c:v>
                </c:pt>
                <c:pt idx="12">
                  <c:v>-4.13917193950692</c:v>
                </c:pt>
                <c:pt idx="13">
                  <c:v>-4.975484295452815</c:v>
                </c:pt>
                <c:pt idx="14">
                  <c:v>-5.76852619040028</c:v>
                </c:pt>
                <c:pt idx="15">
                  <c:v>-6.524332960532305</c:v>
                </c:pt>
                <c:pt idx="16">
                  <c:v>-7.247414286098707</c:v>
                </c:pt>
                <c:pt idx="17">
                  <c:v>-7.941360572071971</c:v>
                </c:pt>
                <c:pt idx="18">
                  <c:v>-8.609048297510753</c:v>
                </c:pt>
                <c:pt idx="19">
                  <c:v>-9.252798313138782</c:v>
                </c:pt>
                <c:pt idx="20">
                  <c:v>-9.87449868030876</c:v>
                </c:pt>
                <c:pt idx="21">
                  <c:v>-10.47569999972552</c:v>
                </c:pt>
                <c:pt idx="22">
                  <c:v>-11.05768939351492</c:v>
                </c:pt>
                <c:pt idx="23">
                  <c:v>-11.62154792341425</c:v>
                </c:pt>
                <c:pt idx="24">
                  <c:v>-12.16819515647808</c:v>
                </c:pt>
                <c:pt idx="25">
                  <c:v>-12.69842375819144</c:v>
                </c:pt>
                <c:pt idx="26">
                  <c:v>-13.2137766780411</c:v>
                </c:pt>
                <c:pt idx="27">
                  <c:v>-13.71478085152876</c:v>
                </c:pt>
                <c:pt idx="28">
                  <c:v>-14.20191068206304</c:v>
                </c:pt>
                <c:pt idx="29">
                  <c:v>-14.67560072539436</c:v>
                </c:pt>
                <c:pt idx="30">
                  <c:v>-15.13625338790916</c:v>
                </c:pt>
                <c:pt idx="31">
                  <c:v>-15.58424489969525</c:v>
                </c:pt>
                <c:pt idx="32">
                  <c:v>-16.01992995483602</c:v>
                </c:pt>
                <c:pt idx="33">
                  <c:v>-16.44364531863403</c:v>
                </c:pt>
                <c:pt idx="34">
                  <c:v>-16.85571263415682</c:v>
                </c:pt>
                <c:pt idx="35">
                  <c:v>-17.25644060842432</c:v>
                </c:pt>
                <c:pt idx="36">
                  <c:v>-17.64612671802411</c:v>
                </c:pt>
                <c:pt idx="37">
                  <c:v>-18.02505854261403</c:v>
                </c:pt>
                <c:pt idx="38">
                  <c:v>-18.39351481036942</c:v>
                </c:pt>
                <c:pt idx="39">
                  <c:v>-18.75176770435633</c:v>
                </c:pt>
                <c:pt idx="40">
                  <c:v>-19.10008183603463</c:v>
                </c:pt>
                <c:pt idx="41">
                  <c:v>-19.43871478057167</c:v>
                </c:pt>
                <c:pt idx="42">
                  <c:v>-19.76791751493101</c:v>
                </c:pt>
                <c:pt idx="43">
                  <c:v>-20.0879347723444</c:v>
                </c:pt>
                <c:pt idx="44">
                  <c:v>-20.39900533222089</c:v>
                </c:pt>
                <c:pt idx="45">
                  <c:v>-20.70136226028194</c:v>
                </c:pt>
                <c:pt idx="46">
                  <c:v>-20.9952331103766</c:v>
                </c:pt>
                <c:pt idx="47">
                  <c:v>-21.28084009679606</c:v>
                </c:pt>
                <c:pt idx="48">
                  <c:v>-21.55840024395388</c:v>
                </c:pt>
                <c:pt idx="49">
                  <c:v>-21.828125518668</c:v>
                </c:pt>
                <c:pt idx="50">
                  <c:v>-22.09022294912088</c:v>
                </c:pt>
                <c:pt idx="51">
                  <c:v>-22.34489473362373</c:v>
                </c:pt>
                <c:pt idx="52">
                  <c:v>-22.59233834415022</c:v>
                </c:pt>
                <c:pt idx="53">
                  <c:v>-22.83274662091138</c:v>
                </c:pt>
                <c:pt idx="54">
                  <c:v>-23.06630786236812</c:v>
                </c:pt>
                <c:pt idx="55">
                  <c:v>-23.29320591180317</c:v>
                </c:pt>
                <c:pt idx="56">
                  <c:v>-23.51362024120795</c:v>
                </c:pt>
                <c:pt idx="57">
                  <c:v>-23.72772603310698</c:v>
                </c:pt>
                <c:pt idx="58">
                  <c:v>-23.93569426074873</c:v>
                </c:pt>
                <c:pt idx="59">
                  <c:v>-24.13769176698451</c:v>
                </c:pt>
                <c:pt idx="60">
                  <c:v>-24.33388134208212</c:v>
                </c:pt>
                <c:pt idx="61">
                  <c:v>-24.52442180063304</c:v>
                </c:pt>
                <c:pt idx="62">
                  <c:v>-24.70946805765993</c:v>
                </c:pt>
                <c:pt idx="63">
                  <c:v>-24.88917120402039</c:v>
                </c:pt>
                <c:pt idx="64">
                  <c:v>-25.0636785811198</c:v>
                </c:pt>
                <c:pt idx="65">
                  <c:v>-25.23313385499068</c:v>
                </c:pt>
                <c:pt idx="66">
                  <c:v>-25.39767708972136</c:v>
                </c:pt>
                <c:pt idx="67">
                  <c:v>-25.55744482023374</c:v>
                </c:pt>
                <c:pt idx="68">
                  <c:v>-25.71257012439969</c:v>
                </c:pt>
                <c:pt idx="69">
                  <c:v>-25.86318269446065</c:v>
                </c:pt>
                <c:pt idx="70">
                  <c:v>-26.00940890776565</c:v>
                </c:pt>
                <c:pt idx="71">
                  <c:v>-26.15137189674283</c:v>
                </c:pt>
                <c:pt idx="72">
                  <c:v>-26.28919161814814</c:v>
                </c:pt>
                <c:pt idx="73">
                  <c:v>-26.42298492149962</c:v>
                </c:pt>
                <c:pt idx="74">
                  <c:v>-26.55286561672665</c:v>
                </c:pt>
                <c:pt idx="75">
                  <c:v>-26.67894454096677</c:v>
                </c:pt>
                <c:pt idx="76">
                  <c:v>-26.80132962451785</c:v>
                </c:pt>
                <c:pt idx="77">
                  <c:v>-26.92012595591132</c:v>
                </c:pt>
                <c:pt idx="78">
                  <c:v>-27.03543584607792</c:v>
                </c:pt>
                <c:pt idx="79">
                  <c:v>-27.14735889160806</c:v>
                </c:pt>
                <c:pt idx="80">
                  <c:v>-27.25599203708132</c:v>
                </c:pt>
                <c:pt idx="81">
                  <c:v>-27.36142963643852</c:v>
                </c:pt>
                <c:pt idx="82">
                  <c:v>-27.46376351341312</c:v>
                </c:pt>
                <c:pt idx="83">
                  <c:v>-27.56308302098114</c:v>
                </c:pt>
                <c:pt idx="84">
                  <c:v>-27.65947509983721</c:v>
                </c:pt>
                <c:pt idx="85">
                  <c:v>-27.75302433589673</c:v>
                </c:pt>
                <c:pt idx="86">
                  <c:v>-27.84381301679309</c:v>
                </c:pt>
                <c:pt idx="87">
                  <c:v>-27.93192118739695</c:v>
                </c:pt>
                <c:pt idx="88">
                  <c:v>-28.0174267043285</c:v>
                </c:pt>
                <c:pt idx="89">
                  <c:v>-28.10040528948366</c:v>
                </c:pt>
                <c:pt idx="90">
                  <c:v>-28.1809305825584</c:v>
                </c:pt>
                <c:pt idx="91">
                  <c:v>-28.25907419257942</c:v>
                </c:pt>
                <c:pt idx="92">
                  <c:v>-28.33490574844927</c:v>
                </c:pt>
                <c:pt idx="93">
                  <c:v>-28.40849294849295</c:v>
                </c:pt>
                <c:pt idx="94">
                  <c:v>-28.47990160903555</c:v>
                </c:pt>
                <c:pt idx="95">
                  <c:v>-28.54919571199139</c:v>
                </c:pt>
                <c:pt idx="96">
                  <c:v>-28.61643745148831</c:v>
                </c:pt>
                <c:pt idx="97">
                  <c:v>-28.68168727952616</c:v>
                </c:pt>
                <c:pt idx="98">
                  <c:v>-28.74500395068617</c:v>
                </c:pt>
                <c:pt idx="99">
                  <c:v>-28.8064445658863</c:v>
                </c:pt>
                <c:pt idx="100">
                  <c:v>-28.86606461520523</c:v>
                </c:pt>
                <c:pt idx="101">
                  <c:v>-28.92391801977692</c:v>
                </c:pt>
                <c:pt idx="102">
                  <c:v>-28.98005717277782</c:v>
                </c:pt>
                <c:pt idx="103">
                  <c:v>-29.03453297948772</c:v>
                </c:pt>
                <c:pt idx="104">
                  <c:v>-29.08739489648178</c:v>
                </c:pt>
                <c:pt idx="105">
                  <c:v>-29.13869096992721</c:v>
                </c:pt>
                <c:pt idx="106">
                  <c:v>-29.18846787300845</c:v>
                </c:pt>
                <c:pt idx="107">
                  <c:v>-29.23677094250115</c:v>
                </c:pt>
                <c:pt idx="108">
                  <c:v>-29.28364421450008</c:v>
                </c:pt>
                <c:pt idx="109">
                  <c:v>-29.32913045930673</c:v>
                </c:pt>
                <c:pt idx="110">
                  <c:v>-29.37327121551493</c:v>
                </c:pt>
                <c:pt idx="111">
                  <c:v>-29.41610682327246</c:v>
                </c:pt>
                <c:pt idx="112">
                  <c:v>-29.45767645675688</c:v>
                </c:pt>
                <c:pt idx="113">
                  <c:v>-29.49801815588353</c:v>
                </c:pt>
                <c:pt idx="114">
                  <c:v>-29.53716885722724</c:v>
                </c:pt>
                <c:pt idx="115">
                  <c:v>-29.57516442421138</c:v>
                </c:pt>
                <c:pt idx="116">
                  <c:v>-29.61203967654365</c:v>
                </c:pt>
                <c:pt idx="117">
                  <c:v>-29.64782841894316</c:v>
                </c:pt>
                <c:pt idx="118">
                  <c:v>-29.6825634691354</c:v>
                </c:pt>
                <c:pt idx="119">
                  <c:v>-29.71627668517475</c:v>
                </c:pt>
              </c:numCache>
            </c:numRef>
          </c:yVal>
          <c:smooth val="0"/>
          <c:extLst xmlns:c16r2="http://schemas.microsoft.com/office/drawing/2015/06/chart">
            <c:ext xmlns:c16="http://schemas.microsoft.com/office/drawing/2014/chart" uri="{C3380CC4-5D6E-409C-BE32-E72D297353CC}">
              <c16:uniqueId val="{00000008-7D57-4707-A226-E2EE59129403}"/>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0.248620638711145</c:v>
                </c:pt>
                <c:pt idx="2">
                  <c:v>-0.544737783202663</c:v>
                </c:pt>
                <c:pt idx="3">
                  <c:v>-0.874870717460908</c:v>
                </c:pt>
                <c:pt idx="4">
                  <c:v>-1.22854716548568</c:v>
                </c:pt>
                <c:pt idx="5">
                  <c:v>-1.597713302512375</c:v>
                </c:pt>
                <c:pt idx="6">
                  <c:v>-1.976190755478456</c:v>
                </c:pt>
                <c:pt idx="7">
                  <c:v>-2.359254945982911</c:v>
                </c:pt>
                <c:pt idx="8">
                  <c:v>-2.743307924540886</c:v>
                </c:pt>
                <c:pt idx="9">
                  <c:v>-3.125624524888508</c:v>
                </c:pt>
                <c:pt idx="10">
                  <c:v>-3.504155409932537</c:v>
                </c:pt>
                <c:pt idx="11">
                  <c:v>-3.877374262264766</c:v>
                </c:pt>
                <c:pt idx="12">
                  <c:v>-4.244159228475826</c:v>
                </c:pt>
                <c:pt idx="13">
                  <c:v>-5.091193671768224</c:v>
                </c:pt>
                <c:pt idx="14">
                  <c:v>-5.892069076161306</c:v>
                </c:pt>
                <c:pt idx="15">
                  <c:v>-6.653467283431837</c:v>
                </c:pt>
                <c:pt idx="16">
                  <c:v>-7.380416423978204</c:v>
                </c:pt>
                <c:pt idx="17">
                  <c:v>-8.076907880754561</c:v>
                </c:pt>
                <c:pt idx="18">
                  <c:v>-8.746128018352918</c:v>
                </c:pt>
                <c:pt idx="19">
                  <c:v>-9.39063700197267</c:v>
                </c:pt>
                <c:pt idx="20">
                  <c:v>-10.01250754633361</c:v>
                </c:pt>
                <c:pt idx="21">
                  <c:v>-10.61343257834483</c:v>
                </c:pt>
                <c:pt idx="22">
                  <c:v>-11.19480878026116</c:v>
                </c:pt>
                <c:pt idx="23">
                  <c:v>-11.75780141891323</c:v>
                </c:pt>
                <c:pt idx="24">
                  <c:v>-12.30339465530574</c:v>
                </c:pt>
                <c:pt idx="25">
                  <c:v>-12.83243058898961</c:v>
                </c:pt>
                <c:pt idx="26">
                  <c:v>-13.34649754016732</c:v>
                </c:pt>
                <c:pt idx="27">
                  <c:v>-13.84614462875265</c:v>
                </c:pt>
                <c:pt idx="28">
                  <c:v>-14.33186280468703</c:v>
                </c:pt>
                <c:pt idx="29">
                  <c:v>-14.80409931433837</c:v>
                </c:pt>
                <c:pt idx="30">
                  <c:v>-15.26326627297976</c:v>
                </c:pt>
                <c:pt idx="31">
                  <c:v>-15.7097473153749</c:v>
                </c:pt>
                <c:pt idx="32">
                  <c:v>-16.14390276244148</c:v>
                </c:pt>
                <c:pt idx="33">
                  <c:v>-16.56607363719398</c:v>
                </c:pt>
                <c:pt idx="34">
                  <c:v>-16.97658478845983</c:v>
                </c:pt>
                <c:pt idx="35">
                  <c:v>-17.37574732298685</c:v>
                </c:pt>
                <c:pt idx="36">
                  <c:v>-17.76386050157657</c:v>
                </c:pt>
                <c:pt idx="37">
                  <c:v>-18.14121322000574</c:v>
                </c:pt>
                <c:pt idx="38">
                  <c:v>-18.50808516838947</c:v>
                </c:pt>
                <c:pt idx="39">
                  <c:v>-18.86474925379378</c:v>
                </c:pt>
                <c:pt idx="40">
                  <c:v>-19.21147059736109</c:v>
                </c:pt>
                <c:pt idx="41">
                  <c:v>-19.54850712420057</c:v>
                </c:pt>
                <c:pt idx="42">
                  <c:v>-19.87611004522</c:v>
                </c:pt>
                <c:pt idx="43">
                  <c:v>-20.19452424494034</c:v>
                </c:pt>
                <c:pt idx="44">
                  <c:v>-20.50398859670668</c:v>
                </c:pt>
                <c:pt idx="45">
                  <c:v>-20.80473622190788</c:v>
                </c:pt>
                <c:pt idx="46">
                  <c:v>-21.0969947060969</c:v>
                </c:pt>
                <c:pt idx="47">
                  <c:v>-21.38098628192978</c:v>
                </c:pt>
                <c:pt idx="48">
                  <c:v>-21.65692798662667</c:v>
                </c:pt>
                <c:pt idx="49">
                  <c:v>-21.92503179988397</c:v>
                </c:pt>
                <c:pt idx="50">
                  <c:v>-22.18550476681548</c:v>
                </c:pt>
                <c:pt idx="51">
                  <c:v>-22.43854910941877</c:v>
                </c:pt>
                <c:pt idx="52">
                  <c:v>-22.68436233196552</c:v>
                </c:pt>
                <c:pt idx="53">
                  <c:v>-22.92313731658101</c:v>
                </c:pt>
                <c:pt idx="54">
                  <c:v>-23.15506241375238</c:v>
                </c:pt>
                <c:pt idx="55">
                  <c:v>-23.38032152900314</c:v>
                </c:pt>
                <c:pt idx="56">
                  <c:v>-23.59909420660688</c:v>
                </c:pt>
                <c:pt idx="57">
                  <c:v>-23.81155571104251</c:v>
                </c:pt>
                <c:pt idx="58">
                  <c:v>-24.01787710667758</c:v>
                </c:pt>
                <c:pt idx="59">
                  <c:v>-24.21822533604995</c:v>
                </c:pt>
                <c:pt idx="60">
                  <c:v>-24.41276329703101</c:v>
                </c:pt>
                <c:pt idx="61">
                  <c:v>-24.6016499190448</c:v>
                </c:pt>
                <c:pt idx="62">
                  <c:v>-24.78504023849558</c:v>
                </c:pt>
                <c:pt idx="63">
                  <c:v>-24.96308547346985</c:v>
                </c:pt>
                <c:pt idx="64">
                  <c:v>-25.13593309779094</c:v>
                </c:pt>
                <c:pt idx="65">
                  <c:v>-25.30372691444109</c:v>
                </c:pt>
                <c:pt idx="66">
                  <c:v>-25.46660712836501</c:v>
                </c:pt>
                <c:pt idx="67">
                  <c:v>-25.62471041866638</c:v>
                </c:pt>
                <c:pt idx="68">
                  <c:v>-25.77817001014546</c:v>
                </c:pt>
                <c:pt idx="69">
                  <c:v>-25.92711574421241</c:v>
                </c:pt>
                <c:pt idx="70">
                  <c:v>-26.07167414910487</c:v>
                </c:pt>
                <c:pt idx="71">
                  <c:v>-26.21196850942397</c:v>
                </c:pt>
                <c:pt idx="72">
                  <c:v>-26.34811893492988</c:v>
                </c:pt>
                <c:pt idx="73">
                  <c:v>-26.48024242859528</c:v>
                </c:pt>
                <c:pt idx="74">
                  <c:v>-26.60845295387071</c:v>
                </c:pt>
                <c:pt idx="75">
                  <c:v>-26.73286150115086</c:v>
                </c:pt>
                <c:pt idx="76">
                  <c:v>-26.8535761534074</c:v>
                </c:pt>
                <c:pt idx="77">
                  <c:v>-26.97070215097368</c:v>
                </c:pt>
                <c:pt idx="78">
                  <c:v>-27.08434195545124</c:v>
                </c:pt>
                <c:pt idx="79">
                  <c:v>-27.19459531272742</c:v>
                </c:pt>
                <c:pt idx="80">
                  <c:v>-27.30155931508511</c:v>
                </c:pt>
                <c:pt idx="81">
                  <c:v>-27.40532846237511</c:v>
                </c:pt>
                <c:pt idx="82">
                  <c:v>-27.50599472227168</c:v>
                </c:pt>
                <c:pt idx="83">
                  <c:v>-27.60364758955892</c:v>
                </c:pt>
                <c:pt idx="84">
                  <c:v>-27.69837414446442</c:v>
                </c:pt>
                <c:pt idx="85">
                  <c:v>-27.790259110026</c:v>
                </c:pt>
                <c:pt idx="86">
                  <c:v>-27.87938490848228</c:v>
                </c:pt>
                <c:pt idx="87">
                  <c:v>-27.96583171669067</c:v>
                </c:pt>
                <c:pt idx="88">
                  <c:v>-28.04967752054381</c:v>
                </c:pt>
                <c:pt idx="89">
                  <c:v>-28.13099816843191</c:v>
                </c:pt>
                <c:pt idx="90">
                  <c:v>-28.20986742369268</c:v>
                </c:pt>
                <c:pt idx="91">
                  <c:v>-28.28635701609687</c:v>
                </c:pt>
                <c:pt idx="92">
                  <c:v>-28.36053669233418</c:v>
                </c:pt>
                <c:pt idx="93">
                  <c:v>-28.43247426554532</c:v>
                </c:pt>
                <c:pt idx="94">
                  <c:v>-28.50223566385329</c:v>
                </c:pt>
                <c:pt idx="95">
                  <c:v>-28.56988497794146</c:v>
                </c:pt>
                <c:pt idx="96">
                  <c:v>-28.63548450766507</c:v>
                </c:pt>
                <c:pt idx="97">
                  <c:v>-28.69909480770275</c:v>
                </c:pt>
                <c:pt idx="98">
                  <c:v>-28.76077473226655</c:v>
                </c:pt>
                <c:pt idx="99">
                  <c:v>-28.82058147886255</c:v>
                </c:pt>
                <c:pt idx="100">
                  <c:v>-28.87857063112378</c:v>
                </c:pt>
                <c:pt idx="101">
                  <c:v>-28.93479620072558</c:v>
                </c:pt>
                <c:pt idx="102">
                  <c:v>-28.98931066838508</c:v>
                </c:pt>
                <c:pt idx="103">
                  <c:v>-29.04216502395388</c:v>
                </c:pt>
                <c:pt idx="104">
                  <c:v>-29.09340880563377</c:v>
                </c:pt>
                <c:pt idx="105">
                  <c:v>-29.14309013830189</c:v>
                </c:pt>
                <c:pt idx="106">
                  <c:v>-29.19125577097407</c:v>
                </c:pt>
                <c:pt idx="107">
                  <c:v>-29.23795111341382</c:v>
                </c:pt>
                <c:pt idx="108">
                  <c:v>-29.28322027189568</c:v>
                </c:pt>
                <c:pt idx="109">
                  <c:v>-29.32710608414186</c:v>
                </c:pt>
                <c:pt idx="110">
                  <c:v>-29.36965015343934</c:v>
                </c:pt>
                <c:pt idx="111">
                  <c:v>-29.41089288195781</c:v>
                </c:pt>
                <c:pt idx="112">
                  <c:v>-29.45087350326571</c:v>
                </c:pt>
                <c:pt idx="113">
                  <c:v>-29.48963011408362</c:v>
                </c:pt>
                <c:pt idx="114">
                  <c:v>-29.52719970526073</c:v>
                </c:pt>
                <c:pt idx="115">
                  <c:v>-29.56361819200697</c:v>
                </c:pt>
                <c:pt idx="116">
                  <c:v>-29.5989204433854</c:v>
                </c:pt>
                <c:pt idx="117">
                  <c:v>-29.63314031108325</c:v>
                </c:pt>
                <c:pt idx="118">
                  <c:v>-29.66631065746833</c:v>
                </c:pt>
                <c:pt idx="119">
                  <c:v>-29.69846338295132</c:v>
                </c:pt>
              </c:numCache>
            </c:numRef>
          </c:yVal>
          <c:smooth val="0"/>
          <c:extLst xmlns:c16r2="http://schemas.microsoft.com/office/drawing/2015/06/chart">
            <c:ext xmlns:c16="http://schemas.microsoft.com/office/drawing/2014/chart" uri="{C3380CC4-5D6E-409C-BE32-E72D297353CC}">
              <c16:uniqueId val="{00000009-7D57-4707-A226-E2EE59129403}"/>
            </c:ext>
          </c:extLst>
        </c:ser>
        <c:dLbls>
          <c:showLegendKey val="0"/>
          <c:showVal val="0"/>
          <c:showCatName val="0"/>
          <c:showSerName val="0"/>
          <c:showPercent val="0"/>
          <c:showBubbleSize val="0"/>
        </c:dLbls>
        <c:axId val="-1012241392"/>
        <c:axId val="-1012238544"/>
      </c:scatterChart>
      <c:valAx>
        <c:axId val="-101224139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12238544"/>
        <c:crosses val="autoZero"/>
        <c:crossBetween val="midCat"/>
      </c:valAx>
      <c:valAx>
        <c:axId val="-1012238544"/>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012241392"/>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0.0</c:v>
                </c:pt>
                <c:pt idx="1">
                  <c:v>0.430406957600098</c:v>
                </c:pt>
                <c:pt idx="2">
                  <c:v>0.812517993365418</c:v>
                </c:pt>
                <c:pt idx="3">
                  <c:v>1.154821376001564</c:v>
                </c:pt>
                <c:pt idx="4">
                  <c:v>1.463640071466216</c:v>
                </c:pt>
                <c:pt idx="5">
                  <c:v>1.74386964609721</c:v>
                </c:pt>
                <c:pt idx="6">
                  <c:v>1.999306951109702</c:v>
                </c:pt>
                <c:pt idx="7">
                  <c:v>2.232903120442188</c:v>
                </c:pt>
                <c:pt idx="8">
                  <c:v>2.44695896721896</c:v>
                </c:pt>
                <c:pt idx="9">
                  <c:v>2.643275821787938</c:v>
                </c:pt>
                <c:pt idx="10">
                  <c:v>2.823271904822832</c:v>
                </c:pt>
                <c:pt idx="11">
                  <c:v>2.988072048731283</c:v>
                </c:pt>
                <c:pt idx="12">
                  <c:v>3.138576814858425</c:v>
                </c:pt>
                <c:pt idx="13">
                  <c:v>4.119453114573843</c:v>
                </c:pt>
                <c:pt idx="14">
                  <c:v>5.014725468467923</c:v>
                </c:pt>
                <c:pt idx="15">
                  <c:v>5.839881318737286</c:v>
                </c:pt>
                <c:pt idx="16">
                  <c:v>6.606453356896035</c:v>
                </c:pt>
                <c:pt idx="17">
                  <c:v>7.323386257139577</c:v>
                </c:pt>
                <c:pt idx="18">
                  <c:v>7.997629063369004</c:v>
                </c:pt>
                <c:pt idx="19">
                  <c:v>8.634591479702518</c:v>
                </c:pt>
                <c:pt idx="20">
                  <c:v>9.238496633999146</c:v>
                </c:pt>
                <c:pt idx="21">
                  <c:v>9.812653706525452</c:v>
                </c:pt>
                <c:pt idx="22">
                  <c:v>10.35966853583068</c:v>
                </c:pt>
                <c:pt idx="23">
                  <c:v>10.88160622977011</c:v>
                </c:pt>
                <c:pt idx="24">
                  <c:v>11.38011664524674</c:v>
                </c:pt>
                <c:pt idx="25">
                  <c:v>11.8565311485445</c:v>
                </c:pt>
                <c:pt idx="26">
                  <c:v>12.31340924163987</c:v>
                </c:pt>
                <c:pt idx="27">
                  <c:v>12.75148081373072</c:v>
                </c:pt>
                <c:pt idx="28">
                  <c:v>13.17135984293327</c:v>
                </c:pt>
                <c:pt idx="29">
                  <c:v>13.57357611217503</c:v>
                </c:pt>
                <c:pt idx="30">
                  <c:v>13.95859590710461</c:v>
                </c:pt>
                <c:pt idx="31">
                  <c:v>14.32683780211573</c:v>
                </c:pt>
                <c:pt idx="32">
                  <c:v>14.67868466981963</c:v>
                </c:pt>
                <c:pt idx="33">
                  <c:v>15.01449278361179</c:v>
                </c:pt>
                <c:pt idx="34">
                  <c:v>15.3345986853119</c:v>
                </c:pt>
                <c:pt idx="35">
                  <c:v>15.6393243369289</c:v>
                </c:pt>
                <c:pt idx="36">
                  <c:v>15.92898095727378</c:v>
                </c:pt>
                <c:pt idx="37">
                  <c:v>16.20387185261734</c:v>
                </c:pt>
                <c:pt idx="38">
                  <c:v>16.46429447984247</c:v>
                </c:pt>
                <c:pt idx="39">
                  <c:v>16.71054449449048</c:v>
                </c:pt>
                <c:pt idx="40">
                  <c:v>16.94291384351778</c:v>
                </c:pt>
                <c:pt idx="41">
                  <c:v>17.16169151791019</c:v>
                </c:pt>
                <c:pt idx="42">
                  <c:v>17.3671640597927</c:v>
                </c:pt>
                <c:pt idx="43">
                  <c:v>17.55961587258752</c:v>
                </c:pt>
                <c:pt idx="44">
                  <c:v>17.73932938566118</c:v>
                </c:pt>
                <c:pt idx="45">
                  <c:v>17.90658511288984</c:v>
                </c:pt>
                <c:pt idx="46">
                  <c:v>18.06166163517082</c:v>
                </c:pt>
                <c:pt idx="47">
                  <c:v>18.20483552971882</c:v>
                </c:pt>
                <c:pt idx="48">
                  <c:v>18.33638126339974</c:v>
                </c:pt>
                <c:pt idx="49">
                  <c:v>18.45657106313865</c:v>
                </c:pt>
                <c:pt idx="50">
                  <c:v>18.56567477311273</c:v>
                </c:pt>
                <c:pt idx="51">
                  <c:v>18.66395970597569</c:v>
                </c:pt>
                <c:pt idx="52">
                  <c:v>18.75169049788702</c:v>
                </c:pt>
                <c:pt idx="53">
                  <c:v>18.8291289614308</c:v>
                </c:pt>
                <c:pt idx="54">
                  <c:v>18.89653394452028</c:v>
                </c:pt>
                <c:pt idx="55">
                  <c:v>18.95416119717493</c:v>
                </c:pt>
                <c:pt idx="56">
                  <c:v>19.00226324738605</c:v>
                </c:pt>
                <c:pt idx="57">
                  <c:v>19.04108928680353</c:v>
                </c:pt>
                <c:pt idx="58">
                  <c:v>19.07088506662014</c:v>
                </c:pt>
                <c:pt idx="59">
                  <c:v>19.09189280375904</c:v>
                </c:pt>
                <c:pt idx="60">
                  <c:v>19.10435109731225</c:v>
                </c:pt>
                <c:pt idx="61">
                  <c:v>19.10849485496465</c:v>
                </c:pt>
                <c:pt idx="62">
                  <c:v>19.10455522914708</c:v>
                </c:pt>
                <c:pt idx="63">
                  <c:v>19.09275956247757</c:v>
                </c:pt>
                <c:pt idx="64">
                  <c:v>19.07333134210785</c:v>
                </c:pt>
                <c:pt idx="65">
                  <c:v>19.04649016250869</c:v>
                </c:pt>
                <c:pt idx="66">
                  <c:v>19.01245169621734</c:v>
                </c:pt>
                <c:pt idx="67">
                  <c:v>18.97142767209789</c:v>
                </c:pt>
                <c:pt idx="68">
                  <c:v>18.923625860632</c:v>
                </c:pt>
                <c:pt idx="69">
                  <c:v>18.8692500657935</c:v>
                </c:pt>
                <c:pt idx="70">
                  <c:v>18.80850012306337</c:v>
                </c:pt>
                <c:pt idx="71">
                  <c:v>18.74157190316237</c:v>
                </c:pt>
                <c:pt idx="72">
                  <c:v>18.66865732108455</c:v>
                </c:pt>
                <c:pt idx="73">
                  <c:v>18.58994435004706</c:v>
                </c:pt>
                <c:pt idx="74">
                  <c:v>18.50561703997088</c:v>
                </c:pt>
                <c:pt idx="75">
                  <c:v>18.41585554016319</c:v>
                </c:pt>
                <c:pt idx="76">
                  <c:v>18.32083612582483</c:v>
                </c:pt>
                <c:pt idx="77">
                  <c:v>18.22073122810342</c:v>
                </c:pt>
                <c:pt idx="78">
                  <c:v>18.11570946736083</c:v>
                </c:pt>
                <c:pt idx="79">
                  <c:v>18.00593568939439</c:v>
                </c:pt>
                <c:pt idx="80">
                  <c:v>17.89157100432294</c:v>
                </c:pt>
                <c:pt idx="81">
                  <c:v>17.77277282789419</c:v>
                </c:pt>
                <c:pt idx="82">
                  <c:v>17.64969492498312</c:v>
                </c:pt>
                <c:pt idx="83">
                  <c:v>17.52248745504085</c:v>
                </c:pt>
                <c:pt idx="84">
                  <c:v>17.39129701930233</c:v>
                </c:pt>
                <c:pt idx="85">
                  <c:v>17.25626670953898</c:v>
                </c:pt>
                <c:pt idx="86">
                  <c:v>17.11753615819091</c:v>
                </c:pt>
                <c:pt idx="87">
                  <c:v>16.97524158968463</c:v>
                </c:pt>
                <c:pt idx="88">
                  <c:v>16.82951587279512</c:v>
                </c:pt>
                <c:pt idx="89">
                  <c:v>16.68048857387928</c:v>
                </c:pt>
                <c:pt idx="90">
                  <c:v>16.52828601086958</c:v>
                </c:pt>
                <c:pt idx="91">
                  <c:v>16.37303130786358</c:v>
                </c:pt>
                <c:pt idx="92">
                  <c:v>16.2148444502036</c:v>
                </c:pt>
                <c:pt idx="93">
                  <c:v>16.05384233993664</c:v>
                </c:pt>
                <c:pt idx="94">
                  <c:v>15.89013885153872</c:v>
                </c:pt>
                <c:pt idx="95">
                  <c:v>15.72384488779926</c:v>
                </c:pt>
                <c:pt idx="96">
                  <c:v>15.55506843579724</c:v>
                </c:pt>
                <c:pt idx="97">
                  <c:v>15.383914622862</c:v>
                </c:pt>
                <c:pt idx="98">
                  <c:v>15.21048577243619</c:v>
                </c:pt>
                <c:pt idx="99">
                  <c:v>15.03488145980191</c:v>
                </c:pt>
                <c:pt idx="100">
                  <c:v>14.8571985675585</c:v>
                </c:pt>
                <c:pt idx="101">
                  <c:v>14.6775313408266</c:v>
                </c:pt>
                <c:pt idx="102">
                  <c:v>14.49597144209929</c:v>
                </c:pt>
                <c:pt idx="103">
                  <c:v>14.31260800570044</c:v>
                </c:pt>
                <c:pt idx="104">
                  <c:v>14.12752769179406</c:v>
                </c:pt>
                <c:pt idx="105">
                  <c:v>13.94081473991037</c:v>
                </c:pt>
                <c:pt idx="106">
                  <c:v>13.75255102193978</c:v>
                </c:pt>
                <c:pt idx="107">
                  <c:v>13.56281609457346</c:v>
                </c:pt>
                <c:pt idx="108">
                  <c:v>13.37168725113361</c:v>
                </c:pt>
                <c:pt idx="109">
                  <c:v>13.17923957278344</c:v>
                </c:pt>
                <c:pt idx="110">
                  <c:v>12.98554597910335</c:v>
                </c:pt>
                <c:pt idx="111">
                  <c:v>12.7906772779661</c:v>
                </c:pt>
                <c:pt idx="112">
                  <c:v>12.59470221473885</c:v>
                </c:pt>
                <c:pt idx="113">
                  <c:v>12.39768752076407</c:v>
                </c:pt>
                <c:pt idx="114">
                  <c:v>12.19969796111218</c:v>
                </c:pt>
                <c:pt idx="115">
                  <c:v>12.00079638159968</c:v>
                </c:pt>
                <c:pt idx="116">
                  <c:v>11.80104375503788</c:v>
                </c:pt>
                <c:pt idx="117">
                  <c:v>11.60049922674943</c:v>
                </c:pt>
                <c:pt idx="118">
                  <c:v>11.3992201592846</c:v>
                </c:pt>
                <c:pt idx="119">
                  <c:v>11.19726217637708</c:v>
                </c:pt>
              </c:numCache>
            </c:numRef>
          </c:yVal>
          <c:smooth val="0"/>
          <c:extLst xmlns:c16r2="http://schemas.microsoft.com/office/drawing/2015/06/chart">
            <c:ext xmlns:c16="http://schemas.microsoft.com/office/drawing/2014/chart" uri="{C3380CC4-5D6E-409C-BE32-E72D297353CC}">
              <c16:uniqueId val="{00000000-0259-40DA-BE93-70C35E103CD8}"/>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0.0</c:v>
                </c:pt>
                <c:pt idx="1">
                  <c:v>0.538008696999441</c:v>
                </c:pt>
                <c:pt idx="2">
                  <c:v>1.015420485779487</c:v>
                </c:pt>
                <c:pt idx="3">
                  <c:v>1.442877516190947</c:v>
                </c:pt>
                <c:pt idx="4">
                  <c:v>1.82830888996432</c:v>
                </c:pt>
                <c:pt idx="5">
                  <c:v>2.177854713308989</c:v>
                </c:pt>
                <c:pt idx="6">
                  <c:v>2.496278094355596</c:v>
                </c:pt>
                <c:pt idx="7">
                  <c:v>2.787282256461822</c:v>
                </c:pt>
                <c:pt idx="8">
                  <c:v>3.053755439874242</c:v>
                </c:pt>
                <c:pt idx="9">
                  <c:v>3.297959945371076</c:v>
                </c:pt>
                <c:pt idx="10">
                  <c:v>3.52167797494667</c:v>
                </c:pt>
                <c:pt idx="11">
                  <c:v>3.726324065316475</c:v>
                </c:pt>
                <c:pt idx="12">
                  <c:v>3.91303169589537</c:v>
                </c:pt>
                <c:pt idx="13">
                  <c:v>5.13764172342963</c:v>
                </c:pt>
                <c:pt idx="14">
                  <c:v>6.254746625342704</c:v>
                </c:pt>
                <c:pt idx="15">
                  <c:v>7.283763130996703</c:v>
                </c:pt>
                <c:pt idx="16">
                  <c:v>8.239152770138798</c:v>
                </c:pt>
                <c:pt idx="17">
                  <c:v>9.132133364309996</c:v>
                </c:pt>
                <c:pt idx="18">
                  <c:v>9.97142159810801</c:v>
                </c:pt>
                <c:pt idx="19">
                  <c:v>10.76380496648926</c:v>
                </c:pt>
                <c:pt idx="20">
                  <c:v>11.51458393027042</c:v>
                </c:pt>
                <c:pt idx="21">
                  <c:v>12.22791361108557</c:v>
                </c:pt>
                <c:pt idx="22">
                  <c:v>12.90706773554575</c:v>
                </c:pt>
                <c:pt idx="23">
                  <c:v>13.55464241680784</c:v>
                </c:pt>
                <c:pt idx="24">
                  <c:v>14.17271339371428</c:v>
                </c:pt>
                <c:pt idx="25">
                  <c:v>14.76295727339766</c:v>
                </c:pt>
                <c:pt idx="26">
                  <c:v>15.3285850331813</c:v>
                </c:pt>
                <c:pt idx="27">
                  <c:v>15.87051922171622</c:v>
                </c:pt>
                <c:pt idx="28">
                  <c:v>16.38953709594625</c:v>
                </c:pt>
                <c:pt idx="29">
                  <c:v>16.88631033469846</c:v>
                </c:pt>
                <c:pt idx="30">
                  <c:v>17.36143095921534</c:v>
                </c:pt>
                <c:pt idx="31">
                  <c:v>17.81543110046005</c:v>
                </c:pt>
                <c:pt idx="32">
                  <c:v>18.24879803586418</c:v>
                </c:pt>
                <c:pt idx="33">
                  <c:v>18.66198558520682</c:v>
                </c:pt>
                <c:pt idx="34">
                  <c:v>19.05542270756978</c:v>
                </c:pt>
                <c:pt idx="35">
                  <c:v>19.42951994965597</c:v>
                </c:pt>
                <c:pt idx="36">
                  <c:v>19.78467424746077</c:v>
                </c:pt>
                <c:pt idx="37">
                  <c:v>20.12127246861246</c:v>
                </c:pt>
                <c:pt idx="38">
                  <c:v>20.43969399403477</c:v>
                </c:pt>
                <c:pt idx="39">
                  <c:v>20.74031577986122</c:v>
                </c:pt>
                <c:pt idx="40">
                  <c:v>21.02350997334358</c:v>
                </c:pt>
                <c:pt idx="41">
                  <c:v>21.28964485485812</c:v>
                </c:pt>
                <c:pt idx="42">
                  <c:v>21.539085472843</c:v>
                </c:pt>
                <c:pt idx="43">
                  <c:v>21.77219403243816</c:v>
                </c:pt>
                <c:pt idx="44">
                  <c:v>21.98933010226918</c:v>
                </c:pt>
                <c:pt idx="45">
                  <c:v>22.19085068867298</c:v>
                </c:pt>
                <c:pt idx="46">
                  <c:v>22.37711021495306</c:v>
                </c:pt>
                <c:pt idx="47">
                  <c:v>22.54846043423004</c:v>
                </c:pt>
                <c:pt idx="48">
                  <c:v>22.70525029747204</c:v>
                </c:pt>
                <c:pt idx="49">
                  <c:v>22.84782579298826</c:v>
                </c:pt>
                <c:pt idx="50">
                  <c:v>22.97652976954487</c:v>
                </c:pt>
                <c:pt idx="51">
                  <c:v>23.09170175212694</c:v>
                </c:pt>
                <c:pt idx="52">
                  <c:v>23.19367776258287</c:v>
                </c:pt>
                <c:pt idx="53">
                  <c:v>23.28279013773493</c:v>
                </c:pt>
                <c:pt idx="54">
                  <c:v>23.35936735506584</c:v>
                </c:pt>
                <c:pt idx="55">
                  <c:v>23.42373386832868</c:v>
                </c:pt>
                <c:pt idx="56">
                  <c:v>23.4762099546092</c:v>
                </c:pt>
                <c:pt idx="57">
                  <c:v>23.51711157372438</c:v>
                </c:pt>
                <c:pt idx="58">
                  <c:v>23.54675024042945</c:v>
                </c:pt>
                <c:pt idx="59">
                  <c:v>23.56543290956227</c:v>
                </c:pt>
                <c:pt idx="60">
                  <c:v>23.57346187402798</c:v>
                </c:pt>
                <c:pt idx="61">
                  <c:v>23.5711346753269</c:v>
                </c:pt>
                <c:pt idx="62">
                  <c:v>23.55874402625022</c:v>
                </c:pt>
                <c:pt idx="63">
                  <c:v>23.53657774522571</c:v>
                </c:pt>
                <c:pt idx="64">
                  <c:v>23.50491870180212</c:v>
                </c:pt>
                <c:pt idx="65">
                  <c:v>23.46404477269471</c:v>
                </c:pt>
                <c:pt idx="66">
                  <c:v>23.41422880780192</c:v>
                </c:pt>
                <c:pt idx="67">
                  <c:v>23.3557386056018</c:v>
                </c:pt>
                <c:pt idx="68">
                  <c:v>23.28883689733448</c:v>
                </c:pt>
                <c:pt idx="69">
                  <c:v>23.21378133942471</c:v>
                </c:pt>
                <c:pt idx="70">
                  <c:v>23.13082451355467</c:v>
                </c:pt>
                <c:pt idx="71">
                  <c:v>23.04021393387848</c:v>
                </c:pt>
                <c:pt idx="72">
                  <c:v>22.9421920608429</c:v>
                </c:pt>
                <c:pt idx="73">
                  <c:v>22.83699632113848</c:v>
                </c:pt>
                <c:pt idx="74">
                  <c:v>22.72485913330593</c:v>
                </c:pt>
                <c:pt idx="75">
                  <c:v>22.60600793853746</c:v>
                </c:pt>
                <c:pt idx="76">
                  <c:v>22.48066523628358</c:v>
                </c:pt>
                <c:pt idx="77">
                  <c:v>22.34904862421808</c:v>
                </c:pt>
                <c:pt idx="78">
                  <c:v>22.21137084222892</c:v>
                </c:pt>
                <c:pt idx="79">
                  <c:v>22.06783982005027</c:v>
                </c:pt>
                <c:pt idx="80">
                  <c:v>21.91865872820472</c:v>
                </c:pt>
                <c:pt idx="81">
                  <c:v>21.76402603193758</c:v>
                </c:pt>
                <c:pt idx="82">
                  <c:v>21.60413554785464</c:v>
                </c:pt>
                <c:pt idx="83">
                  <c:v>21.43917650297362</c:v>
                </c:pt>
                <c:pt idx="84">
                  <c:v>21.26933359592379</c:v>
                </c:pt>
                <c:pt idx="85">
                  <c:v>21.09478706006257</c:v>
                </c:pt>
                <c:pt idx="86">
                  <c:v>20.91571272825786</c:v>
                </c:pt>
                <c:pt idx="87">
                  <c:v>20.73228209913577</c:v>
                </c:pt>
                <c:pt idx="88">
                  <c:v>20.54466240458031</c:v>
                </c:pt>
                <c:pt idx="89">
                  <c:v>20.35301667830754</c:v>
                </c:pt>
                <c:pt idx="90">
                  <c:v>20.15750382532588</c:v>
                </c:pt>
                <c:pt idx="91">
                  <c:v>19.95827869212235</c:v>
                </c:pt>
                <c:pt idx="92">
                  <c:v>19.75549213742488</c:v>
                </c:pt>
                <c:pt idx="93">
                  <c:v>19.54929110339253</c:v>
                </c:pt>
                <c:pt idx="94">
                  <c:v>19.33981868710044</c:v>
                </c:pt>
                <c:pt idx="95">
                  <c:v>19.12721421220022</c:v>
                </c:pt>
                <c:pt idx="96">
                  <c:v>18.91161330064642</c:v>
                </c:pt>
                <c:pt idx="97">
                  <c:v>18.6931479443565</c:v>
                </c:pt>
                <c:pt idx="98">
                  <c:v>18.47194657674518</c:v>
                </c:pt>
                <c:pt idx="99">
                  <c:v>18.24813414401342</c:v>
                </c:pt>
                <c:pt idx="100">
                  <c:v>18.02183217612446</c:v>
                </c:pt>
                <c:pt idx="101">
                  <c:v>17.79315885736969</c:v>
                </c:pt>
                <c:pt idx="102">
                  <c:v>17.56222909648659</c:v>
                </c:pt>
                <c:pt idx="103">
                  <c:v>17.32915459622973</c:v>
                </c:pt>
                <c:pt idx="104">
                  <c:v>17.09404392236138</c:v>
                </c:pt>
                <c:pt idx="105">
                  <c:v>16.85700257198823</c:v>
                </c:pt>
                <c:pt idx="106">
                  <c:v>16.61813304121871</c:v>
                </c:pt>
                <c:pt idx="107">
                  <c:v>16.37753489206943</c:v>
                </c:pt>
                <c:pt idx="108">
                  <c:v>16.13530481860017</c:v>
                </c:pt>
                <c:pt idx="109">
                  <c:v>15.89153671223767</c:v>
                </c:pt>
                <c:pt idx="110">
                  <c:v>15.64632172624715</c:v>
                </c:pt>
                <c:pt idx="111">
                  <c:v>15.39974833933911</c:v>
                </c:pt>
                <c:pt idx="112">
                  <c:v>15.15190241837217</c:v>
                </c:pt>
                <c:pt idx="113">
                  <c:v>14.90286728013234</c:v>
                </c:pt>
                <c:pt idx="114">
                  <c:v>14.65272375218001</c:v>
                </c:pt>
                <c:pt idx="115">
                  <c:v>14.40155023273383</c:v>
                </c:pt>
                <c:pt idx="116">
                  <c:v>14.14942274959549</c:v>
                </c:pt>
                <c:pt idx="117">
                  <c:v>13.89641501807591</c:v>
                </c:pt>
                <c:pt idx="118">
                  <c:v>13.64259849794462</c:v>
                </c:pt>
                <c:pt idx="119">
                  <c:v>13.38804244939092</c:v>
                </c:pt>
              </c:numCache>
            </c:numRef>
          </c:yVal>
          <c:smooth val="0"/>
          <c:extLst xmlns:c16r2="http://schemas.microsoft.com/office/drawing/2015/06/chart">
            <c:ext xmlns:c16="http://schemas.microsoft.com/office/drawing/2014/chart" uri="{C3380CC4-5D6E-409C-BE32-E72D297353CC}">
              <c16:uniqueId val="{00000001-0259-40DA-BE93-70C35E103CD8}"/>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0.0</c:v>
                </c:pt>
                <c:pt idx="1">
                  <c:v>0.430406957600098</c:v>
                </c:pt>
                <c:pt idx="2">
                  <c:v>0.8125189025709</c:v>
                </c:pt>
                <c:pt idx="3">
                  <c:v>1.154825305874056</c:v>
                </c:pt>
                <c:pt idx="4">
                  <c:v>1.463650563561714</c:v>
                </c:pt>
                <c:pt idx="5">
                  <c:v>1.743891824403818</c:v>
                </c:pt>
                <c:pt idx="6">
                  <c:v>1.99934761943132</c:v>
                </c:pt>
                <c:pt idx="7">
                  <c:v>2.23297081764622</c:v>
                </c:pt>
                <c:pt idx="8">
                  <c:v>2.4470639902147</c:v>
                </c:pt>
                <c:pt idx="9">
                  <c:v>2.643430223799441</c:v>
                </c:pt>
                <c:pt idx="10">
                  <c:v>2.8234894747834</c:v>
                </c:pt>
                <c:pt idx="11">
                  <c:v>2.988368276307483</c:v>
                </c:pt>
                <c:pt idx="12">
                  <c:v>3.138968844560168</c:v>
                </c:pt>
                <c:pt idx="13">
                  <c:v>4.11995969166628</c:v>
                </c:pt>
                <c:pt idx="14">
                  <c:v>5.01549148309732</c:v>
                </c:pt>
                <c:pt idx="15">
                  <c:v>5.84102351963611</c:v>
                </c:pt>
                <c:pt idx="16">
                  <c:v>6.608067679515395</c:v>
                </c:pt>
                <c:pt idx="17">
                  <c:v>7.325553324115376</c:v>
                </c:pt>
                <c:pt idx="18">
                  <c:v>8.000418369049384</c:v>
                </c:pt>
                <c:pt idx="19">
                  <c:v>8.638064564858718</c:v>
                </c:pt>
                <c:pt idx="20">
                  <c:v>9.24270948590629</c:v>
                </c:pt>
                <c:pt idx="21">
                  <c:v>9.817658565314548</c:v>
                </c:pt>
                <c:pt idx="22">
                  <c:v>10.36551524617653</c:v>
                </c:pt>
                <c:pt idx="23">
                  <c:v>10.88834324477921</c:v>
                </c:pt>
                <c:pt idx="24">
                  <c:v>11.38779176461185</c:v>
                </c:pt>
                <c:pt idx="25">
                  <c:v>11.86519205395871</c:v>
                </c:pt>
                <c:pt idx="26">
                  <c:v>12.32310363678516</c:v>
                </c:pt>
                <c:pt idx="27">
                  <c:v>12.76225690286628</c:v>
                </c:pt>
                <c:pt idx="28">
                  <c:v>13.18326648438142</c:v>
                </c:pt>
                <c:pt idx="29">
                  <c:v>13.58666291390318</c:v>
                </c:pt>
                <c:pt idx="30">
                  <c:v>13.97291327749053</c:v>
                </c:pt>
                <c:pt idx="31">
                  <c:v>14.34243696708927</c:v>
                </c:pt>
                <c:pt idx="32">
                  <c:v>14.69561766494826</c:v>
                </c:pt>
                <c:pt idx="33">
                  <c:v>15.03281242767753</c:v>
                </c:pt>
                <c:pt idx="34">
                  <c:v>15.35435854036496</c:v>
                </c:pt>
                <c:pt idx="35">
                  <c:v>15.66057865863968</c:v>
                </c:pt>
                <c:pt idx="36">
                  <c:v>15.9517846384706</c:v>
                </c:pt>
                <c:pt idx="37">
                  <c:v>16.2282803622461</c:v>
                </c:pt>
                <c:pt idx="38">
                  <c:v>16.49036379901463</c:v>
                </c:pt>
                <c:pt idx="39">
                  <c:v>16.73833105011227</c:v>
                </c:pt>
                <c:pt idx="40">
                  <c:v>16.97247444162122</c:v>
                </c:pt>
                <c:pt idx="41">
                  <c:v>17.19308327709587</c:v>
                </c:pt>
                <c:pt idx="42">
                  <c:v>17.40044434538908</c:v>
                </c:pt>
                <c:pt idx="43">
                  <c:v>17.59484223190328</c:v>
                </c:pt>
                <c:pt idx="44">
                  <c:v>17.77655948466781</c:v>
                </c:pt>
                <c:pt idx="45">
                  <c:v>17.94587667456472</c:v>
                </c:pt>
                <c:pt idx="46">
                  <c:v>18.10307237966663</c:v>
                </c:pt>
                <c:pt idx="47">
                  <c:v>18.2484231164749</c:v>
                </c:pt>
                <c:pt idx="48">
                  <c:v>18.38220323529178</c:v>
                </c:pt>
                <c:pt idx="49">
                  <c:v>18.50468479271103</c:v>
                </c:pt>
                <c:pt idx="50">
                  <c:v>18.61613741094061</c:v>
                </c:pt>
                <c:pt idx="51">
                  <c:v>18.71682813116422</c:v>
                </c:pt>
                <c:pt idx="52">
                  <c:v>18.80702127070754</c:v>
                </c:pt>
                <c:pt idx="53">
                  <c:v>18.88697827809483</c:v>
                </c:pt>
                <c:pt idx="54">
                  <c:v>18.95695759407226</c:v>
                </c:pt>
                <c:pt idx="55">
                  <c:v>19.01721452047378</c:v>
                </c:pt>
                <c:pt idx="56">
                  <c:v>19.06800109816049</c:v>
                </c:pt>
                <c:pt idx="57">
                  <c:v>19.10956599474093</c:v>
                </c:pt>
                <c:pt idx="58">
                  <c:v>19.14215440244698</c:v>
                </c:pt>
                <c:pt idx="59">
                  <c:v>19.16600794629221</c:v>
                </c:pt>
                <c:pt idx="60">
                  <c:v>19.18136460241567</c:v>
                </c:pt>
                <c:pt idx="61">
                  <c:v>19.18845862639137</c:v>
                </c:pt>
                <c:pt idx="62">
                  <c:v>19.18752049120349</c:v>
                </c:pt>
                <c:pt idx="63">
                  <c:v>19.17877683447158</c:v>
                </c:pt>
                <c:pt idx="64">
                  <c:v>19.16245041453567</c:v>
                </c:pt>
                <c:pt idx="65">
                  <c:v>19.13876007492444</c:v>
                </c:pt>
                <c:pt idx="66">
                  <c:v>19.10792071675087</c:v>
                </c:pt>
                <c:pt idx="67">
                  <c:v>19.07014327855268</c:v>
                </c:pt>
                <c:pt idx="68">
                  <c:v>19.02563472312886</c:v>
                </c:pt>
                <c:pt idx="69">
                  <c:v>18.97459803090987</c:v>
                </c:pt>
                <c:pt idx="70">
                  <c:v>18.9172321994106</c:v>
                </c:pt>
                <c:pt idx="71">
                  <c:v>18.85373224835928</c:v>
                </c:pt>
                <c:pt idx="72">
                  <c:v>18.78428923007868</c:v>
                </c:pt>
                <c:pt idx="73">
                  <c:v>18.70909024472892</c:v>
                </c:pt>
                <c:pt idx="74">
                  <c:v>18.62831846004383</c:v>
                </c:pt>
                <c:pt idx="75">
                  <c:v>18.54215313521263</c:v>
                </c:pt>
                <c:pt idx="76">
                  <c:v>18.45076964853888</c:v>
                </c:pt>
                <c:pt idx="77">
                  <c:v>18.35433952861467</c:v>
                </c:pt>
                <c:pt idx="78">
                  <c:v>18.25303048864771</c:v>
                </c:pt>
                <c:pt idx="79">
                  <c:v>18.14700646369738</c:v>
                </c:pt>
                <c:pt idx="80">
                  <c:v>18.03642765054792</c:v>
                </c:pt>
                <c:pt idx="81">
                  <c:v>17.92145054994717</c:v>
                </c:pt>
                <c:pt idx="82">
                  <c:v>17.80222801099308</c:v>
                </c:pt>
                <c:pt idx="83">
                  <c:v>17.67890927743838</c:v>
                </c:pt>
                <c:pt idx="84">
                  <c:v>17.55164003571099</c:v>
                </c:pt>
                <c:pt idx="85">
                  <c:v>17.42056246443963</c:v>
                </c:pt>
                <c:pt idx="86">
                  <c:v>17.28581528531821</c:v>
                </c:pt>
                <c:pt idx="87">
                  <c:v>17.14753381512118</c:v>
                </c:pt>
                <c:pt idx="88">
                  <c:v>17.00585001873014</c:v>
                </c:pt>
                <c:pt idx="89">
                  <c:v>16.86089256300011</c:v>
                </c:pt>
                <c:pt idx="90">
                  <c:v>16.71278687133048</c:v>
                </c:pt>
                <c:pt idx="91">
                  <c:v>16.56165517882664</c:v>
                </c:pt>
                <c:pt idx="92">
                  <c:v>16.40761658790498</c:v>
                </c:pt>
                <c:pt idx="93">
                  <c:v>16.25078712424875</c:v>
                </c:pt>
                <c:pt idx="94">
                  <c:v>16.09127979299319</c:v>
                </c:pt>
                <c:pt idx="95">
                  <c:v>15.92920463506425</c:v>
                </c:pt>
                <c:pt idx="96">
                  <c:v>15.76466878354859</c:v>
                </c:pt>
                <c:pt idx="97">
                  <c:v>15.5977765200314</c:v>
                </c:pt>
                <c:pt idx="98">
                  <c:v>15.42862933084234</c:v>
                </c:pt>
                <c:pt idx="99">
                  <c:v>15.25732596308626</c:v>
                </c:pt>
                <c:pt idx="100">
                  <c:v>15.08396248043937</c:v>
                </c:pt>
                <c:pt idx="101">
                  <c:v>14.90863231863341</c:v>
                </c:pt>
                <c:pt idx="102">
                  <c:v>14.73142634057058</c:v>
                </c:pt>
                <c:pt idx="103">
                  <c:v>14.55243289100963</c:v>
                </c:pt>
                <c:pt idx="104">
                  <c:v>14.3717378508136</c:v>
                </c:pt>
                <c:pt idx="105">
                  <c:v>14.1894246906545</c:v>
                </c:pt>
                <c:pt idx="106">
                  <c:v>14.00557452419434</c:v>
                </c:pt>
                <c:pt idx="107">
                  <c:v>13.82026616067833</c:v>
                </c:pt>
                <c:pt idx="108">
                  <c:v>13.63357615692075</c:v>
                </c:pt>
                <c:pt idx="109">
                  <c:v>13.44557886863777</c:v>
                </c:pt>
                <c:pt idx="110">
                  <c:v>13.25634650111806</c:v>
                </c:pt>
                <c:pt idx="111">
                  <c:v>13.06594915920687</c:v>
                </c:pt>
                <c:pt idx="112">
                  <c:v>12.87445489658421</c:v>
                </c:pt>
                <c:pt idx="113">
                  <c:v>12.68192976430737</c:v>
                </c:pt>
                <c:pt idx="114">
                  <c:v>12.48843785861982</c:v>
                </c:pt>
                <c:pt idx="115">
                  <c:v>12.29404136800304</c:v>
                </c:pt>
                <c:pt idx="116">
                  <c:v>12.09880061945887</c:v>
                </c:pt>
                <c:pt idx="117">
                  <c:v>11.90277412403475</c:v>
                </c:pt>
                <c:pt idx="118">
                  <c:v>11.70601862154308</c:v>
                </c:pt>
                <c:pt idx="119">
                  <c:v>11.50858912451895</c:v>
                </c:pt>
              </c:numCache>
            </c:numRef>
          </c:yVal>
          <c:smooth val="0"/>
          <c:extLst xmlns:c16r2="http://schemas.microsoft.com/office/drawing/2015/06/chart">
            <c:ext xmlns:c16="http://schemas.microsoft.com/office/drawing/2014/chart" uri="{C3380CC4-5D6E-409C-BE32-E72D297353CC}">
              <c16:uniqueId val="{00000002-0259-40DA-BE93-70C35E103CD8}"/>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0.0</c:v>
                </c:pt>
                <c:pt idx="1">
                  <c:v>0.215203478800049</c:v>
                </c:pt>
                <c:pt idx="2">
                  <c:v>0.409268424067704</c:v>
                </c:pt>
                <c:pt idx="3">
                  <c:v>0.586012004556778</c:v>
                </c:pt>
                <c:pt idx="4">
                  <c:v>0.748240792695924</c:v>
                </c:pt>
                <c:pt idx="5">
                  <c:v>0.898102422178908</c:v>
                </c:pt>
                <c:pt idx="6">
                  <c:v>1.037238317216634</c:v>
                </c:pt>
                <c:pt idx="7">
                  <c:v>1.16690122350019</c:v>
                </c:pt>
                <c:pt idx="8">
                  <c:v>1.288045975154546</c:v>
                </c:pt>
                <c:pt idx="9">
                  <c:v>1.401399555531043</c:v>
                </c:pt>
                <c:pt idx="10">
                  <c:v>1.507515140011037</c:v>
                </c:pt>
                <c:pt idx="11">
                  <c:v>1.60681375017748</c:v>
                </c:pt>
                <c:pt idx="12">
                  <c:v>1.6996163287713</c:v>
                </c:pt>
                <c:pt idx="13">
                  <c:v>2.208137123836422</c:v>
                </c:pt>
                <c:pt idx="14">
                  <c:v>2.652086445438726</c:v>
                </c:pt>
                <c:pt idx="15">
                  <c:v>3.045740849510821</c:v>
                </c:pt>
                <c:pt idx="16">
                  <c:v>3.399757032775597</c:v>
                </c:pt>
                <c:pt idx="17">
                  <c:v>3.722259362721616</c:v>
                </c:pt>
                <c:pt idx="18">
                  <c:v>4.019430811517847</c:v>
                </c:pt>
                <c:pt idx="19">
                  <c:v>4.295966933319955</c:v>
                </c:pt>
                <c:pt idx="20">
                  <c:v>4.555425175544314</c:v>
                </c:pt>
                <c:pt idx="21">
                  <c:v>4.800493486363393</c:v>
                </c:pt>
                <c:pt idx="22">
                  <c:v>5.033196716704878</c:v>
                </c:pt>
                <c:pt idx="23">
                  <c:v>5.255055095766693</c:v>
                </c:pt>
                <c:pt idx="24">
                  <c:v>5.467205798702707</c:v>
                </c:pt>
                <c:pt idx="25">
                  <c:v>5.670496106406515</c:v>
                </c:pt>
                <c:pt idx="26">
                  <c:v>5.866290748370374</c:v>
                </c:pt>
                <c:pt idx="27">
                  <c:v>6.054928575068906</c:v>
                </c:pt>
                <c:pt idx="28">
                  <c:v>6.23665241130266</c:v>
                </c:pt>
                <c:pt idx="29">
                  <c:v>6.41163633196993</c:v>
                </c:pt>
                <c:pt idx="30">
                  <c:v>6.580004548666175</c:v>
                </c:pt>
                <c:pt idx="31">
                  <c:v>6.741845681543058</c:v>
                </c:pt>
                <c:pt idx="32">
                  <c:v>6.89722350637203</c:v>
                </c:pt>
                <c:pt idx="33">
                  <c:v>7.046185009916826</c:v>
                </c:pt>
                <c:pt idx="34">
                  <c:v>7.188766392933302</c:v>
                </c:pt>
                <c:pt idx="35">
                  <c:v>7.324997511041995</c:v>
                </c:pt>
                <c:pt idx="36">
                  <c:v>7.454905129061895</c:v>
                </c:pt>
                <c:pt idx="37">
                  <c:v>7.578515276280009</c:v>
                </c:pt>
                <c:pt idx="38">
                  <c:v>7.695854922438165</c:v>
                </c:pt>
                <c:pt idx="39">
                  <c:v>7.806954426609927</c:v>
                </c:pt>
                <c:pt idx="40">
                  <c:v>7.911846773177785</c:v>
                </c:pt>
                <c:pt idx="41">
                  <c:v>8.010568117492312</c:v>
                </c:pt>
                <c:pt idx="42">
                  <c:v>8.103158115152368</c:v>
                </c:pt>
                <c:pt idx="43">
                  <c:v>8.18966008471898</c:v>
                </c:pt>
                <c:pt idx="44">
                  <c:v>8.270121048905798</c:v>
                </c:pt>
                <c:pt idx="45">
                  <c:v>8.344591688258333</c:v>
                </c:pt>
                <c:pt idx="46">
                  <c:v>8.413126232951523</c:v>
                </c:pt>
                <c:pt idx="47">
                  <c:v>8.47578231194257</c:v>
                </c:pt>
                <c:pt idx="48">
                  <c:v>8.532620773828512</c:v>
                </c:pt>
                <c:pt idx="49">
                  <c:v>8.583705490106694</c:v>
                </c:pt>
                <c:pt idx="50">
                  <c:v>8.629103148671648</c:v>
                </c:pt>
                <c:pt idx="51">
                  <c:v>8.668883043363621</c:v>
                </c:pt>
                <c:pt idx="52">
                  <c:v>8.703116865933225</c:v>
                </c:pt>
                <c:pt idx="53">
                  <c:v>8.731878498409948</c:v>
                </c:pt>
                <c:pt idx="54">
                  <c:v>8.75524381080914</c:v>
                </c:pt>
                <c:pt idx="55">
                  <c:v>8.773290465584978</c:v>
                </c:pt>
                <c:pt idx="56">
                  <c:v>8.786097729715946</c:v>
                </c:pt>
                <c:pt idx="57">
                  <c:v>8.793746294958054</c:v>
                </c:pt>
                <c:pt idx="58">
                  <c:v>8.796318106532739</c:v>
                </c:pt>
                <c:pt idx="59">
                  <c:v>8.793896200321796</c:v>
                </c:pt>
                <c:pt idx="60">
                  <c:v>8.78656454851398</c:v>
                </c:pt>
                <c:pt idx="61">
                  <c:v>8.774407913555478</c:v>
                </c:pt>
                <c:pt idx="62">
                  <c:v>8.757511710177818</c:v>
                </c:pt>
                <c:pt idx="63">
                  <c:v>8.735961875242518</c:v>
                </c:pt>
                <c:pt idx="64">
                  <c:v>8.70984474513034</c:v>
                </c:pt>
                <c:pt idx="65">
                  <c:v>8.679246940349004</c:v>
                </c:pt>
                <c:pt idx="66">
                  <c:v>8.644255257081548</c:v>
                </c:pt>
                <c:pt idx="67">
                  <c:v>8.604956565339307</c:v>
                </c:pt>
                <c:pt idx="68">
                  <c:v>8.56143771342795</c:v>
                </c:pt>
                <c:pt idx="69">
                  <c:v>8.513785438436116</c:v>
                </c:pt>
                <c:pt idx="70">
                  <c:v>8.46208628244585</c:v>
                </c:pt>
                <c:pt idx="71">
                  <c:v>8.40642651419648</c:v>
                </c:pt>
                <c:pt idx="72">
                  <c:v>8.34689205594077</c:v>
                </c:pt>
                <c:pt idx="73">
                  <c:v>8.28356841521827</c:v>
                </c:pt>
                <c:pt idx="74">
                  <c:v>8.2165406213253</c:v>
                </c:pt>
                <c:pt idx="75">
                  <c:v>8.145893166223683</c:v>
                </c:pt>
                <c:pt idx="76">
                  <c:v>8.071709949693286</c:v>
                </c:pt>
                <c:pt idx="77">
                  <c:v>7.994074228484806</c:v>
                </c:pt>
                <c:pt idx="78">
                  <c:v>7.913068569290317</c:v>
                </c:pt>
                <c:pt idx="79">
                  <c:v>7.828774805335326</c:v>
                </c:pt>
                <c:pt idx="80">
                  <c:v>7.741273996397012</c:v>
                </c:pt>
                <c:pt idx="81">
                  <c:v>7.650646392085488</c:v>
                </c:pt>
                <c:pt idx="82">
                  <c:v>7.55697139820586</c:v>
                </c:pt>
                <c:pt idx="83">
                  <c:v>7.460327546062206</c:v>
                </c:pt>
                <c:pt idx="84">
                  <c:v>7.360792464522092</c:v>
                </c:pt>
                <c:pt idx="85">
                  <c:v>7.25844285471794</c:v>
                </c:pt>
                <c:pt idx="86">
                  <c:v>7.153354467246507</c:v>
                </c:pt>
                <c:pt idx="87">
                  <c:v>7.045602081715514</c:v>
                </c:pt>
                <c:pt idx="88">
                  <c:v>6.93525948852039</c:v>
                </c:pt>
                <c:pt idx="89">
                  <c:v>6.822399472751385</c:v>
                </c:pt>
                <c:pt idx="90">
                  <c:v>6.70709380006474</c:v>
                </c:pt>
                <c:pt idx="91">
                  <c:v>6.589413204475022</c:v>
                </c:pt>
                <c:pt idx="92">
                  <c:v>6.469427377894135</c:v>
                </c:pt>
                <c:pt idx="93">
                  <c:v>6.347204961382886</c:v>
                </c:pt>
                <c:pt idx="94">
                  <c:v>6.222813537961374</c:v>
                </c:pt>
                <c:pt idx="95">
                  <c:v>6.0963196269322</c:v>
                </c:pt>
                <c:pt idx="96">
                  <c:v>5.967788679603005</c:v>
                </c:pt>
                <c:pt idx="97">
                  <c:v>5.837285076330716</c:v>
                </c:pt>
                <c:pt idx="98">
                  <c:v>5.704872124828398</c:v>
                </c:pt>
                <c:pt idx="99">
                  <c:v>5.570612059616447</c:v>
                </c:pt>
                <c:pt idx="100">
                  <c:v>5.434566042596995</c:v>
                </c:pt>
                <c:pt idx="101">
                  <c:v>5.296794164646599</c:v>
                </c:pt>
                <c:pt idx="102">
                  <c:v>5.157355448180168</c:v>
                </c:pt>
                <c:pt idx="103">
                  <c:v>5.016307850607062</c:v>
                </c:pt>
                <c:pt idx="104">
                  <c:v>4.873708268650262</c:v>
                </c:pt>
                <c:pt idx="105">
                  <c:v>4.72961254343818</c:v>
                </c:pt>
                <c:pt idx="106">
                  <c:v>4.584075466336731</c:v>
                </c:pt>
                <c:pt idx="107">
                  <c:v>4.437150785466656</c:v>
                </c:pt>
                <c:pt idx="108">
                  <c:v>4.288891212853741</c:v>
                </c:pt>
                <c:pt idx="109">
                  <c:v>4.139348432167937</c:v>
                </c:pt>
                <c:pt idx="110">
                  <c:v>3.988573107013053</c:v>
                </c:pt>
                <c:pt idx="111">
                  <c:v>3.836614889704832</c:v>
                </c:pt>
                <c:pt idx="112">
                  <c:v>3.683522430541416</c:v>
                </c:pt>
                <c:pt idx="113">
                  <c:v>3.529343387464905</c:v>
                </c:pt>
                <c:pt idx="114">
                  <c:v>3.374124436146303</c:v>
                </c:pt>
                <c:pt idx="115">
                  <c:v>3.21791128040195</c:v>
                </c:pt>
                <c:pt idx="116">
                  <c:v>3.060748662954211</c:v>
                </c:pt>
                <c:pt idx="117">
                  <c:v>2.902680376467288</c:v>
                </c:pt>
                <c:pt idx="118">
                  <c:v>2.743749274872698</c:v>
                </c:pt>
                <c:pt idx="119">
                  <c:v>2.583997284906217</c:v>
                </c:pt>
              </c:numCache>
            </c:numRef>
          </c:yVal>
          <c:smooth val="0"/>
          <c:extLst xmlns:c16r2="http://schemas.microsoft.com/office/drawing/2015/06/chart">
            <c:ext xmlns:c16="http://schemas.microsoft.com/office/drawing/2014/chart" uri="{C3380CC4-5D6E-409C-BE32-E72D297353CC}">
              <c16:uniqueId val="{00000003-0259-40DA-BE93-70C35E103CD8}"/>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0.0</c:v>
                </c:pt>
                <c:pt idx="1">
                  <c:v>0.430406957599644</c:v>
                </c:pt>
                <c:pt idx="2">
                  <c:v>0.820458962001794</c:v>
                </c:pt>
                <c:pt idx="3">
                  <c:v>1.176497324343472</c:v>
                </c:pt>
                <c:pt idx="4">
                  <c:v>1.503205495908787</c:v>
                </c:pt>
                <c:pt idx="5">
                  <c:v>1.80422200936846</c:v>
                </c:pt>
                <c:pt idx="6">
                  <c:v>2.082380036048107</c:v>
                </c:pt>
                <c:pt idx="7">
                  <c:v>2.339891939630836</c:v>
                </c:pt>
                <c:pt idx="8">
                  <c:v>2.578492122470379</c:v>
                </c:pt>
                <c:pt idx="9">
                  <c:v>2.799547542405434</c:v>
                </c:pt>
                <c:pt idx="10">
                  <c:v>3.004143168886457</c:v>
                </c:pt>
                <c:pt idx="11">
                  <c:v>3.193148015352108</c:v>
                </c:pt>
                <c:pt idx="12">
                  <c:v>3.367266119375927</c:v>
                </c:pt>
                <c:pt idx="13">
                  <c:v>4.371013288499853</c:v>
                </c:pt>
                <c:pt idx="14">
                  <c:v>5.303854289085375</c:v>
                </c:pt>
                <c:pt idx="15">
                  <c:v>6.177385741352737</c:v>
                </c:pt>
                <c:pt idx="16">
                  <c:v>7.000169225098944</c:v>
                </c:pt>
                <c:pt idx="17">
                  <c:v>7.778870438137346</c:v>
                </c:pt>
                <c:pt idx="18">
                  <c:v>8.518690727926696</c:v>
                </c:pt>
                <c:pt idx="19">
                  <c:v>9.223699757954364</c:v>
                </c:pt>
                <c:pt idx="20">
                  <c:v>9.897093271982157</c:v>
                </c:pt>
                <c:pt idx="21">
                  <c:v>10.54139276390742</c:v>
                </c:pt>
                <c:pt idx="22">
                  <c:v>11.15860008742311</c:v>
                </c:pt>
                <c:pt idx="23">
                  <c:v>11.75031711856764</c:v>
                </c:pt>
                <c:pt idx="24">
                  <c:v>12.3178383177492</c:v>
                </c:pt>
                <c:pt idx="25">
                  <c:v>12.86222227908956</c:v>
                </c:pt>
                <c:pt idx="26">
                  <c:v>13.38581905927003</c:v>
                </c:pt>
                <c:pt idx="27">
                  <c:v>13.8892260989801</c:v>
                </c:pt>
                <c:pt idx="28">
                  <c:v>14.37295435337046</c:v>
                </c:pt>
                <c:pt idx="29">
                  <c:v>14.83745328393525</c:v>
                </c:pt>
                <c:pt idx="30">
                  <c:v>15.28312642827495</c:v>
                </c:pt>
                <c:pt idx="31">
                  <c:v>15.71034328226187</c:v>
                </c:pt>
                <c:pt idx="32">
                  <c:v>16.11944833957023</c:v>
                </c:pt>
                <c:pt idx="33">
                  <c:v>16.5107679357875</c:v>
                </c:pt>
                <c:pt idx="34">
                  <c:v>16.884615398802</c:v>
                </c:pt>
                <c:pt idx="35">
                  <c:v>17.24129489440293</c:v>
                </c:pt>
                <c:pt idx="36">
                  <c:v>17.58110426845271</c:v>
                </c:pt>
                <c:pt idx="37">
                  <c:v>17.90433711907144</c:v>
                </c:pt>
                <c:pt idx="38">
                  <c:v>18.21128427955864</c:v>
                </c:pt>
                <c:pt idx="39">
                  <c:v>18.50223742062281</c:v>
                </c:pt>
                <c:pt idx="40">
                  <c:v>18.77748685024426</c:v>
                </c:pt>
                <c:pt idx="41">
                  <c:v>19.03732198142916</c:v>
                </c:pt>
                <c:pt idx="42">
                  <c:v>19.28203161520332</c:v>
                </c:pt>
                <c:pt idx="43">
                  <c:v>19.51190407211698</c:v>
                </c:pt>
                <c:pt idx="44">
                  <c:v>19.72722721223272</c:v>
                </c:pt>
                <c:pt idx="45">
                  <c:v>19.92828837432442</c:v>
                </c:pt>
                <c:pt idx="46">
                  <c:v>20.11537425788401</c:v>
                </c:pt>
                <c:pt idx="47">
                  <c:v>20.28877076591561</c:v>
                </c:pt>
                <c:pt idx="48">
                  <c:v>20.44876282222218</c:v>
                </c:pt>
                <c:pt idx="49">
                  <c:v>20.59563417355182</c:v>
                </c:pt>
                <c:pt idx="50">
                  <c:v>20.72966718440239</c:v>
                </c:pt>
                <c:pt idx="51">
                  <c:v>20.85114263029664</c:v>
                </c:pt>
                <c:pt idx="52">
                  <c:v>20.96033949827822</c:v>
                </c:pt>
                <c:pt idx="53">
                  <c:v>21.05753478810902</c:v>
                </c:pt>
                <c:pt idx="54">
                  <c:v>21.14300332157654</c:v>
                </c:pt>
                <c:pt idx="55">
                  <c:v>21.21701756147741</c:v>
                </c:pt>
                <c:pt idx="56">
                  <c:v>21.2798474412466</c:v>
                </c:pt>
                <c:pt idx="57">
                  <c:v>21.33176020579094</c:v>
                </c:pt>
                <c:pt idx="58">
                  <c:v>21.37302026382986</c:v>
                </c:pt>
                <c:pt idx="59">
                  <c:v>21.40388905176451</c:v>
                </c:pt>
                <c:pt idx="60">
                  <c:v>21.42462490897606</c:v>
                </c:pt>
                <c:pt idx="61">
                  <c:v>21.43548296432208</c:v>
                </c:pt>
                <c:pt idx="62">
                  <c:v>21.43671503349788</c:v>
                </c:pt>
                <c:pt idx="63">
                  <c:v>21.42856952687407</c:v>
                </c:pt>
                <c:pt idx="64">
                  <c:v>21.41129136741938</c:v>
                </c:pt>
                <c:pt idx="65">
                  <c:v>21.38512191821246</c:v>
                </c:pt>
                <c:pt idx="66">
                  <c:v>21.35029891912427</c:v>
                </c:pt>
                <c:pt idx="67">
                  <c:v>21.30705643217062</c:v>
                </c:pt>
                <c:pt idx="68">
                  <c:v>21.25562479509108</c:v>
                </c:pt>
                <c:pt idx="69">
                  <c:v>21.19623058267507</c:v>
                </c:pt>
                <c:pt idx="70">
                  <c:v>21.12909657539603</c:v>
                </c:pt>
                <c:pt idx="71">
                  <c:v>21.05444173493242</c:v>
                </c:pt>
                <c:pt idx="72">
                  <c:v>20.97248118611606</c:v>
                </c:pt>
                <c:pt idx="73">
                  <c:v>20.88342620495632</c:v>
                </c:pt>
                <c:pt idx="74">
                  <c:v>20.78748421229102</c:v>
                </c:pt>
                <c:pt idx="75">
                  <c:v>20.68485877273406</c:v>
                </c:pt>
                <c:pt idx="76">
                  <c:v>20.57574959855078</c:v>
                </c:pt>
                <c:pt idx="77">
                  <c:v>20.46035255810828</c:v>
                </c:pt>
                <c:pt idx="78">
                  <c:v>20.33885968859977</c:v>
                </c:pt>
                <c:pt idx="79">
                  <c:v>20.21145921270454</c:v>
                </c:pt>
                <c:pt idx="80">
                  <c:v>20.07833555892692</c:v>
                </c:pt>
                <c:pt idx="81">
                  <c:v>19.93966938530684</c:v>
                </c:pt>
                <c:pt idx="82">
                  <c:v>19.79563760625112</c:v>
                </c:pt>
                <c:pt idx="83">
                  <c:v>19.64641342223877</c:v>
                </c:pt>
                <c:pt idx="84">
                  <c:v>19.49216635215043</c:v>
                </c:pt>
                <c:pt idx="85">
                  <c:v>19.33306226802597</c:v>
                </c:pt>
                <c:pt idx="86">
                  <c:v>19.1692634319993</c:v>
                </c:pt>
                <c:pt idx="87">
                  <c:v>19.00092853525803</c:v>
                </c:pt>
                <c:pt idx="88">
                  <c:v>18.82821273878881</c:v>
                </c:pt>
                <c:pt idx="89">
                  <c:v>18.65126771578343</c:v>
                </c:pt>
                <c:pt idx="90">
                  <c:v>18.47024169549195</c:v>
                </c:pt>
                <c:pt idx="91">
                  <c:v>18.28527950840271</c:v>
                </c:pt>
                <c:pt idx="92">
                  <c:v>18.09652263257268</c:v>
                </c:pt>
                <c:pt idx="93">
                  <c:v>17.90410924097887</c:v>
                </c:pt>
                <c:pt idx="94">
                  <c:v>17.70817424978122</c:v>
                </c:pt>
                <c:pt idx="95">
                  <c:v>17.508849367327</c:v>
                </c:pt>
                <c:pt idx="96">
                  <c:v>17.30626314382971</c:v>
                </c:pt>
                <c:pt idx="97">
                  <c:v>17.10054102158301</c:v>
                </c:pt>
                <c:pt idx="98">
                  <c:v>16.89180538562141</c:v>
                </c:pt>
                <c:pt idx="99">
                  <c:v>16.68017561473016</c:v>
                </c:pt>
                <c:pt idx="100">
                  <c:v>16.4657681327094</c:v>
                </c:pt>
                <c:pt idx="101">
                  <c:v>16.24869645982328</c:v>
                </c:pt>
                <c:pt idx="102">
                  <c:v>16.0290712643523</c:v>
                </c:pt>
                <c:pt idx="103">
                  <c:v>15.8070004141573</c:v>
                </c:pt>
                <c:pt idx="104">
                  <c:v>15.58258902822126</c:v>
                </c:pt>
                <c:pt idx="105">
                  <c:v>15.35593952807904</c:v>
                </c:pt>
                <c:pt idx="106">
                  <c:v>15.12715168909472</c:v>
                </c:pt>
                <c:pt idx="107">
                  <c:v>14.89632269152526</c:v>
                </c:pt>
                <c:pt idx="108">
                  <c:v>14.66354717131071</c:v>
                </c:pt>
                <c:pt idx="109">
                  <c:v>14.42891727057577</c:v>
                </c:pt>
                <c:pt idx="110">
                  <c:v>14.19252268776063</c:v>
                </c:pt>
                <c:pt idx="111">
                  <c:v>13.95445072737311</c:v>
                </c:pt>
                <c:pt idx="112">
                  <c:v>13.714786349321</c:v>
                </c:pt>
                <c:pt idx="113">
                  <c:v>13.47361221777464</c:v>
                </c:pt>
                <c:pt idx="114">
                  <c:v>13.23100874954616</c:v>
                </c:pt>
                <c:pt idx="115">
                  <c:v>12.9870541619598</c:v>
                </c:pt>
                <c:pt idx="116">
                  <c:v>12.74182452017703</c:v>
                </c:pt>
                <c:pt idx="117">
                  <c:v>12.49539378395866</c:v>
                </c:pt>
                <c:pt idx="118">
                  <c:v>12.24783385386218</c:v>
                </c:pt>
                <c:pt idx="119">
                  <c:v>11.99921461681697</c:v>
                </c:pt>
              </c:numCache>
            </c:numRef>
          </c:yVal>
          <c:smooth val="0"/>
          <c:extLst xmlns:c16r2="http://schemas.microsoft.com/office/drawing/2015/06/chart">
            <c:ext xmlns:c16="http://schemas.microsoft.com/office/drawing/2014/chart" uri="{C3380CC4-5D6E-409C-BE32-E72D297353CC}">
              <c16:uniqueId val="{00000004-0259-40DA-BE93-70C35E103CD8}"/>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0.0</c:v>
                </c:pt>
                <c:pt idx="1">
                  <c:v>0.430406957599644</c:v>
                </c:pt>
                <c:pt idx="2">
                  <c:v>0.812518079885194</c:v>
                </c:pt>
                <c:pt idx="3">
                  <c:v>1.154822040693944</c:v>
                </c:pt>
                <c:pt idx="4">
                  <c:v>1.463641494787225</c:v>
                </c:pt>
                <c:pt idx="5">
                  <c:v>1.743871795304585</c:v>
                </c:pt>
                <c:pt idx="6">
                  <c:v>1.999309651916974</c:v>
                </c:pt>
                <c:pt idx="7">
                  <c:v>2.232906106635709</c:v>
                </c:pt>
                <c:pt idx="8">
                  <c:v>2.446961914111853</c:v>
                </c:pt>
                <c:pt idx="9">
                  <c:v>2.643278367996117</c:v>
                </c:pt>
                <c:pt idx="10">
                  <c:v>2.823273665761917</c:v>
                </c:pt>
                <c:pt idx="11">
                  <c:v>2.988072624356391</c:v>
                </c:pt>
                <c:pt idx="12">
                  <c:v>3.138575793513155</c:v>
                </c:pt>
                <c:pt idx="13">
                  <c:v>4.119450074306306</c:v>
                </c:pt>
                <c:pt idx="14">
                  <c:v>4.98733568416128</c:v>
                </c:pt>
                <c:pt idx="15">
                  <c:v>5.76464372267037</c:v>
                </c:pt>
                <c:pt idx="16">
                  <c:v>6.468179296489324</c:v>
                </c:pt>
                <c:pt idx="17">
                  <c:v>7.110913909797924</c:v>
                </c:pt>
                <c:pt idx="18">
                  <c:v>7.702869622392427</c:v>
                </c:pt>
                <c:pt idx="19">
                  <c:v>8.251799202439087</c:v>
                </c:pt>
                <c:pt idx="20">
                  <c:v>8.763710597062527</c:v>
                </c:pt>
                <c:pt idx="21">
                  <c:v>9.243271173736318</c:v>
                </c:pt>
                <c:pt idx="22">
                  <c:v>9.694119133607273</c:v>
                </c:pt>
                <c:pt idx="23">
                  <c:v>10.11910327611713</c:v>
                </c:pt>
                <c:pt idx="24">
                  <c:v>10.52046748143175</c:v>
                </c:pt>
                <c:pt idx="25">
                  <c:v>10.89999255501425</c:v>
                </c:pt>
                <c:pt idx="26">
                  <c:v>11.26018789427917</c:v>
                </c:pt>
                <c:pt idx="27">
                  <c:v>11.60205364035437</c:v>
                </c:pt>
                <c:pt idx="28">
                  <c:v>11.92641008239389</c:v>
                </c:pt>
                <c:pt idx="29">
                  <c:v>12.23394506528348</c:v>
                </c:pt>
                <c:pt idx="30">
                  <c:v>12.52524605151166</c:v>
                </c:pt>
                <c:pt idx="31">
                  <c:v>12.80082454123931</c:v>
                </c:pt>
                <c:pt idx="32">
                  <c:v>13.06113463856218</c:v>
                </c:pt>
                <c:pt idx="33">
                  <c:v>13.30658713063394</c:v>
                </c:pt>
                <c:pt idx="34">
                  <c:v>13.53756013115299</c:v>
                </c:pt>
                <c:pt idx="35">
                  <c:v>13.75440709675058</c:v>
                </c:pt>
                <c:pt idx="36">
                  <c:v>13.95746283757217</c:v>
                </c:pt>
                <c:pt idx="37">
                  <c:v>14.14704799914853</c:v>
                </c:pt>
                <c:pt idx="38">
                  <c:v>14.32347238157581</c:v>
                </c:pt>
                <c:pt idx="39">
                  <c:v>14.48703876627133</c:v>
                </c:pt>
                <c:pt idx="40">
                  <c:v>14.63804306017983</c:v>
                </c:pt>
                <c:pt idx="41">
                  <c:v>14.77677559549011</c:v>
                </c:pt>
                <c:pt idx="42">
                  <c:v>14.90352205701402</c:v>
                </c:pt>
                <c:pt idx="43">
                  <c:v>15.01856411989684</c:v>
                </c:pt>
                <c:pt idx="44">
                  <c:v>15.12217987230088</c:v>
                </c:pt>
                <c:pt idx="45">
                  <c:v>15.21464407981193</c:v>
                </c:pt>
                <c:pt idx="46">
                  <c:v>15.29622833461781</c:v>
                </c:pt>
                <c:pt idx="47">
                  <c:v>15.36720112199691</c:v>
                </c:pt>
                <c:pt idx="48">
                  <c:v>15.42782782862287</c:v>
                </c:pt>
                <c:pt idx="49">
                  <c:v>15.47837071108188</c:v>
                </c:pt>
                <c:pt idx="50">
                  <c:v>15.51908883829037</c:v>
                </c:pt>
                <c:pt idx="51">
                  <c:v>15.55023801802372</c:v>
                </c:pt>
                <c:pt idx="52">
                  <c:v>15.57207071676385</c:v>
                </c:pt>
                <c:pt idx="53">
                  <c:v>15.58483597442591</c:v>
                </c:pt>
                <c:pt idx="54">
                  <c:v>15.5887793199695</c:v>
                </c:pt>
                <c:pt idx="55">
                  <c:v>15.5841426907</c:v>
                </c:pt>
                <c:pt idx="56">
                  <c:v>15.57116435707803</c:v>
                </c:pt>
                <c:pt idx="57">
                  <c:v>15.55007885422674</c:v>
                </c:pt>
                <c:pt idx="58">
                  <c:v>15.52111692090102</c:v>
                </c:pt>
                <c:pt idx="59">
                  <c:v>15.4845054462603</c:v>
                </c:pt>
                <c:pt idx="60">
                  <c:v>15.44046742458386</c:v>
                </c:pt>
                <c:pt idx="61">
                  <c:v>15.38922191785241</c:v>
                </c:pt>
                <c:pt idx="62">
                  <c:v>15.33098402600444</c:v>
                </c:pt>
                <c:pt idx="63">
                  <c:v>15.26596486460767</c:v>
                </c:pt>
                <c:pt idx="64">
                  <c:v>15.19437154957905</c:v>
                </c:pt>
                <c:pt idx="65">
                  <c:v>15.11640718858143</c:v>
                </c:pt>
                <c:pt idx="66">
                  <c:v>15.0322708787403</c:v>
                </c:pt>
                <c:pt idx="67">
                  <c:v>14.94215771023164</c:v>
                </c:pt>
                <c:pt idx="68">
                  <c:v>14.84625877535655</c:v>
                </c:pt>
                <c:pt idx="69">
                  <c:v>14.74476118273149</c:v>
                </c:pt>
                <c:pt idx="70">
                  <c:v>14.6378480761814</c:v>
                </c:pt>
                <c:pt idx="71">
                  <c:v>14.52569865798387</c:v>
                </c:pt>
                <c:pt idx="72">
                  <c:v>14.40848821612281</c:v>
                </c:pt>
                <c:pt idx="73">
                  <c:v>14.28638815518843</c:v>
                </c:pt>
                <c:pt idx="74">
                  <c:v>14.15956603063978</c:v>
                </c:pt>
                <c:pt idx="75">
                  <c:v>14.02818558609897</c:v>
                </c:pt>
                <c:pt idx="76">
                  <c:v>13.89240679341628</c:v>
                </c:pt>
                <c:pt idx="77">
                  <c:v>13.75238589522951</c:v>
                </c:pt>
                <c:pt idx="78">
                  <c:v>13.60827544977155</c:v>
                </c:pt>
                <c:pt idx="79">
                  <c:v>13.46022437767533</c:v>
                </c:pt>
                <c:pt idx="80">
                  <c:v>13.30837801058715</c:v>
                </c:pt>
                <c:pt idx="81">
                  <c:v>13.15287814134535</c:v>
                </c:pt>
                <c:pt idx="82">
                  <c:v>12.99386307556415</c:v>
                </c:pt>
                <c:pt idx="83">
                  <c:v>12.83146768441611</c:v>
                </c:pt>
                <c:pt idx="84">
                  <c:v>12.66582345845245</c:v>
                </c:pt>
                <c:pt idx="85">
                  <c:v>12.49705856232595</c:v>
                </c:pt>
                <c:pt idx="86">
                  <c:v>12.3252978902301</c:v>
                </c:pt>
                <c:pt idx="87">
                  <c:v>12.15066312194585</c:v>
                </c:pt>
                <c:pt idx="88">
                  <c:v>11.97327277936847</c:v>
                </c:pt>
                <c:pt idx="89">
                  <c:v>11.7932422833801</c:v>
                </c:pt>
                <c:pt idx="90">
                  <c:v>11.61068401097873</c:v>
                </c:pt>
                <c:pt idx="91">
                  <c:v>11.42570735253503</c:v>
                </c:pt>
                <c:pt idx="92">
                  <c:v>11.23841876912593</c:v>
                </c:pt>
                <c:pt idx="93">
                  <c:v>11.04892184980054</c:v>
                </c:pt>
                <c:pt idx="94">
                  <c:v>10.85731736875732</c:v>
                </c:pt>
                <c:pt idx="95">
                  <c:v>10.66370334230851</c:v>
                </c:pt>
                <c:pt idx="96">
                  <c:v>10.46817508560116</c:v>
                </c:pt>
                <c:pt idx="97">
                  <c:v>10.27082526900631</c:v>
                </c:pt>
                <c:pt idx="98">
                  <c:v>10.07174397413564</c:v>
                </c:pt>
                <c:pt idx="99">
                  <c:v>9.871018749413901</c:v>
                </c:pt>
                <c:pt idx="100">
                  <c:v>9.66873466519246</c:v>
                </c:pt>
                <c:pt idx="101">
                  <c:v>9.46497436831396</c:v>
                </c:pt>
                <c:pt idx="102">
                  <c:v>9.259818136138163</c:v>
                </c:pt>
                <c:pt idx="103">
                  <c:v>9.053343929950642</c:v>
                </c:pt>
                <c:pt idx="104">
                  <c:v>8.84562744774985</c:v>
                </c:pt>
                <c:pt idx="105">
                  <c:v>8.63674217636526</c:v>
                </c:pt>
                <c:pt idx="106">
                  <c:v>8.426759442901128</c:v>
                </c:pt>
                <c:pt idx="107">
                  <c:v>8.215748465468095</c:v>
                </c:pt>
                <c:pt idx="108">
                  <c:v>8.00377640316674</c:v>
                </c:pt>
                <c:pt idx="109">
                  <c:v>7.79090840536719</c:v>
                </c:pt>
                <c:pt idx="110">
                  <c:v>7.577207660180193</c:v>
                </c:pt>
                <c:pt idx="111">
                  <c:v>7.362735442178235</c:v>
                </c:pt>
                <c:pt idx="112">
                  <c:v>7.147551159339375</c:v>
                </c:pt>
                <c:pt idx="113">
                  <c:v>6.93171239917411</c:v>
                </c:pt>
                <c:pt idx="114">
                  <c:v>6.715274974065775</c:v>
                </c:pt>
                <c:pt idx="115">
                  <c:v>6.49829296580311</c:v>
                </c:pt>
                <c:pt idx="116">
                  <c:v>6.280818769298087</c:v>
                </c:pt>
                <c:pt idx="117">
                  <c:v>6.062903135501982</c:v>
                </c:pt>
                <c:pt idx="118">
                  <c:v>5.844595213485667</c:v>
                </c:pt>
                <c:pt idx="119">
                  <c:v>5.625942591735105</c:v>
                </c:pt>
              </c:numCache>
            </c:numRef>
          </c:yVal>
          <c:smooth val="0"/>
          <c:extLst xmlns:c16r2="http://schemas.microsoft.com/office/drawing/2015/06/chart">
            <c:ext xmlns:c16="http://schemas.microsoft.com/office/drawing/2014/chart" uri="{C3380CC4-5D6E-409C-BE32-E72D297353CC}">
              <c16:uniqueId val="{00000005-0259-40DA-BE93-70C35E103CD8}"/>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0.0</c:v>
                </c:pt>
                <c:pt idx="1">
                  <c:v>0.645610436400602</c:v>
                </c:pt>
                <c:pt idx="2">
                  <c:v>1.236417526068635</c:v>
                </c:pt>
                <c:pt idx="3">
                  <c:v>1.781018473810036</c:v>
                </c:pt>
                <c:pt idx="4">
                  <c:v>2.285747837015606</c:v>
                </c:pt>
                <c:pt idx="5">
                  <c:v>2.755540822905004</c:v>
                </c:pt>
                <c:pt idx="6">
                  <c:v>3.194252243376923</c:v>
                </c:pt>
                <c:pt idx="7">
                  <c:v>3.604902491871599</c:v>
                </c:pt>
                <c:pt idx="8">
                  <c:v>3.98986825234806</c:v>
                </c:pt>
                <c:pt idx="9">
                  <c:v>4.351030300645561</c:v>
                </c:pt>
                <c:pt idx="10">
                  <c:v>4.689887991483828</c:v>
                </c:pt>
                <c:pt idx="11">
                  <c:v>5.007647881523553</c:v>
                </c:pt>
                <c:pt idx="12">
                  <c:v>5.305292274980274</c:v>
                </c:pt>
                <c:pt idx="13">
                  <c:v>6.430628912507017</c:v>
                </c:pt>
                <c:pt idx="14">
                  <c:v>7.465028861780405</c:v>
                </c:pt>
                <c:pt idx="15">
                  <c:v>8.424067131059468</c:v>
                </c:pt>
                <c:pt idx="16">
                  <c:v>9.3193561179005</c:v>
                </c:pt>
                <c:pt idx="17">
                  <c:v>10.1599168308685</c:v>
                </c:pt>
                <c:pt idx="18">
                  <c:v>10.9527723506335</c:v>
                </c:pt>
                <c:pt idx="19">
                  <c:v>11.70340495301116</c:v>
                </c:pt>
                <c:pt idx="20">
                  <c:v>12.4161095171421</c:v>
                </c:pt>
                <c:pt idx="21">
                  <c:v>13.09426664521106</c:v>
                </c:pt>
                <c:pt idx="22">
                  <c:v>13.74055363418256</c:v>
                </c:pt>
                <c:pt idx="23">
                  <c:v>14.3571073511057</c:v>
                </c:pt>
                <c:pt idx="24">
                  <c:v>14.94564989508081</c:v>
                </c:pt>
                <c:pt idx="25">
                  <c:v>15.50758547390842</c:v>
                </c:pt>
                <c:pt idx="26">
                  <c:v>16.04555109961075</c:v>
                </c:pt>
                <c:pt idx="27">
                  <c:v>16.56035110994344</c:v>
                </c:pt>
                <c:pt idx="28">
                  <c:v>17.05267470891476</c:v>
                </c:pt>
                <c:pt idx="29">
                  <c:v>17.52312753913748</c:v>
                </c:pt>
                <c:pt idx="30">
                  <c:v>17.97225231797756</c:v>
                </c:pt>
                <c:pt idx="31">
                  <c:v>18.40054455052171</c:v>
                </c:pt>
                <c:pt idx="32">
                  <c:v>18.80846445751058</c:v>
                </c:pt>
                <c:pt idx="33">
                  <c:v>19.19644599069989</c:v>
                </c:pt>
                <c:pt idx="34">
                  <c:v>19.5649036100267</c:v>
                </c:pt>
                <c:pt idx="35">
                  <c:v>19.91423734347609</c:v>
                </c:pt>
                <c:pt idx="36">
                  <c:v>20.24483653191418</c:v>
                </c:pt>
                <c:pt idx="37">
                  <c:v>20.55708256924754</c:v>
                </c:pt>
                <c:pt idx="38">
                  <c:v>20.8513508773076</c:v>
                </c:pt>
                <c:pt idx="39">
                  <c:v>21.12801486971421</c:v>
                </c:pt>
                <c:pt idx="40">
                  <c:v>21.38744396192302</c:v>
                </c:pt>
                <c:pt idx="41">
                  <c:v>21.63000424644315</c:v>
                </c:pt>
                <c:pt idx="42">
                  <c:v>21.85605892596323</c:v>
                </c:pt>
                <c:pt idx="43">
                  <c:v>22.06596855378302</c:v>
                </c:pt>
                <c:pt idx="44">
                  <c:v>22.26009113311101</c:v>
                </c:pt>
                <c:pt idx="45">
                  <c:v>22.43878211467108</c:v>
                </c:pt>
                <c:pt idx="46">
                  <c:v>22.60239432262415</c:v>
                </c:pt>
                <c:pt idx="47">
                  <c:v>22.75127783156222</c:v>
                </c:pt>
                <c:pt idx="48">
                  <c:v>22.88577981176462</c:v>
                </c:pt>
                <c:pt idx="49">
                  <c:v>23.00624435559484</c:v>
                </c:pt>
                <c:pt idx="50">
                  <c:v>23.11301229463652</c:v>
                </c:pt>
                <c:pt idx="51">
                  <c:v>23.20642101465864</c:v>
                </c:pt>
                <c:pt idx="52">
                  <c:v>23.28680427800464</c:v>
                </c:pt>
                <c:pt idx="53">
                  <c:v>23.35449204736551</c:v>
                </c:pt>
                <c:pt idx="54">
                  <c:v>23.40981031883712</c:v>
                </c:pt>
                <c:pt idx="55">
                  <c:v>23.45308096600093</c:v>
                </c:pt>
                <c:pt idx="56">
                  <c:v>23.48462159605605</c:v>
                </c:pt>
                <c:pt idx="57">
                  <c:v>23.50474541858011</c:v>
                </c:pt>
                <c:pt idx="58">
                  <c:v>23.51376112714297</c:v>
                </c:pt>
                <c:pt idx="59">
                  <c:v>23.51197279371081</c:v>
                </c:pt>
                <c:pt idx="60">
                  <c:v>23.49967977562756</c:v>
                </c:pt>
                <c:pt idx="61">
                  <c:v>23.47717663481762</c:v>
                </c:pt>
                <c:pt idx="62">
                  <c:v>23.44475306870663</c:v>
                </c:pt>
                <c:pt idx="63">
                  <c:v>23.40269385240298</c:v>
                </c:pt>
                <c:pt idx="64">
                  <c:v>23.35127879154516</c:v>
                </c:pt>
                <c:pt idx="65">
                  <c:v>23.29078268524562</c:v>
                </c:pt>
                <c:pt idx="66">
                  <c:v>23.22147529857693</c:v>
                </c:pt>
                <c:pt idx="67">
                  <c:v>23.14362134396512</c:v>
                </c:pt>
                <c:pt idx="68">
                  <c:v>23.0574804709504</c:v>
                </c:pt>
                <c:pt idx="69">
                  <c:v>22.96330726377662</c:v>
                </c:pt>
                <c:pt idx="70">
                  <c:v>22.8613512462266</c:v>
                </c:pt>
                <c:pt idx="71">
                  <c:v>22.75185689321506</c:v>
                </c:pt>
                <c:pt idx="72">
                  <c:v>22.6350636486468</c:v>
                </c:pt>
                <c:pt idx="73">
                  <c:v>22.51120594905434</c:v>
                </c:pt>
                <c:pt idx="74">
                  <c:v>22.38051325254978</c:v>
                </c:pt>
                <c:pt idx="75">
                  <c:v>22.24321007271055</c:v>
                </c:pt>
                <c:pt idx="76">
                  <c:v>22.09951601693318</c:v>
                </c:pt>
                <c:pt idx="77">
                  <c:v>21.94964582893578</c:v>
                </c:pt>
                <c:pt idx="78">
                  <c:v>21.79380943498063</c:v>
                </c:pt>
                <c:pt idx="79">
                  <c:v>21.63221199352756</c:v>
                </c:pt>
                <c:pt idx="80">
                  <c:v>21.46505394798078</c:v>
                </c:pt>
                <c:pt idx="81">
                  <c:v>21.292531082202</c:v>
                </c:pt>
                <c:pt idx="82">
                  <c:v>21.1148345785523</c:v>
                </c:pt>
                <c:pt idx="83">
                  <c:v>20.93215107815286</c:v>
                </c:pt>
                <c:pt idx="84">
                  <c:v>20.74466274312632</c:v>
                </c:pt>
                <c:pt idx="85">
                  <c:v>20.55254732060575</c:v>
                </c:pt>
                <c:pt idx="86">
                  <c:v>20.35597820825024</c:v>
                </c:pt>
                <c:pt idx="87">
                  <c:v>20.15512452110215</c:v>
                </c:pt>
                <c:pt idx="88">
                  <c:v>19.95015115955357</c:v>
                </c:pt>
                <c:pt idx="89">
                  <c:v>19.74121887827732</c:v>
                </c:pt>
                <c:pt idx="90">
                  <c:v>19.52848435594206</c:v>
                </c:pt>
                <c:pt idx="91">
                  <c:v>19.3121002655289</c:v>
                </c:pt>
                <c:pt idx="92">
                  <c:v>19.09221534514927</c:v>
                </c:pt>
                <c:pt idx="93">
                  <c:v>18.86897446919966</c:v>
                </c:pt>
                <c:pt idx="94">
                  <c:v>18.64251871971737</c:v>
                </c:pt>
                <c:pt idx="95">
                  <c:v>18.4129854578523</c:v>
                </c:pt>
                <c:pt idx="96">
                  <c:v>18.18050839533132</c:v>
                </c:pt>
                <c:pt idx="97">
                  <c:v>17.94521766578782</c:v>
                </c:pt>
                <c:pt idx="98">
                  <c:v>17.70723989591988</c:v>
                </c:pt>
                <c:pt idx="99">
                  <c:v>17.46669827632962</c:v>
                </c:pt>
                <c:pt idx="100">
                  <c:v>17.22371263202468</c:v>
                </c:pt>
                <c:pt idx="101">
                  <c:v>16.97839949244732</c:v>
                </c:pt>
                <c:pt idx="102">
                  <c:v>16.73087216102704</c:v>
                </c:pt>
                <c:pt idx="103">
                  <c:v>16.48124078414502</c:v>
                </c:pt>
                <c:pt idx="104">
                  <c:v>16.22961241948315</c:v>
                </c:pt>
                <c:pt idx="105">
                  <c:v>15.97609110370195</c:v>
                </c:pt>
                <c:pt idx="106">
                  <c:v>15.72077791939319</c:v>
                </c:pt>
                <c:pt idx="107">
                  <c:v>15.46377106128011</c:v>
                </c:pt>
                <c:pt idx="108">
                  <c:v>15.2051659016106</c:v>
                </c:pt>
                <c:pt idx="109">
                  <c:v>14.94505505472398</c:v>
                </c:pt>
                <c:pt idx="110">
                  <c:v>14.68352844076526</c:v>
                </c:pt>
                <c:pt idx="111">
                  <c:v>14.42067334849708</c:v>
                </c:pt>
                <c:pt idx="112">
                  <c:v>14.1565744972104</c:v>
                </c:pt>
                <c:pt idx="113">
                  <c:v>13.89131409771471</c:v>
                </c:pt>
                <c:pt idx="114">
                  <c:v>13.62497191236207</c:v>
                </c:pt>
                <c:pt idx="115">
                  <c:v>13.35762531412365</c:v>
                </c:pt>
                <c:pt idx="116">
                  <c:v>13.08934934469289</c:v>
                </c:pt>
                <c:pt idx="117">
                  <c:v>12.82021677159082</c:v>
                </c:pt>
                <c:pt idx="118">
                  <c:v>12.55029814431055</c:v>
                </c:pt>
                <c:pt idx="119">
                  <c:v>12.27966184943216</c:v>
                </c:pt>
              </c:numCache>
            </c:numRef>
          </c:yVal>
          <c:smooth val="0"/>
          <c:extLst xmlns:c16r2="http://schemas.microsoft.com/office/drawing/2015/06/chart">
            <c:ext xmlns:c16="http://schemas.microsoft.com/office/drawing/2014/chart" uri="{C3380CC4-5D6E-409C-BE32-E72D297353CC}">
              <c16:uniqueId val="{00000006-0259-40DA-BE93-70C35E103CD8}"/>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0.0</c:v>
                </c:pt>
                <c:pt idx="1">
                  <c:v>0.430406957600553</c:v>
                </c:pt>
                <c:pt idx="2">
                  <c:v>0.813033317935606</c:v>
                </c:pt>
                <c:pt idx="3">
                  <c:v>1.15625870554004</c:v>
                </c:pt>
                <c:pt idx="4">
                  <c:v>1.466316560769428</c:v>
                </c:pt>
                <c:pt idx="5">
                  <c:v>1.748024451631863</c:v>
                </c:pt>
                <c:pt idx="6">
                  <c:v>2.00511041575828</c:v>
                </c:pt>
                <c:pt idx="7">
                  <c:v>2.240464167175105</c:v>
                </c:pt>
                <c:pt idx="8">
                  <c:v>2.45633111215011</c:v>
                </c:pt>
                <c:pt idx="9">
                  <c:v>2.654462122208315</c:v>
                </c:pt>
                <c:pt idx="10">
                  <c:v>2.836229084860406</c:v>
                </c:pt>
                <c:pt idx="11">
                  <c:v>3.002713989031689</c:v>
                </c:pt>
                <c:pt idx="12">
                  <c:v>3.15477754943322</c:v>
                </c:pt>
                <c:pt idx="13">
                  <c:v>4.137049444599142</c:v>
                </c:pt>
                <c:pt idx="14">
                  <c:v>5.03246682594318</c:v>
                </c:pt>
                <c:pt idx="15">
                  <c:v>5.856830484902276</c:v>
                </c:pt>
                <c:pt idx="16">
                  <c:v>6.621905807081381</c:v>
                </c:pt>
                <c:pt idx="17">
                  <c:v>7.33680262450389</c:v>
                </c:pt>
                <c:pt idx="18">
                  <c:v>8.008583934981746</c:v>
                </c:pt>
                <c:pt idx="19">
                  <c:v>8.642734738511535</c:v>
                </c:pt>
                <c:pt idx="20">
                  <c:v>9.243524411028373</c:v>
                </c:pt>
                <c:pt idx="21">
                  <c:v>9.814286687087132</c:v>
                </c:pt>
                <c:pt idx="22">
                  <c:v>10.3576358867149</c:v>
                </c:pt>
                <c:pt idx="23">
                  <c:v>10.87563381707105</c:v>
                </c:pt>
                <c:pt idx="24">
                  <c:v>11.36991852217307</c:v>
                </c:pt>
                <c:pt idx="25">
                  <c:v>11.84180353073179</c:v>
                </c:pt>
                <c:pt idx="26">
                  <c:v>12.29382590728983</c:v>
                </c:pt>
                <c:pt idx="27">
                  <c:v>12.72669155154381</c:v>
                </c:pt>
                <c:pt idx="28">
                  <c:v>13.14098929756028</c:v>
                </c:pt>
                <c:pt idx="29">
                  <c:v>13.53722318457494</c:v>
                </c:pt>
                <c:pt idx="30">
                  <c:v>13.91583365755378</c:v>
                </c:pt>
                <c:pt idx="31">
                  <c:v>14.27721372693304</c:v>
                </c:pt>
                <c:pt idx="32">
                  <c:v>14.62172125329471</c:v>
                </c:pt>
                <c:pt idx="33">
                  <c:v>14.94968825006345</c:v>
                </c:pt>
                <c:pt idx="34">
                  <c:v>15.26142789411733</c:v>
                </c:pt>
                <c:pt idx="35">
                  <c:v>15.55723977706202</c:v>
                </c:pt>
                <c:pt idx="36">
                  <c:v>15.83741380838001</c:v>
                </c:pt>
                <c:pt idx="37">
                  <c:v>16.10223308764762</c:v>
                </c:pt>
                <c:pt idx="38">
                  <c:v>16.35197599034746</c:v>
                </c:pt>
                <c:pt idx="39">
                  <c:v>16.58692022209334</c:v>
                </c:pt>
                <c:pt idx="40">
                  <c:v>16.80734091709382</c:v>
                </c:pt>
                <c:pt idx="41">
                  <c:v>17.01351138090376</c:v>
                </c:pt>
                <c:pt idx="42">
                  <c:v>17.20570358101302</c:v>
                </c:pt>
                <c:pt idx="43">
                  <c:v>17.38418843598674</c:v>
                </c:pt>
                <c:pt idx="44">
                  <c:v>17.5492359558175</c:v>
                </c:pt>
                <c:pt idx="45">
                  <c:v>17.70111527387462</c:v>
                </c:pt>
                <c:pt idx="46">
                  <c:v>17.84009460115294</c:v>
                </c:pt>
                <c:pt idx="47">
                  <c:v>17.96644112620288</c:v>
                </c:pt>
                <c:pt idx="48">
                  <c:v>18.08042087842248</c:v>
                </c:pt>
                <c:pt idx="49">
                  <c:v>18.18229856802554</c:v>
                </c:pt>
                <c:pt idx="50">
                  <c:v>18.27233741265127</c:v>
                </c:pt>
                <c:pt idx="51">
                  <c:v>18.35079895803756</c:v>
                </c:pt>
                <c:pt idx="52">
                  <c:v>18.41794290265989</c:v>
                </c:pt>
                <c:pt idx="53">
                  <c:v>18.47402692055675</c:v>
                </c:pt>
                <c:pt idx="54">
                  <c:v>18.5193064904961</c:v>
                </c:pt>
                <c:pt idx="55">
                  <c:v>18.55403473342493</c:v>
                </c:pt>
                <c:pt idx="56">
                  <c:v>18.57846225947605</c:v>
                </c:pt>
                <c:pt idx="57">
                  <c:v>18.5928370252791</c:v>
                </c:pt>
                <c:pt idx="58">
                  <c:v>18.59740420201751</c:v>
                </c:pt>
                <c:pt idx="59">
                  <c:v>18.59240605433843</c:v>
                </c:pt>
                <c:pt idx="60">
                  <c:v>18.57808183005227</c:v>
                </c:pt>
                <c:pt idx="61">
                  <c:v>18.55466766043901</c:v>
                </c:pt>
                <c:pt idx="62">
                  <c:v>18.52239647085025</c:v>
                </c:pt>
                <c:pt idx="63">
                  <c:v>18.48149790121306</c:v>
                </c:pt>
                <c:pt idx="64">
                  <c:v>18.43219823602658</c:v>
                </c:pt>
                <c:pt idx="65">
                  <c:v>18.37472034342181</c:v>
                </c:pt>
                <c:pt idx="66">
                  <c:v>18.30928362279292</c:v>
                </c:pt>
                <c:pt idx="67">
                  <c:v>18.236103960538</c:v>
                </c:pt>
                <c:pt idx="68">
                  <c:v>18.15539369345151</c:v>
                </c:pt>
                <c:pt idx="69">
                  <c:v>18.06736157930253</c:v>
                </c:pt>
                <c:pt idx="70">
                  <c:v>17.97221277416195</c:v>
                </c:pt>
                <c:pt idx="71">
                  <c:v>17.87014881604136</c:v>
                </c:pt>
                <c:pt idx="72">
                  <c:v>17.76136761443331</c:v>
                </c:pt>
                <c:pt idx="73">
                  <c:v>17.64606344535423</c:v>
                </c:pt>
                <c:pt idx="74">
                  <c:v>17.52442695151102</c:v>
                </c:pt>
                <c:pt idx="75">
                  <c:v>17.39664514722426</c:v>
                </c:pt>
                <c:pt idx="76">
                  <c:v>17.26290142777634</c:v>
                </c:pt>
                <c:pt idx="77">
                  <c:v>17.12337558283707</c:v>
                </c:pt>
                <c:pt idx="78">
                  <c:v>16.97824381368491</c:v>
                </c:pt>
                <c:pt idx="79">
                  <c:v>16.82767875390255</c:v>
                </c:pt>
                <c:pt idx="80">
                  <c:v>16.67184949327793</c:v>
                </c:pt>
                <c:pt idx="81">
                  <c:v>16.51092160467307</c:v>
                </c:pt>
                <c:pt idx="82">
                  <c:v>16.3450571735716</c:v>
                </c:pt>
                <c:pt idx="83">
                  <c:v>16.17441483009861</c:v>
                </c:pt>
                <c:pt idx="84">
                  <c:v>15.9991497832889</c:v>
                </c:pt>
                <c:pt idx="85">
                  <c:v>15.81941385739856</c:v>
                </c:pt>
                <c:pt idx="86">
                  <c:v>15.63535553004522</c:v>
                </c:pt>
                <c:pt idx="87">
                  <c:v>15.4471199720324</c:v>
                </c:pt>
                <c:pt idx="88">
                  <c:v>15.25484908864382</c:v>
                </c:pt>
                <c:pt idx="89">
                  <c:v>15.05868156226643</c:v>
                </c:pt>
                <c:pt idx="90">
                  <c:v>14.85875289620117</c:v>
                </c:pt>
                <c:pt idx="91">
                  <c:v>14.65519545948246</c:v>
                </c:pt>
                <c:pt idx="92">
                  <c:v>14.44813853263213</c:v>
                </c:pt>
                <c:pt idx="93">
                  <c:v>14.23770835414052</c:v>
                </c:pt>
                <c:pt idx="94">
                  <c:v>14.0240281676497</c:v>
                </c:pt>
                <c:pt idx="95">
                  <c:v>13.80721826964964</c:v>
                </c:pt>
                <c:pt idx="96">
                  <c:v>13.58739605763731</c:v>
                </c:pt>
                <c:pt idx="97">
                  <c:v>13.36467607861687</c:v>
                </c:pt>
                <c:pt idx="98">
                  <c:v>13.13917007786858</c:v>
                </c:pt>
                <c:pt idx="99">
                  <c:v>12.91098704787737</c:v>
                </c:pt>
                <c:pt idx="100">
                  <c:v>12.68023327738911</c:v>
                </c:pt>
                <c:pt idx="101">
                  <c:v>12.4470124004647</c:v>
                </c:pt>
                <c:pt idx="102">
                  <c:v>12.21142544551321</c:v>
                </c:pt>
                <c:pt idx="103">
                  <c:v>11.97357088423223</c:v>
                </c:pt>
                <c:pt idx="104">
                  <c:v>11.73354468036587</c:v>
                </c:pt>
                <c:pt idx="105">
                  <c:v>11.49144033828043</c:v>
                </c:pt>
                <c:pt idx="106">
                  <c:v>11.24734895125857</c:v>
                </c:pt>
                <c:pt idx="107">
                  <c:v>11.0013592495061</c:v>
                </c:pt>
                <c:pt idx="108">
                  <c:v>10.75355764781398</c:v>
                </c:pt>
                <c:pt idx="109">
                  <c:v>10.50402829282575</c:v>
                </c:pt>
                <c:pt idx="110">
                  <c:v>10.25285310988693</c:v>
                </c:pt>
                <c:pt idx="111">
                  <c:v>10.0001118494788</c:v>
                </c:pt>
                <c:pt idx="112">
                  <c:v>9.745882133125634</c:v>
                </c:pt>
                <c:pt idx="113">
                  <c:v>9.49023949884122</c:v>
                </c:pt>
                <c:pt idx="114">
                  <c:v>9.233257446026441</c:v>
                </c:pt>
                <c:pt idx="115">
                  <c:v>8.97500747982122</c:v>
                </c:pt>
                <c:pt idx="116">
                  <c:v>8.71555915490808</c:v>
                </c:pt>
                <c:pt idx="117">
                  <c:v>8.45498011871632</c:v>
                </c:pt>
                <c:pt idx="118">
                  <c:v>8.193336154022746</c:v>
                </c:pt>
                <c:pt idx="119">
                  <c:v>7.930691220970857</c:v>
                </c:pt>
              </c:numCache>
            </c:numRef>
          </c:yVal>
          <c:smooth val="0"/>
          <c:extLst xmlns:c16r2="http://schemas.microsoft.com/office/drawing/2015/06/chart">
            <c:ext xmlns:c16="http://schemas.microsoft.com/office/drawing/2014/chart" uri="{C3380CC4-5D6E-409C-BE32-E72D297353CC}">
              <c16:uniqueId val="{00000007-0259-40DA-BE93-70C35E103CD8}"/>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0.0</c:v>
                </c:pt>
                <c:pt idx="1">
                  <c:v>0.430406957599644</c:v>
                </c:pt>
                <c:pt idx="2">
                  <c:v>0.812518074405943</c:v>
                </c:pt>
                <c:pt idx="3">
                  <c:v>1.154822001595676</c:v>
                </c:pt>
                <c:pt idx="4">
                  <c:v>1.463641438877858</c:v>
                </c:pt>
                <c:pt idx="5">
                  <c:v>1.74387176620894</c:v>
                </c:pt>
                <c:pt idx="6">
                  <c:v>1.999309707194242</c:v>
                </c:pt>
                <c:pt idx="7">
                  <c:v>2.232906309129703</c:v>
                </c:pt>
                <c:pt idx="8">
                  <c:v>2.446962326426274</c:v>
                </c:pt>
                <c:pt idx="9">
                  <c:v>2.643279049214016</c:v>
                </c:pt>
                <c:pt idx="10">
                  <c:v>2.823274669713101</c:v>
                </c:pt>
                <c:pt idx="11">
                  <c:v>2.98807399890984</c:v>
                </c:pt>
                <c:pt idx="12">
                  <c:v>3.138577580494712</c:v>
                </c:pt>
                <c:pt idx="13">
                  <c:v>4.119452309763346</c:v>
                </c:pt>
                <c:pt idx="14">
                  <c:v>5.031583239514475</c:v>
                </c:pt>
                <c:pt idx="15">
                  <c:v>5.885948750417356</c:v>
                </c:pt>
                <c:pt idx="16">
                  <c:v>6.690672978703787</c:v>
                </c:pt>
                <c:pt idx="17">
                  <c:v>7.452123328649577</c:v>
                </c:pt>
                <c:pt idx="18">
                  <c:v>8.1753061407494</c:v>
                </c:pt>
                <c:pt idx="19">
                  <c:v>8.864172196028002</c:v>
                </c:pt>
                <c:pt idx="20">
                  <c:v>9.521853967401448</c:v>
                </c:pt>
                <c:pt idx="21">
                  <c:v>10.15084983889301</c:v>
                </c:pt>
                <c:pt idx="22">
                  <c:v>10.75316711309461</c:v>
                </c:pt>
                <c:pt idx="23">
                  <c:v>11.33043299261408</c:v>
                </c:pt>
                <c:pt idx="24">
                  <c:v>11.88398067430717</c:v>
                </c:pt>
                <c:pt idx="25">
                  <c:v>12.41491610461117</c:v>
                </c:pt>
                <c:pt idx="26">
                  <c:v>12.92564178271004</c:v>
                </c:pt>
                <c:pt idx="27">
                  <c:v>13.41681364187889</c:v>
                </c:pt>
                <c:pt idx="28">
                  <c:v>13.88899992864435</c:v>
                </c:pt>
                <c:pt idx="29">
                  <c:v>14.34270548516542</c:v>
                </c:pt>
                <c:pt idx="30">
                  <c:v>14.77838678015769</c:v>
                </c:pt>
                <c:pt idx="31">
                  <c:v>15.19646344237253</c:v>
                </c:pt>
                <c:pt idx="32">
                  <c:v>15.59732709083801</c:v>
                </c:pt>
                <c:pt idx="33">
                  <c:v>15.9813480709081</c:v>
                </c:pt>
                <c:pt idx="34">
                  <c:v>16.34888056944737</c:v>
                </c:pt>
                <c:pt idx="35">
                  <c:v>16.70026647696432</c:v>
                </c:pt>
                <c:pt idx="36">
                  <c:v>17.03583828241244</c:v>
                </c:pt>
                <c:pt idx="37">
                  <c:v>17.35592122265825</c:v>
                </c:pt>
                <c:pt idx="38">
                  <c:v>17.6608348589416</c:v>
                </c:pt>
                <c:pt idx="39">
                  <c:v>17.95089678280647</c:v>
                </c:pt>
                <c:pt idx="40">
                  <c:v>18.22642053383152</c:v>
                </c:pt>
                <c:pt idx="41">
                  <c:v>18.48771617513648</c:v>
                </c:pt>
                <c:pt idx="42">
                  <c:v>18.73509068622798</c:v>
                </c:pt>
                <c:pt idx="43">
                  <c:v>18.9688482043066</c:v>
                </c:pt>
                <c:pt idx="44">
                  <c:v>19.1892901526926</c:v>
                </c:pt>
                <c:pt idx="45">
                  <c:v>19.39671528631332</c:v>
                </c:pt>
                <c:pt idx="46">
                  <c:v>19.59141967723188</c:v>
                </c:pt>
                <c:pt idx="47">
                  <c:v>19.77369665792092</c:v>
                </c:pt>
                <c:pt idx="48">
                  <c:v>19.94383673577568</c:v>
                </c:pt>
                <c:pt idx="49">
                  <c:v>20.10212748916546</c:v>
                </c:pt>
                <c:pt idx="50">
                  <c:v>20.24885345282928</c:v>
                </c:pt>
                <c:pt idx="51">
                  <c:v>20.38429599843721</c:v>
                </c:pt>
                <c:pt idx="52">
                  <c:v>20.50873321918498</c:v>
                </c:pt>
                <c:pt idx="53">
                  <c:v>20.62243981195378</c:v>
                </c:pt>
                <c:pt idx="54">
                  <c:v>20.72568696456018</c:v>
                </c:pt>
                <c:pt idx="55">
                  <c:v>20.81874224973483</c:v>
                </c:pt>
                <c:pt idx="56">
                  <c:v>20.90186952690965</c:v>
                </c:pt>
                <c:pt idx="57">
                  <c:v>20.97532885248211</c:v>
                </c:pt>
                <c:pt idx="58">
                  <c:v>21.03937639892547</c:v>
                </c:pt>
                <c:pt idx="59">
                  <c:v>21.09426438289031</c:v>
                </c:pt>
                <c:pt idx="60">
                  <c:v>21.14024100226652</c:v>
                </c:pt>
                <c:pt idx="61">
                  <c:v>21.1775503820436</c:v>
                </c:pt>
                <c:pt idx="62">
                  <c:v>21.20643252873158</c:v>
                </c:pt>
                <c:pt idx="63">
                  <c:v>21.2271232930234</c:v>
                </c:pt>
                <c:pt idx="64">
                  <c:v>21.23985434035148</c:v>
                </c:pt>
                <c:pt idx="65">
                  <c:v>21.24485312896286</c:v>
                </c:pt>
                <c:pt idx="66">
                  <c:v>21.24234289509241</c:v>
                </c:pt>
                <c:pt idx="67">
                  <c:v>21.23254264483908</c:v>
                </c:pt>
                <c:pt idx="68">
                  <c:v>21.21566715233212</c:v>
                </c:pt>
                <c:pt idx="69">
                  <c:v>21.19192696379423</c:v>
                </c:pt>
                <c:pt idx="70">
                  <c:v>21.16152840709628</c:v>
                </c:pt>
                <c:pt idx="71">
                  <c:v>21.1246736064245</c:v>
                </c:pt>
                <c:pt idx="72">
                  <c:v>21.08156050170146</c:v>
                </c:pt>
                <c:pt idx="73">
                  <c:v>21.03238287237942</c:v>
                </c:pt>
                <c:pt idx="74">
                  <c:v>20.97733036531054</c:v>
                </c:pt>
                <c:pt idx="75">
                  <c:v>20.91658852631235</c:v>
                </c:pt>
                <c:pt idx="76">
                  <c:v>20.85033883517728</c:v>
                </c:pt>
                <c:pt idx="77">
                  <c:v>20.77875874378332</c:v>
                </c:pt>
                <c:pt idx="78">
                  <c:v>20.7020217170666</c:v>
                </c:pt>
                <c:pt idx="79">
                  <c:v>20.62029727656682</c:v>
                </c:pt>
                <c:pt idx="80">
                  <c:v>20.53375104631641</c:v>
                </c:pt>
                <c:pt idx="81">
                  <c:v>20.44254480082092</c:v>
                </c:pt>
                <c:pt idx="82">
                  <c:v>20.34683651493197</c:v>
                </c:pt>
                <c:pt idx="83">
                  <c:v>20.24678041537754</c:v>
                </c:pt>
                <c:pt idx="84">
                  <c:v>20.14252703378632</c:v>
                </c:pt>
                <c:pt idx="85">
                  <c:v>20.03422326099644</c:v>
                </c:pt>
                <c:pt idx="86">
                  <c:v>19.92201240249278</c:v>
                </c:pt>
                <c:pt idx="87">
                  <c:v>19.80603423481125</c:v>
                </c:pt>
                <c:pt idx="88">
                  <c:v>19.68642506274227</c:v>
                </c:pt>
                <c:pt idx="89">
                  <c:v>19.56331777722608</c:v>
                </c:pt>
                <c:pt idx="90">
                  <c:v>19.4368419137727</c:v>
                </c:pt>
                <c:pt idx="91">
                  <c:v>19.30712371131494</c:v>
                </c:pt>
                <c:pt idx="92">
                  <c:v>19.17428617135874</c:v>
                </c:pt>
                <c:pt idx="93">
                  <c:v>19.03844911733128</c:v>
                </c:pt>
                <c:pt idx="94">
                  <c:v>18.89972925403978</c:v>
                </c:pt>
                <c:pt idx="95">
                  <c:v>18.75824022713502</c:v>
                </c:pt>
                <c:pt idx="96">
                  <c:v>18.61409268249872</c:v>
                </c:pt>
                <c:pt idx="97">
                  <c:v>18.46739432547929</c:v>
                </c:pt>
                <c:pt idx="98">
                  <c:v>18.31824997990718</c:v>
                </c:pt>
                <c:pt idx="99">
                  <c:v>18.1667616468194</c:v>
                </c:pt>
                <c:pt idx="100">
                  <c:v>18.0130285628161</c:v>
                </c:pt>
                <c:pt idx="101">
                  <c:v>17.85714725803609</c:v>
                </c:pt>
                <c:pt idx="102">
                  <c:v>17.69921161364618</c:v>
                </c:pt>
                <c:pt idx="103">
                  <c:v>17.5393129188401</c:v>
                </c:pt>
                <c:pt idx="104">
                  <c:v>17.37753992728176</c:v>
                </c:pt>
                <c:pt idx="105">
                  <c:v>17.21397891295965</c:v>
                </c:pt>
                <c:pt idx="106">
                  <c:v>17.04871372541993</c:v>
                </c:pt>
                <c:pt idx="107">
                  <c:v>16.88182584434344</c:v>
                </c:pt>
                <c:pt idx="108">
                  <c:v>16.71339443343504</c:v>
                </c:pt>
                <c:pt idx="109">
                  <c:v>16.5434963936159</c:v>
                </c:pt>
                <c:pt idx="110">
                  <c:v>16.37220641547492</c:v>
                </c:pt>
                <c:pt idx="111">
                  <c:v>16.19959703096528</c:v>
                </c:pt>
                <c:pt idx="112">
                  <c:v>16.02573866434568</c:v>
                </c:pt>
                <c:pt idx="113">
                  <c:v>15.85069968232983</c:v>
                </c:pt>
                <c:pt idx="114">
                  <c:v>15.67454644344525</c:v>
                </c:pt>
                <c:pt idx="115">
                  <c:v>15.49734334657887</c:v>
                </c:pt>
                <c:pt idx="116">
                  <c:v>15.31915287871698</c:v>
                </c:pt>
                <c:pt idx="117">
                  <c:v>15.14003566185738</c:v>
                </c:pt>
                <c:pt idx="118">
                  <c:v>14.96005049909945</c:v>
                </c:pt>
                <c:pt idx="119">
                  <c:v>14.77925441989646</c:v>
                </c:pt>
              </c:numCache>
            </c:numRef>
          </c:yVal>
          <c:smooth val="0"/>
          <c:extLst xmlns:c16r2="http://schemas.microsoft.com/office/drawing/2015/06/chart">
            <c:ext xmlns:c16="http://schemas.microsoft.com/office/drawing/2014/chart" uri="{C3380CC4-5D6E-409C-BE32-E72D297353CC}">
              <c16:uniqueId val="{00000008-0259-40DA-BE93-70C35E103CD8}"/>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0.0</c:v>
                </c:pt>
                <c:pt idx="1">
                  <c:v>0.430406957600098</c:v>
                </c:pt>
                <c:pt idx="2">
                  <c:v>0.776984643641299</c:v>
                </c:pt>
                <c:pt idx="3">
                  <c:v>1.056486457858227</c:v>
                </c:pt>
                <c:pt idx="4">
                  <c:v>1.28155257748631</c:v>
                </c:pt>
                <c:pt idx="5">
                  <c:v>1.461910123825874</c:v>
                </c:pt>
                <c:pt idx="6">
                  <c:v>1.605050495681553</c:v>
                </c:pt>
                <c:pt idx="7">
                  <c:v>1.71674983974026</c:v>
                </c:pt>
                <c:pt idx="8">
                  <c:v>1.801469528553298</c:v>
                </c:pt>
                <c:pt idx="9">
                  <c:v>1.86266413003068</c:v>
                </c:pt>
                <c:pt idx="10">
                  <c:v>1.903018080438414</c:v>
                </c:pt>
                <c:pt idx="11">
                  <c:v>1.924627431207227</c:v>
                </c:pt>
                <c:pt idx="12">
                  <c:v>1.929139299942108</c:v>
                </c:pt>
                <c:pt idx="13">
                  <c:v>2.76179619544746</c:v>
                </c:pt>
                <c:pt idx="14">
                  <c:v>3.507064938680742</c:v>
                </c:pt>
                <c:pt idx="15">
                  <c:v>4.180678340326267</c:v>
                </c:pt>
                <c:pt idx="16">
                  <c:v>4.794397953767657</c:v>
                </c:pt>
                <c:pt idx="17">
                  <c:v>5.35735240574786</c:v>
                </c:pt>
                <c:pt idx="18">
                  <c:v>5.87664050612966</c:v>
                </c:pt>
                <c:pt idx="19">
                  <c:v>6.35779576220466</c:v>
                </c:pt>
                <c:pt idx="20">
                  <c:v>6.805145345444997</c:v>
                </c:pt>
                <c:pt idx="21">
                  <c:v>7.22208739103371</c:v>
                </c:pt>
                <c:pt idx="22">
                  <c:v>7.61130511471083</c:v>
                </c:pt>
                <c:pt idx="23">
                  <c:v>7.974932058292324</c:v>
                </c:pt>
                <c:pt idx="24">
                  <c:v>8.314679542802423</c:v>
                </c:pt>
                <c:pt idx="25">
                  <c:v>8.631934904650268</c:v>
                </c:pt>
                <c:pt idx="26">
                  <c:v>8.929322464940448</c:v>
                </c:pt>
                <c:pt idx="27">
                  <c:v>9.207619125373638</c:v>
                </c:pt>
                <c:pt idx="28">
                  <c:v>9.46748183723594</c:v>
                </c:pt>
                <c:pt idx="29">
                  <c:v>9.70948107504455</c:v>
                </c:pt>
                <c:pt idx="30">
                  <c:v>9.934121850397748</c:v>
                </c:pt>
                <c:pt idx="31">
                  <c:v>10.14185972884661</c:v>
                </c:pt>
                <c:pt idx="32">
                  <c:v>10.3331130116144</c:v>
                </c:pt>
                <c:pt idx="33">
                  <c:v>10.50827196778482</c:v>
                </c:pt>
                <c:pt idx="34">
                  <c:v>10.66770580083357</c:v>
                </c:pt>
                <c:pt idx="35">
                  <c:v>10.81176787721324</c:v>
                </c:pt>
                <c:pt idx="36">
                  <c:v>10.94079962411161</c:v>
                </c:pt>
                <c:pt idx="37">
                  <c:v>11.05513341022652</c:v>
                </c:pt>
                <c:pt idx="38">
                  <c:v>11.15509465129617</c:v>
                </c:pt>
                <c:pt idx="39">
                  <c:v>11.24100594430411</c:v>
                </c:pt>
                <c:pt idx="40">
                  <c:v>11.31318513951192</c:v>
                </c:pt>
                <c:pt idx="41">
                  <c:v>11.37194612032636</c:v>
                </c:pt>
                <c:pt idx="42">
                  <c:v>11.41759934093261</c:v>
                </c:pt>
                <c:pt idx="43">
                  <c:v>11.45045216566632</c:v>
                </c:pt>
                <c:pt idx="44">
                  <c:v>11.47080906193059</c:v>
                </c:pt>
                <c:pt idx="45">
                  <c:v>11.47897168636246</c:v>
                </c:pt>
                <c:pt idx="46">
                  <c:v>11.47523889436616</c:v>
                </c:pt>
                <c:pt idx="47">
                  <c:v>11.45990669596767</c:v>
                </c:pt>
                <c:pt idx="48">
                  <c:v>11.43326817527441</c:v>
                </c:pt>
                <c:pt idx="49">
                  <c:v>11.39561338656176</c:v>
                </c:pt>
                <c:pt idx="50">
                  <c:v>11.34722923673326</c:v>
                </c:pt>
                <c:pt idx="51">
                  <c:v>11.28839936131362</c:v>
                </c:pt>
                <c:pt idx="52">
                  <c:v>11.21940400393214</c:v>
                </c:pt>
                <c:pt idx="53">
                  <c:v>11.14051989300333</c:v>
                </c:pt>
                <c:pt idx="54">
                  <c:v>11.052020123876</c:v>
                </c:pt>
                <c:pt idx="55">
                  <c:v>10.95417404829459</c:v>
                </c:pt>
                <c:pt idx="56">
                  <c:v>10.84724717238441</c:v>
                </c:pt>
                <c:pt idx="57">
                  <c:v>10.73150106389994</c:v>
                </c:pt>
                <c:pt idx="58">
                  <c:v>10.60719326904837</c:v>
                </c:pt>
                <c:pt idx="59">
                  <c:v>10.47457723907473</c:v>
                </c:pt>
                <c:pt idx="60">
                  <c:v>10.33390226645588</c:v>
                </c:pt>
                <c:pt idx="61">
                  <c:v>10.18541343054767</c:v>
                </c:pt>
                <c:pt idx="62">
                  <c:v>10.0293515523008</c:v>
                </c:pt>
                <c:pt idx="63">
                  <c:v>9.86595315775139</c:v>
                </c:pt>
                <c:pt idx="64">
                  <c:v>9.69545044981396</c:v>
                </c:pt>
                <c:pt idx="65">
                  <c:v>9.518071287941783</c:v>
                </c:pt>
                <c:pt idx="66">
                  <c:v>9.33403917521992</c:v>
                </c:pt>
                <c:pt idx="67">
                  <c:v>9.143573252419628</c:v>
                </c:pt>
                <c:pt idx="68">
                  <c:v>8.946888298545672</c:v>
                </c:pt>
                <c:pt idx="69">
                  <c:v>8.744194737476798</c:v>
                </c:pt>
                <c:pt idx="70">
                  <c:v>8.535698650224276</c:v>
                </c:pt>
                <c:pt idx="71">
                  <c:v>8.321601792427818</c:v>
                </c:pt>
                <c:pt idx="72">
                  <c:v>8.102101616684194</c:v>
                </c:pt>
                <c:pt idx="73">
                  <c:v>7.877391299331065</c:v>
                </c:pt>
                <c:pt idx="74">
                  <c:v>7.647659771316737</c:v>
                </c:pt>
                <c:pt idx="75">
                  <c:v>7.413091752830041</c:v>
                </c:pt>
                <c:pt idx="76">
                  <c:v>7.173867791361772</c:v>
                </c:pt>
                <c:pt idx="77">
                  <c:v>6.93016430288435</c:v>
                </c:pt>
                <c:pt idx="78">
                  <c:v>6.682153615868628</c:v>
                </c:pt>
                <c:pt idx="79">
                  <c:v>6.430004017880037</c:v>
                </c:pt>
                <c:pt idx="80">
                  <c:v>6.173879804453463</c:v>
                </c:pt>
                <c:pt idx="81">
                  <c:v>5.913941330071338</c:v>
                </c:pt>
                <c:pt idx="82">
                  <c:v>5.650345060957075</c:v>
                </c:pt>
                <c:pt idx="83">
                  <c:v>5.383243629514708</c:v>
                </c:pt>
                <c:pt idx="84">
                  <c:v>5.112785890205862</c:v>
                </c:pt>
                <c:pt idx="85">
                  <c:v>4.839116976644995</c:v>
                </c:pt>
                <c:pt idx="86">
                  <c:v>4.562378359816647</c:v>
                </c:pt>
                <c:pt idx="87">
                  <c:v>4.282707907155327</c:v>
                </c:pt>
                <c:pt idx="88">
                  <c:v>4.000239942412008</c:v>
                </c:pt>
                <c:pt idx="89">
                  <c:v>3.715105306131136</c:v>
                </c:pt>
                <c:pt idx="90">
                  <c:v>3.427431416618674</c:v>
                </c:pt>
                <c:pt idx="91">
                  <c:v>3.137342331262971</c:v>
                </c:pt>
                <c:pt idx="92">
                  <c:v>2.844958808111187</c:v>
                </c:pt>
                <c:pt idx="93">
                  <c:v>2.55039836759488</c:v>
                </c:pt>
                <c:pt idx="94">
                  <c:v>2.253775354291065</c:v>
                </c:pt>
                <c:pt idx="95">
                  <c:v>1.955200998641885</c:v>
                </c:pt>
                <c:pt idx="96">
                  <c:v>1.65478347853923</c:v>
                </c:pt>
                <c:pt idx="97">
                  <c:v>1.352627980713805</c:v>
                </c:pt>
                <c:pt idx="98">
                  <c:v>1.048836761831353</c:v>
                </c:pt>
                <c:pt idx="99">
                  <c:v>0.743509209250533</c:v>
                </c:pt>
                <c:pt idx="100">
                  <c:v>0.436741901371079</c:v>
                </c:pt>
                <c:pt idx="101">
                  <c:v>0.128628667531757</c:v>
                </c:pt>
                <c:pt idx="102">
                  <c:v>-0.180739352618275</c:v>
                </c:pt>
                <c:pt idx="103">
                  <c:v>-0.491273650298353</c:v>
                </c:pt>
                <c:pt idx="104">
                  <c:v>-0.802888289375005</c:v>
                </c:pt>
                <c:pt idx="105">
                  <c:v>-1.115499848777745</c:v>
                </c:pt>
                <c:pt idx="106">
                  <c:v>-1.429027365587444</c:v>
                </c:pt>
                <c:pt idx="107">
                  <c:v>-1.743392278824558</c:v>
                </c:pt>
                <c:pt idx="108">
                  <c:v>-2.058518373981315</c:v>
                </c:pt>
                <c:pt idx="109">
                  <c:v>-2.374331728284232</c:v>
                </c:pt>
                <c:pt idx="110">
                  <c:v>-2.690760656749717</c:v>
                </c:pt>
                <c:pt idx="111">
                  <c:v>-3.007735659027276</c:v>
                </c:pt>
                <c:pt idx="112">
                  <c:v>-3.325189367058101</c:v>
                </c:pt>
                <c:pt idx="113">
                  <c:v>-3.643056493559015</c:v>
                </c:pt>
                <c:pt idx="114">
                  <c:v>-3.961273781324962</c:v>
                </c:pt>
                <c:pt idx="115">
                  <c:v>-4.279779953405522</c:v>
                </c:pt>
                <c:pt idx="116">
                  <c:v>-4.59851566411719</c:v>
                </c:pt>
                <c:pt idx="117">
                  <c:v>-4.917423450910066</c:v>
                </c:pt>
                <c:pt idx="118">
                  <c:v>-5.236447687116196</c:v>
                </c:pt>
                <c:pt idx="119">
                  <c:v>-5.555534535549667</c:v>
                </c:pt>
              </c:numCache>
            </c:numRef>
          </c:yVal>
          <c:smooth val="0"/>
          <c:extLst xmlns:c16r2="http://schemas.microsoft.com/office/drawing/2015/06/chart">
            <c:ext xmlns:c16="http://schemas.microsoft.com/office/drawing/2014/chart" uri="{C3380CC4-5D6E-409C-BE32-E72D297353CC}">
              <c16:uniqueId val="{00000009-0259-40DA-BE93-70C35E103CD8}"/>
            </c:ext>
          </c:extLst>
        </c:ser>
        <c:dLbls>
          <c:showLegendKey val="0"/>
          <c:showVal val="0"/>
          <c:showCatName val="0"/>
          <c:showSerName val="0"/>
          <c:showPercent val="0"/>
          <c:showBubbleSize val="0"/>
        </c:dLbls>
        <c:axId val="-1148481856"/>
        <c:axId val="-1148479312"/>
      </c:scatterChart>
      <c:valAx>
        <c:axId val="-114848185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48479312"/>
        <c:crosses val="autoZero"/>
        <c:crossBetween val="midCat"/>
      </c:valAx>
      <c:valAx>
        <c:axId val="-1148479312"/>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14848185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0.0</c:v>
                </c:pt>
                <c:pt idx="1">
                  <c:v>0.181786318888044</c:v>
                </c:pt>
                <c:pt idx="2">
                  <c:v>0.271402359721378</c:v>
                </c:pt>
                <c:pt idx="3">
                  <c:v>0.289838767607307</c:v>
                </c:pt>
                <c:pt idx="4">
                  <c:v>0.253146505676341</c:v>
                </c:pt>
                <c:pt idx="5">
                  <c:v>0.173704143945088</c:v>
                </c:pt>
                <c:pt idx="6">
                  <c:v>0.0610503059529037</c:v>
                </c:pt>
                <c:pt idx="7">
                  <c:v>-0.0774720622712266</c:v>
                </c:pt>
                <c:pt idx="8">
                  <c:v>-0.236216683565999</c:v>
                </c:pt>
                <c:pt idx="9">
                  <c:v>-0.410847521909545</c:v>
                </c:pt>
                <c:pt idx="10">
                  <c:v>-0.598039603636607</c:v>
                </c:pt>
                <c:pt idx="11">
                  <c:v>-0.795247449828366</c:v>
                </c:pt>
                <c:pt idx="12">
                  <c:v>-1.00052589698862</c:v>
                </c:pt>
                <c:pt idx="13">
                  <c:v>-0.855946807116197</c:v>
                </c:pt>
                <c:pt idx="14">
                  <c:v>-0.751119479227782</c:v>
                </c:pt>
                <c:pt idx="15">
                  <c:v>-0.677279264861227</c:v>
                </c:pt>
                <c:pt idx="16">
                  <c:v>-0.627930801606908</c:v>
                </c:pt>
                <c:pt idx="17">
                  <c:v>-0.598124634370833</c:v>
                </c:pt>
                <c:pt idx="18">
                  <c:v>-0.584097937125534</c:v>
                </c:pt>
                <c:pt idx="19">
                  <c:v>-0.582998039772974</c:v>
                </c:pt>
                <c:pt idx="20">
                  <c:v>-0.592669187396496</c:v>
                </c:pt>
                <c:pt idx="21">
                  <c:v>-0.61148817321282</c:v>
                </c:pt>
                <c:pt idx="22">
                  <c:v>-0.638237738420685</c:v>
                </c:pt>
                <c:pt idx="23">
                  <c:v>-0.672009146737764</c:v>
                </c:pt>
                <c:pt idx="24">
                  <c:v>-0.712127287854855</c:v>
                </c:pt>
                <c:pt idx="25">
                  <c:v>-0.758093170760276</c:v>
                </c:pt>
                <c:pt idx="26">
                  <c:v>-0.808918090362113</c:v>
                </c:pt>
                <c:pt idx="27">
                  <c:v>-0.864411894363002</c:v>
                </c:pt>
                <c:pt idx="28">
                  <c:v>-0.924442804620867</c:v>
                </c:pt>
                <c:pt idx="29">
                  <c:v>-0.988919505205104</c:v>
                </c:pt>
                <c:pt idx="30">
                  <c:v>-1.057779091875091</c:v>
                </c:pt>
                <c:pt idx="31">
                  <c:v>-1.13097799468369</c:v>
                </c:pt>
                <c:pt idx="32">
                  <c:v>-1.208485178021874</c:v>
                </c:pt>
                <c:pt idx="33">
                  <c:v>-1.290277085015987</c:v>
                </c:pt>
                <c:pt idx="34">
                  <c:v>-1.376333915516625</c:v>
                </c:pt>
                <c:pt idx="35">
                  <c:v>-1.466636921318241</c:v>
                </c:pt>
                <c:pt idx="36">
                  <c:v>-1.561166475131358</c:v>
                </c:pt>
                <c:pt idx="37">
                  <c:v>-1.659900726182059</c:v>
                </c:pt>
                <c:pt idx="38">
                  <c:v>-1.762814698568036</c:v>
                </c:pt>
                <c:pt idx="39">
                  <c:v>-1.86987863725335</c:v>
                </c:pt>
                <c:pt idx="40">
                  <c:v>-1.981058941481933</c:v>
                </c:pt>
                <c:pt idx="41">
                  <c:v>-2.096318000796145</c:v>
                </c:pt>
                <c:pt idx="42">
                  <c:v>-2.215614164726048</c:v>
                </c:pt>
                <c:pt idx="43">
                  <c:v>-2.338901814807286</c:v>
                </c:pt>
                <c:pt idx="44">
                  <c:v>-2.46613150913754</c:v>
                </c:pt>
                <c:pt idx="45">
                  <c:v>-2.597250176768282</c:v>
                </c:pt>
                <c:pt idx="46">
                  <c:v>-2.732201344931127</c:v>
                </c:pt>
                <c:pt idx="47">
                  <c:v>-2.870925386255294</c:v>
                </c:pt>
                <c:pt idx="48">
                  <c:v>-3.013359776499328</c:v>
                </c:pt>
                <c:pt idx="49">
                  <c:v>-3.159439355721588</c:v>
                </c:pt>
                <c:pt idx="50">
                  <c:v>-3.309096587795921</c:v>
                </c:pt>
                <c:pt idx="51">
                  <c:v>-3.462261814569501</c:v>
                </c:pt>
                <c:pt idx="52">
                  <c:v>-3.618863500198131</c:v>
                </c:pt>
                <c:pt idx="53">
                  <c:v>-3.778828468031861</c:v>
                </c:pt>
                <c:pt idx="54">
                  <c:v>-3.942082126630339</c:v>
                </c:pt>
                <c:pt idx="55">
                  <c:v>-4.108548684221204</c:v>
                </c:pt>
                <c:pt idx="56">
                  <c:v>-4.278151351306406</c:v>
                </c:pt>
                <c:pt idx="57">
                  <c:v>-4.450812531352311</c:v>
                </c:pt>
                <c:pt idx="58">
                  <c:v>-4.626453999680507</c:v>
                </c:pt>
                <c:pt idx="59">
                  <c:v>-4.804997070826174</c:v>
                </c:pt>
                <c:pt idx="60">
                  <c:v>-4.98636275469653</c:v>
                </c:pt>
                <c:pt idx="61">
                  <c:v>-5.170471901965357</c:v>
                </c:pt>
                <c:pt idx="62">
                  <c:v>-5.357245339091605</c:v>
                </c:pt>
                <c:pt idx="63">
                  <c:v>-5.5466039934945</c:v>
                </c:pt>
                <c:pt idx="64">
                  <c:v>-5.73846900931403</c:v>
                </c:pt>
                <c:pt idx="65">
                  <c:v>-5.932761854250202</c:v>
                </c:pt>
                <c:pt idx="66">
                  <c:v>-6.129404417963086</c:v>
                </c:pt>
                <c:pt idx="67">
                  <c:v>-6.328319102475689</c:v>
                </c:pt>
                <c:pt idx="68">
                  <c:v>-6.529428905029362</c:v>
                </c:pt>
                <c:pt idx="69">
                  <c:v>-6.73265749385428</c:v>
                </c:pt>
                <c:pt idx="70">
                  <c:v>-6.9379292772237</c:v>
                </c:pt>
                <c:pt idx="71">
                  <c:v>-7.145169466217776</c:v>
                </c:pt>
                <c:pt idx="72">
                  <c:v>-7.354304131566065</c:v>
                </c:pt>
                <c:pt idx="73">
                  <c:v>-7.565260254944405</c:v>
                </c:pt>
                <c:pt idx="74">
                  <c:v>-7.777965775034317</c:v>
                </c:pt>
                <c:pt idx="75">
                  <c:v>-7.992349628714691</c:v>
                </c:pt>
                <c:pt idx="76">
                  <c:v>-8.208341787650895</c:v>
                </c:pt>
                <c:pt idx="77">
                  <c:v>-8.425873290620984</c:v>
                </c:pt>
                <c:pt idx="78">
                  <c:v>-8.644876271810968</c:v>
                </c:pt>
                <c:pt idx="79">
                  <c:v>-8.86528398536484</c:v>
                </c:pt>
                <c:pt idx="80">
                  <c:v>-9.087030826433871</c:v>
                </c:pt>
                <c:pt idx="81">
                  <c:v>-9.310052348970202</c:v>
                </c:pt>
                <c:pt idx="82">
                  <c:v>-9.534285280451435</c:v>
                </c:pt>
                <c:pt idx="83">
                  <c:v>-9.75966753378725</c:v>
                </c:pt>
                <c:pt idx="84">
                  <c:v>-9.98613821658091</c:v>
                </c:pt>
                <c:pt idx="85">
                  <c:v>-10.21363763793397</c:v>
                </c:pt>
                <c:pt idx="86">
                  <c:v>-10.4421073129688</c:v>
                </c:pt>
                <c:pt idx="87">
                  <c:v>-10.67148996525157</c:v>
                </c:pt>
                <c:pt idx="88">
                  <c:v>-10.90172952724606</c:v>
                </c:pt>
                <c:pt idx="89">
                  <c:v>-11.13277113896311</c:v>
                </c:pt>
                <c:pt idx="90">
                  <c:v>-11.36456114494194</c:v>
                </c:pt>
                <c:pt idx="91">
                  <c:v>-11.59704708967274</c:v>
                </c:pt>
                <c:pt idx="92">
                  <c:v>-11.83017771163213</c:v>
                </c:pt>
                <c:pt idx="93">
                  <c:v>-12.06390293598906</c:v>
                </c:pt>
                <c:pt idx="94">
                  <c:v>-12.2981738661274</c:v>
                </c:pt>
                <c:pt idx="95">
                  <c:v>-12.53294277408077</c:v>
                </c:pt>
                <c:pt idx="96">
                  <c:v>-12.76816308996331</c:v>
                </c:pt>
                <c:pt idx="97">
                  <c:v>-13.0037893904946</c:v>
                </c:pt>
                <c:pt idx="98">
                  <c:v>-13.23977738672056</c:v>
                </c:pt>
                <c:pt idx="99">
                  <c:v>-13.47608391096855</c:v>
                </c:pt>
                <c:pt idx="100">
                  <c:v>-13.71266690315588</c:v>
                </c:pt>
                <c:pt idx="101">
                  <c:v>-13.94948539648703</c:v>
                </c:pt>
                <c:pt idx="102">
                  <c:v>-14.1864995026317</c:v>
                </c:pt>
                <c:pt idx="103">
                  <c:v>-14.42367039642522</c:v>
                </c:pt>
                <c:pt idx="104">
                  <c:v>-14.66096030015888</c:v>
                </c:pt>
                <c:pt idx="105">
                  <c:v>-14.89833246750823</c:v>
                </c:pt>
                <c:pt idx="106">
                  <c:v>-15.1357511671613</c:v>
                </c:pt>
                <c:pt idx="107">
                  <c:v>-15.37318166616842</c:v>
                </c:pt>
                <c:pt idx="108">
                  <c:v>-15.61059021309302</c:v>
                </c:pt>
                <c:pt idx="109">
                  <c:v>-15.84794402097123</c:v>
                </c:pt>
                <c:pt idx="110">
                  <c:v>-16.08521125013067</c:v>
                </c:pt>
                <c:pt idx="111">
                  <c:v>-16.32236099091824</c:v>
                </c:pt>
                <c:pt idx="112">
                  <c:v>-16.55936324633967</c:v>
                </c:pt>
                <c:pt idx="113">
                  <c:v>-16.79618891466725</c:v>
                </c:pt>
                <c:pt idx="114">
                  <c:v>-17.0328097720294</c:v>
                </c:pt>
                <c:pt idx="115">
                  <c:v>-17.26919845501197</c:v>
                </c:pt>
                <c:pt idx="116">
                  <c:v>-17.50532844330883</c:v>
                </c:pt>
                <c:pt idx="117">
                  <c:v>-17.74117404240405</c:v>
                </c:pt>
                <c:pt idx="118">
                  <c:v>-17.97671036636162</c:v>
                </c:pt>
                <c:pt idx="119">
                  <c:v>-18.21191332070157</c:v>
                </c:pt>
              </c:numCache>
            </c:numRef>
          </c:yVal>
          <c:smooth val="0"/>
          <c:extLst xmlns:c16r2="http://schemas.microsoft.com/office/drawing/2015/06/chart">
            <c:ext xmlns:c16="http://schemas.microsoft.com/office/drawing/2014/chart" uri="{C3380CC4-5D6E-409C-BE32-E72D297353CC}">
              <c16:uniqueId val="{00000000-134A-4CC8-A50B-9EFE485D9FE9}"/>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0.0</c:v>
                </c:pt>
                <c:pt idx="1">
                  <c:v>0.289388058287386</c:v>
                </c:pt>
                <c:pt idx="2">
                  <c:v>0.474304844890867</c:v>
                </c:pt>
                <c:pt idx="3">
                  <c:v>0.577894876988466</c:v>
                </c:pt>
                <c:pt idx="4">
                  <c:v>0.617815249101113</c:v>
                </c:pt>
                <c:pt idx="5">
                  <c:v>0.607689069860498</c:v>
                </c:pt>
                <c:pt idx="6">
                  <c:v>0.558021220528644</c:v>
                </c:pt>
                <c:pt idx="7">
                  <c:v>0.476906738657817</c:v>
                </c:pt>
                <c:pt idx="8">
                  <c:v>0.370579331429326</c:v>
                </c:pt>
                <c:pt idx="9">
                  <c:v>0.243836008648032</c:v>
                </c:pt>
                <c:pt idx="10">
                  <c:v>0.100365728867473</c:v>
                </c:pt>
                <c:pt idx="11">
                  <c:v>-0.0569963210573405</c:v>
                </c:pt>
                <c:pt idx="12">
                  <c:v>-0.226072055949771</c:v>
                </c:pt>
                <c:pt idx="13">
                  <c:v>0.162240611080051</c:v>
                </c:pt>
                <c:pt idx="14">
                  <c:v>0.488900346839728</c:v>
                </c:pt>
                <c:pt idx="15">
                  <c:v>0.766601096388513</c:v>
                </c:pt>
                <c:pt idx="16">
                  <c:v>1.004767068076035</c:v>
                </c:pt>
                <c:pt idx="17">
                  <c:v>1.210620870796447</c:v>
                </c:pt>
                <c:pt idx="18">
                  <c:v>1.389692976820697</c:v>
                </c:pt>
                <c:pt idx="19">
                  <c:v>1.546213851969696</c:v>
                </c:pt>
                <c:pt idx="20">
                  <c:v>1.683416588514774</c:v>
                </c:pt>
                <c:pt idx="21">
                  <c:v>1.803770338625327</c:v>
                </c:pt>
                <c:pt idx="22">
                  <c:v>1.909160252875153</c:v>
                </c:pt>
                <c:pt idx="23">
                  <c:v>2.00102607632016</c:v>
                </c:pt>
                <c:pt idx="24">
                  <c:v>2.08046880445454</c:v>
                </c:pt>
                <c:pt idx="25">
                  <c:v>2.148332672200922</c:v>
                </c:pt>
                <c:pt idx="26">
                  <c:v>2.206257862691927</c:v>
                </c:pt>
                <c:pt idx="27">
                  <c:v>2.254627190104657</c:v>
                </c:pt>
                <c:pt idx="28">
                  <c:v>2.293735713455135</c:v>
                </c:pt>
                <c:pt idx="29">
                  <c:v>2.323816646283376</c:v>
                </c:pt>
                <c:pt idx="30">
                  <c:v>2.345058629844009</c:v>
                </c:pt>
                <c:pt idx="31">
                  <c:v>2.357618791824279</c:v>
                </c:pt>
                <c:pt idx="32">
                  <c:v>2.361632573607494</c:v>
                </c:pt>
                <c:pt idx="33">
                  <c:v>2.35722107922993</c:v>
                </c:pt>
                <c:pt idx="34">
                  <c:v>2.344496526720832</c:v>
                </c:pt>
                <c:pt idx="35">
                  <c:v>2.32356624946624</c:v>
                </c:pt>
                <c:pt idx="36">
                  <c:v>2.29453559231115</c:v>
                </c:pt>
                <c:pt idx="37">
                  <c:v>2.257509967676924</c:v>
                </c:pt>
                <c:pt idx="38">
                  <c:v>2.212596275703618</c:v>
                </c:pt>
                <c:pt idx="39">
                  <c:v>2.159905572162643</c:v>
                </c:pt>
                <c:pt idx="40">
                  <c:v>2.099551658193377</c:v>
                </c:pt>
                <c:pt idx="41">
                  <c:v>2.031651433686418</c:v>
                </c:pt>
                <c:pt idx="42">
                  <c:v>1.956325055441084</c:v>
                </c:pt>
                <c:pt idx="43">
                  <c:v>1.873695943620987</c:v>
                </c:pt>
                <c:pt idx="44">
                  <c:v>1.783890679364049</c:v>
                </c:pt>
                <c:pt idx="45">
                  <c:v>1.687038826032221</c:v>
                </c:pt>
                <c:pt idx="46">
                  <c:v>1.583272698750989</c:v>
                </c:pt>
                <c:pt idx="47">
                  <c:v>1.47272710074958</c:v>
                </c:pt>
                <c:pt idx="48">
                  <c:v>1.355539040321673</c:v>
                </c:pt>
                <c:pt idx="49">
                  <c:v>1.231847438754812</c:v>
                </c:pt>
                <c:pt idx="50">
                  <c:v>1.101792836735513</c:v>
                </c:pt>
                <c:pt idx="51">
                  <c:v>0.965517104730679</c:v>
                </c:pt>
                <c:pt idx="52">
                  <c:v>0.823163164273865</c:v>
                </c:pt>
                <c:pt idx="53">
                  <c:v>0.674874716272825</c:v>
                </c:pt>
                <c:pt idx="54">
                  <c:v>0.520795981772608</c:v>
                </c:pt>
                <c:pt idx="55">
                  <c:v>0.361071456341961</c:v>
                </c:pt>
                <c:pt idx="56">
                  <c:v>0.195845678655132</c:v>
                </c:pt>
                <c:pt idx="57">
                  <c:v>0.0252630135191794</c:v>
                </c:pt>
                <c:pt idx="58">
                  <c:v>-0.150532550686876</c:v>
                </c:pt>
                <c:pt idx="59">
                  <c:v>-0.331397590432061</c:v>
                </c:pt>
                <c:pt idx="60">
                  <c:v>-0.517189421626426</c:v>
                </c:pt>
                <c:pt idx="61">
                  <c:v>-0.707766260914468</c:v>
                </c:pt>
                <c:pt idx="62">
                  <c:v>-0.902987374160148</c:v>
                </c:pt>
                <c:pt idx="63">
                  <c:v>-1.102713212708295</c:v>
                </c:pt>
                <c:pt idx="64">
                  <c:v>-1.30680553801085</c:v>
                </c:pt>
                <c:pt idx="65">
                  <c:v>-1.515127535209103</c:v>
                </c:pt>
                <c:pt idx="66">
                  <c:v>-1.727543916255854</c:v>
                </c:pt>
                <c:pt idx="67">
                  <c:v>-1.943921013192265</c:v>
                </c:pt>
                <c:pt idx="68">
                  <c:v>-2.164126862110606</c:v>
                </c:pt>
                <c:pt idx="69">
                  <c:v>-2.388031278366725</c:v>
                </c:pt>
                <c:pt idx="70">
                  <c:v>-2.615505923593436</c:v>
                </c:pt>
                <c:pt idx="71">
                  <c:v>-2.84642436496506</c:v>
                </c:pt>
                <c:pt idx="72">
                  <c:v>-3.080662127274991</c:v>
                </c:pt>
                <c:pt idx="73">
                  <c:v>-3.318096738209533</c:v>
                </c:pt>
                <c:pt idx="74">
                  <c:v>-3.558607767298781</c:v>
                </c:pt>
                <c:pt idx="75">
                  <c:v>-3.802076858977671</c:v>
                </c:pt>
                <c:pt idx="76">
                  <c:v>-4.048387760091827</c:v>
                </c:pt>
                <c:pt idx="77">
                  <c:v>-4.297426342296601</c:v>
                </c:pt>
                <c:pt idx="78">
                  <c:v>-4.549080619638516</c:v>
                </c:pt>
                <c:pt idx="79">
                  <c:v>-4.803240761692904</c:v>
                </c:pt>
                <c:pt idx="80">
                  <c:v>-5.05979910256429</c:v>
                </c:pt>
                <c:pt idx="81">
                  <c:v>-5.318650146039545</c:v>
                </c:pt>
                <c:pt idx="82">
                  <c:v>-5.579690567186844</c:v>
                </c:pt>
                <c:pt idx="83">
                  <c:v>-5.842819210656668</c:v>
                </c:pt>
                <c:pt idx="84">
                  <c:v>-6.107937085951562</c:v>
                </c:pt>
                <c:pt idx="85">
                  <c:v>-6.374947359865407</c:v>
                </c:pt>
                <c:pt idx="86">
                  <c:v>-6.643755346361067</c:v>
                </c:pt>
                <c:pt idx="87">
                  <c:v>-6.91426849406071</c:v>
                </c:pt>
                <c:pt idx="88">
                  <c:v>-7.186396371568662</c:v>
                </c:pt>
                <c:pt idx="89">
                  <c:v>-7.460050650772246</c:v>
                </c:pt>
                <c:pt idx="90">
                  <c:v>-7.735145088358876</c:v>
                </c:pt>
                <c:pt idx="91">
                  <c:v>-8.011595505651712</c:v>
                </c:pt>
                <c:pt idx="92">
                  <c:v>-8.289319766952691</c:v>
                </c:pt>
                <c:pt idx="93">
                  <c:v>-8.568237756525377</c:v>
                </c:pt>
                <c:pt idx="94">
                  <c:v>-8.848271354351578</c:v>
                </c:pt>
                <c:pt idx="95">
                  <c:v>-9.129344410798694</c:v>
                </c:pt>
                <c:pt idx="96">
                  <c:v>-9.411382720291748</c:v>
                </c:pt>
                <c:pt idx="97">
                  <c:v>-9.694313994151241</c:v>
                </c:pt>
                <c:pt idx="98">
                  <c:v>-9.978067832629676</c:v>
                </c:pt>
                <c:pt idx="99">
                  <c:v>-10.26257569631525</c:v>
                </c:pt>
                <c:pt idx="100">
                  <c:v>-10.54777087693765</c:v>
                </c:pt>
                <c:pt idx="101">
                  <c:v>-10.83358846770807</c:v>
                </c:pt>
                <c:pt idx="102">
                  <c:v>-11.11996533322508</c:v>
                </c:pt>
                <c:pt idx="103">
                  <c:v>-11.40684007906657</c:v>
                </c:pt>
                <c:pt idx="104">
                  <c:v>-11.69415302109974</c:v>
                </c:pt>
                <c:pt idx="105">
                  <c:v>-11.98184615460013</c:v>
                </c:pt>
                <c:pt idx="106">
                  <c:v>-12.26986312321242</c:v>
                </c:pt>
                <c:pt idx="107">
                  <c:v>-12.55814918783926</c:v>
                </c:pt>
                <c:pt idx="108">
                  <c:v>-12.846651195483</c:v>
                </c:pt>
                <c:pt idx="109">
                  <c:v>-13.13531754810174</c:v>
                </c:pt>
                <c:pt idx="110">
                  <c:v>-13.42409817152202</c:v>
                </c:pt>
                <c:pt idx="111">
                  <c:v>-13.71294448444314</c:v>
                </c:pt>
                <c:pt idx="112">
                  <c:v>-14.00180936756806</c:v>
                </c:pt>
                <c:pt idx="113">
                  <c:v>-14.2906471329252</c:v>
                </c:pt>
                <c:pt idx="114">
                  <c:v>-14.57941349335215</c:v>
                </c:pt>
                <c:pt idx="115">
                  <c:v>-14.86806553223596</c:v>
                </c:pt>
                <c:pt idx="116">
                  <c:v>-15.15656167349425</c:v>
                </c:pt>
                <c:pt idx="117">
                  <c:v>-15.44486165183935</c:v>
                </c:pt>
                <c:pt idx="118">
                  <c:v>-15.73292648333791</c:v>
                </c:pt>
                <c:pt idx="119">
                  <c:v>-16.02071843628164</c:v>
                </c:pt>
              </c:numCache>
            </c:numRef>
          </c:yVal>
          <c:smooth val="0"/>
          <c:extLst xmlns:c16r2="http://schemas.microsoft.com/office/drawing/2015/06/chart">
            <c:ext xmlns:c16="http://schemas.microsoft.com/office/drawing/2014/chart" uri="{C3380CC4-5D6E-409C-BE32-E72D297353CC}">
              <c16:uniqueId val="{00000001-134A-4CC8-A50B-9EFE485D9FE9}"/>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0.0</c:v>
                </c:pt>
                <c:pt idx="1">
                  <c:v>0.119631159210257</c:v>
                </c:pt>
                <c:pt idx="2">
                  <c:v>0.136182280671619</c:v>
                </c:pt>
                <c:pt idx="3">
                  <c:v>0.073777797346338</c:v>
                </c:pt>
                <c:pt idx="4">
                  <c:v>-0.0490936989399415</c:v>
                </c:pt>
                <c:pt idx="5">
                  <c:v>-0.218179241796861</c:v>
                </c:pt>
                <c:pt idx="6">
                  <c:v>-0.422502628563961</c:v>
                </c:pt>
                <c:pt idx="7">
                  <c:v>-0.65362196641081</c:v>
                </c:pt>
                <c:pt idx="8">
                  <c:v>-0.905054476883834</c:v>
                </c:pt>
                <c:pt idx="9">
                  <c:v>-1.171830951841912</c:v>
                </c:pt>
                <c:pt idx="10">
                  <c:v>-1.450150704612952</c:v>
                </c:pt>
                <c:pt idx="11">
                  <c:v>-1.737114411238963</c:v>
                </c:pt>
                <c:pt idx="12">
                  <c:v>-2.03051731628193</c:v>
                </c:pt>
                <c:pt idx="13">
                  <c:v>-2.094117699808976</c:v>
                </c:pt>
                <c:pt idx="14">
                  <c:v>-2.185785232228227</c:v>
                </c:pt>
                <c:pt idx="15">
                  <c:v>-2.298458093559474</c:v>
                </c:pt>
                <c:pt idx="16">
                  <c:v>-2.426917966597102</c:v>
                </c:pt>
                <c:pt idx="17">
                  <c:v>-2.567228607077595</c:v>
                </c:pt>
                <c:pt idx="18">
                  <c:v>-2.716435603114816</c:v>
                </c:pt>
                <c:pt idx="19">
                  <c:v>-2.872335437214132</c:v>
                </c:pt>
                <c:pt idx="20">
                  <c:v>-3.033297569933893</c:v>
                </c:pt>
                <c:pt idx="21">
                  <c:v>-3.19812747713695</c:v>
                </c:pt>
                <c:pt idx="22">
                  <c:v>-3.365961310123565</c:v>
                </c:pt>
                <c:pt idx="23">
                  <c:v>-3.536184964275888</c:v>
                </c:pt>
                <c:pt idx="24">
                  <c:v>-3.708371979444564</c:v>
                </c:pt>
                <c:pt idx="25">
                  <c:v>-3.88223596228363</c:v>
                </c:pt>
                <c:pt idx="26">
                  <c:v>-4.057185106652403</c:v>
                </c:pt>
                <c:pt idx="27">
                  <c:v>-4.233167828990644</c:v>
                </c:pt>
                <c:pt idx="28">
                  <c:v>-4.410176316905535</c:v>
                </c:pt>
                <c:pt idx="29">
                  <c:v>-4.588232102270922</c:v>
                </c:pt>
                <c:pt idx="30">
                  <c:v>-4.767376198855345</c:v>
                </c:pt>
                <c:pt idx="31">
                  <c:v>-4.947661722660995</c:v>
                </c:pt>
                <c:pt idx="32">
                  <c:v>-5.12914841057318</c:v>
                </c:pt>
                <c:pt idx="33">
                  <c:v>-5.311898589413431</c:v>
                </c:pt>
                <c:pt idx="34">
                  <c:v>-5.495974250748911</c:v>
                </c:pt>
                <c:pt idx="35">
                  <c:v>-5.681434966340864</c:v>
                </c:pt>
                <c:pt idx="36">
                  <c:v>-5.86833644054968</c:v>
                </c:pt>
                <c:pt idx="37">
                  <c:v>-6.056729543355686</c:v>
                </c:pt>
                <c:pt idx="38">
                  <c:v>-6.24665970414481</c:v>
                </c:pt>
                <c:pt idx="39">
                  <c:v>-6.438165860736261</c:v>
                </c:pt>
                <c:pt idx="40">
                  <c:v>-6.6312811526941</c:v>
                </c:pt>
                <c:pt idx="41">
                  <c:v>-6.826032907925716</c:v>
                </c:pt>
                <c:pt idx="42">
                  <c:v>-7.022442734590185</c:v>
                </c:pt>
                <c:pt idx="43">
                  <c:v>-7.22052669146251</c:v>
                </c:pt>
                <c:pt idx="44">
                  <c:v>-7.420295512276425</c:v>
                </c:pt>
                <c:pt idx="45">
                  <c:v>-7.621754865688667</c:v>
                </c:pt>
                <c:pt idx="46">
                  <c:v>-7.82490563706494</c:v>
                </c:pt>
                <c:pt idx="47">
                  <c:v>-8.029744221814326</c:v>
                </c:pt>
                <c:pt idx="48">
                  <c:v>-8.236262822726518</c:v>
                </c:pt>
                <c:pt idx="49">
                  <c:v>-8.44444974576163</c:v>
                </c:pt>
                <c:pt idx="50">
                  <c:v>-8.654289690352014</c:v>
                </c:pt>
                <c:pt idx="51">
                  <c:v>-8.86576403141044</c:v>
                </c:pt>
                <c:pt idx="52">
                  <c:v>-9.078851089930041</c:v>
                </c:pt>
                <c:pt idx="53">
                  <c:v>-9.293526393642423</c:v>
                </c:pt>
                <c:pt idx="54">
                  <c:v>-9.50976292550695</c:v>
                </c:pt>
                <c:pt idx="55">
                  <c:v>-9.727531359660133</c:v>
                </c:pt>
                <c:pt idx="56">
                  <c:v>-9.946800284740675</c:v>
                </c:pt>
                <c:pt idx="57">
                  <c:v>-10.16753641470405</c:v>
                </c:pt>
                <c:pt idx="58">
                  <c:v>-10.38970478738975</c:v>
                </c:pt>
                <c:pt idx="59">
                  <c:v>-10.61326895119146</c:v>
                </c:pt>
                <c:pt idx="60">
                  <c:v>-10.83819114022572</c:v>
                </c:pt>
                <c:pt idx="61">
                  <c:v>-11.06443243849208</c:v>
                </c:pt>
                <c:pt idx="62">
                  <c:v>-11.2919529334722</c:v>
                </c:pt>
                <c:pt idx="63">
                  <c:v>-11.52071185967725</c:v>
                </c:pt>
                <c:pt idx="64">
                  <c:v>-11.75066773262188</c:v>
                </c:pt>
                <c:pt idx="65">
                  <c:v>-11.98177847373245</c:v>
                </c:pt>
                <c:pt idx="66">
                  <c:v>-12.21400152663591</c:v>
                </c:pt>
                <c:pt idx="67">
                  <c:v>-12.44729396531693</c:v>
                </c:pt>
                <c:pt idx="68">
                  <c:v>-12.68161259457884</c:v>
                </c:pt>
                <c:pt idx="69">
                  <c:v>-12.91691404322501</c:v>
                </c:pt>
                <c:pt idx="70">
                  <c:v>-13.15315485040446</c:v>
                </c:pt>
                <c:pt idx="71">
                  <c:v>-13.39029154545915</c:v>
                </c:pt>
                <c:pt idx="72">
                  <c:v>-13.62828072171123</c:v>
                </c:pt>
                <c:pt idx="73">
                  <c:v>-13.86707910447785</c:v>
                </c:pt>
                <c:pt idx="74">
                  <c:v>-14.1066436137071</c:v>
                </c:pt>
                <c:pt idx="75">
                  <c:v>-14.34693142151445</c:v>
                </c:pt>
                <c:pt idx="76">
                  <c:v>-14.58790000495264</c:v>
                </c:pt>
                <c:pt idx="77">
                  <c:v>-14.82950719427754</c:v>
                </c:pt>
                <c:pt idx="78">
                  <c:v>-15.0717112169914</c:v>
                </c:pt>
                <c:pt idx="79">
                  <c:v>-15.31447073793788</c:v>
                </c:pt>
                <c:pt idx="80">
                  <c:v>-15.55774489565556</c:v>
                </c:pt>
                <c:pt idx="81">
                  <c:v>-15.8014933352606</c:v>
                </c:pt>
                <c:pt idx="82">
                  <c:v>-16.04567623804632</c:v>
                </c:pt>
                <c:pt idx="83">
                  <c:v>-16.29025434802679</c:v>
                </c:pt>
                <c:pt idx="84">
                  <c:v>-16.53518899559367</c:v>
                </c:pt>
                <c:pt idx="85">
                  <c:v>-16.78044211850282</c:v>
                </c:pt>
                <c:pt idx="86">
                  <c:v>-17.02597628034437</c:v>
                </c:pt>
                <c:pt idx="87">
                  <c:v>-17.2717546866561</c:v>
                </c:pt>
                <c:pt idx="88">
                  <c:v>-17.51774119885067</c:v>
                </c:pt>
                <c:pt idx="89">
                  <c:v>-17.7639003460945</c:v>
                </c:pt>
                <c:pt idx="90">
                  <c:v>-18.01019733527846</c:v>
                </c:pt>
                <c:pt idx="91">
                  <c:v>-18.25659805920623</c:v>
                </c:pt>
                <c:pt idx="92">
                  <c:v>-18.50306910313611</c:v>
                </c:pt>
                <c:pt idx="93">
                  <c:v>-18.74957774977338</c:v>
                </c:pt>
                <c:pt idx="94">
                  <c:v>-18.99609198284725</c:v>
                </c:pt>
                <c:pt idx="95">
                  <c:v>-19.24258048933822</c:v>
                </c:pt>
                <c:pt idx="96">
                  <c:v>-19.48901266050142</c:v>
                </c:pt>
                <c:pt idx="97">
                  <c:v>-19.73535859175172</c:v>
                </c:pt>
                <c:pt idx="98">
                  <c:v>-19.98158908147068</c:v>
                </c:pt>
                <c:pt idx="99">
                  <c:v>-20.22767562887566</c:v>
                </c:pt>
                <c:pt idx="100">
                  <c:v>-20.47359043098004</c:v>
                </c:pt>
                <c:pt idx="101">
                  <c:v>-20.71930637873902</c:v>
                </c:pt>
                <c:pt idx="102">
                  <c:v>-20.96479705243654</c:v>
                </c:pt>
                <c:pt idx="103">
                  <c:v>-21.21003671639482</c:v>
                </c:pt>
                <c:pt idx="104">
                  <c:v>-21.45500031303072</c:v>
                </c:pt>
                <c:pt idx="105">
                  <c:v>-21.69966345637113</c:v>
                </c:pt>
                <c:pt idx="106">
                  <c:v>-21.94400242502525</c:v>
                </c:pt>
                <c:pt idx="107">
                  <c:v>-22.18799415470041</c:v>
                </c:pt>
                <c:pt idx="108">
                  <c:v>-22.43161623026845</c:v>
                </c:pt>
                <c:pt idx="109">
                  <c:v>-22.67484687748856</c:v>
                </c:pt>
                <c:pt idx="110">
                  <c:v>-22.91766495436696</c:v>
                </c:pt>
                <c:pt idx="111">
                  <c:v>-23.16004994222018</c:v>
                </c:pt>
                <c:pt idx="112">
                  <c:v>-23.40198193646847</c:v>
                </c:pt>
                <c:pt idx="113">
                  <c:v>-23.64344163720398</c:v>
                </c:pt>
                <c:pt idx="114">
                  <c:v>-23.88441033956308</c:v>
                </c:pt>
                <c:pt idx="115">
                  <c:v>-24.12486992390586</c:v>
                </c:pt>
                <c:pt idx="116">
                  <c:v>-24.3648028458847</c:v>
                </c:pt>
                <c:pt idx="117">
                  <c:v>-24.60419212634952</c:v>
                </c:pt>
                <c:pt idx="118">
                  <c:v>-24.8430213412048</c:v>
                </c:pt>
                <c:pt idx="119">
                  <c:v>-25.0812746111651</c:v>
                </c:pt>
              </c:numCache>
            </c:numRef>
          </c:yVal>
          <c:smooth val="0"/>
          <c:extLst xmlns:c16r2="http://schemas.microsoft.com/office/drawing/2015/06/chart">
            <c:ext xmlns:c16="http://schemas.microsoft.com/office/drawing/2014/chart" uri="{C3380CC4-5D6E-409C-BE32-E72D297353CC}">
              <c16:uniqueId val="{00000002-134A-4CC8-A50B-9EFE485D9FE9}"/>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0.0</c:v>
                </c:pt>
                <c:pt idx="1">
                  <c:v>0.0104570704493199</c:v>
                </c:pt>
                <c:pt idx="2">
                  <c:v>-0.0492988817109108</c:v>
                </c:pt>
                <c:pt idx="3">
                  <c:v>-0.162170541756495</c:v>
                </c:pt>
                <c:pt idx="4">
                  <c:v>-0.315033940262765</c:v>
                </c:pt>
                <c:pt idx="5">
                  <c:v>-0.497790090420494</c:v>
                </c:pt>
                <c:pt idx="6">
                  <c:v>-0.702681110728463</c:v>
                </c:pt>
                <c:pt idx="7">
                  <c:v>-0.923760317381493</c:v>
                </c:pt>
                <c:pt idx="8">
                  <c:v>-1.15648150949619</c:v>
                </c:pt>
                <c:pt idx="9">
                  <c:v>-1.397380679761682</c:v>
                </c:pt>
                <c:pt idx="10">
                  <c:v>-1.643829391997315</c:v>
                </c:pt>
                <c:pt idx="11">
                  <c:v>-1.893843726661998</c:v>
                </c:pt>
                <c:pt idx="12">
                  <c:v>-2.14593630921263</c:v>
                </c:pt>
                <c:pt idx="13">
                  <c:v>-2.37849762562473</c:v>
                </c:pt>
                <c:pt idx="14">
                  <c:v>-2.633606160261024</c:v>
                </c:pt>
                <c:pt idx="15">
                  <c:v>-2.90373010052008</c:v>
                </c:pt>
                <c:pt idx="16">
                  <c:v>-3.183284012715375</c:v>
                </c:pt>
                <c:pt idx="17">
                  <c:v>-3.468138131113847</c:v>
                </c:pt>
                <c:pt idx="18">
                  <c:v>-3.755268370683098</c:v>
                </c:pt>
                <c:pt idx="19">
                  <c:v>-4.042488456955184</c:v>
                </c:pt>
                <c:pt idx="20">
                  <c:v>-4.328245048452572</c:v>
                </c:pt>
                <c:pt idx="21">
                  <c:v>-4.611461227868856</c:v>
                </c:pt>
                <c:pt idx="22">
                  <c:v>-4.891417106578046</c:v>
                </c:pt>
                <c:pt idx="23">
                  <c:v>-5.167658883822241</c:v>
                </c:pt>
                <c:pt idx="24">
                  <c:v>-5.43992970320733</c:v>
                </c:pt>
                <c:pt idx="25">
                  <c:v>-5.708117190901248</c:v>
                </c:pt>
                <c:pt idx="26">
                  <c:v>-5.972177982017456</c:v>
                </c:pt>
                <c:pt idx="27">
                  <c:v>-6.23221948146147</c:v>
                </c:pt>
                <c:pt idx="28">
                  <c:v>-6.488388057176961</c:v>
                </c:pt>
                <c:pt idx="29">
                  <c:v>-6.740855442814336</c:v>
                </c:pt>
                <c:pt idx="30">
                  <c:v>-6.989808830783658</c:v>
                </c:pt>
                <c:pt idx="31">
                  <c:v>-7.235443574511466</c:v>
                </c:pt>
                <c:pt idx="32">
                  <c:v>-7.477957862331547</c:v>
                </c:pt>
                <c:pt idx="33">
                  <c:v>-7.717548877416833</c:v>
                </c:pt>
                <c:pt idx="34">
                  <c:v>-7.954410074190465</c:v>
                </c:pt>
                <c:pt idx="35">
                  <c:v>-8.188729290394798</c:v>
                </c:pt>
                <c:pt idx="36">
                  <c:v>-8.420687481755518</c:v>
                </c:pt>
                <c:pt idx="37">
                  <c:v>-8.65045791796411</c:v>
                </c:pt>
                <c:pt idx="38">
                  <c:v>-8.878205718161096</c:v>
                </c:pt>
                <c:pt idx="39">
                  <c:v>-9.104087571700802</c:v>
                </c:pt>
                <c:pt idx="40">
                  <c:v>-9.328251834647744</c:v>
                </c:pt>
                <c:pt idx="41">
                  <c:v>-9.55083859351089</c:v>
                </c:pt>
                <c:pt idx="42">
                  <c:v>-9.771979823735748</c:v>
                </c:pt>
                <c:pt idx="43">
                  <c:v>-9.991799613669172</c:v>
                </c:pt>
                <c:pt idx="44">
                  <c:v>-10.21041443157992</c:v>
                </c:pt>
                <c:pt idx="45">
                  <c:v>-10.42793341924471</c:v>
                </c:pt>
                <c:pt idx="46">
                  <c:v>-10.64445870014606</c:v>
                </c:pt>
                <c:pt idx="47">
                  <c:v>-10.86008569361502</c:v>
                </c:pt>
                <c:pt idx="48">
                  <c:v>-11.07490342878327</c:v>
                </c:pt>
                <c:pt idx="49">
                  <c:v>-11.28899485402917</c:v>
                </c:pt>
                <c:pt idx="50">
                  <c:v>-11.5024371390291</c:v>
                </c:pt>
                <c:pt idx="51">
                  <c:v>-11.71530196745016</c:v>
                </c:pt>
                <c:pt idx="52">
                  <c:v>-11.92765581900903</c:v>
                </c:pt>
                <c:pt idx="53">
                  <c:v>-12.13956024057597</c:v>
                </c:pt>
                <c:pt idx="54">
                  <c:v>-12.35107210575143</c:v>
                </c:pt>
                <c:pt idx="55">
                  <c:v>-12.56224386290296</c:v>
                </c:pt>
                <c:pt idx="56">
                  <c:v>-12.77312377184398</c:v>
                </c:pt>
                <c:pt idx="57">
                  <c:v>-12.9837561294371</c:v>
                </c:pt>
                <c:pt idx="58">
                  <c:v>-13.19418148448131</c:v>
                </c:pt>
                <c:pt idx="59">
                  <c:v>-13.40443684231286</c:v>
                </c:pt>
                <c:pt idx="60">
                  <c:v>-13.61455585954536</c:v>
                </c:pt>
                <c:pt idx="61">
                  <c:v>-13.8245690293802</c:v>
                </c:pt>
                <c:pt idx="62">
                  <c:v>-14.03450385794258</c:v>
                </c:pt>
                <c:pt idx="63">
                  <c:v>-14.24438503206238</c:v>
                </c:pt>
                <c:pt idx="64">
                  <c:v>-14.45423457891502</c:v>
                </c:pt>
                <c:pt idx="65">
                  <c:v>-14.66407201792163</c:v>
                </c:pt>
                <c:pt idx="66">
                  <c:v>-14.87391450527821</c:v>
                </c:pt>
                <c:pt idx="67">
                  <c:v>-15.08377697148717</c:v>
                </c:pt>
                <c:pt idx="68">
                  <c:v>-15.2936722522245</c:v>
                </c:pt>
                <c:pt idx="69">
                  <c:v>-15.50361121285368</c:v>
                </c:pt>
                <c:pt idx="70">
                  <c:v>-15.71360286691834</c:v>
                </c:pt>
                <c:pt idx="71">
                  <c:v>-15.92365448887358</c:v>
                </c:pt>
                <c:pt idx="72">
                  <c:v>-16.13377172133687</c:v>
                </c:pt>
                <c:pt idx="73">
                  <c:v>-16.3439586771342</c:v>
                </c:pt>
                <c:pt idx="74">
                  <c:v>-16.55421803635772</c:v>
                </c:pt>
                <c:pt idx="75">
                  <c:v>-16.76455113868724</c:v>
                </c:pt>
                <c:pt idx="76">
                  <c:v>-16.97495807117593</c:v>
                </c:pt>
                <c:pt idx="77">
                  <c:v>-17.18543775172748</c:v>
                </c:pt>
                <c:pt idx="78">
                  <c:v>-17.3959880084567</c:v>
                </c:pt>
                <c:pt idx="79">
                  <c:v>-17.60660565510307</c:v>
                </c:pt>
                <c:pt idx="80">
                  <c:v>-17.81728656270252</c:v>
                </c:pt>
                <c:pt idx="81">
                  <c:v>-18.02802572766996</c:v>
                </c:pt>
                <c:pt idx="82">
                  <c:v>-18.23881733646976</c:v>
                </c:pt>
                <c:pt idx="83">
                  <c:v>-18.44965482699808</c:v>
                </c:pt>
                <c:pt idx="84">
                  <c:v>-18.66053094686458</c:v>
                </c:pt>
                <c:pt idx="85">
                  <c:v>-18.87143780868701</c:v>
                </c:pt>
                <c:pt idx="86">
                  <c:v>-19.08236694253488</c:v>
                </c:pt>
                <c:pt idx="87">
                  <c:v>-19.29330934566041</c:v>
                </c:pt>
                <c:pt idx="88">
                  <c:v>-19.50425552963407</c:v>
                </c:pt>
                <c:pt idx="89">
                  <c:v>-19.71519556499516</c:v>
                </c:pt>
                <c:pt idx="90">
                  <c:v>-19.9261191235546</c:v>
                </c:pt>
                <c:pt idx="91">
                  <c:v>-20.1370155183995</c:v>
                </c:pt>
                <c:pt idx="92">
                  <c:v>-20.34787374178995</c:v>
                </c:pt>
                <c:pt idx="93">
                  <c:v>-20.55868250095108</c:v>
                </c:pt>
                <c:pt idx="94">
                  <c:v>-20.76943025192981</c:v>
                </c:pt>
                <c:pt idx="95">
                  <c:v>-20.98010523155972</c:v>
                </c:pt>
                <c:pt idx="96">
                  <c:v>-21.19069548762945</c:v>
                </c:pt>
                <c:pt idx="97">
                  <c:v>-21.4011889073754</c:v>
                </c:pt>
                <c:pt idx="98">
                  <c:v>-21.61157324429223</c:v>
                </c:pt>
                <c:pt idx="99">
                  <c:v>-21.82183614343739</c:v>
                </c:pt>
                <c:pt idx="100">
                  <c:v>-22.03196516522802</c:v>
                </c:pt>
                <c:pt idx="101">
                  <c:v>-22.24194780782182</c:v>
                </c:pt>
                <c:pt idx="102">
                  <c:v>-22.45177152816177</c:v>
                </c:pt>
                <c:pt idx="103">
                  <c:v>-22.66142376173229</c:v>
                </c:pt>
                <c:pt idx="104">
                  <c:v>-22.87089194108376</c:v>
                </c:pt>
                <c:pt idx="105">
                  <c:v>-23.08016351320475</c:v>
                </c:pt>
                <c:pt idx="106">
                  <c:v>-23.28922595576751</c:v>
                </c:pt>
                <c:pt idx="107">
                  <c:v>-23.49806679232825</c:v>
                </c:pt>
                <c:pt idx="108">
                  <c:v>-23.7066736065126</c:v>
                </c:pt>
                <c:pt idx="109">
                  <c:v>-23.91503405524509</c:v>
                </c:pt>
                <c:pt idx="110">
                  <c:v>-24.12313588106554</c:v>
                </c:pt>
                <c:pt idx="111">
                  <c:v>-24.3309669235905</c:v>
                </c:pt>
                <c:pt idx="112">
                  <c:v>-24.53851513011796</c:v>
                </c:pt>
                <c:pt idx="113">
                  <c:v>-24.74576856548448</c:v>
                </c:pt>
                <c:pt idx="114">
                  <c:v>-24.9527154211537</c:v>
                </c:pt>
                <c:pt idx="115">
                  <c:v>-25.15934402360563</c:v>
                </c:pt>
                <c:pt idx="116">
                  <c:v>-25.36564284205078</c:v>
                </c:pt>
                <c:pt idx="117">
                  <c:v>-25.57160049551567</c:v>
                </c:pt>
                <c:pt idx="118">
                  <c:v>-25.77720575929834</c:v>
                </c:pt>
                <c:pt idx="119">
                  <c:v>-25.9824475708778</c:v>
                </c:pt>
              </c:numCache>
            </c:numRef>
          </c:yVal>
          <c:smooth val="0"/>
          <c:extLst xmlns:c16r2="http://schemas.microsoft.com/office/drawing/2015/06/chart">
            <c:ext xmlns:c16="http://schemas.microsoft.com/office/drawing/2014/chart" uri="{C3380CC4-5D6E-409C-BE32-E72D297353CC}">
              <c16:uniqueId val="{00000003-134A-4CC8-A50B-9EFE485D9FE9}"/>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0.0</c:v>
                </c:pt>
                <c:pt idx="1">
                  <c:v>0.22566054924846</c:v>
                </c:pt>
                <c:pt idx="2">
                  <c:v>0.359722225150563</c:v>
                </c:pt>
                <c:pt idx="3">
                  <c:v>0.421847385154706</c:v>
                </c:pt>
                <c:pt idx="4">
                  <c:v>0.427112984938503</c:v>
                </c:pt>
                <c:pt idx="5">
                  <c:v>0.387210751746807</c:v>
                </c:pt>
                <c:pt idx="6">
                  <c:v>0.311209244000565</c:v>
                </c:pt>
                <c:pt idx="7">
                  <c:v>0.206144225394837</c:v>
                </c:pt>
                <c:pt idx="8">
                  <c:v>0.0774765232276877</c:v>
                </c:pt>
                <c:pt idx="9">
                  <c:v>-0.0705529113593002</c:v>
                </c:pt>
                <c:pt idx="10">
                  <c:v>-0.23464768890608</c:v>
                </c:pt>
                <c:pt idx="11">
                  <c:v>-0.412242528873321</c:v>
                </c:pt>
                <c:pt idx="12">
                  <c:v>-0.601337793868879</c:v>
                </c:pt>
                <c:pt idx="13">
                  <c:v>-0.357898419268167</c:v>
                </c:pt>
                <c:pt idx="14">
                  <c:v>-0.156323587515544</c:v>
                </c:pt>
                <c:pt idx="15">
                  <c:v>0.0110099329194782</c:v>
                </c:pt>
                <c:pt idx="16">
                  <c:v>0.149779430404578</c:v>
                </c:pt>
                <c:pt idx="17">
                  <c:v>0.264395680414054</c:v>
                </c:pt>
                <c:pt idx="18">
                  <c:v>0.358290435197887</c:v>
                </c:pt>
                <c:pt idx="19">
                  <c:v>0.434138338613593</c:v>
                </c:pt>
                <c:pt idx="20">
                  <c:v>0.494028918350523</c:v>
                </c:pt>
                <c:pt idx="21">
                  <c:v>0.539599854852895</c:v>
                </c:pt>
                <c:pt idx="22">
                  <c:v>0.572140213038438</c:v>
                </c:pt>
                <c:pt idx="23">
                  <c:v>0.592670376345268</c:v>
                </c:pt>
                <c:pt idx="24">
                  <c:v>0.602003912238615</c:v>
                </c:pt>
                <c:pt idx="25">
                  <c:v>0.600795426388686</c:v>
                </c:pt>
                <c:pt idx="26">
                  <c:v>0.590349352853082</c:v>
                </c:pt>
                <c:pt idx="27">
                  <c:v>0.571024550209586</c:v>
                </c:pt>
                <c:pt idx="28">
                  <c:v>0.543119839076098</c:v>
                </c:pt>
                <c:pt idx="29">
                  <c:v>0.506890496274536</c:v>
                </c:pt>
                <c:pt idx="30">
                  <c:v>0.462559029226213</c:v>
                </c:pt>
                <c:pt idx="31">
                  <c:v>0.410323428271113</c:v>
                </c:pt>
                <c:pt idx="32">
                  <c:v>0.350363472189201</c:v>
                </c:pt>
                <c:pt idx="33">
                  <c:v>0.2828455288236</c:v>
                </c:pt>
                <c:pt idx="34">
                  <c:v>0.207926193344065</c:v>
                </c:pt>
                <c:pt idx="35">
                  <c:v>0.125755029843276</c:v>
                </c:pt>
                <c:pt idx="36">
                  <c:v>0.0364766220491219</c:v>
                </c:pt>
                <c:pt idx="37">
                  <c:v>-0.0597679072707251</c:v>
                </c:pt>
                <c:pt idx="38">
                  <c:v>-0.162839784735297</c:v>
                </c:pt>
                <c:pt idx="39">
                  <c:v>-0.272600440158385</c:v>
                </c:pt>
                <c:pt idx="40">
                  <c:v>-0.38891247158881</c:v>
                </c:pt>
                <c:pt idx="41">
                  <c:v>-0.511639244617072</c:v>
                </c:pt>
                <c:pt idx="42">
                  <c:v>-0.640644624640117</c:v>
                </c:pt>
                <c:pt idx="43">
                  <c:v>-0.77579281655926</c:v>
                </c:pt>
                <c:pt idx="44">
                  <c:v>-0.916948284520913</c:v>
                </c:pt>
                <c:pt idx="45">
                  <c:v>-1.06397573072627</c:v>
                </c:pt>
                <c:pt idx="46">
                  <c:v>-1.216740117083646</c:v>
                </c:pt>
                <c:pt idx="47">
                  <c:v>-1.375106717345261</c:v>
                </c:pt>
                <c:pt idx="48">
                  <c:v>-1.538941190249716</c:v>
                </c:pt>
                <c:pt idx="49">
                  <c:v>-1.708109666495147</c:v>
                </c:pt>
                <c:pt idx="50">
                  <c:v>-1.882478844050638</c:v>
                </c:pt>
                <c:pt idx="51">
                  <c:v>-2.0619160877568</c:v>
                </c:pt>
                <c:pt idx="52">
                  <c:v>-2.246289527774934</c:v>
                </c:pt>
                <c:pt idx="53">
                  <c:v>-2.435468159724171</c:v>
                </c:pt>
                <c:pt idx="54">
                  <c:v>-2.629321942097703</c:v>
                </c:pt>
                <c:pt idx="55">
                  <c:v>-2.827721889791064</c:v>
                </c:pt>
                <c:pt idx="56">
                  <c:v>-3.030540162925718</c:v>
                </c:pt>
                <c:pt idx="57">
                  <c:v>-3.237650150479567</c:v>
                </c:pt>
                <c:pt idx="58">
                  <c:v>-3.44892654839805</c:v>
                </c:pt>
                <c:pt idx="59">
                  <c:v>-3.664245432024471</c:v>
                </c:pt>
                <c:pt idx="60">
                  <c:v>-3.883484322845106</c:v>
                </c:pt>
                <c:pt idx="61">
                  <c:v>-4.106522249559926</c:v>
                </c:pt>
                <c:pt idx="62">
                  <c:v>-4.333239803623658</c:v>
                </c:pt>
                <c:pt idx="63">
                  <c:v>-4.563519189397986</c:v>
                </c:pt>
                <c:pt idx="64">
                  <c:v>-4.797244269109766</c:v>
                </c:pt>
                <c:pt idx="65">
                  <c:v>-5.0343006028379</c:v>
                </c:pt>
                <c:pt idx="66">
                  <c:v>-5.27457548373423</c:v>
                </c:pt>
                <c:pt idx="67">
                  <c:v>-5.517957968725466</c:v>
                </c:pt>
                <c:pt idx="68">
                  <c:v>-5.764338904926236</c:v>
                </c:pt>
                <c:pt idx="69">
                  <c:v>-6.013610951992632</c:v>
                </c:pt>
                <c:pt idx="70">
                  <c:v>-6.265668600665776</c:v>
                </c:pt>
                <c:pt idx="71">
                  <c:v>-6.520408187693647</c:v>
                </c:pt>
                <c:pt idx="72">
                  <c:v>-6.777727907394368</c:v>
                </c:pt>
                <c:pt idx="73">
                  <c:v>-7.037527820015375</c:v>
                </c:pt>
                <c:pt idx="74">
                  <c:v>-7.299709857156809</c:v>
                </c:pt>
                <c:pt idx="75">
                  <c:v>-7.564177824409835</c:v>
                </c:pt>
                <c:pt idx="76">
                  <c:v>-7.830837401388634</c:v>
                </c:pt>
                <c:pt idx="77">
                  <c:v>-8.09959613937645</c:v>
                </c:pt>
                <c:pt idx="78">
                  <c:v>-8.370363456713668</c:v>
                </c:pt>
                <c:pt idx="79">
                  <c:v>-8.643050632118498</c:v>
                </c:pt>
                <c:pt idx="80">
                  <c:v>-8.917570796065773</c:v>
                </c:pt>
                <c:pt idx="81">
                  <c:v>-9.193838920387861</c:v>
                </c:pt>
                <c:pt idx="82">
                  <c:v>-9.471771806239303</c:v>
                </c:pt>
                <c:pt idx="83">
                  <c:v>-9.751288070526244</c:v>
                </c:pt>
                <c:pt idx="84">
                  <c:v>-10.03230813097616</c:v>
                </c:pt>
                <c:pt idx="85">
                  <c:v>-10.31475418988248</c:v>
                </c:pt>
                <c:pt idx="86">
                  <c:v>-10.59855021674321</c:v>
                </c:pt>
                <c:pt idx="87">
                  <c:v>-10.88362192977911</c:v>
                </c:pt>
                <c:pt idx="88">
                  <c:v>-11.16989677653874</c:v>
                </c:pt>
                <c:pt idx="89">
                  <c:v>-11.45730391359211</c:v>
                </c:pt>
                <c:pt idx="90">
                  <c:v>-11.74577418547233</c:v>
                </c:pt>
                <c:pt idx="91">
                  <c:v>-12.0352401028813</c:v>
                </c:pt>
                <c:pt idx="92">
                  <c:v>-12.32563582030252</c:v>
                </c:pt>
                <c:pt idx="93">
                  <c:v>-12.6168971130428</c:v>
                </c:pt>
                <c:pt idx="94">
                  <c:v>-12.90896135378262</c:v>
                </c:pt>
                <c:pt idx="95">
                  <c:v>-13.20176748873109</c:v>
                </c:pt>
                <c:pt idx="96">
                  <c:v>-13.49525601339064</c:v>
                </c:pt>
                <c:pt idx="97">
                  <c:v>-13.78936894803519</c:v>
                </c:pt>
                <c:pt idx="98">
                  <c:v>-14.08404981293825</c:v>
                </c:pt>
                <c:pt idx="99">
                  <c:v>-14.37924360337274</c:v>
                </c:pt>
                <c:pt idx="100">
                  <c:v>-14.67489676449713</c:v>
                </c:pt>
                <c:pt idx="101">
                  <c:v>-14.9709571660851</c:v>
                </c:pt>
                <c:pt idx="102">
                  <c:v>-15.26737407720793</c:v>
                </c:pt>
                <c:pt idx="103">
                  <c:v>-15.56409814087601</c:v>
                </c:pt>
                <c:pt idx="104">
                  <c:v>-15.86108134866481</c:v>
                </c:pt>
                <c:pt idx="105">
                  <c:v>-16.15827701540093</c:v>
                </c:pt>
                <c:pt idx="106">
                  <c:v>-16.45563975387631</c:v>
                </c:pt>
                <c:pt idx="107">
                  <c:v>-16.7531254496771</c:v>
                </c:pt>
                <c:pt idx="108">
                  <c:v>-17.05069123611338</c:v>
                </c:pt>
                <c:pt idx="109">
                  <c:v>-17.34829546929814</c:v>
                </c:pt>
                <c:pt idx="110">
                  <c:v>-17.64589770337625</c:v>
                </c:pt>
                <c:pt idx="111">
                  <c:v>-17.94345866594358</c:v>
                </c:pt>
                <c:pt idx="112">
                  <c:v>-18.24094023366158</c:v>
                </c:pt>
                <c:pt idx="113">
                  <c:v>-18.53830540808576</c:v>
                </c:pt>
                <c:pt idx="114">
                  <c:v>-18.83551829173665</c:v>
                </c:pt>
                <c:pt idx="115">
                  <c:v>-19.13254406440774</c:v>
                </c:pt>
                <c:pt idx="116">
                  <c:v>-19.42934895973388</c:v>
                </c:pt>
                <c:pt idx="117">
                  <c:v>-19.72590024204237</c:v>
                </c:pt>
                <c:pt idx="118">
                  <c:v>-20.02216618346029</c:v>
                </c:pt>
                <c:pt idx="119">
                  <c:v>-20.31811604134509</c:v>
                </c:pt>
              </c:numCache>
            </c:numRef>
          </c:yVal>
          <c:smooth val="0"/>
          <c:extLst xmlns:c16r2="http://schemas.microsoft.com/office/drawing/2015/06/chart">
            <c:ext xmlns:c16="http://schemas.microsoft.com/office/drawing/2014/chart" uri="{C3380CC4-5D6E-409C-BE32-E72D297353CC}">
              <c16:uniqueId val="{00000004-134A-4CC8-A50B-9EFE485D9FE9}"/>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0.0</c:v>
                </c:pt>
                <c:pt idx="1">
                  <c:v>0.181786318887134</c:v>
                </c:pt>
                <c:pt idx="2">
                  <c:v>0.271402455059615</c:v>
                </c:pt>
                <c:pt idx="3">
                  <c:v>0.289838648221121</c:v>
                </c:pt>
                <c:pt idx="4">
                  <c:v>0.253145222834974</c:v>
                </c:pt>
                <c:pt idx="5">
                  <c:v>0.173700349495903</c:v>
                </c:pt>
                <c:pt idx="6">
                  <c:v>0.0610424214792147</c:v>
                </c:pt>
                <c:pt idx="7">
                  <c:v>-0.0774857295241418</c:v>
                </c:pt>
                <c:pt idx="8">
                  <c:v>-0.236237863458427</c:v>
                </c:pt>
                <c:pt idx="9">
                  <c:v>-0.410877931917639</c:v>
                </c:pt>
                <c:pt idx="10">
                  <c:v>-0.598080918904998</c:v>
                </c:pt>
                <c:pt idx="11">
                  <c:v>-0.795301286707854</c:v>
                </c:pt>
                <c:pt idx="12">
                  <c:v>-1.00059380563016</c:v>
                </c:pt>
                <c:pt idx="13">
                  <c:v>-0.856030269941129</c:v>
                </c:pt>
                <c:pt idx="14">
                  <c:v>-0.762785928904577</c:v>
                </c:pt>
                <c:pt idx="15">
                  <c:v>-0.709095277286451</c:v>
                </c:pt>
                <c:pt idx="16">
                  <c:v>-0.686217266740186</c:v>
                </c:pt>
                <c:pt idx="17">
                  <c:v>-0.687518391830053</c:v>
                </c:pt>
                <c:pt idx="18">
                  <c:v>-0.707974835841924</c:v>
                </c:pt>
                <c:pt idx="19">
                  <c:v>-0.743790983952294</c:v>
                </c:pt>
                <c:pt idx="20">
                  <c:v>-0.792106714497549</c:v>
                </c:pt>
                <c:pt idx="21">
                  <c:v>-0.850773008072792</c:v>
                </c:pt>
                <c:pt idx="22">
                  <c:v>-0.918180103062696</c:v>
                </c:pt>
                <c:pt idx="23">
                  <c:v>-0.993126042642871</c:v>
                </c:pt>
                <c:pt idx="24">
                  <c:v>-1.074716249556786</c:v>
                </c:pt>
                <c:pt idx="25">
                  <c:v>-1.162286918390237</c:v>
                </c:pt>
                <c:pt idx="26">
                  <c:v>-1.254889390389053</c:v>
                </c:pt>
                <c:pt idx="27">
                  <c:v>-1.352230952976697</c:v>
                </c:pt>
                <c:pt idx="28">
                  <c:v>-1.45409993984731</c:v>
                </c:pt>
                <c:pt idx="29">
                  <c:v>-1.56034167503276</c:v>
                </c:pt>
                <c:pt idx="30">
                  <c:v>-1.670842133850783</c:v>
                </c:pt>
                <c:pt idx="31">
                  <c:v>-1.78551572137394</c:v>
                </c:pt>
                <c:pt idx="32">
                  <c:v>-1.90429617743257</c:v>
                </c:pt>
                <c:pt idx="33">
                  <c:v>-2.027129854026497</c:v>
                </c:pt>
                <c:pt idx="34">
                  <c:v>-2.153970788725473</c:v>
                </c:pt>
                <c:pt idx="35">
                  <c:v>-2.284777134008436</c:v>
                </c:pt>
                <c:pt idx="36">
                  <c:v>-2.419508606988983</c:v>
                </c:pt>
                <c:pt idx="37">
                  <c:v>-2.55812470405681</c:v>
                </c:pt>
                <c:pt idx="38">
                  <c:v>-2.700583486255709</c:v>
                </c:pt>
                <c:pt idx="39">
                  <c:v>-2.846840201136274</c:v>
                </c:pt>
                <c:pt idx="40">
                  <c:v>-2.996847495970996</c:v>
                </c:pt>
                <c:pt idx="41">
                  <c:v>-3.150555149195952</c:v>
                </c:pt>
                <c:pt idx="42">
                  <c:v>-3.307909964808459</c:v>
                </c:pt>
                <c:pt idx="43">
                  <c:v>-3.468855787497887</c:v>
                </c:pt>
                <c:pt idx="44">
                  <c:v>-3.633333601967024</c:v>
                </c:pt>
                <c:pt idx="45">
                  <c:v>-3.801281689276038</c:v>
                </c:pt>
                <c:pt idx="46">
                  <c:v>-3.972635820043199</c:v>
                </c:pt>
                <c:pt idx="47">
                  <c:v>-4.147329469727079</c:v>
                </c:pt>
                <c:pt idx="48">
                  <c:v>-4.325294045190731</c:v>
                </c:pt>
                <c:pt idx="49">
                  <c:v>-4.506459114802058</c:v>
                </c:pt>
                <c:pt idx="50">
                  <c:v>-4.690752636582147</c:v>
                </c:pt>
                <c:pt idx="51">
                  <c:v>-4.878101180550402</c:v>
                </c:pt>
                <c:pt idx="52">
                  <c:v>-5.068430141977386</c:v>
                </c:pt>
                <c:pt idx="53">
                  <c:v>-5.26166394553684</c:v>
                </c:pt>
                <c:pt idx="54">
                  <c:v>-5.457726238480062</c:v>
                </c:pt>
                <c:pt idx="55">
                  <c:v>-5.656540072290227</c:v>
                </c:pt>
                <c:pt idx="56">
                  <c:v>-5.858028072725574</c:v>
                </c:pt>
                <c:pt idx="57">
                  <c:v>-6.062112598334346</c:v>
                </c:pt>
                <c:pt idx="58">
                  <c:v>-6.268715887720646</c:v>
                </c:pt>
                <c:pt idx="59">
                  <c:v>-6.47776019595767</c:v>
                </c:pt>
                <c:pt idx="60">
                  <c:v>-6.689167920592808</c:v>
                </c:pt>
                <c:pt idx="61">
                  <c:v>-6.902861717740961</c:v>
                </c:pt>
                <c:pt idx="62">
                  <c:v>-7.118764608816435</c:v>
                </c:pt>
                <c:pt idx="63">
                  <c:v>-7.336800078362103</c:v>
                </c:pt>
                <c:pt idx="64">
                  <c:v>-7.556892163544945</c:v>
                </c:pt>
                <c:pt idx="65">
                  <c:v>-7.77896553581104</c:v>
                </c:pt>
                <c:pt idx="66">
                  <c:v>-8.00294557514826</c:v>
                </c:pt>
                <c:pt idx="67">
                  <c:v>-8.228758437465318</c:v>
                </c:pt>
                <c:pt idx="68">
                  <c:v>-8.45633111549978</c:v>
                </c:pt>
                <c:pt idx="69">
                  <c:v>-8.685591493681384</c:v>
                </c:pt>
                <c:pt idx="70">
                  <c:v>-8.91646839734767</c:v>
                </c:pt>
                <c:pt idx="71">
                  <c:v>-9.14889163668795</c:v>
                </c:pt>
                <c:pt idx="72">
                  <c:v>-9.38279204574519</c:v>
                </c:pt>
                <c:pt idx="73">
                  <c:v>-9.618101516843118</c:v>
                </c:pt>
                <c:pt idx="74">
                  <c:v>-9.854753030716892</c:v>
                </c:pt>
                <c:pt idx="75">
                  <c:v>-10.09268068265737</c:v>
                </c:pt>
                <c:pt idx="76">
                  <c:v>-10.33181970492933</c:v>
                </c:pt>
                <c:pt idx="77">
                  <c:v>-10.57210648575347</c:v>
                </c:pt>
                <c:pt idx="78">
                  <c:v>-10.8134785850325</c:v>
                </c:pt>
                <c:pt idx="79">
                  <c:v>-11.05587474713502</c:v>
                </c:pt>
                <c:pt idx="80">
                  <c:v>-11.29923491086174</c:v>
                </c:pt>
                <c:pt idx="81">
                  <c:v>-11.5435002168697</c:v>
                </c:pt>
                <c:pt idx="82">
                  <c:v>-11.78861301268262</c:v>
                </c:pt>
                <c:pt idx="83">
                  <c:v>-12.034516855515</c:v>
                </c:pt>
                <c:pt idx="84">
                  <c:v>-12.2811565130487</c:v>
                </c:pt>
                <c:pt idx="85">
                  <c:v>-12.5284779623089</c:v>
                </c:pt>
                <c:pt idx="86">
                  <c:v>-12.77642838682277</c:v>
                </c:pt>
                <c:pt idx="87">
                  <c:v>-13.02495617216664</c:v>
                </c:pt>
                <c:pt idx="88">
                  <c:v>-13.27401090003605</c:v>
                </c:pt>
                <c:pt idx="89">
                  <c:v>-13.52354334098072</c:v>
                </c:pt>
                <c:pt idx="90">
                  <c:v>-13.77350544588444</c:v>
                </c:pt>
                <c:pt idx="91">
                  <c:v>-14.02385033634891</c:v>
                </c:pt>
                <c:pt idx="92">
                  <c:v>-14.27453229400271</c:v>
                </c:pt>
                <c:pt idx="93">
                  <c:v>-14.52550674892336</c:v>
                </c:pt>
                <c:pt idx="94">
                  <c:v>-14.77673026718094</c:v>
                </c:pt>
                <c:pt idx="95">
                  <c:v>-15.028160537644</c:v>
                </c:pt>
                <c:pt idx="96">
                  <c:v>-15.27975635807434</c:v>
                </c:pt>
                <c:pt idx="97">
                  <c:v>-15.531477620636</c:v>
                </c:pt>
                <c:pt idx="98">
                  <c:v>-15.78328529683586</c:v>
                </c:pt>
                <c:pt idx="99">
                  <c:v>-16.03514142201311</c:v>
                </c:pt>
                <c:pt idx="100">
                  <c:v>-16.28700907937028</c:v>
                </c:pt>
                <c:pt idx="101">
                  <c:v>-16.53885238367366</c:v>
                </c:pt>
                <c:pt idx="102">
                  <c:v>-16.79063646461145</c:v>
                </c:pt>
                <c:pt idx="103">
                  <c:v>-17.04232744990895</c:v>
                </c:pt>
                <c:pt idx="104">
                  <c:v>-17.29389244820504</c:v>
                </c:pt>
                <c:pt idx="105">
                  <c:v>-17.54529953176591</c:v>
                </c:pt>
                <c:pt idx="106">
                  <c:v>-17.79651771904446</c:v>
                </c:pt>
                <c:pt idx="107">
                  <c:v>-18.04751695713912</c:v>
                </c:pt>
                <c:pt idx="108">
                  <c:v>-18.29826810420492</c:v>
                </c:pt>
                <c:pt idx="109">
                  <c:v>-18.54874291177514</c:v>
                </c:pt>
                <c:pt idx="110">
                  <c:v>-18.79891400713223</c:v>
                </c:pt>
                <c:pt idx="111">
                  <c:v>-19.04875487566002</c:v>
                </c:pt>
                <c:pt idx="112">
                  <c:v>-19.29823984323541</c:v>
                </c:pt>
                <c:pt idx="113">
                  <c:v>-19.54734405870295</c:v>
                </c:pt>
                <c:pt idx="114">
                  <c:v>-19.79604347642453</c:v>
                </c:pt>
                <c:pt idx="115">
                  <c:v>-20.04431483892948</c:v>
                </c:pt>
                <c:pt idx="116">
                  <c:v>-20.2921356596953</c:v>
                </c:pt>
                <c:pt idx="117">
                  <c:v>-20.53948420604775</c:v>
                </c:pt>
                <c:pt idx="118">
                  <c:v>-20.7863394822507</c:v>
                </c:pt>
                <c:pt idx="119">
                  <c:v>-21.0326812127114</c:v>
                </c:pt>
              </c:numCache>
            </c:numRef>
          </c:yVal>
          <c:smooth val="0"/>
          <c:extLst xmlns:c16r2="http://schemas.microsoft.com/office/drawing/2015/06/chart">
            <c:ext xmlns:c16="http://schemas.microsoft.com/office/drawing/2014/chart" uri="{C3380CC4-5D6E-409C-BE32-E72D297353CC}">
              <c16:uniqueId val="{00000005-134A-4CC8-A50B-9EFE485D9FE9}"/>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0.0</c:v>
                </c:pt>
                <c:pt idx="1">
                  <c:v>0.272679478332975</c:v>
                </c:pt>
                <c:pt idx="2">
                  <c:v>0.426542292213981</c:v>
                </c:pt>
                <c:pt idx="3">
                  <c:v>0.488497954555441</c:v>
                </c:pt>
                <c:pt idx="4">
                  <c:v>0.479129894953076</c:v>
                </c:pt>
                <c:pt idx="5">
                  <c:v>0.414330941691787</c:v>
                </c:pt>
                <c:pt idx="6">
                  <c:v>0.306361093317719</c:v>
                </c:pt>
                <c:pt idx="7">
                  <c:v>0.164667307754826</c:v>
                </c:pt>
                <c:pt idx="8">
                  <c:v>-0.00348056478014769</c:v>
                </c:pt>
                <c:pt idx="9">
                  <c:v>-0.192496534901693</c:v>
                </c:pt>
                <c:pt idx="10">
                  <c:v>-0.398095963243122</c:v>
                </c:pt>
                <c:pt idx="11">
                  <c:v>-0.616998988009527</c:v>
                </c:pt>
                <c:pt idx="12">
                  <c:v>-0.846700644045995</c:v>
                </c:pt>
                <c:pt idx="13">
                  <c:v>-0.727555913178548</c:v>
                </c:pt>
                <c:pt idx="14">
                  <c:v>-0.650021731612924</c:v>
                </c:pt>
                <c:pt idx="15">
                  <c:v>-0.605084693072968</c:v>
                </c:pt>
                <c:pt idx="16">
                  <c:v>-0.586066805426526</c:v>
                </c:pt>
                <c:pt idx="17">
                  <c:v>-0.587885310489128</c:v>
                </c:pt>
                <c:pt idx="18">
                  <c:v>-0.606681524122905</c:v>
                </c:pt>
                <c:pt idx="19">
                  <c:v>-0.639535148666255</c:v>
                </c:pt>
                <c:pt idx="20">
                  <c:v>-0.684243893686926</c:v>
                </c:pt>
                <c:pt idx="21">
                  <c:v>-0.739153589434409</c:v>
                </c:pt>
                <c:pt idx="22">
                  <c:v>-0.803027329587621</c:v>
                </c:pt>
                <c:pt idx="23">
                  <c:v>-0.874944772635445</c:v>
                </c:pt>
                <c:pt idx="24">
                  <c:v>-0.954224738779885</c:v>
                </c:pt>
                <c:pt idx="25">
                  <c:v>-1.040365793554884</c:v>
                </c:pt>
                <c:pt idx="26">
                  <c:v>-1.13237727728847</c:v>
                </c:pt>
                <c:pt idx="27">
                  <c:v>-1.230069778782308</c:v>
                </c:pt>
                <c:pt idx="28">
                  <c:v>-1.333312499205022</c:v>
                </c:pt>
                <c:pt idx="29">
                  <c:v>-1.442014800712514</c:v>
                </c:pt>
                <c:pt idx="30">
                  <c:v>-1.556113739986813</c:v>
                </c:pt>
                <c:pt idx="31">
                  <c:v>-1.675564702309202</c:v>
                </c:pt>
                <c:pt idx="32">
                  <c:v>-1.800334410990672</c:v>
                </c:pt>
                <c:pt idx="33">
                  <c:v>-1.93039575595958</c:v>
                </c:pt>
                <c:pt idx="34">
                  <c:v>-2.065724012578357</c:v>
                </c:pt>
                <c:pt idx="35">
                  <c:v>-2.206294120320763</c:v>
                </c:pt>
                <c:pt idx="36">
                  <c:v>-2.352078766808972</c:v>
                </c:pt>
                <c:pt idx="37">
                  <c:v>-2.503047081597288</c:v>
                </c:pt>
                <c:pt idx="38">
                  <c:v>-2.659163789296144</c:v>
                </c:pt>
                <c:pt idx="39">
                  <c:v>-2.820387621265581</c:v>
                </c:pt>
                <c:pt idx="40">
                  <c:v>-2.986672323122546</c:v>
                </c:pt>
                <c:pt idx="41">
                  <c:v>-3.157966568783195</c:v>
                </c:pt>
                <c:pt idx="42">
                  <c:v>-3.334214010710639</c:v>
                </c:pt>
                <c:pt idx="43">
                  <c:v>-3.515353433068412</c:v>
                </c:pt>
                <c:pt idx="44">
                  <c:v>-3.701318976633956</c:v>
                </c:pt>
                <c:pt idx="45">
                  <c:v>-3.892040411884396</c:v>
                </c:pt>
                <c:pt idx="46">
                  <c:v>-4.08744344251318</c:v>
                </c:pt>
                <c:pt idx="47">
                  <c:v>-4.287450026101395</c:v>
                </c:pt>
                <c:pt idx="48">
                  <c:v>-4.491978702098094</c:v>
                </c:pt>
                <c:pt idx="49">
                  <c:v>-4.700944919888569</c:v>
                </c:pt>
                <c:pt idx="50">
                  <c:v>-4.914261361690478</c:v>
                </c:pt>
                <c:pt idx="51">
                  <c:v>-5.131838256595064</c:v>
                </c:pt>
                <c:pt idx="52">
                  <c:v>-5.353583681260716</c:v>
                </c:pt>
                <c:pt idx="53">
                  <c:v>-5.579403849700611</c:v>
                </c:pt>
                <c:pt idx="54">
                  <c:v>-5.80920338883607</c:v>
                </c:pt>
                <c:pt idx="55">
                  <c:v>-6.042885599218605</c:v>
                </c:pt>
                <c:pt idx="56">
                  <c:v>-6.28035270076453</c:v>
                </c:pt>
                <c:pt idx="57">
                  <c:v>-6.521506063543709</c:v>
                </c:pt>
                <c:pt idx="58">
                  <c:v>-6.766246423879238</c:v>
                </c:pt>
                <c:pt idx="59">
                  <c:v>-7.014474086191465</c:v>
                </c:pt>
                <c:pt idx="60">
                  <c:v>-7.266089111001747</c:v>
                </c:pt>
                <c:pt idx="61">
                  <c:v>-7.520991489682274</c:v>
                </c:pt>
                <c:pt idx="62">
                  <c:v>-7.779081306543958</c:v>
                </c:pt>
                <c:pt idx="63">
                  <c:v>-8.040258888786411</c:v>
                </c:pt>
                <c:pt idx="64">
                  <c:v>-8.304424944994934</c:v>
                </c:pt>
                <c:pt idx="65">
                  <c:v>-8.571480692739896</c:v>
                </c:pt>
                <c:pt idx="66">
                  <c:v>-8.841327975826061</c:v>
                </c:pt>
                <c:pt idx="67">
                  <c:v>-9.113869371875798</c:v>
                </c:pt>
                <c:pt idx="68">
                  <c:v>-9.38900829067734</c:v>
                </c:pt>
                <c:pt idx="69">
                  <c:v>-9.66664906390997</c:v>
                </c:pt>
                <c:pt idx="70">
                  <c:v>-9.946697026718538</c:v>
                </c:pt>
                <c:pt idx="71">
                  <c:v>-10.22905859165439</c:v>
                </c:pt>
                <c:pt idx="72">
                  <c:v>-10.51364131540686</c:v>
                </c:pt>
                <c:pt idx="73">
                  <c:v>-10.80035395880077</c:v>
                </c:pt>
                <c:pt idx="74">
                  <c:v>-11.08910654049396</c:v>
                </c:pt>
                <c:pt idx="75">
                  <c:v>-11.37981038469843</c:v>
                </c:pt>
                <c:pt idx="76">
                  <c:v>-11.67237816342367</c:v>
                </c:pt>
                <c:pt idx="77">
                  <c:v>-11.96672393346398</c:v>
                </c:pt>
                <c:pt idx="78">
                  <c:v>-12.26276316858821</c:v>
                </c:pt>
                <c:pt idx="79">
                  <c:v>-12.5604127871784</c:v>
                </c:pt>
                <c:pt idx="80">
                  <c:v>-12.85959117563834</c:v>
                </c:pt>
                <c:pt idx="81">
                  <c:v>-13.16021820788137</c:v>
                </c:pt>
                <c:pt idx="82">
                  <c:v>-13.46221526113186</c:v>
                </c:pt>
                <c:pt idx="83">
                  <c:v>-13.76550522831712</c:v>
                </c:pt>
                <c:pt idx="84">
                  <c:v>-14.07001252729242</c:v>
                </c:pt>
                <c:pt idx="85">
                  <c:v>-14.3756631071101</c:v>
                </c:pt>
                <c:pt idx="86">
                  <c:v>-14.68238445155657</c:v>
                </c:pt>
                <c:pt idx="87">
                  <c:v>-14.99010558016471</c:v>
                </c:pt>
                <c:pt idx="88">
                  <c:v>-15.29875704688766</c:v>
                </c:pt>
                <c:pt idx="89">
                  <c:v>-15.60827093659645</c:v>
                </c:pt>
                <c:pt idx="90">
                  <c:v>-15.91858085958575</c:v>
                </c:pt>
                <c:pt idx="91">
                  <c:v>-16.22962194427146</c:v>
                </c:pt>
                <c:pt idx="92">
                  <c:v>-16.54133082816952</c:v>
                </c:pt>
                <c:pt idx="93">
                  <c:v>-16.85364564733754</c:v>
                </c:pt>
                <c:pt idx="94">
                  <c:v>-17.16650602442314</c:v>
                </c:pt>
                <c:pt idx="95">
                  <c:v>-17.4798530554026</c:v>
                </c:pt>
                <c:pt idx="96">
                  <c:v>-17.79362929514446</c:v>
                </c:pt>
                <c:pt idx="97">
                  <c:v>-18.10777874192991</c:v>
                </c:pt>
                <c:pt idx="98">
                  <c:v>-18.42224682099458</c:v>
                </c:pt>
                <c:pt idx="99">
                  <c:v>-18.7369803672118</c:v>
                </c:pt>
                <c:pt idx="100">
                  <c:v>-19.05192760700265</c:v>
                </c:pt>
                <c:pt idx="101">
                  <c:v>-19.3670381395541</c:v>
                </c:pt>
                <c:pt idx="102">
                  <c:v>-19.68226291742849</c:v>
                </c:pt>
                <c:pt idx="103">
                  <c:v>-19.9975542266302</c:v>
                </c:pt>
                <c:pt idx="104">
                  <c:v>-20.3128656662202</c:v>
                </c:pt>
                <c:pt idx="105">
                  <c:v>-20.62815212750411</c:v>
                </c:pt>
                <c:pt idx="106">
                  <c:v>-20.94336977290178</c:v>
                </c:pt>
                <c:pt idx="107">
                  <c:v>-21.25847601450823</c:v>
                </c:pt>
                <c:pt idx="108">
                  <c:v>-21.57342949244321</c:v>
                </c:pt>
                <c:pt idx="109">
                  <c:v>-21.88819005299865</c:v>
                </c:pt>
                <c:pt idx="110">
                  <c:v>-22.20271872664853</c:v>
                </c:pt>
                <c:pt idx="111">
                  <c:v>-22.51697770597366</c:v>
                </c:pt>
                <c:pt idx="112">
                  <c:v>-22.8309303235128</c:v>
                </c:pt>
                <c:pt idx="113">
                  <c:v>-23.14454102960008</c:v>
                </c:pt>
                <c:pt idx="114">
                  <c:v>-23.45777537021423</c:v>
                </c:pt>
                <c:pt idx="115">
                  <c:v>-23.77059996486422</c:v>
                </c:pt>
                <c:pt idx="116">
                  <c:v>-24.08298248455592</c:v>
                </c:pt>
                <c:pt idx="117">
                  <c:v>-24.39489162984955</c:v>
                </c:pt>
                <c:pt idx="118">
                  <c:v>-24.70629710903358</c:v>
                </c:pt>
                <c:pt idx="119">
                  <c:v>-25.01716961645525</c:v>
                </c:pt>
              </c:numCache>
            </c:numRef>
          </c:yVal>
          <c:smooth val="0"/>
          <c:extLst xmlns:c16r2="http://schemas.microsoft.com/office/drawing/2015/06/chart">
            <c:ext xmlns:c16="http://schemas.microsoft.com/office/drawing/2014/chart" uri="{C3380CC4-5D6E-409C-BE32-E72D297353CC}">
              <c16:uniqueId val="{00000006-134A-4CC8-A50B-9EFE485D9FE9}"/>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0.0</c:v>
                </c:pt>
                <c:pt idx="1">
                  <c:v>0.181786318888953</c:v>
                </c:pt>
                <c:pt idx="2">
                  <c:v>0.27119981248552</c:v>
                </c:pt>
                <c:pt idx="3">
                  <c:v>0.289055160649696</c:v>
                </c:pt>
                <c:pt idx="4">
                  <c:v>0.251274848516005</c:v>
                </c:pt>
                <c:pt idx="5">
                  <c:v>0.170143334544264</c:v>
                </c:pt>
                <c:pt idx="6">
                  <c:v>0.0551314255358193</c:v>
                </c:pt>
                <c:pt idx="7">
                  <c:v>-0.086465681174559</c:v>
                </c:pt>
                <c:pt idx="8">
                  <c:v>-0.249034194502656</c:v>
                </c:pt>
                <c:pt idx="9">
                  <c:v>-0.428259006331245</c:v>
                </c:pt>
                <c:pt idx="10">
                  <c:v>-0.62082736450202</c:v>
                </c:pt>
                <c:pt idx="11">
                  <c:v>-0.824199496948495</c:v>
                </c:pt>
                <c:pt idx="12">
                  <c:v>-1.036431113369872</c:v>
                </c:pt>
                <c:pt idx="13">
                  <c:v>-0.899591401411271</c:v>
                </c:pt>
                <c:pt idx="14">
                  <c:v>-0.804552851645894</c:v>
                </c:pt>
                <c:pt idx="15">
                  <c:v>-0.742321469434955</c:v>
                </c:pt>
                <c:pt idx="16">
                  <c:v>-0.70621964812517</c:v>
                </c:pt>
                <c:pt idx="17">
                  <c:v>-0.691154015035863</c:v>
                </c:pt>
                <c:pt idx="18">
                  <c:v>-0.693247207151216</c:v>
                </c:pt>
                <c:pt idx="19">
                  <c:v>-0.709554559923163</c:v>
                </c:pt>
                <c:pt idx="20">
                  <c:v>-0.737845648631719</c:v>
                </c:pt>
                <c:pt idx="21">
                  <c:v>-0.776435941055752</c:v>
                </c:pt>
                <c:pt idx="22">
                  <c:v>-0.82405716171661</c:v>
                </c:pt>
                <c:pt idx="23">
                  <c:v>-0.879757551134844</c:v>
                </c:pt>
                <c:pt idx="24">
                  <c:v>-0.942825202929271</c:v>
                </c:pt>
                <c:pt idx="25">
                  <c:v>-1.012729208642213</c:v>
                </c:pt>
                <c:pt idx="26">
                  <c:v>-1.088452989368761</c:v>
                </c:pt>
                <c:pt idx="27">
                  <c:v>-1.169782524676066</c:v>
                </c:pt>
                <c:pt idx="28">
                  <c:v>-1.256564259179868</c:v>
                </c:pt>
                <c:pt idx="29">
                  <c:v>-1.348686851404182</c:v>
                </c:pt>
                <c:pt idx="30">
                  <c:v>-1.446068824186113</c:v>
                </c:pt>
                <c:pt idx="31">
                  <c:v>-1.54864925331367</c:v>
                </c:pt>
                <c:pt idx="32">
                  <c:v>-1.656380783127133</c:v>
                </c:pt>
                <c:pt idx="33">
                  <c:v>-1.769224424173444</c:v>
                </c:pt>
                <c:pt idx="34">
                  <c:v>-1.887145713246355</c:v>
                </c:pt>
                <c:pt idx="35">
                  <c:v>-2.010111912666162</c:v>
                </c:pt>
                <c:pt idx="36">
                  <c:v>-2.138090000241391</c:v>
                </c:pt>
                <c:pt idx="37">
                  <c:v>-2.271045258895356</c:v>
                </c:pt>
                <c:pt idx="38">
                  <c:v>-2.40894031929156</c:v>
                </c:pt>
                <c:pt idx="39">
                  <c:v>-2.551733458985382</c:v>
                </c:pt>
                <c:pt idx="40">
                  <c:v>-2.699379493550622</c:v>
                </c:pt>
                <c:pt idx="41">
                  <c:v>-2.85182957579218</c:v>
                </c:pt>
                <c:pt idx="42">
                  <c:v>-3.009031133100507</c:v>
                </c:pt>
                <c:pt idx="43">
                  <c:v>-3.170927910693536</c:v>
                </c:pt>
                <c:pt idx="44">
                  <c:v>-3.337460090358943</c:v>
                </c:pt>
                <c:pt idx="45">
                  <c:v>-3.508564461549213</c:v>
                </c:pt>
                <c:pt idx="46">
                  <c:v>-3.684174627520406</c:v>
                </c:pt>
                <c:pt idx="47">
                  <c:v>-3.864221233402532</c:v>
                </c:pt>
                <c:pt idx="48">
                  <c:v>-4.048632206477123</c:v>
                </c:pt>
                <c:pt idx="49">
                  <c:v>-4.23733300146432</c:v>
                </c:pt>
                <c:pt idx="50">
                  <c:v>-4.430246845568944</c:v>
                </c:pt>
                <c:pt idx="51">
                  <c:v>-4.627294979446456</c:v>
                </c:pt>
                <c:pt idx="52">
                  <c:v>-4.828396889550277</c:v>
                </c:pt>
                <c:pt idx="53">
                  <c:v>-5.033470534112894</c:v>
                </c:pt>
                <c:pt idx="54">
                  <c:v>-5.242432559278305</c:v>
                </c:pt>
                <c:pt idx="55">
                  <c:v>-5.455198504644613</c:v>
                </c:pt>
                <c:pt idx="56">
                  <c:v>-5.671682997804054</c:v>
                </c:pt>
                <c:pt idx="57">
                  <c:v>-5.891799937817268</c:v>
                </c:pt>
                <c:pt idx="58">
                  <c:v>-6.115462667627066</c:v>
                </c:pt>
                <c:pt idx="59">
                  <c:v>-6.342584135657425</c:v>
                </c:pt>
                <c:pt idx="60">
                  <c:v>-6.573077046897197</c:v>
                </c:pt>
                <c:pt idx="61">
                  <c:v>-6.806854003768421</c:v>
                </c:pt>
                <c:pt idx="62">
                  <c:v>-7.04382763724334</c:v>
                </c:pt>
                <c:pt idx="63">
                  <c:v>-7.283910728608134</c:v>
                </c:pt>
                <c:pt idx="64">
                  <c:v>-7.527016322298491</c:v>
                </c:pt>
                <c:pt idx="65">
                  <c:v>-7.773057830268947</c:v>
                </c:pt>
                <c:pt idx="66">
                  <c:v>-8.021949128300548</c:v>
                </c:pt>
                <c:pt idx="67">
                  <c:v>-8.273604644711667</c:v>
                </c:pt>
                <c:pt idx="68">
                  <c:v>-8.527939441852098</c:v>
                </c:pt>
                <c:pt idx="69">
                  <c:v>-8.784869290817367</c:v>
                </c:pt>
                <c:pt idx="70">
                  <c:v>-9.044310739730347</c:v>
                </c:pt>
                <c:pt idx="71">
                  <c:v>-9.30618117598897</c:v>
                </c:pt>
                <c:pt idx="72">
                  <c:v>-9.570398882824518</c:v>
                </c:pt>
                <c:pt idx="73">
                  <c:v>-9.8368830905074</c:v>
                </c:pt>
                <c:pt idx="74">
                  <c:v>-10.10555402251975</c:v>
                </c:pt>
                <c:pt idx="75">
                  <c:v>-10.37633293701128</c:v>
                </c:pt>
                <c:pt idx="76">
                  <c:v>-10.64914216380294</c:v>
                </c:pt>
                <c:pt idx="77">
                  <c:v>-10.92390513725513</c:v>
                </c:pt>
                <c:pt idx="78">
                  <c:v>-11.20054642520427</c:v>
                </c:pt>
                <c:pt idx="79">
                  <c:v>-11.47899175427665</c:v>
                </c:pt>
                <c:pt idx="80">
                  <c:v>-11.75916803176915</c:v>
                </c:pt>
                <c:pt idx="81">
                  <c:v>-12.04100336433476</c:v>
                </c:pt>
                <c:pt idx="82">
                  <c:v>-12.32442707366954</c:v>
                </c:pt>
                <c:pt idx="83">
                  <c:v>-12.60936970943203</c:v>
                </c:pt>
                <c:pt idx="84">
                  <c:v>-12.8957630595487</c:v>
                </c:pt>
                <c:pt idx="85">
                  <c:v>-13.183540158072</c:v>
                </c:pt>
                <c:pt idx="86">
                  <c:v>-13.47263529083193</c:v>
                </c:pt>
                <c:pt idx="87">
                  <c:v>-13.76298399891766</c:v>
                </c:pt>
                <c:pt idx="88">
                  <c:v>-14.05452308026906</c:v>
                </c:pt>
                <c:pt idx="89">
                  <c:v>-14.34719058942483</c:v>
                </c:pt>
                <c:pt idx="90">
                  <c:v>-14.64092583559704</c:v>
                </c:pt>
                <c:pt idx="91">
                  <c:v>-14.93566937919877</c:v>
                </c:pt>
                <c:pt idx="92">
                  <c:v>-15.23136302692274</c:v>
                </c:pt>
                <c:pt idx="93">
                  <c:v>-15.52794982552132</c:v>
                </c:pt>
                <c:pt idx="94">
                  <c:v>-15.8253740543405</c:v>
                </c:pt>
                <c:pt idx="95">
                  <c:v>-16.12358121675425</c:v>
                </c:pt>
                <c:pt idx="96">
                  <c:v>-16.42251803056336</c:v>
                </c:pt>
                <c:pt idx="97">
                  <c:v>-16.72213241745885</c:v>
                </c:pt>
                <c:pt idx="98">
                  <c:v>-17.02237349161987</c:v>
                </c:pt>
                <c:pt idx="99">
                  <c:v>-17.32319154755714</c:v>
                </c:pt>
                <c:pt idx="100">
                  <c:v>-17.62453804721554</c:v>
                </c:pt>
                <c:pt idx="101">
                  <c:v>-17.92636560647315</c:v>
                </c:pt>
                <c:pt idx="102">
                  <c:v>-18.22862798105778</c:v>
                </c:pt>
                <c:pt idx="103">
                  <c:v>-18.53128005192775</c:v>
                </c:pt>
                <c:pt idx="104">
                  <c:v>-18.83427781023329</c:v>
                </c:pt>
                <c:pt idx="105">
                  <c:v>-19.13757834185891</c:v>
                </c:pt>
                <c:pt idx="106">
                  <c:v>-19.44113981161081</c:v>
                </c:pt>
                <c:pt idx="107">
                  <c:v>-19.74492144710712</c:v>
                </c:pt>
                <c:pt idx="108">
                  <c:v>-20.04888352238959</c:v>
                </c:pt>
                <c:pt idx="109">
                  <c:v>-20.35298734134176</c:v>
                </c:pt>
                <c:pt idx="110">
                  <c:v>-20.65719522090604</c:v>
                </c:pt>
                <c:pt idx="111">
                  <c:v>-20.96147047414161</c:v>
                </c:pt>
                <c:pt idx="112">
                  <c:v>-21.26577739320874</c:v>
                </c:pt>
                <c:pt idx="113">
                  <c:v>-21.57008123221931</c:v>
                </c:pt>
                <c:pt idx="114">
                  <c:v>-21.87434819007467</c:v>
                </c:pt>
                <c:pt idx="115">
                  <c:v>-22.17854539325799</c:v>
                </c:pt>
                <c:pt idx="116">
                  <c:v>-22.48264087861883</c:v>
                </c:pt>
                <c:pt idx="117">
                  <c:v>-22.78660357618248</c:v>
                </c:pt>
                <c:pt idx="118">
                  <c:v>-23.09040329201889</c:v>
                </c:pt>
                <c:pt idx="119">
                  <c:v>-23.39401069113501</c:v>
                </c:pt>
              </c:numCache>
            </c:numRef>
          </c:yVal>
          <c:smooth val="0"/>
          <c:extLst xmlns:c16r2="http://schemas.microsoft.com/office/drawing/2015/06/chart">
            <c:ext xmlns:c16="http://schemas.microsoft.com/office/drawing/2014/chart" uri="{C3380CC4-5D6E-409C-BE32-E72D297353CC}">
              <c16:uniqueId val="{00000007-134A-4CC8-A50B-9EFE485D9FE9}"/>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0.0</c:v>
                </c:pt>
                <c:pt idx="1">
                  <c:v>0.181786318887589</c:v>
                </c:pt>
                <c:pt idx="2">
                  <c:v>0.271402449023299</c:v>
                </c:pt>
                <c:pt idx="3">
                  <c:v>0.289838670658355</c:v>
                </c:pt>
                <c:pt idx="4">
                  <c:v>0.2531453490692</c:v>
                </c:pt>
                <c:pt idx="5">
                  <c:v>0.173700652343086</c:v>
                </c:pt>
                <c:pt idx="6">
                  <c:v>0.0610429421612935</c:v>
                </c:pt>
                <c:pt idx="7">
                  <c:v>-0.0774849996428202</c:v>
                </c:pt>
                <c:pt idx="8">
                  <c:v>-0.236236993207967</c:v>
                </c:pt>
                <c:pt idx="9">
                  <c:v>-0.410877055035598</c:v>
                </c:pt>
                <c:pt idx="10">
                  <c:v>-0.598080234885856</c:v>
                </c:pt>
                <c:pt idx="11">
                  <c:v>-0.795301059139092</c:v>
                </c:pt>
                <c:pt idx="12">
                  <c:v>-1.000594359012211</c:v>
                </c:pt>
                <c:pt idx="13">
                  <c:v>-0.856031985689242</c:v>
                </c:pt>
                <c:pt idx="14">
                  <c:v>-0.736942950885805</c:v>
                </c:pt>
                <c:pt idx="15">
                  <c:v>-0.638384210114964</c:v>
                </c:pt>
                <c:pt idx="16">
                  <c:v>-0.556741307394986</c:v>
                </c:pt>
                <c:pt idx="17">
                  <c:v>-0.489237243422394</c:v>
                </c:pt>
                <c:pt idx="18">
                  <c:v>-0.433742156761127</c:v>
                </c:pt>
                <c:pt idx="19">
                  <c:v>-0.388626117110562</c:v>
                </c:pt>
                <c:pt idx="20">
                  <c:v>-0.352644712907022</c:v>
                </c:pt>
                <c:pt idx="21">
                  <c:v>-0.324850160832739</c:v>
                </c:pt>
                <c:pt idx="22">
                  <c:v>-0.304522280420315</c:v>
                </c:pt>
                <c:pt idx="23">
                  <c:v>-0.291114930800177</c:v>
                </c:pt>
                <c:pt idx="24">
                  <c:v>-0.284214482170682</c:v>
                </c:pt>
                <c:pt idx="25">
                  <c:v>-0.283507653580273</c:v>
                </c:pt>
                <c:pt idx="26">
                  <c:v>-0.288134895331495</c:v>
                </c:pt>
                <c:pt idx="27">
                  <c:v>-0.297967209649869</c:v>
                </c:pt>
                <c:pt idx="28">
                  <c:v>-0.312910753418691</c:v>
                </c:pt>
                <c:pt idx="29">
                  <c:v>-0.332895240228936</c:v>
                </c:pt>
                <c:pt idx="30">
                  <c:v>-0.357866607751021</c:v>
                </c:pt>
                <c:pt idx="31">
                  <c:v>-0.38778145732249</c:v>
                </c:pt>
                <c:pt idx="32">
                  <c:v>-0.422602863997781</c:v>
                </c:pt>
                <c:pt idx="33">
                  <c:v>-0.462297247725473</c:v>
                </c:pt>
                <c:pt idx="34">
                  <c:v>-0.50683206470967</c:v>
                </c:pt>
                <c:pt idx="35">
                  <c:v>-0.556174131460011</c:v>
                </c:pt>
                <c:pt idx="36">
                  <c:v>-0.610288435611437</c:v>
                </c:pt>
                <c:pt idx="37">
                  <c:v>-0.669137319956007</c:v>
                </c:pt>
                <c:pt idx="38">
                  <c:v>-0.732679951427599</c:v>
                </c:pt>
                <c:pt idx="39">
                  <c:v>-0.800870921549631</c:v>
                </c:pt>
                <c:pt idx="40">
                  <c:v>-0.873661302203345</c:v>
                </c:pt>
                <c:pt idx="41">
                  <c:v>-0.950998605434961</c:v>
                </c:pt>
                <c:pt idx="42">
                  <c:v>-1.032826828703037</c:v>
                </c:pt>
                <c:pt idx="43">
                  <c:v>-1.119086568038256</c:v>
                </c:pt>
                <c:pt idx="44">
                  <c:v>-1.209715179528303</c:v>
                </c:pt>
                <c:pt idx="45">
                  <c:v>-1.304646973968374</c:v>
                </c:pt>
                <c:pt idx="46">
                  <c:v>-1.403813433144933</c:v>
                </c:pt>
                <c:pt idx="47">
                  <c:v>-1.507143438874664</c:v>
                </c:pt>
                <c:pt idx="48">
                  <c:v>-1.61456350817798</c:v>
                </c:pt>
                <c:pt idx="49">
                  <c:v>-1.72599802950299</c:v>
                </c:pt>
                <c:pt idx="50">
                  <c:v>-1.841369496291918</c:v>
                </c:pt>
                <c:pt idx="51">
                  <c:v>-1.960598735186068</c:v>
                </c:pt>
                <c:pt idx="52">
                  <c:v>-2.083605124964834</c:v>
                </c:pt>
                <c:pt idx="53">
                  <c:v>-2.210306808957284</c:v>
                </c:pt>
                <c:pt idx="54">
                  <c:v>-2.340620897808094</c:v>
                </c:pt>
                <c:pt idx="55">
                  <c:v>-2.474463662067592</c:v>
                </c:pt>
                <c:pt idx="56">
                  <c:v>-2.611750714298523</c:v>
                </c:pt>
                <c:pt idx="57">
                  <c:v>-2.752397180625394</c:v>
                </c:pt>
                <c:pt idx="58">
                  <c:v>-2.896317861823263</c:v>
                </c:pt>
                <c:pt idx="59">
                  <c:v>-3.04342738409423</c:v>
                </c:pt>
                <c:pt idx="60">
                  <c:v>-3.193640339815817</c:v>
                </c:pt>
                <c:pt idx="61">
                  <c:v>-3.346871418589671</c:v>
                </c:pt>
                <c:pt idx="62">
                  <c:v>-3.50303552892774</c:v>
                </c:pt>
                <c:pt idx="63">
                  <c:v>-3.662047910996989</c:v>
                </c:pt>
                <c:pt idx="64">
                  <c:v>-3.823824240768317</c:v>
                </c:pt>
                <c:pt idx="65">
                  <c:v>-3.98828072602737</c:v>
                </c:pt>
                <c:pt idx="66">
                  <c:v>-4.155334194628722</c:v>
                </c:pt>
                <c:pt idx="67">
                  <c:v>-4.324902175394527</c:v>
                </c:pt>
                <c:pt idx="68">
                  <c:v>-4.496902972067801</c:v>
                </c:pt>
                <c:pt idx="69">
                  <c:v>-4.671255730666417</c:v>
                </c:pt>
                <c:pt idx="70">
                  <c:v>-4.847880500669325</c:v>
                </c:pt>
                <c:pt idx="71">
                  <c:v>-5.026698290318563</c:v>
                </c:pt>
                <c:pt idx="72">
                  <c:v>-5.207631116446464</c:v>
                </c:pt>
                <c:pt idx="73">
                  <c:v>-5.390602049119934</c:v>
                </c:pt>
                <c:pt idx="74">
                  <c:v>-5.575535251416047</c:v>
                </c:pt>
                <c:pt idx="75">
                  <c:v>-5.762356014654415</c:v>
                </c:pt>
                <c:pt idx="76">
                  <c:v>-5.950990789340266</c:v>
                </c:pt>
                <c:pt idx="77">
                  <c:v>-6.141367212127989</c:v>
                </c:pt>
                <c:pt idx="78">
                  <c:v>-6.333414129011544</c:v>
                </c:pt>
                <c:pt idx="79">
                  <c:v>-6.527061615041475</c:v>
                </c:pt>
                <c:pt idx="80">
                  <c:v>-6.722240990765385</c:v>
                </c:pt>
                <c:pt idx="81">
                  <c:v>-6.918884835617027</c:v>
                </c:pt>
                <c:pt idx="82">
                  <c:v>-7.116926998481176</c:v>
                </c:pt>
                <c:pt idx="83">
                  <c:v>-7.316302605603595</c:v>
                </c:pt>
                <c:pt idx="84">
                  <c:v>-7.516948066051095</c:v>
                </c:pt>
                <c:pt idx="85">
                  <c:v>-7.718801074900512</c:v>
                </c:pt>
                <c:pt idx="86">
                  <c:v>-7.921800614300536</c:v>
                </c:pt>
                <c:pt idx="87">
                  <c:v>-8.12588695258592</c:v>
                </c:pt>
                <c:pt idx="88">
                  <c:v>-8.331001641586223</c:v>
                </c:pt>
                <c:pt idx="89">
                  <c:v>-8.53708751225804</c:v>
                </c:pt>
                <c:pt idx="90">
                  <c:v>-8.744088668785448</c:v>
                </c:pt>
                <c:pt idx="91">
                  <c:v>-8.951950481264701</c:v>
                </c:pt>
                <c:pt idx="92">
                  <c:v>-9.160619577090528</c:v>
                </c:pt>
                <c:pt idx="93">
                  <c:v>-9.37004383116164</c:v>
                </c:pt>
                <c:pt idx="94">
                  <c:v>-9.580172354995738</c:v>
                </c:pt>
                <c:pt idx="95">
                  <c:v>-9.790955484856418</c:v>
                </c:pt>
                <c:pt idx="96">
                  <c:v>-10.0023447689896</c:v>
                </c:pt>
                <c:pt idx="97">
                  <c:v>-10.21429295404687</c:v>
                </c:pt>
                <c:pt idx="98">
                  <c:v>-10.42675397077892</c:v>
                </c:pt>
                <c:pt idx="99">
                  <c:v>-10.63968291906713</c:v>
                </c:pt>
                <c:pt idx="100">
                  <c:v>-10.85303605238914</c:v>
                </c:pt>
                <c:pt idx="101">
                  <c:v>-11.06677076174083</c:v>
                </c:pt>
                <c:pt idx="102">
                  <c:v>-11.2808455591321</c:v>
                </c:pt>
                <c:pt idx="103">
                  <c:v>-11.49522006064763</c:v>
                </c:pt>
                <c:pt idx="104">
                  <c:v>-11.70985496920002</c:v>
                </c:pt>
                <c:pt idx="105">
                  <c:v>-11.92471205696802</c:v>
                </c:pt>
                <c:pt idx="106">
                  <c:v>-12.13975414758897</c:v>
                </c:pt>
                <c:pt idx="107">
                  <c:v>-12.35494509815817</c:v>
                </c:pt>
                <c:pt idx="108">
                  <c:v>-12.5702497810653</c:v>
                </c:pt>
                <c:pt idx="109">
                  <c:v>-12.78563406569083</c:v>
                </c:pt>
                <c:pt idx="110">
                  <c:v>-13.0010648000398</c:v>
                </c:pt>
                <c:pt idx="111">
                  <c:v>-13.21650979230708</c:v>
                </c:pt>
                <c:pt idx="112">
                  <c:v>-13.43193779241119</c:v>
                </c:pt>
                <c:pt idx="113">
                  <c:v>-13.64731847355415</c:v>
                </c:pt>
                <c:pt idx="114">
                  <c:v>-13.86262241378245</c:v>
                </c:pt>
                <c:pt idx="115">
                  <c:v>-14.07782107763251</c:v>
                </c:pt>
                <c:pt idx="116">
                  <c:v>-14.29288679782621</c:v>
                </c:pt>
                <c:pt idx="117">
                  <c:v>-14.50779275708646</c:v>
                </c:pt>
                <c:pt idx="118">
                  <c:v>-14.7225129700364</c:v>
                </c:pt>
                <c:pt idx="119">
                  <c:v>-14.93702226527876</c:v>
                </c:pt>
              </c:numCache>
            </c:numRef>
          </c:yVal>
          <c:smooth val="0"/>
          <c:extLst xmlns:c16r2="http://schemas.microsoft.com/office/drawing/2015/06/chart">
            <c:ext xmlns:c16="http://schemas.microsoft.com/office/drawing/2014/chart" uri="{C3380CC4-5D6E-409C-BE32-E72D297353CC}">
              <c16:uniqueId val="{00000008-134A-4CC8-A50B-9EFE485D9FE9}"/>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0.0</c:v>
                </c:pt>
                <c:pt idx="1">
                  <c:v>0.181786318888953</c:v>
                </c:pt>
                <c:pt idx="2">
                  <c:v>0.232246860438863</c:v>
                </c:pt>
                <c:pt idx="3">
                  <c:v>0.181615740397319</c:v>
                </c:pt>
                <c:pt idx="4">
                  <c:v>0.0530054120004024</c:v>
                </c:pt>
                <c:pt idx="5">
                  <c:v>-0.135803178686729</c:v>
                </c:pt>
                <c:pt idx="6">
                  <c:v>-0.371140259796903</c:v>
                </c:pt>
                <c:pt idx="7">
                  <c:v>-0.642505106242879</c:v>
                </c:pt>
                <c:pt idx="8">
                  <c:v>-0.941838395987361</c:v>
                </c:pt>
                <c:pt idx="9">
                  <c:v>-1.262960394858055</c:v>
                </c:pt>
                <c:pt idx="10">
                  <c:v>-1.601137329494122</c:v>
                </c:pt>
                <c:pt idx="11">
                  <c:v>-1.95274683105754</c:v>
                </c:pt>
                <c:pt idx="12">
                  <c:v>-2.315019928533716</c:v>
                </c:pt>
                <c:pt idx="13">
                  <c:v>-2.329397476320992</c:v>
                </c:pt>
                <c:pt idx="14">
                  <c:v>-2.385004137480337</c:v>
                </c:pt>
                <c:pt idx="15">
                  <c:v>-2.47278894310557</c:v>
                </c:pt>
                <c:pt idx="16">
                  <c:v>-2.586018470210547</c:v>
                </c:pt>
                <c:pt idx="17">
                  <c:v>-2.719555475006928</c:v>
                </c:pt>
                <c:pt idx="18">
                  <c:v>-2.869487512223714</c:v>
                </c:pt>
                <c:pt idx="19">
                  <c:v>-3.032841239767999</c:v>
                </c:pt>
                <c:pt idx="20">
                  <c:v>-3.207362200888383</c:v>
                </c:pt>
                <c:pt idx="21">
                  <c:v>-3.391345187310838</c:v>
                </c:pt>
                <c:pt idx="22">
                  <c:v>-3.58350366554987</c:v>
                </c:pt>
                <c:pt idx="23">
                  <c:v>-3.782869360621134</c:v>
                </c:pt>
                <c:pt idx="24">
                  <c:v>-3.988715112503087</c:v>
                </c:pt>
                <c:pt idx="25">
                  <c:v>-4.20049568433933</c:v>
                </c:pt>
                <c:pt idx="26">
                  <c:v>-4.417175075226623</c:v>
                </c:pt>
                <c:pt idx="27">
                  <c:v>-4.638525503378775</c:v>
                </c:pt>
                <c:pt idx="28">
                  <c:v>-4.864380967450785</c:v>
                </c:pt>
                <c:pt idx="29">
                  <c:v>-5.094618239293585</c:v>
                </c:pt>
                <c:pt idx="30">
                  <c:v>-5.329144422582431</c:v>
                </c:pt>
                <c:pt idx="31">
                  <c:v>-5.56788758652867</c:v>
                </c:pt>
                <c:pt idx="32">
                  <c:v>-5.810789750827086</c:v>
                </c:pt>
                <c:pt idx="33">
                  <c:v>-6.057801669408883</c:v>
                </c:pt>
                <c:pt idx="34">
                  <c:v>-6.308878987626485</c:v>
                </c:pt>
                <c:pt idx="35">
                  <c:v>-6.56397944577293</c:v>
                </c:pt>
                <c:pt idx="36">
                  <c:v>-6.823060877464735</c:v>
                </c:pt>
                <c:pt idx="37">
                  <c:v>-7.086079809778312</c:v>
                </c:pt>
                <c:pt idx="38">
                  <c:v>-7.352990517093525</c:v>
                </c:pt>
                <c:pt idx="39">
                  <c:v>-7.623743309489327</c:v>
                </c:pt>
                <c:pt idx="40">
                  <c:v>-7.898285457848885</c:v>
                </c:pt>
                <c:pt idx="41">
                  <c:v>-8.176561003874667</c:v>
                </c:pt>
                <c:pt idx="42">
                  <c:v>-8.45851070428762</c:v>
                </c:pt>
                <c:pt idx="43">
                  <c:v>-8.744072079273703</c:v>
                </c:pt>
                <c:pt idx="44">
                  <c:v>-9.033179534775627</c:v>
                </c:pt>
                <c:pt idx="45">
                  <c:v>-9.32576453554611</c:v>
                </c:pt>
                <c:pt idx="46">
                  <c:v>-9.621755811730498</c:v>
                </c:pt>
                <c:pt idx="47">
                  <c:v>-9.921079585962614</c:v>
                </c:pt>
                <c:pt idx="48">
                  <c:v>-10.22365981135226</c:v>
                </c:pt>
                <c:pt idx="49">
                  <c:v>-10.52941841332176</c:v>
                </c:pt>
                <c:pt idx="50">
                  <c:v>-10.83827553008268</c:v>
                </c:pt>
                <c:pt idx="51">
                  <c:v>-11.15014974810492</c:v>
                </c:pt>
                <c:pt idx="52">
                  <c:v>-11.46495832803339</c:v>
                </c:pt>
                <c:pt idx="53">
                  <c:v>-11.7826174235779</c:v>
                </c:pt>
                <c:pt idx="54">
                  <c:v>-12.10304228987661</c:v>
                </c:pt>
                <c:pt idx="55">
                  <c:v>-12.4261474807081</c:v>
                </c:pt>
                <c:pt idx="56">
                  <c:v>-12.75184703422201</c:v>
                </c:pt>
                <c:pt idx="57">
                  <c:v>-13.0800546471428</c:v>
                </c:pt>
                <c:pt idx="58">
                  <c:v>-13.41068383762922</c:v>
                </c:pt>
                <c:pt idx="59">
                  <c:v>-13.74364809697545</c:v>
                </c:pt>
                <c:pt idx="60">
                  <c:v>-14.07886103057444</c:v>
                </c:pt>
                <c:pt idx="61">
                  <c:v>-14.41623648849691</c:v>
                </c:pt>
                <c:pt idx="62">
                  <c:v>-14.75568868619484</c:v>
                </c:pt>
                <c:pt idx="63">
                  <c:v>-15.09713231571823</c:v>
                </c:pt>
                <c:pt idx="64">
                  <c:v>-15.44048264797675</c:v>
                </c:pt>
                <c:pt idx="65">
                  <c:v>-15.78565562649874</c:v>
                </c:pt>
                <c:pt idx="66">
                  <c:v>-16.13256795314464</c:v>
                </c:pt>
                <c:pt idx="67">
                  <c:v>-16.4811371662472</c:v>
                </c:pt>
                <c:pt idx="68">
                  <c:v>-16.83128171160024</c:v>
                </c:pt>
                <c:pt idx="69">
                  <c:v>-17.18292100673532</c:v>
                </c:pt>
                <c:pt idx="70">
                  <c:v>-17.53597549888037</c:v>
                </c:pt>
                <c:pt idx="71">
                  <c:v>-17.89036671699614</c:v>
                </c:pt>
                <c:pt idx="72">
                  <c:v>-18.24601731824623</c:v>
                </c:pt>
                <c:pt idx="73">
                  <c:v>-18.60285112926431</c:v>
                </c:pt>
                <c:pt idx="74">
                  <c:v>-18.96079318255378</c:v>
                </c:pt>
                <c:pt idx="75">
                  <c:v>-19.31976974832014</c:v>
                </c:pt>
                <c:pt idx="76">
                  <c:v>-19.67970836204586</c:v>
                </c:pt>
                <c:pt idx="77">
                  <c:v>-20.04053784809003</c:v>
                </c:pt>
                <c:pt idx="78">
                  <c:v>-20.40218833958352</c:v>
                </c:pt>
                <c:pt idx="79">
                  <c:v>-20.76459129484738</c:v>
                </c:pt>
                <c:pt idx="80">
                  <c:v>-21.12767951063142</c:v>
                </c:pt>
                <c:pt idx="81">
                  <c:v>-21.49138713230423</c:v>
                </c:pt>
                <c:pt idx="82">
                  <c:v>-21.8556496613146</c:v>
                </c:pt>
                <c:pt idx="83">
                  <c:v>-22.22040396004377</c:v>
                </c:pt>
                <c:pt idx="84">
                  <c:v>-22.58558825425825</c:v>
                </c:pt>
                <c:pt idx="85">
                  <c:v>-22.95114213338092</c:v>
                </c:pt>
                <c:pt idx="86">
                  <c:v>-23.31700654866563</c:v>
                </c:pt>
                <c:pt idx="87">
                  <c:v>-23.68312380953466</c:v>
                </c:pt>
                <c:pt idx="88">
                  <c:v>-24.04943757813128</c:v>
                </c:pt>
                <c:pt idx="89">
                  <c:v>-24.41589286230101</c:v>
                </c:pt>
                <c:pt idx="90">
                  <c:v>-24.78243600707447</c:v>
                </c:pt>
                <c:pt idx="91">
                  <c:v>-25.14901468483367</c:v>
                </c:pt>
                <c:pt idx="92">
                  <c:v>-25.5155778842236</c:v>
                </c:pt>
                <c:pt idx="93">
                  <c:v>-25.88207589795002</c:v>
                </c:pt>
                <c:pt idx="94">
                  <c:v>-26.24846030956268</c:v>
                </c:pt>
                <c:pt idx="95">
                  <c:v>-26.61468397929912</c:v>
                </c:pt>
                <c:pt idx="96">
                  <c:v>-26.98070102912607</c:v>
                </c:pt>
                <c:pt idx="97">
                  <c:v>-27.34646682698894</c:v>
                </c:pt>
                <c:pt idx="98">
                  <c:v>-27.71193797043543</c:v>
                </c:pt>
                <c:pt idx="99">
                  <c:v>-28.07707226961156</c:v>
                </c:pt>
                <c:pt idx="100">
                  <c:v>-28.44182872975307</c:v>
                </c:pt>
                <c:pt idx="101">
                  <c:v>-28.80616753319373</c:v>
                </c:pt>
                <c:pt idx="102">
                  <c:v>-29.1700500210036</c:v>
                </c:pt>
                <c:pt idx="103">
                  <c:v>-29.53343867425247</c:v>
                </c:pt>
                <c:pt idx="104">
                  <c:v>-29.89629709500878</c:v>
                </c:pt>
                <c:pt idx="105">
                  <c:v>-30.25858998708009</c:v>
                </c:pt>
                <c:pt idx="106">
                  <c:v>-30.62028313656172</c:v>
                </c:pt>
                <c:pt idx="107">
                  <c:v>-30.98134339223907</c:v>
                </c:pt>
                <c:pt idx="108">
                  <c:v>-31.34173864587683</c:v>
                </c:pt>
                <c:pt idx="109">
                  <c:v>-31.70143781242587</c:v>
                </c:pt>
                <c:pt idx="110">
                  <c:v>-32.0604108101898</c:v>
                </c:pt>
                <c:pt idx="111">
                  <c:v>-32.41862854098508</c:v>
                </c:pt>
                <c:pt idx="112">
                  <c:v>-32.7760628703236</c:v>
                </c:pt>
                <c:pt idx="113">
                  <c:v>-33.13268660764199</c:v>
                </c:pt>
                <c:pt idx="114">
                  <c:v>-33.48847348658632</c:v>
                </c:pt>
                <c:pt idx="115">
                  <c:v>-33.84339814541181</c:v>
                </c:pt>
                <c:pt idx="116">
                  <c:v>-34.19743610750265</c:v>
                </c:pt>
                <c:pt idx="117">
                  <c:v>-34.55056376199298</c:v>
                </c:pt>
                <c:pt idx="118">
                  <c:v>-34.9027583445841</c:v>
                </c:pt>
                <c:pt idx="119">
                  <c:v>-35.25399791850122</c:v>
                </c:pt>
              </c:numCache>
            </c:numRef>
          </c:yVal>
          <c:smooth val="0"/>
          <c:extLst xmlns:c16r2="http://schemas.microsoft.com/office/drawing/2015/06/chart">
            <c:ext xmlns:c16="http://schemas.microsoft.com/office/drawing/2014/chart" uri="{C3380CC4-5D6E-409C-BE32-E72D297353CC}">
              <c16:uniqueId val="{00000009-134A-4CC8-A50B-9EFE485D9FE9}"/>
            </c:ext>
          </c:extLst>
        </c:ser>
        <c:dLbls>
          <c:showLegendKey val="0"/>
          <c:showVal val="0"/>
          <c:showCatName val="0"/>
          <c:showSerName val="0"/>
          <c:showPercent val="0"/>
          <c:showBubbleSize val="0"/>
        </c:dLbls>
        <c:axId val="-1149069104"/>
        <c:axId val="-1149066256"/>
      </c:scatterChart>
      <c:valAx>
        <c:axId val="-114906910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49066256"/>
        <c:crosses val="autoZero"/>
        <c:crossBetween val="midCat"/>
      </c:valAx>
      <c:valAx>
        <c:axId val="-114906625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149069104"/>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0.0</c:v>
                </c:pt>
                <c:pt idx="2">
                  <c:v>-460.7862682668309</c:v>
                </c:pt>
                <c:pt idx="3">
                  <c:v>-837.0716695243134</c:v>
                </c:pt>
                <c:pt idx="4">
                  <c:v>-1144.298861255538</c:v>
                </c:pt>
                <c:pt idx="5">
                  <c:v>-1395.138143934753</c:v>
                </c:pt>
                <c:pt idx="6">
                  <c:v>-1599.955558349946</c:v>
                </c:pt>
                <c:pt idx="7">
                  <c:v>-1767.226592149815</c:v>
                </c:pt>
                <c:pt idx="8">
                  <c:v>-1903.876935408887</c:v>
                </c:pt>
                <c:pt idx="9">
                  <c:v>-2015.562768733544</c:v>
                </c:pt>
                <c:pt idx="10">
                  <c:v>-2106.901088737828</c:v>
                </c:pt>
                <c:pt idx="11">
                  <c:v>-2181.658805326736</c:v>
                </c:pt>
                <c:pt idx="12">
                  <c:v>-2242.907859465899</c:v>
                </c:pt>
                <c:pt idx="13">
                  <c:v>-2293.152366980728</c:v>
                </c:pt>
                <c:pt idx="14">
                  <c:v>-2334.424866732097</c:v>
                </c:pt>
                <c:pt idx="15">
                  <c:v>-2368.587290246323</c:v>
                </c:pt>
                <c:pt idx="16">
                  <c:v>-2396.95966745641</c:v>
                </c:pt>
                <c:pt idx="17">
                  <c:v>-2420.613239149217</c:v>
                </c:pt>
                <c:pt idx="18">
                  <c:v>-2440.419497340703</c:v>
                </c:pt>
                <c:pt idx="19">
                  <c:v>-2457.087245569111</c:v>
                </c:pt>
                <c:pt idx="20">
                  <c:v>-2471.19282627677</c:v>
                </c:pt>
                <c:pt idx="21">
                  <c:v>-2483.20477298513</c:v>
                </c:pt>
                <c:pt idx="22">
                  <c:v>-2493.503906594323</c:v>
                </c:pt>
                <c:pt idx="23">
                  <c:v>-2502.399710756275</c:v>
                </c:pt>
                <c:pt idx="24">
                  <c:v>-2510.143669811034</c:v>
                </c:pt>
                <c:pt idx="25">
                  <c:v>-2516.940128431692</c:v>
                </c:pt>
                <c:pt idx="26">
                  <c:v>-2522.955130125927</c:v>
                </c:pt>
                <c:pt idx="27">
                  <c:v>-2528.323597297298</c:v>
                </c:pt>
                <c:pt idx="28">
                  <c:v>-2533.155466591721</c:v>
                </c:pt>
                <c:pt idx="29">
                  <c:v>-2537.540121341677</c:v>
                </c:pt>
                <c:pt idx="30">
                  <c:v>-2541.550257941792</c:v>
                </c:pt>
                <c:pt idx="31">
                  <c:v>-2545.245033362113</c:v>
                </c:pt>
                <c:pt idx="32">
                  <c:v>-2548.672621801525</c:v>
                </c:pt>
                <c:pt idx="33">
                  <c:v>-2551.872290694631</c:v>
                </c:pt>
                <c:pt idx="34">
                  <c:v>-2554.876085896874</c:v>
                </c:pt>
                <c:pt idx="35">
                  <c:v>-2557.710199189081</c:v>
                </c:pt>
                <c:pt idx="36">
                  <c:v>-2560.396077635778</c:v>
                </c:pt>
                <c:pt idx="37">
                  <c:v>-2562.951323240507</c:v>
                </c:pt>
                <c:pt idx="38">
                  <c:v>-2565.390422302098</c:v>
                </c:pt>
                <c:pt idx="39">
                  <c:v>-2567.725336514435</c:v>
                </c:pt>
                <c:pt idx="40">
                  <c:v>-2569.96598184176</c:v>
                </c:pt>
                <c:pt idx="41">
                  <c:v>-2572.120616754612</c:v>
                </c:pt>
                <c:pt idx="42">
                  <c:v>-2574.196156171256</c:v>
                </c:pt>
                <c:pt idx="43">
                  <c:v>-2576.198425521517</c:v>
                </c:pt>
                <c:pt idx="44">
                  <c:v>-2578.132366285874</c:v>
                </c:pt>
                <c:pt idx="45">
                  <c:v>-2580.002202214728</c:v>
                </c:pt>
                <c:pt idx="46">
                  <c:v>-2581.81157369733</c:v>
                </c:pt>
                <c:pt idx="47">
                  <c:v>-2583.563646339764</c:v>
                </c:pt>
                <c:pt idx="48">
                  <c:v>-2585.261198667406</c:v>
                </c:pt>
                <c:pt idx="49">
                  <c:v>-2586.906692936274</c:v>
                </c:pt>
                <c:pt idx="50">
                  <c:v>-2588.502332283534</c:v>
                </c:pt>
                <c:pt idx="51">
                  <c:v>-2590.05010683489</c:v>
                </c:pt>
                <c:pt idx="52">
                  <c:v>-2591.55183088866</c:v>
                </c:pt>
                <c:pt idx="53">
                  <c:v>-2593.009172893846</c:v>
                </c:pt>
                <c:pt idx="54">
                  <c:v>-2594.423679612701</c:v>
                </c:pt>
                <c:pt idx="55">
                  <c:v>-2595.796795591712</c:v>
                </c:pt>
                <c:pt idx="56">
                  <c:v>-2597.129878851043</c:v>
                </c:pt>
                <c:pt idx="57">
                  <c:v>-2598.424213527818</c:v>
                </c:pt>
                <c:pt idx="58">
                  <c:v>-2599.68102006787</c:v>
                </c:pt>
                <c:pt idx="59">
                  <c:v>-2600.901463446145</c:v>
                </c:pt>
                <c:pt idx="60">
                  <c:v>-2602.08665980335</c:v>
                </c:pt>
                <c:pt idx="61">
                  <c:v>-2603.237681811655</c:v>
                </c:pt>
                <c:pt idx="62">
                  <c:v>-2604.355563021723</c:v>
                </c:pt>
                <c:pt idx="63">
                  <c:v>-2605.44130139381</c:v>
                </c:pt>
                <c:pt idx="64">
                  <c:v>-2606.495862177166</c:v>
                </c:pt>
                <c:pt idx="65">
                  <c:v>-2607.520180268522</c:v>
                </c:pt>
                <c:pt idx="66">
                  <c:v>-2608.515162155782</c:v>
                </c:pt>
                <c:pt idx="67">
                  <c:v>-2609.48168753152</c:v>
                </c:pt>
                <c:pt idx="68">
                  <c:v>-2610.420610644203</c:v>
                </c:pt>
                <c:pt idx="69">
                  <c:v>-2611.332761441616</c:v>
                </c:pt>
                <c:pt idx="70">
                  <c:v>-2612.218946549758</c:v>
                </c:pt>
                <c:pt idx="71">
                  <c:v>-2613.079950121915</c:v>
                </c:pt>
                <c:pt idx="72">
                  <c:v>-2613.916534585354</c:v>
                </c:pt>
                <c:pt idx="73">
                  <c:v>-2614.729441307622</c:v>
                </c:pt>
                <c:pt idx="74">
                  <c:v>-2615.519391199774</c:v>
                </c:pt>
                <c:pt idx="75">
                  <c:v>-2616.287085269334</c:v>
                </c:pt>
                <c:pt idx="76">
                  <c:v>-2617.033205135423</c:v>
                </c:pt>
                <c:pt idx="77">
                  <c:v>-2617.758413512576</c:v>
                </c:pt>
                <c:pt idx="78">
                  <c:v>-2618.463354670755</c:v>
                </c:pt>
                <c:pt idx="79">
                  <c:v>-2619.148654876422</c:v>
                </c:pt>
                <c:pt idx="80">
                  <c:v>-2619.814922818408</c:v>
                </c:pt>
                <c:pt idx="81">
                  <c:v>-2620.462750021456</c:v>
                </c:pt>
                <c:pt idx="82">
                  <c:v>-2621.092711249872</c:v>
                </c:pt>
                <c:pt idx="83">
                  <c:v>-2621.705364902584</c:v>
                </c:pt>
                <c:pt idx="84">
                  <c:v>-2622.301253401088</c:v>
                </c:pt>
                <c:pt idx="85">
                  <c:v>-2622.880903570785</c:v>
                </c:pt>
                <c:pt idx="86">
                  <c:v>-2623.444827016624</c:v>
                </c:pt>
                <c:pt idx="87">
                  <c:v>-2623.99352049322</c:v>
                </c:pt>
                <c:pt idx="88">
                  <c:v>-2624.527466269501</c:v>
                </c:pt>
                <c:pt idx="89">
                  <c:v>-2625.04713248846</c:v>
                </c:pt>
                <c:pt idx="90">
                  <c:v>-2625.55297352148</c:v>
                </c:pt>
                <c:pt idx="91">
                  <c:v>-2626.04543031758</c:v>
                </c:pt>
                <c:pt idx="92">
                  <c:v>-2626.524930747441</c:v>
                </c:pt>
                <c:pt idx="93">
                  <c:v>-2626.991889941914</c:v>
                </c:pt>
                <c:pt idx="94">
                  <c:v>-2627.446710625216</c:v>
                </c:pt>
                <c:pt idx="95">
                  <c:v>-2627.889783442424</c:v>
                </c:pt>
                <c:pt idx="96">
                  <c:v>-2628.321487281351</c:v>
                </c:pt>
                <c:pt idx="97">
                  <c:v>-2628.74218958855</c:v>
                </c:pt>
                <c:pt idx="98">
                  <c:v>-2629.152246679598</c:v>
                </c:pt>
                <c:pt idx="99">
                  <c:v>-2629.552004043213</c:v>
                </c:pt>
                <c:pt idx="100">
                  <c:v>-2629.941796639461</c:v>
                </c:pt>
                <c:pt idx="101">
                  <c:v>-2630.321949191926</c:v>
                </c:pt>
                <c:pt idx="102">
                  <c:v>-2630.692776473672</c:v>
                </c:pt>
                <c:pt idx="103">
                  <c:v>-2631.054583587094</c:v>
                </c:pt>
                <c:pt idx="104">
                  <c:v>-2631.407666237606</c:v>
                </c:pt>
                <c:pt idx="105">
                  <c:v>-2631.75231100122</c:v>
                </c:pt>
                <c:pt idx="106">
                  <c:v>-2632.088795586009</c:v>
                </c:pt>
                <c:pt idx="107">
                  <c:v>-2632.417389087328</c:v>
                </c:pt>
                <c:pt idx="108">
                  <c:v>-2632.73835223711</c:v>
                </c:pt>
                <c:pt idx="109">
                  <c:v>-2633.051937647047</c:v>
                </c:pt>
                <c:pt idx="110">
                  <c:v>-2633.358390045832</c:v>
                </c:pt>
                <c:pt idx="111">
                  <c:v>-2633.657946510437</c:v>
                </c:pt>
                <c:pt idx="112">
                  <c:v>-2633.95083669166</c:v>
                </c:pt>
                <c:pt idx="113">
                  <c:v>-2634.237283033712</c:v>
                </c:pt>
                <c:pt idx="114">
                  <c:v>-2634.517500988302</c:v>
                </c:pt>
                <c:pt idx="115">
                  <c:v>-2634.791699222991</c:v>
                </c:pt>
                <c:pt idx="116">
                  <c:v>-2635.060079824128</c:v>
                </c:pt>
                <c:pt idx="117">
                  <c:v>-2635.322838494234</c:v>
                </c:pt>
                <c:pt idx="118">
                  <c:v>-2635.580164744159</c:v>
                </c:pt>
                <c:pt idx="119">
                  <c:v>-2635.832242080021</c:v>
                </c:pt>
              </c:numCache>
            </c:numRef>
          </c:yVal>
          <c:smooth val="0"/>
          <c:extLst xmlns:c16r2="http://schemas.microsoft.com/office/drawing/2015/06/chart">
            <c:ext xmlns:c16="http://schemas.microsoft.com/office/drawing/2014/chart" uri="{C3380CC4-5D6E-409C-BE32-E72D297353CC}">
              <c16:uniqueId val="{00000000-4378-48EF-B3A1-6B70C437CA33}"/>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0.0</c:v>
                </c:pt>
                <c:pt idx="2">
                  <c:v>-460.786587130915</c:v>
                </c:pt>
                <c:pt idx="3">
                  <c:v>-837.0726970745927</c:v>
                </c:pt>
                <c:pt idx="4">
                  <c:v>-1144.300827501636</c:v>
                </c:pt>
                <c:pt idx="5">
                  <c:v>-1395.14116443422</c:v>
                </c:pt>
                <c:pt idx="6">
                  <c:v>-1599.959668219322</c:v>
                </c:pt>
                <c:pt idx="7">
                  <c:v>-1767.231771374252</c:v>
                </c:pt>
                <c:pt idx="8">
                  <c:v>-1903.883127508714</c:v>
                </c:pt>
                <c:pt idx="9">
                  <c:v>-2015.569894385957</c:v>
                </c:pt>
                <c:pt idx="10">
                  <c:v>-2106.909055589054</c:v>
                </c:pt>
                <c:pt idx="11">
                  <c:v>-2181.667514945701</c:v>
                </c:pt>
                <c:pt idx="12">
                  <c:v>-2242.917212168522</c:v>
                </c:pt>
                <c:pt idx="13">
                  <c:v>-2293.162265081854</c:v>
                </c:pt>
                <c:pt idx="14">
                  <c:v>-2334.435216406156</c:v>
                </c:pt>
                <c:pt idx="15">
                  <c:v>-2368.597973123869</c:v>
                </c:pt>
                <c:pt idx="16">
                  <c:v>-2396.970574089148</c:v>
                </c:pt>
                <c:pt idx="17">
                  <c:v>-2420.624268754249</c:v>
                </c:pt>
                <c:pt idx="18">
                  <c:v>-2440.430557412812</c:v>
                </c:pt>
                <c:pt idx="19">
                  <c:v>-2457.098251388561</c:v>
                </c:pt>
                <c:pt idx="20">
                  <c:v>-2471.203700362814</c:v>
                </c:pt>
                <c:pt idx="21">
                  <c:v>-2483.215444531423</c:v>
                </c:pt>
                <c:pt idx="22">
                  <c:v>-2493.514310910272</c:v>
                </c:pt>
                <c:pt idx="23">
                  <c:v>-2502.409788730678</c:v>
                </c:pt>
                <c:pt idx="24">
                  <c:v>-2510.153367407656</c:v>
                </c:pt>
                <c:pt idx="25">
                  <c:v>-2516.949396222473</c:v>
                </c:pt>
                <c:pt idx="26">
                  <c:v>-2522.963922864033</c:v>
                </c:pt>
                <c:pt idx="27">
                  <c:v>-2528.331873529452</c:v>
                </c:pt>
                <c:pt idx="28">
                  <c:v>-2533.163188278162</c:v>
                </c:pt>
                <c:pt idx="29">
                  <c:v>-2537.547253547516</c:v>
                </c:pt>
                <c:pt idx="30">
                  <c:v>-2541.556768562092</c:v>
                </c:pt>
                <c:pt idx="31">
                  <c:v>-2545.250892877458</c:v>
                </c:pt>
                <c:pt idx="32">
                  <c:v>-2548.677803061222</c:v>
                </c:pt>
                <c:pt idx="33">
                  <c:v>-2551.876768724684</c:v>
                </c:pt>
                <c:pt idx="34">
                  <c:v>-2554.87983772999</c:v>
                </c:pt>
                <c:pt idx="35">
                  <c:v>-2557.713203713902</c:v>
                </c:pt>
                <c:pt idx="36">
                  <c:v>-2560.398315463397</c:v>
                </c:pt>
                <c:pt idx="37">
                  <c:v>-2562.952776585662</c:v>
                </c:pt>
                <c:pt idx="38">
                  <c:v>-2565.391074877587</c:v>
                </c:pt>
                <c:pt idx="39">
                  <c:v>-2567.72517343671</c:v>
                </c:pt>
                <c:pt idx="40">
                  <c:v>-2569.964989546323</c:v>
                </c:pt>
                <c:pt idx="41">
                  <c:v>-2572.118782919977</c:v>
                </c:pt>
                <c:pt idx="42">
                  <c:v>-2574.193469650272</c:v>
                </c:pt>
                <c:pt idx="43">
                  <c:v>-2576.194876278998</c:v>
                </c:pt>
                <c:pt idx="44">
                  <c:v>-2578.12794534181</c:v>
                </c:pt>
                <c:pt idx="45">
                  <c:v>-2579.99690159235</c:v>
                </c:pt>
                <c:pt idx="46">
                  <c:v>-2581.805386375213</c:v>
                </c:pt>
                <c:pt idx="47">
                  <c:v>-2583.556566207692</c:v>
                </c:pt>
                <c:pt idx="48">
                  <c:v>-2585.253220485236</c:v>
                </c:pt>
                <c:pt idx="49">
                  <c:v>-2586.897812295632</c:v>
                </c:pt>
                <c:pt idx="50">
                  <c:v>-2588.492545572015</c:v>
                </c:pt>
                <c:pt idx="51">
                  <c:v>-2590.039411202178</c:v>
                </c:pt>
                <c:pt idx="52">
                  <c:v>-2591.540224214656</c:v>
                </c:pt>
                <c:pt idx="53">
                  <c:v>-2592.996653758466</c:v>
                </c:pt>
                <c:pt idx="54">
                  <c:v>-2594.410247267046</c:v>
                </c:pt>
                <c:pt idx="55">
                  <c:v>-2595.782449930678</c:v>
                </c:pt>
                <c:pt idx="56">
                  <c:v>-2597.114620387074</c:v>
                </c:pt>
                <c:pt idx="57">
                  <c:v>-2598.408043365678</c:v>
                </c:pt>
                <c:pt idx="58">
                  <c:v>-2599.663939880553</c:v>
                </c:pt>
                <c:pt idx="59">
                  <c:v>-2600.883475451505</c:v>
                </c:pt>
                <c:pt idx="60">
                  <c:v>-2602.067766741675</c:v>
                </c:pt>
                <c:pt idx="61">
                  <c:v>-2603.217886924005</c:v>
                </c:pt>
                <c:pt idx="62">
                  <c:v>-2604.334870028852</c:v>
                </c:pt>
                <c:pt idx="63">
                  <c:v>-2605.419714475982</c:v>
                </c:pt>
                <c:pt idx="64">
                  <c:v>-2606.473385954348</c:v>
                </c:pt>
                <c:pt idx="65">
                  <c:v>-2607.49681978134</c:v>
                </c:pt>
                <c:pt idx="66">
                  <c:v>-2608.490922846962</c:v>
                </c:pt>
                <c:pt idx="67">
                  <c:v>-2609.456575227854</c:v>
                </c:pt>
                <c:pt idx="68">
                  <c:v>-2610.394631539104</c:v>
                </c:pt>
                <c:pt idx="69">
                  <c:v>-2611.30592207807</c:v>
                </c:pt>
                <c:pt idx="70">
                  <c:v>-2612.191253803776</c:v>
                </c:pt>
                <c:pt idx="71">
                  <c:v>-2613.051411186432</c:v>
                </c:pt>
                <c:pt idx="72">
                  <c:v>-2613.887156954591</c:v>
                </c:pt>
                <c:pt idx="73">
                  <c:v>-2614.69923276188</c:v>
                </c:pt>
                <c:pt idx="74">
                  <c:v>-2615.488359790386</c:v>
                </c:pt>
                <c:pt idx="75">
                  <c:v>-2616.255239304577</c:v>
                </c:pt>
                <c:pt idx="76">
                  <c:v>-2617.000553166246</c:v>
                </c:pt>
                <c:pt idx="77">
                  <c:v>-2617.724964318953</c:v>
                </c:pt>
                <c:pt idx="78">
                  <c:v>-2618.42911724845</c:v>
                </c:pt>
                <c:pt idx="79">
                  <c:v>-2619.113638423994</c:v>
                </c:pt>
                <c:pt idx="80">
                  <c:v>-2619.779136724581</c:v>
                </c:pt>
                <c:pt idx="81">
                  <c:v>-2620.42620385296</c:v>
                </c:pt>
                <c:pt idx="82">
                  <c:v>-2621.055414739465</c:v>
                </c:pt>
                <c:pt idx="83">
                  <c:v>-2621.667327937466</c:v>
                </c:pt>
                <c:pt idx="84">
                  <c:v>-2622.262486011613</c:v>
                </c:pt>
                <c:pt idx="85">
                  <c:v>-2622.841415919545</c:v>
                </c:pt>
                <c:pt idx="86">
                  <c:v>-2623.404629387805</c:v>
                </c:pt>
                <c:pt idx="87">
                  <c:v>-2623.952623282181</c:v>
                </c:pt>
                <c:pt idx="88">
                  <c:v>-2624.485879972824</c:v>
                </c:pt>
                <c:pt idx="89">
                  <c:v>-2625.004867694091</c:v>
                </c:pt>
                <c:pt idx="90">
                  <c:v>-2625.510040899313</c:v>
                </c:pt>
                <c:pt idx="91">
                  <c:v>-2626.001840610261</c:v>
                </c:pt>
                <c:pt idx="92">
                  <c:v>-2626.480694761402</c:v>
                </c:pt>
                <c:pt idx="93">
                  <c:v>-2626.947018538754</c:v>
                </c:pt>
                <c:pt idx="94">
                  <c:v>-2627.401214713278</c:v>
                </c:pt>
                <c:pt idx="95">
                  <c:v>-2627.843673968648</c:v>
                </c:pt>
                <c:pt idx="96">
                  <c:v>-2628.274775223425</c:v>
                </c:pt>
                <c:pt idx="97">
                  <c:v>-2628.694885947254</c:v>
                </c:pt>
                <c:pt idx="98">
                  <c:v>-2629.104362471386</c:v>
                </c:pt>
                <c:pt idx="99">
                  <c:v>-2629.503550293055</c:v>
                </c:pt>
                <c:pt idx="100">
                  <c:v>-2629.892784373948</c:v>
                </c:pt>
                <c:pt idx="101">
                  <c:v>-2630.27238943255</c:v>
                </c:pt>
                <c:pt idx="102">
                  <c:v>-2630.642680230332</c:v>
                </c:pt>
                <c:pt idx="103">
                  <c:v>-2631.003961851831</c:v>
                </c:pt>
                <c:pt idx="104">
                  <c:v>-2631.356529978591</c:v>
                </c:pt>
                <c:pt idx="105">
                  <c:v>-2631.700671156871</c:v>
                </c:pt>
                <c:pt idx="106">
                  <c:v>-2632.03666305948</c:v>
                </c:pt>
                <c:pt idx="107">
                  <c:v>-2632.364774740854</c:v>
                </c:pt>
                <c:pt idx="108">
                  <c:v>-2632.685266886932</c:v>
                </c:pt>
                <c:pt idx="109">
                  <c:v>-2632.99839205833</c:v>
                </c:pt>
                <c:pt idx="110">
                  <c:v>-2633.304394927789</c:v>
                </c:pt>
                <c:pt idx="111">
                  <c:v>-2633.603512511672</c:v>
                </c:pt>
                <c:pt idx="112">
                  <c:v>-2633.895974395607</c:v>
                </c:pt>
                <c:pt idx="113">
                  <c:v>-2634.1820029544</c:v>
                </c:pt>
                <c:pt idx="114">
                  <c:v>-2634.461813566122</c:v>
                </c:pt>
                <c:pt idx="115">
                  <c:v>-2634.735614820751</c:v>
                </c:pt>
                <c:pt idx="116">
                  <c:v>-2635.003608723182</c:v>
                </c:pt>
                <c:pt idx="117">
                  <c:v>-2635.26599089085</c:v>
                </c:pt>
                <c:pt idx="118">
                  <c:v>-2635.522950745995</c:v>
                </c:pt>
                <c:pt idx="119">
                  <c:v>-2635.774671702743</c:v>
                </c:pt>
              </c:numCache>
            </c:numRef>
          </c:yVal>
          <c:smooth val="0"/>
          <c:extLst xmlns:c16r2="http://schemas.microsoft.com/office/drawing/2015/06/chart">
            <c:ext xmlns:c16="http://schemas.microsoft.com/office/drawing/2014/chart" uri="{C3380CC4-5D6E-409C-BE32-E72D297353CC}">
              <c16:uniqueId val="{00000001-4378-48EF-B3A1-6B70C437CA33}"/>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0.0</c:v>
                </c:pt>
                <c:pt idx="2">
                  <c:v>-460.7855408082169</c:v>
                </c:pt>
                <c:pt idx="3">
                  <c:v>-837.069546215771</c:v>
                </c:pt>
                <c:pt idx="4">
                  <c:v>-1144.294602003261</c:v>
                </c:pt>
                <c:pt idx="5">
                  <c:v>-1395.130976824446</c:v>
                </c:pt>
                <c:pt idx="6">
                  <c:v>-1599.944707439638</c:v>
                </c:pt>
                <c:pt idx="7">
                  <c:v>-1767.211296939015</c:v>
                </c:pt>
                <c:pt idx="8">
                  <c:v>-1903.856464097295</c:v>
                </c:pt>
                <c:pt idx="9">
                  <c:v>-2015.536426877792</c:v>
                </c:pt>
                <c:pt idx="10">
                  <c:v>-2106.868224528207</c:v>
                </c:pt>
                <c:pt idx="11">
                  <c:v>-2181.618812407774</c:v>
                </c:pt>
                <c:pt idx="12">
                  <c:v>-2242.860177996623</c:v>
                </c:pt>
                <c:pt idx="13">
                  <c:v>-2293.096483456271</c:v>
                </c:pt>
                <c:pt idx="14">
                  <c:v>-2334.360311334018</c:v>
                </c:pt>
                <c:pt idx="15">
                  <c:v>-2368.513572130235</c:v>
                </c:pt>
                <c:pt idx="16">
                  <c:v>-2396.876301348377</c:v>
                </c:pt>
                <c:pt idx="17">
                  <c:v>-2420.519751991615</c:v>
                </c:pt>
                <c:pt idx="18">
                  <c:v>-2440.315433906574</c:v>
                </c:pt>
                <c:pt idx="19">
                  <c:v>-2456.972172392641</c:v>
                </c:pt>
                <c:pt idx="20">
                  <c:v>-2471.066334281841</c:v>
                </c:pt>
                <c:pt idx="21">
                  <c:v>-2483.066479116043</c:v>
                </c:pt>
                <c:pt idx="22">
                  <c:v>-2493.353454686406</c:v>
                </c:pt>
                <c:pt idx="23">
                  <c:v>-2502.236771832882</c:v>
                </c:pt>
                <c:pt idx="24">
                  <c:v>-2509.967941951942</c:v>
                </c:pt>
                <c:pt idx="25">
                  <c:v>-2516.75133632583</c:v>
                </c:pt>
                <c:pt idx="26">
                  <c:v>-2522.753024395992</c:v>
                </c:pt>
                <c:pt idx="27">
                  <c:v>-2528.107953663704</c:v>
                </c:pt>
                <c:pt idx="28">
                  <c:v>-2532.926084712029</c:v>
                </c:pt>
                <c:pt idx="29">
                  <c:v>-2537.296823714554</c:v>
                </c:pt>
                <c:pt idx="30">
                  <c:v>-2541.292888793213</c:v>
                </c:pt>
                <c:pt idx="31">
                  <c:v>-2544.973457534582</c:v>
                </c:pt>
                <c:pt idx="32">
                  <c:v>-2548.38672365919</c:v>
                </c:pt>
                <c:pt idx="33">
                  <c:v>-2551.571973053338</c:v>
                </c:pt>
                <c:pt idx="34">
                  <c:v>-2554.561268985472</c:v>
                </c:pt>
                <c:pt idx="35">
                  <c:v>-2557.380819646096</c:v>
                </c:pt>
                <c:pt idx="36">
                  <c:v>-2560.052087544133</c:v>
                </c:pt>
                <c:pt idx="37">
                  <c:v>-2562.592689201476</c:v>
                </c:pt>
                <c:pt idx="38">
                  <c:v>-2565.01712454918</c:v>
                </c:pt>
                <c:pt idx="39">
                  <c:v>-2567.337368066834</c:v>
                </c:pt>
                <c:pt idx="40">
                  <c:v>-2569.563347696934</c:v>
                </c:pt>
                <c:pt idx="41">
                  <c:v>-2571.703333118472</c:v>
                </c:pt>
                <c:pt idx="42">
                  <c:v>-2573.764249725139</c:v>
                </c:pt>
                <c:pt idx="43">
                  <c:v>-2575.751932724976</c:v>
                </c:pt>
                <c:pt idx="44">
                  <c:v>-2577.671332713256</c:v>
                </c:pt>
                <c:pt idx="45">
                  <c:v>-2579.526681925118</c:v>
                </c:pt>
                <c:pt idx="46">
                  <c:v>-2581.321628635837</c:v>
                </c:pt>
                <c:pt idx="47">
                  <c:v>-2583.05934576871</c:v>
                </c:pt>
                <c:pt idx="48">
                  <c:v>-2584.742618626633</c:v>
                </c:pt>
                <c:pt idx="49">
                  <c:v>-2586.373915730633</c:v>
                </c:pt>
                <c:pt idx="50">
                  <c:v>-2587.955445996802</c:v>
                </c:pt>
                <c:pt idx="51">
                  <c:v>-2589.489204868423</c:v>
                </c:pt>
                <c:pt idx="52">
                  <c:v>-2590.97701152396</c:v>
                </c:pt>
                <c:pt idx="53">
                  <c:v>-2592.420538877813</c:v>
                </c:pt>
                <c:pt idx="54">
                  <c:v>-2593.82133776445</c:v>
                </c:pt>
                <c:pt idx="55">
                  <c:v>-2595.180856430004</c:v>
                </c:pt>
                <c:pt idx="56">
                  <c:v>-2596.500456241367</c:v>
                </c:pt>
                <c:pt idx="57">
                  <c:v>-2597.781424348115</c:v>
                </c:pt>
                <c:pt idx="58">
                  <c:v>-2599.024983892134</c:v>
                </c:pt>
                <c:pt idx="59">
                  <c:v>-2600.232302245047</c:v>
                </c:pt>
                <c:pt idx="60">
                  <c:v>-2601.404497661031</c:v>
                </c:pt>
                <c:pt idx="61">
                  <c:v>-2602.542644657959</c:v>
                </c:pt>
                <c:pt idx="62">
                  <c:v>-2603.647778379185</c:v>
                </c:pt>
                <c:pt idx="63">
                  <c:v>-2604.720898138773</c:v>
                </c:pt>
                <c:pt idx="64">
                  <c:v>-2605.762970314161</c:v>
                </c:pt>
                <c:pt idx="65">
                  <c:v>-2606.774930717565</c:v>
                </c:pt>
                <c:pt idx="66">
                  <c:v>-2607.757686551813</c:v>
                </c:pt>
                <c:pt idx="67">
                  <c:v>-2608.712118035444</c:v>
                </c:pt>
                <c:pt idx="68">
                  <c:v>-2609.639079765111</c:v>
                </c:pt>
                <c:pt idx="69">
                  <c:v>-2610.539401869552</c:v>
                </c:pt>
                <c:pt idx="70">
                  <c:v>-2611.41389099852</c:v>
                </c:pt>
                <c:pt idx="71">
                  <c:v>-2612.263331181613</c:v>
                </c:pt>
                <c:pt idx="72">
                  <c:v>-2613.088484584051</c:v>
                </c:pt>
                <c:pt idx="73">
                  <c:v>-2613.890092181773</c:v>
                </c:pt>
                <c:pt idx="74">
                  <c:v>-2614.66887437281</c:v>
                </c:pt>
                <c:pt idx="75">
                  <c:v>-2615.42553153875</c:v>
                </c:pt>
                <c:pt idx="76">
                  <c:v>-2616.160744566834</c:v>
                </c:pt>
                <c:pt idx="77">
                  <c:v>-2616.875175341268</c:v>
                </c:pt>
                <c:pt idx="78">
                  <c:v>-2617.569467210153</c:v>
                </c:pt>
                <c:pt idx="79">
                  <c:v>-2618.244245433053</c:v>
                </c:pt>
                <c:pt idx="80">
                  <c:v>-2618.900117613088</c:v>
                </c:pt>
                <c:pt idx="81">
                  <c:v>-2619.537674116436</c:v>
                </c:pt>
                <c:pt idx="82">
                  <c:v>-2620.157488481644</c:v>
                </c:pt>
                <c:pt idx="83">
                  <c:v>-2620.760117820071</c:v>
                </c:pt>
                <c:pt idx="84">
                  <c:v>-2621.346103208874</c:v>
                </c:pt>
                <c:pt idx="85">
                  <c:v>-2621.915970077348</c:v>
                </c:pt>
                <c:pt idx="86">
                  <c:v>-2622.470228587037</c:v>
                </c:pt>
                <c:pt idx="87">
                  <c:v>-2623.009374006295</c:v>
                </c:pt>
                <c:pt idx="88">
                  <c:v>-2623.533887079135</c:v>
                </c:pt>
                <c:pt idx="89">
                  <c:v>-2624.04423438885</c:v>
                </c:pt>
                <c:pt idx="90">
                  <c:v>-2624.540868716153</c:v>
                </c:pt>
                <c:pt idx="91">
                  <c:v>-2625.02422939195</c:v>
                </c:pt>
                <c:pt idx="92">
                  <c:v>-2625.494742644696</c:v>
                </c:pt>
                <c:pt idx="93">
                  <c:v>-2625.952821942141</c:v>
                </c:pt>
                <c:pt idx="94">
                  <c:v>-2626.398868327487</c:v>
                </c:pt>
                <c:pt idx="95">
                  <c:v>-2626.833270749758</c:v>
                </c:pt>
                <c:pt idx="96">
                  <c:v>-2627.256406388362</c:v>
                </c:pt>
                <c:pt idx="97">
                  <c:v>-2627.668640971653</c:v>
                </c:pt>
                <c:pt idx="98">
                  <c:v>-2628.070329089547</c:v>
                </c:pt>
                <c:pt idx="99">
                  <c:v>-2628.461814499962</c:v>
                </c:pt>
                <c:pt idx="100">
                  <c:v>-2628.843430429173</c:v>
                </c:pt>
                <c:pt idx="101">
                  <c:v>-2629.215499865892</c:v>
                </c:pt>
                <c:pt idx="102">
                  <c:v>-2629.578335849153</c:v>
                </c:pt>
                <c:pt idx="103">
                  <c:v>-2629.932241749964</c:v>
                </c:pt>
                <c:pt idx="104">
                  <c:v>-2630.277511546621</c:v>
                </c:pt>
                <c:pt idx="105">
                  <c:v>-2630.614430093854</c:v>
                </c:pt>
                <c:pt idx="106">
                  <c:v>-2630.94327338566</c:v>
                </c:pt>
                <c:pt idx="107">
                  <c:v>-2631.264308812013</c:v>
                </c:pt>
                <c:pt idx="108">
                  <c:v>-2631.577795409328</c:v>
                </c:pt>
                <c:pt idx="109">
                  <c:v>-2631.883984104847</c:v>
                </c:pt>
                <c:pt idx="110">
                  <c:v>-2632.18311795497</c:v>
                </c:pt>
                <c:pt idx="111">
                  <c:v>-2632.47543237757</c:v>
                </c:pt>
                <c:pt idx="112">
                  <c:v>-2632.76115537846</c:v>
                </c:pt>
                <c:pt idx="113">
                  <c:v>-2633.040507771824</c:v>
                </c:pt>
                <c:pt idx="114">
                  <c:v>-2633.313703395146</c:v>
                </c:pt>
                <c:pt idx="115">
                  <c:v>-2633.580949318306</c:v>
                </c:pt>
                <c:pt idx="116">
                  <c:v>-2633.842446047107</c:v>
                </c:pt>
                <c:pt idx="117">
                  <c:v>-2634.098387721329</c:v>
                </c:pt>
                <c:pt idx="118">
                  <c:v>-2634.348962307537</c:v>
                </c:pt>
                <c:pt idx="119">
                  <c:v>-2634.594351786316</c:v>
                </c:pt>
              </c:numCache>
            </c:numRef>
          </c:yVal>
          <c:smooth val="0"/>
          <c:extLst xmlns:c16r2="http://schemas.microsoft.com/office/drawing/2015/06/chart">
            <c:ext xmlns:c16="http://schemas.microsoft.com/office/drawing/2014/chart" uri="{C3380CC4-5D6E-409C-BE32-E72D297353CC}">
              <c16:uniqueId val="{00000002-4378-48EF-B3A1-6B70C437CA33}"/>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0.0</c:v>
                </c:pt>
                <c:pt idx="2">
                  <c:v>-460.7862682668309</c:v>
                </c:pt>
                <c:pt idx="3">
                  <c:v>-837.0711135271195</c:v>
                </c:pt>
                <c:pt idx="4">
                  <c:v>-1144.29410081813</c:v>
                </c:pt>
                <c:pt idx="5">
                  <c:v>-1395.123689843975</c:v>
                </c:pt>
                <c:pt idx="6">
                  <c:v>-1599.924803683178</c:v>
                </c:pt>
                <c:pt idx="7">
                  <c:v>-1767.172352712951</c:v>
                </c:pt>
                <c:pt idx="8">
                  <c:v>-1903.791848989349</c:v>
                </c:pt>
                <c:pt idx="9">
                  <c:v>-2015.439584940108</c:v>
                </c:pt>
                <c:pt idx="10">
                  <c:v>-2106.732874439615</c:v>
                </c:pt>
                <c:pt idx="11">
                  <c:v>-2181.43908534096</c:v>
                </c:pt>
                <c:pt idx="12">
                  <c:v>-2242.630707894972</c:v>
                </c:pt>
                <c:pt idx="13">
                  <c:v>-2292.812461238376</c:v>
                </c:pt>
                <c:pt idx="14">
                  <c:v>-2334.017513520338</c:v>
                </c:pt>
                <c:pt idx="15">
                  <c:v>-2368.10820270249</c:v>
                </c:pt>
                <c:pt idx="16">
                  <c:v>-2396.403776363197</c:v>
                </c:pt>
                <c:pt idx="17">
                  <c:v>-2419.975130468003</c:v>
                </c:pt>
                <c:pt idx="18">
                  <c:v>-2439.693657099604</c:v>
                </c:pt>
                <c:pt idx="19">
                  <c:v>-2456.268243959978</c:v>
                </c:pt>
                <c:pt idx="20">
                  <c:v>-2470.275453500122</c:v>
                </c:pt>
                <c:pt idx="21">
                  <c:v>-2482.184136696447</c:v>
                </c:pt>
                <c:pt idx="22">
                  <c:v>-2492.375498966037</c:v>
                </c:pt>
                <c:pt idx="23">
                  <c:v>-2501.159451659933</c:v>
                </c:pt>
                <c:pt idx="24">
                  <c:v>-2508.787931383886</c:v>
                </c:pt>
                <c:pt idx="25">
                  <c:v>-2515.465745276138</c:v>
                </c:pt>
                <c:pt idx="26">
                  <c:v>-2521.35939855866</c:v>
                </c:pt>
                <c:pt idx="27">
                  <c:v>-2526.604266385872</c:v>
                </c:pt>
                <c:pt idx="28">
                  <c:v>-2531.310722880087</c:v>
                </c:pt>
                <c:pt idx="29">
                  <c:v>-2535.568567067111</c:v>
                </c:pt>
                <c:pt idx="30">
                  <c:v>-2539.450887157006</c:v>
                </c:pt>
                <c:pt idx="31">
                  <c:v>-2543.017206720633</c:v>
                </c:pt>
                <c:pt idx="32">
                  <c:v>-2546.31604073682</c:v>
                </c:pt>
                <c:pt idx="33">
                  <c:v>-2549.386971552314</c:v>
                </c:pt>
                <c:pt idx="34">
                  <c:v>-2552.262334440431</c:v>
                </c:pt>
                <c:pt idx="35">
                  <c:v>-2554.968585789044</c:v>
                </c:pt>
                <c:pt idx="36">
                  <c:v>-2557.527413364842</c:v>
                </c:pt>
                <c:pt idx="37">
                  <c:v>-2559.956637027775</c:v>
                </c:pt>
                <c:pt idx="38">
                  <c:v>-2562.270939245656</c:v>
                </c:pt>
                <c:pt idx="39">
                  <c:v>-2564.48245740945</c:v>
                </c:pt>
                <c:pt idx="40">
                  <c:v>-2566.601263948625</c:v>
                </c:pt>
                <c:pt idx="41">
                  <c:v>-2568.635755806987</c:v>
                </c:pt>
                <c:pt idx="42">
                  <c:v>-2570.592969601435</c:v>
                </c:pt>
                <c:pt idx="43">
                  <c:v>-2572.47883687236</c:v>
                </c:pt>
                <c:pt idx="44">
                  <c:v>-2574.29839076857</c:v>
                </c:pt>
                <c:pt idx="45">
                  <c:v>-2576.0559333643</c:v>
                </c:pt>
                <c:pt idx="46">
                  <c:v>-2577.755171073681</c:v>
                </c:pt>
                <c:pt idx="47">
                  <c:v>-2579.399324219564</c:v>
                </c:pt>
                <c:pt idx="48">
                  <c:v>-2580.99121567055</c:v>
                </c:pt>
                <c:pt idx="49">
                  <c:v>-2582.53334253111</c:v>
                </c:pt>
                <c:pt idx="50">
                  <c:v>-2584.027934115617</c:v>
                </c:pt>
                <c:pt idx="51">
                  <c:v>-2585.476998825245</c:v>
                </c:pt>
                <c:pt idx="52">
                  <c:v>-2586.882362049852</c:v>
                </c:pt>
                <c:pt idx="53">
                  <c:v>-2588.245696813749</c:v>
                </c:pt>
                <c:pt idx="54">
                  <c:v>-2589.56854855861</c:v>
                </c:pt>
                <c:pt idx="55">
                  <c:v>-2590.852355189567</c:v>
                </c:pt>
                <c:pt idx="56">
                  <c:v>-2592.098463297207</c:v>
                </c:pt>
                <c:pt idx="57">
                  <c:v>-2593.308141293244</c:v>
                </c:pt>
                <c:pt idx="58">
                  <c:v>-2594.48259005697</c:v>
                </c:pt>
                <c:pt idx="59">
                  <c:v>-2595.622951575075</c:v>
                </c:pt>
                <c:pt idx="60">
                  <c:v>-2596.730315964622</c:v>
                </c:pt>
                <c:pt idx="61">
                  <c:v>-2597.805727194358</c:v>
                </c:pt>
                <c:pt idx="62">
                  <c:v>-2598.85018775853</c:v>
                </c:pt>
                <c:pt idx="63">
                  <c:v>-2599.864662508218</c:v>
                </c:pt>
                <c:pt idx="64">
                  <c:v>-2600.850081806057</c:v>
                </c:pt>
                <c:pt idx="65">
                  <c:v>-2601.807344136927</c:v>
                </c:pt>
                <c:pt idx="66">
                  <c:v>-2602.737318282608</c:v>
                </c:pt>
                <c:pt idx="67">
                  <c:v>-2603.640845146364</c:v>
                </c:pt>
                <c:pt idx="68">
                  <c:v>-2604.518739296927</c:v>
                </c:pt>
                <c:pt idx="69">
                  <c:v>-2605.371790287678</c:v>
                </c:pt>
                <c:pt idx="70">
                  <c:v>-2606.200763795614</c:v>
                </c:pt>
                <c:pt idx="71">
                  <c:v>-2607.006402615996</c:v>
                </c:pt>
                <c:pt idx="72">
                  <c:v>-2607.78942754128</c:v>
                </c:pt>
                <c:pt idx="73">
                  <c:v>-2608.55053814713</c:v>
                </c:pt>
                <c:pt idx="74">
                  <c:v>-2609.290413503863</c:v>
                </c:pt>
                <c:pt idx="75">
                  <c:v>-2610.009712827778</c:v>
                </c:pt>
                <c:pt idx="76">
                  <c:v>-2610.709076083898</c:v>
                </c:pt>
                <c:pt idx="77">
                  <c:v>-2611.389124549252</c:v>
                </c:pt>
                <c:pt idx="78">
                  <c:v>-2612.050461343904</c:v>
                </c:pt>
                <c:pt idx="79">
                  <c:v>-2612.693671935362</c:v>
                </c:pt>
                <c:pt idx="80">
                  <c:v>-2613.319324620883</c:v>
                </c:pt>
                <c:pt idx="81">
                  <c:v>-2613.927970991208</c:v>
                </c:pt>
                <c:pt idx="82">
                  <c:v>-2614.520146378272</c:v>
                </c:pt>
                <c:pt idx="83">
                  <c:v>-2615.096370289073</c:v>
                </c:pt>
                <c:pt idx="84">
                  <c:v>-2615.657146827488</c:v>
                </c:pt>
                <c:pt idx="85">
                  <c:v>-2616.202965104875</c:v>
                </c:pt>
                <c:pt idx="86">
                  <c:v>-2616.734299641106</c:v>
                </c:pt>
                <c:pt idx="87">
                  <c:v>-2617.251610755484</c:v>
                </c:pt>
                <c:pt idx="88">
                  <c:v>-2617.755344949874</c:v>
                </c:pt>
                <c:pt idx="89">
                  <c:v>-2618.245935282757</c:v>
                </c:pt>
                <c:pt idx="90">
                  <c:v>-2618.723801735634</c:v>
                </c:pt>
                <c:pt idx="91">
                  <c:v>-2619.189351571342</c:v>
                </c:pt>
                <c:pt idx="92">
                  <c:v>-2619.642979684746</c:v>
                </c:pt>
                <c:pt idx="93">
                  <c:v>-2620.085068946089</c:v>
                </c:pt>
                <c:pt idx="94">
                  <c:v>-2620.515990536602</c:v>
                </c:pt>
                <c:pt idx="95">
                  <c:v>-2620.936104276988</c:v>
                </c:pt>
                <c:pt idx="96">
                  <c:v>-2621.345758948391</c:v>
                </c:pt>
                <c:pt idx="97">
                  <c:v>-2621.745292606294</c:v>
                </c:pt>
                <c:pt idx="98">
                  <c:v>-2622.135032887093</c:v>
                </c:pt>
                <c:pt idx="99">
                  <c:v>-2622.515297307655</c:v>
                </c:pt>
                <c:pt idx="100">
                  <c:v>-2622.886393557572</c:v>
                </c:pt>
                <c:pt idx="101">
                  <c:v>-2623.248619784662</c:v>
                </c:pt>
                <c:pt idx="102">
                  <c:v>-2623.602264873545</c:v>
                </c:pt>
                <c:pt idx="103">
                  <c:v>-2623.94760871674</c:v>
                </c:pt>
                <c:pt idx="104">
                  <c:v>-2624.284922479896</c:v>
                </c:pt>
                <c:pt idx="105">
                  <c:v>-2624.614468859552</c:v>
                </c:pt>
                <c:pt idx="106">
                  <c:v>-2624.936502334651</c:v>
                </c:pt>
                <c:pt idx="107">
                  <c:v>-2625.251269411314</c:v>
                </c:pt>
                <c:pt idx="108">
                  <c:v>-2625.559008861343</c:v>
                </c:pt>
                <c:pt idx="109">
                  <c:v>-2625.859951954215</c:v>
                </c:pt>
                <c:pt idx="110">
                  <c:v>-2626.15432268304</c:v>
                </c:pt>
                <c:pt idx="111">
                  <c:v>-2626.442337984193</c:v>
                </c:pt>
                <c:pt idx="112">
                  <c:v>-2626.724207951072</c:v>
                </c:pt>
                <c:pt idx="113">
                  <c:v>-2627.000136041995</c:v>
                </c:pt>
                <c:pt idx="114">
                  <c:v>-2627.2703192821</c:v>
                </c:pt>
                <c:pt idx="115">
                  <c:v>-2627.534948459859</c:v>
                </c:pt>
                <c:pt idx="116">
                  <c:v>-2627.79420831788</c:v>
                </c:pt>
                <c:pt idx="117">
                  <c:v>-2628.048277738311</c:v>
                </c:pt>
                <c:pt idx="118">
                  <c:v>-2628.297329923014</c:v>
                </c:pt>
                <c:pt idx="119">
                  <c:v>-2628.541532568488</c:v>
                </c:pt>
              </c:numCache>
            </c:numRef>
          </c:yVal>
          <c:smooth val="0"/>
          <c:extLst xmlns:c16r2="http://schemas.microsoft.com/office/drawing/2015/06/chart">
            <c:ext xmlns:c16="http://schemas.microsoft.com/office/drawing/2014/chart" uri="{C3380CC4-5D6E-409C-BE32-E72D297353CC}">
              <c16:uniqueId val="{00000003-4378-48EF-B3A1-6B70C437CA33}"/>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0.0</c:v>
                </c:pt>
                <c:pt idx="2">
                  <c:v>-460.7857277090116</c:v>
                </c:pt>
                <c:pt idx="3">
                  <c:v>-837.0040406664595</c:v>
                </c:pt>
                <c:pt idx="4">
                  <c:v>-1144.125073325544</c:v>
                </c:pt>
                <c:pt idx="5">
                  <c:v>-1394.838003543202</c:v>
                </c:pt>
                <c:pt idx="6">
                  <c:v>-1599.521683950992</c:v>
                </c:pt>
                <c:pt idx="7">
                  <c:v>-1766.660025605313</c:v>
                </c:pt>
                <c:pt idx="8">
                  <c:v>-1903.183998763536</c:v>
                </c:pt>
                <c:pt idx="9">
                  <c:v>-2014.752841712885</c:v>
                </c:pt>
                <c:pt idx="10">
                  <c:v>-2105.985063227614</c:v>
                </c:pt>
                <c:pt idx="11">
                  <c:v>-2180.648034301172</c:v>
                </c:pt>
                <c:pt idx="12">
                  <c:v>-2241.813464147042</c:v>
                </c:pt>
                <c:pt idx="13">
                  <c:v>-2291.984800983482</c:v>
                </c:pt>
                <c:pt idx="14">
                  <c:v>-2333.193664475246</c:v>
                </c:pt>
                <c:pt idx="15">
                  <c:v>-2367.301024563836</c:v>
                </c:pt>
                <c:pt idx="16">
                  <c:v>-2395.626321973261</c:v>
                </c:pt>
                <c:pt idx="17">
                  <c:v>-2419.24000019188</c:v>
                </c:pt>
                <c:pt idx="18">
                  <c:v>-2439.012680300701</c:v>
                </c:pt>
                <c:pt idx="19">
                  <c:v>-2455.652278462243</c:v>
                </c:pt>
                <c:pt idx="20">
                  <c:v>-2469.734271628073</c:v>
                </c:pt>
                <c:pt idx="21">
                  <c:v>-2481.726374387592</c:v>
                </c:pt>
                <c:pt idx="22">
                  <c:v>-2492.008650065978</c:v>
                </c:pt>
                <c:pt idx="23">
                  <c:v>-2500.889893852043</c:v>
                </c:pt>
                <c:pt idx="24">
                  <c:v>-2508.620973557237</c:v>
                </c:pt>
                <c:pt idx="25">
                  <c:v>-2515.405688715025</c:v>
                </c:pt>
                <c:pt idx="26">
                  <c:v>-2521.409606316654</c:v>
                </c:pt>
                <c:pt idx="27">
                  <c:v>-2526.767236728185</c:v>
                </c:pt>
                <c:pt idx="28">
                  <c:v>-2531.588164175457</c:v>
                </c:pt>
                <c:pt idx="29">
                  <c:v>-2535.961474672808</c:v>
                </c:pt>
                <c:pt idx="30">
                  <c:v>-2539.959616646316</c:v>
                </c:pt>
                <c:pt idx="31">
                  <c:v>-2543.641542984576</c:v>
                </c:pt>
                <c:pt idx="32">
                  <c:v>-2547.055262548805</c:v>
                </c:pt>
                <c:pt idx="33">
                  <c:v>-2550.239911415665</c:v>
                </c:pt>
                <c:pt idx="34">
                  <c:v>-2553.227433705832</c:v>
                </c:pt>
                <c:pt idx="35">
                  <c:v>-2556.043945144701</c:v>
                </c:pt>
                <c:pt idx="36">
                  <c:v>-2558.710838879822</c:v>
                </c:pt>
                <c:pt idx="37">
                  <c:v>-2561.245681978387</c:v>
                </c:pt>
                <c:pt idx="38">
                  <c:v>-2563.662941983217</c:v>
                </c:pt>
                <c:pt idx="39">
                  <c:v>-2565.974575541342</c:v>
                </c:pt>
                <c:pt idx="40">
                  <c:v>-2568.190505107872</c:v>
                </c:pt>
                <c:pt idx="41">
                  <c:v>-2570.319005280678</c:v>
                </c:pt>
                <c:pt idx="42">
                  <c:v>-2572.367015084521</c:v>
                </c:pt>
                <c:pt idx="43">
                  <c:v>-2574.340390592617</c:v>
                </c:pt>
                <c:pt idx="44">
                  <c:v>-2576.244109214847</c:v>
                </c:pt>
                <c:pt idx="45">
                  <c:v>-2578.082434835011</c:v>
                </c:pt>
                <c:pt idx="46">
                  <c:v>-2579.859051246428</c:v>
                </c:pt>
                <c:pt idx="47">
                  <c:v>-2581.577169927656</c:v>
                </c:pt>
                <c:pt idx="48">
                  <c:v>-2583.239617056908</c:v>
                </c:pt>
                <c:pt idx="49">
                  <c:v>-2584.848903735918</c:v>
                </c:pt>
                <c:pt idx="50">
                  <c:v>-2586.407282640393</c:v>
                </c:pt>
                <c:pt idx="51">
                  <c:v>-2587.916793703422</c:v>
                </c:pt>
                <c:pt idx="52">
                  <c:v>-2589.379300942251</c:v>
                </c:pt>
                <c:pt idx="53">
                  <c:v>-2590.79652213669</c:v>
                </c:pt>
                <c:pt idx="54">
                  <c:v>-2592.170052742022</c:v>
                </c:pt>
                <c:pt idx="55">
                  <c:v>-2593.501385153972</c:v>
                </c:pt>
                <c:pt idx="56">
                  <c:v>-2594.79192422959</c:v>
                </c:pt>
                <c:pt idx="57">
                  <c:v>-2596.042999794623</c:v>
                </c:pt>
                <c:pt idx="58">
                  <c:v>-2597.2558767274</c:v>
                </c:pt>
                <c:pt idx="59">
                  <c:v>-2598.431763095584</c:v>
                </c:pt>
                <c:pt idx="60">
                  <c:v>-2599.571816730083</c:v>
                </c:pt>
                <c:pt idx="61">
                  <c:v>-2600.677150545718</c:v>
                </c:pt>
                <c:pt idx="62">
                  <c:v>-2601.748836858721</c:v>
                </c:pt>
                <c:pt idx="63">
                  <c:v>-2602.787910901345</c:v>
                </c:pt>
                <c:pt idx="64">
                  <c:v>-2603.795373695702</c:v>
                </c:pt>
                <c:pt idx="65">
                  <c:v>-2604.772194416342</c:v>
                </c:pt>
                <c:pt idx="66">
                  <c:v>-2605.719312345903</c:v>
                </c:pt>
                <c:pt idx="67">
                  <c:v>-2606.637638507153</c:v>
                </c:pt>
                <c:pt idx="68">
                  <c:v>-2607.528057038362</c:v>
                </c:pt>
                <c:pt idx="69">
                  <c:v>-2608.391426365346</c:v>
                </c:pt>
                <c:pt idx="70">
                  <c:v>-2609.228580212844</c:v>
                </c:pt>
                <c:pt idx="71">
                  <c:v>-2610.040328488827</c:v>
                </c:pt>
                <c:pt idx="72">
                  <c:v>-2610.827458068976</c:v>
                </c:pt>
                <c:pt idx="73">
                  <c:v>-2611.590733502402</c:v>
                </c:pt>
                <c:pt idx="74">
                  <c:v>-2612.330897655447</c:v>
                </c:pt>
                <c:pt idx="75">
                  <c:v>-2613.048672306864</c:v>
                </c:pt>
                <c:pt idx="76">
                  <c:v>-2613.744758704524</c:v>
                </c:pt>
                <c:pt idx="77">
                  <c:v>-2614.419838092017</c:v>
                </c:pt>
                <c:pt idx="78">
                  <c:v>-2615.07457221103</c:v>
                </c:pt>
                <c:pt idx="79">
                  <c:v>-2615.709603784533</c:v>
                </c:pt>
                <c:pt idx="80">
                  <c:v>-2616.325556984395</c:v>
                </c:pt>
                <c:pt idx="81">
                  <c:v>-2616.923037886143</c:v>
                </c:pt>
                <c:pt idx="82">
                  <c:v>-2617.502634912962</c:v>
                </c:pt>
                <c:pt idx="83">
                  <c:v>-2618.064919270418</c:v>
                </c:pt>
                <c:pt idx="84">
                  <c:v>-2618.61044537303</c:v>
                </c:pt>
                <c:pt idx="85">
                  <c:v>-2619.139751263356</c:v>
                </c:pt>
                <c:pt idx="86">
                  <c:v>-2619.65335902431</c:v>
                </c:pt>
                <c:pt idx="87">
                  <c:v>-2620.151775184655</c:v>
                </c:pt>
                <c:pt idx="88">
                  <c:v>-2620.635491118446</c:v>
                </c:pt>
                <c:pt idx="89">
                  <c:v>-2621.10498343774</c:v>
                </c:pt>
                <c:pt idx="90">
                  <c:v>-2621.56071437932</c:v>
                </c:pt>
                <c:pt idx="91">
                  <c:v>-2622.003132184862</c:v>
                </c:pt>
                <c:pt idx="92">
                  <c:v>-2622.432671474769</c:v>
                </c:pt>
                <c:pt idx="93">
                  <c:v>-2622.84975361548</c:v>
                </c:pt>
                <c:pt idx="94">
                  <c:v>-2623.254787080201</c:v>
                </c:pt>
                <c:pt idx="95">
                  <c:v>-2623.648167802796</c:v>
                </c:pt>
                <c:pt idx="96">
                  <c:v>-2624.030279525108</c:v>
                </c:pt>
                <c:pt idx="97">
                  <c:v>-2624.401494137172</c:v>
                </c:pt>
                <c:pt idx="98">
                  <c:v>-2624.762172010785</c:v>
                </c:pt>
                <c:pt idx="99">
                  <c:v>-2625.11266232573</c:v>
                </c:pt>
                <c:pt idx="100">
                  <c:v>-2625.453303389302</c:v>
                </c:pt>
                <c:pt idx="101">
                  <c:v>-2625.784422948625</c:v>
                </c:pt>
                <c:pt idx="102">
                  <c:v>-2626.10633849584</c:v>
                </c:pt>
                <c:pt idx="103">
                  <c:v>-2626.419357566486</c:v>
                </c:pt>
                <c:pt idx="104">
                  <c:v>-2626.723778030544</c:v>
                </c:pt>
                <c:pt idx="105">
                  <c:v>-2627.019888376752</c:v>
                </c:pt>
                <c:pt idx="106">
                  <c:v>-2627.307967989786</c:v>
                </c:pt>
                <c:pt idx="107">
                  <c:v>-2627.588287420599</c:v>
                </c:pt>
                <c:pt idx="108">
                  <c:v>-2627.861108650108</c:v>
                </c:pt>
                <c:pt idx="109">
                  <c:v>-2628.126685345489</c:v>
                </c:pt>
                <c:pt idx="110">
                  <c:v>-2628.385263110795</c:v>
                </c:pt>
                <c:pt idx="111">
                  <c:v>-2628.637079730066</c:v>
                </c:pt>
                <c:pt idx="112">
                  <c:v>-2628.882365404468</c:v>
                </c:pt>
                <c:pt idx="113">
                  <c:v>-2629.121342982904</c:v>
                </c:pt>
                <c:pt idx="114">
                  <c:v>-2629.35422818628</c:v>
                </c:pt>
                <c:pt idx="115">
                  <c:v>-2629.581229825696</c:v>
                </c:pt>
                <c:pt idx="116">
                  <c:v>-2629.802550014563</c:v>
                </c:pt>
                <c:pt idx="117">
                  <c:v>-2630.018384374751</c:v>
                </c:pt>
                <c:pt idx="118">
                  <c:v>-2630.228922236896</c:v>
                </c:pt>
                <c:pt idx="119">
                  <c:v>-2630.434346835118</c:v>
                </c:pt>
              </c:numCache>
            </c:numRef>
          </c:yVal>
          <c:smooth val="0"/>
          <c:extLst xmlns:c16r2="http://schemas.microsoft.com/office/drawing/2015/06/chart">
            <c:ext xmlns:c16="http://schemas.microsoft.com/office/drawing/2014/chart" uri="{C3380CC4-5D6E-409C-BE32-E72D297353CC}">
              <c16:uniqueId val="{00000004-4378-48EF-B3A1-6B70C437CA33}"/>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0.0</c:v>
                </c:pt>
                <c:pt idx="2">
                  <c:v>-459.471553782736</c:v>
                </c:pt>
                <c:pt idx="3">
                  <c:v>-834.5416950262179</c:v>
                </c:pt>
                <c:pt idx="4">
                  <c:v>-1140.633310973858</c:v>
                </c:pt>
                <c:pt idx="5">
                  <c:v>-1390.403305536449</c:v>
                </c:pt>
                <c:pt idx="6">
                  <c:v>-1594.207644674425</c:v>
                </c:pt>
                <c:pt idx="7">
                  <c:v>-1760.514221401125</c:v>
                </c:pt>
                <c:pt idx="8">
                  <c:v>-1896.242981867807</c:v>
                </c:pt>
                <c:pt idx="9">
                  <c:v>-2007.045739330515</c:v>
                </c:pt>
                <c:pt idx="10">
                  <c:v>-2097.536143361842</c:v>
                </c:pt>
                <c:pt idx="11">
                  <c:v>-2171.478510192275</c:v>
                </c:pt>
                <c:pt idx="12">
                  <c:v>-2231.942741104551</c:v>
                </c:pt>
                <c:pt idx="13">
                  <c:v>-2281.431317865277</c:v>
                </c:pt>
                <c:pt idx="14">
                  <c:v>-2321.97556766139</c:v>
                </c:pt>
                <c:pt idx="15">
                  <c:v>-2355.376091609625</c:v>
                </c:pt>
                <c:pt idx="16">
                  <c:v>-2382.964177694834</c:v>
                </c:pt>
                <c:pt idx="17">
                  <c:v>-2405.820106803814</c:v>
                </c:pt>
                <c:pt idx="18">
                  <c:v>-2424.8225530565</c:v>
                </c:pt>
                <c:pt idx="19">
                  <c:v>-2440.685997525175</c:v>
                </c:pt>
                <c:pt idx="20">
                  <c:v>-2453.991244150307</c:v>
                </c:pt>
                <c:pt idx="21">
                  <c:v>-2465.210306940666</c:v>
                </c:pt>
                <c:pt idx="22">
                  <c:v>-2474.726697347054</c:v>
                </c:pt>
                <c:pt idx="23">
                  <c:v>-2482.851954703015</c:v>
                </c:pt>
                <c:pt idx="24">
                  <c:v>-2489.83910979913</c:v>
                </c:pt>
                <c:pt idx="25">
                  <c:v>-2495.893646164324</c:v>
                </c:pt>
                <c:pt idx="26">
                  <c:v>-2501.182420666612</c:v>
                </c:pt>
                <c:pt idx="27">
                  <c:v>-2505.840912910007</c:v>
                </c:pt>
                <c:pt idx="28">
                  <c:v>-2509.979274796751</c:v>
                </c:pt>
                <c:pt idx="29">
                  <c:v>-2513.686967497993</c:v>
                </c:pt>
                <c:pt idx="30">
                  <c:v>-2517.036659537567</c:v>
                </c:pt>
                <c:pt idx="31">
                  <c:v>-2520.087397816438</c:v>
                </c:pt>
                <c:pt idx="32">
                  <c:v>-2522.887183026301</c:v>
                </c:pt>
                <c:pt idx="33">
                  <c:v>-2525.475060611556</c:v>
                </c:pt>
                <c:pt idx="34">
                  <c:v>-2527.882817857942</c:v>
                </c:pt>
                <c:pt idx="35">
                  <c:v>-2530.136360856257</c:v>
                </c:pt>
                <c:pt idx="36">
                  <c:v>-2532.256831363783</c:v>
                </c:pt>
                <c:pt idx="37">
                  <c:v>-2534.261512398498</c:v>
                </c:pt>
                <c:pt idx="38">
                  <c:v>-2536.164562285332</c:v>
                </c:pt>
                <c:pt idx="39">
                  <c:v>-2537.977609448775</c:v>
                </c:pt>
                <c:pt idx="40">
                  <c:v>-2539.710234193928</c:v>
                </c:pt>
                <c:pt idx="41">
                  <c:v>-2541.370358963031</c:v>
                </c:pt>
                <c:pt idx="42">
                  <c:v>-2542.964564082442</c:v>
                </c:pt>
                <c:pt idx="43">
                  <c:v>-2544.498343230043</c:v>
                </c:pt>
                <c:pt idx="44">
                  <c:v>-2545.976310053218</c:v>
                </c:pt>
                <c:pt idx="45">
                  <c:v>-2547.402365208531</c:v>
                </c:pt>
                <c:pt idx="46">
                  <c:v>-2548.779831346423</c:v>
                </c:pt>
                <c:pt idx="47">
                  <c:v>-2550.111562142851</c:v>
                </c:pt>
                <c:pt idx="48">
                  <c:v>-2551.400030326935</c:v>
                </c:pt>
                <c:pt idx="49">
                  <c:v>-2552.647398716133</c:v>
                </c:pt>
                <c:pt idx="50">
                  <c:v>-2553.855577510945</c:v>
                </c:pt>
                <c:pt idx="51">
                  <c:v>-2555.026270483344</c:v>
                </c:pt>
                <c:pt idx="52">
                  <c:v>-2556.161012192784</c:v>
                </c:pt>
                <c:pt idx="53">
                  <c:v>-2557.261197957738</c:v>
                </c:pt>
                <c:pt idx="54">
                  <c:v>-2558.328107981153</c:v>
                </c:pt>
                <c:pt idx="55">
                  <c:v>-2559.362926761496</c:v>
                </c:pt>
                <c:pt idx="56">
                  <c:v>-2560.366758704011</c:v>
                </c:pt>
                <c:pt idx="57">
                  <c:v>-2561.340640672672</c:v>
                </c:pt>
                <c:pt idx="58">
                  <c:v>-2562.28555208023</c:v>
                </c:pt>
                <c:pt idx="59">
                  <c:v>-2563.202422999384</c:v>
                </c:pt>
                <c:pt idx="60">
                  <c:v>-2564.092140684705</c:v>
                </c:pt>
                <c:pt idx="61">
                  <c:v>-2564.955554819978</c:v>
                </c:pt>
                <c:pt idx="62">
                  <c:v>-2565.793481744095</c:v>
                </c:pt>
                <c:pt idx="63">
                  <c:v>-2566.606707860014</c:v>
                </c:pt>
                <c:pt idx="64">
                  <c:v>-2567.395992390888</c:v>
                </c:pt>
                <c:pt idx="65">
                  <c:v>-2568.162069615571</c:v>
                </c:pt>
                <c:pt idx="66">
                  <c:v>-2568.905650689805</c:v>
                </c:pt>
                <c:pt idx="67">
                  <c:v>-2569.62742513796</c:v>
                </c:pt>
                <c:pt idx="68">
                  <c:v>-2570.32806208393</c:v>
                </c:pt>
                <c:pt idx="69">
                  <c:v>-2571.008211275388</c:v>
                </c:pt>
                <c:pt idx="70">
                  <c:v>-2571.66850394537</c:v>
                </c:pt>
                <c:pt idx="71">
                  <c:v>-2572.309553545641</c:v>
                </c:pt>
                <c:pt idx="72">
                  <c:v>-2572.931956379692</c:v>
                </c:pt>
                <c:pt idx="73">
                  <c:v>-2573.536292157154</c:v>
                </c:pt>
                <c:pt idx="74">
                  <c:v>-2574.123124487043</c:v>
                </c:pt>
                <c:pt idx="75">
                  <c:v>-2574.693001323438</c:v>
                </c:pt>
                <c:pt idx="76">
                  <c:v>-2575.246455374352</c:v>
                </c:pt>
                <c:pt idx="77">
                  <c:v>-2575.784004482244</c:v>
                </c:pt>
                <c:pt idx="78">
                  <c:v>-2576.30615198244</c:v>
                </c:pt>
                <c:pt idx="79">
                  <c:v>-2576.81338704479</c:v>
                </c:pt>
                <c:pt idx="80">
                  <c:v>-2577.306185002184</c:v>
                </c:pt>
                <c:pt idx="81">
                  <c:v>-2577.785007668876</c:v>
                </c:pt>
                <c:pt idx="82">
                  <c:v>-2578.250303650882</c:v>
                </c:pt>
                <c:pt idx="83">
                  <c:v>-2578.702508649912</c:v>
                </c:pt>
                <c:pt idx="84">
                  <c:v>-2579.142045762168</c:v>
                </c:pt>
                <c:pt idx="85">
                  <c:v>-2579.569325772554</c:v>
                </c:pt>
                <c:pt idx="86">
                  <c:v>-2579.984747445105</c:v>
                </c:pt>
                <c:pt idx="87">
                  <c:v>-2580.388697809842</c:v>
                </c:pt>
                <c:pt idx="88">
                  <c:v>-2580.781552446228</c:v>
                </c:pt>
                <c:pt idx="89">
                  <c:v>-2581.163675763341</c:v>
                </c:pt>
                <c:pt idx="90">
                  <c:v>-2581.535421276694</c:v>
                </c:pt>
                <c:pt idx="91">
                  <c:v>-2581.897131881763</c:v>
                </c:pt>
                <c:pt idx="92">
                  <c:v>-2582.249140123934</c:v>
                </c:pt>
                <c:pt idx="93">
                  <c:v>-2582.591768464965</c:v>
                </c:pt>
                <c:pt idx="94">
                  <c:v>-2582.925329545574</c:v>
                </c:pt>
                <c:pt idx="95">
                  <c:v>-2583.250126444287</c:v>
                </c:pt>
                <c:pt idx="96">
                  <c:v>-2583.566452932111</c:v>
                </c:pt>
                <c:pt idx="97">
                  <c:v>-2583.874593723198</c:v>
                </c:pt>
                <c:pt idx="98">
                  <c:v>-2584.174824721134</c:v>
                </c:pt>
                <c:pt idx="99">
                  <c:v>-2584.467413260885</c:v>
                </c:pt>
                <c:pt idx="100">
                  <c:v>-2584.752618346225</c:v>
                </c:pt>
                <c:pt idx="101">
                  <c:v>-2585.030690882606</c:v>
                </c:pt>
                <c:pt idx="102">
                  <c:v>-2585.301873905446</c:v>
                </c:pt>
                <c:pt idx="103">
                  <c:v>-2585.566402803644</c:v>
                </c:pt>
                <c:pt idx="104">
                  <c:v>-2585.824505538348</c:v>
                </c:pt>
                <c:pt idx="105">
                  <c:v>-2586.07640285711</c:v>
                </c:pt>
                <c:pt idx="106">
                  <c:v>-2586.322308503044</c:v>
                </c:pt>
                <c:pt idx="107">
                  <c:v>-2586.562429419384</c:v>
                </c:pt>
                <c:pt idx="108">
                  <c:v>-2586.796965949145</c:v>
                </c:pt>
                <c:pt idx="109">
                  <c:v>-2587.02611203013</c:v>
                </c:pt>
                <c:pt idx="110">
                  <c:v>-2587.250055385033</c:v>
                </c:pt>
                <c:pt idx="111">
                  <c:v>-2587.468977707053</c:v>
                </c:pt>
                <c:pt idx="112">
                  <c:v>-2587.683054840723</c:v>
                </c:pt>
                <c:pt idx="113">
                  <c:v>-2587.892456958052</c:v>
                </c:pt>
                <c:pt idx="114">
                  <c:v>-2588.097348730291</c:v>
                </c:pt>
                <c:pt idx="115">
                  <c:v>-2588.297889494991</c:v>
                </c:pt>
                <c:pt idx="116">
                  <c:v>-2588.494233419027</c:v>
                </c:pt>
                <c:pt idx="117">
                  <c:v>-2588.686529656436</c:v>
                </c:pt>
                <c:pt idx="118">
                  <c:v>-2588.874922502928</c:v>
                </c:pt>
                <c:pt idx="119">
                  <c:v>-2589.059551545564</c:v>
                </c:pt>
              </c:numCache>
            </c:numRef>
          </c:yVal>
          <c:smooth val="0"/>
          <c:extLst xmlns:c16r2="http://schemas.microsoft.com/office/drawing/2015/06/chart">
            <c:ext xmlns:c16="http://schemas.microsoft.com/office/drawing/2014/chart" uri="{C3380CC4-5D6E-409C-BE32-E72D297353CC}">
              <c16:uniqueId val="{00000005-4378-48EF-B3A1-6B70C437CA33}"/>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0.0</c:v>
                </c:pt>
                <c:pt idx="2">
                  <c:v>-611.1662893823924</c:v>
                </c:pt>
                <c:pt idx="3">
                  <c:v>-1109.687490173637</c:v>
                </c:pt>
                <c:pt idx="4">
                  <c:v>-1516.18530842205</c:v>
                </c:pt>
                <c:pt idx="5">
                  <c:v>-1847.576765929727</c:v>
                </c:pt>
                <c:pt idx="6">
                  <c:v>-2117.700520853046</c:v>
                </c:pt>
                <c:pt idx="7">
                  <c:v>-2337.869517031344</c:v>
                </c:pt>
                <c:pt idx="8">
                  <c:v>-2517.326234849577</c:v>
                </c:pt>
                <c:pt idx="9">
                  <c:v>-2663.617192894868</c:v>
                </c:pt>
                <c:pt idx="10">
                  <c:v>-2782.900715530377</c:v>
                </c:pt>
                <c:pt idx="11">
                  <c:v>-2880.199623499881</c:v>
                </c:pt>
                <c:pt idx="12">
                  <c:v>-2959.608524614479</c:v>
                </c:pt>
                <c:pt idx="13">
                  <c:v>-3024.463724026224</c:v>
                </c:pt>
                <c:pt idx="14">
                  <c:v>-3077.474628634773</c:v>
                </c:pt>
                <c:pt idx="15">
                  <c:v>-3121.039815622702</c:v>
                </c:pt>
                <c:pt idx="16">
                  <c:v>-3156.929735560552</c:v>
                </c:pt>
                <c:pt idx="17">
                  <c:v>-3186.580401555162</c:v>
                </c:pt>
                <c:pt idx="18">
                  <c:v>-3211.159116997005</c:v>
                </c:pt>
                <c:pt idx="19">
                  <c:v>-3231.614384392677</c:v>
                </c:pt>
                <c:pt idx="20">
                  <c:v>-3248.716612341573</c:v>
                </c:pt>
                <c:pt idx="21">
                  <c:v>-3263.09131263035</c:v>
                </c:pt>
                <c:pt idx="22">
                  <c:v>-3275.246160018336</c:v>
                </c:pt>
                <c:pt idx="23">
                  <c:v>-3285.593039212508</c:v>
                </c:pt>
                <c:pt idx="24">
                  <c:v>-3294.46599968891</c:v>
                </c:pt>
                <c:pt idx="25">
                  <c:v>-3302.135871627106</c:v>
                </c:pt>
                <c:pt idx="26">
                  <c:v>-3308.822158884606</c:v>
                </c:pt>
                <c:pt idx="27">
                  <c:v>-3314.702701950242</c:v>
                </c:pt>
                <c:pt idx="28">
                  <c:v>-3319.921809345797</c:v>
                </c:pt>
                <c:pt idx="29">
                  <c:v>-3324.596352510794</c:v>
                </c:pt>
                <c:pt idx="30">
                  <c:v>-3328.820958637268</c:v>
                </c:pt>
                <c:pt idx="31">
                  <c:v>-3332.672234500351</c:v>
                </c:pt>
                <c:pt idx="32">
                  <c:v>-3336.212195313288</c:v>
                </c:pt>
                <c:pt idx="33">
                  <c:v>-3339.49104705402</c:v>
                </c:pt>
                <c:pt idx="34">
                  <c:v>-3342.5494432317</c:v>
                </c:pt>
                <c:pt idx="35">
                  <c:v>-3345.420314585018</c:v>
                </c:pt>
                <c:pt idx="36">
                  <c:v>-3348.130351872656</c:v>
                </c:pt>
                <c:pt idx="37">
                  <c:v>-3350.701206972903</c:v>
                </c:pt>
                <c:pt idx="38">
                  <c:v>-3353.150465332619</c:v>
                </c:pt>
                <c:pt idx="39">
                  <c:v>-3355.492432887746</c:v>
                </c:pt>
                <c:pt idx="40">
                  <c:v>-3357.738772487828</c:v>
                </c:pt>
                <c:pt idx="41">
                  <c:v>-3359.899018683638</c:v>
                </c:pt>
                <c:pt idx="42">
                  <c:v>-3361.98099322043</c:v>
                </c:pt>
                <c:pt idx="43">
                  <c:v>-3363.991140422855</c:v>
                </c:pt>
                <c:pt idx="44">
                  <c:v>-3365.934797724127</c:v>
                </c:pt>
                <c:pt idx="45">
                  <c:v>-3367.816413703607</c:v>
                </c:pt>
                <c:pt idx="46">
                  <c:v>-3369.639723661341</c:v>
                </c:pt>
                <c:pt idx="47">
                  <c:v>-3371.407890860362</c:v>
                </c:pt>
                <c:pt idx="48">
                  <c:v>-3373.123620027724</c:v>
                </c:pt>
                <c:pt idx="49">
                  <c:v>-3374.789248453453</c:v>
                </c:pt>
                <c:pt idx="50">
                  <c:v>-3376.406819012482</c:v>
                </c:pt>
                <c:pt idx="51">
                  <c:v>-3377.978138610408</c:v>
                </c:pt>
                <c:pt idx="52">
                  <c:v>-3379.504824886106</c:v>
                </c:pt>
                <c:pt idx="53">
                  <c:v>-3380.988343462799</c:v>
                </c:pt>
                <c:pt idx="54">
                  <c:v>-3382.430037600148</c:v>
                </c:pt>
                <c:pt idx="55">
                  <c:v>-3383.831151743725</c:v>
                </c:pt>
                <c:pt idx="56">
                  <c:v>-3385.192850180094</c:v>
                </c:pt>
                <c:pt idx="57">
                  <c:v>-3386.516231772592</c:v>
                </c:pt>
                <c:pt idx="58">
                  <c:v>-3387.802341564086</c:v>
                </c:pt>
                <c:pt idx="59">
                  <c:v>-3389.052179880193</c:v>
                </c:pt>
                <c:pt idx="60">
                  <c:v>-3390.266709442476</c:v>
                </c:pt>
                <c:pt idx="61">
                  <c:v>-3391.446860901859</c:v>
                </c:pt>
                <c:pt idx="62">
                  <c:v>-3392.593537121102</c:v>
                </c:pt>
                <c:pt idx="63">
                  <c:v>-3393.70761647077</c:v>
                </c:pt>
                <c:pt idx="64">
                  <c:v>-3394.789955349668</c:v>
                </c:pt>
                <c:pt idx="65">
                  <c:v>-3395.841390098991</c:v>
                </c:pt>
                <c:pt idx="66">
                  <c:v>-3396.862738445088</c:v>
                </c:pt>
                <c:pt idx="67">
                  <c:v>-3397.854800578003</c:v>
                </c:pt>
                <c:pt idx="68">
                  <c:v>-3398.818359951118</c:v>
                </c:pt>
                <c:pt idx="69">
                  <c:v>-3399.754183869263</c:v>
                </c:pt>
                <c:pt idx="70">
                  <c:v>-3400.66302391857</c:v>
                </c:pt>
                <c:pt idx="71">
                  <c:v>-3401.545616279734</c:v>
                </c:pt>
                <c:pt idx="72">
                  <c:v>-3402.402681957319</c:v>
                </c:pt>
                <c:pt idx="73">
                  <c:v>-3403.23492695047</c:v>
                </c:pt>
                <c:pt idx="74">
                  <c:v>-3404.043042384568</c:v>
                </c:pt>
                <c:pt idx="75">
                  <c:v>-3404.827704618532</c:v>
                </c:pt>
                <c:pt idx="76">
                  <c:v>-3405.58957533935</c:v>
                </c:pt>
                <c:pt idx="77">
                  <c:v>-3406.3293016518</c:v>
                </c:pt>
                <c:pt idx="78">
                  <c:v>-3407.04751616982</c:v>
                </c:pt>
                <c:pt idx="79">
                  <c:v>-3407.744837113481</c:v>
                </c:pt>
                <c:pt idx="80">
                  <c:v>-3408.4218684148</c:v>
                </c:pt>
                <c:pt idx="81">
                  <c:v>-3409.079199834006</c:v>
                </c:pt>
                <c:pt idx="82">
                  <c:v>-3409.717407087461</c:v>
                </c:pt>
                <c:pt idx="83">
                  <c:v>-3410.337051987538</c:v>
                </c:pt>
                <c:pt idx="84">
                  <c:v>-3410.938682594708</c:v>
                </c:pt>
                <c:pt idx="85">
                  <c:v>-3411.522833380892</c:v>
                </c:pt>
                <c:pt idx="86">
                  <c:v>-3412.090025404214</c:v>
                </c:pt>
                <c:pt idx="87">
                  <c:v>-3412.640766493605</c:v>
                </c:pt>
                <c:pt idx="88">
                  <c:v>-3413.175551443223</c:v>
                </c:pt>
                <c:pt idx="89">
                  <c:v>-3413.694862214907</c:v>
                </c:pt>
                <c:pt idx="90">
                  <c:v>-3414.199168148283</c:v>
                </c:pt>
                <c:pt idx="91">
                  <c:v>-3414.688926177405</c:v>
                </c:pt>
                <c:pt idx="92">
                  <c:v>-3415.164581052868</c:v>
                </c:pt>
                <c:pt idx="93">
                  <c:v>-3415.626565568698</c:v>
                </c:pt>
                <c:pt idx="94">
                  <c:v>-3416.07530079283</c:v>
                </c:pt>
                <c:pt idx="95">
                  <c:v>-3416.511196300823</c:v>
                </c:pt>
                <c:pt idx="96">
                  <c:v>-3416.934650411531</c:v>
                </c:pt>
                <c:pt idx="97">
                  <c:v>-3417.346050424436</c:v>
                </c:pt>
                <c:pt idx="98">
                  <c:v>-3417.745772857706</c:v>
                </c:pt>
                <c:pt idx="99">
                  <c:v>-3418.134183686598</c:v>
                </c:pt>
                <c:pt idx="100">
                  <c:v>-3418.511638581381</c:v>
                </c:pt>
                <c:pt idx="101">
                  <c:v>-3418.878483144631</c:v>
                </c:pt>
                <c:pt idx="102">
                  <c:v>-3419.235053147044</c:v>
                </c:pt>
                <c:pt idx="103">
                  <c:v>-3419.581674761705</c:v>
                </c:pt>
                <c:pt idx="104">
                  <c:v>-3419.918664796351</c:v>
                </c:pt>
                <c:pt idx="105">
                  <c:v>-3420.246330923124</c:v>
                </c:pt>
                <c:pt idx="106">
                  <c:v>-3420.564971905731</c:v>
                </c:pt>
                <c:pt idx="107">
                  <c:v>-3420.87487782378</c:v>
                </c:pt>
                <c:pt idx="108">
                  <c:v>-3421.176330293885</c:v>
                </c:pt>
                <c:pt idx="109">
                  <c:v>-3421.469602687495</c:v>
                </c:pt>
                <c:pt idx="110">
                  <c:v>-3421.754960345272</c:v>
                </c:pt>
                <c:pt idx="111">
                  <c:v>-3422.032660787801</c:v>
                </c:pt>
                <c:pt idx="112">
                  <c:v>-3422.30295392267</c:v>
                </c:pt>
                <c:pt idx="113">
                  <c:v>-3422.566082247577</c:v>
                </c:pt>
                <c:pt idx="114">
                  <c:v>-3422.822281049715</c:v>
                </c:pt>
                <c:pt idx="115">
                  <c:v>-3423.071778601057</c:v>
                </c:pt>
                <c:pt idx="116">
                  <c:v>-3423.314796349725</c:v>
                </c:pt>
                <c:pt idx="117">
                  <c:v>-3423.551549107317</c:v>
                </c:pt>
                <c:pt idx="118">
                  <c:v>-3423.782245232097</c:v>
                </c:pt>
                <c:pt idx="119">
                  <c:v>-3424.00708680835</c:v>
                </c:pt>
              </c:numCache>
            </c:numRef>
          </c:yVal>
          <c:smooth val="0"/>
          <c:extLst xmlns:c16r2="http://schemas.microsoft.com/office/drawing/2015/06/chart">
            <c:ext xmlns:c16="http://schemas.microsoft.com/office/drawing/2014/chart" uri="{C3380CC4-5D6E-409C-BE32-E72D297353CC}">
              <c16:uniqueId val="{00000006-4378-48EF-B3A1-6B70C437CA33}"/>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0.0</c:v>
                </c:pt>
                <c:pt idx="2">
                  <c:v>-460.7847367476262</c:v>
                </c:pt>
                <c:pt idx="3">
                  <c:v>-836.8800288327764</c:v>
                </c:pt>
                <c:pt idx="4">
                  <c:v>-1143.806820089936</c:v>
                </c:pt>
                <c:pt idx="5">
                  <c:v>-1394.289252593851</c:v>
                </c:pt>
                <c:pt idx="6">
                  <c:v>-1598.729717872851</c:v>
                </c:pt>
                <c:pt idx="7">
                  <c:v>-1765.627502050658</c:v>
                </c:pt>
                <c:pt idx="8">
                  <c:v>-1901.92318124553</c:v>
                </c:pt>
                <c:pt idx="9">
                  <c:v>-2013.281578371672</c:v>
                </c:pt>
                <c:pt idx="10">
                  <c:v>-2104.324032910888</c:v>
                </c:pt>
                <c:pt idx="11">
                  <c:v>-2178.81890410595</c:v>
                </c:pt>
                <c:pt idx="12">
                  <c:v>-2239.837696165912</c:v>
                </c:pt>
                <c:pt idx="13">
                  <c:v>-2289.882915987946</c:v>
                </c:pt>
                <c:pt idx="14">
                  <c:v>-2330.984847095157</c:v>
                </c:pt>
                <c:pt idx="15">
                  <c:v>-2365.003304319503</c:v>
                </c:pt>
                <c:pt idx="16">
                  <c:v>-2393.255371258125</c:v>
                </c:pt>
                <c:pt idx="17">
                  <c:v>-2416.809569683352</c:v>
                </c:pt>
                <c:pt idx="18">
                  <c:v>-2436.534877536582</c:v>
                </c:pt>
                <c:pt idx="19">
                  <c:v>-2453.137815966311</c:v>
                </c:pt>
                <c:pt idx="20">
                  <c:v>-2467.19268337981</c:v>
                </c:pt>
                <c:pt idx="21">
                  <c:v>-2479.166201291147</c:v>
                </c:pt>
                <c:pt idx="22">
                  <c:v>-2489.437596476848</c:v>
                </c:pt>
                <c:pt idx="23">
                  <c:v>-2498.314957967115</c:v>
                </c:pt>
                <c:pt idx="24">
                  <c:v>-2506.048554781482</c:v>
                </c:pt>
                <c:pt idx="25">
                  <c:v>-2512.841675144722</c:v>
                </c:pt>
                <c:pt idx="26">
                  <c:v>-2518.859445332004</c:v>
                </c:pt>
                <c:pt idx="27">
                  <c:v>-2524.235991474514</c:v>
                </c:pt>
                <c:pt idx="28">
                  <c:v>-2529.080559972801</c:v>
                </c:pt>
                <c:pt idx="29">
                  <c:v>-2533.48193320711</c:v>
                </c:pt>
                <c:pt idx="30">
                  <c:v>-2537.51228314999</c:v>
                </c:pt>
                <c:pt idx="31">
                  <c:v>-2541.230307585796</c:v>
                </c:pt>
                <c:pt idx="32">
                  <c:v>-2544.683776999147</c:v>
                </c:pt>
                <c:pt idx="33">
                  <c:v>-2547.911602209591</c:v>
                </c:pt>
                <c:pt idx="34">
                  <c:v>-2550.945512428087</c:v>
                </c:pt>
                <c:pt idx="35">
                  <c:v>-2553.811416727505</c:v>
                </c:pt>
                <c:pt idx="36">
                  <c:v>-2556.530508320127</c:v>
                </c:pt>
                <c:pt idx="37">
                  <c:v>-2559.120159953181</c:v>
                </c:pt>
                <c:pt idx="38">
                  <c:v>-2561.594649707599</c:v>
                </c:pt>
                <c:pt idx="39">
                  <c:v>-2563.96574913631</c:v>
                </c:pt>
                <c:pt idx="40">
                  <c:v>-2566.243199680794</c:v>
                </c:pt>
                <c:pt idx="41">
                  <c:v>-2568.43509887447</c:v>
                </c:pt>
                <c:pt idx="42">
                  <c:v>-2570.548212598911</c:v>
                </c:pt>
                <c:pt idx="43">
                  <c:v>-2572.588227755396</c:v>
                </c:pt>
                <c:pt idx="44">
                  <c:v>-2574.559956653601</c:v>
                </c:pt>
                <c:pt idx="45">
                  <c:v>-2576.467502279564</c:v>
                </c:pt>
                <c:pt idx="46">
                  <c:v>-2578.314391876265</c:v>
                </c:pt>
                <c:pt idx="47">
                  <c:v>-2580.103684866941</c:v>
                </c:pt>
                <c:pt idx="48">
                  <c:v>-2581.838060010985</c:v>
                </c:pt>
                <c:pt idx="49">
                  <c:v>-2583.519885756675</c:v>
                </c:pt>
                <c:pt idx="50">
                  <c:v>-2585.151277004486</c:v>
                </c:pt>
                <c:pt idx="51">
                  <c:v>-2586.734140883294</c:v>
                </c:pt>
                <c:pt idx="52">
                  <c:v>-2588.270213650408</c:v>
                </c:pt>
                <c:pt idx="53">
                  <c:v>-2589.761090421202</c:v>
                </c:pt>
                <c:pt idx="54">
                  <c:v>-2591.208249112728</c:v>
                </c:pt>
                <c:pt idx="55">
                  <c:v>-2592.613069719246</c:v>
                </c:pt>
                <c:pt idx="56">
                  <c:v>-2593.976849823609</c:v>
                </c:pt>
                <c:pt idx="57">
                  <c:v>-2595.300817078288</c:v>
                </c:pt>
                <c:pt idx="58">
                  <c:v>-2596.58613924544</c:v>
                </c:pt>
                <c:pt idx="59">
                  <c:v>-2597.83393227516</c:v>
                </c:pt>
                <c:pt idx="60">
                  <c:v>-2599.045266807243</c:v>
                </c:pt>
                <c:pt idx="61">
                  <c:v>-2600.221173407823</c:v>
                </c:pt>
                <c:pt idx="62">
                  <c:v>-2601.362646792048</c:v>
                </c:pt>
                <c:pt idx="63">
                  <c:v>-2602.470649234987</c:v>
                </c:pt>
                <c:pt idx="64">
                  <c:v>-2603.546113333854</c:v>
                </c:pt>
                <c:pt idx="65">
                  <c:v>-2604.589944252421</c:v>
                </c:pt>
                <c:pt idx="66">
                  <c:v>-2605.60302155315</c:v>
                </c:pt>
                <c:pt idx="67">
                  <c:v>-2606.586200701451</c:v>
                </c:pt>
                <c:pt idx="68">
                  <c:v>-2607.540314309965</c:v>
                </c:pt>
                <c:pt idx="69">
                  <c:v>-2608.46617317705</c:v>
                </c:pt>
                <c:pt idx="70">
                  <c:v>-2609.36456716292</c:v>
                </c:pt>
                <c:pt idx="71">
                  <c:v>-2610.236265938041</c:v>
                </c:pt>
                <c:pt idx="72">
                  <c:v>-2611.082019631271</c:v>
                </c:pt>
                <c:pt idx="73">
                  <c:v>-2611.902559399648</c:v>
                </c:pt>
                <c:pt idx="74">
                  <c:v>-2612.698597937178</c:v>
                </c:pt>
                <c:pt idx="75">
                  <c:v>-2613.470829936134</c:v>
                </c:pt>
                <c:pt idx="76">
                  <c:v>-2614.219932511773</c:v>
                </c:pt>
                <c:pt idx="77">
                  <c:v>-2614.946565598821</c:v>
                </c:pt>
                <c:pt idx="78">
                  <c:v>-2615.651372326127</c:v>
                </c:pt>
                <c:pt idx="79">
                  <c:v>-2616.334979374711</c:v>
                </c:pt>
                <c:pt idx="80">
                  <c:v>-2616.997997322982</c:v>
                </c:pt>
                <c:pt idx="81">
                  <c:v>-2617.64102098205</c:v>
                </c:pt>
                <c:pt idx="82">
                  <c:v>-2618.264629723263</c:v>
                </c:pt>
                <c:pt idx="83">
                  <c:v>-2618.869387800128</c:v>
                </c:pt>
                <c:pt idx="84">
                  <c:v>-2619.455844664382</c:v>
                </c:pt>
                <c:pt idx="85">
                  <c:v>-2620.024535279121</c:v>
                </c:pt>
                <c:pt idx="86">
                  <c:v>-2620.575980427604</c:v>
                </c:pt>
                <c:pt idx="87">
                  <c:v>-2621.110687019205</c:v>
                </c:pt>
                <c:pt idx="88">
                  <c:v>-2621.62914839228</c:v>
                </c:pt>
                <c:pt idx="89">
                  <c:v>-2622.131844614138</c:v>
                </c:pt>
                <c:pt idx="90">
                  <c:v>-2622.619242778012</c:v>
                </c:pt>
                <c:pt idx="91">
                  <c:v>-2623.091797297158</c:v>
                </c:pt>
                <c:pt idx="92">
                  <c:v>-2623.549950195695</c:v>
                </c:pt>
                <c:pt idx="93">
                  <c:v>-2623.99413139626</c:v>
                </c:pt>
                <c:pt idx="94">
                  <c:v>-2624.424759004272</c:v>
                </c:pt>
                <c:pt idx="95">
                  <c:v>-2624.842239588597</c:v>
                </c:pt>
                <c:pt idx="96">
                  <c:v>-2625.246968458508</c:v>
                </c:pt>
                <c:pt idx="97">
                  <c:v>-2625.639329936788</c:v>
                </c:pt>
                <c:pt idx="98">
                  <c:v>-2626.019697628828</c:v>
                </c:pt>
                <c:pt idx="99">
                  <c:v>-2626.388434687608</c:v>
                </c:pt>
                <c:pt idx="100">
                  <c:v>-2626.745894074393</c:v>
                </c:pt>
                <c:pt idx="101">
                  <c:v>-2627.092418815068</c:v>
                </c:pt>
                <c:pt idx="102">
                  <c:v>-2627.428342252082</c:v>
                </c:pt>
                <c:pt idx="103">
                  <c:v>-2627.753988291854</c:v>
                </c:pt>
                <c:pt idx="104">
                  <c:v>-2628.069671647536</c:v>
                </c:pt>
                <c:pt idx="105">
                  <c:v>-2628.375698077216</c:v>
                </c:pt>
                <c:pt idx="106">
                  <c:v>-2628.672364617476</c:v>
                </c:pt>
                <c:pt idx="107">
                  <c:v>-2628.959959812146</c:v>
                </c:pt>
                <c:pt idx="108">
                  <c:v>-2629.238763936461</c:v>
                </c:pt>
                <c:pt idx="109">
                  <c:v>-2629.509049216496</c:v>
                </c:pt>
                <c:pt idx="110">
                  <c:v>-2629.771080043818</c:v>
                </c:pt>
                <c:pt idx="111">
                  <c:v>-2630.025113185536</c:v>
                </c:pt>
                <c:pt idx="112">
                  <c:v>-2630.271397989636</c:v>
                </c:pt>
                <c:pt idx="113">
                  <c:v>-2630.510176585772</c:v>
                </c:pt>
                <c:pt idx="114">
                  <c:v>-2630.741684081309</c:v>
                </c:pt>
                <c:pt idx="115">
                  <c:v>-2630.966148752934</c:v>
                </c:pt>
                <c:pt idx="116">
                  <c:v>-2631.183792233711</c:v>
                </c:pt>
                <c:pt idx="117">
                  <c:v>-2631.394829695666</c:v>
                </c:pt>
                <c:pt idx="118">
                  <c:v>-2631.599470028017</c:v>
                </c:pt>
                <c:pt idx="119">
                  <c:v>-2631.797916011077</c:v>
                </c:pt>
              </c:numCache>
            </c:numRef>
          </c:yVal>
          <c:smooth val="0"/>
          <c:extLst xmlns:c16r2="http://schemas.microsoft.com/office/drawing/2015/06/chart">
            <c:ext xmlns:c16="http://schemas.microsoft.com/office/drawing/2014/chart" uri="{C3380CC4-5D6E-409C-BE32-E72D297353CC}">
              <c16:uniqueId val="{00000007-4378-48EF-B3A1-6B70C437CA33}"/>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0.0</c:v>
                </c:pt>
                <c:pt idx="2">
                  <c:v>-460.7865356235196</c:v>
                </c:pt>
                <c:pt idx="3">
                  <c:v>-837.0962293869086</c:v>
                </c:pt>
                <c:pt idx="4">
                  <c:v>-1144.362885489834</c:v>
                </c:pt>
                <c:pt idx="5">
                  <c:v>-1395.250579826698</c:v>
                </c:pt>
                <c:pt idx="6">
                  <c:v>-1600.121017601316</c:v>
                </c:pt>
                <c:pt idx="7">
                  <c:v>-1767.446728761915</c:v>
                </c:pt>
                <c:pt idx="8">
                  <c:v>-1904.15144260721</c:v>
                </c:pt>
                <c:pt idx="9">
                  <c:v>-2015.890093049074</c:v>
                </c:pt>
                <c:pt idx="10">
                  <c:v>-2107.278935134502</c:v>
                </c:pt>
                <c:pt idx="11">
                  <c:v>-2182.084488860487</c:v>
                </c:pt>
                <c:pt idx="12">
                  <c:v>-2243.37854500411</c:v>
                </c:pt>
                <c:pt idx="13">
                  <c:v>-2293.665227948688</c:v>
                </c:pt>
                <c:pt idx="14">
                  <c:v>-2334.977184985258</c:v>
                </c:pt>
                <c:pt idx="15">
                  <c:v>-2369.176761034036</c:v>
                </c:pt>
                <c:pt idx="16">
                  <c:v>-2397.585333470666</c:v>
                </c:pt>
                <c:pt idx="17">
                  <c:v>-2421.274976377481</c:v>
                </c:pt>
                <c:pt idx="18">
                  <c:v>-2441.117716921431</c:v>
                </c:pt>
                <c:pt idx="19">
                  <c:v>-2457.822676327876</c:v>
                </c:pt>
                <c:pt idx="20">
                  <c:v>-2471.966358674286</c:v>
                </c:pt>
                <c:pt idx="21">
                  <c:v>-2484.017349681351</c:v>
                </c:pt>
                <c:pt idx="22">
                  <c:v>-2494.35644805805</c:v>
                </c:pt>
                <c:pt idx="23">
                  <c:v>-2503.29306692823</c:v>
                </c:pt>
                <c:pt idx="24">
                  <c:v>-2511.078590878151</c:v>
                </c:pt>
                <c:pt idx="25">
                  <c:v>-2517.917249391961</c:v>
                </c:pt>
                <c:pt idx="26">
                  <c:v>-2523.974965097821</c:v>
                </c:pt>
                <c:pt idx="27">
                  <c:v>-2529.386540522544</c:v>
                </c:pt>
                <c:pt idx="28">
                  <c:v>-2534.261798193587</c:v>
                </c:pt>
                <c:pt idx="29">
                  <c:v>-2538.69001756746</c:v>
                </c:pt>
                <c:pt idx="30">
                  <c:v>-2542.743801986668</c:v>
                </c:pt>
                <c:pt idx="31">
                  <c:v>-2546.482226306794</c:v>
                </c:pt>
                <c:pt idx="32">
                  <c:v>-2549.953393229058</c:v>
                </c:pt>
                <c:pt idx="33">
                  <c:v>-2553.196508706202</c:v>
                </c:pt>
                <c:pt idx="34">
                  <c:v>-2556.243566361725</c:v>
                </c:pt>
                <c:pt idx="35">
                  <c:v>-2559.120714145523</c:v>
                </c:pt>
                <c:pt idx="36">
                  <c:v>-2561.849362818655</c:v>
                </c:pt>
                <c:pt idx="37">
                  <c:v>-2564.447084749267</c:v>
                </c:pt>
                <c:pt idx="38">
                  <c:v>-2566.928342450014</c:v>
                </c:pt>
                <c:pt idx="39">
                  <c:v>-2569.305078914684</c:v>
                </c:pt>
                <c:pt idx="40">
                  <c:v>-2571.587195794924</c:v>
                </c:pt>
                <c:pt idx="41">
                  <c:v>-2573.782941005888</c:v>
                </c:pt>
                <c:pt idx="42">
                  <c:v>-2575.899222108353</c:v>
                </c:pt>
                <c:pt idx="43">
                  <c:v>-2577.941859876558</c:v>
                </c:pt>
                <c:pt idx="44">
                  <c:v>-2579.91579340204</c:v>
                </c:pt>
                <c:pt idx="45">
                  <c:v>-2581.825245933145</c:v>
                </c:pt>
                <c:pt idx="46">
                  <c:v>-2583.673858915168</c:v>
                </c:pt>
                <c:pt idx="47">
                  <c:v>-2585.464800285481</c:v>
                </c:pt>
                <c:pt idx="48">
                  <c:v>-2587.200851933623</c:v>
                </c:pt>
                <c:pt idx="49">
                  <c:v>-2588.884480306351</c:v>
                </c:pt>
                <c:pt idx="50">
                  <c:v>-2590.517893383654</c:v>
                </c:pt>
                <c:pt idx="51">
                  <c:v>-2592.103086638555</c:v>
                </c:pt>
                <c:pt idx="52">
                  <c:v>-2593.641880097879</c:v>
                </c:pt>
                <c:pt idx="53">
                  <c:v>-2595.135948217092</c:v>
                </c:pt>
                <c:pt idx="54">
                  <c:v>-2596.586843957431</c:v>
                </c:pt>
                <c:pt idx="55">
                  <c:v>-2597.996018186241</c:v>
                </c:pt>
                <c:pt idx="56">
                  <c:v>-2599.364835308468</c:v>
                </c:pt>
                <c:pt idx="57">
                  <c:v>-2600.694585862871</c:v>
                </c:pt>
                <c:pt idx="58">
                  <c:v>-2601.986496675625</c:v>
                </c:pt>
                <c:pt idx="59">
                  <c:v>-2603.241739050212</c:v>
                </c:pt>
                <c:pt idx="60">
                  <c:v>-2604.46143537997</c:v>
                </c:pt>
                <c:pt idx="61">
                  <c:v>-2605.646664494851</c:v>
                </c:pt>
                <c:pt idx="62">
                  <c:v>-2606.798465994174</c:v>
                </c:pt>
                <c:pt idx="63">
                  <c:v>-2607.917843766616</c:v>
                </c:pt>
                <c:pt idx="64">
                  <c:v>-2609.005768862004</c:v>
                </c:pt>
                <c:pt idx="65">
                  <c:v>-2610.063181844256</c:v>
                </c:pt>
                <c:pt idx="66">
                  <c:v>-2611.090994731727</c:v>
                </c:pt>
                <c:pt idx="67">
                  <c:v>-2612.090092608803</c:v>
                </c:pt>
                <c:pt idx="68">
                  <c:v>-2613.061334976646</c:v>
                </c:pt>
                <c:pt idx="69">
                  <c:v>-2614.005556897114</c:v>
                </c:pt>
                <c:pt idx="70">
                  <c:v>-2614.923569972852</c:v>
                </c:pt>
                <c:pt idx="71">
                  <c:v>-2615.816163198408</c:v>
                </c:pt>
                <c:pt idx="72">
                  <c:v>-2616.684103709293</c:v>
                </c:pt>
                <c:pt idx="73">
                  <c:v>-2617.528137451005</c:v>
                </c:pt>
                <c:pt idx="74">
                  <c:v>-2618.3489897851</c:v>
                </c:pt>
                <c:pt idx="75">
                  <c:v>-2619.14736604591</c:v>
                </c:pt>
                <c:pt idx="76">
                  <c:v>-2619.923952058358</c:v>
                </c:pt>
                <c:pt idx="77">
                  <c:v>-2620.679414625451</c:v>
                </c:pt>
                <c:pt idx="78">
                  <c:v>-2621.414401991693</c:v>
                </c:pt>
                <c:pt idx="79">
                  <c:v>-2622.129544287516</c:v>
                </c:pt>
                <c:pt idx="80">
                  <c:v>-2622.825453958485</c:v>
                </c:pt>
                <c:pt idx="81">
                  <c:v>-2623.502726182192</c:v>
                </c:pt>
                <c:pt idx="82">
                  <c:v>-2624.161939275156</c:v>
                </c:pt>
                <c:pt idx="83">
                  <c:v>-2624.803655091015</c:v>
                </c:pt>
                <c:pt idx="84">
                  <c:v>-2625.428419411539</c:v>
                </c:pt>
                <c:pt idx="85">
                  <c:v>-2626.036762331074</c:v>
                </c:pt>
                <c:pt idx="86">
                  <c:v>-2626.629198634953</c:v>
                </c:pt>
                <c:pt idx="87">
                  <c:v>-2627.206228172527</c:v>
                </c:pt>
                <c:pt idx="88">
                  <c:v>-2627.76833622444</c:v>
                </c:pt>
                <c:pt idx="89">
                  <c:v>-2628.315993865057</c:v>
                </c:pt>
                <c:pt idx="90">
                  <c:v>-2628.849658319345</c:v>
                </c:pt>
                <c:pt idx="91">
                  <c:v>-2629.369773314498</c:v>
                </c:pt>
                <c:pt idx="92">
                  <c:v>-2629.87676942637</c:v>
                </c:pt>
                <c:pt idx="93">
                  <c:v>-2630.371064420291</c:v>
                </c:pt>
                <c:pt idx="94">
                  <c:v>-2630.853063586335</c:v>
                </c:pt>
                <c:pt idx="95">
                  <c:v>-2631.323160069031</c:v>
                </c:pt>
                <c:pt idx="96">
                  <c:v>-2631.781735191256</c:v>
                </c:pt>
                <c:pt idx="97">
                  <c:v>-2632.22915877224</c:v>
                </c:pt>
                <c:pt idx="98">
                  <c:v>-2632.665789439623</c:v>
                </c:pt>
                <c:pt idx="99">
                  <c:v>-2633.091974935581</c:v>
                </c:pt>
                <c:pt idx="100">
                  <c:v>-2633.508052416699</c:v>
                </c:pt>
                <c:pt idx="101">
                  <c:v>-2633.914348747814</c:v>
                </c:pt>
                <c:pt idx="102">
                  <c:v>-2634.311180789718</c:v>
                </c:pt>
                <c:pt idx="103">
                  <c:v>-2634.69885568053</c:v>
                </c:pt>
                <c:pt idx="104">
                  <c:v>-2635.077671110994</c:v>
                </c:pt>
                <c:pt idx="105">
                  <c:v>-2635.447915593504</c:v>
                </c:pt>
                <c:pt idx="106">
                  <c:v>-2635.809868724954</c:v>
                </c:pt>
                <c:pt idx="107">
                  <c:v>-2636.163801443447</c:v>
                </c:pt>
                <c:pt idx="108">
                  <c:v>-2636.50997627891</c:v>
                </c:pt>
                <c:pt idx="109">
                  <c:v>-2636.848647597508</c:v>
                </c:pt>
                <c:pt idx="110">
                  <c:v>-2637.180061840281</c:v>
                </c:pt>
                <c:pt idx="111">
                  <c:v>-2637.50445775551</c:v>
                </c:pt>
                <c:pt idx="112">
                  <c:v>-2637.82206662549</c:v>
                </c:pt>
                <c:pt idx="113">
                  <c:v>-2638.133112487324</c:v>
                </c:pt>
                <c:pt idx="114">
                  <c:v>-2638.437812348031</c:v>
                </c:pt>
                <c:pt idx="115">
                  <c:v>-2638.736376394041</c:v>
                </c:pt>
                <c:pt idx="116">
                  <c:v>-2639.029008195088</c:v>
                </c:pt>
                <c:pt idx="117">
                  <c:v>-2639.315904902723</c:v>
                </c:pt>
                <c:pt idx="118">
                  <c:v>-2639.597257443387</c:v>
                </c:pt>
                <c:pt idx="119">
                  <c:v>-2639.873250706238</c:v>
                </c:pt>
              </c:numCache>
            </c:numRef>
          </c:yVal>
          <c:smooth val="0"/>
          <c:extLst xmlns:c16r2="http://schemas.microsoft.com/office/drawing/2015/06/chart">
            <c:ext xmlns:c16="http://schemas.microsoft.com/office/drawing/2014/chart" uri="{C3380CC4-5D6E-409C-BE32-E72D297353CC}">
              <c16:uniqueId val="{00000008-4378-48EF-B3A1-6B70C437CA33}"/>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0.0</c:v>
                </c:pt>
                <c:pt idx="2">
                  <c:v>-620.7907278066631</c:v>
                </c:pt>
                <c:pt idx="3">
                  <c:v>-1128.29160699455</c:v>
                </c:pt>
                <c:pt idx="4">
                  <c:v>-1543.184857054548</c:v>
                </c:pt>
                <c:pt idx="5">
                  <c:v>-1882.439017945268</c:v>
                </c:pt>
                <c:pt idx="6">
                  <c:v>-2159.936817581248</c:v>
                </c:pt>
                <c:pt idx="7">
                  <c:v>-2387.029398450388</c:v>
                </c:pt>
                <c:pt idx="8">
                  <c:v>-2572.992746119104</c:v>
                </c:pt>
                <c:pt idx="9">
                  <c:v>-2725.403078835807</c:v>
                </c:pt>
                <c:pt idx="10">
                  <c:v>-2850.44528980436</c:v>
                </c:pt>
                <c:pt idx="11">
                  <c:v>-2953.16615510227</c:v>
                </c:pt>
                <c:pt idx="12">
                  <c:v>-3037.682025166233</c:v>
                </c:pt>
                <c:pt idx="13">
                  <c:v>-3107.349049277887</c:v>
                </c:pt>
                <c:pt idx="14">
                  <c:v>-3164.883869354634</c:v>
                </c:pt>
                <c:pt idx="15">
                  <c:v>-3212.950703170485</c:v>
                </c:pt>
                <c:pt idx="16">
                  <c:v>-3253.289927077101</c:v>
                </c:pt>
                <c:pt idx="17">
                  <c:v>-3287.313278944188</c:v>
                </c:pt>
                <c:pt idx="18">
                  <c:v>-3316.169726813205</c:v>
                </c:pt>
                <c:pt idx="19">
                  <c:v>-3340.794247937512</c:v>
                </c:pt>
                <c:pt idx="20">
                  <c:v>-3361.947600359432</c:v>
                </c:pt>
                <c:pt idx="21">
                  <c:v>-3380.248751659361</c:v>
                </c:pt>
                <c:pt idx="22">
                  <c:v>-3396.201309247052</c:v>
                </c:pt>
                <c:pt idx="23">
                  <c:v>-3410.215052932792</c:v>
                </c:pt>
                <c:pt idx="24">
                  <c:v>-3422.623470509454</c:v>
                </c:pt>
                <c:pt idx="25">
                  <c:v>-3433.69803295254</c:v>
                </c:pt>
                <c:pt idx="26">
                  <c:v>-3443.659811280537</c:v>
                </c:pt>
                <c:pt idx="27">
                  <c:v>-3452.688900493913</c:v>
                </c:pt>
                <c:pt idx="28">
                  <c:v>-3460.932738886294</c:v>
                </c:pt>
                <c:pt idx="29">
                  <c:v>-3468.511643220168</c:v>
                </c:pt>
                <c:pt idx="30">
                  <c:v>-3475.52389280875</c:v>
                </c:pt>
                <c:pt idx="31">
                  <c:v>-3482.049872255207</c:v>
                </c:pt>
                <c:pt idx="32">
                  <c:v>-3488.155436758374</c:v>
                </c:pt>
                <c:pt idx="33">
                  <c:v>-3493.894645027256</c:v>
                </c:pt>
                <c:pt idx="34">
                  <c:v>-3499.311978026977</c:v>
                </c:pt>
                <c:pt idx="35">
                  <c:v>-3504.444139808737</c:v>
                </c:pt>
                <c:pt idx="36">
                  <c:v>-3509.321518758988</c:v>
                </c:pt>
                <c:pt idx="37">
                  <c:v>-3513.969373002452</c:v>
                </c:pt>
                <c:pt idx="38">
                  <c:v>-3518.408791794638</c:v>
                </c:pt>
                <c:pt idx="39">
                  <c:v>-3522.657475051732</c:v>
                </c:pt>
                <c:pt idx="40">
                  <c:v>-3526.730365239084</c:v>
                </c:pt>
                <c:pt idx="41">
                  <c:v>-3530.640160392446</c:v>
                </c:pt>
                <c:pt idx="42">
                  <c:v>-3534.397728983196</c:v>
                </c:pt>
                <c:pt idx="43">
                  <c:v>-3538.012445999912</c:v>
                </c:pt>
                <c:pt idx="44">
                  <c:v>-3541.492465183241</c:v>
                </c:pt>
                <c:pt idx="45">
                  <c:v>-3544.844939516</c:v>
                </c:pt>
                <c:pt idx="46">
                  <c:v>-3548.076199787625</c:v>
                </c:pt>
                <c:pt idx="47">
                  <c:v>-3551.191899199439</c:v>
                </c:pt>
                <c:pt idx="48">
                  <c:v>-3554.197130472203</c:v>
                </c:pt>
                <c:pt idx="49">
                  <c:v>-3557.096520694184</c:v>
                </c:pt>
                <c:pt idx="50">
                  <c:v>-3559.894308156727</c:v>
                </c:pt>
                <c:pt idx="51">
                  <c:v>-3562.594404618729</c:v>
                </c:pt>
                <c:pt idx="52">
                  <c:v>-3565.200445787711</c:v>
                </c:pt>
                <c:pt idx="53">
                  <c:v>-3567.715832275971</c:v>
                </c:pt>
                <c:pt idx="54">
                  <c:v>-3570.14376285999</c:v>
                </c:pt>
                <c:pt idx="55">
                  <c:v>-3572.48726152379</c:v>
                </c:pt>
                <c:pt idx="56">
                  <c:v>-3574.74919948043</c:v>
                </c:pt>
                <c:pt idx="57">
                  <c:v>-3576.932313142148</c:v>
                </c:pt>
                <c:pt idx="58">
                  <c:v>-3579.039218821083</c:v>
                </c:pt>
                <c:pt idx="59">
                  <c:v>-3581.072424793289</c:v>
                </c:pt>
                <c:pt idx="60">
                  <c:v>-3583.034341237166</c:v>
                </c:pt>
                <c:pt idx="61">
                  <c:v>-3584.927288458784</c:v>
                </c:pt>
                <c:pt idx="62">
                  <c:v>-3586.753503736923</c:v>
                </c:pt>
                <c:pt idx="63">
                  <c:v>-3588.515147056503</c:v>
                </c:pt>
                <c:pt idx="64">
                  <c:v>-3590.214305946414</c:v>
                </c:pt>
                <c:pt idx="65">
                  <c:v>-3591.852999596194</c:v>
                </c:pt>
                <c:pt idx="66">
                  <c:v>-3593.433182391723</c:v>
                </c:pt>
                <c:pt idx="67">
                  <c:v>-3594.956746982418</c:v>
                </c:pt>
                <c:pt idx="68">
                  <c:v>-3596.42552697099</c:v>
                </c:pt>
                <c:pt idx="69">
                  <c:v>-3597.841299297623</c:v>
                </c:pt>
                <c:pt idx="70">
                  <c:v>-3599.20578637765</c:v>
                </c:pt>
                <c:pt idx="71">
                  <c:v>-3600.520658038637</c:v>
                </c:pt>
                <c:pt idx="72">
                  <c:v>-3601.787533294562</c:v>
                </c:pt>
                <c:pt idx="73">
                  <c:v>-3603.007981986731</c:v>
                </c:pt>
                <c:pt idx="74">
                  <c:v>-3604.183526315042</c:v>
                </c:pt>
                <c:pt idx="75">
                  <c:v>-3605.315642278575</c:v>
                </c:pt>
                <c:pt idx="76">
                  <c:v>-3606.405761040376</c:v>
                </c:pt>
                <c:pt idx="77">
                  <c:v>-3607.455270228536</c:v>
                </c:pt>
                <c:pt idx="78">
                  <c:v>-3608.465515182572</c:v>
                </c:pt>
                <c:pt idx="79">
                  <c:v>-3609.437800152969</c:v>
                </c:pt>
                <c:pt idx="80">
                  <c:v>-3610.373389459346</c:v>
                </c:pt>
                <c:pt idx="81">
                  <c:v>-3611.273508612147</c:v>
                </c:pt>
                <c:pt idx="82">
                  <c:v>-3612.13934540115</c:v>
                </c:pt>
                <c:pt idx="83">
                  <c:v>-3612.972050953933</c:v>
                </c:pt>
                <c:pt idx="84">
                  <c:v>-3613.772740766275</c:v>
                </c:pt>
                <c:pt idx="85">
                  <c:v>-3614.542495706264</c:v>
                </c:pt>
                <c:pt idx="86">
                  <c:v>-3615.28236299369</c:v>
                </c:pt>
                <c:pt idx="87">
                  <c:v>-3615.993357155501</c:v>
                </c:pt>
                <c:pt idx="88">
                  <c:v>-3616.676460958201</c:v>
                </c:pt>
                <c:pt idx="89">
                  <c:v>-3617.332626318203</c:v>
                </c:pt>
                <c:pt idx="90">
                  <c:v>-3617.962775190441</c:v>
                </c:pt>
                <c:pt idx="91">
                  <c:v>-3618.567800435434</c:v>
                </c:pt>
                <c:pt idx="92">
                  <c:v>-3619.14856666589</c:v>
                </c:pt>
                <c:pt idx="93">
                  <c:v>-3619.705911072677</c:v>
                </c:pt>
                <c:pt idx="94">
                  <c:v>-3620.240644230413</c:v>
                </c:pt>
                <c:pt idx="95">
                  <c:v>-3620.753550883637</c:v>
                </c:pt>
                <c:pt idx="96">
                  <c:v>-3621.245390712756</c:v>
                </c:pt>
                <c:pt idx="97">
                  <c:v>-3621.716899081439</c:v>
                </c:pt>
                <c:pt idx="98">
                  <c:v>-3622.168787764163</c:v>
                </c:pt>
                <c:pt idx="99">
                  <c:v>-3622.601745655731</c:v>
                </c:pt>
                <c:pt idx="100">
                  <c:v>-3623.01643946178</c:v>
                </c:pt>
                <c:pt idx="101">
                  <c:v>-3623.413514371417</c:v>
                </c:pt>
                <c:pt idx="102">
                  <c:v>-3623.793594711817</c:v>
                </c:pt>
                <c:pt idx="103">
                  <c:v>-3624.157284585257</c:v>
                </c:pt>
                <c:pt idx="104">
                  <c:v>-3624.50516848902</c:v>
                </c:pt>
                <c:pt idx="105">
                  <c:v>-3624.837811917991</c:v>
                </c:pt>
                <c:pt idx="106">
                  <c:v>-3625.155761950897</c:v>
                </c:pt>
                <c:pt idx="107">
                  <c:v>-3625.45954782024</c:v>
                </c:pt>
                <c:pt idx="108">
                  <c:v>-3625.749681465887</c:v>
                </c:pt>
                <c:pt idx="109">
                  <c:v>-3626.026658073562</c:v>
                </c:pt>
                <c:pt idx="110">
                  <c:v>-3626.290956597135</c:v>
                </c:pt>
                <c:pt idx="111">
                  <c:v>-3626.543040266966</c:v>
                </c:pt>
                <c:pt idx="112">
                  <c:v>-3626.783357082772</c:v>
                </c:pt>
                <c:pt idx="113">
                  <c:v>-3627.012340292414</c:v>
                </c:pt>
                <c:pt idx="114">
                  <c:v>-3627.230408856776</c:v>
                </c:pt>
                <c:pt idx="115">
                  <c:v>-3627.437967900871</c:v>
                </c:pt>
                <c:pt idx="116">
                  <c:v>-3627.63540915161</c:v>
                </c:pt>
                <c:pt idx="117">
                  <c:v>-3627.823111362558</c:v>
                </c:pt>
                <c:pt idx="118">
                  <c:v>-3628.001440726176</c:v>
                </c:pt>
                <c:pt idx="119">
                  <c:v>-3628.170751273377</c:v>
                </c:pt>
              </c:numCache>
            </c:numRef>
          </c:yVal>
          <c:smooth val="0"/>
          <c:extLst xmlns:c16r2="http://schemas.microsoft.com/office/drawing/2015/06/chart">
            <c:ext xmlns:c16="http://schemas.microsoft.com/office/drawing/2014/chart" uri="{C3380CC4-5D6E-409C-BE32-E72D297353CC}">
              <c16:uniqueId val="{00000009-4378-48EF-B3A1-6B70C437CA33}"/>
            </c:ext>
          </c:extLst>
        </c:ser>
        <c:dLbls>
          <c:showLegendKey val="0"/>
          <c:showVal val="0"/>
          <c:showCatName val="0"/>
          <c:showSerName val="0"/>
          <c:showPercent val="0"/>
          <c:showBubbleSize val="0"/>
        </c:dLbls>
        <c:axId val="-1410853056"/>
        <c:axId val="-1410850864"/>
      </c:scatterChart>
      <c:valAx>
        <c:axId val="-141085305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410850864"/>
        <c:crosses val="autoZero"/>
        <c:crossBetween val="midCat"/>
      </c:valAx>
      <c:valAx>
        <c:axId val="-1410850864"/>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410853056"/>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5291.527474078804</c:v>
                </c:pt>
                <c:pt idx="2">
                  <c:v>5145.09066152433</c:v>
                </c:pt>
                <c:pt idx="3">
                  <c:v>5007.918405086009</c:v>
                </c:pt>
                <c:pt idx="4">
                  <c:v>4878.14090940563</c:v>
                </c:pt>
                <c:pt idx="5">
                  <c:v>4754.261804850062</c:v>
                </c:pt>
                <c:pt idx="6">
                  <c:v>4635.093336543486</c:v>
                </c:pt>
                <c:pt idx="7">
                  <c:v>4519.698491775905</c:v>
                </c:pt>
                <c:pt idx="8">
                  <c:v>4407.343432830708</c:v>
                </c:pt>
                <c:pt idx="9">
                  <c:v>4297.458475772291</c:v>
                </c:pt>
                <c:pt idx="10">
                  <c:v>4189.60613258601</c:v>
                </c:pt>
                <c:pt idx="11">
                  <c:v>4083.454981971207</c:v>
                </c:pt>
                <c:pt idx="12">
                  <c:v>3978.758342708137</c:v>
                </c:pt>
                <c:pt idx="13">
                  <c:v>6155.685941196488</c:v>
                </c:pt>
                <c:pt idx="14">
                  <c:v>5946.024770451</c:v>
                </c:pt>
                <c:pt idx="15">
                  <c:v>5758.760611239858</c:v>
                </c:pt>
                <c:pt idx="16">
                  <c:v>5589.43919916721</c:v>
                </c:pt>
                <c:pt idx="17">
                  <c:v>5434.760812424151</c:v>
                </c:pt>
                <c:pt idx="18">
                  <c:v>5292.051404618388</c:v>
                </c:pt>
                <c:pt idx="19">
                  <c:v>5159.147127754222</c:v>
                </c:pt>
                <c:pt idx="20">
                  <c:v>5034.30062305897</c:v>
                </c:pt>
                <c:pt idx="21">
                  <c:v>4916.104044377054</c:v>
                </c:pt>
                <c:pt idx="22">
                  <c:v>4803.425897939543</c:v>
                </c:pt>
                <c:pt idx="23">
                  <c:v>4695.35927888465</c:v>
                </c:pt>
                <c:pt idx="24">
                  <c:v>4591.179496506655</c:v>
                </c:pt>
                <c:pt idx="25">
                  <c:v>4490.30942463662</c:v>
                </c:pt>
                <c:pt idx="26">
                  <c:v>4395.399100972636</c:v>
                </c:pt>
                <c:pt idx="27">
                  <c:v>4302.815864282842</c:v>
                </c:pt>
                <c:pt idx="28">
                  <c:v>4212.284752178721</c:v>
                </c:pt>
                <c:pt idx="29">
                  <c:v>4123.607572568864</c:v>
                </c:pt>
                <c:pt idx="30">
                  <c:v>4036.631151402411</c:v>
                </c:pt>
                <c:pt idx="31">
                  <c:v>3951.23801854116</c:v>
                </c:pt>
                <c:pt idx="32">
                  <c:v>3867.338933292811</c:v>
                </c:pt>
                <c:pt idx="33">
                  <c:v>3784.866846818264</c:v>
                </c:pt>
                <c:pt idx="34">
                  <c:v>3703.772034408732</c:v>
                </c:pt>
                <c:pt idx="35">
                  <c:v>3624.018179565628</c:v>
                </c:pt>
                <c:pt idx="36">
                  <c:v>3545.579231721005</c:v>
                </c:pt>
                <c:pt idx="37">
                  <c:v>3468.436892143736</c:v>
                </c:pt>
                <c:pt idx="38">
                  <c:v>3392.578609359316</c:v>
                </c:pt>
                <c:pt idx="39">
                  <c:v>3318.000275488876</c:v>
                </c:pt>
                <c:pt idx="40">
                  <c:v>3244.696165143199</c:v>
                </c:pt>
                <c:pt idx="41">
                  <c:v>3172.662441364468</c:v>
                </c:pt>
                <c:pt idx="42">
                  <c:v>3101.896437098598</c:v>
                </c:pt>
                <c:pt idx="43">
                  <c:v>3032.396054052775</c:v>
                </c:pt>
                <c:pt idx="44">
                  <c:v>2964.159302941247</c:v>
                </c:pt>
                <c:pt idx="45">
                  <c:v>2897.183957334131</c:v>
                </c:pt>
                <c:pt idx="46">
                  <c:v>2831.467298262285</c:v>
                </c:pt>
                <c:pt idx="47">
                  <c:v>2767.005931064568</c:v>
                </c:pt>
                <c:pt idx="48">
                  <c:v>2703.79565949433</c:v>
                </c:pt>
                <c:pt idx="49">
                  <c:v>2641.83140497419</c:v>
                </c:pt>
                <c:pt idx="50">
                  <c:v>2581.107161224691</c:v>
                </c:pt>
                <c:pt idx="51">
                  <c:v>2521.615976388881</c:v>
                </c:pt>
                <c:pt idx="52">
                  <c:v>2463.349962321485</c:v>
                </c:pt>
                <c:pt idx="53">
                  <c:v>2406.300307655158</c:v>
                </c:pt>
                <c:pt idx="54">
                  <c:v>2350.457309077475</c:v>
                </c:pt>
                <c:pt idx="55">
                  <c:v>2295.810411481441</c:v>
                </c:pt>
                <c:pt idx="56">
                  <c:v>2242.348254281973</c:v>
                </c:pt>
                <c:pt idx="57">
                  <c:v>2190.0587218484</c:v>
                </c:pt>
                <c:pt idx="58">
                  <c:v>2138.928996441378</c:v>
                </c:pt>
                <c:pt idx="59">
                  <c:v>2088.945612393974</c:v>
                </c:pt>
                <c:pt idx="60">
                  <c:v>2040.09451055458</c:v>
                </c:pt>
                <c:pt idx="61">
                  <c:v>1992.361092239635</c:v>
                </c:pt>
                <c:pt idx="62">
                  <c:v>1945.730272124571</c:v>
                </c:pt>
                <c:pt idx="63">
                  <c:v>1900.186529646111</c:v>
                </c:pt>
                <c:pt idx="64">
                  <c:v>1855.713958605415</c:v>
                </c:pt>
                <c:pt idx="65">
                  <c:v>1812.296314765037</c:v>
                </c:pt>
                <c:pt idx="66">
                  <c:v>1769.91706127502</c:v>
                </c:pt>
                <c:pt idx="67">
                  <c:v>1728.559411851382</c:v>
                </c:pt>
                <c:pt idx="68">
                  <c:v>1688.206371665134</c:v>
                </c:pt>
                <c:pt idx="69">
                  <c:v>1648.840775934872</c:v>
                </c:pt>
                <c:pt idx="70">
                  <c:v>1610.445326244011</c:v>
                </c:pt>
                <c:pt idx="71">
                  <c:v>1573.002624621828</c:v>
                </c:pt>
                <c:pt idx="72">
                  <c:v>1536.495205446428</c:v>
                </c:pt>
                <c:pt idx="73">
                  <c:v>1500.905565236046</c:v>
                </c:pt>
                <c:pt idx="74">
                  <c:v>1466.216190403282</c:v>
                </c:pt>
                <c:pt idx="75">
                  <c:v>1432.409583055382</c:v>
                </c:pt>
                <c:pt idx="76">
                  <c:v>1399.46828492023</c:v>
                </c:pt>
                <c:pt idx="77">
                  <c:v>1367.37489948829</c:v>
                </c:pt>
                <c:pt idx="78">
                  <c:v>1336.112112452098</c:v>
                </c:pt>
                <c:pt idx="79">
                  <c:v>1305.662710531727</c:v>
                </c:pt>
                <c:pt idx="80">
                  <c:v>1276.009598767465</c:v>
                </c:pt>
                <c:pt idx="81">
                  <c:v>1247.135816364123</c:v>
                </c:pt>
                <c:pt idx="82">
                  <c:v>1219.024551164246</c:v>
                </c:pt>
                <c:pt idx="83">
                  <c:v>1191.659152829323</c:v>
                </c:pt>
                <c:pt idx="84">
                  <c:v>1165.023144801906</c:v>
                </c:pt>
                <c:pt idx="85">
                  <c:v>1139.10023512021</c:v>
                </c:pt>
                <c:pt idx="86">
                  <c:v>1113.87432615439</c:v>
                </c:pt>
                <c:pt idx="87">
                  <c:v>1089.329523328512</c:v>
                </c:pt>
                <c:pt idx="88">
                  <c:v>1065.450142891823</c:v>
                </c:pt>
                <c:pt idx="89">
                  <c:v>1042.220718797202</c:v>
                </c:pt>
                <c:pt idx="90">
                  <c:v>1019.626008745527</c:v>
                </c:pt>
                <c:pt idx="91">
                  <c:v>997.6509994469925</c:v>
                </c:pt>
                <c:pt idx="92">
                  <c:v>976.2809111521455</c:v>
                </c:pt>
                <c:pt idx="93">
                  <c:v>955.5012015004213</c:v>
                </c:pt>
                <c:pt idx="94">
                  <c:v>935.2975687318067</c:v>
                </c:pt>
                <c:pt idx="95">
                  <c:v>915.6559543049574</c:v>
                </c:pt>
                <c:pt idx="96">
                  <c:v>896.5625449621457</c:v>
                </c:pt>
                <c:pt idx="97">
                  <c:v>878.003774282057</c:v>
                </c:pt>
                <c:pt idx="98">
                  <c:v>859.9663237533529</c:v>
                </c:pt>
                <c:pt idx="99">
                  <c:v>842.4371234063979</c:v>
                </c:pt>
                <c:pt idx="100">
                  <c:v>825.4033520353425</c:v>
                </c:pt>
                <c:pt idx="101">
                  <c:v>808.8524370393134</c:v>
                </c:pt>
                <c:pt idx="102">
                  <c:v>792.7720539148212</c:v>
                </c:pt>
                <c:pt idx="103">
                  <c:v>777.1501254237164</c:v>
                </c:pt>
                <c:pt idx="104">
                  <c:v>761.974820464331</c:v>
                </c:pt>
                <c:pt idx="105">
                  <c:v>747.2345526693097</c:v>
                </c:pt>
                <c:pt idx="106">
                  <c:v>732.9179787524404</c:v>
                </c:pt>
                <c:pt idx="107">
                  <c:v>719.0139966272836</c:v>
                </c:pt>
                <c:pt idx="108">
                  <c:v>705.5117433158648</c:v>
                </c:pt>
                <c:pt idx="109">
                  <c:v>692.4005926677837</c:v>
                </c:pt>
                <c:pt idx="110">
                  <c:v>679.670152907273</c:v>
                </c:pt>
                <c:pt idx="111">
                  <c:v>667.3102640239123</c:v>
                </c:pt>
                <c:pt idx="112">
                  <c:v>655.3109950235444</c:v>
                </c:pt>
                <c:pt idx="113">
                  <c:v>643.6626410538329</c:v>
                </c:pt>
                <c:pt idx="114">
                  <c:v>632.3557204181907</c:v>
                </c:pt>
                <c:pt idx="115">
                  <c:v>621.38097149008</c:v>
                </c:pt>
                <c:pt idx="116">
                  <c:v>610.729349541644</c:v>
                </c:pt>
                <c:pt idx="117">
                  <c:v>600.3920234952536</c:v>
                </c:pt>
                <c:pt idx="118">
                  <c:v>590.3603726108776</c:v>
                </c:pt>
                <c:pt idx="119">
                  <c:v>580.6259831174284</c:v>
                </c:pt>
              </c:numCache>
            </c:numRef>
          </c:yVal>
          <c:smooth val="0"/>
          <c:extLst xmlns:c16r2="http://schemas.microsoft.com/office/drawing/2015/06/chart">
            <c:ext xmlns:c16="http://schemas.microsoft.com/office/drawing/2014/chart" uri="{C3380CC4-5D6E-409C-BE32-E72D297353CC}">
              <c16:uniqueId val="{00000000-5ECF-4BD9-9F21-64467609DDE1}"/>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5291.527474078804</c:v>
                </c:pt>
                <c:pt idx="2">
                  <c:v>5145.090470205888</c:v>
                </c:pt>
                <c:pt idx="3">
                  <c:v>5007.917768585274</c:v>
                </c:pt>
                <c:pt idx="4">
                  <c:v>4878.139656509401</c:v>
                </c:pt>
                <c:pt idx="5">
                  <c:v>4754.259826247371</c:v>
                </c:pt>
                <c:pt idx="6">
                  <c:v>4635.090568843634</c:v>
                </c:pt>
                <c:pt idx="7">
                  <c:v>4519.694905260472</c:v>
                </c:pt>
                <c:pt idx="8">
                  <c:v>4407.339022118795</c:v>
                </c:pt>
                <c:pt idx="9">
                  <c:v>4297.453252748531</c:v>
                </c:pt>
                <c:pt idx="10">
                  <c:v>4189.60012108027</c:v>
                </c:pt>
                <c:pt idx="11">
                  <c:v>4083.448213786156</c:v>
                </c:pt>
                <c:pt idx="12">
                  <c:v>3978.750854681188</c:v>
                </c:pt>
                <c:pt idx="13">
                  <c:v>6155.677773049551</c:v>
                </c:pt>
                <c:pt idx="14">
                  <c:v>5946.015752041691</c:v>
                </c:pt>
                <c:pt idx="15">
                  <c:v>5758.750620156924</c:v>
                </c:pt>
                <c:pt idx="16">
                  <c:v>5589.428135620946</c:v>
                </c:pt>
                <c:pt idx="17">
                  <c:v>5434.748593960009</c:v>
                </c:pt>
                <c:pt idx="18">
                  <c:v>5292.03796215677</c:v>
                </c:pt>
                <c:pt idx="19">
                  <c:v>5159.13240267289</c:v>
                </c:pt>
                <c:pt idx="20">
                  <c:v>5034.284565050471</c:v>
                </c:pt>
                <c:pt idx="21">
                  <c:v>4916.08660987642</c:v>
                </c:pt>
                <c:pt idx="22">
                  <c:v>4803.40704896768</c:v>
                </c:pt>
                <c:pt idx="23">
                  <c:v>4695.338982192176</c:v>
                </c:pt>
                <c:pt idx="24">
                  <c:v>4591.157722933698</c:v>
                </c:pt>
                <c:pt idx="25">
                  <c:v>4490.286148624535</c:v>
                </c:pt>
                <c:pt idx="26">
                  <c:v>4395.374300890629</c:v>
                </c:pt>
                <c:pt idx="27">
                  <c:v>4302.789521293192</c:v>
                </c:pt>
                <c:pt idx="28">
                  <c:v>4212.256850493995</c:v>
                </c:pt>
                <c:pt idx="29">
                  <c:v>4123.578099265478</c:v>
                </c:pt>
                <c:pt idx="30">
                  <c:v>4036.600096176518</c:v>
                </c:pt>
                <c:pt idx="31">
                  <c:v>3951.20537348462</c:v>
                </c:pt>
                <c:pt idx="32">
                  <c:v>3867.304692684553</c:v>
                </c:pt>
                <c:pt idx="33">
                  <c:v>3784.831006929218</c:v>
                </c:pt>
                <c:pt idx="34">
                  <c:v>3703.734593318224</c:v>
                </c:pt>
                <c:pt idx="35">
                  <c:v>3623.97913698708</c:v>
                </c:pt>
                <c:pt idx="36">
                  <c:v>3545.538588837464</c:v>
                </c:pt>
                <c:pt idx="37">
                  <c:v>3468.394651451437</c:v>
                </c:pt>
                <c:pt idx="38">
                  <c:v>3392.534774519714</c:v>
                </c:pt>
                <c:pt idx="39">
                  <c:v>3317.954851191855</c:v>
                </c:pt>
                <c:pt idx="40">
                  <c:v>3244.649156972966</c:v>
                </c:pt>
                <c:pt idx="41">
                  <c:v>3172.61385567679</c:v>
                </c:pt>
                <c:pt idx="42">
                  <c:v>3101.846280904087</c:v>
                </c:pt>
                <c:pt idx="43">
                  <c:v>3032.344334908473</c:v>
                </c:pt>
                <c:pt idx="44">
                  <c:v>2964.106028848656</c:v>
                </c:pt>
                <c:pt idx="45">
                  <c:v>2897.129136644183</c:v>
                </c:pt>
                <c:pt idx="46">
                  <c:v>2831.41093958689</c:v>
                </c:pt>
                <c:pt idx="47">
                  <c:v>2766.948043194567</c:v>
                </c:pt>
                <c:pt idx="48">
                  <c:v>2703.736251323564</c:v>
                </c:pt>
                <c:pt idx="49">
                  <c:v>2641.770485429734</c:v>
                </c:pt>
                <c:pt idx="50">
                  <c:v>2581.044739202551</c:v>
                </c:pt>
                <c:pt idx="51">
                  <c:v>2521.552060695214</c:v>
                </c:pt>
                <c:pt idx="52">
                  <c:v>2463.284561618632</c:v>
                </c:pt>
                <c:pt idx="53">
                  <c:v>2406.2334304138</c:v>
                </c:pt>
                <c:pt idx="54">
                  <c:v>2350.388963531601</c:v>
                </c:pt>
                <c:pt idx="55">
                  <c:v>2295.74060558921</c:v>
                </c:pt>
                <c:pt idx="56">
                  <c:v>2242.276995690074</c:v>
                </c:pt>
                <c:pt idx="57">
                  <c:v>2189.98601786028</c:v>
                </c:pt>
                <c:pt idx="58">
                  <c:v>2138.85485398924</c:v>
                </c:pt>
                <c:pt idx="59">
                  <c:v>2088.870038014167</c:v>
                </c:pt>
                <c:pt idx="60">
                  <c:v>2040.017510365982</c:v>
                </c:pt>
                <c:pt idx="61">
                  <c:v>1992.28267192533</c:v>
                </c:pt>
                <c:pt idx="62">
                  <c:v>1945.650436915746</c:v>
                </c:pt>
                <c:pt idx="63">
                  <c:v>1900.105284309078</c:v>
                </c:pt>
                <c:pt idx="64">
                  <c:v>1855.631307430611</c:v>
                </c:pt>
                <c:pt idx="65">
                  <c:v>1812.212261558207</c:v>
                </c:pt>
                <c:pt idx="66">
                  <c:v>1769.831609350626</c:v>
                </c:pt>
                <c:pt idx="67">
                  <c:v>1728.472564027705</c:v>
                </c:pt>
                <c:pt idx="68">
                  <c:v>1688.118130260886</c:v>
                </c:pt>
                <c:pt idx="69">
                  <c:v>1648.751142768217</c:v>
                </c:pt>
                <c:pt idx="70">
                  <c:v>1610.354302631695</c:v>
                </c:pt>
                <c:pt idx="71">
                  <c:v>1572.91021138064</c:v>
                </c:pt>
                <c:pt idx="72">
                  <c:v>1536.40140289577</c:v>
                </c:pt>
                <c:pt idx="73">
                  <c:v>1500.810373200758</c:v>
                </c:pt>
                <c:pt idx="74">
                  <c:v>1466.119608218849</c:v>
                </c:pt>
                <c:pt idx="75">
                  <c:v>1432.311609572378</c:v>
                </c:pt>
                <c:pt idx="76">
                  <c:v>1399.368918511209</c:v>
                </c:pt>
                <c:pt idx="77">
                  <c:v>1367.27413805397</c:v>
                </c:pt>
                <c:pt idx="78">
                  <c:v>1336.009953429408</c:v>
                </c:pt>
                <c:pt idx="79">
                  <c:v>1305.559150901336</c:v>
                </c:pt>
                <c:pt idx="80">
                  <c:v>1275.904635062972</c:v>
                </c:pt>
                <c:pt idx="81">
                  <c:v>1247.029444680391</c:v>
                </c:pt>
                <c:pt idx="82">
                  <c:v>1218.916767167426</c:v>
                </c:pt>
                <c:pt idx="83">
                  <c:v>1191.549951766317</c:v>
                </c:pt>
                <c:pt idx="84">
                  <c:v>1164.912521510385</c:v>
                </c:pt>
                <c:pt idx="85">
                  <c:v>1138.988184039277</c:v>
                </c:pt>
                <c:pt idx="86">
                  <c:v>1113.760841334604</c:v>
                </c:pt>
                <c:pt idx="87">
                  <c:v>1089.214598443155</c:v>
                </c:pt>
                <c:pt idx="88">
                  <c:v>1065.333771247238</c:v>
                </c:pt>
                <c:pt idx="89">
                  <c:v>1042.102893344178</c:v>
                </c:pt>
                <c:pt idx="90">
                  <c:v>1019.506722090115</c:v>
                </c:pt>
                <c:pt idx="91">
                  <c:v>997.5302438612871</c:v>
                </c:pt>
                <c:pt idx="92">
                  <c:v>976.158678586049</c:v>
                </c:pt>
                <c:pt idx="93">
                  <c:v>955.3774835923484</c:v>
                </c:pt>
                <c:pt idx="94">
                  <c:v>935.1723568197212</c:v>
                </c:pt>
                <c:pt idx="95">
                  <c:v>915.5292394372791</c:v>
                </c:pt>
                <c:pt idx="96">
                  <c:v>896.434317909554</c:v>
                </c:pt>
                <c:pt idx="97">
                  <c:v>877.8740255474731</c:v>
                </c:pt>
                <c:pt idx="98">
                  <c:v>859.8350435829979</c:v>
                </c:pt>
                <c:pt idx="99">
                  <c:v>842.3043018010503</c:v>
                </c:pt>
                <c:pt idx="100">
                  <c:v>825.268978760194</c:v>
                </c:pt>
                <c:pt idx="101">
                  <c:v>808.7165016351355</c:v>
                </c:pt>
                <c:pt idx="102">
                  <c:v>792.634545707868</c:v>
                </c:pt>
                <c:pt idx="103">
                  <c:v>777.0110335362696</c:v>
                </c:pt>
                <c:pt idx="104">
                  <c:v>761.8341338245424</c:v>
                </c:pt>
                <c:pt idx="105">
                  <c:v>747.0922600211924</c:v>
                </c:pt>
                <c:pt idx="106">
                  <c:v>732.7740686657965</c:v>
                </c:pt>
                <c:pt idx="107">
                  <c:v>718.8684575070747</c:v>
                </c:pt>
                <c:pt idx="108">
                  <c:v>705.3645634117669</c:v>
                </c:pt>
                <c:pt idx="109">
                  <c:v>692.2517600834224</c:v>
                </c:pt>
                <c:pt idx="110">
                  <c:v>679.519655609458</c:v>
                </c:pt>
                <c:pt idx="111">
                  <c:v>667.158089851102</c:v>
                </c:pt>
                <c:pt idx="112">
                  <c:v>655.1571316949668</c:v>
                </c:pt>
                <c:pt idx="113">
                  <c:v>643.507076177977</c:v>
                </c:pt>
                <c:pt idx="114">
                  <c:v>632.198441500792</c:v>
                </c:pt>
                <c:pt idx="115">
                  <c:v>621.2219659429264</c:v>
                </c:pt>
                <c:pt idx="116">
                  <c:v>610.5686046899679</c:v>
                </c:pt>
                <c:pt idx="117">
                  <c:v>600.2295265856956</c:v>
                </c:pt>
                <c:pt idx="118">
                  <c:v>590.196110819288</c:v>
                </c:pt>
                <c:pt idx="119">
                  <c:v>580.4599435559484</c:v>
                </c:pt>
              </c:numCache>
            </c:numRef>
          </c:yVal>
          <c:smooth val="0"/>
          <c:extLst xmlns:c16r2="http://schemas.microsoft.com/office/drawing/2015/06/chart">
            <c:ext xmlns:c16="http://schemas.microsoft.com/office/drawing/2014/chart" uri="{C3380CC4-5D6E-409C-BE32-E72D297353CC}">
              <c16:uniqueId val="{00000001-5ECF-4BD9-9F21-64467609DDE1}"/>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5290.5966464148</c:v>
                </c:pt>
                <c:pt idx="2">
                  <c:v>5144.18086615579</c:v>
                </c:pt>
                <c:pt idx="3">
                  <c:v>5007.043208246876</c:v>
                </c:pt>
                <c:pt idx="4">
                  <c:v>4877.314580457185</c:v>
                </c:pt>
                <c:pt idx="5">
                  <c:v>4753.499095413485</c:v>
                </c:pt>
                <c:pt idx="6">
                  <c:v>4634.409295045409</c:v>
                </c:pt>
                <c:pt idx="7">
                  <c:v>4519.108307342617</c:v>
                </c:pt>
                <c:pt idx="8">
                  <c:v>4406.862303914302</c:v>
                </c:pt>
                <c:pt idx="9">
                  <c:v>4297.101499678683</c:v>
                </c:pt>
                <c:pt idx="10">
                  <c:v>4189.388212723601</c:v>
                </c:pt>
                <c:pt idx="11">
                  <c:v>4083.390750169101</c:v>
                </c:pt>
                <c:pt idx="12">
                  <c:v>3978.862094392058</c:v>
                </c:pt>
                <c:pt idx="13">
                  <c:v>6155.958349071546</c:v>
                </c:pt>
                <c:pt idx="14">
                  <c:v>5946.755781383548</c:v>
                </c:pt>
                <c:pt idx="15">
                  <c:v>5759.905176699301</c:v>
                </c:pt>
                <c:pt idx="16">
                  <c:v>5590.963552762069</c:v>
                </c:pt>
                <c:pt idx="17">
                  <c:v>5436.640246696113</c:v>
                </c:pt>
                <c:pt idx="18">
                  <c:v>5294.26850955649</c:v>
                </c:pt>
                <c:pt idx="19">
                  <c:v>5161.69034538578</c:v>
                </c:pt>
                <c:pt idx="20">
                  <c:v>5037.163062227011</c:v>
                </c:pt>
                <c:pt idx="21">
                  <c:v>4919.28250975043</c:v>
                </c:pt>
                <c:pt idx="22">
                  <c:v>4806.920095306356</c:v>
                </c:pt>
                <c:pt idx="23">
                  <c:v>4699.171165420102</c:v>
                </c:pt>
                <c:pt idx="24">
                  <c:v>4595.312750213574</c:v>
                </c:pt>
                <c:pt idx="25">
                  <c:v>4494.769011704622</c:v>
                </c:pt>
                <c:pt idx="26">
                  <c:v>4400.189406312815</c:v>
                </c:pt>
                <c:pt idx="27">
                  <c:v>4307.943164340999</c:v>
                </c:pt>
                <c:pt idx="28">
                  <c:v>4217.75572054851</c:v>
                </c:pt>
                <c:pt idx="29">
                  <c:v>4129.429102904845</c:v>
                </c:pt>
                <c:pt idx="30">
                  <c:v>4042.810213479562</c:v>
                </c:pt>
                <c:pt idx="31">
                  <c:v>3957.781542973138</c:v>
                </c:pt>
                <c:pt idx="32">
                  <c:v>3874.253719753211</c:v>
                </c:pt>
                <c:pt idx="33">
                  <c:v>3792.159491532055</c:v>
                </c:pt>
                <c:pt idx="34">
                  <c:v>3711.448873443347</c:v>
                </c:pt>
                <c:pt idx="35">
                  <c:v>3632.085245074752</c:v>
                </c:pt>
                <c:pt idx="36">
                  <c:v>3554.042218805938</c:v>
                </c:pt>
                <c:pt idx="37">
                  <c:v>3477.301134415978</c:v>
                </c:pt>
                <c:pt idx="38">
                  <c:v>3401.849061631679</c:v>
                </c:pt>
                <c:pt idx="39">
                  <c:v>3327.681497930002</c:v>
                </c:pt>
                <c:pt idx="40">
                  <c:v>3254.792319761287</c:v>
                </c:pt>
                <c:pt idx="41">
                  <c:v>3183.177289279769</c:v>
                </c:pt>
                <c:pt idx="42">
                  <c:v>3112.833338998036</c:v>
                </c:pt>
                <c:pt idx="43">
                  <c:v>3043.757973228427</c:v>
                </c:pt>
                <c:pt idx="44">
                  <c:v>2975.948810420809</c:v>
                </c:pt>
                <c:pt idx="45">
                  <c:v>2909.403238699455</c:v>
                </c:pt>
                <c:pt idx="46">
                  <c:v>2844.11816182016</c:v>
                </c:pt>
                <c:pt idx="47">
                  <c:v>2780.089817091372</c:v>
                </c:pt>
                <c:pt idx="48">
                  <c:v>2717.313650323964</c:v>
                </c:pt>
                <c:pt idx="49">
                  <c:v>2655.784235737552</c:v>
                </c:pt>
                <c:pt idx="50">
                  <c:v>2595.49523108072</c:v>
                </c:pt>
                <c:pt idx="51">
                  <c:v>2536.439360114071</c:v>
                </c:pt>
                <c:pt idx="52">
                  <c:v>2478.608422136764</c:v>
                </c:pt>
                <c:pt idx="53">
                  <c:v>2421.993305214488</c:v>
                </c:pt>
                <c:pt idx="54">
                  <c:v>2366.584017532206</c:v>
                </c:pt>
                <c:pt idx="55">
                  <c:v>2312.369727557534</c:v>
                </c:pt>
                <c:pt idx="56">
                  <c:v>2259.33881031311</c:v>
                </c:pt>
                <c:pt idx="57">
                  <c:v>2207.478897720729</c:v>
                </c:pt>
                <c:pt idx="58">
                  <c:v>2156.776931411909</c:v>
                </c:pt>
                <c:pt idx="59">
                  <c:v>2107.219216749254</c:v>
                </c:pt>
                <c:pt idx="60">
                  <c:v>2058.791477084573</c:v>
                </c:pt>
                <c:pt idx="61">
                  <c:v>2011.478907504317</c:v>
                </c:pt>
                <c:pt idx="62">
                  <c:v>1965.26622749418</c:v>
                </c:pt>
                <c:pt idx="63">
                  <c:v>1920.137732100953</c:v>
                </c:pt>
                <c:pt idx="64">
                  <c:v>1876.077341283975</c:v>
                </c:pt>
                <c:pt idx="65">
                  <c:v>1833.068647248787</c:v>
                </c:pt>
                <c:pt idx="66">
                  <c:v>1791.094959603937</c:v>
                </c:pt>
                <c:pt idx="67">
                  <c:v>1750.139348264</c:v>
                </c:pt>
                <c:pt idx="68">
                  <c:v>1710.184684059343</c:v>
                </c:pt>
                <c:pt idx="69">
                  <c:v>1671.213677046288</c:v>
                </c:pt>
                <c:pt idx="70">
                  <c:v>1633.208912540447</c:v>
                </c:pt>
                <c:pt idx="71">
                  <c:v>1596.152884913681</c:v>
                </c:pt>
                <c:pt idx="72">
                  <c:v>1560.028029213971</c:v>
                </c:pt>
                <c:pt idx="73">
                  <c:v>1524.816750673208</c:v>
                </c:pt>
                <c:pt idx="74">
                  <c:v>1490.501452182041</c:v>
                </c:pt>
                <c:pt idx="75">
                  <c:v>1457.064559811097</c:v>
                </c:pt>
                <c:pt idx="76">
                  <c:v>1424.488546463572</c:v>
                </c:pt>
                <c:pt idx="77">
                  <c:v>1392.755953744741</c:v>
                </c:pt>
                <c:pt idx="78">
                  <c:v>1361.849412135189</c:v>
                </c:pt>
                <c:pt idx="79">
                  <c:v>1331.75165955271</c:v>
                </c:pt>
                <c:pt idx="80">
                  <c:v>1302.445558387746</c:v>
                </c:pt>
                <c:pt idx="81">
                  <c:v>1273.914111093443</c:v>
                </c:pt>
                <c:pt idx="82">
                  <c:v>1246.140474411592</c:v>
                </c:pt>
                <c:pt idx="83">
                  <c:v>1219.107972310212</c:v>
                </c:pt>
                <c:pt idx="84">
                  <c:v>1192.80010770927</c:v>
                </c:pt>
                <c:pt idx="85">
                  <c:v>1167.200573062633</c:v>
                </c:pt>
                <c:pt idx="86">
                  <c:v>1142.293259869213</c:v>
                </c:pt>
                <c:pt idx="87">
                  <c:v>1118.062267173842</c:v>
                </c:pt>
                <c:pt idx="88">
                  <c:v>1094.491909124205</c:v>
                </c:pt>
                <c:pt idx="89">
                  <c:v>1071.56672164146</c:v>
                </c:pt>
                <c:pt idx="90">
                  <c:v>1049.271468260817</c:v>
                </c:pt>
                <c:pt idx="91">
                  <c:v>1027.591145196218</c:v>
                </c:pt>
                <c:pt idx="92">
                  <c:v>1006.510985680843</c:v>
                </c:pt>
                <c:pt idx="93">
                  <c:v>986.0164636299304</c:v>
                </c:pt>
                <c:pt idx="94">
                  <c:v>966.093296672654</c:v>
                </c:pt>
                <c:pt idx="95">
                  <c:v>946.7274485972484</c:v>
                </c:pt>
                <c:pt idx="96">
                  <c:v>927.9051312476296</c:v>
                </c:pt>
                <c:pt idx="97">
                  <c:v>909.612805913228</c:v>
                </c:pt>
                <c:pt idx="98">
                  <c:v>891.8371842458479</c:v>
                </c:pt>
                <c:pt idx="99">
                  <c:v>874.5652287404633</c:v>
                </c:pt>
                <c:pt idx="100">
                  <c:v>857.784152809927</c:v>
                </c:pt>
                <c:pt idx="101">
                  <c:v>841.4814204865943</c:v>
                </c:pt>
                <c:pt idx="102">
                  <c:v>825.644745777825</c:v>
                </c:pt>
                <c:pt idx="103">
                  <c:v>810.2620917038294</c:v>
                </c:pt>
                <c:pt idx="104">
                  <c:v>795.3216690430726</c:v>
                </c:pt>
                <c:pt idx="105">
                  <c:v>780.8119348088367</c:v>
                </c:pt>
                <c:pt idx="106">
                  <c:v>766.7215904807479</c:v>
                </c:pt>
                <c:pt idx="107">
                  <c:v>753.0395800104084</c:v>
                </c:pt>
                <c:pt idx="108">
                  <c:v>739.7550876249004</c:v>
                </c:pt>
                <c:pt idx="109">
                  <c:v>726.8575354420573</c:v>
                </c:pt>
                <c:pt idx="110">
                  <c:v>714.3365809194744</c:v>
                </c:pt>
                <c:pt idx="111">
                  <c:v>702.1821141515354</c:v>
                </c:pt>
                <c:pt idx="112">
                  <c:v>690.384255029723</c:v>
                </c:pt>
                <c:pt idx="113">
                  <c:v>678.933350282592</c:v>
                </c:pt>
                <c:pt idx="114">
                  <c:v>667.8199704071176</c:v>
                </c:pt>
                <c:pt idx="115">
                  <c:v>657.0349065047449</c:v>
                </c:pt>
                <c:pt idx="116">
                  <c:v>646.5691670348779</c:v>
                </c:pt>
                <c:pt idx="117">
                  <c:v>636.4139744952729</c:v>
                </c:pt>
                <c:pt idx="118">
                  <c:v>626.5607620410828</c:v>
                </c:pt>
                <c:pt idx="119">
                  <c:v>617.0011700521065</c:v>
                </c:pt>
              </c:numCache>
            </c:numRef>
          </c:yVal>
          <c:smooth val="0"/>
          <c:extLst xmlns:c16r2="http://schemas.microsoft.com/office/drawing/2015/06/chart">
            <c:ext xmlns:c16="http://schemas.microsoft.com/office/drawing/2014/chart" uri="{C3380CC4-5D6E-409C-BE32-E72D297353CC}">
              <c16:uniqueId val="{00000002-5ECF-4BD9-9F21-64467609DDE1}"/>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2645.763737039402</c:v>
                </c:pt>
                <c:pt idx="2">
                  <c:v>2609.543960572413</c:v>
                </c:pt>
                <c:pt idx="3">
                  <c:v>2575.834956667684</c:v>
                </c:pt>
                <c:pt idx="4">
                  <c:v>2543.829906074388</c:v>
                </c:pt>
                <c:pt idx="5">
                  <c:v>2512.89170205061</c:v>
                </c:pt>
                <c:pt idx="6">
                  <c:v>2482.523731564301</c:v>
                </c:pt>
                <c:pt idx="7">
                  <c:v>2452.343518435193</c:v>
                </c:pt>
                <c:pt idx="8">
                  <c:v>2422.061035384348</c:v>
                </c:pt>
                <c:pt idx="9">
                  <c:v>2391.460892389954</c:v>
                </c:pt>
                <c:pt idx="10">
                  <c:v>2360.38773196232</c:v>
                </c:pt>
                <c:pt idx="11">
                  <c:v>2328.734273324779</c:v>
                </c:pt>
                <c:pt idx="12">
                  <c:v>2296.431541339862</c:v>
                </c:pt>
                <c:pt idx="13">
                  <c:v>3403.615416182718</c:v>
                </c:pt>
                <c:pt idx="14">
                  <c:v>3256.265746289695</c:v>
                </c:pt>
                <c:pt idx="15">
                  <c:v>3132.331518477842</c:v>
                </c:pt>
                <c:pt idx="16">
                  <c:v>3027.119385607401</c:v>
                </c:pt>
                <c:pt idx="17">
                  <c:v>2936.95938030987</c:v>
                </c:pt>
                <c:pt idx="18">
                  <c:v>2858.868132365053</c:v>
                </c:pt>
                <c:pt idx="19">
                  <c:v>2790.424060800773</c:v>
                </c:pt>
                <c:pt idx="20">
                  <c:v>2729.665241546616</c:v>
                </c:pt>
                <c:pt idx="21">
                  <c:v>2675.005431459527</c:v>
                </c:pt>
                <c:pt idx="22">
                  <c:v>2625.165092766912</c:v>
                </c:pt>
                <c:pt idx="23">
                  <c:v>2579.114795828949</c:v>
                </c:pt>
                <c:pt idx="24">
                  <c:v>2536.028823747434</c:v>
                </c:pt>
                <c:pt idx="25">
                  <c:v>2495.247175312003</c:v>
                </c:pt>
                <c:pt idx="26">
                  <c:v>2457.798424302773</c:v>
                </c:pt>
                <c:pt idx="27">
                  <c:v>2421.545789874957</c:v>
                </c:pt>
                <c:pt idx="28">
                  <c:v>2386.185982207382</c:v>
                </c:pt>
                <c:pt idx="29">
                  <c:v>2351.491204877993</c:v>
                </c:pt>
                <c:pt idx="30">
                  <c:v>2317.285960028454</c:v>
                </c:pt>
                <c:pt idx="31">
                  <c:v>2283.436738405162</c:v>
                </c:pt>
                <c:pt idx="32">
                  <c:v>2249.843671770921</c:v>
                </c:pt>
                <c:pt idx="33">
                  <c:v>2216.43375447886</c:v>
                </c:pt>
                <c:pt idx="34">
                  <c:v>2183.155344964003</c:v>
                </c:pt>
                <c:pt idx="35">
                  <c:v>2149.973710662965</c:v>
                </c:pt>
                <c:pt idx="36">
                  <c:v>2116.867423028934</c:v>
                </c:pt>
                <c:pt idx="37">
                  <c:v>2083.825444687138</c:v>
                </c:pt>
                <c:pt idx="38">
                  <c:v>2050.844779755173</c:v>
                </c:pt>
                <c:pt idx="39">
                  <c:v>2017.930726153474</c:v>
                </c:pt>
                <c:pt idx="40">
                  <c:v>1985.090832196947</c:v>
                </c:pt>
                <c:pt idx="41">
                  <c:v>1952.336076787178</c:v>
                </c:pt>
                <c:pt idx="42">
                  <c:v>1919.679918618607</c:v>
                </c:pt>
                <c:pt idx="43">
                  <c:v>1887.137514844311</c:v>
                </c:pt>
                <c:pt idx="44">
                  <c:v>1854.725101715763</c:v>
                </c:pt>
                <c:pt idx="45">
                  <c:v>1822.45950642507</c:v>
                </c:pt>
                <c:pt idx="46">
                  <c:v>1790.357764957511</c:v>
                </c:pt>
                <c:pt idx="47">
                  <c:v>1758.4368254771</c:v>
                </c:pt>
                <c:pt idx="48">
                  <c:v>1726.713320609102</c:v>
                </c:pt>
                <c:pt idx="49">
                  <c:v>1695.203395111106</c:v>
                </c:pt>
                <c:pt idx="50">
                  <c:v>1663.922577974536</c:v>
                </c:pt>
                <c:pt idx="51">
                  <c:v>1632.885690067877</c:v>
                </c:pt>
                <c:pt idx="52">
                  <c:v>1602.106783124962</c:v>
                </c:pt>
                <c:pt idx="53">
                  <c:v>1571.599094921125</c:v>
                </c:pt>
                <c:pt idx="54">
                  <c:v>1541.375025570083</c:v>
                </c:pt>
                <c:pt idx="55">
                  <c:v>1511.446127867641</c:v>
                </c:pt>
                <c:pt idx="56">
                  <c:v>1481.823108543849</c:v>
                </c:pt>
                <c:pt idx="57">
                  <c:v>1452.51583794759</c:v>
                </c:pt>
                <c:pt idx="58">
                  <c:v>1423.533366172715</c:v>
                </c:pt>
                <c:pt idx="59">
                  <c:v>1394.883944027153</c:v>
                </c:pt>
                <c:pt idx="60">
                  <c:v>1366.575047563752</c:v>
                </c:pt>
                <c:pt idx="61">
                  <c:v>1338.613405150036</c:v>
                </c:pt>
                <c:pt idx="62">
                  <c:v>1311.005026261771</c:v>
                </c:pt>
                <c:pt idx="63">
                  <c:v>1283.755231353571</c:v>
                </c:pt>
                <c:pt idx="64">
                  <c:v>1256.86868229623</c:v>
                </c:pt>
                <c:pt idx="65">
                  <c:v>1230.349412985095</c:v>
                </c:pt>
                <c:pt idx="66">
                  <c:v>1204.200859797507</c:v>
                </c:pt>
                <c:pt idx="67">
                  <c:v>1178.425891663988</c:v>
                </c:pt>
                <c:pt idx="68">
                  <c:v>1153.026839569538</c:v>
                </c:pt>
                <c:pt idx="69">
                  <c:v>1128.005525347713</c:v>
                </c:pt>
                <c:pt idx="70">
                  <c:v>1103.36328966666</c:v>
                </c:pt>
                <c:pt idx="71">
                  <c:v>1079.101019135887</c:v>
                </c:pt>
                <c:pt idx="72">
                  <c:v>1055.219172485658</c:v>
                </c:pt>
                <c:pt idx="73">
                  <c:v>1031.717805789794</c:v>
                </c:pt>
                <c:pt idx="74">
                  <c:v>1008.59659671693</c:v>
                </c:pt>
                <c:pt idx="75">
                  <c:v>985.8548678069764</c:v>
                </c:pt>
                <c:pt idx="76">
                  <c:v>963.4916087778547</c:v>
                </c:pt>
                <c:pt idx="77">
                  <c:v>941.5054978759329</c:v>
                </c:pt>
                <c:pt idx="78">
                  <c:v>919.8949222865176</c:v>
                </c:pt>
                <c:pt idx="79">
                  <c:v>898.6579976273206</c:v>
                </c:pt>
                <c:pt idx="80">
                  <c:v>877.792586548001</c:v>
                </c:pt>
                <c:pt idx="81">
                  <c:v>857.2963164632127</c:v>
                </c:pt>
                <c:pt idx="82">
                  <c:v>837.1665964468957</c:v>
                </c:pt>
                <c:pt idx="83">
                  <c:v>817.4006333154464</c:v>
                </c:pt>
                <c:pt idx="84">
                  <c:v>797.9954469301385</c:v>
                </c:pt>
                <c:pt idx="85">
                  <c:v>778.947884747251</c:v>
                </c:pt>
                <c:pt idx="86">
                  <c:v>760.2546356444834</c:v>
                </c:pt>
                <c:pt idx="87">
                  <c:v>741.9122430535224</c:v>
                </c:pt>
                <c:pt idx="88">
                  <c:v>723.9171174250256</c:v>
                </c:pt>
                <c:pt idx="89">
                  <c:v>706.2655480554422</c:v>
                </c:pt>
                <c:pt idx="90">
                  <c:v>688.9537143004084</c:v>
                </c:pt>
                <c:pt idx="91">
                  <c:v>671.97769620279</c:v>
                </c:pt>
                <c:pt idx="92">
                  <c:v>655.333484558691</c:v>
                </c:pt>
                <c:pt idx="93">
                  <c:v>639.0169904470712</c:v>
                </c:pt>
                <c:pt idx="94">
                  <c:v>623.0240542454976</c:v>
                </c:pt>
                <c:pt idx="95">
                  <c:v>607.3504541558464</c:v>
                </c:pt>
                <c:pt idx="96">
                  <c:v>591.9919142608196</c:v>
                </c:pt>
                <c:pt idx="97">
                  <c:v>576.9441121323679</c:v>
                </c:pt>
                <c:pt idx="98">
                  <c:v>562.2026860130954</c:v>
                </c:pt>
                <c:pt idx="99">
                  <c:v>547.7632415890184</c:v>
                </c:pt>
                <c:pt idx="100">
                  <c:v>533.6213583730532</c:v>
                </c:pt>
                <c:pt idx="101">
                  <c:v>519.772595716682</c:v>
                </c:pt>
                <c:pt idx="102">
                  <c:v>506.2124984670426</c:v>
                </c:pt>
                <c:pt idx="103">
                  <c:v>492.9366022863014</c:v>
                </c:pt>
                <c:pt idx="104">
                  <c:v>479.9404386486752</c:v>
                </c:pt>
                <c:pt idx="105">
                  <c:v>467.2195395299913</c:v>
                </c:pt>
                <c:pt idx="106">
                  <c:v>454.7694418053418</c:v>
                </c:pt>
                <c:pt idx="107">
                  <c:v>442.585691367176</c:v>
                </c:pt>
                <c:pt idx="108">
                  <c:v>430.6638469785921</c:v>
                </c:pt>
                <c:pt idx="109">
                  <c:v>418.9994838736911</c:v>
                </c:pt>
                <c:pt idx="110">
                  <c:v>407.5881971174276</c:v>
                </c:pt>
                <c:pt idx="111">
                  <c:v>396.4256047362886</c:v>
                </c:pt>
                <c:pt idx="112">
                  <c:v>385.507350632137</c:v>
                </c:pt>
                <c:pt idx="113">
                  <c:v>374.8291072879836</c:v>
                </c:pt>
                <c:pt idx="114">
                  <c:v>364.3865782779012</c:v>
                </c:pt>
                <c:pt idx="115">
                  <c:v>354.1755005892555</c:v>
                </c:pt>
                <c:pt idx="116">
                  <c:v>344.1916467677656</c:v>
                </c:pt>
                <c:pt idx="117">
                  <c:v>334.4308268937221</c:v>
                </c:pt>
                <c:pt idx="118">
                  <c:v>324.888890397795</c:v>
                </c:pt>
                <c:pt idx="119">
                  <c:v>315.5617277254514</c:v>
                </c:pt>
              </c:numCache>
            </c:numRef>
          </c:yVal>
          <c:smooth val="0"/>
          <c:extLst xmlns:c16r2="http://schemas.microsoft.com/office/drawing/2015/06/chart">
            <c:ext xmlns:c16="http://schemas.microsoft.com/office/drawing/2014/chart" uri="{C3380CC4-5D6E-409C-BE32-E72D297353CC}">
              <c16:uniqueId val="{00000003-5ECF-4BD9-9F21-64467609DDE1}"/>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5291.527474078802</c:v>
                </c:pt>
                <c:pt idx="2">
                  <c:v>5145.064961436995</c:v>
                </c:pt>
                <c:pt idx="3">
                  <c:v>5008.228396443221</c:v>
                </c:pt>
                <c:pt idx="4">
                  <c:v>4879.08936670645</c:v>
                </c:pt>
                <c:pt idx="5">
                  <c:v>4756.099416269338</c:v>
                </c:pt>
                <c:pt idx="6">
                  <c:v>4638.024378844269</c:v>
                </c:pt>
                <c:pt idx="7">
                  <c:v>4523.885843629205</c:v>
                </c:pt>
                <c:pt idx="8">
                  <c:v>4412.913030979118</c:v>
                </c:pt>
                <c:pt idx="9">
                  <c:v>4304.503297424058</c:v>
                </c:pt>
                <c:pt idx="10">
                  <c:v>4198.189771168316</c:v>
                </c:pt>
                <c:pt idx="11">
                  <c:v>4093.614870656154</c:v>
                </c:pt>
                <c:pt idx="12">
                  <c:v>3990.508670157823</c:v>
                </c:pt>
                <c:pt idx="13">
                  <c:v>6169.020296136032</c:v>
                </c:pt>
                <c:pt idx="14">
                  <c:v>5960.589291502968</c:v>
                </c:pt>
                <c:pt idx="15">
                  <c:v>5774.710943260116</c:v>
                </c:pt>
                <c:pt idx="16">
                  <c:v>5606.87841033098</c:v>
                </c:pt>
                <c:pt idx="17">
                  <c:v>5453.746688260947</c:v>
                </c:pt>
                <c:pt idx="18">
                  <c:v>5312.604205768182</c:v>
                </c:pt>
                <c:pt idx="19">
                  <c:v>5181.256009174348</c:v>
                </c:pt>
                <c:pt idx="20">
                  <c:v>5057.928966163764</c:v>
                </c:pt>
                <c:pt idx="21">
                  <c:v>4941.1939086179</c:v>
                </c:pt>
                <c:pt idx="22">
                  <c:v>4829.901756253577</c:v>
                </c:pt>
                <c:pt idx="23">
                  <c:v>4723.131168162024</c:v>
                </c:pt>
                <c:pt idx="24">
                  <c:v>4620.145687908076</c:v>
                </c:pt>
                <c:pt idx="25">
                  <c:v>4520.358697757412</c:v>
                </c:pt>
                <c:pt idx="26">
                  <c:v>4426.41268197324</c:v>
                </c:pt>
                <c:pt idx="27">
                  <c:v>4334.67086675399</c:v>
                </c:pt>
                <c:pt idx="28">
                  <c:v>4244.853388714952</c:v>
                </c:pt>
                <c:pt idx="29">
                  <c:v>4156.758677014534</c:v>
                </c:pt>
                <c:pt idx="30">
                  <c:v>4070.231301972508</c:v>
                </c:pt>
                <c:pt idx="31">
                  <c:v>3985.152509320695</c:v>
                </c:pt>
                <c:pt idx="32">
                  <c:v>3901.432616414104</c:v>
                </c:pt>
                <c:pt idx="33">
                  <c:v>3819.004863108599</c:v>
                </c:pt>
                <c:pt idx="34">
                  <c:v>3737.82044733115</c:v>
                </c:pt>
                <c:pt idx="35">
                  <c:v>3657.844524874188</c:v>
                </c:pt>
                <c:pt idx="36">
                  <c:v>3579.05299329297</c:v>
                </c:pt>
                <c:pt idx="37">
                  <c:v>3501.429912857646</c:v>
                </c:pt>
                <c:pt idx="38">
                  <c:v>3424.9654445823</c:v>
                </c:pt>
                <c:pt idx="39">
                  <c:v>3349.658495631889</c:v>
                </c:pt>
                <c:pt idx="40">
                  <c:v>3275.506618221722</c:v>
                </c:pt>
                <c:pt idx="41">
                  <c:v>3202.509468304055</c:v>
                </c:pt>
                <c:pt idx="42">
                  <c:v>3130.668051625625</c:v>
                </c:pt>
                <c:pt idx="43">
                  <c:v>3059.984090345424</c:v>
                </c:pt>
                <c:pt idx="44">
                  <c:v>2990.459534312631</c:v>
                </c:pt>
                <c:pt idx="45">
                  <c:v>2922.096188870346</c:v>
                </c:pt>
                <c:pt idx="46">
                  <c:v>2854.89543602677</c:v>
                </c:pt>
                <c:pt idx="47">
                  <c:v>2788.858030218606</c:v>
                </c:pt>
                <c:pt idx="48">
                  <c:v>2723.983953452222</c:v>
                </c:pt>
                <c:pt idx="49">
                  <c:v>2660.272317512834</c:v>
                </c:pt>
                <c:pt idx="50">
                  <c:v>2597.721303289945</c:v>
                </c:pt>
                <c:pt idx="51">
                  <c:v>2536.32812918851</c:v>
                </c:pt>
                <c:pt idx="52">
                  <c:v>2476.089048150186</c:v>
                </c:pt>
                <c:pt idx="53">
                  <c:v>2416.999349791817</c:v>
                </c:pt>
                <c:pt idx="54">
                  <c:v>2359.05338194944</c:v>
                </c:pt>
                <c:pt idx="55">
                  <c:v>2302.244582213236</c:v>
                </c:pt>
                <c:pt idx="56">
                  <c:v>2246.565516646042</c:v>
                </c:pt>
                <c:pt idx="57">
                  <c:v>2192.007923555431</c:v>
                </c:pt>
                <c:pt idx="58">
                  <c:v>2138.562760631627</c:v>
                </c:pt>
                <c:pt idx="59">
                  <c:v>2086.220254115859</c:v>
                </c:pt>
                <c:pt idx="60">
                  <c:v>2034.969948958449</c:v>
                </c:pt>
                <c:pt idx="61">
                  <c:v>1984.800759148853</c:v>
                </c:pt>
                <c:pt idx="62">
                  <c:v>1935.701017594674</c:v>
                </c:pt>
                <c:pt idx="63">
                  <c:v>1887.65852506927</c:v>
                </c:pt>
                <c:pt idx="64">
                  <c:v>1840.660597872386</c:v>
                </c:pt>
                <c:pt idx="65">
                  <c:v>1794.694113950169</c:v>
                </c:pt>
                <c:pt idx="66">
                  <c:v>1749.745557271141</c:v>
                </c:pt>
                <c:pt idx="67">
                  <c:v>1705.801060343067</c:v>
                </c:pt>
                <c:pt idx="68">
                  <c:v>1662.846444793124</c:v>
                </c:pt>
                <c:pt idx="69">
                  <c:v>1620.867259972365</c:v>
                </c:pt>
                <c:pt idx="70">
                  <c:v>1579.848819574772</c:v>
                </c:pt>
                <c:pt idx="71">
                  <c:v>1539.776236283064</c:v>
                </c:pt>
                <c:pt idx="72">
                  <c:v>1500.634454471403</c:v>
                </c:pt>
                <c:pt idx="73">
                  <c:v>1462.408281009208</c:v>
                </c:pt>
                <c:pt idx="74">
                  <c:v>1425.082414216457</c:v>
                </c:pt>
                <c:pt idx="75">
                  <c:v>1388.641471032925</c:v>
                </c:pt>
                <c:pt idx="76">
                  <c:v>1353.070012465017</c:v>
                </c:pt>
                <c:pt idx="77">
                  <c:v>1318.352567375892</c:v>
                </c:pt>
                <c:pt idx="78">
                  <c:v>1284.473654691461</c:v>
                </c:pt>
                <c:pt idx="79">
                  <c:v>1251.417804089115</c:v>
                </c:pt>
                <c:pt idx="80">
                  <c:v>1219.169575241434</c:v>
                </c:pt>
                <c:pt idx="81">
                  <c:v>1187.713575681568</c:v>
                </c:pt>
                <c:pt idx="82">
                  <c:v>1157.034477359848</c:v>
                </c:pt>
                <c:pt idx="83">
                  <c:v>1127.117031956897</c:v>
                </c:pt>
                <c:pt idx="84">
                  <c:v>1097.946085016321</c:v>
                </c:pt>
                <c:pt idx="85">
                  <c:v>1069.506588961645</c:v>
                </c:pt>
                <c:pt idx="86">
                  <c:v>1041.783615054508</c:v>
                </c:pt>
                <c:pt idx="87">
                  <c:v>1014.762364352911</c:v>
                </c:pt>
                <c:pt idx="88">
                  <c:v>988.4281777259544</c:v>
                </c:pt>
                <c:pt idx="89">
                  <c:v>962.7665449752312</c:v>
                </c:pt>
                <c:pt idx="90">
                  <c:v>937.7631131164344</c:v>
                </c:pt>
                <c:pt idx="91">
                  <c:v>913.4036938668887</c:v>
                </c:pt>
                <c:pt idx="92">
                  <c:v>889.674270387626</c:v>
                </c:pt>
                <c:pt idx="93">
                  <c:v>866.5610033218254</c:v>
                </c:pt>
                <c:pt idx="94">
                  <c:v>844.0502361731851</c:v>
                </c:pt>
                <c:pt idx="95">
                  <c:v>822.1285000624231</c:v>
                </c:pt>
                <c:pt idx="96">
                  <c:v>800.7825179014508</c:v>
                </c:pt>
                <c:pt idx="97">
                  <c:v>779.9992080202534</c:v>
                </c:pt>
                <c:pt idx="98">
                  <c:v>759.7656872803491</c:v>
                </c:pt>
                <c:pt idx="99">
                  <c:v>740.0692737085264</c:v>
                </c:pt>
                <c:pt idx="100">
                  <c:v>720.8974886801004</c:v>
                </c:pt>
                <c:pt idx="101">
                  <c:v>702.2380586824834</c:v>
                </c:pt>
                <c:pt idx="102">
                  <c:v>684.0789166848843</c:v>
                </c:pt>
                <c:pt idx="103">
                  <c:v>666.408203142868</c:v>
                </c:pt>
                <c:pt idx="104">
                  <c:v>649.2142666590807</c:v>
                </c:pt>
                <c:pt idx="105">
                  <c:v>632.4856643282892</c:v>
                </c:pt>
                <c:pt idx="106">
                  <c:v>616.2111617838779</c:v>
                </c:pt>
                <c:pt idx="107">
                  <c:v>600.379732971134</c:v>
                </c:pt>
                <c:pt idx="108">
                  <c:v>584.9805596645564</c:v>
                </c:pt>
                <c:pt idx="109">
                  <c:v>570.003030749602</c:v>
                </c:pt>
                <c:pt idx="110">
                  <c:v>555.4367412854474</c:v>
                </c:pt>
                <c:pt idx="111">
                  <c:v>541.271491366515</c:v>
                </c:pt>
                <c:pt idx="112">
                  <c:v>527.4972847977224</c:v>
                </c:pt>
                <c:pt idx="113">
                  <c:v>514.1043275999563</c:v>
                </c:pt>
                <c:pt idx="114">
                  <c:v>501.0830263572261</c:v>
                </c:pt>
                <c:pt idx="115">
                  <c:v>488.4239864224164</c:v>
                </c:pt>
                <c:pt idx="116">
                  <c:v>476.1180099908851</c:v>
                </c:pt>
                <c:pt idx="117">
                  <c:v>464.156094055319</c:v>
                </c:pt>
                <c:pt idx="118">
                  <c:v>452.5294282536416</c:v>
                </c:pt>
                <c:pt idx="119">
                  <c:v>441.2293926182538</c:v>
                </c:pt>
              </c:numCache>
            </c:numRef>
          </c:yVal>
          <c:smooth val="0"/>
          <c:extLst xmlns:c16r2="http://schemas.microsoft.com/office/drawing/2015/06/chart">
            <c:ext xmlns:c16="http://schemas.microsoft.com/office/drawing/2014/chart" uri="{C3380CC4-5D6E-409C-BE32-E72D297353CC}">
              <c16:uniqueId val="{00000004-5ECF-4BD9-9F21-64467609DDE1}"/>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3968.645605559112</c:v>
                </c:pt>
                <c:pt idx="2">
                  <c:v>3835.603287843474</c:v>
                </c:pt>
                <c:pt idx="3">
                  <c:v>3712.572742122775</c:v>
                </c:pt>
                <c:pt idx="4">
                  <c:v>3597.608277399695</c:v>
                </c:pt>
                <c:pt idx="5">
                  <c:v>3489.141247997035</c:v>
                </c:pt>
                <c:pt idx="6">
                  <c:v>3385.915899900185</c:v>
                </c:pt>
                <c:pt idx="7">
                  <c:v>3286.931369289988</c:v>
                </c:pt>
                <c:pt idx="8">
                  <c:v>3191.393964648167</c:v>
                </c:pt>
                <c:pt idx="9">
                  <c:v>3098.67798302192</c:v>
                </c:pt>
                <c:pt idx="10">
                  <c:v>3008.293583108356</c:v>
                </c:pt>
                <c:pt idx="11">
                  <c:v>2919.860484360648</c:v>
                </c:pt>
                <c:pt idx="12">
                  <c:v>2833.086468902908</c:v>
                </c:pt>
                <c:pt idx="13">
                  <c:v>5009.293001492758</c:v>
                </c:pt>
                <c:pt idx="14">
                  <c:v>4757.082797091271</c:v>
                </c:pt>
                <c:pt idx="15">
                  <c:v>4536.93287665855</c:v>
                </c:pt>
                <c:pt idx="16">
                  <c:v>4342.851615181265</c:v>
                </c:pt>
                <c:pt idx="17">
                  <c:v>4170.144547997468</c:v>
                </c:pt>
                <c:pt idx="18">
                  <c:v>4014.981176643497</c:v>
                </c:pt>
                <c:pt idx="19">
                  <c:v>3874.239333400372</c:v>
                </c:pt>
                <c:pt idx="20">
                  <c:v>3745.37750821135</c:v>
                </c:pt>
                <c:pt idx="21">
                  <c:v>3626.329604182152</c:v>
                </c:pt>
                <c:pt idx="22">
                  <c:v>3515.418292527025</c:v>
                </c:pt>
                <c:pt idx="23">
                  <c:v>3411.28376817123</c:v>
                </c:pt>
                <c:pt idx="24">
                  <c:v>3312.82523759326</c:v>
                </c:pt>
                <c:pt idx="25">
                  <c:v>3219.152917757856</c:v>
                </c:pt>
                <c:pt idx="26">
                  <c:v>3131.790469888354</c:v>
                </c:pt>
                <c:pt idx="27">
                  <c:v>3047.745406696595</c:v>
                </c:pt>
                <c:pt idx="28">
                  <c:v>2966.563379271771</c:v>
                </c:pt>
                <c:pt idx="29">
                  <c:v>2887.896113779574</c:v>
                </c:pt>
                <c:pt idx="30">
                  <c:v>2811.4648823067</c:v>
                </c:pt>
                <c:pt idx="31">
                  <c:v>2737.046933943966</c:v>
                </c:pt>
                <c:pt idx="32">
                  <c:v>2664.46452200213</c:v>
                </c:pt>
                <c:pt idx="33">
                  <c:v>2593.575990413967</c:v>
                </c:pt>
                <c:pt idx="34">
                  <c:v>2524.2685416362</c:v>
                </c:pt>
                <c:pt idx="35">
                  <c:v>2456.452376696513</c:v>
                </c:pt>
                <c:pt idx="36">
                  <c:v>2390.055954013402</c:v>
                </c:pt>
                <c:pt idx="37">
                  <c:v>2325.022159633958</c:v>
                </c:pt>
                <c:pt idx="38">
                  <c:v>2261.305219326416</c:v>
                </c:pt>
                <c:pt idx="39">
                  <c:v>2198.87045889099</c:v>
                </c:pt>
                <c:pt idx="40">
                  <c:v>2137.687654016361</c:v>
                </c:pt>
                <c:pt idx="41">
                  <c:v>2077.731832056052</c:v>
                </c:pt>
                <c:pt idx="42">
                  <c:v>2018.982034570294</c:v>
                </c:pt>
                <c:pt idx="43">
                  <c:v>1961.420300498572</c:v>
                </c:pt>
                <c:pt idx="44">
                  <c:v>1905.030860974861</c:v>
                </c:pt>
                <c:pt idx="45">
                  <c:v>1849.799505339401</c:v>
                </c:pt>
                <c:pt idx="46">
                  <c:v>1795.713085193867</c:v>
                </c:pt>
                <c:pt idx="47">
                  <c:v>1742.759129560713</c:v>
                </c:pt>
                <c:pt idx="48">
                  <c:v>1690.925549265754</c:v>
                </c:pt>
                <c:pt idx="49">
                  <c:v>1640.200412798979</c:v>
                </c:pt>
                <c:pt idx="50">
                  <c:v>1590.571779262005</c:v>
                </c:pt>
                <c:pt idx="51">
                  <c:v>1542.02757675734</c:v>
                </c:pt>
                <c:pt idx="52">
                  <c:v>1494.55551906817</c:v>
                </c:pt>
                <c:pt idx="53">
                  <c:v>1448.14304604365</c:v>
                </c:pt>
                <c:pt idx="54">
                  <c:v>1402.777288631118</c:v>
                </c:pt>
                <c:pt idx="55">
                  <c:v>1358.445051288498</c:v>
                </c:pt>
                <c:pt idx="56">
                  <c:v>1315.132807736627</c:v>
                </c:pt>
                <c:pt idx="57">
                  <c:v>1272.82670686402</c:v>
                </c:pt>
                <c:pt idx="58">
                  <c:v>1231.512586230456</c:v>
                </c:pt>
                <c:pt idx="59">
                  <c:v>1191.175991136035</c:v>
                </c:pt>
                <c:pt idx="60">
                  <c:v>1151.802197636665</c:v>
                </c:pt>
                <c:pt idx="61">
                  <c:v>1113.376238226311</c:v>
                </c:pt>
                <c:pt idx="62">
                  <c:v>1075.882929177</c:v>
                </c:pt>
                <c:pt idx="63">
                  <c:v>1039.306898748637</c:v>
                </c:pt>
                <c:pt idx="64">
                  <c:v>1003.632615654873</c:v>
                </c:pt>
                <c:pt idx="65">
                  <c:v>968.8444173194764</c:v>
                </c:pt>
                <c:pt idx="66">
                  <c:v>934.9265375588805</c:v>
                </c:pt>
                <c:pt idx="67">
                  <c:v>901.8631334300917</c:v>
                </c:pt>
                <c:pt idx="68">
                  <c:v>869.6383110492755</c:v>
                </c:pt>
                <c:pt idx="69">
                  <c:v>838.2361502467756</c:v>
                </c:pt>
                <c:pt idx="70">
                  <c:v>807.64072796767</c:v>
                </c:pt>
                <c:pt idx="71">
                  <c:v>777.8361403648014</c:v>
                </c:pt>
                <c:pt idx="72">
                  <c:v>748.806523557345</c:v>
                </c:pt>
                <c:pt idx="73">
                  <c:v>720.536073052126</c:v>
                </c:pt>
                <c:pt idx="74">
                  <c:v>693.009061839326</c:v>
                </c:pt>
                <c:pt idx="75">
                  <c:v>666.209857187896</c:v>
                </c:pt>
                <c:pt idx="76">
                  <c:v>640.122936176657</c:v>
                </c:pt>
                <c:pt idx="77">
                  <c:v>614.7329000015104</c:v>
                </c:pt>
                <c:pt idx="78">
                  <c:v>590.0244871054024</c:v>
                </c:pt>
                <c:pt idx="79">
                  <c:v>565.9825851821114</c:v>
                </c:pt>
                <c:pt idx="80">
                  <c:v>542.5922421033354</c:v>
                </c:pt>
                <c:pt idx="81">
                  <c:v>519.8386758237374</c:v>
                </c:pt>
                <c:pt idx="82">
                  <c:v>497.7072833150742</c:v>
                </c:pt>
                <c:pt idx="83">
                  <c:v>476.1836485826278</c:v>
                </c:pt>
                <c:pt idx="84">
                  <c:v>455.2535498151155</c:v>
                </c:pt>
                <c:pt idx="85">
                  <c:v>434.9029657174542</c:v>
                </c:pt>
                <c:pt idx="86">
                  <c:v>415.1180810760725</c:v>
                </c:pt>
                <c:pt idx="87">
                  <c:v>395.8852916029027</c:v>
                </c:pt>
                <c:pt idx="88">
                  <c:v>377.191208103348</c:v>
                </c:pt>
                <c:pt idx="89">
                  <c:v>359.0226600119441</c:v>
                </c:pt>
                <c:pt idx="90">
                  <c:v>341.3666983358744</c:v>
                </c:pt>
                <c:pt idx="91">
                  <c:v>324.2105980477089</c:v>
                </c:pt>
                <c:pt idx="92">
                  <c:v>307.5418599629465</c:v>
                </c:pt>
                <c:pt idx="93">
                  <c:v>291.348212139088</c:v>
                </c:pt>
                <c:pt idx="94">
                  <c:v>275.6176108303625</c:v>
                </c:pt>
                <c:pt idx="95">
                  <c:v>260.3382410293707</c:v>
                </c:pt>
                <c:pt idx="96">
                  <c:v>245.4985166260285</c:v>
                </c:pt>
                <c:pt idx="97">
                  <c:v>231.0870802141235</c:v>
                </c:pt>
                <c:pt idx="98">
                  <c:v>217.0928025700014</c:v>
                </c:pt>
                <c:pt idx="99">
                  <c:v>203.504781831045</c:v>
                </c:pt>
                <c:pt idx="100">
                  <c:v>190.3123423977213</c:v>
                </c:pt>
                <c:pt idx="101">
                  <c:v>177.5050335803444</c:v>
                </c:pt>
                <c:pt idx="102">
                  <c:v>165.0726280145245</c:v>
                </c:pt>
                <c:pt idx="103">
                  <c:v>153.00511986329</c:v>
                </c:pt>
                <c:pt idx="104">
                  <c:v>141.292722825665</c:v>
                </c:pt>
                <c:pt idx="105">
                  <c:v>129.9258679700033</c:v>
                </c:pt>
                <c:pt idx="106">
                  <c:v>118.8952014071037</c:v>
                </c:pt>
                <c:pt idx="107">
                  <c:v>108.1915818210109</c:v>
                </c:pt>
                <c:pt idx="108">
                  <c:v>97.80607786996325</c:v>
                </c:pt>
                <c:pt idx="109">
                  <c:v>87.72996547320326</c:v>
                </c:pt>
                <c:pt idx="110">
                  <c:v>77.9547249946263</c:v>
                </c:pt>
                <c:pt idx="111">
                  <c:v>68.47203833713331</c:v>
                </c:pt>
                <c:pt idx="112">
                  <c:v>59.27378595740083</c:v>
                </c:pt>
                <c:pt idx="113">
                  <c:v>50.35204381286712</c:v>
                </c:pt>
                <c:pt idx="114">
                  <c:v>41.6990802495584</c:v>
                </c:pt>
                <c:pt idx="115">
                  <c:v>33.30735284049661</c:v>
                </c:pt>
                <c:pt idx="116">
                  <c:v>25.16950518415979</c:v>
                </c:pt>
                <c:pt idx="117">
                  <c:v>17.27836366800329</c:v>
                </c:pt>
                <c:pt idx="118">
                  <c:v>9.62693420862706</c:v>
                </c:pt>
                <c:pt idx="119">
                  <c:v>2.208398971404676</c:v>
                </c:pt>
              </c:numCache>
            </c:numRef>
          </c:yVal>
          <c:smooth val="0"/>
          <c:extLst xmlns:c16r2="http://schemas.microsoft.com/office/drawing/2015/06/chart">
            <c:ext xmlns:c16="http://schemas.microsoft.com/office/drawing/2014/chart" uri="{C3380CC4-5D6E-409C-BE32-E72D297353CC}">
              <c16:uniqueId val="{00000005-5ECF-4BD9-9F21-64467609DDE1}"/>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5291.527474078802</c:v>
                </c:pt>
                <c:pt idx="2">
                  <c:v>5145.091455354508</c:v>
                </c:pt>
                <c:pt idx="3">
                  <c:v>5006.155592931049</c:v>
                </c:pt>
                <c:pt idx="4">
                  <c:v>4873.176810033596</c:v>
                </c:pt>
                <c:pt idx="5">
                  <c:v>4744.928869687964</c:v>
                </c:pt>
                <c:pt idx="6">
                  <c:v>4620.446886561903</c:v>
                </c:pt>
                <c:pt idx="7">
                  <c:v>4498.977875950938</c:v>
                </c:pt>
                <c:pt idx="8">
                  <c:v>4379.940101345082</c:v>
                </c:pt>
                <c:pt idx="9">
                  <c:v>4262.889726732168</c:v>
                </c:pt>
                <c:pt idx="10">
                  <c:v>4147.493512798329</c:v>
                </c:pt>
                <c:pt idx="11">
                  <c:v>4033.506504920406</c:v>
                </c:pt>
                <c:pt idx="12">
                  <c:v>3920.753837099264</c:v>
                </c:pt>
                <c:pt idx="13">
                  <c:v>6089.464966954208</c:v>
                </c:pt>
                <c:pt idx="14">
                  <c:v>5871.730917649092</c:v>
                </c:pt>
                <c:pt idx="15">
                  <c:v>5676.486113750616</c:v>
                </c:pt>
                <c:pt idx="16">
                  <c:v>5499.28472055753</c:v>
                </c:pt>
                <c:pt idx="17">
                  <c:v>5336.833242571361</c:v>
                </c:pt>
                <c:pt idx="18">
                  <c:v>5186.462047562523</c:v>
                </c:pt>
                <c:pt idx="19">
                  <c:v>5046.010304776958</c:v>
                </c:pt>
                <c:pt idx="20">
                  <c:v>4913.732600810195</c:v>
                </c:pt>
                <c:pt idx="21">
                  <c:v>4788.22221551933</c:v>
                </c:pt>
                <c:pt idx="22">
                  <c:v>4668.348157666704</c:v>
                </c:pt>
                <c:pt idx="23">
                  <c:v>4553.203553095991</c:v>
                </c:pt>
                <c:pt idx="24">
                  <c:v>4442.063387117129</c:v>
                </c:pt>
                <c:pt idx="25">
                  <c:v>4334.349945090053</c:v>
                </c:pt>
                <c:pt idx="26">
                  <c:v>4232.71354905362</c:v>
                </c:pt>
                <c:pt idx="27">
                  <c:v>4133.52136179158</c:v>
                </c:pt>
                <c:pt idx="28">
                  <c:v>4036.497837779054</c:v>
                </c:pt>
                <c:pt idx="29">
                  <c:v>3941.443763778931</c:v>
                </c:pt>
                <c:pt idx="30">
                  <c:v>3848.204858740773</c:v>
                </c:pt>
                <c:pt idx="31">
                  <c:v>3756.66248243375</c:v>
                </c:pt>
                <c:pt idx="32">
                  <c:v>3666.726177476448</c:v>
                </c:pt>
                <c:pt idx="33">
                  <c:v>3578.327644323486</c:v>
                </c:pt>
                <c:pt idx="34">
                  <c:v>3491.415883071761</c:v>
                </c:pt>
                <c:pt idx="35">
                  <c:v>3405.95328470596</c:v>
                </c:pt>
                <c:pt idx="36">
                  <c:v>3321.9124941587</c:v>
                </c:pt>
                <c:pt idx="37">
                  <c:v>3239.27390015838</c:v>
                </c:pt>
                <c:pt idx="38">
                  <c:v>3158.02363352506</c:v>
                </c:pt>
                <c:pt idx="39">
                  <c:v>3078.156264055495</c:v>
                </c:pt>
                <c:pt idx="40">
                  <c:v>2999.664748369793</c:v>
                </c:pt>
                <c:pt idx="41">
                  <c:v>2922.54393238344</c:v>
                </c:pt>
                <c:pt idx="42">
                  <c:v>2846.789831858419</c:v>
                </c:pt>
                <c:pt idx="43">
                  <c:v>2772.399031722562</c:v>
                </c:pt>
                <c:pt idx="44">
                  <c:v>2699.368226651226</c:v>
                </c:pt>
                <c:pt idx="45">
                  <c:v>2627.693875167387</c:v>
                </c:pt>
                <c:pt idx="46">
                  <c:v>2557.371944451668</c:v>
                </c:pt>
                <c:pt idx="47">
                  <c:v>2488.3977273768</c:v>
                </c:pt>
                <c:pt idx="48">
                  <c:v>2420.765716805475</c:v>
                </c:pt>
                <c:pt idx="49">
                  <c:v>2354.469525052686</c:v>
                </c:pt>
                <c:pt idx="50">
                  <c:v>2289.501838747823</c:v>
                </c:pt>
                <c:pt idx="51">
                  <c:v>2225.854401223518</c:v>
                </c:pt>
                <c:pt idx="52">
                  <c:v>2163.518022089338</c:v>
                </c:pt>
                <c:pt idx="53">
                  <c:v>2102.482590647527</c:v>
                </c:pt>
                <c:pt idx="54">
                  <c:v>2042.73710753218</c:v>
                </c:pt>
                <c:pt idx="55">
                  <c:v>1984.26972524737</c:v>
                </c:pt>
                <c:pt idx="56">
                  <c:v>1927.067794894378</c:v>
                </c:pt>
                <c:pt idx="57">
                  <c:v>1871.117917036834</c:v>
                </c:pt>
                <c:pt idx="58">
                  <c:v>1816.405995087534</c:v>
                </c:pt>
                <c:pt idx="59">
                  <c:v>1762.91728995194</c:v>
                </c:pt>
                <c:pt idx="60">
                  <c:v>1710.636474943407</c:v>
                </c:pt>
                <c:pt idx="61">
                  <c:v>1659.547690214171</c:v>
                </c:pt>
                <c:pt idx="62">
                  <c:v>1609.634596125266</c:v>
                </c:pt>
                <c:pt idx="63">
                  <c:v>1560.880425127827</c:v>
                </c:pt>
                <c:pt idx="64">
                  <c:v>1513.26803184136</c:v>
                </c:pt>
                <c:pt idx="65">
                  <c:v>1466.779941117093</c:v>
                </c:pt>
                <c:pt idx="66">
                  <c:v>1421.398393922951</c:v>
                </c:pt>
                <c:pt idx="67">
                  <c:v>1377.1053909693</c:v>
                </c:pt>
                <c:pt idx="68">
                  <c:v>1333.882734030826</c:v>
                </c:pt>
                <c:pt idx="69">
                  <c:v>1291.712064958105</c:v>
                </c:pt>
                <c:pt idx="70">
                  <c:v>1250.574902397209</c:v>
                </c:pt>
                <c:pt idx="71">
                  <c:v>1210.45267625565</c:v>
                </c:pt>
                <c:pt idx="72">
                  <c:v>1171.326759972013</c:v>
                </c:pt>
                <c:pt idx="73">
                  <c:v>1133.178500654882</c:v>
                </c:pt>
                <c:pt idx="74">
                  <c:v>1095.98924716542</c:v>
                </c:pt>
                <c:pt idx="75">
                  <c:v>1059.740376224745</c:v>
                </c:pt>
                <c:pt idx="76">
                  <c:v>1024.413316629063</c:v>
                </c:pt>
                <c:pt idx="77">
                  <c:v>989.989571658102</c:v>
                </c:pt>
                <c:pt idx="78">
                  <c:v>956.4507397625384</c:v>
                </c:pt>
                <c:pt idx="79">
                  <c:v>923.778533616096</c:v>
                </c:pt>
                <c:pt idx="80">
                  <c:v>891.9547976154972</c:v>
                </c:pt>
                <c:pt idx="81">
                  <c:v>860.9615239121774</c:v>
                </c:pt>
                <c:pt idx="82">
                  <c:v>830.780867053618</c:v>
                </c:pt>
                <c:pt idx="83">
                  <c:v>801.3951573132794</c:v>
                </c:pt>
                <c:pt idx="84">
                  <c:v>772.7869127837654</c:v>
                </c:pt>
                <c:pt idx="85">
                  <c:v>744.9388503042644</c:v>
                </c:pt>
                <c:pt idx="86">
                  <c:v>717.8338952913546</c:v>
                </c:pt>
                <c:pt idx="87">
                  <c:v>691.4551905404151</c:v>
                </c:pt>
                <c:pt idx="88">
                  <c:v>665.7861040578435</c:v>
                </c:pt>
                <c:pt idx="89">
                  <c:v>640.8102359871591</c:v>
                </c:pt>
                <c:pt idx="90">
                  <c:v>616.5114246838854</c:v>
                </c:pt>
                <c:pt idx="91">
                  <c:v>592.873751994237</c:v>
                </c:pt>
                <c:pt idx="92">
                  <c:v>569.8815477892713</c:v>
                </c:pt>
                <c:pt idx="93">
                  <c:v>547.5193938034604</c:v>
                </c:pt>
                <c:pt idx="94">
                  <c:v>525.7721268235728</c:v>
                </c:pt>
                <c:pt idx="95">
                  <c:v>504.6248412728637</c:v>
                </c:pt>
                <c:pt idx="96">
                  <c:v>484.0628912296706</c:v>
                </c:pt>
                <c:pt idx="97">
                  <c:v>464.0718919238206</c:v>
                </c:pt>
                <c:pt idx="98">
                  <c:v>444.6377207436235</c:v>
                </c:pt>
                <c:pt idx="99">
                  <c:v>425.7465177916727</c:v>
                </c:pt>
                <c:pt idx="100">
                  <c:v>407.3846860210651</c:v>
                </c:pt>
                <c:pt idx="101">
                  <c:v>389.5388909839421</c:v>
                </c:pt>
                <c:pt idx="102">
                  <c:v>372.1960602213803</c:v>
                </c:pt>
                <c:pt idx="103">
                  <c:v>355.3433823234845</c:v>
                </c:pt>
                <c:pt idx="104">
                  <c:v>338.9683056841168</c:v>
                </c:pt>
                <c:pt idx="105">
                  <c:v>323.0585369767578</c:v>
                </c:pt>
                <c:pt idx="106">
                  <c:v>307.6020393736071</c:v>
                </c:pt>
                <c:pt idx="107">
                  <c:v>292.5870305302959</c:v>
                </c:pt>
                <c:pt idx="108">
                  <c:v>278.0019803565883</c:v>
                </c:pt>
                <c:pt idx="109">
                  <c:v>263.8356085921332</c:v>
                </c:pt>
                <c:pt idx="110">
                  <c:v>250.0768822060927</c:v>
                </c:pt>
                <c:pt idx="111">
                  <c:v>236.7150126368279</c:v>
                </c:pt>
                <c:pt idx="112">
                  <c:v>223.7394528886434</c:v>
                </c:pt>
                <c:pt idx="113">
                  <c:v>211.1398944992062</c:v>
                </c:pt>
                <c:pt idx="114">
                  <c:v>198.9062643931247</c:v>
                </c:pt>
                <c:pt idx="115">
                  <c:v>187.028721634135</c:v>
                </c:pt>
                <c:pt idx="116">
                  <c:v>175.4976540874486</c:v>
                </c:pt>
                <c:pt idx="117">
                  <c:v>164.3036750058709</c:v>
                </c:pt>
                <c:pt idx="118">
                  <c:v>153.4376195478835</c:v>
                </c:pt>
                <c:pt idx="119">
                  <c:v>142.8905412397617</c:v>
                </c:pt>
              </c:numCache>
            </c:numRef>
          </c:yVal>
          <c:smooth val="0"/>
          <c:extLst xmlns:c16r2="http://schemas.microsoft.com/office/drawing/2015/06/chart">
            <c:ext xmlns:c16="http://schemas.microsoft.com/office/drawing/2014/chart" uri="{C3380CC4-5D6E-409C-BE32-E72D297353CC}">
              <c16:uniqueId val="{00000006-5ECF-4BD9-9F21-64467609DDE1}"/>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5291.527474078804</c:v>
                </c:pt>
                <c:pt idx="2">
                  <c:v>5144.828692079068</c:v>
                </c:pt>
                <c:pt idx="3">
                  <c:v>5007.172437344178</c:v>
                </c:pt>
                <c:pt idx="4">
                  <c:v>4876.677340008217</c:v>
                </c:pt>
                <c:pt idx="5">
                  <c:v>4751.841218732146</c:v>
                </c:pt>
                <c:pt idx="6">
                  <c:v>4631.474842811929</c:v>
                </c:pt>
                <c:pt idx="7">
                  <c:v>4514.64297652028</c:v>
                </c:pt>
                <c:pt idx="8">
                  <c:v>4400.61598288226</c:v>
                </c:pt>
                <c:pt idx="9">
                  <c:v>4288.830168035881</c:v>
                </c:pt>
                <c:pt idx="10">
                  <c:v>4178.855337984336</c:v>
                </c:pt>
                <c:pt idx="11">
                  <c:v>4070.368298083906</c:v>
                </c:pt>
                <c:pt idx="12">
                  <c:v>3963.131242397263</c:v>
                </c:pt>
                <c:pt idx="13">
                  <c:v>6137.323203992564</c:v>
                </c:pt>
                <c:pt idx="14">
                  <c:v>5919.296728247347</c:v>
                </c:pt>
                <c:pt idx="15">
                  <c:v>5724.522781462183</c:v>
                </c:pt>
                <c:pt idx="16">
                  <c:v>5548.354955014471</c:v>
                </c:pt>
                <c:pt idx="17">
                  <c:v>5387.335176264721</c:v>
                </c:pt>
                <c:pt idx="18">
                  <c:v>5238.66314900968</c:v>
                </c:pt>
                <c:pt idx="19">
                  <c:v>5100.074639178206</c:v>
                </c:pt>
                <c:pt idx="20">
                  <c:v>4969.742725827938</c:v>
                </c:pt>
                <c:pt idx="21">
                  <c:v>4846.196766613205</c:v>
                </c:pt>
                <c:pt idx="22">
                  <c:v>4728.2559692648</c:v>
                </c:pt>
                <c:pt idx="23">
                  <c:v>4614.974994928266</c:v>
                </c:pt>
                <c:pt idx="24">
                  <c:v>4505.59946118151</c:v>
                </c:pt>
                <c:pt idx="25">
                  <c:v>4399.529581355925</c:v>
                </c:pt>
                <c:pt idx="26">
                  <c:v>4299.411340267323</c:v>
                </c:pt>
                <c:pt idx="27">
                  <c:v>4201.583893559611</c:v>
                </c:pt>
                <c:pt idx="28">
                  <c:v>4105.76516553458</c:v>
                </c:pt>
                <c:pt idx="29">
                  <c:v>4011.752071151825</c:v>
                </c:pt>
                <c:pt idx="30">
                  <c:v>3919.388610280183</c:v>
                </c:pt>
                <c:pt idx="31">
                  <c:v>3828.556132473877</c:v>
                </c:pt>
                <c:pt idx="32">
                  <c:v>3739.16552064024</c:v>
                </c:pt>
                <c:pt idx="33">
                  <c:v>3651.15087664239</c:v>
                </c:pt>
                <c:pt idx="34">
                  <c:v>3564.464429367908</c:v>
                </c:pt>
                <c:pt idx="35">
                  <c:v>3479.072437141735</c:v>
                </c:pt>
                <c:pt idx="36">
                  <c:v>3394.951898218194</c:v>
                </c:pt>
                <c:pt idx="37">
                  <c:v>3312.087917353218</c:v>
                </c:pt>
                <c:pt idx="38">
                  <c:v>3230.471604506762</c:v>
                </c:pt>
                <c:pt idx="39">
                  <c:v>3150.102731485749</c:v>
                </c:pt>
                <c:pt idx="40">
                  <c:v>3070.979531314671</c:v>
                </c:pt>
                <c:pt idx="41">
                  <c:v>2993.102193128372</c:v>
                </c:pt>
                <c:pt idx="42">
                  <c:v>2916.47210050544</c:v>
                </c:pt>
                <c:pt idx="43">
                  <c:v>2841.09119645699</c:v>
                </c:pt>
                <c:pt idx="44">
                  <c:v>2766.96149645909</c:v>
                </c:pt>
                <c:pt idx="45">
                  <c:v>2694.084720517107</c:v>
                </c:pt>
                <c:pt idx="46">
                  <c:v>2622.462020424191</c:v>
                </c:pt>
                <c:pt idx="47">
                  <c:v>2552.093782898757</c:v>
                </c:pt>
                <c:pt idx="48">
                  <c:v>2482.979492962948</c:v>
                </c:pt>
                <c:pt idx="49">
                  <c:v>2415.117644920145</c:v>
                </c:pt>
                <c:pt idx="50">
                  <c:v>2348.505690721358</c:v>
                </c:pt>
                <c:pt idx="51">
                  <c:v>2283.140017489555</c:v>
                </c:pt>
                <c:pt idx="52">
                  <c:v>2219.01595366446</c:v>
                </c:pt>
                <c:pt idx="53">
                  <c:v>2156.127779890463</c:v>
                </c:pt>
                <c:pt idx="54">
                  <c:v>2094.46875913424</c:v>
                </c:pt>
                <c:pt idx="55">
                  <c:v>2034.031176449656</c:v>
                </c:pt>
                <c:pt idx="56">
                  <c:v>1974.806385548227</c:v>
                </c:pt>
                <c:pt idx="57">
                  <c:v>1916.784860014695</c:v>
                </c:pt>
                <c:pt idx="58">
                  <c:v>1859.95624746824</c:v>
                </c:pt>
                <c:pt idx="59">
                  <c:v>1804.309425327756</c:v>
                </c:pt>
                <c:pt idx="60">
                  <c:v>1749.832557138865</c:v>
                </c:pt>
                <c:pt idx="61">
                  <c:v>1696.513148655878</c:v>
                </c:pt>
                <c:pt idx="62">
                  <c:v>1644.338103061766</c:v>
                </c:pt>
                <c:pt idx="63">
                  <c:v>1593.293774861053</c:v>
                </c:pt>
                <c:pt idx="64">
                  <c:v>1543.366022105172</c:v>
                </c:pt>
                <c:pt idx="65">
                  <c:v>1494.5402567128</c:v>
                </c:pt>
                <c:pt idx="66">
                  <c:v>1446.801492699306</c:v>
                </c:pt>
                <c:pt idx="67">
                  <c:v>1400.134392217773</c:v>
                </c:pt>
                <c:pt idx="68">
                  <c:v>1354.523309352349</c:v>
                </c:pt>
                <c:pt idx="69">
                  <c:v>1309.952331643644</c:v>
                </c:pt>
                <c:pt idx="70">
                  <c:v>1266.40531935174</c:v>
                </c:pt>
                <c:pt idx="71">
                  <c:v>1223.865942488985</c:v>
                </c:pt>
                <c:pt idx="72">
                  <c:v>1182.317715667104</c:v>
                </c:pt>
                <c:pt idx="73">
                  <c:v>1141.744030819357</c:v>
                </c:pt>
                <c:pt idx="74">
                  <c:v>1102.128187865132</c:v>
                </c:pt>
                <c:pt idx="75">
                  <c:v>1063.453423391387</c:v>
                </c:pt>
                <c:pt idx="76">
                  <c:v>1025.702937429473</c:v>
                </c:pt>
                <c:pt idx="77">
                  <c:v>988.8599184083429</c:v>
                </c:pt>
                <c:pt idx="78">
                  <c:v>952.9075663656329</c:v>
                </c:pt>
                <c:pt idx="79">
                  <c:v>917.8291144988674</c:v>
                </c:pt>
                <c:pt idx="80">
                  <c:v>883.6078491364094</c:v>
                </c:pt>
                <c:pt idx="81">
                  <c:v>850.2271282099754</c:v>
                </c:pt>
                <c:pt idx="82">
                  <c:v>817.6703983035076</c:v>
                </c:pt>
                <c:pt idx="83">
                  <c:v>785.9212103557027</c:v>
                </c:pt>
                <c:pt idx="84">
                  <c:v>754.9632340883109</c:v>
                </c:pt>
                <c:pt idx="85">
                  <c:v>724.7802712300035</c:v>
                </c:pt>
                <c:pt idx="86">
                  <c:v>695.3562676041913</c:v>
                </c:pt>
                <c:pt idx="87">
                  <c:v>666.6753241443586</c:v>
                </c:pt>
                <c:pt idx="88">
                  <c:v>638.7217068995084</c:v>
                </c:pt>
                <c:pt idx="89">
                  <c:v>611.479856088863</c:v>
                </c:pt>
                <c:pt idx="90">
                  <c:v>584.9343942614577</c:v>
                </c:pt>
                <c:pt idx="91">
                  <c:v>559.070133615697</c:v>
                </c:pt>
                <c:pt idx="92">
                  <c:v>533.872082527545</c:v>
                </c:pt>
                <c:pt idx="93">
                  <c:v>509.3254513393076</c:v>
                </c:pt>
                <c:pt idx="94">
                  <c:v>485.4156574522898</c:v>
                </c:pt>
                <c:pt idx="95">
                  <c:v>462.1283297677583</c:v>
                </c:pt>
                <c:pt idx="96">
                  <c:v>439.4493125194749</c:v>
                </c:pt>
                <c:pt idx="97">
                  <c:v>417.364668534432</c:v>
                </c:pt>
                <c:pt idx="98">
                  <c:v>395.8606819617452</c:v>
                </c:pt>
                <c:pt idx="99">
                  <c:v>374.9238605026585</c:v>
                </c:pt>
                <c:pt idx="100">
                  <c:v>354.540937177324</c:v>
                </c:pt>
                <c:pt idx="101">
                  <c:v>334.6988716579472</c:v>
                </c:pt>
                <c:pt idx="102">
                  <c:v>315.3848511998594</c:v>
                </c:pt>
                <c:pt idx="103">
                  <c:v>296.5862911976583</c:v>
                </c:pt>
                <c:pt idx="104">
                  <c:v>278.2908353939274</c:v>
                </c:pt>
                <c:pt idx="105">
                  <c:v>260.4863557647216</c:v>
                </c:pt>
                <c:pt idx="106">
                  <c:v>243.1609521072205</c:v>
                </c:pt>
                <c:pt idx="107">
                  <c:v>226.3029513502624</c:v>
                </c:pt>
                <c:pt idx="108">
                  <c:v>209.9009066103172</c:v>
                </c:pt>
                <c:pt idx="109">
                  <c:v>193.94359601205</c:v>
                </c:pt>
                <c:pt idx="110">
                  <c:v>178.4200212928481</c:v>
                </c:pt>
                <c:pt idx="111">
                  <c:v>163.3194062085895</c:v>
                </c:pt>
                <c:pt idx="112">
                  <c:v>148.6311947578433</c:v>
                </c:pt>
                <c:pt idx="113">
                  <c:v>134.3450492397933</c:v>
                </c:pt>
                <c:pt idx="114">
                  <c:v>120.4508481609955</c:v>
                </c:pt>
                <c:pt idx="115">
                  <c:v>106.9386840047264</c:v>
                </c:pt>
                <c:pt idx="116">
                  <c:v>93.79886087604928</c:v>
                </c:pt>
                <c:pt idx="117">
                  <c:v>81.02189203492061</c:v>
                </c:pt>
                <c:pt idx="118">
                  <c:v>68.59849732872591</c:v>
                </c:pt>
                <c:pt idx="119">
                  <c:v>56.5196005354701</c:v>
                </c:pt>
              </c:numCache>
            </c:numRef>
          </c:yVal>
          <c:smooth val="0"/>
          <c:extLst xmlns:c16r2="http://schemas.microsoft.com/office/drawing/2015/06/chart">
            <c:ext xmlns:c16="http://schemas.microsoft.com/office/drawing/2014/chart" uri="{C3380CC4-5D6E-409C-BE32-E72D297353CC}">
              <c16:uniqueId val="{00000007-5ECF-4BD9-9F21-64467609DDE1}"/>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5291.527474078803</c:v>
                </c:pt>
                <c:pt idx="2">
                  <c:v>5145.090501110347</c:v>
                </c:pt>
                <c:pt idx="3">
                  <c:v>5007.912977060756</c:v>
                </c:pt>
                <c:pt idx="4">
                  <c:v>4878.1266845431</c:v>
                </c:pt>
                <c:pt idx="5">
                  <c:v>4754.236395049687</c:v>
                </c:pt>
                <c:pt idx="6">
                  <c:v>4635.055173919397</c:v>
                </c:pt>
                <c:pt idx="7">
                  <c:v>4519.64659137377</c:v>
                </c:pt>
                <c:pt idx="8">
                  <c:v>4407.277218192186</c:v>
                </c:pt>
                <c:pt idx="9">
                  <c:v>4297.377651581728</c:v>
                </c:pt>
                <c:pt idx="10">
                  <c:v>4189.510592456661</c:v>
                </c:pt>
                <c:pt idx="11">
                  <c:v>4083.344742344947</c:v>
                </c:pt>
                <c:pt idx="12">
                  <c:v>3978.633496062573</c:v>
                </c:pt>
                <c:pt idx="13">
                  <c:v>6155.54662344318</c:v>
                </c:pt>
                <c:pt idx="14">
                  <c:v>5991.528629194715</c:v>
                </c:pt>
                <c:pt idx="15">
                  <c:v>5840.772046141734</c:v>
                </c:pt>
                <c:pt idx="16">
                  <c:v>5700.522216846791</c:v>
                </c:pt>
                <c:pt idx="17">
                  <c:v>5568.872772358864</c:v>
                </c:pt>
                <c:pt idx="18">
                  <c:v>5444.288176032271</c:v>
                </c:pt>
                <c:pt idx="19">
                  <c:v>5325.53412907432</c:v>
                </c:pt>
                <c:pt idx="20">
                  <c:v>5211.62163344548</c:v>
                </c:pt>
                <c:pt idx="21">
                  <c:v>5101.7610672162</c:v>
                </c:pt>
                <c:pt idx="22">
                  <c:v>4995.32452745738</c:v>
                </c:pt>
                <c:pt idx="23">
                  <c:v>4891.81499400307</c:v>
                </c:pt>
                <c:pt idx="24">
                  <c:v>4790.841112825241</c:v>
                </c:pt>
                <c:pt idx="25">
                  <c:v>4692.096603300788</c:v>
                </c:pt>
                <c:pt idx="26">
                  <c:v>4598.451368261423</c:v>
                </c:pt>
                <c:pt idx="27">
                  <c:v>4506.519064836293</c:v>
                </c:pt>
                <c:pt idx="28">
                  <c:v>4416.15453675315</c:v>
                </c:pt>
                <c:pt idx="29">
                  <c:v>4327.264559040294</c:v>
                </c:pt>
                <c:pt idx="30">
                  <c:v>4239.780713917718</c:v>
                </c:pt>
                <c:pt idx="31">
                  <c:v>4153.6538609601</c:v>
                </c:pt>
                <c:pt idx="32">
                  <c:v>4068.849746558335</c:v>
                </c:pt>
                <c:pt idx="33">
                  <c:v>3985.345478323918</c:v>
                </c:pt>
                <c:pt idx="34">
                  <c:v>3903.126702569036</c:v>
                </c:pt>
                <c:pt idx="35">
                  <c:v>3822.185352783088</c:v>
                </c:pt>
                <c:pt idx="36">
                  <c:v>3742.517861234013</c:v>
                </c:pt>
                <c:pt idx="37">
                  <c:v>3664.123745662082</c:v>
                </c:pt>
                <c:pt idx="38">
                  <c:v>3587.004499289927</c:v>
                </c:pt>
                <c:pt idx="39">
                  <c:v>3511.167013835993</c:v>
                </c:pt>
                <c:pt idx="40">
                  <c:v>3436.61421017366</c:v>
                </c:pt>
                <c:pt idx="41">
                  <c:v>3363.348898397212</c:v>
                </c:pt>
                <c:pt idx="42">
                  <c:v>3291.373451586041</c:v>
                </c:pt>
                <c:pt idx="43">
                  <c:v>3220.689522798719</c:v>
                </c:pt>
                <c:pt idx="44">
                  <c:v>3151.297843030683</c:v>
                </c:pt>
                <c:pt idx="45">
                  <c:v>3083.198083679225</c:v>
                </c:pt>
                <c:pt idx="46">
                  <c:v>3016.3887698788</c:v>
                </c:pt>
                <c:pt idx="47">
                  <c:v>2950.867233694777</c:v>
                </c:pt>
                <c:pt idx="48">
                  <c:v>2886.629598292111</c:v>
                </c:pt>
                <c:pt idx="49">
                  <c:v>2823.670785929506</c:v>
                </c:pt>
                <c:pt idx="50">
                  <c:v>2761.984544037114</c:v>
                </c:pt>
                <c:pt idx="51">
                  <c:v>2701.563484777957</c:v>
                </c:pt>
                <c:pt idx="52">
                  <c:v>2642.399140423866</c:v>
                </c:pt>
                <c:pt idx="53">
                  <c:v>2584.482013476127</c:v>
                </c:pt>
                <c:pt idx="54">
                  <c:v>2527.80163737349</c:v>
                </c:pt>
                <c:pt idx="55">
                  <c:v>2472.346640075677</c:v>
                </c:pt>
                <c:pt idx="56">
                  <c:v>2418.10480896235</c:v>
                </c:pt>
                <c:pt idx="57">
                  <c:v>2365.06315594044</c:v>
                </c:pt>
                <c:pt idx="58">
                  <c:v>2313.207981903648</c:v>
                </c:pt>
                <c:pt idx="59">
                  <c:v>2262.524939898267</c:v>
                </c:pt>
                <c:pt idx="60">
                  <c:v>2212.99909651343</c:v>
                </c:pt>
                <c:pt idx="61">
                  <c:v>2164.614991144321</c:v>
                </c:pt>
                <c:pt idx="62">
                  <c:v>2117.356692883271</c:v>
                </c:pt>
                <c:pt idx="63">
                  <c:v>2071.207854875844</c:v>
                </c:pt>
                <c:pt idx="64">
                  <c:v>2026.151766044379</c:v>
                </c:pt>
                <c:pt idx="65">
                  <c:v>1982.171400141662</c:v>
                </c:pt>
                <c:pt idx="66">
                  <c:v>1939.24946211247</c:v>
                </c:pt>
                <c:pt idx="67">
                  <c:v>1897.368431793466</c:v>
                </c:pt>
                <c:pt idx="68">
                  <c:v>1856.510605003</c:v>
                </c:pt>
                <c:pt idx="69">
                  <c:v>1816.658132082786</c:v>
                </c:pt>
                <c:pt idx="70">
                  <c:v>1777.793053972822</c:v>
                </c:pt>
                <c:pt idx="71">
                  <c:v>1739.897335904085</c:v>
                </c:pt>
                <c:pt idx="72">
                  <c:v>1702.952898804175</c:v>
                </c:pt>
                <c:pt idx="73">
                  <c:v>1666.941648510929</c:v>
                </c:pt>
                <c:pt idx="74">
                  <c:v>1631.845502894994</c:v>
                </c:pt>
                <c:pt idx="75">
                  <c:v>1597.646416987596</c:v>
                </c:pt>
                <c:pt idx="76">
                  <c:v>1564.326406215136</c:v>
                </c:pt>
                <c:pt idx="77">
                  <c:v>1531.867567834526</c:v>
                </c:pt>
                <c:pt idx="78">
                  <c:v>1500.252100665823</c:v>
                </c:pt>
                <c:pt idx="79">
                  <c:v>1469.462323213591</c:v>
                </c:pt>
                <c:pt idx="80">
                  <c:v>1439.480690266631</c:v>
                </c:pt>
                <c:pt idx="81">
                  <c:v>1410.289808060201</c:v>
                </c:pt>
                <c:pt idx="82">
                  <c:v>1381.872448085849</c:v>
                </c:pt>
                <c:pt idx="83">
                  <c:v>1354.211559625866</c:v>
                </c:pt>
                <c:pt idx="84">
                  <c:v>1327.290281088937</c:v>
                </c:pt>
                <c:pt idx="85">
                  <c:v>1301.091950218915</c:v>
                </c:pt>
                <c:pt idx="86">
                  <c:v>1275.600113246128</c:v>
                </c:pt>
                <c:pt idx="87">
                  <c:v>1250.79853304565</c:v>
                </c:pt>
                <c:pt idx="88">
                  <c:v>1226.671196366024</c:v>
                </c:pt>
                <c:pt idx="89">
                  <c:v>1203.202320186383</c:v>
                </c:pt>
                <c:pt idx="90">
                  <c:v>1180.376357259511</c:v>
                </c:pt>
                <c:pt idx="91">
                  <c:v>1158.178000892169</c:v>
                </c:pt>
                <c:pt idx="92">
                  <c:v>1136.59218901504</c:v>
                </c:pt>
                <c:pt idx="93">
                  <c:v>1115.604107588466</c:v>
                </c:pt>
                <c:pt idx="94">
                  <c:v>1095.199193389883</c:v>
                </c:pt>
                <c:pt idx="95">
                  <c:v>1075.363136224798</c:v>
                </c:pt>
                <c:pt idx="96">
                  <c:v>1056.081880603277</c:v>
                </c:pt>
                <c:pt idx="97">
                  <c:v>1037.34162691759</c:v>
                </c:pt>
                <c:pt idx="98">
                  <c:v>1019.128832159138</c:v>
                </c:pt>
                <c:pt idx="99">
                  <c:v>1001.430210206936</c:v>
                </c:pt>
                <c:pt idx="100">
                  <c:v>984.2327317205655</c:v>
                </c:pt>
                <c:pt idx="101">
                  <c:v>967.523623668083</c:v>
                </c:pt>
                <c:pt idx="102">
                  <c:v>951.290368515014</c:v>
                </c:pt>
                <c:pt idx="103">
                  <c:v>935.5207031044811</c:v>
                </c:pt>
                <c:pt idx="104">
                  <c:v>920.2026172508212</c:v>
                </c:pt>
                <c:pt idx="105">
                  <c:v>905.3243520719294</c:v>
                </c:pt>
                <c:pt idx="106">
                  <c:v>890.874398081407</c:v>
                </c:pt>
                <c:pt idx="107">
                  <c:v>876.8414930635029</c:v>
                </c:pt>
                <c:pt idx="108">
                  <c:v>863.214619747653</c:v>
                </c:pt>
                <c:pt idx="109">
                  <c:v>849.9830033032396</c:v>
                </c:pt>
                <c:pt idx="110">
                  <c:v>837.1361086714804</c:v>
                </c:pt>
                <c:pt idx="111">
                  <c:v>824.6636377496616</c:v>
                </c:pt>
                <c:pt idx="112">
                  <c:v>812.5555264440292</c:v>
                </c:pt>
                <c:pt idx="113">
                  <c:v>800.8019416060652</c:v>
                </c:pt>
                <c:pt idx="114">
                  <c:v>789.3932778629369</c:v>
                </c:pt>
                <c:pt idx="115">
                  <c:v>778.3201543581108</c:v>
                </c:pt>
                <c:pt idx="116">
                  <c:v>767.57341141108</c:v>
                </c:pt>
                <c:pt idx="117">
                  <c:v>757.1441071088066</c:v>
                </c:pt>
                <c:pt idx="118">
                  <c:v>747.023513837019</c:v>
                </c:pt>
                <c:pt idx="119">
                  <c:v>737.2031147645231</c:v>
                </c:pt>
              </c:numCache>
            </c:numRef>
          </c:yVal>
          <c:smooth val="0"/>
          <c:extLst xmlns:c16r2="http://schemas.microsoft.com/office/drawing/2015/06/chart">
            <c:ext xmlns:c16="http://schemas.microsoft.com/office/drawing/2014/chart" uri="{C3380CC4-5D6E-409C-BE32-E72D297353CC}">
              <c16:uniqueId val="{00000008-5ECF-4BD9-9F21-64467609DDE1}"/>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5291.527474078804</c:v>
                </c:pt>
                <c:pt idx="2">
                  <c:v>5049.087985800374</c:v>
                </c:pt>
                <c:pt idx="3">
                  <c:v>4831.842807510598</c:v>
                </c:pt>
                <c:pt idx="4">
                  <c:v>4635.078210182826</c:v>
                </c:pt>
                <c:pt idx="5">
                  <c:v>4454.961305070261</c:v>
                </c:pt>
                <c:pt idx="6">
                  <c:v>4288.390292633601</c:v>
                </c:pt>
                <c:pt idx="7">
                  <c:v>4132.860825360297</c:v>
                </c:pt>
                <c:pt idx="8">
                  <c:v>3986.35603788402</c:v>
                </c:pt>
                <c:pt idx="9">
                  <c:v>3847.256196158392</c:v>
                </c:pt>
                <c:pt idx="10">
                  <c:v>3714.264557856935</c:v>
                </c:pt>
                <c:pt idx="11">
                  <c:v>3586.346609226242</c:v>
                </c:pt>
                <c:pt idx="12">
                  <c:v>3462.680324842382</c:v>
                </c:pt>
                <c:pt idx="13">
                  <c:v>5622.964542316377</c:v>
                </c:pt>
                <c:pt idx="14">
                  <c:v>5398.589339042474</c:v>
                </c:pt>
                <c:pt idx="15">
                  <c:v>5198.051023534018</c:v>
                </c:pt>
                <c:pt idx="16">
                  <c:v>5016.692306770484</c:v>
                </c:pt>
                <c:pt idx="17">
                  <c:v>4851.02315671718</c:v>
                </c:pt>
                <c:pt idx="18">
                  <c:v>4698.213444598383</c:v>
                </c:pt>
                <c:pt idx="19">
                  <c:v>4555.97122528057</c:v>
                </c:pt>
                <c:pt idx="20">
                  <c:v>4422.443846075632</c:v>
                </c:pt>
                <c:pt idx="21">
                  <c:v>4296.136747622239</c:v>
                </c:pt>
                <c:pt idx="22">
                  <c:v>4175.84686440906</c:v>
                </c:pt>
                <c:pt idx="23">
                  <c:v>4060.608060840807</c:v>
                </c:pt>
                <c:pt idx="24">
                  <c:v>3949.646476773607</c:v>
                </c:pt>
                <c:pt idx="25">
                  <c:v>3842.344022514328</c:v>
                </c:pt>
                <c:pt idx="26">
                  <c:v>3741.343181286637</c:v>
                </c:pt>
                <c:pt idx="27">
                  <c:v>3642.9555809532</c:v>
                </c:pt>
                <c:pt idx="28">
                  <c:v>3546.879087063233</c:v>
                </c:pt>
                <c:pt idx="29">
                  <c:v>3452.89493943737</c:v>
                </c:pt>
                <c:pt idx="30">
                  <c:v>3360.832392612475</c:v>
                </c:pt>
                <c:pt idx="31">
                  <c:v>3270.558853873656</c:v>
                </c:pt>
                <c:pt idx="32">
                  <c:v>3181.971972693307</c:v>
                </c:pt>
                <c:pt idx="33">
                  <c:v>3094.993248466177</c:v>
                </c:pt>
                <c:pt idx="34">
                  <c:v>3009.562874246622</c:v>
                </c:pt>
                <c:pt idx="35">
                  <c:v>2925.635586020486</c:v>
                </c:pt>
                <c:pt idx="36">
                  <c:v>2843.177329266931</c:v>
                </c:pt>
                <c:pt idx="37">
                  <c:v>2762.162589157419</c:v>
                </c:pt>
                <c:pt idx="38">
                  <c:v>2682.572259060652</c:v>
                </c:pt>
                <c:pt idx="39">
                  <c:v>2604.396311967233</c:v>
                </c:pt>
                <c:pt idx="40">
                  <c:v>2527.62349706066</c:v>
                </c:pt>
                <c:pt idx="41">
                  <c:v>2452.244847177379</c:v>
                </c:pt>
                <c:pt idx="42">
                  <c:v>2378.252912619933</c:v>
                </c:pt>
                <c:pt idx="43">
                  <c:v>2305.64111358278</c:v>
                </c:pt>
                <c:pt idx="44">
                  <c:v>2234.403242131142</c:v>
                </c:pt>
                <c:pt idx="45">
                  <c:v>2164.533084493622</c:v>
                </c:pt>
                <c:pt idx="46">
                  <c:v>2096.024139564208</c:v>
                </c:pt>
                <c:pt idx="47">
                  <c:v>2028.869414078697</c:v>
                </c:pt>
                <c:pt idx="48">
                  <c:v>1963.061278655427</c:v>
                </c:pt>
                <c:pt idx="49">
                  <c:v>1898.591371918206</c:v>
                </c:pt>
                <c:pt idx="50">
                  <c:v>1835.450542381674</c:v>
                </c:pt>
                <c:pt idx="51">
                  <c:v>1773.628819782331</c:v>
                </c:pt>
                <c:pt idx="52">
                  <c:v>1713.115415336462</c:v>
                </c:pt>
                <c:pt idx="53">
                  <c:v>1653.898726728825</c:v>
                </c:pt>
                <c:pt idx="54">
                  <c:v>1595.966362529307</c:v>
                </c:pt>
                <c:pt idx="55">
                  <c:v>1539.30517638012</c:v>
                </c:pt>
                <c:pt idx="56">
                  <c:v>1483.901308067409</c:v>
                </c:pt>
                <c:pt idx="57">
                  <c:v>1429.74022930305</c:v>
                </c:pt>
                <c:pt idx="58">
                  <c:v>1376.806792503572</c:v>
                </c:pt>
                <c:pt idx="59">
                  <c:v>1325.085281221247</c:v>
                </c:pt>
                <c:pt idx="60">
                  <c:v>1274.559461180721</c:v>
                </c:pt>
                <c:pt idx="61">
                  <c:v>1225.212631112467</c:v>
                </c:pt>
                <c:pt idx="62">
                  <c:v>1177.02767276717</c:v>
                </c:pt>
                <c:pt idx="63">
                  <c:v>1129.987099649101</c:v>
                </c:pt>
                <c:pt idx="64">
                  <c:v>1084.073104128234</c:v>
                </c:pt>
                <c:pt idx="65">
                  <c:v>1039.267602698714</c:v>
                </c:pt>
                <c:pt idx="66">
                  <c:v>995.5522792010594</c:v>
                </c:pt>
                <c:pt idx="67">
                  <c:v>952.908625913351</c:v>
                </c:pt>
                <c:pt idx="68">
                  <c:v>911.3179824575344</c:v>
                </c:pt>
                <c:pt idx="69">
                  <c:v>870.761572502066</c:v>
                </c:pt>
                <c:pt idx="70">
                  <c:v>831.2205382728031</c:v>
                </c:pt>
                <c:pt idx="71">
                  <c:v>792.6759729053885</c:v>
                </c:pt>
                <c:pt idx="72">
                  <c:v>755.108950687696</c:v>
                </c:pt>
                <c:pt idx="73">
                  <c:v>718.5005552562001</c:v>
                </c:pt>
                <c:pt idx="74">
                  <c:v>682.8319058154</c:v>
                </c:pt>
                <c:pt idx="75">
                  <c:v>648.0841814579215</c:v>
                </c:pt>
                <c:pt idx="76">
                  <c:v>614.2386436649321</c:v>
                </c:pt>
                <c:pt idx="77">
                  <c:v>581.2766570706298</c:v>
                </c:pt>
                <c:pt idx="78">
                  <c:v>549.179708571879</c:v>
                </c:pt>
                <c:pt idx="79">
                  <c:v>517.9294248691876</c:v>
                </c:pt>
                <c:pt idx="80">
                  <c:v>487.5075885169462</c:v>
                </c:pt>
                <c:pt idx="81">
                  <c:v>457.8961525663539</c:v>
                </c:pt>
                <c:pt idx="82">
                  <c:v>429.0772538769197</c:v>
                </c:pt>
                <c:pt idx="83">
                  <c:v>401.0332251732796</c:v>
                </c:pt>
                <c:pt idx="84">
                  <c:v>373.746605919354</c:v>
                </c:pt>
                <c:pt idx="85">
                  <c:v>347.2001520800113</c:v>
                </c:pt>
                <c:pt idx="86">
                  <c:v>321.3768448381525</c:v>
                </c:pt>
                <c:pt idx="87">
                  <c:v>296.259898329583</c:v>
                </c:pt>
                <c:pt idx="88">
                  <c:v>271.8327664595563</c:v>
                </c:pt>
                <c:pt idx="89">
                  <c:v>248.07914885629</c:v>
                </c:pt>
                <c:pt idx="90">
                  <c:v>224.9829960191491</c:v>
                </c:pt>
                <c:pt idx="91">
                  <c:v>202.5285137138671</c:v>
                </c:pt>
                <c:pt idx="92">
                  <c:v>180.7001666637989</c:v>
                </c:pt>
                <c:pt idx="93">
                  <c:v>159.482681585374</c:v>
                </c:pt>
                <c:pt idx="94">
                  <c:v>138.8610496128967</c:v>
                </c:pt>
                <c:pt idx="95">
                  <c:v>118.8205281541705</c:v>
                </c:pt>
                <c:pt idx="96">
                  <c:v>99.34664221869751</c:v>
                </c:pt>
                <c:pt idx="97">
                  <c:v>80.42518525428021</c:v>
                </c:pt>
                <c:pt idx="98">
                  <c:v>62.0422195299143</c:v>
                </c:pt>
                <c:pt idx="99">
                  <c:v>44.18407609734199</c:v>
                </c:pt>
                <c:pt idx="100">
                  <c:v>26.83735436415374</c:v>
                </c:pt>
                <c:pt idx="101">
                  <c:v>9.988921307944098</c:v>
                </c:pt>
                <c:pt idx="102">
                  <c:v>-6.374089640932651</c:v>
                </c:pt>
                <c:pt idx="103">
                  <c:v>-22.26428001859676</c:v>
                </c:pt>
                <c:pt idx="104">
                  <c:v>-37.69398802748037</c:v>
                </c:pt>
                <c:pt idx="105">
                  <c:v>-52.67529049031873</c:v>
                </c:pt>
                <c:pt idx="106">
                  <c:v>-67.22000503720415</c:v>
                </c:pt>
                <c:pt idx="107">
                  <c:v>-81.33969250529117</c:v>
                </c:pt>
                <c:pt idx="108">
                  <c:v>-95.0456595299911</c:v>
                </c:pt>
                <c:pt idx="109">
                  <c:v>-108.3489613114325</c:v>
                </c:pt>
                <c:pt idx="110">
                  <c:v>-121.2604045370135</c:v>
                </c:pt>
                <c:pt idx="111">
                  <c:v>-133.7905504451483</c:v>
                </c:pt>
                <c:pt idx="112">
                  <c:v>-145.9497180145809</c:v>
                </c:pt>
                <c:pt idx="113">
                  <c:v>-157.7479872647855</c:v>
                </c:pt>
                <c:pt idx="114">
                  <c:v>-169.1952026548643</c:v>
                </c:pt>
                <c:pt idx="115">
                  <c:v>-180.3009765684183</c:v>
                </c:pt>
                <c:pt idx="116">
                  <c:v>-191.0746928718545</c:v>
                </c:pt>
                <c:pt idx="117">
                  <c:v>-201.5255105371143</c:v>
                </c:pt>
                <c:pt idx="118">
                  <c:v>-211.6623673166978</c:v>
                </c:pt>
                <c:pt idx="119">
                  <c:v>-221.4939834632896</c:v>
                </c:pt>
              </c:numCache>
            </c:numRef>
          </c:yVal>
          <c:smooth val="0"/>
          <c:extLst xmlns:c16r2="http://schemas.microsoft.com/office/drawing/2015/06/chart">
            <c:ext xmlns:c16="http://schemas.microsoft.com/office/drawing/2014/chart" uri="{C3380CC4-5D6E-409C-BE32-E72D297353CC}">
              <c16:uniqueId val="{00000009-5ECF-4BD9-9F21-64467609DDE1}"/>
            </c:ext>
          </c:extLst>
        </c:ser>
        <c:dLbls>
          <c:showLegendKey val="0"/>
          <c:showVal val="0"/>
          <c:showCatName val="0"/>
          <c:showSerName val="0"/>
          <c:showPercent val="0"/>
          <c:showBubbleSize val="0"/>
        </c:dLbls>
        <c:axId val="-1260663424"/>
        <c:axId val="-1260661232"/>
      </c:scatterChart>
      <c:valAx>
        <c:axId val="-126066342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0661232"/>
        <c:crosses val="autoZero"/>
        <c:crossBetween val="midCat"/>
      </c:valAx>
      <c:valAx>
        <c:axId val="-1260661232"/>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260663424"/>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6173.448719759006</c:v>
                </c:pt>
                <c:pt idx="2">
                  <c:v>-12609.74392704014</c:v>
                </c:pt>
                <c:pt idx="3">
                  <c:v>-19232.08948627301</c:v>
                </c:pt>
                <c:pt idx="4">
                  <c:v>-25977.54612421011</c:v>
                </c:pt>
                <c:pt idx="5">
                  <c:v>-32794.59821421397</c:v>
                </c:pt>
                <c:pt idx="6">
                  <c:v>-39641.12938455514</c:v>
                </c:pt>
                <c:pt idx="7">
                  <c:v>-46482.75794575155</c:v>
                </c:pt>
                <c:pt idx="8">
                  <c:v>-53291.46881790738</c:v>
                </c:pt>
                <c:pt idx="9">
                  <c:v>-60044.48948874557</c:v>
                </c:pt>
                <c:pt idx="10">
                  <c:v>-66723.36665533854</c:v>
                </c:pt>
                <c:pt idx="11">
                  <c:v>-73313.20778360823</c:v>
                </c:pt>
                <c:pt idx="12">
                  <c:v>-79802.05810815259</c:v>
                </c:pt>
                <c:pt idx="13">
                  <c:v>-88840.79601948033</c:v>
                </c:pt>
                <c:pt idx="14">
                  <c:v>-97649.82078821606</c:v>
                </c:pt>
                <c:pt idx="15">
                  <c:v>-106243.6666640763</c:v>
                </c:pt>
                <c:pt idx="16">
                  <c:v>-114633.9048254874</c:v>
                </c:pt>
                <c:pt idx="17">
                  <c:v>-122830.0849391124</c:v>
                </c:pt>
                <c:pt idx="18">
                  <c:v>-130840.1331742071</c:v>
                </c:pt>
                <c:pt idx="19">
                  <c:v>-138670.6757628035</c:v>
                </c:pt>
                <c:pt idx="20">
                  <c:v>-146327.3026057482</c:v>
                </c:pt>
                <c:pt idx="21">
                  <c:v>-153814.781497548</c:v>
                </c:pt>
                <c:pt idx="22">
                  <c:v>-161137.2317464203</c:v>
                </c:pt>
                <c:pt idx="23">
                  <c:v>-168298.2644650608</c:v>
                </c:pt>
                <c:pt idx="24">
                  <c:v>-175301.0955524149</c:v>
                </c:pt>
                <c:pt idx="25">
                  <c:v>-182148.636339481</c:v>
                </c:pt>
                <c:pt idx="26">
                  <c:v>-188847.191883646</c:v>
                </c:pt>
                <c:pt idx="27">
                  <c:v>-195399.0950602614</c:v>
                </c:pt>
                <c:pt idx="28">
                  <c:v>-201806.5542797977</c:v>
                </c:pt>
                <c:pt idx="29">
                  <c:v>-208071.707326042</c:v>
                </c:pt>
                <c:pt idx="30">
                  <c:v>-214196.6447021822</c:v>
                </c:pt>
                <c:pt idx="31">
                  <c:v>-220183.4273246794</c:v>
                </c:pt>
                <c:pt idx="32">
                  <c:v>-226034.0997559561</c:v>
                </c:pt>
                <c:pt idx="33">
                  <c:v>-231750.699873626</c:v>
                </c:pt>
                <c:pt idx="34">
                  <c:v>-237335.2657061145</c:v>
                </c:pt>
                <c:pt idx="35">
                  <c:v>-242789.840027306</c:v>
                </c:pt>
                <c:pt idx="36">
                  <c:v>-248116.4731906014</c:v>
                </c:pt>
                <c:pt idx="37">
                  <c:v>-253317.2245910049</c:v>
                </c:pt>
                <c:pt idx="38">
                  <c:v>-258394.1630689616</c:v>
                </c:pt>
                <c:pt idx="39">
                  <c:v>-263349.371511394</c:v>
                </c:pt>
                <c:pt idx="40">
                  <c:v>-268184.9406051028</c:v>
                </c:pt>
                <c:pt idx="41">
                  <c:v>-272902.9673584495</c:v>
                </c:pt>
                <c:pt idx="42">
                  <c:v>-277505.5533738257</c:v>
                </c:pt>
                <c:pt idx="43">
                  <c:v>-281994.8029064685</c:v>
                </c:pt>
                <c:pt idx="44">
                  <c:v>-286372.8207912811</c:v>
                </c:pt>
                <c:pt idx="45">
                  <c:v>-290641.7103020465</c:v>
                </c:pt>
                <c:pt idx="46">
                  <c:v>-294803.5709931356</c:v>
                </c:pt>
                <c:pt idx="47">
                  <c:v>-298860.496562225</c:v>
                </c:pt>
                <c:pt idx="48">
                  <c:v>-302814.5727632637</c:v>
                </c:pt>
                <c:pt idx="49">
                  <c:v>-306667.87539148</c:v>
                </c:pt>
                <c:pt idx="50">
                  <c:v>-310422.468356228</c:v>
                </c:pt>
                <c:pt idx="51">
                  <c:v>-314080.4018527451</c:v>
                </c:pt>
                <c:pt idx="52">
                  <c:v>-317643.710647095</c:v>
                </c:pt>
                <c:pt idx="53">
                  <c:v>-321114.4124643109</c:v>
                </c:pt>
                <c:pt idx="54">
                  <c:v>-324494.5064888877</c:v>
                </c:pt>
                <c:pt idx="55">
                  <c:v>-327785.971977924</c:v>
                </c:pt>
                <c:pt idx="56">
                  <c:v>-330990.766985681</c:v>
                </c:pt>
                <c:pt idx="57">
                  <c:v>-334110.8271972336</c:v>
                </c:pt>
                <c:pt idx="58">
                  <c:v>-337148.0648681291</c:v>
                </c:pt>
                <c:pt idx="59">
                  <c:v>-340104.3678663835</c:v>
                </c:pt>
                <c:pt idx="60">
                  <c:v>-342981.5988127319</c:v>
                </c:pt>
                <c:pt idx="61">
                  <c:v>-345781.5943147991</c:v>
                </c:pt>
                <c:pt idx="62">
                  <c:v>-348506.1642907001</c:v>
                </c:pt>
                <c:pt idx="63">
                  <c:v>-351157.0913774821</c:v>
                </c:pt>
                <c:pt idx="64">
                  <c:v>-353736.1304198487</c:v>
                </c:pt>
                <c:pt idx="65">
                  <c:v>-356245.0080346185</c:v>
                </c:pt>
                <c:pt idx="66">
                  <c:v>-358685.422246478</c:v>
                </c:pt>
                <c:pt idx="67">
                  <c:v>-361059.0421906598</c:v>
                </c:pt>
                <c:pt idx="68">
                  <c:v>-363367.5078783592</c:v>
                </c:pt>
                <c:pt idx="69">
                  <c:v>-365612.430020798</c:v>
                </c:pt>
                <c:pt idx="70">
                  <c:v>-367795.3899080565</c:v>
                </c:pt>
                <c:pt idx="71">
                  <c:v>-369917.9393389036</c:v>
                </c:pt>
                <c:pt idx="72">
                  <c:v>-371981.600598067</c:v>
                </c:pt>
                <c:pt idx="73">
                  <c:v>-373987.866477523</c:v>
                </c:pt>
                <c:pt idx="74">
                  <c:v>-375938.2003385601</c:v>
                </c:pt>
                <c:pt idx="75">
                  <c:v>-377834.0362115433</c:v>
                </c:pt>
                <c:pt idx="76">
                  <c:v>-379676.7789304534</c:v>
                </c:pt>
                <c:pt idx="77">
                  <c:v>-381467.8042994373</c:v>
                </c:pt>
                <c:pt idx="78">
                  <c:v>-383208.459288754</c:v>
                </c:pt>
                <c:pt idx="79">
                  <c:v>-384900.0622576491</c:v>
                </c:pt>
                <c:pt idx="80">
                  <c:v>-386543.9032018343</c:v>
                </c:pt>
                <c:pt idx="81">
                  <c:v>-388141.2440233598</c:v>
                </c:pt>
                <c:pt idx="82">
                  <c:v>-389693.3188208345</c:v>
                </c:pt>
                <c:pt idx="83">
                  <c:v>-391201.3341980497</c:v>
                </c:pt>
                <c:pt idx="84">
                  <c:v>-392666.4695891367</c:v>
                </c:pt>
                <c:pt idx="85">
                  <c:v>-394089.8775986261</c:v>
                </c:pt>
                <c:pt idx="86">
                  <c:v>-395472.6843547148</c:v>
                </c:pt>
                <c:pt idx="87">
                  <c:v>-396815.9898742869</c:v>
                </c:pt>
                <c:pt idx="88">
                  <c:v>-398120.8684382513</c:v>
                </c:pt>
                <c:pt idx="89">
                  <c:v>-399388.3689758838</c:v>
                </c:pt>
                <c:pt idx="90">
                  <c:v>-400619.5154569414</c:v>
                </c:pt>
                <c:pt idx="91">
                  <c:v>-401815.3072903755</c:v>
                </c:pt>
                <c:pt idx="92">
                  <c:v>-402976.7197285923</c:v>
                </c:pt>
                <c:pt idx="93">
                  <c:v>-404104.7042762409</c:v>
                </c:pt>
                <c:pt idx="94">
                  <c:v>-405200.1891025922</c:v>
                </c:pt>
                <c:pt idx="95">
                  <c:v>-406264.0794566518</c:v>
                </c:pt>
                <c:pt idx="96">
                  <c:v>-407297.2580841811</c:v>
                </c:pt>
                <c:pt idx="97">
                  <c:v>-408300.5856458975</c:v>
                </c:pt>
                <c:pt idx="98">
                  <c:v>-409274.9011361334</c:v>
                </c:pt>
                <c:pt idx="99">
                  <c:v>-410221.0223013335</c:v>
                </c:pt>
                <c:pt idx="100">
                  <c:v>-411139.7460577847</c:v>
                </c:pt>
                <c:pt idx="101">
                  <c:v>-412031.8489080271</c:v>
                </c:pt>
                <c:pt idx="102">
                  <c:v>-412898.08735545</c:v>
                </c:pt>
                <c:pt idx="103">
                  <c:v>-413739.1983165997</c:v>
                </c:pt>
                <c:pt idx="104">
                  <c:v>-414555.8995307772</c:v>
                </c:pt>
                <c:pt idx="105">
                  <c:v>-415348.8899665396</c:v>
                </c:pt>
                <c:pt idx="106">
                  <c:v>-416118.8502247391</c:v>
                </c:pt>
                <c:pt idx="107">
                  <c:v>-416866.4429377855</c:v>
                </c:pt>
                <c:pt idx="108">
                  <c:v>-417592.3131648301</c:v>
                </c:pt>
                <c:pt idx="109">
                  <c:v>-418297.088782616</c:v>
                </c:pt>
                <c:pt idx="110">
                  <c:v>-418981.380871738</c:v>
                </c:pt>
                <c:pt idx="111">
                  <c:v>-419645.7840981176</c:v>
                </c:pt>
                <c:pt idx="112">
                  <c:v>-420290.8770894832</c:v>
                </c:pt>
                <c:pt idx="113">
                  <c:v>-420917.2228067005</c:v>
                </c:pt>
                <c:pt idx="114">
                  <c:v>-421525.3689097911</c:v>
                </c:pt>
                <c:pt idx="115">
                  <c:v>-422115.8481185187</c:v>
                </c:pt>
                <c:pt idx="116">
                  <c:v>-422689.178567424</c:v>
                </c:pt>
                <c:pt idx="117">
                  <c:v>-423245.8641552142</c:v>
                </c:pt>
                <c:pt idx="118">
                  <c:v>-423786.3948884247</c:v>
                </c:pt>
                <c:pt idx="119">
                  <c:v>-424311.2472192924</c:v>
                </c:pt>
              </c:numCache>
            </c:numRef>
          </c:yVal>
          <c:smooth val="0"/>
          <c:extLst xmlns:c16r2="http://schemas.microsoft.com/office/drawing/2015/06/chart">
            <c:ext xmlns:c16="http://schemas.microsoft.com/office/drawing/2014/chart" uri="{C3380CC4-5D6E-409C-BE32-E72D297353CC}">
              <c16:uniqueId val="{00000000-80BF-4200-93FC-BF8705474DDD}"/>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6173.448719759006</c:v>
                </c:pt>
                <c:pt idx="2">
                  <c:v>-12609.74402269931</c:v>
                </c:pt>
                <c:pt idx="3">
                  <c:v>-19232.089865844</c:v>
                </c:pt>
                <c:pt idx="4">
                  <c:v>-25977.54700399586</c:v>
                </c:pt>
                <c:pt idx="5">
                  <c:v>-32794.59979581917</c:v>
                </c:pt>
                <c:pt idx="6">
                  <c:v>-39641.13182794138</c:v>
                </c:pt>
                <c:pt idx="7">
                  <c:v>-46482.76135359518</c:v>
                </c:pt>
                <c:pt idx="8">
                  <c:v>-53291.47322793212</c:v>
                </c:pt>
                <c:pt idx="9">
                  <c:v>-60044.49487151483</c:v>
                </c:pt>
                <c:pt idx="10">
                  <c:v>-66723.37291571987</c:v>
                </c:pt>
                <c:pt idx="11">
                  <c:v>-73313.21476455661</c:v>
                </c:pt>
                <c:pt idx="12">
                  <c:v>-79802.06559588853</c:v>
                </c:pt>
                <c:pt idx="13">
                  <c:v>-88840.80374937381</c:v>
                </c:pt>
                <c:pt idx="14">
                  <c:v>-97649.82820428977</c:v>
                </c:pt>
                <c:pt idx="15">
                  <c:v>-106243.6729493269</c:v>
                </c:pt>
                <c:pt idx="16">
                  <c:v>-114633.9089373003</c:v>
                </c:pt>
                <c:pt idx="17">
                  <c:v>-122830.0856387787</c:v>
                </c:pt>
                <c:pt idx="18">
                  <c:v>-130840.1290517591</c:v>
                </c:pt>
                <c:pt idx="19">
                  <c:v>-138670.6652581403</c:v>
                </c:pt>
                <c:pt idx="20">
                  <c:v>-146327.2840267927</c:v>
                </c:pt>
                <c:pt idx="21">
                  <c:v>-153814.7530360338</c:v>
                </c:pt>
                <c:pt idx="22">
                  <c:v>-161137.1914917298</c:v>
                </c:pt>
                <c:pt idx="23">
                  <c:v>-168298.21041648</c:v>
                </c:pt>
                <c:pt idx="24">
                  <c:v>-175301.0256300555</c:v>
                </c:pt>
                <c:pt idx="25">
                  <c:v>-182148.548394081</c:v>
                </c:pt>
                <c:pt idx="26">
                  <c:v>-188847.0837062406</c:v>
                </c:pt>
                <c:pt idx="27">
                  <c:v>-195398.9643900534</c:v>
                </c:pt>
                <c:pt idx="28">
                  <c:v>-201806.398811864</c:v>
                </c:pt>
                <c:pt idx="29">
                  <c:v>-208071.524718432</c:v>
                </c:pt>
                <c:pt idx="30">
                  <c:v>-214196.4325823868</c:v>
                </c:pt>
                <c:pt idx="31">
                  <c:v>-220183.1832955191</c:v>
                </c:pt>
                <c:pt idx="32">
                  <c:v>-226033.8214009517</c:v>
                </c:pt>
                <c:pt idx="33">
                  <c:v>-231750.3847618874</c:v>
                </c:pt>
                <c:pt idx="34">
                  <c:v>-237334.9113967877</c:v>
                </c:pt>
                <c:pt idx="35">
                  <c:v>-242789.4440736226</c:v>
                </c:pt>
                <c:pt idx="36">
                  <c:v>-248116.0331435532</c:v>
                </c:pt>
                <c:pt idx="37">
                  <c:v>-253316.73800268</c:v>
                </c:pt>
                <c:pt idx="38">
                  <c:v>-258393.6274955594</c:v>
                </c:pt>
                <c:pt idx="39">
                  <c:v>-263348.784515953</c:v>
                </c:pt>
                <c:pt idx="40">
                  <c:v>-268184.2997599617</c:v>
                </c:pt>
                <c:pt idx="41">
                  <c:v>-272902.2702474532</c:v>
                </c:pt>
                <c:pt idx="42">
                  <c:v>-277504.7975943082</c:v>
                </c:pt>
                <c:pt idx="43">
                  <c:v>-281993.9860710198</c:v>
                </c:pt>
                <c:pt idx="44">
                  <c:v>-286371.9405293129</c:v>
                </c:pt>
                <c:pt idx="45">
                  <c:v>-290640.7642611854</c:v>
                </c:pt>
                <c:pt idx="46">
                  <c:v>-294802.5568404428</c:v>
                </c:pt>
                <c:pt idx="47">
                  <c:v>-298859.4119852608</c:v>
                </c:pt>
                <c:pt idx="48">
                  <c:v>-302813.415471009</c:v>
                </c:pt>
                <c:pt idx="49">
                  <c:v>-306666.6431151254</c:v>
                </c:pt>
                <c:pt idx="50">
                  <c:v>-310421.1588498395</c:v>
                </c:pt>
                <c:pt idx="51">
                  <c:v>-314079.0128938174</c:v>
                </c:pt>
                <c:pt idx="52">
                  <c:v>-317642.2400370052</c:v>
                </c:pt>
                <c:pt idx="53">
                  <c:v>-321112.8580286725</c:v>
                </c:pt>
                <c:pt idx="54">
                  <c:v>-324492.8660778166</c:v>
                </c:pt>
                <c:pt idx="55">
                  <c:v>-327784.2434662297</c:v>
                </c:pt>
                <c:pt idx="56">
                  <c:v>-330988.9482729791</c:v>
                </c:pt>
                <c:pt idx="57">
                  <c:v>-334108.9162079948</c:v>
                </c:pt>
                <c:pt idx="58">
                  <c:v>-337146.0595516679</c:v>
                </c:pt>
                <c:pt idx="59">
                  <c:v>-340102.2661967864</c:v>
                </c:pt>
                <c:pt idx="60">
                  <c:v>-342979.3987887384</c:v>
                </c:pt>
                <c:pt idx="61">
                  <c:v>-345779.2939596402</c:v>
                </c:pt>
                <c:pt idx="62">
                  <c:v>-348503.7616518878</c:v>
                </c:pt>
                <c:pt idx="63">
                  <c:v>-351154.5845265714</c:v>
                </c:pt>
                <c:pt idx="64">
                  <c:v>-353733.5174521552</c:v>
                </c:pt>
                <c:pt idx="65">
                  <c:v>-356242.2870689165</c:v>
                </c:pt>
                <c:pt idx="66">
                  <c:v>-358682.5914246638</c:v>
                </c:pt>
                <c:pt idx="67">
                  <c:v>-361056.0996773981</c:v>
                </c:pt>
                <c:pt idx="68">
                  <c:v>-363364.4518607017</c:v>
                </c:pt>
                <c:pt idx="69">
                  <c:v>-365609.2587077908</c:v>
                </c:pt>
                <c:pt idx="70">
                  <c:v>-367792.1015303265</c:v>
                </c:pt>
                <c:pt idx="71">
                  <c:v>-369914.5321482355</c:v>
                </c:pt>
                <c:pt idx="72">
                  <c:v>-371978.0728669639</c:v>
                </c:pt>
                <c:pt idx="73">
                  <c:v>-373984.2164987614</c:v>
                </c:pt>
                <c:pt idx="74">
                  <c:v>-375934.4264247355</c:v>
                </c:pt>
                <c:pt idx="75">
                  <c:v>-377830.136694609</c:v>
                </c:pt>
                <c:pt idx="76">
                  <c:v>-379672.7521612556</c:v>
                </c:pt>
                <c:pt idx="77">
                  <c:v>-381463.6486472448</c:v>
                </c:pt>
                <c:pt idx="78">
                  <c:v>-383204.1731407882</c:v>
                </c:pt>
                <c:pt idx="79">
                  <c:v>-384895.6440186128</c:v>
                </c:pt>
                <c:pt idx="80">
                  <c:v>-386539.3512934353</c:v>
                </c:pt>
                <c:pt idx="81">
                  <c:v>-388136.5568838422</c:v>
                </c:pt>
                <c:pt idx="82">
                  <c:v>-389688.4949045121</c:v>
                </c:pt>
                <c:pt idx="83">
                  <c:v>-391196.3719748263</c:v>
                </c:pt>
                <c:pt idx="84">
                  <c:v>-392661.3675440581</c:v>
                </c:pt>
                <c:pt idx="85">
                  <c:v>-394084.6342314102</c:v>
                </c:pt>
                <c:pt idx="86">
                  <c:v>-395467.2981792982</c:v>
                </c:pt>
                <c:pt idx="87">
                  <c:v>-396810.459418374</c:v>
                </c:pt>
                <c:pt idx="88">
                  <c:v>-398115.1922428689</c:v>
                </c:pt>
                <c:pt idx="89">
                  <c:v>-399382.5455949446</c:v>
                </c:pt>
                <c:pt idx="90">
                  <c:v>-400613.5434568062</c:v>
                </c:pt>
                <c:pt idx="91">
                  <c:v>-401809.1852494311</c:v>
                </c:pt>
                <c:pt idx="92">
                  <c:v>-402970.446236831</c:v>
                </c:pt>
                <c:pt idx="93">
                  <c:v>-404098.2779348475</c:v>
                </c:pt>
                <c:pt idx="94">
                  <c:v>-405193.6085235421</c:v>
                </c:pt>
                <c:pt idx="95">
                  <c:v>-406257.3432623089</c:v>
                </c:pt>
                <c:pt idx="96">
                  <c:v>-407290.3649069162</c:v>
                </c:pt>
                <c:pt idx="97">
                  <c:v>-408293.5341276969</c:v>
                </c:pt>
                <c:pt idx="98">
                  <c:v>-409267.6899282346</c:v>
                </c:pt>
                <c:pt idx="99">
                  <c:v>-410213.6500638578</c:v>
                </c:pt>
                <c:pt idx="100">
                  <c:v>-411132.2114593785</c:v>
                </c:pt>
                <c:pt idx="101">
                  <c:v>-412024.1506255148</c:v>
                </c:pt>
                <c:pt idx="102">
                  <c:v>-412890.2240734924</c:v>
                </c:pt>
                <c:pt idx="103">
                  <c:v>-413731.1687273577</c:v>
                </c:pt>
                <c:pt idx="104">
                  <c:v>-414547.7023336103</c:v>
                </c:pt>
                <c:pt idx="105">
                  <c:v>-415340.523867656</c:v>
                </c:pt>
                <c:pt idx="106">
                  <c:v>-416110.3139369125</c:v>
                </c:pt>
                <c:pt idx="107">
                  <c:v>-416857.7351800492</c:v>
                </c:pt>
                <c:pt idx="108">
                  <c:v>-417583.4326621885</c:v>
                </c:pt>
                <c:pt idx="109">
                  <c:v>-418288.0342657586</c:v>
                </c:pt>
                <c:pt idx="110">
                  <c:v>-418972.1510767688</c:v>
                </c:pt>
                <c:pt idx="111">
                  <c:v>-419636.3777662838</c:v>
                </c:pt>
                <c:pt idx="112">
                  <c:v>-420281.2929669232</c:v>
                </c:pt>
                <c:pt idx="113">
                  <c:v>-420907.4596441861</c:v>
                </c:pt>
                <c:pt idx="114">
                  <c:v>-421515.4254624883</c:v>
                </c:pt>
                <c:pt idx="115">
                  <c:v>-422105.7231457515</c:v>
                </c:pt>
                <c:pt idx="116">
                  <c:v>-422678.8708324466</c:v>
                </c:pt>
                <c:pt idx="117">
                  <c:v>-423235.3724249855</c:v>
                </c:pt>
                <c:pt idx="118">
                  <c:v>-423775.7179334119</c:v>
                </c:pt>
                <c:pt idx="119">
                  <c:v>-424300.3838132401</c:v>
                </c:pt>
              </c:numCache>
            </c:numRef>
          </c:yVal>
          <c:smooth val="0"/>
          <c:extLst xmlns:c16r2="http://schemas.microsoft.com/office/drawing/2015/06/chart">
            <c:ext xmlns:c16="http://schemas.microsoft.com/office/drawing/2014/chart" uri="{C3380CC4-5D6E-409C-BE32-E72D297353CC}">
              <c16:uniqueId val="{00000001-80BF-4200-93FC-BF8705474DDD}"/>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6172.362754150293</c:v>
                </c:pt>
                <c:pt idx="2">
                  <c:v>-12606.28938209708</c:v>
                </c:pt>
                <c:pt idx="3">
                  <c:v>-19224.98765491065</c:v>
                </c:pt>
                <c:pt idx="4">
                  <c:v>-25965.53460128093</c:v>
                </c:pt>
                <c:pt idx="5">
                  <c:v>-32776.44070006651</c:v>
                </c:pt>
                <c:pt idx="6">
                  <c:v>-39615.62335429946</c:v>
                </c:pt>
                <c:pt idx="7">
                  <c:v>-46448.74056580197</c:v>
                </c:pt>
                <c:pt idx="8">
                  <c:v>-53247.82142453906</c:v>
                </c:pt>
                <c:pt idx="9">
                  <c:v>-59990.14088811097</c:v>
                </c:pt>
                <c:pt idx="10">
                  <c:v>-66657.2954588323</c:v>
                </c:pt>
                <c:pt idx="11">
                  <c:v>-73234.44395485234</c:v>
                </c:pt>
                <c:pt idx="12">
                  <c:v>-79709.6838668848</c:v>
                </c:pt>
                <c:pt idx="13">
                  <c:v>-88733.9307841614</c:v>
                </c:pt>
                <c:pt idx="14">
                  <c:v>-97527.3894488518</c:v>
                </c:pt>
                <c:pt idx="15">
                  <c:v>-106104.6167985094</c:v>
                </c:pt>
                <c:pt idx="16">
                  <c:v>-114477.2135893283</c:v>
                </c:pt>
                <c:pt idx="17">
                  <c:v>-122654.7644022875</c:v>
                </c:pt>
                <c:pt idx="18">
                  <c:v>-130645.2343752182</c:v>
                </c:pt>
                <c:pt idx="19">
                  <c:v>-138455.2917095749</c:v>
                </c:pt>
                <c:pt idx="20">
                  <c:v>-146090.5704124197</c:v>
                </c:pt>
                <c:pt idx="21">
                  <c:v>-153555.8838138035</c:v>
                </c:pt>
                <c:pt idx="22">
                  <c:v>-160855.3976087547</c:v>
                </c:pt>
                <c:pt idx="23">
                  <c:v>-167992.7696769305</c:v>
                </c:pt>
                <c:pt idx="24">
                  <c:v>-174971.2626816134</c:v>
                </c:pt>
                <c:pt idx="25">
                  <c:v>-181793.834405724</c:v>
                </c:pt>
                <c:pt idx="26">
                  <c:v>-188466.834026509</c:v>
                </c:pt>
                <c:pt idx="27">
                  <c:v>-194992.6384412234</c:v>
                </c:pt>
                <c:pt idx="28">
                  <c:v>-201373.4991932758</c:v>
                </c:pt>
                <c:pt idx="29">
                  <c:v>-207611.5961953267</c:v>
                </c:pt>
                <c:pt idx="30">
                  <c:v>-213709.0609806352</c:v>
                </c:pt>
                <c:pt idx="31">
                  <c:v>-219667.9943249763</c:v>
                </c:pt>
                <c:pt idx="32">
                  <c:v>-225490.4794262177</c:v>
                </c:pt>
                <c:pt idx="33">
                  <c:v>-231178.591535985</c:v>
                </c:pt>
                <c:pt idx="34">
                  <c:v>-236734.404770554</c:v>
                </c:pt>
                <c:pt idx="35">
                  <c:v>-242159.9966913657</c:v>
                </c:pt>
                <c:pt idx="36">
                  <c:v>-247457.4511336789</c:v>
                </c:pt>
                <c:pt idx="37">
                  <c:v>-252628.8596704626</c:v>
                </c:pt>
                <c:pt idx="38">
                  <c:v>-257676.3220239496</c:v>
                </c:pt>
                <c:pt idx="39">
                  <c:v>-262601.9506741576</c:v>
                </c:pt>
                <c:pt idx="40">
                  <c:v>-267407.864631481</c:v>
                </c:pt>
                <c:pt idx="41">
                  <c:v>-272096.1879783403</c:v>
                </c:pt>
                <c:pt idx="42">
                  <c:v>-276669.0481642775</c:v>
                </c:pt>
                <c:pt idx="43">
                  <c:v>-281128.5740895005</c:v>
                </c:pt>
                <c:pt idx="44">
                  <c:v>-285476.8940580997</c:v>
                </c:pt>
                <c:pt idx="45">
                  <c:v>-289716.1336649987</c:v>
                </c:pt>
                <c:pt idx="46">
                  <c:v>-293848.4136663932</c:v>
                </c:pt>
                <c:pt idx="47">
                  <c:v>-297875.8478719593</c:v>
                </c:pt>
                <c:pt idx="48">
                  <c:v>-301800.5410878533</c:v>
                </c:pt>
                <c:pt idx="49">
                  <c:v>-305624.5871320961</c:v>
                </c:pt>
                <c:pt idx="50">
                  <c:v>-309350.0669379988</c:v>
                </c:pt>
                <c:pt idx="51">
                  <c:v>-312979.0467565545</c:v>
                </c:pt>
                <c:pt idx="52">
                  <c:v>-316513.5764719794</c:v>
                </c:pt>
                <c:pt idx="53">
                  <c:v>-319955.6880202531</c:v>
                </c:pt>
                <c:pt idx="54">
                  <c:v>-323307.3939198477</c:v>
                </c:pt>
                <c:pt idx="55">
                  <c:v>-326570.6859147651</c:v>
                </c:pt>
                <c:pt idx="56">
                  <c:v>-329747.5337286321</c:v>
                </c:pt>
                <c:pt idx="57">
                  <c:v>-332839.8839274901</c:v>
                </c:pt>
                <c:pt idx="58">
                  <c:v>-335849.6588881285</c:v>
                </c:pt>
                <c:pt idx="59">
                  <c:v>-338778.7558682635</c:v>
                </c:pt>
                <c:pt idx="60">
                  <c:v>-341629.0461744539</c:v>
                </c:pt>
                <c:pt idx="61">
                  <c:v>-344402.374423393</c:v>
                </c:pt>
                <c:pt idx="62">
                  <c:v>-347100.5578920468</c:v>
                </c:pt>
                <c:pt idx="63">
                  <c:v>-349725.3859520718</c:v>
                </c:pt>
                <c:pt idx="64">
                  <c:v>-352278.6195838914</c:v>
                </c:pt>
                <c:pt idx="65">
                  <c:v>-354761.9909659243</c:v>
                </c:pt>
                <c:pt idx="66">
                  <c:v>-357177.2031344681</c:v>
                </c:pt>
                <c:pt idx="67">
                  <c:v>-359525.929709905</c:v>
                </c:pt>
                <c:pt idx="68">
                  <c:v>-361809.8146850038</c:v>
                </c:pt>
                <c:pt idx="69">
                  <c:v>-364030.4722712628</c:v>
                </c:pt>
                <c:pt idx="70">
                  <c:v>-366189.4867993813</c:v>
                </c:pt>
                <c:pt idx="71">
                  <c:v>-368288.4126701178</c:v>
                </c:pt>
                <c:pt idx="72">
                  <c:v>-370328.7743519573</c:v>
                </c:pt>
                <c:pt idx="73">
                  <c:v>-372312.0664221935</c:v>
                </c:pt>
                <c:pt idx="74">
                  <c:v>-374239.7536481767</c:v>
                </c:pt>
                <c:pt idx="75">
                  <c:v>-376113.2711056559</c:v>
                </c:pt>
                <c:pt idx="76">
                  <c:v>-377934.024331301</c:v>
                </c:pt>
                <c:pt idx="77">
                  <c:v>-379703.3895066534</c:v>
                </c:pt>
                <c:pt idx="78">
                  <c:v>-381422.7136709</c:v>
                </c:pt>
                <c:pt idx="79">
                  <c:v>-383093.3149599973</c:v>
                </c:pt>
                <c:pt idx="80">
                  <c:v>-384716.4828698491</c:v>
                </c:pt>
                <c:pt idx="81">
                  <c:v>-386293.4785413341</c:v>
                </c:pt>
                <c:pt idx="82">
                  <c:v>-387825.5350651396</c:v>
                </c:pt>
                <c:pt idx="83">
                  <c:v>-389313.8578044631</c:v>
                </c:pt>
                <c:pt idx="84">
                  <c:v>-390759.6247337717</c:v>
                </c:pt>
                <c:pt idx="85">
                  <c:v>-392163.9867919073</c:v>
                </c:pt>
                <c:pt idx="86">
                  <c:v>-393528.0682479497</c:v>
                </c:pt>
                <c:pt idx="87">
                  <c:v>-394852.9670783376</c:v>
                </c:pt>
                <c:pt idx="88">
                  <c:v>-396139.7553538402</c:v>
                </c:pt>
                <c:pt idx="89">
                  <c:v>-397389.4796350852</c:v>
                </c:pt>
                <c:pt idx="90">
                  <c:v>-398603.1613753978</c:v>
                </c:pt>
                <c:pt idx="91">
                  <c:v>-399781.7973298337</c:v>
                </c:pt>
                <c:pt idx="92">
                  <c:v>-400926.3599693095</c:v>
                </c:pt>
                <c:pt idx="93">
                  <c:v>-402037.7978988758</c:v>
                </c:pt>
                <c:pt idx="94">
                  <c:v>-403117.036279174</c:v>
                </c:pt>
                <c:pt idx="95">
                  <c:v>-404164.9772502373</c:v>
                </c:pt>
                <c:pt idx="96">
                  <c:v>-405182.5003568435</c:v>
                </c:pt>
                <c:pt idx="97">
                  <c:v>-406170.4629746606</c:v>
                </c:pt>
                <c:pt idx="98">
                  <c:v>-407129.7007365199</c:v>
                </c:pt>
                <c:pt idx="99">
                  <c:v>-408061.0279581801</c:v>
                </c:pt>
                <c:pt idx="100">
                  <c:v>-408965.2380629869</c:v>
                </c:pt>
                <c:pt idx="101">
                  <c:v>-409843.1040049074</c:v>
                </c:pt>
                <c:pt idx="102">
                  <c:v>-410695.3786894311</c:v>
                </c:pt>
                <c:pt idx="103">
                  <c:v>-411522.7953918902</c:v>
                </c:pt>
                <c:pt idx="104">
                  <c:v>-412326.0681727794</c:v>
                </c:pt>
                <c:pt idx="105">
                  <c:v>-413105.8922896997</c:v>
                </c:pt>
                <c:pt idx="106">
                  <c:v>-413862.9446055724</c:v>
                </c:pt>
                <c:pt idx="107">
                  <c:v>-414597.883992817</c:v>
                </c:pt>
                <c:pt idx="108">
                  <c:v>-415311.3517332014</c:v>
                </c:pt>
                <c:pt idx="109">
                  <c:v>-416003.9719131132</c:v>
                </c:pt>
                <c:pt idx="110">
                  <c:v>-416676.351814014</c:v>
                </c:pt>
                <c:pt idx="111">
                  <c:v>-417329.0822978793</c:v>
                </c:pt>
                <c:pt idx="112">
                  <c:v>-417962.7381874323</c:v>
                </c:pt>
                <c:pt idx="113">
                  <c:v>-418577.8786410163</c:v>
                </c:pt>
                <c:pt idx="114">
                  <c:v>-419175.0475219614</c:v>
                </c:pt>
                <c:pt idx="115">
                  <c:v>-419754.773762322</c:v>
                </c:pt>
                <c:pt idx="116">
                  <c:v>-420317.5717208784</c:v>
                </c:pt>
                <c:pt idx="117">
                  <c:v>-420863.9415353186</c:v>
                </c:pt>
                <c:pt idx="118">
                  <c:v>-421394.369468525</c:v>
                </c:pt>
                <c:pt idx="119">
                  <c:v>-421909.3282489016</c:v>
                </c:pt>
              </c:numCache>
            </c:numRef>
          </c:yVal>
          <c:smooth val="0"/>
          <c:extLst xmlns:c16r2="http://schemas.microsoft.com/office/drawing/2015/06/chart">
            <c:ext xmlns:c16="http://schemas.microsoft.com/office/drawing/2014/chart" uri="{C3380CC4-5D6E-409C-BE32-E72D297353CC}">
              <c16:uniqueId val="{00000002-80BF-4200-93FC-BF8705474DDD}"/>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3527.684982719366</c:v>
                </c:pt>
                <c:pt idx="2">
                  <c:v>-7469.936763920319</c:v>
                </c:pt>
                <c:pt idx="3">
                  <c:v>-11740.82493463391</c:v>
                </c:pt>
                <c:pt idx="4">
                  <c:v>-16269.4792329981</c:v>
                </c:pt>
                <c:pt idx="5">
                  <c:v>-20997.43492456805</c:v>
                </c:pt>
                <c:pt idx="6">
                  <c:v>-25876.42557717689</c:v>
                </c:pt>
                <c:pt idx="7">
                  <c:v>-30866.56986594573</c:v>
                </c:pt>
                <c:pt idx="8">
                  <c:v>-35934.8829552662</c:v>
                </c:pt>
                <c:pt idx="9">
                  <c:v>-41054.05490824954</c:v>
                </c:pt>
                <c:pt idx="10">
                  <c:v>-46201.44858307577</c:v>
                </c:pt>
                <c:pt idx="11">
                  <c:v>-51358.27779411012</c:v>
                </c:pt>
                <c:pt idx="12">
                  <c:v>-56508.93341634656</c:v>
                </c:pt>
                <c:pt idx="13">
                  <c:v>-63160.6635220428</c:v>
                </c:pt>
                <c:pt idx="14">
                  <c:v>-69682.370284223</c:v>
                </c:pt>
                <c:pt idx="15">
                  <c:v>-76088.0357158343</c:v>
                </c:pt>
                <c:pt idx="16">
                  <c:v>-82388.447922866</c:v>
                </c:pt>
                <c:pt idx="17">
                  <c:v>-88592.01535481562</c:v>
                </c:pt>
                <c:pt idx="18">
                  <c:v>-94705.23159941094</c:v>
                </c:pt>
                <c:pt idx="19">
                  <c:v>-100733.0552838852</c:v>
                </c:pt>
                <c:pt idx="20">
                  <c:v>-106679.220666341</c:v>
                </c:pt>
                <c:pt idx="21">
                  <c:v>-112546.4910708447</c:v>
                </c:pt>
                <c:pt idx="22">
                  <c:v>-118336.8652567884</c:v>
                </c:pt>
                <c:pt idx="23">
                  <c:v>-124051.7450875824</c:v>
                </c:pt>
                <c:pt idx="24">
                  <c:v>-129692.0714216633</c:v>
                </c:pt>
                <c:pt idx="25">
                  <c:v>-135258.4339464395</c:v>
                </c:pt>
                <c:pt idx="26">
                  <c:v>-140753.2316089631</c:v>
                </c:pt>
                <c:pt idx="27">
                  <c:v>-146176.4477587524</c:v>
                </c:pt>
                <c:pt idx="28">
                  <c:v>-151527.9504118282</c:v>
                </c:pt>
                <c:pt idx="29">
                  <c:v>-156807.5445768344</c:v>
                </c:pt>
                <c:pt idx="30">
                  <c:v>-162015.002742479</c:v>
                </c:pt>
                <c:pt idx="31">
                  <c:v>-167150.0886020032</c:v>
                </c:pt>
                <c:pt idx="32">
                  <c:v>-172212.575346661</c:v>
                </c:pt>
                <c:pt idx="33">
                  <c:v>-177202.2595742838</c:v>
                </c:pt>
                <c:pt idx="34">
                  <c:v>-182118.971666377</c:v>
                </c:pt>
                <c:pt idx="35">
                  <c:v>-186962.5833294783</c:v>
                </c:pt>
                <c:pt idx="36">
                  <c:v>-191733.012867318</c:v>
                </c:pt>
                <c:pt idx="37">
                  <c:v>-196430.2286446337</c:v>
                </c:pt>
                <c:pt idx="38">
                  <c:v>-201054.2511170558</c:v>
                </c:pt>
                <c:pt idx="39">
                  <c:v>-205605.1565896266</c:v>
                </c:pt>
                <c:pt idx="40">
                  <c:v>-210083.0741565651</c:v>
                </c:pt>
                <c:pt idx="41">
                  <c:v>-214488.185037978</c:v>
                </c:pt>
                <c:pt idx="42">
                  <c:v>-218820.7214233079</c:v>
                </c:pt>
                <c:pt idx="43">
                  <c:v>-223080.9649131638</c:v>
                </c:pt>
                <c:pt idx="44">
                  <c:v>-227269.2446647102</c:v>
                </c:pt>
                <c:pt idx="45">
                  <c:v>-231385.9353251716</c:v>
                </c:pt>
                <c:pt idx="46">
                  <c:v>-235431.4548210055</c:v>
                </c:pt>
                <c:pt idx="47">
                  <c:v>-239406.2620565235</c:v>
                </c:pt>
                <c:pt idx="48">
                  <c:v>-243310.8545645312</c:v>
                </c:pt>
                <c:pt idx="49">
                  <c:v>-247145.7661425022</c:v>
                </c:pt>
                <c:pt idx="50">
                  <c:v>-250911.5645004648</c:v>
                </c:pt>
                <c:pt idx="51">
                  <c:v>-254608.8489408481</c:v>
                </c:pt>
                <c:pt idx="52">
                  <c:v>-258238.248089763</c:v>
                </c:pt>
                <c:pt idx="53">
                  <c:v>-261800.4176830226</c:v>
                </c:pt>
                <c:pt idx="54">
                  <c:v>-265296.0384197253</c:v>
                </c:pt>
                <c:pt idx="55">
                  <c:v>-268725.813889497</c:v>
                </c:pt>
                <c:pt idx="56">
                  <c:v>-272090.4685774819</c:v>
                </c:pt>
                <c:pt idx="57">
                  <c:v>-275390.7459495671</c:v>
                </c:pt>
                <c:pt idx="58">
                  <c:v>-278627.4066190992</c:v>
                </c:pt>
                <c:pt idx="59">
                  <c:v>-281801.2265953645</c:v>
                </c:pt>
                <c:pt idx="60">
                  <c:v>-284912.9956133576</c:v>
                </c:pt>
                <c:pt idx="61">
                  <c:v>-287963.5155437404</c:v>
                </c:pt>
                <c:pt idx="62">
                  <c:v>-290953.5988814866</c:v>
                </c:pt>
                <c:pt idx="63">
                  <c:v>-293884.0673113309</c:v>
                </c:pt>
                <c:pt idx="64">
                  <c:v>-296755.7503479095</c:v>
                </c:pt>
                <c:pt idx="65">
                  <c:v>-299569.4840483186</c:v>
                </c:pt>
                <c:pt idx="66">
                  <c:v>-302326.1097946455</c:v>
                </c:pt>
                <c:pt idx="67">
                  <c:v>-305026.4731440374</c:v>
                </c:pt>
                <c:pt idx="68">
                  <c:v>-307671.4227437021</c:v>
                </c:pt>
                <c:pt idx="69">
                  <c:v>-310261.809308425</c:v>
                </c:pt>
                <c:pt idx="70">
                  <c:v>-312798.4846579756</c:v>
                </c:pt>
                <c:pt idx="71">
                  <c:v>-315282.3008119861</c:v>
                </c:pt>
                <c:pt idx="72">
                  <c:v>-317714.1091398268</c:v>
                </c:pt>
                <c:pt idx="73">
                  <c:v>-320094.7595631047</c:v>
                </c:pt>
                <c:pt idx="74">
                  <c:v>-322425.0998084489</c:v>
                </c:pt>
                <c:pt idx="75">
                  <c:v>-324705.9747083217</c:v>
                </c:pt>
                <c:pt idx="76">
                  <c:v>-326938.225547665</c:v>
                </c:pt>
                <c:pt idx="77">
                  <c:v>-329122.6894542635</c:v>
                </c:pt>
                <c:pt idx="78">
                  <c:v>-331260.1988307717</c:v>
                </c:pt>
                <c:pt idx="79">
                  <c:v>-333351.5808264354</c:v>
                </c:pt>
                <c:pt idx="80">
                  <c:v>-335397.6568466139</c:v>
                </c:pt>
                <c:pt idx="81">
                  <c:v>-337399.2420982574</c:v>
                </c:pt>
                <c:pt idx="82">
                  <c:v>-339357.1451696048</c:v>
                </c:pt>
                <c:pt idx="83">
                  <c:v>-341272.1676424045</c:v>
                </c:pt>
                <c:pt idx="84">
                  <c:v>-343145.1037350397</c:v>
                </c:pt>
                <c:pt idx="85">
                  <c:v>-344976.7399750105</c:v>
                </c:pt>
                <c:pt idx="86">
                  <c:v>-346767.8548992868</c:v>
                </c:pt>
                <c:pt idx="87">
                  <c:v>-348519.2187811085</c:v>
                </c:pt>
                <c:pt idx="88">
                  <c:v>-350231.5933818572</c:v>
                </c:pt>
                <c:pt idx="89">
                  <c:v>-351905.7317267169</c:v>
                </c:pt>
                <c:pt idx="90">
                  <c:v>-353542.3779028511</c:v>
                </c:pt>
                <c:pt idx="91">
                  <c:v>-355142.2668789222</c:v>
                </c:pt>
                <c:pt idx="92">
                  <c:v>-356706.1243447918</c:v>
                </c:pt>
                <c:pt idx="93">
                  <c:v>-358234.6665703224</c:v>
                </c:pt>
                <c:pt idx="94">
                  <c:v>-359728.60028224</c:v>
                </c:pt>
                <c:pt idx="95">
                  <c:v>-361188.6225580436</c:v>
                </c:pt>
                <c:pt idx="96">
                  <c:v>-362615.420736031</c:v>
                </c:pt>
                <c:pt idx="97">
                  <c:v>-364009.6723405118</c:v>
                </c:pt>
                <c:pt idx="98">
                  <c:v>-365372.0450213528</c:v>
                </c:pt>
                <c:pt idx="99">
                  <c:v>-366703.1965070234</c:v>
                </c:pt>
                <c:pt idx="100">
                  <c:v>-368003.7745703498</c:v>
                </c:pt>
                <c:pt idx="101">
                  <c:v>-369274.417006216</c:v>
                </c:pt>
                <c:pt idx="102">
                  <c:v>-370515.7516205162</c:v>
                </c:pt>
                <c:pt idx="103">
                  <c:v>-371728.3962296378</c:v>
                </c:pt>
                <c:pt idx="104">
                  <c:v>-372912.9586698569</c:v>
                </c:pt>
                <c:pt idx="105">
                  <c:v>-374070.036815994</c:v>
                </c:pt>
                <c:pt idx="106">
                  <c:v>-375200.218608754</c:v>
                </c:pt>
                <c:pt idx="107">
                  <c:v>-376304.0820901836</c:v>
                </c:pt>
                <c:pt idx="108">
                  <c:v>-377382.1954466973</c:v>
                </c:pt>
                <c:pt idx="109">
                  <c:v>-378435.117059171</c:v>
                </c:pt>
                <c:pt idx="110">
                  <c:v>-379463.3955596089</c:v>
                </c:pt>
                <c:pt idx="111">
                  <c:v>-380467.5698939261</c:v>
                </c:pt>
                <c:pt idx="112">
                  <c:v>-381448.1693903983</c:v>
                </c:pt>
                <c:pt idx="113">
                  <c:v>-382405.7138333628</c:v>
                </c:pt>
                <c:pt idx="114">
                  <c:v>-383340.713541776</c:v>
                </c:pt>
                <c:pt idx="115">
                  <c:v>-384253.6694522409</c:v>
                </c:pt>
                <c:pt idx="116">
                  <c:v>-385145.0732061558</c:v>
                </c:pt>
                <c:pt idx="117">
                  <c:v>-386015.4072406273</c:v>
                </c:pt>
                <c:pt idx="118">
                  <c:v>-386865.1448828427</c:v>
                </c:pt>
                <c:pt idx="119">
                  <c:v>-387694.7504475778</c:v>
                </c:pt>
              </c:numCache>
            </c:numRef>
          </c:yVal>
          <c:smooth val="0"/>
          <c:extLst xmlns:c16r2="http://schemas.microsoft.com/office/drawing/2015/06/chart">
            <c:ext xmlns:c16="http://schemas.microsoft.com/office/drawing/2014/chart" uri="{C3380CC4-5D6E-409C-BE32-E72D297353CC}">
              <c16:uniqueId val="{00000003-80BF-4200-93FC-BF8705474DDD}"/>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6173.448719759006</c:v>
                </c:pt>
                <c:pt idx="2">
                  <c:v>-12597.42317408882</c:v>
                </c:pt>
                <c:pt idx="3">
                  <c:v>-19196.98784768535</c:v>
                </c:pt>
                <c:pt idx="4">
                  <c:v>-25910.90563939954</c:v>
                </c:pt>
                <c:pt idx="5">
                  <c:v>-32689.21279124521</c:v>
                </c:pt>
                <c:pt idx="6">
                  <c:v>-39491.20330968918</c:v>
                </c:pt>
                <c:pt idx="7">
                  <c:v>-46283.77334025077</c:v>
                </c:pt>
                <c:pt idx="8">
                  <c:v>-53040.06196083895</c:v>
                </c:pt>
                <c:pt idx="9">
                  <c:v>-59738.33577828226</c:v>
                </c:pt>
                <c:pt idx="10">
                  <c:v>-66361.07388508339</c:v>
                </c:pt>
                <c:pt idx="11">
                  <c:v>-72894.21735095237</c:v>
                </c:pt>
                <c:pt idx="12">
                  <c:v>-79326.55373847997</c:v>
                </c:pt>
                <c:pt idx="13">
                  <c:v>-88309.61957553169</c:v>
                </c:pt>
                <c:pt idx="14">
                  <c:v>-97058.71421152721</c:v>
                </c:pt>
                <c:pt idx="15">
                  <c:v>-105589.9973741015</c:v>
                </c:pt>
                <c:pt idx="16">
                  <c:v>-113916.4140868692</c:v>
                </c:pt>
                <c:pt idx="17">
                  <c:v>-122048.6731942047</c:v>
                </c:pt>
                <c:pt idx="18">
                  <c:v>-129995.6774681616</c:v>
                </c:pt>
                <c:pt idx="19">
                  <c:v>-137764.8739615767</c:v>
                </c:pt>
                <c:pt idx="20">
                  <c:v>-145362.5400431168</c:v>
                </c:pt>
                <c:pt idx="21">
                  <c:v>-152794.0164572955</c:v>
                </c:pt>
                <c:pt idx="22">
                  <c:v>-160063.8968155393</c:v>
                </c:pt>
                <c:pt idx="23">
                  <c:v>-167176.181308948</c:v>
                </c:pt>
                <c:pt idx="24">
                  <c:v>-174134.4010845618</c:v>
                </c:pt>
                <c:pt idx="25">
                  <c:v>-180941.718603358</c:v>
                </c:pt>
                <c:pt idx="26">
                  <c:v>-187604.634238734</c:v>
                </c:pt>
                <c:pt idx="27">
                  <c:v>-194125.6223594246</c:v>
                </c:pt>
                <c:pt idx="28">
                  <c:v>-200506.9910885172</c:v>
                </c:pt>
                <c:pt idx="29">
                  <c:v>-206750.941654148</c:v>
                </c:pt>
                <c:pt idx="30">
                  <c:v>-212859.5962675181</c:v>
                </c:pt>
                <c:pt idx="31">
                  <c:v>-218835.0197815083</c:v>
                </c:pt>
                <c:pt idx="32">
                  <c:v>-224679.2364066557</c:v>
                </c:pt>
                <c:pt idx="33">
                  <c:v>-230394.2424522794</c:v>
                </c:pt>
                <c:pt idx="34">
                  <c:v>-235982.0158808201</c:v>
                </c:pt>
                <c:pt idx="35">
                  <c:v>-241444.5233165445</c:v>
                </c:pt>
                <c:pt idx="36">
                  <c:v>-246783.7250295172</c:v>
                </c:pt>
                <c:pt idx="37">
                  <c:v>-252001.5783174885</c:v>
                </c:pt>
                <c:pt idx="38">
                  <c:v>-257100.0396280275</c:v>
                </c:pt>
                <c:pt idx="39">
                  <c:v>-262081.0707005428</c:v>
                </c:pt>
                <c:pt idx="40">
                  <c:v>-266946.6337001752</c:v>
                </c:pt>
                <c:pt idx="41">
                  <c:v>-271698.6909845348</c:v>
                </c:pt>
                <c:pt idx="42">
                  <c:v>-276339.2044978398</c:v>
                </c:pt>
                <c:pt idx="43">
                  <c:v>-280870.1348402174</c:v>
                </c:pt>
                <c:pt idx="44">
                  <c:v>-285293.4401050596</c:v>
                </c:pt>
                <c:pt idx="45">
                  <c:v>-289611.074558648</c:v>
                </c:pt>
                <c:pt idx="46">
                  <c:v>-293824.9872207167</c:v>
                </c:pt>
                <c:pt idx="47">
                  <c:v>-297937.1203920516</c:v>
                </c:pt>
                <c:pt idx="48">
                  <c:v>-301949.4081650726</c:v>
                </c:pt>
                <c:pt idx="49">
                  <c:v>-305863.774945145</c:v>
                </c:pt>
                <c:pt idx="50">
                  <c:v>-309682.1340037751</c:v>
                </c:pt>
                <c:pt idx="51">
                  <c:v>-313406.3860795398</c:v>
                </c:pt>
                <c:pt idx="52">
                  <c:v>-317038.4180453755</c:v>
                </c:pt>
                <c:pt idx="53">
                  <c:v>-320580.1016361392</c:v>
                </c:pt>
                <c:pt idx="54">
                  <c:v>-324033.2922491701</c:v>
                </c:pt>
                <c:pt idx="55">
                  <c:v>-327399.827821411</c:v>
                </c:pt>
                <c:pt idx="56">
                  <c:v>-330681.527784808</c:v>
                </c:pt>
                <c:pt idx="57">
                  <c:v>-333880.1921004287</c:v>
                </c:pt>
                <c:pt idx="58">
                  <c:v>-336997.6003706919</c:v>
                </c:pt>
                <c:pt idx="59">
                  <c:v>-340035.5110283599</c:v>
                </c:pt>
                <c:pt idx="60">
                  <c:v>-342995.6606003533</c:v>
                </c:pt>
                <c:pt idx="61">
                  <c:v>-345879.7630440034</c:v>
                </c:pt>
                <c:pt idx="62">
                  <c:v>-348689.5091530853</c:v>
                </c:pt>
                <c:pt idx="63">
                  <c:v>-351426.5660307333</c:v>
                </c:pt>
                <c:pt idx="64">
                  <c:v>-354092.5766262219</c:v>
                </c:pt>
                <c:pt idx="65">
                  <c:v>-356689.1593325472</c:v>
                </c:pt>
                <c:pt idx="66">
                  <c:v>-359217.9076416736</c:v>
                </c:pt>
                <c:pt idx="67">
                  <c:v>-361680.3898543461</c:v>
                </c:pt>
                <c:pt idx="68">
                  <c:v>-364078.1488414395</c:v>
                </c:pt>
                <c:pt idx="69">
                  <c:v>-366412.7018538206</c:v>
                </c:pt>
                <c:pt idx="70">
                  <c:v>-368685.5403778031</c:v>
                </c:pt>
                <c:pt idx="71">
                  <c:v>-370898.1300334434</c:v>
                </c:pt>
                <c:pt idx="72">
                  <c:v>-373051.9105128603</c:v>
                </c:pt>
                <c:pt idx="73">
                  <c:v>-375148.2955560295</c:v>
                </c:pt>
                <c:pt idx="74">
                  <c:v>-377188.6729615135</c:v>
                </c:pt>
                <c:pt idx="75">
                  <c:v>-379174.4046297322</c:v>
                </c:pt>
                <c:pt idx="76">
                  <c:v>-381106.8266364853</c:v>
                </c:pt>
                <c:pt idx="77">
                  <c:v>-382987.2493345377</c:v>
                </c:pt>
                <c:pt idx="78">
                  <c:v>-384816.9574811947</c:v>
                </c:pt>
                <c:pt idx="79">
                  <c:v>-386597.210389888</c:v>
                </c:pt>
                <c:pt idx="80">
                  <c:v>-388329.2421039072</c:v>
                </c:pt>
                <c:pt idx="81">
                  <c:v>-390014.2615904964</c:v>
                </c:pt>
                <c:pt idx="82">
                  <c:v>-391653.4529536385</c:v>
                </c:pt>
                <c:pt idx="83">
                  <c:v>-393247.9756639364</c:v>
                </c:pt>
                <c:pt idx="84">
                  <c:v>-394798.9648040888</c:v>
                </c:pt>
                <c:pt idx="85">
                  <c:v>-396307.5313285496</c:v>
                </c:pt>
                <c:pt idx="86">
                  <c:v>-397774.7623360213</c:v>
                </c:pt>
                <c:pt idx="87">
                  <c:v>-399201.7213535346</c:v>
                </c:pt>
                <c:pt idx="88">
                  <c:v>-400589.4486309201</c:v>
                </c:pt>
                <c:pt idx="89">
                  <c:v>-401938.9614445495</c:v>
                </c:pt>
                <c:pt idx="90">
                  <c:v>-403251.2544093081</c:v>
                </c:pt>
                <c:pt idx="91">
                  <c:v>-404527.2997978025</c:v>
                </c:pt>
                <c:pt idx="92">
                  <c:v>-405768.0478658744</c:v>
                </c:pt>
                <c:pt idx="93">
                  <c:v>-406974.4271835592</c:v>
                </c:pt>
                <c:pt idx="94">
                  <c:v>-408147.3449706631</c:v>
                </c:pt>
                <c:pt idx="95">
                  <c:v>-409287.6874362107</c:v>
                </c:pt>
                <c:pt idx="96">
                  <c:v>-410396.3201210244</c:v>
                </c:pt>
                <c:pt idx="97">
                  <c:v>-411474.088242796</c:v>
                </c:pt>
                <c:pt idx="98">
                  <c:v>-412521.8170430057</c:v>
                </c:pt>
                <c:pt idx="99">
                  <c:v>-413540.312135111</c:v>
                </c:pt>
                <c:pt idx="100">
                  <c:v>-414530.3598534749</c:v>
                </c:pt>
                <c:pt idx="101">
                  <c:v>-415492.7276025097</c:v>
                </c:pt>
                <c:pt idx="102">
                  <c:v>-416428.1642055839</c:v>
                </c:pt>
                <c:pt idx="103">
                  <c:v>-417337.4002532476</c:v>
                </c:pt>
                <c:pt idx="104">
                  <c:v>-418221.1484503731</c:v>
                </c:pt>
                <c:pt idx="105">
                  <c:v>-419080.1039618449</c:v>
                </c:pt>
                <c:pt idx="106">
                  <c:v>-419914.9447564411</c:v>
                </c:pt>
                <c:pt idx="107">
                  <c:v>-420726.3319486021</c:v>
                </c:pt>
                <c:pt idx="108">
                  <c:v>-421514.9101377802</c:v>
                </c:pt>
                <c:pt idx="109">
                  <c:v>-422281.3077451135</c:v>
                </c:pt>
                <c:pt idx="110">
                  <c:v>-423026.1373471658</c:v>
                </c:pt>
                <c:pt idx="111">
                  <c:v>-423749.9960065224</c:v>
                </c:pt>
                <c:pt idx="112">
                  <c:v>-424453.4655990188</c:v>
                </c:pt>
                <c:pt idx="113">
                  <c:v>-425137.1131374313</c:v>
                </c:pt>
                <c:pt idx="114">
                  <c:v>-425801.4910914534</c:v>
                </c:pt>
                <c:pt idx="115">
                  <c:v>-426447.1377038126</c:v>
                </c:pt>
                <c:pt idx="116">
                  <c:v>-427074.5773023823</c:v>
                </c:pt>
                <c:pt idx="117">
                  <c:v>-427684.3206081777</c:v>
                </c:pt>
                <c:pt idx="118">
                  <c:v>-428276.8650391251</c:v>
                </c:pt>
                <c:pt idx="119">
                  <c:v>-428852.6950095114</c:v>
                </c:pt>
              </c:numCache>
            </c:numRef>
          </c:yVal>
          <c:smooth val="0"/>
          <c:extLst xmlns:c16r2="http://schemas.microsoft.com/office/drawing/2015/06/chart">
            <c:ext xmlns:c16="http://schemas.microsoft.com/office/drawing/2014/chart" uri="{C3380CC4-5D6E-409C-BE32-E72D297353CC}">
              <c16:uniqueId val="{00000004-80BF-4200-93FC-BF8705474DDD}"/>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4630.086539818905</c:v>
                </c:pt>
                <c:pt idx="2">
                  <c:v>-9544.105971512384</c:v>
                </c:pt>
                <c:pt idx="3">
                  <c:v>-14666.40164828044</c:v>
                </c:pt>
                <c:pt idx="4">
                  <c:v>-19935.03878005338</c:v>
                </c:pt>
                <c:pt idx="5">
                  <c:v>-25299.38374925335</c:v>
                </c:pt>
                <c:pt idx="6">
                  <c:v>-30718.08982793801</c:v>
                </c:pt>
                <c:pt idx="7">
                  <c:v>-36157.44160483543</c:v>
                </c:pt>
                <c:pt idx="8">
                  <c:v>-41589.99499968207</c:v>
                </c:pt>
                <c:pt idx="9">
                  <c:v>-46993.46054553518</c:v>
                </c:pt>
                <c:pt idx="10">
                  <c:v>-52349.78670966558</c:v>
                </c:pt>
                <c:pt idx="11">
                  <c:v>-57644.4075797298</c:v>
                </c:pt>
                <c:pt idx="12">
                  <c:v>-62865.62551133218</c:v>
                </c:pt>
                <c:pt idx="13">
                  <c:v>-70642.57155134273</c:v>
                </c:pt>
                <c:pt idx="14">
                  <c:v>-78146.72360847867</c:v>
                </c:pt>
                <c:pt idx="15">
                  <c:v>-85404.13512112316</c:v>
                </c:pt>
                <c:pt idx="16">
                  <c:v>-92436.06405062577</c:v>
                </c:pt>
                <c:pt idx="17">
                  <c:v>-99260.08495146176</c:v>
                </c:pt>
                <c:pt idx="18">
                  <c:v>-105890.7690015982</c:v>
                </c:pt>
                <c:pt idx="19">
                  <c:v>-112340.2421888204</c:v>
                </c:pt>
                <c:pt idx="20">
                  <c:v>-118618.6434599757</c:v>
                </c:pt>
                <c:pt idx="21">
                  <c:v>-124734.5001208165</c:v>
                </c:pt>
                <c:pt idx="22">
                  <c:v>-130695.0349014711</c:v>
                </c:pt>
                <c:pt idx="23">
                  <c:v>-136506.4166834583</c:v>
                </c:pt>
                <c:pt idx="24">
                  <c:v>-142173.9648506674</c:v>
                </c:pt>
                <c:pt idx="25">
                  <c:v>-147702.3155224498</c:v>
                </c:pt>
                <c:pt idx="26">
                  <c:v>-153098.171899513</c:v>
                </c:pt>
                <c:pt idx="27">
                  <c:v>-158364.9953989247</c:v>
                </c:pt>
                <c:pt idx="28">
                  <c:v>-163505.9055213626</c:v>
                </c:pt>
                <c:pt idx="29">
                  <c:v>-168523.7685305581</c:v>
                </c:pt>
                <c:pt idx="30">
                  <c:v>-173421.2500176192</c:v>
                </c:pt>
                <c:pt idx="31">
                  <c:v>-178200.8568148501</c:v>
                </c:pt>
                <c:pt idx="32">
                  <c:v>-182864.9703342728</c:v>
                </c:pt>
                <c:pt idx="33">
                  <c:v>-187415.8729561763</c:v>
                </c:pt>
                <c:pt idx="34">
                  <c:v>-191855.7687959448</c:v>
                </c:pt>
                <c:pt idx="35">
                  <c:v>-196186.7999336796</c:v>
                </c:pt>
                <c:pt idx="36">
                  <c:v>-200411.0589910611</c:v>
                </c:pt>
                <c:pt idx="37">
                  <c:v>-204530.5987758872</c:v>
                </c:pt>
                <c:pt idx="38">
                  <c:v>-208547.4395803798</c:v>
                </c:pt>
                <c:pt idx="39">
                  <c:v>-212463.5772285026</c:v>
                </c:pt>
                <c:pt idx="40">
                  <c:v>-216280.9842212792</c:v>
                </c:pt>
                <c:pt idx="41">
                  <c:v>-220001.6124917502</c:v>
                </c:pt>
                <c:pt idx="42">
                  <c:v>-223627.3952852702</c:v>
                </c:pt>
                <c:pt idx="43">
                  <c:v>-227160.2483221716</c:v>
                </c:pt>
                <c:pt idx="44">
                  <c:v>-230602.0704075266</c:v>
                </c:pt>
                <c:pt idx="45">
                  <c:v>-233954.7436206564</c:v>
                </c:pt>
                <c:pt idx="46">
                  <c:v>-237220.1331905997</c:v>
                </c:pt>
                <c:pt idx="47">
                  <c:v>-240400.087142349</c:v>
                </c:pt>
                <c:pt idx="48">
                  <c:v>-243496.435781231</c:v>
                </c:pt>
                <c:pt idx="49">
                  <c:v>-246510.9910687569</c:v>
                </c:pt>
                <c:pt idx="50">
                  <c:v>-249445.5459318436</c:v>
                </c:pt>
                <c:pt idx="51">
                  <c:v>-252301.8735381237</c:v>
                </c:pt>
                <c:pt idx="52">
                  <c:v>-255081.7265652942</c:v>
                </c:pt>
                <c:pt idx="53">
                  <c:v>-257786.8364783674</c:v>
                </c:pt>
                <c:pt idx="54">
                  <c:v>-260418.9128321256</c:v>
                </c:pt>
                <c:pt idx="55">
                  <c:v>-262979.6426095788</c:v>
                </c:pt>
                <c:pt idx="56">
                  <c:v>-265470.6896040798</c:v>
                </c:pt>
                <c:pt idx="57">
                  <c:v>-267893.6938503477</c:v>
                </c:pt>
                <c:pt idx="58">
                  <c:v>-270250.2711077186</c:v>
                </c:pt>
                <c:pt idx="59">
                  <c:v>-272542.0123974492</c:v>
                </c:pt>
                <c:pt idx="60">
                  <c:v>-274770.4835947327</c:v>
                </c:pt>
                <c:pt idx="61">
                  <c:v>-276937.2250751731</c:v>
                </c:pt>
                <c:pt idx="62">
                  <c:v>-279043.7514147735</c:v>
                </c:pt>
                <c:pt idx="63">
                  <c:v>-281091.5511419883</c:v>
                </c:pt>
                <c:pt idx="64">
                  <c:v>-283082.086539998</c:v>
                </c:pt>
                <c:pt idx="65">
                  <c:v>-285016.7934971111</c:v>
                </c:pt>
                <c:pt idx="66">
                  <c:v>-286897.0814029835</c:v>
                </c:pt>
                <c:pt idx="67">
                  <c:v>-288724.3330882713</c:v>
                </c:pt>
                <c:pt idx="68">
                  <c:v>-290499.9048052359</c:v>
                </c:pt>
                <c:pt idx="69">
                  <c:v>-292225.1262468387</c:v>
                </c:pt>
                <c:pt idx="70">
                  <c:v>-293901.300601834</c:v>
                </c:pt>
                <c:pt idx="71">
                  <c:v>-295529.704643455</c:v>
                </c:pt>
                <c:pt idx="72">
                  <c:v>-297111.5888493096</c:v>
                </c:pt>
                <c:pt idx="73">
                  <c:v>-298648.1775501947</c:v>
                </c:pt>
                <c:pt idx="74">
                  <c:v>-300140.6691056073</c:v>
                </c:pt>
                <c:pt idx="75">
                  <c:v>-301590.2361038353</c:v>
                </c:pt>
                <c:pt idx="76">
                  <c:v>-302998.025584576</c:v>
                </c:pt>
                <c:pt idx="77">
                  <c:v>-304365.1592821636</c:v>
                </c:pt>
                <c:pt idx="78">
                  <c:v>-305692.7338875448</c:v>
                </c:pt>
                <c:pt idx="79">
                  <c:v>-306981.8213272605</c:v>
                </c:pt>
                <c:pt idx="80">
                  <c:v>-308233.4690577786</c:v>
                </c:pt>
                <c:pt idx="81">
                  <c:v>-309448.7003736151</c:v>
                </c:pt>
                <c:pt idx="82">
                  <c:v>-310628.5147277694</c:v>
                </c:pt>
                <c:pt idx="83">
                  <c:v>-311773.8880630867</c:v>
                </c:pt>
                <c:pt idx="84">
                  <c:v>-312885.7731532482</c:v>
                </c:pt>
                <c:pt idx="85">
                  <c:v>-313965.0999521585</c:v>
                </c:pt>
                <c:pt idx="86">
                  <c:v>-315012.7759505942</c:v>
                </c:pt>
                <c:pt idx="87">
                  <c:v>-316029.6865390362</c:v>
                </c:pt>
                <c:pt idx="88">
                  <c:v>-317016.6953756797</c:v>
                </c:pt>
                <c:pt idx="89">
                  <c:v>-317974.6447586945</c:v>
                </c:pt>
                <c:pt idx="90">
                  <c:v>-318904.3560018642</c:v>
                </c:pt>
                <c:pt idx="91">
                  <c:v>-319806.6298127714</c:v>
                </c:pt>
                <c:pt idx="92">
                  <c:v>-320682.2466728121</c:v>
                </c:pt>
                <c:pt idx="93">
                  <c:v>-321531.967218305</c:v>
                </c:pt>
                <c:pt idx="94">
                  <c:v>-322356.53262206</c:v>
                </c:pt>
                <c:pt idx="95">
                  <c:v>-323156.664974805</c:v>
                </c:pt>
                <c:pt idx="96">
                  <c:v>-323933.067665915</c:v>
                </c:pt>
                <c:pt idx="97">
                  <c:v>-324686.4257629294</c:v>
                </c:pt>
                <c:pt idx="98">
                  <c:v>-325417.4063893843</c:v>
                </c:pt>
                <c:pt idx="99">
                  <c:v>-326126.6591005314</c:v>
                </c:pt>
                <c:pt idx="100">
                  <c:v>-326814.8162565457</c:v>
                </c:pt>
                <c:pt idx="101">
                  <c:v>-327482.49339285</c:v>
                </c:pt>
                <c:pt idx="102">
                  <c:v>-328130.2895872325</c:v>
                </c:pt>
                <c:pt idx="103">
                  <c:v>-328758.7878234626</c:v>
                </c:pt>
                <c:pt idx="104">
                  <c:v>-329368.5553511111</c:v>
                </c:pt>
                <c:pt idx="105">
                  <c:v>-329960.1440413492</c:v>
                </c:pt>
                <c:pt idx="106">
                  <c:v>-330534.0907384912</c:v>
                </c:pt>
                <c:pt idx="107">
                  <c:v>-331090.9176070876</c:v>
                </c:pt>
                <c:pt idx="108">
                  <c:v>-331631.1324743894</c:v>
                </c:pt>
                <c:pt idx="109">
                  <c:v>-332155.2291680285</c:v>
                </c:pt>
                <c:pt idx="110">
                  <c:v>-332663.6878487735</c:v>
                </c:pt>
                <c:pt idx="111">
                  <c:v>-333156.9753382476</c:v>
                </c:pt>
                <c:pt idx="112">
                  <c:v>-333635.5454414955</c:v>
                </c:pt>
                <c:pt idx="113">
                  <c:v>-334099.8392643216</c:v>
                </c:pt>
                <c:pt idx="114">
                  <c:v>-334550.2855253198</c:v>
                </c:pt>
                <c:pt idx="115">
                  <c:v>-334987.300862541</c:v>
                </c:pt>
                <c:pt idx="116">
                  <c:v>-335411.290134744</c:v>
                </c:pt>
                <c:pt idx="117">
                  <c:v>-335822.6467171955</c:v>
                </c:pt>
                <c:pt idx="118">
                  <c:v>-336221.7527920105</c:v>
                </c:pt>
                <c:pt idx="119">
                  <c:v>-336608.979632984</c:v>
                </c:pt>
              </c:numCache>
            </c:numRef>
          </c:yVal>
          <c:smooth val="0"/>
          <c:extLst xmlns:c16r2="http://schemas.microsoft.com/office/drawing/2015/06/chart">
            <c:ext xmlns:c16="http://schemas.microsoft.com/office/drawing/2014/chart" uri="{C3380CC4-5D6E-409C-BE32-E72D297353CC}">
              <c16:uniqueId val="{00000005-80BF-4200-93FC-BF8705474DDD}"/>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6173.448719758539</c:v>
                </c:pt>
                <c:pt idx="2">
                  <c:v>-12760.12487429008</c:v>
                </c:pt>
                <c:pt idx="3">
                  <c:v>-19652.0702002137</c:v>
                </c:pt>
                <c:pt idx="4">
                  <c:v>-26760.9317825595</c:v>
                </c:pt>
                <c:pt idx="5">
                  <c:v>-34014.49662071552</c:v>
                </c:pt>
                <c:pt idx="6">
                  <c:v>-41353.8101384663</c:v>
                </c:pt>
                <c:pt idx="7">
                  <c:v>-48730.80828766245</c:v>
                </c:pt>
                <c:pt idx="8">
                  <c:v>-56106.37282720347</c:v>
                </c:pt>
                <c:pt idx="9">
                  <c:v>-63448.73484120006</c:v>
                </c:pt>
                <c:pt idx="10">
                  <c:v>-70732.1645818958</c:v>
                </c:pt>
                <c:pt idx="11">
                  <c:v>-77935.89654734537</c:v>
                </c:pt>
                <c:pt idx="12">
                  <c:v>-85043.24768499144</c:v>
                </c:pt>
                <c:pt idx="13">
                  <c:v>-94701.30126823902</c:v>
                </c:pt>
                <c:pt idx="14">
                  <c:v>-104127.718627316</c:v>
                </c:pt>
                <c:pt idx="15">
                  <c:v>-113334.7922202856</c:v>
                </c:pt>
                <c:pt idx="16">
                  <c:v>-122332.3286883631</c:v>
                </c:pt>
                <c:pt idx="17">
                  <c:v>-131128.4989215275</c:v>
                </c:pt>
                <c:pt idx="18">
                  <c:v>-139730.16235164</c:v>
                </c:pt>
                <c:pt idx="19">
                  <c:v>-148143.1306038182</c:v>
                </c:pt>
                <c:pt idx="20">
                  <c:v>-156372.3824452958</c:v>
                </c:pt>
                <c:pt idx="21">
                  <c:v>-164422.2385143987</c:v>
                </c:pt>
                <c:pt idx="22">
                  <c:v>-172296.5029000761</c:v>
                </c:pt>
                <c:pt idx="23">
                  <c:v>-179998.5774561884</c:v>
                </c:pt>
                <c:pt idx="24">
                  <c:v>-187531.5537365647</c:v>
                </c:pt>
                <c:pt idx="25">
                  <c:v>-194898.2865996985</c:v>
                </c:pt>
                <c:pt idx="26">
                  <c:v>-202105.079961088</c:v>
                </c:pt>
                <c:pt idx="27">
                  <c:v>-209154.3093730425</c:v>
                </c:pt>
                <c:pt idx="28">
                  <c:v>-216048.2603579974</c:v>
                </c:pt>
                <c:pt idx="29">
                  <c:v>-222789.1745550316</c:v>
                </c:pt>
                <c:pt idx="30">
                  <c:v>-229379.2671621176</c:v>
                </c:pt>
                <c:pt idx="31">
                  <c:v>-235820.739872601</c:v>
                </c:pt>
                <c:pt idx="32">
                  <c:v>-242115.7902776808</c:v>
                </c:pt>
                <c:pt idx="33">
                  <c:v>-248266.618455742</c:v>
                </c:pt>
                <c:pt idx="34">
                  <c:v>-254275.4313348806</c:v>
                </c:pt>
                <c:pt idx="35">
                  <c:v>-260144.4453048483</c:v>
                </c:pt>
                <c:pt idx="36">
                  <c:v>-265875.8874644256</c:v>
                </c:pt>
                <c:pt idx="37">
                  <c:v>-271471.9958164091</c:v>
                </c:pt>
                <c:pt idx="38">
                  <c:v>-276935.0186619833</c:v>
                </c:pt>
                <c:pt idx="39">
                  <c:v>-282267.2183980942</c:v>
                </c:pt>
                <c:pt idx="40">
                  <c:v>-287470.8646429334</c:v>
                </c:pt>
                <c:pt idx="41">
                  <c:v>-292548.232258741</c:v>
                </c:pt>
                <c:pt idx="42">
                  <c:v>-297501.5992313363</c:v>
                </c:pt>
                <c:pt idx="43">
                  <c:v>-302333.2444224634</c:v>
                </c:pt>
                <c:pt idx="44">
                  <c:v>-307045.4452594162</c:v>
                </c:pt>
                <c:pt idx="45">
                  <c:v>-311640.4754124977</c:v>
                </c:pt>
                <c:pt idx="46">
                  <c:v>-316120.6024992601</c:v>
                </c:pt>
                <c:pt idx="47">
                  <c:v>-320488.0858450851</c:v>
                </c:pt>
                <c:pt idx="48">
                  <c:v>-324745.1743221555</c:v>
                </c:pt>
                <c:pt idx="49">
                  <c:v>-328894.1042828331</c:v>
                </c:pt>
                <c:pt idx="50">
                  <c:v>-332937.0975986338</c:v>
                </c:pt>
                <c:pt idx="51">
                  <c:v>-336876.3598121665</c:v>
                </c:pt>
                <c:pt idx="52">
                  <c:v>-340714.0784133637</c:v>
                </c:pt>
                <c:pt idx="53">
                  <c:v>-344452.4212276812</c:v>
                </c:pt>
                <c:pt idx="54">
                  <c:v>-348093.5349235518</c:v>
                </c:pt>
                <c:pt idx="55">
                  <c:v>-351639.5436378885</c:v>
                </c:pt>
                <c:pt idx="56">
                  <c:v>-355092.5477172305</c:v>
                </c:pt>
                <c:pt idx="57">
                  <c:v>-358454.6225712898</c:v>
                </c:pt>
                <c:pt idx="58">
                  <c:v>-361727.8176350491</c:v>
                </c:pt>
                <c:pt idx="59">
                  <c:v>-364914.1554352092</c:v>
                </c:pt>
                <c:pt idx="60">
                  <c:v>-368015.6307564115</c:v>
                </c:pt>
                <c:pt idx="61">
                  <c:v>-371034.2099025701</c:v>
                </c:pt>
                <c:pt idx="62">
                  <c:v>-373971.8300485387</c:v>
                </c:pt>
                <c:pt idx="63">
                  <c:v>-376830.3986773097</c:v>
                </c:pt>
                <c:pt idx="64">
                  <c:v>-379611.79309802</c:v>
                </c:pt>
                <c:pt idx="65">
                  <c:v>-382317.8600400942</c:v>
                </c:pt>
                <c:pt idx="66">
                  <c:v>-384950.4153189677</c:v>
                </c:pt>
                <c:pt idx="67">
                  <c:v>-387511.243568965</c:v>
                </c:pt>
                <c:pt idx="68">
                  <c:v>-390002.0980390604</c:v>
                </c:pt>
                <c:pt idx="69">
                  <c:v>-392424.7004474152</c:v>
                </c:pt>
                <c:pt idx="70">
                  <c:v>-394780.7408907434</c:v>
                </c:pt>
                <c:pt idx="71">
                  <c:v>-397071.8778047278</c:v>
                </c:pt>
                <c:pt idx="72">
                  <c:v>-399299.737971894</c:v>
                </c:pt>
                <c:pt idx="73">
                  <c:v>-401465.9165735063</c:v>
                </c:pt>
                <c:pt idx="74">
                  <c:v>-403571.9772822223</c:v>
                </c:pt>
                <c:pt idx="75">
                  <c:v>-405619.4523924147</c:v>
                </c:pt>
                <c:pt idx="76">
                  <c:v>-407609.842985226</c:v>
                </c:pt>
                <c:pt idx="77">
                  <c:v>-409544.6191255756</c:v>
                </c:pt>
                <c:pt idx="78">
                  <c:v>-411425.2200884897</c:v>
                </c:pt>
                <c:pt idx="79">
                  <c:v>-413253.0546122861</c:v>
                </c:pt>
                <c:pt idx="80">
                  <c:v>-415029.5011762604</c:v>
                </c:pt>
                <c:pt idx="81">
                  <c:v>-416755.9083006701</c:v>
                </c:pt>
                <c:pt idx="82">
                  <c:v>-418433.5948669449</c:v>
                </c:pt>
                <c:pt idx="83">
                  <c:v>-420063.8504561633</c:v>
                </c:pt>
                <c:pt idx="84">
                  <c:v>-421647.935703958</c:v>
                </c:pt>
                <c:pt idx="85">
                  <c:v>-423187.0826701224</c:v>
                </c:pt>
                <c:pt idx="86">
                  <c:v>-424682.4952213047</c:v>
                </c:pt>
                <c:pt idx="87">
                  <c:v>-426135.3494252574</c:v>
                </c:pt>
                <c:pt idx="88">
                  <c:v>-427546.7939552363</c:v>
                </c:pt>
                <c:pt idx="89">
                  <c:v>-428917.9505031984</c:v>
                </c:pt>
                <c:pt idx="90">
                  <c:v>-430249.9142005601</c:v>
                </c:pt>
                <c:pt idx="91">
                  <c:v>-431543.7540453628</c:v>
                </c:pt>
                <c:pt idx="92">
                  <c:v>-432800.51333473</c:v>
                </c:pt>
                <c:pt idx="93">
                  <c:v>-434021.2101016347</c:v>
                </c:pt>
                <c:pt idx="94">
                  <c:v>-435206.8375550075</c:v>
                </c:pt>
                <c:pt idx="95">
                  <c:v>-436358.3645223251</c:v>
                </c:pt>
                <c:pt idx="96">
                  <c:v>-437476.7358938415</c:v>
                </c:pt>
                <c:pt idx="97">
                  <c:v>-438562.8730677309</c:v>
                </c:pt>
                <c:pt idx="98">
                  <c:v>-439617.6743954115</c:v>
                </c:pt>
                <c:pt idx="99">
                  <c:v>-440642.0156264219</c:v>
                </c:pt>
                <c:pt idx="100">
                  <c:v>-441636.7503522316</c:v>
                </c:pt>
                <c:pt idx="101">
                  <c:v>-442602.7104484462</c:v>
                </c:pt>
                <c:pt idx="102">
                  <c:v>-443540.7065148822</c:v>
                </c:pt>
                <c:pt idx="103">
                  <c:v>-444451.5283130521</c:v>
                </c:pt>
                <c:pt idx="104">
                  <c:v>-445335.9452006218</c:v>
                </c:pt>
                <c:pt idx="105">
                  <c:v>-446194.7065624525</c:v>
                </c:pt>
                <c:pt idx="106">
                  <c:v>-447028.5422378592</c:v>
                </c:pt>
                <c:pt idx="107">
                  <c:v>-447838.1629437658</c:v>
                </c:pt>
                <c:pt idx="108">
                  <c:v>-448624.2606934572</c:v>
                </c:pt>
                <c:pt idx="109">
                  <c:v>-449387.5092106547</c:v>
                </c:pt>
                <c:pt idx="110">
                  <c:v>-450128.5643386818</c:v>
                </c:pt>
                <c:pt idx="111">
                  <c:v>-450848.0644444961</c:v>
                </c:pt>
                <c:pt idx="112">
                  <c:v>-451546.6308174015</c:v>
                </c:pt>
                <c:pt idx="113">
                  <c:v>-452224.8680622596</c:v>
                </c:pt>
                <c:pt idx="114">
                  <c:v>-452883.364487064</c:v>
                </c:pt>
                <c:pt idx="115">
                  <c:v>-453522.692484729</c:v>
                </c:pt>
                <c:pt idx="116">
                  <c:v>-454143.4089089981</c:v>
                </c:pt>
                <c:pt idx="117">
                  <c:v>-454746.0554443641</c:v>
                </c:pt>
                <c:pt idx="118">
                  <c:v>-455331.1589699208</c:v>
                </c:pt>
                <c:pt idx="119">
                  <c:v>-455899.231917094</c:v>
                </c:pt>
              </c:numCache>
            </c:numRef>
          </c:yVal>
          <c:smooth val="0"/>
          <c:extLst xmlns:c16r2="http://schemas.microsoft.com/office/drawing/2015/06/chart">
            <c:ext xmlns:c16="http://schemas.microsoft.com/office/drawing/2014/chart" uri="{C3380CC4-5D6E-409C-BE32-E72D297353CC}">
              <c16:uniqueId val="{00000006-80BF-4200-93FC-BF8705474DDD}"/>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6173.448719758539</c:v>
                </c:pt>
                <c:pt idx="2">
                  <c:v>-12631.45421481691</c:v>
                </c:pt>
                <c:pt idx="3">
                  <c:v>-19296.5768046272</c:v>
                </c:pt>
                <c:pt idx="4">
                  <c:v>-26105.16385624092</c:v>
                </c:pt>
                <c:pt idx="5">
                  <c:v>-33004.9294971842</c:v>
                </c:pt>
                <c:pt idx="6">
                  <c:v>-39952.94277035864</c:v>
                </c:pt>
                <c:pt idx="7">
                  <c:v>-46913.97457287135</c:v>
                </c:pt>
                <c:pt idx="8">
                  <c:v>-53859.13990322081</c:v>
                </c:pt>
                <c:pt idx="9">
                  <c:v>-60764.78290104588</c:v>
                </c:pt>
                <c:pt idx="10">
                  <c:v>-67611.5613566069</c:v>
                </c:pt>
                <c:pt idx="11">
                  <c:v>-74383.69499146426</c:v>
                </c:pt>
                <c:pt idx="12">
                  <c:v>-81068.34812484448</c:v>
                </c:pt>
                <c:pt idx="13">
                  <c:v>-90315.52977615875</c:v>
                </c:pt>
                <c:pt idx="14">
                  <c:v>-99347.92220598199</c:v>
                </c:pt>
                <c:pt idx="15">
                  <c:v>-108179.6499251393</c:v>
                </c:pt>
                <c:pt idx="16">
                  <c:v>-116821.7909530243</c:v>
                </c:pt>
                <c:pt idx="17">
                  <c:v>-125283.3338589147</c:v>
                </c:pt>
                <c:pt idx="18">
                  <c:v>-133571.5950570013</c:v>
                </c:pt>
                <c:pt idx="19">
                  <c:v>-141692.5577398234</c:v>
                </c:pt>
                <c:pt idx="20">
                  <c:v>-149651.1476989142</c:v>
                </c:pt>
                <c:pt idx="21">
                  <c:v>-157451.4572322033</c:v>
                </c:pt>
                <c:pt idx="22">
                  <c:v>-165096.926416168</c:v>
                </c:pt>
                <c:pt idx="23">
                  <c:v>-172590.4894199478</c:v>
                </c:pt>
                <c:pt idx="24">
                  <c:v>-179934.6922034957</c:v>
                </c:pt>
                <c:pt idx="25">
                  <c:v>-187131.7868307214</c:v>
                </c:pt>
                <c:pt idx="26">
                  <c:v>-194187.4477048595</c:v>
                </c:pt>
                <c:pt idx="27">
                  <c:v>-201103.3874261591</c:v>
                </c:pt>
                <c:pt idx="28">
                  <c:v>-207881.212279057</c:v>
                </c:pt>
                <c:pt idx="29">
                  <c:v>-214522.4765305431</c:v>
                </c:pt>
                <c:pt idx="30">
                  <c:v>-221028.706440201</c:v>
                </c:pt>
                <c:pt idx="31">
                  <c:v>-227401.4183716802</c:v>
                </c:pt>
                <c:pt idx="32">
                  <c:v>-233642.1322440372</c:v>
                </c:pt>
                <c:pt idx="33">
                  <c:v>-239752.3812604379</c:v>
                </c:pt>
                <c:pt idx="34">
                  <c:v>-245733.7186761932</c:v>
                </c:pt>
                <c:pt idx="35">
                  <c:v>-251587.722224772</c:v>
                </c:pt>
                <c:pt idx="36">
                  <c:v>-257315.9967031963</c:v>
                </c:pt>
                <c:pt idx="37">
                  <c:v>-262920.1751224984</c:v>
                </c:pt>
                <c:pt idx="38">
                  <c:v>-268401.9187507865</c:v>
                </c:pt>
                <c:pt idx="39">
                  <c:v>-273762.9213607243</c:v>
                </c:pt>
                <c:pt idx="40">
                  <c:v>-279004.902530075</c:v>
                </c:pt>
                <c:pt idx="41">
                  <c:v>-284129.6057164315</c:v>
                </c:pt>
                <c:pt idx="42">
                  <c:v>-289138.7960654873</c:v>
                </c:pt>
                <c:pt idx="43">
                  <c:v>-294034.2579949438</c:v>
                </c:pt>
                <c:pt idx="44">
                  <c:v>-298817.79263986</c:v>
                </c:pt>
                <c:pt idx="45">
                  <c:v>-303491.2152271115</c:v>
                </c:pt>
                <c:pt idx="46">
                  <c:v>-308056.3524318051</c:v>
                </c:pt>
                <c:pt idx="47">
                  <c:v>-312515.0397563532</c:v>
                </c:pt>
                <c:pt idx="48">
                  <c:v>-316869.1189632735</c:v>
                </c:pt>
                <c:pt idx="49">
                  <c:v>-321120.4355849456</c:v>
                </c:pt>
                <c:pt idx="50">
                  <c:v>-325270.8365273294</c:v>
                </c:pt>
                <c:pt idx="51">
                  <c:v>-329322.1677796642</c:v>
                </c:pt>
                <c:pt idx="52">
                  <c:v>-333276.2722453116</c:v>
                </c:pt>
                <c:pt idx="53">
                  <c:v>-337134.9876841856</c:v>
                </c:pt>
                <c:pt idx="54">
                  <c:v>-340900.1447764799</c:v>
                </c:pt>
                <c:pt idx="55">
                  <c:v>-344573.5653083862</c:v>
                </c:pt>
                <c:pt idx="56">
                  <c:v>-348157.0604788214</c:v>
                </c:pt>
                <c:pt idx="57">
                  <c:v>-351652.4293250861</c:v>
                </c:pt>
                <c:pt idx="58">
                  <c:v>-355061.4572644939</c:v>
                </c:pt>
                <c:pt idx="59">
                  <c:v>-358385.9147484064</c:v>
                </c:pt>
                <c:pt idx="60">
                  <c:v>-361627.5560246299</c:v>
                </c:pt>
                <c:pt idx="61">
                  <c:v>-364788.1180038764</c:v>
                </c:pt>
                <c:pt idx="62">
                  <c:v>-367869.3192257201</c:v>
                </c:pt>
                <c:pt idx="63">
                  <c:v>-370872.8589194925</c:v>
                </c:pt>
                <c:pt idx="64">
                  <c:v>-373800.4161554035</c:v>
                </c:pt>
                <c:pt idx="65">
                  <c:v>-376653.6490813094</c:v>
                </c:pt>
                <c:pt idx="66">
                  <c:v>-379434.1942405296</c:v>
                </c:pt>
                <c:pt idx="67">
                  <c:v>-382143.6659662635</c:v>
                </c:pt>
                <c:pt idx="68">
                  <c:v>-384783.65584824</c:v>
                </c:pt>
                <c:pt idx="69">
                  <c:v>-387355.7322673993</c:v>
                </c:pt>
                <c:pt idx="70">
                  <c:v>-389861.4399945419</c:v>
                </c:pt>
                <c:pt idx="71">
                  <c:v>-392302.2998490324</c:v>
                </c:pt>
                <c:pt idx="72">
                  <c:v>-394679.8084138166</c:v>
                </c:pt>
                <c:pt idx="73">
                  <c:v>-396995.4378031688</c:v>
                </c:pt>
                <c:pt idx="74">
                  <c:v>-399250.6354797313</c:v>
                </c:pt>
                <c:pt idx="75">
                  <c:v>-401446.8241176097</c:v>
                </c:pt>
                <c:pt idx="76">
                  <c:v>-403585.4015083941</c:v>
                </c:pt>
                <c:pt idx="77">
                  <c:v>-405667.7405071687</c:v>
                </c:pt>
                <c:pt idx="78">
                  <c:v>-407695.1890157156</c:v>
                </c:pt>
                <c:pt idx="79">
                  <c:v>-409669.0700002332</c:v>
                </c:pt>
                <c:pt idx="80">
                  <c:v>-411590.6815410831</c:v>
                </c:pt>
                <c:pt idx="81">
                  <c:v>-413461.296912158</c:v>
                </c:pt>
                <c:pt idx="82">
                  <c:v>-415282.1646876351</c:v>
                </c:pt>
                <c:pt idx="83">
                  <c:v>-417054.5088739777</c:v>
                </c:pt>
                <c:pt idx="84">
                  <c:v>-418779.5290651813</c:v>
                </c:pt>
                <c:pt idx="85">
                  <c:v>-420458.4006193566</c:v>
                </c:pt>
                <c:pt idx="86">
                  <c:v>-422092.2748548752</c:v>
                </c:pt>
                <c:pt idx="87">
                  <c:v>-423682.2792643774</c:v>
                </c:pt>
                <c:pt idx="88">
                  <c:v>-425229.5177450596</c:v>
                </c:pt>
                <c:pt idx="89">
                  <c:v>-426735.0708437543</c:v>
                </c:pt>
                <c:pt idx="90">
                  <c:v>-428199.996015376</c:v>
                </c:pt>
                <c:pt idx="91">
                  <c:v>-429625.3278934346</c:v>
                </c:pt>
                <c:pt idx="92">
                  <c:v>-431012.0785713565</c:v>
                </c:pt>
                <c:pt idx="93">
                  <c:v>-432361.2378934505</c:v>
                </c:pt>
                <c:pt idx="94">
                  <c:v>-433673.7737544315</c:v>
                </c:pt>
                <c:pt idx="95">
                  <c:v>-434950.6324064729</c:v>
                </c:pt>
                <c:pt idx="96">
                  <c:v>-436192.7387728093</c:v>
                </c:pt>
                <c:pt idx="97">
                  <c:v>-437400.9967670266</c:v>
                </c:pt>
                <c:pt idx="98">
                  <c:v>-438576.2896171563</c:v>
                </c:pt>
                <c:pt idx="99">
                  <c:v>-439719.4801938136</c:v>
                </c:pt>
                <c:pt idx="100">
                  <c:v>-440831.4113416408</c:v>
                </c:pt>
                <c:pt idx="101">
                  <c:v>-441912.9062133561</c:v>
                </c:pt>
                <c:pt idx="102">
                  <c:v>-442964.7686057877</c:v>
                </c:pt>
                <c:pt idx="103">
                  <c:v>-443987.7832972852</c:v>
                </c:pt>
                <c:pt idx="104">
                  <c:v>-444982.7163859585</c:v>
                </c:pt>
                <c:pt idx="105">
                  <c:v>-445950.3156282345</c:v>
                </c:pt>
                <c:pt idx="106">
                  <c:v>-446891.3107772488</c:v>
                </c:pt>
                <c:pt idx="107">
                  <c:v>-447806.4139206281</c:v>
                </c:pt>
                <c:pt idx="108">
                  <c:v>-448696.3198172692</c:v>
                </c:pt>
                <c:pt idx="109">
                  <c:v>-449561.7062327178</c:v>
                </c:pt>
                <c:pt idx="110">
                  <c:v>-450403.234272815</c:v>
                </c:pt>
                <c:pt idx="111">
                  <c:v>-451221.5487152793</c:v>
                </c:pt>
                <c:pt idx="112">
                  <c:v>-452017.2783389403</c:v>
                </c:pt>
                <c:pt idx="113">
                  <c:v>-452791.0362503505</c:v>
                </c:pt>
                <c:pt idx="114">
                  <c:v>-453543.4202075196</c:v>
                </c:pt>
                <c:pt idx="115">
                  <c:v>-454275.0129405675</c:v>
                </c:pt>
                <c:pt idx="116">
                  <c:v>-454986.3824690764</c:v>
                </c:pt>
                <c:pt idx="117">
                  <c:v>-455678.0824159589</c:v>
                </c:pt>
                <c:pt idx="118">
                  <c:v>-456350.6523176793</c:v>
                </c:pt>
                <c:pt idx="119">
                  <c:v>-457004.6179306858</c:v>
                </c:pt>
              </c:numCache>
            </c:numRef>
          </c:yVal>
          <c:smooth val="0"/>
          <c:extLst xmlns:c16r2="http://schemas.microsoft.com/office/drawing/2015/06/chart">
            <c:ext xmlns:c16="http://schemas.microsoft.com/office/drawing/2014/chart" uri="{C3380CC4-5D6E-409C-BE32-E72D297353CC}">
              <c16:uniqueId val="{00000007-80BF-4200-93FC-BF8705474DDD}"/>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6173.448719759006</c:v>
                </c:pt>
                <c:pt idx="2">
                  <c:v>-12609.74400724703</c:v>
                </c:pt>
                <c:pt idx="3">
                  <c:v>-19232.10779276164</c:v>
                </c:pt>
                <c:pt idx="4">
                  <c:v>-25977.61172950501</c:v>
                </c:pt>
                <c:pt idx="5">
                  <c:v>-32794.74614615086</c:v>
                </c:pt>
                <c:pt idx="6">
                  <c:v>-39641.39720418816</c:v>
                </c:pt>
                <c:pt idx="7">
                  <c:v>-46483.18345015496</c:v>
                </c:pt>
                <c:pt idx="8">
                  <c:v>-53292.08855253388</c:v>
                </c:pt>
                <c:pt idx="9">
                  <c:v>-60045.33783583296</c:v>
                </c:pt>
                <c:pt idx="10">
                  <c:v>-66724.47532645752</c:v>
                </c:pt>
                <c:pt idx="11">
                  <c:v>-73314.605590516</c:v>
                </c:pt>
                <c:pt idx="12">
                  <c:v>-79803.77092061798</c:v>
                </c:pt>
                <c:pt idx="13">
                  <c:v>-88842.84684432531</c:v>
                </c:pt>
                <c:pt idx="14">
                  <c:v>-97686.52044271957</c:v>
                </c:pt>
                <c:pt idx="15">
                  <c:v>-106341.6930054899</c:v>
                </c:pt>
                <c:pt idx="16">
                  <c:v>-114813.7517803165</c:v>
                </c:pt>
                <c:pt idx="17">
                  <c:v>-123107.2488072577</c:v>
                </c:pt>
                <c:pt idx="18">
                  <c:v>-131226.0805507617</c:v>
                </c:pt>
                <c:pt idx="19">
                  <c:v>-139173.632531811</c:v>
                </c:pt>
                <c:pt idx="20">
                  <c:v>-146952.8964625009</c:v>
                </c:pt>
                <c:pt idx="21">
                  <c:v>-154566.5646632737</c:v>
                </c:pt>
                <c:pt idx="22">
                  <c:v>-162017.1057598935</c:v>
                </c:pt>
                <c:pt idx="23">
                  <c:v>-169306.824997398</c:v>
                </c:pt>
                <c:pt idx="24">
                  <c:v>-176437.911949721</c:v>
                </c:pt>
                <c:pt idx="25">
                  <c:v>-183412.477932599</c:v>
                </c:pt>
                <c:pt idx="26">
                  <c:v>-190236.2109183462</c:v>
                </c:pt>
                <c:pt idx="27">
                  <c:v>-196911.0277934053</c:v>
                </c:pt>
                <c:pt idx="28">
                  <c:v>-203438.8270580762</c:v>
                </c:pt>
                <c:pt idx="29">
                  <c:v>-209821.521912833</c:v>
                </c:pt>
                <c:pt idx="30">
                  <c:v>-216061.046579733</c:v>
                </c:pt>
                <c:pt idx="31">
                  <c:v>-222159.3601846728</c:v>
                </c:pt>
                <c:pt idx="32">
                  <c:v>-228118.448795687</c:v>
                </c:pt>
                <c:pt idx="33">
                  <c:v>-233940.3260280457</c:v>
                </c:pt>
                <c:pt idx="34">
                  <c:v>-239627.0325487331</c:v>
                </c:pt>
                <c:pt idx="35">
                  <c:v>-245180.6347490461</c:v>
                </c:pt>
                <c:pt idx="36">
                  <c:v>-250603.222801692</c:v>
                </c:pt>
                <c:pt idx="37">
                  <c:v>-255896.9082759556</c:v>
                </c:pt>
                <c:pt idx="38">
                  <c:v>-261063.8214495245</c:v>
                </c:pt>
                <c:pt idx="39">
                  <c:v>-266106.1134299079</c:v>
                </c:pt>
                <c:pt idx="40">
                  <c:v>-271025.9480077113</c:v>
                </c:pt>
                <c:pt idx="41">
                  <c:v>-275825.4985765633</c:v>
                </c:pt>
                <c:pt idx="42">
                  <c:v>-280506.945133477</c:v>
                </c:pt>
                <c:pt idx="43">
                  <c:v>-285072.4713318464</c:v>
                </c:pt>
                <c:pt idx="44">
                  <c:v>-289524.2616175408</c:v>
                </c:pt>
                <c:pt idx="45">
                  <c:v>-293864.498470977</c:v>
                </c:pt>
                <c:pt idx="46">
                  <c:v>-298095.3597715222</c:v>
                </c:pt>
                <c:pt idx="47">
                  <c:v>-302219.0162954153</c:v>
                </c:pt>
                <c:pt idx="48">
                  <c:v>-306237.6293542758</c:v>
                </c:pt>
                <c:pt idx="49">
                  <c:v>-310153.348578013</c:v>
                </c:pt>
                <c:pt idx="50">
                  <c:v>-313968.3098434091</c:v>
                </c:pt>
                <c:pt idx="51">
                  <c:v>-317684.633347667</c:v>
                </c:pt>
                <c:pt idx="52">
                  <c:v>-321304.4218317095</c:v>
                </c:pt>
                <c:pt idx="53">
                  <c:v>-324829.7589356565</c:v>
                </c:pt>
                <c:pt idx="54">
                  <c:v>-328262.7076893101</c:v>
                </c:pt>
                <c:pt idx="55">
                  <c:v>-331605.3091329222</c:v>
                </c:pt>
                <c:pt idx="56">
                  <c:v>-334859.5810630366</c:v>
                </c:pt>
                <c:pt idx="57">
                  <c:v>-338027.5168978304</c:v>
                </c:pt>
                <c:pt idx="58">
                  <c:v>-341111.0846562995</c:v>
                </c:pt>
                <c:pt idx="59">
                  <c:v>-344112.2260455383</c:v>
                </c:pt>
                <c:pt idx="60">
                  <c:v>-347032.8556504039</c:v>
                </c:pt>
                <c:pt idx="61">
                  <c:v>-349874.8602198893</c:v>
                </c:pt>
                <c:pt idx="62">
                  <c:v>-352640.0980447073</c:v>
                </c:pt>
                <c:pt idx="63">
                  <c:v>-355330.3984206546</c:v>
                </c:pt>
                <c:pt idx="64">
                  <c:v>-357947.5611925628</c:v>
                </c:pt>
                <c:pt idx="65">
                  <c:v>-360493.3563738028</c:v>
                </c:pt>
                <c:pt idx="66">
                  <c:v>-362969.5238364933</c:v>
                </c:pt>
                <c:pt idx="67">
                  <c:v>-365377.7730677728</c:v>
                </c:pt>
                <c:pt idx="68">
                  <c:v>-367719.7829877152</c:v>
                </c:pt>
                <c:pt idx="69">
                  <c:v>-369997.2018246508</c:v>
                </c:pt>
                <c:pt idx="70">
                  <c:v>-372211.6470438924</c:v>
                </c:pt>
                <c:pt idx="71">
                  <c:v>-374364.7053260007</c:v>
                </c:pt>
                <c:pt idx="72">
                  <c:v>-376457.9325910343</c:v>
                </c:pt>
                <c:pt idx="73">
                  <c:v>-378492.8540652795</c:v>
                </c:pt>
                <c:pt idx="74">
                  <c:v>-380470.9643872478</c:v>
                </c:pt>
                <c:pt idx="75">
                  <c:v>-382393.7277498629</c:v>
                </c:pt>
                <c:pt idx="76">
                  <c:v>-384262.5780759274</c:v>
                </c:pt>
                <c:pt idx="77">
                  <c:v>-386078.9192241309</c:v>
                </c:pt>
                <c:pt idx="78">
                  <c:v>-387844.125223022</c:v>
                </c:pt>
                <c:pt idx="79">
                  <c:v>-389559.5405305144</c:v>
                </c:pt>
                <c:pt idx="80">
                  <c:v>-391226.4803166236</c:v>
                </c:pt>
                <c:pt idx="81">
                  <c:v>-392846.2307672992</c:v>
                </c:pt>
                <c:pt idx="82">
                  <c:v>-394420.0494073145</c:v>
                </c:pt>
                <c:pt idx="83">
                  <c:v>-395949.1654403228</c:v>
                </c:pt>
                <c:pt idx="84">
                  <c:v>-397434.7801042921</c:v>
                </c:pt>
                <c:pt idx="85">
                  <c:v>-398878.0670406441</c:v>
                </c:pt>
                <c:pt idx="86">
                  <c:v>-400280.172675541</c:v>
                </c:pt>
                <c:pt idx="87">
                  <c:v>-401642.2166118365</c:v>
                </c:pt>
                <c:pt idx="88">
                  <c:v>-402965.292030338</c:v>
                </c:pt>
                <c:pt idx="89">
                  <c:v>-404250.4660990804</c:v>
                </c:pt>
                <c:pt idx="90">
                  <c:v>-405498.7803894262</c:v>
                </c:pt>
                <c:pt idx="91">
                  <c:v>-406711.2512978641</c:v>
                </c:pt>
                <c:pt idx="92">
                  <c:v>-407888.8704724763</c:v>
                </c:pt>
                <c:pt idx="93">
                  <c:v>-409032.605243091</c:v>
                </c:pt>
                <c:pt idx="94">
                  <c:v>-410143.3990542314</c:v>
                </c:pt>
                <c:pt idx="95">
                  <c:v>-411222.1719000153</c:v>
                </c:pt>
                <c:pt idx="96">
                  <c:v>-412269.8207602226</c:v>
                </c:pt>
                <c:pt idx="97">
                  <c:v>-413287.2200368224</c:v>
                </c:pt>
                <c:pt idx="98">
                  <c:v>-414275.2219902845</c:v>
                </c:pt>
                <c:pt idx="99">
                  <c:v>-415234.6571750611</c:v>
                </c:pt>
                <c:pt idx="100">
                  <c:v>-416166.334873667</c:v>
                </c:pt>
                <c:pt idx="101">
                  <c:v>-417071.0435288385</c:v>
                </c:pt>
                <c:pt idx="102">
                  <c:v>-417949.5511732851</c:v>
                </c:pt>
                <c:pt idx="103">
                  <c:v>-418802.6058566005</c:v>
                </c:pt>
                <c:pt idx="104">
                  <c:v>-419630.9360689167</c:v>
                </c:pt>
                <c:pt idx="105">
                  <c:v>-420435.2511609424</c:v>
                </c:pt>
                <c:pt idx="106">
                  <c:v>-421216.2417600448</c:v>
                </c:pt>
                <c:pt idx="107">
                  <c:v>-421974.580182074</c:v>
                </c:pt>
                <c:pt idx="108">
                  <c:v>-422710.9208386464</c:v>
                </c:pt>
                <c:pt idx="109">
                  <c:v>-423425.900639649</c:v>
                </c:pt>
                <c:pt idx="110">
                  <c:v>-424120.1393907347</c:v>
                </c:pt>
                <c:pt idx="111">
                  <c:v>-424794.240185617</c:v>
                </c:pt>
                <c:pt idx="112">
                  <c:v>-425448.7897929758</c:v>
                </c:pt>
                <c:pt idx="113">
                  <c:v>-426084.359037837</c:v>
                </c:pt>
                <c:pt idx="114">
                  <c:v>-426701.5031772746</c:v>
                </c:pt>
                <c:pt idx="115">
                  <c:v>-427300.7622703284</c:v>
                </c:pt>
                <c:pt idx="116">
                  <c:v>-427882.6615420347</c:v>
                </c:pt>
                <c:pt idx="117">
                  <c:v>-428447.7117414861</c:v>
                </c:pt>
                <c:pt idx="118">
                  <c:v>-428996.409493854</c:v>
                </c:pt>
                <c:pt idx="119">
                  <c:v>-429529.2376463113</c:v>
                </c:pt>
              </c:numCache>
            </c:numRef>
          </c:yVal>
          <c:smooth val="0"/>
          <c:extLst xmlns:c16r2="http://schemas.microsoft.com/office/drawing/2015/06/chart">
            <c:ext xmlns:c16="http://schemas.microsoft.com/office/drawing/2014/chart" uri="{C3380CC4-5D6E-409C-BE32-E72D297353CC}">
              <c16:uniqueId val="{00000008-80BF-4200-93FC-BF8705474DDD}"/>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6173.448719759006</c:v>
                </c:pt>
                <c:pt idx="2">
                  <c:v>-12657.74526490178</c:v>
                </c:pt>
                <c:pt idx="3">
                  <c:v>-19365.36000087298</c:v>
                </c:pt>
                <c:pt idx="4">
                  <c:v>-26224.66012642113</c:v>
                </c:pt>
                <c:pt idx="5">
                  <c:v>-33177.10462516733</c:v>
                </c:pt>
                <c:pt idx="6">
                  <c:v>-40174.91281178733</c:v>
                </c:pt>
                <c:pt idx="7">
                  <c:v>-47179.14821256022</c:v>
                </c:pt>
                <c:pt idx="8">
                  <c:v>-54158.1445905177</c:v>
                </c:pt>
                <c:pt idx="9">
                  <c:v>-61086.21348939347</c:v>
                </c:pt>
                <c:pt idx="10">
                  <c:v>-67942.58322365937</c:v>
                </c:pt>
                <c:pt idx="11">
                  <c:v>-74710.5280089013</c:v>
                </c:pt>
                <c:pt idx="12">
                  <c:v>-81376.653196984</c:v>
                </c:pt>
                <c:pt idx="13">
                  <c:v>-90590.7158163311</c:v>
                </c:pt>
                <c:pt idx="14">
                  <c:v>-99572.22715753992</c:v>
                </c:pt>
                <c:pt idx="15">
                  <c:v>-108335.0741641573</c:v>
                </c:pt>
                <c:pt idx="16">
                  <c:v>-116890.3708412789</c:v>
                </c:pt>
                <c:pt idx="17">
                  <c:v>-125247.3329831427</c:v>
                </c:pt>
                <c:pt idx="18">
                  <c:v>-133413.6517830957</c:v>
                </c:pt>
                <c:pt idx="19">
                  <c:v>-141395.7976860469</c:v>
                </c:pt>
                <c:pt idx="20">
                  <c:v>-149199.26799656</c:v>
                </c:pt>
                <c:pt idx="21">
                  <c:v>-156828.7881274763</c:v>
                </c:pt>
                <c:pt idx="22">
                  <c:v>-164288.4747042246</c:v>
                </c:pt>
                <c:pt idx="23">
                  <c:v>-171581.9673423634</c:v>
                </c:pt>
                <c:pt idx="24">
                  <c:v>-178712.5347451225</c:v>
                </c:pt>
                <c:pt idx="25">
                  <c:v>-185683.159789467</c:v>
                </c:pt>
                <c:pt idx="26">
                  <c:v>-192500.2645020437</c:v>
                </c:pt>
                <c:pt idx="27">
                  <c:v>-199166.2781239352</c:v>
                </c:pt>
                <c:pt idx="28">
                  <c:v>-205683.5101330304</c:v>
                </c:pt>
                <c:pt idx="29">
                  <c:v>-212054.2051291196</c:v>
                </c:pt>
                <c:pt idx="30">
                  <c:v>-218280.56428169</c:v>
                </c:pt>
                <c:pt idx="31">
                  <c:v>-224364.7614995688</c:v>
                </c:pt>
                <c:pt idx="32">
                  <c:v>-230308.9554533614</c:v>
                </c:pt>
                <c:pt idx="33">
                  <c:v>-236115.2982886243</c:v>
                </c:pt>
                <c:pt idx="34">
                  <c:v>-241785.9417109776</c:v>
                </c:pt>
                <c:pt idx="35">
                  <c:v>-247323.0409962991</c:v>
                </c:pt>
                <c:pt idx="36">
                  <c:v>-252728.7573742764</c:v>
                </c:pt>
                <c:pt idx="37">
                  <c:v>-258005.2591479034</c:v>
                </c:pt>
                <c:pt idx="38">
                  <c:v>-263154.7218415022</c:v>
                </c:pt>
                <c:pt idx="39">
                  <c:v>-268179.3327073138</c:v>
                </c:pt>
                <c:pt idx="40">
                  <c:v>-273081.2842565968</c:v>
                </c:pt>
                <c:pt idx="41">
                  <c:v>-277862.7726857974</c:v>
                </c:pt>
                <c:pt idx="42">
                  <c:v>-282525.9960992578</c:v>
                </c:pt>
                <c:pt idx="43">
                  <c:v>-287073.1525462907</c:v>
                </c:pt>
                <c:pt idx="44">
                  <c:v>-291506.4379482367</c:v>
                </c:pt>
                <c:pt idx="45">
                  <c:v>-295828.0439751043</c:v>
                </c:pt>
                <c:pt idx="46">
                  <c:v>-300040.1559180281</c:v>
                </c:pt>
                <c:pt idx="47">
                  <c:v>-304144.9505929422</c:v>
                </c:pt>
                <c:pt idx="48">
                  <c:v>-308144.594302229</c:v>
                </c:pt>
                <c:pt idx="49">
                  <c:v>-312041.2408741078</c:v>
                </c:pt>
                <c:pt idx="50">
                  <c:v>-315837.0297939671</c:v>
                </c:pt>
                <c:pt idx="51">
                  <c:v>-319534.0844374196</c:v>
                </c:pt>
                <c:pt idx="52">
                  <c:v>-323134.510418559</c:v>
                </c:pt>
                <c:pt idx="53">
                  <c:v>-326640.3940421834</c:v>
                </c:pt>
                <c:pt idx="54">
                  <c:v>-330053.800868707</c:v>
                </c:pt>
                <c:pt idx="55">
                  <c:v>-333376.7743915705</c:v>
                </c:pt>
                <c:pt idx="56">
                  <c:v>-336611.3348255223</c:v>
                </c:pt>
                <c:pt idx="57">
                  <c:v>-339759.478003162</c:v>
                </c:pt>
                <c:pt idx="58">
                  <c:v>-342823.1743764188</c:v>
                </c:pt>
                <c:pt idx="59">
                  <c:v>-345804.3681191285</c:v>
                </c:pt>
                <c:pt idx="60">
                  <c:v>-348704.9763265052</c:v>
                </c:pt>
                <c:pt idx="61">
                  <c:v>-351526.8883070867</c:v>
                </c:pt>
                <c:pt idx="62">
                  <c:v>-354271.9649625891</c:v>
                </c:pt>
                <c:pt idx="63">
                  <c:v>-356942.0382510775</c:v>
                </c:pt>
                <c:pt idx="64">
                  <c:v>-359538.9107288406</c:v>
                </c:pt>
                <c:pt idx="65">
                  <c:v>-362064.3551664592</c:v>
                </c:pt>
                <c:pt idx="66">
                  <c:v>-364520.1142345965</c:v>
                </c:pt>
                <c:pt idx="67">
                  <c:v>-366907.9002551958</c:v>
                </c:pt>
                <c:pt idx="68">
                  <c:v>-369229.3950138937</c:v>
                </c:pt>
                <c:pt idx="69">
                  <c:v>-371486.2496296102</c:v>
                </c:pt>
                <c:pt idx="70">
                  <c:v>-373680.0844774516</c:v>
                </c:pt>
                <c:pt idx="71">
                  <c:v>-375812.4891612087</c:v>
                </c:pt>
                <c:pt idx="72">
                  <c:v>-377885.0225319098</c:v>
                </c:pt>
                <c:pt idx="73">
                  <c:v>-379899.2127490641</c:v>
                </c:pt>
                <c:pt idx="74">
                  <c:v>-381856.5573813822</c:v>
                </c:pt>
                <c:pt idx="75">
                  <c:v>-383758.5235439406</c:v>
                </c:pt>
                <c:pt idx="76">
                  <c:v>-385606.5480688961</c:v>
                </c:pt>
                <c:pt idx="77">
                  <c:v>-387402.0377070385</c:v>
                </c:pt>
                <c:pt idx="78">
                  <c:v>-389146.3693575963</c:v>
                </c:pt>
                <c:pt idx="79">
                  <c:v>-390840.8903238617</c:v>
                </c:pt>
                <c:pt idx="80">
                  <c:v>-392486.9185923543</c:v>
                </c:pt>
                <c:pt idx="81">
                  <c:v>-394085.7431333521</c:v>
                </c:pt>
                <c:pt idx="82">
                  <c:v>-395638.6242207612</c:v>
                </c:pt>
                <c:pt idx="83">
                  <c:v>-397146.793769421</c:v>
                </c:pt>
                <c:pt idx="84">
                  <c:v>-398611.4556880418</c:v>
                </c:pt>
                <c:pt idx="85">
                  <c:v>-400033.7862460944</c:v>
                </c:pt>
                <c:pt idx="86">
                  <c:v>-401414.93445308</c:v>
                </c:pt>
                <c:pt idx="87">
                  <c:v>-402756.0224486841</c:v>
                </c:pt>
                <c:pt idx="88">
                  <c:v>-404058.1459024567</c:v>
                </c:pt>
                <c:pt idx="89">
                  <c:v>-405322.3744216925</c:v>
                </c:pt>
                <c:pt idx="90">
                  <c:v>-406549.7519663305</c:v>
                </c:pt>
                <c:pt idx="91">
                  <c:v>-407741.2972697309</c:v>
                </c:pt>
                <c:pt idx="92">
                  <c:v>-408898.0042642688</c:v>
                </c:pt>
                <c:pt idx="93">
                  <c:v>-410020.8425107878</c:v>
                </c:pt>
                <c:pt idx="94">
                  <c:v>-411110.7576309761</c:v>
                </c:pt>
                <c:pt idx="95">
                  <c:v>-412168.6717418325</c:v>
                </c:pt>
                <c:pt idx="96">
                  <c:v>-413195.4838914293</c:v>
                </c:pt>
                <c:pt idx="97">
                  <c:v>-414192.0704952459</c:v>
                </c:pt>
                <c:pt idx="98">
                  <c:v>-415159.2857723955</c:v>
                </c:pt>
                <c:pt idx="99">
                  <c:v>-416097.9621811194</c:v>
                </c:pt>
                <c:pt idx="100">
                  <c:v>-417008.9108529764</c:v>
                </c:pt>
                <c:pt idx="101">
                  <c:v>-417892.9220251921</c:v>
                </c:pt>
                <c:pt idx="102">
                  <c:v>-418750.7654706817</c:v>
                </c:pt>
                <c:pt idx="103">
                  <c:v>-419583.1909253008</c:v>
                </c:pt>
                <c:pt idx="104">
                  <c:v>-420390.9285119101</c:v>
                </c:pt>
                <c:pt idx="105">
                  <c:v>-421174.6891608816</c:v>
                </c:pt>
                <c:pt idx="106">
                  <c:v>-421935.165026704</c:v>
                </c:pt>
                <c:pt idx="107">
                  <c:v>-422673.0299003802</c:v>
                </c:pt>
                <c:pt idx="108">
                  <c:v>-423388.9396173306</c:v>
                </c:pt>
                <c:pt idx="109">
                  <c:v>-424083.5324605601</c:v>
                </c:pt>
                <c:pt idx="110">
                  <c:v>-424757.4295588485</c:v>
                </c:pt>
                <c:pt idx="111">
                  <c:v>-425411.2352797752</c:v>
                </c:pt>
                <c:pt idx="112">
                  <c:v>-426045.5376173882</c:v>
                </c:pt>
                <c:pt idx="113">
                  <c:v>-426660.9085743679</c:v>
                </c:pt>
                <c:pt idx="114">
                  <c:v>-427257.904538536</c:v>
                </c:pt>
                <c:pt idx="115">
                  <c:v>-427837.0666536076</c:v>
                </c:pt>
                <c:pt idx="116">
                  <c:v>-428398.9211840645</c:v>
                </c:pt>
                <c:pt idx="117">
                  <c:v>-428943.9798740744</c:v>
                </c:pt>
                <c:pt idx="118">
                  <c:v>-429472.7403003852</c:v>
                </c:pt>
                <c:pt idx="119">
                  <c:v>-429985.6862191365</c:v>
                </c:pt>
              </c:numCache>
            </c:numRef>
          </c:yVal>
          <c:smooth val="0"/>
          <c:extLst xmlns:c16r2="http://schemas.microsoft.com/office/drawing/2015/06/chart">
            <c:ext xmlns:c16="http://schemas.microsoft.com/office/drawing/2014/chart" uri="{C3380CC4-5D6E-409C-BE32-E72D297353CC}">
              <c16:uniqueId val="{00000009-80BF-4200-93FC-BF8705474DDD}"/>
            </c:ext>
          </c:extLst>
        </c:ser>
        <c:dLbls>
          <c:showLegendKey val="0"/>
          <c:showVal val="0"/>
          <c:showCatName val="0"/>
          <c:showSerName val="0"/>
          <c:showPercent val="0"/>
          <c:showBubbleSize val="0"/>
        </c:dLbls>
        <c:axId val="-1148582320"/>
        <c:axId val="-1148580128"/>
      </c:scatterChart>
      <c:valAx>
        <c:axId val="-114858232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48580128"/>
        <c:crosses val="autoZero"/>
        <c:crossBetween val="midCat"/>
      </c:valAx>
      <c:valAx>
        <c:axId val="-1148580128"/>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148582320"/>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5291.527474078815</c:v>
                </c:pt>
                <c:pt idx="2">
                  <c:v>10410.68114504823</c:v>
                </c:pt>
                <c:pt idx="3">
                  <c:v>15367.25081515056</c:v>
                </c:pt>
                <c:pt idx="4">
                  <c:v>20169.17749130237</c:v>
                </c:pt>
                <c:pt idx="5">
                  <c:v>24822.92264102516</c:v>
                </c:pt>
                <c:pt idx="6">
                  <c:v>29333.7733636615</c:v>
                </c:pt>
                <c:pt idx="7">
                  <c:v>33706.09024234139</c:v>
                </c:pt>
                <c:pt idx="8">
                  <c:v>37943.50806916901</c:v>
                </c:pt>
                <c:pt idx="9">
                  <c:v>42049.09790231357</c:v>
                </c:pt>
                <c:pt idx="10">
                  <c:v>46025.49745078517</c:v>
                </c:pt>
                <c:pt idx="11">
                  <c:v>49875.01556313178</c:v>
                </c:pt>
                <c:pt idx="12">
                  <c:v>53599.71558187623</c:v>
                </c:pt>
                <c:pt idx="13">
                  <c:v>59481.83052603761</c:v>
                </c:pt>
                <c:pt idx="14">
                  <c:v>65124.20189238223</c:v>
                </c:pt>
                <c:pt idx="15">
                  <c:v>70550.2756299791</c:v>
                </c:pt>
                <c:pt idx="16">
                  <c:v>75778.96610602837</c:v>
                </c:pt>
                <c:pt idx="17">
                  <c:v>80825.82455357237</c:v>
                </c:pt>
                <c:pt idx="18">
                  <c:v>85703.6747206189</c:v>
                </c:pt>
                <c:pt idx="19">
                  <c:v>90423.1313227443</c:v>
                </c:pt>
                <c:pt idx="20">
                  <c:v>94993.02334725624</c:v>
                </c:pt>
                <c:pt idx="21">
                  <c:v>99420.73917460838</c:v>
                </c:pt>
                <c:pt idx="22">
                  <c:v>103712.5075319293</c:v>
                </c:pt>
                <c:pt idx="23">
                  <c:v>107873.6258437471</c:v>
                </c:pt>
                <c:pt idx="24">
                  <c:v>111908.645510975</c:v>
                </c:pt>
                <c:pt idx="25">
                  <c:v>115821.5219632313</c:v>
                </c:pt>
                <c:pt idx="26">
                  <c:v>119618.8438342395</c:v>
                </c:pt>
                <c:pt idx="27">
                  <c:v>123303.5366489755</c:v>
                </c:pt>
                <c:pt idx="28">
                  <c:v>126878.2377411108</c:v>
                </c:pt>
                <c:pt idx="29">
                  <c:v>130345.374055632</c:v>
                </c:pt>
                <c:pt idx="30">
                  <c:v>133707.2079049351</c:v>
                </c:pt>
                <c:pt idx="31">
                  <c:v>136965.8732529471</c:v>
                </c:pt>
                <c:pt idx="32">
                  <c:v>140123.4043984208</c:v>
                </c:pt>
                <c:pt idx="33">
                  <c:v>143181.7585199166</c:v>
                </c:pt>
                <c:pt idx="34">
                  <c:v>146142.8332733766</c:v>
                </c:pt>
                <c:pt idx="35">
                  <c:v>149008.480411347</c:v>
                </c:pt>
                <c:pt idx="36">
                  <c:v>151780.5162115523</c:v>
                </c:pt>
                <c:pt idx="37">
                  <c:v>154460.7293544605</c:v>
                </c:pt>
                <c:pt idx="38">
                  <c:v>157050.8867686186</c:v>
                </c:pt>
                <c:pt idx="39">
                  <c:v>159552.7421521617</c:v>
                </c:pt>
                <c:pt idx="40">
                  <c:v>161968.0343980168</c:v>
                </c:pt>
                <c:pt idx="41">
                  <c:v>164298.4895376262</c:v>
                </c:pt>
                <c:pt idx="42">
                  <c:v>166545.8219606732</c:v>
                </c:pt>
                <c:pt idx="43">
                  <c:v>168711.735030888</c:v>
                </c:pt>
                <c:pt idx="44">
                  <c:v>170797.9212416185</c:v>
                </c:pt>
                <c:pt idx="45">
                  <c:v>172806.0620265256</c:v>
                </c:pt>
                <c:pt idx="46">
                  <c:v>174737.8273174642</c:v>
                </c:pt>
                <c:pt idx="47">
                  <c:v>176594.8749227433</c:v>
                </c:pt>
                <c:pt idx="48">
                  <c:v>178378.8497836755</c:v>
                </c:pt>
                <c:pt idx="49">
                  <c:v>180091.3831549962</c:v>
                </c:pt>
                <c:pt idx="50">
                  <c:v>181734.0917447661</c:v>
                </c:pt>
                <c:pt idx="51">
                  <c:v>183308.5768413432</c:v>
                </c:pt>
                <c:pt idx="52">
                  <c:v>184816.423454575</c:v>
                </c:pt>
                <c:pt idx="53">
                  <c:v>186259.1994748495</c:v>
                </c:pt>
                <c:pt idx="54">
                  <c:v>187638.4548680736</c:v>
                </c:pt>
                <c:pt idx="55">
                  <c:v>188955.7209152293</c:v>
                </c:pt>
                <c:pt idx="56">
                  <c:v>190212.5095024235</c:v>
                </c:pt>
                <c:pt idx="57">
                  <c:v>191410.312465244</c:v>
                </c:pt>
                <c:pt idx="58">
                  <c:v>192550.6009896563</c:v>
                </c:pt>
                <c:pt idx="59">
                  <c:v>193634.8250703553</c:v>
                </c:pt>
                <c:pt idx="60">
                  <c:v>194664.413026538</c:v>
                </c:pt>
                <c:pt idx="61">
                  <c:v>195640.7710742936</c:v>
                </c:pt>
                <c:pt idx="62">
                  <c:v>196565.2829542535</c:v>
                </c:pt>
                <c:pt idx="63">
                  <c:v>197439.3096127077</c:v>
                </c:pt>
                <c:pt idx="64">
                  <c:v>198264.1889341173</c:v>
                </c:pt>
                <c:pt idx="65">
                  <c:v>199041.2355227317</c:v>
                </c:pt>
                <c:pt idx="66">
                  <c:v>199771.7405308841</c:v>
                </c:pt>
                <c:pt idx="67">
                  <c:v>200456.9715314705</c:v>
                </c:pt>
                <c:pt idx="68">
                  <c:v>201098.1724320797</c:v>
                </c:pt>
                <c:pt idx="69">
                  <c:v>201696.5634282655</c:v>
                </c:pt>
                <c:pt idx="70">
                  <c:v>202253.3409934642</c:v>
                </c:pt>
                <c:pt idx="71">
                  <c:v>202769.6779031402</c:v>
                </c:pt>
                <c:pt idx="72">
                  <c:v>203246.7232907854</c:v>
                </c:pt>
                <c:pt idx="73">
                  <c:v>203685.6027334926</c:v>
                </c:pt>
                <c:pt idx="74">
                  <c:v>204087.4183649104</c:v>
                </c:pt>
                <c:pt idx="75">
                  <c:v>204453.2490134772</c:v>
                </c:pt>
                <c:pt idx="76">
                  <c:v>204784.15036392</c:v>
                </c:pt>
                <c:pt idx="77">
                  <c:v>205081.1551401096</c:v>
                </c:pt>
                <c:pt idx="78">
                  <c:v>205345.273307459</c:v>
                </c:pt>
                <c:pt idx="79">
                  <c:v>205577.4922931362</c:v>
                </c:pt>
                <c:pt idx="80">
                  <c:v>205778.7772224704</c:v>
                </c:pt>
                <c:pt idx="81">
                  <c:v>205950.0711700055</c:v>
                </c:pt>
                <c:pt idx="82">
                  <c:v>206092.2954237622</c:v>
                </c:pt>
                <c:pt idx="83">
                  <c:v>206206.349761331</c:v>
                </c:pt>
                <c:pt idx="84">
                  <c:v>206293.1127365204</c:v>
                </c:pt>
                <c:pt idx="85">
                  <c:v>206353.4419753521</c:v>
                </c:pt>
                <c:pt idx="86">
                  <c:v>206388.1744802778</c:v>
                </c:pt>
                <c:pt idx="87">
                  <c:v>206398.1269415445</c:v>
                </c:pt>
                <c:pt idx="88">
                  <c:v>206384.0960547326</c:v>
                </c:pt>
                <c:pt idx="89">
                  <c:v>206346.858843534</c:v>
                </c:pt>
                <c:pt idx="90">
                  <c:v>206287.1729869011</c:v>
                </c:pt>
                <c:pt idx="91">
                  <c:v>206205.7771497666</c:v>
                </c:pt>
                <c:pt idx="92">
                  <c:v>206103.3913165771</c:v>
                </c:pt>
                <c:pt idx="93">
                  <c:v>205980.717126946</c:v>
                </c:pt>
                <c:pt idx="94">
                  <c:v>205838.4382127733</c:v>
                </c:pt>
                <c:pt idx="95">
                  <c:v>205677.2205362292</c:v>
                </c:pt>
                <c:pt idx="96">
                  <c:v>205497.7127280433</c:v>
                </c:pt>
                <c:pt idx="97">
                  <c:v>205300.5464255866</c:v>
                </c:pt>
                <c:pt idx="98">
                  <c:v>205086.3366102576</c:v>
                </c:pt>
                <c:pt idx="99">
                  <c:v>204855.6819437477</c:v>
                </c:pt>
                <c:pt idx="100">
                  <c:v>204609.1651027673</c:v>
                </c:pt>
                <c:pt idx="101">
                  <c:v>204347.3531118645</c:v>
                </c:pt>
                <c:pt idx="102">
                  <c:v>204070.7976740005</c:v>
                </c:pt>
                <c:pt idx="103">
                  <c:v>203780.0354985576</c:v>
                </c:pt>
                <c:pt idx="104">
                  <c:v>203475.5886265074</c:v>
                </c:pt>
                <c:pt idx="105">
                  <c:v>203157.9647524699</c:v>
                </c:pt>
                <c:pt idx="106">
                  <c:v>202827.6575434357</c:v>
                </c:pt>
                <c:pt idx="107">
                  <c:v>202485.146953934</c:v>
                </c:pt>
                <c:pt idx="108">
                  <c:v>202130.899537459</c:v>
                </c:pt>
                <c:pt idx="109">
                  <c:v>201765.3687539822</c:v>
                </c:pt>
                <c:pt idx="110">
                  <c:v>201388.9952733931</c:v>
                </c:pt>
                <c:pt idx="111">
                  <c:v>201002.2072747475</c:v>
                </c:pt>
                <c:pt idx="112">
                  <c:v>200605.4207411865</c:v>
                </c:pt>
                <c:pt idx="113">
                  <c:v>200199.0397504382</c:v>
                </c:pt>
                <c:pt idx="114">
                  <c:v>199783.4567608063</c:v>
                </c:pt>
                <c:pt idx="115">
                  <c:v>199359.0528925676</c:v>
                </c:pt>
                <c:pt idx="116">
                  <c:v>198926.1982047176</c:v>
                </c:pt>
                <c:pt idx="117">
                  <c:v>198485.2519670238</c:v>
                </c:pt>
                <c:pt idx="118">
                  <c:v>198036.5629273194</c:v>
                </c:pt>
                <c:pt idx="119">
                  <c:v>197580.4695740365</c:v>
                </c:pt>
              </c:numCache>
            </c:numRef>
          </c:yVal>
          <c:smooth val="0"/>
          <c:extLst xmlns:c16r2="http://schemas.microsoft.com/office/drawing/2015/06/chart">
            <c:ext xmlns:c16="http://schemas.microsoft.com/office/drawing/2014/chart" uri="{C3380CC4-5D6E-409C-BE32-E72D297353CC}">
              <c16:uniqueId val="{00000000-5F40-4B0E-84F1-90F2FD87BE89}"/>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5291.527474078815</c:v>
                </c:pt>
                <c:pt idx="2">
                  <c:v>10408.40696044313</c:v>
                </c:pt>
                <c:pt idx="3">
                  <c:v>15360.55640091328</c:v>
                </c:pt>
                <c:pt idx="4">
                  <c:v>20156.03119479865</c:v>
                </c:pt>
                <c:pt idx="5">
                  <c:v>24801.39600113826</c:v>
                </c:pt>
                <c:pt idx="6">
                  <c:v>29302.03196529672</c:v>
                </c:pt>
                <c:pt idx="7">
                  <c:v>33662.3862261984</c:v>
                </c:pt>
                <c:pt idx="8">
                  <c:v>37886.17397260945</c:v>
                </c:pt>
                <c:pt idx="9">
                  <c:v>41976.54156891815</c:v>
                </c:pt>
                <c:pt idx="10">
                  <c:v>45936.19779643018</c:v>
                </c:pt>
                <c:pt idx="11">
                  <c:v>49767.51902722613</c:v>
                </c:pt>
                <c:pt idx="12">
                  <c:v>53472.63312552295</c:v>
                </c:pt>
                <c:pt idx="13">
                  <c:v>59333.83506579487</c:v>
                </c:pt>
                <c:pt idx="14">
                  <c:v>64953.04590639355</c:v>
                </c:pt>
                <c:pt idx="15">
                  <c:v>70353.84358317222</c:v>
                </c:pt>
                <c:pt idx="16">
                  <c:v>75555.258784859</c:v>
                </c:pt>
                <c:pt idx="17">
                  <c:v>80572.9465003189</c:v>
                </c:pt>
                <c:pt idx="18">
                  <c:v>85419.82401906512</c:v>
                </c:pt>
                <c:pt idx="19">
                  <c:v>90106.59127087044</c:v>
                </c:pt>
                <c:pt idx="20">
                  <c:v>94642.1556428687</c:v>
                </c:pt>
                <c:pt idx="21">
                  <c:v>99033.9783123615</c:v>
                </c:pt>
                <c:pt idx="22">
                  <c:v>103288.356168987</c:v>
                </c:pt>
                <c:pt idx="23">
                  <c:v>107410.650938857</c:v>
                </c:pt>
                <c:pt idx="24">
                  <c:v>111405.4750801662</c:v>
                </c:pt>
                <c:pt idx="25">
                  <c:v>115276.8423263731</c:v>
                </c:pt>
                <c:pt idx="26">
                  <c:v>119031.3972524542</c:v>
                </c:pt>
                <c:pt idx="27">
                  <c:v>122672.1179352303</c:v>
                </c:pt>
                <c:pt idx="28">
                  <c:v>126201.6925607703</c:v>
                </c:pt>
                <c:pt idx="29">
                  <c:v>129622.5974103981</c:v>
                </c:pt>
                <c:pt idx="30">
                  <c:v>132937.1427542665</c:v>
                </c:pt>
                <c:pt idx="31">
                  <c:v>136147.5092438371</c:v>
                </c:pt>
                <c:pt idx="32">
                  <c:v>139255.7766805894</c:v>
                </c:pt>
                <c:pt idx="33">
                  <c:v>142263.9466283701</c:v>
                </c:pt>
                <c:pt idx="34">
                  <c:v>145173.960064217</c:v>
                </c:pt>
                <c:pt idx="35">
                  <c:v>147987.7110398223</c:v>
                </c:pt>
                <c:pt idx="36">
                  <c:v>150707.0571438305</c:v>
                </c:pt>
                <c:pt idx="37">
                  <c:v>153333.8274065708</c:v>
                </c:pt>
                <c:pt idx="38">
                  <c:v>155869.8281675694</c:v>
                </c:pt>
                <c:pt idx="39">
                  <c:v>158316.8516154683</c:v>
                </c:pt>
                <c:pt idx="40">
                  <c:v>160676.6742270018</c:v>
                </c:pt>
                <c:pt idx="41">
                  <c:v>162951.058724434</c:v>
                </c:pt>
                <c:pt idx="42">
                  <c:v>165141.7553075571</c:v>
                </c:pt>
                <c:pt idx="43">
                  <c:v>167250.5022807387</c:v>
                </c:pt>
                <c:pt idx="44">
                  <c:v>169279.0262190751</c:v>
                </c:pt>
                <c:pt idx="45">
                  <c:v>171229.04178927</c:v>
                </c:pt>
                <c:pt idx="46">
                  <c:v>173102.2513174987</c:v>
                </c:pt>
                <c:pt idx="47">
                  <c:v>174900.3441776112</c:v>
                </c:pt>
                <c:pt idx="48">
                  <c:v>176624.9960576864</c:v>
                </c:pt>
                <c:pt idx="49">
                  <c:v>178277.8681505867</c:v>
                </c:pt>
                <c:pt idx="50">
                  <c:v>179860.6063041873</c:v>
                </c:pt>
                <c:pt idx="51">
                  <c:v>181374.8401588919</c:v>
                </c:pt>
                <c:pt idx="52">
                  <c:v>182822.1822995974</c:v>
                </c:pt>
                <c:pt idx="53">
                  <c:v>184204.2274257576</c:v>
                </c:pt>
                <c:pt idx="54">
                  <c:v>185522.5515576014</c:v>
                </c:pt>
                <c:pt idx="55">
                  <c:v>186778.7112871537</c:v>
                </c:pt>
                <c:pt idx="56">
                  <c:v>187974.243079952</c:v>
                </c:pt>
                <c:pt idx="57">
                  <c:v>189110.6626312681</c:v>
                </c:pt>
                <c:pt idx="58">
                  <c:v>190189.4642790277</c:v>
                </c:pt>
                <c:pt idx="59">
                  <c:v>191212.1204743383</c:v>
                </c:pt>
                <c:pt idx="60">
                  <c:v>192180.0813095602</c:v>
                </c:pt>
                <c:pt idx="61">
                  <c:v>193094.7741030999</c:v>
                </c:pt>
                <c:pt idx="62">
                  <c:v>193957.60303954</c:v>
                </c:pt>
                <c:pt idx="63">
                  <c:v>194769.9488633019</c:v>
                </c:pt>
                <c:pt idx="64">
                  <c:v>195533.1686237357</c:v>
                </c:pt>
                <c:pt idx="65">
                  <c:v>196248.5954693435</c:v>
                </c:pt>
                <c:pt idx="66">
                  <c:v>196917.538488673</c:v>
                </c:pt>
                <c:pt idx="67">
                  <c:v>197541.2825953856</c:v>
                </c:pt>
                <c:pt idx="68">
                  <c:v>198121.0884549345</c:v>
                </c:pt>
                <c:pt idx="69">
                  <c:v>198658.1924503446</c:v>
                </c:pt>
                <c:pt idx="70">
                  <c:v>199153.8066845729</c:v>
                </c:pt>
                <c:pt idx="71">
                  <c:v>199609.1190170138</c:v>
                </c:pt>
                <c:pt idx="72">
                  <c:v>200025.293131776</c:v>
                </c:pt>
                <c:pt idx="73">
                  <c:v>200403.468635436</c:v>
                </c:pt>
                <c:pt idx="74">
                  <c:v>200744.761182057</c:v>
                </c:pt>
                <c:pt idx="75">
                  <c:v>201050.262623367</c:v>
                </c:pt>
                <c:pt idx="76">
                  <c:v>201321.0411820787</c:v>
                </c:pt>
                <c:pt idx="77">
                  <c:v>201558.1416464269</c:v>
                </c:pt>
                <c:pt idx="78">
                  <c:v>201762.5855841024</c:v>
                </c:pt>
                <c:pt idx="79">
                  <c:v>201935.3715738584</c:v>
                </c:pt>
                <c:pt idx="80">
                  <c:v>202077.475453146</c:v>
                </c:pt>
                <c:pt idx="81">
                  <c:v>202189.8505802455</c:v>
                </c:pt>
                <c:pt idx="82">
                  <c:v>202273.4281094349</c:v>
                </c:pt>
                <c:pt idx="83">
                  <c:v>202329.117277826</c:v>
                </c:pt>
                <c:pt idx="84">
                  <c:v>202357.8057025804</c:v>
                </c:pt>
                <c:pt idx="85">
                  <c:v>202360.3596873053</c:v>
                </c:pt>
                <c:pt idx="86">
                  <c:v>202337.6245364792</c:v>
                </c:pt>
                <c:pt idx="87">
                  <c:v>202290.4248768676</c:v>
                </c:pt>
                <c:pt idx="88">
                  <c:v>202219.5649849158</c:v>
                </c:pt>
                <c:pt idx="89">
                  <c:v>202125.8291192062</c:v>
                </c:pt>
                <c:pt idx="90">
                  <c:v>202009.981857107</c:v>
                </c:pt>
                <c:pt idx="91">
                  <c:v>201872.7684348067</c:v>
                </c:pt>
                <c:pt idx="92">
                  <c:v>201714.9150899791</c:v>
                </c:pt>
                <c:pt idx="93">
                  <c:v>201537.1294063898</c:v>
                </c:pt>
                <c:pt idx="94">
                  <c:v>201340.1006597832</c:v>
                </c:pt>
                <c:pt idx="95">
                  <c:v>201124.500164455</c:v>
                </c:pt>
                <c:pt idx="96">
                  <c:v>200890.9816199515</c:v>
                </c:pt>
                <c:pt idx="97">
                  <c:v>200640.1814573754</c:v>
                </c:pt>
                <c:pt idx="98">
                  <c:v>200372.7191848285</c:v>
                </c:pt>
                <c:pt idx="99">
                  <c:v>200089.1977315475</c:v>
                </c:pt>
                <c:pt idx="100">
                  <c:v>199790.2037903324</c:v>
                </c:pt>
                <c:pt idx="101">
                  <c:v>199476.3081578943</c:v>
                </c:pt>
                <c:pt idx="102">
                  <c:v>199148.0660727785</c:v>
                </c:pt>
                <c:pt idx="103">
                  <c:v>198806.017550567</c:v>
                </c:pt>
                <c:pt idx="104">
                  <c:v>198450.6877160608</c:v>
                </c:pt>
                <c:pt idx="105">
                  <c:v>198082.5871321927</c:v>
                </c:pt>
                <c:pt idx="106">
                  <c:v>197702.212125442</c:v>
                </c:pt>
                <c:pt idx="107">
                  <c:v>197310.0451075311</c:v>
                </c:pt>
                <c:pt idx="108">
                  <c:v>196906.5548932257</c:v>
                </c:pt>
                <c:pt idx="109">
                  <c:v>196492.1970140568</c:v>
                </c:pt>
                <c:pt idx="110">
                  <c:v>196067.4140278343</c:v>
                </c:pt>
                <c:pt idx="111">
                  <c:v>195632.6358237984</c:v>
                </c:pt>
                <c:pt idx="112">
                  <c:v>195188.2799233044</c:v>
                </c:pt>
                <c:pt idx="113">
                  <c:v>194734.7517759423</c:v>
                </c:pt>
                <c:pt idx="114">
                  <c:v>194272.4450509967</c:v>
                </c:pt>
                <c:pt idx="115">
                  <c:v>193801.7419241818</c:v>
                </c:pt>
                <c:pt idx="116">
                  <c:v>193323.0133595823</c:v>
                </c:pt>
                <c:pt idx="117">
                  <c:v>192836.6193867608</c:v>
                </c:pt>
                <c:pt idx="118">
                  <c:v>192342.9093729854</c:v>
                </c:pt>
                <c:pt idx="119">
                  <c:v>191842.2222905545</c:v>
                </c:pt>
              </c:numCache>
            </c:numRef>
          </c:yVal>
          <c:smooth val="0"/>
          <c:extLst xmlns:c16r2="http://schemas.microsoft.com/office/drawing/2015/06/chart">
            <c:ext xmlns:c16="http://schemas.microsoft.com/office/drawing/2014/chart" uri="{C3380CC4-5D6E-409C-BE32-E72D297353CC}">
              <c16:uniqueId val="{00000001-5F40-4B0E-84F1-90F2FD87BE89}"/>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5290.59664641484</c:v>
                </c:pt>
                <c:pt idx="2">
                  <c:v>10408.84508456755</c:v>
                </c:pt>
                <c:pt idx="3">
                  <c:v>15364.54861371079</c:v>
                </c:pt>
                <c:pt idx="4">
                  <c:v>20165.66236288962</c:v>
                </c:pt>
                <c:pt idx="5">
                  <c:v>24818.66232430236</c:v>
                </c:pt>
                <c:pt idx="6">
                  <c:v>29328.8503381533</c:v>
                </c:pt>
                <c:pt idx="7">
                  <c:v>33700.6017883059</c:v>
                </c:pt>
                <c:pt idx="8">
                  <c:v>37937.56619648193</c:v>
                </c:pt>
                <c:pt idx="9">
                  <c:v>42042.82916978157</c:v>
                </c:pt>
                <c:pt idx="10">
                  <c:v>46019.0426940485</c:v>
                </c:pt>
                <c:pt idx="11">
                  <c:v>49868.52954660403</c:v>
                </c:pt>
                <c:pt idx="12">
                  <c:v>53593.36658789101</c:v>
                </c:pt>
                <c:pt idx="13">
                  <c:v>59475.78665998508</c:v>
                </c:pt>
                <c:pt idx="14">
                  <c:v>65118.92035211483</c:v>
                </c:pt>
                <c:pt idx="15">
                  <c:v>70546.1662888152</c:v>
                </c:pt>
                <c:pt idx="16">
                  <c:v>75776.40300564931</c:v>
                </c:pt>
                <c:pt idx="17">
                  <c:v>80825.1551241311</c:v>
                </c:pt>
                <c:pt idx="18">
                  <c:v>85705.22719897306</c:v>
                </c:pt>
                <c:pt idx="19">
                  <c:v>90427.2206923056</c:v>
                </c:pt>
                <c:pt idx="20">
                  <c:v>94999.9560658033</c:v>
                </c:pt>
                <c:pt idx="21">
                  <c:v>99430.81690946597</c:v>
                </c:pt>
                <c:pt idx="22">
                  <c:v>103726.0300830957</c:v>
                </c:pt>
                <c:pt idx="23">
                  <c:v>107890.893403515</c:v>
                </c:pt>
                <c:pt idx="24">
                  <c:v>111929.960382204</c:v>
                </c:pt>
                <c:pt idx="25">
                  <c:v>115847.189836646</c:v>
                </c:pt>
                <c:pt idx="26">
                  <c:v>119649.1731899756</c:v>
                </c:pt>
                <c:pt idx="27">
                  <c:v>123338.8406337718</c:v>
                </c:pt>
                <c:pt idx="28">
                  <c:v>126918.8345418663</c:v>
                </c:pt>
                <c:pt idx="29">
                  <c:v>130391.587093894</c:v>
                </c:pt>
                <c:pt idx="30">
                  <c:v>133759.3658863516</c:v>
                </c:pt>
                <c:pt idx="31">
                  <c:v>137024.3101010581</c:v>
                </c:pt>
                <c:pt idx="32">
                  <c:v>140188.4590968936</c:v>
                </c:pt>
                <c:pt idx="33">
                  <c:v>143253.7748829522</c:v>
                </c:pt>
                <c:pt idx="34">
                  <c:v>146222.1596604777</c:v>
                </c:pt>
                <c:pt idx="35">
                  <c:v>149095.4693996895</c:v>
                </c:pt>
                <c:pt idx="36">
                  <c:v>151875.5242368151</c:v>
                </c:pt>
                <c:pt idx="37">
                  <c:v>154564.1163289843</c:v>
                </c:pt>
                <c:pt idx="38">
                  <c:v>157163.0156841613</c:v>
                </c:pt>
                <c:pt idx="39">
                  <c:v>159673.9786688024</c:v>
                </c:pt>
                <c:pt idx="40">
                  <c:v>162098.7464316201</c:v>
                </c:pt>
                <c:pt idx="41">
                  <c:v>164439.0468466773</c:v>
                </c:pt>
                <c:pt idx="42">
                  <c:v>166696.595735681</c:v>
                </c:pt>
                <c:pt idx="43">
                  <c:v>168873.0974889363</c:v>
                </c:pt>
                <c:pt idx="44">
                  <c:v>170970.245228135</c:v>
                </c:pt>
                <c:pt idx="45">
                  <c:v>172989.7206259344</c:v>
                </c:pt>
                <c:pt idx="46">
                  <c:v>174933.1934740278</c:v>
                </c:pt>
                <c:pt idx="47">
                  <c:v>176802.3210726227</c:v>
                </c:pt>
                <c:pt idx="48">
                  <c:v>178598.7474990012</c:v>
                </c:pt>
                <c:pt idx="49">
                  <c:v>180324.102800543</c:v>
                </c:pt>
                <c:pt idx="50">
                  <c:v>181980.0021476552</c:v>
                </c:pt>
                <c:pt idx="51">
                  <c:v>183568.044974075</c:v>
                </c:pt>
                <c:pt idx="52">
                  <c:v>185089.8141315533</c:v>
                </c:pt>
                <c:pt idx="53">
                  <c:v>186546.8750624992</c:v>
                </c:pt>
                <c:pt idx="54">
                  <c:v>187940.775008553</c:v>
                </c:pt>
                <c:pt idx="55">
                  <c:v>189273.0422636846</c:v>
                </c:pt>
                <c:pt idx="56">
                  <c:v>190545.185477662</c:v>
                </c:pt>
                <c:pt idx="57">
                  <c:v>191758.6930136862</c:v>
                </c:pt>
                <c:pt idx="58">
                  <c:v>192915.0323623545</c:v>
                </c:pt>
                <c:pt idx="59">
                  <c:v>194015.6496128601</c:v>
                </c:pt>
                <c:pt idx="60">
                  <c:v>195061.9689813592</c:v>
                </c:pt>
                <c:pt idx="61">
                  <c:v>196055.3923956847</c:v>
                </c:pt>
                <c:pt idx="62">
                  <c:v>196997.2991350228</c:v>
                </c:pt>
                <c:pt idx="63">
                  <c:v>197889.0455227613</c:v>
                </c:pt>
                <c:pt idx="64">
                  <c:v>198731.9646704134</c:v>
                </c:pt>
                <c:pt idx="65">
                  <c:v>199527.3662703272</c:v>
                </c:pt>
                <c:pt idx="66">
                  <c:v>200276.5364347459</c:v>
                </c:pt>
                <c:pt idx="67">
                  <c:v>200980.737578714</c:v>
                </c:pt>
                <c:pt idx="68">
                  <c:v>201641.20834431</c:v>
                </c:pt>
                <c:pt idx="69">
                  <c:v>202259.1635636759</c:v>
                </c:pt>
                <c:pt idx="70">
                  <c:v>202835.7942583654</c:v>
                </c:pt>
                <c:pt idx="71">
                  <c:v>203372.2676725765</c:v>
                </c:pt>
                <c:pt idx="72">
                  <c:v>203869.7273379152</c:v>
                </c:pt>
                <c:pt idx="73">
                  <c:v>204329.2931673997</c:v>
                </c:pt>
                <c:pt idx="74">
                  <c:v>204752.0615765229</c:v>
                </c:pt>
                <c:pt idx="75">
                  <c:v>205139.1056292707</c:v>
                </c:pt>
                <c:pt idx="76">
                  <c:v>205491.4752070901</c:v>
                </c:pt>
                <c:pt idx="77">
                  <c:v>205810.1971989083</c:v>
                </c:pt>
                <c:pt idx="78">
                  <c:v>206096.27571038</c:v>
                </c:pt>
                <c:pt idx="79">
                  <c:v>206350.692290656</c:v>
                </c:pt>
                <c:pt idx="80">
                  <c:v>206574.406175051</c:v>
                </c:pt>
                <c:pt idx="81">
                  <c:v>206768.3545420739</c:v>
                </c:pt>
                <c:pt idx="82">
                  <c:v>206933.4527833848</c:v>
                </c:pt>
                <c:pt idx="83">
                  <c:v>207070.5947853057</c:v>
                </c:pt>
                <c:pt idx="84">
                  <c:v>207180.6532206305</c:v>
                </c:pt>
                <c:pt idx="85">
                  <c:v>207264.479849515</c:v>
                </c:pt>
                <c:pt idx="86">
                  <c:v>207322.9058283358</c:v>
                </c:pt>
                <c:pt idx="87">
                  <c:v>207356.7420254566</c:v>
                </c:pt>
                <c:pt idx="88">
                  <c:v>207366.7793429296</c:v>
                </c:pt>
                <c:pt idx="89">
                  <c:v>207353.789043201</c:v>
                </c:pt>
                <c:pt idx="90">
                  <c:v>207318.5230799678</c:v>
                </c:pt>
                <c:pt idx="91">
                  <c:v>207261.7144323878</c:v>
                </c:pt>
                <c:pt idx="92">
                  <c:v>207184.0774418947</c:v>
                </c:pt>
                <c:pt idx="93">
                  <c:v>207086.3081509252</c:v>
                </c:pt>
                <c:pt idx="94">
                  <c:v>206969.0846429234</c:v>
                </c:pt>
                <c:pt idx="95">
                  <c:v>206833.0673830151</c:v>
                </c:pt>
                <c:pt idx="96">
                  <c:v>206678.8995588061</c:v>
                </c:pt>
                <c:pt idx="97">
                  <c:v>206507.2074207983</c:v>
                </c:pt>
                <c:pt idx="98">
                  <c:v>206318.6006219403</c:v>
                </c:pt>
                <c:pt idx="99">
                  <c:v>206113.6725558937</c:v>
                </c:pt>
                <c:pt idx="100">
                  <c:v>205893.0006936013</c:v>
                </c:pt>
                <c:pt idx="101">
                  <c:v>205657.146917802</c:v>
                </c:pt>
                <c:pt idx="102">
                  <c:v>205406.6578551496</c:v>
                </c:pt>
                <c:pt idx="103">
                  <c:v>205142.0652056346</c:v>
                </c:pt>
                <c:pt idx="104">
                  <c:v>204863.8860690247</c:v>
                </c:pt>
                <c:pt idx="105">
                  <c:v>204572.623268072</c:v>
                </c:pt>
                <c:pt idx="106">
                  <c:v>204268.7656682613</c:v>
                </c:pt>
                <c:pt idx="107">
                  <c:v>203952.7884938864</c:v>
                </c:pt>
                <c:pt idx="108">
                  <c:v>203625.1536402716</c:v>
                </c:pt>
                <c:pt idx="109">
                  <c:v>203286.3099819717</c:v>
                </c:pt>
                <c:pt idx="110">
                  <c:v>202936.6936768042</c:v>
                </c:pt>
                <c:pt idx="111">
                  <c:v>202576.7284655815</c:v>
                </c:pt>
                <c:pt idx="112">
                  <c:v>202206.8259674315</c:v>
                </c:pt>
                <c:pt idx="113">
                  <c:v>201827.3859706055</c:v>
                </c:pt>
                <c:pt idx="114">
                  <c:v>201438.7967186896</c:v>
                </c:pt>
                <c:pt idx="115">
                  <c:v>201041.435192149</c:v>
                </c:pt>
                <c:pt idx="116">
                  <c:v>200635.667385144</c:v>
                </c:pt>
                <c:pt idx="117">
                  <c:v>200221.8485775723</c:v>
                </c:pt>
                <c:pt idx="118">
                  <c:v>199800.323602301</c:v>
                </c:pt>
                <c:pt idx="119">
                  <c:v>199371.4271075581</c:v>
                </c:pt>
              </c:numCache>
            </c:numRef>
          </c:yVal>
          <c:smooth val="0"/>
          <c:extLst xmlns:c16r2="http://schemas.microsoft.com/office/drawing/2015/06/chart">
            <c:ext xmlns:c16="http://schemas.microsoft.com/office/drawing/2014/chart" uri="{C3380CC4-5D6E-409C-BE32-E72D297353CC}">
              <c16:uniqueId val="{00000002-5F40-4B0E-84F1-90F2FD87BE89}"/>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2645.763737039408</c:v>
                </c:pt>
                <c:pt idx="2">
                  <c:v>5242.339202334639</c:v>
                </c:pt>
                <c:pt idx="3">
                  <c:v>7792.318438750226</c:v>
                </c:pt>
                <c:pt idx="4">
                  <c:v>10297.50622252794</c:v>
                </c:pt>
                <c:pt idx="5">
                  <c:v>12759.0875673925</c:v>
                </c:pt>
                <c:pt idx="6">
                  <c:v>15177.7663481054</c:v>
                </c:pt>
                <c:pt idx="7">
                  <c:v>17553.87782442872</c:v>
                </c:pt>
                <c:pt idx="8">
                  <c:v>19887.47968231002</c:v>
                </c:pt>
                <c:pt idx="9">
                  <c:v>22178.42542845663</c:v>
                </c:pt>
                <c:pt idx="10">
                  <c:v>24426.4233141963</c:v>
                </c:pt>
                <c:pt idx="11">
                  <c:v>26631.08341355808</c:v>
                </c:pt>
                <c:pt idx="12">
                  <c:v>28791.95502173854</c:v>
                </c:pt>
                <c:pt idx="13">
                  <c:v>32048.7306802557</c:v>
                </c:pt>
                <c:pt idx="14">
                  <c:v>35141.50069287094</c:v>
                </c:pt>
                <c:pt idx="15">
                  <c:v>38094.4145462974</c:v>
                </c:pt>
                <c:pt idx="16">
                  <c:v>40926.83271462587</c:v>
                </c:pt>
                <c:pt idx="17">
                  <c:v>43654.36789362691</c:v>
                </c:pt>
                <c:pt idx="18">
                  <c:v>46289.58566766312</c:v>
                </c:pt>
                <c:pt idx="19">
                  <c:v>48842.57794867875</c:v>
                </c:pt>
                <c:pt idx="20">
                  <c:v>51321.43225824974</c:v>
                </c:pt>
                <c:pt idx="21">
                  <c:v>53732.61534090518</c:v>
                </c:pt>
                <c:pt idx="22">
                  <c:v>56081.28638940163</c:v>
                </c:pt>
                <c:pt idx="23">
                  <c:v>58371.55249637342</c:v>
                </c:pt>
                <c:pt idx="24">
                  <c:v>60606.67673271195</c:v>
                </c:pt>
                <c:pt idx="25">
                  <c:v>62789.24741752842</c:v>
                </c:pt>
                <c:pt idx="26">
                  <c:v>64922.86957550165</c:v>
                </c:pt>
                <c:pt idx="27">
                  <c:v>67008.99429238237</c:v>
                </c:pt>
                <c:pt idx="28">
                  <c:v>69048.76245212737</c:v>
                </c:pt>
                <c:pt idx="29">
                  <c:v>71043.08162635075</c:v>
                </c:pt>
                <c:pt idx="30">
                  <c:v>72992.679433601</c:v>
                </c:pt>
                <c:pt idx="31">
                  <c:v>74898.14635642174</c:v>
                </c:pt>
                <c:pt idx="32">
                  <c:v>76759.9700216332</c:v>
                </c:pt>
                <c:pt idx="33">
                  <c:v>78578.5625484858</c:v>
                </c:pt>
                <c:pt idx="34">
                  <c:v>80354.28227386944</c:v>
                </c:pt>
                <c:pt idx="35">
                  <c:v>82087.45092217157</c:v>
                </c:pt>
                <c:pt idx="36">
                  <c:v>83778.36708972337</c:v>
                </c:pt>
                <c:pt idx="37">
                  <c:v>85427.31675237039</c:v>
                </c:pt>
                <c:pt idx="38">
                  <c:v>87034.5813726757</c:v>
                </c:pt>
                <c:pt idx="39">
                  <c:v>88600.44621976488</c:v>
                </c:pt>
                <c:pt idx="40">
                  <c:v>90125.2026045355</c:v>
                </c:pt>
                <c:pt idx="41">
                  <c:v>91609.15128322637</c:v>
                </c:pt>
                <c:pt idx="42">
                  <c:v>93052.60489268625</c:v>
                </c:pt>
                <c:pt idx="43">
                  <c:v>94455.88959145939</c:v>
                </c:pt>
                <c:pt idx="44">
                  <c:v>95819.34607260511</c:v>
                </c:pt>
                <c:pt idx="45">
                  <c:v>97143.3300825653</c:v>
                </c:pt>
                <c:pt idx="46">
                  <c:v>98428.21255462531</c:v>
                </c:pt>
                <c:pt idx="47">
                  <c:v>99674.3794444802</c:v>
                </c:pt>
                <c:pt idx="48">
                  <c:v>100882.2313383606</c:v>
                </c:pt>
                <c:pt idx="49">
                  <c:v>102052.1828903491</c:v>
                </c:pt>
                <c:pt idx="50">
                  <c:v>103184.6621342334</c:v>
                </c:pt>
                <c:pt idx="51">
                  <c:v>104280.1097061587</c:v>
                </c:pt>
                <c:pt idx="52">
                  <c:v>105338.9780099331</c:v>
                </c:pt>
                <c:pt idx="53">
                  <c:v>106361.7303415355</c:v>
                </c:pt>
                <c:pt idx="54">
                  <c:v>107348.839994209</c:v>
                </c:pt>
                <c:pt idx="55">
                  <c:v>108300.7893583297</c:v>
                </c:pt>
                <c:pt idx="56">
                  <c:v>109218.0690270341</c:v>
                </c:pt>
                <c:pt idx="57">
                  <c:v>110101.1769160496</c:v>
                </c:pt>
                <c:pt idx="58">
                  <c:v>110950.6174041214</c:v>
                </c:pt>
                <c:pt idx="59">
                  <c:v>111766.9004988116</c:v>
                </c:pt>
                <c:pt idx="60">
                  <c:v>112550.5410311196</c:v>
                </c:pt>
                <c:pt idx="61">
                  <c:v>113302.0578813313</c:v>
                </c:pt>
                <c:pt idx="62">
                  <c:v>114021.9732376891</c:v>
                </c:pt>
                <c:pt idx="63">
                  <c:v>114710.8118887912</c:v>
                </c:pt>
                <c:pt idx="64">
                  <c:v>115369.1005501335</c:v>
                </c:pt>
                <c:pt idx="65">
                  <c:v>115997.367224792</c:v>
                </c:pt>
                <c:pt idx="66">
                  <c:v>116596.1405979246</c:v>
                </c:pt>
                <c:pt idx="67">
                  <c:v>117165.9494645488</c:v>
                </c:pt>
                <c:pt idx="68">
                  <c:v>117707.3221898365</c:v>
                </c:pt>
                <c:pt idx="69">
                  <c:v>118220.7862010724</c:v>
                </c:pt>
                <c:pt idx="70">
                  <c:v>118706.8675102948</c:v>
                </c:pt>
                <c:pt idx="71">
                  <c:v>119166.0902665835</c:v>
                </c:pt>
                <c:pt idx="72">
                  <c:v>119598.976336919</c:v>
                </c:pt>
                <c:pt idx="73">
                  <c:v>120006.0449144985</c:v>
                </c:pt>
                <c:pt idx="74">
                  <c:v>120387.8121534039</c:v>
                </c:pt>
                <c:pt idx="75">
                  <c:v>120744.7908285041</c:v>
                </c:pt>
                <c:pt idx="76">
                  <c:v>121077.490019488</c:v>
                </c:pt>
                <c:pt idx="77">
                  <c:v>121386.4148179481</c:v>
                </c:pt>
                <c:pt idx="78">
                  <c:v>121672.0660564541</c:v>
                </c:pt>
                <c:pt idx="79">
                  <c:v>121934.940058579</c:v>
                </c:pt>
                <c:pt idx="80">
                  <c:v>122175.5284088783</c:v>
                </c:pt>
                <c:pt idx="81">
                  <c:v>122394.3177418453</c:v>
                </c:pt>
                <c:pt idx="82">
                  <c:v>122591.7895489053</c:v>
                </c:pt>
                <c:pt idx="83">
                  <c:v>122768.4200025422</c:v>
                </c:pt>
                <c:pt idx="84">
                  <c:v>122924.6797966855</c:v>
                </c:pt>
                <c:pt idx="85">
                  <c:v>123061.0340025185</c:v>
                </c:pt>
                <c:pt idx="86">
                  <c:v>123177.9419388976</c:v>
                </c:pt>
                <c:pt idx="87">
                  <c:v>123275.8570566224</c:v>
                </c:pt>
                <c:pt idx="88">
                  <c:v>123355.226835801</c:v>
                </c:pt>
                <c:pt idx="89">
                  <c:v>123416.4926956133</c:v>
                </c:pt>
                <c:pt idx="90">
                  <c:v>123460.089915786</c:v>
                </c:pt>
                <c:pt idx="91">
                  <c:v>123486.4475691337</c:v>
                </c:pt>
                <c:pt idx="92">
                  <c:v>123495.9884645478</c:v>
                </c:pt>
                <c:pt idx="93">
                  <c:v>123489.1290998321</c:v>
                </c:pt>
                <c:pt idx="94">
                  <c:v>123466.279623832</c:v>
                </c:pt>
                <c:pt idx="95">
                  <c:v>123427.8438073022</c:v>
                </c:pt>
                <c:pt idx="96">
                  <c:v>123374.2190220077</c:v>
                </c:pt>
                <c:pt idx="97">
                  <c:v>123305.7962275643</c:v>
                </c:pt>
                <c:pt idx="98">
                  <c:v>123222.9599655438</c:v>
                </c:pt>
                <c:pt idx="99">
                  <c:v>123126.0883604018</c:v>
                </c:pt>
                <c:pt idx="100">
                  <c:v>123015.5531268043</c:v>
                </c:pt>
                <c:pt idx="101">
                  <c:v>122891.71958294</c:v>
                </c:pt>
                <c:pt idx="102">
                  <c:v>122754.946669434</c:v>
                </c:pt>
                <c:pt idx="103">
                  <c:v>122605.586973499</c:v>
                </c:pt>
                <c:pt idx="104">
                  <c:v>122443.9867579679</c:v>
                </c:pt>
                <c:pt idx="105">
                  <c:v>122270.4859948785</c:v>
                </c:pt>
                <c:pt idx="106">
                  <c:v>122085.4184032907</c:v>
                </c:pt>
                <c:pt idx="107">
                  <c:v>121889.111491032</c:v>
                </c:pt>
                <c:pt idx="108">
                  <c:v>121681.8866000948</c:v>
                </c:pt>
                <c:pt idx="109">
                  <c:v>121464.0589553984</c:v>
                </c:pt>
                <c:pt idx="110">
                  <c:v>121235.937716671</c:v>
                </c:pt>
                <c:pt idx="111">
                  <c:v>120997.8260331952</c:v>
                </c:pt>
                <c:pt idx="112">
                  <c:v>120750.0211011912</c:v>
                </c:pt>
                <c:pt idx="113">
                  <c:v>120492.814223609</c:v>
                </c:pt>
                <c:pt idx="114">
                  <c:v>120226.4908721291</c:v>
                </c:pt>
                <c:pt idx="115">
                  <c:v>119951.3307511646</c:v>
                </c:pt>
                <c:pt idx="116">
                  <c:v>119667.60786368</c:v>
                </c:pt>
                <c:pt idx="117">
                  <c:v>119375.590578645</c:v>
                </c:pt>
                <c:pt idx="118">
                  <c:v>119075.5416999599</c:v>
                </c:pt>
                <c:pt idx="119">
                  <c:v>118767.7185366871</c:v>
                </c:pt>
              </c:numCache>
            </c:numRef>
          </c:yVal>
          <c:smooth val="0"/>
          <c:extLst xmlns:c16r2="http://schemas.microsoft.com/office/drawing/2015/06/chart">
            <c:ext xmlns:c16="http://schemas.microsoft.com/office/drawing/2014/chart" uri="{C3380CC4-5D6E-409C-BE32-E72D297353CC}">
              <c16:uniqueId val="{00000003-5F40-4B0E-84F1-90F2FD87BE89}"/>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5291.527474078815</c:v>
                </c:pt>
                <c:pt idx="2">
                  <c:v>10410.65544496081</c:v>
                </c:pt>
                <c:pt idx="3">
                  <c:v>15367.85489498568</c:v>
                </c:pt>
                <c:pt idx="4">
                  <c:v>20171.61706945709</c:v>
                </c:pt>
                <c:pt idx="5">
                  <c:v>24828.84313696902</c:v>
                </c:pt>
                <c:pt idx="6">
                  <c:v>29345.16627300902</c:v>
                </c:pt>
                <c:pt idx="7">
                  <c:v>33725.21363064759</c:v>
                </c:pt>
                <c:pt idx="8">
                  <c:v>37972.81890282197</c:v>
                </c:pt>
                <c:pt idx="9">
                  <c:v>42091.19434774177</c:v>
                </c:pt>
                <c:pt idx="10">
                  <c:v>46083.06960659118</c:v>
                </c:pt>
                <c:pt idx="11">
                  <c:v>49950.8033593709</c:v>
                </c:pt>
                <c:pt idx="12">
                  <c:v>53696.47279902688</c:v>
                </c:pt>
                <c:pt idx="13">
                  <c:v>59602.29406338358</c:v>
                </c:pt>
                <c:pt idx="14">
                  <c:v>65270.73630552646</c:v>
                </c:pt>
                <c:pt idx="15">
                  <c:v>70725.5157206315</c:v>
                </c:pt>
                <c:pt idx="16">
                  <c:v>75985.72541532035</c:v>
                </c:pt>
                <c:pt idx="17">
                  <c:v>81067.0199048454</c:v>
                </c:pt>
                <c:pt idx="18">
                  <c:v>85982.2654008889</c:v>
                </c:pt>
                <c:pt idx="19">
                  <c:v>90742.0700963349</c:v>
                </c:pt>
                <c:pt idx="20">
                  <c:v>95355.2170545559</c:v>
                </c:pt>
                <c:pt idx="21">
                  <c:v>99829.01711967541</c:v>
                </c:pt>
                <c:pt idx="22">
                  <c:v>104169.5962206463</c:v>
                </c:pt>
                <c:pt idx="23">
                  <c:v>108382.1289186126</c:v>
                </c:pt>
                <c:pt idx="24">
                  <c:v>112471.0279546166</c:v>
                </c:pt>
                <c:pt idx="25">
                  <c:v>116440.0978224417</c:v>
                </c:pt>
                <c:pt idx="26">
                  <c:v>120295.7668519996</c:v>
                </c:pt>
                <c:pt idx="27">
                  <c:v>124040.7950902502</c:v>
                </c:pt>
                <c:pt idx="28">
                  <c:v>127677.6491921023</c:v>
                </c:pt>
                <c:pt idx="29">
                  <c:v>131208.5821510481</c:v>
                </c:pt>
                <c:pt idx="30">
                  <c:v>134635.6804876111</c:v>
                </c:pt>
                <c:pt idx="31">
                  <c:v>137960.9017407412</c:v>
                </c:pt>
                <c:pt idx="32">
                  <c:v>141186.1041716558</c:v>
                </c:pt>
                <c:pt idx="33">
                  <c:v>144313.0701729625</c:v>
                </c:pt>
                <c:pt idx="34">
                  <c:v>147343.5245986042</c:v>
                </c:pt>
                <c:pt idx="35">
                  <c:v>150279.1490037621</c:v>
                </c:pt>
                <c:pt idx="36">
                  <c:v>153121.5925988462</c:v>
                </c:pt>
                <c:pt idx="37">
                  <c:v>155872.4805707582</c:v>
                </c:pt>
                <c:pt idx="38">
                  <c:v>158533.4203013834</c:v>
                </c:pt>
                <c:pt idx="39">
                  <c:v>161106.0102010181</c:v>
                </c:pt>
                <c:pt idx="40">
                  <c:v>163591.8383973918</c:v>
                </c:pt>
                <c:pt idx="41">
                  <c:v>165992.4848898102</c:v>
                </c:pt>
                <c:pt idx="42">
                  <c:v>168309.5229387886</c:v>
                </c:pt>
                <c:pt idx="43">
                  <c:v>170544.5198154952</c:v>
                </c:pt>
                <c:pt idx="44">
                  <c:v>172699.0370587993</c:v>
                </c:pt>
                <c:pt idx="45">
                  <c:v>174774.6303588643</c:v>
                </c:pt>
                <c:pt idx="46">
                  <c:v>176772.8491624766</c:v>
                </c:pt>
                <c:pt idx="47">
                  <c:v>178695.2360760816</c:v>
                </c:pt>
                <c:pt idx="48">
                  <c:v>180543.3261268784</c:v>
                </c:pt>
                <c:pt idx="49">
                  <c:v>182318.6459297514</c:v>
                </c:pt>
                <c:pt idx="50">
                  <c:v>184022.7127976073</c:v>
                </c:pt>
                <c:pt idx="51">
                  <c:v>185657.0338244862</c:v>
                </c:pt>
                <c:pt idx="52">
                  <c:v>187223.1049701858</c:v>
                </c:pt>
                <c:pt idx="53">
                  <c:v>188722.4101515117</c:v>
                </c:pt>
                <c:pt idx="54">
                  <c:v>190156.4203595298</c:v>
                </c:pt>
                <c:pt idx="55">
                  <c:v>191526.5928126753</c:v>
                </c:pt>
                <c:pt idx="56">
                  <c:v>192834.3701527328</c:v>
                </c:pt>
                <c:pt idx="57">
                  <c:v>194081.1796885298</c:v>
                </c:pt>
                <c:pt idx="58">
                  <c:v>195268.4326904782</c:v>
                </c:pt>
                <c:pt idx="59">
                  <c:v>196397.5237377365</c:v>
                </c:pt>
                <c:pt idx="60">
                  <c:v>197469.8301187351</c:v>
                </c:pt>
                <c:pt idx="61">
                  <c:v>198486.7112849643</c:v>
                </c:pt>
                <c:pt idx="62">
                  <c:v>199449.5083573263</c:v>
                </c:pt>
                <c:pt idx="63">
                  <c:v>200359.5436838483</c:v>
                </c:pt>
                <c:pt idx="64">
                  <c:v>201218.1204472259</c:v>
                </c:pt>
                <c:pt idx="65">
                  <c:v>202026.5223204112</c:v>
                </c:pt>
                <c:pt idx="66">
                  <c:v>202786.0131682628</c:v>
                </c:pt>
                <c:pt idx="67">
                  <c:v>203497.836793179</c:v>
                </c:pt>
                <c:pt idx="68">
                  <c:v>204163.2167225536</c:v>
                </c:pt>
                <c:pt idx="69">
                  <c:v>204783.3560358798</c:v>
                </c:pt>
                <c:pt idx="70">
                  <c:v>205359.4372293232</c:v>
                </c:pt>
                <c:pt idx="71">
                  <c:v>205892.6221155978</c:v>
                </c:pt>
                <c:pt idx="72">
                  <c:v>206384.0517570432</c:v>
                </c:pt>
                <c:pt idx="73">
                  <c:v>206834.8464298283</c:v>
                </c:pt>
                <c:pt idx="74">
                  <c:v>207246.1056172887</c:v>
                </c:pt>
                <c:pt idx="75">
                  <c:v>207618.9080304638</c:v>
                </c:pt>
                <c:pt idx="76">
                  <c:v>207954.3116539808</c:v>
                </c:pt>
                <c:pt idx="77">
                  <c:v>208253.3538155034</c:v>
                </c:pt>
                <c:pt idx="78">
                  <c:v>208517.0512770512</c:v>
                </c:pt>
                <c:pt idx="79">
                  <c:v>208746.400346552</c:v>
                </c:pt>
                <c:pt idx="80">
                  <c:v>208942.3770080942</c:v>
                </c:pt>
                <c:pt idx="81">
                  <c:v>209105.9370694102</c:v>
                </c:pt>
                <c:pt idx="82">
                  <c:v>209238.0163251872</c:v>
                </c:pt>
                <c:pt idx="83">
                  <c:v>209339.5307348953</c:v>
                </c:pt>
                <c:pt idx="84">
                  <c:v>209411.3766138752</c:v>
                </c:pt>
                <c:pt idx="85">
                  <c:v>209454.4308365034</c:v>
                </c:pt>
                <c:pt idx="86">
                  <c:v>209469.5510503261</c:v>
                </c:pt>
                <c:pt idx="87">
                  <c:v>209457.5759000937</c:v>
                </c:pt>
                <c:pt idx="88">
                  <c:v>209419.32526072</c:v>
                </c:pt>
                <c:pt idx="89">
                  <c:v>209355.6004782151</c:v>
                </c:pt>
                <c:pt idx="90">
                  <c:v>209267.1846177212</c:v>
                </c:pt>
                <c:pt idx="91">
                  <c:v>209154.842717819</c:v>
                </c:pt>
                <c:pt idx="92">
                  <c:v>209019.3220503335</c:v>
                </c:pt>
                <c:pt idx="93">
                  <c:v>208861.352384896</c:v>
                </c:pt>
                <c:pt idx="94">
                  <c:v>208681.6462576012</c:v>
                </c:pt>
                <c:pt idx="95">
                  <c:v>208480.8992430901</c:v>
                </c:pt>
                <c:pt idx="96">
                  <c:v>208259.7902294828</c:v>
                </c:pt>
                <c:pt idx="97">
                  <c:v>208018.9816955847</c:v>
                </c:pt>
                <c:pt idx="98">
                  <c:v>207759.1199898534</c:v>
                </c:pt>
                <c:pt idx="99">
                  <c:v>207480.8356106272</c:v>
                </c:pt>
                <c:pt idx="100">
                  <c:v>207184.743487162</c:v>
                </c:pt>
                <c:pt idx="101">
                  <c:v>206871.4432610611</c:v>
                </c:pt>
                <c:pt idx="102">
                  <c:v>206541.5195676896</c:v>
                </c:pt>
                <c:pt idx="103">
                  <c:v>206195.5423172128</c:v>
                </c:pt>
                <c:pt idx="104">
                  <c:v>205834.0669749251</c:v>
                </c:pt>
                <c:pt idx="105">
                  <c:v>205457.6348405415</c:v>
                </c:pt>
                <c:pt idx="106">
                  <c:v>205066.7733261732</c:v>
                </c:pt>
                <c:pt idx="107">
                  <c:v>204661.9962327073</c:v>
                </c:pt>
                <c:pt idx="108">
                  <c:v>204243.8040243573</c:v>
                </c:pt>
                <c:pt idx="109">
                  <c:v>203812.6841011411</c:v>
                </c:pt>
                <c:pt idx="110">
                  <c:v>203369.1110690937</c:v>
                </c:pt>
                <c:pt idx="111">
                  <c:v>202913.547008011</c:v>
                </c:pt>
                <c:pt idx="112">
                  <c:v>202446.4417365612</c:v>
                </c:pt>
                <c:pt idx="113">
                  <c:v>201968.2330745975</c:v>
                </c:pt>
                <c:pt idx="114">
                  <c:v>201479.3471025378</c:v>
                </c:pt>
                <c:pt idx="115">
                  <c:v>200980.1984176717</c:v>
                </c:pt>
                <c:pt idx="116">
                  <c:v>200471.1903872937</c:v>
                </c:pt>
                <c:pt idx="117">
                  <c:v>199952.7153985398</c:v>
                </c:pt>
                <c:pt idx="118">
                  <c:v>199425.1551048574</c:v>
                </c:pt>
                <c:pt idx="119">
                  <c:v>198888.8806690127</c:v>
                </c:pt>
              </c:numCache>
            </c:numRef>
          </c:yVal>
          <c:smooth val="0"/>
          <c:extLst xmlns:c16r2="http://schemas.microsoft.com/office/drawing/2015/06/chart">
            <c:ext xmlns:c16="http://schemas.microsoft.com/office/drawing/2014/chart" uri="{C3380CC4-5D6E-409C-BE32-E72D297353CC}">
              <c16:uniqueId val="{00000004-5F40-4B0E-84F1-90F2FD87BE89}"/>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3968.645605558995</c:v>
                </c:pt>
                <c:pt idx="2">
                  <c:v>7784.79615048692</c:v>
                </c:pt>
                <c:pt idx="3">
                  <c:v>11458.97113075969</c:v>
                </c:pt>
                <c:pt idx="4">
                  <c:v>14999.74593067402</c:v>
                </c:pt>
                <c:pt idx="5">
                  <c:v>18414.1280246426</c:v>
                </c:pt>
                <c:pt idx="6">
                  <c:v>21707.86919942033</c:v>
                </c:pt>
                <c:pt idx="7">
                  <c:v>24885.71987004971</c:v>
                </c:pt>
                <c:pt idx="8">
                  <c:v>27951.63574020658</c:v>
                </c:pt>
                <c:pt idx="9">
                  <c:v>30908.94531950937</c:v>
                </c:pt>
                <c:pt idx="10">
                  <c:v>33760.48534092912</c:v>
                </c:pt>
                <c:pt idx="11">
                  <c:v>36508.70989613135</c:v>
                </c:pt>
                <c:pt idx="12">
                  <c:v>39155.7780871361</c:v>
                </c:pt>
                <c:pt idx="13">
                  <c:v>43965.16731039621</c:v>
                </c:pt>
                <c:pt idx="14">
                  <c:v>48497.86892368433</c:v>
                </c:pt>
                <c:pt idx="15">
                  <c:v>52787.17446999368</c:v>
                </c:pt>
                <c:pt idx="16">
                  <c:v>56860.260295853</c:v>
                </c:pt>
                <c:pt idx="17">
                  <c:v>60739.50541685728</c:v>
                </c:pt>
                <c:pt idx="18">
                  <c:v>64443.37179720984</c:v>
                </c:pt>
                <c:pt idx="19">
                  <c:v>67987.12628834694</c:v>
                </c:pt>
                <c:pt idx="20">
                  <c:v>71383.43261708197</c:v>
                </c:pt>
                <c:pt idx="21">
                  <c:v>74642.83621410094</c:v>
                </c:pt>
                <c:pt idx="22">
                  <c:v>77774.1607909813</c:v>
                </c:pt>
                <c:pt idx="23">
                  <c:v>80784.83232858241</c:v>
                </c:pt>
                <c:pt idx="24">
                  <c:v>83681.14343101649</c:v>
                </c:pt>
                <c:pt idx="25">
                  <c:v>86468.46874368447</c:v>
                </c:pt>
                <c:pt idx="26">
                  <c:v>89153.6820279584</c:v>
                </c:pt>
                <c:pt idx="27">
                  <c:v>91740.63201025336</c:v>
                </c:pt>
                <c:pt idx="28">
                  <c:v>94232.6947229232</c:v>
                </c:pt>
                <c:pt idx="29">
                  <c:v>96632.881568552</c:v>
                </c:pt>
                <c:pt idx="30">
                  <c:v>98943.91041400934</c:v>
                </c:pt>
                <c:pt idx="31">
                  <c:v>101168.2628329606</c:v>
                </c:pt>
                <c:pt idx="32">
                  <c:v>103308.2301444968</c:v>
                </c:pt>
                <c:pt idx="33">
                  <c:v>105365.9503494627</c:v>
                </c:pt>
                <c:pt idx="34">
                  <c:v>107343.4376810458</c:v>
                </c:pt>
                <c:pt idx="35">
                  <c:v>109242.6061707248</c:v>
                </c:pt>
                <c:pt idx="36">
                  <c:v>111065.288372195</c:v>
                </c:pt>
                <c:pt idx="37">
                  <c:v>112813.2501743212</c:v>
                </c:pt>
                <c:pt idx="38">
                  <c:v>114488.2024610722</c:v>
                </c:pt>
                <c:pt idx="39">
                  <c:v>116091.8124798408</c:v>
                </c:pt>
                <c:pt idx="40">
                  <c:v>117625.708507461</c:v>
                </c:pt>
                <c:pt idx="41">
                  <c:v>119091.4852973609</c:v>
                </c:pt>
                <c:pt idx="42">
                  <c:v>120490.708264089</c:v>
                </c:pt>
                <c:pt idx="43">
                  <c:v>121824.9166314262</c:v>
                </c:pt>
                <c:pt idx="44">
                  <c:v>123095.6257603932</c:v>
                </c:pt>
                <c:pt idx="45">
                  <c:v>124304.3288320694</c:v>
                </c:pt>
                <c:pt idx="46">
                  <c:v>125452.4980262634</c:v>
                </c:pt>
                <c:pt idx="47">
                  <c:v>126541.5853094971</c:v>
                </c:pt>
                <c:pt idx="48">
                  <c:v>127573.0229233794</c:v>
                </c:pt>
                <c:pt idx="49">
                  <c:v>128548.2236462964</c:v>
                </c:pt>
                <c:pt idx="50">
                  <c:v>129468.5808866112</c:v>
                </c:pt>
                <c:pt idx="51">
                  <c:v>130335.468653657</c:v>
                </c:pt>
                <c:pt idx="52">
                  <c:v>131150.2414454273</c:v>
                </c:pt>
                <c:pt idx="53">
                  <c:v>131914.2340771116</c:v>
                </c:pt>
                <c:pt idx="54">
                  <c:v>132628.7614754245</c:v>
                </c:pt>
                <c:pt idx="55">
                  <c:v>133295.1184563078</c:v>
                </c:pt>
                <c:pt idx="56">
                  <c:v>133914.5794994512</c:v>
                </c:pt>
                <c:pt idx="57">
                  <c:v>134488.3985298085</c:v>
                </c:pt>
                <c:pt idx="58">
                  <c:v>135017.8087136988</c:v>
                </c:pt>
                <c:pt idx="59">
                  <c:v>135504.0222749906</c:v>
                </c:pt>
                <c:pt idx="60">
                  <c:v>135948.2303352337</c:v>
                </c:pt>
                <c:pt idx="61">
                  <c:v>136351.602780287</c:v>
                </c:pt>
                <c:pt idx="62">
                  <c:v>136715.288154979</c:v>
                </c:pt>
                <c:pt idx="63">
                  <c:v>137040.413586532</c:v>
                </c:pt>
                <c:pt idx="64">
                  <c:v>137328.0847368648</c:v>
                </c:pt>
                <c:pt idx="65">
                  <c:v>137579.3857834199</c:v>
                </c:pt>
                <c:pt idx="66">
                  <c:v>137795.3794278023</c:v>
                </c:pt>
                <c:pt idx="67">
                  <c:v>137977.1069312484</c:v>
                </c:pt>
                <c:pt idx="68">
                  <c:v>138125.5881757597</c:v>
                </c:pt>
                <c:pt idx="69">
                  <c:v>138241.8217496113</c:v>
                </c:pt>
                <c:pt idx="70">
                  <c:v>138326.7850558488</c:v>
                </c:pt>
                <c:pt idx="71">
                  <c:v>138381.4344423458</c:v>
                </c:pt>
                <c:pt idx="72">
                  <c:v>138406.7053519841</c:v>
                </c:pt>
                <c:pt idx="73">
                  <c:v>138403.5124915007</c:v>
                </c:pt>
                <c:pt idx="74">
                  <c:v>138372.7500175899</c:v>
                </c:pt>
                <c:pt idx="75">
                  <c:v>138315.291738857</c:v>
                </c:pt>
                <c:pt idx="76">
                  <c:v>138231.991332287</c:v>
                </c:pt>
                <c:pt idx="77">
                  <c:v>138123.6825729175</c:v>
                </c:pt>
                <c:pt idx="78">
                  <c:v>137991.1795754733</c:v>
                </c:pt>
                <c:pt idx="79">
                  <c:v>137835.2770467682</c:v>
                </c:pt>
                <c:pt idx="80">
                  <c:v>137656.7505477453</c:v>
                </c:pt>
                <c:pt idx="81">
                  <c:v>137456.3567640698</c:v>
                </c:pt>
                <c:pt idx="82">
                  <c:v>137234.8337842713</c:v>
                </c:pt>
                <c:pt idx="83">
                  <c:v>136992.9013844691</c:v>
                </c:pt>
                <c:pt idx="84">
                  <c:v>136731.2613187721</c:v>
                </c:pt>
                <c:pt idx="85">
                  <c:v>136450.597614516</c:v>
                </c:pt>
                <c:pt idx="86">
                  <c:v>136151.5768715376</c:v>
                </c:pt>
                <c:pt idx="87">
                  <c:v>135834.848564739</c:v>
                </c:pt>
                <c:pt idx="88">
                  <c:v>135501.045349253</c:v>
                </c:pt>
                <c:pt idx="89">
                  <c:v>135150.7833675598</c:v>
                </c:pt>
                <c:pt idx="90">
                  <c:v>134784.662557948</c:v>
                </c:pt>
                <c:pt idx="91">
                  <c:v>134403.2669637655</c:v>
                </c:pt>
                <c:pt idx="92">
                  <c:v>134007.1650429375</c:v>
                </c:pt>
                <c:pt idx="93">
                  <c:v>133596.9099772694</c:v>
                </c:pt>
                <c:pt idx="94">
                  <c:v>133173.039981093</c:v>
                </c:pt>
                <c:pt idx="95">
                  <c:v>132736.0786088412</c:v>
                </c:pt>
                <c:pt idx="96">
                  <c:v>132286.5350611778</c:v>
                </c:pt>
                <c:pt idx="97">
                  <c:v>131824.9044893323</c:v>
                </c:pt>
                <c:pt idx="98">
                  <c:v>131351.6682973239</c:v>
                </c:pt>
                <c:pt idx="99">
                  <c:v>130867.2944417829</c:v>
                </c:pt>
                <c:pt idx="100">
                  <c:v>130372.2377291014</c:v>
                </c:pt>
                <c:pt idx="101">
                  <c:v>129866.9401096776</c:v>
                </c:pt>
                <c:pt idx="102">
                  <c:v>129351.830969037</c:v>
                </c:pt>
                <c:pt idx="103">
                  <c:v>128827.3274156256</c:v>
                </c:pt>
                <c:pt idx="104">
                  <c:v>128293.8345651007</c:v>
                </c:pt>
                <c:pt idx="105">
                  <c:v>127751.7458209717</c:v>
                </c:pt>
                <c:pt idx="106">
                  <c:v>127201.4431514349</c:v>
                </c:pt>
                <c:pt idx="107">
                  <c:v>126643.2973622875</c:v>
                </c:pt>
                <c:pt idx="108">
                  <c:v>126077.6683658124</c:v>
                </c:pt>
                <c:pt idx="109">
                  <c:v>125504.9054455324</c:v>
                </c:pt>
                <c:pt idx="110">
                  <c:v>124925.3475167602</c:v>
                </c:pt>
                <c:pt idx="111">
                  <c:v>124339.3233828777</c:v>
                </c:pt>
                <c:pt idx="112">
                  <c:v>123747.1519872728</c:v>
                </c:pt>
                <c:pt idx="113">
                  <c:v>123149.142660909</c:v>
                </c:pt>
                <c:pt idx="114">
                  <c:v>122545.5953654717</c:v>
                </c:pt>
                <c:pt idx="115">
                  <c:v>121936.8009320791</c:v>
                </c:pt>
                <c:pt idx="116">
                  <c:v>121323.0412955377</c:v>
                </c:pt>
                <c:pt idx="117">
                  <c:v>120704.5897241211</c:v>
                </c:pt>
                <c:pt idx="118">
                  <c:v>120081.7110448852</c:v>
                </c:pt>
                <c:pt idx="119">
                  <c:v>119454.6618645154</c:v>
                </c:pt>
              </c:numCache>
            </c:numRef>
          </c:yVal>
          <c:smooth val="0"/>
          <c:extLst xmlns:c16r2="http://schemas.microsoft.com/office/drawing/2015/06/chart">
            <c:ext xmlns:c16="http://schemas.microsoft.com/office/drawing/2014/chart" uri="{C3380CC4-5D6E-409C-BE32-E72D297353CC}">
              <c16:uniqueId val="{00000005-5F40-4B0E-84F1-90F2FD87BE89}"/>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5291.527474078815</c:v>
                </c:pt>
                <c:pt idx="2">
                  <c:v>10410.68193887873</c:v>
                </c:pt>
                <c:pt idx="3">
                  <c:v>15365.48879293562</c:v>
                </c:pt>
                <c:pt idx="4">
                  <c:v>20162.46000640839</c:v>
                </c:pt>
                <c:pt idx="5">
                  <c:v>24806.90525384853</c:v>
                </c:pt>
                <c:pt idx="6">
                  <c:v>29303.18853016058</c:v>
                </c:pt>
                <c:pt idx="7">
                  <c:v>33654.93607791047</c:v>
                </c:pt>
                <c:pt idx="8">
                  <c:v>37865.2042775345</c:v>
                </c:pt>
                <c:pt idx="9">
                  <c:v>41936.61468938575</c:v>
                </c:pt>
                <c:pt idx="10">
                  <c:v>45871.46220005885</c:v>
                </c:pt>
                <c:pt idx="11">
                  <c:v>49671.80119239608</c:v>
                </c:pt>
                <c:pt idx="12">
                  <c:v>53339.513797672</c:v>
                </c:pt>
                <c:pt idx="13">
                  <c:v>59156.7126152499</c:v>
                </c:pt>
                <c:pt idx="14">
                  <c:v>64726.42349418998</c:v>
                </c:pt>
                <c:pt idx="15">
                  <c:v>70072.22460708883</c:v>
                </c:pt>
                <c:pt idx="16">
                  <c:v>75213.1704221678</c:v>
                </c:pt>
                <c:pt idx="17">
                  <c:v>80164.95788342276</c:v>
                </c:pt>
                <c:pt idx="18">
                  <c:v>84940.5601987578</c:v>
                </c:pt>
                <c:pt idx="19">
                  <c:v>89550.74385949894</c:v>
                </c:pt>
                <c:pt idx="20">
                  <c:v>94004.49084659839</c:v>
                </c:pt>
                <c:pt idx="21">
                  <c:v>98309.3429145254</c:v>
                </c:pt>
                <c:pt idx="22">
                  <c:v>102471.6819094317</c:v>
                </c:pt>
                <c:pt idx="23">
                  <c:v>106496.9576410847</c:v>
                </c:pt>
                <c:pt idx="24">
                  <c:v>110389.8728040687</c:v>
                </c:pt>
                <c:pt idx="25">
                  <c:v>114154.532765544</c:v>
                </c:pt>
                <c:pt idx="26">
                  <c:v>117797.6756157486</c:v>
                </c:pt>
                <c:pt idx="27">
                  <c:v>121322.375393695</c:v>
                </c:pt>
                <c:pt idx="28">
                  <c:v>124731.4165992662</c:v>
                </c:pt>
                <c:pt idx="29">
                  <c:v>128027.3715621906</c:v>
                </c:pt>
                <c:pt idx="30">
                  <c:v>131212.6461192674</c:v>
                </c:pt>
                <c:pt idx="31">
                  <c:v>134289.5158431891</c:v>
                </c:pt>
                <c:pt idx="32">
                  <c:v>137260.1546876677</c:v>
                </c:pt>
                <c:pt idx="33">
                  <c:v>140126.6575072964</c:v>
                </c:pt>
                <c:pt idx="34">
                  <c:v>142891.0576399087</c:v>
                </c:pt>
                <c:pt idx="35">
                  <c:v>145555.3405180154</c:v>
                </c:pt>
                <c:pt idx="36">
                  <c:v>148121.4540951409</c:v>
                </c:pt>
                <c:pt idx="37">
                  <c:v>150591.3167252312</c:v>
                </c:pt>
                <c:pt idx="38">
                  <c:v>152966.8230128167</c:v>
                </c:pt>
                <c:pt idx="39">
                  <c:v>155249.8523399513</c:v>
                </c:pt>
                <c:pt idx="40">
                  <c:v>157442.2673058512</c:v>
                </c:pt>
                <c:pt idx="41">
                  <c:v>159545.9156815694</c:v>
                </c:pt>
                <c:pt idx="42">
                  <c:v>161562.6316397439</c:v>
                </c:pt>
                <c:pt idx="43">
                  <c:v>163494.2363808807</c:v>
                </c:pt>
                <c:pt idx="44">
                  <c:v>165342.5382997103</c:v>
                </c:pt>
                <c:pt idx="45">
                  <c:v>167109.3328068997</c:v>
                </c:pt>
                <c:pt idx="46">
                  <c:v>168796.4018981124</c:v>
                </c:pt>
                <c:pt idx="47">
                  <c:v>170405.5135435963</c:v>
                </c:pt>
                <c:pt idx="48">
                  <c:v>171938.420956214</c:v>
                </c:pt>
                <c:pt idx="49">
                  <c:v>173396.8617834997</c:v>
                </c:pt>
                <c:pt idx="50">
                  <c:v>174782.5572593787</c:v>
                </c:pt>
                <c:pt idx="51">
                  <c:v>176097.2113431694</c:v>
                </c:pt>
                <c:pt idx="52">
                  <c:v>177342.5098730396</c:v>
                </c:pt>
                <c:pt idx="53">
                  <c:v>178520.1197376021</c:v>
                </c:pt>
                <c:pt idx="54">
                  <c:v>179631.688083749</c:v>
                </c:pt>
                <c:pt idx="55">
                  <c:v>180678.8415693864</c:v>
                </c:pt>
                <c:pt idx="56">
                  <c:v>181663.1856669961</c:v>
                </c:pt>
                <c:pt idx="57">
                  <c:v>182586.3040218884</c:v>
                </c:pt>
                <c:pt idx="58">
                  <c:v>183449.7578673593</c:v>
                </c:pt>
                <c:pt idx="59">
                  <c:v>184255.0854976987</c:v>
                </c:pt>
                <c:pt idx="60">
                  <c:v>185003.8017990177</c:v>
                </c:pt>
                <c:pt idx="61">
                  <c:v>185697.3978370929</c:v>
                </c:pt>
                <c:pt idx="62">
                  <c:v>186337.3405008705</c:v>
                </c:pt>
                <c:pt idx="63">
                  <c:v>186925.0721998352</c:v>
                </c:pt>
                <c:pt idx="64">
                  <c:v>187462.0106131642</c:v>
                </c:pt>
                <c:pt idx="65">
                  <c:v>187949.5484883678</c:v>
                </c:pt>
                <c:pt idx="66">
                  <c:v>188389.0534869833</c:v>
                </c:pt>
                <c:pt idx="67">
                  <c:v>188781.868074799</c:v>
                </c:pt>
                <c:pt idx="68">
                  <c:v>189129.3094540823</c:v>
                </c:pt>
                <c:pt idx="69">
                  <c:v>189432.6695352667</c:v>
                </c:pt>
                <c:pt idx="70">
                  <c:v>189693.2149455962</c:v>
                </c:pt>
                <c:pt idx="71">
                  <c:v>189912.1870722806</c:v>
                </c:pt>
                <c:pt idx="72">
                  <c:v>190090.8021377763</c:v>
                </c:pt>
                <c:pt idx="73">
                  <c:v>190230.2513048877</c:v>
                </c:pt>
                <c:pt idx="74">
                  <c:v>190331.700809476</c:v>
                </c:pt>
                <c:pt idx="75">
                  <c:v>190396.292118653</c:v>
                </c:pt>
                <c:pt idx="76">
                  <c:v>190425.142112421</c:v>
                </c:pt>
                <c:pt idx="77">
                  <c:v>190419.34328684</c:v>
                </c:pt>
                <c:pt idx="78">
                  <c:v>190379.963976868</c:v>
                </c:pt>
                <c:pt idx="79">
                  <c:v>190308.0485971435</c:v>
                </c:pt>
                <c:pt idx="80">
                  <c:v>190204.6178990605</c:v>
                </c:pt>
                <c:pt idx="81">
                  <c:v>190070.6692425704</c:v>
                </c:pt>
                <c:pt idx="82">
                  <c:v>189907.1768812488</c:v>
                </c:pt>
                <c:pt idx="83">
                  <c:v>189715.0922592401</c:v>
                </c:pt>
                <c:pt idx="84">
                  <c:v>189495.3443187713</c:v>
                </c:pt>
                <c:pt idx="85">
                  <c:v>189248.8398170287</c:v>
                </c:pt>
                <c:pt idx="86">
                  <c:v>188976.4636512222</c:v>
                </c:pt>
                <c:pt idx="87">
                  <c:v>188679.0791907921</c:v>
                </c:pt>
                <c:pt idx="88">
                  <c:v>188357.5286157224</c:v>
                </c:pt>
                <c:pt idx="89">
                  <c:v>188012.6332600424</c:v>
                </c:pt>
                <c:pt idx="90">
                  <c:v>187645.1939596156</c:v>
                </c:pt>
                <c:pt idx="91">
                  <c:v>187255.9914034172</c:v>
                </c:pt>
                <c:pt idx="92">
                  <c:v>186845.7864875109</c:v>
                </c:pt>
                <c:pt idx="93">
                  <c:v>186415.3206710345</c:v>
                </c:pt>
                <c:pt idx="94">
                  <c:v>185965.3163335216</c:v>
                </c:pt>
                <c:pt idx="95">
                  <c:v>185496.4771329486</c:v>
                </c:pt>
                <c:pt idx="96">
                  <c:v>185009.488363931</c:v>
                </c:pt>
                <c:pt idx="97">
                  <c:v>184505.0173155596</c:v>
                </c:pt>
                <c:pt idx="98">
                  <c:v>183983.7136283624</c:v>
                </c:pt>
                <c:pt idx="99">
                  <c:v>183446.209649975</c:v>
                </c:pt>
                <c:pt idx="100">
                  <c:v>182893.1207890762</c:v>
                </c:pt>
                <c:pt idx="101">
                  <c:v>182325.0458672312</c:v>
                </c:pt>
                <c:pt idx="102">
                  <c:v>181742.5674682818</c:v>
                </c:pt>
                <c:pt idx="103">
                  <c:v>181146.2522849673</c:v>
                </c:pt>
                <c:pt idx="104">
                  <c:v>180536.6514624906</c:v>
                </c:pt>
                <c:pt idx="105">
                  <c:v>179914.3009387557</c:v>
                </c:pt>
                <c:pt idx="106">
                  <c:v>179279.7217810424</c:v>
                </c:pt>
                <c:pt idx="107">
                  <c:v>178633.4205189073</c:v>
                </c:pt>
                <c:pt idx="108">
                  <c:v>177975.8894731025</c:v>
                </c:pt>
                <c:pt idx="109">
                  <c:v>177307.6070803483</c:v>
                </c:pt>
                <c:pt idx="110">
                  <c:v>176629.038213803</c:v>
                </c:pt>
                <c:pt idx="111">
                  <c:v>175940.6344990851</c:v>
                </c:pt>
                <c:pt idx="112">
                  <c:v>175242.8346257396</c:v>
                </c:pt>
                <c:pt idx="113">
                  <c:v>174536.0646540327</c:v>
                </c:pt>
                <c:pt idx="114">
                  <c:v>173820.7383169867</c:v>
                </c:pt>
                <c:pt idx="115">
                  <c:v>173097.2573175812</c:v>
                </c:pt>
                <c:pt idx="116">
                  <c:v>172366.0116210585</c:v>
                </c:pt>
                <c:pt idx="117">
                  <c:v>171627.3797422713</c:v>
                </c:pt>
                <c:pt idx="118">
                  <c:v>170881.7290280438</c:v>
                </c:pt>
                <c:pt idx="119">
                  <c:v>170129.4159345031</c:v>
                </c:pt>
              </c:numCache>
            </c:numRef>
          </c:yVal>
          <c:smooth val="0"/>
          <c:extLst xmlns:c16r2="http://schemas.microsoft.com/office/drawing/2015/06/chart">
            <c:ext xmlns:c16="http://schemas.microsoft.com/office/drawing/2014/chart" uri="{C3380CC4-5D6E-409C-BE32-E72D297353CC}">
              <c16:uniqueId val="{00000006-5F40-4B0E-84F1-90F2FD87BE89}"/>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5291.527474078815</c:v>
                </c:pt>
                <c:pt idx="2">
                  <c:v>10417.01765991841</c:v>
                </c:pt>
                <c:pt idx="3">
                  <c:v>15385.55666877353</c:v>
                </c:pt>
                <c:pt idx="4">
                  <c:v>20204.43690852984</c:v>
                </c:pt>
                <c:pt idx="5">
                  <c:v>24879.51971257869</c:v>
                </c:pt>
                <c:pt idx="6">
                  <c:v>29415.53483186336</c:v>
                </c:pt>
                <c:pt idx="7">
                  <c:v>33816.32345342636</c:v>
                </c:pt>
                <c:pt idx="8">
                  <c:v>38085.03482403398</c:v>
                </c:pt>
                <c:pt idx="9">
                  <c:v>42224.28483371528</c:v>
                </c:pt>
                <c:pt idx="10">
                  <c:v>46236.28346201044</c:v>
                </c:pt>
                <c:pt idx="11">
                  <c:v>50122.93678109138</c:v>
                </c:pt>
                <c:pt idx="12">
                  <c:v>53885.92820593877</c:v>
                </c:pt>
                <c:pt idx="13">
                  <c:v>59807.13189206219</c:v>
                </c:pt>
                <c:pt idx="14">
                  <c:v>65486.44957231381</c:v>
                </c:pt>
                <c:pt idx="15">
                  <c:v>70947.79427604191</c:v>
                </c:pt>
                <c:pt idx="16">
                  <c:v>76210.41192940483</c:v>
                </c:pt>
                <c:pt idx="17">
                  <c:v>81290.07198124984</c:v>
                </c:pt>
                <c:pt idx="18">
                  <c:v>86199.72632063808</c:v>
                </c:pt>
                <c:pt idx="19">
                  <c:v>90950.04656092539</c:v>
                </c:pt>
                <c:pt idx="20">
                  <c:v>95549.86257403507</c:v>
                </c:pt>
                <c:pt idx="21">
                  <c:v>100006.5199334484</c:v>
                </c:pt>
                <c:pt idx="22">
                  <c:v>104326.1708383563</c:v>
                </c:pt>
                <c:pt idx="23">
                  <c:v>108514.0105330567</c:v>
                </c:pt>
                <c:pt idx="24">
                  <c:v>112574.469114512</c:v>
                </c:pt>
                <c:pt idx="25">
                  <c:v>116511.3668649648</c:v>
                </c:pt>
                <c:pt idx="26">
                  <c:v>120331.1606514056</c:v>
                </c:pt>
                <c:pt idx="27">
                  <c:v>124036.6262182342</c:v>
                </c:pt>
                <c:pt idx="28">
                  <c:v>127630.2491135818</c:v>
                </c:pt>
                <c:pt idx="29">
                  <c:v>131114.3040742713</c:v>
                </c:pt>
                <c:pt idx="30">
                  <c:v>134490.9023678727</c:v>
                </c:pt>
                <c:pt idx="31">
                  <c:v>137762.0293430078</c:v>
                </c:pt>
                <c:pt idx="32">
                  <c:v>140929.574116199</c:v>
                </c:pt>
                <c:pt idx="33">
                  <c:v>143995.3529054211</c:v>
                </c:pt>
                <c:pt idx="34">
                  <c:v>146961.1272401356</c:v>
                </c:pt>
                <c:pt idx="35">
                  <c:v>149828.6180485494</c:v>
                </c:pt>
                <c:pt idx="36">
                  <c:v>152599.5164357352</c:v>
                </c:pt>
                <c:pt idx="37">
                  <c:v>155275.491813442</c:v>
                </c:pt>
                <c:pt idx="38">
                  <c:v>157858.1979177706</c:v>
                </c:pt>
                <c:pt idx="39">
                  <c:v>160349.2814760555</c:v>
                </c:pt>
                <c:pt idx="40">
                  <c:v>162750.380652679</c:v>
                </c:pt>
                <c:pt idx="41">
                  <c:v>165063.127003726</c:v>
                </c:pt>
                <c:pt idx="42">
                  <c:v>167289.1466697392</c:v>
                </c:pt>
                <c:pt idx="43">
                  <c:v>169430.0609345387</c:v>
                </c:pt>
                <c:pt idx="44">
                  <c:v>171487.486299353</c:v>
                </c:pt>
                <c:pt idx="45">
                  <c:v>173463.034192201</c:v>
                </c:pt>
                <c:pt idx="46">
                  <c:v>175358.3104084232</c:v>
                </c:pt>
                <c:pt idx="47">
                  <c:v>177174.9143587241</c:v>
                </c:pt>
                <c:pt idx="48">
                  <c:v>178914.4381853137</c:v>
                </c:pt>
                <c:pt idx="49">
                  <c:v>180578.4657939428</c:v>
                </c:pt>
                <c:pt idx="50">
                  <c:v>182168.5718393107</c:v>
                </c:pt>
                <c:pt idx="51">
                  <c:v>183686.320693014</c:v>
                </c:pt>
                <c:pt idx="52">
                  <c:v>185133.2654225852</c:v>
                </c:pt>
                <c:pt idx="53">
                  <c:v>186510.9467862165</c:v>
                </c:pt>
                <c:pt idx="54">
                  <c:v>187820.8922622614</c:v>
                </c:pt>
                <c:pt idx="55">
                  <c:v>189064.6151229527</c:v>
                </c:pt>
                <c:pt idx="56">
                  <c:v>190243.6135589243</c:v>
                </c:pt>
                <c:pt idx="57">
                  <c:v>191359.3698589348</c:v>
                </c:pt>
                <c:pt idx="58">
                  <c:v>192413.3496474908</c:v>
                </c:pt>
                <c:pt idx="59">
                  <c:v>193407.0011817082</c:v>
                </c:pt>
                <c:pt idx="60">
                  <c:v>194341.7547077204</c:v>
                </c:pt>
                <c:pt idx="61">
                  <c:v>195219.0218761135</c:v>
                </c:pt>
                <c:pt idx="62">
                  <c:v>196040.1952152846</c:v>
                </c:pt>
                <c:pt idx="63">
                  <c:v>196806.6476611351</c:v>
                </c:pt>
                <c:pt idx="64">
                  <c:v>197519.732141187</c:v>
                </c:pt>
                <c:pt idx="65">
                  <c:v>198180.781210983</c:v>
                </c:pt>
                <c:pt idx="66">
                  <c:v>198791.1067404493</c:v>
                </c:pt>
                <c:pt idx="67">
                  <c:v>199351.9996478166</c:v>
                </c:pt>
                <c:pt idx="68">
                  <c:v>199864.7296786446</c:v>
                </c:pt>
                <c:pt idx="69">
                  <c:v>200330.5452274736</c:v>
                </c:pt>
                <c:pt idx="70">
                  <c:v>200750.6731996727</c:v>
                </c:pt>
                <c:pt idx="71">
                  <c:v>201126.3189110556</c:v>
                </c:pt>
                <c:pt idx="72">
                  <c:v>201458.6660229298</c:v>
                </c:pt>
                <c:pt idx="73">
                  <c:v>201748.8765102788</c:v>
                </c:pt>
                <c:pt idx="74">
                  <c:v>201998.090660891</c:v>
                </c:pt>
                <c:pt idx="75">
                  <c:v>202207.4271032962</c:v>
                </c:pt>
                <c:pt idx="76">
                  <c:v>202377.982861486</c:v>
                </c:pt>
                <c:pt idx="77">
                  <c:v>202510.8334344774</c:v>
                </c:pt>
                <c:pt idx="78">
                  <c:v>202607.0328988512</c:v>
                </c:pt>
                <c:pt idx="79">
                  <c:v>202667.6140325156</c:v>
                </c:pt>
                <c:pt idx="80">
                  <c:v>202693.5884580116</c:v>
                </c:pt>
                <c:pt idx="81">
                  <c:v>202685.9468037731</c:v>
                </c:pt>
                <c:pt idx="82">
                  <c:v>202645.6588818366</c:v>
                </c:pt>
                <c:pt idx="83">
                  <c:v>202573.6738805808</c:v>
                </c:pt>
                <c:pt idx="84">
                  <c:v>202470.920571148</c:v>
                </c:pt>
                <c:pt idx="85">
                  <c:v>202338.3075262837</c:v>
                </c:pt>
                <c:pt idx="86">
                  <c:v>202176.7233503985</c:v>
                </c:pt>
                <c:pt idx="87">
                  <c:v>201987.0369197302</c:v>
                </c:pt>
                <c:pt idx="88">
                  <c:v>201770.0976315425</c:v>
                </c:pt>
                <c:pt idx="89">
                  <c:v>201526.7356613758</c:v>
                </c:pt>
                <c:pt idx="90">
                  <c:v>201257.7622274081</c:v>
                </c:pt>
                <c:pt idx="91">
                  <c:v>200963.9698610594</c:v>
                </c:pt>
                <c:pt idx="92">
                  <c:v>200646.1326830136</c:v>
                </c:pt>
                <c:pt idx="93">
                  <c:v>200305.006683887</c:v>
                </c:pt>
                <c:pt idx="94">
                  <c:v>199941.3300088434</c:v>
                </c:pt>
                <c:pt idx="95">
                  <c:v>199555.8232454541</c:v>
                </c:pt>
                <c:pt idx="96">
                  <c:v>199149.1897142124</c:v>
                </c:pt>
                <c:pt idx="97">
                  <c:v>198722.1157610836</c:v>
                </c:pt>
                <c:pt idx="98">
                  <c:v>198275.2710515726</c:v>
                </c:pt>
                <c:pt idx="99">
                  <c:v>197809.3088657893</c:v>
                </c:pt>
                <c:pt idx="100">
                  <c:v>197324.866394042</c:v>
                </c:pt>
                <c:pt idx="101">
                  <c:v>196822.5650325259</c:v>
                </c:pt>
                <c:pt idx="102">
                  <c:v>196303.0106786992</c:v>
                </c:pt>
                <c:pt idx="103">
                  <c:v>195766.7940259678</c:v>
                </c:pt>
                <c:pt idx="104">
                  <c:v>195214.4908573441</c:v>
                </c:pt>
                <c:pt idx="105">
                  <c:v>194646.6623377441</c:v>
                </c:pt>
                <c:pt idx="106">
                  <c:v>194063.855304638</c:v>
                </c:pt>
                <c:pt idx="107">
                  <c:v>193466.6025567846</c:v>
                </c:pt>
                <c:pt idx="108">
                  <c:v>192855.4231407964</c:v>
                </c:pt>
                <c:pt idx="109">
                  <c:v>192230.8226353093</c:v>
                </c:pt>
                <c:pt idx="110">
                  <c:v>191593.2934325528</c:v>
                </c:pt>
                <c:pt idx="111">
                  <c:v>190943.3150171246</c:v>
                </c:pt>
                <c:pt idx="112">
                  <c:v>190281.3542418135</c:v>
                </c:pt>
                <c:pt idx="113">
                  <c:v>189607.8656002963</c:v>
                </c:pt>
                <c:pt idx="114">
                  <c:v>188923.2914965865</c:v>
                </c:pt>
                <c:pt idx="115">
                  <c:v>188228.0625111032</c:v>
                </c:pt>
                <c:pt idx="116">
                  <c:v>187522.5976632475</c:v>
                </c:pt>
                <c:pt idx="117">
                  <c:v>186807.3046703947</c:v>
                </c:pt>
                <c:pt idx="118">
                  <c:v>186082.5802032128</c:v>
                </c:pt>
                <c:pt idx="119">
                  <c:v>185348.8101372323</c:v>
                </c:pt>
              </c:numCache>
            </c:numRef>
          </c:yVal>
          <c:smooth val="0"/>
          <c:extLst xmlns:c16r2="http://schemas.microsoft.com/office/drawing/2015/06/chart">
            <c:ext xmlns:c16="http://schemas.microsoft.com/office/drawing/2014/chart" uri="{C3380CC4-5D6E-409C-BE32-E72D297353CC}">
              <c16:uniqueId val="{00000007-5F40-4B0E-84F1-90F2FD87BE89}"/>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5291.527474078815</c:v>
                </c:pt>
                <c:pt idx="2">
                  <c:v>10410.68098463421</c:v>
                </c:pt>
                <c:pt idx="3">
                  <c:v>15367.245227498</c:v>
                </c:pt>
                <c:pt idx="4">
                  <c:v>20169.15770618548</c:v>
                </c:pt>
                <c:pt idx="5">
                  <c:v>24822.87754343241</c:v>
                </c:pt>
                <c:pt idx="6">
                  <c:v>29333.69032597309</c:v>
                </c:pt>
                <c:pt idx="7">
                  <c:v>33705.9557152004</c:v>
                </c:pt>
                <c:pt idx="8">
                  <c:v>37943.30799501645</c:v>
                </c:pt>
                <c:pt idx="9">
                  <c:v>42048.81799950195</c:v>
                </c:pt>
                <c:pt idx="10">
                  <c:v>46025.12340402998</c:v>
                </c:pt>
                <c:pt idx="11">
                  <c:v>49874.53314686504</c:v>
                </c:pt>
                <c:pt idx="12">
                  <c:v>53599.11073613935</c:v>
                </c:pt>
                <c:pt idx="13">
                  <c:v>59481.0893993359</c:v>
                </c:pt>
                <c:pt idx="14">
                  <c:v>65168.96835254133</c:v>
                </c:pt>
                <c:pt idx="15">
                  <c:v>70676.8342201204</c:v>
                </c:pt>
                <c:pt idx="16">
                  <c:v>76015.984769179</c:v>
                </c:pt>
                <c:pt idx="17">
                  <c:v>81195.7836317953</c:v>
                </c:pt>
                <c:pt idx="18">
                  <c:v>86224.03487592621</c:v>
                </c:pt>
                <c:pt idx="19">
                  <c:v>91107.28731479332</c:v>
                </c:pt>
                <c:pt idx="20">
                  <c:v>95851.08231965474</c:v>
                </c:pt>
                <c:pt idx="21">
                  <c:v>100460.1552362072</c:v>
                </c:pt>
                <c:pt idx="22">
                  <c:v>104938.5987484278</c:v>
                </c:pt>
                <c:pt idx="23">
                  <c:v>109289.9950766687</c:v>
                </c:pt>
                <c:pt idx="24">
                  <c:v>113517.5226861408</c:v>
                </c:pt>
                <c:pt idx="25">
                  <c:v>117624.0421779444</c:v>
                </c:pt>
                <c:pt idx="26">
                  <c:v>121615.2731063326</c:v>
                </c:pt>
                <c:pt idx="27">
                  <c:v>125493.522983873</c:v>
                </c:pt>
                <c:pt idx="28">
                  <c:v>129260.9444189465</c:v>
                </c:pt>
                <c:pt idx="29">
                  <c:v>132919.5873806071</c:v>
                </c:pt>
                <c:pt idx="30">
                  <c:v>136471.4241705202</c:v>
                </c:pt>
                <c:pt idx="31">
                  <c:v>139918.3688108518</c:v>
                </c:pt>
                <c:pt idx="32">
                  <c:v>143262.2920007883</c:v>
                </c:pt>
                <c:pt idx="33">
                  <c:v>146505.0325172371</c:v>
                </c:pt>
                <c:pt idx="34">
                  <c:v>149648.4057714182</c:v>
                </c:pt>
                <c:pt idx="35">
                  <c:v>152694.2100993164</c:v>
                </c:pt>
                <c:pt idx="36">
                  <c:v>155644.2312546922</c:v>
                </c:pt>
                <c:pt idx="37">
                  <c:v>158500.2454841922</c:v>
                </c:pt>
                <c:pt idx="38">
                  <c:v>161264.021491356</c:v>
                </c:pt>
                <c:pt idx="39">
                  <c:v>163937.3258252216</c:v>
                </c:pt>
                <c:pt idx="40">
                  <c:v>166521.9188822235</c:v>
                </c:pt>
                <c:pt idx="41">
                  <c:v>169019.5547948128</c:v>
                </c:pt>
                <c:pt idx="42">
                  <c:v>171431.9810003937</c:v>
                </c:pt>
                <c:pt idx="43">
                  <c:v>173760.9375342806</c:v>
                </c:pt>
                <c:pt idx="44">
                  <c:v>176008.1561281204</c:v>
                </c:pt>
                <c:pt idx="45">
                  <c:v>178175.3591785377</c:v>
                </c:pt>
                <c:pt idx="46">
                  <c:v>180264.2586369587</c:v>
                </c:pt>
                <c:pt idx="47">
                  <c:v>182276.5548604005</c:v>
                </c:pt>
                <c:pt idx="48">
                  <c:v>184213.9354540459</c:v>
                </c:pt>
                <c:pt idx="49">
                  <c:v>186078.0741291584</c:v>
                </c:pt>
                <c:pt idx="50">
                  <c:v>187870.629594126</c:v>
                </c:pt>
                <c:pt idx="51">
                  <c:v>189593.2444917453</c:v>
                </c:pt>
                <c:pt idx="52">
                  <c:v>191247.5443981786</c:v>
                </c:pt>
                <c:pt idx="53">
                  <c:v>192835.136877894</c:v>
                </c:pt>
                <c:pt idx="54">
                  <c:v>194357.6106047765</c:v>
                </c:pt>
                <c:pt idx="55">
                  <c:v>195816.534551878</c:v>
                </c:pt>
                <c:pt idx="56">
                  <c:v>197213.4572506961</c:v>
                </c:pt>
                <c:pt idx="57">
                  <c:v>198549.9061197755</c:v>
                </c:pt>
                <c:pt idx="58">
                  <c:v>199827.386861583</c:v>
                </c:pt>
                <c:pt idx="59">
                  <c:v>201047.3829259786</c:v>
                </c:pt>
                <c:pt idx="60">
                  <c:v>202211.3550381204</c:v>
                </c:pt>
                <c:pt idx="61">
                  <c:v>203320.7407883247</c:v>
                </c:pt>
                <c:pt idx="62">
                  <c:v>204376.954281163</c:v>
                </c:pt>
                <c:pt idx="63">
                  <c:v>205381.3858409286</c:v>
                </c:pt>
                <c:pt idx="64">
                  <c:v>206335.4017705396</c:v>
                </c:pt>
                <c:pt idx="65">
                  <c:v>207240.3441609098</c:v>
                </c:pt>
                <c:pt idx="66">
                  <c:v>208097.5307478211</c:v>
                </c:pt>
                <c:pt idx="67">
                  <c:v>208908.2548133784</c:v>
                </c:pt>
                <c:pt idx="68">
                  <c:v>209673.7851291886</c:v>
                </c:pt>
                <c:pt idx="69">
                  <c:v>210395.3659384965</c:v>
                </c:pt>
                <c:pt idx="70">
                  <c:v>211074.2169745942</c:v>
                </c:pt>
                <c:pt idx="71">
                  <c:v>211711.5335129239</c:v>
                </c:pt>
                <c:pt idx="72">
                  <c:v>212308.4864544077</c:v>
                </c:pt>
                <c:pt idx="73">
                  <c:v>212866.2224376367</c:v>
                </c:pt>
                <c:pt idx="74">
                  <c:v>213385.86397768</c:v>
                </c:pt>
                <c:pt idx="75">
                  <c:v>213868.5096293623</c:v>
                </c:pt>
                <c:pt idx="76">
                  <c:v>214315.2341729954</c:v>
                </c:pt>
                <c:pt idx="77">
                  <c:v>214727.088820635</c:v>
                </c:pt>
                <c:pt idx="78">
                  <c:v>215105.1014410444</c:v>
                </c:pt>
                <c:pt idx="79">
                  <c:v>215450.2768016646</c:v>
                </c:pt>
                <c:pt idx="80">
                  <c:v>215763.5968259608</c:v>
                </c:pt>
                <c:pt idx="81">
                  <c:v>216046.0208646338</c:v>
                </c:pt>
                <c:pt idx="82">
                  <c:v>216298.4859792651</c:v>
                </c:pt>
                <c:pt idx="83">
                  <c:v>216521.9072370443</c:v>
                </c:pt>
                <c:pt idx="84">
                  <c:v>216717.178015337</c:v>
                </c:pt>
                <c:pt idx="85">
                  <c:v>216885.170314884</c:v>
                </c:pt>
                <c:pt idx="86">
                  <c:v>217026.7350805604</c:v>
                </c:pt>
                <c:pt idx="87">
                  <c:v>217142.702528623</c:v>
                </c:pt>
                <c:pt idx="88">
                  <c:v>217233.8824795107</c:v>
                </c:pt>
                <c:pt idx="89">
                  <c:v>217301.0646952756</c:v>
                </c:pt>
                <c:pt idx="90">
                  <c:v>217345.0192208143</c:v>
                </c:pt>
                <c:pt idx="91">
                  <c:v>217366.4967281062</c:v>
                </c:pt>
                <c:pt idx="92">
                  <c:v>217366.2288627415</c:v>
                </c:pt>
                <c:pt idx="93">
                  <c:v>217344.928592047</c:v>
                </c:pt>
                <c:pt idx="94">
                  <c:v>217303.290554197</c:v>
                </c:pt>
                <c:pt idx="95">
                  <c:v>217241.9914077134</c:v>
                </c:pt>
                <c:pt idx="96">
                  <c:v>217161.6901808192</c:v>
                </c:pt>
                <c:pt idx="97">
                  <c:v>217063.0286201558</c:v>
                </c:pt>
                <c:pt idx="98">
                  <c:v>216946.6315383909</c:v>
                </c:pt>
                <c:pt idx="99">
                  <c:v>216813.1071603014</c:v>
                </c:pt>
                <c:pt idx="100">
                  <c:v>216663.0474669447</c:v>
                </c:pt>
                <c:pt idx="101">
                  <c:v>216497.0285375544</c:v>
                </c:pt>
                <c:pt idx="102">
                  <c:v>216315.6108888406</c:v>
                </c:pt>
                <c:pt idx="103">
                  <c:v>216119.3398113884</c:v>
                </c:pt>
                <c:pt idx="104">
                  <c:v>215908.7457028998</c:v>
                </c:pt>
                <c:pt idx="105">
                  <c:v>215684.3443980112</c:v>
                </c:pt>
                <c:pt idx="106">
                  <c:v>215446.6374944791</c:v>
                </c:pt>
                <c:pt idx="107">
                  <c:v>215196.1126755327</c:v>
                </c:pt>
                <c:pt idx="108">
                  <c:v>214933.2440282106</c:v>
                </c:pt>
                <c:pt idx="109">
                  <c:v>214658.492357516</c:v>
                </c:pt>
                <c:pt idx="110">
                  <c:v>214372.3054962638</c:v>
                </c:pt>
                <c:pt idx="111">
                  <c:v>214075.1186104775</c:v>
                </c:pt>
                <c:pt idx="112">
                  <c:v>213767.3545002409</c:v>
                </c:pt>
                <c:pt idx="113">
                  <c:v>213449.4238959069</c:v>
                </c:pt>
                <c:pt idx="114">
                  <c:v>213121.7257495676</c:v>
                </c:pt>
                <c:pt idx="115">
                  <c:v>212784.6475217515</c:v>
                </c:pt>
                <c:pt idx="116">
                  <c:v>212438.5654632603</c:v>
                </c:pt>
                <c:pt idx="117">
                  <c:v>212083.8448921207</c:v>
                </c:pt>
                <c:pt idx="118">
                  <c:v>211720.8404656083</c:v>
                </c:pt>
                <c:pt idx="119">
                  <c:v>211349.8964473235</c:v>
                </c:pt>
              </c:numCache>
            </c:numRef>
          </c:yVal>
          <c:smooth val="0"/>
          <c:extLst xmlns:c16r2="http://schemas.microsoft.com/office/drawing/2015/06/chart">
            <c:ext xmlns:c16="http://schemas.microsoft.com/office/drawing/2014/chart" uri="{C3380CC4-5D6E-409C-BE32-E72D297353CC}">
              <c16:uniqueId val="{00000008-5F40-4B0E-84F1-90F2FD87BE89}"/>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5291.527474078815</c:v>
                </c:pt>
                <c:pt idx="2">
                  <c:v>10314.67846932448</c:v>
                </c:pt>
                <c:pt idx="3">
                  <c:v>15095.64310928341</c:v>
                </c:pt>
                <c:pt idx="4">
                  <c:v>19655.84420011751</c:v>
                </c:pt>
                <c:pt idx="5">
                  <c:v>24012.82615312655</c:v>
                </c:pt>
                <c:pt idx="6">
                  <c:v>28180.99288780498</c:v>
                </c:pt>
                <c:pt idx="7">
                  <c:v>32172.21094990769</c:v>
                </c:pt>
                <c:pt idx="8">
                  <c:v>35996.3016754808</c:v>
                </c:pt>
                <c:pt idx="9">
                  <c:v>39661.4421659906</c:v>
                </c:pt>
                <c:pt idx="10">
                  <c:v>43174.49141453912</c:v>
                </c:pt>
                <c:pt idx="11">
                  <c:v>46541.2550721236</c:v>
                </c:pt>
                <c:pt idx="12">
                  <c:v>49766.69997435059</c:v>
                </c:pt>
                <c:pt idx="13">
                  <c:v>55135.47662750655</c:v>
                </c:pt>
                <c:pt idx="14">
                  <c:v>60252.4343519935</c:v>
                </c:pt>
                <c:pt idx="15">
                  <c:v>65142.52672684025</c:v>
                </c:pt>
                <c:pt idx="16">
                  <c:v>69825.96449484095</c:v>
                </c:pt>
                <c:pt idx="17">
                  <c:v>74319.39782297639</c:v>
                </c:pt>
                <c:pt idx="18">
                  <c:v>78636.5872112389</c:v>
                </c:pt>
                <c:pt idx="19">
                  <c:v>82788.95078969607</c:v>
                </c:pt>
                <c:pt idx="20">
                  <c:v>86786.01114172899</c:v>
                </c:pt>
                <c:pt idx="21">
                  <c:v>90635.75960337394</c:v>
                </c:pt>
                <c:pt idx="22">
                  <c:v>94344.95285735597</c:v>
                </c:pt>
                <c:pt idx="23">
                  <c:v>97919.35404266066</c:v>
                </c:pt>
                <c:pt idx="24">
                  <c:v>101363.9284454193</c:v>
                </c:pt>
                <c:pt idx="25">
                  <c:v>104683.0020521509</c:v>
                </c:pt>
                <c:pt idx="26">
                  <c:v>107883.5243831715</c:v>
                </c:pt>
                <c:pt idx="27">
                  <c:v>110968.7241032005</c:v>
                </c:pt>
                <c:pt idx="28">
                  <c:v>113941.5127878278</c:v>
                </c:pt>
                <c:pt idx="29">
                  <c:v>116804.5694973955</c:v>
                </c:pt>
                <c:pt idx="30">
                  <c:v>119560.389660913</c:v>
                </c:pt>
                <c:pt idx="31">
                  <c:v>122211.32392201</c:v>
                </c:pt>
                <c:pt idx="32">
                  <c:v>124759.6089329154</c:v>
                </c:pt>
                <c:pt idx="33">
                  <c:v>127207.3916429142</c:v>
                </c:pt>
                <c:pt idx="34">
                  <c:v>129556.7483403974</c:v>
                </c:pt>
                <c:pt idx="35">
                  <c:v>131809.6994729957</c:v>
                </c:pt>
                <c:pt idx="36">
                  <c:v>133968.2210785733</c:v>
                </c:pt>
                <c:pt idx="37">
                  <c:v>136034.2535033275</c:v>
                </c:pt>
                <c:pt idx="38">
                  <c:v>138009.707955543</c:v>
                </c:pt>
                <c:pt idx="39">
                  <c:v>139896.4757061834</c:v>
                </c:pt>
                <c:pt idx="40">
                  <c:v>141696.4269467255</c:v>
                </c:pt>
                <c:pt idx="41">
                  <c:v>143411.4131641991</c:v>
                </c:pt>
                <c:pt idx="42">
                  <c:v>145043.2687418612</c:v>
                </c:pt>
                <c:pt idx="43">
                  <c:v>146593.811907134</c:v>
                </c:pt>
                <c:pt idx="44">
                  <c:v>148064.8451789655</c:v>
                </c:pt>
                <c:pt idx="45">
                  <c:v>149458.1554369489</c:v>
                </c:pt>
                <c:pt idx="46">
                  <c:v>150775.5137099244</c:v>
                </c:pt>
                <c:pt idx="47">
                  <c:v>152018.674761871</c:v>
                </c:pt>
                <c:pt idx="48">
                  <c:v>153189.3765367621</c:v>
                </c:pt>
                <c:pt idx="49">
                  <c:v>154289.3395110196</c:v>
                </c:pt>
                <c:pt idx="50">
                  <c:v>155320.2659916752</c:v>
                </c:pt>
                <c:pt idx="51">
                  <c:v>156283.8393898718</c:v>
                </c:pt>
                <c:pt idx="52">
                  <c:v>157181.7234986906</c:v>
                </c:pt>
                <c:pt idx="53">
                  <c:v>158015.5617799701</c:v>
                </c:pt>
                <c:pt idx="54">
                  <c:v>158786.976679449</c:v>
                </c:pt>
                <c:pt idx="55">
                  <c:v>159497.5689798393</c:v>
                </c:pt>
                <c:pt idx="56">
                  <c:v>160148.9171985025</c:v>
                </c:pt>
                <c:pt idx="57">
                  <c:v>160742.5770341833</c:v>
                </c:pt>
                <c:pt idx="58">
                  <c:v>161280.0808655396</c:v>
                </c:pt>
                <c:pt idx="59">
                  <c:v>161762.9373028493</c:v>
                </c:pt>
                <c:pt idx="60">
                  <c:v>162192.6307932078</c:v>
                </c:pt>
                <c:pt idx="61">
                  <c:v>162570.6212787367</c:v>
                </c:pt>
                <c:pt idx="62">
                  <c:v>162898.3439067034</c:v>
                </c:pt>
                <c:pt idx="63">
                  <c:v>163177.2087899931</c:v>
                </c:pt>
                <c:pt idx="64">
                  <c:v>163408.6008160487</c:v>
                </c:pt>
                <c:pt idx="65">
                  <c:v>163593.8795021693</c:v>
                </c:pt>
                <c:pt idx="66">
                  <c:v>163734.378894888</c:v>
                </c:pt>
                <c:pt idx="67">
                  <c:v>163831.4075110513</c:v>
                </c:pt>
                <c:pt idx="68">
                  <c:v>163886.2483182135</c:v>
                </c:pt>
                <c:pt idx="69">
                  <c:v>163900.1587519157</c:v>
                </c:pt>
                <c:pt idx="70">
                  <c:v>163874.3707674709</c:v>
                </c:pt>
                <c:pt idx="71">
                  <c:v>163810.09092391</c:v>
                </c:pt>
                <c:pt idx="72">
                  <c:v>163708.500497805</c:v>
                </c:pt>
                <c:pt idx="73">
                  <c:v>163570.7556247655</c:v>
                </c:pt>
                <c:pt idx="74">
                  <c:v>163397.9874664806</c:v>
                </c:pt>
                <c:pt idx="75">
                  <c:v>163191.3024012716</c:v>
                </c:pt>
                <c:pt idx="76">
                  <c:v>162951.7822362077</c:v>
                </c:pt>
                <c:pt idx="77">
                  <c:v>162680.4844389292</c:v>
                </c:pt>
                <c:pt idx="78">
                  <c:v>162378.4423874258</c:v>
                </c:pt>
                <c:pt idx="79">
                  <c:v>162046.665636092</c:v>
                </c:pt>
                <c:pt idx="80">
                  <c:v>161686.1401964882</c:v>
                </c:pt>
                <c:pt idx="81">
                  <c:v>161297.8288313183</c:v>
                </c:pt>
                <c:pt idx="82">
                  <c:v>160882.6713602133</c:v>
                </c:pt>
                <c:pt idx="83">
                  <c:v>160441.5849760217</c:v>
                </c:pt>
                <c:pt idx="84">
                  <c:v>159975.4645703305</c:v>
                </c:pt>
                <c:pt idx="85">
                  <c:v>159485.183067095</c:v>
                </c:pt>
                <c:pt idx="86">
                  <c:v>158971.5917632519</c:v>
                </c:pt>
                <c:pt idx="87">
                  <c:v>158435.5206753178</c:v>
                </c:pt>
                <c:pt idx="88">
                  <c:v>157877.7788910111</c:v>
                </c:pt>
                <c:pt idx="89">
                  <c:v>157299.1549250023</c:v>
                </c:pt>
                <c:pt idx="90">
                  <c:v>156700.4170779777</c:v>
                </c:pt>
                <c:pt idx="91">
                  <c:v>156082.313798225</c:v>
                </c:pt>
                <c:pt idx="92">
                  <c:v>155445.574045042</c:v>
                </c:pt>
                <c:pt idx="93">
                  <c:v>154790.907653282</c:v>
                </c:pt>
                <c:pt idx="94">
                  <c:v>154119.0056984304</c:v>
                </c:pt>
                <c:pt idx="95">
                  <c:v>153430.5408616378</c:v>
                </c:pt>
                <c:pt idx="96">
                  <c:v>152726.1677941713</c:v>
                </c:pt>
                <c:pt idx="97">
                  <c:v>152006.5234808093</c:v>
                </c:pt>
                <c:pt idx="98">
                  <c:v>151272.2276017172</c:v>
                </c:pt>
                <c:pt idx="99">
                  <c:v>150523.882892393</c:v>
                </c:pt>
                <c:pt idx="100">
                  <c:v>149762.0755013064</c:v>
                </c:pt>
                <c:pt idx="101">
                  <c:v>148987.3753448855</c:v>
                </c:pt>
                <c:pt idx="102">
                  <c:v>148200.3364595212</c:v>
                </c:pt>
                <c:pt idx="103">
                  <c:v>147401.4973503165</c:v>
                </c:pt>
                <c:pt idx="104">
                  <c:v>146591.381336302</c:v>
                </c:pt>
                <c:pt idx="105">
                  <c:v>145770.4968918972</c:v>
                </c:pt>
                <c:pt idx="106">
                  <c:v>144939.3379843887</c:v>
                </c:pt>
                <c:pt idx="107">
                  <c:v>144098.3844072394</c:v>
                </c:pt>
                <c:pt idx="108">
                  <c:v>143248.1021090662</c:v>
                </c:pt>
                <c:pt idx="109">
                  <c:v>142388.9435181017</c:v>
                </c:pt>
                <c:pt idx="110">
                  <c:v>141521.3478620616</c:v>
                </c:pt>
                <c:pt idx="111">
                  <c:v>140645.7414832525</c:v>
                </c:pt>
                <c:pt idx="112">
                  <c:v>139762.5381488283</c:v>
                </c:pt>
                <c:pt idx="113">
                  <c:v>138872.1393561261</c:v>
                </c:pt>
                <c:pt idx="114">
                  <c:v>137974.9346329992</c:v>
                </c:pt>
                <c:pt idx="115">
                  <c:v>137071.3018330843</c:v>
                </c:pt>
                <c:pt idx="116">
                  <c:v>136161.6074259486</c:v>
                </c:pt>
                <c:pt idx="117">
                  <c:v>135246.2067821072</c:v>
                </c:pt>
                <c:pt idx="118">
                  <c:v>134325.444452846</c:v>
                </c:pt>
                <c:pt idx="119">
                  <c:v>133399.6544448701</c:v>
                </c:pt>
              </c:numCache>
            </c:numRef>
          </c:yVal>
          <c:smooth val="0"/>
          <c:extLst xmlns:c16r2="http://schemas.microsoft.com/office/drawing/2015/06/chart">
            <c:ext xmlns:c16="http://schemas.microsoft.com/office/drawing/2014/chart" uri="{C3380CC4-5D6E-409C-BE32-E72D297353CC}">
              <c16:uniqueId val="{00000009-5F40-4B0E-84F1-90F2FD87BE89}"/>
            </c:ext>
          </c:extLst>
        </c:ser>
        <c:dLbls>
          <c:showLegendKey val="0"/>
          <c:showVal val="0"/>
          <c:showCatName val="0"/>
          <c:showSerName val="0"/>
          <c:showPercent val="0"/>
          <c:showBubbleSize val="0"/>
        </c:dLbls>
        <c:axId val="-1149210544"/>
        <c:axId val="-1149208768"/>
      </c:scatterChart>
      <c:valAx>
        <c:axId val="-114921054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49208768"/>
        <c:crosses val="autoZero"/>
        <c:crossBetween val="midCat"/>
      </c:valAx>
      <c:valAx>
        <c:axId val="-1149208768"/>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149210544"/>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8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5.267374051239805</c:v>
                </c:pt>
                <c:pt idx="2">
                  <c:v>-10.61151755027754</c:v>
                </c:pt>
                <c:pt idx="3">
                  <c:v>-15.98646077703711</c:v>
                </c:pt>
                <c:pt idx="4">
                  <c:v>-21.35535698112992</c:v>
                </c:pt>
                <c:pt idx="5">
                  <c:v>-26.68883432771258</c:v>
                </c:pt>
                <c:pt idx="6">
                  <c:v>-31.96362749496548</c:v>
                </c:pt>
                <c:pt idx="7">
                  <c:v>-37.1614548905609</c:v>
                </c:pt>
                <c:pt idx="8">
                  <c:v>-42.2680981202086</c:v>
                </c:pt>
                <c:pt idx="9">
                  <c:v>-47.27264778620722</c:v>
                </c:pt>
                <c:pt idx="10">
                  <c:v>-52.1668859504407</c:v>
                </c:pt>
                <c:pt idx="11">
                  <c:v>-56.94478079388549</c:v>
                </c:pt>
                <c:pt idx="12">
                  <c:v>-61.602073314876</c:v>
                </c:pt>
                <c:pt idx="13">
                  <c:v>-68.40587976047685</c:v>
                </c:pt>
                <c:pt idx="14">
                  <c:v>-74.94150736789923</c:v>
                </c:pt>
                <c:pt idx="15">
                  <c:v>-81.23284290595278</c:v>
                </c:pt>
                <c:pt idx="16">
                  <c:v>-87.29960987038612</c:v>
                </c:pt>
                <c:pt idx="17">
                  <c:v>-93.1584421427869</c:v>
                </c:pt>
                <c:pt idx="18">
                  <c:v>-98.82344200111905</c:v>
                </c:pt>
                <c:pt idx="19">
                  <c:v>-104.3066366098676</c:v>
                </c:pt>
                <c:pt idx="20">
                  <c:v>-109.6183521221942</c:v>
                </c:pt>
                <c:pt idx="21">
                  <c:v>-114.767519966114</c:v>
                </c:pt>
                <c:pt idx="22">
                  <c:v>-119.7619273716555</c:v>
                </c:pt>
                <c:pt idx="23">
                  <c:v>-124.6084221039623</c:v>
                </c:pt>
                <c:pt idx="24">
                  <c:v>-129.3130796266166</c:v>
                </c:pt>
                <c:pt idx="25">
                  <c:v>-133.8813394740241</c:v>
                </c:pt>
                <c:pt idx="26">
                  <c:v>-138.3212101272181</c:v>
                </c:pt>
                <c:pt idx="27">
                  <c:v>-142.6369604745944</c:v>
                </c:pt>
                <c:pt idx="28">
                  <c:v>-146.832513052541</c:v>
                </c:pt>
                <c:pt idx="29">
                  <c:v>-150.9115182027115</c:v>
                </c:pt>
                <c:pt idx="30">
                  <c:v>-154.8773975807201</c:v>
                </c:pt>
                <c:pt idx="31">
                  <c:v>-158.7333794101107</c:v>
                </c:pt>
                <c:pt idx="32">
                  <c:v>-162.482527086857</c:v>
                </c:pt>
                <c:pt idx="33">
                  <c:v>-166.1277623814756</c:v>
                </c:pt>
                <c:pt idx="34">
                  <c:v>-169.6718842558564</c:v>
                </c:pt>
                <c:pt idx="35">
                  <c:v>-173.117584123937</c:v>
                </c:pt>
                <c:pt idx="36">
                  <c:v>-176.4674582315874</c:v>
                </c:pt>
                <c:pt idx="37">
                  <c:v>-179.7240177054482</c:v>
                </c:pt>
                <c:pt idx="38">
                  <c:v>-182.8896967177982</c:v>
                </c:pt>
                <c:pt idx="39">
                  <c:v>-185.966863399407</c:v>
                </c:pt>
                <c:pt idx="40">
                  <c:v>-188.9578206956992</c:v>
                </c:pt>
                <c:pt idx="41">
                  <c:v>-191.864810785003</c:v>
                </c:pt>
                <c:pt idx="42">
                  <c:v>-194.6900187562767</c:v>
                </c:pt>
                <c:pt idx="43">
                  <c:v>-197.4355756450789</c:v>
                </c:pt>
                <c:pt idx="44">
                  <c:v>-200.1035609556918</c:v>
                </c:pt>
                <c:pt idx="45">
                  <c:v>-202.6960047730136</c:v>
                </c:pt>
                <c:pt idx="46">
                  <c:v>-205.2148895478435</c:v>
                </c:pt>
                <c:pt idx="47">
                  <c:v>-207.6621516228918</c:v>
                </c:pt>
                <c:pt idx="48">
                  <c:v>-210.0396825536691</c:v>
                </c:pt>
                <c:pt idx="49">
                  <c:v>-212.3493302676777</c:v>
                </c:pt>
                <c:pt idx="50">
                  <c:v>-214.5929000966953</c:v>
                </c:pt>
                <c:pt idx="51">
                  <c:v>-216.7721557099042</c:v>
                </c:pt>
                <c:pt idx="52">
                  <c:v>-218.888819975926</c:v>
                </c:pt>
                <c:pt idx="53">
                  <c:v>-220.9445757589388</c:v>
                </c:pt>
                <c:pt idx="54">
                  <c:v>-222.9410666689807</c:v>
                </c:pt>
                <c:pt idx="55">
                  <c:v>-224.8798977774165</c:v>
                </c:pt>
                <c:pt idx="56">
                  <c:v>-226.7626363060126</c:v>
                </c:pt>
                <c:pt idx="57">
                  <c:v>-228.5908122961822</c:v>
                </c:pt>
                <c:pt idx="58">
                  <c:v>-230.3659192634032</c:v>
                </c:pt>
                <c:pt idx="59">
                  <c:v>-232.0894148405973</c:v>
                </c:pt>
                <c:pt idx="60">
                  <c:v>-233.7627214133297</c:v>
                </c:pt>
                <c:pt idx="61">
                  <c:v>-235.3872267488448</c:v>
                </c:pt>
                <c:pt idx="62">
                  <c:v>-236.9642846204126</c:v>
                </c:pt>
                <c:pt idx="63">
                  <c:v>-238.4952154279767</c:v>
                </c:pt>
                <c:pt idx="64">
                  <c:v>-239.9813068156798</c:v>
                </c:pt>
                <c:pt idx="65">
                  <c:v>-241.4238142866438</c:v>
                </c:pt>
                <c:pt idx="66">
                  <c:v>-242.8239618150637</c:v>
                </c:pt>
                <c:pt idx="67">
                  <c:v>-244.1829424556013</c:v>
                </c:pt>
                <c:pt idx="68">
                  <c:v>-245.5019189498637</c:v>
                </c:pt>
                <c:pt idx="69">
                  <c:v>-246.7820243297606</c:v>
                </c:pt>
                <c:pt idx="70">
                  <c:v>-248.0243625173716</c:v>
                </c:pt>
                <c:pt idx="71">
                  <c:v>-249.2300089210046</c:v>
                </c:pt>
                <c:pt idx="72">
                  <c:v>-250.4000110270504</c:v>
                </c:pt>
                <c:pt idx="73">
                  <c:v>-251.5353889872686</c:v>
                </c:pt>
                <c:pt idx="74">
                  <c:v>-252.6371362010902</c:v>
                </c:pt>
                <c:pt idx="75">
                  <c:v>-253.7062198926078</c:v>
                </c:pt>
                <c:pt idx="76">
                  <c:v>-254.7435816818399</c:v>
                </c:pt>
                <c:pt idx="77">
                  <c:v>-255.750138149997</c:v>
                </c:pt>
                <c:pt idx="78">
                  <c:v>-256.7267813983206</c:v>
                </c:pt>
                <c:pt idx="79">
                  <c:v>-257.6743796003381</c:v>
                </c:pt>
                <c:pt idx="80">
                  <c:v>-258.5937775471265</c:v>
                </c:pt>
                <c:pt idx="81">
                  <c:v>-259.4857971854358</c:v>
                </c:pt>
                <c:pt idx="82">
                  <c:v>-260.3512381483296</c:v>
                </c:pt>
                <c:pt idx="83">
                  <c:v>-261.1908782782969</c:v>
                </c:pt>
                <c:pt idx="84">
                  <c:v>-262.0054741425108</c:v>
                </c:pt>
                <c:pt idx="85">
                  <c:v>-262.7957615401401</c:v>
                </c:pt>
                <c:pt idx="86">
                  <c:v>-263.5624560015925</c:v>
                </c:pt>
                <c:pt idx="87">
                  <c:v>-264.3062532795298</c:v>
                </c:pt>
                <c:pt idx="88">
                  <c:v>-265.0278298316011</c:v>
                </c:pt>
                <c:pt idx="89">
                  <c:v>-265.7278432947874</c:v>
                </c:pt>
                <c:pt idx="90">
                  <c:v>-266.4069329513162</c:v>
                </c:pt>
                <c:pt idx="91">
                  <c:v>-267.0657201860986</c:v>
                </c:pt>
                <c:pt idx="92">
                  <c:v>-267.7048089356458</c:v>
                </c:pt>
                <c:pt idx="93">
                  <c:v>-268.3247861284867</c:v>
                </c:pt>
                <c:pt idx="94">
                  <c:v>-268.9262221170518</c:v>
                </c:pt>
                <c:pt idx="95">
                  <c:v>-269.509671101053</c:v>
                </c:pt>
                <c:pt idx="96">
                  <c:v>-270.075671542385</c:v>
                </c:pt>
                <c:pt idx="97">
                  <c:v>-270.6247465715708</c:v>
                </c:pt>
                <c:pt idx="98">
                  <c:v>-271.1574043858145</c:v>
                </c:pt>
                <c:pt idx="99">
                  <c:v>-271.674138638698</c:v>
                </c:pt>
                <c:pt idx="100">
                  <c:v>-272.1754288215911</c:v>
                </c:pt>
                <c:pt idx="101">
                  <c:v>-272.6617406368472</c:v>
                </c:pt>
                <c:pt idx="102">
                  <c:v>-273.1335263628524</c:v>
                </c:pt>
                <c:pt idx="103">
                  <c:v>-273.5912252110214</c:v>
                </c:pt>
                <c:pt idx="104">
                  <c:v>-274.0352636748184</c:v>
                </c:pt>
                <c:pt idx="105">
                  <c:v>-274.4660558709015</c:v>
                </c:pt>
                <c:pt idx="106">
                  <c:v>-274.8840038724925</c:v>
                </c:pt>
                <c:pt idx="107">
                  <c:v>-275.2894980350592</c:v>
                </c:pt>
                <c:pt idx="108">
                  <c:v>-275.6829173144365</c:v>
                </c:pt>
                <c:pt idx="109">
                  <c:v>-276.0646295774768</c:v>
                </c:pt>
                <c:pt idx="110">
                  <c:v>-276.4349919053507</c:v>
                </c:pt>
                <c:pt idx="111">
                  <c:v>-276.7943508896112</c:v>
                </c:pt>
                <c:pt idx="112">
                  <c:v>-277.1430429211318</c:v>
                </c:pt>
                <c:pt idx="113">
                  <c:v>-277.4813944720373</c:v>
                </c:pt>
                <c:pt idx="114">
                  <c:v>-277.809722370781</c:v>
                </c:pt>
                <c:pt idx="115">
                  <c:v>-278.1283340703685</c:v>
                </c:pt>
                <c:pt idx="116">
                  <c:v>-278.4375279100552</c:v>
                </c:pt>
                <c:pt idx="117">
                  <c:v>-278.7375933704291</c:v>
                </c:pt>
                <c:pt idx="118">
                  <c:v>-279.0288113221286</c:v>
                </c:pt>
                <c:pt idx="119">
                  <c:v>-279.3114542682686</c:v>
                </c:pt>
              </c:numCache>
            </c:numRef>
          </c:yVal>
          <c:smooth val="0"/>
          <c:extLst xmlns:c16r2="http://schemas.microsoft.com/office/drawing/2015/06/chart">
            <c:ext xmlns:c16="http://schemas.microsoft.com/office/drawing/2014/chart" uri="{C3380CC4-5D6E-409C-BE32-E72D297353CC}">
              <c16:uniqueId val="{00000000-77A1-48D9-83D3-EB66BF6551D3}"/>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5.267374051239805</c:v>
                </c:pt>
                <c:pt idx="2">
                  <c:v>-10.6115175838861</c:v>
                </c:pt>
                <c:pt idx="3">
                  <c:v>-15.98646090026341</c:v>
                </c:pt>
                <c:pt idx="4">
                  <c:v>-21.35535724411147</c:v>
                </c:pt>
                <c:pt idx="5">
                  <c:v>-26.68883475716461</c:v>
                </c:pt>
                <c:pt idx="6">
                  <c:v>-31.96362808423601</c:v>
                </c:pt>
                <c:pt idx="7">
                  <c:v>-37.16145559497272</c:v>
                </c:pt>
                <c:pt idx="8">
                  <c:v>-42.26809885597617</c:v>
                </c:pt>
                <c:pt idx="9">
                  <c:v>-47.27264843169603</c:v>
                </c:pt>
                <c:pt idx="10">
                  <c:v>-52.1668863488867</c:v>
                </c:pt>
                <c:pt idx="11">
                  <c:v>-56.944780756932</c:v>
                </c:pt>
                <c:pt idx="12">
                  <c:v>-61.60207262649532</c:v>
                </c:pt>
                <c:pt idx="13">
                  <c:v>-68.40587818098572</c:v>
                </c:pt>
                <c:pt idx="14">
                  <c:v>-74.94150442746466</c:v>
                </c:pt>
                <c:pt idx="15">
                  <c:v>-81.23283793787245</c:v>
                </c:pt>
                <c:pt idx="16">
                  <c:v>-87.29960204227812</c:v>
                </c:pt>
                <c:pt idx="17">
                  <c:v>-93.15843048186885</c:v>
                </c:pt>
                <c:pt idx="18">
                  <c:v>-98.82342541492125</c:v>
                </c:pt>
                <c:pt idx="19">
                  <c:v>-104.3066139034231</c:v>
                </c:pt>
                <c:pt idx="20">
                  <c:v>-109.618322012449</c:v>
                </c:pt>
                <c:pt idx="21">
                  <c:v>-114.7674810941796</c:v>
                </c:pt>
                <c:pt idx="22">
                  <c:v>-119.7618783133501</c:v>
                </c:pt>
                <c:pt idx="23">
                  <c:v>-124.608361378964</c:v>
                </c:pt>
                <c:pt idx="24">
                  <c:v>-129.3130057065079</c:v>
                </c:pt>
                <c:pt idx="25">
                  <c:v>-133.8812507894074</c:v>
                </c:pt>
                <c:pt idx="26">
                  <c:v>-138.321105074757</c:v>
                </c:pt>
                <c:pt idx="27">
                  <c:v>-142.6368374225553</c:v>
                </c:pt>
                <c:pt idx="28">
                  <c:v>-146.8323703462561</c:v>
                </c:pt>
                <c:pt idx="29">
                  <c:v>-150.911354169566</c:v>
                </c:pt>
                <c:pt idx="30">
                  <c:v>-154.87721053464</c:v>
                </c:pt>
                <c:pt idx="31">
                  <c:v>-158.7331676555993</c:v>
                </c:pt>
                <c:pt idx="32">
                  <c:v>-162.4822889226273</c:v>
                </c:pt>
                <c:pt idx="33">
                  <c:v>-166.1274961037095</c:v>
                </c:pt>
                <c:pt idx="34">
                  <c:v>-169.6715881611356</c:v>
                </c:pt>
                <c:pt idx="35">
                  <c:v>-173.1172565118518</c:v>
                </c:pt>
                <c:pt idx="36">
                  <c:v>-176.4670974070868</c:v>
                </c:pt>
                <c:pt idx="37">
                  <c:v>-179.7236219809085</c:v>
                </c:pt>
                <c:pt idx="38">
                  <c:v>-182.8892644148702</c:v>
                </c:pt>
                <c:pt idx="39">
                  <c:v>-185.9663928506484</c:v>
                </c:pt>
                <c:pt idx="40">
                  <c:v>-188.9573102460033</c:v>
                </c:pt>
                <c:pt idx="41">
                  <c:v>-191.8642587928496</c:v>
                </c:pt>
                <c:pt idx="42">
                  <c:v>-194.6894235948107</c:v>
                </c:pt>
                <c:pt idx="43">
                  <c:v>-197.4349357030501</c:v>
                </c:pt>
                <c:pt idx="44">
                  <c:v>-200.1028746382435</c:v>
                </c:pt>
                <c:pt idx="45">
                  <c:v>-202.6952705023507</c:v>
                </c:pt>
                <c:pt idx="46">
                  <c:v>-205.2141057637836</c:v>
                </c:pt>
                <c:pt idx="47">
                  <c:v>-207.6613167833118</c:v>
                </c:pt>
                <c:pt idx="48">
                  <c:v>-210.0387951348496</c:v>
                </c:pt>
                <c:pt idx="49">
                  <c:v>-212.3483887645693</c:v>
                </c:pt>
                <c:pt idx="50">
                  <c:v>-214.5919030230996</c:v>
                </c:pt>
                <c:pt idx="51">
                  <c:v>-216.7711015985867</c:v>
                </c:pt>
                <c:pt idx="52">
                  <c:v>-218.8877073786598</c:v>
                </c:pt>
                <c:pt idx="53">
                  <c:v>-220.9434032464937</c:v>
                </c:pt>
                <c:pt idx="54">
                  <c:v>-222.9398328310608</c:v>
                </c:pt>
                <c:pt idx="55">
                  <c:v>-224.8786012225487</c:v>
                </c:pt>
                <c:pt idx="56">
                  <c:v>-226.7612756613948</c:v>
                </c:pt>
                <c:pt idx="57">
                  <c:v>-228.5893862074952</c:v>
                </c:pt>
                <c:pt idx="58">
                  <c:v>-230.364426394583</c:v>
                </c:pt>
                <c:pt idx="59">
                  <c:v>-232.0878538735944</c:v>
                </c:pt>
                <c:pt idx="60">
                  <c:v>-233.7610910478256</c:v>
                </c:pt>
                <c:pt idx="61">
                  <c:v>-235.3855257019554</c:v>
                </c:pt>
                <c:pt idx="62">
                  <c:v>-236.9625116263767</c:v>
                </c:pt>
                <c:pt idx="63">
                  <c:v>-238.4933692378145</c:v>
                </c:pt>
                <c:pt idx="64">
                  <c:v>-239.9793861968556</c:v>
                </c:pt>
                <c:pt idx="65">
                  <c:v>-241.4218180227015</c:v>
                </c:pt>
                <c:pt idx="66">
                  <c:v>-242.8218887052637</c:v>
                </c:pt>
                <c:pt idx="67">
                  <c:v>-244.1807913145431</c:v>
                </c:pt>
                <c:pt idx="68">
                  <c:v>-245.4996886071124</c:v>
                </c:pt>
                <c:pt idx="69">
                  <c:v>-246.7797136294541</c:v>
                </c:pt>
                <c:pt idx="70">
                  <c:v>-248.0219703178418</c:v>
                </c:pt>
                <c:pt idx="71">
                  <c:v>-249.2275340943822</c:v>
                </c:pt>
                <c:pt idx="72">
                  <c:v>-250.3974524588834</c:v>
                </c:pt>
                <c:pt idx="73">
                  <c:v>-251.5327455761278</c:v>
                </c:pt>
                <c:pt idx="74">
                  <c:v>-252.6344068581895</c:v>
                </c:pt>
                <c:pt idx="75">
                  <c:v>-253.7034035414174</c:v>
                </c:pt>
                <c:pt idx="76">
                  <c:v>-254.7406772577085</c:v>
                </c:pt>
                <c:pt idx="77">
                  <c:v>-255.7471445997635</c:v>
                </c:pt>
                <c:pt idx="78">
                  <c:v>-256.7236976799613</c:v>
                </c:pt>
                <c:pt idx="79">
                  <c:v>-257.671204682587</c:v>
                </c:pt>
                <c:pt idx="80">
                  <c:v>-258.5905104091202</c:v>
                </c:pt>
                <c:pt idx="81">
                  <c:v>-259.482436816341</c:v>
                </c:pt>
                <c:pt idx="82">
                  <c:v>-260.3477835470162</c:v>
                </c:pt>
                <c:pt idx="83">
                  <c:v>-261.1873284529777</c:v>
                </c:pt>
                <c:pt idx="84">
                  <c:v>-262.001828110423</c:v>
                </c:pt>
                <c:pt idx="85">
                  <c:v>-262.7920183271866</c:v>
                </c:pt>
                <c:pt idx="86">
                  <c:v>-263.5586146420451</c:v>
                </c:pt>
                <c:pt idx="87">
                  <c:v>-264.3023128156954</c:v>
                </c:pt>
                <c:pt idx="88">
                  <c:v>-265.0237893135234</c:v>
                </c:pt>
                <c:pt idx="89">
                  <c:v>-265.7237017799404</c:v>
                </c:pt>
                <c:pt idx="90">
                  <c:v>-266.4026895043116</c:v>
                </c:pt>
                <c:pt idx="91">
                  <c:v>-267.0613738783939</c:v>
                </c:pt>
                <c:pt idx="92">
                  <c:v>-267.7003588452689</c:v>
                </c:pt>
                <c:pt idx="93">
                  <c:v>-268.3202313397753</c:v>
                </c:pt>
                <c:pt idx="94">
                  <c:v>-268.9215617203618</c:v>
                </c:pt>
                <c:pt idx="95">
                  <c:v>-269.5049041925212</c:v>
                </c:pt>
                <c:pt idx="96">
                  <c:v>-270.0707972236705</c:v>
                </c:pt>
                <c:pt idx="97">
                  <c:v>-270.6197639496177</c:v>
                </c:pt>
                <c:pt idx="98">
                  <c:v>-271.1523125726096</c:v>
                </c:pt>
                <c:pt idx="99">
                  <c:v>-271.6689367510467</c:v>
                </c:pt>
                <c:pt idx="100">
                  <c:v>-272.1701159808906</c:v>
                </c:pt>
                <c:pt idx="101">
                  <c:v>-272.6563159688693</c:v>
                </c:pt>
                <c:pt idx="102">
                  <c:v>-273.1279889975567</c:v>
                </c:pt>
                <c:pt idx="103">
                  <c:v>-273.5855742823192</c:v>
                </c:pt>
                <c:pt idx="104">
                  <c:v>-274.029498320399</c:v>
                </c:pt>
                <c:pt idx="105">
                  <c:v>-274.4601752320406</c:v>
                </c:pt>
                <c:pt idx="106">
                  <c:v>-274.8780070938663</c:v>
                </c:pt>
                <c:pt idx="107">
                  <c:v>-275.2833842645719</c:v>
                </c:pt>
                <c:pt idx="108">
                  <c:v>-275.6766857030475</c:v>
                </c:pt>
                <c:pt idx="109">
                  <c:v>-276.0582792790377</c:v>
                </c:pt>
                <c:pt idx="110">
                  <c:v>-276.4285220764461</c:v>
                </c:pt>
                <c:pt idx="111">
                  <c:v>-276.787760689407</c:v>
                </c:pt>
                <c:pt idx="112">
                  <c:v>-277.1363315112216</c:v>
                </c:pt>
                <c:pt idx="113">
                  <c:v>-277.4745610163281</c:v>
                </c:pt>
                <c:pt idx="114">
                  <c:v>-277.8027660353041</c:v>
                </c:pt>
                <c:pt idx="115">
                  <c:v>-278.1212540232023</c:v>
                </c:pt>
                <c:pt idx="116">
                  <c:v>-278.4303233211699</c:v>
                </c:pt>
                <c:pt idx="117">
                  <c:v>-278.7302634115769</c:v>
                </c:pt>
                <c:pt idx="118">
                  <c:v>-279.0213551667213</c:v>
                </c:pt>
                <c:pt idx="119">
                  <c:v>-279.3038710912737</c:v>
                </c:pt>
              </c:numCache>
            </c:numRef>
          </c:yVal>
          <c:smooth val="0"/>
          <c:extLst xmlns:c16r2="http://schemas.microsoft.com/office/drawing/2015/06/chart">
            <c:ext xmlns:c16="http://schemas.microsoft.com/office/drawing/2014/chart" uri="{C3380CC4-5D6E-409C-BE32-E72D297353CC}">
              <c16:uniqueId val="{00000001-77A1-48D9-83D3-EB66BF6551D3}"/>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6.58305934047712</c:v>
                </c:pt>
                <c:pt idx="2">
                  <c:v>-13.26088666846226</c:v>
                </c:pt>
                <c:pt idx="3">
                  <c:v>-19.97604709628945</c:v>
                </c:pt>
                <c:pt idx="4">
                  <c:v>-26.68251801210454</c:v>
                </c:pt>
                <c:pt idx="5">
                  <c:v>-33.34362686478492</c:v>
                </c:pt>
                <c:pt idx="6">
                  <c:v>-39.93033891684171</c:v>
                </c:pt>
                <c:pt idx="7">
                  <c:v>-46.419852355622</c:v>
                </c:pt>
                <c:pt idx="8">
                  <c:v>-52.7944464939112</c:v>
                </c:pt>
                <c:pt idx="9">
                  <c:v>-59.0405381076871</c:v>
                </c:pt>
                <c:pt idx="10">
                  <c:v>-65.14790878818574</c:v>
                </c:pt>
                <c:pt idx="11">
                  <c:v>-71.10907268974478</c:v>
                </c:pt>
                <c:pt idx="12">
                  <c:v>-76.9187594486055</c:v>
                </c:pt>
                <c:pt idx="13">
                  <c:v>-85.41090040283916</c:v>
                </c:pt>
                <c:pt idx="14">
                  <c:v>-93.56698841160298</c:v>
                </c:pt>
                <c:pt idx="15">
                  <c:v>-101.4168989825573</c:v>
                </c:pt>
                <c:pt idx="16">
                  <c:v>-108.9853108555496</c:v>
                </c:pt>
                <c:pt idx="17">
                  <c:v>-116.2930463057717</c:v>
                </c:pt>
                <c:pt idx="18">
                  <c:v>-123.3577672207837</c:v>
                </c:pt>
                <c:pt idx="19">
                  <c:v>-130.1945445476551</c:v>
                </c:pt>
                <c:pt idx="20">
                  <c:v>-136.8163249776171</c:v>
                </c:pt>
                <c:pt idx="21">
                  <c:v>-143.2343130436116</c:v>
                </c:pt>
                <c:pt idx="22">
                  <c:v>-149.4582836691361</c:v>
                </c:pt>
                <c:pt idx="23">
                  <c:v>-155.496837597484</c:v>
                </c:pt>
                <c:pt idx="24">
                  <c:v>-161.3576099594536</c:v>
                </c:pt>
                <c:pt idx="25">
                  <c:v>-167.0474404347117</c:v>
                </c:pt>
                <c:pt idx="26">
                  <c:v>-172.5763772217185</c:v>
                </c:pt>
                <c:pt idx="27">
                  <c:v>-177.9497939133491</c:v>
                </c:pt>
                <c:pt idx="28">
                  <c:v>-183.1726301094268</c:v>
                </c:pt>
                <c:pt idx="29">
                  <c:v>-188.249484019773</c:v>
                </c:pt>
                <c:pt idx="30">
                  <c:v>-193.1846667783343</c:v>
                </c:pt>
                <c:pt idx="31">
                  <c:v>-197.9822464623623</c:v>
                </c:pt>
                <c:pt idx="32">
                  <c:v>-202.6460838186736</c:v>
                </c:pt>
                <c:pt idx="33">
                  <c:v>-207.1798612520877</c:v>
                </c:pt>
                <c:pt idx="34">
                  <c:v>-211.5871063443972</c:v>
                </c:pt>
                <c:pt idx="35">
                  <c:v>-215.8712109377564</c:v>
                </c:pt>
                <c:pt idx="36">
                  <c:v>-220.0354466246963</c:v>
                </c:pt>
                <c:pt idx="37">
                  <c:v>-224.0829773302526</c:v>
                </c:pt>
                <c:pt idx="38">
                  <c:v>-228.0168695437476</c:v>
                </c:pt>
                <c:pt idx="39">
                  <c:v>-231.8401059836017</c:v>
                </c:pt>
                <c:pt idx="40">
                  <c:v>-235.5555867023811</c:v>
                </c:pt>
                <c:pt idx="41">
                  <c:v>-239.166134643506</c:v>
                </c:pt>
                <c:pt idx="42">
                  <c:v>-242.6745002736061</c:v>
                </c:pt>
                <c:pt idx="43">
                  <c:v>-246.0833654135167</c:v>
                </c:pt>
                <c:pt idx="44">
                  <c:v>-249.3953464273847</c:v>
                </c:pt>
                <c:pt idx="45">
                  <c:v>-252.6129968991377</c:v>
                </c:pt>
                <c:pt idx="46">
                  <c:v>-255.7388099005791</c:v>
                </c:pt>
                <c:pt idx="47">
                  <c:v>-258.7752199350786</c:v>
                </c:pt>
                <c:pt idx="48">
                  <c:v>-261.7246046244241</c:v>
                </c:pt>
                <c:pt idx="49">
                  <c:v>-264.5892861929445</c:v>
                </c:pt>
                <c:pt idx="50">
                  <c:v>-267.3715327923614</c:v>
                </c:pt>
                <c:pt idx="51">
                  <c:v>-270.0735597019166</c:v>
                </c:pt>
                <c:pt idx="52">
                  <c:v>-272.6975304388441</c:v>
                </c:pt>
                <c:pt idx="53">
                  <c:v>-275.2455577856038</c:v>
                </c:pt>
                <c:pt idx="54">
                  <c:v>-277.7197047589916</c:v>
                </c:pt>
                <c:pt idx="55">
                  <c:v>-280.1219855348038</c:v>
                </c:pt>
                <c:pt idx="56">
                  <c:v>-282.4543663386323</c:v>
                </c:pt>
                <c:pt idx="57">
                  <c:v>-284.718766310961</c:v>
                </c:pt>
                <c:pt idx="58">
                  <c:v>-286.9170583528372</c:v>
                </c:pt>
                <c:pt idx="59">
                  <c:v>-289.0510699568672</c:v>
                </c:pt>
                <c:pt idx="60">
                  <c:v>-291.1225840270597</c:v>
                </c:pt>
                <c:pt idx="61">
                  <c:v>-293.1333396901392</c:v>
                </c:pt>
                <c:pt idx="62">
                  <c:v>-295.0850331001249</c:v>
                </c:pt>
                <c:pt idx="63">
                  <c:v>-296.9793182374189</c:v>
                </c:pt>
                <c:pt idx="64">
                  <c:v>-298.817807703207</c:v>
                </c:pt>
                <c:pt idx="65">
                  <c:v>-300.602073509574</c:v>
                </c:pt>
                <c:pt idx="66">
                  <c:v>-302.333647865512</c:v>
                </c:pt>
                <c:pt idx="67">
                  <c:v>-304.0140239587406</c:v>
                </c:pt>
                <c:pt idx="68">
                  <c:v>-305.644656733175</c:v>
                </c:pt>
                <c:pt idx="69">
                  <c:v>-307.2269636617148</c:v>
                </c:pt>
                <c:pt idx="70">
                  <c:v>-308.7623255139923</c:v>
                </c:pt>
                <c:pt idx="71">
                  <c:v>-310.2520871186398</c:v>
                </c:pt>
                <c:pt idx="72">
                  <c:v>-311.6975581196548</c:v>
                </c:pt>
                <c:pt idx="73">
                  <c:v>-313.100013726368</c:v>
                </c:pt>
                <c:pt idx="74">
                  <c:v>-314.4606954565836</c:v>
                </c:pt>
                <c:pt idx="75">
                  <c:v>-315.7808118724256</c:v>
                </c:pt>
                <c:pt idx="76">
                  <c:v>-317.0615393084688</c:v>
                </c:pt>
                <c:pt idx="77">
                  <c:v>-318.3040225917428</c:v>
                </c:pt>
                <c:pt idx="78">
                  <c:v>-319.5093757532154</c:v>
                </c:pt>
                <c:pt idx="79">
                  <c:v>-320.6786827304251</c:v>
                </c:pt>
                <c:pt idx="80">
                  <c:v>-321.8129980609123</c:v>
                </c:pt>
                <c:pt idx="81">
                  <c:v>-322.9133475661552</c:v>
                </c:pt>
                <c:pt idx="82">
                  <c:v>-323.9807290257615</c:v>
                </c:pt>
                <c:pt idx="83">
                  <c:v>-325.0161128416566</c:v>
                </c:pt>
                <c:pt idx="84">
                  <c:v>-326.0204426920973</c:v>
                </c:pt>
                <c:pt idx="85">
                  <c:v>-326.9946361752241</c:v>
                </c:pt>
                <c:pt idx="86">
                  <c:v>-327.9395854421865</c:v>
                </c:pt>
                <c:pt idx="87">
                  <c:v>-328.8561578195381</c:v>
                </c:pt>
                <c:pt idx="88">
                  <c:v>-329.7451964208199</c:v>
                </c:pt>
                <c:pt idx="89">
                  <c:v>-330.6075207474008</c:v>
                </c:pt>
                <c:pt idx="90">
                  <c:v>-331.4439272783055</c:v>
                </c:pt>
                <c:pt idx="91">
                  <c:v>-332.2551900491362</c:v>
                </c:pt>
                <c:pt idx="92">
                  <c:v>-333.0420612200094</c:v>
                </c:pt>
                <c:pt idx="93">
                  <c:v>-333.8052716325092</c:v>
                </c:pt>
                <c:pt idx="94">
                  <c:v>-334.5455313556852</c:v>
                </c:pt>
                <c:pt idx="95">
                  <c:v>-335.2635302210986</c:v>
                </c:pt>
                <c:pt idx="96">
                  <c:v>-335.9599383469861</c:v>
                </c:pt>
                <c:pt idx="97">
                  <c:v>-336.6354066515726</c:v>
                </c:pt>
                <c:pt idx="98">
                  <c:v>-337.2905673556172</c:v>
                </c:pt>
                <c:pt idx="99">
                  <c:v>-337.9260344742466</c:v>
                </c:pt>
                <c:pt idx="100">
                  <c:v>-338.5424042982258</c:v>
                </c:pt>
                <c:pt idx="101">
                  <c:v>-339.140255864625</c:v>
                </c:pt>
                <c:pt idx="102">
                  <c:v>-339.7201514171863</c:v>
                </c:pt>
                <c:pt idx="103">
                  <c:v>-340.2826368563481</c:v>
                </c:pt>
                <c:pt idx="104">
                  <c:v>-340.8282421790413</c:v>
                </c:pt>
                <c:pt idx="105">
                  <c:v>-341.3574819085493</c:v>
                </c:pt>
                <c:pt idx="106">
                  <c:v>-341.8708555143496</c:v>
                </c:pt>
                <c:pt idx="107">
                  <c:v>-342.3688478222277</c:v>
                </c:pt>
                <c:pt idx="108">
                  <c:v>-342.85192941472</c:v>
                </c:pt>
                <c:pt idx="109">
                  <c:v>-343.3205570220699</c:v>
                </c:pt>
                <c:pt idx="110">
                  <c:v>-343.7751739038275</c:v>
                </c:pt>
                <c:pt idx="111">
                  <c:v>-344.2162102212436</c:v>
                </c:pt>
                <c:pt idx="112">
                  <c:v>-344.6440834006075</c:v>
                </c:pt>
                <c:pt idx="113">
                  <c:v>-345.0591984876916</c:v>
                </c:pt>
                <c:pt idx="114">
                  <c:v>-345.4619484934548</c:v>
                </c:pt>
                <c:pt idx="115">
                  <c:v>-345.8527147311413</c:v>
                </c:pt>
                <c:pt idx="116">
                  <c:v>-346.2318671449647</c:v>
                </c:pt>
                <c:pt idx="117">
                  <c:v>-346.599764630513</c:v>
                </c:pt>
                <c:pt idx="118">
                  <c:v>-346.9567553470316</c:v>
                </c:pt>
                <c:pt idx="119">
                  <c:v>-347.3031770217588</c:v>
                </c:pt>
              </c:numCache>
            </c:numRef>
          </c:yVal>
          <c:smooth val="0"/>
          <c:extLst xmlns:c16r2="http://schemas.microsoft.com/office/drawing/2015/06/chart">
            <c:ext xmlns:c16="http://schemas.microsoft.com/office/drawing/2014/chart" uri="{C3380CC4-5D6E-409C-BE32-E72D297353CC}">
              <c16:uniqueId val="{00000002-77A1-48D9-83D3-EB66BF6551D3}"/>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4.337837453962038</c:v>
                </c:pt>
                <c:pt idx="2">
                  <c:v>-8.80574827685973</c:v>
                </c:pt>
                <c:pt idx="3">
                  <c:v>-13.35455360288074</c:v>
                </c:pt>
                <c:pt idx="4">
                  <c:v>-17.94461960231308</c:v>
                </c:pt>
                <c:pt idx="5">
                  <c:v>-22.54413192063248</c:v>
                </c:pt>
                <c:pt idx="6">
                  <c:v>-27.12766322315338</c:v>
                </c:pt>
                <c:pt idx="7">
                  <c:v>-31.67499832914154</c:v>
                </c:pt>
                <c:pt idx="8">
                  <c:v>-36.17017142462942</c:v>
                </c:pt>
                <c:pt idx="9">
                  <c:v>-40.60067765583784</c:v>
                </c:pt>
                <c:pt idx="10">
                  <c:v>-44.95682797116728</c:v>
                </c:pt>
                <c:pt idx="11">
                  <c:v>-49.23122153494644</c:v>
                </c:pt>
                <c:pt idx="12">
                  <c:v>-53.41831456016664</c:v>
                </c:pt>
                <c:pt idx="13">
                  <c:v>-59.38343073972624</c:v>
                </c:pt>
                <c:pt idx="14">
                  <c:v>-65.11538045493035</c:v>
                </c:pt>
                <c:pt idx="15">
                  <c:v>-70.6378471626664</c:v>
                </c:pt>
                <c:pt idx="16">
                  <c:v>-75.97027257231707</c:v>
                </c:pt>
                <c:pt idx="17">
                  <c:v>-81.12888447955569</c:v>
                </c:pt>
                <c:pt idx="18">
                  <c:v>-86.1272780049519</c:v>
                </c:pt>
                <c:pt idx="19">
                  <c:v>-90.9768916835435</c:v>
                </c:pt>
                <c:pt idx="20">
                  <c:v>-95.68739790898005</c:v>
                </c:pt>
                <c:pt idx="21">
                  <c:v>-100.2670228545517</c:v>
                </c:pt>
                <c:pt idx="22">
                  <c:v>-104.722808385646</c:v>
                </c:pt>
                <c:pt idx="23">
                  <c:v>-109.0608263080353</c:v>
                </c:pt>
                <c:pt idx="24">
                  <c:v>-113.2863534906921</c:v>
                </c:pt>
                <c:pt idx="25">
                  <c:v>-117.404014902392</c:v>
                </c:pt>
                <c:pt idx="26">
                  <c:v>-121.4204481229392</c:v>
                </c:pt>
                <c:pt idx="27">
                  <c:v>-125.3390943072798</c:v>
                </c:pt>
                <c:pt idx="28">
                  <c:v>-129.1630526007214</c:v>
                </c:pt>
                <c:pt idx="29">
                  <c:v>-132.8951533024076</c:v>
                </c:pt>
                <c:pt idx="30">
                  <c:v>-136.5380037703155</c:v>
                </c:pt>
                <c:pt idx="31">
                  <c:v>-140.0940256990174</c:v>
                </c:pt>
                <c:pt idx="32">
                  <c:v>-143.5654854211944</c:v>
                </c:pt>
                <c:pt idx="33">
                  <c:v>-146.954518529998</c:v>
                </c:pt>
                <c:pt idx="34">
                  <c:v>-150.2631498810204</c:v>
                </c:pt>
                <c:pt idx="35">
                  <c:v>-153.4933098376793</c:v>
                </c:pt>
                <c:pt idx="36">
                  <c:v>-156.6468474644387</c:v>
                </c:pt>
                <c:pt idx="37">
                  <c:v>-159.7255412418614</c:v>
                </c:pt>
                <c:pt idx="38">
                  <c:v>-162.7311077710676</c:v>
                </c:pt>
                <c:pt idx="39">
                  <c:v>-165.6652123634203</c:v>
                </c:pt>
                <c:pt idx="40">
                  <c:v>-168.5294709820196</c:v>
                </c:pt>
                <c:pt idx="41">
                  <c:v>-171.3254549289688</c:v>
                </c:pt>
                <c:pt idx="42">
                  <c:v>-174.0546947082209</c:v>
                </c:pt>
                <c:pt idx="43">
                  <c:v>-176.7186831829283</c:v>
                </c:pt>
                <c:pt idx="44">
                  <c:v>-179.3188781631741</c:v>
                </c:pt>
                <c:pt idx="45">
                  <c:v>-181.8567045345258</c:v>
                </c:pt>
                <c:pt idx="46">
                  <c:v>-184.333556016941</c:v>
                </c:pt>
                <c:pt idx="47">
                  <c:v>-186.7507966265387</c:v>
                </c:pt>
                <c:pt idx="48">
                  <c:v>-189.1097618988731</c:v>
                </c:pt>
                <c:pt idx="49">
                  <c:v>-191.4117599211556</c:v>
                </c:pt>
                <c:pt idx="50">
                  <c:v>-193.658072211698</c:v>
                </c:pt>
                <c:pt idx="51">
                  <c:v>-195.8499544774427</c:v>
                </c:pt>
                <c:pt idx="52">
                  <c:v>-197.9886372794001</c:v>
                </c:pt>
                <c:pt idx="53">
                  <c:v>-200.0753266157108</c:v>
                </c:pt>
                <c:pt idx="54">
                  <c:v>-202.1112044436736</c:v>
                </c:pt>
                <c:pt idx="55">
                  <c:v>-204.0974291537041</c:v>
                </c:pt>
                <c:pt idx="56">
                  <c:v>-206.03513600547</c:v>
                </c:pt>
                <c:pt idx="57">
                  <c:v>-207.9254375344053</c:v>
                </c:pt>
                <c:pt idx="58">
                  <c:v>-209.769423935074</c:v>
                </c:pt>
                <c:pt idx="59">
                  <c:v>-211.5681634265527</c:v>
                </c:pt>
                <c:pt idx="60">
                  <c:v>-213.3227026038653</c:v>
                </c:pt>
                <c:pt idx="61">
                  <c:v>-215.0340667786418</c:v>
                </c:pt>
                <c:pt idx="62">
                  <c:v>-216.7032603114765</c:v>
                </c:pt>
                <c:pt idx="63">
                  <c:v>-218.3312669378843</c:v>
                </c:pt>
                <c:pt idx="64">
                  <c:v>-219.9190500893122</c:v>
                </c:pt>
                <c:pt idx="65">
                  <c:v>-221.4675532103029</c:v>
                </c:pt>
                <c:pt idx="66">
                  <c:v>-222.9777000726087</c:v>
                </c:pt>
                <c:pt idx="67">
                  <c:v>-224.4503950868611</c:v>
                </c:pt>
                <c:pt idx="68">
                  <c:v>-225.8865236121744</c:v>
                </c:pt>
                <c:pt idx="69">
                  <c:v>-227.2869522639655</c:v>
                </c:pt>
                <c:pt idx="70">
                  <c:v>-228.6525292201584</c:v>
                </c:pt>
                <c:pt idx="71">
                  <c:v>-229.9840845258313</c:v>
                </c:pt>
                <c:pt idx="72">
                  <c:v>-231.2824303963364</c:v>
                </c:pt>
                <c:pt idx="73">
                  <c:v>-232.5483615188498</c:v>
                </c:pt>
                <c:pt idx="74">
                  <c:v>-233.7826553522932</c:v>
                </c:pt>
                <c:pt idx="75">
                  <c:v>-234.9860724255225</c:v>
                </c:pt>
                <c:pt idx="76">
                  <c:v>-236.1593566336833</c:v>
                </c:pt>
                <c:pt idx="77">
                  <c:v>-237.3032355326125</c:v>
                </c:pt>
                <c:pt idx="78">
                  <c:v>-238.4184206311509</c:v>
                </c:pt>
                <c:pt idx="79">
                  <c:v>-239.5056076812566</c:v>
                </c:pt>
                <c:pt idx="80">
                  <c:v>-240.5654769657672</c:v>
                </c:pt>
                <c:pt idx="81">
                  <c:v>-241.5986935837143</c:v>
                </c:pt>
                <c:pt idx="82">
                  <c:v>-242.6059077330442</c:v>
                </c:pt>
                <c:pt idx="83">
                  <c:v>-243.5877549906511</c:v>
                </c:pt>
                <c:pt idx="84">
                  <c:v>-244.5448565895992</c:v>
                </c:pt>
                <c:pt idx="85">
                  <c:v>-245.4778196934465</c:v>
                </c:pt>
                <c:pt idx="86">
                  <c:v>-246.3872376675645</c:v>
                </c:pt>
                <c:pt idx="87">
                  <c:v>-247.2736903473765</c:v>
                </c:pt>
                <c:pt idx="88">
                  <c:v>-248.137744303432</c:v>
                </c:pt>
                <c:pt idx="89">
                  <c:v>-248.9799531032469</c:v>
                </c:pt>
                <c:pt idx="90">
                  <c:v>-249.8008575698476</c:v>
                </c:pt>
                <c:pt idx="91">
                  <c:v>-250.6009860369538</c:v>
                </c:pt>
                <c:pt idx="92">
                  <c:v>-251.3808546007624</c:v>
                </c:pt>
                <c:pt idx="93">
                  <c:v>-252.1409673682876</c:v>
                </c:pt>
                <c:pt idx="94">
                  <c:v>-252.8818167021998</c:v>
                </c:pt>
                <c:pt idx="95">
                  <c:v>-253.6038834621659</c:v>
                </c:pt>
                <c:pt idx="96">
                  <c:v>-254.3076372426301</c:v>
                </c:pt>
                <c:pt idx="97">
                  <c:v>-254.9935366070551</c:v>
                </c:pt>
                <c:pt idx="98">
                  <c:v>-255.662029318557</c:v>
                </c:pt>
                <c:pt idx="99">
                  <c:v>-256.3135525669782</c:v>
                </c:pt>
                <c:pt idx="100">
                  <c:v>-256.9485331923503</c:v>
                </c:pt>
                <c:pt idx="101">
                  <c:v>-257.5673879047717</c:v>
                </c:pt>
                <c:pt idx="102">
                  <c:v>-258.1705235006846</c:v>
                </c:pt>
                <c:pt idx="103">
                  <c:v>-258.7583370755679</c:v>
                </c:pt>
                <c:pt idx="104">
                  <c:v>-259.3312162330533</c:v>
                </c:pt>
                <c:pt idx="105">
                  <c:v>-259.8895392904772</c:v>
                </c:pt>
                <c:pt idx="106">
                  <c:v>-260.4336754808766</c:v>
                </c:pt>
                <c:pt idx="107">
                  <c:v>-260.9639851514637</c:v>
                </c:pt>
                <c:pt idx="108">
                  <c:v>-261.4808199585674</c:v>
                </c:pt>
                <c:pt idx="109">
                  <c:v>-261.9845230591461</c:v>
                </c:pt>
                <c:pt idx="110">
                  <c:v>-262.4754292987259</c:v>
                </c:pt>
                <c:pt idx="111">
                  <c:v>-262.953865396041</c:v>
                </c:pt>
                <c:pt idx="112">
                  <c:v>-263.4201501241648</c:v>
                </c:pt>
                <c:pt idx="113">
                  <c:v>-263.8745944883142</c:v>
                </c:pt>
                <c:pt idx="114">
                  <c:v>-264.3175019002969</c:v>
                </c:pt>
                <c:pt idx="115">
                  <c:v>-264.7491683496555</c:v>
                </c:pt>
                <c:pt idx="116">
                  <c:v>-265.1698825715298</c:v>
                </c:pt>
                <c:pt idx="117">
                  <c:v>-265.5799262112967</c:v>
                </c:pt>
                <c:pt idx="118">
                  <c:v>-265.9795739859965</c:v>
                </c:pt>
                <c:pt idx="119">
                  <c:v>-266.3690938426006</c:v>
                </c:pt>
              </c:numCache>
            </c:numRef>
          </c:yVal>
          <c:smooth val="0"/>
          <c:extLst xmlns:c16r2="http://schemas.microsoft.com/office/drawing/2015/06/chart">
            <c:ext xmlns:c16="http://schemas.microsoft.com/office/drawing/2014/chart" uri="{C3380CC4-5D6E-409C-BE32-E72D297353CC}">
              <c16:uniqueId val="{00000003-77A1-48D9-83D3-EB66BF6551D3}"/>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4.337837453962265</c:v>
                </c:pt>
                <c:pt idx="2">
                  <c:v>-8.85170940078797</c:v>
                </c:pt>
                <c:pt idx="3">
                  <c:v>-13.48896162730284</c:v>
                </c:pt>
                <c:pt idx="4">
                  <c:v>-18.20656525240519</c:v>
                </c:pt>
                <c:pt idx="5">
                  <c:v>-22.96941272591357</c:v>
                </c:pt>
                <c:pt idx="6">
                  <c:v>-27.74890156137758</c:v>
                </c:pt>
                <c:pt idx="7">
                  <c:v>-32.52177099381083</c:v>
                </c:pt>
                <c:pt idx="8">
                  <c:v>-37.26914691909701</c:v>
                </c:pt>
                <c:pt idx="9">
                  <c:v>-41.9757581442298</c:v>
                </c:pt>
                <c:pt idx="10">
                  <c:v>-46.62929342273924</c:v>
                </c:pt>
                <c:pt idx="11">
                  <c:v>-51.21987410216525</c:v>
                </c:pt>
                <c:pt idx="12">
                  <c:v>-55.73962164764905</c:v>
                </c:pt>
                <c:pt idx="13">
                  <c:v>-62.05166556479591</c:v>
                </c:pt>
                <c:pt idx="14">
                  <c:v>-68.19930720289791</c:v>
                </c:pt>
                <c:pt idx="15">
                  <c:v>-74.19390136135075</c:v>
                </c:pt>
                <c:pt idx="16">
                  <c:v>-80.04454399459132</c:v>
                </c:pt>
                <c:pt idx="17">
                  <c:v>-85.75875978263404</c:v>
                </c:pt>
                <c:pt idx="18">
                  <c:v>-91.34280435014418</c:v>
                </c:pt>
                <c:pt idx="19">
                  <c:v>-96.80191044565026</c:v>
                </c:pt>
                <c:pt idx="20">
                  <c:v>-102.1404889270298</c:v>
                </c:pt>
                <c:pt idx="21">
                  <c:v>-107.3622925235309</c:v>
                </c:pt>
                <c:pt idx="22">
                  <c:v>-112.4705489836333</c:v>
                </c:pt>
                <c:pt idx="23">
                  <c:v>-117.468069082893</c:v>
                </c:pt>
                <c:pt idx="24">
                  <c:v>-122.3573340182197</c:v>
                </c:pt>
                <c:pt idx="25">
                  <c:v>-127.1405659254576</c:v>
                </c:pt>
                <c:pt idx="26">
                  <c:v>-131.8223323590578</c:v>
                </c:pt>
                <c:pt idx="27">
                  <c:v>-136.4043719597505</c:v>
                </c:pt>
                <c:pt idx="28">
                  <c:v>-140.8883065540396</c:v>
                </c:pt>
                <c:pt idx="29">
                  <c:v>-145.275682857595</c:v>
                </c:pt>
                <c:pt idx="30">
                  <c:v>-149.5679920640171</c:v>
                </c:pt>
                <c:pt idx="31">
                  <c:v>-153.7666850634919</c:v>
                </c:pt>
                <c:pt idx="32">
                  <c:v>-157.8731841884462</c:v>
                </c:pt>
                <c:pt idx="33">
                  <c:v>-161.8888921662221</c:v>
                </c:pt>
                <c:pt idx="34">
                  <c:v>-165.8151988325433</c:v>
                </c:pt>
                <c:pt idx="35">
                  <c:v>-169.653486056245</c:v>
                </c:pt>
                <c:pt idx="36">
                  <c:v>-173.4051312413205</c:v>
                </c:pt>
                <c:pt idx="37">
                  <c:v>-177.071509703233</c:v>
                </c:pt>
                <c:pt idx="38">
                  <c:v>-180.653996160057</c:v>
                </c:pt>
                <c:pt idx="39">
                  <c:v>-184.1539690482332</c:v>
                </c:pt>
                <c:pt idx="40">
                  <c:v>-187.5728071033489</c:v>
                </c:pt>
                <c:pt idx="41">
                  <c:v>-190.9118891962298</c:v>
                </c:pt>
                <c:pt idx="42">
                  <c:v>-194.1725939072301</c:v>
                </c:pt>
                <c:pt idx="43">
                  <c:v>-197.3562988722606</c:v>
                </c:pt>
                <c:pt idx="44">
                  <c:v>-200.4643799658527</c:v>
                </c:pt>
                <c:pt idx="45">
                  <c:v>-203.4982103733764</c:v>
                </c:pt>
                <c:pt idx="46">
                  <c:v>-206.4591595936627</c:v>
                </c:pt>
                <c:pt idx="47">
                  <c:v>-209.3485924044035</c:v>
                </c:pt>
                <c:pt idx="48">
                  <c:v>-212.1678678155977</c:v>
                </c:pt>
                <c:pt idx="49">
                  <c:v>-214.918338030536</c:v>
                </c:pt>
                <c:pt idx="50">
                  <c:v>-217.6013474291856</c:v>
                </c:pt>
                <c:pt idx="51">
                  <c:v>-220.218231585127</c:v>
                </c:pt>
                <c:pt idx="52">
                  <c:v>-222.770316329099</c:v>
                </c:pt>
                <c:pt idx="53">
                  <c:v>-225.2589168549166</c:v>
                </c:pt>
                <c:pt idx="54">
                  <c:v>-227.6853368766674</c:v>
                </c:pt>
                <c:pt idx="55">
                  <c:v>-230.0508678397123</c:v>
                </c:pt>
                <c:pt idx="56">
                  <c:v>-232.3567881866863</c:v>
                </c:pt>
                <c:pt idx="57">
                  <c:v>-234.604362678807</c:v>
                </c:pt>
                <c:pt idx="58">
                  <c:v>-236.7948417720829</c:v>
                </c:pt>
                <c:pt idx="59">
                  <c:v>-238.9294610474394</c:v>
                </c:pt>
                <c:pt idx="60">
                  <c:v>-241.0094406934397</c:v>
                </c:pt>
                <c:pt idx="61">
                  <c:v>-243.0359850398897</c:v>
                </c:pt>
                <c:pt idx="62">
                  <c:v>-245.0102821404873</c:v>
                </c:pt>
                <c:pt idx="63">
                  <c:v>-246.9335034024507</c:v>
                </c:pt>
                <c:pt idx="64">
                  <c:v>-248.8068032610465</c:v>
                </c:pt>
                <c:pt idx="65">
                  <c:v>-250.631318896814</c:v>
                </c:pt>
                <c:pt idx="66">
                  <c:v>-252.4081699933261</c:v>
                </c:pt>
                <c:pt idx="67">
                  <c:v>-254.1384585332905</c:v>
                </c:pt>
                <c:pt idx="68">
                  <c:v>-255.8232686308477</c:v>
                </c:pt>
                <c:pt idx="69">
                  <c:v>-257.4636663979724</c:v>
                </c:pt>
                <c:pt idx="70">
                  <c:v>-259.0606998429228</c:v>
                </c:pt>
                <c:pt idx="71">
                  <c:v>-260.6153987987534</c:v>
                </c:pt>
                <c:pt idx="72">
                  <c:v>-262.1287748799899</c:v>
                </c:pt>
                <c:pt idx="73">
                  <c:v>-263.6018214656176</c:v>
                </c:pt>
                <c:pt idx="74">
                  <c:v>-265.0355137066115</c:v>
                </c:pt>
                <c:pt idx="75">
                  <c:v>-266.4308085563736</c:v>
                </c:pt>
                <c:pt idx="76">
                  <c:v>-267.788644822338</c:v>
                </c:pt>
                <c:pt idx="77">
                  <c:v>-269.1099432374012</c:v>
                </c:pt>
                <c:pt idx="78">
                  <c:v>-270.3956065495438</c:v>
                </c:pt>
                <c:pt idx="79">
                  <c:v>-271.6465196283455</c:v>
                </c:pt>
                <c:pt idx="80">
                  <c:v>-272.8635495870567</c:v>
                </c:pt>
                <c:pt idx="81">
                  <c:v>-274.0475459189922</c:v>
                </c:pt>
                <c:pt idx="82">
                  <c:v>-275.1993406470347</c:v>
                </c:pt>
                <c:pt idx="83">
                  <c:v>-276.3197484851657</c:v>
                </c:pt>
                <c:pt idx="84">
                  <c:v>-277.4095670109611</c:v>
                </c:pt>
                <c:pt idx="85">
                  <c:v>-278.4695768480319</c:v>
                </c:pt>
                <c:pt idx="86">
                  <c:v>-279.5005418575017</c:v>
                </c:pt>
                <c:pt idx="87">
                  <c:v>-280.503209337614</c:v>
                </c:pt>
                <c:pt idx="88">
                  <c:v>-281.4783102306466</c:v>
                </c:pt>
                <c:pt idx="89">
                  <c:v>-282.4265593363405</c:v>
                </c:pt>
                <c:pt idx="90">
                  <c:v>-283.348655531111</c:v>
                </c:pt>
                <c:pt idx="91">
                  <c:v>-284.2452819923382</c:v>
                </c:pt>
                <c:pt idx="92">
                  <c:v>-285.1171064270968</c:v>
                </c:pt>
                <c:pt idx="93">
                  <c:v>-285.9647813047045</c:v>
                </c:pt>
                <c:pt idx="94">
                  <c:v>-286.7889440925213</c:v>
                </c:pt>
                <c:pt idx="95">
                  <c:v>-287.5902174944628</c:v>
                </c:pt>
                <c:pt idx="96">
                  <c:v>-288.3692096917218</c:v>
                </c:pt>
                <c:pt idx="97">
                  <c:v>-289.1265145852315</c:v>
                </c:pt>
                <c:pt idx="98">
                  <c:v>-289.8627120394355</c:v>
                </c:pt>
                <c:pt idx="99">
                  <c:v>-290.5783681269434</c:v>
                </c:pt>
                <c:pt idx="100">
                  <c:v>-291.2740353737108</c:v>
                </c:pt>
                <c:pt idx="101">
                  <c:v>-291.9502530043655</c:v>
                </c:pt>
                <c:pt idx="102">
                  <c:v>-292.6075471873778</c:v>
                </c:pt>
                <c:pt idx="103">
                  <c:v>-293.2464312797365</c:v>
                </c:pt>
                <c:pt idx="104">
                  <c:v>-293.8674060708756</c:v>
                </c:pt>
                <c:pt idx="105">
                  <c:v>-294.4709600255765</c:v>
                </c:pt>
                <c:pt idx="106">
                  <c:v>-295.057569525596</c:v>
                </c:pt>
                <c:pt idx="107">
                  <c:v>-295.62769910982</c:v>
                </c:pt>
                <c:pt idx="108">
                  <c:v>-296.1818017127046</c:v>
                </c:pt>
                <c:pt idx="109">
                  <c:v>-296.7203189008486</c:v>
                </c:pt>
                <c:pt idx="110">
                  <c:v>-297.2436811074974</c:v>
                </c:pt>
                <c:pt idx="111">
                  <c:v>-297.752307864837</c:v>
                </c:pt>
                <c:pt idx="112">
                  <c:v>-298.2466080339275</c:v>
                </c:pt>
                <c:pt idx="113">
                  <c:v>-298.7269800321503</c:v>
                </c:pt>
                <c:pt idx="114">
                  <c:v>-299.1938120580359</c:v>
                </c:pt>
                <c:pt idx="115">
                  <c:v>-299.647482313392</c:v>
                </c:pt>
                <c:pt idx="116">
                  <c:v>-300.0883592226022</c:v>
                </c:pt>
                <c:pt idx="117">
                  <c:v>-300.5168016490774</c:v>
                </c:pt>
                <c:pt idx="118">
                  <c:v>-300.933159108634</c:v>
                </c:pt>
                <c:pt idx="119">
                  <c:v>-301.3377719799938</c:v>
                </c:pt>
              </c:numCache>
            </c:numRef>
          </c:yVal>
          <c:smooth val="0"/>
          <c:extLst xmlns:c16r2="http://schemas.microsoft.com/office/drawing/2015/06/chart">
            <c:ext xmlns:c16="http://schemas.microsoft.com/office/drawing/2014/chart" uri="{C3380CC4-5D6E-409C-BE32-E72D297353CC}">
              <c16:uniqueId val="{00000004-77A1-48D9-83D3-EB66BF6551D3}"/>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3.950530538429348</c:v>
                </c:pt>
                <c:pt idx="2">
                  <c:v>-8.01554967801963</c:v>
                </c:pt>
                <c:pt idx="3">
                  <c:v>-12.14841956402165</c:v>
                </c:pt>
                <c:pt idx="4">
                  <c:v>-16.3116116463807</c:v>
                </c:pt>
                <c:pt idx="5">
                  <c:v>-20.47506307469644</c:v>
                </c:pt>
                <c:pt idx="6">
                  <c:v>-24.6148114086841</c:v>
                </c:pt>
                <c:pt idx="7">
                  <c:v>-28.71187437964704</c:v>
                </c:pt>
                <c:pt idx="8">
                  <c:v>-32.75133145973084</c:v>
                </c:pt>
                <c:pt idx="9">
                  <c:v>-36.72157141000775</c:v>
                </c:pt>
                <c:pt idx="10">
                  <c:v>-40.61367621339208</c:v>
                </c:pt>
                <c:pt idx="11">
                  <c:v>-44.42091697959563</c:v>
                </c:pt>
                <c:pt idx="12">
                  <c:v>-48.13834170690347</c:v>
                </c:pt>
                <c:pt idx="13">
                  <c:v>-54.01365858995928</c:v>
                </c:pt>
                <c:pt idx="14">
                  <c:v>-59.59003184241873</c:v>
                </c:pt>
                <c:pt idx="15">
                  <c:v>-64.9013082641773</c:v>
                </c:pt>
                <c:pt idx="16">
                  <c:v>-69.97545210403281</c:v>
                </c:pt>
                <c:pt idx="17">
                  <c:v>-74.83579825462836</c:v>
                </c:pt>
                <c:pt idx="18">
                  <c:v>-79.50188047973233</c:v>
                </c:pt>
                <c:pt idx="19">
                  <c:v>-83.99011205220267</c:v>
                </c:pt>
                <c:pt idx="20">
                  <c:v>-88.31434516058805</c:v>
                </c:pt>
                <c:pt idx="21">
                  <c:v>-92.48633021599015</c:v>
                </c:pt>
                <c:pt idx="22">
                  <c:v>-96.5160926151471</c:v>
                </c:pt>
                <c:pt idx="23">
                  <c:v>-100.4122415210961</c:v>
                </c:pt>
                <c:pt idx="24">
                  <c:v>-104.1822227188948</c:v>
                </c:pt>
                <c:pt idx="25">
                  <c:v>-107.8325255152256</c:v>
                </c:pt>
                <c:pt idx="26">
                  <c:v>-111.3710834486346</c:v>
                </c:pt>
                <c:pt idx="27">
                  <c:v>-114.8027425740934</c:v>
                </c:pt>
                <c:pt idx="28">
                  <c:v>-118.1318283759524</c:v>
                </c:pt>
                <c:pt idx="29">
                  <c:v>-121.3622518214349</c:v>
                </c:pt>
                <c:pt idx="30">
                  <c:v>-124.4975793490296</c:v>
                </c:pt>
                <c:pt idx="31">
                  <c:v>-127.5410898295859</c:v>
                </c:pt>
                <c:pt idx="32">
                  <c:v>-130.495820963662</c:v>
                </c:pt>
                <c:pt idx="33">
                  <c:v>-133.3646070675798</c:v>
                </c:pt>
                <c:pt idx="34">
                  <c:v>-136.1501098445717</c:v>
                </c:pt>
                <c:pt idx="35">
                  <c:v>-138.8548434455502</c:v>
                </c:pt>
                <c:pt idx="36">
                  <c:v>-141.481194884714</c:v>
                </c:pt>
                <c:pt idx="37">
                  <c:v>-144.0314406792331</c:v>
                </c:pt>
                <c:pt idx="38">
                  <c:v>-146.5077604218245</c:v>
                </c:pt>
                <c:pt idx="39">
                  <c:v>-148.9122500984938</c:v>
                </c:pt>
                <c:pt idx="40">
                  <c:v>-151.2469287170884</c:v>
                </c:pt>
                <c:pt idx="41">
                  <c:v>-153.5137457270168</c:v>
                </c:pt>
                <c:pt idx="42">
                  <c:v>-155.7145871503022</c:v>
                </c:pt>
                <c:pt idx="43">
                  <c:v>-157.851280635992</c:v>
                </c:pt>
                <c:pt idx="44">
                  <c:v>-159.9255996438615</c:v>
                </c:pt>
                <c:pt idx="45">
                  <c:v>-161.9392669247991</c:v>
                </c:pt>
                <c:pt idx="46">
                  <c:v>-163.8939574336036</c:v>
                </c:pt>
                <c:pt idx="47">
                  <c:v>-165.7913007841642</c:v>
                </c:pt>
                <c:pt idx="48">
                  <c:v>-167.6328833360421</c:v>
                </c:pt>
                <c:pt idx="49">
                  <c:v>-169.4202499844143</c:v>
                </c:pt>
                <c:pt idx="50">
                  <c:v>-171.1549057115315</c:v>
                </c:pt>
                <c:pt idx="51">
                  <c:v>-172.8383169465712</c:v>
                </c:pt>
                <c:pt idx="52">
                  <c:v>-174.4719127739384</c:v>
                </c:pt>
                <c:pt idx="53">
                  <c:v>-176.0570860156838</c:v>
                </c:pt>
                <c:pt idx="54">
                  <c:v>-177.5951942148556</c:v>
                </c:pt>
                <c:pt idx="55">
                  <c:v>-179.0875605394017</c:v>
                </c:pt>
                <c:pt idx="56">
                  <c:v>-180.535474622239</c:v>
                </c:pt>
                <c:pt idx="57">
                  <c:v>-181.940193349987</c:v>
                </c:pt>
                <c:pt idx="58">
                  <c:v>-183.3029416102411</c:v>
                </c:pt>
                <c:pt idx="59">
                  <c:v>-184.6249130052781</c:v>
                </c:pt>
                <c:pt idx="60">
                  <c:v>-185.90727053837</c:v>
                </c:pt>
                <c:pt idx="61">
                  <c:v>-187.1511472775796</c:v>
                </c:pt>
                <c:pt idx="62">
                  <c:v>-188.3576470008604</c:v>
                </c:pt>
                <c:pt idx="63">
                  <c:v>-189.5278448253953</c:v>
                </c:pt>
                <c:pt idx="64">
                  <c:v>-190.6627878234524</c:v>
                </c:pt>
                <c:pt idx="65">
                  <c:v>-191.7634956264999</c:v>
                </c:pt>
                <c:pt idx="66">
                  <c:v>-192.8309610188785</c:v>
                </c:pt>
                <c:pt idx="67">
                  <c:v>-193.8661505219886</c:v>
                </c:pt>
                <c:pt idx="68">
                  <c:v>-194.8700049697145</c:v>
                </c:pt>
                <c:pt idx="69">
                  <c:v>-195.843440075555</c:v>
                </c:pt>
                <c:pt idx="70">
                  <c:v>-196.787346991825</c:v>
                </c:pt>
                <c:pt idx="71">
                  <c:v>-197.7025928611156</c:v>
                </c:pt>
                <c:pt idx="72">
                  <c:v>-198.5900213601506</c:v>
                </c:pt>
                <c:pt idx="73">
                  <c:v>-199.450453236086</c:v>
                </c:pt>
                <c:pt idx="74">
                  <c:v>-200.2846868352542</c:v>
                </c:pt>
                <c:pt idx="75">
                  <c:v>-201.0934986243262</c:v>
                </c:pt>
                <c:pt idx="76">
                  <c:v>-201.8776437038346</c:v>
                </c:pt>
                <c:pt idx="77">
                  <c:v>-202.637856313985</c:v>
                </c:pt>
                <c:pt idx="78">
                  <c:v>-203.3748503326851</c:v>
                </c:pt>
                <c:pt idx="79">
                  <c:v>-204.0893197657133</c:v>
                </c:pt>
                <c:pt idx="80">
                  <c:v>-204.7819392289455</c:v>
                </c:pt>
                <c:pt idx="81">
                  <c:v>-205.45336442258</c:v>
                </c:pt>
                <c:pt idx="82">
                  <c:v>-206.1042325972894</c:v>
                </c:pt>
                <c:pt idx="83">
                  <c:v>-206.7351630122491</c:v>
                </c:pt>
                <c:pt idx="84">
                  <c:v>-207.346757385004</c:v>
                </c:pt>
                <c:pt idx="85">
                  <c:v>-207.9396003331319</c:v>
                </c:pt>
                <c:pt idx="86">
                  <c:v>-208.5142598076884</c:v>
                </c:pt>
                <c:pt idx="87">
                  <c:v>-209.0712875184197</c:v>
                </c:pt>
                <c:pt idx="88">
                  <c:v>-209.611219350745</c:v>
                </c:pt>
                <c:pt idx="89">
                  <c:v>-210.1345757745135</c:v>
                </c:pt>
                <c:pt idx="90">
                  <c:v>-210.6418622445799</c:v>
                </c:pt>
                <c:pt idx="91">
                  <c:v>-211.1335695931595</c:v>
                </c:pt>
                <c:pt idx="92">
                  <c:v>-211.6101744141304</c:v>
                </c:pt>
                <c:pt idx="93">
                  <c:v>-212.0721394391651</c:v>
                </c:pt>
                <c:pt idx="94">
                  <c:v>-212.519913905903</c:v>
                </c:pt>
                <c:pt idx="95">
                  <c:v>-212.953933918122</c:v>
                </c:pt>
                <c:pt idx="96">
                  <c:v>-213.3746227980205</c:v>
                </c:pt>
                <c:pt idx="97">
                  <c:v>-213.7823914306843</c:v>
                </c:pt>
                <c:pt idx="98">
                  <c:v>-214.1776386008182</c:v>
                </c:pt>
                <c:pt idx="99">
                  <c:v>-214.5607513218197</c:v>
                </c:pt>
                <c:pt idx="100">
                  <c:v>-214.9321051573024</c:v>
                </c:pt>
                <c:pt idx="101">
                  <c:v>-215.2920645351533</c:v>
                </c:pt>
                <c:pt idx="102">
                  <c:v>-215.6409830542323</c:v>
                </c:pt>
                <c:pt idx="103">
                  <c:v>-215.979203783809</c:v>
                </c:pt>
                <c:pt idx="104">
                  <c:v>-216.3070595558524</c:v>
                </c:pt>
                <c:pt idx="105">
                  <c:v>-216.6248732502747</c:v>
                </c:pt>
                <c:pt idx="106">
                  <c:v>-216.9329580732456</c:v>
                </c:pt>
                <c:pt idx="107">
                  <c:v>-217.2316178286926</c:v>
                </c:pt>
                <c:pt idx="108">
                  <c:v>-217.5211471830864</c:v>
                </c:pt>
                <c:pt idx="109">
                  <c:v>-217.801831923658</c:v>
                </c:pt>
                <c:pt idx="110">
                  <c:v>-218.073949210126</c:v>
                </c:pt>
                <c:pt idx="111">
                  <c:v>-218.3377678200854</c:v>
                </c:pt>
                <c:pt idx="112">
                  <c:v>-218.5935483881626</c:v>
                </c:pt>
                <c:pt idx="113">
                  <c:v>-218.8415436390476</c:v>
                </c:pt>
                <c:pt idx="114">
                  <c:v>-219.0819986145373</c:v>
                </c:pt>
                <c:pt idx="115">
                  <c:v>-219.3151508947037</c:v>
                </c:pt>
                <c:pt idx="116">
                  <c:v>-219.5412308132941</c:v>
                </c:pt>
                <c:pt idx="117">
                  <c:v>-219.7604616675019</c:v>
                </c:pt>
                <c:pt idx="118">
                  <c:v>-219.9730599222105</c:v>
                </c:pt>
                <c:pt idx="119">
                  <c:v>-220.1792354088268</c:v>
                </c:pt>
              </c:numCache>
            </c:numRef>
          </c:yVal>
          <c:smooth val="0"/>
          <c:extLst xmlns:c16r2="http://schemas.microsoft.com/office/drawing/2015/06/chart">
            <c:ext xmlns:c16="http://schemas.microsoft.com/office/drawing/2014/chart" uri="{C3380CC4-5D6E-409C-BE32-E72D297353CC}">
              <c16:uniqueId val="{00000005-77A1-48D9-83D3-EB66BF6551D3}"/>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5.267374051239575</c:v>
                </c:pt>
                <c:pt idx="2">
                  <c:v>-10.71718441426856</c:v>
                </c:pt>
                <c:pt idx="3">
                  <c:v>-16.28076699478422</c:v>
                </c:pt>
                <c:pt idx="4">
                  <c:v>-21.90283179072412</c:v>
                </c:pt>
                <c:pt idx="5">
                  <c:v>-27.53904677316837</c:v>
                </c:pt>
                <c:pt idx="6">
                  <c:v>-33.15403231639698</c:v>
                </c:pt>
                <c:pt idx="7">
                  <c:v>-38.7197158943734</c:v>
                </c:pt>
                <c:pt idx="8">
                  <c:v>-44.2139834302552</c:v>
                </c:pt>
                <c:pt idx="9">
                  <c:v>-49.61957460068515</c:v>
                </c:pt>
                <c:pt idx="10">
                  <c:v>-54.92317857104057</c:v>
                </c:pt>
                <c:pt idx="11">
                  <c:v>-60.11469426106999</c:v>
                </c:pt>
                <c:pt idx="12">
                  <c:v>-65.18662556315621</c:v>
                </c:pt>
                <c:pt idx="13">
                  <c:v>-72.40352745458335</c:v>
                </c:pt>
                <c:pt idx="14">
                  <c:v>-79.34894741335086</c:v>
                </c:pt>
                <c:pt idx="15">
                  <c:v>-86.04535005327975</c:v>
                </c:pt>
                <c:pt idx="16">
                  <c:v>-92.5113703080051</c:v>
                </c:pt>
                <c:pt idx="17">
                  <c:v>-98.76282106668758</c:v>
                </c:pt>
                <c:pt idx="18">
                  <c:v>-104.8131981033375</c:v>
                </c:pt>
                <c:pt idx="19">
                  <c:v>-110.6740935783791</c:v>
                </c:pt>
                <c:pt idx="20">
                  <c:v>-116.3555353603813</c:v>
                </c:pt>
                <c:pt idx="21">
                  <c:v>-121.8662652030448</c:v>
                </c:pt>
                <c:pt idx="22">
                  <c:v>-127.2139665816833</c:v>
                </c:pt>
                <c:pt idx="23">
                  <c:v>-132.4054511335462</c:v>
                </c:pt>
                <c:pt idx="24">
                  <c:v>-137.4468110954003</c:v>
                </c:pt>
                <c:pt idx="25">
                  <c:v>-142.3435438410174</c:v>
                </c:pt>
                <c:pt idx="26">
                  <c:v>-147.1037483262623</c:v>
                </c:pt>
                <c:pt idx="27">
                  <c:v>-151.7318086167811</c:v>
                </c:pt>
                <c:pt idx="28">
                  <c:v>-156.2317807294087</c:v>
                </c:pt>
                <c:pt idx="29">
                  <c:v>-160.6074615899058</c:v>
                </c:pt>
                <c:pt idx="30">
                  <c:v>-164.8624286719903</c:v>
                </c:pt>
                <c:pt idx="31">
                  <c:v>-169.0000721908168</c:v>
                </c:pt>
                <c:pt idx="32">
                  <c:v>-173.0236212972552</c:v>
                </c:pt>
                <c:pt idx="33">
                  <c:v>-176.9361653923711</c:v>
                </c:pt>
                <c:pt idx="34">
                  <c:v>-180.7406714758395</c:v>
                </c:pt>
                <c:pt idx="35">
                  <c:v>-184.4399982738687</c:v>
                </c:pt>
                <c:pt idx="36">
                  <c:v>-188.0369077544358</c:v>
                </c:pt>
                <c:pt idx="37">
                  <c:v>-191.5340745250908</c:v>
                </c:pt>
                <c:pt idx="38">
                  <c:v>-194.9340935164851</c:v>
                </c:pt>
                <c:pt idx="39">
                  <c:v>-198.2394905466404</c:v>
                </c:pt>
                <c:pt idx="40">
                  <c:v>-201.4527229418416</c:v>
                </c:pt>
                <c:pt idx="41">
                  <c:v>-204.5761837980363</c:v>
                </c:pt>
                <c:pt idx="42">
                  <c:v>-207.6122055647591</c:v>
                </c:pt>
                <c:pt idx="43">
                  <c:v>-210.5630630373503</c:v>
                </c:pt>
                <c:pt idx="44">
                  <c:v>-213.4309758737152</c:v>
                </c:pt>
                <c:pt idx="45">
                  <c:v>-216.21811072997</c:v>
                </c:pt>
                <c:pt idx="46">
                  <c:v>-218.9265830912218</c:v>
                </c:pt>
                <c:pt idx="47">
                  <c:v>-221.558458859009</c:v>
                </c:pt>
                <c:pt idx="48">
                  <c:v>-224.1157557449451</c:v>
                </c:pt>
                <c:pt idx="49">
                  <c:v>-226.6004445104988</c:v>
                </c:pt>
                <c:pt idx="50">
                  <c:v>-229.0144500847275</c:v>
                </c:pt>
                <c:pt idx="51">
                  <c:v>-231.359652585817</c:v>
                </c:pt>
                <c:pt idx="52">
                  <c:v>-233.6378882725955</c:v>
                </c:pt>
                <c:pt idx="53">
                  <c:v>-235.8509504301226</c:v>
                </c:pt>
                <c:pt idx="54">
                  <c:v>-238.0005902084729</c:v>
                </c:pt>
                <c:pt idx="55">
                  <c:v>-240.0885174250045</c:v>
                </c:pt>
                <c:pt idx="56">
                  <c:v>-242.11640133809</c:v>
                </c:pt>
                <c:pt idx="57">
                  <c:v>-244.085871398536</c:v>
                </c:pt>
                <c:pt idx="58">
                  <c:v>-245.9985179834855</c:v>
                </c:pt>
                <c:pt idx="59">
                  <c:v>-247.8558931165041</c:v>
                </c:pt>
                <c:pt idx="60">
                  <c:v>-249.6595111766048</c:v>
                </c:pt>
                <c:pt idx="61">
                  <c:v>-251.410849598291</c:v>
                </c:pt>
                <c:pt idx="62">
                  <c:v>-253.1113495641164</c:v>
                </c:pt>
                <c:pt idx="63">
                  <c:v>-254.7624166907945</c:v>
                </c:pt>
                <c:pt idx="64">
                  <c:v>-256.365421709588</c:v>
                </c:pt>
                <c:pt idx="65">
                  <c:v>-257.9217011413882</c:v>
                </c:pt>
                <c:pt idx="66">
                  <c:v>-259.4325579667166</c:v>
                </c:pt>
                <c:pt idx="67">
                  <c:v>-260.8992622907096</c:v>
                </c:pt>
                <c:pt idx="68">
                  <c:v>-262.3230520030042</c:v>
                </c:pt>
                <c:pt idx="69">
                  <c:v>-263.7051334324361</c:v>
                </c:pt>
                <c:pt idx="70">
                  <c:v>-265.0466819962829</c:v>
                </c:pt>
                <c:pt idx="71">
                  <c:v>-266.3488428438553</c:v>
                </c:pt>
                <c:pt idx="72">
                  <c:v>-267.6127314941365</c:v>
                </c:pt>
                <c:pt idx="73">
                  <c:v>-268.8394344671966</c:v>
                </c:pt>
                <c:pt idx="74">
                  <c:v>-270.0300099091061</c:v>
                </c:pt>
                <c:pt idx="75">
                  <c:v>-271.1854882099933</c:v>
                </c:pt>
                <c:pt idx="76">
                  <c:v>-272.3068726150991</c:v>
                </c:pt>
                <c:pt idx="77">
                  <c:v>-273.3951398284186</c:v>
                </c:pt>
                <c:pt idx="78">
                  <c:v>-274.4512406087852</c:v>
                </c:pt>
                <c:pt idx="79">
                  <c:v>-275.4761003580974</c:v>
                </c:pt>
                <c:pt idx="80">
                  <c:v>-276.4706197015601</c:v>
                </c:pt>
                <c:pt idx="81">
                  <c:v>-277.4356750595886</c:v>
                </c:pt>
                <c:pt idx="82">
                  <c:v>-278.3721192114359</c:v>
                </c:pt>
                <c:pt idx="83">
                  <c:v>-279.2807818501498</c:v>
                </c:pt>
                <c:pt idx="84">
                  <c:v>-280.1624701288913</c:v>
                </c:pt>
                <c:pt idx="85">
                  <c:v>-281.0179691984251</c:v>
                </c:pt>
                <c:pt idx="86">
                  <c:v>-281.8480427356976</c:v>
                </c:pt>
                <c:pt idx="87">
                  <c:v>-282.6534334634464</c:v>
                </c:pt>
                <c:pt idx="88">
                  <c:v>-283.4348636607387</c:v>
                </c:pt>
                <c:pt idx="89">
                  <c:v>-284.1930356644375</c:v>
                </c:pt>
                <c:pt idx="90">
                  <c:v>-284.9286323615302</c:v>
                </c:pt>
                <c:pt idx="91">
                  <c:v>-285.6423176723172</c:v>
                </c:pt>
                <c:pt idx="92">
                  <c:v>-286.3347370244733</c:v>
                </c:pt>
                <c:pt idx="93">
                  <c:v>-287.0065178179526</c:v>
                </c:pt>
                <c:pt idx="94">
                  <c:v>-287.6582698808081</c:v>
                </c:pt>
                <c:pt idx="95">
                  <c:v>-288.2905859159121</c:v>
                </c:pt>
                <c:pt idx="96">
                  <c:v>-288.9040419386581</c:v>
                </c:pt>
                <c:pt idx="97">
                  <c:v>-289.4991977056686</c:v>
                </c:pt>
                <c:pt idx="98">
                  <c:v>-290.0765971346086</c:v>
                </c:pt>
                <c:pt idx="99">
                  <c:v>-290.6367687150964</c:v>
                </c:pt>
                <c:pt idx="100">
                  <c:v>-291.1802259109023</c:v>
                </c:pt>
                <c:pt idx="101">
                  <c:v>-291.7074675534127</c:v>
                </c:pt>
                <c:pt idx="102">
                  <c:v>-292.2189782265069</c:v>
                </c:pt>
                <c:pt idx="103">
                  <c:v>-292.7152286429362</c:v>
                </c:pt>
                <c:pt idx="104">
                  <c:v>-293.1966760122716</c:v>
                </c:pt>
                <c:pt idx="105">
                  <c:v>-293.6637644005833</c:v>
                </c:pt>
                <c:pt idx="106">
                  <c:v>-294.116925081892</c:v>
                </c:pt>
                <c:pt idx="107">
                  <c:v>-294.5565768815678</c:v>
                </c:pt>
                <c:pt idx="108">
                  <c:v>-294.9831265117451</c:v>
                </c:pt>
                <c:pt idx="109">
                  <c:v>-295.3969688988901</c:v>
                </c:pt>
                <c:pt idx="110">
                  <c:v>-295.7984875036541</c:v>
                </c:pt>
                <c:pt idx="111">
                  <c:v>-296.1880546331031</c:v>
                </c:pt>
                <c:pt idx="112">
                  <c:v>-296.5660317454712</c:v>
                </c:pt>
                <c:pt idx="113">
                  <c:v>-296.9327697475774</c:v>
                </c:pt>
                <c:pt idx="114">
                  <c:v>-297.2886092849822</c:v>
                </c:pt>
                <c:pt idx="115">
                  <c:v>-297.6338810250345</c:v>
                </c:pt>
                <c:pt idx="116">
                  <c:v>-297.9689059330105</c:v>
                </c:pt>
                <c:pt idx="117">
                  <c:v>-298.293995541326</c:v>
                </c:pt>
                <c:pt idx="118">
                  <c:v>-298.6094522120807</c:v>
                </c:pt>
                <c:pt idx="119">
                  <c:v>-298.9155693929931</c:v>
                </c:pt>
              </c:numCache>
            </c:numRef>
          </c:yVal>
          <c:smooth val="0"/>
          <c:extLst xmlns:c16r2="http://schemas.microsoft.com/office/drawing/2015/06/chart">
            <c:ext xmlns:c16="http://schemas.microsoft.com/office/drawing/2014/chart" uri="{C3380CC4-5D6E-409C-BE32-E72D297353CC}">
              <c16:uniqueId val="{00000006-77A1-48D9-83D3-EB66BF6551D3}"/>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5.267374051239575</c:v>
                </c:pt>
                <c:pt idx="2">
                  <c:v>-10.62672648915463</c:v>
                </c:pt>
                <c:pt idx="3">
                  <c:v>-16.03152901867861</c:v>
                </c:pt>
                <c:pt idx="4">
                  <c:v>-21.44433442803938</c:v>
                </c:pt>
                <c:pt idx="5">
                  <c:v>-26.83513837843793</c:v>
                </c:pt>
                <c:pt idx="6">
                  <c:v>-32.1800202335312</c:v>
                </c:pt>
                <c:pt idx="7">
                  <c:v>-37.46002852179299</c:v>
                </c:pt>
                <c:pt idx="8">
                  <c:v>-42.6602676200982</c:v>
                </c:pt>
                <c:pt idx="9">
                  <c:v>-47.76914975484645</c:v>
                </c:pt>
                <c:pt idx="10">
                  <c:v>-52.77778271171906</c:v>
                </c:pt>
                <c:pt idx="11">
                  <c:v>-57.6794688643895</c:v>
                </c:pt>
                <c:pt idx="12">
                  <c:v>-62.46929545285705</c:v>
                </c:pt>
                <c:pt idx="13">
                  <c:v>-69.41373989680345</c:v>
                </c:pt>
                <c:pt idx="14">
                  <c:v>-76.09873569327395</c:v>
                </c:pt>
                <c:pt idx="15">
                  <c:v>-82.54810452353808</c:v>
                </c:pt>
                <c:pt idx="16">
                  <c:v>-88.78139717205777</c:v>
                </c:pt>
                <c:pt idx="17">
                  <c:v>-94.814988084305</c:v>
                </c:pt>
                <c:pt idx="18">
                  <c:v>-100.6626557753352</c:v>
                </c:pt>
                <c:pt idx="19">
                  <c:v>-106.3360571136468</c:v>
                </c:pt>
                <c:pt idx="20">
                  <c:v>-111.8451155146824</c:v>
                </c:pt>
                <c:pt idx="21">
                  <c:v>-117.1983383596237</c:v>
                </c:pt>
                <c:pt idx="22">
                  <c:v>-122.4030762906641</c:v>
                </c:pt>
                <c:pt idx="23">
                  <c:v>-127.4657348226433</c:v>
                </c:pt>
                <c:pt idx="24">
                  <c:v>-132.3919468751155</c:v>
                </c:pt>
                <c:pt idx="25">
                  <c:v>-137.1867133073895</c:v>
                </c:pt>
                <c:pt idx="26">
                  <c:v>-141.8576238912194</c:v>
                </c:pt>
                <c:pt idx="27">
                  <c:v>-146.4085315843145</c:v>
                </c:pt>
                <c:pt idx="28">
                  <c:v>-150.84295525269</c:v>
                </c:pt>
                <c:pt idx="29">
                  <c:v>-155.1641545106993</c:v>
                </c:pt>
                <c:pt idx="30">
                  <c:v>-159.3751740041839</c:v>
                </c:pt>
                <c:pt idx="31">
                  <c:v>-163.4788791684116</c:v>
                </c:pt>
                <c:pt idx="32">
                  <c:v>-167.4779851209892</c:v>
                </c:pt>
                <c:pt idx="33">
                  <c:v>-171.3750799821751</c:v>
                </c:pt>
                <c:pt idx="34">
                  <c:v>-175.1726436761264</c:v>
                </c:pt>
                <c:pt idx="35">
                  <c:v>-178.8730630714026</c:v>
                </c:pt>
                <c:pt idx="36">
                  <c:v>-182.478644159566</c:v>
                </c:pt>
                <c:pt idx="37">
                  <c:v>-185.9916218404335</c:v>
                </c:pt>
                <c:pt idx="38">
                  <c:v>-189.4141677761718</c:v>
                </c:pt>
                <c:pt idx="39">
                  <c:v>-192.7484009967793</c:v>
                </c:pt>
                <c:pt idx="40">
                  <c:v>-195.9963883598041</c:v>
                </c:pt>
                <c:pt idx="41">
                  <c:v>-199.160148581484</c:v>
                </c:pt>
                <c:pt idx="42">
                  <c:v>-202.2416555142185</c:v>
                </c:pt>
                <c:pt idx="43">
                  <c:v>-205.2428407755176</c:v>
                </c:pt>
                <c:pt idx="44">
                  <c:v>-208.1655958603135</c:v>
                </c:pt>
                <c:pt idx="45">
                  <c:v>-211.0117738434412</c:v>
                </c:pt>
                <c:pt idx="46">
                  <c:v>-213.7831907583898</c:v>
                </c:pt>
                <c:pt idx="47">
                  <c:v>-216.4816267216427</c:v>
                </c:pt>
                <c:pt idx="48">
                  <c:v>-219.1088268582414</c:v>
                </c:pt>
                <c:pt idx="49">
                  <c:v>-221.6665020731998</c:v>
                </c:pt>
                <c:pt idx="50">
                  <c:v>-224.1563297044504</c:v>
                </c:pt>
                <c:pt idx="51">
                  <c:v>-226.57995408569</c:v>
                </c:pt>
                <c:pt idx="52">
                  <c:v>-228.938987047812</c:v>
                </c:pt>
                <c:pt idx="53">
                  <c:v>-231.2350083642236</c:v>
                </c:pt>
                <c:pt idx="54">
                  <c:v>-233.4695661604626</c:v>
                </c:pt>
                <c:pt idx="55">
                  <c:v>-235.6441772991705</c:v>
                </c:pt>
                <c:pt idx="56">
                  <c:v>-237.7603277489377</c:v>
                </c:pt>
                <c:pt idx="57">
                  <c:v>-239.8194729435131</c:v>
                </c:pt>
                <c:pt idx="58">
                  <c:v>-241.8230381363346</c:v>
                </c:pt>
                <c:pt idx="59">
                  <c:v>-243.7724187540584</c:v>
                </c:pt>
                <c:pt idx="60">
                  <c:v>-245.6689807517637</c:v>
                </c:pt>
                <c:pt idx="61">
                  <c:v>-247.5140609717098</c:v>
                </c:pt>
                <c:pt idx="62">
                  <c:v>-249.308967506945</c:v>
                </c:pt>
                <c:pt idx="63">
                  <c:v>-251.0549800704994</c:v>
                </c:pt>
                <c:pt idx="64">
                  <c:v>-252.7533503705922</c:v>
                </c:pt>
                <c:pt idx="65">
                  <c:v>-254.4053024919513</c:v>
                </c:pt>
                <c:pt idx="66">
                  <c:v>-256.0120332831237</c:v>
                </c:pt>
                <c:pt idx="67">
                  <c:v>-257.5747127494988</c:v>
                </c:pt>
                <c:pt idx="68">
                  <c:v>-259.0944844516318</c:v>
                </c:pt>
                <c:pt idx="69">
                  <c:v>-260.5724659083854</c:v>
                </c:pt>
                <c:pt idx="70">
                  <c:v>-262.0097490043424</c:v>
                </c:pt>
                <c:pt idx="71">
                  <c:v>-263.4074004008951</c:v>
                </c:pt>
                <c:pt idx="72">
                  <c:v>-264.7664619504283</c:v>
                </c:pt>
                <c:pt idx="73">
                  <c:v>-266.087951112966</c:v>
                </c:pt>
                <c:pt idx="74">
                  <c:v>-267.3728613746973</c:v>
                </c:pt>
                <c:pt idx="75">
                  <c:v>-268.6221626677768</c:v>
                </c:pt>
                <c:pt idx="76">
                  <c:v>-269.8368017908344</c:v>
                </c:pt>
                <c:pt idx="77">
                  <c:v>-271.0177028296457</c:v>
                </c:pt>
                <c:pt idx="78">
                  <c:v>-272.1657675774163</c:v>
                </c:pt>
                <c:pt idx="79">
                  <c:v>-273.2818759542265</c:v>
                </c:pt>
                <c:pt idx="80">
                  <c:v>-274.3668864251076</c:v>
                </c:pt>
                <c:pt idx="81">
                  <c:v>-275.4216364163576</c:v>
                </c:pt>
                <c:pt idx="82">
                  <c:v>-276.4469427296583</c:v>
                </c:pt>
                <c:pt idx="83">
                  <c:v>-277.4436019536158</c:v>
                </c:pt>
                <c:pt idx="84">
                  <c:v>-278.4123908723673</c:v>
                </c:pt>
                <c:pt idx="85">
                  <c:v>-279.354066870921</c:v>
                </c:pt>
                <c:pt idx="86">
                  <c:v>-280.2693683369475</c:v>
                </c:pt>
                <c:pt idx="87">
                  <c:v>-281.1590150587008</c:v>
                </c:pt>
                <c:pt idx="88">
                  <c:v>-282.0237086188739</c:v>
                </c:pt>
                <c:pt idx="89">
                  <c:v>-282.8641327841107</c:v>
                </c:pt>
                <c:pt idx="90">
                  <c:v>-283.680953889984</c:v>
                </c:pt>
                <c:pt idx="91">
                  <c:v>-284.4748212212628</c:v>
                </c:pt>
                <c:pt idx="92">
                  <c:v>-285.2463673872819</c:v>
                </c:pt>
                <c:pt idx="93">
                  <c:v>-285.9962086922763</c:v>
                </c:pt>
                <c:pt idx="94">
                  <c:v>-286.7249455005731</c:v>
                </c:pt>
                <c:pt idx="95">
                  <c:v>-287.4331625964221</c:v>
                </c:pt>
                <c:pt idx="96">
                  <c:v>-288.1214295385575</c:v>
                </c:pt>
                <c:pt idx="97">
                  <c:v>-288.7903010091989</c:v>
                </c:pt>
                <c:pt idx="98">
                  <c:v>-289.4403171575639</c:v>
                </c:pt>
                <c:pt idx="99">
                  <c:v>-290.0720039377602</c:v>
                </c:pt>
                <c:pt idx="100">
                  <c:v>-290.6858734410491</c:v>
                </c:pt>
                <c:pt idx="101">
                  <c:v>-291.2824242224301</c:v>
                </c:pt>
                <c:pt idx="102">
                  <c:v>-291.8621416215178</c:v>
                </c:pt>
                <c:pt idx="103">
                  <c:v>-292.4254980776909</c:v>
                </c:pt>
                <c:pt idx="104">
                  <c:v>-292.9729534395626</c:v>
                </c:pt>
                <c:pt idx="105">
                  <c:v>-293.5049552686389</c:v>
                </c:pt>
                <c:pt idx="106">
                  <c:v>-294.021939137369</c:v>
                </c:pt>
                <c:pt idx="107">
                  <c:v>-294.5243289214252</c:v>
                </c:pt>
                <c:pt idx="108">
                  <c:v>-295.0125370863359</c:v>
                </c:pt>
                <c:pt idx="109">
                  <c:v>-295.4869649684744</c:v>
                </c:pt>
                <c:pt idx="110">
                  <c:v>-295.9480030504551</c:v>
                </c:pt>
                <c:pt idx="111">
                  <c:v>-296.3960312308859</c:v>
                </c:pt>
                <c:pt idx="112">
                  <c:v>-296.8314190887122</c:v>
                </c:pt>
                <c:pt idx="113">
                  <c:v>-297.2545261419875</c:v>
                </c:pt>
                <c:pt idx="114">
                  <c:v>-297.6657021012688</c:v>
                </c:pt>
                <c:pt idx="115">
                  <c:v>-298.0652871176251</c:v>
                </c:pt>
                <c:pt idx="116">
                  <c:v>-298.453612025345</c:v>
                </c:pt>
                <c:pt idx="117">
                  <c:v>-298.8309985793935</c:v>
                </c:pt>
                <c:pt idx="118">
                  <c:v>-299.1977596876939</c:v>
                </c:pt>
                <c:pt idx="119">
                  <c:v>-299.5541996382842</c:v>
                </c:pt>
              </c:numCache>
            </c:numRef>
          </c:yVal>
          <c:smooth val="0"/>
          <c:extLst xmlns:c16r2="http://schemas.microsoft.com/office/drawing/2015/06/chart">
            <c:ext xmlns:c16="http://schemas.microsoft.com/office/drawing/2014/chart" uri="{C3380CC4-5D6E-409C-BE32-E72D297353CC}">
              <c16:uniqueId val="{00000007-77A1-48D9-83D3-EB66BF6551D3}"/>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5.267374051239805</c:v>
                </c:pt>
                <c:pt idx="2">
                  <c:v>-10.61151757845732</c:v>
                </c:pt>
                <c:pt idx="3">
                  <c:v>-15.98647266021067</c:v>
                </c:pt>
                <c:pt idx="4">
                  <c:v>-21.35539960661981</c:v>
                </c:pt>
                <c:pt idx="5">
                  <c:v>-26.68893035658812</c:v>
                </c:pt>
                <c:pt idx="6">
                  <c:v>-31.96380110970404</c:v>
                </c:pt>
                <c:pt idx="7">
                  <c:v>-37.16173029237461</c:v>
                </c:pt>
                <c:pt idx="8">
                  <c:v>-42.26849856456193</c:v>
                </c:pt>
                <c:pt idx="9">
                  <c:v>-47.27319500016393</c:v>
                </c:pt>
                <c:pt idx="10">
                  <c:v>-52.16759981686186</c:v>
                </c:pt>
                <c:pt idx="11">
                  <c:v>-56.9456792185026</c:v>
                </c:pt>
                <c:pt idx="12">
                  <c:v>-61.60317221537343</c:v>
                </c:pt>
                <c:pt idx="13">
                  <c:v>-68.40719313392264</c:v>
                </c:pt>
                <c:pt idx="14">
                  <c:v>-74.95516131533485</c:v>
                </c:pt>
                <c:pt idx="15">
                  <c:v>-81.26827222644295</c:v>
                </c:pt>
                <c:pt idx="16">
                  <c:v>-87.36406890405237</c:v>
                </c:pt>
                <c:pt idx="17">
                  <c:v>-93.2574232636771</c:v>
                </c:pt>
                <c:pt idx="18">
                  <c:v>-98.96101692848766</c:v>
                </c:pt>
                <c:pt idx="19">
                  <c:v>-104.4857345173004</c:v>
                </c:pt>
                <c:pt idx="20">
                  <c:v>-109.840986037882</c:v>
                </c:pt>
                <c:pt idx="21">
                  <c:v>-115.0349708997089</c:v>
                </c:pt>
                <c:pt idx="22">
                  <c:v>-120.0748939068073</c:v>
                </c:pt>
                <c:pt idx="23">
                  <c:v>-124.9671417988734</c:v>
                </c:pt>
                <c:pt idx="24">
                  <c:v>-129.7174274162596</c:v>
                </c:pt>
                <c:pt idx="25">
                  <c:v>-134.3309073238156</c:v>
                </c:pt>
                <c:pt idx="26">
                  <c:v>-138.815371416166</c:v>
                </c:pt>
                <c:pt idx="27">
                  <c:v>-143.1749442235538</c:v>
                </c:pt>
                <c:pt idx="28">
                  <c:v>-147.4134400579098</c:v>
                </c:pt>
                <c:pt idx="29">
                  <c:v>-151.5344304012358</c:v>
                </c:pt>
                <c:pt idx="30">
                  <c:v>-155.5412815921143</c:v>
                </c:pt>
                <c:pt idx="31">
                  <c:v>-159.4371853509094</c:v>
                </c:pt>
                <c:pt idx="32">
                  <c:v>-163.2251835477161</c:v>
                </c:pt>
                <c:pt idx="33">
                  <c:v>-166.9081882946473</c:v>
                </c:pt>
                <c:pt idx="34">
                  <c:v>-170.4889982444968</c:v>
                </c:pt>
                <c:pt idx="35">
                  <c:v>-173.9703118147136</c:v>
                </c:pt>
                <c:pt idx="36">
                  <c:v>-177.3547379221952</c:v>
                </c:pt>
                <c:pt idx="37">
                  <c:v>-180.6448047054012</c:v>
                </c:pt>
                <c:pt idx="38">
                  <c:v>-183.8429666211835</c:v>
                </c:pt>
                <c:pt idx="39">
                  <c:v>-186.9516144996628</c:v>
                </c:pt>
                <c:pt idx="40">
                  <c:v>-189.9730757515457</c:v>
                </c:pt>
                <c:pt idx="41">
                  <c:v>-192.9096182265286</c:v>
                </c:pt>
                <c:pt idx="42">
                  <c:v>-195.7634534460535</c:v>
                </c:pt>
                <c:pt idx="43">
                  <c:v>-198.5367392866256</c:v>
                </c:pt>
                <c:pt idx="44">
                  <c:v>-201.2315822238753</c:v>
                </c:pt>
                <c:pt idx="45">
                  <c:v>-203.8500392267104</c:v>
                </c:pt>
                <c:pt idx="46">
                  <c:v>-206.3941193734711</c:v>
                </c:pt>
                <c:pt idx="47">
                  <c:v>-208.865785248051</c:v>
                </c:pt>
                <c:pt idx="48">
                  <c:v>-211.2669541623791</c:v>
                </c:pt>
                <c:pt idx="49">
                  <c:v>-213.5994992425183</c:v>
                </c:pt>
                <c:pt idx="50">
                  <c:v>-215.8652504081053</c:v>
                </c:pt>
                <c:pt idx="51">
                  <c:v>-218.0659952688047</c:v>
                </c:pt>
                <c:pt idx="52">
                  <c:v>-220.2034799625203</c:v>
                </c:pt>
                <c:pt idx="53">
                  <c:v>-222.2794099379601</c:v>
                </c:pt>
                <c:pt idx="54">
                  <c:v>-224.2954506993781</c:v>
                </c:pt>
                <c:pt idx="55">
                  <c:v>-226.253228522762</c:v>
                </c:pt>
                <c:pt idx="56">
                  <c:v>-228.154331150493</c:v>
                </c:pt>
                <c:pt idx="57">
                  <c:v>-230.0003084699172</c:v>
                </c:pt>
                <c:pt idx="58">
                  <c:v>-231.7926731799232</c:v>
                </c:pt>
                <c:pt idx="59">
                  <c:v>-233.5329014486063</c:v>
                </c:pt>
                <c:pt idx="60">
                  <c:v>-235.2224335642495</c:v>
                </c:pt>
                <c:pt idx="61">
                  <c:v>-236.8626745812405</c:v>
                </c:pt>
                <c:pt idx="62">
                  <c:v>-238.454994961977</c:v>
                </c:pt>
                <c:pt idx="63">
                  <c:v>-240.0007312154864</c:v>
                </c:pt>
                <c:pt idx="64">
                  <c:v>-241.5011865331082</c:v>
                </c:pt>
                <c:pt idx="65">
                  <c:v>-242.9576314214175</c:v>
                </c:pt>
                <c:pt idx="66">
                  <c:v>-244.3713043323382</c:v>
                </c:pt>
                <c:pt idx="67">
                  <c:v>-245.7434122902986</c:v>
                </c:pt>
                <c:pt idx="68">
                  <c:v>-247.0751315161708</c:v>
                </c:pt>
                <c:pt idx="69">
                  <c:v>-248.3676080476616</c:v>
                </c:pt>
                <c:pt idx="70">
                  <c:v>-249.6219583558352</c:v>
                </c:pt>
                <c:pt idx="71">
                  <c:v>-250.83926995733</c:v>
                </c:pt>
                <c:pt idx="72">
                  <c:v>-252.0206020219262</c:v>
                </c:pt>
                <c:pt idx="73">
                  <c:v>-253.1669859750257</c:v>
                </c:pt>
                <c:pt idx="74">
                  <c:v>-254.2794260946903</c:v>
                </c:pt>
                <c:pt idx="75">
                  <c:v>-255.3589001028395</c:v>
                </c:pt>
                <c:pt idx="76">
                  <c:v>-256.4063597502635</c:v>
                </c:pt>
                <c:pt idx="77">
                  <c:v>-257.4227313951492</c:v>
                </c:pt>
                <c:pt idx="78">
                  <c:v>-258.4089165746796</c:v>
                </c:pt>
                <c:pt idx="79">
                  <c:v>-259.3657925696584</c:v>
                </c:pt>
                <c:pt idx="80">
                  <c:v>-260.2942129615896</c:v>
                </c:pt>
                <c:pt idx="81">
                  <c:v>-261.1950081822931</c:v>
                </c:pt>
                <c:pt idx="82">
                  <c:v>-262.0689860555342</c:v>
                </c:pt>
                <c:pt idx="83">
                  <c:v>-262.916932330759</c:v>
                </c:pt>
                <c:pt idx="84">
                  <c:v>-263.7396112085555</c:v>
                </c:pt>
                <c:pt idx="85">
                  <c:v>-264.5377658578178</c:v>
                </c:pt>
                <c:pt idx="86">
                  <c:v>-265.3121189244354</c:v>
                </c:pt>
                <c:pt idx="87">
                  <c:v>-266.0633730314464</c:v>
                </c:pt>
                <c:pt idx="88">
                  <c:v>-266.792211270523</c:v>
                </c:pt>
                <c:pt idx="89">
                  <c:v>-267.4992976847784</c:v>
                </c:pt>
                <c:pt idx="90">
                  <c:v>-268.1852777428056</c:v>
                </c:pt>
                <c:pt idx="91">
                  <c:v>-268.8507788039394</c:v>
                </c:pt>
                <c:pt idx="92">
                  <c:v>-269.4964105747231</c:v>
                </c:pt>
                <c:pt idx="93">
                  <c:v>-270.1227655565683</c:v>
                </c:pt>
                <c:pt idx="94">
                  <c:v>-270.7304194846319</c:v>
                </c:pt>
                <c:pt idx="95">
                  <c:v>-271.3199317579288</c:v>
                </c:pt>
                <c:pt idx="96">
                  <c:v>-271.8918458607022</c:v>
                </c:pt>
                <c:pt idx="97">
                  <c:v>-272.4466897751201</c:v>
                </c:pt>
                <c:pt idx="98">
                  <c:v>-272.9849763853331</c:v>
                </c:pt>
                <c:pt idx="99">
                  <c:v>-273.5072038729604</c:v>
                </c:pt>
                <c:pt idx="100">
                  <c:v>-274.013856104079</c:v>
                </c:pt>
                <c:pt idx="101">
                  <c:v>-274.5054030077893</c:v>
                </c:pt>
                <c:pt idx="102">
                  <c:v>-274.9823009464452</c:v>
                </c:pt>
                <c:pt idx="103">
                  <c:v>-275.4449930776311</c:v>
                </c:pt>
                <c:pt idx="104">
                  <c:v>-275.8939097079912</c:v>
                </c:pt>
                <c:pt idx="105">
                  <c:v>-276.3294686390134</c:v>
                </c:pt>
                <c:pt idx="106">
                  <c:v>-276.7520755048438</c:v>
                </c:pt>
                <c:pt idx="107">
                  <c:v>-277.16212410229</c:v>
                </c:pt>
                <c:pt idx="108">
                  <c:v>-277.5599967130806</c:v>
                </c:pt>
                <c:pt idx="109">
                  <c:v>-277.9460644185081</c:v>
                </c:pt>
                <c:pt idx="110">
                  <c:v>-278.3206874065958</c:v>
                </c:pt>
                <c:pt idx="111">
                  <c:v>-278.6842152718621</c:v>
                </c:pt>
                <c:pt idx="112">
                  <c:v>-279.0369873078514</c:v>
                </c:pt>
                <c:pt idx="113">
                  <c:v>-279.3793327925192</c:v>
                </c:pt>
                <c:pt idx="114">
                  <c:v>-279.7115712666074</c:v>
                </c:pt>
                <c:pt idx="115">
                  <c:v>-280.034012805165</c:v>
                </c:pt>
                <c:pt idx="116">
                  <c:v>-280.3469582822302</c:v>
                </c:pt>
                <c:pt idx="117">
                  <c:v>-280.6506996289856</c:v>
                </c:pt>
                <c:pt idx="118">
                  <c:v>-280.9455200853185</c:v>
                </c:pt>
                <c:pt idx="119">
                  <c:v>-281.2316944450469</c:v>
                </c:pt>
              </c:numCache>
            </c:numRef>
          </c:yVal>
          <c:smooth val="0"/>
          <c:extLst xmlns:c16r2="http://schemas.microsoft.com/office/drawing/2015/06/chart">
            <c:ext xmlns:c16="http://schemas.microsoft.com/office/drawing/2014/chart" uri="{C3380CC4-5D6E-409C-BE32-E72D297353CC}">
              <c16:uniqueId val="{00000008-77A1-48D9-83D3-EB66BF6551D3}"/>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5.267374051238876</c:v>
                </c:pt>
                <c:pt idx="2">
                  <c:v>-10.62838186799354</c:v>
                </c:pt>
                <c:pt idx="3">
                  <c:v>-16.03328207017118</c:v>
                </c:pt>
                <c:pt idx="4">
                  <c:v>-21.44217276145446</c:v>
                </c:pt>
                <c:pt idx="5">
                  <c:v>-26.82321266077588</c:v>
                </c:pt>
                <c:pt idx="6">
                  <c:v>-32.15114495835837</c:v>
                </c:pt>
                <c:pt idx="7">
                  <c:v>-37.40608626259012</c:v>
                </c:pt>
                <c:pt idx="8">
                  <c:v>-42.5725338085997</c:v>
                </c:pt>
                <c:pt idx="9">
                  <c:v>-47.63855214654631</c:v>
                </c:pt>
                <c:pt idx="10">
                  <c:v>-52.59510728561941</c:v>
                </c:pt>
                <c:pt idx="11">
                  <c:v>-57.43552188317084</c:v>
                </c:pt>
                <c:pt idx="12">
                  <c:v>-62.15502972272611</c:v>
                </c:pt>
                <c:pt idx="13">
                  <c:v>-69.02035186122585</c:v>
                </c:pt>
                <c:pt idx="14">
                  <c:v>-75.61647198361648</c:v>
                </c:pt>
                <c:pt idx="15">
                  <c:v>-81.96701930876906</c:v>
                </c:pt>
                <c:pt idx="16">
                  <c:v>-88.09154666060976</c:v>
                </c:pt>
                <c:pt idx="17">
                  <c:v>-94.0065619017912</c:v>
                </c:pt>
                <c:pt idx="18">
                  <c:v>-99.72607720594601</c:v>
                </c:pt>
                <c:pt idx="19">
                  <c:v>-105.2620585323523</c:v>
                </c:pt>
                <c:pt idx="20">
                  <c:v>-110.6247940179801</c:v>
                </c:pt>
                <c:pt idx="21">
                  <c:v>-115.8231956186396</c:v>
                </c:pt>
                <c:pt idx="22">
                  <c:v>-120.8650458600657</c:v>
                </c:pt>
                <c:pt idx="23">
                  <c:v>-125.7571995035212</c:v>
                </c:pt>
                <c:pt idx="24">
                  <c:v>-130.5057482192847</c:v>
                </c:pt>
                <c:pt idx="25">
                  <c:v>-135.1161549398653</c:v>
                </c:pt>
                <c:pt idx="26">
                  <c:v>-139.5964836909257</c:v>
                </c:pt>
                <c:pt idx="27">
                  <c:v>-143.9510359139772</c:v>
                </c:pt>
                <c:pt idx="28">
                  <c:v>-148.183767275596</c:v>
                </c:pt>
                <c:pt idx="29">
                  <c:v>-152.2983638970554</c:v>
                </c:pt>
                <c:pt idx="30">
                  <c:v>-156.29828512533</c:v>
                </c:pt>
                <c:pt idx="31">
                  <c:v>-160.1867981830692</c:v>
                </c:pt>
                <c:pt idx="32">
                  <c:v>-163.967006287573</c:v>
                </c:pt>
                <c:pt idx="33">
                  <c:v>-167.641871463811</c:v>
                </c:pt>
                <c:pt idx="34">
                  <c:v>-171.214233050611</c:v>
                </c:pt>
                <c:pt idx="35">
                  <c:v>-174.6868227144523</c:v>
                </c:pt>
                <c:pt idx="36">
                  <c:v>-178.0622766343004</c:v>
                </c:pt>
                <c:pt idx="37">
                  <c:v>-181.3431453974622</c:v>
                </c:pt>
                <c:pt idx="38">
                  <c:v>-184.5319020456288</c:v>
                </c:pt>
                <c:pt idx="39">
                  <c:v>-187.6309529748301</c:v>
                </c:pt>
                <c:pt idx="40">
                  <c:v>-190.6426386428227</c:v>
                </c:pt>
                <c:pt idx="41">
                  <c:v>-193.5692379286525</c:v>
                </c:pt>
                <c:pt idx="42">
                  <c:v>-196.4129717753517</c:v>
                </c:pt>
                <c:pt idx="43">
                  <c:v>-199.1760062026262</c:v>
                </c:pt>
                <c:pt idx="44">
                  <c:v>-201.8604548150711</c:v>
                </c:pt>
                <c:pt idx="45">
                  <c:v>-204.4683809076573</c:v>
                </c:pt>
                <c:pt idx="46">
                  <c:v>-207.001799250608</c:v>
                </c:pt>
                <c:pt idx="47">
                  <c:v>-209.4626776197588</c:v>
                </c:pt>
                <c:pt idx="48">
                  <c:v>-211.852938125553</c:v>
                </c:pt>
                <c:pt idx="49">
                  <c:v>-214.1744583832915</c:v>
                </c:pt>
                <c:pt idx="50">
                  <c:v>-216.4290725587682</c:v>
                </c:pt>
                <c:pt idx="51">
                  <c:v>-218.6185723164831</c:v>
                </c:pt>
                <c:pt idx="52">
                  <c:v>-220.7447076982744</c:v>
                </c:pt>
                <c:pt idx="53">
                  <c:v>-222.8091879368126</c:v>
                </c:pt>
                <c:pt idx="54">
                  <c:v>-224.8136822239399</c:v>
                </c:pt>
                <c:pt idx="55">
                  <c:v>-226.7598204446567</c:v>
                </c:pt>
                <c:pt idx="56">
                  <c:v>-228.6491938849297</c:v>
                </c:pt>
                <c:pt idx="57">
                  <c:v>-230.4833559198551</c:v>
                </c:pt>
                <c:pt idx="58">
                  <c:v>-232.263822686958</c:v>
                </c:pt>
                <c:pt idx="59">
                  <c:v>-233.992073748379</c:v>
                </c:pt>
                <c:pt idx="60">
                  <c:v>-235.6695527446971</c:v>
                </c:pt>
                <c:pt idx="61">
                  <c:v>-237.2976680423744</c:v>
                </c:pt>
                <c:pt idx="62">
                  <c:v>-238.8777933762472</c:v>
                </c:pt>
                <c:pt idx="63">
                  <c:v>-240.4112684879792</c:v>
                </c:pt>
                <c:pt idx="64">
                  <c:v>-241.8993997610942</c:v>
                </c:pt>
                <c:pt idx="65">
                  <c:v>-243.3434608528721</c:v>
                </c:pt>
                <c:pt idx="66">
                  <c:v>-244.7446933232168</c:v>
                </c:pt>
                <c:pt idx="67">
                  <c:v>-246.104307260427</c:v>
                </c:pt>
                <c:pt idx="68">
                  <c:v>-247.423481903675</c:v>
                </c:pt>
                <c:pt idx="69">
                  <c:v>-248.7033662619612</c:v>
                </c:pt>
                <c:pt idx="70">
                  <c:v>-249.9450797292066</c:v>
                </c:pt>
                <c:pt idx="71">
                  <c:v>-251.1497126951375</c:v>
                </c:pt>
                <c:pt idx="72">
                  <c:v>-252.3183271515813</c:v>
                </c:pt>
                <c:pt idx="73">
                  <c:v>-253.4519572938129</c:v>
                </c:pt>
                <c:pt idx="74">
                  <c:v>-254.5516101165497</c:v>
                </c:pt>
                <c:pt idx="75">
                  <c:v>-255.6182660042446</c:v>
                </c:pt>
                <c:pt idx="76">
                  <c:v>-256.6528793153208</c:v>
                </c:pt>
                <c:pt idx="77">
                  <c:v>-257.6563789600036</c:v>
                </c:pt>
                <c:pt idx="78">
                  <c:v>-258.6296689714463</c:v>
                </c:pt>
                <c:pt idx="79">
                  <c:v>-259.5736290698537</c:v>
                </c:pt>
                <c:pt idx="80">
                  <c:v>-260.4891152193375</c:v>
                </c:pt>
                <c:pt idx="81">
                  <c:v>-261.3769601772572</c:v>
                </c:pt>
                <c:pt idx="82">
                  <c:v>-262.237974035836</c:v>
                </c:pt>
                <c:pt idx="83">
                  <c:v>-263.0729447558415</c:v>
                </c:pt>
                <c:pt idx="84">
                  <c:v>-263.8826386921733</c:v>
                </c:pt>
                <c:pt idx="85">
                  <c:v>-264.667801111202</c:v>
                </c:pt>
                <c:pt idx="86">
                  <c:v>-265.4291566997294</c:v>
                </c:pt>
                <c:pt idx="87">
                  <c:v>-266.1674100654691</c:v>
                </c:pt>
                <c:pt idx="88">
                  <c:v>-266.8832462289411</c:v>
                </c:pt>
                <c:pt idx="89">
                  <c:v>-267.5773311067503</c:v>
                </c:pt>
                <c:pt idx="90">
                  <c:v>-268.2503119861422</c:v>
                </c:pt>
                <c:pt idx="91">
                  <c:v>-268.9028179908485</c:v>
                </c:pt>
                <c:pt idx="92">
                  <c:v>-269.5354605381742</c:v>
                </c:pt>
                <c:pt idx="93">
                  <c:v>-270.1488337873291</c:v>
                </c:pt>
                <c:pt idx="94">
                  <c:v>-270.7435150790086</c:v>
                </c:pt>
                <c:pt idx="95">
                  <c:v>-271.3200653662423</c:v>
                </c:pt>
                <c:pt idx="96">
                  <c:v>-271.8790296365455</c:v>
                </c:pt>
                <c:pt idx="97">
                  <c:v>-272.4209373254075</c:v>
                </c:pt>
                <c:pt idx="98">
                  <c:v>-272.9463027211712</c:v>
                </c:pt>
                <c:pt idx="99">
                  <c:v>-273.4556253613723</c:v>
                </c:pt>
                <c:pt idx="100">
                  <c:v>-273.9493904205674</c:v>
                </c:pt>
                <c:pt idx="101">
                  <c:v>-274.4280690898006</c:v>
                </c:pt>
                <c:pt idx="102">
                  <c:v>-274.8921189476964</c:v>
                </c:pt>
                <c:pt idx="103">
                  <c:v>-275.34198432338</c:v>
                </c:pt>
                <c:pt idx="104">
                  <c:v>-275.7780966511405</c:v>
                </c:pt>
                <c:pt idx="105">
                  <c:v>-276.2008748171883</c:v>
                </c:pt>
                <c:pt idx="106">
                  <c:v>-276.6107254983647</c:v>
                </c:pt>
                <c:pt idx="107">
                  <c:v>-277.0080434930601</c:v>
                </c:pt>
                <c:pt idx="108">
                  <c:v>-277.393212044391</c:v>
                </c:pt>
                <c:pt idx="109">
                  <c:v>-277.7666031557682</c:v>
                </c:pt>
                <c:pt idx="110">
                  <c:v>-278.1285778989684</c:v>
                </c:pt>
                <c:pt idx="111">
                  <c:v>-278.4794867148186</c:v>
                </c:pt>
                <c:pt idx="112">
                  <c:v>-278.819669706627</c:v>
                </c:pt>
                <c:pt idx="113">
                  <c:v>-279.149456926471</c:v>
                </c:pt>
                <c:pt idx="114">
                  <c:v>-279.4691686544711</c:v>
                </c:pt>
                <c:pt idx="115">
                  <c:v>-279.7791156711696</c:v>
                </c:pt>
                <c:pt idx="116">
                  <c:v>-280.0795995231431</c:v>
                </c:pt>
                <c:pt idx="117">
                  <c:v>-280.3709127819693</c:v>
                </c:pt>
                <c:pt idx="118">
                  <c:v>-280.6533392966786</c:v>
                </c:pt>
                <c:pt idx="119">
                  <c:v>-280.927154439815</c:v>
                </c:pt>
              </c:numCache>
            </c:numRef>
          </c:yVal>
          <c:smooth val="0"/>
          <c:extLst xmlns:c16r2="http://schemas.microsoft.com/office/drawing/2015/06/chart">
            <c:ext xmlns:c16="http://schemas.microsoft.com/office/drawing/2014/chart" uri="{C3380CC4-5D6E-409C-BE32-E72D297353CC}">
              <c16:uniqueId val="{00000009-77A1-48D9-83D3-EB66BF6551D3}"/>
            </c:ext>
          </c:extLst>
        </c:ser>
        <c:dLbls>
          <c:showLegendKey val="0"/>
          <c:showVal val="0"/>
          <c:showCatName val="0"/>
          <c:showSerName val="0"/>
          <c:showPercent val="0"/>
          <c:showBubbleSize val="0"/>
        </c:dLbls>
        <c:axId val="-1092216736"/>
        <c:axId val="-1092214544"/>
      </c:scatterChart>
      <c:valAx>
        <c:axId val="-109221673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92214544"/>
        <c:crosses val="autoZero"/>
        <c:crossBetween val="midCat"/>
      </c:valAx>
      <c:valAx>
        <c:axId val="-1092214544"/>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092216736"/>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nsus (excluding pain-free nonusers)</a:t>
            </a:r>
          </a:p>
        </c:rich>
      </c:tx>
      <c:overlay val="0"/>
    </c:title>
    <c:autoTitleDeleted val="0"/>
    <c:plotArea>
      <c:layout>
        <c:manualLayout>
          <c:layoutTarget val="inner"/>
          <c:xMode val="edge"/>
          <c:yMode val="edge"/>
          <c:x val="0.266272457373529"/>
          <c:y val="0.153794266441821"/>
          <c:w val="0.416228921459333"/>
          <c:h val="0.683148012906481"/>
        </c:manualLayout>
      </c:layout>
      <c:scatterChart>
        <c:scatterStyle val="smoothMarker"/>
        <c:varyColors val="0"/>
        <c:ser>
          <c:idx val="2"/>
          <c:order val="2"/>
          <c:tx>
            <c:strRef>
              <c:f>'Compartmental Model'!$T$9</c:f>
              <c:strCache>
                <c:ptCount val="1"/>
                <c:pt idx="0">
                  <c:v>Acute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T$23:$T$142</c:f>
              <c:numCache>
                <c:formatCode>_-* #,##0_-;\-* #,##0_-;_-* "-"??_-;_-@_-</c:formatCode>
                <c:ptCount val="120"/>
                <c:pt idx="0" formatCode="_(* #,##0_);_(* \(#,##0\);_(* &quot;-&quot;??_);_(@_)">
                  <c:v>3.10413828089478E6</c:v>
                </c:pt>
                <c:pt idx="1">
                  <c:v>3.1020139667813E6</c:v>
                </c:pt>
                <c:pt idx="2">
                  <c:v>3.10192453220746E6</c:v>
                </c:pt>
                <c:pt idx="3">
                  <c:v>3.10186800474643E6</c:v>
                </c:pt>
                <c:pt idx="4">
                  <c:v>3.10183440109517E6</c:v>
                </c:pt>
                <c:pt idx="5">
                  <c:v>3.1018218450463E6</c:v>
                </c:pt>
                <c:pt idx="6">
                  <c:v>3.10182864224634E6</c:v>
                </c:pt>
                <c:pt idx="7">
                  <c:v>3.10185323648265E6</c:v>
                </c:pt>
                <c:pt idx="8">
                  <c:v>3.10189419834954E6</c:v>
                </c:pt>
                <c:pt idx="9">
                  <c:v>3.10195021492358E6</c:v>
                </c:pt>
                <c:pt idx="10">
                  <c:v>3.10202008025946E6</c:v>
                </c:pt>
                <c:pt idx="11">
                  <c:v>3.10210268664564E6</c:v>
                </c:pt>
                <c:pt idx="12">
                  <c:v>3.102197016563E6</c:v>
                </c:pt>
                <c:pt idx="13">
                  <c:v>3.10230213529287E6</c:v>
                </c:pt>
                <c:pt idx="14">
                  <c:v>3.10241687392545E6</c:v>
                </c:pt>
                <c:pt idx="15">
                  <c:v>3.10254055248885E6</c:v>
                </c:pt>
                <c:pt idx="16">
                  <c:v>3.10267245316924E6</c:v>
                </c:pt>
                <c:pt idx="17">
                  <c:v>3.10281190556283E6</c:v>
                </c:pt>
                <c:pt idx="18">
                  <c:v>3.10295829421174E6</c:v>
                </c:pt>
                <c:pt idx="19">
                  <c:v>3.1031110541648E6</c:v>
                </c:pt>
                <c:pt idx="20">
                  <c:v>3.10326966681314E6</c:v>
                </c:pt>
                <c:pt idx="21">
                  <c:v>3.103433656068E6</c:v>
                </c:pt>
                <c:pt idx="22">
                  <c:v>3.10360258485302E6</c:v>
                </c:pt>
                <c:pt idx="23">
                  <c:v>3.10377605188608E6</c:v>
                </c:pt>
                <c:pt idx="24">
                  <c:v>3.10395368872647E6</c:v>
                </c:pt>
                <c:pt idx="25">
                  <c:v>3.10413515706611E6</c:v>
                </c:pt>
                <c:pt idx="26">
                  <c:v>3.10432014624463E6</c:v>
                </c:pt>
                <c:pt idx="27">
                  <c:v>3.10450837042454E6</c:v>
                </c:pt>
                <c:pt idx="28">
                  <c:v>3.10469956725418E6</c:v>
                </c:pt>
                <c:pt idx="29">
                  <c:v>3.10489349576586E6</c:v>
                </c:pt>
                <c:pt idx="30">
                  <c:v>3.10508993459516E6</c:v>
                </c:pt>
                <c:pt idx="31">
                  <c:v>3.10528868036878E6</c:v>
                </c:pt>
                <c:pt idx="32">
                  <c:v>3.10548954622592E6</c:v>
                </c:pt>
                <c:pt idx="33">
                  <c:v>3.10569236046195E6</c:v>
                </c:pt>
                <c:pt idx="34">
                  <c:v>3.10589696528416E6</c:v>
                </c:pt>
                <c:pt idx="35">
                  <c:v>3.10610321567037E6</c:v>
                </c:pt>
                <c:pt idx="36">
                  <c:v>3.10631097832183E6</c:v>
                </c:pt>
                <c:pt idx="37">
                  <c:v>3.10652013070258E6</c:v>
                </c:pt>
                <c:pt idx="38">
                  <c:v>3.10673056015817E6</c:v>
                </c:pt>
                <c:pt idx="39">
                  <c:v>3.10694216310711E6</c:v>
                </c:pt>
                <c:pt idx="40">
                  <c:v>3.10715484429804E6</c:v>
                </c:pt>
                <c:pt idx="41">
                  <c:v>3.10736851612943E6</c:v>
                </c:pt>
                <c:pt idx="42">
                  <c:v>3.1075830980251E6</c:v>
                </c:pt>
                <c:pt idx="43">
                  <c:v>3.1077985158611E6</c:v>
                </c:pt>
                <c:pt idx="44">
                  <c:v>3.10801470143983E6</c:v>
                </c:pt>
                <c:pt idx="45">
                  <c:v>3.10823159200738E6</c:v>
                </c:pt>
                <c:pt idx="46">
                  <c:v>3.10844912981064E6</c:v>
                </c:pt>
                <c:pt idx="47">
                  <c:v>3.10866726169075E6</c:v>
                </c:pt>
                <c:pt idx="48">
                  <c:v>3.10888593871002E6</c:v>
                </c:pt>
                <c:pt idx="49">
                  <c:v>3.1091051158094E6</c:v>
                </c:pt>
                <c:pt idx="50">
                  <c:v>3.10932475149415E6</c:v>
                </c:pt>
                <c:pt idx="51">
                  <c:v>3.10954480754515E6</c:v>
                </c:pt>
                <c:pt idx="52">
                  <c:v>3.10976524875402E6</c:v>
                </c:pt>
                <c:pt idx="53">
                  <c:v>3.10998604267977E6</c:v>
                </c:pt>
                <c:pt idx="54">
                  <c:v>3.11020715942546E6</c:v>
                </c:pt>
                <c:pt idx="55">
                  <c:v>3.11042857143307E6</c:v>
                </c:pt>
                <c:pt idx="56">
                  <c:v>3.11065025329517E6</c:v>
                </c:pt>
                <c:pt idx="57">
                  <c:v>3.11087218158185E6</c:v>
                </c:pt>
                <c:pt idx="58">
                  <c:v>3.11109433468192E6</c:v>
                </c:pt>
                <c:pt idx="59">
                  <c:v>3.11131669265688E6</c:v>
                </c:pt>
                <c:pt idx="60">
                  <c:v>3.11153923710691E6</c:v>
                </c:pt>
                <c:pt idx="61">
                  <c:v>3.11176195104768E6</c:v>
                </c:pt>
                <c:pt idx="62">
                  <c:v>3.11198481879715E6</c:v>
                </c:pt>
                <c:pt idx="63">
                  <c:v>3.11220782587165E6</c:v>
                </c:pt>
                <c:pt idx="64">
                  <c:v>3.1124309588903E6</c:v>
                </c:pt>
                <c:pt idx="65">
                  <c:v>3.11265420548717E6</c:v>
                </c:pt>
                <c:pt idx="66">
                  <c:v>3.1128775542306E6</c:v>
                </c:pt>
                <c:pt idx="67">
                  <c:v>3.113100994549E6</c:v>
                </c:pt>
                <c:pt idx="68">
                  <c:v>3.11332451666263E6</c:v>
                </c:pt>
                <c:pt idx="69">
                  <c:v>3.11354811152094E6</c:v>
                </c:pt>
                <c:pt idx="70">
                  <c:v>3.11377177074485E6</c:v>
                </c:pt>
                <c:pt idx="71">
                  <c:v>3.1139954865738E6</c:v>
                </c:pt>
                <c:pt idx="72">
                  <c:v>3.11421925181692E6</c:v>
                </c:pt>
                <c:pt idx="73">
                  <c:v>3.11444305980827E6</c:v>
                </c:pt>
                <c:pt idx="74">
                  <c:v>3.11466690436548E6</c:v>
                </c:pt>
                <c:pt idx="75">
                  <c:v>3.11489077975188E6</c:v>
                </c:pt>
                <c:pt idx="76">
                  <c:v>3.11511468064155E6</c:v>
                </c:pt>
                <c:pt idx="77">
                  <c:v>3.11533860208716E6</c:v>
                </c:pt>
                <c:pt idx="78">
                  <c:v>3.11556253949046E6</c:v>
                </c:pt>
                <c:pt idx="79">
                  <c:v>3.115786488575E6</c:v>
                </c:pt>
                <c:pt idx="80">
                  <c:v>3.11601044536107E6</c:v>
                </c:pt>
                <c:pt idx="81">
                  <c:v>3.11623440614271E6</c:v>
                </c:pt>
                <c:pt idx="82">
                  <c:v>3.11645836746637E6</c:v>
                </c:pt>
                <c:pt idx="83">
                  <c:v>3.11668232611143E6</c:v>
                </c:pt>
                <c:pt idx="84">
                  <c:v>3.11690627907211E6</c:v>
                </c:pt>
                <c:pt idx="85">
                  <c:v>3.11713022354095E6</c:v>
                </c:pt>
                <c:pt idx="86">
                  <c:v>3.1173541568935E6</c:v>
                </c:pt>
                <c:pt idx="87">
                  <c:v>3.11757807667415E6</c:v>
                </c:pt>
                <c:pt idx="88">
                  <c:v>3.11780198058332E6</c:v>
                </c:pt>
                <c:pt idx="89">
                  <c:v>3.11802586646536E6</c:v>
                </c:pt>
                <c:pt idx="90">
                  <c:v>3.11824973229756E6</c:v>
                </c:pt>
                <c:pt idx="91">
                  <c:v>3.11847357618E6</c:v>
                </c:pt>
                <c:pt idx="92">
                  <c:v>3.1186973963262E6</c:v>
                </c:pt>
                <c:pt idx="93">
                  <c:v>3.11892119105441E6</c:v>
                </c:pt>
                <c:pt idx="94">
                  <c:v>3.11914495877972E6</c:v>
                </c:pt>
                <c:pt idx="95">
                  <c:v>3.11936869800666E6</c:v>
                </c:pt>
                <c:pt idx="96">
                  <c:v>3.11959240732243E6</c:v>
                </c:pt>
                <c:pt idx="97">
                  <c:v>3.11981608539067E6</c:v>
                </c:pt>
                <c:pt idx="98">
                  <c:v>3.12003973094565E6</c:v>
                </c:pt>
                <c:pt idx="99">
                  <c:v>3.12026334278696E6</c:v>
                </c:pt>
                <c:pt idx="100">
                  <c:v>3.1204869197746E6</c:v>
                </c:pt>
                <c:pt idx="101">
                  <c:v>3.12071046082444E6</c:v>
                </c:pt>
                <c:pt idx="102">
                  <c:v>3.12093396490403E6</c:v>
                </c:pt>
                <c:pt idx="103">
                  <c:v>3.12115743102874E6</c:v>
                </c:pt>
                <c:pt idx="104">
                  <c:v>3.12138085825815E6</c:v>
                </c:pt>
                <c:pt idx="105">
                  <c:v>3.12160424569282E6</c:v>
                </c:pt>
                <c:pt idx="106">
                  <c:v>3.12182759247118E6</c:v>
                </c:pt>
                <c:pt idx="107">
                  <c:v>3.12205089776677E6</c:v>
                </c:pt>
                <c:pt idx="108">
                  <c:v>3.12227416078558E6</c:v>
                </c:pt>
                <c:pt idx="109">
                  <c:v>3.1224973807637E6</c:v>
                </c:pt>
                <c:pt idx="110">
                  <c:v>3.12272055696511E6</c:v>
                </c:pt>
                <c:pt idx="111">
                  <c:v>3.12294368867957E6</c:v>
                </c:pt>
                <c:pt idx="112">
                  <c:v>3.12316677522078E6</c:v>
                </c:pt>
                <c:pt idx="113">
                  <c:v>3.12338981592461E6</c:v>
                </c:pt>
                <c:pt idx="114">
                  <c:v>3.12361281014748E6</c:v>
                </c:pt>
                <c:pt idx="115">
                  <c:v>3.12383575726487E6</c:v>
                </c:pt>
                <c:pt idx="116">
                  <c:v>3.12405865666996E6</c:v>
                </c:pt>
                <c:pt idx="117">
                  <c:v>3.1242815077723E6</c:v>
                </c:pt>
                <c:pt idx="118">
                  <c:v>3.12450430999666E6</c:v>
                </c:pt>
                <c:pt idx="119">
                  <c:v>3.124727062782E6</c:v>
                </c:pt>
              </c:numCache>
            </c:numRef>
          </c:yVal>
          <c:smooth val="1"/>
          <c:extLst xmlns:c16r2="http://schemas.microsoft.com/office/drawing/2015/06/chart">
            <c:ext xmlns:c16="http://schemas.microsoft.com/office/drawing/2014/chart" uri="{C3380CC4-5D6E-409C-BE32-E72D297353CC}">
              <c16:uniqueId val="{00000000-C9EC-46F5-873E-64AB45F396F0}"/>
            </c:ext>
          </c:extLst>
        </c:ser>
        <c:ser>
          <c:idx val="3"/>
          <c:order val="3"/>
          <c:tx>
            <c:strRef>
              <c:f>'Compartmental Model'!$Y$9</c:f>
              <c:strCache>
                <c:ptCount val="1"/>
                <c:pt idx="0">
                  <c:v>Chronic pain nonuser</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Y$23:$Y$142</c:f>
              <c:numCache>
                <c:formatCode>_(* #,##0_);_(* \(#,##0\);_(* "-"??_);_(@_)</c:formatCode>
                <c:ptCount val="120"/>
                <c:pt idx="0">
                  <c:v>7.96019040550062E6</c:v>
                </c:pt>
                <c:pt idx="1">
                  <c:v>8.01934908981346E6</c:v>
                </c:pt>
                <c:pt idx="2">
                  <c:v>8.0652912783996E6</c:v>
                </c:pt>
                <c:pt idx="3">
                  <c:v>8.10137880538812E6</c:v>
                </c:pt>
                <c:pt idx="4">
                  <c:v>8.12979764957541E6</c:v>
                </c:pt>
                <c:pt idx="5">
                  <c:v>8.15224428988877E6</c:v>
                </c:pt>
                <c:pt idx="6">
                  <c:v>8.17003689340466E6</c:v>
                </c:pt>
                <c:pt idx="7">
                  <c:v>8.18419992730226E6</c:v>
                </c:pt>
                <c:pt idx="8">
                  <c:v>8.19552982133103E6</c:v>
                </c:pt>
                <c:pt idx="9">
                  <c:v>8.20464593157838E6</c:v>
                </c:pt>
                <c:pt idx="10">
                  <c:v>8.21203009747024E6</c:v>
                </c:pt>
                <c:pt idx="11">
                  <c:v>8.21805734651294E6</c:v>
                </c:pt>
                <c:pt idx="12">
                  <c:v>8.22301972908456E6</c:v>
                </c:pt>
                <c:pt idx="13">
                  <c:v>8.22712000678723E6</c:v>
                </c:pt>
                <c:pt idx="14">
                  <c:v>8.23055121689308E6</c:v>
                </c:pt>
                <c:pt idx="15">
                  <c:v>8.23345501566715E6</c:v>
                </c:pt>
                <c:pt idx="16">
                  <c:v>8.23594109232306E6</c:v>
                </c:pt>
                <c:pt idx="17">
                  <c:v>8.23809526303828E6</c:v>
                </c:pt>
                <c:pt idx="18">
                  <c:v>8.2399847602876E6</c:v>
                </c:pt>
                <c:pt idx="19">
                  <c:v>8.24166234138621E6</c:v>
                </c:pt>
                <c:pt idx="20">
                  <c:v>8.24316948158774E6</c:v>
                </c:pt>
                <c:pt idx="21">
                  <c:v>8.2445388563032E6</c:v>
                </c:pt>
                <c:pt idx="22">
                  <c:v>8.24579627124868E6</c:v>
                </c:pt>
                <c:pt idx="23">
                  <c:v>8.24696216380654E6</c:v>
                </c:pt>
                <c:pt idx="24">
                  <c:v>8.24805277131199E6</c:v>
                </c:pt>
                <c:pt idx="25">
                  <c:v>8.24908104057451E6</c:v>
                </c:pt>
                <c:pt idx="26">
                  <c:v>8.25005729340747E6</c:v>
                </c:pt>
                <c:pt idx="27">
                  <c:v>8.25098984996976E6</c:v>
                </c:pt>
                <c:pt idx="28">
                  <c:v>8.25188543724575E6</c:v>
                </c:pt>
                <c:pt idx="29">
                  <c:v>8.25274952211488E6</c:v>
                </c:pt>
                <c:pt idx="30">
                  <c:v>8.25358657347654E6</c:v>
                </c:pt>
                <c:pt idx="31">
                  <c:v>8.2544002673372E6</c:v>
                </c:pt>
                <c:pt idx="32">
                  <c:v>8.25519364748533E6</c:v>
                </c:pt>
                <c:pt idx="33">
                  <c:v>8.25596925157276E6</c:v>
                </c:pt>
                <c:pt idx="34">
                  <c:v>8.25672921023287E6</c:v>
                </c:pt>
                <c:pt idx="35">
                  <c:v>8.2574753251682E6</c:v>
                </c:pt>
                <c:pt idx="36">
                  <c:v>8.25820913081956E6</c:v>
                </c:pt>
                <c:pt idx="37">
                  <c:v>8.25893194320495E6</c:v>
                </c:pt>
                <c:pt idx="38">
                  <c:v>8.2596448987199E6</c:v>
                </c:pt>
                <c:pt idx="39">
                  <c:v>8.26034898499876E6</c:v>
                </c:pt>
                <c:pt idx="40">
                  <c:v>8.26104506572996E6</c:v>
                </c:pt>
                <c:pt idx="41">
                  <c:v>8.2617339005793E6</c:v>
                </c:pt>
                <c:pt idx="42">
                  <c:v>8.26241616128467E6</c:v>
                </c:pt>
                <c:pt idx="43">
                  <c:v>8.26309244473068E6</c:v>
                </c:pt>
                <c:pt idx="44">
                  <c:v>8.2637632836311E6</c:v>
                </c:pt>
                <c:pt idx="45">
                  <c:v>8.26442915531124E6</c:v>
                </c:pt>
                <c:pt idx="46">
                  <c:v>8.2650904889751E6</c:v>
                </c:pt>
                <c:pt idx="47">
                  <c:v>8.26574767175973E6</c:v>
                </c:pt>
                <c:pt idx="48">
                  <c:v>8.26640105381453E6</c:v>
                </c:pt>
                <c:pt idx="49">
                  <c:v>8.26705095259249E6</c:v>
                </c:pt>
                <c:pt idx="50">
                  <c:v>8.26769765650154E6</c:v>
                </c:pt>
                <c:pt idx="51">
                  <c:v>8.26834142803303E6</c:v>
                </c:pt>
                <c:pt idx="52">
                  <c:v>8.26898250646026E6</c:v>
                </c:pt>
                <c:pt idx="53">
                  <c:v>8.2696211101815E6</c:v>
                </c:pt>
                <c:pt idx="54">
                  <c:v>8.27025743876691E6</c:v>
                </c:pt>
                <c:pt idx="55">
                  <c:v>8.27089167475701E6</c:v>
                </c:pt>
                <c:pt idx="56">
                  <c:v>8.27152398525137E6</c:v>
                </c:pt>
                <c:pt idx="57">
                  <c:v>8.2721545233189E6</c:v>
                </c:pt>
                <c:pt idx="58">
                  <c:v>8.27278342925518E6</c:v>
                </c:pt>
                <c:pt idx="59">
                  <c:v>8.27341083170821E6</c:v>
                </c:pt>
                <c:pt idx="60">
                  <c:v>8.27403684868961E6</c:v>
                </c:pt>
                <c:pt idx="61">
                  <c:v>8.27466158848607E6</c:v>
                </c:pt>
                <c:pt idx="62">
                  <c:v>8.27528515048312E6</c:v>
                </c:pt>
                <c:pt idx="63">
                  <c:v>8.27590762591153E6</c:v>
                </c:pt>
                <c:pt idx="64">
                  <c:v>8.27652909852493E6</c:v>
                </c:pt>
                <c:pt idx="65">
                  <c:v>8.2771496452164E6</c:v>
                </c:pt>
                <c:pt idx="66">
                  <c:v>8.2777693365802E6</c:v>
                </c:pt>
                <c:pt idx="67">
                  <c:v>8.27838823742446E6</c:v>
                </c:pt>
                <c:pt idx="68">
                  <c:v>8.27900640723958E6</c:v>
                </c:pt>
                <c:pt idx="69">
                  <c:v>8.27962390062666E6</c:v>
                </c:pt>
                <c:pt idx="70">
                  <c:v>8.28024076768977E6</c:v>
                </c:pt>
                <c:pt idx="71">
                  <c:v>8.28085705439542E6</c:v>
                </c:pt>
                <c:pt idx="72">
                  <c:v>8.28147280290212E6</c:v>
                </c:pt>
                <c:pt idx="73">
                  <c:v>8.28208805186284E6</c:v>
                </c:pt>
                <c:pt idx="74">
                  <c:v>8.2827028367027E6</c:v>
                </c:pt>
                <c:pt idx="75">
                  <c:v>8.28331718987401E6</c:v>
                </c:pt>
                <c:pt idx="76">
                  <c:v>8.28393114109067E6</c:v>
                </c:pt>
                <c:pt idx="77">
                  <c:v>8.28454471754366E6</c:v>
                </c:pt>
                <c:pt idx="78">
                  <c:v>8.28515794409925E6</c:v>
                </c:pt>
                <c:pt idx="79">
                  <c:v>8.2857708434813E6</c:v>
                </c:pt>
                <c:pt idx="80">
                  <c:v>8.2863834364391E6</c:v>
                </c:pt>
                <c:pt idx="81">
                  <c:v>8.28699574190174E6</c:v>
                </c:pt>
                <c:pt idx="82">
                  <c:v>8.28760777712051E6</c:v>
                </c:pt>
                <c:pt idx="83">
                  <c:v>8.28821955779974E6</c:v>
                </c:pt>
                <c:pt idx="84">
                  <c:v>8.28883109821752E6</c:v>
                </c:pt>
                <c:pt idx="85">
                  <c:v>8.28944241133693E6</c:v>
                </c:pt>
                <c:pt idx="86">
                  <c:v>8.29005350890852E6</c:v>
                </c:pt>
                <c:pt idx="87">
                  <c:v>8.29066440156475E6</c:v>
                </c:pt>
                <c:pt idx="88">
                  <c:v>8.29127509890713E6</c:v>
                </c:pt>
                <c:pt idx="89">
                  <c:v>8.29188560958652E6</c:v>
                </c:pt>
                <c:pt idx="90">
                  <c:v>8.29249594137725E6</c:v>
                </c:pt>
                <c:pt idx="91">
                  <c:v>8.29310610124546E6</c:v>
                </c:pt>
                <c:pt idx="92">
                  <c:v>8.29371609541217E6</c:v>
                </c:pt>
                <c:pt idx="93">
                  <c:v>8.2943259294115E6</c:v>
                </c:pt>
                <c:pt idx="94">
                  <c:v>8.29493560814437E6</c:v>
                </c:pt>
                <c:pt idx="95">
                  <c:v>8.29554513592813E6</c:v>
                </c:pt>
                <c:pt idx="96">
                  <c:v>8.29615451654234E6</c:v>
                </c:pt>
                <c:pt idx="97">
                  <c:v>8.2967637532711E6</c:v>
                </c:pt>
                <c:pt idx="98">
                  <c:v>8.29737284894207E6</c:v>
                </c:pt>
                <c:pt idx="99">
                  <c:v>8.29798180596257E6</c:v>
                </c:pt>
                <c:pt idx="100">
                  <c:v>8.29859062635296E6</c:v>
                </c:pt>
                <c:pt idx="101">
                  <c:v>8.29919931177744E6</c:v>
                </c:pt>
                <c:pt idx="102">
                  <c:v>8.2998078635725E6</c:v>
                </c:pt>
                <c:pt idx="103">
                  <c:v>8.3004162827733E6</c:v>
                </c:pt>
                <c:pt idx="104">
                  <c:v>8.30102457013794E6</c:v>
                </c:pt>
                <c:pt idx="105">
                  <c:v>8.30163272617007E6</c:v>
                </c:pt>
                <c:pt idx="106">
                  <c:v>8.30224075113957E6</c:v>
                </c:pt>
                <c:pt idx="107">
                  <c:v>8.3028486451019E6</c:v>
                </c:pt>
                <c:pt idx="108">
                  <c:v>8.30345640791586E6</c:v>
                </c:pt>
                <c:pt idx="109">
                  <c:v>8.30406403926008E6</c:v>
                </c:pt>
                <c:pt idx="110">
                  <c:v>8.30467153864821E6</c:v>
                </c:pt>
                <c:pt idx="111">
                  <c:v>8.30527890544306E6</c:v>
                </c:pt>
                <c:pt idx="112">
                  <c:v>8.30588613886966E6</c:v>
                </c:pt>
                <c:pt idx="113">
                  <c:v>8.30649323802727E6</c:v>
                </c:pt>
                <c:pt idx="114">
                  <c:v>8.30710020190062E6</c:v>
                </c:pt>
                <c:pt idx="115">
                  <c:v>8.30770702937018E6</c:v>
                </c:pt>
                <c:pt idx="116">
                  <c:v>8.30831371922178E6</c:v>
                </c:pt>
                <c:pt idx="117">
                  <c:v>8.30892027015546E6</c:v>
                </c:pt>
                <c:pt idx="118">
                  <c:v>8.30952668079365E6</c:v>
                </c:pt>
                <c:pt idx="119">
                  <c:v>8.31013294968875E6</c:v>
                </c:pt>
              </c:numCache>
            </c:numRef>
          </c:yVal>
          <c:smooth val="1"/>
          <c:extLst xmlns:c16r2="http://schemas.microsoft.com/office/drawing/2015/06/chart">
            <c:ext xmlns:c16="http://schemas.microsoft.com/office/drawing/2014/chart" uri="{C3380CC4-5D6E-409C-BE32-E72D297353CC}">
              <c16:uniqueId val="{00000001-C9EC-46F5-873E-64AB45F396F0}"/>
            </c:ext>
          </c:extLst>
        </c:ser>
        <c:ser>
          <c:idx val="4"/>
          <c:order val="4"/>
          <c:tx>
            <c:strRef>
              <c:f>'Compartmental Model'!$AN$9</c:f>
              <c:strCache>
                <c:ptCount val="1"/>
                <c:pt idx="0">
                  <c:v>Acute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N$23:$AN$142</c:f>
              <c:numCache>
                <c:formatCode>_-* #,##0_-;\-* #,##0_-;_-* "-"??_-;_-@_-</c:formatCode>
                <c:ptCount val="120"/>
                <c:pt idx="0" formatCode="_(* #,##0_);_(* \(#,##0\);_(* &quot;-&quot;??_);_(@_)">
                  <c:v>3.10413828089478E6</c:v>
                </c:pt>
                <c:pt idx="1">
                  <c:v>3.1020139667813E6</c:v>
                </c:pt>
                <c:pt idx="2">
                  <c:v>3.10192453220745E6</c:v>
                </c:pt>
                <c:pt idx="3">
                  <c:v>3.10186800474643E6</c:v>
                </c:pt>
                <c:pt idx="4">
                  <c:v>3.10183440109517E6</c:v>
                </c:pt>
                <c:pt idx="5">
                  <c:v>3.1018218450463E6</c:v>
                </c:pt>
                <c:pt idx="6">
                  <c:v>3.10182864224634E6</c:v>
                </c:pt>
                <c:pt idx="7">
                  <c:v>3.10185323648265E6</c:v>
                </c:pt>
                <c:pt idx="8">
                  <c:v>3.10189419834954E6</c:v>
                </c:pt>
                <c:pt idx="9">
                  <c:v>3.10195021492358E6</c:v>
                </c:pt>
                <c:pt idx="10">
                  <c:v>3.10202008025946E6</c:v>
                </c:pt>
                <c:pt idx="11">
                  <c:v>3.10210268664564E6</c:v>
                </c:pt>
                <c:pt idx="12">
                  <c:v>3.102197016563E6</c:v>
                </c:pt>
                <c:pt idx="13">
                  <c:v>3.10230213529287E6</c:v>
                </c:pt>
                <c:pt idx="14">
                  <c:v>3.10241687392545E6</c:v>
                </c:pt>
                <c:pt idx="15">
                  <c:v>3.10254055248885E6</c:v>
                </c:pt>
                <c:pt idx="16">
                  <c:v>3.10267245316924E6</c:v>
                </c:pt>
                <c:pt idx="17">
                  <c:v>3.10281190556282E6</c:v>
                </c:pt>
                <c:pt idx="18">
                  <c:v>3.10295829421174E6</c:v>
                </c:pt>
                <c:pt idx="19">
                  <c:v>3.1031110541648E6</c:v>
                </c:pt>
                <c:pt idx="20">
                  <c:v>3.10326966681314E6</c:v>
                </c:pt>
                <c:pt idx="21">
                  <c:v>3.103433656068E6</c:v>
                </c:pt>
                <c:pt idx="22">
                  <c:v>3.10360258485302E6</c:v>
                </c:pt>
                <c:pt idx="23">
                  <c:v>3.10377605188608E6</c:v>
                </c:pt>
                <c:pt idx="24">
                  <c:v>3.10395368872646E6</c:v>
                </c:pt>
                <c:pt idx="25">
                  <c:v>3.10413515706611E6</c:v>
                </c:pt>
                <c:pt idx="26">
                  <c:v>3.10432014624463E6</c:v>
                </c:pt>
                <c:pt idx="27">
                  <c:v>3.10450837042454E6</c:v>
                </c:pt>
                <c:pt idx="28">
                  <c:v>3.10469956725418E6</c:v>
                </c:pt>
                <c:pt idx="29">
                  <c:v>3.10489349576586E6</c:v>
                </c:pt>
                <c:pt idx="30">
                  <c:v>3.10508993459516E6</c:v>
                </c:pt>
                <c:pt idx="31">
                  <c:v>3.10528868036878E6</c:v>
                </c:pt>
                <c:pt idx="32">
                  <c:v>3.10548954622592E6</c:v>
                </c:pt>
                <c:pt idx="33">
                  <c:v>3.10569236046195E6</c:v>
                </c:pt>
                <c:pt idx="34">
                  <c:v>3.10589696528416E6</c:v>
                </c:pt>
                <c:pt idx="35">
                  <c:v>3.10610321567037E6</c:v>
                </c:pt>
                <c:pt idx="36">
                  <c:v>3.10631097832183E6</c:v>
                </c:pt>
                <c:pt idx="37">
                  <c:v>3.10652013070257E6</c:v>
                </c:pt>
                <c:pt idx="38">
                  <c:v>3.10673056015817E6</c:v>
                </c:pt>
                <c:pt idx="39">
                  <c:v>3.10694216310711E6</c:v>
                </c:pt>
                <c:pt idx="40">
                  <c:v>3.10715484429804E6</c:v>
                </c:pt>
                <c:pt idx="41">
                  <c:v>3.10736851612943E6</c:v>
                </c:pt>
                <c:pt idx="42">
                  <c:v>3.1075830980251E6</c:v>
                </c:pt>
                <c:pt idx="43">
                  <c:v>3.1077985158611E6</c:v>
                </c:pt>
                <c:pt idx="44">
                  <c:v>3.10801470143983E6</c:v>
                </c:pt>
                <c:pt idx="45">
                  <c:v>3.10823159200738E6</c:v>
                </c:pt>
                <c:pt idx="46">
                  <c:v>3.10844912981064E6</c:v>
                </c:pt>
                <c:pt idx="47">
                  <c:v>3.10866726169075E6</c:v>
                </c:pt>
                <c:pt idx="48">
                  <c:v>3.10888593871002E6</c:v>
                </c:pt>
                <c:pt idx="49">
                  <c:v>3.1091051158094E6</c:v>
                </c:pt>
                <c:pt idx="50">
                  <c:v>3.10932475149415E6</c:v>
                </c:pt>
                <c:pt idx="51">
                  <c:v>3.10954480754515E6</c:v>
                </c:pt>
                <c:pt idx="52">
                  <c:v>3.10976524875402E6</c:v>
                </c:pt>
                <c:pt idx="53">
                  <c:v>3.10998604267977E6</c:v>
                </c:pt>
                <c:pt idx="54">
                  <c:v>3.11020715942546E6</c:v>
                </c:pt>
                <c:pt idx="55">
                  <c:v>3.11042857143307E6</c:v>
                </c:pt>
                <c:pt idx="56">
                  <c:v>3.11065025329517E6</c:v>
                </c:pt>
                <c:pt idx="57">
                  <c:v>3.11087218158185E6</c:v>
                </c:pt>
                <c:pt idx="58">
                  <c:v>3.11109433468192E6</c:v>
                </c:pt>
                <c:pt idx="59">
                  <c:v>3.11131669265688E6</c:v>
                </c:pt>
                <c:pt idx="60">
                  <c:v>3.11153923710691E6</c:v>
                </c:pt>
                <c:pt idx="61">
                  <c:v>3.11176195104767E6</c:v>
                </c:pt>
                <c:pt idx="62">
                  <c:v>3.11198481879715E6</c:v>
                </c:pt>
                <c:pt idx="63">
                  <c:v>3.11220782587165E6</c:v>
                </c:pt>
                <c:pt idx="64">
                  <c:v>3.1124309588903E6</c:v>
                </c:pt>
                <c:pt idx="65">
                  <c:v>3.11265420548717E6</c:v>
                </c:pt>
                <c:pt idx="66">
                  <c:v>3.1128775542306E6</c:v>
                </c:pt>
                <c:pt idx="67">
                  <c:v>3.113100994549E6</c:v>
                </c:pt>
                <c:pt idx="68">
                  <c:v>3.11332451666263E6</c:v>
                </c:pt>
                <c:pt idx="69">
                  <c:v>3.11354811152094E6</c:v>
                </c:pt>
                <c:pt idx="70">
                  <c:v>3.11377177074485E6</c:v>
                </c:pt>
                <c:pt idx="71">
                  <c:v>3.11399548657379E6</c:v>
                </c:pt>
                <c:pt idx="72">
                  <c:v>3.11421925181692E6</c:v>
                </c:pt>
                <c:pt idx="73">
                  <c:v>3.11444305980827E6</c:v>
                </c:pt>
                <c:pt idx="74">
                  <c:v>3.11466690436548E6</c:v>
                </c:pt>
                <c:pt idx="75">
                  <c:v>3.11489077975188E6</c:v>
                </c:pt>
                <c:pt idx="76">
                  <c:v>3.11511468064155E6</c:v>
                </c:pt>
                <c:pt idx="77">
                  <c:v>3.11533860208716E6</c:v>
                </c:pt>
                <c:pt idx="78">
                  <c:v>3.11556253949046E6</c:v>
                </c:pt>
                <c:pt idx="79">
                  <c:v>3.115786488575E6</c:v>
                </c:pt>
                <c:pt idx="80">
                  <c:v>3.11601044536107E6</c:v>
                </c:pt>
                <c:pt idx="81">
                  <c:v>3.11623440614271E6</c:v>
                </c:pt>
                <c:pt idx="82">
                  <c:v>3.11645836746637E6</c:v>
                </c:pt>
                <c:pt idx="83">
                  <c:v>3.11668232611143E6</c:v>
                </c:pt>
                <c:pt idx="84">
                  <c:v>3.11690627907211E6</c:v>
                </c:pt>
                <c:pt idx="85">
                  <c:v>3.11713022354096E6</c:v>
                </c:pt>
                <c:pt idx="86">
                  <c:v>3.1173541568935E6</c:v>
                </c:pt>
                <c:pt idx="87">
                  <c:v>3.11757807667415E6</c:v>
                </c:pt>
                <c:pt idx="88">
                  <c:v>3.11780198058332E6</c:v>
                </c:pt>
                <c:pt idx="89">
                  <c:v>3.11802586646536E6</c:v>
                </c:pt>
                <c:pt idx="90">
                  <c:v>3.11824973229756E6</c:v>
                </c:pt>
                <c:pt idx="91">
                  <c:v>3.11847357618E6</c:v>
                </c:pt>
                <c:pt idx="92">
                  <c:v>3.1186973963262E6</c:v>
                </c:pt>
                <c:pt idx="93">
                  <c:v>3.11892119105441E6</c:v>
                </c:pt>
                <c:pt idx="94">
                  <c:v>3.11914495877972E6</c:v>
                </c:pt>
                <c:pt idx="95">
                  <c:v>3.11936869800666E6</c:v>
                </c:pt>
                <c:pt idx="96">
                  <c:v>3.11959240732243E6</c:v>
                </c:pt>
                <c:pt idx="97">
                  <c:v>3.11981608539067E6</c:v>
                </c:pt>
                <c:pt idx="98">
                  <c:v>3.12003973094565E6</c:v>
                </c:pt>
                <c:pt idx="99">
                  <c:v>3.12026334278696E6</c:v>
                </c:pt>
                <c:pt idx="100">
                  <c:v>3.1204869197746E6</c:v>
                </c:pt>
                <c:pt idx="101">
                  <c:v>3.12071046082444E6</c:v>
                </c:pt>
                <c:pt idx="102">
                  <c:v>3.12093396490403E6</c:v>
                </c:pt>
                <c:pt idx="103">
                  <c:v>3.12115743102874E6</c:v>
                </c:pt>
                <c:pt idx="104">
                  <c:v>3.12138085825815E6</c:v>
                </c:pt>
                <c:pt idx="105">
                  <c:v>3.12160424569282E6</c:v>
                </c:pt>
                <c:pt idx="106">
                  <c:v>3.12182759247118E6</c:v>
                </c:pt>
                <c:pt idx="107">
                  <c:v>3.12205089776677E6</c:v>
                </c:pt>
                <c:pt idx="108">
                  <c:v>3.12227416078558E6</c:v>
                </c:pt>
                <c:pt idx="109">
                  <c:v>3.1224973807637E6</c:v>
                </c:pt>
                <c:pt idx="110">
                  <c:v>3.12272055696511E6</c:v>
                </c:pt>
                <c:pt idx="111">
                  <c:v>3.12294368867957E6</c:v>
                </c:pt>
                <c:pt idx="112">
                  <c:v>3.12316677522078E6</c:v>
                </c:pt>
                <c:pt idx="113">
                  <c:v>3.12338981592461E6</c:v>
                </c:pt>
                <c:pt idx="114">
                  <c:v>3.12361281014748E6</c:v>
                </c:pt>
                <c:pt idx="115">
                  <c:v>3.12383575726487E6</c:v>
                </c:pt>
                <c:pt idx="116">
                  <c:v>3.12405865666996E6</c:v>
                </c:pt>
                <c:pt idx="117">
                  <c:v>3.1242815077723E6</c:v>
                </c:pt>
                <c:pt idx="118">
                  <c:v>3.12450430999666E6</c:v>
                </c:pt>
                <c:pt idx="119">
                  <c:v>3.124727062782E6</c:v>
                </c:pt>
              </c:numCache>
            </c:numRef>
          </c:yVal>
          <c:smooth val="1"/>
          <c:extLst xmlns:c16r2="http://schemas.microsoft.com/office/drawing/2015/06/chart">
            <c:ext xmlns:c16="http://schemas.microsoft.com/office/drawing/2014/chart" uri="{C3380CC4-5D6E-409C-BE32-E72D297353CC}">
              <c16:uniqueId val="{00000002-C9EC-46F5-873E-64AB45F396F0}"/>
            </c:ext>
          </c:extLst>
        </c:ser>
        <c:ser>
          <c:idx val="5"/>
          <c:order val="5"/>
          <c:tx>
            <c:strRef>
              <c:f>'Compartmental Model'!$AV$9</c:f>
              <c:strCache>
                <c:ptCount val="1"/>
                <c:pt idx="0">
                  <c:v>Chronic pain with Rx</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AV$23:$AV$142</c:f>
              <c:numCache>
                <c:formatCode>_-* #,##0_-;\-* #,##0_-;_-* "-"??_-;_-@_-</c:formatCode>
                <c:ptCount val="120"/>
                <c:pt idx="0" formatCode="_(* #,##0_);_(* \(#,##0\);_(* &quot;-&quot;??_);_(@_)">
                  <c:v>1.36170770772602E7</c:v>
                </c:pt>
                <c:pt idx="1">
                  <c:v>1.35832798358877E7</c:v>
                </c:pt>
                <c:pt idx="2">
                  <c:v>1.35602283506197E7</c:v>
                </c:pt>
                <c:pt idx="3">
                  <c:v>1.35453324605395E7</c:v>
                </c:pt>
                <c:pt idx="4">
                  <c:v>1.3536538200591E7</c:v>
                </c:pt>
                <c:pt idx="5">
                  <c:v>1.35322703272397E7</c:v>
                </c:pt>
                <c:pt idx="6">
                  <c:v>1.35313237634676E7</c:v>
                </c:pt>
                <c:pt idx="7">
                  <c:v>1.35327792371888E7</c:v>
                </c:pt>
                <c:pt idx="8">
                  <c:v>1.35359379370156E7</c:v>
                </c:pt>
                <c:pt idx="9">
                  <c:v>1.3540270916161E7</c:v>
                </c:pt>
                <c:pt idx="10">
                  <c:v>1.35453799314734E7</c:v>
                </c:pt>
                <c:pt idx="11">
                  <c:v>1.35509671475421E7</c:v>
                </c:pt>
                <c:pt idx="12">
                  <c:v>1.35568117122471E7</c:v>
                </c:pt>
                <c:pt idx="13">
                  <c:v>1.35627516573833E7</c:v>
                </c:pt>
                <c:pt idx="14">
                  <c:v>1.35686667012725E7</c:v>
                </c:pt>
                <c:pt idx="15">
                  <c:v>1.35744730010351E7</c:v>
                </c:pt>
                <c:pt idx="16">
                  <c:v>1.35801130457304E7</c:v>
                </c:pt>
                <c:pt idx="17">
                  <c:v>1.35855489947427E7</c:v>
                </c:pt>
                <c:pt idx="18">
                  <c:v>1.35907577079046E7</c:v>
                </c:pt>
                <c:pt idx="19">
                  <c:v>1.35957269362903E7</c:v>
                </c:pt>
                <c:pt idx="20">
                  <c:v>1.36004524089436E7</c:v>
                </c:pt>
                <c:pt idx="21">
                  <c:v>1.36049356113685E7</c:v>
                </c:pt>
                <c:pt idx="22">
                  <c:v>1.36091820976243E7</c:v>
                </c:pt>
                <c:pt idx="23">
                  <c:v>1.3613200213545E7</c:v>
                </c:pt>
                <c:pt idx="24">
                  <c:v>1.36170001362745E7</c:v>
                </c:pt>
                <c:pt idx="25">
                  <c:v>1.3620593156764E7</c:v>
                </c:pt>
                <c:pt idx="26">
                  <c:v>1.3623991148511E7</c:v>
                </c:pt>
                <c:pt idx="27">
                  <c:v>1.36272061731335E7</c:v>
                </c:pt>
                <c:pt idx="28">
                  <c:v>1.36302502042539E7</c:v>
                </c:pt>
                <c:pt idx="29">
                  <c:v>1.36331349306269E7</c:v>
                </c:pt>
                <c:pt idx="30">
                  <c:v>1.36358716211194E7</c:v>
                </c:pt>
                <c:pt idx="31">
                  <c:v>1.36384710364613E7</c:v>
                </c:pt>
                <c:pt idx="32">
                  <c:v>1.364094337592E7</c:v>
                </c:pt>
                <c:pt idx="33">
                  <c:v>1.36432982498145E7</c:v>
                </c:pt>
                <c:pt idx="34">
                  <c:v>1.36455446709249E7</c:v>
                </c:pt>
                <c:pt idx="35">
                  <c:v>1.36476910595049E7</c:v>
                </c:pt>
                <c:pt idx="36">
                  <c:v>1.36497452578774E7</c:v>
                </c:pt>
                <c:pt idx="37">
                  <c:v>1.36517145515764E7</c:v>
                </c:pt>
                <c:pt idx="38">
                  <c:v>1.36536056947498E7</c:v>
                </c:pt>
                <c:pt idx="39">
                  <c:v>1.36554249381222E7</c:v>
                </c:pt>
                <c:pt idx="40">
                  <c:v>1.36571780582445E7</c:v>
                </c:pt>
                <c:pt idx="41">
                  <c:v>1.36588703871308E7</c:v>
                </c:pt>
                <c:pt idx="42">
                  <c:v>1.3660506841612E7</c:v>
                </c:pt>
                <c:pt idx="43">
                  <c:v>1.36620919519409E7</c:v>
                </c:pt>
                <c:pt idx="44">
                  <c:v>1.36636298893327E7</c:v>
                </c:pt>
                <c:pt idx="45">
                  <c:v>1.36651244922317E7</c:v>
                </c:pt>
                <c:pt idx="46">
                  <c:v>1.36665792911852E7</c:v>
                </c:pt>
                <c:pt idx="47">
                  <c:v>1.36679975322615E7</c:v>
                </c:pt>
                <c:pt idx="48">
                  <c:v>1.36693821989952E7</c:v>
                </c:pt>
                <c:pt idx="49">
                  <c:v>1.36707360328776E7</c:v>
                </c:pt>
                <c:pt idx="50">
                  <c:v>1.36720615524283E7</c:v>
                </c:pt>
                <c:pt idx="51">
                  <c:v>1.36733610709036E7</c:v>
                </c:pt>
                <c:pt idx="52">
                  <c:v>1.3674636712705E7</c:v>
                </c:pt>
                <c:pt idx="53">
                  <c:v>1.36758904285568E7</c:v>
                </c:pt>
                <c:pt idx="54">
                  <c:v>1.36771240095262E7</c:v>
                </c:pt>
                <c:pt idx="55">
                  <c:v>1.3678339099958E7</c:v>
                </c:pt>
                <c:pt idx="56">
                  <c:v>1.3679537209398E7</c:v>
                </c:pt>
                <c:pt idx="57">
                  <c:v>1.36807197235731E7</c:v>
                </c:pt>
                <c:pt idx="58">
                  <c:v>1.36818879144975E7</c:v>
                </c:pt>
                <c:pt idx="59">
                  <c:v>1.3683042949769E7</c:v>
                </c:pt>
                <c:pt idx="60">
                  <c:v>1.36841859011155E7</c:v>
                </c:pt>
                <c:pt idx="61">
                  <c:v>1.368531775225E7</c:v>
                </c:pt>
                <c:pt idx="62">
                  <c:v>1.36864394060877E7</c:v>
                </c:pt>
                <c:pt idx="63">
                  <c:v>1.36875516913743E7</c:v>
                </c:pt>
                <c:pt idx="64">
                  <c:v>1.36886553687736E7</c:v>
                </c:pt>
                <c:pt idx="65">
                  <c:v>1.3689751136456E7</c:v>
                </c:pt>
                <c:pt idx="66">
                  <c:v>1.3690839635229E7</c:v>
                </c:pt>
                <c:pt idx="67">
                  <c:v>1.36919214532477E7</c:v>
                </c:pt>
                <c:pt idx="68">
                  <c:v>1.36929971303358E7</c:v>
                </c:pt>
                <c:pt idx="69">
                  <c:v>1.36940671619534E7</c:v>
                </c:pt>
                <c:pt idx="70">
                  <c:v>1.36951320028368E7</c:v>
                </c:pt>
                <c:pt idx="71">
                  <c:v>1.36961920703399E7</c:v>
                </c:pt>
                <c:pt idx="72">
                  <c:v>1.36972477474992E7</c:v>
                </c:pt>
                <c:pt idx="73">
                  <c:v>1.3698299385847E7</c:v>
                </c:pt>
                <c:pt idx="74">
                  <c:v>1.36993473079926E7</c:v>
                </c:pt>
                <c:pt idx="75">
                  <c:v>1.37003918099916E7</c:v>
                </c:pt>
                <c:pt idx="76">
                  <c:v>1.37014331635187E7</c:v>
                </c:pt>
                <c:pt idx="77">
                  <c:v>1.37024716178631E7</c:v>
                </c:pt>
                <c:pt idx="78">
                  <c:v>1.37035074017584E7</c:v>
                </c:pt>
                <c:pt idx="79">
                  <c:v>1.37045407250628E7</c:v>
                </c:pt>
                <c:pt idx="80">
                  <c:v>1.37055717803007E7</c:v>
                </c:pt>
                <c:pt idx="81">
                  <c:v>1.37066007440777E7</c:v>
                </c:pt>
                <c:pt idx="82">
                  <c:v>1.37076277783787E7</c:v>
                </c:pt>
                <c:pt idx="83">
                  <c:v>1.37086530317606E7</c:v>
                </c:pt>
                <c:pt idx="84">
                  <c:v>1.37096766404458E7</c:v>
                </c:pt>
                <c:pt idx="85">
                  <c:v>1.3710698729327E7</c:v>
                </c:pt>
                <c:pt idx="86">
                  <c:v>1.3711719412889E7</c:v>
                </c:pt>
                <c:pt idx="87">
                  <c:v>1.37127387960544E7</c:v>
                </c:pt>
                <c:pt idx="88">
                  <c:v>1.37137569749622E7</c:v>
                </c:pt>
                <c:pt idx="89">
                  <c:v>1.37147740376803E7</c:v>
                </c:pt>
                <c:pt idx="90">
                  <c:v>1.37157900648604E7</c:v>
                </c:pt>
                <c:pt idx="91">
                  <c:v>1.37168051303407E7</c:v>
                </c:pt>
                <c:pt idx="92">
                  <c:v>1.37178193016975E7</c:v>
                </c:pt>
                <c:pt idx="93">
                  <c:v>1.3718832640753E7</c:v>
                </c:pt>
                <c:pt idx="94">
                  <c:v>1.37198452040412E7</c:v>
                </c:pt>
                <c:pt idx="95">
                  <c:v>1.37208570432363E7</c:v>
                </c:pt>
                <c:pt idx="96">
                  <c:v>1.37218682055458E7</c:v>
                </c:pt>
                <c:pt idx="97">
                  <c:v>1.37228787340716E7</c:v>
                </c:pt>
                <c:pt idx="98">
                  <c:v>1.37238886681425E7</c:v>
                </c:pt>
                <c:pt idx="99">
                  <c:v>1.37248980436184E7</c:v>
                </c:pt>
                <c:pt idx="100">
                  <c:v>1.37259068931713E7</c:v>
                </c:pt>
                <c:pt idx="101">
                  <c:v>1.37269152465426E7</c:v>
                </c:pt>
                <c:pt idx="102">
                  <c:v>1.37279231307799E7</c:v>
                </c:pt>
                <c:pt idx="103">
                  <c:v>1.37289305704542E7</c:v>
                </c:pt>
                <c:pt idx="104">
                  <c:v>1.37299375878606E7</c:v>
                </c:pt>
                <c:pt idx="105">
                  <c:v>1.37309442032018E7</c:v>
                </c:pt>
                <c:pt idx="106">
                  <c:v>1.37319504347571E7</c:v>
                </c:pt>
                <c:pt idx="107">
                  <c:v>1.3732956299038E7</c:v>
                </c:pt>
                <c:pt idx="108">
                  <c:v>1.3733961810931E7</c:v>
                </c:pt>
                <c:pt idx="109">
                  <c:v>1.37349669838296E7</c:v>
                </c:pt>
                <c:pt idx="110">
                  <c:v>1.37359718297545E7</c:v>
                </c:pt>
                <c:pt idx="111">
                  <c:v>1.37369763594652E7</c:v>
                </c:pt>
                <c:pt idx="112">
                  <c:v>1.37379805825623E7</c:v>
                </c:pt>
                <c:pt idx="113">
                  <c:v>1.37389845075818E7</c:v>
                </c:pt>
                <c:pt idx="114">
                  <c:v>1.37399881420813E7</c:v>
                </c:pt>
                <c:pt idx="115">
                  <c:v>1.37409914927201E7</c:v>
                </c:pt>
                <c:pt idx="116">
                  <c:v>1.37419945653326E7</c:v>
                </c:pt>
                <c:pt idx="117">
                  <c:v>1.37429973649953E7</c:v>
                </c:pt>
                <c:pt idx="118">
                  <c:v>1.37439998960898E7</c:v>
                </c:pt>
                <c:pt idx="119">
                  <c:v>1.37450021623589E7</c:v>
                </c:pt>
              </c:numCache>
            </c:numRef>
          </c:yVal>
          <c:smooth val="1"/>
          <c:extLst xmlns:c16r2="http://schemas.microsoft.com/office/drawing/2015/06/chart">
            <c:ext xmlns:c16="http://schemas.microsoft.com/office/drawing/2014/chart" uri="{C3380CC4-5D6E-409C-BE32-E72D297353CC}">
              <c16:uniqueId val="{00000003-C9EC-46F5-873E-64AB45F396F0}"/>
            </c:ext>
          </c:extLst>
        </c:ser>
        <c:ser>
          <c:idx val="0"/>
          <c:order val="0"/>
          <c:tx>
            <c:strRef>
              <c:f>'Compartmental Model'!$EI$9</c:f>
              <c:strCache>
                <c:ptCount val="1"/>
                <c:pt idx="0">
                  <c:v>All SO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I$23:$EI$142</c:f>
              <c:numCache>
                <c:formatCode>_(* #,##0_);_(* \(#,##0\);_(* "-"??_);_(@_)</c:formatCode>
                <c:ptCount val="120"/>
                <c:pt idx="0">
                  <c:v>2.0997009995175E6</c:v>
                </c:pt>
                <c:pt idx="1">
                  <c:v>2.10372536714257E6</c:v>
                </c:pt>
                <c:pt idx="2">
                  <c:v>2.10735515412604E6</c:v>
                </c:pt>
                <c:pt idx="3">
                  <c:v>2.11062081261493E6</c:v>
                </c:pt>
                <c:pt idx="4">
                  <c:v>2.1135467311427E6</c:v>
                </c:pt>
                <c:pt idx="5">
                  <c:v>2.11615380871171E6</c:v>
                </c:pt>
                <c:pt idx="6">
                  <c:v>2.11846018854352E6</c:v>
                </c:pt>
                <c:pt idx="7">
                  <c:v>2.12048182283075E6</c:v>
                </c:pt>
                <c:pt idx="8">
                  <c:v>2.12223291148083E6</c:v>
                </c:pt>
                <c:pt idx="9">
                  <c:v>2.1237262431942E6</c:v>
                </c:pt>
                <c:pt idx="10">
                  <c:v>2.12497346083705E6</c:v>
                </c:pt>
                <c:pt idx="11">
                  <c:v>2.12598526813727E6</c:v>
                </c:pt>
                <c:pt idx="12">
                  <c:v>2.12677159090662E6</c:v>
                </c:pt>
                <c:pt idx="13">
                  <c:v>2.12768878942846E6</c:v>
                </c:pt>
                <c:pt idx="14">
                  <c:v>2.12857883166714E6</c:v>
                </c:pt>
                <c:pt idx="15">
                  <c:v>2.1294238175687E6</c:v>
                </c:pt>
                <c:pt idx="16">
                  <c:v>2.13022264918737E6</c:v>
                </c:pt>
                <c:pt idx="17">
                  <c:v>2.13097507036201E6</c:v>
                </c:pt>
                <c:pt idx="18">
                  <c:v>2.1316814092575E6</c:v>
                </c:pt>
                <c:pt idx="19">
                  <c:v>2.13234242721684E6</c:v>
                </c:pt>
                <c:pt idx="20">
                  <c:v>2.13295920198127E6</c:v>
                </c:pt>
                <c:pt idx="21">
                  <c:v>2.13353303743244E6</c:v>
                </c:pt>
                <c:pt idx="22">
                  <c:v>2.13406539395271E6</c:v>
                </c:pt>
                <c:pt idx="23">
                  <c:v>2.13455783481631E6</c:v>
                </c:pt>
                <c:pt idx="24">
                  <c:v>2.13501198504582E6</c:v>
                </c:pt>
                <c:pt idx="25">
                  <c:v>2.1354294999621E6</c:v>
                </c:pt>
                <c:pt idx="26">
                  <c:v>2.13581264653959E6</c:v>
                </c:pt>
                <c:pt idx="27">
                  <c:v>2.13616337100793E6</c:v>
                </c:pt>
                <c:pt idx="28">
                  <c:v>2.13648353797685E6</c:v>
                </c:pt>
                <c:pt idx="29">
                  <c:v>2.13677495321995E6</c:v>
                </c:pt>
                <c:pt idx="30">
                  <c:v>2.13703935947203E6</c:v>
                </c:pt>
                <c:pt idx="31">
                  <c:v>2.13727843364182E6</c:v>
                </c:pt>
                <c:pt idx="32">
                  <c:v>2.13749378527868E6</c:v>
                </c:pt>
                <c:pt idx="33">
                  <c:v>2.13768695600406E6</c:v>
                </c:pt>
                <c:pt idx="34">
                  <c:v>2.13785941968106E6</c:v>
                </c:pt>
                <c:pt idx="35">
                  <c:v>2.13801258314477E6</c:v>
                </c:pt>
                <c:pt idx="36">
                  <c:v>2.138147787355E6</c:v>
                </c:pt>
                <c:pt idx="37">
                  <c:v>2.13826630886286E6</c:v>
                </c:pt>
                <c:pt idx="38">
                  <c:v>2.13836936150677E6</c:v>
                </c:pt>
                <c:pt idx="39">
                  <c:v>2.1384580993271E6</c:v>
                </c:pt>
                <c:pt idx="40">
                  <c:v>2.13853361796513E6</c:v>
                </c:pt>
                <c:pt idx="41">
                  <c:v>2.13859695658712E6</c:v>
                </c:pt>
                <c:pt idx="42">
                  <c:v>2.13864909990994E6</c:v>
                </c:pt>
                <c:pt idx="43">
                  <c:v>2.13869098024832E6</c:v>
                </c:pt>
                <c:pt idx="44">
                  <c:v>2.13872347956305E6</c:v>
                </c:pt>
                <c:pt idx="45">
                  <c:v>2.13874743149422E6</c:v>
                </c:pt>
                <c:pt idx="46">
                  <c:v>2.13876362336774E6</c:v>
                </c:pt>
                <c:pt idx="47">
                  <c:v>2.13877279816568E6</c:v>
                </c:pt>
                <c:pt idx="48">
                  <c:v>2.1387756564536E6</c:v>
                </c:pt>
                <c:pt idx="49">
                  <c:v>2.13877285825967E6</c:v>
                </c:pt>
                <c:pt idx="50">
                  <c:v>2.13876502490179E6</c:v>
                </c:pt>
                <c:pt idx="51">
                  <c:v>2.13875274076012E6</c:v>
                </c:pt>
                <c:pt idx="52">
                  <c:v>2.13873655499514E6</c:v>
                </c:pt>
                <c:pt idx="53">
                  <c:v>2.13871698320729E6</c:v>
                </c:pt>
                <c:pt idx="54">
                  <c:v>2.13869450903858E6</c:v>
                </c:pt>
                <c:pt idx="55">
                  <c:v>2.13866958571629E6</c:v>
                </c:pt>
                <c:pt idx="56">
                  <c:v>2.13864263753915E6</c:v>
                </c:pt>
                <c:pt idx="57">
                  <c:v>2.13861406130673E6</c:v>
                </c:pt>
                <c:pt idx="58">
                  <c:v>2.1385842276927E6</c:v>
                </c:pt>
                <c:pt idx="59">
                  <c:v>2.13855348256337E6</c:v>
                </c:pt>
                <c:pt idx="60">
                  <c:v>2.13852214824235E6</c:v>
                </c:pt>
                <c:pt idx="61">
                  <c:v>2.13849052472295E6</c:v>
                </c:pt>
                <c:pt idx="62">
                  <c:v>2.13845889082941E6</c:v>
                </c:pt>
                <c:pt idx="63">
                  <c:v>2.13842750532861E6</c:v>
                </c:pt>
                <c:pt idx="64">
                  <c:v>2.1383966079937E6</c:v>
                </c:pt>
                <c:pt idx="65">
                  <c:v>2.13836642062093E6</c:v>
                </c:pt>
                <c:pt idx="66">
                  <c:v>2.13833714800163E6</c:v>
                </c:pt>
                <c:pt idx="67">
                  <c:v>2.13830897885033E6</c:v>
                </c:pt>
                <c:pt idx="68">
                  <c:v>2.13828208669096E6</c:v>
                </c:pt>
                <c:pt idx="69">
                  <c:v>2.13825663070236E6</c:v>
                </c:pt>
                <c:pt idx="70">
                  <c:v>2.13823275652471E6</c:v>
                </c:pt>
                <c:pt idx="71">
                  <c:v>2.13821059702829E6</c:v>
                </c:pt>
                <c:pt idx="72">
                  <c:v>2.13819027304598E6</c:v>
                </c:pt>
                <c:pt idx="73">
                  <c:v>2.13817189407091E6</c:v>
                </c:pt>
                <c:pt idx="74">
                  <c:v>2.13815555892072E6</c:v>
                </c:pt>
                <c:pt idx="75">
                  <c:v>2.13814135636955E6</c:v>
                </c:pt>
                <c:pt idx="76">
                  <c:v>2.13812936574934E6</c:v>
                </c:pt>
                <c:pt idx="77">
                  <c:v>2.13811965752144E6</c:v>
                </c:pt>
                <c:pt idx="78">
                  <c:v>2.13811229382E6</c:v>
                </c:pt>
                <c:pt idx="79">
                  <c:v>2.13810732896806E6</c:v>
                </c:pt>
                <c:pt idx="80">
                  <c:v>2.13810480996782E6</c:v>
                </c:pt>
                <c:pt idx="81">
                  <c:v>2.13810477696587E6</c:v>
                </c:pt>
                <c:pt idx="82">
                  <c:v>2.13810726369477E6</c:v>
                </c:pt>
                <c:pt idx="83">
                  <c:v>2.13811229789178E6</c:v>
                </c:pt>
                <c:pt idx="84">
                  <c:v>2.13811990169587E6</c:v>
                </c:pt>
                <c:pt idx="85">
                  <c:v>2.13813009202401E6</c:v>
                </c:pt>
                <c:pt idx="86">
                  <c:v>2.13814288092753E6</c:v>
                </c:pt>
                <c:pt idx="87">
                  <c:v>2.13815827592963E6</c:v>
                </c:pt>
                <c:pt idx="88">
                  <c:v>2.13817628034477E6</c:v>
                </c:pt>
                <c:pt idx="89">
                  <c:v>2.13819689358089E6</c:v>
                </c:pt>
                <c:pt idx="90">
                  <c:v>2.1382201114251E6</c:v>
                </c:pt>
                <c:pt idx="91">
                  <c:v>2.13824592631377E6</c:v>
                </c:pt>
                <c:pt idx="92">
                  <c:v>2.13827432758775E6</c:v>
                </c:pt>
                <c:pt idx="93">
                  <c:v>2.13830530173325E6</c:v>
                </c:pt>
                <c:pt idx="94">
                  <c:v>2.13833883260928E6</c:v>
                </c:pt>
                <c:pt idx="95">
                  <c:v>2.13837490166222E6</c:v>
                </c:pt>
                <c:pt idx="96">
                  <c:v>2.13841348812801E6</c:v>
                </c:pt>
                <c:pt idx="97">
                  <c:v>2.13845456922288E6</c:v>
                </c:pt>
                <c:pt idx="98">
                  <c:v>2.13849812032278E6</c:v>
                </c:pt>
                <c:pt idx="99">
                  <c:v>2.13854411513247E6</c:v>
                </c:pt>
                <c:pt idx="100">
                  <c:v>2.13859252584443E6</c:v>
                </c:pt>
                <c:pt idx="101">
                  <c:v>2.13864332328839E6</c:v>
                </c:pt>
                <c:pt idx="102">
                  <c:v>2.13869647707174E6</c:v>
                </c:pt>
                <c:pt idx="103">
                  <c:v>2.1387519557114E6</c:v>
                </c:pt>
                <c:pt idx="104">
                  <c:v>2.13880972675758E6</c:v>
                </c:pt>
                <c:pt idx="105">
                  <c:v>2.13886975690975E6</c:v>
                </c:pt>
                <c:pt idx="106">
                  <c:v>2.13893201212537E6</c:v>
                </c:pt>
                <c:pt idx="107">
                  <c:v>2.13899645772163E6</c:v>
                </c:pt>
                <c:pt idx="108">
                  <c:v>2.13906305847061E6</c:v>
                </c:pt>
                <c:pt idx="109">
                  <c:v>2.13913177868825E6</c:v>
                </c:pt>
                <c:pt idx="110">
                  <c:v>2.1392025823174E6</c:v>
                </c:pt>
                <c:pt idx="111">
                  <c:v>2.13927543300524E6</c:v>
                </c:pt>
                <c:pt idx="112">
                  <c:v>2.1393502941755E6</c:v>
                </c:pt>
                <c:pt idx="113">
                  <c:v>2.13942712909562E6</c:v>
                </c:pt>
                <c:pt idx="114">
                  <c:v>2.13950590093916E6</c:v>
                </c:pt>
                <c:pt idx="115">
                  <c:v>2.13958657284384E6</c:v>
                </c:pt>
                <c:pt idx="116">
                  <c:v>2.13966910796524E6</c:v>
                </c:pt>
                <c:pt idx="117">
                  <c:v>2.13975346952658E6</c:v>
                </c:pt>
                <c:pt idx="118">
                  <c:v>2.13983962086472E6</c:v>
                </c:pt>
                <c:pt idx="119">
                  <c:v>2.1399275254726E6</c:v>
                </c:pt>
              </c:numCache>
            </c:numRef>
          </c:yVal>
          <c:smooth val="1"/>
          <c:extLst xmlns:c16r2="http://schemas.microsoft.com/office/drawing/2015/06/chart">
            <c:ext xmlns:c16="http://schemas.microsoft.com/office/drawing/2014/chart" uri="{C3380CC4-5D6E-409C-BE32-E72D297353CC}">
              <c16:uniqueId val="{00000004-C9EC-46F5-873E-64AB45F396F0}"/>
            </c:ext>
          </c:extLst>
        </c:ser>
        <c:ser>
          <c:idx val="1"/>
          <c:order val="1"/>
          <c:tx>
            <c:strRef>
              <c:f>'Compartmental Model'!$EK$9</c:f>
              <c:strCache>
                <c:ptCount val="1"/>
                <c:pt idx="0">
                  <c:v>All SHUD</c:v>
                </c:pt>
              </c:strCache>
            </c:strRef>
          </c:tx>
          <c:marker>
            <c:symbol val="none"/>
          </c:marker>
          <c:xVal>
            <c:numRef>
              <c:f>'Compartmental Model'!$B$23:$B$142</c:f>
              <c:numCache>
                <c:formatCode>0.00</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Compartmental Model'!$EK$23:$EK$142</c:f>
              <c:numCache>
                <c:formatCode>_(* #,##0_);_(* \(#,##0\);_(* "-"??_);_(@_)</c:formatCode>
                <c:ptCount val="120"/>
                <c:pt idx="0">
                  <c:v>1.40411118209391E6</c:v>
                </c:pt>
                <c:pt idx="1">
                  <c:v>1.4076327870677E6</c:v>
                </c:pt>
                <c:pt idx="2">
                  <c:v>1.41136777047149E6</c:v>
                </c:pt>
                <c:pt idx="3">
                  <c:v>1.41531110107922E6</c:v>
                </c:pt>
                <c:pt idx="4">
                  <c:v>1.4194561137737E6</c:v>
                </c:pt>
                <c:pt idx="5">
                  <c:v>1.4237958822734E6</c:v>
                </c:pt>
                <c:pt idx="6">
                  <c:v>1.42832334634066E6</c:v>
                </c:pt>
                <c:pt idx="7">
                  <c:v>1.43303140429119E6</c:v>
                </c:pt>
                <c:pt idx="8">
                  <c:v>1.43791298240075E6</c:v>
                </c:pt>
                <c:pt idx="9">
                  <c:v>1.44296108649879E6</c:v>
                </c:pt>
                <c:pt idx="10">
                  <c:v>1.44816883983349E6</c:v>
                </c:pt>
                <c:pt idx="11">
                  <c:v>1.45352951037221E6</c:v>
                </c:pt>
                <c:pt idx="12">
                  <c:v>1.45903652998812E6</c:v>
                </c:pt>
                <c:pt idx="13">
                  <c:v>1.46438600479916E6</c:v>
                </c:pt>
                <c:pt idx="14">
                  <c:v>1.46971757671361E6</c:v>
                </c:pt>
                <c:pt idx="15">
                  <c:v>1.47504864855864E6</c:v>
                </c:pt>
                <c:pt idx="16">
                  <c:v>1.48038166241882E6</c:v>
                </c:pt>
                <c:pt idx="17">
                  <c:v>1.48571803394916E6</c:v>
                </c:pt>
                <c:pt idx="18">
                  <c:v>1.49105844576238E6</c:v>
                </c:pt>
                <c:pt idx="19">
                  <c:v>1.49640303238066E6</c:v>
                </c:pt>
                <c:pt idx="20">
                  <c:v>1.50175152282901E6</c:v>
                </c:pt>
                <c:pt idx="21">
                  <c:v>1.5071033505361E6</c:v>
                </c:pt>
                <c:pt idx="22">
                  <c:v>1.51245773787944E6</c:v>
                </c:pt>
                <c:pt idx="23">
                  <c:v>1.5178137610689E6</c:v>
                </c:pt>
                <c:pt idx="24">
                  <c:v>1.52317039978859E6</c:v>
                </c:pt>
                <c:pt idx="25">
                  <c:v>1.52852657502808E6</c:v>
                </c:pt>
                <c:pt idx="26">
                  <c:v>1.53388065896515E6</c:v>
                </c:pt>
                <c:pt idx="27">
                  <c:v>1.5392312853823E6</c:v>
                </c:pt>
                <c:pt idx="28">
                  <c:v>1.54457714578203E6</c:v>
                </c:pt>
                <c:pt idx="29">
                  <c:v>1.54991697246889E6</c:v>
                </c:pt>
                <c:pt idx="30">
                  <c:v>1.55524954426083E6</c:v>
                </c:pt>
                <c:pt idx="31">
                  <c:v>1.56057369038747E6</c:v>
                </c:pt>
                <c:pt idx="32">
                  <c:v>1.56588829286332E6</c:v>
                </c:pt>
                <c:pt idx="33">
                  <c:v>1.57119228770006E6</c:v>
                </c:pt>
                <c:pt idx="34">
                  <c:v>1.57648466524058E6</c:v>
                </c:pt>
                <c:pt idx="35">
                  <c:v>1.58176446983426E6</c:v>
                </c:pt>
                <c:pt idx="36">
                  <c:v>1.58703079902293E6</c:v>
                </c:pt>
                <c:pt idx="37">
                  <c:v>1.59228280236902E6</c:v>
                </c:pt>
                <c:pt idx="38">
                  <c:v>1.59751968002703E6</c:v>
                </c:pt>
                <c:pt idx="39">
                  <c:v>1.60274068023157E6</c:v>
                </c:pt>
                <c:pt idx="40">
                  <c:v>1.60794509807048E6</c:v>
                </c:pt>
                <c:pt idx="41">
                  <c:v>1.6131322737898E6</c:v>
                </c:pt>
                <c:pt idx="42">
                  <c:v>1.61830159100667E6</c:v>
                </c:pt>
                <c:pt idx="43">
                  <c:v>1.6234524749051E6</c:v>
                </c:pt>
                <c:pt idx="44">
                  <c:v>1.6285843904365E6</c:v>
                </c:pt>
                <c:pt idx="45">
                  <c:v>1.63369684054076E6</c:v>
                </c:pt>
                <c:pt idx="46">
                  <c:v>1.63878936439987E6</c:v>
                </c:pt>
                <c:pt idx="47">
                  <c:v>1.64386153573272E6</c:v>
                </c:pt>
                <c:pt idx="48">
                  <c:v>1.64891296113708E6</c:v>
                </c:pt>
                <c:pt idx="49">
                  <c:v>1.65394327848321E6</c:v>
                </c:pt>
                <c:pt idx="50">
                  <c:v>1.6589521553617E6</c:v>
                </c:pt>
                <c:pt idx="51">
                  <c:v>1.66393928758709E6</c:v>
                </c:pt>
                <c:pt idx="52">
                  <c:v>1.66890439775679E6</c:v>
                </c:pt>
                <c:pt idx="53">
                  <c:v>1.67384723386729E6</c:v>
                </c:pt>
                <c:pt idx="54">
                  <c:v>1.67876756798706E6</c:v>
                </c:pt>
                <c:pt idx="55">
                  <c:v>1.68366519498485E6</c:v>
                </c:pt>
                <c:pt idx="56">
                  <c:v>1.68853993131246E6</c:v>
                </c:pt>
                <c:pt idx="57">
                  <c:v>1.69339161384061E6</c:v>
                </c:pt>
                <c:pt idx="58">
                  <c:v>1.69822009874635E6</c:v>
                </c:pt>
                <c:pt idx="59">
                  <c:v>1.70302526045066E6</c:v>
                </c:pt>
                <c:pt idx="60">
                  <c:v>1.70780699060433E6</c:v>
                </c:pt>
                <c:pt idx="61">
                  <c:v>1.71256519712076E6</c:v>
                </c:pt>
                <c:pt idx="62">
                  <c:v>1.71729980325367E6</c:v>
                </c:pt>
                <c:pt idx="63">
                  <c:v>1.72201074671836E6</c:v>
                </c:pt>
                <c:pt idx="64">
                  <c:v>1.72669797885461E6</c:v>
                </c:pt>
                <c:pt idx="65">
                  <c:v>1.73136146382968E6</c:v>
                </c:pt>
                <c:pt idx="66">
                  <c:v>1.73600117787982E6</c:v>
                </c:pt>
                <c:pt idx="67">
                  <c:v>1.74061710858864E6</c:v>
                </c:pt>
                <c:pt idx="68">
                  <c:v>1.74520925420087E6</c:v>
                </c:pt>
                <c:pt idx="69">
                  <c:v>1.74977762296995E6</c:v>
                </c:pt>
                <c:pt idx="70">
                  <c:v>1.75432223253809E6</c:v>
                </c:pt>
                <c:pt idx="71">
                  <c:v>1.75884310934733E6</c:v>
                </c:pt>
                <c:pt idx="72">
                  <c:v>1.76334028808027E6</c:v>
                </c:pt>
                <c:pt idx="73">
                  <c:v>1.76781381112908E6</c:v>
                </c:pt>
                <c:pt idx="74">
                  <c:v>1.7722637280918E6</c:v>
                </c:pt>
                <c:pt idx="75">
                  <c:v>1.7766900952942E6</c:v>
                </c:pt>
                <c:pt idx="76">
                  <c:v>1.78109297533674E6</c:v>
                </c:pt>
                <c:pt idx="77">
                  <c:v>1.78547243666474E6</c:v>
                </c:pt>
                <c:pt idx="78">
                  <c:v>1.78982855316128E6</c:v>
                </c:pt>
                <c:pt idx="79">
                  <c:v>1.79416140376146E6</c:v>
                </c:pt>
                <c:pt idx="80">
                  <c:v>1.79847107208717E6</c:v>
                </c:pt>
                <c:pt idx="81">
                  <c:v>1.80275764610135E6</c:v>
                </c:pt>
                <c:pt idx="82">
                  <c:v>1.80702121778078E6</c:v>
                </c:pt>
                <c:pt idx="83">
                  <c:v>1.81126188280669E6</c:v>
                </c:pt>
                <c:pt idx="84">
                  <c:v>1.81547974027211E6</c:v>
                </c:pt>
                <c:pt idx="85">
                  <c:v>1.81967489240537E6</c:v>
                </c:pt>
                <c:pt idx="86">
                  <c:v>1.82384744430882E6</c:v>
                </c:pt>
                <c:pt idx="87">
                  <c:v>1.82799750371216E6</c:v>
                </c:pt>
                <c:pt idx="88">
                  <c:v>1.83212518073951E6</c:v>
                </c:pt>
                <c:pt idx="89">
                  <c:v>1.83623058768975E6</c:v>
                </c:pt>
                <c:pt idx="90">
                  <c:v>1.8403138388293E6</c:v>
                </c:pt>
                <c:pt idx="91">
                  <c:v>1.84437505019675E6</c:v>
                </c:pt>
                <c:pt idx="92">
                  <c:v>1.84841433941902E6</c:v>
                </c:pt>
                <c:pt idx="93">
                  <c:v>1.85243182553791E6</c:v>
                </c:pt>
                <c:pt idx="94">
                  <c:v>1.85642762884715E6</c:v>
                </c:pt>
                <c:pt idx="95">
                  <c:v>1.86040187073902E6</c:v>
                </c:pt>
                <c:pt idx="96">
                  <c:v>1.86435467356012E6</c:v>
                </c:pt>
                <c:pt idx="97">
                  <c:v>1.86828616047598E6</c:v>
                </c:pt>
                <c:pt idx="98">
                  <c:v>1.87219645534385E6</c:v>
                </c:pt>
                <c:pt idx="99">
                  <c:v>1.87608568259341E6</c:v>
                </c:pt>
                <c:pt idx="100">
                  <c:v>1.8799539671149E6</c:v>
                </c:pt>
                <c:pt idx="101">
                  <c:v>1.88380143415431E6</c:v>
                </c:pt>
                <c:pt idx="102">
                  <c:v>1.8876282092153E6</c:v>
                </c:pt>
                <c:pt idx="103">
                  <c:v>1.89143441796739E6</c:v>
                </c:pt>
                <c:pt idx="104">
                  <c:v>1.89522018616024E6</c:v>
                </c:pt>
                <c:pt idx="105">
                  <c:v>1.89898563954355E6</c:v>
                </c:pt>
                <c:pt idx="106">
                  <c:v>1.9027309037924E6</c:v>
                </c:pt>
                <c:pt idx="107">
                  <c:v>1.90645610443764E6</c:v>
                </c:pt>
                <c:pt idx="108">
                  <c:v>1.91016136680109E6</c:v>
                </c:pt>
                <c:pt idx="109">
                  <c:v>1.9138468159354E6</c:v>
                </c:pt>
                <c:pt idx="110">
                  <c:v>1.91751257656807E6</c:v>
                </c:pt>
                <c:pt idx="111">
                  <c:v>1.92115877304965E6</c:v>
                </c:pt>
                <c:pt idx="112">
                  <c:v>1.92478552930575E6</c:v>
                </c:pt>
                <c:pt idx="113">
                  <c:v>1.92839296879271E6</c:v>
                </c:pt>
                <c:pt idx="114">
                  <c:v>1.93198121445663E6</c:v>
                </c:pt>
                <c:pt idx="115">
                  <c:v>1.93555038869571E6</c:v>
                </c:pt>
                <c:pt idx="116">
                  <c:v>1.93910061332563E6</c:v>
                </c:pt>
                <c:pt idx="117">
                  <c:v>1.94263200954778E6</c:v>
                </c:pt>
                <c:pt idx="118">
                  <c:v>1.9461446979202E6</c:v>
                </c:pt>
                <c:pt idx="119">
                  <c:v>1.94963879833111E6</c:v>
                </c:pt>
              </c:numCache>
            </c:numRef>
          </c:yVal>
          <c:smooth val="1"/>
          <c:extLst xmlns:c16r2="http://schemas.microsoft.com/office/drawing/2015/06/chart">
            <c:ext xmlns:c16="http://schemas.microsoft.com/office/drawing/2014/chart" uri="{C3380CC4-5D6E-409C-BE32-E72D297353CC}">
              <c16:uniqueId val="{00000005-C9EC-46F5-873E-64AB45F396F0}"/>
            </c:ext>
          </c:extLst>
        </c:ser>
        <c:dLbls>
          <c:showLegendKey val="0"/>
          <c:showVal val="0"/>
          <c:showCatName val="0"/>
          <c:showSerName val="0"/>
          <c:showPercent val="0"/>
          <c:showBubbleSize val="0"/>
        </c:dLbls>
        <c:axId val="-1696719152"/>
        <c:axId val="-1696716608"/>
      </c:scatterChart>
      <c:valAx>
        <c:axId val="-1696719152"/>
        <c:scaling>
          <c:orientation val="minMax"/>
          <c:max val="2026.5"/>
          <c:min val="2015.5"/>
        </c:scaling>
        <c:delete val="0"/>
        <c:axPos val="b"/>
        <c:title>
          <c:tx>
            <c:rich>
              <a:bodyPr/>
              <a:lstStyle/>
              <a:p>
                <a:pPr>
                  <a:defRPr/>
                </a:pPr>
                <a:r>
                  <a:rPr lang="en-US"/>
                  <a:t>Year</a:t>
                </a:r>
              </a:p>
            </c:rich>
          </c:tx>
          <c:overlay val="0"/>
        </c:title>
        <c:numFmt formatCode="0" sourceLinked="0"/>
        <c:majorTickMark val="out"/>
        <c:minorTickMark val="none"/>
        <c:tickLblPos val="nextTo"/>
        <c:crossAx val="-1696716608"/>
        <c:crosses val="autoZero"/>
        <c:crossBetween val="midCat"/>
        <c:majorUnit val="5.0"/>
      </c:valAx>
      <c:valAx>
        <c:axId val="-1696716608"/>
        <c:scaling>
          <c:orientation val="minMax"/>
        </c:scaling>
        <c:delete val="0"/>
        <c:axPos val="l"/>
        <c:majorGridlines/>
        <c:title>
          <c:tx>
            <c:rich>
              <a:bodyPr rot="-5400000" vert="horz"/>
              <a:lstStyle/>
              <a:p>
                <a:pPr>
                  <a:defRPr/>
                </a:pPr>
                <a:r>
                  <a:rPr lang="en-US"/>
                  <a:t>Number of People</a:t>
                </a:r>
              </a:p>
            </c:rich>
          </c:tx>
          <c:overlay val="0"/>
        </c:title>
        <c:numFmt formatCode="_(* #,##0_);_(* \(#,##0\);_(* &quot;-&quot;??_);_(@_)" sourceLinked="1"/>
        <c:majorTickMark val="out"/>
        <c:minorTickMark val="none"/>
        <c:tickLblPos val="nextTo"/>
        <c:crossAx val="-1696719152"/>
        <c:crosses val="autoZero"/>
        <c:crossBetween val="midCat"/>
      </c:valAx>
    </c:plotArea>
    <c:legend>
      <c:legendPos val="r"/>
      <c:layout>
        <c:manualLayout>
          <c:xMode val="edge"/>
          <c:yMode val="edge"/>
          <c:x val="0.723333996326239"/>
          <c:y val="0.136496246108771"/>
          <c:w val="0.264708029624083"/>
          <c:h val="0.7439337117744"/>
        </c:manualLayout>
      </c:layout>
      <c:overlay val="0"/>
    </c:legend>
    <c:plotVisOnly val="1"/>
    <c:dispBlanksAs val="gap"/>
    <c:showDLblsOverMax val="0"/>
  </c:chart>
  <c:txPr>
    <a:bodyPr/>
    <a:lstStyle/>
    <a:p>
      <a:pPr>
        <a:defRPr sz="800">
          <a:latin typeface="Arial" charset="0"/>
          <a:ea typeface="Arial" charset="0"/>
          <a:cs typeface="Arial" charset="0"/>
        </a:defRPr>
      </a:pPr>
      <a:endParaRPr lang="en-US"/>
    </a:p>
  </c:txPr>
  <c:externalData r:id="rId1">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0.0</c:v>
                </c:pt>
                <c:pt idx="1">
                  <c:v>9.118770073465818</c:v>
                </c:pt>
                <c:pt idx="2">
                  <c:v>17.7722011693686</c:v>
                </c:pt>
                <c:pt idx="3">
                  <c:v>26.01348242492486</c:v>
                </c:pt>
                <c:pt idx="4">
                  <c:v>33.88565088140786</c:v>
                </c:pt>
                <c:pt idx="5">
                  <c:v>41.4235630325798</c:v>
                </c:pt>
                <c:pt idx="6">
                  <c:v>48.65549953795698</c:v>
                </c:pt>
                <c:pt idx="7">
                  <c:v>55.6044637786049</c:v>
                </c:pt>
                <c:pt idx="8">
                  <c:v>62.28923164176013</c:v>
                </c:pt>
                <c:pt idx="9">
                  <c:v>68.72519931201714</c:v>
                </c:pt>
                <c:pt idx="10">
                  <c:v>74.92506715645005</c:v>
                </c:pt>
                <c:pt idx="11">
                  <c:v>80.89939069715655</c:v>
                </c:pt>
                <c:pt idx="12">
                  <c:v>86.65702387765398</c:v>
                </c:pt>
                <c:pt idx="13">
                  <c:v>96.13514923899645</c:v>
                </c:pt>
                <c:pt idx="14">
                  <c:v>105.1336945841945</c:v>
                </c:pt>
                <c:pt idx="15">
                  <c:v>113.7128616878977</c:v>
                </c:pt>
                <c:pt idx="16">
                  <c:v>121.9206698565499</c:v>
                </c:pt>
                <c:pt idx="17">
                  <c:v>129.7959149407316</c:v>
                </c:pt>
                <c:pt idx="18">
                  <c:v>137.369999788653</c:v>
                </c:pt>
                <c:pt idx="19">
                  <c:v>144.6684078355156</c:v>
                </c:pt>
                <c:pt idx="20">
                  <c:v>151.7118899341235</c:v>
                </c:pt>
                <c:pt idx="21">
                  <c:v>158.517419188885</c:v>
                </c:pt>
                <c:pt idx="22">
                  <c:v>165.098958253514</c:v>
                </c:pt>
                <c:pt idx="23">
                  <c:v>171.4680751641645</c:v>
                </c:pt>
                <c:pt idx="24">
                  <c:v>177.6344369490052</c:v>
                </c:pt>
                <c:pt idx="25">
                  <c:v>183.606204698277</c:v>
                </c:pt>
                <c:pt idx="26">
                  <c:v>189.3957050364411</c:v>
                </c:pt>
                <c:pt idx="27">
                  <c:v>195.0085642825234</c:v>
                </c:pt>
                <c:pt idx="28">
                  <c:v>200.4497119193411</c:v>
                </c:pt>
                <c:pt idx="29">
                  <c:v>205.7235605182827</c:v>
                </c:pt>
                <c:pt idx="30">
                  <c:v>210.8341195635176</c:v>
                </c:pt>
                <c:pt idx="31">
                  <c:v>215.7850850898062</c:v>
                </c:pt>
                <c:pt idx="32">
                  <c:v>220.5799101005277</c:v>
                </c:pt>
                <c:pt idx="33">
                  <c:v>225.2218596496214</c:v>
                </c:pt>
                <c:pt idx="34">
                  <c:v>229.7140537067637</c:v>
                </c:pt>
                <c:pt idx="35">
                  <c:v>234.0595003094013</c:v>
                </c:pt>
                <c:pt idx="36">
                  <c:v>238.2611210091181</c:v>
                </c:pt>
                <c:pt idx="37">
                  <c:v>242.3217702206007</c:v>
                </c:pt>
                <c:pt idx="38">
                  <c:v>246.2442497600141</c:v>
                </c:pt>
                <c:pt idx="39">
                  <c:v>250.0313269910812</c:v>
                </c:pt>
                <c:pt idx="40">
                  <c:v>253.6857346672286</c:v>
                </c:pt>
                <c:pt idx="41">
                  <c:v>257.2101764188519</c:v>
                </c:pt>
                <c:pt idx="42">
                  <c:v>260.6073305394288</c:v>
                </c:pt>
                <c:pt idx="43">
                  <c:v>263.8798523835175</c:v>
                </c:pt>
                <c:pt idx="44">
                  <c:v>267.030375707109</c:v>
                </c:pt>
                <c:pt idx="45">
                  <c:v>270.0615132122666</c:v>
                </c:pt>
                <c:pt idx="46">
                  <c:v>272.9758565024869</c:v>
                </c:pt>
                <c:pt idx="47">
                  <c:v>275.7759756112341</c:v>
                </c:pt>
                <c:pt idx="48">
                  <c:v>278.4644182305246</c:v>
                </c:pt>
                <c:pt idx="49">
                  <c:v>281.0437087385789</c:v>
                </c:pt>
                <c:pt idx="50">
                  <c:v>283.51634710308</c:v>
                </c:pt>
                <c:pt idx="51">
                  <c:v>285.8848077188886</c:v>
                </c:pt>
                <c:pt idx="52">
                  <c:v>288.1515382353241</c:v>
                </c:pt>
                <c:pt idx="53">
                  <c:v>290.3189583852371</c:v>
                </c:pt>
                <c:pt idx="54">
                  <c:v>292.389458851757</c:v>
                </c:pt>
                <c:pt idx="55">
                  <c:v>294.365400190913</c:v>
                </c:pt>
                <c:pt idx="56">
                  <c:v>296.2491118227512</c:v>
                </c:pt>
                <c:pt idx="57">
                  <c:v>298.0428910992982</c:v>
                </c:pt>
                <c:pt idx="58">
                  <c:v>299.7490024545646</c:v>
                </c:pt>
                <c:pt idx="59">
                  <c:v>301.3696766391922</c:v>
                </c:pt>
                <c:pt idx="60">
                  <c:v>302.907110040477</c:v>
                </c:pt>
                <c:pt idx="61">
                  <c:v>304.3634640870823</c:v>
                </c:pt>
                <c:pt idx="62">
                  <c:v>305.7408647365641</c:v>
                </c:pt>
                <c:pt idx="63">
                  <c:v>307.0414020433</c:v>
                </c:pt>
                <c:pt idx="64">
                  <c:v>308.2671298035311</c:v>
                </c:pt>
                <c:pt idx="65">
                  <c:v>309.4200652741524</c:v>
                </c:pt>
                <c:pt idx="66">
                  <c:v>310.5021889614325</c:v>
                </c:pt>
                <c:pt idx="67">
                  <c:v>311.5154444758518</c:v>
                </c:pt>
                <c:pt idx="68">
                  <c:v>312.4617384490851</c:v>
                </c:pt>
                <c:pt idx="69">
                  <c:v>313.3429405093057</c:v>
                </c:pt>
                <c:pt idx="70">
                  <c:v>314.1608833108077</c:v>
                </c:pt>
                <c:pt idx="71">
                  <c:v>314.9173626144375</c:v>
                </c:pt>
                <c:pt idx="72">
                  <c:v>315.6141374149497</c:v>
                </c:pt>
                <c:pt idx="73">
                  <c:v>316.2529301119302</c:v>
                </c:pt>
                <c:pt idx="74">
                  <c:v>316.8354267208783</c:v>
                </c:pt>
                <c:pt idx="75">
                  <c:v>317.3632771212442</c:v>
                </c:pt>
                <c:pt idx="76">
                  <c:v>317.8380953383721</c:v>
                </c:pt>
                <c:pt idx="77">
                  <c:v>318.2614598564359</c:v>
                </c:pt>
                <c:pt idx="78">
                  <c:v>318.6349139596375</c:v>
                </c:pt>
                <c:pt idx="79">
                  <c:v>318.9599660990606</c:v>
                </c:pt>
                <c:pt idx="80">
                  <c:v>319.2380902827381</c:v>
                </c:pt>
                <c:pt idx="81">
                  <c:v>319.4707264866232</c:v>
                </c:pt>
                <c:pt idx="82">
                  <c:v>319.659281084298</c:v>
                </c:pt>
                <c:pt idx="83">
                  <c:v>319.8051272933794</c:v>
                </c:pt>
                <c:pt idx="84">
                  <c:v>319.9096056367152</c:v>
                </c:pt>
                <c:pt idx="85">
                  <c:v>319.9740244165814</c:v>
                </c:pt>
                <c:pt idx="86">
                  <c:v>319.999660200197</c:v>
                </c:pt>
                <c:pt idx="87">
                  <c:v>319.9877583149918</c:v>
                </c:pt>
                <c:pt idx="88">
                  <c:v>319.9395333521686</c:v>
                </c:pt>
                <c:pt idx="89">
                  <c:v>319.8561696772192</c:v>
                </c:pt>
                <c:pt idx="90">
                  <c:v>319.7388219460202</c:v>
                </c:pt>
                <c:pt idx="91">
                  <c:v>319.5886156254933</c:v>
                </c:pt>
                <c:pt idx="92">
                  <c:v>319.4066475175699</c:v>
                </c:pt>
                <c:pt idx="93">
                  <c:v>319.1939862855279</c:v>
                </c:pt>
                <c:pt idx="94">
                  <c:v>318.9516729817178</c:v>
                </c:pt>
                <c:pt idx="95">
                  <c:v>318.680721575814</c:v>
                </c:pt>
                <c:pt idx="96">
                  <c:v>318.3821194827708</c:v>
                </c:pt>
                <c:pt idx="97">
                  <c:v>318.0568280897587</c:v>
                </c:pt>
                <c:pt idx="98">
                  <c:v>317.7057832812906</c:v>
                </c:pt>
                <c:pt idx="99">
                  <c:v>317.3298959620888</c:v>
                </c:pt>
                <c:pt idx="100">
                  <c:v>316.9300525769086</c:v>
                </c:pt>
                <c:pt idx="101">
                  <c:v>316.5071156269028</c:v>
                </c:pt>
                <c:pt idx="102">
                  <c:v>316.0619241820013</c:v>
                </c:pt>
                <c:pt idx="103">
                  <c:v>315.5952943888637</c:v>
                </c:pt>
                <c:pt idx="104">
                  <c:v>315.1080199739881</c:v>
                </c:pt>
                <c:pt idx="105">
                  <c:v>314.6008727416261</c:v>
                </c:pt>
                <c:pt idx="106">
                  <c:v>314.074603066148</c:v>
                </c:pt>
                <c:pt idx="107">
                  <c:v>313.5299403785866</c:v>
                </c:pt>
                <c:pt idx="108">
                  <c:v>312.9675936470626</c:v>
                </c:pt>
                <c:pt idx="109">
                  <c:v>312.3882518508653</c:v>
                </c:pt>
                <c:pt idx="110">
                  <c:v>311.7925844479848</c:v>
                </c:pt>
                <c:pt idx="111">
                  <c:v>311.1812418359241</c:v>
                </c:pt>
                <c:pt idx="112">
                  <c:v>310.554855805522</c:v>
                </c:pt>
                <c:pt idx="113">
                  <c:v>309.9140399878596</c:v>
                </c:pt>
                <c:pt idx="114">
                  <c:v>309.2593902939043</c:v>
                </c:pt>
                <c:pt idx="115">
                  <c:v>308.5914853469258</c:v>
                </c:pt>
                <c:pt idx="116">
                  <c:v>307.9108869075785</c:v>
                </c:pt>
                <c:pt idx="117">
                  <c:v>307.2181402915667</c:v>
                </c:pt>
                <c:pt idx="118">
                  <c:v>306.5137747798508</c:v>
                </c:pt>
                <c:pt idx="119">
                  <c:v>305.7983040213769</c:v>
                </c:pt>
              </c:numCache>
            </c:numRef>
          </c:yVal>
          <c:smooth val="0"/>
          <c:extLst xmlns:c16r2="http://schemas.microsoft.com/office/drawing/2015/06/chart">
            <c:ext xmlns:c16="http://schemas.microsoft.com/office/drawing/2014/chart" uri="{C3380CC4-5D6E-409C-BE32-E72D297353CC}">
              <c16:uniqueId val="{00000000-6979-422D-81D5-A71B5A9F4D45}"/>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0.0</c:v>
                </c:pt>
                <c:pt idx="1">
                  <c:v>11.39846259183196</c:v>
                </c:pt>
                <c:pt idx="2">
                  <c:v>22.21044349539761</c:v>
                </c:pt>
                <c:pt idx="3">
                  <c:v>32.50281129772156</c:v>
                </c:pt>
                <c:pt idx="4">
                  <c:v>42.32968282540105</c:v>
                </c:pt>
                <c:pt idx="5">
                  <c:v>51.73490091853773</c:v>
                </c:pt>
                <c:pt idx="6">
                  <c:v>60.75405078724089</c:v>
                </c:pt>
                <c:pt idx="7">
                  <c:v>69.41609139882438</c:v>
                </c:pt>
                <c:pt idx="8">
                  <c:v>77.7446741094127</c:v>
                </c:pt>
                <c:pt idx="9">
                  <c:v>85.75920739296104</c:v>
                </c:pt>
                <c:pt idx="10">
                  <c:v>93.47571557847085</c:v>
                </c:pt>
                <c:pt idx="11">
                  <c:v>100.907530575586</c:v>
                </c:pt>
                <c:pt idx="12">
                  <c:v>108.0658482850067</c:v>
                </c:pt>
                <c:pt idx="13">
                  <c:v>119.872268112123</c:v>
                </c:pt>
                <c:pt idx="14">
                  <c:v>131.0747429353523</c:v>
                </c:pt>
                <c:pt idx="15">
                  <c:v>141.7488403371281</c:v>
                </c:pt>
                <c:pt idx="16">
                  <c:v>151.9548513695067</c:v>
                </c:pt>
                <c:pt idx="17">
                  <c:v>161.7415001568612</c:v>
                </c:pt>
                <c:pt idx="18">
                  <c:v>171.1482401233256</c:v>
                </c:pt>
                <c:pt idx="19">
                  <c:v>180.2071023350441</c:v>
                </c:pt>
                <c:pt idx="20">
                  <c:v>188.9441839798978</c:v>
                </c:pt>
                <c:pt idx="21">
                  <c:v>197.3808457443793</c:v>
                </c:pt>
                <c:pt idx="22">
                  <c:v>205.5346739045544</c:v>
                </c:pt>
                <c:pt idx="23">
                  <c:v>213.42025241077</c:v>
                </c:pt>
                <c:pt idx="24">
                  <c:v>221.0497816665439</c:v>
                </c:pt>
                <c:pt idx="25">
                  <c:v>228.4335737237651</c:v>
                </c:pt>
                <c:pt idx="26">
                  <c:v>235.5871426643289</c:v>
                </c:pt>
                <c:pt idx="27">
                  <c:v>242.5176202691054</c:v>
                </c:pt>
                <c:pt idx="28">
                  <c:v>249.2312640781438</c:v>
                </c:pt>
                <c:pt idx="29">
                  <c:v>255.7336827110134</c:v>
                </c:pt>
                <c:pt idx="30">
                  <c:v>262.0299784434541</c:v>
                </c:pt>
                <c:pt idx="31">
                  <c:v>268.1248594762013</c:v>
                </c:pt>
                <c:pt idx="32">
                  <c:v>274.0227281224406</c:v>
                </c:pt>
                <c:pt idx="33">
                  <c:v>279.7277497824832</c:v>
                </c:pt>
                <c:pt idx="34">
                  <c:v>285.2439066155448</c:v>
                </c:pt>
                <c:pt idx="35">
                  <c:v>290.5750390464061</c:v>
                </c:pt>
                <c:pt idx="36">
                  <c:v>295.7248776226647</c:v>
                </c:pt>
                <c:pt idx="37">
                  <c:v>300.6970672376096</c:v>
                </c:pt>
                <c:pt idx="38">
                  <c:v>305.4951853309971</c:v>
                </c:pt>
                <c:pt idx="39">
                  <c:v>310.1227645932727</c:v>
                </c:pt>
                <c:pt idx="40">
                  <c:v>314.5832927818701</c:v>
                </c:pt>
                <c:pt idx="41">
                  <c:v>318.8802195956364</c:v>
                </c:pt>
                <c:pt idx="42">
                  <c:v>323.0169614213327</c:v>
                </c:pt>
                <c:pt idx="43">
                  <c:v>326.9969043442686</c:v>
                </c:pt>
                <c:pt idx="44">
                  <c:v>330.8234058367998</c:v>
                </c:pt>
                <c:pt idx="45">
                  <c:v>334.4997954523639</c:v>
                </c:pt>
                <c:pt idx="46">
                  <c:v>338.0293747836698</c:v>
                </c:pt>
                <c:pt idx="47">
                  <c:v>341.4154168879112</c:v>
                </c:pt>
                <c:pt idx="48">
                  <c:v>344.6611653380123</c:v>
                </c:pt>
                <c:pt idx="49">
                  <c:v>347.769833023538</c:v>
                </c:pt>
                <c:pt idx="50">
                  <c:v>350.7446007970411</c:v>
                </c:pt>
                <c:pt idx="51">
                  <c:v>353.5886160393311</c:v>
                </c:pt>
                <c:pt idx="52">
                  <c:v>356.3049912125521</c:v>
                </c:pt>
                <c:pt idx="53">
                  <c:v>358.8968024162654</c:v>
                </c:pt>
                <c:pt idx="54">
                  <c:v>361.367087991348</c:v>
                </c:pt>
                <c:pt idx="55">
                  <c:v>363.7188471943832</c:v>
                </c:pt>
                <c:pt idx="56">
                  <c:v>365.9550389582455</c:v>
                </c:pt>
                <c:pt idx="57">
                  <c:v>368.0785807493112</c:v>
                </c:pt>
                <c:pt idx="58">
                  <c:v>370.0923475275645</c:v>
                </c:pt>
                <c:pt idx="59">
                  <c:v>371.999170813011</c:v>
                </c:pt>
                <c:pt idx="60">
                  <c:v>373.8018378590573</c:v>
                </c:pt>
                <c:pt idx="61">
                  <c:v>375.5030909320179</c:v>
                </c:pt>
                <c:pt idx="62">
                  <c:v>377.105626694427</c:v>
                </c:pt>
                <c:pt idx="63">
                  <c:v>378.6120956888812</c:v>
                </c:pt>
                <c:pt idx="64">
                  <c:v>380.0251019185012</c:v>
                </c:pt>
                <c:pt idx="65">
                  <c:v>381.3472025195774</c:v>
                </c:pt>
                <c:pt idx="66">
                  <c:v>382.5809075216706</c:v>
                </c:pt>
                <c:pt idx="67">
                  <c:v>383.728679690339</c:v>
                </c:pt>
                <c:pt idx="68">
                  <c:v>384.7929344474956</c:v>
                </c:pt>
                <c:pt idx="69">
                  <c:v>385.7760398645736</c:v>
                </c:pt>
                <c:pt idx="70">
                  <c:v>386.680316723529</c:v>
                </c:pt>
                <c:pt idx="71">
                  <c:v>387.5080386410866</c:v>
                </c:pt>
                <c:pt idx="72">
                  <c:v>388.2614322516336</c:v>
                </c:pt>
                <c:pt idx="73">
                  <c:v>388.9426774442454</c:v>
                </c:pt>
                <c:pt idx="74">
                  <c:v>389.5539076497943</c:v>
                </c:pt>
                <c:pt idx="75">
                  <c:v>390.0972101739666</c:v>
                </c:pt>
                <c:pt idx="76">
                  <c:v>390.574626572432</c:v>
                </c:pt>
                <c:pt idx="77">
                  <c:v>390.9881530644886</c:v>
                </c:pt>
                <c:pt idx="78">
                  <c:v>391.3397409817894</c:v>
                </c:pt>
                <c:pt idx="79">
                  <c:v>391.631297248768</c:v>
                </c:pt>
                <c:pt idx="80">
                  <c:v>391.864684891889</c:v>
                </c:pt>
                <c:pt idx="81">
                  <c:v>392.0417235746345</c:v>
                </c:pt>
                <c:pt idx="82">
                  <c:v>392.1641901556372</c:v>
                </c:pt>
                <c:pt idx="83">
                  <c:v>392.2338192673486</c:v>
                </c:pt>
                <c:pt idx="84">
                  <c:v>392.252303912861</c:v>
                </c:pt>
                <c:pt idx="85">
                  <c:v>392.2212960786412</c:v>
                </c:pt>
                <c:pt idx="86">
                  <c:v>392.1424073610901</c:v>
                </c:pt>
                <c:pt idx="87">
                  <c:v>392.0172096049291</c:v>
                </c:pt>
                <c:pt idx="88">
                  <c:v>391.847235551616</c:v>
                </c:pt>
                <c:pt idx="89">
                  <c:v>391.6339794960732</c:v>
                </c:pt>
                <c:pt idx="90">
                  <c:v>391.3788979501319</c:v>
                </c:pt>
                <c:pt idx="91">
                  <c:v>391.0834103112076</c:v>
                </c:pt>
                <c:pt idx="92">
                  <c:v>390.748899534843</c:v>
                </c:pt>
                <c:pt idx="93">
                  <c:v>390.3767128098234</c:v>
                </c:pt>
                <c:pt idx="94">
                  <c:v>389.9681622347075</c:v>
                </c:pt>
                <c:pt idx="95">
                  <c:v>389.5245254946376</c:v>
                </c:pt>
                <c:pt idx="96">
                  <c:v>389.0470465374621</c:v>
                </c:pt>
                <c:pt idx="97">
                  <c:v>388.5369362481683</c:v>
                </c:pt>
                <c:pt idx="98">
                  <c:v>387.9953731208925</c:v>
                </c:pt>
                <c:pt idx="99">
                  <c:v>387.4235039274676</c:v>
                </c:pt>
                <c:pt idx="100">
                  <c:v>386.8224443821286</c:v>
                </c:pt>
                <c:pt idx="101">
                  <c:v>386.19327980139</c:v>
                </c:pt>
                <c:pt idx="102">
                  <c:v>385.5370657586489</c:v>
                </c:pt>
                <c:pt idx="103">
                  <c:v>384.8548287329524</c:v>
                </c:pt>
                <c:pt idx="104">
                  <c:v>384.147566751355</c:v>
                </c:pt>
                <c:pt idx="105">
                  <c:v>383.4162500244884</c:v>
                </c:pt>
                <c:pt idx="106">
                  <c:v>382.6618215748808</c:v>
                </c:pt>
                <c:pt idx="107">
                  <c:v>381.8851978576689</c:v>
                </c:pt>
                <c:pt idx="108">
                  <c:v>381.0872693733927</c:v>
                </c:pt>
                <c:pt idx="109">
                  <c:v>380.2689012725131</c:v>
                </c:pt>
                <c:pt idx="110">
                  <c:v>379.4309339514995</c:v>
                </c:pt>
                <c:pt idx="111">
                  <c:v>378.5741836401849</c:v>
                </c:pt>
                <c:pt idx="112">
                  <c:v>377.6994429801302</c:v>
                </c:pt>
                <c:pt idx="113">
                  <c:v>376.807481594035</c:v>
                </c:pt>
                <c:pt idx="114">
                  <c:v>375.899046645815</c:v>
                </c:pt>
                <c:pt idx="115">
                  <c:v>374.9748633913723</c:v>
                </c:pt>
                <c:pt idx="116">
                  <c:v>374.0356357199266</c:v>
                </c:pt>
                <c:pt idx="117">
                  <c:v>373.0820466858072</c:v>
                </c:pt>
                <c:pt idx="118">
                  <c:v>372.1147590306841</c:v>
                </c:pt>
                <c:pt idx="119">
                  <c:v>371.13441569619</c:v>
                </c:pt>
              </c:numCache>
            </c:numRef>
          </c:yVal>
          <c:smooth val="0"/>
          <c:extLst xmlns:c16r2="http://schemas.microsoft.com/office/drawing/2015/06/chart">
            <c:ext xmlns:c16="http://schemas.microsoft.com/office/drawing/2014/chart" uri="{C3380CC4-5D6E-409C-BE32-E72D297353CC}">
              <c16:uniqueId val="{00000001-6979-422D-81D5-A71B5A9F4D45}"/>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0.0</c:v>
                </c:pt>
                <c:pt idx="1">
                  <c:v>9.117165999124608</c:v>
                </c:pt>
                <c:pt idx="2">
                  <c:v>17.76906673163785</c:v>
                </c:pt>
                <c:pt idx="3">
                  <c:v>26.00890835542577</c:v>
                </c:pt>
                <c:pt idx="4">
                  <c:v>33.87974672351174</c:v>
                </c:pt>
                <c:pt idx="5">
                  <c:v>41.41645839825333</c:v>
                </c:pt>
                <c:pt idx="6">
                  <c:v>48.64734492747355</c:v>
                </c:pt>
                <c:pt idx="7">
                  <c:v>55.5954310420675</c:v>
                </c:pt>
                <c:pt idx="8">
                  <c:v>62.27951414733252</c:v>
                </c:pt>
                <c:pt idx="9">
                  <c:v>68.71501187431431</c:v>
                </c:pt>
                <c:pt idx="10">
                  <c:v>74.9146457692218</c:v>
                </c:pt>
                <c:pt idx="11">
                  <c:v>80.88899210676706</c:v>
                </c:pt>
                <c:pt idx="12">
                  <c:v>86.64692502769958</c:v>
                </c:pt>
                <c:pt idx="13">
                  <c:v>96.12562380795104</c:v>
                </c:pt>
                <c:pt idx="14">
                  <c:v>105.1255120249043</c:v>
                </c:pt>
                <c:pt idx="15">
                  <c:v>113.7066987354701</c:v>
                </c:pt>
                <c:pt idx="16">
                  <c:v>121.9171338846008</c:v>
                </c:pt>
                <c:pt idx="17">
                  <c:v>129.7955623848407</c:v>
                </c:pt>
                <c:pt idx="18">
                  <c:v>137.3733507070297</c:v>
                </c:pt>
                <c:pt idx="19">
                  <c:v>144.675957360455</c:v>
                </c:pt>
                <c:pt idx="20">
                  <c:v>151.7241172231825</c:v>
                </c:pt>
                <c:pt idx="21">
                  <c:v>158.5347943678098</c:v>
                </c:pt>
                <c:pt idx="22">
                  <c:v>165.12194774824</c:v>
                </c:pt>
                <c:pt idx="23">
                  <c:v>171.4971457424626</c:v>
                </c:pt>
                <c:pt idx="24">
                  <c:v>177.6700587302907</c:v>
                </c:pt>
                <c:pt idx="25">
                  <c:v>183.648853339937</c:v>
                </c:pt>
                <c:pt idx="26">
                  <c:v>189.4458606498001</c:v>
                </c:pt>
                <c:pt idx="27">
                  <c:v>195.0667146437272</c:v>
                </c:pt>
                <c:pt idx="28">
                  <c:v>200.5163530337745</c:v>
                </c:pt>
                <c:pt idx="29">
                  <c:v>205.7991968790448</c:v>
                </c:pt>
                <c:pt idx="30">
                  <c:v>210.9192641678274</c:v>
                </c:pt>
                <c:pt idx="31">
                  <c:v>215.8802592671418</c:v>
                </c:pt>
                <c:pt idx="32">
                  <c:v>220.685643195653</c:v>
                </c:pt>
                <c:pt idx="33">
                  <c:v>225.3386885951395</c:v>
                </c:pt>
                <c:pt idx="34">
                  <c:v>229.8425225129026</c:v>
                </c:pt>
                <c:pt idx="35">
                  <c:v>234.2001594932317</c:v>
                </c:pt>
                <c:pt idx="36">
                  <c:v>238.4145269809824</c:v>
                </c:pt>
                <c:pt idx="37">
                  <c:v>242.4884846419004</c:v>
                </c:pt>
                <c:pt idx="38">
                  <c:v>246.4248388837031</c:v>
                </c:pt>
                <c:pt idx="39">
                  <c:v>250.2263609863307</c:v>
                </c:pt>
                <c:pt idx="40">
                  <c:v>253.8957869486276</c:v>
                </c:pt>
                <c:pt idx="41">
                  <c:v>257.4358229802816</c:v>
                </c:pt>
                <c:pt idx="42">
                  <c:v>260.8491492971157</c:v>
                </c:pt>
                <c:pt idx="43">
                  <c:v>264.138422531716</c:v>
                </c:pt>
                <c:pt idx="44">
                  <c:v>267.3062770891769</c:v>
                </c:pt>
                <c:pt idx="45">
                  <c:v>270.3553257091808</c:v>
                </c:pt>
                <c:pt idx="46">
                  <c:v>273.2881594404342</c:v>
                </c:pt>
                <c:pt idx="47">
                  <c:v>276.1073471894174</c:v>
                </c:pt>
                <c:pt idx="48">
                  <c:v>278.8154349699896</c:v>
                </c:pt>
                <c:pt idx="49">
                  <c:v>281.4149449527313</c:v>
                </c:pt>
                <c:pt idx="50">
                  <c:v>283.9083743901665</c:v>
                </c:pt>
                <c:pt idx="51">
                  <c:v>286.2981944766438</c:v>
                </c:pt>
                <c:pt idx="52">
                  <c:v>288.5868491978262</c:v>
                </c:pt>
                <c:pt idx="53">
                  <c:v>290.7767541818257</c:v>
                </c:pt>
                <c:pt idx="54">
                  <c:v>292.8702955879321</c:v>
                </c:pt>
                <c:pt idx="55">
                  <c:v>294.869829050891</c:v>
                </c:pt>
                <c:pt idx="56">
                  <c:v>296.7776786933573</c:v>
                </c:pt>
                <c:pt idx="57">
                  <c:v>298.5961362148689</c:v>
                </c:pt>
                <c:pt idx="58">
                  <c:v>300.3274600624068</c:v>
                </c:pt>
                <c:pt idx="59">
                  <c:v>301.9738746851476</c:v>
                </c:pt>
                <c:pt idx="60">
                  <c:v>303.5375698741614</c:v>
                </c:pt>
                <c:pt idx="61">
                  <c:v>305.02070018624</c:v>
                </c:pt>
                <c:pt idx="62">
                  <c:v>306.4253844501212</c:v>
                </c:pt>
                <c:pt idx="63">
                  <c:v>307.7537053524802</c:v>
                </c:pt>
                <c:pt idx="64">
                  <c:v>309.0077091005933</c:v>
                </c:pt>
                <c:pt idx="65">
                  <c:v>310.1894051581653</c:v>
                </c:pt>
                <c:pt idx="66">
                  <c:v>311.3007660505725</c:v>
                </c:pt>
                <c:pt idx="67">
                  <c:v>312.3437272356605</c:v>
                </c:pt>
                <c:pt idx="68">
                  <c:v>313.3201870361673</c:v>
                </c:pt>
                <c:pt idx="69">
                  <c:v>314.2320066298871</c:v>
                </c:pt>
                <c:pt idx="70">
                  <c:v>315.0810100937165</c:v>
                </c:pt>
                <c:pt idx="71">
                  <c:v>315.868984497843</c:v>
                </c:pt>
                <c:pt idx="72">
                  <c:v>316.5976800464427</c:v>
                </c:pt>
                <c:pt idx="73">
                  <c:v>317.2688102613802</c:v>
                </c:pt>
                <c:pt idx="74">
                  <c:v>317.8840522055716</c:v>
                </c:pt>
                <c:pt idx="75">
                  <c:v>318.4450467428018</c:v>
                </c:pt>
                <c:pt idx="76">
                  <c:v>318.9533988309458</c:v>
                </c:pt>
                <c:pt idx="77">
                  <c:v>319.4106778457153</c:v>
                </c:pt>
                <c:pt idx="78">
                  <c:v>319.8184179321862</c:v>
                </c:pt>
                <c:pt idx="79">
                  <c:v>320.1781183815219</c:v>
                </c:pt>
                <c:pt idx="80">
                  <c:v>320.4912440304462</c:v>
                </c:pt>
                <c:pt idx="81">
                  <c:v>320.7592256812086</c:v>
                </c:pt>
                <c:pt idx="82">
                  <c:v>320.9834605398214</c:v>
                </c:pt>
                <c:pt idx="83">
                  <c:v>321.1653126706015</c:v>
                </c:pt>
                <c:pt idx="84">
                  <c:v>321.306113465075</c:v>
                </c:pt>
                <c:pt idx="85">
                  <c:v>321.407162123523</c:v>
                </c:pt>
                <c:pt idx="86">
                  <c:v>321.4697261473742</c:v>
                </c:pt>
                <c:pt idx="87">
                  <c:v>321.4950418410966</c:v>
                </c:pt>
                <c:pt idx="88">
                  <c:v>321.4843148219325</c:v>
                </c:pt>
                <c:pt idx="89">
                  <c:v>321.4387205362318</c:v>
                </c:pt>
                <c:pt idx="90">
                  <c:v>321.3594047811131</c:v>
                </c:pt>
                <c:pt idx="91">
                  <c:v>321.2474842302472</c:v>
                </c:pt>
                <c:pt idx="92">
                  <c:v>321.1040469627073</c:v>
                </c:pt>
                <c:pt idx="93">
                  <c:v>320.9301529938384</c:v>
                </c:pt>
                <c:pt idx="94">
                  <c:v>320.7268348072461</c:v>
                </c:pt>
                <c:pt idx="95">
                  <c:v>320.4950978870082</c:v>
                </c:pt>
                <c:pt idx="96">
                  <c:v>320.2359212493241</c:v>
                </c:pt>
                <c:pt idx="97">
                  <c:v>319.9502579728418</c:v>
                </c:pt>
                <c:pt idx="98">
                  <c:v>319.6390357270137</c:v>
                </c:pt>
                <c:pt idx="99">
                  <c:v>319.3031572978155</c:v>
                </c:pt>
                <c:pt idx="100">
                  <c:v>318.9435011102842</c:v>
                </c:pt>
                <c:pt idx="101">
                  <c:v>318.5609217473302</c:v>
                </c:pt>
                <c:pt idx="102">
                  <c:v>318.1562504643552</c:v>
                </c:pt>
                <c:pt idx="103">
                  <c:v>317.730295699219</c:v>
                </c:pt>
                <c:pt idx="104">
                  <c:v>317.2838435771872</c:v>
                </c:pt>
                <c:pt idx="105">
                  <c:v>316.8176584104681</c:v>
                </c:pt>
                <c:pt idx="106">
                  <c:v>316.3324831920263</c:v>
                </c:pt>
                <c:pt idx="107">
                  <c:v>315.829040083404</c:v>
                </c:pt>
                <c:pt idx="108">
                  <c:v>315.3080308962371</c:v>
                </c:pt>
                <c:pt idx="109">
                  <c:v>314.7701375673032</c:v>
                </c:pt>
                <c:pt idx="110">
                  <c:v>314.2160226268252</c:v>
                </c:pt>
                <c:pt idx="111">
                  <c:v>313.646329659904</c:v>
                </c:pt>
                <c:pt idx="112">
                  <c:v>313.0616837609186</c:v>
                </c:pt>
                <c:pt idx="113">
                  <c:v>312.462691980727</c:v>
                </c:pt>
                <c:pt idx="114">
                  <c:v>311.8499437665987</c:v>
                </c:pt>
                <c:pt idx="115">
                  <c:v>311.2240113947568</c:v>
                </c:pt>
                <c:pt idx="116">
                  <c:v>310.5854503954642</c:v>
                </c:pt>
                <c:pt idx="117">
                  <c:v>309.9347999705954</c:v>
                </c:pt>
                <c:pt idx="118">
                  <c:v>309.2725834036783</c:v>
                </c:pt>
                <c:pt idx="119">
                  <c:v>308.5993084622723</c:v>
                </c:pt>
              </c:numCache>
            </c:numRef>
          </c:yVal>
          <c:smooth val="0"/>
          <c:extLst xmlns:c16r2="http://schemas.microsoft.com/office/drawing/2015/06/chart">
            <c:ext xmlns:c16="http://schemas.microsoft.com/office/drawing/2014/chart" uri="{C3380CC4-5D6E-409C-BE32-E72D297353CC}">
              <c16:uniqueId val="{00000002-6979-422D-81D5-A71B5A9F4D45}"/>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0.0</c:v>
                </c:pt>
                <c:pt idx="1">
                  <c:v>4.559385036733602</c:v>
                </c:pt>
                <c:pt idx="2">
                  <c:v>8.949859489825485</c:v>
                </c:pt>
                <c:pt idx="3">
                  <c:v>13.19287276428622</c:v>
                </c:pt>
                <c:pt idx="4">
                  <c:v>17.30532338173298</c:v>
                </c:pt>
                <c:pt idx="5">
                  <c:v>21.30045795742762</c:v>
                </c:pt>
                <c:pt idx="6">
                  <c:v>25.18860325002908</c:v>
                </c:pt>
                <c:pt idx="7">
                  <c:v>28.97775846216018</c:v>
                </c:pt>
                <c:pt idx="8">
                  <c:v>32.67407394329845</c:v>
                </c:pt>
                <c:pt idx="9">
                  <c:v>36.28223762038897</c:v>
                </c:pt>
                <c:pt idx="10">
                  <c:v>39.80578652557915</c:v>
                </c:pt>
                <c:pt idx="11">
                  <c:v>43.24735756013797</c:v>
                </c:pt>
                <c:pt idx="12">
                  <c:v>46.60888899770498</c:v>
                </c:pt>
                <c:pt idx="13">
                  <c:v>51.85661914395222</c:v>
                </c:pt>
                <c:pt idx="14">
                  <c:v>56.78495024865105</c:v>
                </c:pt>
                <c:pt idx="15">
                  <c:v>61.44745239233953</c:v>
                </c:pt>
                <c:pt idx="16">
                  <c:v>65.88648448061485</c:v>
                </c:pt>
                <c:pt idx="17">
                  <c:v>70.13568296049735</c:v>
                </c:pt>
                <c:pt idx="18">
                  <c:v>74.22170329611617</c:v>
                </c:pt>
                <c:pt idx="19">
                  <c:v>78.16562205927583</c:v>
                </c:pt>
                <c:pt idx="20">
                  <c:v>81.9840654518275</c:v>
                </c:pt>
                <c:pt idx="21">
                  <c:v>85.6901166707071</c:v>
                </c:pt>
                <c:pt idx="22">
                  <c:v>89.2940446455468</c:v>
                </c:pt>
                <c:pt idx="23">
                  <c:v>92.80388863020555</c:v>
                </c:pt>
                <c:pt idx="24">
                  <c:v>96.22592657798275</c:v>
                </c:pt>
                <c:pt idx="25">
                  <c:v>99.56504990280145</c:v>
                </c:pt>
                <c:pt idx="26">
                  <c:v>102.8277407884702</c:v>
                </c:pt>
                <c:pt idx="27">
                  <c:v>106.016605507984</c:v>
                </c:pt>
                <c:pt idx="28">
                  <c:v>109.1336502619502</c:v>
                </c:pt>
                <c:pt idx="29">
                  <c:v>112.1804355493987</c:v>
                </c:pt>
                <c:pt idx="30">
                  <c:v>115.1581835370762</c:v>
                </c:pt>
                <c:pt idx="31">
                  <c:v>118.067862739741</c:v>
                </c:pt>
                <c:pt idx="32">
                  <c:v>120.9102546312261</c:v>
                </c:pt>
                <c:pt idx="33">
                  <c:v>123.6860058383122</c:v>
                </c:pt>
                <c:pt idx="34">
                  <c:v>126.395668846797</c:v>
                </c:pt>
                <c:pt idx="35">
                  <c:v>129.0397335677385</c:v>
                </c:pt>
                <c:pt idx="36">
                  <c:v>131.618651644288</c:v>
                </c:pt>
                <c:pt idx="37">
                  <c:v>134.1328550036892</c:v>
                </c:pt>
                <c:pt idx="38">
                  <c:v>136.5827698571738</c:v>
                </c:pt>
                <c:pt idx="39">
                  <c:v>138.9688308031427</c:v>
                </c:pt>
                <c:pt idx="40">
                  <c:v>141.2914842231473</c:v>
                </c:pt>
                <c:pt idx="41">
                  <c:v>143.551193703735</c:v>
                </c:pt>
                <c:pt idx="42">
                  <c:v>145.7484437626308</c:v>
                </c:pt>
                <c:pt idx="43">
                  <c:v>147.8837422151055</c:v>
                </c:pt>
                <c:pt idx="44">
                  <c:v>149.9576214900335</c:v>
                </c:pt>
                <c:pt idx="45">
                  <c:v>151.9706391412201</c:v>
                </c:pt>
                <c:pt idx="46">
                  <c:v>153.9233777481886</c:v>
                </c:pt>
                <c:pt idx="47">
                  <c:v>155.8164443596861</c:v>
                </c:pt>
                <c:pt idx="48">
                  <c:v>157.6504696005468</c:v>
                </c:pt>
                <c:pt idx="49">
                  <c:v>159.4261065365517</c:v>
                </c:pt>
                <c:pt idx="50">
                  <c:v>161.1440293713135</c:v>
                </c:pt>
                <c:pt idx="51">
                  <c:v>162.8049320328091</c:v>
                </c:pt>
                <c:pt idx="52">
                  <c:v>164.4095266993436</c:v>
                </c:pt>
                <c:pt idx="53">
                  <c:v>165.9585422882928</c:v>
                </c:pt>
                <c:pt idx="54">
                  <c:v>167.4527229396876</c:v>
                </c:pt>
                <c:pt idx="55">
                  <c:v>168.892826514545</c:v>
                </c:pt>
                <c:pt idx="56">
                  <c:v>170.2796231226762</c:v>
                </c:pt>
                <c:pt idx="57">
                  <c:v>171.6138936907547</c:v>
                </c:pt>
                <c:pt idx="58">
                  <c:v>172.8964285783536</c:v>
                </c:pt>
                <c:pt idx="59">
                  <c:v>174.128026247151</c:v>
                </c:pt>
                <c:pt idx="60">
                  <c:v>175.3094919868427</c:v>
                </c:pt>
                <c:pt idx="61">
                  <c:v>176.4416366995811</c:v>
                </c:pt>
                <c:pt idx="62">
                  <c:v>177.5252757438993</c:v>
                </c:pt>
                <c:pt idx="63">
                  <c:v>178.5612278380804</c:v>
                </c:pt>
                <c:pt idx="64">
                  <c:v>179.550314022376</c:v>
                </c:pt>
                <c:pt idx="65">
                  <c:v>180.4933566789796</c:v>
                </c:pt>
                <c:pt idx="66">
                  <c:v>181.3911786083172</c:v>
                </c:pt>
                <c:pt idx="67">
                  <c:v>182.2446021599899</c:v>
                </c:pt>
                <c:pt idx="68">
                  <c:v>183.0544484165243</c:v>
                </c:pt>
                <c:pt idx="69">
                  <c:v>183.821536427979</c:v>
                </c:pt>
                <c:pt idx="70">
                  <c:v>184.5466824954215</c:v>
                </c:pt>
                <c:pt idx="71">
                  <c:v>185.2306995012295</c:v>
                </c:pt>
                <c:pt idx="72">
                  <c:v>185.8743962842168</c:v>
                </c:pt>
                <c:pt idx="73">
                  <c:v>186.4785770575377</c:v>
                </c:pt>
                <c:pt idx="74">
                  <c:v>187.044040867465</c:v>
                </c:pt>
                <c:pt idx="75">
                  <c:v>187.5715810910554</c:v>
                </c:pt>
                <c:pt idx="76">
                  <c:v>188.0619849709024</c:v>
                </c:pt>
                <c:pt idx="77">
                  <c:v>188.5160331851093</c:v>
                </c:pt>
                <c:pt idx="78">
                  <c:v>188.9344994507942</c:v>
                </c:pt>
                <c:pt idx="79">
                  <c:v>189.31815015942</c:v>
                </c:pt>
                <c:pt idx="80">
                  <c:v>189.667744042336</c:v>
                </c:pt>
                <c:pt idx="81">
                  <c:v>189.9840318650067</c:v>
                </c:pt>
                <c:pt idx="82">
                  <c:v>190.2677561484024</c:v>
                </c:pt>
                <c:pt idx="83">
                  <c:v>190.5196509161842</c:v>
                </c:pt>
                <c:pt idx="84">
                  <c:v>190.7404414662706</c:v>
                </c:pt>
                <c:pt idx="85">
                  <c:v>190.9308441655321</c:v>
                </c:pt>
                <c:pt idx="86">
                  <c:v>191.091566266321</c:v>
                </c:pt>
                <c:pt idx="87">
                  <c:v>191.2233057437111</c:v>
                </c:pt>
                <c:pt idx="88">
                  <c:v>191.326751152249</c:v>
                </c:pt>
                <c:pt idx="89">
                  <c:v>191.4025815011828</c:v>
                </c:pt>
                <c:pt idx="90">
                  <c:v>191.4514661471057</c:v>
                </c:pt>
                <c:pt idx="91">
                  <c:v>191.4740647030567</c:v>
                </c:pt>
                <c:pt idx="92">
                  <c:v>191.4710269631046</c:v>
                </c:pt>
                <c:pt idx="93">
                  <c:v>191.4429928415584</c:v>
                </c:pt>
                <c:pt idx="94">
                  <c:v>191.3905923259063</c:v>
                </c:pt>
                <c:pt idx="95">
                  <c:v>191.314445442713</c:v>
                </c:pt>
                <c:pt idx="96">
                  <c:v>191.2151622356618</c:v>
                </c:pt>
                <c:pt idx="97">
                  <c:v>191.0933427550358</c:v>
                </c:pt>
                <c:pt idx="98">
                  <c:v>190.949577057896</c:v>
                </c:pt>
                <c:pt idx="99">
                  <c:v>190.7844452183253</c:v>
                </c:pt>
                <c:pt idx="100">
                  <c:v>190.5985173470717</c:v>
                </c:pt>
                <c:pt idx="101">
                  <c:v>190.3923536199945</c:v>
                </c:pt>
                <c:pt idx="102">
                  <c:v>190.1665043147341</c:v>
                </c:pt>
                <c:pt idx="103">
                  <c:v>189.9215098550526</c:v>
                </c:pt>
                <c:pt idx="104">
                  <c:v>189.6579008623212</c:v>
                </c:pt>
                <c:pt idx="105">
                  <c:v>189.3761982136662</c:v>
                </c:pt>
                <c:pt idx="106">
                  <c:v>189.0769131062843</c:v>
                </c:pt>
                <c:pt idx="107">
                  <c:v>188.7605471274906</c:v>
                </c:pt>
                <c:pt idx="108">
                  <c:v>188.4275923300656</c:v>
                </c:pt>
                <c:pt idx="109">
                  <c:v>188.0785313125002</c:v>
                </c:pt>
                <c:pt idx="110">
                  <c:v>187.7138373037483</c:v>
                </c:pt>
                <c:pt idx="111">
                  <c:v>187.3339742521175</c:v>
                </c:pt>
                <c:pt idx="112">
                  <c:v>186.9393969179778</c:v>
                </c:pt>
                <c:pt idx="113">
                  <c:v>186.5305509699037</c:v>
                </c:pt>
                <c:pt idx="114">
                  <c:v>186.1078730840118</c:v>
                </c:pt>
                <c:pt idx="115">
                  <c:v>185.6717910461257</c:v>
                </c:pt>
                <c:pt idx="116">
                  <c:v>185.2227238565401</c:v>
                </c:pt>
                <c:pt idx="117">
                  <c:v>184.7610818371004</c:v>
                </c:pt>
                <c:pt idx="118">
                  <c:v>184.2872667403344</c:v>
                </c:pt>
                <c:pt idx="119">
                  <c:v>183.8016718604226</c:v>
                </c:pt>
              </c:numCache>
            </c:numRef>
          </c:yVal>
          <c:smooth val="0"/>
          <c:extLst xmlns:c16r2="http://schemas.microsoft.com/office/drawing/2015/06/chart">
            <c:ext xmlns:c16="http://schemas.microsoft.com/office/drawing/2014/chart" uri="{C3380CC4-5D6E-409C-BE32-E72D297353CC}">
              <c16:uniqueId val="{00000003-6979-422D-81D5-A71B5A9F4D45}"/>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0.0</c:v>
                </c:pt>
                <c:pt idx="1">
                  <c:v>9.118770073464928</c:v>
                </c:pt>
                <c:pt idx="2">
                  <c:v>17.94044796737942</c:v>
                </c:pt>
                <c:pt idx="3">
                  <c:v>26.48307808968821</c:v>
                </c:pt>
                <c:pt idx="4">
                  <c:v>34.76129321210783</c:v>
                </c:pt>
                <c:pt idx="5">
                  <c:v>42.78698596298728</c:v>
                </c:pt>
                <c:pt idx="6">
                  <c:v>50.56986386672259</c:v>
                </c:pt>
                <c:pt idx="7">
                  <c:v>58.11790079194998</c:v>
                </c:pt>
                <c:pt idx="8">
                  <c:v>65.43770325532886</c:v>
                </c:pt>
                <c:pt idx="9">
                  <c:v>72.53480686905685</c:v>
                </c:pt>
                <c:pt idx="10">
                  <c:v>79.4139155622879</c:v>
                </c:pt>
                <c:pt idx="11">
                  <c:v>86.07909399512253</c:v>
                </c:pt>
                <c:pt idx="12">
                  <c:v>92.5339217473629</c:v>
                </c:pt>
                <c:pt idx="13">
                  <c:v>102.7112904690534</c:v>
                </c:pt>
                <c:pt idx="14">
                  <c:v>112.4795892701131</c:v>
                </c:pt>
                <c:pt idx="15">
                  <c:v>121.8796877353443</c:v>
                </c:pt>
                <c:pt idx="16">
                  <c:v>130.9444885852031</c:v>
                </c:pt>
                <c:pt idx="17">
                  <c:v>139.7009688931157</c:v>
                </c:pt>
                <c:pt idx="18">
                  <c:v>148.171300711786</c:v>
                </c:pt>
                <c:pt idx="19">
                  <c:v>156.373764901</c:v>
                </c:pt>
                <c:pt idx="20">
                  <c:v>164.3234971159782</c:v>
                </c:pt>
                <c:pt idx="21">
                  <c:v>172.0330959696771</c:v>
                </c:pt>
                <c:pt idx="22">
                  <c:v>179.5131181374427</c:v>
                </c:pt>
                <c:pt idx="23">
                  <c:v>186.7724808239036</c:v>
                </c:pt>
                <c:pt idx="24">
                  <c:v>193.8187884062754</c:v>
                </c:pt>
                <c:pt idx="25">
                  <c:v>200.6585970829792</c:v>
                </c:pt>
                <c:pt idx="26">
                  <c:v>207.3029846501145</c:v>
                </c:pt>
                <c:pt idx="27">
                  <c:v>213.7567074344197</c:v>
                </c:pt>
                <c:pt idx="28">
                  <c:v>220.0240161667261</c:v>
                </c:pt>
                <c:pt idx="29">
                  <c:v>226.1087933799554</c:v>
                </c:pt>
                <c:pt idx="30">
                  <c:v>232.0146347279133</c:v>
                </c:pt>
                <c:pt idx="31">
                  <c:v>237.7449135933659</c:v>
                </c:pt>
                <c:pt idx="32">
                  <c:v>243.302832276012</c:v>
                </c:pt>
                <c:pt idx="33">
                  <c:v>248.6914623328598</c:v>
                </c:pt>
                <c:pt idx="34">
                  <c:v>253.9137761658531</c:v>
                </c:pt>
                <c:pt idx="35">
                  <c:v>258.9726715611464</c:v>
                </c:pt>
                <c:pt idx="36">
                  <c:v>263.8709905658829</c:v>
                </c:pt>
                <c:pt idx="37">
                  <c:v>268.6115338280342</c:v>
                </c:pt>
                <c:pt idx="38">
                  <c:v>273.1970713125846</c:v>
                </c:pt>
                <c:pt idx="39">
                  <c:v>277.6303575239858</c:v>
                </c:pt>
                <c:pt idx="40">
                  <c:v>281.9141292469694</c:v>
                </c:pt>
                <c:pt idx="41">
                  <c:v>286.0511092587515</c:v>
                </c:pt>
                <c:pt idx="42">
                  <c:v>290.044008723718</c:v>
                </c:pt>
                <c:pt idx="43">
                  <c:v>293.8955284849662</c:v>
                </c:pt>
                <c:pt idx="44">
                  <c:v>297.6083595072469</c:v>
                </c:pt>
                <c:pt idx="45">
                  <c:v>301.1851826763663</c:v>
                </c:pt>
                <c:pt idx="46">
                  <c:v>304.6286681190617</c:v>
                </c:pt>
                <c:pt idx="47">
                  <c:v>307.9414741742644</c:v>
                </c:pt>
                <c:pt idx="48">
                  <c:v>311.1262461197626</c:v>
                </c:pt>
                <c:pt idx="49">
                  <c:v>314.1856147365879</c:v>
                </c:pt>
                <c:pt idx="50">
                  <c:v>317.1221947758891</c:v>
                </c:pt>
                <c:pt idx="51">
                  <c:v>319.938583378867</c:v>
                </c:pt>
                <c:pt idx="52">
                  <c:v>322.6373584993366</c:v>
                </c:pt>
                <c:pt idx="53">
                  <c:v>325.2210773376916</c:v>
                </c:pt>
                <c:pt idx="54">
                  <c:v>327.692274819703</c:v>
                </c:pt>
                <c:pt idx="55">
                  <c:v>330.053462137057</c:v>
                </c:pt>
                <c:pt idx="56">
                  <c:v>332.3071253618427</c:v>
                </c:pt>
                <c:pt idx="57">
                  <c:v>334.455724143202</c:v>
                </c:pt>
                <c:pt idx="58">
                  <c:v>336.5016904916401</c:v>
                </c:pt>
                <c:pt idx="59">
                  <c:v>338.4474276539981</c:v>
                </c:pt>
                <c:pt idx="60">
                  <c:v>340.2953090803981</c:v>
                </c:pt>
                <c:pt idx="61">
                  <c:v>342.0476774829644</c:v>
                </c:pt>
                <c:pt idx="62">
                  <c:v>343.7068439851291</c:v>
                </c:pt>
                <c:pt idx="63">
                  <c:v>345.2750873594541</c:v>
                </c:pt>
                <c:pt idx="64">
                  <c:v>346.7546533513178</c:v>
                </c:pt>
                <c:pt idx="65">
                  <c:v>348.1477540853967</c:v>
                </c:pt>
                <c:pt idx="66">
                  <c:v>349.4565675515256</c:v>
                </c:pt>
                <c:pt idx="67">
                  <c:v>350.6832371663513</c:v>
                </c:pt>
                <c:pt idx="68">
                  <c:v>351.8298714070661</c:v>
                </c:pt>
                <c:pt idx="69">
                  <c:v>352.898543513456</c:v>
                </c:pt>
                <c:pt idx="70">
                  <c:v>353.8912912545165</c:v>
                </c:pt>
                <c:pt idx="71">
                  <c:v>354.8101167559261</c:v>
                </c:pt>
                <c:pt idx="72">
                  <c:v>355.6569863846998</c:v>
                </c:pt>
                <c:pt idx="73">
                  <c:v>356.4338306875238</c:v>
                </c:pt>
                <c:pt idx="74">
                  <c:v>357.1425443792563</c:v>
                </c:pt>
                <c:pt idx="75">
                  <c:v>357.784986378324</c:v>
                </c:pt>
                <c:pt idx="76">
                  <c:v>358.362979885801</c:v>
                </c:pt>
                <c:pt idx="77">
                  <c:v>358.8783125050786</c:v>
                </c:pt>
                <c:pt idx="78">
                  <c:v>359.3327363992375</c:v>
                </c:pt>
                <c:pt idx="79">
                  <c:v>359.7279684832781</c:v>
                </c:pt>
                <c:pt idx="80">
                  <c:v>360.0656906485933</c:v>
                </c:pt>
                <c:pt idx="81">
                  <c:v>360.3475500171116</c:v>
                </c:pt>
                <c:pt idx="82">
                  <c:v>360.5751592227334</c:v>
                </c:pt>
                <c:pt idx="83">
                  <c:v>360.7500967177775</c:v>
                </c:pt>
                <c:pt idx="84">
                  <c:v>360.8739071022736</c:v>
                </c:pt>
                <c:pt idx="85">
                  <c:v>360.9481014740832</c:v>
                </c:pt>
                <c:pt idx="86">
                  <c:v>360.9741577978886</c:v>
                </c:pt>
                <c:pt idx="87">
                  <c:v>360.9535212913061</c:v>
                </c:pt>
                <c:pt idx="88">
                  <c:v>360.8876048262927</c:v>
                </c:pt>
                <c:pt idx="89">
                  <c:v>360.7777893443763</c:v>
                </c:pt>
                <c:pt idx="90">
                  <c:v>360.625424284072</c:v>
                </c:pt>
                <c:pt idx="91">
                  <c:v>360.4318280191287</c:v>
                </c:pt>
                <c:pt idx="92">
                  <c:v>360.1982883062465</c:v>
                </c:pt>
                <c:pt idx="93">
                  <c:v>359.9260627409842</c:v>
                </c:pt>
                <c:pt idx="94">
                  <c:v>359.6163792207544</c:v>
                </c:pt>
                <c:pt idx="95">
                  <c:v>359.2704364136489</c:v>
                </c:pt>
                <c:pt idx="96">
                  <c:v>358.8894042322726</c:v>
                </c:pt>
                <c:pt idx="97">
                  <c:v>358.474424311427</c:v>
                </c:pt>
                <c:pt idx="98">
                  <c:v>358.0266104888464</c:v>
                </c:pt>
                <c:pt idx="99">
                  <c:v>357.5470492881091</c:v>
                </c:pt>
                <c:pt idx="100">
                  <c:v>357.0368004029496</c:v>
                </c:pt>
                <c:pt idx="101">
                  <c:v>356.4968971822286</c:v>
                </c:pt>
                <c:pt idx="102">
                  <c:v>355.9283471149042</c:v>
                </c:pt>
                <c:pt idx="103">
                  <c:v>355.3321323143191</c:v>
                </c:pt>
                <c:pt idx="104">
                  <c:v>354.7092100013006</c:v>
                </c:pt>
                <c:pt idx="105">
                  <c:v>354.0605129854539</c:v>
                </c:pt>
                <c:pt idx="106">
                  <c:v>353.3869501441856</c:v>
                </c:pt>
                <c:pt idx="107">
                  <c:v>352.6894068989895</c:v>
                </c:pt>
                <c:pt idx="108">
                  <c:v>351.9687456885645</c:v>
                </c:pt>
                <c:pt idx="109">
                  <c:v>351.2258064383839</c:v>
                </c:pt>
                <c:pt idx="110">
                  <c:v>350.4614070263351</c:v>
                </c:pt>
                <c:pt idx="111">
                  <c:v>349.6763437441164</c:v>
                </c:pt>
                <c:pt idx="112">
                  <c:v>348.8713917541061</c:v>
                </c:pt>
                <c:pt idx="113">
                  <c:v>348.0473055413917</c:v>
                </c:pt>
                <c:pt idx="114">
                  <c:v>347.2048193607575</c:v>
                </c:pt>
                <c:pt idx="115">
                  <c:v>346.3446476783738</c:v>
                </c:pt>
                <c:pt idx="116">
                  <c:v>345.467485608006</c:v>
                </c:pt>
                <c:pt idx="117">
                  <c:v>344.5740093415675</c:v>
                </c:pt>
                <c:pt idx="118">
                  <c:v>343.6648765738491</c:v>
                </c:pt>
                <c:pt idx="119">
                  <c:v>342.7407269212769</c:v>
                </c:pt>
              </c:numCache>
            </c:numRef>
          </c:yVal>
          <c:smooth val="0"/>
          <c:extLst xmlns:c16r2="http://schemas.microsoft.com/office/drawing/2015/06/chart">
            <c:ext xmlns:c16="http://schemas.microsoft.com/office/drawing/2014/chart" uri="{C3380CC4-5D6E-409C-BE32-E72D297353CC}">
              <c16:uniqueId val="{00000004-6979-422D-81D5-A71B5A9F4D45}"/>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0.0</c:v>
                </c:pt>
                <c:pt idx="1">
                  <c:v>6.839077555098356</c:v>
                </c:pt>
                <c:pt idx="2">
                  <c:v>13.28914549326055</c:v>
                </c:pt>
                <c:pt idx="3">
                  <c:v>19.39630908629397</c:v>
                </c:pt>
                <c:pt idx="4">
                  <c:v>25.19786245120758</c:v>
                </c:pt>
                <c:pt idx="5">
                  <c:v>30.72399929824451</c:v>
                </c:pt>
                <c:pt idx="6">
                  <c:v>35.9992067844255</c:v>
                </c:pt>
                <c:pt idx="7">
                  <c:v>41.0433928366001</c:v>
                </c:pt>
                <c:pt idx="8">
                  <c:v>45.87279700295903</c:v>
                </c:pt>
                <c:pt idx="9">
                  <c:v>50.5007256350741</c:v>
                </c:pt>
                <c:pt idx="10">
                  <c:v>54.93814461118652</c:v>
                </c:pt>
                <c:pt idx="11">
                  <c:v>59.1941566146124</c:v>
                </c:pt>
                <c:pt idx="12">
                  <c:v>63.27638492651385</c:v>
                </c:pt>
                <c:pt idx="13">
                  <c:v>71.08854795282124</c:v>
                </c:pt>
                <c:pt idx="14">
                  <c:v>78.35811703690408</c:v>
                </c:pt>
                <c:pt idx="15">
                  <c:v>85.16331634227845</c:v>
                </c:pt>
                <c:pt idx="16">
                  <c:v>91.56695199028581</c:v>
                </c:pt>
                <c:pt idx="17">
                  <c:v>97.61977174547785</c:v>
                </c:pt>
                <c:pt idx="18">
                  <c:v>103.3628292316671</c:v>
                </c:pt>
                <c:pt idx="19">
                  <c:v>108.8293920424021</c:v>
                </c:pt>
                <c:pt idx="20">
                  <c:v>114.04648128188</c:v>
                </c:pt>
                <c:pt idx="21">
                  <c:v>119.036112444932</c:v>
                </c:pt>
                <c:pt idx="22">
                  <c:v>123.8162945158224</c:v>
                </c:pt>
                <c:pt idx="23">
                  <c:v>128.4018335198871</c:v>
                </c:pt>
                <c:pt idx="24">
                  <c:v>132.80497807034</c:v>
                </c:pt>
                <c:pt idx="25">
                  <c:v>137.035937364698</c:v>
                </c:pt>
                <c:pt idx="26">
                  <c:v>141.1071595020871</c:v>
                </c:pt>
                <c:pt idx="27">
                  <c:v>145.0255505602263</c:v>
                </c:pt>
                <c:pt idx="28">
                  <c:v>148.797029486983</c:v>
                </c:pt>
                <c:pt idx="29">
                  <c:v>152.4267609748599</c:v>
                </c:pt>
                <c:pt idx="30">
                  <c:v>155.9193126408891</c:v>
                </c:pt>
                <c:pt idx="31">
                  <c:v>159.2787797236188</c:v>
                </c:pt>
                <c:pt idx="32">
                  <c:v>162.5088838785518</c:v>
                </c:pt>
                <c:pt idx="33">
                  <c:v>165.6130512582131</c:v>
                </c:pt>
                <c:pt idx="34">
                  <c:v>168.5944740460545</c:v>
                </c:pt>
                <c:pt idx="35">
                  <c:v>171.4561587932203</c:v>
                </c:pt>
                <c:pt idx="36">
                  <c:v>174.2009642460157</c:v>
                </c:pt>
                <c:pt idx="37">
                  <c:v>176.831630819228</c:v>
                </c:pt>
                <c:pt idx="38">
                  <c:v>179.3508034417036</c:v>
                </c:pt>
                <c:pt idx="39">
                  <c:v>181.7610530242309</c:v>
                </c:pt>
                <c:pt idx="40">
                  <c:v>184.064885672015</c:v>
                </c:pt>
                <c:pt idx="41">
                  <c:v>186.2647528801745</c:v>
                </c:pt>
                <c:pt idx="42">
                  <c:v>188.3630592319851</c:v>
                </c:pt>
                <c:pt idx="43">
                  <c:v>190.3621680887654</c:v>
                </c:pt>
                <c:pt idx="44">
                  <c:v>192.2644057178336</c:v>
                </c:pt>
                <c:pt idx="45">
                  <c:v>194.0720642133138</c:v>
                </c:pt>
                <c:pt idx="46">
                  <c:v>195.7874034908086</c:v>
                </c:pt>
                <c:pt idx="47">
                  <c:v>197.4126525780193</c:v>
                </c:pt>
                <c:pt idx="48">
                  <c:v>198.950010376314</c:v>
                </c:pt>
                <c:pt idx="49">
                  <c:v>200.4016460308026</c:v>
                </c:pt>
                <c:pt idx="50">
                  <c:v>201.7696990165468</c:v>
                </c:pt>
                <c:pt idx="51">
                  <c:v>203.0562790248414</c:v>
                </c:pt>
                <c:pt idx="52">
                  <c:v>204.2634657185475</c:v>
                </c:pt>
                <c:pt idx="53">
                  <c:v>205.393308398428</c:v>
                </c:pt>
                <c:pt idx="54">
                  <c:v>206.4478256229681</c:v>
                </c:pt>
                <c:pt idx="55">
                  <c:v>207.4290048108223</c:v>
                </c:pt>
                <c:pt idx="56">
                  <c:v>208.3388018474997</c:v>
                </c:pt>
                <c:pt idx="57">
                  <c:v>209.1791407121282</c:v>
                </c:pt>
                <c:pt idx="58">
                  <c:v>209.951913135717</c:v>
                </c:pt>
                <c:pt idx="59">
                  <c:v>210.658978298748</c:v>
                </c:pt>
                <c:pt idx="60">
                  <c:v>211.3021625732381</c:v>
                </c:pt>
                <c:pt idx="61">
                  <c:v>211.8832593123466</c:v>
                </c:pt>
                <c:pt idx="62">
                  <c:v>212.404028688945</c:v>
                </c:pt>
                <c:pt idx="63">
                  <c:v>212.866197583447</c:v>
                </c:pt>
                <c:pt idx="64">
                  <c:v>213.2714595202046</c:v>
                </c:pt>
                <c:pt idx="65">
                  <c:v>213.6214746511546</c:v>
                </c:pt>
                <c:pt idx="66">
                  <c:v>213.9178697849716</c:v>
                </c:pt>
                <c:pt idx="67">
                  <c:v>214.1622384595471</c:v>
                </c:pt>
                <c:pt idx="68">
                  <c:v>214.3561410554966</c:v>
                </c:pt>
                <c:pt idx="69">
                  <c:v>214.5011049482282</c:v>
                </c:pt>
                <c:pt idx="70">
                  <c:v>214.5986246960478</c:v>
                </c:pt>
                <c:pt idx="71">
                  <c:v>214.6501622617562</c:v>
                </c:pt>
                <c:pt idx="72">
                  <c:v>214.6571472652536</c:v>
                </c:pt>
                <c:pt idx="73">
                  <c:v>214.6209772646671</c:v>
                </c:pt>
                <c:pt idx="74">
                  <c:v>214.5430180636536</c:v>
                </c:pt>
                <c:pt idx="75">
                  <c:v>214.4246040425496</c:v>
                </c:pt>
                <c:pt idx="76">
                  <c:v>214.2670385112092</c:v>
                </c:pt>
                <c:pt idx="77">
                  <c:v>214.0715940814048</c:v>
                </c:pt>
                <c:pt idx="78">
                  <c:v>213.8395130568333</c:v>
                </c:pt>
                <c:pt idx="79">
                  <c:v>213.5720078388213</c:v>
                </c:pt>
                <c:pt idx="80">
                  <c:v>213.2702613459705</c:v>
                </c:pt>
                <c:pt idx="81">
                  <c:v>212.9354274460647</c:v>
                </c:pt>
                <c:pt idx="82">
                  <c:v>212.568631398683</c:v>
                </c:pt>
                <c:pt idx="83">
                  <c:v>212.1709703070301</c:v>
                </c:pt>
                <c:pt idx="84">
                  <c:v>211.7435135776082</c:v>
                </c:pt>
                <c:pt idx="85">
                  <c:v>211.287303386464</c:v>
                </c:pt>
                <c:pt idx="86">
                  <c:v>210.803355150786</c:v>
                </c:pt>
                <c:pt idx="87">
                  <c:v>210.2926580047492</c:v>
                </c:pt>
                <c:pt idx="88">
                  <c:v>209.7561752785646</c:v>
                </c:pt>
                <c:pt idx="89">
                  <c:v>209.1948449797619</c:v>
                </c:pt>
                <c:pt idx="90">
                  <c:v>208.60958027582</c:v>
                </c:pt>
                <c:pt idx="91">
                  <c:v>208.001269977306</c:v>
                </c:pt>
                <c:pt idx="92">
                  <c:v>207.3707790207673</c:v>
                </c:pt>
                <c:pt idx="93">
                  <c:v>206.7189489506568</c:v>
                </c:pt>
                <c:pt idx="94">
                  <c:v>206.0465983996551</c:v>
                </c:pt>
                <c:pt idx="95">
                  <c:v>205.354523566773</c:v>
                </c:pt>
                <c:pt idx="96">
                  <c:v>204.6434986927011</c:v>
                </c:pt>
                <c:pt idx="97">
                  <c:v>203.9142765318934</c:v>
                </c:pt>
                <c:pt idx="98">
                  <c:v>203.1675888209334</c:v>
                </c:pt>
                <c:pt idx="99">
                  <c:v>202.4041467427492</c:v>
                </c:pt>
                <c:pt idx="100">
                  <c:v>201.6246413863091</c:v>
                </c:pt>
                <c:pt idx="101">
                  <c:v>200.82974420147</c:v>
                </c:pt>
                <c:pt idx="102">
                  <c:v>200.0201074486167</c:v>
                </c:pt>
                <c:pt idx="103">
                  <c:v>199.1963646428812</c:v>
                </c:pt>
                <c:pt idx="104">
                  <c:v>198.3591309926364</c:v>
                </c:pt>
                <c:pt idx="105">
                  <c:v>197.5090038320695</c:v>
                </c:pt>
                <c:pt idx="106">
                  <c:v>196.6465630476432</c:v>
                </c:pt>
                <c:pt idx="107">
                  <c:v>195.7723714982603</c:v>
                </c:pt>
                <c:pt idx="108">
                  <c:v>194.8869754289826</c:v>
                </c:pt>
                <c:pt idx="109">
                  <c:v>193.9909048781983</c:v>
                </c:pt>
                <c:pt idx="110">
                  <c:v>193.0846740781049</c:v>
                </c:pt>
                <c:pt idx="111">
                  <c:v>192.1687818484143</c:v>
                </c:pt>
                <c:pt idx="112">
                  <c:v>191.2437119832593</c:v>
                </c:pt>
                <c:pt idx="113">
                  <c:v>190.3099336311652</c:v>
                </c:pt>
                <c:pt idx="114">
                  <c:v>189.3679016681081</c:v>
                </c:pt>
                <c:pt idx="115">
                  <c:v>188.4180570636086</c:v>
                </c:pt>
                <c:pt idx="116">
                  <c:v>187.4608272398377</c:v>
                </c:pt>
                <c:pt idx="117">
                  <c:v>186.496626423751</c:v>
                </c:pt>
                <c:pt idx="118">
                  <c:v>185.5258559922331</c:v>
                </c:pt>
                <c:pt idx="119">
                  <c:v>184.5489048102954</c:v>
                </c:pt>
              </c:numCache>
            </c:numRef>
          </c:yVal>
          <c:smooth val="0"/>
          <c:extLst xmlns:c16r2="http://schemas.microsoft.com/office/drawing/2015/06/chart">
            <c:ext xmlns:c16="http://schemas.microsoft.com/office/drawing/2014/chart" uri="{C3380CC4-5D6E-409C-BE32-E72D297353CC}">
              <c16:uniqueId val="{00000005-6979-422D-81D5-A71B5A9F4D45}"/>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0.0</c:v>
                </c:pt>
                <c:pt idx="1">
                  <c:v>9.118770073466292</c:v>
                </c:pt>
                <c:pt idx="2">
                  <c:v>17.77220253735688</c:v>
                </c:pt>
                <c:pt idx="3">
                  <c:v>26.01044594649466</c:v>
                </c:pt>
                <c:pt idx="4">
                  <c:v>33.87413080955775</c:v>
                </c:pt>
                <c:pt idx="5">
                  <c:v>41.39622002629334</c:v>
                </c:pt>
                <c:pt idx="6">
                  <c:v>48.6035146647755</c:v>
                </c:pt>
                <c:pt idx="7">
                  <c:v>55.51787279479854</c:v>
                </c:pt>
                <c:pt idx="8">
                  <c:v>62.15719503848686</c:v>
                </c:pt>
                <c:pt idx="9">
                  <c:v>68.5362206028481</c:v>
                </c:pt>
                <c:pt idx="10">
                  <c:v>74.66716945045753</c:v>
                </c:pt>
                <c:pt idx="11">
                  <c:v>80.5602596410445</c:v>
                </c:pt>
                <c:pt idx="12">
                  <c:v>86.224123470367</c:v>
                </c:pt>
                <c:pt idx="13">
                  <c:v>95.59581574942375</c:v>
                </c:pt>
                <c:pt idx="14">
                  <c:v>104.4756509681342</c:v>
                </c:pt>
                <c:pt idx="15">
                  <c:v>112.9241092501466</c:v>
                </c:pt>
                <c:pt idx="16">
                  <c:v>120.9894883691513</c:v>
                </c:pt>
                <c:pt idx="17">
                  <c:v>128.7108610687974</c:v>
                </c:pt>
                <c:pt idx="18">
                  <c:v>136.1199041905871</c:v>
                </c:pt>
                <c:pt idx="19">
                  <c:v>143.2423713895241</c:v>
                </c:pt>
                <c:pt idx="20">
                  <c:v>150.0992794216422</c:v>
                </c:pt>
                <c:pt idx="21">
                  <c:v>156.7078626715058</c:v>
                </c:pt>
                <c:pt idx="22">
                  <c:v>163.0823403101058</c:v>
                </c:pt>
                <c:pt idx="23">
                  <c:v>169.234532103208</c:v>
                </c:pt>
                <c:pt idx="24">
                  <c:v>175.1743520732612</c:v>
                </c:pt>
                <c:pt idx="25">
                  <c:v>180.9102036712602</c:v>
                </c:pt>
                <c:pt idx="26">
                  <c:v>186.4546532208551</c:v>
                </c:pt>
                <c:pt idx="27">
                  <c:v>191.8135636346033</c:v>
                </c:pt>
                <c:pt idx="28">
                  <c:v>196.9920974860738</c:v>
                </c:pt>
                <c:pt idx="29">
                  <c:v>201.9948964464706</c:v>
                </c:pt>
                <c:pt idx="30">
                  <c:v>206.8261951983177</c:v>
                </c:pt>
                <c:pt idx="31">
                  <c:v>211.4899111645987</c:v>
                </c:pt>
                <c:pt idx="32">
                  <c:v>215.9897150151924</c:v>
                </c:pt>
                <c:pt idx="33">
                  <c:v>220.32908583267</c:v>
                </c:pt>
                <c:pt idx="34">
                  <c:v>224.5113540559005</c:v>
                </c:pt>
                <c:pt idx="35">
                  <c:v>228.5397347046082</c:v>
                </c:pt>
                <c:pt idx="36">
                  <c:v>232.4173528923679</c:v>
                </c:pt>
                <c:pt idx="37">
                  <c:v>236.147263236332</c:v>
                </c:pt>
                <c:pt idx="38">
                  <c:v>239.7324644509376</c:v>
                </c:pt>
                <c:pt idx="39">
                  <c:v>243.175917541575</c:v>
                </c:pt>
                <c:pt idx="40">
                  <c:v>246.4805457026691</c:v>
                </c:pt>
                <c:pt idx="41">
                  <c:v>249.6492398487148</c:v>
                </c:pt>
                <c:pt idx="42">
                  <c:v>252.6848624376648</c:v>
                </c:pt>
                <c:pt idx="43">
                  <c:v>255.5902499029867</c:v>
                </c:pt>
                <c:pt idx="44">
                  <c:v>258.3682140253586</c:v>
                </c:pt>
                <c:pt idx="45">
                  <c:v>261.0215425063311</c:v>
                </c:pt>
                <c:pt idx="46">
                  <c:v>263.5529989508726</c:v>
                </c:pt>
                <c:pt idx="47">
                  <c:v>265.9653224214589</c:v>
                </c:pt>
                <c:pt idx="48">
                  <c:v>268.2612266910542</c:v>
                </c:pt>
                <c:pt idx="49">
                  <c:v>270.4433992942118</c:v>
                </c:pt>
                <c:pt idx="50">
                  <c:v>272.5145004530991</c:v>
                </c:pt>
                <c:pt idx="51">
                  <c:v>274.4771619375283</c:v>
                </c:pt>
                <c:pt idx="52">
                  <c:v>276.3339859142761</c:v>
                </c:pt>
                <c:pt idx="53">
                  <c:v>278.0875437981425</c:v>
                </c:pt>
                <c:pt idx="54">
                  <c:v>279.7403751407328</c:v>
                </c:pt>
                <c:pt idx="55">
                  <c:v>281.294986575293</c:v>
                </c:pt>
                <c:pt idx="56">
                  <c:v>282.753850830287</c:v>
                </c:pt>
                <c:pt idx="57">
                  <c:v>284.119405820206</c:v>
                </c:pt>
                <c:pt idx="58">
                  <c:v>285.394053818799</c:v>
                </c:pt>
                <c:pt idx="59">
                  <c:v>286.5801607174317</c:v>
                </c:pt>
                <c:pt idx="60">
                  <c:v>287.6800553693092</c:v>
                </c:pt>
                <c:pt idx="61">
                  <c:v>288.6960290189272</c:v>
                </c:pt>
                <c:pt idx="62">
                  <c:v>289.6303348149077</c:v>
                </c:pt>
                <c:pt idx="63">
                  <c:v>290.4851874037236</c:v>
                </c:pt>
                <c:pt idx="64">
                  <c:v>291.2627626011572</c:v>
                </c:pt>
                <c:pt idx="65">
                  <c:v>291.965197138018</c:v>
                </c:pt>
                <c:pt idx="66">
                  <c:v>292.5945884763496</c:v>
                </c:pt>
                <c:pt idx="67">
                  <c:v>293.1529946922487</c:v>
                </c:pt>
                <c:pt idx="68">
                  <c:v>293.6424344213565</c:v>
                </c:pt>
                <c:pt idx="69">
                  <c:v>294.0648868630996</c:v>
                </c:pt>
                <c:pt idx="70">
                  <c:v>294.4222918397972</c:v>
                </c:pt>
                <c:pt idx="71">
                  <c:v>294.7165499068689</c:v>
                </c:pt>
                <c:pt idx="72">
                  <c:v>294.9495225104692</c:v>
                </c:pt>
                <c:pt idx="73">
                  <c:v>295.1230321889789</c:v>
                </c:pt>
                <c:pt idx="74">
                  <c:v>295.2388628150315</c:v>
                </c:pt>
                <c:pt idx="75">
                  <c:v>295.2987598747699</c:v>
                </c:pt>
                <c:pt idx="76">
                  <c:v>295.3044307812625</c:v>
                </c:pt>
                <c:pt idx="77">
                  <c:v>295.2575452191749</c:v>
                </c:pt>
                <c:pt idx="78">
                  <c:v>295.1597355178674</c:v>
                </c:pt>
                <c:pt idx="79">
                  <c:v>295.0125970503377</c:v>
                </c:pt>
                <c:pt idx="80">
                  <c:v>294.817688655503</c:v>
                </c:pt>
                <c:pt idx="81">
                  <c:v>294.5765330814816</c:v>
                </c:pt>
                <c:pt idx="82">
                  <c:v>294.2906174477116</c:v>
                </c:pt>
                <c:pt idx="83">
                  <c:v>293.9613937237763</c:v>
                </c:pt>
                <c:pt idx="84">
                  <c:v>293.5902792230399</c:v>
                </c:pt>
                <c:pt idx="85">
                  <c:v>293.178657109308</c:v>
                </c:pt>
                <c:pt idx="86">
                  <c:v>292.727876914716</c:v>
                </c:pt>
                <c:pt idx="87">
                  <c:v>292.2392550673403</c:v>
                </c:pt>
                <c:pt idx="88">
                  <c:v>291.7140754269988</c:v>
                </c:pt>
                <c:pt idx="89">
                  <c:v>291.1535898278698</c:v>
                </c:pt>
                <c:pt idx="90">
                  <c:v>290.559018626631</c:v>
                </c:pt>
                <c:pt idx="91">
                  <c:v>289.9315512549002</c:v>
                </c:pt>
                <c:pt idx="92">
                  <c:v>289.2723467749074</c:v>
                </c:pt>
                <c:pt idx="93">
                  <c:v>288.5825344372361</c:v>
                </c:pt>
                <c:pt idx="94">
                  <c:v>287.8632142398464</c:v>
                </c:pt>
                <c:pt idx="95">
                  <c:v>287.1154574873268</c:v>
                </c:pt>
                <c:pt idx="96">
                  <c:v>286.3403073496146</c:v>
                </c:pt>
                <c:pt idx="97">
                  <c:v>285.5387794194302</c:v>
                </c:pt>
                <c:pt idx="98">
                  <c:v>284.7118622676836</c:v>
                </c:pt>
                <c:pt idx="99">
                  <c:v>283.8605179962315</c:v>
                </c:pt>
                <c:pt idx="100">
                  <c:v>282.9856827873708</c:v>
                </c:pt>
                <c:pt idx="101">
                  <c:v>282.0882674495415</c:v>
                </c:pt>
                <c:pt idx="102">
                  <c:v>281.1691579587132</c:v>
                </c:pt>
                <c:pt idx="103">
                  <c:v>280.229215995018</c:v>
                </c:pt>
                <c:pt idx="104">
                  <c:v>279.2692794742146</c:v>
                </c:pt>
                <c:pt idx="105">
                  <c:v>278.2901630735859</c:v>
                </c:pt>
                <c:pt idx="106">
                  <c:v>277.2926587519668</c:v>
                </c:pt>
                <c:pt idx="107">
                  <c:v>276.2775362635575</c:v>
                </c:pt>
                <c:pt idx="108">
                  <c:v>275.2455436652749</c:v>
                </c:pt>
                <c:pt idx="109">
                  <c:v>274.1974078173897</c:v>
                </c:pt>
                <c:pt idx="110">
                  <c:v>273.1338348772415</c:v>
                </c:pt>
                <c:pt idx="111">
                  <c:v>272.0555107858103</c:v>
                </c:pt>
                <c:pt idx="112">
                  <c:v>270.9631017470248</c:v>
                </c:pt>
                <c:pt idx="113">
                  <c:v>269.8572546996738</c:v>
                </c:pt>
                <c:pt idx="114">
                  <c:v>268.7385977816616</c:v>
                </c:pt>
                <c:pt idx="115">
                  <c:v>267.6077407867774</c:v>
                </c:pt>
                <c:pt idx="116">
                  <c:v>266.4652756135838</c:v>
                </c:pt>
                <c:pt idx="117">
                  <c:v>265.3117767066086</c:v>
                </c:pt>
                <c:pt idx="118">
                  <c:v>264.147801489658</c:v>
                </c:pt>
                <c:pt idx="119">
                  <c:v>262.9738907912441</c:v>
                </c:pt>
              </c:numCache>
            </c:numRef>
          </c:yVal>
          <c:smooth val="0"/>
          <c:extLst xmlns:c16r2="http://schemas.microsoft.com/office/drawing/2015/06/chart">
            <c:ext xmlns:c16="http://schemas.microsoft.com/office/drawing/2014/chart" uri="{C3380CC4-5D6E-409C-BE32-E72D297353CC}">
              <c16:uniqueId val="{00000006-6979-422D-81D5-A71B5A9F4D45}"/>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0.0</c:v>
                </c:pt>
                <c:pt idx="1">
                  <c:v>9.118770073465818</c:v>
                </c:pt>
                <c:pt idx="2">
                  <c:v>17.7831207426766</c:v>
                </c:pt>
                <c:pt idx="3">
                  <c:v>26.04482696429022</c:v>
                </c:pt>
                <c:pt idx="4">
                  <c:v>33.94566584395943</c:v>
                </c:pt>
                <c:pt idx="5">
                  <c:v>41.519364145533</c:v>
                </c:pt>
                <c:pt idx="6">
                  <c:v>48.79318312153964</c:v>
                </c:pt>
                <c:pt idx="7">
                  <c:v>55.78920067418084</c:v>
                </c:pt>
                <c:pt idx="8">
                  <c:v>62.52534763796074</c:v>
                </c:pt>
                <c:pt idx="9">
                  <c:v>69.016244460413</c:v>
                </c:pt>
                <c:pt idx="10">
                  <c:v>75.27387594826268</c:v>
                </c:pt>
                <c:pt idx="11">
                  <c:v>81.30813472166345</c:v>
                </c:pt>
                <c:pt idx="12">
                  <c:v>87.12725829126384</c:v>
                </c:pt>
                <c:pt idx="13">
                  <c:v>96.66785413202076</c:v>
                </c:pt>
                <c:pt idx="14">
                  <c:v>105.7248308424719</c:v>
                </c:pt>
                <c:pt idx="15">
                  <c:v>114.3593268467521</c:v>
                </c:pt>
                <c:pt idx="16">
                  <c:v>122.6200255658</c:v>
                </c:pt>
                <c:pt idx="17">
                  <c:v>130.5461641039533</c:v>
                </c:pt>
                <c:pt idx="18">
                  <c:v>138.1694124511537</c:v>
                </c:pt>
                <c:pt idx="19">
                  <c:v>145.5153858498379</c:v>
                </c:pt>
                <c:pt idx="20">
                  <c:v>152.604862438945</c:v>
                </c:pt>
                <c:pt idx="21">
                  <c:v>159.4547625677692</c:v>
                </c:pt>
                <c:pt idx="22">
                  <c:v>166.0789355354523</c:v>
                </c:pt>
                <c:pt idx="23">
                  <c:v>172.4887908571941</c:v>
                </c:pt>
                <c:pt idx="24">
                  <c:v>178.6938041161577</c:v>
                </c:pt>
                <c:pt idx="25">
                  <c:v>184.7019217354223</c:v>
                </c:pt>
                <c:pt idx="26">
                  <c:v>190.525262456075</c:v>
                </c:pt>
                <c:pt idx="27">
                  <c:v>196.169214345874</c:v>
                </c:pt>
                <c:pt idx="28">
                  <c:v>201.6384663054587</c:v>
                </c:pt>
                <c:pt idx="29">
                  <c:v>206.937190577708</c:v>
                </c:pt>
                <c:pt idx="30">
                  <c:v>212.0691591385157</c:v>
                </c:pt>
                <c:pt idx="31">
                  <c:v>217.0378353301676</c:v>
                </c:pt>
                <c:pt idx="32">
                  <c:v>221.8464458162325</c:v>
                </c:pt>
                <c:pt idx="33">
                  <c:v>226.4980368332635</c:v>
                </c:pt>
                <c:pt idx="34">
                  <c:v>230.9955179318281</c:v>
                </c:pt>
                <c:pt idx="35">
                  <c:v>235.3416957689165</c:v>
                </c:pt>
                <c:pt idx="36">
                  <c:v>239.5393000061058</c:v>
                </c:pt>
                <c:pt idx="37">
                  <c:v>243.5910029590668</c:v>
                </c:pt>
                <c:pt idx="38">
                  <c:v>247.4994343153694</c:v>
                </c:pt>
                <c:pt idx="39">
                  <c:v>251.2671994295774</c:v>
                </c:pt>
                <c:pt idx="40">
                  <c:v>254.8968791133693</c:v>
                </c:pt>
                <c:pt idx="41">
                  <c:v>258.391035069501</c:v>
                </c:pt>
                <c:pt idx="42">
                  <c:v>261.7522135721641</c:v>
                </c:pt>
                <c:pt idx="43">
                  <c:v>264.9829477192233</c:v>
                </c:pt>
                <c:pt idx="44">
                  <c:v>268.0857585951981</c:v>
                </c:pt>
                <c:pt idx="45">
                  <c:v>271.0631556136327</c:v>
                </c:pt>
                <c:pt idx="46">
                  <c:v>273.917636250916</c:v>
                </c:pt>
                <c:pt idx="47">
                  <c:v>276.6516853382791</c:v>
                </c:pt>
                <c:pt idx="48">
                  <c:v>279.2677740427138</c:v>
                </c:pt>
                <c:pt idx="49">
                  <c:v>281.7683586386916</c:v>
                </c:pt>
                <c:pt idx="50">
                  <c:v>284.1558791497527</c:v>
                </c:pt>
                <c:pt idx="51">
                  <c:v>286.4327579207666</c:v>
                </c:pt>
                <c:pt idx="52">
                  <c:v>288.6013981779151</c:v>
                </c:pt>
                <c:pt idx="53">
                  <c:v>290.6641825896076</c:v>
                </c:pt>
                <c:pt idx="54">
                  <c:v>292.6234718655855</c:v>
                </c:pt>
                <c:pt idx="55">
                  <c:v>294.4816034133196</c:v>
                </c:pt>
                <c:pt idx="56">
                  <c:v>296.2408900651316</c:v>
                </c:pt>
                <c:pt idx="57">
                  <c:v>297.9036188850764</c:v>
                </c:pt>
                <c:pt idx="58">
                  <c:v>299.4720500612966</c:v>
                </c:pt>
                <c:pt idx="59">
                  <c:v>300.94841588695</c:v>
                </c:pt>
                <c:pt idx="60">
                  <c:v>302.3349198307756</c:v>
                </c:pt>
                <c:pt idx="61">
                  <c:v>303.6337356969838</c:v>
                </c:pt>
                <c:pt idx="62">
                  <c:v>304.847006872879</c:v>
                </c:pt>
                <c:pt idx="63">
                  <c:v>305.9768456618796</c:v>
                </c:pt>
                <c:pt idx="64">
                  <c:v>307.0253326989964</c:v>
                </c:pt>
                <c:pt idx="65">
                  <c:v>307.9945164454181</c:v>
                </c:pt>
                <c:pt idx="66">
                  <c:v>308.8864127585738</c:v>
                </c:pt>
                <c:pt idx="67">
                  <c:v>309.7030045338392</c:v>
                </c:pt>
                <c:pt idx="68">
                  <c:v>310.4462414140717</c:v>
                </c:pt>
                <c:pt idx="69">
                  <c:v>311.11803956312</c:v>
                </c:pt>
                <c:pt idx="70">
                  <c:v>311.7202814994084</c:v>
                </c:pt>
                <c:pt idx="71">
                  <c:v>312.2548159858998</c:v>
                </c:pt>
                <c:pt idx="72">
                  <c:v>312.7234579727564</c:v>
                </c:pt>
                <c:pt idx="73">
                  <c:v>313.127988589189</c:v>
                </c:pt>
                <c:pt idx="74">
                  <c:v>313.4701551810631</c:v>
                </c:pt>
                <c:pt idx="75">
                  <c:v>313.7516713910341</c:v>
                </c:pt>
                <c:pt idx="76">
                  <c:v>313.9742172780791</c:v>
                </c:pt>
                <c:pt idx="77">
                  <c:v>314.1394394734853</c:v>
                </c:pt>
                <c:pt idx="78">
                  <c:v>314.2489513704054</c:v>
                </c:pt>
                <c:pt idx="79">
                  <c:v>314.3043333444347</c:v>
                </c:pt>
                <c:pt idx="80">
                  <c:v>314.3071330025322</c:v>
                </c:pt>
                <c:pt idx="81">
                  <c:v>314.2588654580013</c:v>
                </c:pt>
                <c:pt idx="82">
                  <c:v>314.1610136292147</c:v>
                </c:pt>
                <c:pt idx="83">
                  <c:v>314.0150285599466</c:v>
                </c:pt>
                <c:pt idx="84">
                  <c:v>313.8223297593468</c:v>
                </c:pt>
                <c:pt idx="85">
                  <c:v>313.5843055596188</c:v>
                </c:pt>
                <c:pt idx="86">
                  <c:v>313.3023134896357</c:v>
                </c:pt>
                <c:pt idx="87">
                  <c:v>312.9776806628406</c:v>
                </c:pt>
                <c:pt idx="88">
                  <c:v>312.611704177839</c:v>
                </c:pt>
                <c:pt idx="89">
                  <c:v>312.2056515302166</c:v>
                </c:pt>
                <c:pt idx="90">
                  <c:v>311.760761034213</c:v>
                </c:pt>
                <c:pt idx="91">
                  <c:v>311.2782422529435</c:v>
                </c:pt>
                <c:pt idx="92">
                  <c:v>310.7592764359828</c:v>
                </c:pt>
                <c:pt idx="93">
                  <c:v>310.2050169631372</c:v>
                </c:pt>
                <c:pt idx="94">
                  <c:v>309.6165897934143</c:v>
                </c:pt>
                <c:pt idx="95">
                  <c:v>308.9950939181283</c:v>
                </c:pt>
                <c:pt idx="96">
                  <c:v>308.3416018173211</c:v>
                </c:pt>
                <c:pt idx="97">
                  <c:v>307.6571599184886</c:v>
                </c:pt>
                <c:pt idx="98">
                  <c:v>306.9427890570378</c:v>
                </c:pt>
                <c:pt idx="99">
                  <c:v>306.1994849374996</c:v>
                </c:pt>
                <c:pt idx="100">
                  <c:v>305.4282185949936</c:v>
                </c:pt>
                <c:pt idx="101">
                  <c:v>304.6299368562138</c:v>
                </c:pt>
                <c:pt idx="102">
                  <c:v>303.8055627993471</c:v>
                </c:pt>
                <c:pt idx="103">
                  <c:v>302.9559962124622</c:v>
                </c:pt>
                <c:pt idx="104">
                  <c:v>302.082114049751</c:v>
                </c:pt>
                <c:pt idx="105">
                  <c:v>301.184770885256</c:v>
                </c:pt>
                <c:pt idx="106">
                  <c:v>300.2647993636047</c:v>
                </c:pt>
                <c:pt idx="107">
                  <c:v>299.3230106473839</c:v>
                </c:pt>
                <c:pt idx="108">
                  <c:v>298.3601948608057</c:v>
                </c:pt>
                <c:pt idx="109">
                  <c:v>297.377121529294</c:v>
                </c:pt>
                <c:pt idx="110">
                  <c:v>296.374540014764</c:v>
                </c:pt>
                <c:pt idx="111">
                  <c:v>295.3531799462718</c:v>
                </c:pt>
                <c:pt idx="112">
                  <c:v>294.3137516458482</c:v>
                </c:pt>
                <c:pt idx="113">
                  <c:v>293.2569465491606</c:v>
                </c:pt>
                <c:pt idx="114">
                  <c:v>292.1834376210581</c:v>
                </c:pt>
                <c:pt idx="115">
                  <c:v>291.0938797655546</c:v>
                </c:pt>
                <c:pt idx="116">
                  <c:v>289.988910230281</c:v>
                </c:pt>
                <c:pt idx="117">
                  <c:v>288.8691490052133</c:v>
                </c:pt>
                <c:pt idx="118">
                  <c:v>287.7351992154784</c:v>
                </c:pt>
                <c:pt idx="119">
                  <c:v>286.5876475083587</c:v>
                </c:pt>
              </c:numCache>
            </c:numRef>
          </c:yVal>
          <c:smooth val="0"/>
          <c:extLst xmlns:c16r2="http://schemas.microsoft.com/office/drawing/2015/06/chart">
            <c:ext xmlns:c16="http://schemas.microsoft.com/office/drawing/2014/chart" uri="{C3380CC4-5D6E-409C-BE32-E72D297353CC}">
              <c16:uniqueId val="{00000007-6979-422D-81D5-A71B5A9F4D45}"/>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0.0</c:v>
                </c:pt>
                <c:pt idx="1">
                  <c:v>9.118770073464928</c:v>
                </c:pt>
                <c:pt idx="2">
                  <c:v>17.77220089292958</c:v>
                </c:pt>
                <c:pt idx="3">
                  <c:v>26.01347280095024</c:v>
                </c:pt>
                <c:pt idx="4">
                  <c:v>33.88561696803845</c:v>
                </c:pt>
                <c:pt idx="5">
                  <c:v>41.42348609470901</c:v>
                </c:pt>
                <c:pt idx="6">
                  <c:v>48.65535851053437</c:v>
                </c:pt>
                <c:pt idx="7">
                  <c:v>55.6042362822791</c:v>
                </c:pt>
                <c:pt idx="8">
                  <c:v>62.28889467460044</c:v>
                </c:pt>
                <c:pt idx="9">
                  <c:v>68.72472970889202</c:v>
                </c:pt>
                <c:pt idx="10">
                  <c:v>74.92444188350125</c:v>
                </c:pt>
                <c:pt idx="11">
                  <c:v>80.89858703076037</c:v>
                </c:pt>
                <c:pt idx="12">
                  <c:v>86.6560195038428</c:v>
                </c:pt>
                <c:pt idx="13">
                  <c:v>96.1339222992683</c:v>
                </c:pt>
                <c:pt idx="14">
                  <c:v>105.2109042110101</c:v>
                </c:pt>
                <c:pt idx="15">
                  <c:v>113.929586266639</c:v>
                </c:pt>
                <c:pt idx="16">
                  <c:v>122.3239739464912</c:v>
                </c:pt>
                <c:pt idx="17">
                  <c:v>130.4217168420673</c:v>
                </c:pt>
                <c:pt idx="18">
                  <c:v>138.2453695414279</c:v>
                </c:pt>
                <c:pt idx="19">
                  <c:v>145.8134067610117</c:v>
                </c:pt>
                <c:pt idx="20">
                  <c:v>153.1410415235364</c:v>
                </c:pt>
                <c:pt idx="21">
                  <c:v>160.2408838332267</c:v>
                </c:pt>
                <c:pt idx="22">
                  <c:v>167.123470278677</c:v>
                </c:pt>
                <c:pt idx="23">
                  <c:v>173.7976892761935</c:v>
                </c:pt>
                <c:pt idx="24">
                  <c:v>180.2711220075366</c:v>
                </c:pt>
                <c:pt idx="25">
                  <c:v>186.5503153130758</c:v>
                </c:pt>
                <c:pt idx="26">
                  <c:v>192.6463554948755</c:v>
                </c:pt>
                <c:pt idx="27">
                  <c:v>198.5640416942701</c:v>
                </c:pt>
                <c:pt idx="28">
                  <c:v>204.3076819841735</c:v>
                </c:pt>
                <c:pt idx="29">
                  <c:v>209.8812294296267</c:v>
                </c:pt>
                <c:pt idx="30">
                  <c:v>215.288361025282</c:v>
                </c:pt>
                <c:pt idx="31">
                  <c:v>220.5325396370577</c:v>
                </c:pt>
                <c:pt idx="32">
                  <c:v>225.6170624628949</c:v>
                </c:pt>
                <c:pt idx="33">
                  <c:v>230.5450987332579</c:v>
                </c:pt>
                <c:pt idx="34">
                  <c:v>235.319718839799</c:v>
                </c:pt>
                <c:pt idx="35">
                  <c:v>239.943916651207</c:v>
                </c:pt>
                <c:pt idx="36">
                  <c:v>244.4206264287923</c:v>
                </c:pt>
                <c:pt idx="37">
                  <c:v>248.752735474965</c:v>
                </c:pt>
                <c:pt idx="38">
                  <c:v>252.9430934225657</c:v>
                </c:pt>
                <c:pt idx="39">
                  <c:v>256.9945262813021</c:v>
                </c:pt>
                <c:pt idx="40">
                  <c:v>260.9098332646631</c:v>
                </c:pt>
                <c:pt idx="41">
                  <c:v>264.6917897608449</c:v>
                </c:pt>
                <c:pt idx="42">
                  <c:v>268.3431491767783</c:v>
                </c:pt>
                <c:pt idx="43">
                  <c:v>271.8666438462888</c:v>
                </c:pt>
                <c:pt idx="44">
                  <c:v>275.2649852358273</c:v>
                </c:pt>
                <c:pt idx="45">
                  <c:v>278.540863632867</c:v>
                </c:pt>
                <c:pt idx="46">
                  <c:v>281.6969474626885</c:v>
                </c:pt>
                <c:pt idx="47">
                  <c:v>284.7358823478853</c:v>
                </c:pt>
                <c:pt idx="48">
                  <c:v>287.6602899996305</c:v>
                </c:pt>
                <c:pt idx="49">
                  <c:v>290.4727670099801</c:v>
                </c:pt>
                <c:pt idx="50">
                  <c:v>293.1758835981786</c:v>
                </c:pt>
                <c:pt idx="51">
                  <c:v>295.7721823515025</c:v>
                </c:pt>
                <c:pt idx="52">
                  <c:v>298.2641770013296</c:v>
                </c:pt>
                <c:pt idx="53">
                  <c:v>300.6543512356897</c:v>
                </c:pt>
                <c:pt idx="54">
                  <c:v>302.9451575750812</c:v>
                </c:pt>
                <c:pt idx="55">
                  <c:v>305.1390163229808</c:v>
                </c:pt>
                <c:pt idx="56">
                  <c:v>307.2383145983922</c:v>
                </c:pt>
                <c:pt idx="57">
                  <c:v>309.2454054548321</c:v>
                </c:pt>
                <c:pt idx="58">
                  <c:v>311.1626070876632</c:v>
                </c:pt>
                <c:pt idx="59">
                  <c:v>312.9922021302825</c:v>
                </c:pt>
                <c:pt idx="60">
                  <c:v>314.7364370378812</c:v>
                </c:pt>
                <c:pt idx="61">
                  <c:v>316.3975215568543</c:v>
                </c:pt>
                <c:pt idx="62">
                  <c:v>317.9776282770553</c:v>
                </c:pt>
                <c:pt idx="63">
                  <c:v>319.4788922635842</c:v>
                </c:pt>
                <c:pt idx="64">
                  <c:v>320.9034107644989</c:v>
                </c:pt>
                <c:pt idx="65">
                  <c:v>322.253242990595</c:v>
                </c:pt>
                <c:pt idx="66">
                  <c:v>323.5304099632538</c:v>
                </c:pt>
                <c:pt idx="67">
                  <c:v>324.7368944263702</c:v>
                </c:pt>
                <c:pt idx="68">
                  <c:v>325.8746408183283</c:v>
                </c:pt>
                <c:pt idx="69">
                  <c:v>326.9455553001134</c:v>
                </c:pt>
                <c:pt idx="70">
                  <c:v>327.9515058357101</c:v>
                </c:pt>
                <c:pt idx="71">
                  <c:v>328.8943223210585</c:v>
                </c:pt>
                <c:pt idx="72">
                  <c:v>329.7757967579848</c:v>
                </c:pt>
                <c:pt idx="73">
                  <c:v>330.5976834696835</c:v>
                </c:pt>
                <c:pt idx="74">
                  <c:v>331.3616993543847</c:v>
                </c:pt>
                <c:pt idx="75">
                  <c:v>332.0695241741987</c:v>
                </c:pt>
                <c:pt idx="76">
                  <c:v>332.722800876044</c:v>
                </c:pt>
                <c:pt idx="77">
                  <c:v>333.3231359418878</c:v>
                </c:pt>
                <c:pt idx="78">
                  <c:v>333.8720997656565</c:v>
                </c:pt>
                <c:pt idx="79">
                  <c:v>334.3712270541722</c:v>
                </c:pt>
                <c:pt idx="80">
                  <c:v>334.8220172499632</c:v>
                </c:pt>
                <c:pt idx="81">
                  <c:v>335.2259349734682</c:v>
                </c:pt>
                <c:pt idx="82">
                  <c:v>335.5844104826919</c:v>
                </c:pt>
                <c:pt idx="83">
                  <c:v>335.8988401482881</c:v>
                </c:pt>
                <c:pt idx="84">
                  <c:v>336.1705869422069</c:v>
                </c:pt>
                <c:pt idx="85">
                  <c:v>336.4009809382001</c:v>
                </c:pt>
                <c:pt idx="86">
                  <c:v>336.5913198225412</c:v>
                </c:pt>
                <c:pt idx="87">
                  <c:v>336.7428694134878</c:v>
                </c:pt>
                <c:pt idx="88">
                  <c:v>336.8568641879706</c:v>
                </c:pt>
                <c:pt idx="89">
                  <c:v>336.9345078143388</c:v>
                </c:pt>
                <c:pt idx="90">
                  <c:v>336.9769736898006</c:v>
                </c:pt>
                <c:pt idx="91">
                  <c:v>336.9854054814919</c:v>
                </c:pt>
                <c:pt idx="92">
                  <c:v>336.960917670076</c:v>
                </c:pt>
                <c:pt idx="93">
                  <c:v>336.9045960949134</c:v>
                </c:pt>
                <c:pt idx="94">
                  <c:v>336.8174984998745</c:v>
                </c:pt>
                <c:pt idx="95">
                  <c:v>336.7006550789411</c:v>
                </c:pt>
                <c:pt idx="96">
                  <c:v>336.5550690208484</c:v>
                </c:pt>
                <c:pt idx="97">
                  <c:v>336.381717051997</c:v>
                </c:pt>
                <c:pt idx="98">
                  <c:v>336.1815499770589</c:v>
                </c:pt>
                <c:pt idx="99">
                  <c:v>335.9554932165083</c:v>
                </c:pt>
                <c:pt idx="100">
                  <c:v>335.7044473407386</c:v>
                </c:pt>
                <c:pt idx="101">
                  <c:v>335.4292886000566</c:v>
                </c:pt>
                <c:pt idx="102">
                  <c:v>335.1308694501892</c:v>
                </c:pt>
                <c:pt idx="103">
                  <c:v>334.8100190728665</c:v>
                </c:pt>
                <c:pt idx="104">
                  <c:v>334.4675438910645</c:v>
                </c:pt>
                <c:pt idx="105">
                  <c:v>334.104228078595</c:v>
                </c:pt>
                <c:pt idx="106">
                  <c:v>333.7208340637044</c:v>
                </c:pt>
                <c:pt idx="107">
                  <c:v>333.3181030264118</c:v>
                </c:pt>
                <c:pt idx="108">
                  <c:v>332.8967553893335</c:v>
                </c:pt>
                <c:pt idx="109">
                  <c:v>332.4574913017668</c:v>
                </c:pt>
                <c:pt idx="110">
                  <c:v>332.0009911168531</c:v>
                </c:pt>
                <c:pt idx="111">
                  <c:v>331.5279158616165</c:v>
                </c:pt>
                <c:pt idx="112">
                  <c:v>331.0389076997708</c:v>
                </c:pt>
                <c:pt idx="113">
                  <c:v>330.5345903871462</c:v>
                </c:pt>
                <c:pt idx="114">
                  <c:v>330.0155697196291</c:v>
                </c:pt>
                <c:pt idx="115">
                  <c:v>329.4824339735374</c:v>
                </c:pt>
                <c:pt idx="116">
                  <c:v>328.9357543383571</c:v>
                </c:pt>
                <c:pt idx="117">
                  <c:v>328.3760853417966</c:v>
                </c:pt>
                <c:pt idx="118">
                  <c:v>327.8039652670996</c:v>
                </c:pt>
                <c:pt idx="119">
                  <c:v>327.2199165626186</c:v>
                </c:pt>
              </c:numCache>
            </c:numRef>
          </c:yVal>
          <c:smooth val="0"/>
          <c:extLst xmlns:c16r2="http://schemas.microsoft.com/office/drawing/2015/06/chart">
            <c:ext xmlns:c16="http://schemas.microsoft.com/office/drawing/2014/chart" uri="{C3380CC4-5D6E-409C-BE32-E72D297353CC}">
              <c16:uniqueId val="{00000008-6979-422D-81D5-A71B5A9F4D45}"/>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0.0</c:v>
                </c:pt>
                <c:pt idx="1">
                  <c:v>9.118770073465381</c:v>
                </c:pt>
                <c:pt idx="2">
                  <c:v>17.60676192131496</c:v>
                </c:pt>
                <c:pt idx="3">
                  <c:v>25.54848024220064</c:v>
                </c:pt>
                <c:pt idx="4">
                  <c:v>33.01216716504602</c:v>
                </c:pt>
                <c:pt idx="5">
                  <c:v>40.0529602313618</c:v>
                </c:pt>
                <c:pt idx="6">
                  <c:v>46.71546389912235</c:v>
                </c:pt>
                <c:pt idx="7">
                  <c:v>53.03582712372872</c:v>
                </c:pt>
                <c:pt idx="8">
                  <c:v>59.04342031311305</c:v>
                </c:pt>
                <c:pt idx="9">
                  <c:v>64.76218761939753</c:v>
                </c:pt>
                <c:pt idx="10">
                  <c:v>70.21173632068808</c:v>
                </c:pt>
                <c:pt idx="11">
                  <c:v>75.4082134580408</c:v>
                </c:pt>
                <c:pt idx="12">
                  <c:v>80.3650104493945</c:v>
                </c:pt>
                <c:pt idx="13">
                  <c:v>89.02300284057993</c:v>
                </c:pt>
                <c:pt idx="14">
                  <c:v>97.18511525827898</c:v>
                </c:pt>
                <c:pt idx="15">
                  <c:v>104.9137053476243</c:v>
                </c:pt>
                <c:pt idx="16">
                  <c:v>112.2586173116492</c:v>
                </c:pt>
                <c:pt idx="17">
                  <c:v>119.2601653848524</c:v>
                </c:pt>
                <c:pt idx="18">
                  <c:v>125.9510251471693</c:v>
                </c:pt>
                <c:pt idx="19">
                  <c:v>132.3577557791616</c:v>
                </c:pt>
                <c:pt idx="20">
                  <c:v>138.5020256547778</c:v>
                </c:pt>
                <c:pt idx="21">
                  <c:v>144.4015980323725</c:v>
                </c:pt>
                <c:pt idx="22">
                  <c:v>150.0711229052</c:v>
                </c:pt>
                <c:pt idx="23">
                  <c:v>155.522772363761</c:v>
                </c:pt>
                <c:pt idx="24">
                  <c:v>160.7667497347497</c:v>
                </c:pt>
                <c:pt idx="25">
                  <c:v>165.811696998368</c:v>
                </c:pt>
                <c:pt idx="26">
                  <c:v>170.6704221118407</c:v>
                </c:pt>
                <c:pt idx="27">
                  <c:v>175.348947493459</c:v>
                </c:pt>
                <c:pt idx="28">
                  <c:v>179.8525624266263</c:v>
                </c:pt>
                <c:pt idx="29">
                  <c:v>184.1860130987675</c:v>
                </c:pt>
                <c:pt idx="30">
                  <c:v>188.3536203305175</c:v>
                </c:pt>
                <c:pt idx="31">
                  <c:v>192.3593723157978</c:v>
                </c:pt>
                <c:pt idx="32">
                  <c:v>196.2069975236786</c:v>
                </c:pt>
                <c:pt idx="33">
                  <c:v>199.9000217755593</c:v>
                </c:pt>
                <c:pt idx="34">
                  <c:v>203.4418127198287</c:v>
                </c:pt>
                <c:pt idx="35">
                  <c:v>206.835614288882</c:v>
                </c:pt>
                <c:pt idx="36">
                  <c:v>210.0845732103389</c:v>
                </c:pt>
                <c:pt idx="37">
                  <c:v>213.1917592313871</c:v>
                </c:pt>
                <c:pt idx="38">
                  <c:v>216.1601803831536</c:v>
                </c:pt>
                <c:pt idx="39">
                  <c:v>218.9928018703727</c:v>
                </c:pt>
                <c:pt idx="40">
                  <c:v>221.692546288964</c:v>
                </c:pt>
                <c:pt idx="41">
                  <c:v>224.2622995405527</c:v>
                </c:pt>
                <c:pt idx="42">
                  <c:v>226.7049150032135</c:v>
                </c:pt>
                <c:pt idx="43">
                  <c:v>229.0232162676757</c:v>
                </c:pt>
                <c:pt idx="44">
                  <c:v>231.219998778698</c:v>
                </c:pt>
                <c:pt idx="45">
                  <c:v>233.298030650923</c:v>
                </c:pt>
                <c:pt idx="46">
                  <c:v>235.2600528714365</c:v>
                </c:pt>
                <c:pt idx="47">
                  <c:v>237.1087790558772</c:v>
                </c:pt>
                <c:pt idx="48">
                  <c:v>238.8468948885911</c:v>
                </c:pt>
                <c:pt idx="49">
                  <c:v>240.477057348498</c:v>
                </c:pt>
                <c:pt idx="50">
                  <c:v>242.0018937993704</c:v>
                </c:pt>
                <c:pt idx="51">
                  <c:v>243.4240010050116</c:v>
                </c:pt>
                <c:pt idx="52">
                  <c:v>244.7459441260579</c:v>
                </c:pt>
                <c:pt idx="53">
                  <c:v>245.9702557110049</c:v>
                </c:pt>
                <c:pt idx="54">
                  <c:v>247.099434718436</c:v>
                </c:pt>
                <c:pt idx="55">
                  <c:v>248.1359455892803</c:v>
                </c:pt>
                <c:pt idx="56">
                  <c:v>249.0822173822457</c:v>
                </c:pt>
                <c:pt idx="57">
                  <c:v>249.9406429811656</c:v>
                </c:pt>
                <c:pt idx="58">
                  <c:v>250.7135783797411</c:v>
                </c:pt>
                <c:pt idx="59">
                  <c:v>251.4033420465853</c:v>
                </c:pt>
                <c:pt idx="60">
                  <c:v>252.0122143715012</c:v>
                </c:pt>
                <c:pt idx="61">
                  <c:v>252.5424371924601</c:v>
                </c:pt>
                <c:pt idx="62">
                  <c:v>252.9962134016482</c:v>
                </c:pt>
                <c:pt idx="63">
                  <c:v>253.3757066281755</c:v>
                </c:pt>
                <c:pt idx="64">
                  <c:v>253.6830409944132</c:v>
                </c:pt>
                <c:pt idx="65">
                  <c:v>253.9203009426264</c:v>
                </c:pt>
                <c:pt idx="66">
                  <c:v>254.0895311282343</c:v>
                </c:pt>
                <c:pt idx="67">
                  <c:v>254.192736375925</c:v>
                </c:pt>
                <c:pt idx="68">
                  <c:v>254.2318816948291</c:v>
                </c:pt>
                <c:pt idx="69">
                  <c:v>254.208892348921</c:v>
                </c:pt>
                <c:pt idx="70">
                  <c:v>254.1256539788656</c:v>
                </c:pt>
                <c:pt idx="71">
                  <c:v>253.984012771688</c:v>
                </c:pt>
                <c:pt idx="72">
                  <c:v>253.785775674667</c:v>
                </c:pt>
                <c:pt idx="73">
                  <c:v>253.5327106500504</c:v>
                </c:pt>
                <c:pt idx="74">
                  <c:v>253.2265469672957</c:v>
                </c:pt>
                <c:pt idx="75">
                  <c:v>252.8689755297082</c:v>
                </c:pt>
                <c:pt idx="76">
                  <c:v>252.4616492325076</c:v>
                </c:pt>
                <c:pt idx="77">
                  <c:v>252.006183349466</c:v>
                </c:pt>
                <c:pt idx="78">
                  <c:v>251.5041559454785</c:v>
                </c:pt>
                <c:pt idx="79">
                  <c:v>250.9571083125111</c:v>
                </c:pt>
                <c:pt idx="80">
                  <c:v>250.3665454265479</c:v>
                </c:pt>
                <c:pt idx="81">
                  <c:v>249.7339364233394</c:v>
                </c:pt>
                <c:pt idx="82">
                  <c:v>249.0607150907695</c:v>
                </c:pt>
                <c:pt idx="83">
                  <c:v>248.3482803759475</c:v>
                </c:pt>
                <c:pt idx="84">
                  <c:v>247.59799690513</c:v>
                </c:pt>
                <c:pt idx="85">
                  <c:v>246.8111955147351</c:v>
                </c:pt>
                <c:pt idx="86">
                  <c:v>245.9891737918771</c:v>
                </c:pt>
                <c:pt idx="87">
                  <c:v>245.1331966228686</c:v>
                </c:pt>
                <c:pt idx="88">
                  <c:v>244.244496748277</c:v>
                </c:pt>
                <c:pt idx="89">
                  <c:v>243.3242753232771</c:v>
                </c:pt>
                <c:pt idx="90">
                  <c:v>242.3737024820257</c:v>
                </c:pt>
                <c:pt idx="91">
                  <c:v>241.3939179049435</c:v>
                </c:pt>
                <c:pt idx="92">
                  <c:v>240.3860313878535</c:v>
                </c:pt>
                <c:pt idx="93">
                  <c:v>239.3511234120065</c:v>
                </c:pt>
                <c:pt idx="94">
                  <c:v>238.2902457140749</c:v>
                </c:pt>
                <c:pt idx="95">
                  <c:v>237.2044218552974</c:v>
                </c:pt>
                <c:pt idx="96">
                  <c:v>236.0946477889993</c:v>
                </c:pt>
                <c:pt idx="97">
                  <c:v>234.9618924257802</c:v>
                </c:pt>
                <c:pt idx="98">
                  <c:v>233.8070981957162</c:v>
                </c:pt>
                <c:pt idx="99">
                  <c:v>232.6311816069792</c:v>
                </c:pt>
                <c:pt idx="100">
                  <c:v>231.435033800337</c:v>
                </c:pt>
                <c:pt idx="101">
                  <c:v>230.2195210990213</c:v>
                </c:pt>
                <c:pt idx="102">
                  <c:v>228.9854855535327</c:v>
                </c:pt>
                <c:pt idx="103">
                  <c:v>227.733745480915</c:v>
                </c:pt>
                <c:pt idx="104">
                  <c:v>226.4650959982127</c:v>
                </c:pt>
                <c:pt idx="105">
                  <c:v>225.1803095496966</c:v>
                </c:pt>
                <c:pt idx="106">
                  <c:v>223.8801364276005</c:v>
                </c:pt>
                <c:pt idx="107">
                  <c:v>222.565305286084</c:v>
                </c:pt>
                <c:pt idx="108">
                  <c:v>221.2365236481896</c:v>
                </c:pt>
                <c:pt idx="109">
                  <c:v>219.8944784055725</c:v>
                </c:pt>
                <c:pt idx="110">
                  <c:v>218.5398363108416</c:v>
                </c:pt>
                <c:pt idx="111">
                  <c:v>217.173244462334</c:v>
                </c:pt>
                <c:pt idx="112">
                  <c:v>215.7953307811858</c:v>
                </c:pt>
                <c:pt idx="113">
                  <c:v>214.406704480587</c:v>
                </c:pt>
                <c:pt idx="114">
                  <c:v>213.0079565271608</c:v>
                </c:pt>
                <c:pt idx="115">
                  <c:v>211.5996600943242</c:v>
                </c:pt>
                <c:pt idx="116">
                  <c:v>210.1823710076332</c:v>
                </c:pt>
                <c:pt idx="117">
                  <c:v>208.7566281820382</c:v>
                </c:pt>
                <c:pt idx="118">
                  <c:v>207.3229540510438</c:v>
                </c:pt>
                <c:pt idx="119">
                  <c:v>205.881854987716</c:v>
                </c:pt>
              </c:numCache>
            </c:numRef>
          </c:yVal>
          <c:smooth val="0"/>
          <c:extLst xmlns:c16r2="http://schemas.microsoft.com/office/drawing/2015/06/chart">
            <c:ext xmlns:c16="http://schemas.microsoft.com/office/drawing/2014/chart" uri="{C3380CC4-5D6E-409C-BE32-E72D297353CC}">
              <c16:uniqueId val="{00000009-6979-422D-81D5-A71B5A9F4D45}"/>
            </c:ext>
          </c:extLst>
        </c:ser>
        <c:dLbls>
          <c:showLegendKey val="0"/>
          <c:showVal val="0"/>
          <c:showCatName val="0"/>
          <c:showSerName val="0"/>
          <c:showPercent val="0"/>
          <c:showBubbleSize val="0"/>
        </c:dLbls>
        <c:axId val="-1316403456"/>
        <c:axId val="-1092210608"/>
      </c:scatterChart>
      <c:valAx>
        <c:axId val="-131640345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92210608"/>
        <c:crosses val="autoZero"/>
        <c:crossBetween val="midCat"/>
      </c:valAx>
      <c:valAx>
        <c:axId val="-1092210608"/>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316403456"/>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0.0</c:v>
                </c:pt>
                <c:pt idx="1">
                  <c:v>3.851396022226254</c:v>
                </c:pt>
                <c:pt idx="2">
                  <c:v>7.160683619090832</c:v>
                </c:pt>
                <c:pt idx="3">
                  <c:v>10.02702164788752</c:v>
                </c:pt>
                <c:pt idx="4">
                  <c:v>12.53029390027768</c:v>
                </c:pt>
                <c:pt idx="5">
                  <c:v>14.73472870486739</c:v>
                </c:pt>
                <c:pt idx="6">
                  <c:v>16.69187204299124</c:v>
                </c:pt>
                <c:pt idx="7">
                  <c:v>18.44300888804446</c:v>
                </c:pt>
                <c:pt idx="8">
                  <c:v>20.02113352155128</c:v>
                </c:pt>
                <c:pt idx="9">
                  <c:v>21.45255152580967</c:v>
                </c:pt>
                <c:pt idx="10">
                  <c:v>22.75818120601161</c:v>
                </c:pt>
                <c:pt idx="11">
                  <c:v>23.95460990327092</c:v>
                </c:pt>
                <c:pt idx="12">
                  <c:v>25.05495056277868</c:v>
                </c:pt>
                <c:pt idx="13">
                  <c:v>27.72926947852011</c:v>
                </c:pt>
                <c:pt idx="14">
                  <c:v>30.19218721629522</c:v>
                </c:pt>
                <c:pt idx="15">
                  <c:v>32.4800187819451</c:v>
                </c:pt>
                <c:pt idx="16">
                  <c:v>34.6210599861638</c:v>
                </c:pt>
                <c:pt idx="17">
                  <c:v>36.6374727979428</c:v>
                </c:pt>
                <c:pt idx="18">
                  <c:v>38.54655778753386</c:v>
                </c:pt>
                <c:pt idx="19">
                  <c:v>40.36177122564774</c:v>
                </c:pt>
                <c:pt idx="20">
                  <c:v>42.0935378119293</c:v>
                </c:pt>
                <c:pt idx="21">
                  <c:v>43.7498992227711</c:v>
                </c:pt>
                <c:pt idx="22">
                  <c:v>45.33703088185845</c:v>
                </c:pt>
                <c:pt idx="23">
                  <c:v>46.85965306020114</c:v>
                </c:pt>
                <c:pt idx="24">
                  <c:v>48.32135732238884</c:v>
                </c:pt>
                <c:pt idx="25">
                  <c:v>49.72486522425288</c:v>
                </c:pt>
                <c:pt idx="26">
                  <c:v>51.07449490922213</c:v>
                </c:pt>
                <c:pt idx="27">
                  <c:v>52.37160380792875</c:v>
                </c:pt>
                <c:pt idx="28">
                  <c:v>53.61719886680021</c:v>
                </c:pt>
                <c:pt idx="29">
                  <c:v>54.81204231557103</c:v>
                </c:pt>
                <c:pt idx="30">
                  <c:v>55.9567219827977</c:v>
                </c:pt>
                <c:pt idx="31">
                  <c:v>57.05170567969513</c:v>
                </c:pt>
                <c:pt idx="32">
                  <c:v>58.09738301367088</c:v>
                </c:pt>
                <c:pt idx="33">
                  <c:v>59.09409726814555</c:v>
                </c:pt>
                <c:pt idx="34">
                  <c:v>60.04216945090955</c:v>
                </c:pt>
                <c:pt idx="35">
                  <c:v>60.9419161854639</c:v>
                </c:pt>
                <c:pt idx="36">
                  <c:v>61.7936627775307</c:v>
                </c:pt>
                <c:pt idx="37">
                  <c:v>62.59775251515248</c:v>
                </c:pt>
                <c:pt idx="38">
                  <c:v>63.35455304221554</c:v>
                </c:pt>
                <c:pt idx="39">
                  <c:v>64.0644635916742</c:v>
                </c:pt>
                <c:pt idx="40">
                  <c:v>64.72791397152923</c:v>
                </c:pt>
                <c:pt idx="41">
                  <c:v>65.34536563385018</c:v>
                </c:pt>
                <c:pt idx="42">
                  <c:v>65.91731178315194</c:v>
                </c:pt>
                <c:pt idx="43">
                  <c:v>66.44427673843847</c:v>
                </c:pt>
                <c:pt idx="44">
                  <c:v>66.92681475142261</c:v>
                </c:pt>
                <c:pt idx="45">
                  <c:v>67.36550843925345</c:v>
                </c:pt>
                <c:pt idx="46">
                  <c:v>67.7609669546441</c:v>
                </c:pt>
                <c:pt idx="47">
                  <c:v>68.1138239883421</c:v>
                </c:pt>
                <c:pt idx="48">
                  <c:v>68.42473567685555</c:v>
                </c:pt>
                <c:pt idx="49">
                  <c:v>68.69437847090116</c:v>
                </c:pt>
                <c:pt idx="50">
                  <c:v>68.92344700638367</c:v>
                </c:pt>
                <c:pt idx="51">
                  <c:v>69.11265200898394</c:v>
                </c:pt>
                <c:pt idx="52">
                  <c:v>69.26271825939784</c:v>
                </c:pt>
                <c:pt idx="53">
                  <c:v>69.37438262629774</c:v>
                </c:pt>
                <c:pt idx="54">
                  <c:v>69.44839218277605</c:v>
                </c:pt>
                <c:pt idx="55">
                  <c:v>69.48550241349528</c:v>
                </c:pt>
                <c:pt idx="56">
                  <c:v>69.48647551673803</c:v>
                </c:pt>
                <c:pt idx="57">
                  <c:v>69.45207880311514</c:v>
                </c:pt>
                <c:pt idx="58">
                  <c:v>69.38308319116125</c:v>
                </c:pt>
                <c:pt idx="59">
                  <c:v>69.28026179859444</c:v>
                </c:pt>
                <c:pt idx="60">
                  <c:v>69.14438862715224</c:v>
                </c:pt>
                <c:pt idx="61">
                  <c:v>68.97623733823728</c:v>
                </c:pt>
                <c:pt idx="62">
                  <c:v>68.77658011614977</c:v>
                </c:pt>
                <c:pt idx="63">
                  <c:v>68.54618661532322</c:v>
                </c:pt>
                <c:pt idx="64">
                  <c:v>68.28582298785105</c:v>
                </c:pt>
                <c:pt idx="65">
                  <c:v>67.9962509875086</c:v>
                </c:pt>
                <c:pt idx="66">
                  <c:v>67.67822714636821</c:v>
                </c:pt>
                <c:pt idx="67">
                  <c:v>67.33250202024985</c:v>
                </c:pt>
                <c:pt idx="68">
                  <c:v>66.9598194992268</c:v>
                </c:pt>
                <c:pt idx="69">
                  <c:v>66.56091617954507</c:v>
                </c:pt>
                <c:pt idx="70">
                  <c:v>66.13652079343588</c:v>
                </c:pt>
                <c:pt idx="71">
                  <c:v>65.68735369343267</c:v>
                </c:pt>
                <c:pt idx="72">
                  <c:v>65.21412638789936</c:v>
                </c:pt>
                <c:pt idx="73">
                  <c:v>64.71754112466168</c:v>
                </c:pt>
                <c:pt idx="74">
                  <c:v>64.19829051978788</c:v>
                </c:pt>
                <c:pt idx="75">
                  <c:v>63.657057228636</c:v>
                </c:pt>
                <c:pt idx="76">
                  <c:v>63.09451365652876</c:v>
                </c:pt>
                <c:pt idx="77">
                  <c:v>62.51132170643905</c:v>
                </c:pt>
                <c:pt idx="78">
                  <c:v>61.90813256131695</c:v>
                </c:pt>
                <c:pt idx="79">
                  <c:v>61.2855864987223</c:v>
                </c:pt>
                <c:pt idx="80">
                  <c:v>60.64431273560604</c:v>
                </c:pt>
                <c:pt idx="81">
                  <c:v>59.98492930118744</c:v>
                </c:pt>
                <c:pt idx="82">
                  <c:v>59.30804293596793</c:v>
                </c:pt>
                <c:pt idx="83">
                  <c:v>58.61424901508195</c:v>
                </c:pt>
                <c:pt idx="84">
                  <c:v>57.9041314942051</c:v>
                </c:pt>
                <c:pt idx="85">
                  <c:v>57.1782628764413</c:v>
                </c:pt>
                <c:pt idx="86">
                  <c:v>56.43720419860414</c:v>
                </c:pt>
                <c:pt idx="87">
                  <c:v>55.68150503546254</c:v>
                </c:pt>
                <c:pt idx="88">
                  <c:v>54.9117035205727</c:v>
                </c:pt>
                <c:pt idx="89">
                  <c:v>54.12832638243253</c:v>
                </c:pt>
                <c:pt idx="90">
                  <c:v>53.331888994702</c:v>
                </c:pt>
                <c:pt idx="91">
                  <c:v>52.52289543939423</c:v>
                </c:pt>
                <c:pt idx="92">
                  <c:v>51.70183858192468</c:v>
                </c:pt>
                <c:pt idx="93">
                  <c:v>50.86920015704072</c:v>
                </c:pt>
                <c:pt idx="94">
                  <c:v>50.02545086466671</c:v>
                </c:pt>
                <c:pt idx="95">
                  <c:v>49.17105047476034</c:v>
                </c:pt>
                <c:pt idx="96">
                  <c:v>48.30644794039105</c:v>
                </c:pt>
                <c:pt idx="97">
                  <c:v>47.43208151818817</c:v>
                </c:pt>
                <c:pt idx="98">
                  <c:v>46.54837889547707</c:v>
                </c:pt>
                <c:pt idx="99">
                  <c:v>45.65575732339039</c:v>
                </c:pt>
                <c:pt idx="100">
                  <c:v>44.75462375531704</c:v>
                </c:pt>
                <c:pt idx="101">
                  <c:v>43.84537499005546</c:v>
                </c:pt>
                <c:pt idx="102">
                  <c:v>42.92839781914881</c:v>
                </c:pt>
                <c:pt idx="103">
                  <c:v>42.00406917784078</c:v>
                </c:pt>
                <c:pt idx="104">
                  <c:v>41.07275629916967</c:v>
                </c:pt>
                <c:pt idx="105">
                  <c:v>40.13481687072453</c:v>
                </c:pt>
                <c:pt idx="106">
                  <c:v>39.19059919365554</c:v>
                </c:pt>
                <c:pt idx="107">
                  <c:v>38.24044234352822</c:v>
                </c:pt>
                <c:pt idx="108">
                  <c:v>37.28467633262608</c:v>
                </c:pt>
                <c:pt idx="109">
                  <c:v>36.32362227338852</c:v>
                </c:pt>
                <c:pt idx="110">
                  <c:v>35.3575925426394</c:v>
                </c:pt>
                <c:pt idx="111">
                  <c:v>34.38689094631219</c:v>
                </c:pt>
                <c:pt idx="112">
                  <c:v>33.41181288439017</c:v>
                </c:pt>
                <c:pt idx="113">
                  <c:v>32.43264551581704</c:v>
                </c:pt>
                <c:pt idx="114">
                  <c:v>31.44966792312328</c:v>
                </c:pt>
                <c:pt idx="115">
                  <c:v>30.46315127655726</c:v>
                </c:pt>
                <c:pt idx="116">
                  <c:v>29.47335899752306</c:v>
                </c:pt>
                <c:pt idx="117">
                  <c:v>28.48054692113731</c:v>
                </c:pt>
                <c:pt idx="118">
                  <c:v>27.48496345772219</c:v>
                </c:pt>
                <c:pt idx="119">
                  <c:v>26.48684975310425</c:v>
                </c:pt>
              </c:numCache>
            </c:numRef>
          </c:yVal>
          <c:smooth val="0"/>
          <c:extLst xmlns:c16r2="http://schemas.microsoft.com/office/drawing/2015/06/chart">
            <c:ext xmlns:c16="http://schemas.microsoft.com/office/drawing/2014/chart" uri="{C3380CC4-5D6E-409C-BE32-E72D297353CC}">
              <c16:uniqueId val="{00000000-BF4D-461A-8091-AD67777119EB}"/>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0.0</c:v>
                </c:pt>
                <c:pt idx="1">
                  <c:v>6.131088540592373</c:v>
                </c:pt>
                <c:pt idx="2">
                  <c:v>11.5989259115122</c:v>
                </c:pt>
                <c:pt idx="3">
                  <c:v>16.51635039745815</c:v>
                </c:pt>
                <c:pt idx="4">
                  <c:v>20.97432558129003</c:v>
                </c:pt>
                <c:pt idx="5">
                  <c:v>25.04606616137335</c:v>
                </c:pt>
                <c:pt idx="6">
                  <c:v>28.79042270300488</c:v>
                </c:pt>
                <c:pt idx="7">
                  <c:v>32.25463580385167</c:v>
                </c:pt>
                <c:pt idx="8">
                  <c:v>35.47657525343675</c:v>
                </c:pt>
                <c:pt idx="9">
                  <c:v>38.48655896126547</c:v>
                </c:pt>
                <c:pt idx="10">
                  <c:v>41.30882922958517</c:v>
                </c:pt>
                <c:pt idx="11">
                  <c:v>43.96274981865372</c:v>
                </c:pt>
                <c:pt idx="12">
                  <c:v>46.46377565851162</c:v>
                </c:pt>
                <c:pt idx="13">
                  <c:v>51.4663899311363</c:v>
                </c:pt>
                <c:pt idx="14">
                  <c:v>56.13323850788765</c:v>
                </c:pt>
                <c:pt idx="15">
                  <c:v>60.51600239925483</c:v>
                </c:pt>
                <c:pt idx="16">
                  <c:v>64.65524932722825</c:v>
                </c:pt>
                <c:pt idx="17">
                  <c:v>68.5830696749927</c:v>
                </c:pt>
                <c:pt idx="18">
                  <c:v>72.32481470840405</c:v>
                </c:pt>
                <c:pt idx="19">
                  <c:v>75.90048843162035</c:v>
                </c:pt>
                <c:pt idx="20">
                  <c:v>79.32586196744838</c:v>
                </c:pt>
                <c:pt idx="21">
                  <c:v>82.6133646502003</c:v>
                </c:pt>
                <c:pt idx="22">
                  <c:v>85.77279559120365</c:v>
                </c:pt>
                <c:pt idx="23">
                  <c:v>88.81189103180621</c:v>
                </c:pt>
                <c:pt idx="24">
                  <c:v>91.73677596003925</c:v>
                </c:pt>
                <c:pt idx="25">
                  <c:v>94.55232293436092</c:v>
                </c:pt>
                <c:pt idx="26">
                  <c:v>97.26603758957206</c:v>
                </c:pt>
                <c:pt idx="27">
                  <c:v>99.88078284654948</c:v>
                </c:pt>
                <c:pt idx="28">
                  <c:v>102.3988937318873</c:v>
                </c:pt>
                <c:pt idx="29">
                  <c:v>104.8223285414479</c:v>
                </c:pt>
                <c:pt idx="30">
                  <c:v>107.152767908814</c:v>
                </c:pt>
                <c:pt idx="31">
                  <c:v>109.3916918206023</c:v>
                </c:pt>
                <c:pt idx="32">
                  <c:v>111.5404391998127</c:v>
                </c:pt>
                <c:pt idx="33">
                  <c:v>113.6002536787737</c:v>
                </c:pt>
                <c:pt idx="34">
                  <c:v>115.5723184544095</c:v>
                </c:pt>
                <c:pt idx="35">
                  <c:v>117.4577825345541</c:v>
                </c:pt>
                <c:pt idx="36">
                  <c:v>119.2577802155774</c:v>
                </c:pt>
                <c:pt idx="37">
                  <c:v>120.9734452567018</c:v>
                </c:pt>
                <c:pt idx="38">
                  <c:v>122.6059209161267</c:v>
                </c:pt>
                <c:pt idx="39">
                  <c:v>124.1563717426243</c:v>
                </c:pt>
                <c:pt idx="40">
                  <c:v>125.6259825358666</c:v>
                </c:pt>
                <c:pt idx="41">
                  <c:v>127.015960802787</c:v>
                </c:pt>
                <c:pt idx="42">
                  <c:v>128.3275378265216</c:v>
                </c:pt>
                <c:pt idx="43">
                  <c:v>129.5619686412228</c:v>
                </c:pt>
                <c:pt idx="44">
                  <c:v>130.7205311985563</c:v>
                </c:pt>
                <c:pt idx="45">
                  <c:v>131.8045249500146</c:v>
                </c:pt>
                <c:pt idx="46">
                  <c:v>132.8152690198858</c:v>
                </c:pt>
                <c:pt idx="47">
                  <c:v>133.7541001045993</c:v>
                </c:pt>
                <c:pt idx="48">
                  <c:v>134.6223702031621</c:v>
                </c:pt>
                <c:pt idx="49">
                  <c:v>135.4214442589682</c:v>
                </c:pt>
                <c:pt idx="50">
                  <c:v>136.1526977739413</c:v>
                </c:pt>
                <c:pt idx="51">
                  <c:v>136.8175144407451</c:v>
                </c:pt>
                <c:pt idx="52">
                  <c:v>137.4172838338918</c:v>
                </c:pt>
                <c:pt idx="53">
                  <c:v>137.9533991697717</c:v>
                </c:pt>
                <c:pt idx="54">
                  <c:v>138.427255160288</c:v>
                </c:pt>
                <c:pt idx="55">
                  <c:v>138.8402459718345</c:v>
                </c:pt>
                <c:pt idx="56">
                  <c:v>139.1937632968514</c:v>
                </c:pt>
                <c:pt idx="57">
                  <c:v>139.4891945418158</c:v>
                </c:pt>
                <c:pt idx="58">
                  <c:v>139.7279211329815</c:v>
                </c:pt>
                <c:pt idx="59">
                  <c:v>139.9113169394168</c:v>
                </c:pt>
                <c:pt idx="60">
                  <c:v>140.0407468112317</c:v>
                </c:pt>
                <c:pt idx="61">
                  <c:v>140.1175652300603</c:v>
                </c:pt>
                <c:pt idx="62">
                  <c:v>140.14311506805</c:v>
                </c:pt>
                <c:pt idx="63">
                  <c:v>140.1187264510663</c:v>
                </c:pt>
                <c:pt idx="64">
                  <c:v>140.0457157216455</c:v>
                </c:pt>
                <c:pt idx="65">
                  <c:v>139.9253844968753</c:v>
                </c:pt>
                <c:pt idx="66">
                  <c:v>139.7590188164068</c:v>
                </c:pt>
                <c:pt idx="67">
                  <c:v>139.547888375796</c:v>
                </c:pt>
                <c:pt idx="68">
                  <c:v>139.2932458403884</c:v>
                </c:pt>
                <c:pt idx="69">
                  <c:v>138.996326235124</c:v>
                </c:pt>
                <c:pt idx="70">
                  <c:v>138.6583464056866</c:v>
                </c:pt>
                <c:pt idx="71">
                  <c:v>138.2805045467067</c:v>
                </c:pt>
                <c:pt idx="72">
                  <c:v>137.8639797927508</c:v>
                </c:pt>
                <c:pt idx="73">
                  <c:v>137.4099318681183</c:v>
                </c:pt>
                <c:pt idx="74">
                  <c:v>136.9195007916042</c:v>
                </c:pt>
                <c:pt idx="75">
                  <c:v>136.3938066325491</c:v>
                </c:pt>
                <c:pt idx="76">
                  <c:v>135.8339493147232</c:v>
                </c:pt>
                <c:pt idx="77">
                  <c:v>135.2410084647308</c:v>
                </c:pt>
                <c:pt idx="78">
                  <c:v>134.6160433018285</c:v>
                </c:pt>
                <c:pt idx="79">
                  <c:v>133.9600925661816</c:v>
                </c:pt>
                <c:pt idx="80">
                  <c:v>133.274174482769</c:v>
                </c:pt>
                <c:pt idx="81">
                  <c:v>132.5592867582936</c:v>
                </c:pt>
                <c:pt idx="82">
                  <c:v>131.816406608621</c:v>
                </c:pt>
                <c:pt idx="83">
                  <c:v>131.0464908143667</c:v>
                </c:pt>
                <c:pt idx="84">
                  <c:v>130.250475802438</c:v>
                </c:pt>
                <c:pt idx="85">
                  <c:v>129.429277751453</c:v>
                </c:pt>
                <c:pt idx="86">
                  <c:v>128.5837927190451</c:v>
                </c:pt>
                <c:pt idx="87">
                  <c:v>127.7148967892344</c:v>
                </c:pt>
                <c:pt idx="88">
                  <c:v>126.8234462380924</c:v>
                </c:pt>
                <c:pt idx="89">
                  <c:v>125.9102777161324</c:v>
                </c:pt>
                <c:pt idx="90">
                  <c:v>124.9762084458207</c:v>
                </c:pt>
                <c:pt idx="91">
                  <c:v>124.0220364328125</c:v>
                </c:pt>
                <c:pt idx="92">
                  <c:v>123.0485406895705</c:v>
                </c:pt>
                <c:pt idx="93">
                  <c:v>122.0564814700483</c:v>
                </c:pt>
                <c:pt idx="94">
                  <c:v>121.0466005143462</c:v>
                </c:pt>
                <c:pt idx="95">
                  <c:v>120.0196213021163</c:v>
                </c:pt>
                <c:pt idx="96">
                  <c:v>118.9762493137914</c:v>
                </c:pt>
                <c:pt idx="97">
                  <c:v>117.9171722985593</c:v>
                </c:pt>
                <c:pt idx="98">
                  <c:v>116.8430605482827</c:v>
                </c:pt>
                <c:pt idx="99">
                  <c:v>115.754567176421</c:v>
                </c:pt>
                <c:pt idx="100">
                  <c:v>114.6523284012374</c:v>
                </c:pt>
                <c:pt idx="101">
                  <c:v>113.5369638325146</c:v>
                </c:pt>
                <c:pt idx="102">
                  <c:v>112.4090767610933</c:v>
                </c:pt>
                <c:pt idx="103">
                  <c:v>111.2692544506335</c:v>
                </c:pt>
                <c:pt idx="104">
                  <c:v>110.1180684309566</c:v>
                </c:pt>
                <c:pt idx="105">
                  <c:v>108.9560747924479</c:v>
                </c:pt>
                <c:pt idx="106">
                  <c:v>107.7838144810148</c:v>
                </c:pt>
                <c:pt idx="107">
                  <c:v>106.6018135930999</c:v>
                </c:pt>
                <c:pt idx="108">
                  <c:v>105.4105836703457</c:v>
                </c:pt>
                <c:pt idx="109">
                  <c:v>104.2106219934758</c:v>
                </c:pt>
                <c:pt idx="110">
                  <c:v>103.0024118750598</c:v>
                </c:pt>
                <c:pt idx="111">
                  <c:v>101.7864229507777</c:v>
                </c:pt>
                <c:pt idx="112">
                  <c:v>100.563111468904</c:v>
                </c:pt>
                <c:pt idx="113">
                  <c:v>99.33292057770721</c:v>
                </c:pt>
                <c:pt idx="114">
                  <c:v>98.0962806105108</c:v>
                </c:pt>
                <c:pt idx="115">
                  <c:v>96.8536093681705</c:v>
                </c:pt>
                <c:pt idx="116">
                  <c:v>95.60531239875428</c:v>
                </c:pt>
                <c:pt idx="117">
                  <c:v>94.35178327423</c:v>
                </c:pt>
                <c:pt idx="118">
                  <c:v>93.09340386396252</c:v>
                </c:pt>
                <c:pt idx="119">
                  <c:v>91.8305446049162</c:v>
                </c:pt>
              </c:numCache>
            </c:numRef>
          </c:yVal>
          <c:smooth val="0"/>
          <c:extLst xmlns:c16r2="http://schemas.microsoft.com/office/drawing/2015/06/chart">
            <c:ext xmlns:c16="http://schemas.microsoft.com/office/drawing/2014/chart" uri="{C3380CC4-5D6E-409C-BE32-E72D297353CC}">
              <c16:uniqueId val="{00000001-BF4D-461A-8091-AD67777119EB}"/>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0.0</c:v>
                </c:pt>
                <c:pt idx="1">
                  <c:v>2.534106658647942</c:v>
                </c:pt>
                <c:pt idx="2">
                  <c:v>4.508180063175574</c:v>
                </c:pt>
                <c:pt idx="3">
                  <c:v>6.032861259136086</c:v>
                </c:pt>
                <c:pt idx="4">
                  <c:v>7.197228711407206</c:v>
                </c:pt>
                <c:pt idx="5">
                  <c:v>8.07283153346862</c:v>
                </c:pt>
                <c:pt idx="6">
                  <c:v>8.717006010631848</c:v>
                </c:pt>
                <c:pt idx="7">
                  <c:v>9.175578686445078</c:v>
                </c:pt>
                <c:pt idx="8">
                  <c:v>9.48506765342154</c:v>
                </c:pt>
                <c:pt idx="9">
                  <c:v>9.674473766627668</c:v>
                </c:pt>
                <c:pt idx="10">
                  <c:v>9.766736981036046</c:v>
                </c:pt>
                <c:pt idx="11">
                  <c:v>9.779919417023846</c:v>
                </c:pt>
                <c:pt idx="12">
                  <c:v>9.728165579094348</c:v>
                </c:pt>
                <c:pt idx="13">
                  <c:v>10.71472340511264</c:v>
                </c:pt>
                <c:pt idx="14">
                  <c:v>11.55852361330153</c:v>
                </c:pt>
                <c:pt idx="15">
                  <c:v>12.28979975291304</c:v>
                </c:pt>
                <c:pt idx="16">
                  <c:v>12.93182302905143</c:v>
                </c:pt>
                <c:pt idx="17">
                  <c:v>13.50251607906921</c:v>
                </c:pt>
                <c:pt idx="18">
                  <c:v>14.01558348624621</c:v>
                </c:pt>
                <c:pt idx="19">
                  <c:v>14.4814128127996</c:v>
                </c:pt>
                <c:pt idx="20">
                  <c:v>14.90779224556536</c:v>
                </c:pt>
                <c:pt idx="21">
                  <c:v>15.3004813241978</c:v>
                </c:pt>
                <c:pt idx="22">
                  <c:v>15.66366407910391</c:v>
                </c:pt>
                <c:pt idx="23">
                  <c:v>16.00030814497859</c:v>
                </c:pt>
                <c:pt idx="24">
                  <c:v>16.31244877083691</c:v>
                </c:pt>
                <c:pt idx="25">
                  <c:v>16.60141290522552</c:v>
                </c:pt>
                <c:pt idx="26">
                  <c:v>16.86948342808137</c:v>
                </c:pt>
                <c:pt idx="27">
                  <c:v>17.1169207303783</c:v>
                </c:pt>
                <c:pt idx="28">
                  <c:v>17.34372292434728</c:v>
                </c:pt>
                <c:pt idx="29">
                  <c:v>17.54971285927148</c:v>
                </c:pt>
                <c:pt idx="30">
                  <c:v>17.73459738949532</c:v>
                </c:pt>
                <c:pt idx="31">
                  <c:v>17.89801280477968</c:v>
                </c:pt>
                <c:pt idx="32">
                  <c:v>18.03955937697992</c:v>
                </c:pt>
                <c:pt idx="33">
                  <c:v>18.1588273430516</c:v>
                </c:pt>
                <c:pt idx="34">
                  <c:v>18.25541616850569</c:v>
                </c:pt>
                <c:pt idx="35">
                  <c:v>18.32894855547511</c:v>
                </c:pt>
                <c:pt idx="36">
                  <c:v>18.37908035628607</c:v>
                </c:pt>
                <c:pt idx="37">
                  <c:v>18.40550731164875</c:v>
                </c:pt>
                <c:pt idx="38">
                  <c:v>18.40796933995534</c:v>
                </c:pt>
                <c:pt idx="39">
                  <c:v>18.38625500272883</c:v>
                </c:pt>
                <c:pt idx="40">
                  <c:v>18.34020024624715</c:v>
                </c:pt>
                <c:pt idx="41">
                  <c:v>18.26968833677618</c:v>
                </c:pt>
                <c:pt idx="42">
                  <c:v>18.17464902351003</c:v>
                </c:pt>
                <c:pt idx="43">
                  <c:v>18.05505711819933</c:v>
                </c:pt>
                <c:pt idx="44">
                  <c:v>17.91093066179201</c:v>
                </c:pt>
                <c:pt idx="45">
                  <c:v>17.74232881004264</c:v>
                </c:pt>
                <c:pt idx="46">
                  <c:v>17.54934953986088</c:v>
                </c:pt>
                <c:pt idx="47">
                  <c:v>17.33212725433805</c:v>
                </c:pt>
                <c:pt idx="48">
                  <c:v>17.09083034556532</c:v>
                </c:pt>
                <c:pt idx="49">
                  <c:v>16.82565875978707</c:v>
                </c:pt>
                <c:pt idx="50">
                  <c:v>16.53684159780551</c:v>
                </c:pt>
                <c:pt idx="51">
                  <c:v>16.22463477473228</c:v>
                </c:pt>
                <c:pt idx="52">
                  <c:v>15.88931875898197</c:v>
                </c:pt>
                <c:pt idx="53">
                  <c:v>15.5311963962222</c:v>
                </c:pt>
                <c:pt idx="54">
                  <c:v>15.15059082893913</c:v>
                </c:pt>
                <c:pt idx="55">
                  <c:v>14.7478435160865</c:v>
                </c:pt>
                <c:pt idx="56">
                  <c:v>14.3233123547243</c:v>
                </c:pt>
                <c:pt idx="57">
                  <c:v>13.87736990391113</c:v>
                </c:pt>
                <c:pt idx="58">
                  <c:v>13.41040170956967</c:v>
                </c:pt>
                <c:pt idx="59">
                  <c:v>12.92280472828043</c:v>
                </c:pt>
                <c:pt idx="60">
                  <c:v>12.4149858471019</c:v>
                </c:pt>
                <c:pt idx="61">
                  <c:v>11.88736049610088</c:v>
                </c:pt>
                <c:pt idx="62">
                  <c:v>11.34035134999704</c:v>
                </c:pt>
                <c:pt idx="63">
                  <c:v>10.77438711506056</c:v>
                </c:pt>
                <c:pt idx="64">
                  <c:v>10.18990139738617</c:v>
                </c:pt>
                <c:pt idx="65">
                  <c:v>9.587331648590398</c:v>
                </c:pt>
                <c:pt idx="66">
                  <c:v>8.967118185060798</c:v>
                </c:pt>
                <c:pt idx="67">
                  <c:v>8.32970327691965</c:v>
                </c:pt>
                <c:pt idx="68">
                  <c:v>7.675530302992229</c:v>
                </c:pt>
                <c:pt idx="69">
                  <c:v>7.005042968172347</c:v>
                </c:pt>
                <c:pt idx="70">
                  <c:v>6.318684579723535</c:v>
                </c:pt>
                <c:pt idx="71">
                  <c:v>5.616897379203689</c:v>
                </c:pt>
                <c:pt idx="72">
                  <c:v>4.900121926788406</c:v>
                </c:pt>
                <c:pt idx="73">
                  <c:v>4.168796535012007</c:v>
                </c:pt>
                <c:pt idx="74">
                  <c:v>3.42335674898732</c:v>
                </c:pt>
                <c:pt idx="75">
                  <c:v>2.664234870375366</c:v>
                </c:pt>
                <c:pt idx="76">
                  <c:v>1.891859522476807</c:v>
                </c:pt>
                <c:pt idx="77">
                  <c:v>1.10665525397235</c:v>
                </c:pt>
                <c:pt idx="78">
                  <c:v>0.309042178972959</c:v>
                </c:pt>
                <c:pt idx="79">
                  <c:v>-0.500564348903936</c:v>
                </c:pt>
                <c:pt idx="80">
                  <c:v>-1.321754030465854</c:v>
                </c:pt>
                <c:pt idx="81">
                  <c:v>-2.154121884947016</c:v>
                </c:pt>
                <c:pt idx="82">
                  <c:v>-2.997268485940367</c:v>
                </c:pt>
                <c:pt idx="83">
                  <c:v>-3.850800171060654</c:v>
                </c:pt>
                <c:pt idx="84">
                  <c:v>-4.714329227017465</c:v>
                </c:pt>
                <c:pt idx="85">
                  <c:v>-5.587474051701065</c:v>
                </c:pt>
                <c:pt idx="86">
                  <c:v>-6.46985929481798</c:v>
                </c:pt>
                <c:pt idx="87">
                  <c:v>-7.361115978439456</c:v>
                </c:pt>
                <c:pt idx="88">
                  <c:v>-8.26088159888696</c:v>
                </c:pt>
                <c:pt idx="89">
                  <c:v>-9.168800211168672</c:v>
                </c:pt>
                <c:pt idx="90">
                  <c:v>-10.08452249719267</c:v>
                </c:pt>
                <c:pt idx="91">
                  <c:v>-11.00770581888901</c:v>
                </c:pt>
                <c:pt idx="92">
                  <c:v>-11.93801425730271</c:v>
                </c:pt>
                <c:pt idx="93">
                  <c:v>-12.87511863867076</c:v>
                </c:pt>
                <c:pt idx="94">
                  <c:v>-13.81869654843922</c:v>
                </c:pt>
                <c:pt idx="95">
                  <c:v>-14.7684323340909</c:v>
                </c:pt>
                <c:pt idx="96">
                  <c:v>-15.724017097662</c:v>
                </c:pt>
                <c:pt idx="97">
                  <c:v>-16.68514867873088</c:v>
                </c:pt>
                <c:pt idx="98">
                  <c:v>-17.65153162860315</c:v>
                </c:pt>
                <c:pt idx="99">
                  <c:v>-18.6228771764363</c:v>
                </c:pt>
                <c:pt idx="100">
                  <c:v>-19.59890318794169</c:v>
                </c:pt>
                <c:pt idx="101">
                  <c:v>-20.57933411729482</c:v>
                </c:pt>
                <c:pt idx="102">
                  <c:v>-21.56390095283678</c:v>
                </c:pt>
                <c:pt idx="103">
                  <c:v>-22.55234115712938</c:v>
                </c:pt>
                <c:pt idx="104">
                  <c:v>-23.54439860185448</c:v>
                </c:pt>
                <c:pt idx="105">
                  <c:v>-24.5398234980812</c:v>
                </c:pt>
                <c:pt idx="106">
                  <c:v>-25.53837232232308</c:v>
                </c:pt>
                <c:pt idx="107">
                  <c:v>-26.53980773882358</c:v>
                </c:pt>
                <c:pt idx="108">
                  <c:v>-27.54389851848282</c:v>
                </c:pt>
                <c:pt idx="109">
                  <c:v>-28.5504194547666</c:v>
                </c:pt>
                <c:pt idx="110">
                  <c:v>-29.55915127700246</c:v>
                </c:pt>
                <c:pt idx="111">
                  <c:v>-30.56988056134013</c:v>
                </c:pt>
                <c:pt idx="112">
                  <c:v>-31.58239963968918</c:v>
                </c:pt>
                <c:pt idx="113">
                  <c:v>-32.59650650696494</c:v>
                </c:pt>
                <c:pt idx="114">
                  <c:v>-33.61200472685595</c:v>
                </c:pt>
                <c:pt idx="115">
                  <c:v>-34.6287033363842</c:v>
                </c:pt>
                <c:pt idx="116">
                  <c:v>-35.64641674950144</c:v>
                </c:pt>
                <c:pt idx="117">
                  <c:v>-36.66496465991197</c:v>
                </c:pt>
                <c:pt idx="118">
                  <c:v>-37.68417194335325</c:v>
                </c:pt>
                <c:pt idx="119">
                  <c:v>-38.70386855947891</c:v>
                </c:pt>
              </c:numCache>
            </c:numRef>
          </c:yVal>
          <c:smooth val="0"/>
          <c:extLst xmlns:c16r2="http://schemas.microsoft.com/office/drawing/2015/06/chart">
            <c:ext xmlns:c16="http://schemas.microsoft.com/office/drawing/2014/chart" uri="{C3380CC4-5D6E-409C-BE32-E72D297353CC}">
              <c16:uniqueId val="{00000002-BF4D-461A-8091-AD67777119EB}"/>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0.0</c:v>
                </c:pt>
                <c:pt idx="1">
                  <c:v>0.221547582771564</c:v>
                </c:pt>
                <c:pt idx="2">
                  <c:v>0.144111212965981</c:v>
                </c:pt>
                <c:pt idx="3">
                  <c:v>-0.161680838594748</c:v>
                </c:pt>
                <c:pt idx="4">
                  <c:v>-0.639296220580036</c:v>
                </c:pt>
                <c:pt idx="5">
                  <c:v>-1.243673963204856</c:v>
                </c:pt>
                <c:pt idx="6">
                  <c:v>-1.939059973124131</c:v>
                </c:pt>
                <c:pt idx="7">
                  <c:v>-2.697239866981362</c:v>
                </c:pt>
                <c:pt idx="8">
                  <c:v>-3.496097481330707</c:v>
                </c:pt>
                <c:pt idx="9">
                  <c:v>-4.318440035449384</c:v>
                </c:pt>
                <c:pt idx="10">
                  <c:v>-5.151041445588816</c:v>
                </c:pt>
                <c:pt idx="11">
                  <c:v>-5.98386397480863</c:v>
                </c:pt>
                <c:pt idx="12">
                  <c:v>-6.809425562461906</c:v>
                </c:pt>
                <c:pt idx="13">
                  <c:v>-7.526811595774234</c:v>
                </c:pt>
                <c:pt idx="14">
                  <c:v>-8.3304302062802</c:v>
                </c:pt>
                <c:pt idx="15">
                  <c:v>-9.19039477032811</c:v>
                </c:pt>
                <c:pt idx="16">
                  <c:v>-10.08378809170244</c:v>
                </c:pt>
                <c:pt idx="17">
                  <c:v>-10.99320151905977</c:v>
                </c:pt>
                <c:pt idx="18">
                  <c:v>-11.90557470883641</c:v>
                </c:pt>
                <c:pt idx="19">
                  <c:v>-12.81126962426788</c:v>
                </c:pt>
                <c:pt idx="20">
                  <c:v>-13.70333245715301</c:v>
                </c:pt>
                <c:pt idx="21">
                  <c:v>-14.5769061838446</c:v>
                </c:pt>
                <c:pt idx="22">
                  <c:v>-15.42876374009893</c:v>
                </c:pt>
                <c:pt idx="23">
                  <c:v>-16.25693767782922</c:v>
                </c:pt>
                <c:pt idx="24">
                  <c:v>-17.06042691270918</c:v>
                </c:pt>
                <c:pt idx="25">
                  <c:v>-17.8389649995902</c:v>
                </c:pt>
                <c:pt idx="26">
                  <c:v>-18.59270733446872</c:v>
                </c:pt>
                <c:pt idx="27">
                  <c:v>-19.32248879929602</c:v>
                </c:pt>
                <c:pt idx="28">
                  <c:v>-20.02940233877088</c:v>
                </c:pt>
                <c:pt idx="29">
                  <c:v>-20.71471775300915</c:v>
                </c:pt>
                <c:pt idx="30">
                  <c:v>-21.37982023323957</c:v>
                </c:pt>
                <c:pt idx="31">
                  <c:v>-22.02616295927737</c:v>
                </c:pt>
                <c:pt idx="32">
                  <c:v>-22.6552307899683</c:v>
                </c:pt>
                <c:pt idx="33">
                  <c:v>-23.26851269168568</c:v>
                </c:pt>
                <c:pt idx="34">
                  <c:v>-23.86748103422315</c:v>
                </c:pt>
                <c:pt idx="35">
                  <c:v>-24.45357626994064</c:v>
                </c:pt>
                <c:pt idx="36">
                  <c:v>-25.02819582015035</c:v>
                </c:pt>
                <c:pt idx="37">
                  <c:v>-25.59268623817258</c:v>
                </c:pt>
                <c:pt idx="38">
                  <c:v>-26.14833791389356</c:v>
                </c:pt>
                <c:pt idx="39">
                  <c:v>-26.6963815602776</c:v>
                </c:pt>
                <c:pt idx="40">
                  <c:v>-27.23798675887156</c:v>
                </c:pt>
                <c:pt idx="41">
                  <c:v>-27.77426122523366</c:v>
                </c:pt>
                <c:pt idx="42">
                  <c:v>-28.30625094559036</c:v>
                </c:pt>
                <c:pt idx="43">
                  <c:v>-28.8349409678226</c:v>
                </c:pt>
                <c:pt idx="44">
                  <c:v>-29.36125667314082</c:v>
                </c:pt>
                <c:pt idx="45">
                  <c:v>-29.88606539330567</c:v>
                </c:pt>
                <c:pt idx="46">
                  <c:v>-30.4101782687526</c:v>
                </c:pt>
                <c:pt idx="47">
                  <c:v>-30.93435226685278</c:v>
                </c:pt>
                <c:pt idx="48">
                  <c:v>-31.45929229832655</c:v>
                </c:pt>
                <c:pt idx="49">
                  <c:v>-31.98565338460502</c:v>
                </c:pt>
                <c:pt idx="50">
                  <c:v>-32.51404284038472</c:v>
                </c:pt>
                <c:pt idx="51">
                  <c:v>-33.0450224446331</c:v>
                </c:pt>
                <c:pt idx="52">
                  <c:v>-33.5791105800563</c:v>
                </c:pt>
                <c:pt idx="53">
                  <c:v>-34.1167843274179</c:v>
                </c:pt>
                <c:pt idx="54">
                  <c:v>-34.65848150398595</c:v>
                </c:pt>
                <c:pt idx="55">
                  <c:v>-35.20460263915902</c:v>
                </c:pt>
                <c:pt idx="56">
                  <c:v>-35.75551288279393</c:v>
                </c:pt>
                <c:pt idx="57">
                  <c:v>-36.31154384364641</c:v>
                </c:pt>
                <c:pt idx="58">
                  <c:v>-36.87299535672037</c:v>
                </c:pt>
                <c:pt idx="59">
                  <c:v>-37.44013717940197</c:v>
                </c:pt>
                <c:pt idx="60">
                  <c:v>-38.01321061702262</c:v>
                </c:pt>
                <c:pt idx="61">
                  <c:v>-38.59243007906025</c:v>
                </c:pt>
                <c:pt idx="62">
                  <c:v>-39.17798456757694</c:v>
                </c:pt>
                <c:pt idx="63">
                  <c:v>-39.7700390998034</c:v>
                </c:pt>
                <c:pt idx="64">
                  <c:v>-40.36873606693644</c:v>
                </c:pt>
                <c:pt idx="65">
                  <c:v>-40.97419653132327</c:v>
                </c:pt>
                <c:pt idx="66">
                  <c:v>-41.58652146429074</c:v>
                </c:pt>
                <c:pt idx="67">
                  <c:v>-42.2057929268713</c:v>
                </c:pt>
                <c:pt idx="68">
                  <c:v>-42.8320751956503</c:v>
                </c:pt>
                <c:pt idx="69">
                  <c:v>-43.46541583598627</c:v>
                </c:pt>
                <c:pt idx="70">
                  <c:v>-44.10584672473669</c:v>
                </c:pt>
                <c:pt idx="71">
                  <c:v>-44.75338502460181</c:v>
                </c:pt>
                <c:pt idx="72">
                  <c:v>-45.40803411211937</c:v>
                </c:pt>
                <c:pt idx="73">
                  <c:v>-46.06978446131118</c:v>
                </c:pt>
                <c:pt idx="74">
                  <c:v>-46.73861448482784</c:v>
                </c:pt>
                <c:pt idx="75">
                  <c:v>-47.41449133446577</c:v>
                </c:pt>
                <c:pt idx="76">
                  <c:v>-48.09737166278092</c:v>
                </c:pt>
                <c:pt idx="77">
                  <c:v>-48.7872023475029</c:v>
                </c:pt>
                <c:pt idx="78">
                  <c:v>-49.48392118035687</c:v>
                </c:pt>
                <c:pt idx="79">
                  <c:v>-50.18745752183599</c:v>
                </c:pt>
                <c:pt idx="80">
                  <c:v>-50.89773292343124</c:v>
                </c:pt>
                <c:pt idx="81">
                  <c:v>-51.61466171870777</c:v>
                </c:pt>
                <c:pt idx="82">
                  <c:v>-52.33815158464176</c:v>
                </c:pt>
                <c:pt idx="83">
                  <c:v>-53.0681040744671</c:v>
                </c:pt>
                <c:pt idx="84">
                  <c:v>-53.80441512332845</c:v>
                </c:pt>
                <c:pt idx="85">
                  <c:v>-54.54697552791458</c:v>
                </c:pt>
                <c:pt idx="86">
                  <c:v>-55.29567140124293</c:v>
                </c:pt>
                <c:pt idx="87">
                  <c:v>-56.05038460366513</c:v>
                </c:pt>
                <c:pt idx="88">
                  <c:v>-56.81099315118199</c:v>
                </c:pt>
                <c:pt idx="89">
                  <c:v>-57.57737160206398</c:v>
                </c:pt>
                <c:pt idx="90">
                  <c:v>-58.34939142274195</c:v>
                </c:pt>
                <c:pt idx="91">
                  <c:v>-59.12692133389737</c:v>
                </c:pt>
                <c:pt idx="92">
                  <c:v>-59.90982763765694</c:v>
                </c:pt>
                <c:pt idx="93">
                  <c:v>-60.69797452672901</c:v>
                </c:pt>
                <c:pt idx="94">
                  <c:v>-61.49122437629372</c:v>
                </c:pt>
                <c:pt idx="95">
                  <c:v>-62.28943801945297</c:v>
                </c:pt>
                <c:pt idx="96">
                  <c:v>-63.0924750069671</c:v>
                </c:pt>
                <c:pt idx="97">
                  <c:v>-63.90019385201958</c:v>
                </c:pt>
                <c:pt idx="98">
                  <c:v>-64.71245226066094</c:v>
                </c:pt>
                <c:pt idx="99">
                  <c:v>-65.52910734865253</c:v>
                </c:pt>
                <c:pt idx="100">
                  <c:v>-66.3500158452789</c:v>
                </c:pt>
                <c:pt idx="101">
                  <c:v>-67.17503428477721</c:v>
                </c:pt>
                <c:pt idx="102">
                  <c:v>-68.0040191859507</c:v>
                </c:pt>
                <c:pt idx="103">
                  <c:v>-68.83682722051526</c:v>
                </c:pt>
                <c:pt idx="104">
                  <c:v>-69.67331537073051</c:v>
                </c:pt>
                <c:pt idx="105">
                  <c:v>-70.51334107681078</c:v>
                </c:pt>
                <c:pt idx="106">
                  <c:v>-71.35676237459168</c:v>
                </c:pt>
                <c:pt idx="107">
                  <c:v>-72.20343802397288</c:v>
                </c:pt>
                <c:pt idx="108">
                  <c:v>-73.05322762850846</c:v>
                </c:pt>
                <c:pt idx="109">
                  <c:v>-73.90599174664567</c:v>
                </c:pt>
                <c:pt idx="110">
                  <c:v>-74.7615919949776</c:v>
                </c:pt>
                <c:pt idx="111">
                  <c:v>-75.61989114392252</c:v>
                </c:pt>
                <c:pt idx="112">
                  <c:v>-76.48075320618675</c:v>
                </c:pt>
                <c:pt idx="113">
                  <c:v>-77.34404351841111</c:v>
                </c:pt>
                <c:pt idx="114">
                  <c:v>-78.20962881628581</c:v>
                </c:pt>
                <c:pt idx="115">
                  <c:v>-79.07737730352792</c:v>
                </c:pt>
                <c:pt idx="116">
                  <c:v>-79.9471587149901</c:v>
                </c:pt>
                <c:pt idx="117">
                  <c:v>-80.81884437419558</c:v>
                </c:pt>
                <c:pt idx="118">
                  <c:v>-81.69230724566205</c:v>
                </c:pt>
                <c:pt idx="119">
                  <c:v>-82.5674219821776</c:v>
                </c:pt>
              </c:numCache>
            </c:numRef>
          </c:yVal>
          <c:smooth val="0"/>
          <c:extLst xmlns:c16r2="http://schemas.microsoft.com/office/drawing/2015/06/chart">
            <c:ext xmlns:c16="http://schemas.microsoft.com/office/drawing/2014/chart" uri="{C3380CC4-5D6E-409C-BE32-E72D297353CC}">
              <c16:uniqueId val="{00000003-BF4D-461A-8091-AD67777119EB}"/>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0.0</c:v>
                </c:pt>
                <c:pt idx="1">
                  <c:v>4.780932619502437</c:v>
                </c:pt>
                <c:pt idx="2">
                  <c:v>9.088738566591468</c:v>
                </c:pt>
                <c:pt idx="3">
                  <c:v>12.99411646238559</c:v>
                </c:pt>
                <c:pt idx="4">
                  <c:v>16.55472795970309</c:v>
                </c:pt>
                <c:pt idx="5">
                  <c:v>19.8175732370737</c:v>
                </c:pt>
                <c:pt idx="6">
                  <c:v>22.82096230534535</c:v>
                </c:pt>
                <c:pt idx="7">
                  <c:v>25.59612979813892</c:v>
                </c:pt>
                <c:pt idx="8">
                  <c:v>28.16855633623162</c:v>
                </c:pt>
                <c:pt idx="9">
                  <c:v>30.55904872482688</c:v>
                </c:pt>
                <c:pt idx="10">
                  <c:v>32.7846221395489</c:v>
                </c:pt>
                <c:pt idx="11">
                  <c:v>34.8592198929573</c:v>
                </c:pt>
                <c:pt idx="12">
                  <c:v>36.79430009971384</c:v>
                </c:pt>
                <c:pt idx="13">
                  <c:v>40.65962490425682</c:v>
                </c:pt>
                <c:pt idx="14">
                  <c:v>44.28028206721351</c:v>
                </c:pt>
                <c:pt idx="15">
                  <c:v>47.68578637399378</c:v>
                </c:pt>
                <c:pt idx="16">
                  <c:v>50.89994459061197</c:v>
                </c:pt>
                <c:pt idx="17">
                  <c:v>53.94220911048069</c:v>
                </c:pt>
                <c:pt idx="18">
                  <c:v>56.82849636164129</c:v>
                </c:pt>
                <c:pt idx="19">
                  <c:v>59.57185445534831</c:v>
                </c:pt>
                <c:pt idx="20">
                  <c:v>62.1830081889475</c:v>
                </c:pt>
                <c:pt idx="21">
                  <c:v>64.67080344614624</c:v>
                </c:pt>
                <c:pt idx="22">
                  <c:v>67.04256915380938</c:v>
                </c:pt>
                <c:pt idx="23">
                  <c:v>69.30441174100997</c:v>
                </c:pt>
                <c:pt idx="24">
                  <c:v>71.4614543880553</c:v>
                </c:pt>
                <c:pt idx="25">
                  <c:v>73.51803115751976</c:v>
                </c:pt>
                <c:pt idx="26">
                  <c:v>75.48065229105668</c:v>
                </c:pt>
                <c:pt idx="27">
                  <c:v>77.35233547466761</c:v>
                </c:pt>
                <c:pt idx="28">
                  <c:v>79.13570961268526</c:v>
                </c:pt>
                <c:pt idx="29">
                  <c:v>80.83311052236058</c:v>
                </c:pt>
                <c:pt idx="30">
                  <c:v>82.44664266389646</c:v>
                </c:pt>
                <c:pt idx="31">
                  <c:v>83.97822852987792</c:v>
                </c:pt>
                <c:pt idx="32">
                  <c:v>85.42964808756551</c:v>
                </c:pt>
                <c:pt idx="33">
                  <c:v>86.8025701666372</c:v>
                </c:pt>
                <c:pt idx="34">
                  <c:v>88.09857733330857</c:v>
                </c:pt>
                <c:pt idx="35">
                  <c:v>89.31918550490171</c:v>
                </c:pt>
                <c:pt idx="36">
                  <c:v>90.46585932456217</c:v>
                </c:pt>
                <c:pt idx="37">
                  <c:v>91.54002412480076</c:v>
                </c:pt>
                <c:pt idx="38">
                  <c:v>92.5430751525259</c:v>
                </c:pt>
                <c:pt idx="39">
                  <c:v>93.47638847575234</c:v>
                </c:pt>
                <c:pt idx="40">
                  <c:v>94.34132214362597</c:v>
                </c:pt>
                <c:pt idx="41">
                  <c:v>95.13922006252231</c:v>
                </c:pt>
                <c:pt idx="42">
                  <c:v>95.87141481648668</c:v>
                </c:pt>
                <c:pt idx="43">
                  <c:v>96.53922961270653</c:v>
                </c:pt>
                <c:pt idx="44">
                  <c:v>97.1439795413944</c:v>
                </c:pt>
                <c:pt idx="45">
                  <c:v>97.68697230298862</c:v>
                </c:pt>
                <c:pt idx="46">
                  <c:v>98.16950852539958</c:v>
                </c:pt>
                <c:pt idx="47">
                  <c:v>98.59288176986047</c:v>
                </c:pt>
                <c:pt idx="48">
                  <c:v>98.9583783041639</c:v>
                </c:pt>
                <c:pt idx="49">
                  <c:v>99.26727670605214</c:v>
                </c:pt>
                <c:pt idx="50">
                  <c:v>99.52084734670254</c:v>
                </c:pt>
                <c:pt idx="51">
                  <c:v>99.72035179374045</c:v>
                </c:pt>
                <c:pt idx="52">
                  <c:v>99.86704217023815</c:v>
                </c:pt>
                <c:pt idx="53">
                  <c:v>99.9621604827771</c:v>
                </c:pt>
                <c:pt idx="54">
                  <c:v>100.0069379430361</c:v>
                </c:pt>
                <c:pt idx="55">
                  <c:v>100.0025942973443</c:v>
                </c:pt>
                <c:pt idx="56">
                  <c:v>99.95033717515524</c:v>
                </c:pt>
                <c:pt idx="57">
                  <c:v>99.85136146439526</c:v>
                </c:pt>
                <c:pt idx="58">
                  <c:v>99.7068487195554</c:v>
                </c:pt>
                <c:pt idx="59">
                  <c:v>99.51796660655782</c:v>
                </c:pt>
                <c:pt idx="60">
                  <c:v>99.28586838695755</c:v>
                </c:pt>
                <c:pt idx="61">
                  <c:v>99.01169244307493</c:v>
                </c:pt>
                <c:pt idx="62">
                  <c:v>98.696561844642</c:v>
                </c:pt>
                <c:pt idx="63">
                  <c:v>98.34158395700342</c:v>
                </c:pt>
                <c:pt idx="64">
                  <c:v>97.9478500902715</c:v>
                </c:pt>
                <c:pt idx="65">
                  <c:v>97.51643518858235</c:v>
                </c:pt>
                <c:pt idx="66">
                  <c:v>97.04839755820011</c:v>
                </c:pt>
                <c:pt idx="67">
                  <c:v>96.54477863306025</c:v>
                </c:pt>
                <c:pt idx="68">
                  <c:v>96.00660277621773</c:v>
                </c:pt>
                <c:pt idx="69">
                  <c:v>95.43487711548237</c:v>
                </c:pt>
                <c:pt idx="70">
                  <c:v>94.83059141159325</c:v>
                </c:pt>
                <c:pt idx="71">
                  <c:v>94.19471795717254</c:v>
                </c:pt>
                <c:pt idx="72">
                  <c:v>93.52821150470915</c:v>
                </c:pt>
                <c:pt idx="73">
                  <c:v>92.83200922190644</c:v>
                </c:pt>
                <c:pt idx="74">
                  <c:v>92.10703067263888</c:v>
                </c:pt>
                <c:pt idx="75">
                  <c:v>91.35417782194955</c:v>
                </c:pt>
                <c:pt idx="76">
                  <c:v>90.57433506346221</c:v>
                </c:pt>
                <c:pt idx="77">
                  <c:v>89.7683692676783</c:v>
                </c:pt>
                <c:pt idx="78">
                  <c:v>88.9371298496935</c:v>
                </c:pt>
                <c:pt idx="79">
                  <c:v>88.08144885493255</c:v>
                </c:pt>
                <c:pt idx="80">
                  <c:v>87.20214106153615</c:v>
                </c:pt>
                <c:pt idx="81">
                  <c:v>86.30000409811873</c:v>
                </c:pt>
                <c:pt idx="82">
                  <c:v>85.37581857569744</c:v>
                </c:pt>
                <c:pt idx="83">
                  <c:v>84.43034823261125</c:v>
                </c:pt>
                <c:pt idx="84">
                  <c:v>83.4643400913137</c:v>
                </c:pt>
                <c:pt idx="85">
                  <c:v>82.47852462605168</c:v>
                </c:pt>
                <c:pt idx="86">
                  <c:v>81.4736159403883</c:v>
                </c:pt>
                <c:pt idx="87">
                  <c:v>80.45031195369211</c:v>
                </c:pt>
                <c:pt idx="88">
                  <c:v>79.4092945956454</c:v>
                </c:pt>
                <c:pt idx="89">
                  <c:v>78.3512300080356</c:v>
                </c:pt>
                <c:pt idx="90">
                  <c:v>77.27676875296002</c:v>
                </c:pt>
                <c:pt idx="91">
                  <c:v>76.18654602678998</c:v>
                </c:pt>
                <c:pt idx="92">
                  <c:v>75.08118187914988</c:v>
                </c:pt>
                <c:pt idx="93">
                  <c:v>73.96128143628537</c:v>
                </c:pt>
                <c:pt idx="94">
                  <c:v>72.82743512823315</c:v>
                </c:pt>
                <c:pt idx="95">
                  <c:v>71.68021891918575</c:v>
                </c:pt>
                <c:pt idx="96">
                  <c:v>70.52019454055055</c:v>
                </c:pt>
                <c:pt idx="97">
                  <c:v>69.3479097261952</c:v>
                </c:pt>
                <c:pt idx="98">
                  <c:v>68.16389844941021</c:v>
                </c:pt>
                <c:pt idx="99">
                  <c:v>66.96868116116546</c:v>
                </c:pt>
                <c:pt idx="100">
                  <c:v>65.76276502923883</c:v>
                </c:pt>
                <c:pt idx="101">
                  <c:v>64.54664417786351</c:v>
                </c:pt>
                <c:pt idx="102">
                  <c:v>63.32079992752642</c:v>
                </c:pt>
                <c:pt idx="103">
                  <c:v>62.0857010345826</c:v>
                </c:pt>
                <c:pt idx="104">
                  <c:v>60.84180393042516</c:v>
                </c:pt>
                <c:pt idx="105">
                  <c:v>59.58955295987744</c:v>
                </c:pt>
                <c:pt idx="106">
                  <c:v>58.32938061859022</c:v>
                </c:pt>
                <c:pt idx="107">
                  <c:v>57.0617077891693</c:v>
                </c:pt>
                <c:pt idx="108">
                  <c:v>55.7869439758597</c:v>
                </c:pt>
                <c:pt idx="109">
                  <c:v>54.50548753753537</c:v>
                </c:pt>
                <c:pt idx="110">
                  <c:v>53.21772591883746</c:v>
                </c:pt>
                <c:pt idx="111">
                  <c:v>51.92403587927947</c:v>
                </c:pt>
                <c:pt idx="112">
                  <c:v>50.62478372017812</c:v>
                </c:pt>
                <c:pt idx="113">
                  <c:v>49.32032550924117</c:v>
                </c:pt>
                <c:pt idx="114">
                  <c:v>48.01100730272174</c:v>
                </c:pt>
                <c:pt idx="115">
                  <c:v>46.69716536498254</c:v>
                </c:pt>
                <c:pt idx="116">
                  <c:v>45.37912638539817</c:v>
                </c:pt>
                <c:pt idx="117">
                  <c:v>44.05720769248995</c:v>
                </c:pt>
                <c:pt idx="118">
                  <c:v>42.73171746520984</c:v>
                </c:pt>
                <c:pt idx="119">
                  <c:v>41.4029549412835</c:v>
                </c:pt>
              </c:numCache>
            </c:numRef>
          </c:yVal>
          <c:smooth val="0"/>
          <c:extLst xmlns:c16r2="http://schemas.microsoft.com/office/drawing/2015/06/chart">
            <c:ext xmlns:c16="http://schemas.microsoft.com/office/drawing/2014/chart" uri="{C3380CC4-5D6E-409C-BE32-E72D297353CC}">
              <c16:uniqueId val="{00000004-BF4D-461A-8091-AD67777119EB}"/>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0.0</c:v>
                </c:pt>
                <c:pt idx="1">
                  <c:v>2.88854701666878</c:v>
                </c:pt>
                <c:pt idx="2">
                  <c:v>5.273595815240696</c:v>
                </c:pt>
                <c:pt idx="3">
                  <c:v>7.247889522272088</c:v>
                </c:pt>
                <c:pt idx="4">
                  <c:v>8.886250804826886</c:v>
                </c:pt>
                <c:pt idx="5">
                  <c:v>10.24893622354784</c:v>
                </c:pt>
                <c:pt idx="6">
                  <c:v>11.38439537574141</c:v>
                </c:pt>
                <c:pt idx="7">
                  <c:v>12.3315184569533</c:v>
                </c:pt>
                <c:pt idx="8">
                  <c:v>13.12146554322771</c:v>
                </c:pt>
                <c:pt idx="9">
                  <c:v>13.77915422506612</c:v>
                </c:pt>
                <c:pt idx="10">
                  <c:v>14.32446839779413</c:v>
                </c:pt>
                <c:pt idx="11">
                  <c:v>14.77323963501703</c:v>
                </c:pt>
                <c:pt idx="12">
                  <c:v>15.13804321961061</c:v>
                </c:pt>
                <c:pt idx="13">
                  <c:v>17.07488936286336</c:v>
                </c:pt>
                <c:pt idx="14">
                  <c:v>18.76808519448696</c:v>
                </c:pt>
                <c:pt idx="15">
                  <c:v>20.26200807810162</c:v>
                </c:pt>
                <c:pt idx="16">
                  <c:v>21.59149988625222</c:v>
                </c:pt>
                <c:pt idx="17">
                  <c:v>22.78397349084753</c:v>
                </c:pt>
                <c:pt idx="18">
                  <c:v>23.86094875193476</c:v>
                </c:pt>
                <c:pt idx="19">
                  <c:v>24.83927999019943</c:v>
                </c:pt>
                <c:pt idx="20">
                  <c:v>25.73213612129166</c:v>
                </c:pt>
                <c:pt idx="21">
                  <c:v>26.54978222894168</c:v>
                </c:pt>
                <c:pt idx="22">
                  <c:v>27.30020190067535</c:v>
                </c:pt>
                <c:pt idx="23">
                  <c:v>27.98959199879118</c:v>
                </c:pt>
                <c:pt idx="24">
                  <c:v>28.622755351445</c:v>
                </c:pt>
                <c:pt idx="25">
                  <c:v>29.2034118494721</c:v>
                </c:pt>
                <c:pt idx="26">
                  <c:v>29.73607605345251</c:v>
                </c:pt>
                <c:pt idx="27">
                  <c:v>30.22280798613247</c:v>
                </c:pt>
                <c:pt idx="28">
                  <c:v>30.66520111103046</c:v>
                </c:pt>
                <c:pt idx="29">
                  <c:v>31.06450915342521</c:v>
                </c:pt>
                <c:pt idx="30">
                  <c:v>31.42173329185971</c:v>
                </c:pt>
                <c:pt idx="31">
                  <c:v>31.73768989403288</c:v>
                </c:pt>
                <c:pt idx="32">
                  <c:v>32.01306291488981</c:v>
                </c:pt>
                <c:pt idx="33">
                  <c:v>32.24844419063307</c:v>
                </c:pt>
                <c:pt idx="34">
                  <c:v>32.44436420148199</c:v>
                </c:pt>
                <c:pt idx="35">
                  <c:v>32.60131534767015</c:v>
                </c:pt>
                <c:pt idx="36">
                  <c:v>32.71976936130157</c:v>
                </c:pt>
                <c:pt idx="37">
                  <c:v>32.80019013999481</c:v>
                </c:pt>
                <c:pt idx="38">
                  <c:v>32.84304301987864</c:v>
                </c:pt>
                <c:pt idx="39">
                  <c:v>32.84880292573735</c:v>
                </c:pt>
                <c:pt idx="40">
                  <c:v>32.81795695492652</c:v>
                </c:pt>
                <c:pt idx="41">
                  <c:v>32.75100715315686</c:v>
                </c:pt>
                <c:pt idx="42">
                  <c:v>32.64847208168293</c:v>
                </c:pt>
                <c:pt idx="43">
                  <c:v>32.51088745277225</c:v>
                </c:pt>
                <c:pt idx="44">
                  <c:v>32.33880607397212</c:v>
                </c:pt>
                <c:pt idx="45">
                  <c:v>32.13279728851468</c:v>
                </c:pt>
                <c:pt idx="46">
                  <c:v>31.89344605720544</c:v>
                </c:pt>
                <c:pt idx="47">
                  <c:v>31.62135179385541</c:v>
                </c:pt>
                <c:pt idx="48">
                  <c:v>31.31712704027177</c:v>
                </c:pt>
                <c:pt idx="49">
                  <c:v>30.98139604638778</c:v>
                </c:pt>
                <c:pt idx="50">
                  <c:v>30.61479330501515</c:v>
                </c:pt>
                <c:pt idx="51">
                  <c:v>30.21796207827038</c:v>
                </c:pt>
                <c:pt idx="52">
                  <c:v>29.79155294460952</c:v>
                </c:pt>
                <c:pt idx="53">
                  <c:v>29.33622238274346</c:v>
                </c:pt>
                <c:pt idx="54">
                  <c:v>28.85263140811185</c:v>
                </c:pt>
                <c:pt idx="55">
                  <c:v>28.34144427142098</c:v>
                </c:pt>
                <c:pt idx="56">
                  <c:v>27.80332722526055</c:v>
                </c:pt>
                <c:pt idx="57">
                  <c:v>27.23894736214061</c:v>
                </c:pt>
                <c:pt idx="58">
                  <c:v>26.64897152547564</c:v>
                </c:pt>
                <c:pt idx="59">
                  <c:v>26.03406529347012</c:v>
                </c:pt>
                <c:pt idx="60">
                  <c:v>25.39489203486846</c:v>
                </c:pt>
                <c:pt idx="61">
                  <c:v>24.73211203476551</c:v>
                </c:pt>
                <c:pt idx="62">
                  <c:v>24.04638168808469</c:v>
                </c:pt>
                <c:pt idx="63">
                  <c:v>23.33835275805177</c:v>
                </c:pt>
                <c:pt idx="64">
                  <c:v>22.60867169675203</c:v>
                </c:pt>
                <c:pt idx="65">
                  <c:v>21.85797902465401</c:v>
                </c:pt>
                <c:pt idx="66">
                  <c:v>21.08690876609398</c:v>
                </c:pt>
                <c:pt idx="67">
                  <c:v>20.2960879375587</c:v>
                </c:pt>
                <c:pt idx="68">
                  <c:v>19.48613608578166</c:v>
                </c:pt>
                <c:pt idx="69">
                  <c:v>18.65766487267319</c:v>
                </c:pt>
                <c:pt idx="70">
                  <c:v>17.81127770422336</c:v>
                </c:pt>
                <c:pt idx="71">
                  <c:v>16.94756940064144</c:v>
                </c:pt>
                <c:pt idx="72">
                  <c:v>16.06712590510233</c:v>
                </c:pt>
                <c:pt idx="73">
                  <c:v>15.170524028581</c:v>
                </c:pt>
                <c:pt idx="74">
                  <c:v>14.25833122839958</c:v>
                </c:pt>
                <c:pt idx="75">
                  <c:v>13.33110541822316</c:v>
                </c:pt>
                <c:pt idx="76">
                  <c:v>12.38939480737463</c:v>
                </c:pt>
                <c:pt idx="77">
                  <c:v>11.4337377674201</c:v>
                </c:pt>
                <c:pt idx="78">
                  <c:v>10.46466272414818</c:v>
                </c:pt>
                <c:pt idx="79">
                  <c:v>9.48268807310797</c:v>
                </c:pt>
                <c:pt idx="80">
                  <c:v>8.488322117025745</c:v>
                </c:pt>
                <c:pt idx="81">
                  <c:v>7.482063023485352</c:v>
                </c:pt>
                <c:pt idx="82">
                  <c:v>6.464398801394054</c:v>
                </c:pt>
                <c:pt idx="83">
                  <c:v>5.435807294780715</c:v>
                </c:pt>
                <c:pt idx="84">
                  <c:v>4.396756192603788</c:v>
                </c:pt>
                <c:pt idx="85">
                  <c:v>3.347703053331315</c:v>
                </c:pt>
                <c:pt idx="86">
                  <c:v>2.28909534309787</c:v>
                </c:pt>
                <c:pt idx="87">
                  <c:v>1.221370486329761</c:v>
                </c:pt>
                <c:pt idx="88">
                  <c:v>0.144955927819865</c:v>
                </c:pt>
                <c:pt idx="89">
                  <c:v>-0.939730794754723</c:v>
                </c:pt>
                <c:pt idx="90">
                  <c:v>-2.032281968759889</c:v>
                </c:pt>
                <c:pt idx="91">
                  <c:v>-3.132299615856027</c:v>
                </c:pt>
                <c:pt idx="92">
                  <c:v>-4.23939539336334</c:v>
                </c:pt>
                <c:pt idx="93">
                  <c:v>-5.353190488508517</c:v>
                </c:pt>
                <c:pt idx="94">
                  <c:v>-6.473315506247673</c:v>
                </c:pt>
                <c:pt idx="95">
                  <c:v>-7.599410351349428</c:v>
                </c:pt>
                <c:pt idx="96">
                  <c:v>-8.731124105319298</c:v>
                </c:pt>
                <c:pt idx="97">
                  <c:v>-9.868114898790736</c:v>
                </c:pt>
                <c:pt idx="98">
                  <c:v>-11.01004977988487</c:v>
                </c:pt>
                <c:pt idx="99">
                  <c:v>-12.15660457907052</c:v>
                </c:pt>
                <c:pt idx="100">
                  <c:v>-13.30746377099331</c:v>
                </c:pt>
                <c:pt idx="101">
                  <c:v>-14.46232033368324</c:v>
                </c:pt>
                <c:pt idx="102">
                  <c:v>-15.62087560561577</c:v>
                </c:pt>
                <c:pt idx="103">
                  <c:v>-16.78283914092842</c:v>
                </c:pt>
                <c:pt idx="104">
                  <c:v>-17.94792856321601</c:v>
                </c:pt>
                <c:pt idx="105">
                  <c:v>-19.11586941820496</c:v>
                </c:pt>
                <c:pt idx="106">
                  <c:v>-20.28639502560236</c:v>
                </c:pt>
                <c:pt idx="107">
                  <c:v>-21.45924633043158</c:v>
                </c:pt>
                <c:pt idx="108">
                  <c:v>-22.6341717541036</c:v>
                </c:pt>
                <c:pt idx="109">
                  <c:v>-23.81092704545972</c:v>
                </c:pt>
                <c:pt idx="110">
                  <c:v>-24.98927513202122</c:v>
                </c:pt>
                <c:pt idx="111">
                  <c:v>-26.16898597167074</c:v>
                </c:pt>
                <c:pt idx="112">
                  <c:v>-27.34983640490373</c:v>
                </c:pt>
                <c:pt idx="113">
                  <c:v>-28.53161000788169</c:v>
                </c:pt>
                <c:pt idx="114">
                  <c:v>-29.71409694642989</c:v>
                </c:pt>
                <c:pt idx="115">
                  <c:v>-30.89709383109584</c:v>
                </c:pt>
                <c:pt idx="116">
                  <c:v>-32.08040357345597</c:v>
                </c:pt>
                <c:pt idx="117">
                  <c:v>-33.2638352437507</c:v>
                </c:pt>
                <c:pt idx="118">
                  <c:v>-34.44720392997715</c:v>
                </c:pt>
                <c:pt idx="119">
                  <c:v>-35.63033059853115</c:v>
                </c:pt>
              </c:numCache>
            </c:numRef>
          </c:yVal>
          <c:smooth val="0"/>
          <c:extLst xmlns:c16r2="http://schemas.microsoft.com/office/drawing/2015/06/chart">
            <c:ext xmlns:c16="http://schemas.microsoft.com/office/drawing/2014/chart" uri="{C3380CC4-5D6E-409C-BE32-E72D297353CC}">
              <c16:uniqueId val="{00000005-BF4D-461A-8091-AD67777119EB}"/>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0.0</c:v>
                </c:pt>
                <c:pt idx="1">
                  <c:v>3.851396022226254</c:v>
                </c:pt>
                <c:pt idx="2">
                  <c:v>7.055018123088303</c:v>
                </c:pt>
                <c:pt idx="3">
                  <c:v>9.729678951710341</c:v>
                </c:pt>
                <c:pt idx="4">
                  <c:v>11.97129901883363</c:v>
                </c:pt>
                <c:pt idx="5">
                  <c:v>13.85717325312544</c:v>
                </c:pt>
                <c:pt idx="6">
                  <c:v>15.44948234837875</c:v>
                </c:pt>
                <c:pt idx="7">
                  <c:v>16.79815690042551</c:v>
                </c:pt>
                <c:pt idx="8">
                  <c:v>17.94321160823165</c:v>
                </c:pt>
                <c:pt idx="9">
                  <c:v>18.91664600216268</c:v>
                </c:pt>
                <c:pt idx="10">
                  <c:v>19.74399087941674</c:v>
                </c:pt>
                <c:pt idx="11">
                  <c:v>20.4455653799746</c:v>
                </c:pt>
                <c:pt idx="12">
                  <c:v>21.03749790721076</c:v>
                </c:pt>
                <c:pt idx="13">
                  <c:v>23.19228829484064</c:v>
                </c:pt>
                <c:pt idx="14">
                  <c:v>25.12670355478258</c:v>
                </c:pt>
                <c:pt idx="15">
                  <c:v>26.87875919686667</c:v>
                </c:pt>
                <c:pt idx="16">
                  <c:v>28.47811806114623</c:v>
                </c:pt>
                <c:pt idx="17">
                  <c:v>29.94804000211018</c:v>
                </c:pt>
                <c:pt idx="18">
                  <c:v>31.30670608724995</c:v>
                </c:pt>
                <c:pt idx="19">
                  <c:v>32.56827781114498</c:v>
                </c:pt>
                <c:pt idx="20">
                  <c:v>33.74374406126001</c:v>
                </c:pt>
                <c:pt idx="21">
                  <c:v>34.84159746846073</c:v>
                </c:pt>
                <c:pt idx="22">
                  <c:v>35.86837372842228</c:v>
                </c:pt>
                <c:pt idx="23">
                  <c:v>36.82908096966185</c:v>
                </c:pt>
                <c:pt idx="24">
                  <c:v>37.72754097786128</c:v>
                </c:pt>
                <c:pt idx="25">
                  <c:v>38.56665983024277</c:v>
                </c:pt>
                <c:pt idx="26">
                  <c:v>39.350904894596</c:v>
                </c:pt>
                <c:pt idx="27">
                  <c:v>40.08175501782215</c:v>
                </c:pt>
                <c:pt idx="28">
                  <c:v>40.7603167566649</c:v>
                </c:pt>
                <c:pt idx="29">
                  <c:v>41.38743485656408</c:v>
                </c:pt>
                <c:pt idx="30">
                  <c:v>41.96376652632716</c:v>
                </c:pt>
                <c:pt idx="31">
                  <c:v>42.48983897378184</c:v>
                </c:pt>
                <c:pt idx="32">
                  <c:v>42.96609371793738</c:v>
                </c:pt>
                <c:pt idx="33">
                  <c:v>43.3929204402989</c:v>
                </c:pt>
                <c:pt idx="34">
                  <c:v>43.77068258006057</c:v>
                </c:pt>
                <c:pt idx="35">
                  <c:v>44.09973643074</c:v>
                </c:pt>
                <c:pt idx="36">
                  <c:v>44.38044513793193</c:v>
                </c:pt>
                <c:pt idx="37">
                  <c:v>44.61318871124006</c:v>
                </c:pt>
                <c:pt idx="38">
                  <c:v>44.7983709344517</c:v>
                </c:pt>
                <c:pt idx="39">
                  <c:v>44.93642699493466</c:v>
                </c:pt>
                <c:pt idx="40">
                  <c:v>45.0278227608278</c:v>
                </c:pt>
                <c:pt idx="41">
                  <c:v>45.07305605067904</c:v>
                </c:pt>
                <c:pt idx="42">
                  <c:v>45.07265687290601</c:v>
                </c:pt>
                <c:pt idx="43">
                  <c:v>45.02718686563599</c:v>
                </c:pt>
                <c:pt idx="44">
                  <c:v>44.93723815164246</c:v>
                </c:pt>
                <c:pt idx="45">
                  <c:v>44.80343177636014</c:v>
                </c:pt>
                <c:pt idx="46">
                  <c:v>44.6264158596514</c:v>
                </c:pt>
                <c:pt idx="47">
                  <c:v>44.40686356244984</c:v>
                </c:pt>
                <c:pt idx="48">
                  <c:v>44.14547094610406</c:v>
                </c:pt>
                <c:pt idx="49">
                  <c:v>43.84295478371195</c:v>
                </c:pt>
                <c:pt idx="50">
                  <c:v>43.50005036837137</c:v>
                </c:pt>
                <c:pt idx="51">
                  <c:v>43.11750935171109</c:v>
                </c:pt>
                <c:pt idx="52">
                  <c:v>42.69609764168126</c:v>
                </c:pt>
                <c:pt idx="53">
                  <c:v>42.2365933680203</c:v>
                </c:pt>
                <c:pt idx="54">
                  <c:v>41.73978493225968</c:v>
                </c:pt>
                <c:pt idx="55">
                  <c:v>41.20646915028829</c:v>
                </c:pt>
                <c:pt idx="56">
                  <c:v>40.63744949219704</c:v>
                </c:pt>
                <c:pt idx="57">
                  <c:v>40.03353442167008</c:v>
                </c:pt>
                <c:pt idx="58">
                  <c:v>39.39553583531324</c:v>
                </c:pt>
                <c:pt idx="59">
                  <c:v>38.72426760092731</c:v>
                </c:pt>
                <c:pt idx="60">
                  <c:v>38.02054419270371</c:v>
                </c:pt>
                <c:pt idx="61">
                  <c:v>37.28517942063625</c:v>
                </c:pt>
                <c:pt idx="62">
                  <c:v>36.51898525079105</c:v>
                </c:pt>
                <c:pt idx="63">
                  <c:v>35.7227707129296</c:v>
                </c:pt>
                <c:pt idx="64">
                  <c:v>34.89734089156991</c:v>
                </c:pt>
                <c:pt idx="65">
                  <c:v>34.04349599663055</c:v>
                </c:pt>
                <c:pt idx="66">
                  <c:v>33.1620305096321</c:v>
                </c:pt>
                <c:pt idx="67">
                  <c:v>32.2537324015384</c:v>
                </c:pt>
                <c:pt idx="68">
                  <c:v>31.3193824183527</c:v>
                </c:pt>
                <c:pt idx="69">
                  <c:v>30.35975343066366</c:v>
                </c:pt>
                <c:pt idx="70">
                  <c:v>29.37560984351508</c:v>
                </c:pt>
                <c:pt idx="71">
                  <c:v>28.3677070630165</c:v>
                </c:pt>
                <c:pt idx="72">
                  <c:v>27.33679101633243</c:v>
                </c:pt>
                <c:pt idx="73">
                  <c:v>26.28359772177918</c:v>
                </c:pt>
                <c:pt idx="74">
                  <c:v>25.20885290592469</c:v>
                </c:pt>
                <c:pt idx="75">
                  <c:v>24.11327166477622</c:v>
                </c:pt>
                <c:pt idx="76">
                  <c:v>22.99755816616289</c:v>
                </c:pt>
                <c:pt idx="77">
                  <c:v>21.86240539075607</c:v>
                </c:pt>
                <c:pt idx="78">
                  <c:v>20.70849490908222</c:v>
                </c:pt>
                <c:pt idx="79">
                  <c:v>19.53649669223432</c:v>
                </c:pt>
                <c:pt idx="80">
                  <c:v>18.34706895394265</c:v>
                </c:pt>
                <c:pt idx="81">
                  <c:v>17.14085802189584</c:v>
                </c:pt>
                <c:pt idx="82">
                  <c:v>15.91849823627854</c:v>
                </c:pt>
                <c:pt idx="83">
                  <c:v>14.68061187362673</c:v>
                </c:pt>
                <c:pt idx="84">
                  <c:v>13.42780909414887</c:v>
                </c:pt>
                <c:pt idx="85">
                  <c:v>12.1606879108831</c:v>
                </c:pt>
                <c:pt idx="86">
                  <c:v>10.87983417901887</c:v>
                </c:pt>
                <c:pt idx="87">
                  <c:v>9.585821603894141</c:v>
                </c:pt>
                <c:pt idx="88">
                  <c:v>8.279211766260218</c:v>
                </c:pt>
                <c:pt idx="89">
                  <c:v>6.96055416343188</c:v>
                </c:pt>
                <c:pt idx="90">
                  <c:v>5.630386265100236</c:v>
                </c:pt>
                <c:pt idx="91">
                  <c:v>4.28923358258908</c:v>
                </c:pt>
                <c:pt idx="92">
                  <c:v>2.937609750433694</c:v>
                </c:pt>
                <c:pt idx="93">
                  <c:v>1.57601661928311</c:v>
                </c:pt>
                <c:pt idx="94">
                  <c:v>0.204944359038564</c:v>
                </c:pt>
                <c:pt idx="95">
                  <c:v>-1.175128428584685</c:v>
                </c:pt>
                <c:pt idx="96">
                  <c:v>-2.563734589043633</c:v>
                </c:pt>
                <c:pt idx="97">
                  <c:v>-3.960418286241293</c:v>
                </c:pt>
                <c:pt idx="98">
                  <c:v>-5.364734866923644</c:v>
                </c:pt>
                <c:pt idx="99">
                  <c:v>-6.776250718864503</c:v>
                </c:pt>
                <c:pt idx="100">
                  <c:v>-8.194543123531698</c:v>
                </c:pt>
                <c:pt idx="101">
                  <c:v>-9.619200103870698</c:v>
                </c:pt>
                <c:pt idx="102">
                  <c:v>-11.04982026779453</c:v>
                </c:pt>
                <c:pt idx="103">
                  <c:v>-12.48601264791887</c:v>
                </c:pt>
                <c:pt idx="104">
                  <c:v>-13.92739653805802</c:v>
                </c:pt>
                <c:pt idx="105">
                  <c:v>-15.37360132699723</c:v>
                </c:pt>
                <c:pt idx="106">
                  <c:v>-16.82426632992519</c:v>
                </c:pt>
                <c:pt idx="107">
                  <c:v>-18.27904061801019</c:v>
                </c:pt>
                <c:pt idx="108">
                  <c:v>-19.7375828464701</c:v>
                </c:pt>
                <c:pt idx="109">
                  <c:v>-21.19956108150109</c:v>
                </c:pt>
                <c:pt idx="110">
                  <c:v>-22.66465262641304</c:v>
                </c:pt>
                <c:pt idx="111">
                  <c:v>-24.13254384729316</c:v>
                </c:pt>
                <c:pt idx="112">
                  <c:v>-25.60292999844478</c:v>
                </c:pt>
                <c:pt idx="113">
                  <c:v>-27.07551504790899</c:v>
                </c:pt>
                <c:pt idx="114">
                  <c:v>-28.55001150331827</c:v>
                </c:pt>
                <c:pt idx="115">
                  <c:v>-30.02614023825754</c:v>
                </c:pt>
                <c:pt idx="116">
                  <c:v>-31.50363031942652</c:v>
                </c:pt>
                <c:pt idx="117">
                  <c:v>-32.98221883471615</c:v>
                </c:pt>
                <c:pt idx="118">
                  <c:v>-34.46165072242274</c:v>
                </c:pt>
                <c:pt idx="119">
                  <c:v>-35.94167860174851</c:v>
                </c:pt>
              </c:numCache>
            </c:numRef>
          </c:yVal>
          <c:smooth val="0"/>
          <c:extLst xmlns:c16r2="http://schemas.microsoft.com/office/drawing/2015/06/chart">
            <c:ext xmlns:c16="http://schemas.microsoft.com/office/drawing/2014/chart" uri="{C3380CC4-5D6E-409C-BE32-E72D297353CC}">
              <c16:uniqueId val="{00000006-BF4D-461A-8091-AD67777119EB}"/>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0.0</c:v>
                </c:pt>
                <c:pt idx="1">
                  <c:v>3.851396022226254</c:v>
                </c:pt>
                <c:pt idx="2">
                  <c:v>7.156394253521738</c:v>
                </c:pt>
                <c:pt idx="3">
                  <c:v>10.01329794561207</c:v>
                </c:pt>
                <c:pt idx="4">
                  <c:v>12.50133141592005</c:v>
                </c:pt>
                <c:pt idx="5">
                  <c:v>14.68422576709509</c:v>
                </c:pt>
                <c:pt idx="6">
                  <c:v>16.61316288800845</c:v>
                </c:pt>
                <c:pt idx="7">
                  <c:v>18.32917215238785</c:v>
                </c:pt>
                <c:pt idx="8">
                  <c:v>19.86508001786251</c:v>
                </c:pt>
                <c:pt idx="9">
                  <c:v>21.24709470556627</c:v>
                </c:pt>
                <c:pt idx="10">
                  <c:v>22.49609323654368</c:v>
                </c:pt>
                <c:pt idx="11">
                  <c:v>23.62866585727397</c:v>
                </c:pt>
                <c:pt idx="12">
                  <c:v>24.657962838407</c:v>
                </c:pt>
                <c:pt idx="13">
                  <c:v>27.25411423521837</c:v>
                </c:pt>
                <c:pt idx="14">
                  <c:v>29.62609514919768</c:v>
                </c:pt>
                <c:pt idx="15">
                  <c:v>31.81122232321422</c:v>
                </c:pt>
                <c:pt idx="16">
                  <c:v>33.83862839374115</c:v>
                </c:pt>
                <c:pt idx="17">
                  <c:v>35.73117601964847</c:v>
                </c:pt>
                <c:pt idx="18">
                  <c:v>37.506756675818</c:v>
                </c:pt>
                <c:pt idx="19">
                  <c:v>39.1793287361911</c:v>
                </c:pt>
                <c:pt idx="20">
                  <c:v>40.75974692426232</c:v>
                </c:pt>
                <c:pt idx="21">
                  <c:v>42.2564242081453</c:v>
                </c:pt>
                <c:pt idx="22">
                  <c:v>43.67585924478817</c:v>
                </c:pt>
                <c:pt idx="23">
                  <c:v>45.0230560345508</c:v>
                </c:pt>
                <c:pt idx="24">
                  <c:v>46.30185724104213</c:v>
                </c:pt>
                <c:pt idx="25">
                  <c:v>47.51520842803302</c:v>
                </c:pt>
                <c:pt idx="26">
                  <c:v>48.66763856485568</c:v>
                </c:pt>
                <c:pt idx="27">
                  <c:v>49.76068276155956</c:v>
                </c:pt>
                <c:pt idx="28">
                  <c:v>50.7955110527687</c:v>
                </c:pt>
                <c:pt idx="29">
                  <c:v>51.7730360670089</c:v>
                </c:pt>
                <c:pt idx="30">
                  <c:v>52.6939851343318</c:v>
                </c:pt>
                <c:pt idx="31">
                  <c:v>53.55895616175576</c:v>
                </c:pt>
                <c:pt idx="32">
                  <c:v>54.36846069524269</c:v>
                </c:pt>
                <c:pt idx="33">
                  <c:v>55.12295685108802</c:v>
                </c:pt>
                <c:pt idx="34">
                  <c:v>55.82287425570117</c:v>
                </c:pt>
                <c:pt idx="35">
                  <c:v>56.46863269751384</c:v>
                </c:pt>
                <c:pt idx="36">
                  <c:v>57.06065584654015</c:v>
                </c:pt>
                <c:pt idx="37">
                  <c:v>57.59938111863264</c:v>
                </c:pt>
                <c:pt idx="38">
                  <c:v>58.08526653919714</c:v>
                </c:pt>
                <c:pt idx="39">
                  <c:v>58.51879843279858</c:v>
                </c:pt>
                <c:pt idx="40">
                  <c:v>58.90049075356544</c:v>
                </c:pt>
                <c:pt idx="41">
                  <c:v>59.230886488016</c:v>
                </c:pt>
                <c:pt idx="42">
                  <c:v>59.51055805794567</c:v>
                </c:pt>
                <c:pt idx="43">
                  <c:v>59.74010694370645</c:v>
                </c:pt>
                <c:pt idx="44">
                  <c:v>59.9201627348848</c:v>
                </c:pt>
                <c:pt idx="45">
                  <c:v>60.05138177019109</c:v>
                </c:pt>
                <c:pt idx="46">
                  <c:v>60.1344454925265</c:v>
                </c:pt>
                <c:pt idx="47">
                  <c:v>60.1700586166362</c:v>
                </c:pt>
                <c:pt idx="48">
                  <c:v>60.15894718447271</c:v>
                </c:pt>
                <c:pt idx="49">
                  <c:v>60.10185656549582</c:v>
                </c:pt>
                <c:pt idx="50">
                  <c:v>59.99954944530234</c:v>
                </c:pt>
                <c:pt idx="51">
                  <c:v>59.85280383507688</c:v>
                </c:pt>
                <c:pt idx="52">
                  <c:v>59.66241113010346</c:v>
                </c:pt>
                <c:pt idx="53">
                  <c:v>59.42917422538358</c:v>
                </c:pt>
                <c:pt idx="54">
                  <c:v>59.15390570512227</c:v>
                </c:pt>
                <c:pt idx="55">
                  <c:v>58.8374261141489</c:v>
                </c:pt>
                <c:pt idx="56">
                  <c:v>58.48056231619375</c:v>
                </c:pt>
                <c:pt idx="57">
                  <c:v>58.0841459415633</c:v>
                </c:pt>
                <c:pt idx="58">
                  <c:v>57.64901192496381</c:v>
                </c:pt>
                <c:pt idx="59">
                  <c:v>57.17599713289201</c:v>
                </c:pt>
                <c:pt idx="60">
                  <c:v>56.66593907901187</c:v>
                </c:pt>
                <c:pt idx="61">
                  <c:v>56.11967472527324</c:v>
                </c:pt>
                <c:pt idx="62">
                  <c:v>55.5380393659334</c:v>
                </c:pt>
                <c:pt idx="63">
                  <c:v>54.92186559138</c:v>
                </c:pt>
                <c:pt idx="64">
                  <c:v>54.2719823284042</c:v>
                </c:pt>
                <c:pt idx="65">
                  <c:v>53.5892139534717</c:v>
                </c:pt>
                <c:pt idx="66">
                  <c:v>52.87437947545678</c:v>
                </c:pt>
                <c:pt idx="67">
                  <c:v>52.12829178434004</c:v>
                </c:pt>
                <c:pt idx="68">
                  <c:v>51.35175696244004</c:v>
                </c:pt>
                <c:pt idx="69">
                  <c:v>50.54557365473465</c:v>
                </c:pt>
                <c:pt idx="70">
                  <c:v>49.7105324950662</c:v>
                </c:pt>
                <c:pt idx="71">
                  <c:v>48.84741558500424</c:v>
                </c:pt>
                <c:pt idx="72">
                  <c:v>47.95699602232798</c:v>
                </c:pt>
                <c:pt idx="73">
                  <c:v>47.04003747622284</c:v>
                </c:pt>
                <c:pt idx="74">
                  <c:v>46.097293806366</c:v>
                </c:pt>
                <c:pt idx="75">
                  <c:v>45.12950872325746</c:v>
                </c:pt>
                <c:pt idx="76">
                  <c:v>44.1374154872501</c:v>
                </c:pt>
                <c:pt idx="77">
                  <c:v>43.12173664383954</c:v>
                </c:pt>
                <c:pt idx="78">
                  <c:v>42.08318379298907</c:v>
                </c:pt>
                <c:pt idx="79">
                  <c:v>41.02245739020872</c:v>
                </c:pt>
                <c:pt idx="80">
                  <c:v>39.94024657742519</c:v>
                </c:pt>
                <c:pt idx="81">
                  <c:v>38.83722904164189</c:v>
                </c:pt>
                <c:pt idx="82">
                  <c:v>37.71407089955665</c:v>
                </c:pt>
                <c:pt idx="83">
                  <c:v>36.57142660633014</c:v>
                </c:pt>
                <c:pt idx="84">
                  <c:v>35.4099388869791</c:v>
                </c:pt>
                <c:pt idx="85">
                  <c:v>34.23023868869677</c:v>
                </c:pt>
                <c:pt idx="86">
                  <c:v>33.03294515268772</c:v>
                </c:pt>
                <c:pt idx="87">
                  <c:v>31.81866560413982</c:v>
                </c:pt>
                <c:pt idx="88">
                  <c:v>30.58799555896439</c:v>
                </c:pt>
                <c:pt idx="89">
                  <c:v>29.34151874610598</c:v>
                </c:pt>
                <c:pt idx="90">
                  <c:v>28.07980714422865</c:v>
                </c:pt>
                <c:pt idx="91">
                  <c:v>26.80342103168095</c:v>
                </c:pt>
                <c:pt idx="92">
                  <c:v>25.51290904870075</c:v>
                </c:pt>
                <c:pt idx="93">
                  <c:v>24.20880827085512</c:v>
                </c:pt>
                <c:pt idx="94">
                  <c:v>22.89164429284119</c:v>
                </c:pt>
                <c:pt idx="95">
                  <c:v>21.56193132171211</c:v>
                </c:pt>
                <c:pt idx="96">
                  <c:v>20.22017227876261</c:v>
                </c:pt>
                <c:pt idx="97">
                  <c:v>18.86685890929038</c:v>
                </c:pt>
                <c:pt idx="98">
                  <c:v>17.50247189947368</c:v>
                </c:pt>
                <c:pt idx="99">
                  <c:v>16.12748099973942</c:v>
                </c:pt>
                <c:pt idx="100">
                  <c:v>14.7423451539471</c:v>
                </c:pt>
                <c:pt idx="101">
                  <c:v>13.3475126337844</c:v>
                </c:pt>
                <c:pt idx="102">
                  <c:v>11.9434211778298</c:v>
                </c:pt>
                <c:pt idx="103">
                  <c:v>10.53049813476537</c:v>
                </c:pt>
                <c:pt idx="104">
                  <c:v>9.109160610188155</c:v>
                </c:pt>
                <c:pt idx="105">
                  <c:v>7.679815616616866</c:v>
                </c:pt>
                <c:pt idx="106">
                  <c:v>6.242860226235265</c:v>
                </c:pt>
                <c:pt idx="107">
                  <c:v>4.798681725958885</c:v>
                </c:pt>
                <c:pt idx="108">
                  <c:v>3.347657774470463</c:v>
                </c:pt>
                <c:pt idx="109">
                  <c:v>1.890156560813011</c:v>
                </c:pt>
                <c:pt idx="110">
                  <c:v>0.42653696430898</c:v>
                </c:pt>
                <c:pt idx="111">
                  <c:v>-1.042851284606513</c:v>
                </c:pt>
                <c:pt idx="112">
                  <c:v>-2.517667442863967</c:v>
                </c:pt>
                <c:pt idx="113">
                  <c:v>-3.997579592826696</c:v>
                </c:pt>
                <c:pt idx="114">
                  <c:v>-5.48226448021069</c:v>
                </c:pt>
                <c:pt idx="115">
                  <c:v>-6.971407352069945</c:v>
                </c:pt>
                <c:pt idx="116">
                  <c:v>-8.464701795058317</c:v>
                </c:pt>
                <c:pt idx="117">
                  <c:v>-9.96184957418063</c:v>
                </c:pt>
                <c:pt idx="118">
                  <c:v>-11.4625604722105</c:v>
                </c:pt>
                <c:pt idx="119">
                  <c:v>-12.96655212992573</c:v>
                </c:pt>
              </c:numCache>
            </c:numRef>
          </c:yVal>
          <c:smooth val="0"/>
          <c:extLst xmlns:c16r2="http://schemas.microsoft.com/office/drawing/2015/06/chart">
            <c:ext xmlns:c16="http://schemas.microsoft.com/office/drawing/2014/chart" uri="{C3380CC4-5D6E-409C-BE32-E72D297353CC}">
              <c16:uniqueId val="{00000007-BF4D-461A-8091-AD67777119EB}"/>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0.0</c:v>
                </c:pt>
                <c:pt idx="1">
                  <c:v>3.851396022225344</c:v>
                </c:pt>
                <c:pt idx="2">
                  <c:v>7.160683314472862</c:v>
                </c:pt>
                <c:pt idx="3">
                  <c:v>10.02700014073935</c:v>
                </c:pt>
                <c:pt idx="4">
                  <c:v>12.53021736141909</c:v>
                </c:pt>
                <c:pt idx="5">
                  <c:v>14.73455573812089</c:v>
                </c:pt>
                <c:pt idx="6">
                  <c:v>16.69155740083033</c:v>
                </c:pt>
                <c:pt idx="7">
                  <c:v>18.44250598990448</c:v>
                </c:pt>
                <c:pt idx="8">
                  <c:v>20.02039611003875</c:v>
                </c:pt>
                <c:pt idx="9">
                  <c:v>21.4515347087281</c:v>
                </c:pt>
                <c:pt idx="10">
                  <c:v>22.75684206663982</c:v>
                </c:pt>
                <c:pt idx="11">
                  <c:v>23.95290781225913</c:v>
                </c:pt>
                <c:pt idx="12">
                  <c:v>25.05284728846937</c:v>
                </c:pt>
                <c:pt idx="13">
                  <c:v>27.72672916534611</c:v>
                </c:pt>
                <c:pt idx="14">
                  <c:v>30.25574289567469</c:v>
                </c:pt>
                <c:pt idx="15">
                  <c:v>32.66131404019506</c:v>
                </c:pt>
                <c:pt idx="16">
                  <c:v>34.95990504243855</c:v>
                </c:pt>
                <c:pt idx="17">
                  <c:v>37.16429357839024</c:v>
                </c:pt>
                <c:pt idx="18">
                  <c:v>39.28435261294044</c:v>
                </c:pt>
                <c:pt idx="19">
                  <c:v>41.32767224371128</c:v>
                </c:pt>
                <c:pt idx="20">
                  <c:v>43.30005548565394</c:v>
                </c:pt>
                <c:pt idx="21">
                  <c:v>45.20591293351753</c:v>
                </c:pt>
                <c:pt idx="22">
                  <c:v>47.04857637186978</c:v>
                </c:pt>
                <c:pt idx="23">
                  <c:v>48.83054747731994</c:v>
                </c:pt>
                <c:pt idx="24">
                  <c:v>50.55369459127649</c:v>
                </c:pt>
                <c:pt idx="25">
                  <c:v>52.21940798926008</c:v>
                </c:pt>
                <c:pt idx="26">
                  <c:v>53.83098407870995</c:v>
                </c:pt>
                <c:pt idx="27">
                  <c:v>55.38909747071569</c:v>
                </c:pt>
                <c:pt idx="28">
                  <c:v>56.89424192626392</c:v>
                </c:pt>
                <c:pt idx="29">
                  <c:v>58.34679902839071</c:v>
                </c:pt>
                <c:pt idx="30">
                  <c:v>59.74707943316798</c:v>
                </c:pt>
                <c:pt idx="31">
                  <c:v>61.095354286148</c:v>
                </c:pt>
                <c:pt idx="32">
                  <c:v>62.39187891517894</c:v>
                </c:pt>
                <c:pt idx="33">
                  <c:v>63.63691043861081</c:v>
                </c:pt>
                <c:pt idx="34">
                  <c:v>64.83072059530195</c:v>
                </c:pt>
                <c:pt idx="35">
                  <c:v>65.97360483649258</c:v>
                </c:pt>
                <c:pt idx="36">
                  <c:v>67.0658885065952</c:v>
                </c:pt>
                <c:pt idx="37">
                  <c:v>68.10793076956361</c:v>
                </c:pt>
                <c:pt idx="38">
                  <c:v>69.10012680138243</c:v>
                </c:pt>
                <c:pt idx="39">
                  <c:v>70.0429117816393</c:v>
                </c:pt>
                <c:pt idx="40">
                  <c:v>70.93675751311548</c:v>
                </c:pt>
                <c:pt idx="41">
                  <c:v>71.78217153431635</c:v>
                </c:pt>
                <c:pt idx="42">
                  <c:v>72.57969573072391</c:v>
                </c:pt>
                <c:pt idx="43">
                  <c:v>73.32990455966315</c:v>
                </c:pt>
                <c:pt idx="44">
                  <c:v>74.03340301194883</c:v>
                </c:pt>
                <c:pt idx="45">
                  <c:v>74.69082440615648</c:v>
                </c:pt>
                <c:pt idx="46">
                  <c:v>75.30282808922264</c:v>
                </c:pt>
                <c:pt idx="47">
                  <c:v>75.87009709983356</c:v>
                </c:pt>
                <c:pt idx="48">
                  <c:v>76.39333583725011</c:v>
                </c:pt>
                <c:pt idx="49">
                  <c:v>76.87326776746085</c:v>
                </c:pt>
                <c:pt idx="50">
                  <c:v>77.31063319007353</c:v>
                </c:pt>
                <c:pt idx="51">
                  <c:v>77.70618708269828</c:v>
                </c:pt>
                <c:pt idx="52">
                  <c:v>78.06069703880985</c:v>
                </c:pt>
                <c:pt idx="53">
                  <c:v>78.3749412977288</c:v>
                </c:pt>
                <c:pt idx="54">
                  <c:v>78.64970687570275</c:v>
                </c:pt>
                <c:pt idx="55">
                  <c:v>78.88578780021776</c:v>
                </c:pt>
                <c:pt idx="56">
                  <c:v>79.08398344790475</c:v>
                </c:pt>
                <c:pt idx="57">
                  <c:v>79.24509698491466</c:v>
                </c:pt>
                <c:pt idx="58">
                  <c:v>79.36993390773978</c:v>
                </c:pt>
                <c:pt idx="59">
                  <c:v>79.45930068167672</c:v>
                </c:pt>
                <c:pt idx="60">
                  <c:v>79.51400347363187</c:v>
                </c:pt>
                <c:pt idx="61">
                  <c:v>79.5348469756136</c:v>
                </c:pt>
                <c:pt idx="62">
                  <c:v>79.52263331507855</c:v>
                </c:pt>
                <c:pt idx="63">
                  <c:v>79.4781610480977</c:v>
                </c:pt>
                <c:pt idx="64">
                  <c:v>79.4022242313913</c:v>
                </c:pt>
                <c:pt idx="65">
                  <c:v>79.2956115691777</c:v>
                </c:pt>
                <c:pt idx="66">
                  <c:v>79.15910563091574</c:v>
                </c:pt>
                <c:pt idx="67">
                  <c:v>78.99348213607058</c:v>
                </c:pt>
                <c:pt idx="68">
                  <c:v>78.79950930215727</c:v>
                </c:pt>
                <c:pt idx="69">
                  <c:v>78.57794725245026</c:v>
                </c:pt>
                <c:pt idx="70">
                  <c:v>78.32954747987465</c:v>
                </c:pt>
                <c:pt idx="71">
                  <c:v>78.05505236372754</c:v>
                </c:pt>
                <c:pt idx="72">
                  <c:v>77.75519473606361</c:v>
                </c:pt>
                <c:pt idx="73">
                  <c:v>77.43069749465803</c:v>
                </c:pt>
                <c:pt idx="74">
                  <c:v>77.08227325969415</c:v>
                </c:pt>
                <c:pt idx="75">
                  <c:v>76.7106240713593</c:v>
                </c:pt>
                <c:pt idx="76">
                  <c:v>76.31644112577438</c:v>
                </c:pt>
                <c:pt idx="77">
                  <c:v>75.90040454674498</c:v>
                </c:pt>
                <c:pt idx="78">
                  <c:v>75.46318319097143</c:v>
                </c:pt>
                <c:pt idx="79">
                  <c:v>75.0054344845139</c:v>
                </c:pt>
                <c:pt idx="80">
                  <c:v>74.5278042883683</c:v>
                </c:pt>
                <c:pt idx="81">
                  <c:v>74.0309267911748</c:v>
                </c:pt>
                <c:pt idx="82">
                  <c:v>73.51542442715846</c:v>
                </c:pt>
                <c:pt idx="83">
                  <c:v>72.98190781752807</c:v>
                </c:pt>
                <c:pt idx="84">
                  <c:v>72.43097573365205</c:v>
                </c:pt>
                <c:pt idx="85">
                  <c:v>71.8632150803824</c:v>
                </c:pt>
                <c:pt idx="86">
                  <c:v>71.27920089810823</c:v>
                </c:pt>
                <c:pt idx="87">
                  <c:v>70.67949638204058</c:v>
                </c:pt>
                <c:pt idx="88">
                  <c:v>70.06465291744733</c:v>
                </c:pt>
                <c:pt idx="89">
                  <c:v>69.43521012955985</c:v>
                </c:pt>
                <c:pt idx="90">
                  <c:v>68.79169594699486</c:v>
                </c:pt>
                <c:pt idx="91">
                  <c:v>68.13462667755311</c:v>
                </c:pt>
                <c:pt idx="92">
                  <c:v>67.46450709535292</c:v>
                </c:pt>
                <c:pt idx="93">
                  <c:v>66.78183053834527</c:v>
                </c:pt>
                <c:pt idx="94">
                  <c:v>66.08707901524212</c:v>
                </c:pt>
                <c:pt idx="95">
                  <c:v>65.38072332101183</c:v>
                </c:pt>
                <c:pt idx="96">
                  <c:v>64.6632231601461</c:v>
                </c:pt>
                <c:pt idx="97">
                  <c:v>63.93502727688247</c:v>
                </c:pt>
                <c:pt idx="98">
                  <c:v>63.1965735917265</c:v>
                </c:pt>
                <c:pt idx="99">
                  <c:v>62.44828934354791</c:v>
                </c:pt>
                <c:pt idx="100">
                  <c:v>61.6905912366592</c:v>
                </c:pt>
                <c:pt idx="101">
                  <c:v>60.92388559226679</c:v>
                </c:pt>
                <c:pt idx="102">
                  <c:v>60.14856850374417</c:v>
                </c:pt>
                <c:pt idx="103">
                  <c:v>59.36502599523556</c:v>
                </c:pt>
                <c:pt idx="104">
                  <c:v>58.57363418307249</c:v>
                </c:pt>
                <c:pt idx="105">
                  <c:v>57.77475943958143</c:v>
                </c:pt>
                <c:pt idx="106">
                  <c:v>56.96875855885991</c:v>
                </c:pt>
                <c:pt idx="107">
                  <c:v>56.155978924121</c:v>
                </c:pt>
                <c:pt idx="108">
                  <c:v>55.33675867625242</c:v>
                </c:pt>
                <c:pt idx="109">
                  <c:v>54.51142688325799</c:v>
                </c:pt>
                <c:pt idx="110">
                  <c:v>53.68030371025816</c:v>
                </c:pt>
                <c:pt idx="111">
                  <c:v>52.8437005897549</c:v>
                </c:pt>
                <c:pt idx="112">
                  <c:v>52.00192039191916</c:v>
                </c:pt>
                <c:pt idx="113">
                  <c:v>51.15525759462614</c:v>
                </c:pt>
                <c:pt idx="114">
                  <c:v>50.30399845301599</c:v>
                </c:pt>
                <c:pt idx="115">
                  <c:v>49.44842116837204</c:v>
                </c:pt>
                <c:pt idx="116">
                  <c:v>48.58879605612674</c:v>
                </c:pt>
                <c:pt idx="117">
                  <c:v>47.72538571281076</c:v>
                </c:pt>
                <c:pt idx="118">
                  <c:v>46.85844518178003</c:v>
                </c:pt>
                <c:pt idx="119">
                  <c:v>45.98822211757306</c:v>
                </c:pt>
              </c:numCache>
            </c:numRef>
          </c:yVal>
          <c:smooth val="0"/>
          <c:extLst xmlns:c16r2="http://schemas.microsoft.com/office/drawing/2015/06/chart">
            <c:ext xmlns:c16="http://schemas.microsoft.com/office/drawing/2014/chart" uri="{C3380CC4-5D6E-409C-BE32-E72D297353CC}">
              <c16:uniqueId val="{00000008-BF4D-461A-8091-AD67777119EB}"/>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0.0</c:v>
                </c:pt>
                <c:pt idx="1">
                  <c:v>3.851396022226709</c:v>
                </c:pt>
                <c:pt idx="2">
                  <c:v>6.978380053321416</c:v>
                </c:pt>
                <c:pt idx="3">
                  <c:v>9.515198172029158</c:v>
                </c:pt>
                <c:pt idx="4">
                  <c:v>11.56999440359232</c:v>
                </c:pt>
                <c:pt idx="5">
                  <c:v>13.22974757058591</c:v>
                </c:pt>
                <c:pt idx="6">
                  <c:v>14.56431894076422</c:v>
                </c:pt>
                <c:pt idx="7">
                  <c:v>15.6297408611381</c:v>
                </c:pt>
                <c:pt idx="8">
                  <c:v>16.47088650451315</c:v>
                </c:pt>
                <c:pt idx="9">
                  <c:v>17.12363547285076</c:v>
                </c:pt>
                <c:pt idx="10">
                  <c:v>17.61662903506885</c:v>
                </c:pt>
                <c:pt idx="11">
                  <c:v>17.97269157487012</c:v>
                </c:pt>
                <c:pt idx="12">
                  <c:v>18.20998072666862</c:v>
                </c:pt>
                <c:pt idx="13">
                  <c:v>20.00265097935517</c:v>
                </c:pt>
                <c:pt idx="14">
                  <c:v>21.56864327466194</c:v>
                </c:pt>
                <c:pt idx="15">
                  <c:v>22.94668603885518</c:v>
                </c:pt>
                <c:pt idx="16">
                  <c:v>24.16707065103947</c:v>
                </c:pt>
                <c:pt idx="17">
                  <c:v>25.25360348306094</c:v>
                </c:pt>
                <c:pt idx="18">
                  <c:v>26.22494794122304</c:v>
                </c:pt>
                <c:pt idx="19">
                  <c:v>27.09569724681023</c:v>
                </c:pt>
                <c:pt idx="20">
                  <c:v>27.87723163679766</c:v>
                </c:pt>
                <c:pt idx="21">
                  <c:v>28.57840241373287</c:v>
                </c:pt>
                <c:pt idx="22">
                  <c:v>29.20607704513441</c:v>
                </c:pt>
                <c:pt idx="23">
                  <c:v>29.76557286023942</c:v>
                </c:pt>
                <c:pt idx="24">
                  <c:v>30.26100151546507</c:v>
                </c:pt>
                <c:pt idx="25">
                  <c:v>30.69554205850272</c:v>
                </c:pt>
                <c:pt idx="26">
                  <c:v>31.07393842091551</c:v>
                </c:pt>
                <c:pt idx="27">
                  <c:v>31.39791157948184</c:v>
                </c:pt>
                <c:pt idx="28">
                  <c:v>31.66879515103028</c:v>
                </c:pt>
                <c:pt idx="29">
                  <c:v>31.88764920171252</c:v>
                </c:pt>
                <c:pt idx="30">
                  <c:v>32.05533520518747</c:v>
                </c:pt>
                <c:pt idx="31">
                  <c:v>32.17257413272818</c:v>
                </c:pt>
                <c:pt idx="32">
                  <c:v>32.2399912361061</c:v>
                </c:pt>
                <c:pt idx="33">
                  <c:v>32.25815031174807</c:v>
                </c:pt>
                <c:pt idx="34">
                  <c:v>32.22757966921834</c:v>
                </c:pt>
                <c:pt idx="35">
                  <c:v>32.14879157443011</c:v>
                </c:pt>
                <c:pt idx="36">
                  <c:v>32.02229657603857</c:v>
                </c:pt>
                <c:pt idx="37">
                  <c:v>31.84861383392438</c:v>
                </c:pt>
                <c:pt idx="38">
                  <c:v>31.62827833752453</c:v>
                </c:pt>
                <c:pt idx="39">
                  <c:v>31.36184889554261</c:v>
                </c:pt>
                <c:pt idx="40">
                  <c:v>31.04990764614195</c:v>
                </c:pt>
                <c:pt idx="41">
                  <c:v>30.6930616119007</c:v>
                </c:pt>
                <c:pt idx="42">
                  <c:v>30.29194322786132</c:v>
                </c:pt>
                <c:pt idx="43">
                  <c:v>29.8472100650497</c:v>
                </c:pt>
                <c:pt idx="44">
                  <c:v>29.3595439636274</c:v>
                </c:pt>
                <c:pt idx="45">
                  <c:v>28.82964974326568</c:v>
                </c:pt>
                <c:pt idx="46">
                  <c:v>28.25825362082833</c:v>
                </c:pt>
                <c:pt idx="47">
                  <c:v>27.64610143611844</c:v>
                </c:pt>
                <c:pt idx="48">
                  <c:v>26.99395676303902</c:v>
                </c:pt>
                <c:pt idx="49">
                  <c:v>26.30259896520693</c:v>
                </c:pt>
                <c:pt idx="50">
                  <c:v>25.57282124060202</c:v>
                </c:pt>
                <c:pt idx="51">
                  <c:v>24.80542868852898</c:v>
                </c:pt>
                <c:pt idx="52">
                  <c:v>24.00123642778453</c:v>
                </c:pt>
                <c:pt idx="53">
                  <c:v>23.16106777419191</c:v>
                </c:pt>
                <c:pt idx="54">
                  <c:v>22.28575249449204</c:v>
                </c:pt>
                <c:pt idx="55">
                  <c:v>21.37612514462398</c:v>
                </c:pt>
                <c:pt idx="56">
                  <c:v>20.43302349731584</c:v>
                </c:pt>
                <c:pt idx="57">
                  <c:v>19.45728706131013</c:v>
                </c:pt>
                <c:pt idx="58">
                  <c:v>18.44975569278358</c:v>
                </c:pt>
                <c:pt idx="59">
                  <c:v>17.41126829820587</c:v>
                </c:pt>
                <c:pt idx="60">
                  <c:v>16.34266162680433</c:v>
                </c:pt>
                <c:pt idx="61">
                  <c:v>15.24476915008563</c:v>
                </c:pt>
                <c:pt idx="62">
                  <c:v>14.11842002540106</c:v>
                </c:pt>
                <c:pt idx="63">
                  <c:v>12.96443814019676</c:v>
                </c:pt>
                <c:pt idx="64">
                  <c:v>11.78364123331903</c:v>
                </c:pt>
                <c:pt idx="65">
                  <c:v>10.57684008975502</c:v>
                </c:pt>
                <c:pt idx="66">
                  <c:v>9.34483780501705</c:v>
                </c:pt>
                <c:pt idx="67">
                  <c:v>8.088429115498</c:v>
                </c:pt>
                <c:pt idx="68">
                  <c:v>6.808399791154442</c:v>
                </c:pt>
                <c:pt idx="69">
                  <c:v>5.505526086959435</c:v>
                </c:pt>
                <c:pt idx="70">
                  <c:v>4.180574249658904</c:v>
                </c:pt>
                <c:pt idx="71">
                  <c:v>2.83430007654988</c:v>
                </c:pt>
                <c:pt idx="72">
                  <c:v>1.467448523086205</c:v>
                </c:pt>
                <c:pt idx="73">
                  <c:v>0.0807533562365279</c:v>
                </c:pt>
                <c:pt idx="74">
                  <c:v>-1.325063149253765</c:v>
                </c:pt>
                <c:pt idx="75">
                  <c:v>-2.749290474535883</c:v>
                </c:pt>
                <c:pt idx="76">
                  <c:v>-4.19123008281349</c:v>
                </c:pt>
                <c:pt idx="77">
                  <c:v>-5.650195610537535</c:v>
                </c:pt>
                <c:pt idx="78">
                  <c:v>-7.125513025968726</c:v>
                </c:pt>
                <c:pt idx="79">
                  <c:v>-8.616520757342185</c:v>
                </c:pt>
                <c:pt idx="80">
                  <c:v>-10.12256979278936</c:v>
                </c:pt>
                <c:pt idx="81">
                  <c:v>-11.64302375391799</c:v>
                </c:pt>
                <c:pt idx="82">
                  <c:v>-13.17725894506657</c:v>
                </c:pt>
                <c:pt idx="83">
                  <c:v>-14.72466437989351</c:v>
                </c:pt>
                <c:pt idx="84">
                  <c:v>-16.28464178704326</c:v>
                </c:pt>
                <c:pt idx="85">
                  <c:v>-17.85660559646658</c:v>
                </c:pt>
                <c:pt idx="86">
                  <c:v>-19.43998290785112</c:v>
                </c:pt>
                <c:pt idx="87">
                  <c:v>-21.03421344260005</c:v>
                </c:pt>
                <c:pt idx="88">
                  <c:v>-22.63874948066405</c:v>
                </c:pt>
                <c:pt idx="89">
                  <c:v>-24.25305578347344</c:v>
                </c:pt>
                <c:pt idx="90">
                  <c:v>-25.87660950411732</c:v>
                </c:pt>
                <c:pt idx="91">
                  <c:v>-27.50890008590522</c:v>
                </c:pt>
                <c:pt idx="92">
                  <c:v>-29.14942915032043</c:v>
                </c:pt>
                <c:pt idx="93">
                  <c:v>-30.79771037532278</c:v>
                </c:pt>
                <c:pt idx="94">
                  <c:v>-32.45326936493309</c:v>
                </c:pt>
                <c:pt idx="95">
                  <c:v>-34.1156435109442</c:v>
                </c:pt>
                <c:pt idx="96">
                  <c:v>-35.78438184754634</c:v>
                </c:pt>
                <c:pt idx="97">
                  <c:v>-37.45904489962706</c:v>
                </c:pt>
                <c:pt idx="98">
                  <c:v>-39.1392045254579</c:v>
                </c:pt>
                <c:pt idx="99">
                  <c:v>-40.82444375439199</c:v>
                </c:pt>
                <c:pt idx="100">
                  <c:v>-42.5143566202314</c:v>
                </c:pt>
                <c:pt idx="101">
                  <c:v>-44.20854799077733</c:v>
                </c:pt>
                <c:pt idx="102">
                  <c:v>-45.90663339417005</c:v>
                </c:pt>
                <c:pt idx="103">
                  <c:v>-47.60823884246565</c:v>
                </c:pt>
                <c:pt idx="104">
                  <c:v>-49.31300065292815</c:v>
                </c:pt>
                <c:pt idx="105">
                  <c:v>-51.0205652674922</c:v>
                </c:pt>
                <c:pt idx="106">
                  <c:v>-52.73058907076393</c:v>
                </c:pt>
                <c:pt idx="107">
                  <c:v>-54.44273820697618</c:v>
                </c:pt>
                <c:pt idx="108">
                  <c:v>-56.15668839620135</c:v>
                </c:pt>
                <c:pt idx="109">
                  <c:v>-57.87212475019624</c:v>
                </c:pt>
                <c:pt idx="110">
                  <c:v>-59.58874158812705</c:v>
                </c:pt>
                <c:pt idx="111">
                  <c:v>-61.30624225248447</c:v>
                </c:pt>
                <c:pt idx="112">
                  <c:v>-63.02433892544105</c:v>
                </c:pt>
                <c:pt idx="113">
                  <c:v>-64.74275244588351</c:v>
                </c:pt>
                <c:pt idx="114">
                  <c:v>-66.4612121273103</c:v>
                </c:pt>
                <c:pt idx="115">
                  <c:v>-68.17945557684347</c:v>
                </c:pt>
                <c:pt idx="116">
                  <c:v>-69.89722851550958</c:v>
                </c:pt>
                <c:pt idx="117">
                  <c:v>-71.61428459993112</c:v>
                </c:pt>
                <c:pt idx="118">
                  <c:v>-73.33038524563561</c:v>
                </c:pt>
                <c:pt idx="119">
                  <c:v>-75.04529945209924</c:v>
                </c:pt>
              </c:numCache>
            </c:numRef>
          </c:yVal>
          <c:smooth val="0"/>
          <c:extLst xmlns:c16r2="http://schemas.microsoft.com/office/drawing/2015/06/chart">
            <c:ext xmlns:c16="http://schemas.microsoft.com/office/drawing/2014/chart" uri="{C3380CC4-5D6E-409C-BE32-E72D297353CC}">
              <c16:uniqueId val="{00000009-BF4D-461A-8091-AD67777119EB}"/>
            </c:ext>
          </c:extLst>
        </c:ser>
        <c:dLbls>
          <c:showLegendKey val="0"/>
          <c:showVal val="0"/>
          <c:showCatName val="0"/>
          <c:showSerName val="0"/>
          <c:showPercent val="0"/>
          <c:showBubbleSize val="0"/>
        </c:dLbls>
        <c:axId val="-1648933408"/>
        <c:axId val="-1261434912"/>
      </c:scatterChart>
      <c:valAx>
        <c:axId val="-164893340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1434912"/>
        <c:crosses val="autoZero"/>
        <c:crossBetween val="midCat"/>
      </c:valAx>
      <c:valAx>
        <c:axId val="-1261434912"/>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648933408"/>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0.0</c:v>
                </c:pt>
                <c:pt idx="2">
                  <c:v>-2258.164392232185</c:v>
                </c:pt>
                <c:pt idx="3">
                  <c:v>-3812.669715833825</c:v>
                </c:pt>
                <c:pt idx="4">
                  <c:v>-4885.1624691294</c:v>
                </c:pt>
                <c:pt idx="5">
                  <c:v>-5627.250321279494</c:v>
                </c:pt>
                <c:pt idx="6">
                  <c:v>-6142.663614768</c:v>
                </c:pt>
                <c:pt idx="7">
                  <c:v>-6502.384663991571</c:v>
                </c:pt>
                <c:pt idx="8">
                  <c:v>-6754.997803925407</c:v>
                </c:pt>
                <c:pt idx="9">
                  <c:v>-6933.76918646667</c:v>
                </c:pt>
                <c:pt idx="10">
                  <c:v>-7061.488995748286</c:v>
                </c:pt>
                <c:pt idx="11">
                  <c:v>-7153.782842136437</c:v>
                </c:pt>
                <c:pt idx="12">
                  <c:v>-7221.375997762259</c:v>
                </c:pt>
                <c:pt idx="13">
                  <c:v>-7271.641427804737</c:v>
                </c:pt>
                <c:pt idx="14">
                  <c:v>-7309.630739811142</c:v>
                </c:pt>
                <c:pt idx="15">
                  <c:v>-7340.12161374561</c:v>
                </c:pt>
                <c:pt idx="16">
                  <c:v>-7365.033552740681</c:v>
                </c:pt>
                <c:pt idx="17">
                  <c:v>-7385.715392765582</c:v>
                </c:pt>
                <c:pt idx="18">
                  <c:v>-7403.132002298658</c:v>
                </c:pt>
                <c:pt idx="19">
                  <c:v>-7417.982014065324</c:v>
                </c:pt>
                <c:pt idx="20">
                  <c:v>-7430.778415787147</c:v>
                </c:pt>
                <c:pt idx="21">
                  <c:v>-7441.903841863845</c:v>
                </c:pt>
                <c:pt idx="22">
                  <c:v>-7451.648600056345</c:v>
                </c:pt>
                <c:pt idx="23">
                  <c:v>-7460.236910603536</c:v>
                </c:pt>
                <c:pt idx="24">
                  <c:v>-7467.84509142405</c:v>
                </c:pt>
                <c:pt idx="25">
                  <c:v>-7474.61423398958</c:v>
                </c:pt>
                <c:pt idx="26">
                  <c:v>-7480.659103956542</c:v>
                </c:pt>
                <c:pt idx="27">
                  <c:v>-7486.074397120939</c:v>
                </c:pt>
                <c:pt idx="28">
                  <c:v>-7490.941547444751</c:v>
                </c:pt>
                <c:pt idx="29">
                  <c:v>-7495.328601014505</c:v>
                </c:pt>
                <c:pt idx="30">
                  <c:v>-7499.293072395983</c:v>
                </c:pt>
                <c:pt idx="31">
                  <c:v>-7502.884070795727</c:v>
                </c:pt>
                <c:pt idx="32">
                  <c:v>-7506.143884970068</c:v>
                </c:pt>
                <c:pt idx="33">
                  <c:v>-7509.109185068711</c:v>
                </c:pt>
                <c:pt idx="34">
                  <c:v>-7511.81195056449</c:v>
                </c:pt>
                <c:pt idx="35">
                  <c:v>-7514.280199795397</c:v>
                </c:pt>
                <c:pt idx="36">
                  <c:v>-7516.538573677655</c:v>
                </c:pt>
                <c:pt idx="37">
                  <c:v>-7518.608810436945</c:v>
                </c:pt>
                <c:pt idx="38">
                  <c:v>-7520.510137432556</c:v>
                </c:pt>
                <c:pt idx="39">
                  <c:v>-7522.25959873688</c:v>
                </c:pt>
                <c:pt idx="40">
                  <c:v>-7523.872331917115</c:v>
                </c:pt>
                <c:pt idx="41">
                  <c:v>-7525.361808124373</c:v>
                </c:pt>
                <c:pt idx="42">
                  <c:v>-7526.74003247064</c:v>
                </c:pt>
                <c:pt idx="43">
                  <c:v>-7528.017717959729</c:v>
                </c:pt>
                <c:pt idx="44">
                  <c:v>-7529.204437082157</c:v>
                </c:pt>
                <c:pt idx="45">
                  <c:v>-7530.308754308709</c:v>
                </c:pt>
                <c:pt idx="46">
                  <c:v>-7531.338342139908</c:v>
                </c:pt>
                <c:pt idx="47">
                  <c:v>-7532.300082925512</c:v>
                </c:pt>
                <c:pt idx="48">
                  <c:v>-7533.2001583213</c:v>
                </c:pt>
                <c:pt idx="49">
                  <c:v>-7534.04412797228</c:v>
                </c:pt>
                <c:pt idx="50">
                  <c:v>-7534.836998785686</c:v>
                </c:pt>
                <c:pt idx="51">
                  <c:v>-7535.583285970912</c:v>
                </c:pt>
                <c:pt idx="52">
                  <c:v>-7536.287066865606</c:v>
                </c:pt>
                <c:pt idx="53">
                  <c:v>-7536.952028435473</c:v>
                </c:pt>
                <c:pt idx="54">
                  <c:v>-7537.581509228661</c:v>
                </c:pt>
                <c:pt idx="55">
                  <c:v>-7538.17853644813</c:v>
                </c:pt>
                <c:pt idx="56">
                  <c:v>-7538.745858736425</c:v>
                </c:pt>
                <c:pt idx="57">
                  <c:v>-7539.285975192339</c:v>
                </c:pt>
                <c:pt idx="58">
                  <c:v>-7539.80116107366</c:v>
                </c:pt>
                <c:pt idx="59">
                  <c:v>-7540.293490585627</c:v>
                </c:pt>
                <c:pt idx="60">
                  <c:v>-7540.764857102888</c:v>
                </c:pt>
                <c:pt idx="61">
                  <c:v>-7541.216991132198</c:v>
                </c:pt>
                <c:pt idx="62">
                  <c:v>-7541.65147628415</c:v>
                </c:pt>
                <c:pt idx="63">
                  <c:v>-7542.069763489405</c:v>
                </c:pt>
                <c:pt idx="64">
                  <c:v>-7542.473183666933</c:v>
                </c:pt>
                <c:pt idx="65">
                  <c:v>-7542.86295902539</c:v>
                </c:pt>
                <c:pt idx="66">
                  <c:v>-7543.24021315749</c:v>
                </c:pt>
                <c:pt idx="67">
                  <c:v>-7543.60598006749</c:v>
                </c:pt>
                <c:pt idx="68">
                  <c:v>-7543.961212254896</c:v>
                </c:pt>
                <c:pt idx="69">
                  <c:v>-7544.306787962701</c:v>
                </c:pt>
                <c:pt idx="70">
                  <c:v>-7544.643517685385</c:v>
                </c:pt>
                <c:pt idx="71">
                  <c:v>-7544.97215002031</c:v>
                </c:pt>
                <c:pt idx="72">
                  <c:v>-7545.293376936484</c:v>
                </c:pt>
                <c:pt idx="73">
                  <c:v>-7545.607838525418</c:v>
                </c:pt>
                <c:pt idx="74">
                  <c:v>-7545.916127290991</c:v>
                </c:pt>
                <c:pt idx="75">
                  <c:v>-7546.218792029556</c:v>
                </c:pt>
                <c:pt idx="76">
                  <c:v>-7546.51634134385</c:v>
                </c:pt>
                <c:pt idx="77">
                  <c:v>-7546.809246830456</c:v>
                </c:pt>
                <c:pt idx="78">
                  <c:v>-7547.097945975402</c:v>
                </c:pt>
                <c:pt idx="79">
                  <c:v>-7547.382844788467</c:v>
                </c:pt>
                <c:pt idx="80">
                  <c:v>-7547.66432020339</c:v>
                </c:pt>
                <c:pt idx="81">
                  <c:v>-7547.942722267904</c:v>
                </c:pt>
                <c:pt idx="82">
                  <c:v>-7548.218376144989</c:v>
                </c:pt>
                <c:pt idx="83">
                  <c:v>-7548.491583944116</c:v>
                </c:pt>
                <c:pt idx="84">
                  <c:v>-7548.76262639929</c:v>
                </c:pt>
                <c:pt idx="85">
                  <c:v>-7549.031764408802</c:v>
                </c:pt>
                <c:pt idx="86">
                  <c:v>-7549.299240449941</c:v>
                </c:pt>
                <c:pt idx="87">
                  <c:v>-7549.5652798806</c:v>
                </c:pt>
                <c:pt idx="88">
                  <c:v>-7549.83009213797</c:v>
                </c:pt>
                <c:pt idx="89">
                  <c:v>-7550.093871844379</c:v>
                </c:pt>
                <c:pt idx="90">
                  <c:v>-7550.356799827986</c:v>
                </c:pt>
                <c:pt idx="91">
                  <c:v>-7550.619044066374</c:v>
                </c:pt>
                <c:pt idx="92">
                  <c:v>-7550.88076055976</c:v>
                </c:pt>
                <c:pt idx="93">
                  <c:v>-7551.14209413959</c:v>
                </c:pt>
                <c:pt idx="94">
                  <c:v>-7551.403179218396</c:v>
                </c:pt>
                <c:pt idx="95">
                  <c:v>-7551.66414048563</c:v>
                </c:pt>
                <c:pt idx="96">
                  <c:v>-7551.92509355393</c:v>
                </c:pt>
                <c:pt idx="97">
                  <c:v>-7552.18614555984</c:v>
                </c:pt>
                <c:pt idx="98">
                  <c:v>-7552.447395722756</c:v>
                </c:pt>
                <c:pt idx="99">
                  <c:v>-7552.708935865408</c:v>
                </c:pt>
                <c:pt idx="100">
                  <c:v>-7552.970850898151</c:v>
                </c:pt>
                <c:pt idx="101">
                  <c:v>-7553.233219271442</c:v>
                </c:pt>
                <c:pt idx="102">
                  <c:v>-7553.496113396872</c:v>
                </c:pt>
                <c:pt idx="103">
                  <c:v>-7553.759600040826</c:v>
                </c:pt>
                <c:pt idx="104">
                  <c:v>-7554.023740691838</c:v>
                </c:pt>
                <c:pt idx="105">
                  <c:v>-7554.288591903671</c:v>
                </c:pt>
                <c:pt idx="106">
                  <c:v>-7554.554205616237</c:v>
                </c:pt>
                <c:pt idx="107">
                  <c:v>-7554.82062945547</c:v>
                </c:pt>
                <c:pt idx="108">
                  <c:v>-7555.087907013891</c:v>
                </c:pt>
                <c:pt idx="109">
                  <c:v>-7555.3560781132</c:v>
                </c:pt>
                <c:pt idx="110">
                  <c:v>-7555.62517904999</c:v>
                </c:pt>
                <c:pt idx="111">
                  <c:v>-7555.895242825845</c:v>
                </c:pt>
                <c:pt idx="112">
                  <c:v>-7556.16629936285</c:v>
                </c:pt>
                <c:pt idx="113">
                  <c:v>-7556.438375705417</c:v>
                </c:pt>
                <c:pt idx="114">
                  <c:v>-7556.711496209456</c:v>
                </c:pt>
                <c:pt idx="115">
                  <c:v>-7556.985682719554</c:v>
                </c:pt>
                <c:pt idx="116">
                  <c:v>-7557.26095473519</c:v>
                </c:pt>
                <c:pt idx="117">
                  <c:v>-7557.537329566406</c:v>
                </c:pt>
                <c:pt idx="118">
                  <c:v>-7557.81482247978</c:v>
                </c:pt>
                <c:pt idx="119">
                  <c:v>-7558.093446835366</c:v>
                </c:pt>
              </c:numCache>
            </c:numRef>
          </c:yVal>
          <c:smooth val="0"/>
          <c:extLst xmlns:c16r2="http://schemas.microsoft.com/office/drawing/2015/06/chart">
            <c:ext xmlns:c16="http://schemas.microsoft.com/office/drawing/2014/chart" uri="{C3380CC4-5D6E-409C-BE32-E72D297353CC}">
              <c16:uniqueId val="{00000000-E78D-438C-B080-F3C4169C0776}"/>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0.0</c:v>
                </c:pt>
                <c:pt idx="2">
                  <c:v>-2258.166029044914</c:v>
                </c:pt>
                <c:pt idx="3">
                  <c:v>-3812.674008700495</c:v>
                </c:pt>
                <c:pt idx="4">
                  <c:v>-4885.169781245862</c:v>
                </c:pt>
                <c:pt idx="5">
                  <c:v>-5627.26062307546</c:v>
                </c:pt>
                <c:pt idx="6">
                  <c:v>-6142.676660144552</c:v>
                </c:pt>
                <c:pt idx="7">
                  <c:v>-6502.400103401168</c:v>
                </c:pt>
                <c:pt idx="8">
                  <c:v>-6755.015253630503</c:v>
                </c:pt>
                <c:pt idx="9">
                  <c:v>-6933.78826850907</c:v>
                </c:pt>
                <c:pt idx="10">
                  <c:v>-7061.509359022366</c:v>
                </c:pt>
                <c:pt idx="11">
                  <c:v>-7153.804171726736</c:v>
                </c:pt>
                <c:pt idx="12">
                  <c:v>-7221.398017326052</c:v>
                </c:pt>
                <c:pt idx="13">
                  <c:v>-7271.663898096387</c:v>
                </c:pt>
                <c:pt idx="14">
                  <c:v>-7309.653454315241</c:v>
                </c:pt>
                <c:pt idx="15">
                  <c:v>-7340.144298090297</c:v>
                </c:pt>
                <c:pt idx="16">
                  <c:v>-7365.055973088161</c:v>
                </c:pt>
                <c:pt idx="17">
                  <c:v>-7385.737348689999</c:v>
                </c:pt>
                <c:pt idx="18">
                  <c:v>-7403.153321127028</c:v>
                </c:pt>
                <c:pt idx="19">
                  <c:v>-7418.00254628386</c:v>
                </c:pt>
                <c:pt idx="20">
                  <c:v>-7430.798031319976</c:v>
                </c:pt>
                <c:pt idx="21">
                  <c:v>-7441.922427072473</c:v>
                </c:pt>
                <c:pt idx="22">
                  <c:v>-7451.666055336638</c:v>
                </c:pt>
                <c:pt idx="23">
                  <c:v>-7460.25314847745</c:v>
                </c:pt>
                <c:pt idx="24">
                  <c:v>-7467.86003503892</c:v>
                </c:pt>
                <c:pt idx="25">
                  <c:v>-7474.627815949629</c:v>
                </c:pt>
                <c:pt idx="26">
                  <c:v>-7480.67126542177</c:v>
                </c:pt>
                <c:pt idx="27">
                  <c:v>-7486.085087113199</c:v>
                </c:pt>
                <c:pt idx="28">
                  <c:v>-7490.950722258847</c:v>
                </c:pt>
                <c:pt idx="29">
                  <c:v>-7495.33622381365</c:v>
                </c:pt>
                <c:pt idx="30">
                  <c:v>-7499.299112901503</c:v>
                </c:pt>
                <c:pt idx="31">
                  <c:v>-7502.888505042516</c:v>
                </c:pt>
                <c:pt idx="32">
                  <c:v>-7506.146695103794</c:v>
                </c:pt>
                <c:pt idx="33">
                  <c:v>-7509.110359167043</c:v>
                </c:pt>
                <c:pt idx="34">
                  <c:v>-7511.811482468961</c:v>
                </c:pt>
                <c:pt idx="35">
                  <c:v>-7514.278088944481</c:v>
                </c:pt>
                <c:pt idx="36">
                  <c:v>-7516.534824934974</c:v>
                </c:pt>
                <c:pt idx="37">
                  <c:v>-7518.603433910317</c:v>
                </c:pt>
                <c:pt idx="38">
                  <c:v>-7520.503148282489</c:v>
                </c:pt>
                <c:pt idx="39">
                  <c:v>-7522.251016973601</c:v>
                </c:pt>
                <c:pt idx="40">
                  <c:v>-7523.86218218676</c:v>
                </c:pt>
                <c:pt idx="41">
                  <c:v>-7525.35011948562</c:v>
                </c:pt>
                <c:pt idx="42">
                  <c:v>-7526.726838163223</c:v>
                </c:pt>
                <c:pt idx="43">
                  <c:v>-7528.003055166811</c:v>
                </c:pt>
                <c:pt idx="44">
                  <c:v>-7529.188346688606</c:v>
                </c:pt>
                <c:pt idx="45">
                  <c:v>-7530.29128065727</c:v>
                </c:pt>
                <c:pt idx="46">
                  <c:v>-7531.31953278718</c:v>
                </c:pt>
                <c:pt idx="47">
                  <c:v>-7532.279988399539</c:v>
                </c:pt>
                <c:pt idx="48">
                  <c:v>-7533.178831882273</c:v>
                </c:pt>
                <c:pt idx="49">
                  <c:v>-7534.02162537777</c:v>
                </c:pt>
                <c:pt idx="50">
                  <c:v>-7534.813378061771</c:v>
                </c:pt>
                <c:pt idx="51">
                  <c:v>-7535.558607189857</c:v>
                </c:pt>
                <c:pt idx="52">
                  <c:v>-7536.261391931223</c:v>
                </c:pt>
                <c:pt idx="53">
                  <c:v>-7536.925420876745</c:v>
                </c:pt>
                <c:pt idx="54">
                  <c:v>-7537.55403400188</c:v>
                </c:pt>
                <c:pt idx="55">
                  <c:v>-7538.15025974829</c:v>
                </c:pt>
                <c:pt idx="56">
                  <c:v>-7538.716847817814</c:v>
                </c:pt>
                <c:pt idx="57">
                  <c:v>-7539.256298198325</c:v>
                </c:pt>
                <c:pt idx="58">
                  <c:v>-7539.770886876287</c:v>
                </c:pt>
                <c:pt idx="59">
                  <c:v>-7540.262688634142</c:v>
                </c:pt>
                <c:pt idx="60">
                  <c:v>-7540.733597281652</c:v>
                </c:pt>
                <c:pt idx="61">
                  <c:v>-7541.18534362776</c:v>
                </c:pt>
                <c:pt idx="62">
                  <c:v>-7541.61951146068</c:v>
                </c:pt>
                <c:pt idx="63">
                  <c:v>-7542.037551773148</c:v>
                </c:pt>
                <c:pt idx="64">
                  <c:v>-7542.440795438498</c:v>
                </c:pt>
                <c:pt idx="65">
                  <c:v>-7542.830464520277</c:v>
                </c:pt>
                <c:pt idx="66">
                  <c:v>-7543.207682373832</c:v>
                </c:pt>
                <c:pt idx="67">
                  <c:v>-7543.5734826813</c:v>
                </c:pt>
                <c:pt idx="68">
                  <c:v>-7543.928817542108</c:v>
                </c:pt>
                <c:pt idx="69">
                  <c:v>-7544.274564727791</c:v>
                </c:pt>
                <c:pt idx="70">
                  <c:v>-7544.61153419602</c:v>
                </c:pt>
                <c:pt idx="71">
                  <c:v>-7544.940473948085</c:v>
                </c:pt>
                <c:pt idx="72">
                  <c:v>-7545.262075303078</c:v>
                </c:pt>
                <c:pt idx="73">
                  <c:v>-7545.57697765372</c:v>
                </c:pt>
                <c:pt idx="74">
                  <c:v>-7545.8857727615</c:v>
                </c:pt>
                <c:pt idx="75">
                  <c:v>-7546.189008641035</c:v>
                </c:pt>
                <c:pt idx="76">
                  <c:v>-7546.487193078367</c:v>
                </c:pt>
                <c:pt idx="77">
                  <c:v>-7546.780796822345</c:v>
                </c:pt>
                <c:pt idx="78">
                  <c:v>-7547.070256484065</c:v>
                </c:pt>
                <c:pt idx="79">
                  <c:v>-7547.355977174396</c:v>
                </c:pt>
                <c:pt idx="80">
                  <c:v>-7547.63833490762</c:v>
                </c:pt>
                <c:pt idx="81">
                  <c:v>-7547.917678794358</c:v>
                </c:pt>
                <c:pt idx="82">
                  <c:v>-7548.194333045561</c:v>
                </c:pt>
                <c:pt idx="83">
                  <c:v>-7548.468598806267</c:v>
                </c:pt>
                <c:pt idx="84">
                  <c:v>-7548.740755836021</c:v>
                </c:pt>
                <c:pt idx="85">
                  <c:v>-7549.01106405093</c:v>
                </c:pt>
                <c:pt idx="86">
                  <c:v>-7549.279764939964</c:v>
                </c:pt>
                <c:pt idx="87">
                  <c:v>-7549.547082868768</c:v>
                </c:pt>
                <c:pt idx="88">
                  <c:v>-7549.81322627993</c:v>
                </c:pt>
                <c:pt idx="89">
                  <c:v>-7550.078388800111</c:v>
                </c:pt>
                <c:pt idx="90">
                  <c:v>-7550.342750262524</c:v>
                </c:pt>
                <c:pt idx="91">
                  <c:v>-7550.60647765138</c:v>
                </c:pt>
                <c:pt idx="92">
                  <c:v>-7550.869725976488</c:v>
                </c:pt>
                <c:pt idx="93">
                  <c:v>-7551.13263908279</c:v>
                </c:pt>
                <c:pt idx="94">
                  <c:v>-7551.395350401206</c:v>
                </c:pt>
                <c:pt idx="95">
                  <c:v>-7551.65798364523</c:v>
                </c:pt>
                <c:pt idx="96">
                  <c:v>-7551.92065345798</c:v>
                </c:pt>
                <c:pt idx="97">
                  <c:v>-7552.18346601364</c:v>
                </c:pt>
                <c:pt idx="98">
                  <c:v>-7552.446519576908</c:v>
                </c:pt>
                <c:pt idx="99">
                  <c:v>-7552.70990502393</c:v>
                </c:pt>
                <c:pt idx="100">
                  <c:v>-7552.973706327356</c:v>
                </c:pt>
                <c:pt idx="101">
                  <c:v>-7553.238001008918</c:v>
                </c:pt>
                <c:pt idx="102">
                  <c:v>-7553.50286056088</c:v>
                </c:pt>
                <c:pt idx="103">
                  <c:v>-7553.768350840047</c:v>
                </c:pt>
                <c:pt idx="104">
                  <c:v>-7554.03453243542</c:v>
                </c:pt>
                <c:pt idx="105">
                  <c:v>-7554.301461011305</c:v>
                </c:pt>
                <c:pt idx="106">
                  <c:v>-7554.569187628538</c:v>
                </c:pt>
                <c:pt idx="107">
                  <c:v>-7554.837759044476</c:v>
                </c:pt>
                <c:pt idx="108">
                  <c:v>-7555.107217993776</c:v>
                </c:pt>
                <c:pt idx="109">
                  <c:v>-7555.377603450764</c:v>
                </c:pt>
                <c:pt idx="110">
                  <c:v>-7555.648950875496</c:v>
                </c:pt>
                <c:pt idx="111">
                  <c:v>-7555.921292443767</c:v>
                </c:pt>
                <c:pt idx="112">
                  <c:v>-7556.194657262571</c:v>
                </c:pt>
                <c:pt idx="113">
                  <c:v>-7556.469071572071</c:v>
                </c:pt>
                <c:pt idx="114">
                  <c:v>-7556.744558934518</c:v>
                </c:pt>
                <c:pt idx="115">
                  <c:v>-7557.02114041172</c:v>
                </c:pt>
                <c:pt idx="116">
                  <c:v>-7557.298834730751</c:v>
                </c:pt>
                <c:pt idx="117">
                  <c:v>-7557.577658439921</c:v>
                </c:pt>
                <c:pt idx="118">
                  <c:v>-7557.85762605456</c:v>
                </c:pt>
                <c:pt idx="119">
                  <c:v>-7558.138750193757</c:v>
                </c:pt>
              </c:numCache>
            </c:numRef>
          </c:yVal>
          <c:smooth val="0"/>
          <c:extLst xmlns:c16r2="http://schemas.microsoft.com/office/drawing/2015/06/chart">
            <c:ext xmlns:c16="http://schemas.microsoft.com/office/drawing/2014/chart" uri="{C3380CC4-5D6E-409C-BE32-E72D297353CC}">
              <c16:uniqueId val="{00000001-E78D-438C-B080-F3C4169C0776}"/>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0.0</c:v>
                </c:pt>
                <c:pt idx="2">
                  <c:v>-2258.150066402759</c:v>
                </c:pt>
                <c:pt idx="3">
                  <c:v>-3812.61726912009</c:v>
                </c:pt>
                <c:pt idx="4">
                  <c:v>-4885.052990548262</c:v>
                </c:pt>
                <c:pt idx="5">
                  <c:v>-5627.069045309832</c:v>
                </c:pt>
                <c:pt idx="6">
                  <c:v>-6142.399252278356</c:v>
                </c:pt>
                <c:pt idx="7">
                  <c:v>-6502.028811012136</c:v>
                </c:pt>
                <c:pt idx="8">
                  <c:v>-6754.544430861635</c:v>
                </c:pt>
                <c:pt idx="9">
                  <c:v>-6933.214203347521</c:v>
                </c:pt>
                <c:pt idx="10">
                  <c:v>-7060.829885961335</c:v>
                </c:pt>
                <c:pt idx="11">
                  <c:v>-7153.018356107114</c:v>
                </c:pt>
                <c:pt idx="12">
                  <c:v>-7220.50589816609</c:v>
                </c:pt>
                <c:pt idx="13">
                  <c:v>-7270.66627856731</c:v>
                </c:pt>
                <c:pt idx="14">
                  <c:v>-7308.551729147762</c:v>
                </c:pt>
                <c:pt idx="15">
                  <c:v>-7338.94027164307</c:v>
                </c:pt>
                <c:pt idx="16">
                  <c:v>-7363.75152490922</c:v>
                </c:pt>
                <c:pt idx="17">
                  <c:v>-7384.33448288393</c:v>
                </c:pt>
                <c:pt idx="18">
                  <c:v>-7401.654177737407</c:v>
                </c:pt>
                <c:pt idx="19">
                  <c:v>-7416.409390469351</c:v>
                </c:pt>
                <c:pt idx="20">
                  <c:v>-7429.113231332838</c:v>
                </c:pt>
                <c:pt idx="21">
                  <c:v>-7440.14842775687</c:v>
                </c:pt>
                <c:pt idx="22">
                  <c:v>-7449.805351104896</c:v>
                </c:pt>
                <c:pt idx="23">
                  <c:v>-7458.308257971275</c:v>
                </c:pt>
                <c:pt idx="24">
                  <c:v>-7465.833478587774</c:v>
                </c:pt>
                <c:pt idx="25">
                  <c:v>-7472.522096268283</c:v>
                </c:pt>
                <c:pt idx="26">
                  <c:v>-7478.488851591541</c:v>
                </c:pt>
                <c:pt idx="27">
                  <c:v>-7483.82840165908</c:v>
                </c:pt>
                <c:pt idx="28">
                  <c:v>-7488.62213061099</c:v>
                </c:pt>
                <c:pt idx="29">
                  <c:v>-7492.93802600482</c:v>
                </c:pt>
                <c:pt idx="30">
                  <c:v>-7496.83353786061</c:v>
                </c:pt>
                <c:pt idx="31">
                  <c:v>-7500.357706938589</c:v>
                </c:pt>
                <c:pt idx="32">
                  <c:v>-7503.552751294566</c:v>
                </c:pt>
                <c:pt idx="33">
                  <c:v>-7506.45526939693</c:v>
                </c:pt>
                <c:pt idx="34">
                  <c:v>-7509.09716903368</c:v>
                </c:pt>
                <c:pt idx="35">
                  <c:v>-7511.506397595393</c:v>
                </c:pt>
                <c:pt idx="36">
                  <c:v>-7513.707526341092</c:v>
                </c:pt>
                <c:pt idx="37">
                  <c:v>-7515.7222255331</c:v>
                </c:pt>
                <c:pt idx="38">
                  <c:v>-7517.56965654586</c:v>
                </c:pt>
                <c:pt idx="39">
                  <c:v>-7519.266799636887</c:v>
                </c:pt>
                <c:pt idx="40">
                  <c:v>-7520.828730846421</c:v>
                </c:pt>
                <c:pt idx="41">
                  <c:v>-7522.268862146047</c:v>
                </c:pt>
                <c:pt idx="42">
                  <c:v>-7523.599141831127</c:v>
                </c:pt>
                <c:pt idx="43">
                  <c:v>-7524.8302284351</c:v>
                </c:pt>
                <c:pt idx="44">
                  <c:v>-7525.971642283377</c:v>
                </c:pt>
                <c:pt idx="45">
                  <c:v>-7527.031897927832</c:v>
                </c:pt>
                <c:pt idx="46">
                  <c:v>-7528.01862012432</c:v>
                </c:pt>
                <c:pt idx="47">
                  <c:v>-7528.938645571234</c:v>
                </c:pt>
                <c:pt idx="48">
                  <c:v>-7529.798112280017</c:v>
                </c:pt>
                <c:pt idx="49">
                  <c:v>-7530.60253816896</c:v>
                </c:pt>
                <c:pt idx="50">
                  <c:v>-7531.356890246047</c:v>
                </c:pt>
                <c:pt idx="51">
                  <c:v>-7532.06564555898</c:v>
                </c:pt>
                <c:pt idx="52">
                  <c:v>-7532.732844933362</c:v>
                </c:pt>
                <c:pt idx="53">
                  <c:v>-7533.36214038715</c:v>
                </c:pt>
                <c:pt idx="54">
                  <c:v>-7533.956837002628</c:v>
                </c:pt>
                <c:pt idx="55">
                  <c:v>-7534.519929920217</c:v>
                </c:pt>
                <c:pt idx="56">
                  <c:v>-7535.05413704829</c:v>
                </c:pt>
                <c:pt idx="57">
                  <c:v>-7535.56192800875</c:v>
                </c:pt>
                <c:pt idx="58">
                  <c:v>-7536.045549773105</c:v>
                </c:pt>
                <c:pt idx="59">
                  <c:v>-7536.507049387521</c:v>
                </c:pt>
                <c:pt idx="60">
                  <c:v>-7536.948294135716</c:v>
                </c:pt>
                <c:pt idx="61">
                  <c:v>-7537.370989446048</c:v>
                </c:pt>
                <c:pt idx="62">
                  <c:v>-7537.776694811226</c:v>
                </c:pt>
                <c:pt idx="63">
                  <c:v>-7538.16683795598</c:v>
                </c:pt>
                <c:pt idx="64">
                  <c:v>-7538.54272745969</c:v>
                </c:pt>
                <c:pt idx="65">
                  <c:v>-7538.90556401545</c:v>
                </c:pt>
                <c:pt idx="66">
                  <c:v>-7539.256450484692</c:v>
                </c:pt>
                <c:pt idx="67">
                  <c:v>-7539.596400887568</c:v>
                </c:pt>
                <c:pt idx="68">
                  <c:v>-7539.92634845214</c:v>
                </c:pt>
                <c:pt idx="69">
                  <c:v>-7540.247152830105</c:v>
                </c:pt>
                <c:pt idx="70">
                  <c:v>-7540.559606574755</c:v>
                </c:pt>
                <c:pt idx="71">
                  <c:v>-7540.864440963723</c:v>
                </c:pt>
                <c:pt idx="72">
                  <c:v>-7541.162331241455</c:v>
                </c:pt>
                <c:pt idx="73">
                  <c:v>-7541.453901344928</c:v>
                </c:pt>
                <c:pt idx="74">
                  <c:v>-7541.739728170447</c:v>
                </c:pt>
                <c:pt idx="75">
                  <c:v>-7542.020345431486</c:v>
                </c:pt>
                <c:pt idx="76">
                  <c:v>-7542.296247152015</c:v>
                </c:pt>
                <c:pt idx="77">
                  <c:v>-7542.567890834429</c:v>
                </c:pt>
                <c:pt idx="78">
                  <c:v>-7542.835700336826</c:v>
                </c:pt>
                <c:pt idx="79">
                  <c:v>-7543.10006848977</c:v>
                </c:pt>
                <c:pt idx="80">
                  <c:v>-7543.361359480102</c:v>
                </c:pt>
                <c:pt idx="81">
                  <c:v>-7543.61991102538</c:v>
                </c:pt>
                <c:pt idx="82">
                  <c:v>-7543.876036360266</c:v>
                </c:pt>
                <c:pt idx="83">
                  <c:v>-7544.13002605367</c:v>
                </c:pt>
                <c:pt idx="84">
                  <c:v>-7544.38214967335</c:v>
                </c:pt>
                <c:pt idx="85">
                  <c:v>-7544.632657312934</c:v>
                </c:pt>
                <c:pt idx="86">
                  <c:v>-7544.881780994378</c:v>
                </c:pt>
                <c:pt idx="87">
                  <c:v>-7545.129735957842</c:v>
                </c:pt>
                <c:pt idx="88">
                  <c:v>-7545.376721849345</c:v>
                </c:pt>
                <c:pt idx="89">
                  <c:v>-7545.62292381571</c:v>
                </c:pt>
                <c:pt idx="90">
                  <c:v>-7545.86851351511</c:v>
                </c:pt>
                <c:pt idx="91">
                  <c:v>-7546.11365005081</c:v>
                </c:pt>
                <c:pt idx="92">
                  <c:v>-7546.35848083476</c:v>
                </c:pt>
                <c:pt idx="93">
                  <c:v>-7546.603142387215</c:v>
                </c:pt>
                <c:pt idx="94">
                  <c:v>-7546.847761077722</c:v>
                </c:pt>
                <c:pt idx="95">
                  <c:v>-7547.09245381246</c:v>
                </c:pt>
                <c:pt idx="96">
                  <c:v>-7547.337328672405</c:v>
                </c:pt>
                <c:pt idx="97">
                  <c:v>-7547.58248550614</c:v>
                </c:pt>
                <c:pt idx="98">
                  <c:v>-7547.8280164812</c:v>
                </c:pt>
                <c:pt idx="99">
                  <c:v>-7548.074006597064</c:v>
                </c:pt>
                <c:pt idx="100">
                  <c:v>-7548.32053416264</c:v>
                </c:pt>
                <c:pt idx="101">
                  <c:v>-7548.567671241442</c:v>
                </c:pt>
                <c:pt idx="102">
                  <c:v>-7548.815484066384</c:v>
                </c:pt>
                <c:pt idx="103">
                  <c:v>-7549.06403342673</c:v>
                </c:pt>
                <c:pt idx="104">
                  <c:v>-7549.313375029218</c:v>
                </c:pt>
                <c:pt idx="105">
                  <c:v>-7549.56355983525</c:v>
                </c:pt>
                <c:pt idx="106">
                  <c:v>-7549.81463437576</c:v>
                </c:pt>
                <c:pt idx="107">
                  <c:v>-7550.06664104556</c:v>
                </c:pt>
                <c:pt idx="108">
                  <c:v>-7550.31961837834</c:v>
                </c:pt>
                <c:pt idx="109">
                  <c:v>-7550.573601303942</c:v>
                </c:pt>
                <c:pt idx="110">
                  <c:v>-7550.828621388875</c:v>
                </c:pt>
                <c:pt idx="111">
                  <c:v>-7551.084707061411</c:v>
                </c:pt>
                <c:pt idx="112">
                  <c:v>-7551.341883822261</c:v>
                </c:pt>
                <c:pt idx="113">
                  <c:v>-7551.60017444161</c:v>
                </c:pt>
                <c:pt idx="114">
                  <c:v>-7551.859599143732</c:v>
                </c:pt>
                <c:pt idx="115">
                  <c:v>-7552.12017577987</c:v>
                </c:pt>
                <c:pt idx="116">
                  <c:v>-7552.381919989888</c:v>
                </c:pt>
                <c:pt idx="117">
                  <c:v>-7552.644845353948</c:v>
                </c:pt>
                <c:pt idx="118">
                  <c:v>-7552.908963534421</c:v>
                </c:pt>
                <c:pt idx="119">
                  <c:v>-7553.174284408814</c:v>
                </c:pt>
              </c:numCache>
            </c:numRef>
          </c:yVal>
          <c:smooth val="0"/>
          <c:extLst xmlns:c16r2="http://schemas.microsoft.com/office/drawing/2015/06/chart">
            <c:ext xmlns:c16="http://schemas.microsoft.com/office/drawing/2014/chart" uri="{C3380CC4-5D6E-409C-BE32-E72D297353CC}">
              <c16:uniqueId val="{00000002-E78D-438C-B080-F3C4169C0776}"/>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0.0</c:v>
                </c:pt>
                <c:pt idx="2">
                  <c:v>-2258.164392232185</c:v>
                </c:pt>
                <c:pt idx="3">
                  <c:v>-3812.66366558669</c:v>
                </c:pt>
                <c:pt idx="4">
                  <c:v>-4885.06656602428</c:v>
                </c:pt>
                <c:pt idx="5">
                  <c:v>-5626.946443521363</c:v>
                </c:pt>
                <c:pt idx="6">
                  <c:v>-6142.023958745805</c:v>
                </c:pt>
                <c:pt idx="7">
                  <c:v>-6501.286497633339</c:v>
                </c:pt>
                <c:pt idx="8">
                  <c:v>-6753.331701114672</c:v>
                </c:pt>
                <c:pt idx="9">
                  <c:v>-6931.443029220973</c:v>
                </c:pt>
                <c:pt idx="10">
                  <c:v>-7058.42929452731</c:v>
                </c:pt>
                <c:pt idx="11">
                  <c:v>-7149.934416338325</c:v>
                </c:pt>
                <c:pt idx="12">
                  <c:v>-7216.700709089935</c:v>
                </c:pt>
                <c:pt idx="13">
                  <c:v>-7266.116420278654</c:v>
                </c:pt>
                <c:pt idx="14">
                  <c:v>-7303.24647055201</c:v>
                </c:pt>
                <c:pt idx="15">
                  <c:v>-7332.879197882176</c:v>
                </c:pt>
                <c:pt idx="16">
                  <c:v>-7356.933414491963</c:v>
                </c:pt>
                <c:pt idx="17">
                  <c:v>-7376.760891653433</c:v>
                </c:pt>
                <c:pt idx="18">
                  <c:v>-7393.33087423768</c:v>
                </c:pt>
                <c:pt idx="19">
                  <c:v>-7407.346812509691</c:v>
                </c:pt>
                <c:pt idx="20">
                  <c:v>-7419.32636199787</c:v>
                </c:pt>
                <c:pt idx="21">
                  <c:v>-7429.656347771342</c:v>
                </c:pt>
                <c:pt idx="22">
                  <c:v>-7438.630631965243</c:v>
                </c:pt>
                <c:pt idx="23">
                  <c:v>-7446.476298949053</c:v>
                </c:pt>
                <c:pt idx="24">
                  <c:v>-7453.371850283191</c:v>
                </c:pt>
                <c:pt idx="25">
                  <c:v>-7459.459926922478</c:v>
                </c:pt>
                <c:pt idx="26">
                  <c:v>-7464.85627520967</c:v>
                </c:pt>
                <c:pt idx="27">
                  <c:v>-7469.65607601544</c:v>
                </c:pt>
                <c:pt idx="28">
                  <c:v>-7473.94082605882</c:v>
                </c:pt>
                <c:pt idx="29">
                  <c:v>-7477.77826192934</c:v>
                </c:pt>
                <c:pt idx="30">
                  <c:v>-7481.22529610963</c:v>
                </c:pt>
                <c:pt idx="31">
                  <c:v>-7484.3302090676</c:v>
                </c:pt>
                <c:pt idx="32">
                  <c:v>-7487.134289496028</c:v>
                </c:pt>
                <c:pt idx="33">
                  <c:v>-7489.673082347426</c:v>
                </c:pt>
                <c:pt idx="34">
                  <c:v>-7491.977355078843</c:v>
                </c:pt>
                <c:pt idx="35">
                  <c:v>-7494.07385873884</c:v>
                </c:pt>
                <c:pt idx="36">
                  <c:v>-7495.985937426947</c:v>
                </c:pt>
                <c:pt idx="37">
                  <c:v>-7497.734023824984</c:v>
                </c:pt>
                <c:pt idx="38">
                  <c:v>-7499.336047621746</c:v>
                </c:pt>
                <c:pt idx="39">
                  <c:v>-7500.807776146082</c:v>
                </c:pt>
                <c:pt idx="40">
                  <c:v>-7502.16310122339</c:v>
                </c:pt>
                <c:pt idx="41">
                  <c:v>-7503.41428685146</c:v>
                </c:pt>
                <c:pt idx="42">
                  <c:v>-7504.57217505773</c:v>
                </c:pt>
                <c:pt idx="43">
                  <c:v>-7505.646363647912</c:v>
                </c:pt>
                <c:pt idx="44">
                  <c:v>-7506.64536024824</c:v>
                </c:pt>
                <c:pt idx="45">
                  <c:v>-7507.576716130538</c:v>
                </c:pt>
                <c:pt idx="46">
                  <c:v>-7508.447142695699</c:v>
                </c:pt>
                <c:pt idx="47">
                  <c:v>-7509.262613014292</c:v>
                </c:pt>
                <c:pt idx="48">
                  <c:v>-7510.028450447353</c:v>
                </c:pt>
                <c:pt idx="49">
                  <c:v>-7510.74940606665</c:v>
                </c:pt>
                <c:pt idx="50">
                  <c:v>-7511.429726345905</c:v>
                </c:pt>
                <c:pt idx="51">
                  <c:v>-7512.073212388544</c:v>
                </c:pt>
                <c:pt idx="52">
                  <c:v>-7512.683271784895</c:v>
                </c:pt>
                <c:pt idx="53">
                  <c:v>-7513.26296404425</c:v>
                </c:pt>
                <c:pt idx="54">
                  <c:v>-7513.815040430934</c:v>
                </c:pt>
                <c:pt idx="55">
                  <c:v>-7514.341978904871</c:v>
                </c:pt>
                <c:pt idx="56">
                  <c:v>-7514.846014790753</c:v>
                </c:pt>
                <c:pt idx="57">
                  <c:v>-7515.329167717974</c:v>
                </c:pt>
                <c:pt idx="58">
                  <c:v>-7515.793265303473</c:v>
                </c:pt>
                <c:pt idx="59">
                  <c:v>-7516.239963988653</c:v>
                </c:pt>
                <c:pt idx="60">
                  <c:v>-7516.670767388307</c:v>
                </c:pt>
                <c:pt idx="61">
                  <c:v>-7517.087042463957</c:v>
                </c:pt>
                <c:pt idx="62">
                  <c:v>-7517.49003379378</c:v>
                </c:pt>
                <c:pt idx="63">
                  <c:v>-7517.880876176332</c:v>
                </c:pt>
                <c:pt idx="64">
                  <c:v>-7518.26060577546</c:v>
                </c:pt>
                <c:pt idx="65">
                  <c:v>-7518.630169986568</c:v>
                </c:pt>
                <c:pt idx="66">
                  <c:v>-7518.990436182205</c:v>
                </c:pt>
                <c:pt idx="67">
                  <c:v>-7519.342199474445</c:v>
                </c:pt>
                <c:pt idx="68">
                  <c:v>-7519.686189614001</c:v>
                </c:pt>
                <c:pt idx="69">
                  <c:v>-7520.023077131089</c:v>
                </c:pt>
                <c:pt idx="70">
                  <c:v>-7520.353478809393</c:v>
                </c:pt>
                <c:pt idx="71">
                  <c:v>-7520.677962573208</c:v>
                </c:pt>
                <c:pt idx="72">
                  <c:v>-7520.997051857852</c:v>
                </c:pt>
                <c:pt idx="73">
                  <c:v>-7521.31122952399</c:v>
                </c:pt>
                <c:pt idx="74">
                  <c:v>-7521.62094136976</c:v>
                </c:pt>
                <c:pt idx="75">
                  <c:v>-7521.926599287282</c:v>
                </c:pt>
                <c:pt idx="76">
                  <c:v>-7522.228584104446</c:v>
                </c:pt>
                <c:pt idx="77">
                  <c:v>-7522.527248148021</c:v>
                </c:pt>
                <c:pt idx="78">
                  <c:v>-7522.82291755927</c:v>
                </c:pt>
                <c:pt idx="79">
                  <c:v>-7523.115894389884</c:v>
                </c:pt>
                <c:pt idx="80">
                  <c:v>-7523.406458502373</c:v>
                </c:pt>
                <c:pt idx="81">
                  <c:v>-7523.694869296043</c:v>
                </c:pt>
                <c:pt idx="82">
                  <c:v>-7523.981367277582</c:v>
                </c:pt>
                <c:pt idx="83">
                  <c:v>-7524.266175492255</c:v>
                </c:pt>
                <c:pt idx="84">
                  <c:v>-7524.549500830821</c:v>
                </c:pt>
                <c:pt idx="85">
                  <c:v>-7524.831535224326</c:v>
                </c:pt>
                <c:pt idx="86">
                  <c:v>-7525.112456738581</c:v>
                </c:pt>
                <c:pt idx="87">
                  <c:v>-7525.3924305781</c:v>
                </c:pt>
                <c:pt idx="88">
                  <c:v>-7525.671610008263</c:v>
                </c:pt>
                <c:pt idx="89">
                  <c:v>-7525.950137203861</c:v>
                </c:pt>
                <c:pt idx="90">
                  <c:v>-7526.228144030676</c:v>
                </c:pt>
                <c:pt idx="91">
                  <c:v>-7526.505752766479</c:v>
                </c:pt>
                <c:pt idx="92">
                  <c:v>-7526.783076766856</c:v>
                </c:pt>
                <c:pt idx="93">
                  <c:v>-7527.06022108096</c:v>
                </c:pt>
                <c:pt idx="94">
                  <c:v>-7527.337283021461</c:v>
                </c:pt>
                <c:pt idx="95">
                  <c:v>-7527.614352692657</c:v>
                </c:pt>
                <c:pt idx="96">
                  <c:v>-7527.89151348028</c:v>
                </c:pt>
                <c:pt idx="97">
                  <c:v>-7528.168842506347</c:v>
                </c:pt>
                <c:pt idx="98">
                  <c:v>-7528.44641105161</c:v>
                </c:pt>
                <c:pt idx="99">
                  <c:v>-7528.724284948548</c:v>
                </c:pt>
                <c:pt idx="100">
                  <c:v>-7529.00252494693</c:v>
                </c:pt>
                <c:pt idx="101">
                  <c:v>-7529.281187054297</c:v>
                </c:pt>
                <c:pt idx="102">
                  <c:v>-7529.560322853143</c:v>
                </c:pt>
                <c:pt idx="103">
                  <c:v>-7529.839979796681</c:v>
                </c:pt>
                <c:pt idx="104">
                  <c:v>-7530.1202014846</c:v>
                </c:pt>
                <c:pt idx="105">
                  <c:v>-7530.401027920409</c:v>
                </c:pt>
                <c:pt idx="106">
                  <c:v>-7530.68249575181</c:v>
                </c:pt>
                <c:pt idx="107">
                  <c:v>-7530.96463849492</c:v>
                </c:pt>
                <c:pt idx="108">
                  <c:v>-7531.24748674394</c:v>
                </c:pt>
                <c:pt idx="109">
                  <c:v>-7531.531068366948</c:v>
                </c:pt>
                <c:pt idx="110">
                  <c:v>-7531.81540868897</c:v>
                </c:pt>
                <c:pt idx="111">
                  <c:v>-7532.100530663065</c:v>
                </c:pt>
                <c:pt idx="112">
                  <c:v>-7532.386455030301</c:v>
                </c:pt>
                <c:pt idx="113">
                  <c:v>-7532.67320046945</c:v>
                </c:pt>
                <c:pt idx="114">
                  <c:v>-7532.960783736808</c:v>
                </c:pt>
                <c:pt idx="115">
                  <c:v>-7533.249219797173</c:v>
                </c:pt>
                <c:pt idx="116">
                  <c:v>-7533.5385219462</c:v>
                </c:pt>
                <c:pt idx="117">
                  <c:v>-7533.828701924958</c:v>
                </c:pt>
                <c:pt idx="118">
                  <c:v>-7534.119770027133</c:v>
                </c:pt>
                <c:pt idx="119">
                  <c:v>-7534.411735199203</c:v>
                </c:pt>
              </c:numCache>
            </c:numRef>
          </c:yVal>
          <c:smooth val="0"/>
          <c:extLst xmlns:c16r2="http://schemas.microsoft.com/office/drawing/2015/06/chart">
            <c:ext xmlns:c16="http://schemas.microsoft.com/office/drawing/2014/chart" uri="{C3380CC4-5D6E-409C-BE32-E72D297353CC}">
              <c16:uniqueId val="{00000003-E78D-438C-B080-F3C4169C0776}"/>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0.0</c:v>
                </c:pt>
                <c:pt idx="2">
                  <c:v>-2258.151634793325</c:v>
                </c:pt>
                <c:pt idx="3">
                  <c:v>-3812.694497411463</c:v>
                </c:pt>
                <c:pt idx="4">
                  <c:v>-4885.267825513794</c:v>
                </c:pt>
                <c:pt idx="5">
                  <c:v>-5627.46923969985</c:v>
                </c:pt>
                <c:pt idx="6">
                  <c:v>-6143.021000134798</c:v>
                </c:pt>
                <c:pt idx="7">
                  <c:v>-6502.898419407614</c:v>
                </c:pt>
                <c:pt idx="8">
                  <c:v>-6755.67950006517</c:v>
                </c:pt>
                <c:pt idx="9">
                  <c:v>-6934.62458389739</c:v>
                </c:pt>
                <c:pt idx="10">
                  <c:v>-7062.518547043152</c:v>
                </c:pt>
                <c:pt idx="11">
                  <c:v>-7154.9822235442</c:v>
                </c:pt>
                <c:pt idx="12">
                  <c:v>-7222.73667935461</c:v>
                </c:pt>
                <c:pt idx="13">
                  <c:v>-7273.15127147493</c:v>
                </c:pt>
                <c:pt idx="14">
                  <c:v>-7311.274619163417</c:v>
                </c:pt>
                <c:pt idx="15">
                  <c:v>-7341.882221984204</c:v>
                </c:pt>
                <c:pt idx="16">
                  <c:v>-7366.895906278386</c:v>
                </c:pt>
                <c:pt idx="17">
                  <c:v>-7387.664659920468</c:v>
                </c:pt>
                <c:pt idx="18">
                  <c:v>-7405.15259903713</c:v>
                </c:pt>
                <c:pt idx="19">
                  <c:v>-7420.057299193907</c:v>
                </c:pt>
                <c:pt idx="20">
                  <c:v>-7432.89072749063</c:v>
                </c:pt>
                <c:pt idx="21">
                  <c:v>-7444.034714318095</c:v>
                </c:pt>
                <c:pt idx="22">
                  <c:v>-7453.779060580695</c:v>
                </c:pt>
                <c:pt idx="23">
                  <c:v>-7462.347797439947</c:v>
                </c:pt>
                <c:pt idx="24">
                  <c:v>-7469.917357520701</c:v>
                </c:pt>
                <c:pt idx="25">
                  <c:v>-7476.62921817969</c:v>
                </c:pt>
                <c:pt idx="26">
                  <c:v>-7482.598760941357</c:v>
                </c:pt>
                <c:pt idx="27">
                  <c:v>-7487.921483856953</c:v>
                </c:pt>
                <c:pt idx="28">
                  <c:v>-7492.679767153982</c:v>
                </c:pt>
                <c:pt idx="29">
                  <c:v>-7496.942716968839</c:v>
                </c:pt>
                <c:pt idx="30">
                  <c:v>-7500.768979887434</c:v>
                </c:pt>
                <c:pt idx="31">
                  <c:v>-7504.208835759422</c:v>
                </c:pt>
                <c:pt idx="32">
                  <c:v>-7507.305755786952</c:v>
                </c:pt>
                <c:pt idx="33">
                  <c:v>-7510.0975830414</c:v>
                </c:pt>
                <c:pt idx="34">
                  <c:v>-7512.617443701376</c:v>
                </c:pt>
                <c:pt idx="35">
                  <c:v>-7514.89446380751</c:v>
                </c:pt>
                <c:pt idx="36">
                  <c:v>-7516.954343464735</c:v>
                </c:pt>
                <c:pt idx="37">
                  <c:v>-7518.81982479593</c:v>
                </c:pt>
                <c:pt idx="38">
                  <c:v>-7520.51107924994</c:v>
                </c:pt>
                <c:pt idx="39">
                  <c:v>-7522.046032519574</c:v>
                </c:pt>
                <c:pt idx="40">
                  <c:v>-7523.44064016487</c:v>
                </c:pt>
                <c:pt idx="41">
                  <c:v>-7524.709127745242</c:v>
                </c:pt>
                <c:pt idx="42">
                  <c:v>-7525.86419220447</c:v>
                </c:pt>
                <c:pt idx="43">
                  <c:v>-7526.917177521118</c:v>
                </c:pt>
                <c:pt idx="44">
                  <c:v>-7527.878228562864</c:v>
                </c:pt>
                <c:pt idx="45">
                  <c:v>-7528.756426232445</c:v>
                </c:pt>
                <c:pt idx="46">
                  <c:v>-7529.559906440296</c:v>
                </c:pt>
                <c:pt idx="47">
                  <c:v>-7530.295965017405</c:v>
                </c:pt>
                <c:pt idx="48">
                  <c:v>-7530.971150353445</c:v>
                </c:pt>
                <c:pt idx="49">
                  <c:v>-7531.591345284161</c:v>
                </c:pt>
                <c:pt idx="50">
                  <c:v>-7532.1618395396</c:v>
                </c:pt>
                <c:pt idx="51">
                  <c:v>-7532.687393889912</c:v>
                </c:pt>
                <c:pt idx="52">
                  <c:v>-7533.17229697849</c:v>
                </c:pt>
                <c:pt idx="53">
                  <c:v>-7533.62041570742</c:v>
                </c:pt>
                <c:pt idx="54">
                  <c:v>-7534.035239940647</c:v>
                </c:pt>
                <c:pt idx="55">
                  <c:v>-7534.419922178698</c:v>
                </c:pt>
                <c:pt idx="56">
                  <c:v>-7534.77731279307</c:v>
                </c:pt>
                <c:pt idx="57">
                  <c:v>-7535.109991338097</c:v>
                </c:pt>
                <c:pt idx="58">
                  <c:v>-7535.420294394618</c:v>
                </c:pt>
                <c:pt idx="59">
                  <c:v>-7535.710340347739</c:v>
                </c:pt>
                <c:pt idx="60">
                  <c:v>-7535.98205145093</c:v>
                </c:pt>
                <c:pt idx="61">
                  <c:v>-7536.237173488564</c:v>
                </c:pt>
                <c:pt idx="62">
                  <c:v>-7536.477293311787</c:v>
                </c:pt>
                <c:pt idx="63">
                  <c:v>-7536.703854489995</c:v>
                </c:pt>
                <c:pt idx="64">
                  <c:v>-7536.918171291814</c:v>
                </c:pt>
                <c:pt idx="65">
                  <c:v>-7537.12144118493</c:v>
                </c:pt>
                <c:pt idx="66">
                  <c:v>-7537.314756021093</c:v>
                </c:pt>
                <c:pt idx="67">
                  <c:v>-7537.499112053894</c:v>
                </c:pt>
                <c:pt idx="68">
                  <c:v>-7537.675418919407</c:v>
                </c:pt>
                <c:pt idx="69">
                  <c:v>-7537.844507694797</c:v>
                </c:pt>
                <c:pt idx="70">
                  <c:v>-7538.00713813644</c:v>
                </c:pt>
                <c:pt idx="71">
                  <c:v>-7538.16400518767</c:v>
                </c:pt>
                <c:pt idx="72">
                  <c:v>-7538.315744835697</c:v>
                </c:pt>
                <c:pt idx="73">
                  <c:v>-7538.462939388195</c:v>
                </c:pt>
                <c:pt idx="74">
                  <c:v>-7538.60612223175</c:v>
                </c:pt>
                <c:pt idx="75">
                  <c:v>-7538.745782127879</c:v>
                </c:pt>
                <c:pt idx="76">
                  <c:v>-7538.882367095258</c:v>
                </c:pt>
                <c:pt idx="77">
                  <c:v>-7539.01628792183</c:v>
                </c:pt>
                <c:pt idx="78">
                  <c:v>-7539.1479213454</c:v>
                </c:pt>
                <c:pt idx="79">
                  <c:v>-7539.277612936981</c:v>
                </c:pt>
                <c:pt idx="80">
                  <c:v>-7539.405679717572</c:v>
                </c:pt>
                <c:pt idx="81">
                  <c:v>-7539.532412534856</c:v>
                </c:pt>
                <c:pt idx="82">
                  <c:v>-7539.658078225024</c:v>
                </c:pt>
                <c:pt idx="83">
                  <c:v>-7539.782921580263</c:v>
                </c:pt>
                <c:pt idx="84">
                  <c:v>-7539.9071671416</c:v>
                </c:pt>
                <c:pt idx="85">
                  <c:v>-7540.031020834062</c:v>
                </c:pt>
                <c:pt idx="86">
                  <c:v>-7540.15467145949</c:v>
                </c:pt>
                <c:pt idx="87">
                  <c:v>-7540.278292060666</c:v>
                </c:pt>
                <c:pt idx="88">
                  <c:v>-7540.40204116913</c:v>
                </c:pt>
                <c:pt idx="89">
                  <c:v>-7540.526063947278</c:v>
                </c:pt>
                <c:pt idx="90">
                  <c:v>-7540.650493235022</c:v>
                </c:pt>
                <c:pt idx="91">
                  <c:v>-7540.775450509478</c:v>
                </c:pt>
                <c:pt idx="92">
                  <c:v>-7540.90104676588</c:v>
                </c:pt>
                <c:pt idx="93">
                  <c:v>-7541.027383326526</c:v>
                </c:pt>
                <c:pt idx="94">
                  <c:v>-7541.15455258462</c:v>
                </c:pt>
                <c:pt idx="95">
                  <c:v>-7541.282638688267</c:v>
                </c:pt>
                <c:pt idx="96">
                  <c:v>-7541.41171817031</c:v>
                </c:pt>
                <c:pt idx="97">
                  <c:v>-7541.541860528374</c:v>
                </c:pt>
                <c:pt idx="98">
                  <c:v>-7541.67312875967</c:v>
                </c:pt>
                <c:pt idx="99">
                  <c:v>-7541.805579854033</c:v>
                </c:pt>
                <c:pt idx="100">
                  <c:v>-7541.939265249192</c:v>
                </c:pt>
                <c:pt idx="101">
                  <c:v>-7542.074231251015</c:v>
                </c:pt>
                <c:pt idx="102">
                  <c:v>-7542.21051942162</c:v>
                </c:pt>
                <c:pt idx="103">
                  <c:v>-7542.348166938435</c:v>
                </c:pt>
                <c:pt idx="104">
                  <c:v>-7542.487206926</c:v>
                </c:pt>
                <c:pt idx="105">
                  <c:v>-7542.62766876296</c:v>
                </c:pt>
                <c:pt idx="106">
                  <c:v>-7542.769578366264</c:v>
                </c:pt>
                <c:pt idx="107">
                  <c:v>-7542.912958454327</c:v>
                </c:pt>
                <c:pt idx="108">
                  <c:v>-7543.05782879061</c:v>
                </c:pt>
                <c:pt idx="109">
                  <c:v>-7543.20420640949</c:v>
                </c:pt>
                <c:pt idx="110">
                  <c:v>-7543.35210582554</c:v>
                </c:pt>
                <c:pt idx="111">
                  <c:v>-7543.50153922743</c:v>
                </c:pt>
                <c:pt idx="112">
                  <c:v>-7543.65251665783</c:v>
                </c:pt>
                <c:pt idx="113">
                  <c:v>-7543.805046180383</c:v>
                </c:pt>
                <c:pt idx="114">
                  <c:v>-7543.95913403426</c:v>
                </c:pt>
                <c:pt idx="115">
                  <c:v>-7544.114784777902</c:v>
                </c:pt>
                <c:pt idx="116">
                  <c:v>-7544.272001422236</c:v>
                </c:pt>
                <c:pt idx="117">
                  <c:v>-7544.430785554327</c:v>
                </c:pt>
                <c:pt idx="118">
                  <c:v>-7544.59113745215</c:v>
                </c:pt>
                <c:pt idx="119">
                  <c:v>-7544.75305619113</c:v>
                </c:pt>
              </c:numCache>
            </c:numRef>
          </c:yVal>
          <c:smooth val="0"/>
          <c:extLst xmlns:c16r2="http://schemas.microsoft.com/office/drawing/2015/06/chart">
            <c:ext xmlns:c16="http://schemas.microsoft.com/office/drawing/2014/chart" uri="{C3380CC4-5D6E-409C-BE32-E72D297353CC}">
              <c16:uniqueId val="{00000004-E78D-438C-B080-F3C4169C0776}"/>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0.0</c:v>
                </c:pt>
                <c:pt idx="2">
                  <c:v>-2258.169851734587</c:v>
                </c:pt>
                <c:pt idx="3">
                  <c:v>-3812.154946262406</c:v>
                </c:pt>
                <c:pt idx="4">
                  <c:v>-4883.716548630386</c:v>
                </c:pt>
                <c:pt idx="5">
                  <c:v>-5624.55169590182</c:v>
                </c:pt>
                <c:pt idx="6">
                  <c:v>-6138.46066365937</c:v>
                </c:pt>
                <c:pt idx="7">
                  <c:v>-6496.481322904639</c:v>
                </c:pt>
                <c:pt idx="8">
                  <c:v>-6747.242750978041</c:v>
                </c:pt>
                <c:pt idx="9">
                  <c:v>-6924.047560087823</c:v>
                </c:pt>
                <c:pt idx="10">
                  <c:v>-7049.71593486843</c:v>
                </c:pt>
                <c:pt idx="11">
                  <c:v>-7139.898356701135</c:v>
                </c:pt>
                <c:pt idx="12">
                  <c:v>-7205.34082641937</c:v>
                </c:pt>
                <c:pt idx="13">
                  <c:v>-7253.43364141402</c:v>
                </c:pt>
                <c:pt idx="14">
                  <c:v>-7289.243071450684</c:v>
                </c:pt>
                <c:pt idx="15">
                  <c:v>-7317.179551807483</c:v>
                </c:pt>
                <c:pt idx="16">
                  <c:v>-7339.34292361441</c:v>
                </c:pt>
                <c:pt idx="17">
                  <c:v>-7357.196782052542</c:v>
                </c:pt>
                <c:pt idx="18">
                  <c:v>-7371.778306488734</c:v>
                </c:pt>
                <c:pt idx="19">
                  <c:v>-7383.830728011111</c:v>
                </c:pt>
                <c:pt idx="20">
                  <c:v>-7393.89362723364</c:v>
                </c:pt>
                <c:pt idx="21">
                  <c:v>-7402.364608889914</c:v>
                </c:pt>
                <c:pt idx="22">
                  <c:v>-7409.541515672656</c:v>
                </c:pt>
                <c:pt idx="23">
                  <c:v>-7415.65140625582</c:v>
                </c:pt>
                <c:pt idx="24">
                  <c:v>-7420.870525732527</c:v>
                </c:pt>
                <c:pt idx="25">
                  <c:v>-7425.338139853954</c:v>
                </c:pt>
                <c:pt idx="26">
                  <c:v>-7429.166182779</c:v>
                </c:pt>
                <c:pt idx="27">
                  <c:v>-7432.446004578068</c:v>
                </c:pt>
                <c:pt idx="28">
                  <c:v>-7435.254391816998</c:v>
                </c:pt>
                <c:pt idx="29">
                  <c:v>-7437.65529603072</c:v>
                </c:pt>
                <c:pt idx="30">
                  <c:v>-7439.70256747193</c:v>
                </c:pt>
                <c:pt idx="31">
                  <c:v>-7441.441989839383</c:v>
                </c:pt>
                <c:pt idx="32">
                  <c:v>-7442.912801532227</c:v>
                </c:pt>
                <c:pt idx="33">
                  <c:v>-7444.148852599265</c:v>
                </c:pt>
                <c:pt idx="34">
                  <c:v>-7445.179500364193</c:v>
                </c:pt>
                <c:pt idx="35">
                  <c:v>-7446.030315074728</c:v>
                </c:pt>
                <c:pt idx="36">
                  <c:v>-7446.723645328417</c:v>
                </c:pt>
                <c:pt idx="37">
                  <c:v>-7447.279078256568</c:v>
                </c:pt>
                <c:pt idx="38">
                  <c:v>-7447.713819313896</c:v>
                </c:pt>
                <c:pt idx="39">
                  <c:v>-7448.043009540936</c:v>
                </c:pt>
                <c:pt idx="40">
                  <c:v>-7448.279993280727</c:v>
                </c:pt>
                <c:pt idx="41">
                  <c:v>-7448.436547620458</c:v>
                </c:pt>
                <c:pt idx="42">
                  <c:v>-7448.523076845646</c:v>
                </c:pt>
                <c:pt idx="43">
                  <c:v>-7448.548780308783</c:v>
                </c:pt>
                <c:pt idx="44">
                  <c:v>-7448.52179799542</c:v>
                </c:pt>
                <c:pt idx="45">
                  <c:v>-7448.449337166079</c:v>
                </c:pt>
                <c:pt idx="46">
                  <c:v>-7448.337782825277</c:v>
                </c:pt>
                <c:pt idx="47">
                  <c:v>-7448.192794285445</c:v>
                </c:pt>
                <c:pt idx="48">
                  <c:v>-7448.019389722409</c:v>
                </c:pt>
                <c:pt idx="49">
                  <c:v>-7447.822020322502</c:v>
                </c:pt>
                <c:pt idx="50">
                  <c:v>-7447.604635382398</c:v>
                </c:pt>
                <c:pt idx="51">
                  <c:v>-7447.370739527854</c:v>
                </c:pt>
                <c:pt idx="52">
                  <c:v>-7447.12344305517</c:v>
                </c:pt>
                <c:pt idx="53">
                  <c:v>-7446.865506262905</c:v>
                </c:pt>
                <c:pt idx="54">
                  <c:v>-7446.599378528002</c:v>
                </c:pt>
                <c:pt idx="55">
                  <c:v>-7446.327232776588</c:v>
                </c:pt>
                <c:pt idx="56">
                  <c:v>-7446.050995918868</c:v>
                </c:pt>
                <c:pt idx="57">
                  <c:v>-7445.772375744928</c:v>
                </c:pt>
                <c:pt idx="58">
                  <c:v>-7445.492884714207</c:v>
                </c:pt>
                <c:pt idx="59">
                  <c:v>-7445.213861016938</c:v>
                </c:pt>
                <c:pt idx="60">
                  <c:v>-7444.936487238003</c:v>
                </c:pt>
                <c:pt idx="61">
                  <c:v>-7444.661806912376</c:v>
                </c:pt>
                <c:pt idx="62">
                  <c:v>-7444.390739224153</c:v>
                </c:pt>
                <c:pt idx="63">
                  <c:v>-7444.12409207175</c:v>
                </c:pt>
                <c:pt idx="64">
                  <c:v>-7443.86257369176</c:v>
                </c:pt>
                <c:pt idx="65">
                  <c:v>-7443.606803012098</c:v>
                </c:pt>
                <c:pt idx="66">
                  <c:v>-7443.35731888285</c:v>
                </c:pt>
                <c:pt idx="67">
                  <c:v>-7443.114588315536</c:v>
                </c:pt>
                <c:pt idx="68">
                  <c:v>-7442.879013845341</c:v>
                </c:pt>
                <c:pt idx="69">
                  <c:v>-7442.65094011668</c:v>
                </c:pt>
                <c:pt idx="70">
                  <c:v>-7442.43065978069</c:v>
                </c:pt>
                <c:pt idx="71">
                  <c:v>-7442.218418782217</c:v>
                </c:pt>
                <c:pt idx="72">
                  <c:v>-7442.01442110457</c:v>
                </c:pt>
                <c:pt idx="73">
                  <c:v>-7441.81883303222</c:v>
                </c:pt>
                <c:pt idx="74">
                  <c:v>-7441.631786984508</c:v>
                </c:pt>
                <c:pt idx="75">
                  <c:v>-7441.45338496695</c:v>
                </c:pt>
                <c:pt idx="76">
                  <c:v>-7441.283701681357</c:v>
                </c:pt>
                <c:pt idx="77">
                  <c:v>-7441.122787331482</c:v>
                </c:pt>
                <c:pt idx="78">
                  <c:v>-7440.970670155831</c:v>
                </c:pt>
                <c:pt idx="79">
                  <c:v>-7440.82735871669</c:v>
                </c:pt>
                <c:pt idx="80">
                  <c:v>-7440.692843970202</c:v>
                </c:pt>
                <c:pt idx="81">
                  <c:v>-7440.567101140128</c:v>
                </c:pt>
                <c:pt idx="82">
                  <c:v>-7440.450091414961</c:v>
                </c:pt>
                <c:pt idx="83">
                  <c:v>-7440.341763486218</c:v>
                </c:pt>
                <c:pt idx="84">
                  <c:v>-7440.242054943497</c:v>
                </c:pt>
                <c:pt idx="85">
                  <c:v>-7440.150893540398</c:v>
                </c:pt>
                <c:pt idx="86">
                  <c:v>-7440.068198343688</c:v>
                </c:pt>
                <c:pt idx="87">
                  <c:v>-7439.99388077703</c:v>
                </c:pt>
                <c:pt idx="88">
                  <c:v>-7439.927845569077</c:v>
                </c:pt>
                <c:pt idx="89">
                  <c:v>-7439.869991615003</c:v>
                </c:pt>
                <c:pt idx="90">
                  <c:v>-7439.820212759414</c:v>
                </c:pt>
                <c:pt idx="91">
                  <c:v>-7439.778398507799</c:v>
                </c:pt>
                <c:pt idx="92">
                  <c:v>-7439.74443467324</c:v>
                </c:pt>
                <c:pt idx="93">
                  <c:v>-7439.718203963784</c:v>
                </c:pt>
                <c:pt idx="94">
                  <c:v>-7439.699586516118</c:v>
                </c:pt>
                <c:pt idx="95">
                  <c:v>-7439.6884603802</c:v>
                </c:pt>
                <c:pt idx="96">
                  <c:v>-7439.684701958871</c:v>
                </c:pt>
                <c:pt idx="97">
                  <c:v>-7439.688186406794</c:v>
                </c:pt>
                <c:pt idx="98">
                  <c:v>-7439.698787991872</c:v>
                </c:pt>
                <c:pt idx="99">
                  <c:v>-7439.716380422498</c:v>
                </c:pt>
                <c:pt idx="100">
                  <c:v>-7439.740837143459</c:v>
                </c:pt>
                <c:pt idx="101">
                  <c:v>-7439.77203160331</c:v>
                </c:pt>
                <c:pt idx="102">
                  <c:v>-7439.809837495398</c:v>
                </c:pt>
                <c:pt idx="103">
                  <c:v>-7439.854128974962</c:v>
                </c:pt>
                <c:pt idx="104">
                  <c:v>-7439.904780854032</c:v>
                </c:pt>
                <c:pt idx="105">
                  <c:v>-7439.961668776424</c:v>
                </c:pt>
                <c:pt idx="106">
                  <c:v>-7440.02466937379</c:v>
                </c:pt>
                <c:pt idx="107">
                  <c:v>-7440.09366040512</c:v>
                </c:pt>
                <c:pt idx="108">
                  <c:v>-7440.16852088038</c:v>
                </c:pt>
                <c:pt idx="109">
                  <c:v>-7440.249131170068</c:v>
                </c:pt>
                <c:pt idx="110">
                  <c:v>-7440.335373101446</c:v>
                </c:pt>
                <c:pt idx="111">
                  <c:v>-7440.427130043034</c:v>
                </c:pt>
                <c:pt idx="112">
                  <c:v>-7440.52428697792</c:v>
                </c:pt>
                <c:pt idx="113">
                  <c:v>-7440.62673056703</c:v>
                </c:pt>
                <c:pt idx="114">
                  <c:v>-7440.734349203251</c:v>
                </c:pt>
                <c:pt idx="115">
                  <c:v>-7440.847033057001</c:v>
                </c:pt>
                <c:pt idx="116">
                  <c:v>-7440.964674114144</c:v>
                </c:pt>
                <c:pt idx="117">
                  <c:v>-7441.087166206886</c:v>
                </c:pt>
                <c:pt idx="118">
                  <c:v>-7441.214405038007</c:v>
                </c:pt>
                <c:pt idx="119">
                  <c:v>-7441.34628819959</c:v>
                </c:pt>
              </c:numCache>
            </c:numRef>
          </c:yVal>
          <c:smooth val="0"/>
          <c:extLst xmlns:c16r2="http://schemas.microsoft.com/office/drawing/2015/06/chart">
            <c:ext xmlns:c16="http://schemas.microsoft.com/office/drawing/2014/chart" uri="{C3380CC4-5D6E-409C-BE32-E72D297353CC}">
              <c16:uniqueId val="{00000005-E78D-438C-B080-F3C4169C0776}"/>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0.0</c:v>
                </c:pt>
                <c:pt idx="2">
                  <c:v>-2973.03831952878</c:v>
                </c:pt>
                <c:pt idx="3">
                  <c:v>-5012.073360141439</c:v>
                </c:pt>
                <c:pt idx="4">
                  <c:v>-6412.437275544326</c:v>
                </c:pt>
                <c:pt idx="5">
                  <c:v>-7375.96523406725</c:v>
                </c:pt>
                <c:pt idx="6">
                  <c:v>-8040.61155940149</c:v>
                </c:pt>
                <c:pt idx="7">
                  <c:v>-8500.660322455987</c:v>
                </c:pt>
                <c:pt idx="8">
                  <c:v>-8820.546615831824</c:v>
                </c:pt>
                <c:pt idx="9">
                  <c:v>-9044.307029826383</c:v>
                </c:pt>
                <c:pt idx="10">
                  <c:v>-9202.040397093253</c:v>
                </c:pt>
                <c:pt idx="11">
                  <c:v>-9314.323785787263</c:v>
                </c:pt>
                <c:pt idx="12">
                  <c:v>-9395.230263365916</c:v>
                </c:pt>
                <c:pt idx="13">
                  <c:v>-9454.39070418945</c:v>
                </c:pt>
                <c:pt idx="14">
                  <c:v>-9498.375721381861</c:v>
                </c:pt>
                <c:pt idx="15">
                  <c:v>-9532.878468228125</c:v>
                </c:pt>
                <c:pt idx="16">
                  <c:v>-9560.544598583597</c:v>
                </c:pt>
                <c:pt idx="17">
                  <c:v>-9583.20008300525</c:v>
                </c:pt>
                <c:pt idx="18">
                  <c:v>-9602.12225183449</c:v>
                </c:pt>
                <c:pt idx="19">
                  <c:v>-9618.21184288569</c:v>
                </c:pt>
                <c:pt idx="20">
                  <c:v>-9632.110333086828</c:v>
                </c:pt>
                <c:pt idx="21">
                  <c:v>-9644.280038618282</c:v>
                </c:pt>
                <c:pt idx="22">
                  <c:v>-9655.058849037281</c:v>
                </c:pt>
                <c:pt idx="23">
                  <c:v>-9664.697681102428</c:v>
                </c:pt>
                <c:pt idx="24">
                  <c:v>-9673.386160293101</c:v>
                </c:pt>
                <c:pt idx="25">
                  <c:v>-9681.27028061966</c:v>
                </c:pt>
                <c:pt idx="26">
                  <c:v>-9688.464595701631</c:v>
                </c:pt>
                <c:pt idx="27">
                  <c:v>-9695.060631019407</c:v>
                </c:pt>
                <c:pt idx="28">
                  <c:v>-9701.1348863226</c:v>
                </c:pt>
                <c:pt idx="29">
                  <c:v>-9706.74989621635</c:v>
                </c:pt>
                <c:pt idx="30">
                  <c:v>-9711.957583796388</c:v>
                </c:pt>
                <c:pt idx="31">
                  <c:v>-9716.801684519991</c:v>
                </c:pt>
                <c:pt idx="32">
                  <c:v>-9721.31949553181</c:v>
                </c:pt>
                <c:pt idx="33">
                  <c:v>-9725.543156795356</c:v>
                </c:pt>
                <c:pt idx="34">
                  <c:v>-9729.500605139037</c:v>
                </c:pt>
                <c:pt idx="35">
                  <c:v>-9733.21629777339</c:v>
                </c:pt>
                <c:pt idx="36">
                  <c:v>-9736.71177153676</c:v>
                </c:pt>
                <c:pt idx="37">
                  <c:v>-9740.006083520233</c:v>
                </c:pt>
                <c:pt idx="38">
                  <c:v>-9743.116164696785</c:v>
                </c:pt>
                <c:pt idx="39">
                  <c:v>-9746.057108622843</c:v>
                </c:pt>
                <c:pt idx="40">
                  <c:v>-9748.84241067325</c:v>
                </c:pt>
                <c:pt idx="41">
                  <c:v>-9751.484172624323</c:v>
                </c:pt>
                <c:pt idx="42">
                  <c:v>-9753.993271086528</c:v>
                </c:pt>
                <c:pt idx="43">
                  <c:v>-9756.379502479081</c:v>
                </c:pt>
                <c:pt idx="44">
                  <c:v>-9758.651708659886</c:v>
                </c:pt>
                <c:pt idx="45">
                  <c:v>-9760.817886306857</c:v>
                </c:pt>
                <c:pt idx="46">
                  <c:v>-9762.885282498213</c:v>
                </c:pt>
                <c:pt idx="47">
                  <c:v>-9764.860478465291</c:v>
                </c:pt>
                <c:pt idx="48">
                  <c:v>-9766.74946313713</c:v>
                </c:pt>
                <c:pt idx="49">
                  <c:v>-9768.557697828641</c:v>
                </c:pt>
                <c:pt idx="50">
                  <c:v>-9770.290173211782</c:v>
                </c:pt>
                <c:pt idx="51">
                  <c:v>-9771.951459543425</c:v>
                </c:pt>
                <c:pt idx="52">
                  <c:v>-9773.545750988345</c:v>
                </c:pt>
                <c:pt idx="53">
                  <c:v>-9775.076904761683</c:v>
                </c:pt>
                <c:pt idx="54">
                  <c:v>-9776.548475729592</c:v>
                </c:pt>
                <c:pt idx="55">
                  <c:v>-9777.96374700665</c:v>
                </c:pt>
                <c:pt idx="56">
                  <c:v>-9779.3257570368</c:v>
                </c:pt>
                <c:pt idx="57">
                  <c:v>-9780.637323580038</c:v>
                </c:pt>
                <c:pt idx="58">
                  <c:v>-9781.901064978307</c:v>
                </c:pt>
                <c:pt idx="59">
                  <c:v>-9783.119419025617</c:v>
                </c:pt>
                <c:pt idx="60">
                  <c:v>-9784.294659730408</c:v>
                </c:pt>
                <c:pt idx="61">
                  <c:v>-9785.428912220383</c:v>
                </c:pt>
                <c:pt idx="62">
                  <c:v>-9786.52416601173</c:v>
                </c:pt>
                <c:pt idx="63">
                  <c:v>-9787.58228683655</c:v>
                </c:pt>
                <c:pt idx="64">
                  <c:v>-9788.605027199522</c:v>
                </c:pt>
                <c:pt idx="65">
                  <c:v>-9789.594035813322</c:v>
                </c:pt>
                <c:pt idx="66">
                  <c:v>-9790.550866044907</c:v>
                </c:pt>
                <c:pt idx="67">
                  <c:v>-9791.476983488163</c:v>
                </c:pt>
                <c:pt idx="68">
                  <c:v>-9792.373772765306</c:v>
                </c:pt>
                <c:pt idx="69">
                  <c:v>-9793.2425436442</c:v>
                </c:pt>
                <c:pt idx="70">
                  <c:v>-9794.084536553968</c:v>
                </c:pt>
                <c:pt idx="71">
                  <c:v>-9794.90092756392</c:v>
                </c:pt>
                <c:pt idx="72">
                  <c:v>-9795.692832889137</c:v>
                </c:pt>
                <c:pt idx="73">
                  <c:v>-9796.461312974265</c:v>
                </c:pt>
                <c:pt idx="74">
                  <c:v>-9797.20737620436</c:v>
                </c:pt>
                <c:pt idx="75">
                  <c:v>-9797.931982281945</c:v>
                </c:pt>
                <c:pt idx="76">
                  <c:v>-9798.636045308248</c:v>
                </c:pt>
                <c:pt idx="77">
                  <c:v>-9799.320436599637</c:v>
                </c:pt>
                <c:pt idx="78">
                  <c:v>-9799.985987267775</c:v>
                </c:pt>
                <c:pt idx="79">
                  <c:v>-9800.633490588856</c:v>
                </c:pt>
                <c:pt idx="80">
                  <c:v>-9801.26370418206</c:v>
                </c:pt>
                <c:pt idx="81">
                  <c:v>-9801.877352019295</c:v>
                </c:pt>
                <c:pt idx="82">
                  <c:v>-9802.475126280766</c:v>
                </c:pt>
                <c:pt idx="83">
                  <c:v>-9803.057689073416</c:v>
                </c:pt>
                <c:pt idx="84">
                  <c:v>-9803.625674023788</c:v>
                </c:pt>
                <c:pt idx="85">
                  <c:v>-9804.179687759053</c:v>
                </c:pt>
                <c:pt idx="86">
                  <c:v>-9804.720311285513</c:v>
                </c:pt>
                <c:pt idx="87">
                  <c:v>-9805.24810127433</c:v>
                </c:pt>
                <c:pt idx="88">
                  <c:v>-9805.76359126274</c:v>
                </c:pt>
                <c:pt idx="89">
                  <c:v>-9806.267292778167</c:v>
                </c:pt>
                <c:pt idx="90">
                  <c:v>-9806.759696391935</c:v>
                </c:pt>
                <c:pt idx="91">
                  <c:v>-9807.24127270832</c:v>
                </c:pt>
                <c:pt idx="92">
                  <c:v>-9807.712473294512</c:v>
                </c:pt>
                <c:pt idx="93">
                  <c:v>-9808.17373155597</c:v>
                </c:pt>
                <c:pt idx="94">
                  <c:v>-9808.625463561415</c:v>
                </c:pt>
                <c:pt idx="95">
                  <c:v>-9809.06806882171</c:v>
                </c:pt>
                <c:pt idx="96">
                  <c:v>-9809.501931025421</c:v>
                </c:pt>
                <c:pt idx="97">
                  <c:v>-9809.92741873483</c:v>
                </c:pt>
                <c:pt idx="98">
                  <c:v>-9810.344886044775</c:v>
                </c:pt>
                <c:pt idx="99">
                  <c:v>-9810.754673207248</c:v>
                </c:pt>
                <c:pt idx="100">
                  <c:v>-9811.157107223675</c:v>
                </c:pt>
                <c:pt idx="101">
                  <c:v>-9811.552502407407</c:v>
                </c:pt>
                <c:pt idx="102">
                  <c:v>-9811.941160917831</c:v>
                </c:pt>
                <c:pt idx="103">
                  <c:v>-9812.3233732687</c:v>
                </c:pt>
                <c:pt idx="104">
                  <c:v>-9812.69941881171</c:v>
                </c:pt>
                <c:pt idx="105">
                  <c:v>-9813.06956619632</c:v>
                </c:pt>
                <c:pt idx="106">
                  <c:v>-9813.434073808755</c:v>
                </c:pt>
                <c:pt idx="107">
                  <c:v>-9813.793190189826</c:v>
                </c:pt>
                <c:pt idx="108">
                  <c:v>-9814.147154433611</c:v>
                </c:pt>
                <c:pt idx="109">
                  <c:v>-9814.496196567905</c:v>
                </c:pt>
                <c:pt idx="110">
                  <c:v>-9814.840537917585</c:v>
                </c:pt>
                <c:pt idx="111">
                  <c:v>-9815.180391450987</c:v>
                </c:pt>
                <c:pt idx="112">
                  <c:v>-9815.515962111952</c:v>
                </c:pt>
                <c:pt idx="113">
                  <c:v>-9815.84744713619</c:v>
                </c:pt>
                <c:pt idx="114">
                  <c:v>-9816.175036354367</c:v>
                </c:pt>
                <c:pt idx="115">
                  <c:v>-9816.49891248182</c:v>
                </c:pt>
                <c:pt idx="116">
                  <c:v>-9816.81925139589</c:v>
                </c:pt>
                <c:pt idx="117">
                  <c:v>-9817.136222400982</c:v>
                </c:pt>
                <c:pt idx="118">
                  <c:v>-9817.449988482931</c:v>
                </c:pt>
                <c:pt idx="119">
                  <c:v>-9817.76070655219</c:v>
                </c:pt>
              </c:numCache>
            </c:numRef>
          </c:yVal>
          <c:smooth val="0"/>
          <c:extLst xmlns:c16r2="http://schemas.microsoft.com/office/drawing/2015/06/chart">
            <c:ext xmlns:c16="http://schemas.microsoft.com/office/drawing/2014/chart" uri="{C3380CC4-5D6E-409C-BE32-E72D297353CC}">
              <c16:uniqueId val="{00000006-E78D-438C-B080-F3C4169C0776}"/>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0.0</c:v>
                </c:pt>
                <c:pt idx="2">
                  <c:v>-2258.36869817058</c:v>
                </c:pt>
                <c:pt idx="3">
                  <c:v>-3813.47993691386</c:v>
                </c:pt>
                <c:pt idx="4">
                  <c:v>-4886.777455184968</c:v>
                </c:pt>
                <c:pt idx="5">
                  <c:v>-5629.745499475258</c:v>
                </c:pt>
                <c:pt idx="6">
                  <c:v>-6146.043255998557</c:v>
                </c:pt>
                <c:pt idx="7">
                  <c:v>-6506.61463941839</c:v>
                </c:pt>
                <c:pt idx="8">
                  <c:v>-6760.025658432023</c:v>
                </c:pt>
                <c:pt idx="9">
                  <c:v>-6939.53605753688</c:v>
                </c:pt>
                <c:pt idx="10">
                  <c:v>-7067.936360520489</c:v>
                </c:pt>
                <c:pt idx="11">
                  <c:v>-7160.85604335026</c:v>
                </c:pt>
                <c:pt idx="12">
                  <c:v>-7229.025812972937</c:v>
                </c:pt>
                <c:pt idx="13">
                  <c:v>-7279.824492013642</c:v>
                </c:pt>
                <c:pt idx="14">
                  <c:v>-7318.309390141429</c:v>
                </c:pt>
                <c:pt idx="15">
                  <c:v>-7349.262297572026</c:v>
                </c:pt>
                <c:pt idx="16">
                  <c:v>-7374.607508954556</c:v>
                </c:pt>
                <c:pt idx="17">
                  <c:v>-7395.698117209442</c:v>
                </c:pt>
                <c:pt idx="18">
                  <c:v>-7413.50246437325</c:v>
                </c:pt>
                <c:pt idx="19">
                  <c:v>-7428.721970556</c:v>
                </c:pt>
                <c:pt idx="20">
                  <c:v>-7441.871834261593</c:v>
                </c:pt>
                <c:pt idx="21">
                  <c:v>-7453.33642935059</c:v>
                </c:pt>
                <c:pt idx="22">
                  <c:v>-7463.407425465691</c:v>
                </c:pt>
                <c:pt idx="23">
                  <c:v>-7472.310106737975</c:v>
                </c:pt>
                <c:pt idx="24">
                  <c:v>-7480.221622362372</c:v>
                </c:pt>
                <c:pt idx="25">
                  <c:v>-7487.283714861805</c:v>
                </c:pt>
                <c:pt idx="26">
                  <c:v>-7493.61166191187</c:v>
                </c:pt>
                <c:pt idx="27">
                  <c:v>-7499.3005645576</c:v>
                </c:pt>
                <c:pt idx="28">
                  <c:v>-7504.432174954614</c:v>
                </c:pt>
                <c:pt idx="29">
                  <c:v>-7509.074799125046</c:v>
                </c:pt>
                <c:pt idx="30">
                  <c:v>-7513.28616485585</c:v>
                </c:pt>
                <c:pt idx="31">
                  <c:v>-7517.115556275064</c:v>
                </c:pt>
                <c:pt idx="32">
                  <c:v>-7520.605405565002</c:v>
                </c:pt>
                <c:pt idx="33">
                  <c:v>-7523.792500355142</c:v>
                </c:pt>
                <c:pt idx="34">
                  <c:v>-7526.708916227029</c:v>
                </c:pt>
                <c:pt idx="35">
                  <c:v>-7529.382750076456</c:v>
                </c:pt>
                <c:pt idx="36">
                  <c:v>-7531.83870705955</c:v>
                </c:pt>
                <c:pt idx="37">
                  <c:v>-7534.098578095694</c:v>
                </c:pt>
                <c:pt idx="38">
                  <c:v>-7536.18163409361</c:v>
                </c:pt>
                <c:pt idx="39">
                  <c:v>-7538.104955630639</c:v>
                </c:pt>
                <c:pt idx="40">
                  <c:v>-7539.883711580722</c:v>
                </c:pt>
                <c:pt idx="41">
                  <c:v>-7541.53140081837</c:v>
                </c:pt>
                <c:pt idx="42">
                  <c:v>-7543.060054047226</c:v>
                </c:pt>
                <c:pt idx="43">
                  <c:v>-7544.480408996149</c:v>
                </c:pt>
                <c:pt idx="44">
                  <c:v>-7545.80206311084</c:v>
                </c:pt>
                <c:pt idx="45">
                  <c:v>-7547.03360699178</c:v>
                </c:pt>
                <c:pt idx="46">
                  <c:v>-7548.18274124961</c:v>
                </c:pt>
                <c:pt idx="47">
                  <c:v>-7549.256379002734</c:v>
                </c:pt>
                <c:pt idx="48">
                  <c:v>-7550.260735894619</c:v>
                </c:pt>
                <c:pt idx="49">
                  <c:v>-7551.20140922942</c:v>
                </c:pt>
                <c:pt idx="50">
                  <c:v>-7552.083447598547</c:v>
                </c:pt>
                <c:pt idx="51">
                  <c:v>-7552.91141218345</c:v>
                </c:pt>
                <c:pt idx="52">
                  <c:v>-7553.68943076314</c:v>
                </c:pt>
                <c:pt idx="53">
                  <c:v>-7554.421245321933</c:v>
                </c:pt>
                <c:pt idx="54">
                  <c:v>-7555.11025404618</c:v>
                </c:pt>
                <c:pt idx="55">
                  <c:v>-7555.759548381615</c:v>
                </c:pt>
                <c:pt idx="56">
                  <c:v>-7556.371945752656</c:v>
                </c:pt>
                <c:pt idx="57">
                  <c:v>-7556.95001847014</c:v>
                </c:pt>
                <c:pt idx="58">
                  <c:v>-7557.496119288778</c:v>
                </c:pt>
                <c:pt idx="59">
                  <c:v>-7558.012404018703</c:v>
                </c:pt>
                <c:pt idx="60">
                  <c:v>-7558.500851545926</c:v>
                </c:pt>
                <c:pt idx="61">
                  <c:v>-7558.963281573</c:v>
                </c:pt>
                <c:pt idx="62">
                  <c:v>-7559.401370353138</c:v>
                </c:pt>
                <c:pt idx="63">
                  <c:v>-7559.81666465754</c:v>
                </c:pt>
                <c:pt idx="64">
                  <c:v>-7560.210594186701</c:v>
                </c:pt>
                <c:pt idx="65">
                  <c:v>-7560.584482610539</c:v>
                </c:pt>
                <c:pt idx="66">
                  <c:v>-7560.939557399704</c:v>
                </c:pt>
                <c:pt idx="67">
                  <c:v>-7561.276958590985</c:v>
                </c:pt>
                <c:pt idx="68">
                  <c:v>-7561.5977466115</c:v>
                </c:pt>
                <c:pt idx="69">
                  <c:v>-7561.90290927267</c:v>
                </c:pt>
                <c:pt idx="70">
                  <c:v>-7562.19336802978</c:v>
                </c:pt>
                <c:pt idx="71">
                  <c:v>-7562.469983592735</c:v>
                </c:pt>
                <c:pt idx="72">
                  <c:v>-7562.733560962512</c:v>
                </c:pt>
                <c:pt idx="73">
                  <c:v>-7562.984853959097</c:v>
                </c:pt>
                <c:pt idx="74">
                  <c:v>-7563.22456929861</c:v>
                </c:pt>
                <c:pt idx="75">
                  <c:v>-7563.453370270568</c:v>
                </c:pt>
                <c:pt idx="76">
                  <c:v>-7563.671880060083</c:v>
                </c:pt>
                <c:pt idx="77">
                  <c:v>-7563.88068475432</c:v>
                </c:pt>
                <c:pt idx="78">
                  <c:v>-7564.080336067901</c:v>
                </c:pt>
                <c:pt idx="79">
                  <c:v>-7564.27135381809</c:v>
                </c:pt>
                <c:pt idx="80">
                  <c:v>-7564.454228176644</c:v>
                </c:pt>
                <c:pt idx="81">
                  <c:v>-7564.62942172179</c:v>
                </c:pt>
                <c:pt idx="82">
                  <c:v>-7564.797371312176</c:v>
                </c:pt>
                <c:pt idx="83">
                  <c:v>-7564.958489800701</c:v>
                </c:pt>
                <c:pt idx="84">
                  <c:v>-7565.11316760478</c:v>
                </c:pt>
                <c:pt idx="85">
                  <c:v>-7565.2617741479</c:v>
                </c:pt>
                <c:pt idx="86">
                  <c:v>-7565.404659185107</c:v>
                </c:pt>
                <c:pt idx="87">
                  <c:v>-7565.54215402391</c:v>
                </c:pt>
                <c:pt idx="88">
                  <c:v>-7565.674572650794</c:v>
                </c:pt>
                <c:pt idx="89">
                  <c:v>-7565.802212772317</c:v>
                </c:pt>
                <c:pt idx="90">
                  <c:v>-7565.925356778847</c:v>
                </c:pt>
                <c:pt idx="91">
                  <c:v>-7566.044272638132</c:v>
                </c:pt>
                <c:pt idx="92">
                  <c:v>-7566.15921472487</c:v>
                </c:pt>
                <c:pt idx="93">
                  <c:v>-7566.270424592294</c:v>
                </c:pt>
                <c:pt idx="94">
                  <c:v>-7566.378131690624</c:v>
                </c:pt>
                <c:pt idx="95">
                  <c:v>-7566.482554036986</c:v>
                </c:pt>
                <c:pt idx="96">
                  <c:v>-7566.583898840853</c:v>
                </c:pt>
                <c:pt idx="97">
                  <c:v>-7566.682363089075</c:v>
                </c:pt>
                <c:pt idx="98">
                  <c:v>-7566.77813409282</c:v>
                </c:pt>
                <c:pt idx="99">
                  <c:v>-7566.871390000757</c:v>
                </c:pt>
                <c:pt idx="100">
                  <c:v>-7566.962300279981</c:v>
                </c:pt>
                <c:pt idx="101">
                  <c:v>-7567.05102616775</c:v>
                </c:pt>
                <c:pt idx="102">
                  <c:v>-7567.137721096067</c:v>
                </c:pt>
                <c:pt idx="103">
                  <c:v>-7567.22253109112</c:v>
                </c:pt>
                <c:pt idx="104">
                  <c:v>-7567.305595149242</c:v>
                </c:pt>
                <c:pt idx="105">
                  <c:v>-7567.387045591382</c:v>
                </c:pt>
                <c:pt idx="106">
                  <c:v>-7567.467008397296</c:v>
                </c:pt>
                <c:pt idx="107">
                  <c:v>-7567.54560352083</c:v>
                </c:pt>
                <c:pt idx="108">
                  <c:v>-7567.62294518786</c:v>
                </c:pt>
                <c:pt idx="109">
                  <c:v>-7567.699142177661</c:v>
                </c:pt>
                <c:pt idx="110">
                  <c:v>-7567.77429808904</c:v>
                </c:pt>
                <c:pt idx="111">
                  <c:v>-7567.848511592066</c:v>
                </c:pt>
                <c:pt idx="112">
                  <c:v>-7567.921876666405</c:v>
                </c:pt>
                <c:pt idx="113">
                  <c:v>-7567.99448282696</c:v>
                </c:pt>
                <c:pt idx="114">
                  <c:v>-7568.066415337791</c:v>
                </c:pt>
                <c:pt idx="115">
                  <c:v>-7568.137755414587</c:v>
                </c:pt>
                <c:pt idx="116">
                  <c:v>-7568.208580417093</c:v>
                </c:pt>
                <c:pt idx="117">
                  <c:v>-7568.278964031306</c:v>
                </c:pt>
                <c:pt idx="118">
                  <c:v>-7568.348976442536</c:v>
                </c:pt>
                <c:pt idx="119">
                  <c:v>-7568.41868449972</c:v>
                </c:pt>
              </c:numCache>
            </c:numRef>
          </c:yVal>
          <c:smooth val="0"/>
          <c:extLst xmlns:c16r2="http://schemas.microsoft.com/office/drawing/2015/06/chart">
            <c:ext xmlns:c16="http://schemas.microsoft.com/office/drawing/2014/chart" uri="{C3380CC4-5D6E-409C-BE32-E72D297353CC}">
              <c16:uniqueId val="{00000007-E78D-438C-B080-F3C4169C0776}"/>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0.0</c:v>
                </c:pt>
                <c:pt idx="2">
                  <c:v>-2258.169337095067</c:v>
                </c:pt>
                <c:pt idx="3">
                  <c:v>-3812.66327178245</c:v>
                </c:pt>
                <c:pt idx="4">
                  <c:v>-4885.14160543257</c:v>
                </c:pt>
                <c:pt idx="5">
                  <c:v>-5627.220154862036</c:v>
                </c:pt>
                <c:pt idx="6">
                  <c:v>-6142.633210399246</c:v>
                </c:pt>
                <c:pt idx="7">
                  <c:v>-6502.364530334453</c:v>
                </c:pt>
                <c:pt idx="8">
                  <c:v>-6754.99846805376</c:v>
                </c:pt>
                <c:pt idx="9">
                  <c:v>-6933.800439908907</c:v>
                </c:pt>
                <c:pt idx="10">
                  <c:v>-7061.559548788438</c:v>
                </c:pt>
                <c:pt idx="11">
                  <c:v>-7153.900217889612</c:v>
                </c:pt>
                <c:pt idx="12">
                  <c:v>-7221.546559725386</c:v>
                </c:pt>
                <c:pt idx="13">
                  <c:v>-7271.870475099335</c:v>
                </c:pt>
                <c:pt idx="14">
                  <c:v>-7309.92262662816</c:v>
                </c:pt>
                <c:pt idx="15">
                  <c:v>-7340.480753131807</c:v>
                </c:pt>
                <c:pt idx="16">
                  <c:v>-7365.471811725793</c:v>
                </c:pt>
                <c:pt idx="17">
                  <c:v>-7386.24654689059</c:v>
                </c:pt>
                <c:pt idx="18">
                  <c:v>-7403.769206160995</c:v>
                </c:pt>
                <c:pt idx="19">
                  <c:v>-7418.736671366637</c:v>
                </c:pt>
                <c:pt idx="20">
                  <c:v>-7431.659816768671</c:v>
                </c:pt>
                <c:pt idx="21">
                  <c:v>-7442.91919675385</c:v>
                </c:pt>
                <c:pt idx="22">
                  <c:v>-7452.803255166698</c:v>
                </c:pt>
                <c:pt idx="23">
                  <c:v>-7461.534628980786</c:v>
                </c:pt>
                <c:pt idx="24">
                  <c:v>-7469.288336351652</c:v>
                </c:pt>
                <c:pt idx="25">
                  <c:v>-7476.204426196127</c:v>
                </c:pt>
                <c:pt idx="26">
                  <c:v>-7482.396841532641</c:v>
                </c:pt>
                <c:pt idx="27">
                  <c:v>-7487.959636722186</c:v>
                </c:pt>
                <c:pt idx="28">
                  <c:v>-7492.973751641281</c:v>
                </c:pt>
                <c:pt idx="29">
                  <c:v>-7497.50687085823</c:v>
                </c:pt>
                <c:pt idx="30">
                  <c:v>-7501.61624061191</c:v>
                </c:pt>
                <c:pt idx="31">
                  <c:v>-7505.350768980926</c:v>
                </c:pt>
                <c:pt idx="32">
                  <c:v>-7508.752592894401</c:v>
                </c:pt>
                <c:pt idx="33">
                  <c:v>-7511.85826756591</c:v>
                </c:pt>
                <c:pt idx="34">
                  <c:v>-7514.699685741074</c:v>
                </c:pt>
                <c:pt idx="35">
                  <c:v>-7517.304801090446</c:v>
                </c:pt>
                <c:pt idx="36">
                  <c:v>-7519.698207497454</c:v>
                </c:pt>
                <c:pt idx="37">
                  <c:v>-7521.901610540765</c:v>
                </c:pt>
                <c:pt idx="38">
                  <c:v>-7523.93421687578</c:v>
                </c:pt>
                <c:pt idx="39">
                  <c:v>-7525.81305992795</c:v>
                </c:pt>
                <c:pt idx="40">
                  <c:v>-7527.553275176724</c:v>
                </c:pt>
                <c:pt idx="41">
                  <c:v>-7529.168339024843</c:v>
                </c:pt>
                <c:pt idx="42">
                  <c:v>-7530.67026818764</c:v>
                </c:pt>
                <c:pt idx="43">
                  <c:v>-7532.069792749629</c:v>
                </c:pt>
                <c:pt idx="44">
                  <c:v>-7533.376506986242</c:v>
                </c:pt>
                <c:pt idx="45">
                  <c:v>-7534.599001170668</c:v>
                </c:pt>
                <c:pt idx="46">
                  <c:v>-7535.744977012067</c:v>
                </c:pt>
                <c:pt idx="47">
                  <c:v>-7536.8213489292</c:v>
                </c:pt>
                <c:pt idx="48">
                  <c:v>-7537.834333018975</c:v>
                </c:pt>
                <c:pt idx="49">
                  <c:v>-7538.78952530263</c:v>
                </c:pt>
                <c:pt idx="50">
                  <c:v>-7539.691970608095</c:v>
                </c:pt>
                <c:pt idx="51">
                  <c:v>-7540.54622325986</c:v>
                </c:pt>
                <c:pt idx="52">
                  <c:v>-7541.3564005935</c:v>
                </c:pt>
                <c:pt idx="53">
                  <c:v>-7542.12623017761</c:v>
                </c:pt>
                <c:pt idx="54">
                  <c:v>-7542.859091521684</c:v>
                </c:pt>
                <c:pt idx="55">
                  <c:v>-7543.558052930851</c:v>
                </c:pt>
                <c:pt idx="56">
                  <c:v>-7544.22590409893</c:v>
                </c:pt>
                <c:pt idx="57">
                  <c:v>-7544.86518495695</c:v>
                </c:pt>
                <c:pt idx="58">
                  <c:v>-7545.478211230286</c:v>
                </c:pt>
                <c:pt idx="59">
                  <c:v>-7546.067097100286</c:v>
                </c:pt>
                <c:pt idx="60">
                  <c:v>-7546.633775318193</c:v>
                </c:pt>
                <c:pt idx="61">
                  <c:v>-7547.180015075704</c:v>
                </c:pt>
                <c:pt idx="62">
                  <c:v>-7547.707437899139</c:v>
                </c:pt>
                <c:pt idx="63">
                  <c:v>-7548.217531802115</c:v>
                </c:pt>
                <c:pt idx="64">
                  <c:v>-7548.711663901252</c:v>
                </c:pt>
                <c:pt idx="65">
                  <c:v>-7549.191091676384</c:v>
                </c:pt>
                <c:pt idx="66">
                  <c:v>-7549.65697303299</c:v>
                </c:pt>
                <c:pt idx="67">
                  <c:v>-7550.110375306351</c:v>
                </c:pt>
                <c:pt idx="68">
                  <c:v>-7550.552283329205</c:v>
                </c:pt>
                <c:pt idx="69">
                  <c:v>-7550.98360667095</c:v>
                </c:pt>
                <c:pt idx="70">
                  <c:v>-7551.405186141954</c:v>
                </c:pt>
                <c:pt idx="71">
                  <c:v>-7551.817799646788</c:v>
                </c:pt>
                <c:pt idx="72">
                  <c:v>-7552.22216745888</c:v>
                </c:pt>
                <c:pt idx="73">
                  <c:v>-7552.618956981066</c:v>
                </c:pt>
                <c:pt idx="74">
                  <c:v>-7553.00878704882</c:v>
                </c:pt>
                <c:pt idx="75">
                  <c:v>-7553.3922318261</c:v>
                </c:pt>
                <c:pt idx="76">
                  <c:v>-7553.769824337141</c:v>
                </c:pt>
                <c:pt idx="77">
                  <c:v>-7554.14205967437</c:v>
                </c:pt>
                <c:pt idx="78">
                  <c:v>-7554.509397915457</c:v>
                </c:pt>
                <c:pt idx="79">
                  <c:v>-7554.87226678072</c:v>
                </c:pt>
                <c:pt idx="80">
                  <c:v>-7555.231064056994</c:v>
                </c:pt>
                <c:pt idx="81">
                  <c:v>-7555.586159812563</c:v>
                </c:pt>
                <c:pt idx="82">
                  <c:v>-7555.937898423524</c:v>
                </c:pt>
                <c:pt idx="83">
                  <c:v>-7556.286600430568</c:v>
                </c:pt>
                <c:pt idx="84">
                  <c:v>-7556.6325642426</c:v>
                </c:pt>
                <c:pt idx="85">
                  <c:v>-7556.976067702361</c:v>
                </c:pt>
                <c:pt idx="86">
                  <c:v>-7557.317369526757</c:v>
                </c:pt>
                <c:pt idx="87">
                  <c:v>-7557.656710633753</c:v>
                </c:pt>
                <c:pt idx="88">
                  <c:v>-7557.994315366281</c:v>
                </c:pt>
                <c:pt idx="89">
                  <c:v>-7558.330392622845</c:v>
                </c:pt>
                <c:pt idx="90">
                  <c:v>-7558.665136902392</c:v>
                </c:pt>
                <c:pt idx="91">
                  <c:v>-7558.998729271741</c:v>
                </c:pt>
                <c:pt idx="92">
                  <c:v>-7559.331338262084</c:v>
                </c:pt>
                <c:pt idx="93">
                  <c:v>-7559.663120700264</c:v>
                </c:pt>
                <c:pt idx="94">
                  <c:v>-7559.994222480632</c:v>
                </c:pt>
                <c:pt idx="95">
                  <c:v>-7560.324779282331</c:v>
                </c:pt>
                <c:pt idx="96">
                  <c:v>-7560.654917236337</c:v>
                </c:pt>
                <c:pt idx="97">
                  <c:v>-7560.984753546385</c:v>
                </c:pt>
                <c:pt idx="98">
                  <c:v>-7561.3143970674</c:v>
                </c:pt>
                <c:pt idx="99">
                  <c:v>-7561.643948844398</c:v>
                </c:pt>
                <c:pt idx="100">
                  <c:v>-7561.97350261567</c:v>
                </c:pt>
                <c:pt idx="101">
                  <c:v>-7562.30314528193</c:v>
                </c:pt>
                <c:pt idx="102">
                  <c:v>-7562.632957344827</c:v>
                </c:pt>
                <c:pt idx="103">
                  <c:v>-7562.963013316446</c:v>
                </c:pt>
                <c:pt idx="104">
                  <c:v>-7563.293382102262</c:v>
                </c:pt>
                <c:pt idx="105">
                  <c:v>-7563.62412735938</c:v>
                </c:pt>
                <c:pt idx="106">
                  <c:v>-7563.955307831427</c:v>
                </c:pt>
                <c:pt idx="107">
                  <c:v>-7564.286977662552</c:v>
                </c:pt>
                <c:pt idx="108">
                  <c:v>-7564.619186691</c:v>
                </c:pt>
                <c:pt idx="109">
                  <c:v>-7564.9519807243</c:v>
                </c:pt>
                <c:pt idx="110">
                  <c:v>-7565.285401797202</c:v>
                </c:pt>
                <c:pt idx="111">
                  <c:v>-7565.619488413165</c:v>
                </c:pt>
                <c:pt idx="112">
                  <c:v>-7565.954275771058</c:v>
                </c:pt>
                <c:pt idx="113">
                  <c:v>-7566.289795977487</c:v>
                </c:pt>
                <c:pt idx="114">
                  <c:v>-7566.626078246128</c:v>
                </c:pt>
                <c:pt idx="115">
                  <c:v>-7566.963149084462</c:v>
                </c:pt>
                <c:pt idx="116">
                  <c:v>-7567.301032469265</c:v>
                </c:pt>
                <c:pt idx="117">
                  <c:v>-7567.63975001104</c:v>
                </c:pt>
                <c:pt idx="118">
                  <c:v>-7567.979321108418</c:v>
                </c:pt>
                <c:pt idx="119">
                  <c:v>-7568.319763092998</c:v>
                </c:pt>
              </c:numCache>
            </c:numRef>
          </c:yVal>
          <c:smooth val="0"/>
          <c:extLst xmlns:c16r2="http://schemas.microsoft.com/office/drawing/2015/06/chart">
            <c:ext xmlns:c16="http://schemas.microsoft.com/office/drawing/2014/chart" uri="{C3380CC4-5D6E-409C-BE32-E72D297353CC}">
              <c16:uniqueId val="{00000008-E78D-438C-B080-F3C4169C0776}"/>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0.0</c:v>
                </c:pt>
                <c:pt idx="2">
                  <c:v>-3082.880349259583</c:v>
                </c:pt>
                <c:pt idx="3">
                  <c:v>-5215.680037718434</c:v>
                </c:pt>
                <c:pt idx="4">
                  <c:v>-6696.20232359018</c:v>
                </c:pt>
                <c:pt idx="5">
                  <c:v>-7728.346942901596</c:v>
                </c:pt>
                <c:pt idx="6">
                  <c:v>-8451.783174673563</c:v>
                </c:pt>
                <c:pt idx="7">
                  <c:v>-8962.22842967961</c:v>
                </c:pt>
                <c:pt idx="8">
                  <c:v>-9325.322173690747</c:v>
                </c:pt>
                <c:pt idx="9">
                  <c:v>-9586.117713753403</c:v>
                </c:pt>
                <c:pt idx="10">
                  <c:v>-9775.575722992533</c:v>
                </c:pt>
                <c:pt idx="11">
                  <c:v>-9915.006485851357</c:v>
                </c:pt>
                <c:pt idx="12">
                  <c:v>-10019.10885539432</c:v>
                </c:pt>
                <c:pt idx="13">
                  <c:v>-10098.04929661972</c:v>
                </c:pt>
                <c:pt idx="14">
                  <c:v>-10158.82081935826</c:v>
                </c:pt>
                <c:pt idx="15">
                  <c:v>-10209.11202955994</c:v>
                </c:pt>
                <c:pt idx="16">
                  <c:v>-10251.24352153085</c:v>
                </c:pt>
                <c:pt idx="17">
                  <c:v>-10286.89838819081</c:v>
                </c:pt>
                <c:pt idx="18">
                  <c:v>-10317.3282892448</c:v>
                </c:pt>
                <c:pt idx="19">
                  <c:v>-10343.47934954404</c:v>
                </c:pt>
                <c:pt idx="20">
                  <c:v>-10366.0790413249</c:v>
                </c:pt>
                <c:pt idx="21">
                  <c:v>-10385.69645429032</c:v>
                </c:pt>
                <c:pt idx="22">
                  <c:v>-10402.7843452121</c:v>
                </c:pt>
                <c:pt idx="23">
                  <c:v>-10417.70868931429</c:v>
                </c:pt>
                <c:pt idx="24">
                  <c:v>-10430.76963638848</c:v>
                </c:pt>
                <c:pt idx="25">
                  <c:v>-10442.2165348354</c:v>
                </c:pt>
                <c:pt idx="26">
                  <c:v>-10452.25884225907</c:v>
                </c:pt>
                <c:pt idx="27">
                  <c:v>-10461.07403892035</c:v>
                </c:pt>
                <c:pt idx="28">
                  <c:v>-10468.81870875064</c:v>
                </c:pt>
                <c:pt idx="29">
                  <c:v>-10475.62560397037</c:v>
                </c:pt>
                <c:pt idx="30">
                  <c:v>-10481.60818396528</c:v>
                </c:pt>
                <c:pt idx="31">
                  <c:v>-10486.86411494315</c:v>
                </c:pt>
                <c:pt idx="32">
                  <c:v>-10491.47796670385</c:v>
                </c:pt>
                <c:pt idx="33">
                  <c:v>-10495.52332584626</c:v>
                </c:pt>
                <c:pt idx="34">
                  <c:v>-10499.06447909104</c:v>
                </c:pt>
                <c:pt idx="35">
                  <c:v>-10502.15777498719</c:v>
                </c:pt>
                <c:pt idx="36">
                  <c:v>-10504.85274099226</c:v>
                </c:pt>
                <c:pt idx="37">
                  <c:v>-10507.19301129055</c:v>
                </c:pt>
                <c:pt idx="38">
                  <c:v>-10509.2171056833</c:v>
                </c:pt>
                <c:pt idx="39">
                  <c:v>-10510.95908937214</c:v>
                </c:pt>
                <c:pt idx="40">
                  <c:v>-10512.44913580173</c:v>
                </c:pt>
                <c:pt idx="41">
                  <c:v>-10513.71401894115</c:v>
                </c:pt>
                <c:pt idx="42">
                  <c:v>-10514.7775248661</c:v>
                </c:pt>
                <c:pt idx="43">
                  <c:v>-10515.66081002897</c:v>
                </c:pt>
                <c:pt idx="44">
                  <c:v>-10516.3827139028</c:v>
                </c:pt>
                <c:pt idx="45">
                  <c:v>-10516.96003223943</c:v>
                </c:pt>
                <c:pt idx="46">
                  <c:v>-10517.4077562141</c:v>
                </c:pt>
                <c:pt idx="47">
                  <c:v>-10517.73928194635</c:v>
                </c:pt>
                <c:pt idx="48">
                  <c:v>-10517.96659424484</c:v>
                </c:pt>
                <c:pt idx="49">
                  <c:v>-10518.10042788813</c:v>
                </c:pt>
                <c:pt idx="50">
                  <c:v>-10518.15040930438</c:v>
                </c:pt>
                <c:pt idx="51">
                  <c:v>-10518.12518113012</c:v>
                </c:pt>
                <c:pt idx="52">
                  <c:v>-10518.03251180276</c:v>
                </c:pt>
                <c:pt idx="53">
                  <c:v>-10517.87939206035</c:v>
                </c:pt>
                <c:pt idx="54">
                  <c:v>-10517.67211999683</c:v>
                </c:pt>
                <c:pt idx="55">
                  <c:v>-10517.41637606876</c:v>
                </c:pt>
                <c:pt idx="56">
                  <c:v>-10517.11728930002</c:v>
                </c:pt>
                <c:pt idx="57">
                  <c:v>-10516.7794957731</c:v>
                </c:pt>
                <c:pt idx="58">
                  <c:v>-10516.40719035476</c:v>
                </c:pt>
                <c:pt idx="59">
                  <c:v>-10516.00417248484</c:v>
                </c:pt>
                <c:pt idx="60">
                  <c:v>-10515.57388675123</c:v>
                </c:pt>
                <c:pt idx="61">
                  <c:v>-10515.11945888338</c:v>
                </c:pt>
                <c:pt idx="62">
                  <c:v>-10514.643727717</c:v>
                </c:pt>
                <c:pt idx="63">
                  <c:v>-10514.14927361358</c:v>
                </c:pt>
                <c:pt idx="64">
                  <c:v>-10513.63844375798</c:v>
                </c:pt>
                <c:pt idx="65">
                  <c:v>-10513.11337470422</c:v>
                </c:pt>
                <c:pt idx="66">
                  <c:v>-10512.57601249467</c:v>
                </c:pt>
                <c:pt idx="67">
                  <c:v>-10512.02813063614</c:v>
                </c:pt>
                <c:pt idx="68">
                  <c:v>-10511.47134618351</c:v>
                </c:pt>
                <c:pt idx="69">
                  <c:v>-10510.90713414793</c:v>
                </c:pt>
                <c:pt idx="70">
                  <c:v>-10510.33684042329</c:v>
                </c:pt>
                <c:pt idx="71">
                  <c:v>-10509.76169339805</c:v>
                </c:pt>
                <c:pt idx="72">
                  <c:v>-10509.18281440169</c:v>
                </c:pt>
                <c:pt idx="73">
                  <c:v>-10508.60122711528</c:v>
                </c:pt>
                <c:pt idx="74">
                  <c:v>-10508.0178660612</c:v>
                </c:pt>
                <c:pt idx="75">
                  <c:v>-10507.43358427282</c:v>
                </c:pt>
                <c:pt idx="76">
                  <c:v>-10506.84916023286</c:v>
                </c:pt>
                <c:pt idx="77">
                  <c:v>-10506.26530415926</c:v>
                </c:pt>
                <c:pt idx="78">
                  <c:v>-10505.68266370732</c:v>
                </c:pt>
                <c:pt idx="79">
                  <c:v>-10505.10182914978</c:v>
                </c:pt>
                <c:pt idx="80">
                  <c:v>-10504.52333808862</c:v>
                </c:pt>
                <c:pt idx="81">
                  <c:v>-10503.94767974634</c:v>
                </c:pt>
                <c:pt idx="82">
                  <c:v>-10503.3752988798</c:v>
                </c:pt>
                <c:pt idx="83">
                  <c:v>-10502.80659935345</c:v>
                </c:pt>
                <c:pt idx="84">
                  <c:v>-10502.24194740617</c:v>
                </c:pt>
                <c:pt idx="85">
                  <c:v>-10501.68167464093</c:v>
                </c:pt>
                <c:pt idx="86">
                  <c:v>-10501.12608076412</c:v>
                </c:pt>
                <c:pt idx="87">
                  <c:v>-10500.57543609802</c:v>
                </c:pt>
                <c:pt idx="88">
                  <c:v>-10500.02998388755</c:v>
                </c:pt>
                <c:pt idx="89">
                  <c:v>-10499.48994242023</c:v>
                </c:pt>
                <c:pt idx="90">
                  <c:v>-10498.95550697626</c:v>
                </c:pt>
                <c:pt idx="91">
                  <c:v>-10498.42685162361</c:v>
                </c:pt>
                <c:pt idx="92">
                  <c:v>-10497.90413087215</c:v>
                </c:pt>
                <c:pt idx="93">
                  <c:v>-10497.38748119901</c:v>
                </c:pt>
                <c:pt idx="94">
                  <c:v>-10496.87702245545</c:v>
                </c:pt>
                <c:pt idx="95">
                  <c:v>-10496.37285916671</c:v>
                </c:pt>
                <c:pt idx="96">
                  <c:v>-10495.87508173197</c:v>
                </c:pt>
                <c:pt idx="97">
                  <c:v>-10495.38376753438</c:v>
                </c:pt>
                <c:pt idx="98">
                  <c:v>-10494.8989819669</c:v>
                </c:pt>
                <c:pt idx="99">
                  <c:v>-10494.42077938204</c:v>
                </c:pt>
                <c:pt idx="100">
                  <c:v>-10493.94920397054</c:v>
                </c:pt>
                <c:pt idx="101">
                  <c:v>-10493.48429057522</c:v>
                </c:pt>
                <c:pt idx="102">
                  <c:v>-10493.02606544458</c:v>
                </c:pt>
                <c:pt idx="103">
                  <c:v>-10492.57454693116</c:v>
                </c:pt>
                <c:pt idx="104">
                  <c:v>-10492.12974613857</c:v>
                </c:pt>
                <c:pt idx="105">
                  <c:v>-10491.69166752114</c:v>
                </c:pt>
                <c:pt idx="106">
                  <c:v>-10491.26030943991</c:v>
                </c:pt>
                <c:pt idx="107">
                  <c:v>-10490.83566467796</c:v>
                </c:pt>
                <c:pt idx="108">
                  <c:v>-10490.41772091815</c:v>
                </c:pt>
                <c:pt idx="109">
                  <c:v>-10490.00646118601</c:v>
                </c:pt>
                <c:pt idx="110">
                  <c:v>-10489.6018642605</c:v>
                </c:pt>
                <c:pt idx="111">
                  <c:v>-10489.20390505458</c:v>
                </c:pt>
                <c:pt idx="112">
                  <c:v>-10488.81255496819</c:v>
                </c:pt>
                <c:pt idx="113">
                  <c:v>-10488.42778221511</c:v>
                </c:pt>
                <c:pt idx="114">
                  <c:v>-10488.04955212617</c:v>
                </c:pt>
                <c:pt idx="115">
                  <c:v>-10487.67782742988</c:v>
                </c:pt>
                <c:pt idx="116">
                  <c:v>-10487.31256851263</c:v>
                </c:pt>
                <c:pt idx="117">
                  <c:v>-10486.95373365927</c:v>
                </c:pt>
                <c:pt idx="118">
                  <c:v>-10486.6012792762</c:v>
                </c:pt>
                <c:pt idx="119">
                  <c:v>-10486.25516009749</c:v>
                </c:pt>
              </c:numCache>
            </c:numRef>
          </c:yVal>
          <c:smooth val="0"/>
          <c:extLst xmlns:c16r2="http://schemas.microsoft.com/office/drawing/2015/06/chart">
            <c:ext xmlns:c16="http://schemas.microsoft.com/office/drawing/2014/chart" uri="{C3380CC4-5D6E-409C-BE32-E72D297353CC}">
              <c16:uniqueId val="{00000009-E78D-438C-B080-F3C4169C0776}"/>
            </c:ext>
          </c:extLst>
        </c:ser>
        <c:dLbls>
          <c:showLegendKey val="0"/>
          <c:showVal val="0"/>
          <c:showCatName val="0"/>
          <c:showSerName val="0"/>
          <c:showPercent val="0"/>
          <c:showBubbleSize val="0"/>
        </c:dLbls>
        <c:axId val="-1261375760"/>
        <c:axId val="-1261373216"/>
      </c:scatterChart>
      <c:valAx>
        <c:axId val="-126137576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261373216"/>
        <c:crosses val="autoZero"/>
        <c:crossBetween val="midCat"/>
      </c:valAx>
      <c:valAx>
        <c:axId val="-1261373216"/>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261375760"/>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H$3:$H$122</c:f>
              <c:numCache>
                <c:formatCode>_(* #,##0_);_(* \(#,##0\);_(* "-"??_);_(@_)</c:formatCode>
                <c:ptCount val="120"/>
                <c:pt idx="0">
                  <c:v>0.0</c:v>
                </c:pt>
                <c:pt idx="1">
                  <c:v>87584.4531980204</c:v>
                </c:pt>
                <c:pt idx="2">
                  <c:v>78120.55174597582</c:v>
                </c:pt>
                <c:pt idx="3">
                  <c:v>69796.5084097302</c:v>
                </c:pt>
                <c:pt idx="4">
                  <c:v>62471.58676197227</c:v>
                </c:pt>
                <c:pt idx="5">
                  <c:v>56021.60039189933</c:v>
                </c:pt>
                <c:pt idx="6">
                  <c:v>50337.33712925287</c:v>
                </c:pt>
                <c:pt idx="7">
                  <c:v>45322.979201247</c:v>
                </c:pt>
                <c:pt idx="8">
                  <c:v>40894.61071051435</c:v>
                </c:pt>
                <c:pt idx="9">
                  <c:v>36978.83859769765</c:v>
                </c:pt>
                <c:pt idx="10">
                  <c:v>33511.53798264958</c:v>
                </c:pt>
                <c:pt idx="11">
                  <c:v>30436.72328608722</c:v>
                </c:pt>
                <c:pt idx="12">
                  <c:v>27705.54080434532</c:v>
                </c:pt>
                <c:pt idx="13">
                  <c:v>37029.80546757882</c:v>
                </c:pt>
                <c:pt idx="14">
                  <c:v>33244.172233795</c:v>
                </c:pt>
                <c:pt idx="15">
                  <c:v>30043.81786235914</c:v>
                </c:pt>
                <c:pt idx="16">
                  <c:v>27306.43467584009</c:v>
                </c:pt>
                <c:pt idx="17">
                  <c:v>24941.12081713454</c:v>
                </c:pt>
                <c:pt idx="18">
                  <c:v>22879.34352776757</c:v>
                </c:pt>
                <c:pt idx="19">
                  <c:v>21068.64279224353</c:v>
                </c:pt>
                <c:pt idx="20">
                  <c:v>19468.22765944529</c:v>
                </c:pt>
                <c:pt idx="21">
                  <c:v>18045.8799142603</c:v>
                </c:pt>
                <c:pt idx="22">
                  <c:v>16775.76287199058</c:v>
                </c:pt>
                <c:pt idx="23">
                  <c:v>15636.85864338847</c:v>
                </c:pt>
                <c:pt idx="24">
                  <c:v>14611.84336473692</c:v>
                </c:pt>
                <c:pt idx="25">
                  <c:v>13686.26901144337</c:v>
                </c:pt>
                <c:pt idx="26">
                  <c:v>12868.29925259143</c:v>
                </c:pt>
                <c:pt idx="27">
                  <c:v>12121.90909658102</c:v>
                </c:pt>
                <c:pt idx="28">
                  <c:v>11439.50548034276</c:v>
                </c:pt>
                <c:pt idx="29">
                  <c:v>10814.44187351828</c:v>
                </c:pt>
                <c:pt idx="30">
                  <c:v>10240.84420348592</c:v>
                </c:pt>
                <c:pt idx="31">
                  <c:v>9713.514221588087</c:v>
                </c:pt>
                <c:pt idx="32">
                  <c:v>9227.846245599826</c:v>
                </c:pt>
                <c:pt idx="33">
                  <c:v>8779.754943232454</c:v>
                </c:pt>
                <c:pt idx="34">
                  <c:v>8365.61249136605</c:v>
                </c:pt>
                <c:pt idx="35">
                  <c:v>7982.193754577783</c:v>
                </c:pt>
                <c:pt idx="36">
                  <c:v>7626.628362710476</c:v>
                </c:pt>
                <c:pt idx="37">
                  <c:v>7296.358751592846</c:v>
                </c:pt>
                <c:pt idx="38">
                  <c:v>6989.10337735853</c:v>
                </c:pt>
                <c:pt idx="39">
                  <c:v>6702.859767591724</c:v>
                </c:pt>
                <c:pt idx="40">
                  <c:v>6435.791828917416</c:v>
                </c:pt>
                <c:pt idx="41">
                  <c:v>6186.257827980186</c:v>
                </c:pt>
                <c:pt idx="42">
                  <c:v>5952.78759960276</c:v>
                </c:pt>
                <c:pt idx="43">
                  <c:v>5734.0624315205</c:v>
                </c:pt>
                <c:pt idx="44">
                  <c:v>5528.897476445701</c:v>
                </c:pt>
                <c:pt idx="45">
                  <c:v>5336.226349636308</c:v>
                </c:pt>
                <c:pt idx="46">
                  <c:v>5155.08762176845</c:v>
                </c:pt>
                <c:pt idx="47">
                  <c:v>4984.612959954692</c:v>
                </c:pt>
                <c:pt idx="48">
                  <c:v>4824.016705148159</c:v>
                </c:pt>
                <c:pt idx="49">
                  <c:v>4672.58670360654</c:v>
                </c:pt>
                <c:pt idx="50">
                  <c:v>4529.676234802294</c:v>
                </c:pt>
                <c:pt idx="51">
                  <c:v>4394.69689909397</c:v>
                </c:pt>
                <c:pt idx="52">
                  <c:v>4267.11240786373</c:v>
                </c:pt>
                <c:pt idx="53">
                  <c:v>4146.432956468812</c:v>
                </c:pt>
                <c:pt idx="54">
                  <c:v>4032.21034794259</c:v>
                </c:pt>
                <c:pt idx="55">
                  <c:v>3924.033682105495</c:v>
                </c:pt>
                <c:pt idx="56">
                  <c:v>3821.525541207826</c:v>
                </c:pt>
                <c:pt idx="57">
                  <c:v>3724.338612358228</c:v>
                </c:pt>
                <c:pt idx="58">
                  <c:v>3632.15269430547</c:v>
                </c:pt>
                <c:pt idx="59">
                  <c:v>3544.672042541157</c:v>
                </c:pt>
                <c:pt idx="60">
                  <c:v>3461.623012303305</c:v>
                </c:pt>
                <c:pt idx="61">
                  <c:v>3382.751963990298</c:v>
                </c:pt>
                <c:pt idx="62">
                  <c:v>3307.823399813684</c:v>
                </c:pt>
                <c:pt idx="63">
                  <c:v>3236.618304310745</c:v>
                </c:pt>
                <c:pt idx="64">
                  <c:v>3168.93266466362</c:v>
                </c:pt>
                <c:pt idx="65">
                  <c:v>3104.576149802342</c:v>
                </c:pt>
                <c:pt idx="66">
                  <c:v>3043.370929434994</c:v>
                </c:pt>
                <c:pt idx="67">
                  <c:v>2985.15061688873</c:v>
                </c:pt>
                <c:pt idx="68">
                  <c:v>2929.759321402651</c:v>
                </c:pt>
                <c:pt idx="69">
                  <c:v>2877.050797250628</c:v>
                </c:pt>
                <c:pt idx="70">
                  <c:v>2826.88767859111</c:v>
                </c:pt>
                <c:pt idx="71">
                  <c:v>2779.140790277625</c:v>
                </c:pt>
                <c:pt idx="72">
                  <c:v>2733.688526037025</c:v>
                </c:pt>
                <c:pt idx="73">
                  <c:v>2690.416286449454</c:v>
                </c:pt>
                <c:pt idx="74">
                  <c:v>2649.215970068495</c:v>
                </c:pt>
                <c:pt idx="75">
                  <c:v>2609.985511812465</c:v>
                </c:pt>
                <c:pt idx="76">
                  <c:v>2572.628463452953</c:v>
                </c:pt>
                <c:pt idx="77">
                  <c:v>2537.053611640955</c:v>
                </c:pt>
                <c:pt idx="78">
                  <c:v>2503.174629443405</c:v>
                </c:pt>
                <c:pt idx="79">
                  <c:v>2470.909757839441</c:v>
                </c:pt>
                <c:pt idx="80">
                  <c:v>2440.181514036016</c:v>
                </c:pt>
                <c:pt idx="81">
                  <c:v>2410.916423830258</c:v>
                </c:pt>
                <c:pt idx="82">
                  <c:v>2383.044775562546</c:v>
                </c:pt>
                <c:pt idx="83">
                  <c:v>2356.500393490356</c:v>
                </c:pt>
                <c:pt idx="84">
                  <c:v>2331.220428655829</c:v>
                </c:pt>
                <c:pt idx="85">
                  <c:v>2307.14516554052</c:v>
                </c:pt>
                <c:pt idx="86">
                  <c:v>2284.217842994243</c:v>
                </c:pt>
                <c:pt idx="87">
                  <c:v>2262.384488087719</c:v>
                </c:pt>
                <c:pt idx="88">
                  <c:v>2241.593761695371</c:v>
                </c:pt>
                <c:pt idx="89">
                  <c:v>2221.79681473878</c:v>
                </c:pt>
                <c:pt idx="90">
                  <c:v>2202.947154141462</c:v>
                </c:pt>
                <c:pt idx="91">
                  <c:v>2185.00051764549</c:v>
                </c:pt>
                <c:pt idx="92">
                  <c:v>2167.914756730033</c:v>
                </c:pt>
                <c:pt idx="93">
                  <c:v>2151.649726953732</c:v>
                </c:pt>
                <c:pt idx="94">
                  <c:v>2136.167185110489</c:v>
                </c:pt>
                <c:pt idx="95">
                  <c:v>2121.430692651345</c:v>
                </c:pt>
                <c:pt idx="96">
                  <c:v>2107.405524881071</c:v>
                </c:pt>
                <c:pt idx="97">
                  <c:v>2094.058585485325</c:v>
                </c:pt>
                <c:pt idx="98">
                  <c:v>2081.358325988132</c:v>
                </c:pt>
                <c:pt idx="99">
                  <c:v>2069.274669777662</c:v>
                </c:pt>
                <c:pt idx="100">
                  <c:v>2057.778940373541</c:v>
                </c:pt>
                <c:pt idx="101">
                  <c:v>2046.843793635555</c:v>
                </c:pt>
                <c:pt idx="102">
                  <c:v>2036.443153646152</c:v>
                </c:pt>
                <c:pt idx="103">
                  <c:v>2026.552152018779</c:v>
                </c:pt>
                <c:pt idx="104">
                  <c:v>2017.147070405981</c:v>
                </c:pt>
                <c:pt idx="105">
                  <c:v>2008.20528600419</c:v>
                </c:pt>
                <c:pt idx="106">
                  <c:v>1999.705219863352</c:v>
                </c:pt>
                <c:pt idx="107">
                  <c:v>1991.626287831423</c:v>
                </c:pt>
                <c:pt idx="108">
                  <c:v>1983.94885397145</c:v>
                </c:pt>
                <c:pt idx="109">
                  <c:v>1976.654186306379</c:v>
                </c:pt>
                <c:pt idx="110">
                  <c:v>1969.724414755261</c:v>
                </c:pt>
                <c:pt idx="111">
                  <c:v>1963.142491135157</c:v>
                </c:pt>
                <c:pt idx="112">
                  <c:v>1956.892151112184</c:v>
                </c:pt>
                <c:pt idx="113">
                  <c:v>1950.957877994961</c:v>
                </c:pt>
                <c:pt idx="114">
                  <c:v>1945.324868267857</c:v>
                </c:pt>
                <c:pt idx="115">
                  <c:v>1939.978998772622</c:v>
                </c:pt>
                <c:pt idx="116">
                  <c:v>1934.906795449131</c:v>
                </c:pt>
                <c:pt idx="117">
                  <c:v>1930.095403554635</c:v>
                </c:pt>
                <c:pt idx="118">
                  <c:v>1925.532559284533</c:v>
                </c:pt>
                <c:pt idx="119">
                  <c:v>1921.20656272363</c:v>
                </c:pt>
              </c:numCache>
            </c:numRef>
          </c:yVal>
          <c:smooth val="0"/>
          <c:extLst xmlns:c16r2="http://schemas.microsoft.com/office/drawing/2015/06/chart">
            <c:ext xmlns:c16="http://schemas.microsoft.com/office/drawing/2014/chart" uri="{C3380CC4-5D6E-409C-BE32-E72D297353CC}">
              <c16:uniqueId val="{00000000-FBBB-435A-AF68-52FD9CC517DE}"/>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X$3:$X$122</c:f>
              <c:numCache>
                <c:formatCode>_(* #,##0_);_(* \(#,##0\);_(* "-"??_);_(@_)</c:formatCode>
                <c:ptCount val="120"/>
                <c:pt idx="0">
                  <c:v>0.0</c:v>
                </c:pt>
                <c:pt idx="1">
                  <c:v>87584.4531980204</c:v>
                </c:pt>
                <c:pt idx="2">
                  <c:v>78120.5507638882</c:v>
                </c:pt>
                <c:pt idx="3">
                  <c:v>69796.50583404583</c:v>
                </c:pt>
                <c:pt idx="4">
                  <c:v>62471.58236667673</c:v>
                </c:pt>
                <c:pt idx="5">
                  <c:v>56021.59417617768</c:v>
                </c:pt>
                <c:pt idx="6">
                  <c:v>50337.32921093168</c:v>
                </c:pt>
                <c:pt idx="7">
                  <c:v>45322.96974898232</c:v>
                </c:pt>
                <c:pt idx="8">
                  <c:v>40894.59990276142</c:v>
                </c:pt>
                <c:pt idx="9">
                  <c:v>36978.82659953716</c:v>
                </c:pt>
                <c:pt idx="10">
                  <c:v>33511.52493410907</c:v>
                </c:pt>
                <c:pt idx="11">
                  <c:v>30436.70929759231</c:v>
                </c:pt>
                <c:pt idx="12">
                  <c:v>27705.52595638144</c:v>
                </c:pt>
                <c:pt idx="13">
                  <c:v>37029.78981267479</c:v>
                </c:pt>
                <c:pt idx="14">
                  <c:v>33244.15595933235</c:v>
                </c:pt>
                <c:pt idx="15">
                  <c:v>30043.80116241084</c:v>
                </c:pt>
                <c:pt idx="16">
                  <c:v>27306.41767762011</c:v>
                </c:pt>
                <c:pt idx="17">
                  <c:v>24941.10359025054</c:v>
                </c:pt>
                <c:pt idx="18">
                  <c:v>22879.32609113084</c:v>
                </c:pt>
                <c:pt idx="19">
                  <c:v>21068.62511965432</c:v>
                </c:pt>
                <c:pt idx="20">
                  <c:v>19468.20968443896</c:v>
                </c:pt>
                <c:pt idx="21">
                  <c:v>18045.86153454696</c:v>
                </c:pt>
                <c:pt idx="22">
                  <c:v>16775.74395366184</c:v>
                </c:pt>
                <c:pt idx="23">
                  <c:v>15636.83902497006</c:v>
                </c:pt>
                <c:pt idx="24">
                  <c:v>14611.82286111134</c:v>
                </c:pt>
                <c:pt idx="25">
                  <c:v>13686.2474176353</c:v>
                </c:pt>
                <c:pt idx="26">
                  <c:v>12868.27635125531</c:v>
                </c:pt>
                <c:pt idx="27">
                  <c:v>12121.8846623072</c:v>
                </c:pt>
                <c:pt idx="28">
                  <c:v>11439.47928335303</c:v>
                </c:pt>
                <c:pt idx="29">
                  <c:v>10814.41368023864</c:v>
                </c:pt>
                <c:pt idx="30">
                  <c:v>10240.81377730967</c:v>
                </c:pt>
                <c:pt idx="31">
                  <c:v>9713.481323976763</c:v>
                </c:pt>
                <c:pt idx="32">
                  <c:v>9227.810637372091</c:v>
                </c:pt>
                <c:pt idx="33">
                  <c:v>8779.716385929449</c:v>
                </c:pt>
                <c:pt idx="34">
                  <c:v>8365.570748605</c:v>
                </c:pt>
                <c:pt idx="35">
                  <c:v>7982.148593330498</c:v>
                </c:pt>
                <c:pt idx="36">
                  <c:v>7626.579554460995</c:v>
                </c:pt>
                <c:pt idx="37">
                  <c:v>7296.306073343972</c:v>
                </c:pt>
                <c:pt idx="38">
                  <c:v>6989.04661247071</c:v>
                </c:pt>
                <c:pt idx="39">
                  <c:v>6702.798706479758</c:v>
                </c:pt>
                <c:pt idx="40">
                  <c:v>6435.72626953336</c:v>
                </c:pt>
                <c:pt idx="41">
                  <c:v>6186.187576157682</c:v>
                </c:pt>
                <c:pt idx="42">
                  <c:v>5952.7124692426</c:v>
                </c:pt>
                <c:pt idx="43">
                  <c:v>5733.982244637463</c:v>
                </c:pt>
                <c:pt idx="44">
                  <c:v>5528.8120630966</c:v>
                </c:pt>
                <c:pt idx="45">
                  <c:v>5336.13554775003</c:v>
                </c:pt>
                <c:pt idx="46">
                  <c:v>5154.991276897892</c:v>
                </c:pt>
                <c:pt idx="47">
                  <c:v>4984.510924967295</c:v>
                </c:pt>
                <c:pt idx="48">
                  <c:v>4823.908839871728</c:v>
                </c:pt>
                <c:pt idx="49">
                  <c:v>4672.472874443608</c:v>
                </c:pt>
                <c:pt idx="50">
                  <c:v>4529.556314325507</c:v>
                </c:pt>
                <c:pt idx="51">
                  <c:v>4394.570765632237</c:v>
                </c:pt>
                <c:pt idx="52">
                  <c:v>4266.979945087382</c:v>
                </c:pt>
                <c:pt idx="53">
                  <c:v>4146.294052981661</c:v>
                </c:pt>
                <c:pt idx="54">
                  <c:v>4032.064896883778</c:v>
                </c:pt>
                <c:pt idx="55">
                  <c:v>3923.881580768502</c:v>
                </c:pt>
                <c:pt idx="56">
                  <c:v>3821.36669067671</c:v>
                </c:pt>
                <c:pt idx="57">
                  <c:v>3724.172917164906</c:v>
                </c:pt>
                <c:pt idx="58">
                  <c:v>3631.980062109014</c:v>
                </c:pt>
                <c:pt idx="59">
                  <c:v>3544.492383829485</c:v>
                </c:pt>
                <c:pt idx="60">
                  <c:v>3461.43624011754</c:v>
                </c:pt>
                <c:pt idx="61">
                  <c:v>3382.557993672306</c:v>
                </c:pt>
                <c:pt idx="62">
                  <c:v>3307.622148775026</c:v>
                </c:pt>
                <c:pt idx="63">
                  <c:v>3236.409691823283</c:v>
                </c:pt>
                <c:pt idx="64">
                  <c:v>3168.716611670754</c:v>
                </c:pt>
                <c:pt idx="65">
                  <c:v>3104.352578748594</c:v>
                </c:pt>
                <c:pt idx="66">
                  <c:v>3043.139764114916</c:v>
                </c:pt>
                <c:pt idx="67">
                  <c:v>2984.9117823117</c:v>
                </c:pt>
                <c:pt idx="68">
                  <c:v>2929.512743674135</c:v>
                </c:pt>
                <c:pt idx="69">
                  <c:v>2876.796403467441</c:v>
                </c:pt>
                <c:pt idx="70">
                  <c:v>2826.625396750107</c:v>
                </c:pt>
                <c:pt idx="71">
                  <c:v>2778.870549196701</c:v>
                </c:pt>
                <c:pt idx="72">
                  <c:v>2733.410255287015</c:v>
                </c:pt>
                <c:pt idx="73">
                  <c:v>2690.129916295691</c:v>
                </c:pt>
                <c:pt idx="74">
                  <c:v>2648.92143142224</c:v>
                </c:pt>
                <c:pt idx="75">
                  <c:v>2609.682736189214</c:v>
                </c:pt>
                <c:pt idx="76">
                  <c:v>2572.317382939385</c:v>
                </c:pt>
                <c:pt idx="77">
                  <c:v>2536.73415886666</c:v>
                </c:pt>
                <c:pt idx="78">
                  <c:v>2502.846737559654</c:v>
                </c:pt>
                <c:pt idx="79">
                  <c:v>2470.573360502058</c:v>
                </c:pt>
                <c:pt idx="80">
                  <c:v>2439.836545393191</c:v>
                </c:pt>
                <c:pt idx="81">
                  <c:v>2410.562818513377</c:v>
                </c:pt>
                <c:pt idx="82">
                  <c:v>2382.682468681349</c:v>
                </c:pt>
                <c:pt idx="83">
                  <c:v>2356.129320629715</c:v>
                </c:pt>
                <c:pt idx="84">
                  <c:v>2330.84052587571</c:v>
                </c:pt>
                <c:pt idx="85">
                  <c:v>2306.756369377952</c:v>
                </c:pt>
                <c:pt idx="86">
                  <c:v>2283.820090466081</c:v>
                </c:pt>
                <c:pt idx="87">
                  <c:v>2261.97771669609</c:v>
                </c:pt>
                <c:pt idx="88">
                  <c:v>2241.177909432792</c:v>
                </c:pt>
                <c:pt idx="89">
                  <c:v>2221.371820095148</c:v>
                </c:pt>
                <c:pt idx="90">
                  <c:v>2202.512956111343</c:v>
                </c:pt>
                <c:pt idx="91">
                  <c:v>2184.55705573565</c:v>
                </c:pt>
                <c:pt idx="92">
                  <c:v>2167.461970967597</c:v>
                </c:pt>
                <c:pt idx="93">
                  <c:v>2151.187557894511</c:v>
                </c:pt>
                <c:pt idx="94">
                  <c:v>2135.695573846688</c:v>
                </c:pt>
                <c:pt idx="95">
                  <c:v>2120.949580820052</c:v>
                </c:pt>
                <c:pt idx="96">
                  <c:v>2106.914854672335</c:v>
                </c:pt>
                <c:pt idx="97">
                  <c:v>2093.558299649492</c:v>
                </c:pt>
                <c:pt idx="98">
                  <c:v>2080.848367843462</c:v>
                </c:pt>
                <c:pt idx="99">
                  <c:v>2068.754983217765</c:v>
                </c:pt>
                <c:pt idx="100">
                  <c:v>2057.249469873435</c:v>
                </c:pt>
                <c:pt idx="101">
                  <c:v>2046.304484258577</c:v>
                </c:pt>
                <c:pt idx="102">
                  <c:v>2035.893951049571</c:v>
                </c:pt>
                <c:pt idx="103">
                  <c:v>2025.993002459198</c:v>
                </c:pt>
                <c:pt idx="104">
                  <c:v>2016.577920744277</c:v>
                </c:pt>
                <c:pt idx="105">
                  <c:v>2007.626083710067</c:v>
                </c:pt>
                <c:pt idx="106">
                  <c:v>1999.115913019419</c:v>
                </c:pt>
                <c:pt idx="107">
                  <c:v>1991.02682513661</c:v>
                </c:pt>
                <c:pt idx="108">
                  <c:v>1983.339184744143</c:v>
                </c:pt>
                <c:pt idx="109">
                  <c:v>1976.034260486933</c:v>
                </c:pt>
                <c:pt idx="110">
                  <c:v>1969.094182908537</c:v>
                </c:pt>
                <c:pt idx="111">
                  <c:v>1962.501904451623</c:v>
                </c:pt>
                <c:pt idx="112">
                  <c:v>1956.241161409805</c:v>
                </c:pt>
                <c:pt idx="113">
                  <c:v>1950.296437719819</c:v>
                </c:pt>
                <c:pt idx="114">
                  <c:v>1944.652930494727</c:v>
                </c:pt>
                <c:pt idx="115">
                  <c:v>1939.296517205245</c:v>
                </c:pt>
                <c:pt idx="116">
                  <c:v>1934.213724419717</c:v>
                </c:pt>
                <c:pt idx="117">
                  <c:v>1929.391698023397</c:v>
                </c:pt>
                <c:pt idx="118">
                  <c:v>1924.818174839063</c:v>
                </c:pt>
                <c:pt idx="119">
                  <c:v>1920.481455577288</c:v>
                </c:pt>
              </c:numCache>
            </c:numRef>
          </c:yVal>
          <c:smooth val="0"/>
          <c:extLst xmlns:c16r2="http://schemas.microsoft.com/office/drawing/2015/06/chart">
            <c:ext xmlns:c16="http://schemas.microsoft.com/office/drawing/2014/chart" uri="{C3380CC4-5D6E-409C-BE32-E72D297353CC}">
              <c16:uniqueId val="{00000001-FBBB-435A-AF68-52FD9CC517DE}"/>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N$3:$AN$122</c:f>
              <c:numCache>
                <c:formatCode>_(* #,##0_);_(* \(#,##0\);_(* "-"??_);_(@_)</c:formatCode>
                <c:ptCount val="120"/>
                <c:pt idx="0">
                  <c:v>0.0</c:v>
                </c:pt>
                <c:pt idx="1">
                  <c:v>87569.04629852458</c:v>
                </c:pt>
                <c:pt idx="2">
                  <c:v>78093.1904290628</c:v>
                </c:pt>
                <c:pt idx="3">
                  <c:v>69760.3957216688</c:v>
                </c:pt>
                <c:pt idx="4">
                  <c:v>62429.35472749824</c:v>
                </c:pt>
                <c:pt idx="5">
                  <c:v>55975.40067028015</c:v>
                </c:pt>
                <c:pt idx="6">
                  <c:v>50288.91883568084</c:v>
                </c:pt>
                <c:pt idx="7">
                  <c:v>45273.75532747866</c:v>
                </c:pt>
                <c:pt idx="8">
                  <c:v>40845.71454230344</c:v>
                </c:pt>
                <c:pt idx="9">
                  <c:v>36931.17143886897</c:v>
                </c:pt>
                <c:pt idx="10">
                  <c:v>33465.80938040527</c:v>
                </c:pt>
                <c:pt idx="11">
                  <c:v>30393.48482652304</c:v>
                </c:pt>
                <c:pt idx="12">
                  <c:v>27665.21442165695</c:v>
                </c:pt>
                <c:pt idx="13">
                  <c:v>36992.48806907425</c:v>
                </c:pt>
                <c:pt idx="14">
                  <c:v>33211.6523089247</c:v>
                </c:pt>
                <c:pt idx="15">
                  <c:v>30015.80171075656</c:v>
                </c:pt>
                <c:pt idx="16">
                  <c:v>27282.73857340081</c:v>
                </c:pt>
                <c:pt idx="17">
                  <c:v>24921.62505998549</c:v>
                </c:pt>
                <c:pt idx="18">
                  <c:v>22863.96326854177</c:v>
                </c:pt>
                <c:pt idx="19">
                  <c:v>21057.30999561495</c:v>
                </c:pt>
                <c:pt idx="20">
                  <c:v>19460.88033003571</c:v>
                </c:pt>
                <c:pt idx="21">
                  <c:v>18042.4560181998</c:v>
                </c:pt>
                <c:pt idx="22">
                  <c:v>16776.1972334112</c:v>
                </c:pt>
                <c:pt idx="23">
                  <c:v>15641.08167875237</c:v>
                </c:pt>
                <c:pt idx="24">
                  <c:v>14619.78090995808</c:v>
                </c:pt>
                <c:pt idx="25">
                  <c:v>13697.84275993283</c:v>
                </c:pt>
                <c:pt idx="26">
                  <c:v>12883.42351481234</c:v>
                </c:pt>
                <c:pt idx="27">
                  <c:v>12140.499081936</c:v>
                </c:pt>
                <c:pt idx="28">
                  <c:v>11461.47479396704</c:v>
                </c:pt>
                <c:pt idx="29">
                  <c:v>10839.7033778963</c:v>
                </c:pt>
                <c:pt idx="30">
                  <c:v>10269.31073819608</c:v>
                </c:pt>
                <c:pt idx="31">
                  <c:v>9745.099189436487</c:v>
                </c:pt>
                <c:pt idx="32">
                  <c:v>9262.464079647239</c:v>
                </c:pt>
                <c:pt idx="33">
                  <c:v>8817.32147020973</c:v>
                </c:pt>
                <c:pt idx="34">
                  <c:v>8406.045206660985</c:v>
                </c:pt>
                <c:pt idx="35">
                  <c:v>8025.412022942986</c:v>
                </c:pt>
                <c:pt idx="36">
                  <c:v>7672.553557448558</c:v>
                </c:pt>
                <c:pt idx="37">
                  <c:v>7344.914343456577</c:v>
                </c:pt>
                <c:pt idx="38">
                  <c:v>7040.214982896277</c:v>
                </c:pt>
                <c:pt idx="39">
                  <c:v>6756.45515258481</c:v>
                </c:pt>
                <c:pt idx="40">
                  <c:v>6491.800907409076</c:v>
                </c:pt>
                <c:pt idx="41">
                  <c:v>6244.6126363702</c:v>
                </c:pt>
                <c:pt idx="42">
                  <c:v>6013.422255392074</c:v>
                </c:pt>
                <c:pt idx="43">
                  <c:v>5796.913080841189</c:v>
                </c:pt>
                <c:pt idx="44">
                  <c:v>5593.90223377737</c:v>
                </c:pt>
                <c:pt idx="45">
                  <c:v>5403.32523244539</c:v>
                </c:pt>
                <c:pt idx="46">
                  <c:v>5224.222482248299</c:v>
                </c:pt>
                <c:pt idx="47">
                  <c:v>5055.727415574805</c:v>
                </c:pt>
                <c:pt idx="48">
                  <c:v>4897.056069334716</c:v>
                </c:pt>
                <c:pt idx="49">
                  <c:v>4747.497917554299</c:v>
                </c:pt>
                <c:pt idx="50">
                  <c:v>4606.407801157853</c:v>
                </c:pt>
                <c:pt idx="51">
                  <c:v>4473.198818036448</c:v>
                </c:pt>
                <c:pt idx="52">
                  <c:v>4347.336115907854</c:v>
                </c:pt>
                <c:pt idx="53">
                  <c:v>4228.331268260462</c:v>
                </c:pt>
                <c:pt idx="54">
                  <c:v>4115.737401149147</c:v>
                </c:pt>
                <c:pt idx="55">
                  <c:v>4009.14488542694</c:v>
                </c:pt>
                <c:pt idx="56">
                  <c:v>3908.177525467951</c:v>
                </c:pt>
                <c:pt idx="57">
                  <c:v>3812.489184593138</c:v>
                </c:pt>
                <c:pt idx="58">
                  <c:v>3721.760794730906</c:v>
                </c:pt>
                <c:pt idx="59">
                  <c:v>3635.697704255981</c:v>
                </c:pt>
                <c:pt idx="60">
                  <c:v>3554.02732357359</c:v>
                </c:pt>
                <c:pt idx="61">
                  <c:v>3476.497032948585</c:v>
                </c:pt>
                <c:pt idx="62">
                  <c:v>3402.872321403687</c:v>
                </c:pt>
                <c:pt idx="63">
                  <c:v>3332.935129311143</c:v>
                </c:pt>
                <c:pt idx="64">
                  <c:v>3266.482370626336</c:v>
                </c:pt>
                <c:pt idx="65">
                  <c:v>3203.324613745355</c:v>
                </c:pt>
                <c:pt idx="66">
                  <c:v>3143.284902140515</c:v>
                </c:pt>
                <c:pt idx="67">
                  <c:v>3086.197698662398</c:v>
                </c:pt>
                <c:pt idx="68">
                  <c:v>3031.907939162287</c:v>
                </c:pt>
                <c:pt idx="69">
                  <c:v>2980.270182818398</c:v>
                </c:pt>
                <c:pt idx="70">
                  <c:v>2931.147848075916</c:v>
                </c:pt>
                <c:pt idx="71">
                  <c:v>2884.412524441894</c:v>
                </c:pt>
                <c:pt idx="72">
                  <c:v>2839.94335155312</c:v>
                </c:pt>
                <c:pt idx="73">
                  <c:v>2797.626457957057</c:v>
                </c:pt>
                <c:pt idx="74">
                  <c:v>2757.354452955074</c:v>
                </c:pt>
                <c:pt idx="75">
                  <c:v>2719.025965645775</c:v>
                </c:pt>
                <c:pt idx="76">
                  <c:v>2682.545226002165</c:v>
                </c:pt>
                <c:pt idx="77">
                  <c:v>2647.821683429393</c:v>
                </c:pt>
                <c:pt idx="78">
                  <c:v>2614.769658782574</c:v>
                </c:pt>
                <c:pt idx="79">
                  <c:v>2583.308026299968</c:v>
                </c:pt>
                <c:pt idx="80">
                  <c:v>2553.359922315851</c:v>
                </c:pt>
                <c:pt idx="81">
                  <c:v>2524.852477985594</c:v>
                </c:pt>
                <c:pt idx="82">
                  <c:v>2497.716573571703</c:v>
                </c:pt>
                <c:pt idx="83">
                  <c:v>2471.886612123246</c:v>
                </c:pt>
                <c:pt idx="84">
                  <c:v>2447.300310627737</c:v>
                </c:pt>
                <c:pt idx="85">
                  <c:v>2423.898506929148</c:v>
                </c:pt>
                <c:pt idx="86">
                  <c:v>2401.624980903533</c:v>
                </c:pt>
                <c:pt idx="87">
                  <c:v>2380.426288544451</c:v>
                </c:pt>
                <c:pt idx="88">
                  <c:v>2360.251607765378</c:v>
                </c:pt>
                <c:pt idx="89">
                  <c:v>2341.052594853285</c:v>
                </c:pt>
                <c:pt idx="90">
                  <c:v>2322.78325062443</c:v>
                </c:pt>
                <c:pt idx="91">
                  <c:v>2305.399795434007</c:v>
                </c:pt>
                <c:pt idx="92">
                  <c:v>2288.860552283311</c:v>
                </c:pt>
                <c:pt idx="93">
                  <c:v>2273.125837344192</c:v>
                </c:pt>
                <c:pt idx="94">
                  <c:v>2258.15785729306</c:v>
                </c:pt>
                <c:pt idx="95">
                  <c:v>2243.920612909214</c:v>
                </c:pt>
                <c:pt idx="96">
                  <c:v>2230.379808443095</c:v>
                </c:pt>
                <c:pt idx="97">
                  <c:v>2217.502766314343</c:v>
                </c:pt>
                <c:pt idx="98">
                  <c:v>2205.258346738263</c:v>
                </c:pt>
                <c:pt idx="99">
                  <c:v>2193.616871919165</c:v>
                </c:pt>
                <c:pt idx="100">
                  <c:v>2182.550054483598</c:v>
                </c:pt>
                <c:pt idx="101">
                  <c:v>2172.0309298557</c:v>
                </c:pt>
                <c:pt idx="102">
                  <c:v>2162.033792304178</c:v>
                </c:pt>
                <c:pt idx="103">
                  <c:v>2152.53413441484</c:v>
                </c:pt>
                <c:pt idx="104">
                  <c:v>2143.508589763263</c:v>
                </c:pt>
                <c:pt idx="105">
                  <c:v>2134.934878582553</c:v>
                </c:pt>
                <c:pt idx="106">
                  <c:v>2126.791756236827</c:v>
                </c:pt>
                <c:pt idx="107">
                  <c:v>2119.058964326938</c:v>
                </c:pt>
                <c:pt idx="108">
                  <c:v>2111.717184271201</c:v>
                </c:pt>
                <c:pt idx="109">
                  <c:v>2104.747993210724</c:v>
                </c:pt>
                <c:pt idx="110">
                  <c:v>2098.13382210697</c:v>
                </c:pt>
                <c:pt idx="111">
                  <c:v>2091.857915903165</c:v>
                </c:pt>
                <c:pt idx="112">
                  <c:v>2085.904295636026</c:v>
                </c:pt>
                <c:pt idx="113">
                  <c:v>2080.257722386377</c:v>
                </c:pt>
                <c:pt idx="114">
                  <c:v>2074.9036629711</c:v>
                </c:pt>
                <c:pt idx="115">
                  <c:v>2069.828257280351</c:v>
                </c:pt>
                <c:pt idx="116">
                  <c:v>2065.018287174158</c:v>
                </c:pt>
                <c:pt idx="117">
                  <c:v>2060.461146855634</c:v>
                </c:pt>
                <c:pt idx="118">
                  <c:v>2056.144814644578</c:v>
                </c:pt>
                <c:pt idx="119">
                  <c:v>2052.057826079605</c:v>
                </c:pt>
              </c:numCache>
            </c:numRef>
          </c:yVal>
          <c:smooth val="0"/>
          <c:extLst xmlns:c16r2="http://schemas.microsoft.com/office/drawing/2015/06/chart">
            <c:ext xmlns:c16="http://schemas.microsoft.com/office/drawing/2014/chart" uri="{C3380CC4-5D6E-409C-BE32-E72D297353CC}">
              <c16:uniqueId val="{00000002-FBBB-435A-AF68-52FD9CC517DE}"/>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D$3:$BD$122</c:f>
              <c:numCache>
                <c:formatCode>_(* #,##0_);_(* \(#,##0\);_(* "-"??_);_(@_)</c:formatCode>
                <c:ptCount val="120"/>
                <c:pt idx="0">
                  <c:v>0.0</c:v>
                </c:pt>
                <c:pt idx="1">
                  <c:v>43792.22659901025</c:v>
                </c:pt>
                <c:pt idx="2">
                  <c:v>39672.67083396637</c:v>
                </c:pt>
                <c:pt idx="3">
                  <c:v>36038.70361724997</c:v>
                </c:pt>
                <c:pt idx="4">
                  <c:v>32830.43740826358</c:v>
                </c:pt>
                <c:pt idx="5">
                  <c:v>29994.96213849695</c:v>
                </c:pt>
                <c:pt idx="6">
                  <c:v>27485.71247049236</c:v>
                </c:pt>
                <c:pt idx="7">
                  <c:v>25261.81670520872</c:v>
                </c:pt>
                <c:pt idx="8">
                  <c:v>23287.47418350813</c:v>
                </c:pt>
                <c:pt idx="9">
                  <c:v>21531.37531050315</c:v>
                </c:pt>
                <c:pt idx="10">
                  <c:v>19966.17085403953</c:v>
                </c:pt>
                <c:pt idx="11">
                  <c:v>18567.99246804877</c:v>
                </c:pt>
                <c:pt idx="12">
                  <c:v>17316.02350260918</c:v>
                </c:pt>
                <c:pt idx="13">
                  <c:v>22069.33262643269</c:v>
                </c:pt>
                <c:pt idx="14">
                  <c:v>19938.93324668806</c:v>
                </c:pt>
                <c:pt idx="15">
                  <c:v>18192.1469325251</c:v>
                </c:pt>
                <c:pt idx="16">
                  <c:v>16735.06848120558</c:v>
                </c:pt>
                <c:pt idx="17">
                  <c:v>15500.3156820844</c:v>
                </c:pt>
                <c:pt idx="18">
                  <c:v>14439.03863386134</c:v>
                </c:pt>
                <c:pt idx="19">
                  <c:v>13515.40194670836</c:v>
                </c:pt>
                <c:pt idx="20">
                  <c:v>12702.76739863272</c:v>
                </c:pt>
                <c:pt idx="21">
                  <c:v>11981.0456504701</c:v>
                </c:pt>
                <c:pt idx="22">
                  <c:v>11334.85257271936</c:v>
                </c:pt>
                <c:pt idx="23">
                  <c:v>10752.22013858133</c:v>
                </c:pt>
                <c:pt idx="24">
                  <c:v>10223.69023706054</c:v>
                </c:pt>
                <c:pt idx="25">
                  <c:v>9741.673496798726</c:v>
                </c:pt>
                <c:pt idx="26">
                  <c:v>9310.161182757203</c:v>
                </c:pt>
                <c:pt idx="27">
                  <c:v>8910.661244017135</c:v>
                </c:pt>
                <c:pt idx="28">
                  <c:v>8539.822514128071</c:v>
                </c:pt>
                <c:pt idx="29">
                  <c:v>8194.72649757439</c:v>
                </c:pt>
                <c:pt idx="30">
                  <c:v>7872.802326998175</c:v>
                </c:pt>
                <c:pt idx="31">
                  <c:v>7571.781517803469</c:v>
                </c:pt>
                <c:pt idx="32">
                  <c:v>7289.659459508578</c:v>
                </c:pt>
                <c:pt idx="33">
                  <c:v>7024.66232916014</c:v>
                </c:pt>
                <c:pt idx="34">
                  <c:v>6775.218514284032</c:v>
                </c:pt>
                <c:pt idx="35">
                  <c:v>6539.933828058221</c:v>
                </c:pt>
                <c:pt idx="36">
                  <c:v>6317.56994296046</c:v>
                </c:pt>
                <c:pt idx="37">
                  <c:v>6107.025576778121</c:v>
                </c:pt>
                <c:pt idx="38">
                  <c:v>5907.320046954624</c:v>
                </c:pt>
                <c:pt idx="39">
                  <c:v>5717.596540422662</c:v>
                </c:pt>
                <c:pt idx="40">
                  <c:v>5537.066314195213</c:v>
                </c:pt>
                <c:pt idx="41">
                  <c:v>5365.02569174243</c:v>
                </c:pt>
                <c:pt idx="42">
                  <c:v>5200.845659211721</c:v>
                </c:pt>
                <c:pt idx="43">
                  <c:v>5043.962753328919</c:v>
                </c:pt>
                <c:pt idx="44">
                  <c:v>4893.87115459543</c:v>
                </c:pt>
                <c:pt idx="45">
                  <c:v>4750.11580783283</c:v>
                </c:pt>
                <c:pt idx="46">
                  <c:v>4612.286423219875</c:v>
                </c:pt>
                <c:pt idx="47">
                  <c:v>4480.01223570799</c:v>
                </c:pt>
                <c:pt idx="48">
                  <c:v>4352.957420254977</c:v>
                </c:pt>
                <c:pt idx="49">
                  <c:v>4230.81707600196</c:v>
                </c:pt>
                <c:pt idx="50">
                  <c:v>4113.31370528122</c:v>
                </c:pt>
                <c:pt idx="51">
                  <c:v>4000.194123859623</c:v>
                </c:pt>
                <c:pt idx="52">
                  <c:v>3891.2267783634</c:v>
                </c:pt>
                <c:pt idx="53">
                  <c:v>3786.199313548972</c:v>
                </c:pt>
                <c:pt idx="54">
                  <c:v>3684.916482350318</c:v>
                </c:pt>
                <c:pt idx="55">
                  <c:v>3587.1983059143</c:v>
                </c:pt>
                <c:pt idx="56">
                  <c:v>3492.878452703442</c:v>
                </c:pt>
                <c:pt idx="57">
                  <c:v>3401.80280990985</c:v>
                </c:pt>
                <c:pt idx="58">
                  <c:v>3313.828223709254</c:v>
                </c:pt>
                <c:pt idx="59">
                  <c:v>3228.82138776184</c:v>
                </c:pt>
                <c:pt idx="60">
                  <c:v>3146.657861892481</c:v>
                </c:pt>
                <c:pt idx="61">
                  <c:v>3067.22120509828</c:v>
                </c:pt>
                <c:pt idx="62">
                  <c:v>2990.40220897413</c:v>
                </c:pt>
                <c:pt idx="63">
                  <c:v>2916.0982193542</c:v>
                </c:pt>
                <c:pt idx="64">
                  <c:v>2844.212535462887</c:v>
                </c:pt>
                <c:pt idx="65">
                  <c:v>2774.653877236662</c:v>
                </c:pt>
                <c:pt idx="66">
                  <c:v>2707.335912431864</c:v>
                </c:pt>
                <c:pt idx="67">
                  <c:v>2642.176836396255</c:v>
                </c:pt>
                <c:pt idx="68">
                  <c:v>2579.098998157271</c:v>
                </c:pt>
                <c:pt idx="69">
                  <c:v>2518.028567258465</c:v>
                </c:pt>
                <c:pt idx="70">
                  <c:v>2458.895236459506</c:v>
                </c:pt>
                <c:pt idx="71">
                  <c:v>2401.631956015055</c:v>
                </c:pt>
                <c:pt idx="72">
                  <c:v>2346.174695772851</c:v>
                </c:pt>
                <c:pt idx="73">
                  <c:v>2292.462231793725</c:v>
                </c:pt>
                <c:pt idx="74">
                  <c:v>2240.43595459789</c:v>
                </c:pt>
                <c:pt idx="75">
                  <c:v>2190.039696499276</c:v>
                </c:pt>
                <c:pt idx="76">
                  <c:v>2141.21957579647</c:v>
                </c:pt>
                <c:pt idx="77">
                  <c:v>2093.923855865545</c:v>
                </c:pt>
                <c:pt idx="78">
                  <c:v>2048.102817434277</c:v>
                </c:pt>
                <c:pt idx="79">
                  <c:v>2003.70864253039</c:v>
                </c:pt>
                <c:pt idx="80">
                  <c:v>1960.695308777043</c:v>
                </c:pt>
                <c:pt idx="81">
                  <c:v>1919.01849287176</c:v>
                </c:pt>
                <c:pt idx="82">
                  <c:v>1878.635482224985</c:v>
                </c:pt>
                <c:pt idx="83">
                  <c:v>1839.505093858368</c:v>
                </c:pt>
                <c:pt idx="84">
                  <c:v>1801.587599771261</c:v>
                </c:pt>
                <c:pt idx="85">
                  <c:v>1764.844658079512</c:v>
                </c:pt>
                <c:pt idx="86">
                  <c:v>1729.239249312981</c:v>
                </c:pt>
                <c:pt idx="87">
                  <c:v>1694.735617332783</c:v>
                </c:pt>
                <c:pt idx="88">
                  <c:v>1661.299214391694</c:v>
                </c:pt>
                <c:pt idx="89">
                  <c:v>1628.896649919167</c:v>
                </c:pt>
                <c:pt idx="90">
                  <c:v>1597.495642660098</c:v>
                </c:pt>
                <c:pt idx="91">
                  <c:v>1567.0649758416</c:v>
                </c:pt>
                <c:pt idx="92">
                  <c:v>1537.574455077853</c:v>
                </c:pt>
                <c:pt idx="93">
                  <c:v>1508.994868759073</c:v>
                </c:pt>
                <c:pt idx="94">
                  <c:v>1481.297950696662</c:v>
                </c:pt>
                <c:pt idx="95">
                  <c:v>1454.45634482636</c:v>
                </c:pt>
                <c:pt idx="96">
                  <c:v>1428.443571789578</c:v>
                </c:pt>
                <c:pt idx="97">
                  <c:v>1403.233997236122</c:v>
                </c:pt>
                <c:pt idx="98">
                  <c:v>1378.802801707365</c:v>
                </c:pt>
                <c:pt idx="99">
                  <c:v>1355.125951974638</c:v>
                </c:pt>
                <c:pt idx="100">
                  <c:v>1332.180173721488</c:v>
                </c:pt>
                <c:pt idx="101">
                  <c:v>1309.942925469028</c:v>
                </c:pt>
                <c:pt idx="102">
                  <c:v>1288.392373656035</c:v>
                </c:pt>
                <c:pt idx="103">
                  <c:v>1267.507368792798</c:v>
                </c:pt>
                <c:pt idx="104">
                  <c:v>1247.267422617106</c:v>
                </c:pt>
                <c:pt idx="105">
                  <c:v>1227.652686186661</c:v>
                </c:pt>
                <c:pt idx="106">
                  <c:v>1208.643928850282</c:v>
                </c:pt>
                <c:pt idx="107">
                  <c:v>1190.222518043791</c:v>
                </c:pt>
                <c:pt idx="108">
                  <c:v>1172.370399863201</c:v>
                </c:pt>
                <c:pt idx="109">
                  <c:v>1155.070080371041</c:v>
                </c:pt>
                <c:pt idx="110">
                  <c:v>1138.304607595997</c:v>
                </c:pt>
                <c:pt idx="111">
                  <c:v>1122.057554189098</c:v>
                </c:pt>
                <c:pt idx="112">
                  <c:v>1106.31300070365</c:v>
                </c:pt>
                <c:pt idx="113">
                  <c:v>1091.055519467591</c:v>
                </c:pt>
                <c:pt idx="114">
                  <c:v>1076.27015902011</c:v>
                </c:pt>
                <c:pt idx="115">
                  <c:v>1061.94242908652</c:v>
                </c:pt>
                <c:pt idx="116">
                  <c:v>1048.058286067033</c:v>
                </c:pt>
                <c:pt idx="117">
                  <c:v>1034.604119017098</c:v>
                </c:pt>
                <c:pt idx="118">
                  <c:v>1021.566736097704</c:v>
                </c:pt>
                <c:pt idx="119">
                  <c:v>1008.933351477383</c:v>
                </c:pt>
              </c:numCache>
            </c:numRef>
          </c:yVal>
          <c:smooth val="0"/>
          <c:extLst xmlns:c16r2="http://schemas.microsoft.com/office/drawing/2015/06/chart">
            <c:ext xmlns:c16="http://schemas.microsoft.com/office/drawing/2014/chart" uri="{C3380CC4-5D6E-409C-BE32-E72D297353CC}">
              <c16:uniqueId val="{00000003-FBBB-435A-AF68-52FD9CC517DE}"/>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T$3:$BT$122</c:f>
              <c:numCache>
                <c:formatCode>_(* #,##0_);_(* \(#,##0\);_(* "-"??_);_(@_)</c:formatCode>
                <c:ptCount val="120"/>
                <c:pt idx="0">
                  <c:v>0.0</c:v>
                </c:pt>
                <c:pt idx="1">
                  <c:v>87584.4531980204</c:v>
                </c:pt>
                <c:pt idx="2">
                  <c:v>78120.12864867913</c:v>
                </c:pt>
                <c:pt idx="3">
                  <c:v>69801.4390032427</c:v>
                </c:pt>
                <c:pt idx="4">
                  <c:v>62486.28017425598</c:v>
                </c:pt>
                <c:pt idx="5">
                  <c:v>56049.31959746195</c:v>
                </c:pt>
                <c:pt idx="6">
                  <c:v>50380.3872967196</c:v>
                </c:pt>
                <c:pt idx="7">
                  <c:v>45382.8695122694</c:v>
                </c:pt>
                <c:pt idx="8">
                  <c:v>40972.19305624159</c:v>
                </c:pt>
                <c:pt idx="9">
                  <c:v>37074.426176008</c:v>
                </c:pt>
                <c:pt idx="10">
                  <c:v>33625.0064678916</c:v>
                </c:pt>
                <c:pt idx="11">
                  <c:v>30567.59691946007</c:v>
                </c:pt>
                <c:pt idx="12">
                  <c:v>27853.06546004195</c:v>
                </c:pt>
                <c:pt idx="13">
                  <c:v>37193.0104876496</c:v>
                </c:pt>
                <c:pt idx="14">
                  <c:v>33422.10420776028</c:v>
                </c:pt>
                <c:pt idx="15">
                  <c:v>30236.0067499666</c:v>
                </c:pt>
                <c:pt idx="16">
                  <c:v>27512.05629815582</c:v>
                </c:pt>
                <c:pt idx="17">
                  <c:v>25159.11477855271</c:v>
                </c:pt>
                <c:pt idx="18">
                  <c:v>23108.48194453311</c:v>
                </c:pt>
                <c:pt idx="19">
                  <c:v>21307.58439364041</c:v>
                </c:pt>
                <c:pt idx="20">
                  <c:v>19715.56054900111</c:v>
                </c:pt>
                <c:pt idx="21">
                  <c:v>18300.1553852501</c:v>
                </c:pt>
                <c:pt idx="22">
                  <c:v>17035.52210583237</c:v>
                </c:pt>
                <c:pt idx="23">
                  <c:v>15900.65370352938</c:v>
                </c:pt>
                <c:pt idx="24">
                  <c:v>14878.25358940149</c:v>
                </c:pt>
                <c:pt idx="25">
                  <c:v>13953.91367632382</c:v>
                </c:pt>
                <c:pt idx="26">
                  <c:v>13135.84716140109</c:v>
                </c:pt>
                <c:pt idx="27">
                  <c:v>12388.10631694586</c:v>
                </c:pt>
                <c:pt idx="28">
                  <c:v>11703.15112366389</c:v>
                </c:pt>
                <c:pt idx="29">
                  <c:v>11074.39508986595</c:v>
                </c:pt>
                <c:pt idx="30">
                  <c:v>10496.02796247448</c:v>
                </c:pt>
                <c:pt idx="31">
                  <c:v>9962.917493584764</c:v>
                </c:pt>
                <c:pt idx="32">
                  <c:v>9470.524959453327</c:v>
                </c:pt>
                <c:pt idx="33">
                  <c:v>9014.832001376898</c:v>
                </c:pt>
                <c:pt idx="34">
                  <c:v>8592.277057941137</c:v>
                </c:pt>
                <c:pt idx="35">
                  <c:v>8199.699984623625</c:v>
                </c:pt>
                <c:pt idx="36">
                  <c:v>7834.293705125649</c:v>
                </c:pt>
                <c:pt idx="37">
                  <c:v>7493.561931738935</c:v>
                </c:pt>
                <c:pt idx="38">
                  <c:v>7175.28214448838</c:v>
                </c:pt>
                <c:pt idx="39">
                  <c:v>6877.508475827914</c:v>
                </c:pt>
                <c:pt idx="40">
                  <c:v>6598.458976595373</c:v>
                </c:pt>
                <c:pt idx="41">
                  <c:v>6336.54342269152</c:v>
                </c:pt>
                <c:pt idx="42">
                  <c:v>6090.340512944957</c:v>
                </c:pt>
                <c:pt idx="43">
                  <c:v>5858.577764006917</c:v>
                </c:pt>
                <c:pt idx="44">
                  <c:v>5640.113953090015</c:v>
                </c:pt>
                <c:pt idx="45">
                  <c:v>5433.923762854087</c:v>
                </c:pt>
                <c:pt idx="46">
                  <c:v>5239.08433483236</c:v>
                </c:pt>
                <c:pt idx="47">
                  <c:v>5054.763481313937</c:v>
                </c:pt>
                <c:pt idx="48">
                  <c:v>4880.20934142267</c:v>
                </c:pt>
                <c:pt idx="49">
                  <c:v>4714.741296956417</c:v>
                </c:pt>
                <c:pt idx="50">
                  <c:v>4557.741988606453</c:v>
                </c:pt>
                <c:pt idx="51">
                  <c:v>4408.65029440132</c:v>
                </c:pt>
                <c:pt idx="52">
                  <c:v>4266.95521186511</c:v>
                </c:pt>
                <c:pt idx="53">
                  <c:v>4132.19032342399</c:v>
                </c:pt>
                <c:pt idx="54">
                  <c:v>4003.929011708622</c:v>
                </c:pt>
                <c:pt idx="55">
                  <c:v>3881.780239139232</c:v>
                </c:pt>
                <c:pt idx="56">
                  <c:v>3765.384822360069</c:v>
                </c:pt>
                <c:pt idx="57">
                  <c:v>3654.412141370163</c:v>
                </c:pt>
                <c:pt idx="58">
                  <c:v>3548.55723059928</c:v>
                </c:pt>
                <c:pt idx="59">
                  <c:v>3447.538205659097</c:v>
                </c:pt>
                <c:pt idx="60">
                  <c:v>3351.093985185362</c:v>
                </c:pt>
                <c:pt idx="61">
                  <c:v>3258.982272161411</c:v>
                </c:pt>
                <c:pt idx="62">
                  <c:v>3170.977763486415</c:v>
                </c:pt>
                <c:pt idx="63">
                  <c:v>3086.870560373656</c:v>
                </c:pt>
                <c:pt idx="64">
                  <c:v>3006.46475552586</c:v>
                </c:pt>
                <c:pt idx="65">
                  <c:v>2929.577176082952</c:v>
                </c:pt>
                <c:pt idx="66">
                  <c:v>2856.036263529939</c:v>
                </c:pt>
                <c:pt idx="67">
                  <c:v>2785.681074500142</c:v>
                </c:pt>
                <c:pt idx="68">
                  <c:v>2718.360388187035</c:v>
                </c:pt>
                <c:pt idx="69">
                  <c:v>2653.931907815098</c:v>
                </c:pt>
                <c:pt idx="70">
                  <c:v>2592.261545154131</c:v>
                </c:pt>
                <c:pt idx="71">
                  <c:v>2533.222778398786</c:v>
                </c:pt>
                <c:pt idx="72">
                  <c:v>2476.696074910373</c:v>
                </c:pt>
                <c:pt idx="73">
                  <c:v>2422.568371352689</c:v>
                </c:pt>
                <c:pt idx="74">
                  <c:v>2370.73260465165</c:v>
                </c:pt>
                <c:pt idx="75">
                  <c:v>2321.087288007342</c:v>
                </c:pt>
                <c:pt idx="76">
                  <c:v>2273.536126879356</c:v>
                </c:pt>
                <c:pt idx="77">
                  <c:v>2227.98767047585</c:v>
                </c:pt>
                <c:pt idx="78">
                  <c:v>2184.354994816225</c:v>
                </c:pt>
                <c:pt idx="79">
                  <c:v>2142.555413901011</c:v>
                </c:pt>
                <c:pt idx="80">
                  <c:v>2102.510215939725</c:v>
                </c:pt>
                <c:pt idx="81">
                  <c:v>2064.144421946733</c:v>
                </c:pt>
                <c:pt idx="82">
                  <c:v>2027.386564333661</c:v>
                </c:pt>
                <c:pt idx="83">
                  <c:v>1992.168483404746</c:v>
                </c:pt>
                <c:pt idx="84">
                  <c:v>1958.425139907407</c:v>
                </c:pt>
                <c:pt idx="85">
                  <c:v>1926.094442004665</c:v>
                </c:pt>
                <c:pt idx="86">
                  <c:v>1895.117085224916</c:v>
                </c:pt>
                <c:pt idx="87">
                  <c:v>1865.436404110606</c:v>
                </c:pt>
                <c:pt idx="88">
                  <c:v>1836.998234433697</c:v>
                </c:pt>
                <c:pt idx="89">
                  <c:v>1809.75078497336</c:v>
                </c:pt>
                <c:pt idx="90">
                  <c:v>1783.644517964431</c:v>
                </c:pt>
                <c:pt idx="91">
                  <c:v>1758.632037424284</c:v>
                </c:pt>
                <c:pt idx="92">
                  <c:v>1734.667984654498</c:v>
                </c:pt>
                <c:pt idx="93">
                  <c:v>1711.708940287554</c:v>
                </c:pt>
                <c:pt idx="94">
                  <c:v>1689.713332320604</c:v>
                </c:pt>
                <c:pt idx="95">
                  <c:v>1668.641349634105</c:v>
                </c:pt>
                <c:pt idx="96">
                  <c:v>1648.454860549406</c:v>
                </c:pt>
                <c:pt idx="97">
                  <c:v>1629.117336023108</c:v>
                </c:pt>
                <c:pt idx="98">
                  <c:v>1610.593777118982</c:v>
                </c:pt>
                <c:pt idx="99">
                  <c:v>1592.85064643328</c:v>
                </c:pt>
                <c:pt idx="100">
                  <c:v>1575.855803182356</c:v>
                </c:pt>
                <c:pt idx="101">
                  <c:v>1559.57844168963</c:v>
                </c:pt>
                <c:pt idx="102">
                  <c:v>1543.989033033031</c:v>
                </c:pt>
                <c:pt idx="103">
                  <c:v>1529.059269639874</c:v>
                </c:pt>
                <c:pt idx="104">
                  <c:v>1514.762012629333</c:v>
                </c:pt>
                <c:pt idx="105">
                  <c:v>1501.071241730458</c:v>
                </c:pt>
                <c:pt idx="106">
                  <c:v>1487.962007607301</c:v>
                </c:pt>
                <c:pt idx="107">
                  <c:v>1475.410386447253</c:v>
                </c:pt>
                <c:pt idx="108">
                  <c:v>1463.39343667512</c:v>
                </c:pt>
                <c:pt idx="109">
                  <c:v>1451.889157668964</c:v>
                </c:pt>
                <c:pt idx="110">
                  <c:v>1440.876450361866</c:v>
                </c:pt>
                <c:pt idx="111">
                  <c:v>1430.33507962649</c:v>
                </c:pt>
                <c:pt idx="112">
                  <c:v>1420.24563834231</c:v>
                </c:pt>
                <c:pt idx="113">
                  <c:v>1410.58951305666</c:v>
                </c:pt>
                <c:pt idx="114">
                  <c:v>1401.348851156121</c:v>
                </c:pt>
                <c:pt idx="115">
                  <c:v>1392.506529469381</c:v>
                </c:pt>
                <c:pt idx="116">
                  <c:v>1384.046124229924</c:v>
                </c:pt>
                <c:pt idx="117">
                  <c:v>1375.951882330448</c:v>
                </c:pt>
                <c:pt idx="118">
                  <c:v>1368.20869380641</c:v>
                </c:pt>
                <c:pt idx="119">
                  <c:v>1360.802065488664</c:v>
                </c:pt>
              </c:numCache>
            </c:numRef>
          </c:yVal>
          <c:smooth val="0"/>
          <c:extLst xmlns:c16r2="http://schemas.microsoft.com/office/drawing/2015/06/chart">
            <c:ext xmlns:c16="http://schemas.microsoft.com/office/drawing/2014/chart" uri="{C3380CC4-5D6E-409C-BE32-E72D297353CC}">
              <c16:uniqueId val="{00000004-FBBB-435A-AF68-52FD9CC517DE}"/>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J$3:$CJ$122</c:f>
              <c:numCache>
                <c:formatCode>_(* #,##0_);_(* \(#,##0\);_(* "-"??_);_(@_)</c:formatCode>
                <c:ptCount val="120"/>
                <c:pt idx="0">
                  <c:v>0.0</c:v>
                </c:pt>
                <c:pt idx="1">
                  <c:v>87584.4531980204</c:v>
                </c:pt>
                <c:pt idx="2">
                  <c:v>77610.02531860615</c:v>
                </c:pt>
                <c:pt idx="3">
                  <c:v>68847.85629608929</c:v>
                </c:pt>
                <c:pt idx="4">
                  <c:v>61147.96811037591</c:v>
                </c:pt>
                <c:pt idx="5">
                  <c:v>54378.11799018158</c:v>
                </c:pt>
                <c:pt idx="6">
                  <c:v>48422.06932824138</c:v>
                </c:pt>
                <c:pt idx="7">
                  <c:v>43177.87797173383</c:v>
                </c:pt>
                <c:pt idx="8">
                  <c:v>38556.28329998626</c:v>
                </c:pt>
                <c:pt idx="9">
                  <c:v>34479.22797852317</c:v>
                </c:pt>
                <c:pt idx="10">
                  <c:v>30878.51530067651</c:v>
                </c:pt>
                <c:pt idx="11">
                  <c:v>27694.60379283466</c:v>
                </c:pt>
                <c:pt idx="12">
                  <c:v>24875.53325447574</c:v>
                </c:pt>
                <c:pt idx="13">
                  <c:v>34130.4036573825</c:v>
                </c:pt>
                <c:pt idx="14">
                  <c:v>29902.65670690791</c:v>
                </c:pt>
                <c:pt idx="15">
                  <c:v>26425.97943436474</c:v>
                </c:pt>
                <c:pt idx="16">
                  <c:v>23524.51716270742</c:v>
                </c:pt>
                <c:pt idx="17">
                  <c:v>21070.86337178744</c:v>
                </c:pt>
                <c:pt idx="18">
                  <c:v>18971.59484609473</c:v>
                </c:pt>
                <c:pt idx="19">
                  <c:v>17157.30226844584</c:v>
                </c:pt>
                <c:pt idx="20">
                  <c:v>15575.67264133646</c:v>
                </c:pt>
                <c:pt idx="21">
                  <c:v>14186.67258807936</c:v>
                </c:pt>
                <c:pt idx="22">
                  <c:v>12959.18008587064</c:v>
                </c:pt>
                <c:pt idx="23">
                  <c:v>11868.61662653387</c:v>
                </c:pt>
                <c:pt idx="24">
                  <c:v>10895.27196189454</c:v>
                </c:pt>
                <c:pt idx="25">
                  <c:v>10023.10970694335</c:v>
                </c:pt>
                <c:pt idx="26">
                  <c:v>9253.824029710682</c:v>
                </c:pt>
                <c:pt idx="27">
                  <c:v>8557.119304135056</c:v>
                </c:pt>
                <c:pt idx="28">
                  <c:v>7924.830108112725</c:v>
                </c:pt>
                <c:pt idx="29">
                  <c:v>7349.91420488126</c:v>
                </c:pt>
                <c:pt idx="30">
                  <c:v>6826.22041651987</c:v>
                </c:pt>
                <c:pt idx="31">
                  <c:v>6348.35653743743</c:v>
                </c:pt>
                <c:pt idx="32">
                  <c:v>5911.58153107203</c:v>
                </c:pt>
                <c:pt idx="33">
                  <c:v>5511.716231320213</c:v>
                </c:pt>
                <c:pt idx="34">
                  <c:v>5145.06855466393</c:v>
                </c:pt>
                <c:pt idx="35">
                  <c:v>4808.370276745932</c:v>
                </c:pt>
                <c:pt idx="36">
                  <c:v>4498.723165598</c:v>
                </c:pt>
                <c:pt idx="37">
                  <c:v>4213.552789891698</c:v>
                </c:pt>
                <c:pt idx="38">
                  <c:v>3950.56869979058</c:v>
                </c:pt>
                <c:pt idx="39">
                  <c:v>3707.748996361035</c:v>
                </c:pt>
                <c:pt idx="40">
                  <c:v>3483.264457937574</c:v>
                </c:pt>
                <c:pt idx="41">
                  <c:v>3275.481697364892</c:v>
                </c:pt>
                <c:pt idx="42">
                  <c:v>3082.939858188394</c:v>
                </c:pt>
                <c:pt idx="43">
                  <c:v>2904.330166750176</c:v>
                </c:pt>
                <c:pt idx="44">
                  <c:v>2738.478106337887</c:v>
                </c:pt>
                <c:pt idx="45">
                  <c:v>2584.327845869324</c:v>
                </c:pt>
                <c:pt idx="46">
                  <c:v>2440.928614431734</c:v>
                </c:pt>
                <c:pt idx="47">
                  <c:v>2307.422761054077</c:v>
                </c:pt>
                <c:pt idx="48">
                  <c:v>2183.035278059142</c:v>
                </c:pt>
                <c:pt idx="49">
                  <c:v>2067.064598352896</c:v>
                </c:pt>
                <c:pt idx="50">
                  <c:v>1958.87450358575</c:v>
                </c:pt>
                <c:pt idx="51">
                  <c:v>1857.887002418742</c:v>
                </c:pt>
                <c:pt idx="52">
                  <c:v>1763.576081374646</c:v>
                </c:pt>
                <c:pt idx="53">
                  <c:v>1675.46213624331</c:v>
                </c:pt>
                <c:pt idx="54">
                  <c:v>1593.10709565779</c:v>
                </c:pt>
                <c:pt idx="55">
                  <c:v>1516.110113563387</c:v>
                </c:pt>
                <c:pt idx="56">
                  <c:v>1444.103760533384</c:v>
                </c:pt>
                <c:pt idx="57">
                  <c:v>1376.750653100964</c:v>
                </c:pt>
                <c:pt idx="58">
                  <c:v>1313.740467878921</c:v>
                </c:pt>
                <c:pt idx="59">
                  <c:v>1254.787293871152</c:v>
                </c:pt>
                <c:pt idx="60">
                  <c:v>1199.627282167596</c:v>
                </c:pt>
                <c:pt idx="61">
                  <c:v>1148.016557271112</c:v>
                </c:pt>
                <c:pt idx="62">
                  <c:v>1099.729358725292</c:v>
                </c:pt>
                <c:pt idx="63">
                  <c:v>1054.556385581571</c:v>
                </c:pt>
                <c:pt idx="64">
                  <c:v>1012.303319622037</c:v>
                </c:pt>
                <c:pt idx="65">
                  <c:v>972.789506253135</c:v>
                </c:pt>
                <c:pt idx="66">
                  <c:v>935.846774455822</c:v>
                </c:pt>
                <c:pt idx="67">
                  <c:v>901.3183795959594</c:v>
                </c:pt>
                <c:pt idx="68">
                  <c:v>869.0580548193939</c:v>
                </c:pt>
                <c:pt idx="69">
                  <c:v>838.9291584976484</c:v>
                </c:pt>
                <c:pt idx="70">
                  <c:v>810.803906715677</c:v>
                </c:pt>
                <c:pt idx="71">
                  <c:v>784.5626811273323</c:v>
                </c:pt>
                <c:pt idx="72">
                  <c:v>760.0934036745785</c:v>
                </c:pt>
                <c:pt idx="73">
                  <c:v>737.2909706929003</c:v>
                </c:pt>
                <c:pt idx="74">
                  <c:v>716.0567398212916</c:v>
                </c:pt>
                <c:pt idx="75">
                  <c:v>696.2980639247906</c:v>
                </c:pt>
                <c:pt idx="76">
                  <c:v>677.9278669270825</c:v>
                </c:pt>
                <c:pt idx="77">
                  <c:v>660.8642570543624</c:v>
                </c:pt>
                <c:pt idx="78">
                  <c:v>645.0301735253488</c:v>
                </c:pt>
                <c:pt idx="79">
                  <c:v>630.3530631853903</c:v>
                </c:pt>
                <c:pt idx="80">
                  <c:v>616.7645839915094</c:v>
                </c:pt>
                <c:pt idx="81">
                  <c:v>604.200332616169</c:v>
                </c:pt>
                <c:pt idx="82">
                  <c:v>592.5995937488806</c:v>
                </c:pt>
                <c:pt idx="83">
                  <c:v>581.9051089534078</c:v>
                </c:pt>
                <c:pt idx="84">
                  <c:v>572.0628631822349</c:v>
                </c:pt>
                <c:pt idx="85">
                  <c:v>563.0218872604818</c:v>
                </c:pt>
                <c:pt idx="86">
                  <c:v>554.7340748420776</c:v>
                </c:pt>
                <c:pt idx="87">
                  <c:v>547.1540125057363</c:v>
                </c:pt>
                <c:pt idx="88">
                  <c:v>540.2388218023989</c:v>
                </c:pt>
                <c:pt idx="89">
                  <c:v>533.9480121961733</c:v>
                </c:pt>
                <c:pt idx="90">
                  <c:v>528.243343950981</c:v>
                </c:pt>
                <c:pt idx="91">
                  <c:v>523.0887001192058</c:v>
                </c:pt>
                <c:pt idx="92">
                  <c:v>518.4499668711794</c:v>
                </c:pt>
                <c:pt idx="93">
                  <c:v>514.2949214860275</c:v>
                </c:pt>
                <c:pt idx="94">
                  <c:v>510.5931273928288</c:v>
                </c:pt>
                <c:pt idx="95">
                  <c:v>507.3158357093161</c:v>
                </c:pt>
                <c:pt idx="96">
                  <c:v>504.435892782279</c:v>
                </c:pt>
                <c:pt idx="97">
                  <c:v>501.9276532795789</c:v>
                </c:pt>
                <c:pt idx="98">
                  <c:v>499.7668984277188</c:v>
                </c:pt>
                <c:pt idx="99">
                  <c:v>497.9307590244607</c:v>
                </c:pt>
                <c:pt idx="100">
                  <c:v>496.3976428933203</c:v>
                </c:pt>
                <c:pt idx="101">
                  <c:v>495.1471664705441</c:v>
                </c:pt>
                <c:pt idx="102">
                  <c:v>494.1600902505525</c:v>
                </c:pt>
                <c:pt idx="103">
                  <c:v>493.4182578299551</c:v>
                </c:pt>
                <c:pt idx="104">
                  <c:v>492.9045383205685</c:v>
                </c:pt>
                <c:pt idx="105">
                  <c:v>492.6027719140911</c:v>
                </c:pt>
                <c:pt idx="106">
                  <c:v>492.4977184032008</c:v>
                </c:pt>
                <c:pt idx="107">
                  <c:v>492.575008475751</c:v>
                </c:pt>
                <c:pt idx="108">
                  <c:v>492.8210976159226</c:v>
                </c:pt>
                <c:pt idx="109">
                  <c:v>493.223222455852</c:v>
                </c:pt>
                <c:pt idx="110">
                  <c:v>493.769359434451</c:v>
                </c:pt>
                <c:pt idx="111">
                  <c:v>494.4481856302154</c:v>
                </c:pt>
                <c:pt idx="112">
                  <c:v>495.2490416442597</c:v>
                </c:pt>
                <c:pt idx="113">
                  <c:v>496.1618964169829</c:v>
                </c:pt>
                <c:pt idx="114">
                  <c:v>497.1773138722638</c:v>
                </c:pt>
                <c:pt idx="115">
                  <c:v>498.2864212871731</c:v>
                </c:pt>
                <c:pt idx="116">
                  <c:v>499.4808792945842</c:v>
                </c:pt>
                <c:pt idx="117">
                  <c:v>500.7528534289413</c:v>
                </c:pt>
                <c:pt idx="118">
                  <c:v>502.0949871349785</c:v>
                </c:pt>
                <c:pt idx="119">
                  <c:v>503.500376159176</c:v>
                </c:pt>
              </c:numCache>
            </c:numRef>
          </c:yVal>
          <c:smooth val="0"/>
          <c:extLst xmlns:c16r2="http://schemas.microsoft.com/office/drawing/2015/06/chart">
            <c:ext xmlns:c16="http://schemas.microsoft.com/office/drawing/2014/chart" uri="{C3380CC4-5D6E-409C-BE32-E72D297353CC}">
              <c16:uniqueId val="{00000005-FBBB-435A-AF68-52FD9CC517DE}"/>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Z$3:$CZ$122</c:f>
              <c:numCache>
                <c:formatCode>_(* #,##0_);_(* \(#,##0\);_(* "-"??_);_(@_)</c:formatCode>
                <c:ptCount val="120"/>
                <c:pt idx="0">
                  <c:v>0.0</c:v>
                </c:pt>
                <c:pt idx="1">
                  <c:v>87584.4531980204</c:v>
                </c:pt>
                <c:pt idx="2">
                  <c:v>78627.5423759805</c:v>
                </c:pt>
                <c:pt idx="3">
                  <c:v>70689.00146491048</c:v>
                </c:pt>
                <c:pt idx="4">
                  <c:v>63659.38802272018</c:v>
                </c:pt>
                <c:pt idx="5">
                  <c:v>57436.80710405909</c:v>
                </c:pt>
                <c:pt idx="6">
                  <c:v>51928.08180736057</c:v>
                </c:pt>
                <c:pt idx="7">
                  <c:v>47049.05091251498</c:v>
                </c:pt>
                <c:pt idx="8">
                  <c:v>42724.37382211853</c:v>
                </c:pt>
                <c:pt idx="9">
                  <c:v>38887.05037285041</c:v>
                </c:pt>
                <c:pt idx="10">
                  <c:v>35477.79074654255</c:v>
                </c:pt>
                <c:pt idx="11">
                  <c:v>32444.32218931691</c:v>
                </c:pt>
                <c:pt idx="12">
                  <c:v>29740.68677372876</c:v>
                </c:pt>
                <c:pt idx="13">
                  <c:v>39074.37157107054</c:v>
                </c:pt>
                <c:pt idx="14">
                  <c:v>35298.07476735806</c:v>
                </c:pt>
                <c:pt idx="15">
                  <c:v>32100.09212185485</c:v>
                </c:pt>
                <c:pt idx="16">
                  <c:v>29358.90278641528</c:v>
                </c:pt>
                <c:pt idx="17">
                  <c:v>26984.33868551023</c:v>
                </c:pt>
                <c:pt idx="18">
                  <c:v>24908.53497365996</c:v>
                </c:pt>
                <c:pt idx="19">
                  <c:v>23079.63406157129</c:v>
                </c:pt>
                <c:pt idx="20">
                  <c:v>21457.38517820658</c:v>
                </c:pt>
                <c:pt idx="21">
                  <c:v>20010.05266943554</c:v>
                </c:pt>
                <c:pt idx="22">
                  <c:v>18712.22994860722</c:v>
                </c:pt>
                <c:pt idx="23">
                  <c:v>17543.28195297711</c:v>
                </c:pt>
                <c:pt idx="24">
                  <c:v>16486.22533057529</c:v>
                </c:pt>
                <c:pt idx="25">
                  <c:v>15526.91484219601</c:v>
                </c:pt>
                <c:pt idx="26">
                  <c:v>14673.74499941132</c:v>
                </c:pt>
                <c:pt idx="27">
                  <c:v>13890.98034526991</c:v>
                </c:pt>
                <c:pt idx="28">
                  <c:v>13171.24346827156</c:v>
                </c:pt>
                <c:pt idx="29">
                  <c:v>12508.07678695965</c:v>
                </c:pt>
                <c:pt idx="30">
                  <c:v>11895.77382300224</c:v>
                </c:pt>
                <c:pt idx="31">
                  <c:v>11329.28510040962</c:v>
                </c:pt>
                <c:pt idx="32">
                  <c:v>10804.13705969625</c:v>
                </c:pt>
                <c:pt idx="33">
                  <c:v>10316.36172107331</c:v>
                </c:pt>
                <c:pt idx="34">
                  <c:v>9862.435479221927</c:v>
                </c:pt>
                <c:pt idx="35">
                  <c:v>9439.22571150278</c:v>
                </c:pt>
                <c:pt idx="36">
                  <c:v>9043.944110389868</c:v>
                </c:pt>
                <c:pt idx="37">
                  <c:v>8674.105829669719</c:v>
                </c:pt>
                <c:pt idx="38">
                  <c:v>8327.493675847701</c:v>
                </c:pt>
                <c:pt idx="39">
                  <c:v>8002.16183935332</c:v>
                </c:pt>
                <c:pt idx="40">
                  <c:v>7696.324410513894</c:v>
                </c:pt>
                <c:pt idx="41">
                  <c:v>7408.383795720248</c:v>
                </c:pt>
                <c:pt idx="42">
                  <c:v>7136.908521907084</c:v>
                </c:pt>
                <c:pt idx="43">
                  <c:v>6880.61367037371</c:v>
                </c:pt>
                <c:pt idx="44">
                  <c:v>6638.34378065139</c:v>
                </c:pt>
                <c:pt idx="45">
                  <c:v>6409.057888927709</c:v>
                </c:pt>
                <c:pt idx="46">
                  <c:v>6191.81641645933</c:v>
                </c:pt>
                <c:pt idx="47">
                  <c:v>5985.76966576146</c:v>
                </c:pt>
                <c:pt idx="48">
                  <c:v>5790.147717176787</c:v>
                </c:pt>
                <c:pt idx="49">
                  <c:v>5604.251547348998</c:v>
                </c:pt>
                <c:pt idx="50">
                  <c:v>5427.445215410167</c:v>
                </c:pt>
                <c:pt idx="51">
                  <c:v>5259.14898323076</c:v>
                </c:pt>
                <c:pt idx="52">
                  <c:v>5098.833314517691</c:v>
                </c:pt>
                <c:pt idx="53">
                  <c:v>4946.013437684349</c:v>
                </c:pt>
                <c:pt idx="54">
                  <c:v>4800.244640074143</c:v>
                </c:pt>
                <c:pt idx="55">
                  <c:v>4661.11811102739</c:v>
                </c:pt>
                <c:pt idx="56">
                  <c:v>4528.257266685555</c:v>
                </c:pt>
                <c:pt idx="57">
                  <c:v>4401.31449831489</c:v>
                </c:pt>
                <c:pt idx="58">
                  <c:v>4279.96829307243</c:v>
                </c:pt>
                <c:pt idx="59">
                  <c:v>4163.920682395746</c:v>
                </c:pt>
                <c:pt idx="60">
                  <c:v>4052.894978680346</c:v>
                </c:pt>
                <c:pt idx="61">
                  <c:v>3946.633765720866</c:v>
                </c:pt>
                <c:pt idx="62">
                  <c:v>3844.897112606831</c:v>
                </c:pt>
                <c:pt idx="63">
                  <c:v>3747.460984466858</c:v>
                </c:pt>
                <c:pt idx="64">
                  <c:v>3654.115826696718</c:v>
                </c:pt>
                <c:pt idx="65">
                  <c:v>3564.665302259964</c:v>
                </c:pt>
                <c:pt idx="66">
                  <c:v>3478.925163762244</c:v>
                </c:pt>
                <c:pt idx="67">
                  <c:v>3396.722244669918</c:v>
                </c:pt>
                <c:pt idx="68">
                  <c:v>3317.89355575368</c:v>
                </c:pt>
                <c:pt idx="69">
                  <c:v>3242.285474530741</c:v>
                </c:pt>
                <c:pt idx="70">
                  <c:v>3169.753016955106</c:v>
                </c:pt>
                <c:pt idx="71">
                  <c:v>3100.159181905816</c:v>
                </c:pt>
                <c:pt idx="72">
                  <c:v>3033.374360165173</c:v>
                </c:pt>
                <c:pt idx="73">
                  <c:v>2969.275800575862</c:v>
                </c:pt>
                <c:pt idx="74">
                  <c:v>2907.747126944265</c:v>
                </c:pt>
                <c:pt idx="75">
                  <c:v>2848.67790002922</c:v>
                </c:pt>
                <c:pt idx="76">
                  <c:v>2791.963219627916</c:v>
                </c:pt>
                <c:pt idx="77">
                  <c:v>2737.50336236617</c:v>
                </c:pt>
                <c:pt idx="78">
                  <c:v>2685.203451320809</c:v>
                </c:pt>
                <c:pt idx="79">
                  <c:v>2634.973154058236</c:v>
                </c:pt>
                <c:pt idx="80">
                  <c:v>2586.72640607561</c:v>
                </c:pt>
                <c:pt idx="81">
                  <c:v>2540.381156983658</c:v>
                </c:pt>
                <c:pt idx="82">
                  <c:v>2495.859137079976</c:v>
                </c:pt>
                <c:pt idx="83">
                  <c:v>2453.085642234088</c:v>
                </c:pt>
                <c:pt idx="84">
                  <c:v>2411.98933524481</c:v>
                </c:pt>
                <c:pt idx="85">
                  <c:v>2372.50206204191</c:v>
                </c:pt>
                <c:pt idx="86">
                  <c:v>2334.558681285896</c:v>
                </c:pt>
                <c:pt idx="87">
                  <c:v>2298.096906088835</c:v>
                </c:pt>
                <c:pt idx="88">
                  <c:v>2263.057156713923</c:v>
                </c:pt>
                <c:pt idx="89">
                  <c:v>2229.38242324669</c:v>
                </c:pt>
                <c:pt idx="90">
                  <c:v>2197.018137335228</c:v>
                </c:pt>
                <c:pt idx="91">
                  <c:v>2165.912052197323</c:v>
                </c:pt>
                <c:pt idx="92">
                  <c:v>2136.01413017929</c:v>
                </c:pt>
                <c:pt idx="93">
                  <c:v>2107.276437226661</c:v>
                </c:pt>
                <c:pt idx="94">
                  <c:v>2079.65304369391</c:v>
                </c:pt>
                <c:pt idx="95">
                  <c:v>2053.099930980814</c:v>
                </c:pt>
                <c:pt idx="96">
                  <c:v>2027.574903533692</c:v>
                </c:pt>
                <c:pt idx="97">
                  <c:v>2003.037505799493</c:v>
                </c:pt>
                <c:pt idx="98">
                  <c:v>1979.448943758158</c:v>
                </c:pt>
                <c:pt idx="99">
                  <c:v>1956.772010696892</c:v>
                </c:pt>
                <c:pt idx="100">
                  <c:v>1934.971016923642</c:v>
                </c:pt>
                <c:pt idx="101">
                  <c:v>1914.01172314262</c:v>
                </c:pt>
                <c:pt idx="102">
                  <c:v>1893.86127724213</c:v>
                </c:pt>
                <c:pt idx="103">
                  <c:v>1874.488154269558</c:v>
                </c:pt>
                <c:pt idx="104">
                  <c:v>1855.862099383154</c:v>
                </c:pt>
                <c:pt idx="105">
                  <c:v>1837.954073593944</c:v>
                </c:pt>
                <c:pt idx="106">
                  <c:v>1820.736202124783</c:v>
                </c:pt>
                <c:pt idx="107">
                  <c:v>1804.181725226197</c:v>
                </c:pt>
                <c:pt idx="108">
                  <c:v>1788.264951306071</c:v>
                </c:pt>
                <c:pt idx="109">
                  <c:v>1772.961212236747</c:v>
                </c:pt>
                <c:pt idx="110">
                  <c:v>1758.246820717715</c:v>
                </c:pt>
                <c:pt idx="111">
                  <c:v>1744.099029578254</c:v>
                </c:pt>
                <c:pt idx="112">
                  <c:v>1730.495992915665</c:v>
                </c:pt>
                <c:pt idx="113">
                  <c:v>1717.416728969314</c:v>
                </c:pt>
                <c:pt idx="114">
                  <c:v>1704.841084640975</c:v>
                </c:pt>
                <c:pt idx="115">
                  <c:v>1692.749701575136</c:v>
                </c:pt>
                <c:pt idx="116">
                  <c:v>1681.123983720427</c:v>
                </c:pt>
                <c:pt idx="117">
                  <c:v>1669.94606629866</c:v>
                </c:pt>
                <c:pt idx="118">
                  <c:v>1659.198786110956</c:v>
                </c:pt>
                <c:pt idx="119">
                  <c:v>1648.865653117246</c:v>
                </c:pt>
              </c:numCache>
            </c:numRef>
          </c:yVal>
          <c:smooth val="0"/>
          <c:extLst xmlns:c16r2="http://schemas.microsoft.com/office/drawing/2015/06/chart">
            <c:ext xmlns:c16="http://schemas.microsoft.com/office/drawing/2014/chart" uri="{C3380CC4-5D6E-409C-BE32-E72D297353CC}">
              <c16:uniqueId val="{00000006-FBBB-435A-AF68-52FD9CC517DE}"/>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P$3:$DP$122</c:f>
              <c:numCache>
                <c:formatCode>_(* #,##0_);_(* \(#,##0\);_(* "-"??_);_(@_)</c:formatCode>
                <c:ptCount val="120"/>
                <c:pt idx="0">
                  <c:v>0.0</c:v>
                </c:pt>
                <c:pt idx="1">
                  <c:v>87806.5796327099</c:v>
                </c:pt>
                <c:pt idx="2">
                  <c:v>78508.81122981677</c:v>
                </c:pt>
                <c:pt idx="3">
                  <c:v>70304.65486506051</c:v>
                </c:pt>
                <c:pt idx="4">
                  <c:v>63061.6461989385</c:v>
                </c:pt>
                <c:pt idx="5">
                  <c:v>56662.57276266295</c:v>
                </c:pt>
                <c:pt idx="6">
                  <c:v>51004.07691569777</c:v>
                </c:pt>
                <c:pt idx="7">
                  <c:v>45995.23714090615</c:v>
                </c:pt>
                <c:pt idx="8">
                  <c:v>41556.21750429267</c:v>
                </c:pt>
                <c:pt idx="9">
                  <c:v>37617.01248804087</c:v>
                </c:pt>
                <c:pt idx="10">
                  <c:v>34116.29957185219</c:v>
                </c:pt>
                <c:pt idx="11">
                  <c:v>31000.40262692144</c:v>
                </c:pt>
                <c:pt idx="12">
                  <c:v>28222.36348537848</c:v>
                </c:pt>
                <c:pt idx="13">
                  <c:v>37498.70375616298</c:v>
                </c:pt>
                <c:pt idx="14">
                  <c:v>33635.74609957337</c:v>
                </c:pt>
                <c:pt idx="15">
                  <c:v>30363.50699524345</c:v>
                </c:pt>
                <c:pt idx="16">
                  <c:v>27557.77825491391</c:v>
                </c:pt>
                <c:pt idx="17">
                  <c:v>25126.54260917594</c:v>
                </c:pt>
                <c:pt idx="18">
                  <c:v>23000.64209286928</c:v>
                </c:pt>
                <c:pt idx="19">
                  <c:v>21127.29661775253</c:v>
                </c:pt>
                <c:pt idx="20">
                  <c:v>19465.57892719551</c:v>
                </c:pt>
                <c:pt idx="21">
                  <c:v>17983.23964456991</c:v>
                </c:pt>
                <c:pt idx="22">
                  <c:v>16654.4659974141</c:v>
                </c:pt>
                <c:pt idx="23">
                  <c:v>15458.28795448599</c:v>
                </c:pt>
                <c:pt idx="24">
                  <c:v>14377.43478059807</c:v>
                </c:pt>
                <c:pt idx="25">
                  <c:v>13397.50626261973</c:v>
                </c:pt>
                <c:pt idx="26">
                  <c:v>12526.70558642165</c:v>
                </c:pt>
                <c:pt idx="27">
                  <c:v>11729.02191892429</c:v>
                </c:pt>
                <c:pt idx="28">
                  <c:v>10996.87979558547</c:v>
                </c:pt>
                <c:pt idx="29">
                  <c:v>10323.6333810722</c:v>
                </c:pt>
                <c:pt idx="30">
                  <c:v>9703.39656061672</c:v>
                </c:pt>
                <c:pt idx="31">
                  <c:v>9130.94894713037</c:v>
                </c:pt>
                <c:pt idx="32">
                  <c:v>8601.654882640285</c:v>
                </c:pt>
                <c:pt idx="33">
                  <c:v>8111.39313410346</c:v>
                </c:pt>
                <c:pt idx="34">
                  <c:v>7656.495653587855</c:v>
                </c:pt>
                <c:pt idx="35">
                  <c:v>7233.694083100254</c:v>
                </c:pt>
                <c:pt idx="36">
                  <c:v>6840.07291958058</c:v>
                </c:pt>
                <c:pt idx="37">
                  <c:v>6473.028437634786</c:v>
                </c:pt>
                <c:pt idx="38">
                  <c:v>6130.232610902873</c:v>
                </c:pt>
                <c:pt idx="39">
                  <c:v>5809.636714514134</c:v>
                </c:pt>
                <c:pt idx="40">
                  <c:v>5509.359133212081</c:v>
                </c:pt>
                <c:pt idx="41">
                  <c:v>5227.713603657084</c:v>
                </c:pt>
                <c:pt idx="42">
                  <c:v>4963.18666642222</c:v>
                </c:pt>
                <c:pt idx="43">
                  <c:v>4714.417731187717</c:v>
                </c:pt>
                <c:pt idx="44">
                  <c:v>4480.18161216565</c:v>
                </c:pt>
                <c:pt idx="45">
                  <c:v>4259.373202441858</c:v>
                </c:pt>
                <c:pt idx="46">
                  <c:v>4050.9940060771</c:v>
                </c:pt>
                <c:pt idx="47">
                  <c:v>3854.140288488501</c:v>
                </c:pt>
                <c:pt idx="48">
                  <c:v>3667.992639815167</c:v>
                </c:pt>
                <c:pt idx="49">
                  <c:v>3491.806774341221</c:v>
                </c:pt>
                <c:pt idx="50">
                  <c:v>3324.905412838685</c:v>
                </c:pt>
                <c:pt idx="51">
                  <c:v>3166.671114831297</c:v>
                </c:pt>
                <c:pt idx="52">
                  <c:v>3016.540006449508</c:v>
                </c:pt>
                <c:pt idx="53">
                  <c:v>2873.996086986368</c:v>
                </c:pt>
                <c:pt idx="54">
                  <c:v>2738.566283414722</c:v>
                </c:pt>
                <c:pt idx="55">
                  <c:v>2609.81606943549</c:v>
                </c:pt>
                <c:pt idx="56">
                  <c:v>2487.345581396437</c:v>
                </c:pt>
                <c:pt idx="57">
                  <c:v>2370.786172260761</c:v>
                </c:pt>
                <c:pt idx="58">
                  <c:v>2259.79735188702</c:v>
                </c:pt>
                <c:pt idx="59">
                  <c:v>2154.064068090323</c:v>
                </c:pt>
                <c:pt idx="60">
                  <c:v>2053.294288421628</c:v>
                </c:pt>
                <c:pt idx="61">
                  <c:v>1957.216847404194</c:v>
                </c:pt>
                <c:pt idx="62">
                  <c:v>1865.579528185348</c:v>
                </c:pt>
                <c:pt idx="63">
                  <c:v>1778.147351280753</c:v>
                </c:pt>
                <c:pt idx="64">
                  <c:v>1694.701046351063</c:v>
                </c:pt>
                <c:pt idx="65">
                  <c:v>1615.035685931371</c:v>
                </c:pt>
                <c:pt idx="66">
                  <c:v>1538.959462171784</c:v>
                </c:pt>
                <c:pt idx="67">
                  <c:v>1466.292590353882</c:v>
                </c:pt>
                <c:pt idx="68">
                  <c:v>1396.866324692364</c:v>
                </c:pt>
                <c:pt idx="69">
                  <c:v>1330.522073654642</c:v>
                </c:pt>
                <c:pt idx="70">
                  <c:v>1267.110603540852</c:v>
                </c:pt>
                <c:pt idx="71">
                  <c:v>1206.491320407102</c:v>
                </c:pt>
                <c:pt idx="72">
                  <c:v>1148.531621578422</c:v>
                </c:pt>
                <c:pt idx="73">
                  <c:v>1093.106309036146</c:v>
                </c:pt>
                <c:pt idx="74">
                  <c:v>1040.097057867275</c:v>
                </c:pt>
                <c:pt idx="75">
                  <c:v>989.3919337635781</c:v>
                </c:pt>
                <c:pt idx="76">
                  <c:v>940.884954260598</c:v>
                </c:pt>
                <c:pt idx="77">
                  <c:v>894.47568902465</c:v>
                </c:pt>
                <c:pt idx="78">
                  <c:v>850.0688950409676</c:v>
                </c:pt>
                <c:pt idx="79">
                  <c:v>807.5741830342525</c:v>
                </c:pt>
                <c:pt idx="80">
                  <c:v>766.905711876101</c:v>
                </c:pt>
                <c:pt idx="81">
                  <c:v>727.9819081052774</c:v>
                </c:pt>
                <c:pt idx="82">
                  <c:v>690.7252080136241</c:v>
                </c:pt>
                <c:pt idx="83">
                  <c:v>655.0618200400859</c:v>
                </c:pt>
                <c:pt idx="84">
                  <c:v>620.9215054684973</c:v>
                </c:pt>
                <c:pt idx="85">
                  <c:v>588.2373756508685</c:v>
                </c:pt>
                <c:pt idx="86">
                  <c:v>556.9457041723617</c:v>
                </c:pt>
                <c:pt idx="87">
                  <c:v>526.985752553898</c:v>
                </c:pt>
                <c:pt idx="88">
                  <c:v>498.2996082357058</c:v>
                </c:pt>
                <c:pt idx="89">
                  <c:v>470.8320337276089</c:v>
                </c:pt>
                <c:pt idx="90">
                  <c:v>444.5303259275315</c:v>
                </c:pt>
                <c:pt idx="91">
                  <c:v>419.3441847178802</c:v>
                </c:pt>
                <c:pt idx="92">
                  <c:v>395.2255900420419</c:v>
                </c:pt>
                <c:pt idx="93">
                  <c:v>372.1286867487033</c:v>
                </c:pt>
                <c:pt idx="94">
                  <c:v>350.0096765616253</c:v>
                </c:pt>
                <c:pt idx="95">
                  <c:v>328.8267166008372</c:v>
                </c:pt>
                <c:pt idx="96">
                  <c:v>308.539823937459</c:v>
                </c:pt>
                <c:pt idx="97">
                  <c:v>289.1107857157404</c:v>
                </c:pt>
                <c:pt idx="98">
                  <c:v>270.5030744209434</c:v>
                </c:pt>
                <c:pt idx="99">
                  <c:v>252.6817679136184</c:v>
                </c:pt>
                <c:pt idx="100">
                  <c:v>235.6134738848666</c:v>
                </c:pt>
                <c:pt idx="101">
                  <c:v>219.2662584202189</c:v>
                </c:pt>
                <c:pt idx="102">
                  <c:v>203.6095783889032</c:v>
                </c:pt>
                <c:pt idx="103">
                  <c:v>188.6142173977642</c:v>
                </c:pt>
                <c:pt idx="104">
                  <c:v>174.252225077471</c:v>
                </c:pt>
                <c:pt idx="105">
                  <c:v>160.4968594815218</c:v>
                </c:pt>
                <c:pt idx="106">
                  <c:v>147.3225324037594</c:v>
                </c:pt>
                <c:pt idx="107">
                  <c:v>134.7047574317039</c:v>
                </c:pt>
                <c:pt idx="108">
                  <c:v>122.6201005701369</c:v>
                </c:pt>
                <c:pt idx="109">
                  <c:v>111.0461332811938</c:v>
                </c:pt>
                <c:pt idx="110">
                  <c:v>99.9613878000888</c:v>
                </c:pt>
                <c:pt idx="111">
                  <c:v>89.34531459553545</c:v>
                </c:pt>
                <c:pt idx="112">
                  <c:v>79.17824185425276</c:v>
                </c:pt>
                <c:pt idx="113">
                  <c:v>69.44133687744375</c:v>
                </c:pt>
                <c:pt idx="114">
                  <c:v>60.11656928420415</c:v>
                </c:pt>
                <c:pt idx="115">
                  <c:v>51.18667592611018</c:v>
                </c:pt>
                <c:pt idx="116">
                  <c:v>42.63512742226521</c:v>
                </c:pt>
                <c:pt idx="117">
                  <c:v>34.44609622887583</c:v>
                </c:pt>
                <c:pt idx="118">
                  <c:v>26.60442616713772</c:v>
                </c:pt>
                <c:pt idx="119">
                  <c:v>19.09560333313478</c:v>
                </c:pt>
              </c:numCache>
            </c:numRef>
          </c:yVal>
          <c:smooth val="0"/>
          <c:extLst xmlns:c16r2="http://schemas.microsoft.com/office/drawing/2015/06/chart">
            <c:ext xmlns:c16="http://schemas.microsoft.com/office/drawing/2014/chart" uri="{C3380CC4-5D6E-409C-BE32-E72D297353CC}">
              <c16:uniqueId val="{00000007-FBBB-435A-AF68-52FD9CC517DE}"/>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F$3:$EF$122</c:f>
              <c:numCache>
                <c:formatCode>_(* #,##0_);_(* \(#,##0\);_(* "-"??_);_(@_)</c:formatCode>
                <c:ptCount val="120"/>
                <c:pt idx="0">
                  <c:v>0.0</c:v>
                </c:pt>
                <c:pt idx="1">
                  <c:v>87584.4531980204</c:v>
                </c:pt>
                <c:pt idx="2">
                  <c:v>78120.54877905811</c:v>
                </c:pt>
                <c:pt idx="3">
                  <c:v>69796.50482259954</c:v>
                </c:pt>
                <c:pt idx="4">
                  <c:v>62471.587378752</c:v>
                </c:pt>
                <c:pt idx="5">
                  <c:v>56021.61076063917</c:v>
                </c:pt>
                <c:pt idx="6">
                  <c:v>50337.3628742324</c:v>
                </c:pt>
                <c:pt idx="7">
                  <c:v>45323.02561069348</c:v>
                </c:pt>
                <c:pt idx="8">
                  <c:v>40894.68248769752</c:v>
                </c:pt>
                <c:pt idx="9">
                  <c:v>36978.93972552833</c:v>
                </c:pt>
                <c:pt idx="10">
                  <c:v>33511.67166597633</c:v>
                </c:pt>
                <c:pt idx="11">
                  <c:v>30436.89194610848</c:v>
                </c:pt>
                <c:pt idx="12">
                  <c:v>27705.74610697212</c:v>
                </c:pt>
                <c:pt idx="13">
                  <c:v>37030.04837293967</c:v>
                </c:pt>
                <c:pt idx="14">
                  <c:v>33479.12994782608</c:v>
                </c:pt>
                <c:pt idx="15">
                  <c:v>30438.59371902161</c:v>
                </c:pt>
                <c:pt idx="16">
                  <c:v>27809.44141659917</c:v>
                </c:pt>
                <c:pt idx="17">
                  <c:v>25516.76968286817</c:v>
                </c:pt>
                <c:pt idx="18">
                  <c:v>23503.04313014742</c:v>
                </c:pt>
                <c:pt idx="19">
                  <c:v>21723.37064961094</c:v>
                </c:pt>
                <c:pt idx="20">
                  <c:v>20142.17868263102</c:v>
                </c:pt>
                <c:pt idx="21">
                  <c:v>18730.85249419634</c:v>
                </c:pt>
                <c:pt idx="22">
                  <c:v>17466.05024350838</c:v>
                </c:pt>
                <c:pt idx="23">
                  <c:v>16328.48646933025</c:v>
                </c:pt>
                <c:pt idx="24">
                  <c:v>15302.04464382276</c:v>
                </c:pt>
                <c:pt idx="25">
                  <c:v>14373.12174988944</c:v>
                </c:pt>
                <c:pt idx="26">
                  <c:v>13550.47585539055</c:v>
                </c:pt>
                <c:pt idx="27">
                  <c:v>12798.9489017805</c:v>
                </c:pt>
                <c:pt idx="28">
                  <c:v>12111.04658506719</c:v>
                </c:pt>
                <c:pt idx="29">
                  <c:v>11480.20847204132</c:v>
                </c:pt>
                <c:pt idx="30">
                  <c:v>10900.63458454928</c:v>
                </c:pt>
                <c:pt idx="31">
                  <c:v>10367.19018283126</c:v>
                </c:pt>
                <c:pt idx="32">
                  <c:v>9875.323794072966</c:v>
                </c:pt>
                <c:pt idx="33">
                  <c:v>9420.9961485079</c:v>
                </c:pt>
                <c:pt idx="34">
                  <c:v>9000.618364919828</c:v>
                </c:pt>
                <c:pt idx="35">
                  <c:v>8610.998038966325</c:v>
                </c:pt>
                <c:pt idx="36">
                  <c:v>8249.292124825995</c:v>
                </c:pt>
                <c:pt idx="37">
                  <c:v>7912.965684967295</c:v>
                </c:pt>
                <c:pt idx="38">
                  <c:v>7599.755728619882</c:v>
                </c:pt>
                <c:pt idx="39">
                  <c:v>7307.674811569984</c:v>
                </c:pt>
                <c:pt idx="40">
                  <c:v>7034.89966645166</c:v>
                </c:pt>
                <c:pt idx="41">
                  <c:v>6779.798277844877</c:v>
                </c:pt>
                <c:pt idx="42">
                  <c:v>6540.907661484357</c:v>
                </c:pt>
                <c:pt idx="43">
                  <c:v>6316.914199676914</c:v>
                </c:pt>
                <c:pt idx="44">
                  <c:v>6106.636415955097</c:v>
                </c:pt>
                <c:pt idx="45">
                  <c:v>5909.009868114797</c:v>
                </c:pt>
                <c:pt idx="46">
                  <c:v>5723.073884539539</c:v>
                </c:pt>
                <c:pt idx="47">
                  <c:v>5547.95990769628</c:v>
                </c:pt>
                <c:pt idx="48">
                  <c:v>5382.88124123125</c:v>
                </c:pt>
                <c:pt idx="49">
                  <c:v>5227.12402451189</c:v>
                </c:pt>
                <c:pt idx="50">
                  <c:v>5080.03928173213</c:v>
                </c:pt>
                <c:pt idx="51">
                  <c:v>4941.035912583224</c:v>
                </c:pt>
                <c:pt idx="52">
                  <c:v>4809.574570118059</c:v>
                </c:pt>
                <c:pt idx="53">
                  <c:v>4685.1621100878</c:v>
                </c:pt>
                <c:pt idx="54">
                  <c:v>4567.346777340827</c:v>
                </c:pt>
                <c:pt idx="55">
                  <c:v>4455.713948756973</c:v>
                </c:pt>
                <c:pt idx="56">
                  <c:v>4349.88236495126</c:v>
                </c:pt>
                <c:pt idx="57">
                  <c:v>4249.50079200146</c:v>
                </c:pt>
                <c:pt idx="58">
                  <c:v>4154.245061637951</c:v>
                </c:pt>
                <c:pt idx="59">
                  <c:v>4063.815444626234</c:v>
                </c:pt>
                <c:pt idx="60">
                  <c:v>3977.934317599243</c:v>
                </c:pt>
                <c:pt idx="61">
                  <c:v>3896.344088434133</c:v>
                </c:pt>
                <c:pt idx="62">
                  <c:v>3818.805349516753</c:v>
                </c:pt>
                <c:pt idx="63">
                  <c:v>3745.095231968302</c:v>
                </c:pt>
                <c:pt idx="64">
                  <c:v>3675.005937172027</c:v>
                </c:pt>
                <c:pt idx="65">
                  <c:v>3608.34342492222</c:v>
                </c:pt>
                <c:pt idx="66">
                  <c:v>3544.92623964328</c:v>
                </c:pt>
                <c:pt idx="67">
                  <c:v>3484.584458815782</c:v>
                </c:pt>
                <c:pt idx="68">
                  <c:v>3427.158749484519</c:v>
                </c:pt>
                <c:pt idx="69">
                  <c:v>3372.499520421567</c:v>
                </c:pt>
                <c:pt idx="70">
                  <c:v>3320.466159017593</c:v>
                </c:pt>
                <c:pt idx="71">
                  <c:v>3270.926343285513</c:v>
                </c:pt>
                <c:pt idx="72">
                  <c:v>3223.755420512507</c:v>
                </c:pt>
                <c:pt idx="73">
                  <c:v>3178.835845109545</c:v>
                </c:pt>
                <c:pt idx="74">
                  <c:v>3136.056669093914</c:v>
                </c:pt>
                <c:pt idx="75">
                  <c:v>3095.313079421552</c:v>
                </c:pt>
                <c:pt idx="76">
                  <c:v>3056.505977068584</c:v>
                </c:pt>
                <c:pt idx="77">
                  <c:v>3019.541593365126</c:v>
                </c:pt>
                <c:pt idx="78">
                  <c:v>2984.331139610525</c:v>
                </c:pt>
                <c:pt idx="79">
                  <c:v>2950.790486464613</c:v>
                </c:pt>
                <c:pt idx="80">
                  <c:v>2918.839870017793</c:v>
                </c:pt>
                <c:pt idx="81">
                  <c:v>2888.403621797694</c:v>
                </c:pt>
                <c:pt idx="82">
                  <c:v>2859.409920291637</c:v>
                </c:pt>
                <c:pt idx="83">
                  <c:v>2831.790561835178</c:v>
                </c:pt>
                <c:pt idx="84">
                  <c:v>2805.480748964243</c:v>
                </c:pt>
                <c:pt idx="85">
                  <c:v>2780.418894542388</c:v>
                </c:pt>
                <c:pt idx="86">
                  <c:v>2756.546440162643</c:v>
                </c:pt>
                <c:pt idx="87">
                  <c:v>2733.80768749114</c:v>
                </c:pt>
                <c:pt idx="88">
                  <c:v>2712.149641364811</c:v>
                </c:pt>
                <c:pt idx="89">
                  <c:v>2691.521863586067</c:v>
                </c:pt>
                <c:pt idx="90">
                  <c:v>2671.876336470455</c:v>
                </c:pt>
                <c:pt idx="91">
                  <c:v>2653.16733530394</c:v>
                </c:pt>
                <c:pt idx="92">
                  <c:v>2635.351308955731</c:v>
                </c:pt>
                <c:pt idx="93">
                  <c:v>2618.38676797033</c:v>
                </c:pt>
                <c:pt idx="94">
                  <c:v>2602.234179532108</c:v>
                </c:pt>
                <c:pt idx="95">
                  <c:v>2586.855868758012</c:v>
                </c:pt>
                <c:pt idx="96">
                  <c:v>2572.215925826151</c:v>
                </c:pt>
                <c:pt idx="97">
                  <c:v>2558.280118499253</c:v>
                </c:pt>
                <c:pt idx="98">
                  <c:v>2545.015809641031</c:v>
                </c:pt>
                <c:pt idx="99">
                  <c:v>2532.391879365636</c:v>
                </c:pt>
                <c:pt idx="100">
                  <c:v>2520.37865148996</c:v>
                </c:pt>
                <c:pt idx="101">
                  <c:v>2508.947823992594</c:v>
                </c:pt>
                <c:pt idx="102">
                  <c:v>2498.072403205337</c:v>
                </c:pt>
                <c:pt idx="103">
                  <c:v>2487.726641493052</c:v>
                </c:pt>
                <c:pt idx="104">
                  <c:v>2477.885978192604</c:v>
                </c:pt>
                <c:pt idx="105">
                  <c:v>2468.526983605301</c:v>
                </c:pt>
                <c:pt idx="106">
                  <c:v>2459.627305852526</c:v>
                </c:pt>
                <c:pt idx="107">
                  <c:v>2451.165620420526</c:v>
                </c:pt>
                <c:pt idx="108">
                  <c:v>2443.121582231591</c:v>
                </c:pt>
                <c:pt idx="109">
                  <c:v>2435.475780095378</c:v>
                </c:pt>
                <c:pt idx="110">
                  <c:v>2428.209693401936</c:v>
                </c:pt>
                <c:pt idx="111">
                  <c:v>2421.305650929242</c:v>
                </c:pt>
                <c:pt idx="112">
                  <c:v>2414.746791647813</c:v>
                </c:pt>
                <c:pt idx="113">
                  <c:v>2408.517027413296</c:v>
                </c:pt>
                <c:pt idx="114">
                  <c:v>2402.60100744219</c:v>
                </c:pt>
                <c:pt idx="115">
                  <c:v>2396.984084479976</c:v>
                </c:pt>
                <c:pt idx="116">
                  <c:v>2391.652282568388</c:v>
                </c:pt>
                <c:pt idx="117">
                  <c:v>2386.592266331758</c:v>
                </c:pt>
                <c:pt idx="118">
                  <c:v>2381.791311701694</c:v>
                </c:pt>
                <c:pt idx="119">
                  <c:v>2377.23727801106</c:v>
                </c:pt>
              </c:numCache>
            </c:numRef>
          </c:yVal>
          <c:smooth val="0"/>
          <c:extLst xmlns:c16r2="http://schemas.microsoft.com/office/drawing/2015/06/chart">
            <c:ext xmlns:c16="http://schemas.microsoft.com/office/drawing/2014/chart" uri="{C3380CC4-5D6E-409C-BE32-E72D297353CC}">
              <c16:uniqueId val="{00000008-FBBB-435A-AF68-52FD9CC517DE}"/>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V$3:$EV$122</c:f>
              <c:numCache>
                <c:formatCode>_(* #,##0_);_(* \(#,##0\);_(* "-"??_);_(@_)</c:formatCode>
                <c:ptCount val="120"/>
                <c:pt idx="0">
                  <c:v>0.0</c:v>
                </c:pt>
                <c:pt idx="1">
                  <c:v>87584.4531980204</c:v>
                </c:pt>
                <c:pt idx="2">
                  <c:v>77625.7221717592</c:v>
                </c:pt>
                <c:pt idx="3">
                  <c:v>68947.76884602215</c:v>
                </c:pt>
                <c:pt idx="4">
                  <c:v>61366.52900924186</c:v>
                </c:pt>
                <c:pt idx="5">
                  <c:v>54728.07101779031</c:v>
                </c:pt>
                <c:pt idx="6">
                  <c:v>48902.73834860518</c:v>
                </c:pt>
                <c:pt idx="7">
                  <c:v>43780.64023787243</c:v>
                </c:pt>
                <c:pt idx="8">
                  <c:v>39268.15446254848</c:v>
                </c:pt>
                <c:pt idx="9">
                  <c:v>35285.17623207575</c:v>
                </c:pt>
                <c:pt idx="10">
                  <c:v>31762.92426598873</c:v>
                </c:pt>
                <c:pt idx="11">
                  <c:v>28642.16877915775</c:v>
                </c:pt>
                <c:pt idx="12">
                  <c:v>25871.78354501828</c:v>
                </c:pt>
                <c:pt idx="13">
                  <c:v>35161.9807986425</c:v>
                </c:pt>
                <c:pt idx="14">
                  <c:v>31346.13998362325</c:v>
                </c:pt>
                <c:pt idx="15">
                  <c:v>28117.82399161757</c:v>
                </c:pt>
                <c:pt idx="16">
                  <c:v>25354.55370368742</c:v>
                </c:pt>
                <c:pt idx="17">
                  <c:v>22965.21445942173</c:v>
                </c:pt>
                <c:pt idx="18">
                  <c:v>20881.09130598128</c:v>
                </c:pt>
                <c:pt idx="19">
                  <c:v>19049.56646581661</c:v>
                </c:pt>
                <c:pt idx="20">
                  <c:v>17429.71096715907</c:v>
                </c:pt>
                <c:pt idx="21">
                  <c:v>15989.18485841644</c:v>
                </c:pt>
                <c:pt idx="22">
                  <c:v>14702.04339690828</c:v>
                </c:pt>
                <c:pt idx="23">
                  <c:v>13547.17230306608</c:v>
                </c:pt>
                <c:pt idx="24">
                  <c:v>12507.16140189316</c:v>
                </c:pt>
                <c:pt idx="25">
                  <c:v>11567.48515322151</c:v>
                </c:pt>
                <c:pt idx="26">
                  <c:v>10736.37068876271</c:v>
                </c:pt>
                <c:pt idx="27">
                  <c:v>9977.5719415007</c:v>
                </c:pt>
                <c:pt idx="28">
                  <c:v>9283.433617828612</c:v>
                </c:pt>
                <c:pt idx="29">
                  <c:v>8647.263854491131</c:v>
                </c:pt>
                <c:pt idx="30">
                  <c:v>8063.147022665092</c:v>
                </c:pt>
                <c:pt idx="31">
                  <c:v>7525.84670315976</c:v>
                </c:pt>
                <c:pt idx="32">
                  <c:v>7030.7221352535</c:v>
                </c:pt>
                <c:pt idx="33">
                  <c:v>6573.655738856945</c:v>
                </c:pt>
                <c:pt idx="34">
                  <c:v>6150.990037494346</c:v>
                </c:pt>
                <c:pt idx="35">
                  <c:v>5759.47262067483</c:v>
                </c:pt>
                <c:pt idx="36">
                  <c:v>5396.20802187997</c:v>
                </c:pt>
                <c:pt idx="37">
                  <c:v>5058.615573899875</c:v>
                </c:pt>
                <c:pt idx="38">
                  <c:v>4744.392450430754</c:v>
                </c:pt>
                <c:pt idx="39">
                  <c:v>4451.517151509644</c:v>
                </c:pt>
                <c:pt idx="40">
                  <c:v>4178.135278341782</c:v>
                </c:pt>
                <c:pt idx="41">
                  <c:v>3922.588168170532</c:v>
                </c:pt>
                <c:pt idx="42">
                  <c:v>3683.390023614596</c:v>
                </c:pt>
                <c:pt idx="43">
                  <c:v>3459.2076661065</c:v>
                </c:pt>
                <c:pt idx="44">
                  <c:v>3248.842829515715</c:v>
                </c:pt>
                <c:pt idx="45">
                  <c:v>3051.216651509461</c:v>
                </c:pt>
                <c:pt idx="46">
                  <c:v>2865.356071457125</c:v>
                </c:pt>
                <c:pt idx="47">
                  <c:v>2690.381886774696</c:v>
                </c:pt>
                <c:pt idx="48">
                  <c:v>2525.49825504514</c:v>
                </c:pt>
                <c:pt idx="49">
                  <c:v>2369.983458716837</c:v>
                </c:pt>
                <c:pt idx="50">
                  <c:v>2223.181773938624</c:v>
                </c:pt>
                <c:pt idx="51">
                  <c:v>2084.49630605997</c:v>
                </c:pt>
                <c:pt idx="52">
                  <c:v>1953.382735539701</c:v>
                </c:pt>
                <c:pt idx="53">
                  <c:v>1829.34364777977</c:v>
                </c:pt>
                <c:pt idx="54">
                  <c:v>1711.923621278151</c:v>
                </c:pt>
                <c:pt idx="55">
                  <c:v>1600.7048855998</c:v>
                </c:pt>
                <c:pt idx="56">
                  <c:v>1495.303479549479</c:v>
                </c:pt>
                <c:pt idx="57">
                  <c:v>1395.365849355076</c:v>
                </c:pt>
                <c:pt idx="58">
                  <c:v>1300.56583402171</c:v>
                </c:pt>
                <c:pt idx="59">
                  <c:v>1210.601991464271</c:v>
                </c:pt>
                <c:pt idx="60">
                  <c:v>1125.195224678864</c:v>
                </c:pt>
                <c:pt idx="61">
                  <c:v>1044.086672178608</c:v>
                </c:pt>
                <c:pt idx="62">
                  <c:v>967.0358312728095</c:v>
                </c:pt>
                <c:pt idx="63">
                  <c:v>893.8188865934244</c:v>
                </c:pt>
                <c:pt idx="64">
                  <c:v>824.2272196277584</c:v>
                </c:pt>
                <c:pt idx="65">
                  <c:v>758.0660780703401</c:v>
                </c:pt>
                <c:pt idx="66">
                  <c:v>695.1533859884184</c:v>
                </c:pt>
                <c:pt idx="67">
                  <c:v>635.318678566182</c:v>
                </c:pt>
                <c:pt idx="68">
                  <c:v>578.4021469661747</c:v>
                </c:pt>
                <c:pt idx="69">
                  <c:v>524.253780593892</c:v>
                </c:pt>
                <c:pt idx="70">
                  <c:v>472.7325955853812</c:v>
                </c:pt>
                <c:pt idx="71">
                  <c:v>423.7059396886505</c:v>
                </c:pt>
                <c:pt idx="72">
                  <c:v>377.048864884317</c:v>
                </c:pt>
                <c:pt idx="73">
                  <c:v>332.6435601389675</c:v>
                </c:pt>
                <c:pt idx="74">
                  <c:v>290.3788375841177</c:v>
                </c:pt>
                <c:pt idx="75">
                  <c:v>250.1496662207792</c:v>
                </c:pt>
                <c:pt idx="76">
                  <c:v>211.8567479479461</c:v>
                </c:pt>
                <c:pt idx="77">
                  <c:v>175.4061313283746</c:v>
                </c:pt>
                <c:pt idx="78">
                  <c:v>140.7088590478197</c:v>
                </c:pt>
                <c:pt idx="79">
                  <c:v>107.6806454985781</c:v>
                </c:pt>
                <c:pt idx="80">
                  <c:v>76.24158133245453</c:v>
                </c:pt>
                <c:pt idx="81">
                  <c:v>46.315862200041</c:v>
                </c:pt>
                <c:pt idx="82">
                  <c:v>17.83153920965924</c:v>
                </c:pt>
                <c:pt idx="83">
                  <c:v>-9.279711072518692</c:v>
                </c:pt>
                <c:pt idx="84">
                  <c:v>-35.08279901472997</c:v>
                </c:pt>
                <c:pt idx="85">
                  <c:v>-59.63941841636552</c:v>
                </c:pt>
                <c:pt idx="86">
                  <c:v>-83.0082286292782</c:v>
                </c:pt>
                <c:pt idx="87">
                  <c:v>-105.2450236554141</c:v>
                </c:pt>
                <c:pt idx="88">
                  <c:v>-126.4028894202784</c:v>
                </c:pt>
                <c:pt idx="89">
                  <c:v>-146.5323502946194</c:v>
                </c:pt>
                <c:pt idx="90">
                  <c:v>-165.6815058157044</c:v>
                </c:pt>
                <c:pt idx="91">
                  <c:v>-183.8961584614262</c:v>
                </c:pt>
                <c:pt idx="92">
                  <c:v>-201.2199332384953</c:v>
                </c:pt>
                <c:pt idx="93">
                  <c:v>-217.6943897657729</c:v>
                </c:pt>
                <c:pt idx="94">
                  <c:v>-233.3591274653154</c:v>
                </c:pt>
                <c:pt idx="95">
                  <c:v>-248.2518844089936</c:v>
                </c:pt>
                <c:pt idx="96">
                  <c:v>-262.4086303156872</c:v>
                </c:pt>
                <c:pt idx="97">
                  <c:v>-275.8636541446103</c:v>
                </c:pt>
                <c:pt idx="98">
                  <c:v>-288.6496466855787</c:v>
                </c:pt>
                <c:pt idx="99">
                  <c:v>-300.7977785111431</c:v>
                </c:pt>
                <c:pt idx="100">
                  <c:v>-312.3377736197726</c:v>
                </c:pt>
                <c:pt idx="101">
                  <c:v>-323.2979790687459</c:v>
                </c:pt>
                <c:pt idx="102">
                  <c:v>-333.7054308707302</c:v>
                </c:pt>
                <c:pt idx="103">
                  <c:v>-343.5859163999012</c:v>
                </c:pt>
                <c:pt idx="104">
                  <c:v>-352.9640335358707</c:v>
                </c:pt>
                <c:pt idx="105">
                  <c:v>-361.8632467533608</c:v>
                </c:pt>
                <c:pt idx="106">
                  <c:v>-370.3059403455555</c:v>
                </c:pt>
                <c:pt idx="107">
                  <c:v>-378.313468959186</c:v>
                </c:pt>
                <c:pt idx="108">
                  <c:v>-385.9062055992435</c:v>
                </c:pt>
                <c:pt idx="109">
                  <c:v>-393.103587254016</c:v>
                </c:pt>
                <c:pt idx="110">
                  <c:v>-399.9241582768713</c:v>
                </c:pt>
                <c:pt idx="111">
                  <c:v>-406.3856116517163</c:v>
                </c:pt>
                <c:pt idx="112">
                  <c:v>-412.5048282605967</c:v>
                </c:pt>
                <c:pt idx="113">
                  <c:v>-418.2979142624873</c:v>
                </c:pt>
                <c:pt idx="114">
                  <c:v>-423.7802366858123</c:v>
                </c:pt>
                <c:pt idx="115">
                  <c:v>-428.9664573297196</c:v>
                </c:pt>
                <c:pt idx="116">
                  <c:v>-433.8705650622469</c:v>
                </c:pt>
                <c:pt idx="117">
                  <c:v>-438.5059066002032</c:v>
                </c:pt>
                <c:pt idx="118">
                  <c:v>-442.8852158468939</c:v>
                </c:pt>
                <c:pt idx="119">
                  <c:v>-447.0206418615926</c:v>
                </c:pt>
              </c:numCache>
            </c:numRef>
          </c:yVal>
          <c:smooth val="0"/>
          <c:extLst xmlns:c16r2="http://schemas.microsoft.com/office/drawing/2015/06/chart">
            <c:ext xmlns:c16="http://schemas.microsoft.com/office/drawing/2014/chart" uri="{C3380CC4-5D6E-409C-BE32-E72D297353CC}">
              <c16:uniqueId val="{00000009-FBBB-435A-AF68-52FD9CC517DE}"/>
            </c:ext>
          </c:extLst>
        </c:ser>
        <c:dLbls>
          <c:showLegendKey val="0"/>
          <c:showVal val="0"/>
          <c:showCatName val="0"/>
          <c:showSerName val="0"/>
          <c:showPercent val="0"/>
          <c:showBubbleSize val="0"/>
        </c:dLbls>
        <c:axId val="-1149090992"/>
        <c:axId val="-1149088800"/>
      </c:scatterChart>
      <c:valAx>
        <c:axId val="-114909099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49088800"/>
        <c:crosses val="autoZero"/>
        <c:crossBetween val="midCat"/>
      </c:valAx>
      <c:valAx>
        <c:axId val="-1149088800"/>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149090992"/>
        <c:crosses val="autoZero"/>
        <c:crossBetween val="midCat"/>
      </c:valAx>
    </c:plotArea>
    <c:legend>
      <c:legendPos val="r"/>
      <c:layout>
        <c:manualLayout>
          <c:xMode val="edge"/>
          <c:yMode val="edge"/>
          <c:x val="0.828572439243307"/>
          <c:y val="0.0265082959050231"/>
          <c:w val="0.135125043591605"/>
          <c:h val="0.93100362147012"/>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3:$C$122</c:f>
              <c:numCache>
                <c:formatCode>_(* #,##0_);_(* \(#,##0\);_(* "-"??_);_(@_)</c:formatCode>
                <c:ptCount val="120"/>
                <c:pt idx="0">
                  <c:v>0.0</c:v>
                </c:pt>
                <c:pt idx="1">
                  <c:v>-102181.8620643578</c:v>
                </c:pt>
                <c:pt idx="2">
                  <c:v>-195132.1680419517</c:v>
                </c:pt>
                <c:pt idx="3">
                  <c:v>-279496.0214107707</c:v>
                </c:pt>
                <c:pt idx="4">
                  <c:v>-355977.5804547276</c:v>
                </c:pt>
                <c:pt idx="5">
                  <c:v>-425288.2141492807</c:v>
                </c:pt>
                <c:pt idx="6">
                  <c:v>-488115.3970976506</c:v>
                </c:pt>
                <c:pt idx="7">
                  <c:v>-545105.1671199639</c:v>
                </c:pt>
                <c:pt idx="8">
                  <c:v>-596853.374034686</c:v>
                </c:pt>
                <c:pt idx="9">
                  <c:v>-643902.518261814</c:v>
                </c:pt>
                <c:pt idx="10">
                  <c:v>-686742.0440665034</c:v>
                </c:pt>
                <c:pt idx="11">
                  <c:v>-725810.6747996232</c:v>
                </c:pt>
                <c:pt idx="12">
                  <c:v>-761499.8656991964</c:v>
                </c:pt>
                <c:pt idx="13">
                  <c:v>-807871.280446207</c:v>
                </c:pt>
                <c:pt idx="14">
                  <c:v>-849701.4049523921</c:v>
                </c:pt>
                <c:pt idx="15">
                  <c:v>-887643.9701787763</c:v>
                </c:pt>
                <c:pt idx="16">
                  <c:v>-922222.3265461791</c:v>
                </c:pt>
                <c:pt idx="17">
                  <c:v>-953862.0313350985</c:v>
                </c:pt>
                <c:pt idx="18">
                  <c:v>-982914.1953644513</c:v>
                </c:pt>
                <c:pt idx="19">
                  <c:v>-1.00967236157783E6</c:v>
                </c:pt>
                <c:pt idx="20">
                  <c:v>-1.03438484549423E6</c:v>
                </c:pt>
                <c:pt idx="21">
                  <c:v>-1.0572638726267E6</c:v>
                </c:pt>
                <c:pt idx="22">
                  <c:v>-1.07849243887376E6</c:v>
                </c:pt>
                <c:pt idx="23">
                  <c:v>-1.09822953827886E6</c:v>
                </c:pt>
                <c:pt idx="24">
                  <c:v>-1.1166142084366E6</c:v>
                </c:pt>
                <c:pt idx="25">
                  <c:v>-1.13376870978485E6</c:v>
                </c:pt>
                <c:pt idx="26">
                  <c:v>-1.1498247902051E6</c:v>
                </c:pt>
                <c:pt idx="27">
                  <c:v>-1.16487217818211E6</c:v>
                </c:pt>
                <c:pt idx="28">
                  <c:v>-1.17899151263035E6</c:v>
                </c:pt>
                <c:pt idx="29">
                  <c:v>-1.19225544605734E6</c:v>
                </c:pt>
                <c:pt idx="30">
                  <c:v>-1.20472954824736E6</c:v>
                </c:pt>
                <c:pt idx="31">
                  <c:v>-1.21647309922496E6</c:v>
                </c:pt>
                <c:pt idx="32">
                  <c:v>-1.22753978636292E6</c:v>
                </c:pt>
                <c:pt idx="33">
                  <c:v>-1.23797831801744E6</c:v>
                </c:pt>
                <c:pt idx="34">
                  <c:v>-1.24783296429392E6</c:v>
                </c:pt>
                <c:pt idx="35">
                  <c:v>-1.2571440340732E6</c:v>
                </c:pt>
                <c:pt idx="36">
                  <c:v>-1.26594829619596E6</c:v>
                </c:pt>
                <c:pt idx="37">
                  <c:v>-1.27427935166067E6</c:v>
                </c:pt>
                <c:pt idx="38">
                  <c:v>-1.28216796280357E6</c:v>
                </c:pt>
                <c:pt idx="39">
                  <c:v>-1.28964238589213E6</c:v>
                </c:pt>
                <c:pt idx="40">
                  <c:v>-1.29672857227992E6</c:v>
                </c:pt>
                <c:pt idx="41">
                  <c:v>-1.30345040164997E6</c:v>
                </c:pt>
                <c:pt idx="42">
                  <c:v>-1.30982988852911E6</c:v>
                </c:pt>
                <c:pt idx="43">
                  <c:v>-1.31588736516697E6</c:v>
                </c:pt>
                <c:pt idx="44">
                  <c:v>-1.32164164370846E6</c:v>
                </c:pt>
                <c:pt idx="45">
                  <c:v>-1.32711016019871E6</c:v>
                </c:pt>
                <c:pt idx="46">
                  <c:v>-1.33230910262621E6</c:v>
                </c:pt>
                <c:pt idx="47">
                  <c:v>-1.33725352492534E6</c:v>
                </c:pt>
                <c:pt idx="48">
                  <c:v>-1.34195744861533E6</c:v>
                </c:pt>
                <c:pt idx="49">
                  <c:v>-1.3464339535416E6</c:v>
                </c:pt>
                <c:pt idx="50">
                  <c:v>-1.35069525900263E6</c:v>
                </c:pt>
                <c:pt idx="51">
                  <c:v>-1.3547527963873E6</c:v>
                </c:pt>
                <c:pt idx="52">
                  <c:v>-1.35861727438044E6</c:v>
                </c:pt>
                <c:pt idx="53">
                  <c:v>-1.3622987374233E6</c:v>
                </c:pt>
                <c:pt idx="54">
                  <c:v>-1.36580661830947E6</c:v>
                </c:pt>
                <c:pt idx="55">
                  <c:v>-1.3691497855824E6</c:v>
                </c:pt>
                <c:pt idx="56">
                  <c:v>-1.37233658631971E6</c:v>
                </c:pt>
                <c:pt idx="57">
                  <c:v>-1.37537488481994E6</c:v>
                </c:pt>
                <c:pt idx="58">
                  <c:v>-1.37827209764603E6</c:v>
                </c:pt>
                <c:pt idx="59">
                  <c:v>-1.38103522542607E6</c:v>
                </c:pt>
                <c:pt idx="60">
                  <c:v>-1.3836708817644E6</c:v>
                </c:pt>
                <c:pt idx="61">
                  <c:v>-1.38618531957479E6</c:v>
                </c:pt>
                <c:pt idx="62">
                  <c:v>-1.38858445511079E6</c:v>
                </c:pt>
                <c:pt idx="63">
                  <c:v>-1.39087388993632E6</c:v>
                </c:pt>
                <c:pt idx="64">
                  <c:v>-1.39305893105114E6</c:v>
                </c:pt>
                <c:pt idx="65">
                  <c:v>-1.39514460936158E6</c:v>
                </c:pt>
                <c:pt idx="66">
                  <c:v>-1.39713569666416E6</c:v>
                </c:pt>
                <c:pt idx="67">
                  <c:v>-1.3990367212914E6</c:v>
                </c:pt>
                <c:pt idx="68">
                  <c:v>-1.40085198255156E6</c:v>
                </c:pt>
                <c:pt idx="69">
                  <c:v>-1.4025855640799E6</c:v>
                </c:pt>
                <c:pt idx="70">
                  <c:v>-1.40424134620503E6</c:v>
                </c:pt>
                <c:pt idx="71">
                  <c:v>-1.40582301742337E6</c:v>
                </c:pt>
                <c:pt idx="72">
                  <c:v>-1.40733408506374E6</c:v>
                </c:pt>
                <c:pt idx="73">
                  <c:v>-1.40877788521557E6</c:v>
                </c:pt>
                <c:pt idx="74">
                  <c:v>-1.41015759198619E6</c:v>
                </c:pt>
                <c:pt idx="75">
                  <c:v>-1.41147622614573E6</c:v>
                </c:pt>
                <c:pt idx="76">
                  <c:v>-1.41273666321179E6</c:v>
                </c:pt>
                <c:pt idx="77">
                  <c:v>-1.41394164102086E6</c:v>
                </c:pt>
                <c:pt idx="78">
                  <c:v>-1.4150937668285E6</c:v>
                </c:pt>
                <c:pt idx="79">
                  <c:v>-1.416195523976E6</c:v>
                </c:pt>
                <c:pt idx="80">
                  <c:v>-1.41724927815754E6</c:v>
                </c:pt>
                <c:pt idx="81">
                  <c:v>-1.41825728331849E6</c:v>
                </c:pt>
                <c:pt idx="82">
                  <c:v>-1.41922168721251E6</c:v>
                </c:pt>
                <c:pt idx="83">
                  <c:v>-1.42014453664244E6</c:v>
                </c:pt>
                <c:pt idx="84">
                  <c:v>-1.42102778240771E6</c:v>
                </c:pt>
                <c:pt idx="85">
                  <c:v>-1.42187328397885E6</c:v>
                </c:pt>
                <c:pt idx="86">
                  <c:v>-1.4226828139178E6</c:v>
                </c:pt>
                <c:pt idx="87">
                  <c:v>-1.42345806206108E6</c:v>
                </c:pt>
                <c:pt idx="88">
                  <c:v>-1.42420063948154E6</c:v>
                </c:pt>
                <c:pt idx="89">
                  <c:v>-1.42491208224266E6</c:v>
                </c:pt>
                <c:pt idx="90">
                  <c:v>-1.42559385495887E6</c:v>
                </c:pt>
                <c:pt idx="91">
                  <c:v>-1.42624735417347E6</c:v>
                </c:pt>
                <c:pt idx="92">
                  <c:v>-1.42687391156558E6</c:v>
                </c:pt>
                <c:pt idx="93">
                  <c:v>-1.42747479699604E6</c:v>
                </c:pt>
                <c:pt idx="94">
                  <c:v>-1.42805122140174E6</c:v>
                </c:pt>
                <c:pt idx="95">
                  <c:v>-1.42860433954719E6</c:v>
                </c:pt>
                <c:pt idx="96">
                  <c:v>-1.42913525264125E6</c:v>
                </c:pt>
                <c:pt idx="97">
                  <c:v>-1.42964501082657E6</c:v>
                </c:pt>
                <c:pt idx="98">
                  <c:v>-1.43013461554878E6</c:v>
                </c:pt>
                <c:pt idx="99">
                  <c:v>-1.43060502181181E6</c:v>
                </c:pt>
                <c:pt idx="100">
                  <c:v>-1.43105714032548E6</c:v>
                </c:pt>
                <c:pt idx="101">
                  <c:v>-1.43149183955102E6</c:v>
                </c:pt>
                <c:pt idx="102">
                  <c:v>-1.43190994764977E6</c:v>
                </c:pt>
                <c:pt idx="103">
                  <c:v>-1.43231225434011E6</c:v>
                </c:pt>
                <c:pt idx="104">
                  <c:v>-1.43269951266722E6</c:v>
                </c:pt>
                <c:pt idx="105">
                  <c:v>-1.4330724406901E6</c:v>
                </c:pt>
                <c:pt idx="106">
                  <c:v>-1.43343172308991E6</c:v>
                </c:pt>
                <c:pt idx="107">
                  <c:v>-1.43377801270365E6</c:v>
                </c:pt>
                <c:pt idx="108">
                  <c:v>-1.43411193198664E6</c:v>
                </c:pt>
                <c:pt idx="109">
                  <c:v>-1.43443407440748E6</c:v>
                </c:pt>
                <c:pt idx="110">
                  <c:v>-1.43474500577858E6</c:v>
                </c:pt>
                <c:pt idx="111">
                  <c:v>-1.43504526552548E6</c:v>
                </c:pt>
                <c:pt idx="112">
                  <c:v>-1.43533536789774E6</c:v>
                </c:pt>
                <c:pt idx="113">
                  <c:v>-1.43561580312438E6</c:v>
                </c:pt>
                <c:pt idx="114">
                  <c:v>-1.43588703851622E6</c:v>
                </c:pt>
                <c:pt idx="115">
                  <c:v>-1.43614951951792E6</c:v>
                </c:pt>
                <c:pt idx="116">
                  <c:v>-1.43640367071176E6</c:v>
                </c:pt>
                <c:pt idx="117">
                  <c:v>-1.43664989677568E6</c:v>
                </c:pt>
                <c:pt idx="118">
                  <c:v>-1.43688858339756E6</c:v>
                </c:pt>
                <c:pt idx="119">
                  <c:v>-1.43712009814777E6</c:v>
                </c:pt>
              </c:numCache>
            </c:numRef>
          </c:yVal>
          <c:smooth val="0"/>
          <c:extLst xmlns:c16r2="http://schemas.microsoft.com/office/drawing/2015/06/chart">
            <c:ext xmlns:c16="http://schemas.microsoft.com/office/drawing/2014/chart" uri="{C3380CC4-5D6E-409C-BE32-E72D297353CC}">
              <c16:uniqueId val="{00000000-1C97-4DFC-8043-E21599BA2316}"/>
            </c:ext>
          </c:extLst>
        </c:ser>
        <c:ser>
          <c:idx val="2"/>
          <c:order val="1"/>
          <c:tx>
            <c:strRef>
              <c:f>'Delta Graph Data'!$Q$1:$X$1</c:f>
              <c:strCache>
                <c:ptCount val="1"/>
                <c:pt idx="0">
                  <c:v>Set 2</c:v>
                </c:pt>
              </c:strCache>
            </c:strRef>
          </c:tx>
          <c:spPr>
            <a:ln w="47625">
              <a:noFill/>
            </a:ln>
          </c:spPr>
          <c:marker>
            <c:symbol val="triangle"/>
            <c:size val="2"/>
          </c:marker>
          <c:xVal>
            <c:numRef>
              <c:f>'Delta Graph Data'!$A$3:$A$22</c:f>
              <c:numCache>
                <c:formatCode>_(* #,##0_);_(* \(#,##0\);_(* "-"??_);_(@_)</c:formatCode>
                <c:ptCount val="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numCache>
            </c:numRef>
          </c:xVal>
          <c:yVal>
            <c:numRef>
              <c:f>'Delta Graph Data'!$S$3:$S$122</c:f>
              <c:numCache>
                <c:formatCode>_(* #,##0_);_(* \(#,##0\);_(* "-"??_);_(@_)</c:formatCode>
                <c:ptCount val="120"/>
                <c:pt idx="0">
                  <c:v>0.0</c:v>
                </c:pt>
                <c:pt idx="1">
                  <c:v>-102181.8620643578</c:v>
                </c:pt>
                <c:pt idx="2">
                  <c:v>-195132.1685329957</c:v>
                </c:pt>
                <c:pt idx="3">
                  <c:v>-279496.0231843023</c:v>
                </c:pt>
                <c:pt idx="4">
                  <c:v>-355977.5843930836</c:v>
                </c:pt>
                <c:pt idx="5">
                  <c:v>-425288.2210947571</c:v>
                </c:pt>
                <c:pt idx="6">
                  <c:v>-488115.4077748666</c:v>
                </c:pt>
                <c:pt idx="7">
                  <c:v>-545105.1820929486</c:v>
                </c:pt>
                <c:pt idx="8">
                  <c:v>-596853.3936857094</c:v>
                </c:pt>
                <c:pt idx="9">
                  <c:v>-643902.542783301</c:v>
                </c:pt>
                <c:pt idx="10">
                  <c:v>-686742.073460369</c:v>
                </c:pt>
                <c:pt idx="11">
                  <c:v>-725810.7088805593</c:v>
                </c:pt>
                <c:pt idx="12">
                  <c:v>-761499.9040998353</c:v>
                </c:pt>
                <c:pt idx="13">
                  <c:v>-807871.322623028</c:v>
                </c:pt>
                <c:pt idx="14">
                  <c:v>-849701.4503770632</c:v>
                </c:pt>
                <c:pt idx="15">
                  <c:v>-887644.0182802686</c:v>
                </c:pt>
                <c:pt idx="16">
                  <c:v>-922222.376675146</c:v>
                </c:pt>
                <c:pt idx="17">
                  <c:v>-953862.0827315261</c:v>
                </c:pt>
                <c:pt idx="18">
                  <c:v>-982914.2471274388</c:v>
                </c:pt>
                <c:pt idx="19">
                  <c:v>-1.00967241263721E6</c:v>
                </c:pt>
                <c:pt idx="20">
                  <c:v>-1.03438489458409E6</c:v>
                </c:pt>
                <c:pt idx="21">
                  <c:v>-1.0572639182611E6</c:v>
                </c:pt>
                <c:pt idx="22">
                  <c:v>-1.07849247932498E6</c:v>
                </c:pt>
                <c:pt idx="23">
                  <c:v>-1.09822957155851E6</c:v>
                </c:pt>
                <c:pt idx="24">
                  <c:v>-1.11661423227984E6</c:v>
                </c:pt>
                <c:pt idx="25">
                  <c:v>-1.13376872163791E6</c:v>
                </c:pt>
                <c:pt idx="26">
                  <c:v>-1.14982478722061E6</c:v>
                </c:pt>
                <c:pt idx="27">
                  <c:v>-1.16487215721888E6</c:v>
                </c:pt>
                <c:pt idx="28">
                  <c:v>-1.17899147025691E6</c:v>
                </c:pt>
                <c:pt idx="29">
                  <c:v>-1.1922553785557E6</c:v>
                </c:pt>
                <c:pt idx="30">
                  <c:v>-1.20472945161739E6</c:v>
                </c:pt>
                <c:pt idx="31">
                  <c:v>-1.21647296918988E6</c:v>
                </c:pt>
                <c:pt idx="32">
                  <c:v>-1.22753961837591E6</c:v>
                </c:pt>
                <c:pt idx="33">
                  <c:v>-1.23797810726979E6</c:v>
                </c:pt>
                <c:pt idx="34">
                  <c:v>-1.24783270572441E6</c:v>
                </c:pt>
                <c:pt idx="35">
                  <c:v>-1.2571437223789E6</c:v>
                </c:pt>
                <c:pt idx="36">
                  <c:v>-1.26594792584407E6</c:v>
                </c:pt>
                <c:pt idx="37">
                  <c:v>-1.27427891690144E6</c:v>
                </c:pt>
                <c:pt idx="38">
                  <c:v>-1.28216745768381E6</c:v>
                </c:pt>
                <c:pt idx="39">
                  <c:v>-1.28964180426942E6</c:v>
                </c:pt>
                <c:pt idx="40">
                  <c:v>-1.2967279078371E6</c:v>
                </c:pt>
                <c:pt idx="41">
                  <c:v>-1.3034496479097E6</c:v>
                </c:pt>
                <c:pt idx="42">
                  <c:v>-1.30982903886849E6</c:v>
                </c:pt>
                <c:pt idx="43">
                  <c:v>-1.3158864128318E6</c:v>
                </c:pt>
                <c:pt idx="44">
                  <c:v>-1.32164058182722E6</c:v>
                </c:pt>
                <c:pt idx="45">
                  <c:v>-1.32710898179604E6</c:v>
                </c:pt>
                <c:pt idx="46">
                  <c:v>-1.33230780063574E6</c:v>
                </c:pt>
                <c:pt idx="47">
                  <c:v>-1.33725209220194E6</c:v>
                </c:pt>
                <c:pt idx="48">
                  <c:v>-1.34195587794661E6</c:v>
                </c:pt>
                <c:pt idx="49">
                  <c:v>-1.34643223765871E6</c:v>
                </c:pt>
                <c:pt idx="50">
                  <c:v>-1.35069339059029E6</c:v>
                </c:pt>
                <c:pt idx="51">
                  <c:v>-1.35475076809301E6</c:v>
                </c:pt>
                <c:pt idx="52">
                  <c:v>-1.35861507882308E6</c:v>
                </c:pt>
                <c:pt idx="53">
                  <c:v>-1.36229636720088E6</c:v>
                </c:pt>
                <c:pt idx="54">
                  <c:v>-1.36580406600622E6</c:v>
                </c:pt>
                <c:pt idx="55">
                  <c:v>-1.36914704377517E6</c:v>
                </c:pt>
                <c:pt idx="56">
                  <c:v>-1.37233364758374E6</c:v>
                </c:pt>
                <c:pt idx="57">
                  <c:v>-1.37537174173399E6</c:v>
                </c:pt>
                <c:pt idx="58">
                  <c:v>-1.37826874279697E6</c:v>
                </c:pt>
                <c:pt idx="59">
                  <c:v>-1.38103165141291E6</c:v>
                </c:pt>
                <c:pt idx="60">
                  <c:v>-1.38366708120181E6</c:v>
                </c:pt>
                <c:pt idx="61">
                  <c:v>-1.38618128509621E6</c:v>
                </c:pt>
                <c:pt idx="62">
                  <c:v>-1.38858017937107E6</c:v>
                </c:pt>
                <c:pt idx="63">
                  <c:v>-1.39086936561397E6</c:v>
                </c:pt>
                <c:pt idx="64">
                  <c:v>-1.3930541508503E6</c:v>
                </c:pt>
                <c:pt idx="65">
                  <c:v>-1.39513956601355E6</c:v>
                </c:pt>
                <c:pt idx="66">
                  <c:v>-1.39713038292874E6</c:v>
                </c:pt>
                <c:pt idx="67">
                  <c:v>-1.3990311299579E6</c:v>
                </c:pt>
                <c:pt idx="68">
                  <c:v>-1.40084610643969E6</c:v>
                </c:pt>
                <c:pt idx="69">
                  <c:v>-1.40257939604025E6</c:v>
                </c:pt>
                <c:pt idx="70">
                  <c:v>-1.40423487911958E6</c:v>
                </c:pt>
                <c:pt idx="71">
                  <c:v>-1.4058162442057E6</c:v>
                </c:pt>
                <c:pt idx="72">
                  <c:v>-1.40732699865911E6</c:v>
                </c:pt>
                <c:pt idx="73">
                  <c:v>-1.40877047860094E6</c:v>
                </c:pt>
                <c:pt idx="74">
                  <c:v>-1.41014985817009E6</c:v>
                </c:pt>
                <c:pt idx="75">
                  <c:v>-1.41146815816801E6</c:v>
                </c:pt>
                <c:pt idx="76">
                  <c:v>-1.41272825414331E6</c:v>
                </c:pt>
                <c:pt idx="77">
                  <c:v>-1.41393288396315E6</c:v>
                </c:pt>
                <c:pt idx="78">
                  <c:v>-1.4150846549133E6</c:v>
                </c:pt>
                <c:pt idx="79">
                  <c:v>-1.4161860503648E6</c:v>
                </c:pt>
                <c:pt idx="80">
                  <c:v>-1.41723943604106E6</c:v>
                </c:pt>
                <c:pt idx="81">
                  <c:v>-1.41824706591613E6</c:v>
                </c:pt>
                <c:pt idx="82">
                  <c:v>-1.41921108777178E6</c:v>
                </c:pt>
                <c:pt idx="83">
                  <c:v>-1.4201335484384E6</c:v>
                </c:pt>
                <c:pt idx="84">
                  <c:v>-1.42101639874233E6</c:v>
                </c:pt>
                <c:pt idx="85">
                  <c:v>-1.42186149818048E6</c:v>
                </c:pt>
                <c:pt idx="86">
                  <c:v>-1.42267061934049E6</c:v>
                </c:pt>
                <c:pt idx="87">
                  <c:v>-1.42344545208406E6</c:v>
                </c:pt>
                <c:pt idx="88">
                  <c:v>-1.42418760750855E6</c:v>
                </c:pt>
                <c:pt idx="89">
                  <c:v>-1.42489862170144E6</c:v>
                </c:pt>
                <c:pt idx="90">
                  <c:v>-1.42557995930052E6</c:v>
                </c:pt>
                <c:pt idx="91">
                  <c:v>-1.42623301687193E6</c:v>
                </c:pt>
                <c:pt idx="92">
                  <c:v>-1.42685912611709E6</c:v>
                </c:pt>
                <c:pt idx="93">
                  <c:v>-1.42745955691857E6</c:v>
                </c:pt>
                <c:pt idx="94">
                  <c:v>-1.42803552023453E6</c:v>
                </c:pt>
                <c:pt idx="95">
                  <c:v>-1.4285881708502E6</c:v>
                </c:pt>
                <c:pt idx="96">
                  <c:v>-1.42911860999471E6</c:v>
                </c:pt>
                <c:pt idx="97">
                  <c:v>-1.42962788783053E6</c:v>
                </c:pt>
                <c:pt idx="98">
                  <c:v>-1.43011700582266E6</c:v>
                </c:pt>
                <c:pt idx="99">
                  <c:v>-1.43058691899396E6</c:v>
                </c:pt>
                <c:pt idx="100">
                  <c:v>-1.43103853807282E6</c:v>
                </c:pt>
                <c:pt idx="101">
                  <c:v>-1.43147273153861E6</c:v>
                </c:pt>
                <c:pt idx="102">
                  <c:v>-1.43189032757049E6</c:v>
                </c:pt>
                <c:pt idx="103">
                  <c:v>-1.4322921159043E6</c:v>
                </c:pt>
                <c:pt idx="104">
                  <c:v>-1.43267884960234E6</c:v>
                </c:pt>
                <c:pt idx="105">
                  <c:v>-1.43305124674043E6</c:v>
                </c:pt>
                <c:pt idx="106">
                  <c:v>-1.43340999201628E6</c:v>
                </c:pt>
                <c:pt idx="107">
                  <c:v>-1.43375573828311E6</c:v>
                </c:pt>
                <c:pt idx="108">
                  <c:v>-1.43408910801228E6</c:v>
                </c:pt>
                <c:pt idx="109">
                  <c:v>-1.43441069468811E6</c:v>
                </c:pt>
                <c:pt idx="110">
                  <c:v>-1.43472106413857E6</c:v>
                </c:pt>
                <c:pt idx="111">
                  <c:v>-1.4350207558045E6</c:v>
                </c:pt>
                <c:pt idx="112">
                  <c:v>-1.4353102839506E6</c:v>
                </c:pt>
                <c:pt idx="113">
                  <c:v>-1.4355901388208E6</c:v>
                </c:pt>
                <c:pt idx="114">
                  <c:v>-1.43586078774073E6</c:v>
                </c:pt>
                <c:pt idx="115">
                  <c:v>-1.43612267616962E6</c:v>
                </c:pt>
                <c:pt idx="116">
                  <c:v>-1.43637622870424E6</c:v>
                </c:pt>
                <c:pt idx="117">
                  <c:v>-1.43662185003686E6</c:v>
                </c:pt>
                <c:pt idx="118">
                  <c:v>-1.43685992586957E6</c:v>
                </c:pt>
                <c:pt idx="119">
                  <c:v>-1.43709082378681E6</c:v>
                </c:pt>
              </c:numCache>
            </c:numRef>
          </c:yVal>
          <c:smooth val="0"/>
          <c:extLst xmlns:c16r2="http://schemas.microsoft.com/office/drawing/2015/06/chart">
            <c:ext xmlns:c16="http://schemas.microsoft.com/office/drawing/2014/chart" uri="{C3380CC4-5D6E-409C-BE32-E72D297353CC}">
              <c16:uniqueId val="{00000001-1C97-4DFC-8043-E21599BA2316}"/>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I$3:$AI$122</c:f>
              <c:numCache>
                <c:formatCode>_(* #,##0_);_(* \(#,##0\);_(* "-"??_);_(@_)</c:formatCode>
                <c:ptCount val="120"/>
                <c:pt idx="0">
                  <c:v>0.0</c:v>
                </c:pt>
                <c:pt idx="1">
                  <c:v>-102163.8873482787</c:v>
                </c:pt>
                <c:pt idx="2">
                  <c:v>-195060.6337590422</c:v>
                </c:pt>
                <c:pt idx="3">
                  <c:v>-279341.6187745382</c:v>
                </c:pt>
                <c:pt idx="4">
                  <c:v>-355716.3680153638</c:v>
                </c:pt>
                <c:pt idx="5">
                  <c:v>-424900.8206687311</c:v>
                </c:pt>
                <c:pt idx="6">
                  <c:v>-487586.3283468939</c:v>
                </c:pt>
                <c:pt idx="7">
                  <c:v>-544422.2070845673</c:v>
                </c:pt>
                <c:pt idx="8">
                  <c:v>-596007.0704169017</c:v>
                </c:pt>
                <c:pt idx="9">
                  <c:v>-642885.7423045332</c:v>
                </c:pt>
                <c:pt idx="10">
                  <c:v>-685549.6152830057</c:v>
                </c:pt>
                <c:pt idx="11">
                  <c:v>-724439.0419710434</c:v>
                </c:pt>
                <c:pt idx="12">
                  <c:v>-759946.836370212</c:v>
                </c:pt>
                <c:pt idx="13">
                  <c:v>-806135.5365039778</c:v>
                </c:pt>
                <c:pt idx="14">
                  <c:v>-847781.446149579</c:v>
                </c:pt>
                <c:pt idx="15">
                  <c:v>-885539.0015474581</c:v>
                </c:pt>
                <c:pt idx="16">
                  <c:v>-919932.2175725915</c:v>
                </c:pt>
                <c:pt idx="17">
                  <c:v>-951387.2555695769</c:v>
                </c:pt>
                <c:pt idx="18">
                  <c:v>-980255.7616384295</c:v>
                </c:pt>
                <c:pt idx="19">
                  <c:v>-1.00683174375087E6</c:v>
                </c:pt>
                <c:pt idx="20">
                  <c:v>-1.03136391482642E6</c:v>
                </c:pt>
                <c:pt idx="21">
                  <c:v>-1.05406483503043E6</c:v>
                </c:pt>
                <c:pt idx="22">
                  <c:v>-1.07511777811937E6</c:v>
                </c:pt>
                <c:pt idx="23">
                  <c:v>-1.09468196549054E6</c:v>
                </c:pt>
                <c:pt idx="24">
                  <c:v>-1.11289661776909E6</c:v>
                </c:pt>
                <c:pt idx="25">
                  <c:v>-1.12988413991708E6</c:v>
                </c:pt>
                <c:pt idx="26">
                  <c:v>-1.14577638650924E6</c:v>
                </c:pt>
                <c:pt idx="27">
                  <c:v>-1.1606631632264E6</c:v>
                </c:pt>
                <c:pt idx="28">
                  <c:v>-1.17462516350688E6</c:v>
                </c:pt>
                <c:pt idx="29">
                  <c:v>-1.18773507514519E6</c:v>
                </c:pt>
                <c:pt idx="30">
                  <c:v>-1.20005848693714E6</c:v>
                </c:pt>
                <c:pt idx="31">
                  <c:v>-1.21165468419404E6</c:v>
                </c:pt>
                <c:pt idx="32">
                  <c:v>-1.22257734803998E6</c:v>
                </c:pt>
                <c:pt idx="33">
                  <c:v>-1.23287517092118E6</c:v>
                </c:pt>
                <c:pt idx="34">
                  <c:v>-1.24259239897221E6</c:v>
                </c:pt>
                <c:pt idx="35">
                  <c:v>-1.2517693104066E6</c:v>
                </c:pt>
                <c:pt idx="36">
                  <c:v>-1.26044263786243E6</c:v>
                </c:pt>
                <c:pt idx="37">
                  <c:v>-1.26864594158728E6</c:v>
                </c:pt>
                <c:pt idx="38">
                  <c:v>-1.27640993945622E6</c:v>
                </c:pt>
                <c:pt idx="39">
                  <c:v>-1.28376284026132E6</c:v>
                </c:pt>
                <c:pt idx="40">
                  <c:v>-1.29073054546966E6</c:v>
                </c:pt>
                <c:pt idx="41">
                  <c:v>-1.2973368829835E6</c:v>
                </c:pt>
                <c:pt idx="42">
                  <c:v>-1.30360381409128E6</c:v>
                </c:pt>
                <c:pt idx="43">
                  <c:v>-1.30955161671498E6</c:v>
                </c:pt>
                <c:pt idx="44">
                  <c:v>-1.31519904789365E6</c:v>
                </c:pt>
                <c:pt idx="45">
                  <c:v>-1.32056348805061E6</c:v>
                </c:pt>
                <c:pt idx="46">
                  <c:v>-1.3256610692578E6</c:v>
                </c:pt>
                <c:pt idx="47">
                  <c:v>-1.3305067894249E6</c:v>
                </c:pt>
                <c:pt idx="48">
                  <c:v>-1.33511461409559E6</c:v>
                </c:pt>
                <c:pt idx="49">
                  <c:v>-1.33949756732149E6</c:v>
                </c:pt>
                <c:pt idx="50">
                  <c:v>-1.34366781290093E6</c:v>
                </c:pt>
                <c:pt idx="51">
                  <c:v>-1.34763672711031E6</c:v>
                </c:pt>
                <c:pt idx="52">
                  <c:v>-1.35141496398916E6</c:v>
                </c:pt>
                <c:pt idx="53">
                  <c:v>-1.35501251386733E6</c:v>
                </c:pt>
                <c:pt idx="54">
                  <c:v>-1.3584387560171E6</c:v>
                </c:pt>
                <c:pt idx="55">
                  <c:v>-1.36170250609788E6</c:v>
                </c:pt>
                <c:pt idx="56">
                  <c:v>-1.36481205898018E6</c:v>
                </c:pt>
                <c:pt idx="57">
                  <c:v>-1.36777522746534E6</c:v>
                </c:pt>
                <c:pt idx="58">
                  <c:v>-1.37059937735667E6</c:v>
                </c:pt>
                <c:pt idx="59">
                  <c:v>-1.37329145928288E6</c:v>
                </c:pt>
                <c:pt idx="60">
                  <c:v>-1.37585803762802E6</c:v>
                </c:pt>
                <c:pt idx="61">
                  <c:v>-1.37830531687983E6</c:v>
                </c:pt>
                <c:pt idx="62">
                  <c:v>-1.38063916567233E6</c:v>
                </c:pt>
                <c:pt idx="63">
                  <c:v>-1.38286513876592E6</c:v>
                </c:pt>
                <c:pt idx="64">
                  <c:v>-1.38498849718016E6</c:v>
                </c:pt>
                <c:pt idx="65">
                  <c:v>-1.38701422666969E6</c:v>
                </c:pt>
                <c:pt idx="66">
                  <c:v>-1.38894705471136E6</c:v>
                </c:pt>
                <c:pt idx="67">
                  <c:v>-1.39079146615185E6</c:v>
                </c:pt>
                <c:pt idx="68">
                  <c:v>-1.392551717648E6</c:v>
                </c:pt>
                <c:pt idx="69">
                  <c:v>-1.39423185101714E6</c:v>
                </c:pt>
                <c:pt idx="70">
                  <c:v>-1.39583570560166E6</c:v>
                </c:pt>
                <c:pt idx="71">
                  <c:v>-1.39736692974045E6</c:v>
                </c:pt>
                <c:pt idx="72">
                  <c:v>-1.39882899142969E6</c:v>
                </c:pt>
                <c:pt idx="73">
                  <c:v>-1.40022518824632E6</c:v>
                </c:pt>
                <c:pt idx="74">
                  <c:v>-1.40155865659997E6</c:v>
                </c:pt>
                <c:pt idx="75">
                  <c:v>-1.40283238037159E6</c:v>
                </c:pt>
                <c:pt idx="76">
                  <c:v>-1.40404919899141E6</c:v>
                </c:pt>
                <c:pt idx="77">
                  <c:v>-1.40521181500298E6</c:v>
                </c:pt>
                <c:pt idx="78">
                  <c:v>-1.40632280115545E6</c:v>
                </c:pt>
                <c:pt idx="79">
                  <c:v>-1.40738460706185E6</c:v>
                </c:pt>
                <c:pt idx="80">
                  <c:v>-1.40839956545744E6</c:v>
                </c:pt>
                <c:pt idx="81">
                  <c:v>-1.40936989808876E6</c:v>
                </c:pt>
                <c:pt idx="82">
                  <c:v>-1.41029772126115E6</c:v>
                </c:pt>
                <c:pt idx="83">
                  <c:v>-1.41118505106977E6</c:v>
                </c:pt>
                <c:pt idx="84">
                  <c:v>-1.41203380833671E6</c:v>
                </c:pt>
                <c:pt idx="85">
                  <c:v>-1.41284582327509E6</c:v>
                </c:pt>
                <c:pt idx="86">
                  <c:v>-1.41362283989861E6</c:v>
                </c:pt>
                <c:pt idx="87">
                  <c:v>-1.41436652019384E6</c:v>
                </c:pt>
                <c:pt idx="88">
                  <c:v>-1.4150784480708E6</c:v>
                </c:pt>
                <c:pt idx="89">
                  <c:v>-1.41576013310606E6</c:v>
                </c:pt>
                <c:pt idx="90">
                  <c:v>-1.4164130140916E6</c:v>
                </c:pt>
                <c:pt idx="91">
                  <c:v>-1.41703846240132E6</c:v>
                </c:pt>
                <c:pt idx="92">
                  <c:v>-1.4176377851863E6</c:v>
                </c:pt>
                <c:pt idx="93">
                  <c:v>-1.41821222840907E6</c:v>
                </c:pt>
                <c:pt idx="94">
                  <c:v>-1.41876297972627E6</c:v>
                </c:pt>
                <c:pt idx="95">
                  <c:v>-1.41929117122845E6</c:v>
                </c:pt>
                <c:pt idx="96">
                  <c:v>-1.41979788204501E6</c:v>
                </c:pt>
                <c:pt idx="97">
                  <c:v>-1.42028414082197E6</c:v>
                </c:pt>
                <c:pt idx="98">
                  <c:v>-1.42075092807938E6</c:v>
                </c:pt>
                <c:pt idx="99">
                  <c:v>-1.42119917845497E6</c:v>
                </c:pt>
                <c:pt idx="100">
                  <c:v>-1.42162978284005E6</c:v>
                </c:pt>
                <c:pt idx="101">
                  <c:v>-1.4220435904135E6</c:v>
                </c:pt>
                <c:pt idx="102">
                  <c:v>-1.42244141057891E6</c:v>
                </c:pt>
                <c:pt idx="103">
                  <c:v>-1.4228240148101E6</c:v>
                </c:pt>
                <c:pt idx="104">
                  <c:v>-1.4231921384095E6</c:v>
                </c:pt>
                <c:pt idx="105">
                  <c:v>-1.42354648218397E6</c:v>
                </c:pt>
                <c:pt idx="106">
                  <c:v>-1.423887714042E6</c:v>
                </c:pt>
                <c:pt idx="107">
                  <c:v>-1.42421647051633E6</c:v>
                </c:pt>
                <c:pt idx="108">
                  <c:v>-1.42453335821564E6</c:v>
                </c:pt>
                <c:pt idx="109">
                  <c:v>-1.42483895520865E6</c:v>
                </c:pt>
                <c:pt idx="110">
                  <c:v>-1.4251338123441E6</c:v>
                </c:pt>
                <c:pt idx="111">
                  <c:v>-1.42541845450956E6</c:v>
                </c:pt>
                <c:pt idx="112">
                  <c:v>-1.42569338183203E6</c:v>
                </c:pt>
                <c:pt idx="113">
                  <c:v>-1.42595907082316E6</c:v>
                </c:pt>
                <c:pt idx="114">
                  <c:v>-1.42621597547164E6</c:v>
                </c:pt>
                <c:pt idx="115">
                  <c:v>-1.4264645282853E6</c:v>
                </c:pt>
                <c:pt idx="116">
                  <c:v>-1.42670514128525E6</c:v>
                </c:pt>
                <c:pt idx="117">
                  <c:v>-1.42693820695441E6</c:v>
                </c:pt>
                <c:pt idx="118">
                  <c:v>-1.42716409914234E6</c:v>
                </c:pt>
                <c:pt idx="119">
                  <c:v>-1.42738317392869E6</c:v>
                </c:pt>
              </c:numCache>
            </c:numRef>
          </c:yVal>
          <c:smooth val="0"/>
          <c:extLst xmlns:c16r2="http://schemas.microsoft.com/office/drawing/2015/06/chart">
            <c:ext xmlns:c16="http://schemas.microsoft.com/office/drawing/2014/chart" uri="{C3380CC4-5D6E-409C-BE32-E72D297353CC}">
              <c16:uniqueId val="{00000002-1C97-4DFC-8043-E21599BA2316}"/>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Y$3:$AY$122</c:f>
              <c:numCache>
                <c:formatCode>_(* #,##0_);_(* \(#,##0\);_(* "-"??_);_(@_)</c:formatCode>
                <c:ptCount val="120"/>
                <c:pt idx="0">
                  <c:v>0.0</c:v>
                </c:pt>
                <c:pt idx="1">
                  <c:v>-58389.63546534719</c:v>
                </c:pt>
                <c:pt idx="2">
                  <c:v>-113579.0156026646</c:v>
                </c:pt>
                <c:pt idx="3">
                  <c:v>-165464.3577335067</c:v>
                </c:pt>
                <c:pt idx="4">
                  <c:v>-214093.4553887299</c:v>
                </c:pt>
                <c:pt idx="5">
                  <c:v>-259602.8522578711</c:v>
                </c:pt>
                <c:pt idx="6">
                  <c:v>-302176.8523822476</c:v>
                </c:pt>
                <c:pt idx="7">
                  <c:v>-342021.1672123056</c:v>
                </c:pt>
                <c:pt idx="8">
                  <c:v>-379346.3556657797</c:v>
                </c:pt>
                <c:pt idx="9">
                  <c:v>-414357.7714633736</c:v>
                </c:pt>
                <c:pt idx="10">
                  <c:v>-447249.7945706886</c:v>
                </c:pt>
                <c:pt idx="11">
                  <c:v>-478202.8475472564</c:v>
                </c:pt>
                <c:pt idx="12">
                  <c:v>-507382.190217873</c:v>
                </c:pt>
                <c:pt idx="13">
                  <c:v>-542774.107562739</c:v>
                </c:pt>
                <c:pt idx="14">
                  <c:v>-575451.3806202686</c:v>
                </c:pt>
                <c:pt idx="15">
                  <c:v>-605837.358814312</c:v>
                </c:pt>
                <c:pt idx="16">
                  <c:v>-634257.0428638147</c:v>
                </c:pt>
                <c:pt idx="17">
                  <c:v>-660964.2858237075</c:v>
                </c:pt>
                <c:pt idx="18">
                  <c:v>-686160.8845267787</c:v>
                </c:pt>
                <c:pt idx="19">
                  <c:v>-710010.0474946114</c:v>
                </c:pt>
                <c:pt idx="20">
                  <c:v>-732645.964187795</c:v>
                </c:pt>
                <c:pt idx="21">
                  <c:v>-754180.6626191218</c:v>
                </c:pt>
                <c:pt idx="22">
                  <c:v>-774708.9732610322</c:v>
                </c:pt>
                <c:pt idx="23">
                  <c:v>-794312.16380769</c:v>
                </c:pt>
                <c:pt idx="24">
                  <c:v>-813060.6353071016</c:v>
                </c:pt>
                <c:pt idx="25">
                  <c:v>-831015.9505232907</c:v>
                </c:pt>
                <c:pt idx="26">
                  <c:v>-848245.941876896</c:v>
                </c:pt>
                <c:pt idx="27">
                  <c:v>-864794.9513162275</c:v>
                </c:pt>
                <c:pt idx="28">
                  <c:v>-880703.187657001</c:v>
                </c:pt>
                <c:pt idx="29">
                  <c:v>-896007.2369306828</c:v>
                </c:pt>
                <c:pt idx="30">
                  <c:v>-910740.4720860064</c:v>
                </c:pt>
                <c:pt idx="31">
                  <c:v>-924933.4112444897</c:v>
                </c:pt>
                <c:pt idx="32">
                  <c:v>-938614.0317824957</c:v>
                </c:pt>
                <c:pt idx="33">
                  <c:v>-951808.046175212</c:v>
                </c:pt>
                <c:pt idx="34">
                  <c:v>-964539.1446143277</c:v>
                </c:pt>
                <c:pt idx="35">
                  <c:v>-976829.2086675556</c:v>
                </c:pt>
                <c:pt idx="36">
                  <c:v>-988698.4996399367</c:v>
                </c:pt>
                <c:pt idx="37">
                  <c:v>-1.00016582479292E6</c:v>
                </c:pt>
                <c:pt idx="38">
                  <c:v>-1.01124868415481E6</c:v>
                </c:pt>
                <c:pt idx="39">
                  <c:v>-1.02196342385555E6</c:v>
                </c:pt>
                <c:pt idx="40">
                  <c:v>-1.03232531772533E6</c:v>
                </c:pt>
                <c:pt idx="41">
                  <c:v>-1.04234867192978E6</c:v>
                </c:pt>
                <c:pt idx="42">
                  <c:v>-1.05204691729413E6</c:v>
                </c:pt>
                <c:pt idx="43">
                  <c:v>-1.06143269079666E6</c:v>
                </c:pt>
                <c:pt idx="44">
                  <c:v>-1.0705179076351E6</c:v>
                </c:pt>
                <c:pt idx="45">
                  <c:v>-1.07931382506719E6</c:v>
                </c:pt>
                <c:pt idx="46">
                  <c:v>-1.08783109905885E6</c:v>
                </c:pt>
                <c:pt idx="47">
                  <c:v>-1.09607983463197E6</c:v>
                </c:pt>
                <c:pt idx="48">
                  <c:v>-1.10406963068609E6</c:v>
                </c:pt>
                <c:pt idx="49">
                  <c:v>-1.11180961996605E6</c:v>
                </c:pt>
                <c:pt idx="50">
                  <c:v>-1.11930850476213E6</c:v>
                </c:pt>
                <c:pt idx="51">
                  <c:v>-1.12657458885408E6</c:v>
                </c:pt>
                <c:pt idx="52">
                  <c:v>-1.13361580618742E6</c:v>
                </c:pt>
                <c:pt idx="53">
                  <c:v>-1.14043974656949E6</c:v>
                </c:pt>
                <c:pt idx="54">
                  <c:v>-1.14705367879895E6</c:v>
                </c:pt>
                <c:pt idx="55">
                  <c:v>-1.15346457152754E6</c:v>
                </c:pt>
                <c:pt idx="56">
                  <c:v>-1.15967911211571E6</c:v>
                </c:pt>
                <c:pt idx="57">
                  <c:v>-1.16570372371238E6</c:v>
                </c:pt>
                <c:pt idx="58">
                  <c:v>-1.17154458076126E6</c:v>
                </c:pt>
                <c:pt idx="59">
                  <c:v>-1.1772076231117E6</c:v>
                </c:pt>
                <c:pt idx="60">
                  <c:v>-1.18269856889055E6</c:v>
                </c:pt>
                <c:pt idx="61">
                  <c:v>-1.18802292627297E6</c:v>
                </c:pt>
                <c:pt idx="62">
                  <c:v>-1.19318600427317E6</c:v>
                </c:pt>
                <c:pt idx="63">
                  <c:v>-1.198192922662E6</c:v>
                </c:pt>
                <c:pt idx="64">
                  <c:v>-1.20304862110531E6</c:v>
                </c:pt>
                <c:pt idx="65">
                  <c:v>-1.20775786760605E6</c:v>
                </c:pt>
                <c:pt idx="66">
                  <c:v>-1.21232526632287E6</c:v>
                </c:pt>
                <c:pt idx="67">
                  <c:v>-1.2167552648297E6</c:v>
                </c:pt>
                <c:pt idx="68">
                  <c:v>-1.2210521608731E6</c:v>
                </c:pt>
                <c:pt idx="69">
                  <c:v>-1.22522010867763E6</c:v>
                </c:pt>
                <c:pt idx="70">
                  <c:v>-1.22926312484352E6</c:v>
                </c:pt>
                <c:pt idx="71">
                  <c:v>-1.23318509387564E6</c:v>
                </c:pt>
                <c:pt idx="72">
                  <c:v>-1.23698977337884E6</c:v>
                </c:pt>
                <c:pt idx="73">
                  <c:v>-1.24068079895003E6</c:v>
                </c:pt>
                <c:pt idx="74">
                  <c:v>-1.24426168879445E6</c:v>
                </c:pt>
                <c:pt idx="75">
                  <c:v>-1.24773584809011E6</c:v>
                </c:pt>
                <c:pt idx="76">
                  <c:v>-1.25110657312212E6</c:v>
                </c:pt>
                <c:pt idx="77">
                  <c:v>-1.2543770552058E6</c:v>
                </c:pt>
                <c:pt idx="78">
                  <c:v>-1.25755038441568E6</c:v>
                </c:pt>
                <c:pt idx="79">
                  <c:v>-1.26062955313567E6</c:v>
                </c:pt>
                <c:pt idx="80">
                  <c:v>-1.2636174594438E6</c:v>
                </c:pt>
                <c:pt idx="81">
                  <c:v>-1.2665169103438E6</c:v>
                </c:pt>
                <c:pt idx="82">
                  <c:v>-1.26933062485444E6</c:v>
                </c:pt>
                <c:pt idx="83">
                  <c:v>-1.27206123696626E6</c:v>
                </c:pt>
                <c:pt idx="84">
                  <c:v>-1.27471129847473E6</c:v>
                </c:pt>
                <c:pt idx="85">
                  <c:v>-1.27728328169757E6</c:v>
                </c:pt>
                <c:pt idx="86">
                  <c:v>-1.27977958208355E6</c:v>
                </c:pt>
                <c:pt idx="87">
                  <c:v>-1.28220252071927E6</c:v>
                </c:pt>
                <c:pt idx="88">
                  <c:v>-1.28455434673972E6</c:v>
                </c:pt>
                <c:pt idx="89">
                  <c:v>-1.28683723964821E6</c:v>
                </c:pt>
                <c:pt idx="90">
                  <c:v>-1.28905331155031E6</c:v>
                </c:pt>
                <c:pt idx="91">
                  <c:v>-1.29120460930661E6</c:v>
                </c:pt>
                <c:pt idx="92">
                  <c:v>-1.29329311660809E6</c:v>
                </c:pt>
                <c:pt idx="93">
                  <c:v>-1.29532075597817E6</c:v>
                </c:pt>
                <c:pt idx="94">
                  <c:v>-1.29728939070482E6</c:v>
                </c:pt>
                <c:pt idx="95">
                  <c:v>-1.29920082670588E6</c:v>
                </c:pt>
                <c:pt idx="96">
                  <c:v>-1.30105681433078E6</c:v>
                </c:pt>
                <c:pt idx="97">
                  <c:v>-1.30285905010125E6</c:v>
                </c:pt>
                <c:pt idx="98">
                  <c:v>-1.30460917839378E6</c:v>
                </c:pt>
                <c:pt idx="99">
                  <c:v>-1.30630879306611E6</c:v>
                </c:pt>
                <c:pt idx="100">
                  <c:v>-1.30795943903011E6</c:v>
                </c:pt>
                <c:pt idx="101">
                  <c:v>-1.30956261377316E6</c:v>
                </c:pt>
                <c:pt idx="102">
                  <c:v>-1.31111976883001E6</c:v>
                </c:pt>
                <c:pt idx="103">
                  <c:v>-1.31263231120702E6</c:v>
                </c:pt>
                <c:pt idx="104">
                  <c:v>-1.31410160476058E6</c:v>
                </c:pt>
                <c:pt idx="105">
                  <c:v>-1.31552897153133E6</c:v>
                </c:pt>
                <c:pt idx="106">
                  <c:v>-1.31691569303591E6</c:v>
                </c:pt>
                <c:pt idx="107">
                  <c:v>-1.31826301151759E6</c:v>
                </c:pt>
                <c:pt idx="108">
                  <c:v>-1.31957213115738E6</c:v>
                </c:pt>
                <c:pt idx="109">
                  <c:v>-1.32084421924689E6</c:v>
                </c:pt>
                <c:pt idx="110">
                  <c:v>-1.32208040732427E6</c:v>
                </c:pt>
                <c:pt idx="111">
                  <c:v>-1.32328179227458E6</c:v>
                </c:pt>
                <c:pt idx="112">
                  <c:v>-1.32444943739565E6</c:v>
                </c:pt>
                <c:pt idx="113">
                  <c:v>-1.32558437343067E6</c:v>
                </c:pt>
                <c:pt idx="114">
                  <c:v>-1.3266875995686E6</c:v>
                </c:pt>
                <c:pt idx="115">
                  <c:v>-1.32776008441343E6</c:v>
                </c:pt>
                <c:pt idx="116">
                  <c:v>-1.32880276692331E6</c:v>
                </c:pt>
                <c:pt idx="117">
                  <c:v>-1.3298165573206E6</c:v>
                </c:pt>
                <c:pt idx="118">
                  <c:v>-1.33080233797367E6</c:v>
                </c:pt>
                <c:pt idx="119">
                  <c:v>-1.3317609642514E6</c:v>
                </c:pt>
              </c:numCache>
            </c:numRef>
          </c:yVal>
          <c:smooth val="0"/>
          <c:extLst xmlns:c16r2="http://schemas.microsoft.com/office/drawing/2015/06/chart">
            <c:ext xmlns:c16="http://schemas.microsoft.com/office/drawing/2014/chart" uri="{C3380CC4-5D6E-409C-BE32-E72D297353CC}">
              <c16:uniqueId val="{00000003-1C97-4DFC-8043-E21599BA2316}"/>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O$3:$BO$122</c:f>
              <c:numCache>
                <c:formatCode>_(* #,##0_);_(* \(#,##0\);_(* "-"??_);_(@_)</c:formatCode>
                <c:ptCount val="120"/>
                <c:pt idx="0">
                  <c:v>0.0</c:v>
                </c:pt>
                <c:pt idx="1">
                  <c:v>-102181.8620643576</c:v>
                </c:pt>
                <c:pt idx="2">
                  <c:v>-194928.2359138317</c:v>
                </c:pt>
                <c:pt idx="3">
                  <c:v>-278932.2859469834</c:v>
                </c:pt>
                <c:pt idx="4">
                  <c:v>-354938.6052576103</c:v>
                </c:pt>
                <c:pt idx="5">
                  <c:v>-423692.4126758582</c:v>
                </c:pt>
                <c:pt idx="6">
                  <c:v>-485909.3631016775</c:v>
                </c:pt>
                <c:pt idx="7">
                  <c:v>-542258.8047630943</c:v>
                </c:pt>
                <c:pt idx="8">
                  <c:v>-593355.7246800531</c:v>
                </c:pt>
                <c:pt idx="9">
                  <c:v>-639758.1928399863</c:v>
                </c:pt>
                <c:pt idx="10">
                  <c:v>-681968.1807741704</c:v>
                </c:pt>
                <c:pt idx="11">
                  <c:v>-720434.351717746</c:v>
                </c:pt>
                <c:pt idx="12">
                  <c:v>-755555.9067178857</c:v>
                </c:pt>
                <c:pt idx="13">
                  <c:v>-801400.400710767</c:v>
                </c:pt>
                <c:pt idx="14">
                  <c:v>-842721.5597431222</c:v>
                </c:pt>
                <c:pt idx="15">
                  <c:v>-880184.1058782733</c:v>
                </c:pt>
                <c:pt idx="16">
                  <c:v>-914319.3546444335</c:v>
                </c:pt>
                <c:pt idx="17">
                  <c:v>-945558.5041568743</c:v>
                </c:pt>
                <c:pt idx="18">
                  <c:v>-974256.4877420833</c:v>
                </c:pt>
                <c:pt idx="19">
                  <c:v>-1.00070924111829E6</c:v>
                </c:pt>
                <c:pt idx="20">
                  <c:v>-1.02516634497324E6</c:v>
                </c:pt>
                <c:pt idx="21">
                  <c:v>-1.04784039994542E6</c:v>
                </c:pt>
                <c:pt idx="22">
                  <c:v>-1.0689140757437E6</c:v>
                </c:pt>
                <c:pt idx="23">
                  <c:v>-1.0885454902061E6</c:v>
                </c:pt>
                <c:pt idx="24">
                  <c:v>-1.10687237693516E6</c:v>
                </c:pt>
                <c:pt idx="25">
                  <c:v>-1.12401536394894E6</c:v>
                </c:pt>
                <c:pt idx="26">
                  <c:v>-1.14010431938471E6</c:v>
                </c:pt>
                <c:pt idx="27">
                  <c:v>-1.15522688791733E6</c:v>
                </c:pt>
                <c:pt idx="28">
                  <c:v>-1.16946150630663E6</c:v>
                </c:pt>
                <c:pt idx="29">
                  <c:v>-1.18287855032321E6</c:v>
                </c:pt>
                <c:pt idx="30">
                  <c:v>-1.19554127321618E6</c:v>
                </c:pt>
                <c:pt idx="31">
                  <c:v>-1.20750662719359E6</c:v>
                </c:pt>
                <c:pt idx="32">
                  <c:v>-1.21882598380239E6</c:v>
                </c:pt>
                <c:pt idx="33">
                  <c:v>-1.22954576642449E6</c:v>
                </c:pt>
                <c:pt idx="34">
                  <c:v>-1.23970800618421E6</c:v>
                </c:pt>
                <c:pt idx="35">
                  <c:v>-1.24935083097681E6</c:v>
                </c:pt>
                <c:pt idx="36">
                  <c:v>-1.25850889600437E6</c:v>
                </c:pt>
                <c:pt idx="37">
                  <c:v>-1.26721376308926E6</c:v>
                </c:pt>
                <c:pt idx="38">
                  <c:v>-1.27549423508656E6</c:v>
                </c:pt>
                <c:pt idx="39">
                  <c:v>-1.28337669212813E6</c:v>
                </c:pt>
                <c:pt idx="40">
                  <c:v>-1.29088529510221E6</c:v>
                </c:pt>
                <c:pt idx="41">
                  <c:v>-1.29804222011449E6</c:v>
                </c:pt>
                <c:pt idx="42">
                  <c:v>-1.30486786531243E6</c:v>
                </c:pt>
                <c:pt idx="43">
                  <c:v>-1.31138103332068E6</c:v>
                </c:pt>
                <c:pt idx="44">
                  <c:v>-1.31759909235439E6</c:v>
                </c:pt>
                <c:pt idx="45">
                  <c:v>-1.32353811866642E6</c:v>
                </c:pt>
                <c:pt idx="46">
                  <c:v>-1.32921302263474E6</c:v>
                </c:pt>
                <c:pt idx="47">
                  <c:v>-1.3346376604964E6</c:v>
                </c:pt>
                <c:pt idx="48">
                  <c:v>-1.33982493347748E6</c:v>
                </c:pt>
                <c:pt idx="49">
                  <c:v>-1.34478687584632E6</c:v>
                </c:pt>
                <c:pt idx="50">
                  <c:v>-1.3495347332248E6</c:v>
                </c:pt>
                <c:pt idx="51">
                  <c:v>-1.35407903232601E6</c:v>
                </c:pt>
                <c:pt idx="52">
                  <c:v>-1.35842964321275E6</c:v>
                </c:pt>
                <c:pt idx="53">
                  <c:v>-1.36259583479336E6</c:v>
                </c:pt>
                <c:pt idx="54">
                  <c:v>-1.36658632446083E6</c:v>
                </c:pt>
                <c:pt idx="55">
                  <c:v>-1.37040932256177E6</c:v>
                </c:pt>
                <c:pt idx="56">
                  <c:v>-1.37407257229716E6</c:v>
                </c:pt>
                <c:pt idx="57">
                  <c:v>-1.37758338558419E6</c:v>
                </c:pt>
                <c:pt idx="58">
                  <c:v>-1.38094867534415E6</c:v>
                </c:pt>
                <c:pt idx="59">
                  <c:v>-1.38417498462511E6</c:v>
                </c:pt>
                <c:pt idx="60">
                  <c:v>-1.3872685129191E6</c:v>
                </c:pt>
                <c:pt idx="61">
                  <c:v>-1.39023513998996E6</c:v>
                </c:pt>
                <c:pt idx="62">
                  <c:v>-1.39308044749022E6</c:v>
                </c:pt>
                <c:pt idx="63">
                  <c:v>-1.395809738612E6</c:v>
                </c:pt>
                <c:pt idx="64">
                  <c:v>-1.39842805598783E6</c:v>
                </c:pt>
                <c:pt idx="65">
                  <c:v>-1.40094019803147E6</c:v>
                </c:pt>
                <c:pt idx="66">
                  <c:v>-1.40335073388641E6</c:v>
                </c:pt>
                <c:pt idx="67">
                  <c:v>-1.40566401712954E6</c:v>
                </c:pt>
                <c:pt idx="68">
                  <c:v>-1.40788419836095E6</c:v>
                </c:pt>
                <c:pt idx="69">
                  <c:v>-1.41001523679461E6</c:v>
                </c:pt>
                <c:pt idx="70">
                  <c:v>-1.41206091095218E6</c:v>
                </c:pt>
                <c:pt idx="71">
                  <c:v>-1.41402482854972E6</c:v>
                </c:pt>
                <c:pt idx="72">
                  <c:v>-1.41591043565718E6</c:v>
                </c:pt>
                <c:pt idx="73">
                  <c:v>-1.41772102520111E6</c:v>
                </c:pt>
                <c:pt idx="74">
                  <c:v>-1.41945974487345E6</c:v>
                </c:pt>
                <c:pt idx="75">
                  <c:v>-1.42112960450166E6</c:v>
                </c:pt>
                <c:pt idx="76">
                  <c:v>-1.42273348292985E6</c:v>
                </c:pt>
                <c:pt idx="77">
                  <c:v>-1.42427413445465E6</c:v>
                </c:pt>
                <c:pt idx="78">
                  <c:v>-1.42575419485505E6</c:v>
                </c:pt>
                <c:pt idx="79">
                  <c:v>-1.42717618705109E6</c:v>
                </c:pt>
                <c:pt idx="80">
                  <c:v>-1.42854252642253E6</c:v>
                </c:pt>
                <c:pt idx="81">
                  <c:v>-1.42985552581543E6</c:v>
                </c:pt>
                <c:pt idx="82">
                  <c:v>-1.43111740026155E6</c:v>
                </c:pt>
                <c:pt idx="83">
                  <c:v>-1.43233027143311E6</c:v>
                </c:pt>
                <c:pt idx="84">
                  <c:v>-1.43349617185291E6</c:v>
                </c:pt>
                <c:pt idx="85">
                  <c:v>-1.43461704887805E6</c:v>
                </c:pt>
                <c:pt idx="86">
                  <c:v>-1.43569476847353E6</c:v>
                </c:pt>
                <c:pt idx="87">
                  <c:v>-1.43673111879066E6</c:v>
                </c:pt>
                <c:pt idx="88">
                  <c:v>-1.43772781356351E6</c:v>
                </c:pt>
                <c:pt idx="89">
                  <c:v>-1.43868649533571E6</c:v>
                </c:pt>
                <c:pt idx="90">
                  <c:v>-1.43960873852852E6</c:v>
                </c:pt>
                <c:pt idx="91">
                  <c:v>-1.44049605236037E6</c:v>
                </c:pt>
                <c:pt idx="92">
                  <c:v>-1.441349883627E6</c:v>
                </c:pt>
                <c:pt idx="93">
                  <c:v>-1.44217161935065E6</c:v>
                </c:pt>
                <c:pt idx="94">
                  <c:v>-1.44296258930598E6</c:v>
                </c:pt>
                <c:pt idx="95">
                  <c:v>-1.4437240684299E6</c:v>
                </c:pt>
                <c:pt idx="96">
                  <c:v>-1.4444572791218E6</c:v>
                </c:pt>
                <c:pt idx="97">
                  <c:v>-1.44516339344023E6</c:v>
                </c:pt>
                <c:pt idx="98">
                  <c:v>-1.44584353520161E6</c:v>
                </c:pt>
                <c:pt idx="99">
                  <c:v>-1.44649878198618E6</c:v>
                </c:pt>
                <c:pt idx="100">
                  <c:v>-1.44713016705597E6</c:v>
                </c:pt>
                <c:pt idx="101">
                  <c:v>-1.44773868118929E6</c:v>
                </c:pt>
                <c:pt idx="102">
                  <c:v>-1.44832527443592E6</c:v>
                </c:pt>
                <c:pt idx="103">
                  <c:v>-1.44889085779688E6</c:v>
                </c:pt>
                <c:pt idx="104">
                  <c:v>-1.44943630483246E6</c:v>
                </c:pt>
                <c:pt idx="105">
                  <c:v>-1.44996245320195E6</c:v>
                </c:pt>
                <c:pt idx="106">
                  <c:v>-1.4504701061382E6</c:v>
                </c:pt>
                <c:pt idx="107">
                  <c:v>-1.45096003386019E6</c:v>
                </c:pt>
                <c:pt idx="108">
                  <c:v>-1.45143297492634E6</c:v>
                </c:pt>
                <c:pt idx="109">
                  <c:v>-1.45188963753122E6</c:v>
                </c:pt>
                <c:pt idx="110">
                  <c:v>-1.45233070074837E6</c:v>
                </c:pt>
                <c:pt idx="111">
                  <c:v>-1.45275681572151E6</c:v>
                </c:pt>
                <c:pt idx="112">
                  <c:v>-1.45316860680633E6</c:v>
                </c:pt>
                <c:pt idx="113">
                  <c:v>-1.45356667266529E6</c:v>
                </c:pt>
                <c:pt idx="114">
                  <c:v>-1.45395158731721E6</c:v>
                </c:pt>
                <c:pt idx="115">
                  <c:v>-1.45432390114367E6</c:v>
                </c:pt>
                <c:pt idx="116">
                  <c:v>-1.45468414185419E6</c:v>
                </c:pt>
                <c:pt idx="117">
                  <c:v>-1.45503281541183E6</c:v>
                </c:pt>
                <c:pt idx="118">
                  <c:v>-1.45537040692082E6</c:v>
                </c:pt>
                <c:pt idx="119">
                  <c:v>-1.45569738147803E6</c:v>
                </c:pt>
              </c:numCache>
            </c:numRef>
          </c:yVal>
          <c:smooth val="0"/>
          <c:extLst xmlns:c16r2="http://schemas.microsoft.com/office/drawing/2015/06/chart">
            <c:ext xmlns:c16="http://schemas.microsoft.com/office/drawing/2014/chart" uri="{C3380CC4-5D6E-409C-BE32-E72D297353CC}">
              <c16:uniqueId val="{00000004-1C97-4DFC-8043-E21599BA2316}"/>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E$3:$CE$122</c:f>
              <c:numCache>
                <c:formatCode>_(* #,##0_);_(* \(#,##0\);_(* "-"??_);_(@_)</c:formatCode>
                <c:ptCount val="120"/>
                <c:pt idx="0">
                  <c:v>0.0</c:v>
                </c:pt>
                <c:pt idx="1">
                  <c:v>-102181.8620643574</c:v>
                </c:pt>
                <c:pt idx="2">
                  <c:v>-194536.5593361896</c:v>
                </c:pt>
                <c:pt idx="3">
                  <c:v>-277795.7514030479</c:v>
                </c:pt>
                <c:pt idx="4">
                  <c:v>-352739.206348265</c:v>
                </c:pt>
                <c:pt idx="5">
                  <c:v>-420144.3404100162</c:v>
                </c:pt>
                <c:pt idx="6">
                  <c:v>-480756.3210935672</c:v>
                </c:pt>
                <c:pt idx="7">
                  <c:v>-535271.5794111323</c:v>
                </c:pt>
                <c:pt idx="8">
                  <c:v>-584329.9789320831</c:v>
                </c:pt>
                <c:pt idx="9">
                  <c:v>-628512.4572017566</c:v>
                </c:pt>
                <c:pt idx="10">
                  <c:v>-668342.0192577474</c:v>
                </c:pt>
                <c:pt idx="11">
                  <c:v>-704286.6836918588</c:v>
                </c:pt>
                <c:pt idx="12">
                  <c:v>-736763.4682890772</c:v>
                </c:pt>
                <c:pt idx="13">
                  <c:v>-779856.331463695</c:v>
                </c:pt>
                <c:pt idx="14">
                  <c:v>-817907.5457773457</c:v>
                </c:pt>
                <c:pt idx="15">
                  <c:v>-851766.3353589867</c:v>
                </c:pt>
                <c:pt idx="16">
                  <c:v>-882088.4721448289</c:v>
                </c:pt>
                <c:pt idx="17">
                  <c:v>-909388.9171572505</c:v>
                </c:pt>
                <c:pt idx="18">
                  <c:v>-934078.8371209014</c:v>
                </c:pt>
                <c:pt idx="19">
                  <c:v>-956491.8318799105</c:v>
                </c:pt>
                <c:pt idx="20">
                  <c:v>-976902.6658158204</c:v>
                </c:pt>
                <c:pt idx="21">
                  <c:v>-995540.7717392854</c:v>
                </c:pt>
                <c:pt idx="22">
                  <c:v>-1.01260009239721E6</c:v>
                </c:pt>
                <c:pt idx="23">
                  <c:v>-1.0282463416096E6</c:v>
                </c:pt>
                <c:pt idx="24">
                  <c:v>-1.0426224349226E6</c:v>
                </c:pt>
                <c:pt idx="25">
                  <c:v>-1.0558526111102E6</c:v>
                </c:pt>
                <c:pt idx="26">
                  <c:v>-1.06806301040065E6</c:v>
                </c:pt>
                <c:pt idx="27">
                  <c:v>-1.07934437351916E6</c:v>
                </c:pt>
                <c:pt idx="28">
                  <c:v>-1.08977767822149E6</c:v>
                </c:pt>
                <c:pt idx="29">
                  <c:v>-1.09943544373552E6</c:v>
                </c:pt>
                <c:pt idx="30">
                  <c:v>-1.10838277029405E6</c:v>
                </c:pt>
                <c:pt idx="31">
                  <c:v>-1.11667822805614E6</c:v>
                </c:pt>
                <c:pt idx="32">
                  <c:v>-1.12437462247439E6</c:v>
                </c:pt>
                <c:pt idx="33">
                  <c:v>-1.13151965684447E6</c:v>
                </c:pt>
                <c:pt idx="34">
                  <c:v>-1.13815650839556E6</c:v>
                </c:pt>
                <c:pt idx="35">
                  <c:v>-1.14432433103331E6</c:v>
                </c:pt>
                <c:pt idx="36">
                  <c:v>-1.1500586953988E6</c:v>
                </c:pt>
                <c:pt idx="37">
                  <c:v>-1.15539197503122E6</c:v>
                </c:pt>
                <c:pt idx="38">
                  <c:v>-1.16035368596055E6</c:v>
                </c:pt>
                <c:pt idx="39">
                  <c:v>-1.16497080811332E6</c:v>
                </c:pt>
                <c:pt idx="40">
                  <c:v>-1.16926801808517E6</c:v>
                </c:pt>
                <c:pt idx="41">
                  <c:v>-1.17326792515068E6</c:v>
                </c:pt>
                <c:pt idx="42">
                  <c:v>-1.17699127985018E6</c:v>
                </c:pt>
                <c:pt idx="43">
                  <c:v>-1.18045715846785E6</c:v>
                </c:pt>
                <c:pt idx="44">
                  <c:v>-1.18368312645075E6</c:v>
                </c:pt>
                <c:pt idx="45">
                  <c:v>-1.1866853833956E6</c:v>
                </c:pt>
                <c:pt idx="46">
                  <c:v>-1.18947889187475E6</c:v>
                </c:pt>
                <c:pt idx="47">
                  <c:v>-1.19207749207117E6</c:v>
                </c:pt>
                <c:pt idx="48">
                  <c:v>-1.19449400393593E6</c:v>
                </c:pt>
                <c:pt idx="49">
                  <c:v>-1.19674031836119E6</c:v>
                </c:pt>
                <c:pt idx="50">
                  <c:v>-1.19882747867273E6</c:v>
                </c:pt>
                <c:pt idx="51">
                  <c:v>-1.2007657535816E6</c:v>
                </c:pt>
                <c:pt idx="52">
                  <c:v>-1.20256470262161E6</c:v>
                </c:pt>
                <c:pt idx="53">
                  <c:v>-1.20423323487491E6</c:v>
                </c:pt>
                <c:pt idx="54">
                  <c:v>-1.20577966180153E6</c:v>
                </c:pt>
                <c:pt idx="55">
                  <c:v>-1.20721174484469E6</c:v>
                </c:pt>
                <c:pt idx="56">
                  <c:v>-1.2085367384022E6</c:v>
                </c:pt>
                <c:pt idx="57">
                  <c:v>-1.20976142868267E6</c:v>
                </c:pt>
                <c:pt idx="58">
                  <c:v>-1.21089216890331E6</c:v>
                </c:pt>
                <c:pt idx="59">
                  <c:v>-1.21193491123124E6</c:v>
                </c:pt>
                <c:pt idx="60">
                  <c:v>-1.2128952358224E6</c:v>
                </c:pt>
                <c:pt idx="61">
                  <c:v>-1.21377837727035E6</c:v>
                </c:pt>
                <c:pt idx="62">
                  <c:v>-1.21458924874023E6</c:v>
                </c:pt>
                <c:pt idx="63">
                  <c:v>-1.21533246403114E6</c:v>
                </c:pt>
                <c:pt idx="64">
                  <c:v>-1.21601235778139E6</c:v>
                </c:pt>
                <c:pt idx="65">
                  <c:v>-1.21663300400692E6</c:v>
                </c:pt>
                <c:pt idx="66">
                  <c:v>-1.21719823314046E6</c:v>
                </c:pt>
                <c:pt idx="67">
                  <c:v>-1.21771164772055E6</c:v>
                </c:pt>
                <c:pt idx="68">
                  <c:v>-1.21817663686222E6</c:v>
                </c:pt>
                <c:pt idx="69">
                  <c:v>-1.21859638962648E6</c:v>
                </c:pt>
                <c:pt idx="70">
                  <c:v>-1.21897390739266E6</c:v>
                </c:pt>
                <c:pt idx="71">
                  <c:v>-1.21931201532617E6</c:v>
                </c:pt>
                <c:pt idx="72">
                  <c:v>-1.21961337302415E6</c:v>
                </c:pt>
                <c:pt idx="73">
                  <c:v>-1.21988048441248E6</c:v>
                </c:pt>
                <c:pt idx="74">
                  <c:v>-1.22011570695987E6</c:v>
                </c:pt>
                <c:pt idx="75">
                  <c:v>-1.2203212602677E6</c:v>
                </c:pt>
                <c:pt idx="76">
                  <c:v>-1.22049923408836E6</c:v>
                </c:pt>
                <c:pt idx="77">
                  <c:v>-1.22065159581904E6</c:v>
                </c:pt>
                <c:pt idx="78">
                  <c:v>-1.22078019751362E6</c:v>
                </c:pt>
                <c:pt idx="79">
                  <c:v>-1.22088678245075E6</c:v>
                </c:pt>
                <c:pt idx="80">
                  <c:v>-1.22097299129249E6</c:v>
                </c:pt>
                <c:pt idx="81">
                  <c:v>-1.22104036786463E6</c:v>
                </c:pt>
                <c:pt idx="82">
                  <c:v>-1.22109036458697E6</c:v>
                </c:pt>
                <c:pt idx="83">
                  <c:v>-1.2211243475788E6</c:v>
                </c:pt>
                <c:pt idx="84">
                  <c:v>-1.22114360146301E6</c:v>
                </c:pt>
                <c:pt idx="85">
                  <c:v>-1.2211493338898E6</c:v>
                </c:pt>
                <c:pt idx="86">
                  <c:v>-1.22114267979919E6</c:v>
                </c:pt>
                <c:pt idx="87">
                  <c:v>-1.22112470544006E6</c:v>
                </c:pt>
                <c:pt idx="88">
                  <c:v>-1.22109641216155E6</c:v>
                </c:pt>
                <c:pt idx="89">
                  <c:v>-1.22105873999182E6</c:v>
                </c:pt>
                <c:pt idx="90">
                  <c:v>-1.22101257101758E6</c:v>
                </c:pt>
                <c:pt idx="91">
                  <c:v>-1.22095873257688E6</c:v>
                </c:pt>
                <c:pt idx="92">
                  <c:v>-1.22089800027671E6</c:v>
                </c:pt>
                <c:pt idx="93">
                  <c:v>-1.22083110084597E6</c:v>
                </c:pt>
                <c:pt idx="94">
                  <c:v>-1.22075871483376E6</c:v>
                </c:pt>
                <c:pt idx="95">
                  <c:v>-1.22068147916198E6</c:v>
                </c:pt>
                <c:pt idx="96">
                  <c:v>-1.22059998954079E6</c:v>
                </c:pt>
                <c:pt idx="97">
                  <c:v>-1.22051480275477E6</c:v>
                </c:pt>
                <c:pt idx="98">
                  <c:v>-1.22042643882717E6</c:v>
                </c:pt>
                <c:pt idx="99">
                  <c:v>-1.22033538306901E6</c:v>
                </c:pt>
                <c:pt idx="100">
                  <c:v>-1.22024208801954E6</c:v>
                </c:pt>
                <c:pt idx="101">
                  <c:v>-1.2201469752839E6</c:v>
                </c:pt>
                <c:pt idx="102">
                  <c:v>-1.2200504372737E6</c:v>
                </c:pt>
                <c:pt idx="103">
                  <c:v>-1.21995283885573E6</c:v>
                </c:pt>
                <c:pt idx="104">
                  <c:v>-1.21985451891373E6</c:v>
                </c:pt>
                <c:pt idx="105">
                  <c:v>-1.21975579182782E6</c:v>
                </c:pt>
                <c:pt idx="106">
                  <c:v>-1.21965694887609E6</c:v>
                </c:pt>
                <c:pt idx="107">
                  <c:v>-1.21955825956219E6</c:v>
                </c:pt>
                <c:pt idx="108">
                  <c:v>-1.21945997287312E6</c:v>
                </c:pt>
                <c:pt idx="109">
                  <c:v>-1.21936231847061E6</c:v>
                </c:pt>
                <c:pt idx="110">
                  <c:v>-1.21926550781959E6</c:v>
                </c:pt>
                <c:pt idx="111">
                  <c:v>-1.21916973525715E6</c:v>
                </c:pt>
                <c:pt idx="112">
                  <c:v>-1.21907517900487E6</c:v>
                </c:pt>
                <c:pt idx="113">
                  <c:v>-1.21898200212752E6</c:v>
                </c:pt>
                <c:pt idx="114">
                  <c:v>-1.21889035344089E6</c:v>
                </c:pt>
                <c:pt idx="115">
                  <c:v>-1.21880036837133E6</c:v>
                </c:pt>
                <c:pt idx="116">
                  <c:v>-1.2187121697695E6</c:v>
                </c:pt>
                <c:pt idx="117">
                  <c:v>-1.21862586868056E6</c:v>
                </c:pt>
                <c:pt idx="118">
                  <c:v>-1.21854156507323E6</c:v>
                </c:pt>
                <c:pt idx="119">
                  <c:v>-1.21845934852957E6</c:v>
                </c:pt>
              </c:numCache>
            </c:numRef>
          </c:yVal>
          <c:smooth val="0"/>
          <c:extLst xmlns:c16r2="http://schemas.microsoft.com/office/drawing/2015/06/chart">
            <c:ext xmlns:c16="http://schemas.microsoft.com/office/drawing/2014/chart" uri="{C3380CC4-5D6E-409C-BE32-E72D297353CC}">
              <c16:uniqueId val="{00000005-1C97-4DFC-8043-E21599BA2316}"/>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U$3:$CU$122</c:f>
              <c:numCache>
                <c:formatCode>_(* #,##0_);_(* \(#,##0\);_(* "-"??_);_(@_)</c:formatCode>
                <c:ptCount val="120"/>
                <c:pt idx="0">
                  <c:v>0.0</c:v>
                </c:pt>
                <c:pt idx="1">
                  <c:v>-102181.8620643571</c:v>
                </c:pt>
                <c:pt idx="2">
                  <c:v>-196438.531037588</c:v>
                </c:pt>
                <c:pt idx="3">
                  <c:v>-283035.8728040335</c:v>
                </c:pt>
                <c:pt idx="4">
                  <c:v>-362411.0059467934</c:v>
                </c:pt>
                <c:pt idx="5">
                  <c:v>-435085.8975490832</c:v>
                </c:pt>
                <c:pt idx="6">
                  <c:v>-501612.543686166</c:v>
                </c:pt>
                <c:pt idx="7">
                  <c:v>-562539.1121242936</c:v>
                </c:pt>
                <c:pt idx="8">
                  <c:v>-618389.9487472643</c:v>
                </c:pt>
                <c:pt idx="9">
                  <c:v>-669654.6531967478</c:v>
                </c:pt>
                <c:pt idx="10">
                  <c:v>-716782.9975544302</c:v>
                </c:pt>
                <c:pt idx="11">
                  <c:v>-760183.5281266405</c:v>
                </c:pt>
                <c:pt idx="12">
                  <c:v>-800224.4138512974</c:v>
                </c:pt>
                <c:pt idx="13">
                  <c:v>-850941.371322286</c:v>
                </c:pt>
                <c:pt idx="14">
                  <c:v>-897107.5749371473</c:v>
                </c:pt>
                <c:pt idx="15">
                  <c:v>-939366.4901909683</c:v>
                </c:pt>
                <c:pt idx="16">
                  <c:v>-978232.916910115</c:v>
                </c:pt>
                <c:pt idx="17">
                  <c:v>-1.01412525173029E6</c:v>
                </c:pt>
                <c:pt idx="18">
                  <c:v>-1.04738858361325E6</c:v>
                </c:pt>
                <c:pt idx="19">
                  <c:v>-1.07831137880868E6</c:v>
                </c:pt>
                <c:pt idx="20">
                  <c:v>-1.10713766999238E6</c:v>
                </c:pt>
                <c:pt idx="21">
                  <c:v>-1.13407607373897E6</c:v>
                </c:pt>
                <c:pt idx="22">
                  <c:v>-1.15930655444927E6</c:v>
                </c:pt>
                <c:pt idx="23">
                  <c:v>-1.18298557342183E6</c:v>
                </c:pt>
                <c:pt idx="24">
                  <c:v>-1.2052500691951E6</c:v>
                </c:pt>
                <c:pt idx="25">
                  <c:v>-1.2262205823568E6</c:v>
                </c:pt>
                <c:pt idx="26">
                  <c:v>-1.24602742921396E6</c:v>
                </c:pt>
                <c:pt idx="27">
                  <c:v>-1.2647592584988E6</c:v>
                </c:pt>
                <c:pt idx="28">
                  <c:v>-1.28249589199087E6</c:v>
                </c:pt>
                <c:pt idx="29">
                  <c:v>-1.2993093944006E6</c:v>
                </c:pt>
                <c:pt idx="30">
                  <c:v>-1.31526495058633E6</c:v>
                </c:pt>
                <c:pt idx="31">
                  <c:v>-1.33042163539509E6</c:v>
                </c:pt>
                <c:pt idx="32">
                  <c:v>-1.3448330904319E6</c:v>
                </c:pt>
                <c:pt idx="33">
                  <c:v>-1.35854811970997E6</c:v>
                </c:pt>
                <c:pt idx="34">
                  <c:v>-1.37161121444242E6</c:v>
                </c:pt>
                <c:pt idx="35">
                  <c:v>-1.3840630158292E6</c:v>
                </c:pt>
                <c:pt idx="36">
                  <c:v>-1.39594072351043E6</c:v>
                </c:pt>
                <c:pt idx="37">
                  <c:v>-1.40727845635404E6</c:v>
                </c:pt>
                <c:pt idx="38">
                  <c:v>-1.4181075713888E6</c:v>
                </c:pt>
                <c:pt idx="39">
                  <c:v>-1.4284569869637E6</c:v>
                </c:pt>
                <c:pt idx="40">
                  <c:v>-1.43835337589526E6</c:v>
                </c:pt>
                <c:pt idx="41">
                  <c:v>-1.44782139122939E6</c:v>
                </c:pt>
                <c:pt idx="42">
                  <c:v>-1.45688386598761E6</c:v>
                </c:pt>
                <c:pt idx="43">
                  <c:v>-1.46556198993581E6</c:v>
                </c:pt>
                <c:pt idx="44">
                  <c:v>-1.47387546623855E6</c:v>
                </c:pt>
                <c:pt idx="45">
                  <c:v>-1.48184265047871E6</c:v>
                </c:pt>
                <c:pt idx="46">
                  <c:v>-1.48948067419569E6</c:v>
                </c:pt>
                <c:pt idx="47">
                  <c:v>-1.49680555481666E6</c:v>
                </c:pt>
                <c:pt idx="48">
                  <c:v>-1.50383229361592E6</c:v>
                </c:pt>
                <c:pt idx="49">
                  <c:v>-1.51057496313049E6</c:v>
                </c:pt>
                <c:pt idx="50">
                  <c:v>-1.51704678528188E6</c:v>
                </c:pt>
                <c:pt idx="51">
                  <c:v>-1.52326020129796E6</c:v>
                </c:pt>
                <c:pt idx="52">
                  <c:v>-1.52922693446548E6</c:v>
                </c:pt>
                <c:pt idx="53">
                  <c:v>-1.53495804637656E6</c:v>
                </c:pt>
                <c:pt idx="54">
                  <c:v>-1.54046398752692E6</c:v>
                </c:pt>
                <c:pt idx="55">
                  <c:v>-1.54575464291182E6</c:v>
                </c:pt>
                <c:pt idx="56">
                  <c:v>-1.55083937318718E6</c:v>
                </c:pt>
                <c:pt idx="57">
                  <c:v>-1.55572705189518E6</c:v>
                </c:pt>
                <c:pt idx="58">
                  <c:v>-1.56042609919429E6</c:v>
                </c:pt>
                <c:pt idx="59">
                  <c:v>-1.56494451248081E6</c:v>
                </c:pt>
                <c:pt idx="60">
                  <c:v>-1.56928989424342E6</c:v>
                </c:pt>
                <c:pt idx="61">
                  <c:v>-1.5734694774514E6</c:v>
                </c:pt>
                <c:pt idx="62">
                  <c:v>-1.57749014874209E6</c:v>
                </c:pt>
                <c:pt idx="63">
                  <c:v>-1.58135846964165E6</c:v>
                </c:pt>
                <c:pt idx="64">
                  <c:v>-1.58508069602589E6</c:v>
                </c:pt>
                <c:pt idx="65">
                  <c:v>-1.58866279600411E6</c:v>
                </c:pt>
                <c:pt idx="66">
                  <c:v>-1.59211046638721E6</c:v>
                </c:pt>
                <c:pt idx="67">
                  <c:v>-1.59542914788295E6</c:v>
                </c:pt>
                <c:pt idx="68">
                  <c:v>-1.59862403914513E6</c:v>
                </c:pt>
                <c:pt idx="69">
                  <c:v>-1.60170010978872E6</c:v>
                </c:pt>
                <c:pt idx="70">
                  <c:v>-1.6046621124705E6</c:v>
                </c:pt>
                <c:pt idx="71">
                  <c:v>-1.60751459412351E6</c:v>
                </c:pt>
                <c:pt idx="72">
                  <c:v>-1.61026190642395E6</c:v>
                </c:pt>
                <c:pt idx="73">
                  <c:v>-1.61290821556023E6</c:v>
                </c:pt>
                <c:pt idx="74">
                  <c:v>-1.61545751136662E6</c:v>
                </c:pt>
                <c:pt idx="75">
                  <c:v>-1.61791361587678E6</c:v>
                </c:pt>
                <c:pt idx="76">
                  <c:v>-1.62028019134706E6</c:v>
                </c:pt>
                <c:pt idx="77">
                  <c:v>-1.62256074779359E6</c:v>
                </c:pt>
                <c:pt idx="78">
                  <c:v>-1.6247586500832E6</c:v>
                </c:pt>
                <c:pt idx="79">
                  <c:v>-1.62687712461357E6</c:v>
                </c:pt>
                <c:pt idx="80">
                  <c:v>-1.62891926561479E6</c:v>
                </c:pt>
                <c:pt idx="81">
                  <c:v>-1.6308880411011E6</c:v>
                </c:pt>
                <c:pt idx="82">
                  <c:v>-1.63278629849872E6</c:v>
                </c:pt>
                <c:pt idx="83">
                  <c:v>-1.63461676997352E6</c:v>
                </c:pt>
                <c:pt idx="84">
                  <c:v>-1.63638207747931E6</c:v>
                </c:pt>
                <c:pt idx="85">
                  <c:v>-1.63808473754649E6</c:v>
                </c:pt>
                <c:pt idx="86">
                  <c:v>-1.63972716582826E6</c:v>
                </c:pt>
                <c:pt idx="87">
                  <c:v>-1.64131168142041E6</c:v>
                </c:pt>
                <c:pt idx="88">
                  <c:v>-1.64284051096918E6</c:v>
                </c:pt>
                <c:pt idx="89">
                  <c:v>-1.64431579258057E6</c:v>
                </c:pt>
                <c:pt idx="90">
                  <c:v>-1.64573957954304E6</c:v>
                </c:pt>
                <c:pt idx="91">
                  <c:v>-1.64711384387504E6</c:v>
                </c:pt>
                <c:pt idx="92">
                  <c:v>-1.64844047970736E6</c:v>
                </c:pt>
                <c:pt idx="93">
                  <c:v>-1.64972130650995E6</c:v>
                </c:pt>
                <c:pt idx="94">
                  <c:v>-1.65095807217181E6</c:v>
                </c:pt>
                <c:pt idx="95">
                  <c:v>-1.6521524559421E6</c:v>
                </c:pt>
                <c:pt idx="96">
                  <c:v>-1.65330607123984E6</c:v>
                </c:pt>
                <c:pt idx="97">
                  <c:v>-1.65442046833946E6</c:v>
                </c:pt>
                <c:pt idx="98">
                  <c:v>-1.65549713693811E6</c:v>
                </c:pt>
                <c:pt idx="99">
                  <c:v>-1.65653750861137E6</c:v>
                </c:pt>
                <c:pt idx="100">
                  <c:v>-1.65754295916255E6</c:v>
                </c:pt>
                <c:pt idx="101">
                  <c:v>-1.65851481087106E6</c:v>
                </c:pt>
                <c:pt idx="102">
                  <c:v>-1.65945433464469E6</c:v>
                </c:pt>
                <c:pt idx="103">
                  <c:v>-1.66036275208045E6</c:v>
                </c:pt>
                <c:pt idx="104">
                  <c:v>-1.66124123743837E6</c:v>
                </c:pt>
                <c:pt idx="105">
                  <c:v>-1.66209091953226E6</c:v>
                </c:pt>
                <c:pt idx="106">
                  <c:v>-1.6629128835413E6</c:v>
                </c:pt>
                <c:pt idx="107">
                  <c:v>-1.66370817274623E6</c:v>
                </c:pt>
                <c:pt idx="108">
                  <c:v>-1.66447779019332E6</c:v>
                </c:pt>
                <c:pt idx="109">
                  <c:v>-1.66522270028969E6</c:v>
                </c:pt>
                <c:pt idx="110">
                  <c:v>-1.66594383033269E6</c:v>
                </c:pt>
                <c:pt idx="111">
                  <c:v>-1.66664207197665E6</c:v>
                </c:pt>
                <c:pt idx="112">
                  <c:v>-1.66731828263935E6</c:v>
                </c:pt>
                <c:pt idx="113">
                  <c:v>-1.66797328685122E6</c:v>
                </c:pt>
                <c:pt idx="114">
                  <c:v>-1.66860787754951E6</c:v>
                </c:pt>
                <c:pt idx="115">
                  <c:v>-1.66922281731983E6</c:v>
                </c:pt>
                <c:pt idx="116">
                  <c:v>-1.66981883958742E6</c:v>
                </c:pt>
                <c:pt idx="117">
                  <c:v>-1.67039664976027E6</c:v>
                </c:pt>
                <c:pt idx="118">
                  <c:v>-1.670956926326E6</c:v>
                </c:pt>
                <c:pt idx="119">
                  <c:v>-1.67150032190455E6</c:v>
                </c:pt>
              </c:numCache>
            </c:numRef>
          </c:yVal>
          <c:smooth val="0"/>
          <c:extLst xmlns:c16r2="http://schemas.microsoft.com/office/drawing/2015/06/chart">
            <c:ext xmlns:c16="http://schemas.microsoft.com/office/drawing/2014/chart" uri="{C3380CC4-5D6E-409C-BE32-E72D297353CC}">
              <c16:uniqueId val="{00000006-1C97-4DFC-8043-E21599BA2316}"/>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K$3:$DK$122</c:f>
              <c:numCache>
                <c:formatCode>_(* #,##0_);_(* \(#,##0\);_(* "-"??_);_(@_)</c:formatCode>
                <c:ptCount val="120"/>
                <c:pt idx="0">
                  <c:v>0.0</c:v>
                </c:pt>
                <c:pt idx="1">
                  <c:v>-102441.009571495</c:v>
                </c:pt>
                <c:pt idx="2">
                  <c:v>-196208.7050848622</c:v>
                </c:pt>
                <c:pt idx="3">
                  <c:v>-281848.4647764654</c:v>
                </c:pt>
                <c:pt idx="4">
                  <c:v>-359979.0028827295</c:v>
                </c:pt>
                <c:pt idx="5">
                  <c:v>-431238.8382749944</c:v>
                </c:pt>
                <c:pt idx="6">
                  <c:v>-496253.5974474554</c:v>
                </c:pt>
                <c:pt idx="7">
                  <c:v>-555617.0114205821</c:v>
                </c:pt>
                <c:pt idx="8">
                  <c:v>-609880.850061988</c:v>
                </c:pt>
                <c:pt idx="9">
                  <c:v>-659550.5942783961</c:v>
                </c:pt>
                <c:pt idx="10">
                  <c:v>-705084.7049663207</c:v>
                </c:pt>
                <c:pt idx="11">
                  <c:v>-746896.0658976075</c:v>
                </c:pt>
                <c:pt idx="12">
                  <c:v>-785354.6639197093</c:v>
                </c:pt>
                <c:pt idx="13">
                  <c:v>-834508.0838810442</c:v>
                </c:pt>
                <c:pt idx="14">
                  <c:v>-879136.2842730444</c:v>
                </c:pt>
                <c:pt idx="15">
                  <c:v>-919881.2847134483</c:v>
                </c:pt>
                <c:pt idx="16">
                  <c:v>-957255.5831625393</c:v>
                </c:pt>
                <c:pt idx="17">
                  <c:v>-991675.032570246</c:v>
                </c:pt>
                <c:pt idx="18">
                  <c:v>-1.02348228720314E6</c:v>
                </c:pt>
                <c:pt idx="19">
                  <c:v>-1.05296367620534E6</c:v>
                </c:pt>
                <c:pt idx="20">
                  <c:v>-1.08036147828065E6</c:v>
                </c:pt>
                <c:pt idx="21">
                  <c:v>-1.10588296107257E6</c:v>
                </c:pt>
                <c:pt idx="22">
                  <c:v>-1.12970712940034E6</c:v>
                </c:pt>
                <c:pt idx="23">
                  <c:v>-1.15198983802075E6</c:v>
                </c:pt>
                <c:pt idx="24">
                  <c:v>-1.17286772592118E6</c:v>
                </c:pt>
                <c:pt idx="25">
                  <c:v>-1.19246129213539E6</c:v>
                </c:pt>
                <c:pt idx="26">
                  <c:v>-1.2109010691933E6</c:v>
                </c:pt>
                <c:pt idx="27">
                  <c:v>-1.22827610254174E6</c:v>
                </c:pt>
                <c:pt idx="28">
                  <c:v>-1.24466671657519E6</c:v>
                </c:pt>
                <c:pt idx="29">
                  <c:v>-1.26014555407653E6</c:v>
                </c:pt>
                <c:pt idx="30">
                  <c:v>-1.2747784267569E6</c:v>
                </c:pt>
                <c:pt idx="31">
                  <c:v>-1.28862506291544E6</c:v>
                </c:pt>
                <c:pt idx="32">
                  <c:v>-1.30173976602947E6</c:v>
                </c:pt>
                <c:pt idx="33">
                  <c:v>-1.31417199572973E6</c:v>
                </c:pt>
                <c:pt idx="34">
                  <c:v>-1.32596688094695E6</c:v>
                </c:pt>
                <c:pt idx="35">
                  <c:v>-1.33716567364543E6</c:v>
                </c:pt>
                <c:pt idx="36">
                  <c:v>-1.347806150419E6</c:v>
                </c:pt>
                <c:pt idx="37">
                  <c:v>-1.35792296826582E6</c:v>
                </c:pt>
                <c:pt idx="38">
                  <c:v>-1.36754798004425E6</c:v>
                </c:pt>
                <c:pt idx="39">
                  <c:v>-1.37671055563049E6</c:v>
                </c:pt>
                <c:pt idx="40">
                  <c:v>-1.38543777381262E6</c:v>
                </c:pt>
                <c:pt idx="41">
                  <c:v>-1.3937546476386E6</c:v>
                </c:pt>
                <c:pt idx="42">
                  <c:v>-1.40168432445084E6</c:v>
                </c:pt>
                <c:pt idx="43">
                  <c:v>-1.4092482634874E6</c:v>
                </c:pt>
                <c:pt idx="44">
                  <c:v>-1.41646639378916E6</c:v>
                </c:pt>
                <c:pt idx="45">
                  <c:v>-1.42335725479027E6</c:v>
                </c:pt>
                <c:pt idx="46">
                  <c:v>-1.42993812165975E6</c:v>
                </c:pt>
                <c:pt idx="47">
                  <c:v>-1.4362251171985E6</c:v>
                </c:pt>
                <c:pt idx="48">
                  <c:v>-1.44223331186917E6</c:v>
                </c:pt>
                <c:pt idx="49">
                  <c:v>-1.44797681334078E6</c:v>
                </c:pt>
                <c:pt idx="50">
                  <c:v>-1.45346884676008E6</c:v>
                </c:pt>
                <c:pt idx="51">
                  <c:v>-1.45872182681423E6</c:v>
                </c:pt>
                <c:pt idx="52">
                  <c:v>-1.46374742259238E6</c:v>
                </c:pt>
                <c:pt idx="53">
                  <c:v>-1.46855661589036E6</c:v>
                </c:pt>
                <c:pt idx="54">
                  <c:v>-1.47315975380298E6</c:v>
                </c:pt>
                <c:pt idx="55">
                  <c:v>-1.47756659623997E6</c:v>
                </c:pt>
                <c:pt idx="56">
                  <c:v>-1.48178635892616E6</c:v>
                </c:pt>
                <c:pt idx="57">
                  <c:v>-1.48582775238068E6</c:v>
                </c:pt>
                <c:pt idx="58">
                  <c:v>-1.48969901731248E6</c:v>
                </c:pt>
                <c:pt idx="59">
                  <c:v>-1.49340795681826E6</c:v>
                </c:pt>
                <c:pt idx="60">
                  <c:v>-1.4969619657245E6</c:v>
                </c:pt>
                <c:pt idx="61">
                  <c:v>-1.5003680573755E6</c:v>
                </c:pt>
                <c:pt idx="62">
                  <c:v>-1.50363288813478E6</c:v>
                </c:pt>
                <c:pt idx="63">
                  <c:v>-1.5067627798365E6</c:v>
                </c:pt>
                <c:pt idx="64">
                  <c:v>-1.50976374039663E6</c:v>
                </c:pt>
                <c:pt idx="65">
                  <c:v>-1.51264148276977E6</c:v>
                </c:pt>
                <c:pt idx="66">
                  <c:v>-1.5154014424165E6</c:v>
                </c:pt>
                <c:pt idx="67">
                  <c:v>-1.51804879342759E6</c:v>
                </c:pt>
                <c:pt idx="68">
                  <c:v>-1.52058846343522E6</c:v>
                </c:pt>
                <c:pt idx="69">
                  <c:v>-1.52302514742698E6</c:v>
                </c:pt>
                <c:pt idx="70">
                  <c:v>-1.52536332056555E6</c:v>
                </c:pt>
                <c:pt idx="71">
                  <c:v>-1.52760725010597E6</c:v>
                </c:pt>
                <c:pt idx="72">
                  <c:v>-1.52976100649216E6</c:v>
                </c:pt>
                <c:pt idx="73">
                  <c:v>-1.53182847370595E6</c:v>
                </c:pt>
                <c:pt idx="74">
                  <c:v>-1.53381335893382E6</c:v>
                </c:pt>
                <c:pt idx="75">
                  <c:v>-1.53571920160993E6</c:v>
                </c:pt>
                <c:pt idx="76">
                  <c:v>-1.53754938188768E6</c:v>
                </c:pt>
                <c:pt idx="77">
                  <c:v>-1.53930712858702E6</c:v>
                </c:pt>
                <c:pt idx="78">
                  <c:v>-1.54099552665965E6</c:v>
                </c:pt>
                <c:pt idx="79">
                  <c:v>-1.54261752421014E6</c:v>
                </c:pt>
                <c:pt idx="80">
                  <c:v>-1.54417593910728E6</c:v>
                </c:pt>
                <c:pt idx="81">
                  <c:v>-1.54567346521666E6</c:v>
                </c:pt>
                <c:pt idx="82">
                  <c:v>-1.54711267828235E6</c:v>
                </c:pt>
                <c:pt idx="83">
                  <c:v>-1.54849604148318E6</c:v>
                </c:pt>
                <c:pt idx="84">
                  <c:v>-1.54982591068646E6</c:v>
                </c:pt>
                <c:pt idx="85">
                  <c:v>-1.55110453942021E6</c:v>
                </c:pt>
                <c:pt idx="86">
                  <c:v>-1.55233408358287E6</c:v>
                </c:pt>
                <c:pt idx="87">
                  <c:v>-1.55351660590782E6</c:v>
                </c:pt>
                <c:pt idx="88">
                  <c:v>-1.55465408019865E6</c:v>
                </c:pt>
                <c:pt idx="89">
                  <c:v>-1.55574839534979E6</c:v>
                </c:pt>
                <c:pt idx="90">
                  <c:v>-1.55680135916561E6</c:v>
                </c:pt>
                <c:pt idx="91">
                  <c:v>-1.55781470199053E6</c:v>
                </c:pt>
                <c:pt idx="92">
                  <c:v>-1.55879008016127E6</c:v>
                </c:pt>
                <c:pt idx="93">
                  <c:v>-1.55972907929161E6</c:v>
                </c:pt>
                <c:pt idx="94">
                  <c:v>-1.56063321739945E6</c:v>
                </c:pt>
                <c:pt idx="95">
                  <c:v>-1.56150394788494E6</c:v>
                </c:pt>
                <c:pt idx="96">
                  <c:v>-1.56234266236807E6</c:v>
                </c:pt>
                <c:pt idx="97">
                  <c:v>-1.56315069339321E6</c:v>
                </c:pt>
                <c:pt idx="98">
                  <c:v>-1.56392931700798E6</c:v>
                </c:pt>
                <c:pt idx="99">
                  <c:v>-1.56467975522297E6</c:v>
                </c:pt>
                <c:pt idx="100">
                  <c:v>-1.56540317835847E6</c:v>
                </c:pt>
                <c:pt idx="101">
                  <c:v>-1.56610070728429E6</c:v>
                </c:pt>
                <c:pt idx="102">
                  <c:v>-1.56677341555775E6</c:v>
                </c:pt>
                <c:pt idx="103">
                  <c:v>-1.56742233146528E6</c:v>
                </c:pt>
                <c:pt idx="104">
                  <c:v>-1.56804843997217E6</c:v>
                </c:pt>
                <c:pt idx="105">
                  <c:v>-1.56865268458521E6</c:v>
                </c:pt>
                <c:pt idx="106">
                  <c:v>-1.56923596913221E6</c:v>
                </c:pt>
                <c:pt idx="107">
                  <c:v>-1.56979915946263E6</c:v>
                </c:pt>
                <c:pt idx="108">
                  <c:v>-1.57034308507294E6</c:v>
                </c:pt>
                <c:pt idx="109">
                  <c:v>-1.5708685406603E6</c:v>
                </c:pt>
                <c:pt idx="110">
                  <c:v>-1.57137628760802E6</c:v>
                </c:pt>
                <c:pt idx="111">
                  <c:v>-1.57186705540587E6</c:v>
                </c:pt>
                <c:pt idx="112">
                  <c:v>-1.5723415430083E6</c:v>
                </c:pt>
                <c:pt idx="113">
                  <c:v>-1.57280042013338E6</c:v>
                </c:pt>
                <c:pt idx="114">
                  <c:v>-1.57324432850536E6</c:v>
                </c:pt>
                <c:pt idx="115">
                  <c:v>-1.57367388304311E6</c:v>
                </c:pt>
                <c:pt idx="116">
                  <c:v>-1.57408967299717E6</c:v>
                </c:pt>
                <c:pt idx="117">
                  <c:v>-1.57449226303758E6</c:v>
                </c:pt>
                <c:pt idx="118">
                  <c:v>-1.57488219429469E6</c:v>
                </c:pt>
                <c:pt idx="119">
                  <c:v>-1.57525998535521E6</c:v>
                </c:pt>
              </c:numCache>
            </c:numRef>
          </c:yVal>
          <c:smooth val="0"/>
          <c:extLst xmlns:c16r2="http://schemas.microsoft.com/office/drawing/2015/06/chart">
            <c:ext xmlns:c16="http://schemas.microsoft.com/office/drawing/2014/chart" uri="{C3380CC4-5D6E-409C-BE32-E72D297353CC}">
              <c16:uniqueId val="{00000007-1C97-4DFC-8043-E21599BA2316}"/>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A$3:$EA$122</c:f>
              <c:numCache>
                <c:formatCode>_(* #,##0_);_(* \(#,##0\);_(* "-"??_);_(@_)</c:formatCode>
                <c:ptCount val="120"/>
                <c:pt idx="0">
                  <c:v>0.0</c:v>
                </c:pt>
                <c:pt idx="1">
                  <c:v>-102181.8620643578</c:v>
                </c:pt>
                <c:pt idx="2">
                  <c:v>-195132.169525411</c:v>
                </c:pt>
                <c:pt idx="3">
                  <c:v>-279496.0122488362</c:v>
                </c:pt>
                <c:pt idx="4">
                  <c:v>-355977.5511923013</c:v>
                </c:pt>
                <c:pt idx="5">
                  <c:v>-425288.1669919865</c:v>
                </c:pt>
                <c:pt idx="6">
                  <c:v>-488115.3498867999</c:v>
                </c:pt>
                <c:pt idx="7">
                  <c:v>-545105.1542960292</c:v>
                </c:pt>
                <c:pt idx="8">
                  <c:v>-596853.4458765507</c:v>
                </c:pt>
                <c:pt idx="9">
                  <c:v>-643902.7392162773</c:v>
                </c:pt>
                <c:pt idx="10">
                  <c:v>-686742.4906726214</c:v>
                </c:pt>
                <c:pt idx="11">
                  <c:v>-725811.433511185</c:v>
                </c:pt>
                <c:pt idx="12">
                  <c:v>-761501.030779322</c:v>
                </c:pt>
                <c:pt idx="13">
                  <c:v>-807872.952026307</c:v>
                </c:pt>
                <c:pt idx="14">
                  <c:v>-849879.6592747292</c:v>
                </c:pt>
                <c:pt idx="15">
                  <c:v>-888114.7425455669</c:v>
                </c:pt>
                <c:pt idx="16">
                  <c:v>-923060.2629453519</c:v>
                </c:pt>
                <c:pt idx="17">
                  <c:v>-955113.4221839051</c:v>
                </c:pt>
                <c:pt idx="18">
                  <c:v>-984605.863447171</c:v>
                </c:pt>
                <c:pt idx="19">
                  <c:v>-1.01181777654958E6</c:v>
                </c:pt>
                <c:pt idx="20">
                  <c:v>-1.03698833613668E6</c:v>
                </c:pt>
                <c:pt idx="21">
                  <c:v>-1.06032353346665E6</c:v>
                </c:pt>
                <c:pt idx="22">
                  <c:v>-1.08200213983025E6</c:v>
                </c:pt>
                <c:pt idx="23">
                  <c:v>-1.10218031735442E6</c:v>
                </c:pt>
                <c:pt idx="24">
                  <c:v>-1.1209952394022E6</c:v>
                </c:pt>
                <c:pt idx="25">
                  <c:v>-1.1385679765178E6</c:v>
                </c:pt>
                <c:pt idx="26">
                  <c:v>-1.15502955807224E6</c:v>
                </c:pt>
                <c:pt idx="27">
                  <c:v>-1.17046967612829E6</c:v>
                </c:pt>
                <c:pt idx="28">
                  <c:v>-1.1849689995897E6</c:v>
                </c:pt>
                <c:pt idx="29">
                  <c:v>-1.19860026989416E6</c:v>
                </c:pt>
                <c:pt idx="30">
                  <c:v>-1.21142919605515E6</c:v>
                </c:pt>
                <c:pt idx="31">
                  <c:v>-1.22351523965538E6</c:v>
                </c:pt>
                <c:pt idx="32">
                  <c:v>-1.23491230474701E6</c:v>
                </c:pt>
                <c:pt idx="33">
                  <c:v>-1.24566934505639E6</c:v>
                </c:pt>
                <c:pt idx="34">
                  <c:v>-1.25583089907074E6</c:v>
                </c:pt>
                <c:pt idx="35">
                  <c:v>-1.26543756208951E6</c:v>
                </c:pt>
                <c:pt idx="36">
                  <c:v>-1.27452640308012E6</c:v>
                </c:pt>
                <c:pt idx="37">
                  <c:v>-1.28313133313196E6</c:v>
                </c:pt>
                <c:pt idx="38">
                  <c:v>-1.29128343141604E6</c:v>
                </c:pt>
                <c:pt idx="39">
                  <c:v>-1.29901127502371E6</c:v>
                </c:pt>
                <c:pt idx="40">
                  <c:v>-1.3063411384654E6</c:v>
                </c:pt>
                <c:pt idx="41">
                  <c:v>-1.31329722451883E6</c:v>
                </c:pt>
                <c:pt idx="42">
                  <c:v>-1.31990186884143E6</c:v>
                </c:pt>
                <c:pt idx="43">
                  <c:v>-1.3261757213322E6</c:v>
                </c:pt>
                <c:pt idx="44">
                  <c:v>-1.33213790709578E6</c:v>
                </c:pt>
                <c:pt idx="45">
                  <c:v>-1.33780616948909E6</c:v>
                </c:pt>
                <c:pt idx="46">
                  <c:v>-1.34319699741063E6</c:v>
                </c:pt>
                <c:pt idx="47">
                  <c:v>-1.34832573871816E6</c:v>
                </c:pt>
                <c:pt idx="48">
                  <c:v>-1.35320670142305E6</c:v>
                </c:pt>
                <c:pt idx="49">
                  <c:v>-1.35785324410368E6</c:v>
                </c:pt>
                <c:pt idx="50">
                  <c:v>-1.36227785680233E6</c:v>
                </c:pt>
                <c:pt idx="51">
                  <c:v>-1.3664922335142E6</c:v>
                </c:pt>
                <c:pt idx="52">
                  <c:v>-1.37050733731339E6</c:v>
                </c:pt>
                <c:pt idx="53">
                  <c:v>-1.37433345879233E6</c:v>
                </c:pt>
                <c:pt idx="54">
                  <c:v>-1.37798026868354E6</c:v>
                </c:pt>
                <c:pt idx="55">
                  <c:v>-1.3814568653223E6</c:v>
                </c:pt>
                <c:pt idx="56">
                  <c:v>-1.38477181752854E6</c:v>
                </c:pt>
                <c:pt idx="57">
                  <c:v>-1.38793320341826E6</c:v>
                </c:pt>
                <c:pt idx="58">
                  <c:v>-1.39094864559333E6</c:v>
                </c:pt>
                <c:pt idx="59">
                  <c:v>-1.39382534310619E6</c:v>
                </c:pt>
                <c:pt idx="60">
                  <c:v>-1.39657010054882E6</c:v>
                </c:pt>
                <c:pt idx="61">
                  <c:v>-1.39918935457446E6</c:v>
                </c:pt>
                <c:pt idx="62">
                  <c:v>-1.40168919812445E6</c:v>
                </c:pt>
                <c:pt idx="63">
                  <c:v>-1.40407540260095E6</c:v>
                </c:pt>
                <c:pt idx="64">
                  <c:v>-1.40635343819825E6</c:v>
                </c:pt>
                <c:pt idx="65">
                  <c:v>-1.40852849258123E6</c:v>
                </c:pt>
                <c:pt idx="66">
                  <c:v>-1.41060548807741E6</c:v>
                </c:pt>
                <c:pt idx="67">
                  <c:v>-1.41258909753035E6</c:v>
                </c:pt>
                <c:pt idx="68">
                  <c:v>-1.41448375894561E6</c:v>
                </c:pt>
                <c:pt idx="69">
                  <c:v>-1.41629368904549E6</c:v>
                </c:pt>
                <c:pt idx="70">
                  <c:v>-1.41802289583594E6</c:v>
                </c:pt>
                <c:pt idx="71">
                  <c:v>-1.41967519027775E6</c:v>
                </c:pt>
                <c:pt idx="72">
                  <c:v>-1.42125419714379E6</c:v>
                </c:pt>
                <c:pt idx="73">
                  <c:v>-1.42276336513533E6</c:v>
                </c:pt>
                <c:pt idx="74">
                  <c:v>-1.42420597632277E6</c:v>
                </c:pt>
                <c:pt idx="75">
                  <c:v>-1.42558515496883E6</c:v>
                </c:pt>
                <c:pt idx="76">
                  <c:v>-1.42690387578662E6</c:v>
                </c:pt>
                <c:pt idx="77">
                  <c:v>-1.42816497167913E6</c:v>
                </c:pt>
                <c:pt idx="78">
                  <c:v>-1.42937114100222E6</c:v>
                </c:pt>
                <c:pt idx="79">
                  <c:v>-1.43052495438888E6</c:v>
                </c:pt>
                <c:pt idx="80">
                  <c:v>-1.43162886116872E6</c:v>
                </c:pt>
                <c:pt idx="81">
                  <c:v>-1.4326851954134E6</c:v>
                </c:pt>
                <c:pt idx="82">
                  <c:v>-1.43369618163567E6</c:v>
                </c:pt>
                <c:pt idx="83">
                  <c:v>-1.43466394016719E6</c:v>
                </c:pt>
                <c:pt idx="84">
                  <c:v>-1.43559049223787E6</c:v>
                </c:pt>
                <c:pt idx="85">
                  <c:v>-1.43647776477741E6</c:v>
                </c:pt>
                <c:pt idx="86">
                  <c:v>-1.43732759495795E6</c:v>
                </c:pt>
                <c:pt idx="87">
                  <c:v>-1.43814173449488E6</c:v>
                </c:pt>
                <c:pt idx="88">
                  <c:v>-1.43892185372172E6</c:v>
                </c:pt>
                <c:pt idx="89">
                  <c:v>-1.43966954545328E6</c:v>
                </c:pt>
                <c:pt idx="90">
                  <c:v>-1.44038632865039E6</c:v>
                </c:pt>
                <c:pt idx="91">
                  <c:v>-1.4410736518983E6</c:v>
                </c:pt>
                <c:pt idx="92">
                  <c:v>-1.44173289671E6</c:v>
                </c:pt>
                <c:pt idx="93">
                  <c:v>-1.44236538066468E6</c:v>
                </c:pt>
                <c:pt idx="94">
                  <c:v>-1.44297236039097E6</c:v>
                </c:pt>
                <c:pt idx="95">
                  <c:v>-1.44355503440365E6</c:v>
                </c:pt>
                <c:pt idx="96">
                  <c:v>-1.44411454580224E6</c:v>
                </c:pt>
                <c:pt idx="97">
                  <c:v>-1.44465198483886E6</c:v>
                </c:pt>
                <c:pt idx="98">
                  <c:v>-1.44516839136264E6</c:v>
                </c:pt>
                <c:pt idx="99">
                  <c:v>-1.44566475714721E6</c:v>
                </c:pt>
                <c:pt idx="100">
                  <c:v>-1.44614202810742E6</c:v>
                </c:pt>
                <c:pt idx="101">
                  <c:v>-1.44660110641113E6</c:v>
                </c:pt>
                <c:pt idx="102">
                  <c:v>-1.44704285249152E6</c:v>
                </c:pt>
                <c:pt idx="103">
                  <c:v>-1.44746808696486E6</c:v>
                </c:pt>
                <c:pt idx="104">
                  <c:v>-1.44787759245863E6</c:v>
                </c:pt>
                <c:pt idx="105">
                  <c:v>-1.44827211535445E6</c:v>
                </c:pt>
                <c:pt idx="106">
                  <c:v>-1.44865236745002E6</c:v>
                </c:pt>
                <c:pt idx="107">
                  <c:v>-1.44901902754408E6</c:v>
                </c:pt>
                <c:pt idx="108">
                  <c:v>-1.44937274294809E6</c:v>
                </c:pt>
                <c:pt idx="109">
                  <c:v>-1.44971413092824E6</c:v>
                </c:pt>
                <c:pt idx="110">
                  <c:v>-1.45004378008112E6</c:v>
                </c:pt>
                <c:pt idx="111">
                  <c:v>-1.4503622516462E6</c:v>
                </c:pt>
                <c:pt idx="112">
                  <c:v>-1.45067008075815E6</c:v>
                </c:pt>
                <c:pt idx="113">
                  <c:v>-1.45096777764183E6</c:v>
                </c:pt>
                <c:pt idx="114">
                  <c:v>-1.45125582875264E6</c:v>
                </c:pt>
                <c:pt idx="115">
                  <c:v>-1.45153469786483E6</c:v>
                </c:pt>
                <c:pt idx="116">
                  <c:v>-1.45180482711012E6</c:v>
                </c:pt>
                <c:pt idx="117">
                  <c:v>-1.45206663796904E6</c:v>
                </c:pt>
                <c:pt idx="118">
                  <c:v>-1.45232053221708E6</c:v>
                </c:pt>
                <c:pt idx="119">
                  <c:v>-1.4525668928278E6</c:v>
                </c:pt>
              </c:numCache>
            </c:numRef>
          </c:yVal>
          <c:smooth val="0"/>
          <c:extLst xmlns:c16r2="http://schemas.microsoft.com/office/drawing/2015/06/chart">
            <c:ext xmlns:c16="http://schemas.microsoft.com/office/drawing/2014/chart" uri="{C3380CC4-5D6E-409C-BE32-E72D297353CC}">
              <c16:uniqueId val="{00000008-1C97-4DFC-8043-E21599BA2316}"/>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Q$3:$EQ$122</c:f>
              <c:numCache>
                <c:formatCode>_(* #,##0_);_(* \(#,##0\);_(* "-"??_);_(@_)</c:formatCode>
                <c:ptCount val="120"/>
                <c:pt idx="0">
                  <c:v>0.0</c:v>
                </c:pt>
                <c:pt idx="1">
                  <c:v>-102181.8620643574</c:v>
                </c:pt>
                <c:pt idx="2">
                  <c:v>-195379.58282906</c:v>
                </c:pt>
                <c:pt idx="3">
                  <c:v>-280153.5225343028</c:v>
                </c:pt>
                <c:pt idx="4">
                  <c:v>-357149.6381205113</c:v>
                </c:pt>
                <c:pt idx="5">
                  <c:v>-427039.3280747971</c:v>
                </c:pt>
                <c:pt idx="6">
                  <c:v>-490482.624287678</c:v>
                </c:pt>
                <c:pt idx="7">
                  <c:v>-548106.7409497062</c:v>
                </c:pt>
                <c:pt idx="8">
                  <c:v>-600494.642791762</c:v>
                </c:pt>
                <c:pt idx="9">
                  <c:v>-648180.0439389893</c:v>
                </c:pt>
                <c:pt idx="10">
                  <c:v>-691646.4371896712</c:v>
                </c:pt>
                <c:pt idx="11">
                  <c:v>-731328.5597515095</c:v>
                </c:pt>
                <c:pt idx="12">
                  <c:v>-767615.2469165786</c:v>
                </c:pt>
                <c:pt idx="13">
                  <c:v>-814566.494943607</c:v>
                </c:pt>
                <c:pt idx="14">
                  <c:v>-856957.593961284</c:v>
                </c:pt>
                <c:pt idx="15">
                  <c:v>-895442.1174033435</c:v>
                </c:pt>
                <c:pt idx="16">
                  <c:v>-930543.460125432</c:v>
                </c:pt>
                <c:pt idx="17">
                  <c:v>-962687.3100426518</c:v>
                </c:pt>
                <c:pt idx="18">
                  <c:v>-992224.9818190111</c:v>
                </c:pt>
                <c:pt idx="19">
                  <c:v>-1.01945028368378E6</c:v>
                </c:pt>
                <c:pt idx="20">
                  <c:v>-1.044611847132E6</c:v>
                </c:pt>
                <c:pt idx="21">
                  <c:v>-1.06792225469588E6</c:v>
                </c:pt>
                <c:pt idx="22">
                  <c:v>-1.08956489179933E6</c:v>
                </c:pt>
                <c:pt idx="23">
                  <c:v>-1.10969916705136E6</c:v>
                </c:pt>
                <c:pt idx="24">
                  <c:v>-1.12846455119099E6</c:v>
                </c:pt>
                <c:pt idx="25">
                  <c:v>-1.14598375084231E6</c:v>
                </c:pt>
                <c:pt idx="26">
                  <c:v>-1.16238912386292E6</c:v>
                </c:pt>
                <c:pt idx="27">
                  <c:v>-1.17777082932247E6</c:v>
                </c:pt>
                <c:pt idx="28">
                  <c:v>-1.19220993372724E6</c:v>
                </c:pt>
                <c:pt idx="29">
                  <c:v>-1.20577952351219E6</c:v>
                </c:pt>
                <c:pt idx="30">
                  <c:v>-1.21854560450884E6</c:v>
                </c:pt>
                <c:pt idx="31">
                  <c:v>-1.23056789159376E6</c:v>
                </c:pt>
                <c:pt idx="32">
                  <c:v>-1.24190050324267E6</c:v>
                </c:pt>
                <c:pt idx="33">
                  <c:v>-1.252592573216E6</c:v>
                </c:pt>
                <c:pt idx="34">
                  <c:v>-1.26268878985544E6</c:v>
                </c:pt>
                <c:pt idx="35">
                  <c:v>-1.27222987202354E6</c:v>
                </c:pt>
                <c:pt idx="36">
                  <c:v>-1.28125298950502E6</c:v>
                </c:pt>
                <c:pt idx="37">
                  <c:v>-1.28979213466157E6</c:v>
                </c:pt>
                <c:pt idx="38">
                  <c:v>-1.29787845125688E6</c:v>
                </c:pt>
                <c:pt idx="39">
                  <c:v>-1.30554056753603E6</c:v>
                </c:pt>
                <c:pt idx="40">
                  <c:v>-1.31280479636901E6</c:v>
                </c:pt>
                <c:pt idx="41">
                  <c:v>-1.31969536849239E6</c:v>
                </c:pt>
                <c:pt idx="42">
                  <c:v>-1.32623463914172E6</c:v>
                </c:pt>
                <c:pt idx="43">
                  <c:v>-1.33244327107979E6</c:v>
                </c:pt>
                <c:pt idx="44">
                  <c:v>-1.33834039694031E6</c:v>
                </c:pt>
                <c:pt idx="45">
                  <c:v>-1.34394376341942E6</c:v>
                </c:pt>
                <c:pt idx="46">
                  <c:v>-1.3492698595154E6</c:v>
                </c:pt>
                <c:pt idx="47">
                  <c:v>-1.35433403073427E6</c:v>
                </c:pt>
                <c:pt idx="48">
                  <c:v>-1.35915058093544E6</c:v>
                </c:pt>
                <c:pt idx="49">
                  <c:v>-1.36373286328128E6</c:v>
                </c:pt>
                <c:pt idx="50">
                  <c:v>-1.36809336157262E6</c:v>
                </c:pt>
                <c:pt idx="51">
                  <c:v>-1.37224376309394E6</c:v>
                </c:pt>
                <c:pt idx="52">
                  <c:v>-1.37619502402778E6</c:v>
                </c:pt>
                <c:pt idx="53">
                  <c:v>-1.37995742811926E6</c:v>
                </c:pt>
                <c:pt idx="54">
                  <c:v>-1.38354063947445E6</c:v>
                </c:pt>
                <c:pt idx="55">
                  <c:v>-1.38695375015862E6</c:v>
                </c:pt>
                <c:pt idx="56">
                  <c:v>-1.39020532317941E6</c:v>
                </c:pt>
                <c:pt idx="57">
                  <c:v>-1.39330343137055E6</c:v>
                </c:pt>
                <c:pt idx="58">
                  <c:v>-1.39625569263021E6</c:v>
                </c:pt>
                <c:pt idx="59">
                  <c:v>-1.39906930191447E6</c:v>
                </c:pt>
                <c:pt idx="60">
                  <c:v>-1.40175106033904E6</c:v>
                </c:pt>
                <c:pt idx="61">
                  <c:v>-1.40430740170078E6</c:v>
                </c:pt>
                <c:pt idx="62">
                  <c:v>-1.40674441669404E6</c:v>
                </c:pt>
                <c:pt idx="63">
                  <c:v>-1.40906787506486E6</c:v>
                </c:pt>
                <c:pt idx="64">
                  <c:v>-1.41128324591758E6</c:v>
                </c:pt>
                <c:pt idx="65">
                  <c:v>-1.41339571636403E6</c:v>
                </c:pt>
                <c:pt idx="66">
                  <c:v>-1.41541020868314E6</c:v>
                </c:pt>
                <c:pt idx="67">
                  <c:v>-1.41733139613969E6</c:v>
                </c:pt>
                <c:pt idx="68">
                  <c:v>-1.41916371759439E6</c:v>
                </c:pt>
                <c:pt idx="69">
                  <c:v>-1.42091139102227E6</c:v>
                </c:pt>
                <c:pt idx="70">
                  <c:v>-1.42257842604334E6</c:v>
                </c:pt>
                <c:pt idx="71">
                  <c:v>-1.42416863555803E6</c:v>
                </c:pt>
                <c:pt idx="72">
                  <c:v>-1.42568564656971E6</c:v>
                </c:pt>
                <c:pt idx="73">
                  <c:v>-1.42713291026745E6</c:v>
                </c:pt>
                <c:pt idx="74">
                  <c:v>-1.42851371143461E6</c:v>
                </c:pt>
                <c:pt idx="75">
                  <c:v>-1.42983117724153E6</c:v>
                </c:pt>
                <c:pt idx="76">
                  <c:v>-1.4310882854747E6</c:v>
                </c:pt>
                <c:pt idx="77">
                  <c:v>-1.43228787224914E6</c:v>
                </c:pt>
                <c:pt idx="78">
                  <c:v>-1.43343263924609E6</c:v>
                </c:pt>
                <c:pt idx="79">
                  <c:v>-1.43452516051362E6</c:v>
                </c:pt>
                <c:pt idx="80">
                  <c:v>-1.43556788886432E6</c:v>
                </c:pt>
                <c:pt idx="81">
                  <c:v>-1.43656316190056E6</c:v>
                </c:pt>
                <c:pt idx="82">
                  <c:v>-1.43751320769511E6</c:v>
                </c:pt>
                <c:pt idx="83">
                  <c:v>-1.43842015015197E6</c:v>
                </c:pt>
                <c:pt idx="84">
                  <c:v>-1.43928601407044E6</c:v>
                </c:pt>
                <c:pt idx="85">
                  <c:v>-1.4401127299327E6</c:v>
                </c:pt>
                <c:pt idx="86">
                  <c:v>-1.44090213843382E6</c:v>
                </c:pt>
                <c:pt idx="87">
                  <c:v>-1.4416559947715E6</c:v>
                </c:pt>
                <c:pt idx="88">
                  <c:v>-1.44237597271074E6</c:v>
                </c:pt>
                <c:pt idx="89">
                  <c:v>-1.44306366843813E6</c:v>
                </c:pt>
                <c:pt idx="90">
                  <c:v>-1.44372060421874E6</c:v>
                </c:pt>
                <c:pt idx="91">
                  <c:v>-1.44434823186767E6</c:v>
                </c:pt>
                <c:pt idx="92">
                  <c:v>-1.44494793604739E6</c:v>
                </c:pt>
                <c:pt idx="93">
                  <c:v>-1.44552103740108E6</c:v>
                </c:pt>
                <c:pt idx="94">
                  <c:v>-1.44606879553151E6</c:v>
                </c:pt>
                <c:pt idx="95">
                  <c:v>-1.44659241183421E6</c:v>
                </c:pt>
                <c:pt idx="96">
                  <c:v>-1.44709303219298E6</c:v>
                </c:pt>
                <c:pt idx="97">
                  <c:v>-1.44757174954546E6</c:v>
                </c:pt>
                <c:pt idx="98">
                  <c:v>-1.4480296063257E6</c:v>
                </c:pt>
                <c:pt idx="99">
                  <c:v>-1.44846759679026E6</c:v>
                </c:pt>
                <c:pt idx="100">
                  <c:v>-1.4488866692341E6</c:v>
                </c:pt>
                <c:pt idx="101">
                  <c:v>-1.44928772810191E6</c:v>
                </c:pt>
                <c:pt idx="102">
                  <c:v>-1.44967163600023E6</c:v>
                </c:pt>
                <c:pt idx="103">
                  <c:v>-1.45003921561551E6</c:v>
                </c:pt>
                <c:pt idx="104">
                  <c:v>-1.45039125154272E6</c:v>
                </c:pt>
                <c:pt idx="105">
                  <c:v>-1.45072849202903E6</c:v>
                </c:pt>
                <c:pt idx="106">
                  <c:v>-1.45105165063679E6</c:v>
                </c:pt>
                <c:pt idx="107">
                  <c:v>-1.45136140782965E6</c:v>
                </c:pt>
                <c:pt idx="108">
                  <c:v>-1.45165841248567E6</c:v>
                </c:pt>
                <c:pt idx="109">
                  <c:v>-1.45194328334086E6</c:v>
                </c:pt>
                <c:pt idx="110">
                  <c:v>-1.45221661036653E6</c:v>
                </c:pt>
                <c:pt idx="111">
                  <c:v>-1.45247895608356E6</c:v>
                </c:pt>
                <c:pt idx="112">
                  <c:v>-1.45273085681665E6</c:v>
                </c:pt>
                <c:pt idx="113">
                  <c:v>-1.45297282389125E6</c:v>
                </c:pt>
                <c:pt idx="114">
                  <c:v>-1.45320534477598E6</c:v>
                </c:pt>
                <c:pt idx="115">
                  <c:v>-1.45342888417304E6</c:v>
                </c:pt>
                <c:pt idx="116">
                  <c:v>-1.45364388505899E6</c:v>
                </c:pt>
                <c:pt idx="117">
                  <c:v>-1.45385076967824E6</c:v>
                </c:pt>
                <c:pt idx="118">
                  <c:v>-1.45404994049143E6</c:v>
                </c:pt>
                <c:pt idx="119">
                  <c:v>-1.45424178108078E6</c:v>
                </c:pt>
              </c:numCache>
            </c:numRef>
          </c:yVal>
          <c:smooth val="0"/>
          <c:extLst xmlns:c16r2="http://schemas.microsoft.com/office/drawing/2015/06/chart">
            <c:ext xmlns:c16="http://schemas.microsoft.com/office/drawing/2014/chart" uri="{C3380CC4-5D6E-409C-BE32-E72D297353CC}">
              <c16:uniqueId val="{00000009-1C97-4DFC-8043-E21599BA2316}"/>
            </c:ext>
          </c:extLst>
        </c:ser>
        <c:dLbls>
          <c:showLegendKey val="0"/>
          <c:showVal val="0"/>
          <c:showCatName val="0"/>
          <c:showSerName val="0"/>
          <c:showPercent val="0"/>
          <c:showBubbleSize val="0"/>
        </c:dLbls>
        <c:axId val="-1148308256"/>
        <c:axId val="-1148305408"/>
      </c:scatterChart>
      <c:valAx>
        <c:axId val="-114830825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48305408"/>
        <c:crosses val="autoZero"/>
        <c:crossBetween val="midCat"/>
      </c:valAx>
      <c:valAx>
        <c:axId val="-1148305408"/>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148308256"/>
        <c:crosses val="autoZero"/>
        <c:crossBetween val="midCat"/>
      </c:valAx>
    </c:plotArea>
    <c:legend>
      <c:legendPos val="r"/>
      <c:layout>
        <c:manualLayout>
          <c:xMode val="edge"/>
          <c:yMode val="edge"/>
          <c:x val="0.829060818755122"/>
          <c:y val="0.0192778807937971"/>
          <c:w val="0.134740086222254"/>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HUD Preval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3:$D$122</c:f>
              <c:numCache>
                <c:formatCode>_(* #,##0_);_(* \(#,##0\);_(* "-"??_);_(@_)</c:formatCode>
                <c:ptCount val="120"/>
                <c:pt idx="0">
                  <c:v>0.0</c:v>
                </c:pt>
                <c:pt idx="1">
                  <c:v>87584.45319802051</c:v>
                </c:pt>
                <c:pt idx="2">
                  <c:v>165275.700334606</c:v>
                </c:pt>
                <c:pt idx="3">
                  <c:v>234256.8011379109</c:v>
                </c:pt>
                <c:pt idx="4">
                  <c:v>295565.8471500836</c:v>
                </c:pt>
                <c:pt idx="5">
                  <c:v>350112.8637014102</c:v>
                </c:pt>
                <c:pt idx="6">
                  <c:v>398695.1277300178</c:v>
                </c:pt>
                <c:pt idx="7">
                  <c:v>442010.8904789174</c:v>
                </c:pt>
                <c:pt idx="8">
                  <c:v>480671.5883268878</c:v>
                </c:pt>
                <c:pt idx="9">
                  <c:v>515212.6530391169</c:v>
                </c:pt>
                <c:pt idx="10">
                  <c:v>546103.044924005</c:v>
                </c:pt>
                <c:pt idx="11">
                  <c:v>573753.6346851186</c:v>
                </c:pt>
                <c:pt idx="12">
                  <c:v>598524.5560359501</c:v>
                </c:pt>
                <c:pt idx="13">
                  <c:v>632486.0742681127</c:v>
                </c:pt>
                <c:pt idx="14">
                  <c:v>662483.9910516374</c:v>
                </c:pt>
                <c:pt idx="15">
                  <c:v>689123.0692194739</c:v>
                </c:pt>
                <c:pt idx="16">
                  <c:v>712883.028807101</c:v>
                </c:pt>
                <c:pt idx="17">
                  <c:v>734150.487254544</c:v>
                </c:pt>
                <c:pt idx="18">
                  <c:v>753241.7282713633</c:v>
                </c:pt>
                <c:pt idx="19">
                  <c:v>770419.0787346893</c:v>
                </c:pt>
                <c:pt idx="20">
                  <c:v>785902.813322443</c:v>
                </c:pt>
                <c:pt idx="21">
                  <c:v>799879.913022479</c:v>
                </c:pt>
                <c:pt idx="22">
                  <c:v>812510.5957745789</c:v>
                </c:pt>
                <c:pt idx="23">
                  <c:v>823933.256958229</c:v>
                </c:pt>
                <c:pt idx="24">
                  <c:v>834268.2642496983</c:v>
                </c:pt>
                <c:pt idx="25">
                  <c:v>843620.9181341215</c:v>
                </c:pt>
                <c:pt idx="26">
                  <c:v>852104.1355263208</c:v>
                </c:pt>
                <c:pt idx="27">
                  <c:v>859794.223114292</c:v>
                </c:pt>
                <c:pt idx="28">
                  <c:v>866759.4877349716</c:v>
                </c:pt>
                <c:pt idx="29">
                  <c:v>873061.2235125429</c:v>
                </c:pt>
                <c:pt idx="30">
                  <c:v>878754.5203111498</c:v>
                </c:pt>
                <c:pt idx="31">
                  <c:v>883888.9717176622</c:v>
                </c:pt>
                <c:pt idx="32">
                  <c:v>888509.2963511758</c:v>
                </c:pt>
                <c:pt idx="33">
                  <c:v>892655.8839123587</c:v>
                </c:pt>
                <c:pt idx="34">
                  <c:v>896365.2756794163</c:v>
                </c:pt>
                <c:pt idx="35">
                  <c:v>899670.5877649118</c:v>
                </c:pt>
                <c:pt idx="36">
                  <c:v>902601.8842954643</c:v>
                </c:pt>
                <c:pt idx="37">
                  <c:v>905186.5067120414</c:v>
                </c:pt>
                <c:pt idx="38">
                  <c:v>907449.3645736326</c:v>
                </c:pt>
                <c:pt idx="39">
                  <c:v>909413.2278876904</c:v>
                </c:pt>
                <c:pt idx="40">
                  <c:v>911098.9052168543</c:v>
                </c:pt>
                <c:pt idx="41">
                  <c:v>912525.4487956124</c:v>
                </c:pt>
                <c:pt idx="42">
                  <c:v>913710.3357588693</c:v>
                </c:pt>
                <c:pt idx="43">
                  <c:v>914669.6282803857</c:v>
                </c:pt>
                <c:pt idx="44">
                  <c:v>915418.1152566474</c:v>
                </c:pt>
                <c:pt idx="45">
                  <c:v>915969.4378174704</c:v>
                </c:pt>
                <c:pt idx="46">
                  <c:v>916336.2006433271</c:v>
                </c:pt>
                <c:pt idx="47">
                  <c:v>916530.0708125364</c:v>
                </c:pt>
                <c:pt idx="48">
                  <c:v>916561.865681099</c:v>
                </c:pt>
                <c:pt idx="49">
                  <c:v>916441.6311080753</c:v>
                </c:pt>
                <c:pt idx="50">
                  <c:v>916178.7111750719</c:v>
                </c:pt>
                <c:pt idx="51">
                  <c:v>915781.810405779</c:v>
                </c:pt>
                <c:pt idx="52">
                  <c:v>915259.049429003</c:v>
                </c:pt>
                <c:pt idx="53">
                  <c:v>914618.0147040172</c:v>
                </c:pt>
                <c:pt idx="54">
                  <c:v>913865.8030916335</c:v>
                </c:pt>
                <c:pt idx="55">
                  <c:v>913009.061864954</c:v>
                </c:pt>
                <c:pt idx="56">
                  <c:v>912054.0246816636</c:v>
                </c:pt>
                <c:pt idx="57">
                  <c:v>911006.543977158</c:v>
                </c:pt>
                <c:pt idx="58">
                  <c:v>909872.12018285</c:v>
                </c:pt>
                <c:pt idx="59">
                  <c:v>908655.928125777</c:v>
                </c:pt>
                <c:pt idx="60">
                  <c:v>907362.8409232245</c:v>
                </c:pt>
                <c:pt idx="61">
                  <c:v>905997.4516488723</c:v>
                </c:pt>
                <c:pt idx="62">
                  <c:v>904564.09301424</c:v>
                </c:pt>
                <c:pt idx="63">
                  <c:v>903066.855280511</c:v>
                </c:pt>
                <c:pt idx="64">
                  <c:v>901509.6025905011</c:v>
                </c:pt>
                <c:pt idx="65">
                  <c:v>899895.9878885187</c:v>
                </c:pt>
                <c:pt idx="66">
                  <c:v>898229.4665759922</c:v>
                </c:pt>
                <c:pt idx="67">
                  <c:v>896513.309033847</c:v>
                </c:pt>
                <c:pt idx="68">
                  <c:v>894750.6121274811</c:v>
                </c:pt>
                <c:pt idx="69">
                  <c:v>892944.3097969414</c:v>
                </c:pt>
                <c:pt idx="70">
                  <c:v>891097.1828231583</c:v>
                </c:pt>
                <c:pt idx="71">
                  <c:v>889211.867850908</c:v>
                </c:pt>
                <c:pt idx="72">
                  <c:v>887290.8657400206</c:v>
                </c:pt>
                <c:pt idx="73">
                  <c:v>885336.5493084552</c:v>
                </c:pt>
                <c:pt idx="74">
                  <c:v>883351.1705238013</c:v>
                </c:pt>
                <c:pt idx="75">
                  <c:v>881336.8671935471</c:v>
                </c:pt>
                <c:pt idx="76">
                  <c:v>879295.6691991194</c:v>
                </c:pt>
                <c:pt idx="77">
                  <c:v>877229.5043136919</c:v>
                </c:pt>
                <c:pt idx="78">
                  <c:v>875140.2036396613</c:v>
                </c:pt>
                <c:pt idx="79">
                  <c:v>873029.506697881</c:v>
                </c:pt>
                <c:pt idx="80">
                  <c:v>870899.0661973976</c:v>
                </c:pt>
                <c:pt idx="81">
                  <c:v>868750.452511531</c:v>
                </c:pt>
                <c:pt idx="82">
                  <c:v>866585.1578835176</c:v>
                </c:pt>
                <c:pt idx="83">
                  <c:v>864404.600382648</c:v>
                </c:pt>
                <c:pt idx="84">
                  <c:v>862210.1276297742</c:v>
                </c:pt>
                <c:pt idx="85">
                  <c:v>860003.0203092485</c:v>
                </c:pt>
                <c:pt idx="86">
                  <c:v>857784.4954827526</c:v>
                </c:pt>
                <c:pt idx="87">
                  <c:v>855555.7097190334</c:v>
                </c:pt>
                <c:pt idx="88">
                  <c:v>853317.7620522992</c:v>
                </c:pt>
                <c:pt idx="89">
                  <c:v>851071.6967808327</c:v>
                </c:pt>
                <c:pt idx="90">
                  <c:v>848818.5061165023</c:v>
                </c:pt>
                <c:pt idx="91">
                  <c:v>846559.1326947501</c:v>
                </c:pt>
                <c:pt idx="92">
                  <c:v>844294.4719539838</c:v>
                </c:pt>
                <c:pt idx="93">
                  <c:v>842025.374392496</c:v>
                </c:pt>
                <c:pt idx="94">
                  <c:v>839752.6477103789</c:v>
                </c:pt>
                <c:pt idx="95">
                  <c:v>837477.05884335</c:v>
                </c:pt>
                <c:pt idx="96">
                  <c:v>835199.335894828</c:v>
                </c:pt>
                <c:pt idx="97">
                  <c:v>832920.1699721613</c:v>
                </c:pt>
                <c:pt idx="98">
                  <c:v>830640.2169324503</c:v>
                </c:pt>
                <c:pt idx="99">
                  <c:v>828360.0990430223</c:v>
                </c:pt>
                <c:pt idx="100">
                  <c:v>826080.4065612606</c:v>
                </c:pt>
                <c:pt idx="101">
                  <c:v>823801.6992381759</c:v>
                </c:pt>
                <c:pt idx="102">
                  <c:v>821524.5077498069</c:v>
                </c:pt>
                <c:pt idx="103">
                  <c:v>819249.335060216</c:v>
                </c:pt>
                <c:pt idx="104">
                  <c:v>816976.6577197488</c:v>
                </c:pt>
                <c:pt idx="105">
                  <c:v>814706.9271018023</c:v>
                </c:pt>
                <c:pt idx="106">
                  <c:v>812440.570581299</c:v>
                </c:pt>
                <c:pt idx="107">
                  <c:v>810177.9926577848</c:v>
                </c:pt>
                <c:pt idx="108">
                  <c:v>807919.576025943</c:v>
                </c:pt>
                <c:pt idx="109">
                  <c:v>805665.682596121</c:v>
                </c:pt>
                <c:pt idx="110">
                  <c:v>803416.6544673284</c:v>
                </c:pt>
                <c:pt idx="111">
                  <c:v>801172.814855041</c:v>
                </c:pt>
                <c:pt idx="112">
                  <c:v>798934.4689759826</c:v>
                </c:pt>
                <c:pt idx="113">
                  <c:v>796701.9048919841</c:v>
                </c:pt>
                <c:pt idx="114">
                  <c:v>794475.3943148486</c:v>
                </c:pt>
                <c:pt idx="115">
                  <c:v>792255.1933741011</c:v>
                </c:pt>
                <c:pt idx="116">
                  <c:v>790041.5433493733</c:v>
                </c:pt>
                <c:pt idx="117">
                  <c:v>787834.6713691113</c:v>
                </c:pt>
                <c:pt idx="118">
                  <c:v>785634.7910771228</c:v>
                </c:pt>
                <c:pt idx="119">
                  <c:v>783442.1032685703</c:v>
                </c:pt>
              </c:numCache>
            </c:numRef>
          </c:yVal>
          <c:smooth val="0"/>
          <c:extLst xmlns:c16r2="http://schemas.microsoft.com/office/drawing/2015/06/chart">
            <c:ext xmlns:c16="http://schemas.microsoft.com/office/drawing/2014/chart" uri="{C3380CC4-5D6E-409C-BE32-E72D297353CC}">
              <c16:uniqueId val="{00000000-8079-421C-A8D6-939AAC4AB70B}"/>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T$3:$T$122</c:f>
              <c:numCache>
                <c:formatCode>_(* #,##0_);_(* \(#,##0\);_(* "-"??_);_(@_)</c:formatCode>
                <c:ptCount val="120"/>
                <c:pt idx="0">
                  <c:v>0.0</c:v>
                </c:pt>
                <c:pt idx="1">
                  <c:v>87584.45319802034</c:v>
                </c:pt>
                <c:pt idx="2">
                  <c:v>165238.0606065041</c:v>
                </c:pt>
                <c:pt idx="3">
                  <c:v>234149.0319074776</c:v>
                </c:pt>
                <c:pt idx="4">
                  <c:v>295359.8690136354</c:v>
                </c:pt>
                <c:pt idx="5">
                  <c:v>349784.3804561612</c:v>
                </c:pt>
                <c:pt idx="6">
                  <c:v>398223.0942549293</c:v>
                </c:pt>
                <c:pt idx="7">
                  <c:v>441377.0609297084</c:v>
                </c:pt>
                <c:pt idx="8">
                  <c:v>479860.1321776987</c:v>
                </c:pt>
                <c:pt idx="9">
                  <c:v>514209.8284390377</c:v>
                </c:pt>
                <c:pt idx="10">
                  <c:v>544896.9204818247</c:v>
                </c:pt>
                <c:pt idx="11">
                  <c:v>572333.8521894042</c:v>
                </c:pt>
                <c:pt idx="12">
                  <c:v>596882.127795535</c:v>
                </c:pt>
                <c:pt idx="13">
                  <c:v>630613.209751925</c:v>
                </c:pt>
                <c:pt idx="14">
                  <c:v>660368.8971276284</c:v>
                </c:pt>
                <c:pt idx="15">
                  <c:v>686755.7153555865</c:v>
                </c:pt>
                <c:pt idx="16">
                  <c:v>710254.8474158291</c:v>
                </c:pt>
                <c:pt idx="17">
                  <c:v>731254.1396286292</c:v>
                </c:pt>
                <c:pt idx="18">
                  <c:v>750070.9191848464</c:v>
                </c:pt>
                <c:pt idx="19">
                  <c:v>766968.4075860114</c:v>
                </c:pt>
                <c:pt idx="20">
                  <c:v>782167.653065726</c:v>
                </c:pt>
                <c:pt idx="21">
                  <c:v>795856.310507634</c:v>
                </c:pt>
                <c:pt idx="22">
                  <c:v>808195.188799558</c:v>
                </c:pt>
                <c:pt idx="23">
                  <c:v>819323.2045370633</c:v>
                </c:pt>
                <c:pt idx="24">
                  <c:v>829361.1874625162</c:v>
                </c:pt>
                <c:pt idx="25">
                  <c:v>838414.8495505622</c:v>
                </c:pt>
                <c:pt idx="26">
                  <c:v>846597.475655128</c:v>
                </c:pt>
                <c:pt idx="27">
                  <c:v>853985.6939228458</c:v>
                </c:pt>
                <c:pt idx="28">
                  <c:v>860648.1023034533</c:v>
                </c:pt>
                <c:pt idx="29">
                  <c:v>866646.2591216589</c:v>
                </c:pt>
                <c:pt idx="30">
                  <c:v>872035.4944891839</c:v>
                </c:pt>
                <c:pt idx="31">
                  <c:v>876865.6208656714</c:v>
                </c:pt>
                <c:pt idx="32">
                  <c:v>881181.5566197641</c:v>
                </c:pt>
                <c:pt idx="33">
                  <c:v>885023.8740494914</c:v>
                </c:pt>
                <c:pt idx="34">
                  <c:v>888429.281607602</c:v>
                </c:pt>
                <c:pt idx="35">
                  <c:v>891431.0486790566</c:v>
                </c:pt>
                <c:pt idx="36">
                  <c:v>894059.3801009052</c:v>
                </c:pt>
                <c:pt idx="37">
                  <c:v>896341.7466461601</c:v>
                </c:pt>
                <c:pt idx="38">
                  <c:v>898303.1768750873</c:v>
                </c:pt>
                <c:pt idx="39">
                  <c:v>899966.5503949346</c:v>
                </c:pt>
                <c:pt idx="40">
                  <c:v>901352.7767775478</c:v>
                </c:pt>
                <c:pt idx="41">
                  <c:v>902481.0014183286</c:v>
                </c:pt>
                <c:pt idx="42">
                  <c:v>903368.787426393</c:v>
                </c:pt>
                <c:pt idx="43">
                  <c:v>904032.2763540447</c:v>
                </c:pt>
                <c:pt idx="44">
                  <c:v>904486.3304100593</c:v>
                </c:pt>
                <c:pt idx="45">
                  <c:v>904744.658445658</c:v>
                </c:pt>
                <c:pt idx="46">
                  <c:v>904819.9276997495</c:v>
                </c:pt>
                <c:pt idx="47">
                  <c:v>904723.8630322848</c:v>
                </c:pt>
                <c:pt idx="48">
                  <c:v>904467.3351534224</c:v>
                </c:pt>
                <c:pt idx="49">
                  <c:v>904060.4391656767</c:v>
                </c:pt>
                <c:pt idx="50">
                  <c:v>903512.5645713533</c:v>
                </c:pt>
                <c:pt idx="51">
                  <c:v>902832.4577544576</c:v>
                </c:pt>
                <c:pt idx="52">
                  <c:v>902028.2778833166</c:v>
                </c:pt>
                <c:pt idx="53">
                  <c:v>901107.646855243</c:v>
                </c:pt>
                <c:pt idx="54">
                  <c:v>900077.6940687961</c:v>
                </c:pt>
                <c:pt idx="55">
                  <c:v>898945.096619546</c:v>
                </c:pt>
                <c:pt idx="56">
                  <c:v>897716.1154427843</c:v>
                </c:pt>
                <c:pt idx="57">
                  <c:v>896396.6278640577</c:v>
                </c:pt>
                <c:pt idx="58">
                  <c:v>894992.1569630555</c:v>
                </c:pt>
                <c:pt idx="59">
                  <c:v>893507.8981081633</c:v>
                </c:pt>
                <c:pt idx="60">
                  <c:v>891948.742976407</c:v>
                </c:pt>
                <c:pt idx="61">
                  <c:v>890319.3013361444</c:v>
                </c:pt>
                <c:pt idx="62">
                  <c:v>888623.9208371501</c:v>
                </c:pt>
                <c:pt idx="63">
                  <c:v>886866.7050237951</c:v>
                </c:pt>
                <c:pt idx="64">
                  <c:v>885051.5297617803</c:v>
                </c:pt>
                <c:pt idx="65">
                  <c:v>883182.058246674</c:v>
                </c:pt>
                <c:pt idx="66">
                  <c:v>881261.7547426774</c:v>
                </c:pt>
                <c:pt idx="67">
                  <c:v>879293.8971830278</c:v>
                </c:pt>
                <c:pt idx="68">
                  <c:v>877281.5887482723</c:v>
                </c:pt>
                <c:pt idx="69">
                  <c:v>875227.768525426</c:v>
                </c:pt>
                <c:pt idx="70">
                  <c:v>873135.2213391238</c:v>
                </c:pt>
                <c:pt idx="71">
                  <c:v>871006.5868358224</c:v>
                </c:pt>
                <c:pt idx="72">
                  <c:v>868844.367892743</c:v>
                </c:pt>
                <c:pt idx="73">
                  <c:v>866650.938415492</c:v>
                </c:pt>
                <c:pt idx="74">
                  <c:v>864428.5505810771</c:v>
                </c:pt>
                <c:pt idx="75">
                  <c:v>862179.3415769394</c:v>
                </c:pt>
                <c:pt idx="76">
                  <c:v>859905.339881082</c:v>
                </c:pt>
                <c:pt idx="77">
                  <c:v>857608.471123549</c:v>
                </c:pt>
                <c:pt idx="78">
                  <c:v>855290.5635652826</c:v>
                </c:pt>
                <c:pt idx="79">
                  <c:v>852953.35322656</c:v>
                </c:pt>
                <c:pt idx="80">
                  <c:v>850598.4886939141</c:v>
                </c:pt>
                <c:pt idx="81">
                  <c:v>848227.5356314938</c:v>
                </c:pt>
                <c:pt idx="82">
                  <c:v>845841.9810201921</c:v>
                </c:pt>
                <c:pt idx="83">
                  <c:v>843443.2371455663</c:v>
                </c:pt>
                <c:pt idx="84">
                  <c:v>841032.645353546</c:v>
                </c:pt>
                <c:pt idx="85">
                  <c:v>838611.4795910283</c:v>
                </c:pt>
                <c:pt idx="86">
                  <c:v>836180.9497469801</c:v>
                </c:pt>
                <c:pt idx="87">
                  <c:v>833742.2048080518</c:v>
                </c:pt>
                <c:pt idx="88">
                  <c:v>831296.335841606</c:v>
                </c:pt>
                <c:pt idx="89">
                  <c:v>828844.378817721</c:v>
                </c:pt>
                <c:pt idx="90">
                  <c:v>826387.3172809666</c:v>
                </c:pt>
                <c:pt idx="91">
                  <c:v>823926.0848815502</c:v>
                </c:pt>
                <c:pt idx="92">
                  <c:v>821461.5677748371</c:v>
                </c:pt>
                <c:pt idx="93">
                  <c:v>818994.6068974124</c:v>
                </c:pt>
                <c:pt idx="94">
                  <c:v>816526.0001272007</c:v>
                </c:pt>
                <c:pt idx="95">
                  <c:v>814056.5043346203</c:v>
                </c:pt>
                <c:pt idx="96">
                  <c:v>811586.83733113</c:v>
                </c:pt>
                <c:pt idx="97">
                  <c:v>809117.6797211253</c:v>
                </c:pt>
                <c:pt idx="98">
                  <c:v>806649.6766626793</c:v>
                </c:pt>
                <c:pt idx="99">
                  <c:v>804183.4395421833</c:v>
                </c:pt>
                <c:pt idx="100">
                  <c:v>801719.5475676828</c:v>
                </c:pt>
                <c:pt idx="101">
                  <c:v>799258.5492852647</c:v>
                </c:pt>
                <c:pt idx="102">
                  <c:v>796800.9640226496</c:v>
                </c:pt>
                <c:pt idx="103">
                  <c:v>794347.2832638218</c:v>
                </c:pt>
                <c:pt idx="104">
                  <c:v>791897.9719582917</c:v>
                </c:pt>
                <c:pt idx="105">
                  <c:v>789453.4697683653</c:v>
                </c:pt>
                <c:pt idx="106">
                  <c:v>787014.1922575902</c:v>
                </c:pt>
                <c:pt idx="107">
                  <c:v>784580.5320233355</c:v>
                </c:pt>
                <c:pt idx="108">
                  <c:v>782152.8597763117</c:v>
                </c:pt>
                <c:pt idx="109">
                  <c:v>779731.5253696574</c:v>
                </c:pt>
                <c:pt idx="110">
                  <c:v>777316.8587800846</c:v>
                </c:pt>
                <c:pt idx="111">
                  <c:v>774909.1710433889</c:v>
                </c:pt>
                <c:pt idx="112">
                  <c:v>772508.7551465917</c:v>
                </c:pt>
                <c:pt idx="113">
                  <c:v>770115.8868787539</c:v>
                </c:pt>
                <c:pt idx="114">
                  <c:v>767730.8256424647</c:v>
                </c:pt>
                <c:pt idx="115">
                  <c:v>765353.8152278674</c:v>
                </c:pt>
                <c:pt idx="116">
                  <c:v>762985.084551012</c:v>
                </c:pt>
                <c:pt idx="117">
                  <c:v>760624.8483581893</c:v>
                </c:pt>
                <c:pt idx="118">
                  <c:v>758273.307897881</c:v>
                </c:pt>
                <c:pt idx="119">
                  <c:v>755930.6515618017</c:v>
                </c:pt>
              </c:numCache>
            </c:numRef>
          </c:yVal>
          <c:smooth val="0"/>
          <c:extLst xmlns:c16r2="http://schemas.microsoft.com/office/drawing/2015/06/chart">
            <c:ext xmlns:c16="http://schemas.microsoft.com/office/drawing/2014/chart" uri="{C3380CC4-5D6E-409C-BE32-E72D297353CC}">
              <c16:uniqueId val="{00000001-8079-421C-A8D6-939AAC4AB70B}"/>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J$3:$AJ$122</c:f>
              <c:numCache>
                <c:formatCode>_(* #,##0_);_(* \(#,##0\);_(* "-"??_);_(@_)</c:formatCode>
                <c:ptCount val="120"/>
                <c:pt idx="0">
                  <c:v>0.0</c:v>
                </c:pt>
                <c:pt idx="1">
                  <c:v>87569.04629852438</c:v>
                </c:pt>
                <c:pt idx="2">
                  <c:v>165233.0076367706</c:v>
                </c:pt>
                <c:pt idx="3">
                  <c:v>234178.2059455952</c:v>
                </c:pt>
                <c:pt idx="4">
                  <c:v>295445.4085053483</c:v>
                </c:pt>
                <c:pt idx="5">
                  <c:v>349946.8231533773</c:v>
                </c:pt>
                <c:pt idx="6">
                  <c:v>398481.496135366</c:v>
                </c:pt>
                <c:pt idx="7">
                  <c:v>441749.1031087301</c:v>
                </c:pt>
                <c:pt idx="8">
                  <c:v>480362.2179924115</c:v>
                </c:pt>
                <c:pt idx="9">
                  <c:v>514857.1722958299</c:v>
                </c:pt>
                <c:pt idx="10">
                  <c:v>545703.6296415043</c:v>
                </c:pt>
                <c:pt idx="11">
                  <c:v>573313.0023692369</c:v>
                </c:pt>
                <c:pt idx="12">
                  <c:v>598045.8332594394</c:v>
                </c:pt>
                <c:pt idx="13">
                  <c:v>631972.4693915268</c:v>
                </c:pt>
                <c:pt idx="14">
                  <c:v>661940.4851779989</c:v>
                </c:pt>
                <c:pt idx="15">
                  <c:v>688554.325125192</c:v>
                </c:pt>
                <c:pt idx="16">
                  <c:v>712293.5022162509</c:v>
                </c:pt>
                <c:pt idx="17">
                  <c:v>733544.4916790128</c:v>
                </c:pt>
                <c:pt idx="18">
                  <c:v>752623.4704176632</c:v>
                </c:pt>
                <c:pt idx="19">
                  <c:v>769792.6757282489</c:v>
                </c:pt>
                <c:pt idx="20">
                  <c:v>785272.2991022173</c:v>
                </c:pt>
                <c:pt idx="21">
                  <c:v>799249.238646661</c:v>
                </c:pt>
                <c:pt idx="22">
                  <c:v>811883.6266379615</c:v>
                </c:pt>
                <c:pt idx="23">
                  <c:v>823313.7687711448</c:v>
                </c:pt>
                <c:pt idx="24">
                  <c:v>833659.938875069</c:v>
                </c:pt>
                <c:pt idx="25">
                  <c:v>843027.3398923825</c:v>
                </c:pt>
                <c:pt idx="26">
                  <c:v>851528.7842860187</c:v>
                </c:pt>
                <c:pt idx="27">
                  <c:v>859240.475705142</c:v>
                </c:pt>
                <c:pt idx="28">
                  <c:v>866230.6168567095</c:v>
                </c:pt>
                <c:pt idx="29">
                  <c:v>872560.3975154883</c:v>
                </c:pt>
                <c:pt idx="30">
                  <c:v>878284.8037015334</c:v>
                </c:pt>
                <c:pt idx="31">
                  <c:v>883453.3262498422</c:v>
                </c:pt>
                <c:pt idx="32">
                  <c:v>888110.5825841423</c:v>
                </c:pt>
                <c:pt idx="33">
                  <c:v>892296.8631240874</c:v>
                </c:pt>
                <c:pt idx="34">
                  <c:v>896048.6120484163</c:v>
                </c:pt>
                <c:pt idx="35">
                  <c:v>899398.8507429851</c:v>
                </c:pt>
                <c:pt idx="36">
                  <c:v>902377.5511088476</c:v>
                </c:pt>
                <c:pt idx="37">
                  <c:v>905011.9649397314</c:v>
                </c:pt>
                <c:pt idx="38">
                  <c:v>907326.91476171</c:v>
                </c:pt>
                <c:pt idx="39">
                  <c:v>909345.0861543484</c:v>
                </c:pt>
                <c:pt idx="40">
                  <c:v>911087.205843594</c:v>
                </c:pt>
                <c:pt idx="41">
                  <c:v>912572.2467795969</c:v>
                </c:pt>
                <c:pt idx="42">
                  <c:v>913817.609311176</c:v>
                </c:pt>
                <c:pt idx="43">
                  <c:v>914839.281259103</c:v>
                </c:pt>
                <c:pt idx="44">
                  <c:v>915651.9795272334</c:v>
                </c:pt>
                <c:pt idx="45">
                  <c:v>916269.2755356499</c:v>
                </c:pt>
                <c:pt idx="46">
                  <c:v>916703.7064579294</c:v>
                </c:pt>
                <c:pt idx="47">
                  <c:v>916966.8739874341</c:v>
                </c:pt>
                <c:pt idx="48">
                  <c:v>917069.5321368081</c:v>
                </c:pt>
                <c:pt idx="49">
                  <c:v>917021.6653844905</c:v>
                </c:pt>
                <c:pt idx="50">
                  <c:v>916832.5583176</c:v>
                </c:pt>
                <c:pt idx="51">
                  <c:v>916510.8577776618</c:v>
                </c:pt>
                <c:pt idx="52">
                  <c:v>916064.6284529056</c:v>
                </c:pt>
                <c:pt idx="53">
                  <c:v>915501.4025362278</c:v>
                </c:pt>
                <c:pt idx="54">
                  <c:v>914828.2242323258</c:v>
                </c:pt>
                <c:pt idx="55">
                  <c:v>914051.6897079499</c:v>
                </c:pt>
                <c:pt idx="56">
                  <c:v>913177.9830070957</c:v>
                </c:pt>
                <c:pt idx="57">
                  <c:v>912212.9083903099</c:v>
                </c:pt>
                <c:pt idx="58">
                  <c:v>911161.919502357</c:v>
                </c:pt>
                <c:pt idx="59">
                  <c:v>910030.145724176</c:v>
                </c:pt>
                <c:pt idx="60">
                  <c:v>908822.4160226735</c:v>
                </c:pt>
                <c:pt idx="61">
                  <c:v>907543.2805747063</c:v>
                </c:pt>
                <c:pt idx="62">
                  <c:v>906197.030408843</c:v>
                </c:pt>
                <c:pt idx="63">
                  <c:v>904787.7152797473</c:v>
                </c:pt>
                <c:pt idx="64">
                  <c:v>903319.1599648793</c:v>
                </c:pt>
                <c:pt idx="65">
                  <c:v>901794.9791509833</c:v>
                </c:pt>
                <c:pt idx="66">
                  <c:v>900218.5910581513</c:v>
                </c:pt>
                <c:pt idx="67">
                  <c:v>898593.2299322519</c:v>
                </c:pt>
                <c:pt idx="68">
                  <c:v>896921.957521471</c:v>
                </c:pt>
                <c:pt idx="69">
                  <c:v>895207.6736393513</c:v>
                </c:pt>
                <c:pt idx="70">
                  <c:v>893453.1259052221</c:v>
                </c:pt>
                <c:pt idx="71">
                  <c:v>891660.9187423638</c:v>
                </c:pt>
                <c:pt idx="72">
                  <c:v>889833.5217055395</c:v>
                </c:pt>
                <c:pt idx="73">
                  <c:v>887973.2772012562</c:v>
                </c:pt>
                <c:pt idx="74">
                  <c:v>886082.407657332</c:v>
                </c:pt>
                <c:pt idx="75">
                  <c:v>884163.0221919833</c:v>
                </c:pt>
                <c:pt idx="76">
                  <c:v>882217.122827389</c:v>
                </c:pt>
                <c:pt idx="77">
                  <c:v>880246.6102876615</c:v>
                </c:pt>
                <c:pt idx="78">
                  <c:v>878253.2894170833</c:v>
                </c:pt>
                <c:pt idx="79">
                  <c:v>876238.8742506317</c:v>
                </c:pt>
                <c:pt idx="80">
                  <c:v>874204.9927654853</c:v>
                </c:pt>
                <c:pt idx="81">
                  <c:v>872153.1913393713</c:v>
                </c:pt>
                <c:pt idx="82">
                  <c:v>870084.9389388831</c:v>
                </c:pt>
                <c:pt idx="83">
                  <c:v>868001.6310586701</c:v>
                </c:pt>
                <c:pt idx="84">
                  <c:v>865904.5934304136</c:v>
                </c:pt>
                <c:pt idx="85">
                  <c:v>863795.0855185483</c:v>
                </c:pt>
                <c:pt idx="86">
                  <c:v>861674.303818238</c:v>
                </c:pt>
                <c:pt idx="87">
                  <c:v>859543.384969527</c:v>
                </c:pt>
                <c:pt idx="88">
                  <c:v>857403.4087005041</c:v>
                </c:pt>
                <c:pt idx="89">
                  <c:v>855255.4006109668</c:v>
                </c:pt>
                <c:pt idx="90">
                  <c:v>853100.3348072245</c:v>
                </c:pt>
                <c:pt idx="91">
                  <c:v>850939.1363976893</c:v>
                </c:pt>
                <c:pt idx="92">
                  <c:v>848772.6838581203</c:v>
                </c:pt>
                <c:pt idx="93">
                  <c:v>846601.8112746522</c:v>
                </c:pt>
                <c:pt idx="94">
                  <c:v>844427.3104720743</c:v>
                </c:pt>
                <c:pt idx="95">
                  <c:v>842249.9330342626</c:v>
                </c:pt>
                <c:pt idx="96">
                  <c:v>840070.392223109</c:v>
                </c:pt>
                <c:pt idx="97">
                  <c:v>837889.364801848</c:v>
                </c:pt>
                <c:pt idx="98">
                  <c:v>835707.4927681963</c:v>
                </c:pt>
                <c:pt idx="99">
                  <c:v>833525.3850024132</c:v>
                </c:pt>
                <c:pt idx="100">
                  <c:v>831343.618834899</c:v>
                </c:pt>
                <c:pt idx="101">
                  <c:v>829162.741537813</c:v>
                </c:pt>
                <c:pt idx="102">
                  <c:v>826983.2717447089</c:v>
                </c:pt>
                <c:pt idx="103">
                  <c:v>824805.7008020437</c:v>
                </c:pt>
                <c:pt idx="104">
                  <c:v>822630.4940561041</c:v>
                </c:pt>
                <c:pt idx="105">
                  <c:v>820458.0920787269</c:v>
                </c:pt>
                <c:pt idx="106">
                  <c:v>818288.911834915</c:v>
                </c:pt>
                <c:pt idx="107">
                  <c:v>816123.3477953036</c:v>
                </c:pt>
                <c:pt idx="108">
                  <c:v>813961.7729962663</c:v>
                </c:pt>
                <c:pt idx="109">
                  <c:v>811804.5400502427</c:v>
                </c:pt>
                <c:pt idx="110">
                  <c:v>809651.9821087501</c:v>
                </c:pt>
                <c:pt idx="111">
                  <c:v>807504.4137804398</c:v>
                </c:pt>
                <c:pt idx="112">
                  <c:v>805362.1320062866</c:v>
                </c:pt>
                <c:pt idx="113">
                  <c:v>803225.416894126</c:v>
                </c:pt>
                <c:pt idx="114">
                  <c:v>801094.5325143682</c:v>
                </c:pt>
                <c:pt idx="115">
                  <c:v>798969.7276588157</c:v>
                </c:pt>
                <c:pt idx="116">
                  <c:v>796851.23656431</c:v>
                </c:pt>
                <c:pt idx="117">
                  <c:v>794739.2796028889</c:v>
                </c:pt>
                <c:pt idx="118">
                  <c:v>792634.063940037</c:v>
                </c:pt>
                <c:pt idx="119">
                  <c:v>790535.7841624902</c:v>
                </c:pt>
              </c:numCache>
            </c:numRef>
          </c:yVal>
          <c:smooth val="0"/>
          <c:extLst xmlns:c16r2="http://schemas.microsoft.com/office/drawing/2015/06/chart">
            <c:ext xmlns:c16="http://schemas.microsoft.com/office/drawing/2014/chart" uri="{C3380CC4-5D6E-409C-BE32-E72D297353CC}">
              <c16:uniqueId val="{00000002-8079-421C-A8D6-939AAC4AB70B}"/>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Z$3:$AZ$122</c:f>
              <c:numCache>
                <c:formatCode>_(* #,##0_);_(* \(#,##0\);_(* "-"??_);_(@_)</c:formatCode>
                <c:ptCount val="120"/>
                <c:pt idx="0">
                  <c:v>0.0</c:v>
                </c:pt>
                <c:pt idx="1">
                  <c:v>43792.22659901041</c:v>
                </c:pt>
                <c:pt idx="2">
                  <c:v>83250.2451282817</c:v>
                </c:pt>
                <c:pt idx="3">
                  <c:v>118878.2432226078</c:v>
                </c:pt>
                <c:pt idx="4">
                  <c:v>151118.7962192197</c:v>
                </c:pt>
                <c:pt idx="5">
                  <c:v>180359.9793744606</c:v>
                </c:pt>
                <c:pt idx="6">
                  <c:v>206941.8468466857</c:v>
                </c:pt>
                <c:pt idx="7">
                  <c:v>231162.255470561</c:v>
                </c:pt>
                <c:pt idx="8">
                  <c:v>253282.0595722226</c:v>
                </c:pt>
                <c:pt idx="9">
                  <c:v>273529.7181142112</c:v>
                </c:pt>
                <c:pt idx="10">
                  <c:v>292105.3627552608</c:v>
                </c:pt>
                <c:pt idx="11">
                  <c:v>309184.3778122226</c:v>
                </c:pt>
                <c:pt idx="12">
                  <c:v>324920.5424835063</c:v>
                </c:pt>
                <c:pt idx="13">
                  <c:v>345325.9984269915</c:v>
                </c:pt>
                <c:pt idx="14">
                  <c:v>363494.4611016642</c:v>
                </c:pt>
                <c:pt idx="15">
                  <c:v>379820.4803738112</c:v>
                </c:pt>
                <c:pt idx="16">
                  <c:v>394602.9072576851</c:v>
                </c:pt>
                <c:pt idx="17">
                  <c:v>408071.8364471919</c:v>
                </c:pt>
                <c:pt idx="18">
                  <c:v>420407.4409613959</c:v>
                </c:pt>
                <c:pt idx="19">
                  <c:v>431753.2071802758</c:v>
                </c:pt>
                <c:pt idx="20">
                  <c:v>442225.2951088147</c:v>
                </c:pt>
                <c:pt idx="21">
                  <c:v>451919.2097569584</c:v>
                </c:pt>
                <c:pt idx="22">
                  <c:v>460914.5998940202</c:v>
                </c:pt>
                <c:pt idx="23">
                  <c:v>469278.7468327892</c:v>
                </c:pt>
                <c:pt idx="24">
                  <c:v>477069.1318074088</c:v>
                </c:pt>
                <c:pt idx="25">
                  <c:v>484335.3509166404</c:v>
                </c:pt>
                <c:pt idx="26">
                  <c:v>491130.733505308</c:v>
                </c:pt>
                <c:pt idx="27">
                  <c:v>497489.8402869208</c:v>
                </c:pt>
                <c:pt idx="28">
                  <c:v>503443.6957845967</c:v>
                </c:pt>
                <c:pt idx="29">
                  <c:v>509020.2391094506</c:v>
                </c:pt>
                <c:pt idx="30">
                  <c:v>514244.6875583885</c:v>
                </c:pt>
                <c:pt idx="31">
                  <c:v>519139.853215639</c:v>
                </c:pt>
                <c:pt idx="32">
                  <c:v>523726.4194974121</c:v>
                </c:pt>
                <c:pt idx="33">
                  <c:v>528023.1832383152</c:v>
                </c:pt>
                <c:pt idx="34">
                  <c:v>532047.2669841991</c:v>
                </c:pt>
                <c:pt idx="35">
                  <c:v>535814.3054205554</c:v>
                </c:pt>
                <c:pt idx="36">
                  <c:v>539338.6092760519</c:v>
                </c:pt>
                <c:pt idx="37">
                  <c:v>542633.3095608923</c:v>
                </c:pt>
                <c:pt idx="38">
                  <c:v>545710.4846036006</c:v>
                </c:pt>
                <c:pt idx="39">
                  <c:v>548581.2896862717</c:v>
                </c:pt>
                <c:pt idx="40">
                  <c:v>551256.0301975573</c:v>
                </c:pt>
                <c:pt idx="41">
                  <c:v>553744.2513768936</c:v>
                </c:pt>
                <c:pt idx="42">
                  <c:v>556054.8171725916</c:v>
                </c:pt>
                <c:pt idx="43">
                  <c:v>558195.9795612019</c:v>
                </c:pt>
                <c:pt idx="44">
                  <c:v>560175.4395827902</c:v>
                </c:pt>
                <c:pt idx="45">
                  <c:v>562000.401162734</c:v>
                </c:pt>
                <c:pt idx="46">
                  <c:v>563677.6186386381</c:v>
                </c:pt>
                <c:pt idx="47">
                  <c:v>565213.4387841857</c:v>
                </c:pt>
                <c:pt idx="48">
                  <c:v>566613.838015286</c:v>
                </c:pt>
                <c:pt idx="49">
                  <c:v>567884.455373464</c:v>
                </c:pt>
                <c:pt idx="50">
                  <c:v>569030.621804273</c:v>
                </c:pt>
                <c:pt idx="51">
                  <c:v>570057.3861822334</c:v>
                </c:pt>
                <c:pt idx="52">
                  <c:v>570969.5385073455</c:v>
                </c:pt>
                <c:pt idx="53">
                  <c:v>571771.6305386769</c:v>
                </c:pt>
                <c:pt idx="54">
                  <c:v>572467.9942219773</c:v>
                </c:pt>
                <c:pt idx="55">
                  <c:v>573062.7581736031</c:v>
                </c:pt>
                <c:pt idx="56">
                  <c:v>573559.8624506941</c:v>
                </c:pt>
                <c:pt idx="57">
                  <c:v>573963.0718095172</c:v>
                </c:pt>
                <c:pt idx="58">
                  <c:v>574275.9876293302</c:v>
                </c:pt>
                <c:pt idx="59">
                  <c:v>574502.058657538</c:v>
                </c:pt>
                <c:pt idx="60">
                  <c:v>574644.5907129811</c:v>
                </c:pt>
                <c:pt idx="61">
                  <c:v>574706.7554675814</c:v>
                </c:pt>
                <c:pt idx="62">
                  <c:v>574691.5984120085</c:v>
                </c:pt>
                <c:pt idx="63">
                  <c:v>574602.0460981922</c:v>
                </c:pt>
                <c:pt idx="64">
                  <c:v>574440.9127403386</c:v>
                </c:pt>
                <c:pt idx="65">
                  <c:v>574210.906246241</c:v>
                </c:pt>
                <c:pt idx="66">
                  <c:v>573914.6337419376</c:v>
                </c:pt>
                <c:pt idx="67">
                  <c:v>573554.606645275</c:v>
                </c:pt>
                <c:pt idx="68">
                  <c:v>573133.245337239</c:v>
                </c:pt>
                <c:pt idx="69">
                  <c:v>572652.8834741276</c:v>
                </c:pt>
                <c:pt idx="70">
                  <c:v>572115.7719784519</c:v>
                </c:pt>
                <c:pt idx="71">
                  <c:v>571524.0827420182</c:v>
                </c:pt>
                <c:pt idx="72">
                  <c:v>570879.912070547</c:v>
                </c:pt>
                <c:pt idx="73">
                  <c:v>570185.2838959903</c:v>
                </c:pt>
                <c:pt idx="74">
                  <c:v>569442.1527793283</c:v>
                </c:pt>
                <c:pt idx="75">
                  <c:v>568652.406724227</c:v>
                </c:pt>
                <c:pt idx="76">
                  <c:v>567817.8698194387</c:v>
                </c:pt>
                <c:pt idx="77">
                  <c:v>566940.304725849</c:v>
                </c:pt>
                <c:pt idx="78">
                  <c:v>566021.4150221984</c:v>
                </c:pt>
                <c:pt idx="79">
                  <c:v>565062.8474219806</c:v>
                </c:pt>
                <c:pt idx="80">
                  <c:v>564066.1938725633</c:v>
                </c:pt>
                <c:pt idx="81">
                  <c:v>563032.9935464002</c:v>
                </c:pt>
                <c:pt idx="82">
                  <c:v>561964.7347330819</c:v>
                </c:pt>
                <c:pt idx="83">
                  <c:v>560862.8566400522</c:v>
                </c:pt>
                <c:pt idx="84">
                  <c:v>559728.7511089569</c:v>
                </c:pt>
                <c:pt idx="85">
                  <c:v>558563.7642538836</c:v>
                </c:pt>
                <c:pt idx="86">
                  <c:v>557369.1980270616</c:v>
                </c:pt>
                <c:pt idx="87">
                  <c:v>556146.3117170725</c:v>
                </c:pt>
                <c:pt idx="88">
                  <c:v>554896.3233840575</c:v>
                </c:pt>
                <c:pt idx="89">
                  <c:v>553620.411236021</c:v>
                </c:pt>
                <c:pt idx="90">
                  <c:v>552319.7149498825</c:v>
                </c:pt>
                <c:pt idx="91">
                  <c:v>550995.336940655</c:v>
                </c:pt>
                <c:pt idx="92">
                  <c:v>549648.343581668</c:v>
                </c:pt>
                <c:pt idx="93">
                  <c:v>548279.7663787453</c:v>
                </c:pt>
                <c:pt idx="94">
                  <c:v>546890.6031006938</c:v>
                </c:pt>
                <c:pt idx="95">
                  <c:v>545481.818868488</c:v>
                </c:pt>
                <c:pt idx="96">
                  <c:v>544054.347205217</c:v>
                </c:pt>
                <c:pt idx="97">
                  <c:v>542609.0910487478</c:v>
                </c:pt>
                <c:pt idx="98">
                  <c:v>541146.9237288688</c:v>
                </c:pt>
                <c:pt idx="99">
                  <c:v>539668.6899105684</c:v>
                </c:pt>
                <c:pt idx="100">
                  <c:v>538175.2065049993</c:v>
                </c:pt>
                <c:pt idx="101">
                  <c:v>536667.2635494613</c:v>
                </c:pt>
                <c:pt idx="102">
                  <c:v>535145.625057876</c:v>
                </c:pt>
                <c:pt idx="103">
                  <c:v>533611.029842801</c:v>
                </c:pt>
                <c:pt idx="104">
                  <c:v>532064.1923103005</c:v>
                </c:pt>
                <c:pt idx="105">
                  <c:v>530505.8032286643</c:v>
                </c:pt>
                <c:pt idx="106">
                  <c:v>528936.530471983</c:v>
                </c:pt>
                <c:pt idx="107">
                  <c:v>527357.0197396273</c:v>
                </c:pt>
                <c:pt idx="108">
                  <c:v>525767.8952524444</c:v>
                </c:pt>
                <c:pt idx="109">
                  <c:v>524169.7604265682</c:v>
                </c:pt>
                <c:pt idx="110">
                  <c:v>522563.1985256684</c:v>
                </c:pt>
                <c:pt idx="111">
                  <c:v>520948.773292382</c:v>
                </c:pt>
                <c:pt idx="112">
                  <c:v>519327.0295596793</c:v>
                </c:pt>
                <c:pt idx="113">
                  <c:v>517698.49384286</c:v>
                </c:pt>
                <c:pt idx="114">
                  <c:v>516063.674912848</c:v>
                </c:pt>
                <c:pt idx="115">
                  <c:v>514423.0643514145</c:v>
                </c:pt>
                <c:pt idx="116">
                  <c:v>512777.137088955</c:v>
                </c:pt>
                <c:pt idx="117">
                  <c:v>511126.3519253799</c:v>
                </c:pt>
                <c:pt idx="118">
                  <c:v>509471.1520347251</c:v>
                </c:pt>
                <c:pt idx="119">
                  <c:v>507811.96545394</c:v>
                </c:pt>
              </c:numCache>
            </c:numRef>
          </c:yVal>
          <c:smooth val="0"/>
          <c:extLst xmlns:c16r2="http://schemas.microsoft.com/office/drawing/2015/06/chart">
            <c:ext xmlns:c16="http://schemas.microsoft.com/office/drawing/2014/chart" uri="{C3380CC4-5D6E-409C-BE32-E72D297353CC}">
              <c16:uniqueId val="{00000003-8079-421C-A8D6-939AAC4AB70B}"/>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P$3:$BP$122</c:f>
              <c:numCache>
                <c:formatCode>_(* #,##0_);_(* \(#,##0\);_(* "-"??_);_(@_)</c:formatCode>
                <c:ptCount val="120"/>
                <c:pt idx="0">
                  <c:v>0.0</c:v>
                </c:pt>
                <c:pt idx="1">
                  <c:v>87584.45319802051</c:v>
                </c:pt>
                <c:pt idx="2">
                  <c:v>165275.2772373094</c:v>
                </c:pt>
                <c:pt idx="3">
                  <c:v>234266.601708287</c:v>
                </c:pt>
                <c:pt idx="4">
                  <c:v>295604.5989594063</c:v>
                </c:pt>
                <c:pt idx="5">
                  <c:v>350204.9808486734</c:v>
                </c:pt>
                <c:pt idx="6">
                  <c:v>398868.800797877</c:v>
                </c:pt>
                <c:pt idx="7">
                  <c:v>442296.5720196154</c:v>
                </c:pt>
                <c:pt idx="8">
                  <c:v>481100.8008978281</c:v>
                </c:pt>
                <c:pt idx="9">
                  <c:v>515817.0597979632</c:v>
                </c:pt>
                <c:pt idx="10">
                  <c:v>546913.733516288</c:v>
                </c:pt>
                <c:pt idx="11">
                  <c:v>574800.5739982261</c:v>
                </c:pt>
                <c:pt idx="12">
                  <c:v>599836.1926753353</c:v>
                </c:pt>
                <c:pt idx="13">
                  <c:v>634089.041604718</c:v>
                </c:pt>
                <c:pt idx="14">
                  <c:v>664403.090234288</c:v>
                </c:pt>
                <c:pt idx="15">
                  <c:v>691382.4538390848</c:v>
                </c:pt>
                <c:pt idx="16">
                  <c:v>715505.6247420933</c:v>
                </c:pt>
                <c:pt idx="17">
                  <c:v>737157.6118109825</c:v>
                </c:pt>
                <c:pt idx="18">
                  <c:v>756652.836504458</c:v>
                </c:pt>
                <c:pt idx="19">
                  <c:v>774251.6057081994</c:v>
                </c:pt>
                <c:pt idx="20">
                  <c:v>790172.088808846</c:v>
                </c:pt>
                <c:pt idx="21">
                  <c:v>804599.130786968</c:v>
                </c:pt>
                <c:pt idx="22">
                  <c:v>817690.823789051</c:v>
                </c:pt>
                <c:pt idx="23">
                  <c:v>829583.4780487163</c:v>
                </c:pt>
                <c:pt idx="24">
                  <c:v>840395.4390713861</c:v>
                </c:pt>
                <c:pt idx="25">
                  <c:v>850230.0641921456</c:v>
                </c:pt>
                <c:pt idx="26">
                  <c:v>859198.4173261</c:v>
                </c:pt>
                <c:pt idx="27">
                  <c:v>867375.0702689493</c:v>
                </c:pt>
                <c:pt idx="28">
                  <c:v>874826.6892754387</c:v>
                </c:pt>
                <c:pt idx="29">
                  <c:v>881613.027336798</c:v>
                </c:pt>
                <c:pt idx="30">
                  <c:v>887787.7343054819</c:v>
                </c:pt>
                <c:pt idx="31">
                  <c:v>893399.0648155198</c:v>
                </c:pt>
                <c:pt idx="32">
                  <c:v>898490.4982519245</c:v>
                </c:pt>
                <c:pt idx="33">
                  <c:v>903101.2825221263</c:v>
                </c:pt>
                <c:pt idx="34">
                  <c:v>907266.9115943051</c:v>
                </c:pt>
                <c:pt idx="35">
                  <c:v>911019.545314621</c:v>
                </c:pt>
                <c:pt idx="36">
                  <c:v>914388.3788179908</c:v>
                </c:pt>
                <c:pt idx="37">
                  <c:v>917399.9678485336</c:v>
                </c:pt>
                <c:pt idx="38">
                  <c:v>920078.5154645606</c:v>
                </c:pt>
                <c:pt idx="39">
                  <c:v>922446.1602229444</c:v>
                </c:pt>
                <c:pt idx="40">
                  <c:v>924523.1502168786</c:v>
                </c:pt>
                <c:pt idx="41">
                  <c:v>926328.0440672561</c:v>
                </c:pt>
                <c:pt idx="42">
                  <c:v>927877.8881267204</c:v>
                </c:pt>
                <c:pt idx="43">
                  <c:v>929188.3727100393</c:v>
                </c:pt>
                <c:pt idx="44">
                  <c:v>930273.9700014283</c:v>
                </c:pt>
                <c:pt idx="45">
                  <c:v>931148.0559307967</c:v>
                </c:pt>
                <c:pt idx="46">
                  <c:v>931823.0180060295</c:v>
                </c:pt>
                <c:pt idx="47">
                  <c:v>932310.350828599</c:v>
                </c:pt>
                <c:pt idx="48">
                  <c:v>932620.7407970773</c:v>
                </c:pt>
                <c:pt idx="49">
                  <c:v>932764.1413113032</c:v>
                </c:pt>
                <c:pt idx="50">
                  <c:v>932749.839624149</c:v>
                </c:pt>
                <c:pt idx="51">
                  <c:v>932586.5163440448</c:v>
                </c:pt>
                <c:pt idx="52">
                  <c:v>932282.2985280139</c:v>
                </c:pt>
                <c:pt idx="53">
                  <c:v>931844.8069798583</c:v>
                </c:pt>
                <c:pt idx="54">
                  <c:v>931281.1985318261</c:v>
                </c:pt>
                <c:pt idx="55">
                  <c:v>930598.203898599</c:v>
                </c:pt>
                <c:pt idx="56">
                  <c:v>929802.1616201844</c:v>
                </c:pt>
                <c:pt idx="57">
                  <c:v>928899.0485475515</c:v>
                </c:pt>
                <c:pt idx="58">
                  <c:v>927894.5072699236</c:v>
                </c:pt>
                <c:pt idx="59">
                  <c:v>926793.870834378</c:v>
                </c:pt>
                <c:pt idx="60">
                  <c:v>925602.1850661251</c:v>
                </c:pt>
                <c:pt idx="61">
                  <c:v>924324.2287607023</c:v>
                </c:pt>
                <c:pt idx="62">
                  <c:v>922964.5319867691</c:v>
                </c:pt>
                <c:pt idx="63">
                  <c:v>921527.3927095733</c:v>
                </c:pt>
                <c:pt idx="64">
                  <c:v>920016.8919201405</c:v>
                </c:pt>
                <c:pt idx="65">
                  <c:v>918436.9074332034</c:v>
                </c:pt>
                <c:pt idx="66">
                  <c:v>916791.126497466</c:v>
                </c:pt>
                <c:pt idx="67">
                  <c:v>915083.0573448152</c:v>
                </c:pt>
                <c:pt idx="68">
                  <c:v>913316.0397903561</c:v>
                </c:pt>
                <c:pt idx="69">
                  <c:v>911493.2549819553</c:v>
                </c:pt>
                <c:pt idx="70">
                  <c:v>909617.7343865141</c:v>
                </c:pt>
                <c:pt idx="71">
                  <c:v>907692.368090063</c:v>
                </c:pt>
                <c:pt idx="72">
                  <c:v>905719.9124799306</c:v>
                </c:pt>
                <c:pt idx="73">
                  <c:v>903702.9973693757</c:v>
                </c:pt>
                <c:pt idx="74">
                  <c:v>901644.1326182819</c:v>
                </c:pt>
                <c:pt idx="75">
                  <c:v>899545.7142973703</c:v>
                </c:pt>
                <c:pt idx="76">
                  <c:v>897410.030438231</c:v>
                </c:pt>
                <c:pt idx="77">
                  <c:v>895239.26640663</c:v>
                </c:pt>
                <c:pt idx="78">
                  <c:v>893035.5099325455</c:v>
                </c:pt>
                <c:pt idx="79">
                  <c:v>890800.755826725</c:v>
                </c:pt>
                <c:pt idx="80">
                  <c:v>888536.9104103452</c:v>
                </c:pt>
                <c:pt idx="81">
                  <c:v>886245.7956815589</c:v>
                </c:pt>
                <c:pt idx="82">
                  <c:v>883929.153240212</c:v>
                </c:pt>
                <c:pt idx="83">
                  <c:v>881588.6479898137</c:v>
                </c:pt>
                <c:pt idx="84">
                  <c:v>879225.8716339196</c:v>
                </c:pt>
                <c:pt idx="85">
                  <c:v>876842.345982342</c:v>
                </c:pt>
                <c:pt idx="86">
                  <c:v>874439.5260811045</c:v>
                </c:pt>
                <c:pt idx="87">
                  <c:v>872018.8031787118</c:v>
                </c:pt>
                <c:pt idx="88">
                  <c:v>869581.5075400833</c:v>
                </c:pt>
                <c:pt idx="89">
                  <c:v>867128.9111184869</c:v>
                </c:pt>
                <c:pt idx="90">
                  <c:v>864662.2300948047</c:v>
                </c:pt>
                <c:pt idx="91">
                  <c:v>862182.6272926943</c:v>
                </c:pt>
                <c:pt idx="92">
                  <c:v>859691.2144774138</c:v>
                </c:pt>
                <c:pt idx="93">
                  <c:v>857189.0545454128</c:v>
                </c:pt>
                <c:pt idx="94">
                  <c:v>854677.1636112404</c:v>
                </c:pt>
                <c:pt idx="95">
                  <c:v>852156.5129977295</c:v>
                </c:pt>
                <c:pt idx="96">
                  <c:v>849628.0311349898</c:v>
                </c:pt>
                <c:pt idx="97">
                  <c:v>847092.6053732919</c:v>
                </c:pt>
                <c:pt idx="98">
                  <c:v>844551.0837145233</c:v>
                </c:pt>
                <c:pt idx="99">
                  <c:v>842004.2764665978</c:v>
                </c:pt>
                <c:pt idx="100">
                  <c:v>839452.957824834</c:v>
                </c:pt>
                <c:pt idx="101">
                  <c:v>836897.8673840702</c:v>
                </c:pt>
                <c:pt idx="102">
                  <c:v>834339.711585022</c:v>
                </c:pt>
                <c:pt idx="103">
                  <c:v>831779.1650981356</c:v>
                </c:pt>
                <c:pt idx="104">
                  <c:v>829216.8721480018</c:v>
                </c:pt>
                <c:pt idx="105">
                  <c:v>826653.447781224</c:v>
                </c:pt>
                <c:pt idx="106">
                  <c:v>824089.4790803232</c:v>
                </c:pt>
                <c:pt idx="107">
                  <c:v>821525.5263263804</c:v>
                </c:pt>
                <c:pt idx="108">
                  <c:v>818962.1241126183</c:v>
                </c:pt>
                <c:pt idx="109">
                  <c:v>816399.7824112659</c:v>
                </c:pt>
                <c:pt idx="110">
                  <c:v>813838.9875958182</c:v>
                </c:pt>
                <c:pt idx="111">
                  <c:v>811280.2034206092</c:v>
                </c:pt>
                <c:pt idx="112">
                  <c:v>808723.871959724</c:v>
                </c:pt>
                <c:pt idx="113">
                  <c:v>806170.4145069192</c:v>
                </c:pt>
                <c:pt idx="114">
                  <c:v>803620.2324383189</c:v>
                </c:pt>
                <c:pt idx="115">
                  <c:v>801073.7080394889</c:v>
                </c:pt>
                <c:pt idx="116">
                  <c:v>798531.2052984169</c:v>
                </c:pt>
                <c:pt idx="117">
                  <c:v>795993.0706658543</c:v>
                </c:pt>
                <c:pt idx="118">
                  <c:v>793459.6337844235</c:v>
                </c:pt>
                <c:pt idx="119">
                  <c:v>790931.2081877985</c:v>
                </c:pt>
              </c:numCache>
            </c:numRef>
          </c:yVal>
          <c:smooth val="0"/>
          <c:extLst xmlns:c16r2="http://schemas.microsoft.com/office/drawing/2015/06/chart">
            <c:ext xmlns:c16="http://schemas.microsoft.com/office/drawing/2014/chart" uri="{C3380CC4-5D6E-409C-BE32-E72D297353CC}">
              <c16:uniqueId val="{00000004-8079-421C-A8D6-939AAC4AB70B}"/>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F$3:$CF$122</c:f>
              <c:numCache>
                <c:formatCode>_(* #,##0_);_(* \(#,##0\);_(* "-"??_);_(@_)</c:formatCode>
                <c:ptCount val="120"/>
                <c:pt idx="0">
                  <c:v>0.0</c:v>
                </c:pt>
                <c:pt idx="1">
                  <c:v>87584.45319802081</c:v>
                </c:pt>
                <c:pt idx="2">
                  <c:v>164765.1739072367</c:v>
                </c:pt>
                <c:pt idx="3">
                  <c:v>232800.1249970467</c:v>
                </c:pt>
                <c:pt idx="4">
                  <c:v>292792.7232533062</c:v>
                </c:pt>
                <c:pt idx="5">
                  <c:v>345709.9633558462</c:v>
                </c:pt>
                <c:pt idx="6">
                  <c:v>392398.8008461643</c:v>
                </c:pt>
                <c:pt idx="7">
                  <c:v>433600.8028066505</c:v>
                </c:pt>
                <c:pt idx="8">
                  <c:v>469965.1672300784</c:v>
                </c:pt>
                <c:pt idx="9">
                  <c:v>502060.2378105095</c:v>
                </c:pt>
                <c:pt idx="10">
                  <c:v>530383.6510969174</c:v>
                </c:pt>
                <c:pt idx="11">
                  <c:v>555371.2535162813</c:v>
                </c:pt>
                <c:pt idx="12">
                  <c:v>577404.9205364685</c:v>
                </c:pt>
                <c:pt idx="13">
                  <c:v>608573.8320412793</c:v>
                </c:pt>
                <c:pt idx="14">
                  <c:v>635351.3924130403</c:v>
                </c:pt>
                <c:pt idx="15">
                  <c:v>658510.2968402173</c:v>
                </c:pt>
                <c:pt idx="16">
                  <c:v>678643.8451928814</c:v>
                </c:pt>
                <c:pt idx="17">
                  <c:v>696215.1776031583</c:v>
                </c:pt>
                <c:pt idx="18">
                  <c:v>711591.8315366941</c:v>
                </c:pt>
                <c:pt idx="19">
                  <c:v>725070.1797037233</c:v>
                </c:pt>
                <c:pt idx="20">
                  <c:v>736892.8445529257</c:v>
                </c:pt>
                <c:pt idx="21">
                  <c:v>747261.2206220985</c:v>
                </c:pt>
                <c:pt idx="22">
                  <c:v>756344.5742882587</c:v>
                </c:pt>
                <c:pt idx="23">
                  <c:v>764286.7360735623</c:v>
                </c:pt>
                <c:pt idx="24">
                  <c:v>771211.0884263538</c:v>
                </c:pt>
                <c:pt idx="25">
                  <c:v>777224.3371385443</c:v>
                </c:pt>
                <c:pt idx="26">
                  <c:v>782434.3226920895</c:v>
                </c:pt>
                <c:pt idx="27">
                  <c:v>786918.0251354508</c:v>
                </c:pt>
                <c:pt idx="28">
                  <c:v>790743.8456745198</c:v>
                </c:pt>
                <c:pt idx="29">
                  <c:v>793972.7738713819</c:v>
                </c:pt>
                <c:pt idx="30">
                  <c:v>796659.317153944</c:v>
                </c:pt>
                <c:pt idx="31">
                  <c:v>798852.2937419061</c:v>
                </c:pt>
                <c:pt idx="32">
                  <c:v>800595.513874826</c:v>
                </c:pt>
                <c:pt idx="33">
                  <c:v>801928.368348062</c:v>
                </c:pt>
                <c:pt idx="34">
                  <c:v>802886.3392904543</c:v>
                </c:pt>
                <c:pt idx="35">
                  <c:v>803501.4451094766</c:v>
                </c:pt>
                <c:pt idx="36">
                  <c:v>803802.6292716499</c:v>
                </c:pt>
                <c:pt idx="37">
                  <c:v>803816.1008631193</c:v>
                </c:pt>
                <c:pt idx="38">
                  <c:v>803565.6335382819</c:v>
                </c:pt>
                <c:pt idx="39">
                  <c:v>803072.8474510615</c:v>
                </c:pt>
                <c:pt idx="40">
                  <c:v>802357.4138133756</c:v>
                </c:pt>
                <c:pt idx="41">
                  <c:v>801437.2614953865</c:v>
                </c:pt>
                <c:pt idx="42">
                  <c:v>800328.7592047807</c:v>
                </c:pt>
                <c:pt idx="43">
                  <c:v>799046.8762273504</c:v>
                </c:pt>
                <c:pt idx="44">
                  <c:v>797605.3244629334</c:v>
                </c:pt>
                <c:pt idx="45">
                  <c:v>796016.6841098734</c:v>
                </c:pt>
                <c:pt idx="46">
                  <c:v>794292.5150308351</c:v>
                </c:pt>
                <c:pt idx="47">
                  <c:v>792443.4555618371</c:v>
                </c:pt>
                <c:pt idx="48">
                  <c:v>790479.3102960197</c:v>
                </c:pt>
                <c:pt idx="49">
                  <c:v>788409.1281757688</c:v>
                </c:pt>
                <c:pt idx="50">
                  <c:v>786241.2720571221</c:v>
                </c:pt>
                <c:pt idx="51">
                  <c:v>783983.4807633315</c:v>
                </c:pt>
                <c:pt idx="52">
                  <c:v>781642.924541617</c:v>
                </c:pt>
                <c:pt idx="53">
                  <c:v>779226.2546402088</c:v>
                </c:pt>
                <c:pt idx="54">
                  <c:v>776739.6477305288</c:v>
                </c:pt>
                <c:pt idx="55">
                  <c:v>774188.8457721611</c:v>
                </c:pt>
                <c:pt idx="56">
                  <c:v>771579.1918449672</c:v>
                </c:pt>
                <c:pt idx="57">
                  <c:v>768915.662408996</c:v>
                </c:pt>
                <c:pt idx="58">
                  <c:v>766202.896397058</c:v>
                </c:pt>
                <c:pt idx="59">
                  <c:v>763445.2214960221</c:v>
                </c:pt>
                <c:pt idx="60">
                  <c:v>760646.6779300609</c:v>
                </c:pt>
                <c:pt idx="61">
                  <c:v>757811.0400216528</c:v>
                </c:pt>
                <c:pt idx="62">
                  <c:v>754941.8357731127</c:v>
                </c:pt>
                <c:pt idx="63">
                  <c:v>752042.3646828501</c:v>
                </c:pt>
                <c:pt idx="64">
                  <c:v>749115.7139849823</c:v>
                </c:pt>
                <c:pt idx="65">
                  <c:v>746164.7734789862</c:v>
                </c:pt>
                <c:pt idx="66">
                  <c:v>743192.249096433</c:v>
                </c:pt>
                <c:pt idx="67">
                  <c:v>740200.6753347733</c:v>
                </c:pt>
                <c:pt idx="68">
                  <c:v>737192.4266732858</c:v>
                </c:pt>
                <c:pt idx="69">
                  <c:v>734169.7280728938</c:v>
                </c:pt>
                <c:pt idx="70">
                  <c:v>731134.6646501557</c:v>
                </c:pt>
                <c:pt idx="71">
                  <c:v>728089.1906054427</c:v>
                </c:pt>
                <c:pt idx="72">
                  <c:v>725035.1374763763</c:v>
                </c:pt>
                <c:pt idx="73">
                  <c:v>721974.2217797443</c:v>
                </c:pt>
                <c:pt idx="74">
                  <c:v>718908.0520981285</c:v>
                </c:pt>
                <c:pt idx="75">
                  <c:v>715838.1356613882</c:v>
                </c:pt>
                <c:pt idx="76">
                  <c:v>712765.8844677693</c:v>
                </c:pt>
                <c:pt idx="77">
                  <c:v>709692.6209845985</c:v>
                </c:pt>
                <c:pt idx="78">
                  <c:v>706619.5834644051</c:v>
                </c:pt>
                <c:pt idx="79">
                  <c:v>703547.9309085358</c:v>
                </c:pt>
                <c:pt idx="80">
                  <c:v>700478.7477071066</c:v>
                </c:pt>
                <c:pt idx="81">
                  <c:v>697413.0479811951</c:v>
                </c:pt>
                <c:pt idx="82">
                  <c:v>694351.7796506418</c:v>
                </c:pt>
                <c:pt idx="83">
                  <c:v>691295.8282485407</c:v>
                </c:pt>
                <c:pt idx="84">
                  <c:v>688246.0205014693</c:v>
                </c:pt>
                <c:pt idx="85">
                  <c:v>685203.1276927395</c:v>
                </c:pt>
                <c:pt idx="86">
                  <c:v>682167.868824336</c:v>
                </c:pt>
                <c:pt idx="87">
                  <c:v>679140.9135917816</c:v>
                </c:pt>
                <c:pt idx="88">
                  <c:v>676122.885184931</c:v>
                </c:pt>
                <c:pt idx="89">
                  <c:v>673114.362926527</c:v>
                </c:pt>
                <c:pt idx="90">
                  <c:v>670115.8847593579</c:v>
                </c:pt>
                <c:pt idx="91">
                  <c:v>667127.9495919771</c:v>
                </c:pt>
                <c:pt idx="92">
                  <c:v>664151.019512022</c:v>
                </c:pt>
                <c:pt idx="93">
                  <c:v>661185.5218756294</c:v>
                </c:pt>
                <c:pt idx="94">
                  <c:v>658231.851280571</c:v>
                </c:pt>
                <c:pt idx="95">
                  <c:v>655290.3714303076</c:v>
                </c:pt>
                <c:pt idx="96">
                  <c:v>652361.416895519</c:v>
                </c:pt>
                <c:pt idx="97">
                  <c:v>649445.2947792285</c:v>
                </c:pt>
                <c:pt idx="98">
                  <c:v>646542.2862912373</c:v>
                </c:pt>
                <c:pt idx="99">
                  <c:v>643652.6482370048</c:v>
                </c:pt>
                <c:pt idx="100">
                  <c:v>640776.6144260764</c:v>
                </c:pt>
                <c:pt idx="101">
                  <c:v>637914.3970044395</c:v>
                </c:pt>
                <c:pt idx="102">
                  <c:v>635066.1877151969</c:v>
                </c:pt>
                <c:pt idx="103">
                  <c:v>632232.1590914917</c:v>
                </c:pt>
                <c:pt idx="104">
                  <c:v>629412.465585431</c:v>
                </c:pt>
                <c:pt idx="105">
                  <c:v>626607.2446365147</c:v>
                </c:pt>
                <c:pt idx="106">
                  <c:v>623816.6176828315</c:v>
                </c:pt>
                <c:pt idx="107">
                  <c:v>621040.6911181217</c:v>
                </c:pt>
                <c:pt idx="108">
                  <c:v>618279.557197616</c:v>
                </c:pt>
                <c:pt idx="109">
                  <c:v>615533.294895309</c:v>
                </c:pt>
                <c:pt idx="110">
                  <c:v>612801.9707153533</c:v>
                </c:pt>
                <c:pt idx="111">
                  <c:v>610085.6394598873</c:v>
                </c:pt>
                <c:pt idx="112">
                  <c:v>607384.3449556224</c:v>
                </c:pt>
                <c:pt idx="113">
                  <c:v>604698.1207413633</c:v>
                </c:pt>
                <c:pt idx="114">
                  <c:v>602026.9907184739</c:v>
                </c:pt>
                <c:pt idx="115">
                  <c:v>599370.9697662177</c:v>
                </c:pt>
                <c:pt idx="116">
                  <c:v>596730.0643237811</c:v>
                </c:pt>
                <c:pt idx="117">
                  <c:v>594104.2729407524</c:v>
                </c:pt>
                <c:pt idx="118">
                  <c:v>591493.5867976471</c:v>
                </c:pt>
                <c:pt idx="119">
                  <c:v>588897.9901979668</c:v>
                </c:pt>
              </c:numCache>
            </c:numRef>
          </c:yVal>
          <c:smooth val="0"/>
          <c:extLst xmlns:c16r2="http://schemas.microsoft.com/office/drawing/2015/06/chart">
            <c:ext xmlns:c16="http://schemas.microsoft.com/office/drawing/2014/chart" uri="{C3380CC4-5D6E-409C-BE32-E72D297353CC}">
              <c16:uniqueId val="{00000005-8079-421C-A8D6-939AAC4AB70B}"/>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V$3:$CV$122</c:f>
              <c:numCache>
                <c:formatCode>_(* #,##0_);_(* \(#,##0\);_(* "-"??_);_(@_)</c:formatCode>
                <c:ptCount val="120"/>
                <c:pt idx="0">
                  <c:v>0.0</c:v>
                </c:pt>
                <c:pt idx="1">
                  <c:v>87584.45319802034</c:v>
                </c:pt>
                <c:pt idx="2">
                  <c:v>165782.6909646112</c:v>
                </c:pt>
                <c:pt idx="3">
                  <c:v>235653.7997540405</c:v>
                </c:pt>
                <c:pt idx="4">
                  <c:v>298143.7688606805</c:v>
                </c:pt>
                <c:pt idx="5">
                  <c:v>354093.2467553201</c:v>
                </c:pt>
                <c:pt idx="6">
                  <c:v>404246.5000924896</c:v>
                </c:pt>
                <c:pt idx="7">
                  <c:v>449260.6832634794</c:v>
                </c:pt>
                <c:pt idx="8">
                  <c:v>489714.9133236207</c:v>
                </c:pt>
                <c:pt idx="9">
                  <c:v>526118.8571533474</c:v>
                </c:pt>
                <c:pt idx="10">
                  <c:v>558920.676033286</c:v>
                </c:pt>
                <c:pt idx="11">
                  <c:v>588514.2616498345</c:v>
                </c:pt>
                <c:pt idx="12">
                  <c:v>615245.7532335145</c:v>
                </c:pt>
                <c:pt idx="13">
                  <c:v>651167.167874865</c:v>
                </c:pt>
                <c:pt idx="14">
                  <c:v>683124.1970909733</c:v>
                </c:pt>
                <c:pt idx="15">
                  <c:v>711714.6185938911</c:v>
                </c:pt>
                <c:pt idx="16">
                  <c:v>737411.9928582786</c:v>
                </c:pt>
                <c:pt idx="17">
                  <c:v>760597.545827981</c:v>
                </c:pt>
                <c:pt idx="18">
                  <c:v>781582.8677701014</c:v>
                </c:pt>
                <c:pt idx="19">
                  <c:v>800626.2209098968</c:v>
                </c:pt>
                <c:pt idx="20">
                  <c:v>817944.3784038424</c:v>
                </c:pt>
                <c:pt idx="21">
                  <c:v>833721.3221603315</c:v>
                </c:pt>
                <c:pt idx="22">
                  <c:v>848114.718269482</c:v>
                </c:pt>
                <c:pt idx="23">
                  <c:v>861260.807762871</c:v>
                </c:pt>
                <c:pt idx="24">
                  <c:v>873278.156964551</c:v>
                </c:pt>
                <c:pt idx="25">
                  <c:v>884270.5783240749</c:v>
                </c:pt>
                <c:pt idx="26">
                  <c:v>894349.7403557011</c:v>
                </c:pt>
                <c:pt idx="27">
                  <c:v>903590.9983146943</c:v>
                </c:pt>
                <c:pt idx="28">
                  <c:v>912061.9290690423</c:v>
                </c:pt>
                <c:pt idx="29">
                  <c:v>919823.2902965732</c:v>
                </c:pt>
                <c:pt idx="30">
                  <c:v>926929.80649614</c:v>
                </c:pt>
                <c:pt idx="31">
                  <c:v>933430.857185513</c:v>
                </c:pt>
                <c:pt idx="32">
                  <c:v>939371.080707178</c:v>
                </c:pt>
                <c:pt idx="33">
                  <c:v>944790.9047508923</c:v>
                </c:pt>
                <c:pt idx="34">
                  <c:v>949727.0130448786</c:v>
                </c:pt>
                <c:pt idx="35">
                  <c:v>954212.7563146336</c:v>
                </c:pt>
                <c:pt idx="36">
                  <c:v>958278.514488297</c:v>
                </c:pt>
                <c:pt idx="37">
                  <c:v>961952.0161895761</c:v>
                </c:pt>
                <c:pt idx="38">
                  <c:v>965258.6207661793</c:v>
                </c:pt>
                <c:pt idx="39">
                  <c:v>968221.6025743531</c:v>
                </c:pt>
                <c:pt idx="40">
                  <c:v>970862.3222932006</c:v>
                </c:pt>
                <c:pt idx="41">
                  <c:v>973200.4257224705</c:v>
                </c:pt>
                <c:pt idx="42">
                  <c:v>975254.0193242043</c:v>
                </c:pt>
                <c:pt idx="43">
                  <c:v>977039.825255268</c:v>
                </c:pt>
                <c:pt idx="44">
                  <c:v>978573.3184658944</c:v>
                </c:pt>
                <c:pt idx="45">
                  <c:v>979868.848091618</c:v>
                </c:pt>
                <c:pt idx="46">
                  <c:v>980939.7450706639</c:v>
                </c:pt>
                <c:pt idx="47">
                  <c:v>981798.4176672125</c:v>
                </c:pt>
                <c:pt idx="48">
                  <c:v>982456.4363651955</c:v>
                </c:pt>
                <c:pt idx="49">
                  <c:v>982924.6094114733</c:v>
                </c:pt>
                <c:pt idx="50">
                  <c:v>983213.050126496</c:v>
                </c:pt>
                <c:pt idx="51">
                  <c:v>983331.2369611852</c:v>
                </c:pt>
                <c:pt idx="52">
                  <c:v>983288.0672184589</c:v>
                </c:pt>
                <c:pt idx="53">
                  <c:v>983091.9050379295</c:v>
                </c:pt>
                <c:pt idx="54">
                  <c:v>982750.6244066607</c:v>
                </c:pt>
                <c:pt idx="55">
                  <c:v>982271.6477723813</c:v>
                </c:pt>
                <c:pt idx="56">
                  <c:v>981661.9807652701</c:v>
                </c:pt>
                <c:pt idx="57">
                  <c:v>980928.2434735307</c:v>
                </c:pt>
                <c:pt idx="58">
                  <c:v>980076.6986644623</c:v>
                </c:pt>
                <c:pt idx="59">
                  <c:v>979113.2772957385</c:v>
                </c:pt>
                <c:pt idx="60">
                  <c:v>978043.60162041</c:v>
                </c:pt>
                <c:pt idx="61">
                  <c:v>976873.0061529305</c:v>
                </c:pt>
                <c:pt idx="62">
                  <c:v>975606.5567317026</c:v>
                </c:pt>
                <c:pt idx="63">
                  <c:v>974249.067885738</c:v>
                </c:pt>
                <c:pt idx="64">
                  <c:v>972805.1186884965</c:v>
                </c:pt>
                <c:pt idx="65">
                  <c:v>971279.06726052</c:v>
                </c:pt>
                <c:pt idx="66">
                  <c:v>969675.0640632864</c:v>
                </c:pt>
                <c:pt idx="67">
                  <c:v>967997.0641102613</c:v>
                </c:pt>
                <c:pt idx="68">
                  <c:v>966248.83820651</c:v>
                </c:pt>
                <c:pt idx="69">
                  <c:v>964433.9833153337</c:v>
                </c:pt>
                <c:pt idx="70">
                  <c:v>962555.9321391733</c:v>
                </c:pt>
                <c:pt idx="71">
                  <c:v>960617.961991959</c:v>
                </c:pt>
                <c:pt idx="72">
                  <c:v>958623.2030314415</c:v>
                </c:pt>
                <c:pt idx="73">
                  <c:v>956574.6459122783</c:v>
                </c:pt>
                <c:pt idx="74">
                  <c:v>954475.1489138892</c:v>
                </c:pt>
                <c:pt idx="75">
                  <c:v>952327.444591136</c:v>
                </c:pt>
                <c:pt idx="76">
                  <c:v>950134.1459905887</c:v>
                </c:pt>
                <c:pt idx="77">
                  <c:v>947897.7524705452</c:v>
                </c:pt>
                <c:pt idx="78">
                  <c:v>945620.6551588355</c:v>
                </c:pt>
                <c:pt idx="79">
                  <c:v>943305.1420788723</c:v>
                </c:pt>
                <c:pt idx="80">
                  <c:v>940953.4029712153</c:v>
                </c:pt>
                <c:pt idx="81">
                  <c:v>938567.533835028</c:v>
                </c:pt>
                <c:pt idx="82">
                  <c:v>936149.5412114856</c:v>
                </c:pt>
                <c:pt idx="83">
                  <c:v>933701.346228771</c:v>
                </c:pt>
                <c:pt idx="84">
                  <c:v>931224.788426522</c:v>
                </c:pt>
                <c:pt idx="85">
                  <c:v>928721.6293757713</c:v>
                </c:pt>
                <c:pt idx="86">
                  <c:v>926193.5561089111</c:v>
                </c:pt>
                <c:pt idx="87">
                  <c:v>923642.1843728463</c:v>
                </c:pt>
                <c:pt idx="88">
                  <c:v>921069.0617173135</c:v>
                </c:pt>
                <c:pt idx="89">
                  <c:v>918475.6704291902</c:v>
                </c:pt>
                <c:pt idx="90">
                  <c:v>915863.4303227765</c:v>
                </c:pt>
                <c:pt idx="91">
                  <c:v>913233.7013950513</c:v>
                </c:pt>
                <c:pt idx="92">
                  <c:v>910587.7863542153</c:v>
                </c:pt>
                <c:pt idx="93">
                  <c:v>907926.9330291221</c:v>
                </c:pt>
                <c:pt idx="94">
                  <c:v>905252.336666585</c:v>
                </c:pt>
                <c:pt idx="95">
                  <c:v>902565.1421229956</c:v>
                </c:pt>
                <c:pt idx="96">
                  <c:v>899866.445956193</c:v>
                </c:pt>
                <c:pt idx="97">
                  <c:v>897157.2984230732</c:v>
                </c:pt>
                <c:pt idx="98">
                  <c:v>894438.7053880431</c:v>
                </c:pt>
                <c:pt idx="99">
                  <c:v>891711.6301470236</c:v>
                </c:pt>
                <c:pt idx="100">
                  <c:v>888976.995171411</c:v>
                </c:pt>
                <c:pt idx="101">
                  <c:v>886235.6837760867</c:v>
                </c:pt>
                <c:pt idx="102">
                  <c:v>883488.5417152903</c:v>
                </c:pt>
                <c:pt idx="103">
                  <c:v>880736.3787099563</c:v>
                </c:pt>
                <c:pt idx="104">
                  <c:v>877979.9699098226</c:v>
                </c:pt>
                <c:pt idx="105">
                  <c:v>875220.0572934815</c:v>
                </c:pt>
                <c:pt idx="106">
                  <c:v>872457.3510093174</c:v>
                </c:pt>
                <c:pt idx="107">
                  <c:v>869692.53066009</c:v>
                </c:pt>
                <c:pt idx="108">
                  <c:v>866926.2465338148</c:v>
                </c:pt>
                <c:pt idx="109">
                  <c:v>864159.1207833543</c:v>
                </c:pt>
                <c:pt idx="110">
                  <c:v>861391.7485571024</c:v>
                </c:pt>
                <c:pt idx="111">
                  <c:v>858624.6990829253</c:v>
                </c:pt>
                <c:pt idx="112">
                  <c:v>855858.5167074752</c:v>
                </c:pt>
                <c:pt idx="113">
                  <c:v>853093.721892823</c:v>
                </c:pt>
                <c:pt idx="114">
                  <c:v>850330.8121723058</c:v>
                </c:pt>
                <c:pt idx="115">
                  <c:v>847570.2630673577</c:v>
                </c:pt>
                <c:pt idx="116">
                  <c:v>844812.5289670174</c:v>
                </c:pt>
                <c:pt idx="117">
                  <c:v>842058.043971715</c:v>
                </c:pt>
                <c:pt idx="118">
                  <c:v>839307.2227028733</c:v>
                </c:pt>
                <c:pt idx="119">
                  <c:v>836560.4610797693</c:v>
                </c:pt>
              </c:numCache>
            </c:numRef>
          </c:yVal>
          <c:smooth val="0"/>
          <c:extLst xmlns:c16r2="http://schemas.microsoft.com/office/drawing/2015/06/chart">
            <c:ext xmlns:c16="http://schemas.microsoft.com/office/drawing/2014/chart" uri="{C3380CC4-5D6E-409C-BE32-E72D297353CC}">
              <c16:uniqueId val="{00000006-8079-421C-A8D6-939AAC4AB70B}"/>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L$3:$DL$122</c:f>
              <c:numCache>
                <c:formatCode>_(* #,##0_);_(* \(#,##0\);_(* "-"??_);_(@_)</c:formatCode>
                <c:ptCount val="120"/>
                <c:pt idx="0">
                  <c:v>0.0</c:v>
                </c:pt>
                <c:pt idx="1">
                  <c:v>87806.5796327102</c:v>
                </c:pt>
                <c:pt idx="2">
                  <c:v>165994.4914442748</c:v>
                </c:pt>
                <c:pt idx="3">
                  <c:v>235683.1540778596</c:v>
                </c:pt>
                <c:pt idx="4">
                  <c:v>297858.16706338</c:v>
                </c:pt>
                <c:pt idx="5">
                  <c:v>353386.4312225982</c:v>
                </c:pt>
                <c:pt idx="6">
                  <c:v>403029.9447160581</c:v>
                </c:pt>
                <c:pt idx="7">
                  <c:v>447458.2328566464</c:v>
                </c:pt>
                <c:pt idx="8">
                  <c:v>487259.4645260572</c:v>
                </c:pt>
                <c:pt idx="9">
                  <c:v>522950.3389150132</c:v>
                </c:pt>
                <c:pt idx="10">
                  <c:v>554984.841531537</c:v>
                </c:pt>
                <c:pt idx="11">
                  <c:v>583761.9736918097</c:v>
                </c:pt>
                <c:pt idx="12">
                  <c:v>609632.5587766687</c:v>
                </c:pt>
                <c:pt idx="13">
                  <c:v>644662.811923388</c:v>
                </c:pt>
                <c:pt idx="14">
                  <c:v>675681.2605650121</c:v>
                </c:pt>
                <c:pt idx="15">
                  <c:v>703293.372083524</c:v>
                </c:pt>
                <c:pt idx="16">
                  <c:v>727978.603947327</c:v>
                </c:pt>
                <c:pt idx="17">
                  <c:v>750122.9153900002</c:v>
                </c:pt>
                <c:pt idx="18">
                  <c:v>770041.8676771974</c:v>
                </c:pt>
                <c:pt idx="19">
                  <c:v>787997.1869337539</c:v>
                </c:pt>
                <c:pt idx="20">
                  <c:v>804208.7621404643</c:v>
                </c:pt>
                <c:pt idx="21">
                  <c:v>818863.4395127093</c:v>
                </c:pt>
                <c:pt idx="22">
                  <c:v>832121.5545858914</c:v>
                </c:pt>
                <c:pt idx="23">
                  <c:v>844121.854714326</c:v>
                </c:pt>
                <c:pt idx="24">
                  <c:v>854985.2660953826</c:v>
                </c:pt>
                <c:pt idx="25">
                  <c:v>864817.822596822</c:v>
                </c:pt>
                <c:pt idx="26">
                  <c:v>873733.319904606</c:v>
                </c:pt>
                <c:pt idx="27">
                  <c:v>881809.0717193619</c:v>
                </c:pt>
                <c:pt idx="28">
                  <c:v>889114.4764682068</c:v>
                </c:pt>
                <c:pt idx="29">
                  <c:v>895711.9781234707</c:v>
                </c:pt>
                <c:pt idx="30">
                  <c:v>901657.8540293893</c:v>
                </c:pt>
                <c:pt idx="31">
                  <c:v>907002.906103932</c:v>
                </c:pt>
                <c:pt idx="32">
                  <c:v>911793.068634124</c:v>
                </c:pt>
                <c:pt idx="33">
                  <c:v>916069.943568828</c:v>
                </c:pt>
                <c:pt idx="34">
                  <c:v>919871.2725694217</c:v>
                </c:pt>
                <c:pt idx="35">
                  <c:v>923231.3537456294</c:v>
                </c:pt>
                <c:pt idx="36">
                  <c:v>926181.4099058206</c:v>
                </c:pt>
                <c:pt idx="37">
                  <c:v>928749.914235851</c:v>
                </c:pt>
                <c:pt idx="38">
                  <c:v>930962.8785485219</c:v>
                </c:pt>
                <c:pt idx="39">
                  <c:v>932844.1439163671</c:v>
                </c:pt>
                <c:pt idx="40">
                  <c:v>934415.557884371</c:v>
                </c:pt>
                <c:pt idx="41">
                  <c:v>935697.1791107981</c:v>
                </c:pt>
                <c:pt idx="42">
                  <c:v>936707.4585572724</c:v>
                </c:pt>
                <c:pt idx="43">
                  <c:v>937463.3999335086</c:v>
                </c:pt>
                <c:pt idx="44">
                  <c:v>937980.7019507936</c:v>
                </c:pt>
                <c:pt idx="45">
                  <c:v>938273.884598103</c:v>
                </c:pt>
                <c:pt idx="46">
                  <c:v>938356.4013661136</c:v>
                </c:pt>
                <c:pt idx="47">
                  <c:v>938240.7390977116</c:v>
                </c:pt>
                <c:pt idx="48">
                  <c:v>937938.5069321992</c:v>
                </c:pt>
                <c:pt idx="49">
                  <c:v>937460.5156275846</c:v>
                </c:pt>
                <c:pt idx="50">
                  <c:v>936816.8483872741</c:v>
                </c:pt>
                <c:pt idx="51">
                  <c:v>936016.9241797965</c:v>
                </c:pt>
                <c:pt idx="52">
                  <c:v>935069.5544818134</c:v>
                </c:pt>
                <c:pt idx="53">
                  <c:v>933982.994053738</c:v>
                </c:pt>
                <c:pt idx="54">
                  <c:v>932764.9865240141</c:v>
                </c:pt>
                <c:pt idx="55">
                  <c:v>931422.8053710815</c:v>
                </c:pt>
                <c:pt idx="56">
                  <c:v>929963.29082197</c:v>
                </c:pt>
                <c:pt idx="57">
                  <c:v>928392.8831251903</c:v>
                </c:pt>
                <c:pt idx="58">
                  <c:v>926717.6526017655</c:v>
                </c:pt>
                <c:pt idx="59">
                  <c:v>924943.326830846</c:v>
                </c:pt>
                <c:pt idx="60">
                  <c:v>923075.315284617</c:v>
                </c:pt>
                <c:pt idx="61">
                  <c:v>921118.7316904576</c:v>
                </c:pt>
                <c:pt idx="62">
                  <c:v>919078.414365936</c:v>
                </c:pt>
                <c:pt idx="63">
                  <c:v>916958.9447437264</c:v>
                </c:pt>
                <c:pt idx="64">
                  <c:v>914764.6642784169</c:v>
                </c:pt>
                <c:pt idx="65">
                  <c:v>912499.6899051819</c:v>
                </c:pt>
                <c:pt idx="66">
                  <c:v>910167.9282004788</c:v>
                </c:pt>
                <c:pt idx="67">
                  <c:v>907773.0883780016</c:v>
                </c:pt>
                <c:pt idx="68">
                  <c:v>905318.6942379631</c:v>
                </c:pt>
                <c:pt idx="69">
                  <c:v>902808.0951743339</c:v>
                </c:pt>
                <c:pt idx="70">
                  <c:v>900244.4763331064</c:v>
                </c:pt>
                <c:pt idx="71">
                  <c:v>897630.868004</c:v>
                </c:pt>
                <c:pt idx="72">
                  <c:v>894970.1543190522</c:v>
                </c:pt>
                <c:pt idx="73">
                  <c:v>892265.0813234131</c:v>
                </c:pt>
                <c:pt idx="74">
                  <c:v>889518.2644764011</c:v>
                </c:pt>
                <c:pt idx="75">
                  <c:v>886732.1956348258</c:v>
                </c:pt>
                <c:pt idx="76">
                  <c:v>883909.2495647203</c:v>
                </c:pt>
                <c:pt idx="77">
                  <c:v>881051.6900229114</c:v>
                </c:pt>
                <c:pt idx="78">
                  <c:v>878161.6754454173</c:v>
                </c:pt>
                <c:pt idx="79">
                  <c:v>875241.264275809</c:v>
                </c:pt>
                <c:pt idx="80">
                  <c:v>872292.4199632823</c:v>
                </c:pt>
                <c:pt idx="81">
                  <c:v>869317.0156571445</c:v>
                </c:pt>
                <c:pt idx="82">
                  <c:v>866316.838621744</c:v>
                </c:pt>
                <c:pt idx="83">
                  <c:v>863293.5943935011</c:v>
                </c:pt>
                <c:pt idx="84">
                  <c:v>860248.9106995743</c:v>
                </c:pt>
                <c:pt idx="85">
                  <c:v>857184.341155823</c:v>
                </c:pt>
                <c:pt idx="86">
                  <c:v>854101.3687600635</c:v>
                </c:pt>
                <c:pt idx="87">
                  <c:v>851001.4091951242</c:v>
                </c:pt>
                <c:pt idx="88">
                  <c:v>847885.8139548775</c:v>
                </c:pt>
                <c:pt idx="89">
                  <c:v>844755.873305248</c:v>
                </c:pt>
                <c:pt idx="90">
                  <c:v>841612.8190911415</c:v>
                </c:pt>
                <c:pt idx="91">
                  <c:v>838457.8273992916</c:v>
                </c:pt>
                <c:pt idx="92">
                  <c:v>835292.0210861777</c:v>
                </c:pt>
                <c:pt idx="93">
                  <c:v>832116.4721793929</c:v>
                </c:pt>
                <c:pt idx="94">
                  <c:v>828932.2041602312</c:v>
                </c:pt>
                <c:pt idx="95">
                  <c:v>825740.1941344606</c:v>
                </c:pt>
                <c:pt idx="96">
                  <c:v>822541.3748980402</c:v>
                </c:pt>
                <c:pt idx="97">
                  <c:v>819336.6369035857</c:v>
                </c:pt>
                <c:pt idx="98">
                  <c:v>816126.830133411</c:v>
                </c:pt>
                <c:pt idx="99">
                  <c:v>812912.765884172</c:v>
                </c:pt>
                <c:pt idx="100">
                  <c:v>809695.2184680223</c:v>
                </c:pt>
                <c:pt idx="101">
                  <c:v>806474.9268347524</c:v>
                </c:pt>
                <c:pt idx="102">
                  <c:v>803252.5961190679</c:v>
                </c:pt>
                <c:pt idx="103">
                  <c:v>800028.8991169762</c:v>
                </c:pt>
                <c:pt idx="104">
                  <c:v>796804.4776948276</c:v>
                </c:pt>
                <c:pt idx="105">
                  <c:v>793579.944134559</c:v>
                </c:pt>
                <c:pt idx="106">
                  <c:v>790355.882418234</c:v>
                </c:pt>
                <c:pt idx="107">
                  <c:v>787132.849454948</c:v>
                </c:pt>
                <c:pt idx="108">
                  <c:v>783911.3762529074</c:v>
                </c:pt>
                <c:pt idx="109">
                  <c:v>780691.9690393573</c:v>
                </c:pt>
                <c:pt idx="110">
                  <c:v>777475.1103308493</c:v>
                </c:pt>
                <c:pt idx="111">
                  <c:v>774261.2599562334</c:v>
                </c:pt>
                <c:pt idx="112">
                  <c:v>771050.856034602</c:v>
                </c:pt>
                <c:pt idx="113">
                  <c:v>767844.3159102971</c:v>
                </c:pt>
                <c:pt idx="114">
                  <c:v>764642.037046981</c:v>
                </c:pt>
                <c:pt idx="115">
                  <c:v>761444.3978826692</c:v>
                </c:pt>
                <c:pt idx="116">
                  <c:v>758251.758647509</c:v>
                </c:pt>
                <c:pt idx="117">
                  <c:v>755064.4621460153</c:v>
                </c:pt>
                <c:pt idx="118">
                  <c:v>751882.8345053741</c:v>
                </c:pt>
                <c:pt idx="119">
                  <c:v>748707.1858913432</c:v>
                </c:pt>
              </c:numCache>
            </c:numRef>
          </c:yVal>
          <c:smooth val="0"/>
          <c:extLst xmlns:c16r2="http://schemas.microsoft.com/office/drawing/2015/06/chart">
            <c:ext xmlns:c16="http://schemas.microsoft.com/office/drawing/2014/chart" uri="{C3380CC4-5D6E-409C-BE32-E72D297353CC}">
              <c16:uniqueId val="{00000007-8079-421C-A8D6-939AAC4AB70B}"/>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B$3:$EB$122</c:f>
              <c:numCache>
                <c:formatCode>_(* #,##0_);_(* \(#,##0\);_(* "-"??_);_(@_)</c:formatCode>
                <c:ptCount val="120"/>
                <c:pt idx="0">
                  <c:v>0.0</c:v>
                </c:pt>
                <c:pt idx="1">
                  <c:v>87584.45319802081</c:v>
                </c:pt>
                <c:pt idx="2">
                  <c:v>165275.6973676886</c:v>
                </c:pt>
                <c:pt idx="3">
                  <c:v>234256.7945984052</c:v>
                </c:pt>
                <c:pt idx="4">
                  <c:v>295565.8412595933</c:v>
                </c:pt>
                <c:pt idx="5">
                  <c:v>350112.8682090717</c:v>
                </c:pt>
                <c:pt idx="6">
                  <c:v>398695.1579613618</c:v>
                </c:pt>
                <c:pt idx="7">
                  <c:v>442010.9669719061</c:v>
                </c:pt>
                <c:pt idx="8">
                  <c:v>480671.7362206043</c:v>
                </c:pt>
                <c:pt idx="9">
                  <c:v>515212.9013298878</c:v>
                </c:pt>
                <c:pt idx="10">
                  <c:v>546103.425667359</c:v>
                </c:pt>
                <c:pt idx="11">
                  <c:v>573754.1821960339</c:v>
                </c:pt>
                <c:pt idx="12">
                  <c:v>598525.306121403</c:v>
                </c:pt>
                <c:pt idx="13">
                  <c:v>632487.0635129623</c:v>
                </c:pt>
                <c:pt idx="14">
                  <c:v>662719.9330596742</c:v>
                </c:pt>
                <c:pt idx="15">
                  <c:v>689752.6304460375</c:v>
                </c:pt>
                <c:pt idx="16">
                  <c:v>714012.4965422729</c:v>
                </c:pt>
                <c:pt idx="17">
                  <c:v>735850.0178789466</c:v>
                </c:pt>
                <c:pt idx="18">
                  <c:v>755556.5191849971</c:v>
                </c:pt>
                <c:pt idx="19">
                  <c:v>773377.0597096073</c:v>
                </c:pt>
                <c:pt idx="20">
                  <c:v>789519.9501294508</c:v>
                </c:pt>
                <c:pt idx="21">
                  <c:v>804163.8719000184</c:v>
                </c:pt>
                <c:pt idx="22">
                  <c:v>817463.2815925181</c:v>
                </c:pt>
                <c:pt idx="23">
                  <c:v>829552.576542533</c:v>
                </c:pt>
                <c:pt idx="24">
                  <c:v>840549.355833103</c:v>
                </c:pt>
                <c:pt idx="25">
                  <c:v>850557.0122322736</c:v>
                </c:pt>
                <c:pt idx="26">
                  <c:v>859687.1607317153</c:v>
                </c:pt>
                <c:pt idx="27">
                  <c:v>868015.6811957667</c:v>
                </c:pt>
                <c:pt idx="28">
                  <c:v>875610.556025435</c:v>
                </c:pt>
                <c:pt idx="29">
                  <c:v>882532.843877147</c:v>
                </c:pt>
                <c:pt idx="30">
                  <c:v>888837.475461618</c:v>
                </c:pt>
                <c:pt idx="31">
                  <c:v>894573.95038594</c:v>
                </c:pt>
                <c:pt idx="32">
                  <c:v>899786.948691654</c:v>
                </c:pt>
                <c:pt idx="33">
                  <c:v>904516.8683571744</c:v>
                </c:pt>
                <c:pt idx="34">
                  <c:v>908800.2983351803</c:v>
                </c:pt>
                <c:pt idx="35">
                  <c:v>912670.435314235</c:v>
                </c:pt>
                <c:pt idx="36">
                  <c:v>916157.451253539</c:v>
                </c:pt>
                <c:pt idx="37">
                  <c:v>919288.8177870997</c:v>
                </c:pt>
                <c:pt idx="38">
                  <c:v>922089.5927896812</c:v>
                </c:pt>
                <c:pt idx="39">
                  <c:v>924582.7090475683</c:v>
                </c:pt>
                <c:pt idx="40">
                  <c:v>926789.1500535998</c:v>
                </c:pt>
                <c:pt idx="41">
                  <c:v>928728.1519237735</c:v>
                </c:pt>
                <c:pt idx="42">
                  <c:v>930417.382017721</c:v>
                </c:pt>
                <c:pt idx="43">
                  <c:v>931873.0969369278</c:v>
                </c:pt>
                <c:pt idx="44">
                  <c:v>933110.2824452933</c:v>
                </c:pt>
                <c:pt idx="45">
                  <c:v>934142.7775237412</c:v>
                </c:pt>
                <c:pt idx="46">
                  <c:v>934983.384484863</c:v>
                </c:pt>
                <c:pt idx="47">
                  <c:v>935643.9668281571</c:v>
                </c:pt>
                <c:pt idx="48">
                  <c:v>936135.5363044172</c:v>
                </c:pt>
                <c:pt idx="49">
                  <c:v>936468.3304744097</c:v>
                </c:pt>
                <c:pt idx="50">
                  <c:v>936651.881887538</c:v>
                </c:pt>
                <c:pt idx="51">
                  <c:v>936695.07986741</c:v>
                </c:pt>
                <c:pt idx="52">
                  <c:v>936606.2258317578</c:v>
                </c:pt>
                <c:pt idx="53">
                  <c:v>936393.0827535852</c:v>
                </c:pt>
                <c:pt idx="54">
                  <c:v>936062.919532757</c:v>
                </c:pt>
                <c:pt idx="55">
                  <c:v>935622.5508626634</c:v>
                </c:pt>
                <c:pt idx="56">
                  <c:v>935078.3731056915</c:v>
                </c:pt>
                <c:pt idx="57">
                  <c:v>934436.3966297294</c:v>
                </c:pt>
                <c:pt idx="58">
                  <c:v>933702.2750038803</c:v>
                </c:pt>
                <c:pt idx="59">
                  <c:v>932881.3314041576</c:v>
                </c:pt>
                <c:pt idx="60">
                  <c:v>931978.5825382278</c:v>
                </c:pt>
                <c:pt idx="61">
                  <c:v>930998.760361692</c:v>
                </c:pt>
                <c:pt idx="62">
                  <c:v>929946.331826165</c:v>
                </c:pt>
                <c:pt idx="63">
                  <c:v>928825.5168712767</c:v>
                </c:pt>
                <c:pt idx="64">
                  <c:v>927640.304847716</c:v>
                </c:pt>
                <c:pt idx="65">
                  <c:v>926394.4695368241</c:v>
                </c:pt>
                <c:pt idx="66">
                  <c:v>925091.5829127383</c:v>
                </c:pt>
                <c:pt idx="67">
                  <c:v>923735.0277763673</c:v>
                </c:pt>
                <c:pt idx="68">
                  <c:v>922328.0093756724</c:v>
                </c:pt>
                <c:pt idx="69">
                  <c:v>920873.5661136227</c:v>
                </c:pt>
                <c:pt idx="70">
                  <c:v>919374.5794336939</c:v>
                </c:pt>
                <c:pt idx="71">
                  <c:v>917833.7829626913</c:v>
                </c:pt>
                <c:pt idx="72">
                  <c:v>916253.770981702</c:v>
                </c:pt>
                <c:pt idx="73">
                  <c:v>914637.0062881599</c:v>
                </c:pt>
                <c:pt idx="74">
                  <c:v>912985.8275051221</c:v>
                </c:pt>
                <c:pt idx="75">
                  <c:v>911302.4558876575</c:v>
                </c:pt>
                <c:pt idx="76">
                  <c:v>909589.0016709652</c:v>
                </c:pt>
                <c:pt idx="77">
                  <c:v>907847.4700000171</c:v>
                </c:pt>
                <c:pt idx="78">
                  <c:v>906079.7664763625</c:v>
                </c:pt>
                <c:pt idx="79">
                  <c:v>904287.7023540067</c:v>
                </c:pt>
                <c:pt idx="80">
                  <c:v>902472.9994130018</c:v>
                </c:pt>
                <c:pt idx="81">
                  <c:v>900637.2945364717</c:v>
                </c:pt>
                <c:pt idx="82">
                  <c:v>898782.1440142766</c:v>
                </c:pt>
                <c:pt idx="83">
                  <c:v>896909.0275941073</c:v>
                </c:pt>
                <c:pt idx="84">
                  <c:v>895019.3522990091</c:v>
                </c:pt>
                <c:pt idx="85">
                  <c:v>893114.4560282775</c:v>
                </c:pt>
                <c:pt idx="86">
                  <c:v>891195.610957268</c:v>
                </c:pt>
                <c:pt idx="87">
                  <c:v>889264.026750143</c:v>
                </c:pt>
                <c:pt idx="88">
                  <c:v>887320.8535983521</c:v>
                </c:pt>
                <c:pt idx="89">
                  <c:v>885367.185096486</c:v>
                </c:pt>
                <c:pt idx="90">
                  <c:v>883404.060966169</c:v>
                </c:pt>
                <c:pt idx="91">
                  <c:v>881432.4696377094</c:v>
                </c:pt>
                <c:pt idx="92">
                  <c:v>879453.3506984548</c:v>
                </c:pt>
                <c:pt idx="93">
                  <c:v>877467.5972160633</c:v>
                </c:pt>
                <c:pt idx="94">
                  <c:v>875476.0579442265</c:v>
                </c:pt>
                <c:pt idx="95">
                  <c:v>873479.5394178314</c:v>
                </c:pt>
                <c:pt idx="96">
                  <c:v>871478.8079439849</c:v>
                </c:pt>
                <c:pt idx="97">
                  <c:v>869474.5914948748</c:v>
                </c:pt>
                <c:pt idx="98">
                  <c:v>867467.5815079773</c:v>
                </c:pt>
                <c:pt idx="99">
                  <c:v>865458.4345987511</c:v>
                </c:pt>
                <c:pt idx="100">
                  <c:v>863447.7741906131</c:v>
                </c:pt>
                <c:pt idx="101">
                  <c:v>861436.1920666108</c:v>
                </c:pt>
                <c:pt idx="102">
                  <c:v>859424.2498469702</c:v>
                </c:pt>
                <c:pt idx="103">
                  <c:v>857412.4803964347</c:v>
                </c:pt>
                <c:pt idx="104">
                  <c:v>855401.3891649769</c:v>
                </c:pt>
                <c:pt idx="105">
                  <c:v>853391.455465326</c:v>
                </c:pt>
                <c:pt idx="106">
                  <c:v>851383.1336905191</c:v>
                </c:pt>
                <c:pt idx="107">
                  <c:v>849376.8544744798</c:v>
                </c:pt>
                <c:pt idx="108">
                  <c:v>847373.0257984499</c:v>
                </c:pt>
                <c:pt idx="109">
                  <c:v>845372.034045962</c:v>
                </c:pt>
                <c:pt idx="110">
                  <c:v>843374.2450088513</c:v>
                </c:pt>
                <c:pt idx="111">
                  <c:v>841380.0048467073</c:v>
                </c:pt>
                <c:pt idx="112">
                  <c:v>839389.641001987</c:v>
                </c:pt>
                <c:pt idx="113">
                  <c:v>837403.4630729354</c:v>
                </c:pt>
                <c:pt idx="114">
                  <c:v>835421.7636463121</c:v>
                </c:pt>
                <c:pt idx="115">
                  <c:v>833444.8190918325</c:v>
                </c:pt>
                <c:pt idx="116">
                  <c:v>831472.8903201378</c:v>
                </c:pt>
                <c:pt idx="117">
                  <c:v>829506.223505991</c:v>
                </c:pt>
                <c:pt idx="118">
                  <c:v>827545.0507783353</c:v>
                </c:pt>
                <c:pt idx="119">
                  <c:v>825589.5908787627</c:v>
                </c:pt>
              </c:numCache>
            </c:numRef>
          </c:yVal>
          <c:smooth val="0"/>
          <c:extLst xmlns:c16r2="http://schemas.microsoft.com/office/drawing/2015/06/chart">
            <c:ext xmlns:c16="http://schemas.microsoft.com/office/drawing/2014/chart" uri="{C3380CC4-5D6E-409C-BE32-E72D297353CC}">
              <c16:uniqueId val="{00000008-8079-421C-A8D6-939AAC4AB70B}"/>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R$3:$ER$122</c:f>
              <c:numCache>
                <c:formatCode>_(* #,##0_);_(* \(#,##0\);_(* "-"??_);_(@_)</c:formatCode>
                <c:ptCount val="120"/>
                <c:pt idx="0">
                  <c:v>0.0</c:v>
                </c:pt>
                <c:pt idx="1">
                  <c:v>87584.45319802011</c:v>
                </c:pt>
                <c:pt idx="2">
                  <c:v>164780.8707603891</c:v>
                </c:pt>
                <c:pt idx="3">
                  <c:v>232915.65746032</c:v>
                </c:pt>
                <c:pt idx="4">
                  <c:v>293126.2493724105</c:v>
                </c:pt>
                <c:pt idx="5">
                  <c:v>346391.7999345972</c:v>
                </c:pt>
                <c:pt idx="6">
                  <c:v>393557.9378685253</c:v>
                </c:pt>
                <c:pt idx="7">
                  <c:v>435356.9576413258</c:v>
                </c:pt>
                <c:pt idx="8">
                  <c:v>472424.4639132728</c:v>
                </c:pt>
                <c:pt idx="9">
                  <c:v>505313.2230501652</c:v>
                </c:pt>
                <c:pt idx="10">
                  <c:v>534504.7842858168</c:v>
                </c:pt>
                <c:pt idx="11">
                  <c:v>560419.2967720003</c:v>
                </c:pt>
                <c:pt idx="12">
                  <c:v>583423.8501788432</c:v>
                </c:pt>
                <c:pt idx="13">
                  <c:v>615594.0247368712</c:v>
                </c:pt>
                <c:pt idx="14">
                  <c:v>643779.6316159394</c:v>
                </c:pt>
                <c:pt idx="15">
                  <c:v>668587.8061437975</c:v>
                </c:pt>
                <c:pt idx="16">
                  <c:v>690500.454692046</c:v>
                </c:pt>
                <c:pt idx="17">
                  <c:v>709906.1548513828</c:v>
                </c:pt>
                <c:pt idx="18">
                  <c:v>727122.956370533</c:v>
                </c:pt>
                <c:pt idx="19">
                  <c:v>742414.7837427763</c:v>
                </c:pt>
                <c:pt idx="20">
                  <c:v>756003.361666733</c:v>
                </c:pt>
                <c:pt idx="21">
                  <c:v>768076.9907861398</c:v>
                </c:pt>
                <c:pt idx="22">
                  <c:v>778797.0928404457</c:v>
                </c:pt>
                <c:pt idx="23">
                  <c:v>788303.1635520552</c:v>
                </c:pt>
                <c:pt idx="24">
                  <c:v>796716.5782104752</c:v>
                </c:pt>
                <c:pt idx="25">
                  <c:v>804143.561555932</c:v>
                </c:pt>
                <c:pt idx="26">
                  <c:v>810698.0128917285</c:v>
                </c:pt>
                <c:pt idx="27">
                  <c:v>816456.9946952593</c:v>
                </c:pt>
                <c:pt idx="28">
                  <c:v>821489.5030198256</c:v>
                </c:pt>
                <c:pt idx="29">
                  <c:v>825857.471928118</c:v>
                </c:pt>
                <c:pt idx="30">
                  <c:v>829616.5860253716</c:v>
                </c:pt>
                <c:pt idx="31">
                  <c:v>832816.992103119</c:v>
                </c:pt>
                <c:pt idx="32">
                  <c:v>835503.923790975</c:v>
                </c:pt>
                <c:pt idx="33">
                  <c:v>837718.2506645127</c:v>
                </c:pt>
                <c:pt idx="34">
                  <c:v>839496.9615433721</c:v>
                </c:pt>
                <c:pt idx="35">
                  <c:v>840873.5903159569</c:v>
                </c:pt>
                <c:pt idx="36">
                  <c:v>841878.5914711037</c:v>
                </c:pt>
                <c:pt idx="37">
                  <c:v>842539.671550194</c:v>
                </c:pt>
                <c:pt idx="38">
                  <c:v>842882.081916645</c:v>
                </c:pt>
                <c:pt idx="39">
                  <c:v>842928.913474402</c:v>
                </c:pt>
                <c:pt idx="40">
                  <c:v>842701.2756161881</c:v>
                </c:pt>
                <c:pt idx="41">
                  <c:v>842218.5028296175</c:v>
                </c:pt>
                <c:pt idx="42">
                  <c:v>841498.337327551</c:v>
                </c:pt>
                <c:pt idx="43">
                  <c:v>840557.0904487813</c:v>
                </c:pt>
                <c:pt idx="44">
                  <c:v>839409.7854783485</c:v>
                </c:pt>
                <c:pt idx="45">
                  <c:v>838070.2841817567</c:v>
                </c:pt>
                <c:pt idx="46">
                  <c:v>836551.3990449883</c:v>
                </c:pt>
                <c:pt idx="47">
                  <c:v>834864.992954364</c:v>
                </c:pt>
                <c:pt idx="48">
                  <c:v>833022.0678290005</c:v>
                </c:pt>
                <c:pt idx="49">
                  <c:v>831032.8435276624</c:v>
                </c:pt>
                <c:pt idx="50">
                  <c:v>828906.828186761</c:v>
                </c:pt>
                <c:pt idx="51">
                  <c:v>826652.8810026976</c:v>
                </c:pt>
                <c:pt idx="52">
                  <c:v>824279.2684102601</c:v>
                </c:pt>
                <c:pt idx="53">
                  <c:v>821793.7142772803</c:v>
                </c:pt>
                <c:pt idx="54">
                  <c:v>819203.4449068221</c:v>
                </c:pt>
                <c:pt idx="55">
                  <c:v>816515.2294454619</c:v>
                </c:pt>
                <c:pt idx="56">
                  <c:v>813735.416223412</c:v>
                </c:pt>
                <c:pt idx="57">
                  <c:v>810869.9654891523</c:v>
                </c:pt>
                <c:pt idx="58">
                  <c:v>807924.47894593</c:v>
                </c:pt>
                <c:pt idx="59">
                  <c:v>804904.2264487973</c:v>
                </c:pt>
                <c:pt idx="60">
                  <c:v>801814.170178191</c:v>
                </c:pt>
                <c:pt idx="61">
                  <c:v>798658.9865685278</c:v>
                </c:pt>
                <c:pt idx="62">
                  <c:v>795443.0862372254</c:v>
                </c:pt>
                <c:pt idx="63">
                  <c:v>792170.6321308343</c:v>
                </c:pt>
                <c:pt idx="64">
                  <c:v>788845.556079193</c:v>
                </c:pt>
                <c:pt idx="65">
                  <c:v>785471.5739265095</c:v>
                </c:pt>
                <c:pt idx="66">
                  <c:v>782052.1993882169</c:v>
                </c:pt>
                <c:pt idx="67">
                  <c:v>778590.756765395</c:v>
                </c:pt>
                <c:pt idx="68">
                  <c:v>775090.3926332705</c:v>
                </c:pt>
                <c:pt idx="69">
                  <c:v>771554.0866071241</c:v>
                </c:pt>
                <c:pt idx="70">
                  <c:v>767984.6612769174</c:v>
                </c:pt>
                <c:pt idx="71">
                  <c:v>764384.7913918153</c:v>
                </c:pt>
                <c:pt idx="72">
                  <c:v>760757.0123665249</c:v>
                </c:pt>
                <c:pt idx="73">
                  <c:v>757103.7281734499</c:v>
                </c:pt>
                <c:pt idx="74">
                  <c:v>753427.2186775188</c:v>
                </c:pt>
                <c:pt idx="75">
                  <c:v>749729.6464643548</c:v>
                </c:pt>
                <c:pt idx="76">
                  <c:v>746013.0632069724</c:v>
                </c:pt>
                <c:pt idx="77">
                  <c:v>742279.4156113095</c:v>
                </c:pt>
                <c:pt idx="78">
                  <c:v>738530.5509766648</c:v>
                </c:pt>
                <c:pt idx="79">
                  <c:v>734768.222403311</c:v>
                </c:pt>
                <c:pt idx="80">
                  <c:v>730994.0936762182</c:v>
                </c:pt>
                <c:pt idx="81">
                  <c:v>727209.7438509007</c:v>
                </c:pt>
                <c:pt idx="82">
                  <c:v>723416.6715647367</c:v>
                </c:pt>
                <c:pt idx="83">
                  <c:v>719616.2990948563</c:v>
                </c:pt>
                <c:pt idx="84">
                  <c:v>715809.9761815971</c:v>
                </c:pt>
                <c:pt idx="85">
                  <c:v>711998.9836346921</c:v>
                </c:pt>
                <c:pt idx="86">
                  <c:v>708184.536737844</c:v>
                </c:pt>
                <c:pt idx="87">
                  <c:v>704367.7884657285</c:v>
                </c:pt>
                <c:pt idx="88">
                  <c:v>700549.8325263592</c:v>
                </c:pt>
                <c:pt idx="89">
                  <c:v>696731.7062404689</c:v>
                </c:pt>
                <c:pt idx="90">
                  <c:v>692914.393268643</c:v>
                </c:pt>
                <c:pt idx="91">
                  <c:v>689098.8261959678</c:v>
                </c:pt>
                <c:pt idx="92">
                  <c:v>685285.8889831607</c:v>
                </c:pt>
                <c:pt idx="93">
                  <c:v>681476.4192924192</c:v>
                </c:pt>
                <c:pt idx="94">
                  <c:v>677671.2106955536</c:v>
                </c:pt>
                <c:pt idx="95">
                  <c:v>673871.0147714139</c:v>
                </c:pt>
                <c:pt idx="96">
                  <c:v>670076.5430990327</c:v>
                </c:pt>
                <c:pt idx="97">
                  <c:v>666288.4691524693</c:v>
                </c:pt>
                <c:pt idx="98">
                  <c:v>662507.4301028978</c:v>
                </c:pt>
                <c:pt idx="99">
                  <c:v>658734.0285330606</c:v>
                </c:pt>
                <c:pt idx="100">
                  <c:v>654968.8340688921</c:v>
                </c:pt>
                <c:pt idx="101">
                  <c:v>651212.3849327532</c:v>
                </c:pt>
                <c:pt idx="102">
                  <c:v>647465.1894224453</c:v>
                </c:pt>
                <c:pt idx="103">
                  <c:v>643727.7273198885</c:v>
                </c:pt>
                <c:pt idx="104">
                  <c:v>640000.451233136</c:v>
                </c:pt>
                <c:pt idx="105">
                  <c:v>636283.7878750479</c:v>
                </c:pt>
                <c:pt idx="106">
                  <c:v>632578.1392819807</c:v>
                </c:pt>
                <c:pt idx="107">
                  <c:v>628883.8839753543</c:v>
                </c:pt>
                <c:pt idx="108">
                  <c:v>625201.378069026</c:v>
                </c:pt>
                <c:pt idx="109">
                  <c:v>621530.9563251025</c:v>
                </c:pt>
                <c:pt idx="110">
                  <c:v>617872.933160733</c:v>
                </c:pt>
                <c:pt idx="111">
                  <c:v>614227.6036082503</c:v>
                </c:pt>
                <c:pt idx="112">
                  <c:v>610595.2442308973</c:v>
                </c:pt>
                <c:pt idx="113">
                  <c:v>606976.113996292</c:v>
                </c:pt>
                <c:pt idx="114">
                  <c:v>603370.4551096242</c:v>
                </c:pt>
                <c:pt idx="115">
                  <c:v>599778.4938085017</c:v>
                </c:pt>
                <c:pt idx="116">
                  <c:v>596200.4411212444</c:v>
                </c:pt>
                <c:pt idx="117">
                  <c:v>592636.4935903414</c:v>
                </c:pt>
                <c:pt idx="118">
                  <c:v>589086.8339627224</c:v>
                </c:pt>
                <c:pt idx="119">
                  <c:v>585551.631848347</c:v>
                </c:pt>
              </c:numCache>
            </c:numRef>
          </c:yVal>
          <c:smooth val="0"/>
          <c:extLst xmlns:c16r2="http://schemas.microsoft.com/office/drawing/2015/06/chart">
            <c:ext xmlns:c16="http://schemas.microsoft.com/office/drawing/2014/chart" uri="{C3380CC4-5D6E-409C-BE32-E72D297353CC}">
              <c16:uniqueId val="{00000009-8079-421C-A8D6-939AAC4AB70B}"/>
            </c:ext>
          </c:extLst>
        </c:ser>
        <c:dLbls>
          <c:showLegendKey val="0"/>
          <c:showVal val="0"/>
          <c:showCatName val="0"/>
          <c:showSerName val="0"/>
          <c:showPercent val="0"/>
          <c:showBubbleSize val="0"/>
        </c:dLbls>
        <c:axId val="-1148873120"/>
        <c:axId val="-1148870928"/>
      </c:scatterChart>
      <c:valAx>
        <c:axId val="-1148873120"/>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148870928"/>
        <c:crosses val="autoZero"/>
        <c:crossBetween val="midCat"/>
      </c:valAx>
      <c:valAx>
        <c:axId val="-1148870928"/>
        <c:scaling>
          <c:orientation val="minMax"/>
        </c:scaling>
        <c:delete val="0"/>
        <c:axPos val="l"/>
        <c:majorGridlines/>
        <c:title>
          <c:tx>
            <c:rich>
              <a:bodyPr rot="-5400000" vert="horz"/>
              <a:lstStyle/>
              <a:p>
                <a:pPr>
                  <a:defRPr/>
                </a:pPr>
                <a:r>
                  <a:rPr lang="en-US"/>
                  <a:t>Prevalence</a:t>
                </a:r>
              </a:p>
            </c:rich>
          </c:tx>
          <c:overlay val="0"/>
        </c:title>
        <c:numFmt formatCode="_(* #,##0_);_(* \(#,##0\);_(* &quot;-&quot;??_);_(@_)" sourceLinked="1"/>
        <c:majorTickMark val="out"/>
        <c:minorTickMark val="none"/>
        <c:tickLblPos val="nextTo"/>
        <c:crossAx val="-1148873120"/>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Pill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3:$E$122</c:f>
              <c:numCache>
                <c:formatCode>_(* #,##0_);_(* \(#,##0\);_(* "-"??_);_(@_)</c:formatCode>
                <c:ptCount val="120"/>
                <c:pt idx="0">
                  <c:v>0.0</c:v>
                </c:pt>
                <c:pt idx="1">
                  <c:v>-87.18466989488206</c:v>
                </c:pt>
                <c:pt idx="2">
                  <c:v>-164.8596789388016</c:v>
                </c:pt>
                <c:pt idx="3">
                  <c:v>-233.9106756497031</c:v>
                </c:pt>
                <c:pt idx="4">
                  <c:v>-295.2090734141307</c:v>
                </c:pt>
                <c:pt idx="5">
                  <c:v>-349.5820643436962</c:v>
                </c:pt>
                <c:pt idx="6">
                  <c:v>-397.796666219899</c:v>
                </c:pt>
                <c:pt idx="7">
                  <c:v>-440.5527280128994</c:v>
                </c:pt>
                <c:pt idx="8">
                  <c:v>-478.4815507932539</c:v>
                </c:pt>
                <c:pt idx="9">
                  <c:v>-512.1479035388276</c:v>
                </c:pt>
                <c:pt idx="10">
                  <c:v>-542.0539728730062</c:v>
                </c:pt>
                <c:pt idx="11">
                  <c:v>-568.6442980135074</c:v>
                </c:pt>
                <c:pt idx="12">
                  <c:v>-592.3110861442524</c:v>
                </c:pt>
                <c:pt idx="13">
                  <c:v>-625.100309659017</c:v>
                </c:pt>
                <c:pt idx="14">
                  <c:v>-653.8160205532879</c:v>
                </c:pt>
                <c:pt idx="15">
                  <c:v>-679.1100286306765</c:v>
                </c:pt>
                <c:pt idx="16">
                  <c:v>-701.5011442221065</c:v>
                </c:pt>
                <c:pt idx="17">
                  <c:v>-721.408322237656</c:v>
                </c:pt>
                <c:pt idx="18">
                  <c:v>-739.174449566634</c:v>
                </c:pt>
                <c:pt idx="19">
                  <c:v>-755.0835807299392</c:v>
                </c:pt>
                <c:pt idx="20">
                  <c:v>-769.373570025911</c:v>
                </c:pt>
                <c:pt idx="21">
                  <c:v>-782.2454487991143</c:v>
                </c:pt>
                <c:pt idx="22">
                  <c:v>-793.8704840066181</c:v>
                </c:pt>
                <c:pt idx="23">
                  <c:v>-804.3955702424332</c:v>
                </c:pt>
                <c:pt idx="24">
                  <c:v>-813.9474115226981</c:v>
                </c:pt>
                <c:pt idx="25">
                  <c:v>-822.6358138166768</c:v>
                </c:pt>
                <c:pt idx="26">
                  <c:v>-830.57656100036</c:v>
                </c:pt>
                <c:pt idx="27">
                  <c:v>-837.8474202280944</c:v>
                </c:pt>
                <c:pt idx="28">
                  <c:v>-844.5171356989024</c:v>
                </c:pt>
                <c:pt idx="29">
                  <c:v>-850.6465803089382</c:v>
                </c:pt>
                <c:pt idx="30">
                  <c:v>-856.289706651059</c:v>
                </c:pt>
                <c:pt idx="31">
                  <c:v>-861.494378569294</c:v>
                </c:pt>
                <c:pt idx="32">
                  <c:v>-866.3030993522677</c:v>
                </c:pt>
                <c:pt idx="33">
                  <c:v>-870.7536500276885</c:v>
                </c:pt>
                <c:pt idx="34">
                  <c:v>-874.8796492895374</c:v>
                </c:pt>
                <c:pt idx="35">
                  <c:v>-878.7110449896037</c:v>
                </c:pt>
                <c:pt idx="36">
                  <c:v>-882.2745457835321</c:v>
                </c:pt>
                <c:pt idx="37">
                  <c:v>-885.594000386598</c:v>
                </c:pt>
                <c:pt idx="38">
                  <c:v>-888.690730926725</c:v>
                </c:pt>
                <c:pt idx="39">
                  <c:v>-891.583861225774</c:v>
                </c:pt>
                <c:pt idx="40">
                  <c:v>-894.2905252659192</c:v>
                </c:pt>
                <c:pt idx="41">
                  <c:v>-896.8260981402954</c:v>
                </c:pt>
                <c:pt idx="42">
                  <c:v>-899.204398869679</c:v>
                </c:pt>
                <c:pt idx="43">
                  <c:v>-901.4378684614516</c:v>
                </c:pt>
                <c:pt idx="44">
                  <c:v>-903.5377263511891</c:v>
                </c:pt>
                <c:pt idx="45">
                  <c:v>-905.5141079469365</c:v>
                </c:pt>
                <c:pt idx="46">
                  <c:v>-907.3761856378615</c:v>
                </c:pt>
                <c:pt idx="47">
                  <c:v>-909.1322753220023</c:v>
                </c:pt>
                <c:pt idx="48">
                  <c:v>-910.789930244154</c:v>
                </c:pt>
                <c:pt idx="49">
                  <c:v>-912.3560237070374</c:v>
                </c:pt>
                <c:pt idx="50">
                  <c:v>-913.8368220216371</c:v>
                </c:pt>
                <c:pt idx="51">
                  <c:v>-915.238048891112</c:v>
                </c:pt>
                <c:pt idx="52">
                  <c:v>-916.5649423349294</c:v>
                </c:pt>
                <c:pt idx="53">
                  <c:v>-917.8223049135634</c:v>
                </c:pt>
                <c:pt idx="54">
                  <c:v>-919.0145481603565</c:v>
                </c:pt>
                <c:pt idx="55">
                  <c:v>-920.1457319202631</c:v>
                </c:pt>
                <c:pt idx="56">
                  <c:v>-921.219599208768</c:v>
                </c:pt>
                <c:pt idx="57">
                  <c:v>-922.2396071291081</c:v>
                </c:pt>
                <c:pt idx="58">
                  <c:v>-923.208954320067</c:v>
                </c:pt>
                <c:pt idx="59">
                  <c:v>-924.130605348852</c:v>
                </c:pt>
                <c:pt idx="60">
                  <c:v>-925.0073124129324</c:v>
                </c:pt>
                <c:pt idx="61">
                  <c:v>-925.8416346702374</c:v>
                </c:pt>
                <c:pt idx="62">
                  <c:v>-926.6359554781716</c:v>
                </c:pt>
                <c:pt idx="63">
                  <c:v>-927.3924977877936</c:v>
                </c:pt>
                <c:pt idx="64">
                  <c:v>-928.1133379094235</c:v>
                </c:pt>
                <c:pt idx="65">
                  <c:v>-928.8004178398463</c:v>
                </c:pt>
                <c:pt idx="66">
                  <c:v>-929.4555563179279</c:v>
                </c:pt>
                <c:pt idx="67">
                  <c:v>-930.0804587554078</c:v>
                </c:pt>
                <c:pt idx="68">
                  <c:v>-930.676726171906</c:v>
                </c:pt>
                <c:pt idx="69">
                  <c:v>-931.245863247642</c:v>
                </c:pt>
                <c:pt idx="70">
                  <c:v>-931.789285593632</c:v>
                </c:pt>
                <c:pt idx="71">
                  <c:v>-932.308326327225</c:v>
                </c:pt>
                <c:pt idx="72">
                  <c:v>-932.8042420302794</c:v>
                </c:pt>
                <c:pt idx="73">
                  <c:v>-933.278218158079</c:v>
                </c:pt>
                <c:pt idx="74">
                  <c:v>-933.7313739589646</c:v>
                </c:pt>
                <c:pt idx="75">
                  <c:v>-934.1647669576038</c:v>
                </c:pt>
                <c:pt idx="76">
                  <c:v>-934.5793970485085</c:v>
                </c:pt>
                <c:pt idx="77">
                  <c:v>-934.976210241002</c:v>
                </c:pt>
                <c:pt idx="78">
                  <c:v>-935.3561020919919</c:v>
                </c:pt>
                <c:pt idx="79">
                  <c:v>-935.71992085869</c:v>
                </c:pt>
                <c:pt idx="80">
                  <c:v>-936.0684703996405</c:v>
                </c:pt>
                <c:pt idx="81">
                  <c:v>-936.4025128493574</c:v>
                </c:pt>
                <c:pt idx="82">
                  <c:v>-936.7227710887091</c:v>
                </c:pt>
                <c:pt idx="83">
                  <c:v>-937.0299310309056</c:v>
                </c:pt>
                <c:pt idx="84">
                  <c:v>-937.3246437406218</c:v>
                </c:pt>
                <c:pt idx="85">
                  <c:v>-937.6075274018373</c:v>
                </c:pt>
                <c:pt idx="86">
                  <c:v>-937.8791691482877</c:v>
                </c:pt>
                <c:pt idx="87">
                  <c:v>-938.140126768865</c:v>
                </c:pt>
                <c:pt idx="88">
                  <c:v>-938.3909302990181</c:v>
                </c:pt>
                <c:pt idx="89">
                  <c:v>-938.6320835079741</c:v>
                </c:pt>
                <c:pt idx="90">
                  <c:v>-938.8640652906074</c:v>
                </c:pt>
                <c:pt idx="91">
                  <c:v>-939.08733097184</c:v>
                </c:pt>
                <c:pt idx="92">
                  <c:v>-939.302313530641</c:v>
                </c:pt>
                <c:pt idx="93">
                  <c:v>-939.5094247500173</c:v>
                </c:pt>
                <c:pt idx="94">
                  <c:v>-939.7090562986835</c:v>
                </c:pt>
                <c:pt idx="95">
                  <c:v>-939.9015807496048</c:v>
                </c:pt>
                <c:pt idx="96">
                  <c:v>-940.0873525400795</c:v>
                </c:pt>
                <c:pt idx="97">
                  <c:v>-940.2667088775587</c:v>
                </c:pt>
                <c:pt idx="98">
                  <c:v>-940.4399705950668</c:v>
                </c:pt>
                <c:pt idx="99">
                  <c:v>-940.607442959685</c:v>
                </c:pt>
                <c:pt idx="100">
                  <c:v>-940.7694164372676</c:v>
                </c:pt>
                <c:pt idx="101">
                  <c:v>-940.9261674162964</c:v>
                </c:pt>
                <c:pt idx="102">
                  <c:v>-941.0779588934923</c:v>
                </c:pt>
                <c:pt idx="103">
                  <c:v>-941.2250411236475</c:v>
                </c:pt>
                <c:pt idx="104">
                  <c:v>-941.3676522358168</c:v>
                </c:pt>
                <c:pt idx="105">
                  <c:v>-941.5060188180553</c:v>
                </c:pt>
                <c:pt idx="106">
                  <c:v>-941.640356472399</c:v>
                </c:pt>
                <c:pt idx="107">
                  <c:v>-941.770870342012</c:v>
                </c:pt>
                <c:pt idx="108">
                  <c:v>-941.8977556119693</c:v>
                </c:pt>
                <c:pt idx="109">
                  <c:v>-942.0211979852371</c:v>
                </c:pt>
                <c:pt idx="110">
                  <c:v>-942.1413741352368</c:v>
                </c:pt>
                <c:pt idx="111">
                  <c:v>-942.2584521362057</c:v>
                </c:pt>
                <c:pt idx="112">
                  <c:v>-942.3725918726761</c:v>
                </c:pt>
                <c:pt idx="113">
                  <c:v>-942.483945429077</c:v>
                </c:pt>
                <c:pt idx="114">
                  <c:v>-942.5926574605692</c:v>
                </c:pt>
                <c:pt idx="115">
                  <c:v>-942.69886554607</c:v>
                </c:pt>
                <c:pt idx="116">
                  <c:v>-942.8027005243968</c:v>
                </c:pt>
                <c:pt idx="117">
                  <c:v>-942.9042868143772</c:v>
                </c:pt>
                <c:pt idx="118">
                  <c:v>-943.0037427197495</c:v>
                </c:pt>
                <c:pt idx="119">
                  <c:v>-943.1011807196052</c:v>
                </c:pt>
              </c:numCache>
            </c:numRef>
          </c:yVal>
          <c:smooth val="0"/>
          <c:extLst xmlns:c16r2="http://schemas.microsoft.com/office/drawing/2015/06/chart">
            <c:ext xmlns:c16="http://schemas.microsoft.com/office/drawing/2014/chart" uri="{C3380CC4-5D6E-409C-BE32-E72D297353CC}">
              <c16:uniqueId val="{00000000-1827-45CC-AB85-C0E355E343B4}"/>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U$3:$U$122</c:f>
              <c:numCache>
                <c:formatCode>_(* #,##0_);_(* \(#,##0\);_(* "-"??_);_(@_)</c:formatCode>
                <c:ptCount val="120"/>
                <c:pt idx="0">
                  <c:v>0.0</c:v>
                </c:pt>
                <c:pt idx="1">
                  <c:v>-87.18466989488206</c:v>
                </c:pt>
                <c:pt idx="2">
                  <c:v>-164.8596791113202</c:v>
                </c:pt>
                <c:pt idx="3">
                  <c:v>-233.9106762808606</c:v>
                </c:pt>
                <c:pt idx="4">
                  <c:v>-295.2090748296996</c:v>
                </c:pt>
                <c:pt idx="5">
                  <c:v>-349.5820668579842</c:v>
                </c:pt>
                <c:pt idx="6">
                  <c:v>-397.7966701010494</c:v>
                </c:pt>
                <c:pt idx="7">
                  <c:v>-440.55273345961</c:v>
                </c:pt>
                <c:pt idx="8">
                  <c:v>-478.4815579192433</c:v>
                </c:pt>
                <c:pt idx="9">
                  <c:v>-512.1479123625371</c:v>
                </c:pt>
                <c:pt idx="10">
                  <c:v>-542.053983310788</c:v>
                </c:pt>
                <c:pt idx="11">
                  <c:v>-568.6443098752394</c:v>
                </c:pt>
                <c:pt idx="12">
                  <c:v>-592.3110991306363</c:v>
                </c:pt>
                <c:pt idx="13">
                  <c:v>-625.1003233601456</c:v>
                </c:pt>
                <c:pt idx="14">
                  <c:v>-653.8160346064839</c:v>
                </c:pt>
                <c:pt idx="15">
                  <c:v>-679.110042677766</c:v>
                </c:pt>
                <c:pt idx="16">
                  <c:v>-701.5011578700319</c:v>
                </c:pt>
                <c:pt idx="17">
                  <c:v>-721.4083350242406</c:v>
                </c:pt>
                <c:pt idx="18">
                  <c:v>-739.174460930091</c:v>
                </c:pt>
                <c:pt idx="19">
                  <c:v>-755.0835899814112</c:v>
                </c:pt>
                <c:pt idx="20">
                  <c:v>-769.3735763248616</c:v>
                </c:pt>
                <c:pt idx="21">
                  <c:v>-782.2454511315406</c:v>
                </c:pt>
                <c:pt idx="22">
                  <c:v>-793.8704811662086</c:v>
                </c:pt>
                <c:pt idx="23">
                  <c:v>-804.3955608147766</c:v>
                </c:pt>
                <c:pt idx="24">
                  <c:v>-813.9473938726292</c:v>
                </c:pt>
                <c:pt idx="25">
                  <c:v>-822.6357860787436</c:v>
                </c:pt>
                <c:pt idx="26">
                  <c:v>-830.5765210762657</c:v>
                </c:pt>
                <c:pt idx="27">
                  <c:v>-837.8473657879175</c:v>
                </c:pt>
                <c:pt idx="28">
                  <c:v>-844.5170641855364</c:v>
                </c:pt>
                <c:pt idx="29">
                  <c:v>-850.6464889426466</c:v>
                </c:pt>
                <c:pt idx="30">
                  <c:v>-856.289592434461</c:v>
                </c:pt>
                <c:pt idx="31">
                  <c:v>-861.4942382931227</c:v>
                </c:pt>
                <c:pt idx="32">
                  <c:v>-866.3029296021076</c:v>
                </c:pt>
                <c:pt idx="33">
                  <c:v>-870.7534471917801</c:v>
                </c:pt>
                <c:pt idx="34">
                  <c:v>-874.879409567603</c:v>
                </c:pt>
                <c:pt idx="35">
                  <c:v>-878.7107644026498</c:v>
                </c:pt>
                <c:pt idx="36">
                  <c:v>-882.2742201844723</c:v>
                </c:pt>
                <c:pt idx="37">
                  <c:v>-885.5936254715121</c:v>
                </c:pt>
                <c:pt idx="38">
                  <c:v>-888.690302246612</c:v>
                </c:pt>
                <c:pt idx="39">
                  <c:v>-891.583374198625</c:v>
                </c:pt>
                <c:pt idx="40">
                  <c:v>-894.2899751888935</c:v>
                </c:pt>
                <c:pt idx="41">
                  <c:v>-896.8254802018642</c:v>
                </c:pt>
                <c:pt idx="42">
                  <c:v>-899.203708161576</c:v>
                </c:pt>
                <c:pt idx="43">
                  <c:v>-901.4370999903024</c:v>
                </c:pt>
                <c:pt idx="44">
                  <c:v>-903.536875049699</c:v>
                </c:pt>
                <c:pt idx="45">
                  <c:v>-905.5131686845604</c:v>
                </c:pt>
                <c:pt idx="46">
                  <c:v>-907.3751532308887</c:v>
                </c:pt>
                <c:pt idx="47">
                  <c:v>-909.1311445430028</c:v>
                </c:pt>
                <c:pt idx="48">
                  <c:v>-910.7886958307707</c:v>
                </c:pt>
                <c:pt idx="49">
                  <c:v>-912.3546803701012</c:v>
                </c:pt>
                <c:pt idx="50">
                  <c:v>-913.8353644525984</c:v>
                </c:pt>
                <c:pt idx="51">
                  <c:v>-915.236471768832</c:v>
                </c:pt>
                <c:pt idx="52">
                  <c:v>-916.5632403317904</c:v>
                </c:pt>
                <c:pt idx="53">
                  <c:v>-917.820472700978</c:v>
                </c:pt>
                <c:pt idx="54">
                  <c:v>-919.0125804136663</c:v>
                </c:pt>
                <c:pt idx="55">
                  <c:v>-920.1436233230884</c:v>
                </c:pt>
                <c:pt idx="56">
                  <c:v>-921.217344456822</c:v>
                </c:pt>
                <c:pt idx="57">
                  <c:v>-922.2372009335129</c:v>
                </c:pt>
                <c:pt idx="58">
                  <c:v>-923.2063914102242</c:v>
                </c:pt>
                <c:pt idx="59">
                  <c:v>-924.1278804748925</c:v>
                </c:pt>
                <c:pt idx="60">
                  <c:v>-925.004420347778</c:v>
                </c:pt>
                <c:pt idx="61">
                  <c:v>-925.8385702113065</c:v>
                </c:pt>
                <c:pt idx="62">
                  <c:v>-926.6327134487926</c:v>
                </c:pt>
                <c:pt idx="63">
                  <c:v>-927.389073038307</c:v>
                </c:pt>
                <c:pt idx="64">
                  <c:v>-928.109725318041</c:v>
                </c:pt>
                <c:pt idx="65">
                  <c:v>-928.7966123132876</c:v>
                </c:pt>
                <c:pt idx="66">
                  <c:v>-929.4515527918416</c:v>
                </c:pt>
                <c:pt idx="67">
                  <c:v>-930.0762521946374</c:v>
                </c:pt>
                <c:pt idx="68">
                  <c:v>-930.672311570576</c:v>
                </c:pt>
                <c:pt idx="69">
                  <c:v>-931.2412356291226</c:v>
                </c:pt>
                <c:pt idx="70">
                  <c:v>-931.78444001039</c:v>
                </c:pt>
                <c:pt idx="71">
                  <c:v>-932.3032578605673</c:v>
                </c:pt>
                <c:pt idx="72">
                  <c:v>-932.798945790021</c:v>
                </c:pt>
                <c:pt idx="73">
                  <c:v>-933.2726892821307</c:v>
                </c:pt>
                <c:pt idx="74">
                  <c:v>-933.7256076128739</c:v>
                </c:pt>
                <c:pt idx="75">
                  <c:v>-934.1587583340394</c:v>
                </c:pt>
                <c:pt idx="76">
                  <c:v>-934.573141366713</c:v>
                </c:pt>
                <c:pt idx="77">
                  <c:v>-934.9697027462158</c:v>
                </c:pt>
                <c:pt idx="78">
                  <c:v>-935.3493380548584</c:v>
                </c:pt>
                <c:pt idx="79">
                  <c:v>-935.712895574627</c:v>
                </c:pt>
                <c:pt idx="80">
                  <c:v>-936.0611791882474</c:v>
                </c:pt>
                <c:pt idx="81">
                  <c:v>-936.3949510537822</c:v>
                </c:pt>
                <c:pt idx="82">
                  <c:v>-936.7149340750195</c:v>
                </c:pt>
                <c:pt idx="83">
                  <c:v>-937.0218141874824</c:v>
                </c:pt>
                <c:pt idx="84">
                  <c:v>-937.3162424775569</c:v>
                </c:pt>
                <c:pt idx="85">
                  <c:v>-937.598837150328</c:v>
                </c:pt>
                <c:pt idx="86">
                  <c:v>-937.8701853600605</c:v>
                </c:pt>
                <c:pt idx="87">
                  <c:v>-938.1308449156126</c:v>
                </c:pt>
                <c:pt idx="88">
                  <c:v>-938.3813458718462</c:v>
                </c:pt>
                <c:pt idx="89">
                  <c:v>-938.6221920168725</c:v>
                </c:pt>
                <c:pt idx="90">
                  <c:v>-938.853862263938</c:v>
                </c:pt>
                <c:pt idx="91">
                  <c:v>-939.076811955842</c:v>
                </c:pt>
                <c:pt idx="92">
                  <c:v>-939.2914740889633</c:v>
                </c:pt>
                <c:pt idx="93">
                  <c:v>-939.4982604632627</c:v>
                </c:pt>
                <c:pt idx="94">
                  <c:v>-939.6975627639754</c:v>
                </c:pt>
                <c:pt idx="95">
                  <c:v>-939.8897535801831</c:v>
                </c:pt>
                <c:pt idx="96">
                  <c:v>-940.0751873648981</c:v>
                </c:pt>
                <c:pt idx="97">
                  <c:v>-940.254201340922</c:v>
                </c:pt>
                <c:pt idx="98">
                  <c:v>-940.427116356273</c:v>
                </c:pt>
                <c:pt idx="99">
                  <c:v>-940.5942376926948</c:v>
                </c:pt>
                <c:pt idx="100">
                  <c:v>-940.755855830387</c:v>
                </c:pt>
                <c:pt idx="101">
                  <c:v>-940.9122471718779</c:v>
                </c:pt>
                <c:pt idx="102">
                  <c:v>-941.0636747276632</c:v>
                </c:pt>
                <c:pt idx="103">
                  <c:v>-941.210388766027</c:v>
                </c:pt>
                <c:pt idx="104">
                  <c:v>-941.3526274292883</c:v>
                </c:pt>
                <c:pt idx="105">
                  <c:v>-941.49061731853</c:v>
                </c:pt>
                <c:pt idx="106">
                  <c:v>-941.62457404859</c:v>
                </c:pt>
                <c:pt idx="107">
                  <c:v>-941.754702775238</c:v>
                </c:pt>
                <c:pt idx="108">
                  <c:v>-941.8811986959566</c:v>
                </c:pt>
                <c:pt idx="109">
                  <c:v>-942.0042475259664</c:v>
                </c:pt>
                <c:pt idx="110">
                  <c:v>-942.124025950737</c:v>
                </c:pt>
                <c:pt idx="111">
                  <c:v>-942.240702056438</c:v>
                </c:pt>
                <c:pt idx="112">
                  <c:v>-942.354435739374</c:v>
                </c:pt>
                <c:pt idx="113">
                  <c:v>-942.4653790956179</c:v>
                </c:pt>
                <c:pt idx="114">
                  <c:v>-942.5736767918537</c:v>
                </c:pt>
                <c:pt idx="115">
                  <c:v>-942.6794664184063</c:v>
                </c:pt>
                <c:pt idx="116">
                  <c:v>-942.7828788253976</c:v>
                </c:pt>
                <c:pt idx="117">
                  <c:v>-942.884038442865</c:v>
                </c:pt>
                <c:pt idx="118">
                  <c:v>-942.9830635856683</c:v>
                </c:pt>
                <c:pt idx="119">
                  <c:v>-943.0800667439394</c:v>
                </c:pt>
              </c:numCache>
            </c:numRef>
          </c:yVal>
          <c:smooth val="0"/>
          <c:extLst xmlns:c16r2="http://schemas.microsoft.com/office/drawing/2015/06/chart">
            <c:ext xmlns:c16="http://schemas.microsoft.com/office/drawing/2014/chart" uri="{C3380CC4-5D6E-409C-BE32-E72D297353CC}">
              <c16:uniqueId val="{00000001-1827-45CC-AB85-C0E355E343B4}"/>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K$3:$AK$122</c:f>
              <c:numCache>
                <c:formatCode>_(* #,##0_);_(* \(#,##0\);_(* "-"??_);_(@_)</c:formatCode>
                <c:ptCount val="120"/>
                <c:pt idx="0">
                  <c:v>0.0</c:v>
                </c:pt>
                <c:pt idx="1">
                  <c:v>-108.9616666511181</c:v>
                </c:pt>
                <c:pt idx="2">
                  <c:v>-206.0011873099354</c:v>
                </c:pt>
                <c:pt idx="3">
                  <c:v>-292.2325385058886</c:v>
                </c:pt>
                <c:pt idx="4">
                  <c:v>-368.7508164422482</c:v>
                </c:pt>
                <c:pt idx="5">
                  <c:v>-436.5949009338981</c:v>
                </c:pt>
                <c:pt idx="6">
                  <c:v>-496.7276467437996</c:v>
                </c:pt>
                <c:pt idx="7">
                  <c:v>-550.0272584635724</c:v>
                </c:pt>
                <c:pt idx="8">
                  <c:v>-597.2856702729256</c:v>
                </c:pt>
                <c:pt idx="9">
                  <c:v>-639.2111558350264</c:v>
                </c:pt>
                <c:pt idx="10">
                  <c:v>-676.4333432907521</c:v>
                </c:pt>
                <c:pt idx="11">
                  <c:v>-709.5094507304634</c:v>
                </c:pt>
                <c:pt idx="12">
                  <c:v>-738.9309874420926</c:v>
                </c:pt>
                <c:pt idx="13">
                  <c:v>-779.7561514421133</c:v>
                </c:pt>
                <c:pt idx="14">
                  <c:v>-815.4899857008116</c:v>
                </c:pt>
                <c:pt idx="15">
                  <c:v>-846.9477727376145</c:v>
                </c:pt>
                <c:pt idx="16">
                  <c:v>-874.7785193488336</c:v>
                </c:pt>
                <c:pt idx="17">
                  <c:v>-899.506362778613</c:v>
                </c:pt>
                <c:pt idx="18">
                  <c:v>-921.5602941803974</c:v>
                </c:pt>
                <c:pt idx="19">
                  <c:v>-941.295700507829</c:v>
                </c:pt>
                <c:pt idx="20">
                  <c:v>-959.0101568220629</c:v>
                </c:pt>
                <c:pt idx="21">
                  <c:v>-974.955152647723</c:v>
                </c:pt>
                <c:pt idx="22">
                  <c:v>-989.3449212186506</c:v>
                </c:pt>
                <c:pt idx="23">
                  <c:v>-1002.363185955322</c:v>
                </c:pt>
                <c:pt idx="24">
                  <c:v>-1014.168394035348</c:v>
                </c:pt>
                <c:pt idx="25">
                  <c:v>-1024.897837995409</c:v>
                </c:pt>
                <c:pt idx="26">
                  <c:v>-1034.696251105265</c:v>
                </c:pt>
                <c:pt idx="27">
                  <c:v>-1043.660823392606</c:v>
                </c:pt>
                <c:pt idx="28">
                  <c:v>-1051.877449978721</c:v>
                </c:pt>
                <c:pt idx="29">
                  <c:v>-1059.422173953845</c:v>
                </c:pt>
                <c:pt idx="30">
                  <c:v>-1066.362377920438</c:v>
                </c:pt>
                <c:pt idx="31">
                  <c:v>-1072.757825784892</c:v>
                </c:pt>
                <c:pt idx="32">
                  <c:v>-1078.661574960234</c:v>
                </c:pt>
                <c:pt idx="33">
                  <c:v>-1084.120775860455</c:v>
                </c:pt>
                <c:pt idx="34">
                  <c:v>-1089.177373149101</c:v>
                </c:pt>
                <c:pt idx="35">
                  <c:v>-1093.868721199364</c:v>
                </c:pt>
                <c:pt idx="36">
                  <c:v>-1098.228124540931</c:v>
                </c:pt>
                <c:pt idx="37">
                  <c:v>-1102.28531264519</c:v>
                </c:pt>
                <c:pt idx="38">
                  <c:v>-1106.06685718641</c:v>
                </c:pt>
                <c:pt idx="39">
                  <c:v>-1109.59658282603</c:v>
                </c:pt>
                <c:pt idx="40">
                  <c:v>-1112.895828145344</c:v>
                </c:pt>
                <c:pt idx="41">
                  <c:v>-1115.983734604969</c:v>
                </c:pt>
                <c:pt idx="42">
                  <c:v>-1118.877500266214</c:v>
                </c:pt>
                <c:pt idx="43">
                  <c:v>-1121.592602507697</c:v>
                </c:pt>
                <c:pt idx="44">
                  <c:v>-1124.142993673509</c:v>
                </c:pt>
                <c:pt idx="45">
                  <c:v>-1126.54127306225</c:v>
                </c:pt>
                <c:pt idx="46">
                  <c:v>-1128.798838216544</c:v>
                </c:pt>
                <c:pt idx="47">
                  <c:v>-1130.926018087816</c:v>
                </c:pt>
                <c:pt idx="48">
                  <c:v>-1132.932190320303</c:v>
                </c:pt>
                <c:pt idx="49">
                  <c:v>-1134.825884612505</c:v>
                </c:pt>
                <c:pt idx="50">
                  <c:v>-1136.614873866929</c:v>
                </c:pt>
                <c:pt idx="51">
                  <c:v>-1138.306254624018</c:v>
                </c:pt>
                <c:pt idx="52">
                  <c:v>-1139.906518165767</c:v>
                </c:pt>
                <c:pt idx="53">
                  <c:v>-1141.42161324143</c:v>
                </c:pt>
                <c:pt idx="54">
                  <c:v>-1142.857001549997</c:v>
                </c:pt>
                <c:pt idx="55">
                  <c:v>-1144.217706855293</c:v>
                </c:pt>
                <c:pt idx="56">
                  <c:v>-1145.508358501158</c:v>
                </c:pt>
                <c:pt idx="57">
                  <c:v>-1146.733230000111</c:v>
                </c:pt>
                <c:pt idx="58">
                  <c:v>-1147.896273286334</c:v>
                </c:pt>
                <c:pt idx="59">
                  <c:v>-1149.001149151518</c:v>
                </c:pt>
                <c:pt idx="60">
                  <c:v>-1150.051254318646</c:v>
                </c:pt>
                <c:pt idx="61">
                  <c:v>-1151.049745553194</c:v>
                </c:pt>
                <c:pt idx="62">
                  <c:v>-1151.999561162426</c:v>
                </c:pt>
                <c:pt idx="63">
                  <c:v>-1152.903440190724</c:v>
                </c:pt>
                <c:pt idx="64">
                  <c:v>-1153.763939581349</c:v>
                </c:pt>
                <c:pt idx="65">
                  <c:v>-1154.583449542299</c:v>
                </c:pt>
                <c:pt idx="66">
                  <c:v>-1155.364207324722</c:v>
                </c:pt>
                <c:pt idx="67">
                  <c:v>-1156.108309597293</c:v>
                </c:pt>
                <c:pt idx="68">
                  <c:v>-1156.817723577782</c:v>
                </c:pt>
                <c:pt idx="69">
                  <c:v>-1157.494297063543</c:v>
                </c:pt>
                <c:pt idx="70">
                  <c:v>-1158.139767485615</c:v>
                </c:pt>
                <c:pt idx="71">
                  <c:v>-1158.7557700961</c:v>
                </c:pt>
                <c:pt idx="72">
                  <c:v>-1159.343845385395</c:v>
                </c:pt>
                <c:pt idx="73">
                  <c:v>-1159.90544581427</c:v>
                </c:pt>
                <c:pt idx="74">
                  <c:v>-1160.441941935716</c:v>
                </c:pt>
                <c:pt idx="75">
                  <c:v>-1160.954627972571</c:v>
                </c:pt>
                <c:pt idx="76">
                  <c:v>-1161.44472690916</c:v>
                </c:pt>
                <c:pt idx="77">
                  <c:v>-1161.913395148335</c:v>
                </c:pt>
                <c:pt idx="78">
                  <c:v>-1162.361726779292</c:v>
                </c:pt>
                <c:pt idx="79">
                  <c:v>-1162.790757496268</c:v>
                </c:pt>
                <c:pt idx="80">
                  <c:v>-1163.201468203579</c:v>
                </c:pt>
                <c:pt idx="81">
                  <c:v>-1163.594788338389</c:v>
                </c:pt>
                <c:pt idx="82">
                  <c:v>-1163.971598939025</c:v>
                </c:pt>
                <c:pt idx="83">
                  <c:v>-1164.332735483497</c:v>
                </c:pt>
                <c:pt idx="84">
                  <c:v>-1164.678990520093</c:v>
                </c:pt>
                <c:pt idx="85">
                  <c:v>-1165.011116109535</c:v>
                </c:pt>
                <c:pt idx="86">
                  <c:v>-1165.329826095973</c:v>
                </c:pt>
                <c:pt idx="87">
                  <c:v>-1165.635798222234</c:v>
                </c:pt>
                <c:pt idx="88">
                  <c:v>-1165.92967610309</c:v>
                </c:pt>
                <c:pt idx="89">
                  <c:v>-1166.212071068812</c:v>
                </c:pt>
                <c:pt idx="90">
                  <c:v>-1166.483563889987</c:v>
                </c:pt>
                <c:pt idx="91">
                  <c:v>-1166.744706393448</c:v>
                </c:pt>
                <c:pt idx="92">
                  <c:v>-1166.996022978143</c:v>
                </c:pt>
                <c:pt idx="93">
                  <c:v>-1167.238012038859</c:v>
                </c:pt>
                <c:pt idx="94">
                  <c:v>-1167.471147304962</c:v>
                </c:pt>
                <c:pt idx="95">
                  <c:v>-1167.695879100582</c:v>
                </c:pt>
                <c:pt idx="96">
                  <c:v>-1167.912635532055</c:v>
                </c:pt>
                <c:pt idx="97">
                  <c:v>-1168.121823607909</c:v>
                </c:pt>
                <c:pt idx="98">
                  <c:v>-1168.323830296148</c:v>
                </c:pt>
                <c:pt idx="99">
                  <c:v>-1168.519023523175</c:v>
                </c:pt>
                <c:pt idx="100">
                  <c:v>-1168.707753118327</c:v>
                </c:pt>
                <c:pt idx="101">
                  <c:v>-1168.890351707598</c:v>
                </c:pt>
                <c:pt idx="102">
                  <c:v>-1169.067135559867</c:v>
                </c:pt>
                <c:pt idx="103">
                  <c:v>-1169.238405388636</c:v>
                </c:pt>
                <c:pt idx="104">
                  <c:v>-1169.404447112048</c:v>
                </c:pt>
                <c:pt idx="105">
                  <c:v>-1169.565532573745</c:v>
                </c:pt>
                <c:pt idx="106">
                  <c:v>-1169.721920226893</c:v>
                </c:pt>
                <c:pt idx="107">
                  <c:v>-1169.873855783564</c:v>
                </c:pt>
                <c:pt idx="108">
                  <c:v>-1170.02157283146</c:v>
                </c:pt>
                <c:pt idx="109">
                  <c:v>-1170.165293419842</c:v>
                </c:pt>
                <c:pt idx="110">
                  <c:v>-1170.305228616398</c:v>
                </c:pt>
                <c:pt idx="111">
                  <c:v>-1170.441579036638</c:v>
                </c:pt>
                <c:pt idx="112">
                  <c:v>-1170.574535347325</c:v>
                </c:pt>
                <c:pt idx="113">
                  <c:v>-1170.70427874532</c:v>
                </c:pt>
                <c:pt idx="114">
                  <c:v>-1170.830981413167</c:v>
                </c:pt>
                <c:pt idx="115">
                  <c:v>-1170.954806952608</c:v>
                </c:pt>
                <c:pt idx="116">
                  <c:v>-1171.075910797194</c:v>
                </c:pt>
                <c:pt idx="117">
                  <c:v>-1171.194440605057</c:v>
                </c:pt>
                <c:pt idx="118">
                  <c:v>-1171.31053663285</c:v>
                </c:pt>
                <c:pt idx="119">
                  <c:v>-1171.424332091804</c:v>
                </c:pt>
              </c:numCache>
            </c:numRef>
          </c:yVal>
          <c:smooth val="0"/>
          <c:extLst xmlns:c16r2="http://schemas.microsoft.com/office/drawing/2015/06/chart">
            <c:ext xmlns:c16="http://schemas.microsoft.com/office/drawing/2014/chart" uri="{C3380CC4-5D6E-409C-BE32-E72D297353CC}">
              <c16:uniqueId val="{00000002-1827-45CC-AB85-C0E355E343B4}"/>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A$3:$BA$122</c:f>
              <c:numCache>
                <c:formatCode>_(* #,##0_);_(* \(#,##0\);_(* "-"??_);_(@_)</c:formatCode>
                <c:ptCount val="120"/>
                <c:pt idx="0">
                  <c:v>0.0</c:v>
                </c:pt>
                <c:pt idx="1">
                  <c:v>-71.7991399134321</c:v>
                </c:pt>
                <c:pt idx="2">
                  <c:v>-136.2075968369802</c:v>
                </c:pt>
                <c:pt idx="3">
                  <c:v>-193.8479129953653</c:v>
                </c:pt>
                <c:pt idx="4">
                  <c:v>-245.3608832956725</c:v>
                </c:pt>
                <c:pt idx="5">
                  <c:v>-291.3717229203535</c:v>
                </c:pt>
                <c:pt idx="6">
                  <c:v>-332.470647977741</c:v>
                </c:pt>
                <c:pt idx="7">
                  <c:v>-369.202788953688</c:v>
                </c:pt>
                <c:pt idx="8">
                  <c:v>-402.0640695566661</c:v>
                </c:pt>
                <c:pt idx="9">
                  <c:v>-431.500801619657</c:v>
                </c:pt>
                <c:pt idx="10">
                  <c:v>-457.9115046988421</c:v>
                </c:pt>
                <c:pt idx="11">
                  <c:v>-481.6499715680868</c:v>
                </c:pt>
                <c:pt idx="12">
                  <c:v>-503.0289461640684</c:v>
                </c:pt>
                <c:pt idx="13">
                  <c:v>-531.9599458594851</c:v>
                </c:pt>
                <c:pt idx="14">
                  <c:v>-557.4591116901277</c:v>
                </c:pt>
                <c:pt idx="15">
                  <c:v>-580.0971015132293</c:v>
                </c:pt>
                <c:pt idx="16">
                  <c:v>-600.3229220632774</c:v>
                </c:pt>
                <c:pt idx="17">
                  <c:v>-618.4951466725744</c:v>
                </c:pt>
                <c:pt idx="18">
                  <c:v>-634.9041901289064</c:v>
                </c:pt>
                <c:pt idx="19">
                  <c:v>-649.788332863976</c:v>
                </c:pt>
                <c:pt idx="20">
                  <c:v>-663.3453695899175</c:v>
                </c:pt>
                <c:pt idx="21">
                  <c:v>-675.741178208691</c:v>
                </c:pt>
                <c:pt idx="22">
                  <c:v>-687.11610660677</c:v>
                </c:pt>
                <c:pt idx="23">
                  <c:v>-697.5898009958851</c:v>
                </c:pt>
                <c:pt idx="24">
                  <c:v>-707.2649107603657</c:v>
                </c:pt>
                <c:pt idx="25">
                  <c:v>-716.2299745885785</c:v>
                </c:pt>
                <c:pt idx="26">
                  <c:v>-724.578375376159</c:v>
                </c:pt>
                <c:pt idx="27">
                  <c:v>-732.3719561608603</c:v>
                </c:pt>
                <c:pt idx="28">
                  <c:v>-739.665285062152</c:v>
                </c:pt>
                <c:pt idx="29">
                  <c:v>-746.5065941975129</c:v>
                </c:pt>
                <c:pt idx="30">
                  <c:v>-752.9385550783326</c:v>
                </c:pt>
                <c:pt idx="31">
                  <c:v>-758.9989560655633</c:v>
                </c:pt>
                <c:pt idx="32">
                  <c:v>-764.721295106891</c:v>
                </c:pt>
                <c:pt idx="33">
                  <c:v>-770.1352988165984</c:v>
                </c:pt>
                <c:pt idx="34">
                  <c:v>-775.267377367297</c:v>
                </c:pt>
                <c:pt idx="35">
                  <c:v>-780.1410233452829</c:v>
                </c:pt>
                <c:pt idx="36">
                  <c:v>-784.7771616182677</c:v>
                </c:pt>
                <c:pt idx="37">
                  <c:v>-789.1944563317432</c:v>
                </c:pt>
                <c:pt idx="38">
                  <c:v>-793.409580356118</c:v>
                </c:pt>
                <c:pt idx="39">
                  <c:v>-797.4374807920574</c:v>
                </c:pt>
                <c:pt idx="40">
                  <c:v>-801.291545560157</c:v>
                </c:pt>
                <c:pt idx="41">
                  <c:v>-804.983789451646</c:v>
                </c:pt>
                <c:pt idx="42">
                  <c:v>-808.5250170893379</c:v>
                </c:pt>
                <c:pt idx="43">
                  <c:v>-811.9249656125014</c:v>
                </c:pt>
                <c:pt idx="44">
                  <c:v>-815.1924296889764</c:v>
                </c:pt>
                <c:pt idx="45">
                  <c:v>-818.335371104271</c:v>
                </c:pt>
                <c:pt idx="46">
                  <c:v>-821.3610148771462</c:v>
                </c:pt>
                <c:pt idx="47">
                  <c:v>-824.2759335953638</c:v>
                </c:pt>
                <c:pt idx="48">
                  <c:v>-827.0861214458174</c:v>
                </c:pt>
                <c:pt idx="49">
                  <c:v>-829.7970592243644</c:v>
                </c:pt>
                <c:pt idx="50">
                  <c:v>-832.4137714472296</c:v>
                </c:pt>
                <c:pt idx="51">
                  <c:v>-834.9408765441935</c:v>
                </c:pt>
                <c:pt idx="52">
                  <c:v>-837.3826310410163</c:v>
                </c:pt>
                <c:pt idx="53">
                  <c:v>-839.7429683523984</c:v>
                </c:pt>
                <c:pt idx="54">
                  <c:v>-842.0255329294313</c:v>
                </c:pt>
                <c:pt idx="55">
                  <c:v>-844.2337103333381</c:v>
                </c:pt>
                <c:pt idx="56">
                  <c:v>-846.3706537361018</c:v>
                </c:pt>
                <c:pt idx="57">
                  <c:v>-848.439307286884</c:v>
                </c:pt>
                <c:pt idx="58">
                  <c:v>-850.4424267288879</c:v>
                </c:pt>
                <c:pt idx="59">
                  <c:v>-852.3825976039124</c:v>
                </c:pt>
                <c:pt idx="60">
                  <c:v>-854.2622513401498</c:v>
                </c:pt>
                <c:pt idx="61">
                  <c:v>-856.0836794822763</c:v>
                </c:pt>
                <c:pt idx="62">
                  <c:v>-857.8490462909324</c:v>
                </c:pt>
                <c:pt idx="63">
                  <c:v>-859.5603999105665</c:v>
                </c:pt>
                <c:pt idx="64">
                  <c:v>-861.2196822800715</c:v>
                </c:pt>
                <c:pt idx="65">
                  <c:v>-862.828737939172</c:v>
                </c:pt>
                <c:pt idx="66">
                  <c:v>-864.389321864376</c:v>
                </c:pt>
                <c:pt idx="67">
                  <c:v>-865.9031064519344</c:v>
                </c:pt>
                <c:pt idx="68">
                  <c:v>-867.371687750748</c:v>
                </c:pt>
                <c:pt idx="69">
                  <c:v>-868.7965910354053</c:v>
                </c:pt>
                <c:pt idx="70">
                  <c:v>-870.1792757984497</c:v>
                </c:pt>
                <c:pt idx="71">
                  <c:v>-871.5211402311482</c:v>
                </c:pt>
                <c:pt idx="72">
                  <c:v>-872.823525253538</c:v>
                </c:pt>
                <c:pt idx="73">
                  <c:v>-874.087718146995</c:v>
                </c:pt>
                <c:pt idx="74">
                  <c:v>-875.3149558360312</c:v>
                </c:pt>
                <c:pt idx="75">
                  <c:v>-876.5064278602679</c:v>
                </c:pt>
                <c:pt idx="76">
                  <c:v>-877.6632790725008</c:v>
                </c:pt>
                <c:pt idx="77">
                  <c:v>-878.7866120943534</c:v>
                </c:pt>
                <c:pt idx="78">
                  <c:v>-879.877489557176</c:v>
                </c:pt>
                <c:pt idx="79">
                  <c:v>-880.9369361524275</c:v>
                </c:pt>
                <c:pt idx="80">
                  <c:v>-881.9659405128694</c:v>
                </c:pt>
                <c:pt idx="81">
                  <c:v>-882.965456943199</c:v>
                </c:pt>
                <c:pt idx="82">
                  <c:v>-883.9364070166571</c:v>
                </c:pt>
                <c:pt idx="83">
                  <c:v>-884.8796810519373</c:v>
                </c:pt>
                <c:pt idx="84">
                  <c:v>-885.7961394831501</c:v>
                </c:pt>
                <c:pt idx="85">
                  <c:v>-886.6866141339879</c:v>
                </c:pt>
                <c:pt idx="86">
                  <c:v>-887.5519094059129</c:v>
                </c:pt>
                <c:pt idx="87">
                  <c:v>-888.3928033890276</c:v>
                </c:pt>
                <c:pt idx="88">
                  <c:v>-889.2100489032099</c:v>
                </c:pt>
                <c:pt idx="89">
                  <c:v>-890.004374476345</c:v>
                </c:pt>
                <c:pt idx="90">
                  <c:v>-890.776485265453</c:v>
                </c:pt>
                <c:pt idx="91">
                  <c:v>-891.5270639260549</c:v>
                </c:pt>
                <c:pt idx="92">
                  <c:v>-892.2567714343783</c:v>
                </c:pt>
                <c:pt idx="93">
                  <c:v>-892.9662478665164</c:v>
                </c:pt>
                <c:pt idx="94">
                  <c:v>-893.6561131381818</c:v>
                </c:pt>
                <c:pt idx="95">
                  <c:v>-894.3269677082874</c:v>
                </c:pt>
                <c:pt idx="96">
                  <c:v>-894.979393249242</c:v>
                </c:pt>
                <c:pt idx="97">
                  <c:v>-895.6139532864807</c:v>
                </c:pt>
                <c:pt idx="98">
                  <c:v>-896.2311938095784</c:v>
                </c:pt>
                <c:pt idx="99">
                  <c:v>-896.8316438569231</c:v>
                </c:pt>
                <c:pt idx="100">
                  <c:v>-897.4158160758263</c:v>
                </c:pt>
                <c:pt idx="101">
                  <c:v>-897.984207259652</c:v>
                </c:pt>
                <c:pt idx="102">
                  <c:v>-898.53729886352</c:v>
                </c:pt>
                <c:pt idx="103">
                  <c:v>-899.0755574998481</c:v>
                </c:pt>
                <c:pt idx="104">
                  <c:v>-899.5994354149254</c:v>
                </c:pt>
                <c:pt idx="105">
                  <c:v>-900.109370947691</c:v>
                </c:pt>
                <c:pt idx="106">
                  <c:v>-900.605788971599</c:v>
                </c:pt>
                <c:pt idx="107">
                  <c:v>-901.0891013205476</c:v>
                </c:pt>
                <c:pt idx="108">
                  <c:v>-901.5597071996476</c:v>
                </c:pt>
                <c:pt idx="109">
                  <c:v>-902.0179935816203</c:v>
                </c:pt>
                <c:pt idx="110">
                  <c:v>-902.4643355894834</c:v>
                </c:pt>
                <c:pt idx="111">
                  <c:v>-902.899096866187</c:v>
                </c:pt>
                <c:pt idx="112">
                  <c:v>-903.322629931761</c:v>
                </c:pt>
                <c:pt idx="113">
                  <c:v>-903.735276528577</c:v>
                </c:pt>
                <c:pt idx="114">
                  <c:v>-904.137367955117</c:v>
                </c:pt>
                <c:pt idx="115">
                  <c:v>-904.5292253888779</c:v>
                </c:pt>
                <c:pt idx="116">
                  <c:v>-904.9111601987111</c:v>
                </c:pt>
                <c:pt idx="117">
                  <c:v>-905.283474247104</c:v>
                </c:pt>
                <c:pt idx="118">
                  <c:v>-905.6464601827045</c:v>
                </c:pt>
                <c:pt idx="119">
                  <c:v>-906.0004017235934</c:v>
                </c:pt>
              </c:numCache>
            </c:numRef>
          </c:yVal>
          <c:smooth val="0"/>
          <c:extLst xmlns:c16r2="http://schemas.microsoft.com/office/drawing/2015/06/chart">
            <c:ext xmlns:c16="http://schemas.microsoft.com/office/drawing/2014/chart" uri="{C3380CC4-5D6E-409C-BE32-E72D297353CC}">
              <c16:uniqueId val="{00000003-1827-45CC-AB85-C0E355E343B4}"/>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Q$3:$BQ$122</c:f>
              <c:numCache>
                <c:formatCode>_(* #,##0_);_(* \(#,##0\);_(* "-"??_);_(@_)</c:formatCode>
                <c:ptCount val="120"/>
                <c:pt idx="0">
                  <c:v>0.0</c:v>
                </c:pt>
                <c:pt idx="1">
                  <c:v>-71.7991399134321</c:v>
                </c:pt>
                <c:pt idx="2">
                  <c:v>-136.9683366568611</c:v>
                </c:pt>
                <c:pt idx="3">
                  <c:v>-195.9946493485054</c:v>
                </c:pt>
                <c:pt idx="4">
                  <c:v>-249.4012740100486</c:v>
                </c:pt>
                <c:pt idx="5">
                  <c:v>-297.7118463432755</c:v>
                </c:pt>
                <c:pt idx="6">
                  <c:v>-341.4292286493143</c:v>
                </c:pt>
                <c:pt idx="7">
                  <c:v>-381.0237453683739</c:v>
                </c:pt>
                <c:pt idx="8">
                  <c:v>-416.9275234767886</c:v>
                </c:pt>
                <c:pt idx="9">
                  <c:v>-449.5326966106004</c:v>
                </c:pt>
                <c:pt idx="10">
                  <c:v>-479.1919802466919</c:v>
                </c:pt>
                <c:pt idx="11">
                  <c:v>-506.2206322375141</c:v>
                </c:pt>
                <c:pt idx="12">
                  <c:v>-530.8991553186865</c:v>
                </c:pt>
                <c:pt idx="13">
                  <c:v>-563.1122621456324</c:v>
                </c:pt>
                <c:pt idx="14">
                  <c:v>-592.1470009809904</c:v>
                </c:pt>
                <c:pt idx="15">
                  <c:v>-618.4704456425995</c:v>
                </c:pt>
                <c:pt idx="16">
                  <c:v>-642.45593046962</c:v>
                </c:pt>
                <c:pt idx="17">
                  <c:v>-664.406441267786</c:v>
                </c:pt>
                <c:pt idx="18">
                  <c:v>-684.5713756019252</c:v>
                </c:pt>
                <c:pt idx="19">
                  <c:v>-703.1586757585555</c:v>
                </c:pt>
                <c:pt idx="20">
                  <c:v>-720.3437121836424</c:v>
                </c:pt>
                <c:pt idx="21">
                  <c:v>-736.275870909883</c:v>
                </c:pt>
                <c:pt idx="22">
                  <c:v>-751.0835066934043</c:v>
                </c:pt>
                <c:pt idx="23">
                  <c:v>-764.877722664882</c:v>
                </c:pt>
                <c:pt idx="24">
                  <c:v>-777.7552987616021</c:v>
                </c:pt>
                <c:pt idx="25">
                  <c:v>-789.8009955053294</c:v>
                </c:pt>
                <c:pt idx="26">
                  <c:v>-801.1060660829824</c:v>
                </c:pt>
                <c:pt idx="27">
                  <c:v>-811.7320949298701</c:v>
                </c:pt>
                <c:pt idx="28">
                  <c:v>-821.7341964447494</c:v>
                </c:pt>
                <c:pt idx="29">
                  <c:v>-831.1618208891429</c:v>
                </c:pt>
                <c:pt idx="30">
                  <c:v>-840.0594138113036</c:v>
                </c:pt>
                <c:pt idx="31">
                  <c:v>-848.4669932679901</c:v>
                </c:pt>
                <c:pt idx="32">
                  <c:v>-856.4206560068154</c:v>
                </c:pt>
                <c:pt idx="33">
                  <c:v>-863.953021896183</c:v>
                </c:pt>
                <c:pt idx="34">
                  <c:v>-871.0936245393686</c:v>
                </c:pt>
                <c:pt idx="35">
                  <c:v>-877.8692548954472</c:v>
                </c:pt>
                <c:pt idx="36">
                  <c:v>-884.3042637998274</c:v>
                </c:pt>
                <c:pt idx="37">
                  <c:v>-890.4208284927064</c:v>
                </c:pt>
                <c:pt idx="38">
                  <c:v>-896.2391875974752</c:v>
                </c:pt>
                <c:pt idx="39">
                  <c:v>-901.7778773860095</c:v>
                </c:pt>
                <c:pt idx="40">
                  <c:v>-907.053874755782</c:v>
                </c:pt>
                <c:pt idx="41">
                  <c:v>-912.082761976325</c:v>
                </c:pt>
                <c:pt idx="42">
                  <c:v>-916.878872016456</c:v>
                </c:pt>
                <c:pt idx="43">
                  <c:v>-921.4554167344368</c:v>
                </c:pt>
                <c:pt idx="44">
                  <c:v>-925.8246000858824</c:v>
                </c:pt>
                <c:pt idx="45">
                  <c:v>-929.9977182157771</c:v>
                </c:pt>
                <c:pt idx="46">
                  <c:v>-933.9852480550744</c:v>
                </c:pt>
                <c:pt idx="47">
                  <c:v>-937.796925831737</c:v>
                </c:pt>
                <c:pt idx="48">
                  <c:v>-941.4418167254183</c:v>
                </c:pt>
                <c:pt idx="49">
                  <c:v>-944.9283767389605</c:v>
                </c:pt>
                <c:pt idx="50">
                  <c:v>-948.264507724631</c:v>
                </c:pt>
                <c:pt idx="51">
                  <c:v>-951.4576063860213</c:v>
                </c:pt>
                <c:pt idx="52">
                  <c:v>-954.5146080246272</c:v>
                </c:pt>
                <c:pt idx="53">
                  <c:v>-957.4420255345324</c:v>
                </c:pt>
                <c:pt idx="54">
                  <c:v>-960.2459842819069</c:v>
                </c:pt>
                <c:pt idx="55">
                  <c:v>-962.9322533515075</c:v>
                </c:pt>
                <c:pt idx="56">
                  <c:v>-965.5062735834304</c:v>
                </c:pt>
                <c:pt idx="57">
                  <c:v>-967.973182771746</c:v>
                </c:pt>
                <c:pt idx="58">
                  <c:v>-970.3378383519329</c:v>
                </c:pt>
                <c:pt idx="59">
                  <c:v>-972.604837864249</c:v>
                </c:pt>
                <c:pt idx="60">
                  <c:v>-974.7785374457515</c:v>
                </c:pt>
                <c:pt idx="61">
                  <c:v>-976.8630685731817</c:v>
                </c:pt>
                <c:pt idx="62">
                  <c:v>-978.8623532522884</c:v>
                </c:pt>
                <c:pt idx="63">
                  <c:v>-980.7801178257494</c:v>
                </c:pt>
                <c:pt idx="64">
                  <c:v>-982.619905551345</c:v>
                </c:pt>
                <c:pt idx="65">
                  <c:v>-984.3850880840404</c:v>
                </c:pt>
                <c:pt idx="66">
                  <c:v>-986.078875979642</c:v>
                </c:pt>
                <c:pt idx="67">
                  <c:v>-987.7043283239034</c:v>
                </c:pt>
                <c:pt idx="68">
                  <c:v>-989.264361578793</c:v>
                </c:pt>
                <c:pt idx="69">
                  <c:v>-990.761757726878</c:v>
                </c:pt>
                <c:pt idx="70">
                  <c:v>-992.1991717853926</c:v>
                </c:pt>
                <c:pt idx="71">
                  <c:v>-993.5791387532652</c:v>
                </c:pt>
                <c:pt idx="72">
                  <c:v>-994.9040800470985</c:v>
                </c:pt>
                <c:pt idx="73">
                  <c:v>-996.176309475731</c:v>
                </c:pt>
                <c:pt idx="74">
                  <c:v>-997.3980387973781</c:v>
                </c:pt>
                <c:pt idx="75">
                  <c:v>-998.5713828983718</c:v>
                </c:pt>
                <c:pt idx="76">
                  <c:v>-999.698364628232</c:v>
                </c:pt>
                <c:pt idx="77">
                  <c:v>-1000.78091932191</c:v>
                </c:pt>
                <c:pt idx="78">
                  <c:v>-1001.820899036723</c:v>
                </c:pt>
                <c:pt idx="79">
                  <c:v>-1002.820076528471</c:v>
                </c:pt>
                <c:pt idx="80">
                  <c:v>-1003.780148988666</c:v>
                </c:pt>
                <c:pt idx="81">
                  <c:v>-1004.702741562456</c:v>
                </c:pt>
                <c:pt idx="82">
                  <c:v>-1005.589410664777</c:v>
                </c:pt>
                <c:pt idx="83">
                  <c:v>-1006.441647110507</c:v>
                </c:pt>
                <c:pt idx="84">
                  <c:v>-1007.260879072771</c:v>
                </c:pt>
                <c:pt idx="85">
                  <c:v>-1008.048474882121</c:v>
                </c:pt>
                <c:pt idx="86">
                  <c:v>-1008.805745678133</c:v>
                </c:pt>
                <c:pt idx="87">
                  <c:v>-1009.533947923774</c:v>
                </c:pt>
                <c:pt idx="88">
                  <c:v>-1010.234285791977</c:v>
                </c:pt>
                <c:pt idx="89">
                  <c:v>-1010.907913432967</c:v>
                </c:pt>
                <c:pt idx="90">
                  <c:v>-1011.555937130095</c:v>
                </c:pt>
                <c:pt idx="91">
                  <c:v>-1012.179417351271</c:v>
                </c:pt>
                <c:pt idx="92">
                  <c:v>-1012.779370702453</c:v>
                </c:pt>
                <c:pt idx="93">
                  <c:v>-1013.356771789125</c:v>
                </c:pt>
                <c:pt idx="94">
                  <c:v>-1013.912554991178</c:v>
                </c:pt>
                <c:pt idx="95">
                  <c:v>-1014.447616156192</c:v>
                </c:pt>
                <c:pt idx="96">
                  <c:v>-1014.962814215714</c:v>
                </c:pt>
                <c:pt idx="97">
                  <c:v>-1015.458972728776</c:v>
                </c:pt>
                <c:pt idx="98">
                  <c:v>-1015.936881356586</c:v>
                </c:pt>
                <c:pt idx="99">
                  <c:v>-1016.397297272021</c:v>
                </c:pt>
                <c:pt idx="100">
                  <c:v>-1016.84094650731</c:v>
                </c:pt>
                <c:pt idx="101">
                  <c:v>-1017.268525243054</c:v>
                </c:pt>
                <c:pt idx="102">
                  <c:v>-1017.68070104154</c:v>
                </c:pt>
                <c:pt idx="103">
                  <c:v>-1018.078114027032</c:v>
                </c:pt>
                <c:pt idx="104">
                  <c:v>-1018.461378015689</c:v>
                </c:pt>
                <c:pt idx="105">
                  <c:v>-1018.831081597447</c:v>
                </c:pt>
                <c:pt idx="106">
                  <c:v>-1019.187789172166</c:v>
                </c:pt>
                <c:pt idx="107">
                  <c:v>-1019.532041942165</c:v>
                </c:pt>
                <c:pt idx="108">
                  <c:v>-1019.864358863123</c:v>
                </c:pt>
                <c:pt idx="109">
                  <c:v>-1020.185237555275</c:v>
                </c:pt>
                <c:pt idx="110">
                  <c:v>-1020.495155176656</c:v>
                </c:pt>
                <c:pt idx="111">
                  <c:v>-1020.794569260105</c:v>
                </c:pt>
                <c:pt idx="112">
                  <c:v>-1021.083918515608</c:v>
                </c:pt>
                <c:pt idx="113">
                  <c:v>-1021.363623599518</c:v>
                </c:pt>
                <c:pt idx="114">
                  <c:v>-1021.634087852068</c:v>
                </c:pt>
                <c:pt idx="115">
                  <c:v>-1021.89569800457</c:v>
                </c:pt>
                <c:pt idx="116">
                  <c:v>-1022.148824857567</c:v>
                </c:pt>
                <c:pt idx="117">
                  <c:v>-1022.393823931208</c:v>
                </c:pt>
                <c:pt idx="118">
                  <c:v>-1022.631036088998</c:v>
                </c:pt>
                <c:pt idx="119">
                  <c:v>-1022.860788136056</c:v>
                </c:pt>
              </c:numCache>
            </c:numRef>
          </c:yVal>
          <c:smooth val="0"/>
          <c:extLst xmlns:c16r2="http://schemas.microsoft.com/office/drawing/2015/06/chart">
            <c:ext xmlns:c16="http://schemas.microsoft.com/office/drawing/2014/chart" uri="{C3380CC4-5D6E-409C-BE32-E72D297353CC}">
              <c16:uniqueId val="{00000004-1827-45CC-AB85-C0E355E343B4}"/>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G$3:$CG$122</c:f>
              <c:numCache>
                <c:formatCode>_(* #,##0_);_(* \(#,##0\);_(* "-"??_);_(@_)</c:formatCode>
                <c:ptCount val="120"/>
                <c:pt idx="0">
                  <c:v>0.0</c:v>
                </c:pt>
                <c:pt idx="1">
                  <c:v>-87.18466989488178</c:v>
                </c:pt>
                <c:pt idx="2">
                  <c:v>-164.3514866691892</c:v>
                </c:pt>
                <c:pt idx="3">
                  <c:v>-232.4675671592745</c:v>
                </c:pt>
                <c:pt idx="4">
                  <c:v>-292.4748162960493</c:v>
                </c:pt>
                <c:pt idx="5">
                  <c:v>-345.2613767160816</c:v>
                </c:pt>
                <c:pt idx="6">
                  <c:v>-391.64692566143</c:v>
                </c:pt>
                <c:pt idx="7">
                  <c:v>-432.3767683221594</c:v>
                </c:pt>
                <c:pt idx="8">
                  <c:v>-468.1214050867478</c:v>
                </c:pt>
                <c:pt idx="9">
                  <c:v>-499.4793703496565</c:v>
                </c:pt>
                <c:pt idx="10">
                  <c:v>-526.9818978197076</c:v>
                </c:pt>
                <c:pt idx="11">
                  <c:v>-551.098477523417</c:v>
                </c:pt>
                <c:pt idx="12">
                  <c:v>-572.2427118677238</c:v>
                </c:pt>
                <c:pt idx="13">
                  <c:v>-602.4788828099976</c:v>
                </c:pt>
                <c:pt idx="14">
                  <c:v>-628.2396101164027</c:v>
                </c:pt>
                <c:pt idx="15">
                  <c:v>-650.3482168001624</c:v>
                </c:pt>
                <c:pt idx="16">
                  <c:v>-669.438377764608</c:v>
                </c:pt>
                <c:pt idx="17">
                  <c:v>-686.0053790550995</c:v>
                </c:pt>
                <c:pt idx="18">
                  <c:v>-700.4422467860292</c:v>
                </c:pt>
                <c:pt idx="19">
                  <c:v>-713.0654153014929</c:v>
                </c:pt>
                <c:pt idx="20">
                  <c:v>-724.1331167601442</c:v>
                </c:pt>
                <c:pt idx="21">
                  <c:v>-733.8586855444764</c:v>
                </c:pt>
                <c:pt idx="22">
                  <c:v>-742.4202920672023</c:v>
                </c:pt>
                <c:pt idx="23">
                  <c:v>-749.9681541074979</c:v>
                </c:pt>
                <c:pt idx="24">
                  <c:v>-756.6299530233962</c:v>
                </c:pt>
                <c:pt idx="25">
                  <c:v>-762.5149613215216</c:v>
                </c:pt>
                <c:pt idx="26">
                  <c:v>-767.7320837145144</c:v>
                </c:pt>
                <c:pt idx="27">
                  <c:v>-772.3581045834181</c:v>
                </c:pt>
                <c:pt idx="28">
                  <c:v>-776.460310267744</c:v>
                </c:pt>
                <c:pt idx="29">
                  <c:v>-780.0978194306094</c:v>
                </c:pt>
                <c:pt idx="30">
                  <c:v>-783.3226521408474</c:v>
                </c:pt>
                <c:pt idx="31">
                  <c:v>-786.1806424284103</c:v>
                </c:pt>
                <c:pt idx="32">
                  <c:v>-788.7122218991374</c:v>
                </c:pt>
                <c:pt idx="33">
                  <c:v>-790.9530957420567</c:v>
                </c:pt>
                <c:pt idx="34">
                  <c:v>-792.9348280745569</c:v>
                </c:pt>
                <c:pt idx="35">
                  <c:v>-794.685350292322</c:v>
                </c:pt>
                <c:pt idx="36">
                  <c:v>-796.2294036004815</c:v>
                </c:pt>
                <c:pt idx="37">
                  <c:v>-797.588924979343</c:v>
                </c:pt>
                <c:pt idx="38">
                  <c:v>-798.78338432803</c:v>
                </c:pt>
                <c:pt idx="39">
                  <c:v>-799.8300982793915</c:v>
                </c:pt>
                <c:pt idx="40">
                  <c:v>-800.744461274367</c:v>
                </c:pt>
                <c:pt idx="41">
                  <c:v>-801.540174229177</c:v>
                </c:pt>
                <c:pt idx="42">
                  <c:v>-802.2294447716485</c:v>
                </c:pt>
                <c:pt idx="43">
                  <c:v>-802.823162597263</c:v>
                </c:pt>
                <c:pt idx="44">
                  <c:v>-803.3310531722424</c:v>
                </c:pt>
                <c:pt idx="45">
                  <c:v>-803.761812563912</c:v>
                </c:pt>
                <c:pt idx="46">
                  <c:v>-804.1232258008729</c:v>
                </c:pt>
                <c:pt idx="47">
                  <c:v>-804.4222708449903</c:v>
                </c:pt>
                <c:pt idx="48">
                  <c:v>-804.6652099834492</c:v>
                </c:pt>
                <c:pt idx="49">
                  <c:v>-804.8576702141527</c:v>
                </c:pt>
                <c:pt idx="50">
                  <c:v>-805.0047139953042</c:v>
                </c:pt>
                <c:pt idx="51">
                  <c:v>-805.1109015548781</c:v>
                </c:pt>
                <c:pt idx="52">
                  <c:v>-805.1803458280785</c:v>
                </c:pt>
                <c:pt idx="53">
                  <c:v>-805.2167608729384</c:v>
                </c:pt>
                <c:pt idx="54">
                  <c:v>-805.2235046035447</c:v>
                </c:pt>
                <c:pt idx="55">
                  <c:v>-805.203616536908</c:v>
                </c:pt>
                <c:pt idx="56">
                  <c:v>-805.1598511622234</c:v>
                </c:pt>
                <c:pt idx="57">
                  <c:v>-805.0947074654815</c:v>
                </c:pt>
                <c:pt idx="58">
                  <c:v>-805.0104550761185</c:v>
                </c:pt>
                <c:pt idx="59">
                  <c:v>-804.9091574444674</c:v>
                </c:pt>
                <c:pt idx="60">
                  <c:v>-804.7926924081207</c:v>
                </c:pt>
                <c:pt idx="61">
                  <c:v>-804.6627704608716</c:v>
                </c:pt>
                <c:pt idx="62">
                  <c:v>-804.5209509993181</c:v>
                </c:pt>
                <c:pt idx="63">
                  <c:v>-804.3686567880424</c:v>
                </c:pt>
                <c:pt idx="64">
                  <c:v>-804.2071868547624</c:v>
                </c:pt>
                <c:pt idx="65">
                  <c:v>-804.0377280007474</c:v>
                </c:pt>
                <c:pt idx="66">
                  <c:v>-803.8613650890923</c:v>
                </c:pt>
                <c:pt idx="67">
                  <c:v>-803.679090253433</c:v>
                </c:pt>
                <c:pt idx="68">
                  <c:v>-803.4918111523754</c:v>
                </c:pt>
                <c:pt idx="69">
                  <c:v>-803.3003583795627</c:v>
                </c:pt>
                <c:pt idx="70">
                  <c:v>-803.1054921259729</c:v>
                </c:pt>
                <c:pt idx="71">
                  <c:v>-802.907908179303</c:v>
                </c:pt>
                <c:pt idx="72">
                  <c:v>-802.70824333506</c:v>
                </c:pt>
                <c:pt idx="73">
                  <c:v>-802.5070802849929</c:v>
                </c:pt>
                <c:pt idx="74">
                  <c:v>-802.3049520406141</c:v>
                </c:pt>
                <c:pt idx="75">
                  <c:v>-802.1023459426686</c:v>
                </c:pt>
                <c:pt idx="76">
                  <c:v>-801.899707301382</c:v>
                </c:pt>
                <c:pt idx="77">
                  <c:v>-801.6974427069778</c:v>
                </c:pt>
                <c:pt idx="78">
                  <c:v>-801.4959230453471</c:v>
                </c:pt>
                <c:pt idx="79">
                  <c:v>-801.295486249649</c:v>
                </c:pt>
                <c:pt idx="80">
                  <c:v>-801.0964398150501</c:v>
                </c:pt>
                <c:pt idx="81">
                  <c:v>-800.8990631006894</c:v>
                </c:pt>
                <c:pt idx="82">
                  <c:v>-800.7036094401507</c:v>
                </c:pt>
                <c:pt idx="83">
                  <c:v>-800.5103080793606</c:v>
                </c:pt>
                <c:pt idx="84">
                  <c:v>-800.3193659586595</c:v>
                </c:pt>
                <c:pt idx="85">
                  <c:v>-800.1309693539354</c:v>
                </c:pt>
                <c:pt idx="86">
                  <c:v>-799.9452853900624</c:v>
                </c:pt>
                <c:pt idx="87">
                  <c:v>-799.7624634384514</c:v>
                </c:pt>
                <c:pt idx="88">
                  <c:v>-799.5826364091808</c:v>
                </c:pt>
                <c:pt idx="89">
                  <c:v>-799.405921947181</c:v>
                </c:pt>
                <c:pt idx="90">
                  <c:v>-799.2324235407854</c:v>
                </c:pt>
                <c:pt idx="91">
                  <c:v>-799.0622315502278</c:v>
                </c:pt>
                <c:pt idx="92">
                  <c:v>-798.8954241628063</c:v>
                </c:pt>
                <c:pt idx="93">
                  <c:v>-798.7320682807829</c:v>
                </c:pt>
                <c:pt idx="94">
                  <c:v>-798.5722203474902</c:v>
                </c:pt>
                <c:pt idx="95">
                  <c:v>-798.4159271165511</c:v>
                </c:pt>
                <c:pt idx="96">
                  <c:v>-798.263226368659</c:v>
                </c:pt>
                <c:pt idx="97">
                  <c:v>-798.1141475799505</c:v>
                </c:pt>
                <c:pt idx="98">
                  <c:v>-797.9687125456111</c:v>
                </c:pt>
                <c:pt idx="99">
                  <c:v>-797.8269359620267</c:v>
                </c:pt>
                <c:pt idx="100">
                  <c:v>-797.688825970496</c:v>
                </c:pt>
                <c:pt idx="101">
                  <c:v>-797.5543846652527</c:v>
                </c:pt>
                <c:pt idx="102">
                  <c:v>-797.42360856831</c:v>
                </c:pt>
                <c:pt idx="103">
                  <c:v>-797.2964890734165</c:v>
                </c:pt>
                <c:pt idx="104">
                  <c:v>-797.1730128612375</c:v>
                </c:pt>
                <c:pt idx="105">
                  <c:v>-797.0531622876925</c:v>
                </c:pt>
                <c:pt idx="106">
                  <c:v>-796.9369157472272</c:v>
                </c:pt>
                <c:pt idx="107">
                  <c:v>-796.8242480126634</c:v>
                </c:pt>
                <c:pt idx="108">
                  <c:v>-796.715130553137</c:v>
                </c:pt>
                <c:pt idx="109">
                  <c:v>-796.6095318315231</c:v>
                </c:pt>
                <c:pt idx="110">
                  <c:v>-796.5074175826584</c:v>
                </c:pt>
                <c:pt idx="111">
                  <c:v>-796.4087510735405</c:v>
                </c:pt>
                <c:pt idx="112">
                  <c:v>-796.313493346644</c:v>
                </c:pt>
                <c:pt idx="113">
                  <c:v>-796.2216034473805</c:v>
                </c:pt>
                <c:pt idx="114">
                  <c:v>-796.133038636675</c:v>
                </c:pt>
                <c:pt idx="115">
                  <c:v>-796.0477545895613</c:v>
                </c:pt>
                <c:pt idx="116">
                  <c:v>-795.9657055806421</c:v>
                </c:pt>
                <c:pt idx="117">
                  <c:v>-795.886844657198</c:v>
                </c:pt>
                <c:pt idx="118">
                  <c:v>-795.8111238006824</c:v>
                </c:pt>
                <c:pt idx="119">
                  <c:v>-795.738494077323</c:v>
                </c:pt>
              </c:numCache>
            </c:numRef>
          </c:yVal>
          <c:smooth val="0"/>
          <c:extLst xmlns:c16r2="http://schemas.microsoft.com/office/drawing/2015/06/chart">
            <c:ext xmlns:c16="http://schemas.microsoft.com/office/drawing/2014/chart" uri="{C3380CC4-5D6E-409C-BE32-E72D297353CC}">
              <c16:uniqueId val="{00000005-1827-45CC-AB85-C0E355E343B4}"/>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W$3:$CW$122</c:f>
              <c:numCache>
                <c:formatCode>_(* #,##0_);_(* \(#,##0\);_(* "-"??_);_(@_)</c:formatCode>
                <c:ptCount val="120"/>
                <c:pt idx="0">
                  <c:v>0.0</c:v>
                </c:pt>
                <c:pt idx="1">
                  <c:v>-87.1846698948823</c:v>
                </c:pt>
                <c:pt idx="2">
                  <c:v>-165.8666689291699</c:v>
                </c:pt>
                <c:pt idx="3">
                  <c:v>-236.6336336133179</c:v>
                </c:pt>
                <c:pt idx="4">
                  <c:v>-300.1466393926812</c:v>
                </c:pt>
                <c:pt idx="5">
                  <c:v>-357.0833939717235</c:v>
                </c:pt>
                <c:pt idx="6">
                  <c:v>-408.1038487517305</c:v>
                </c:pt>
                <c:pt idx="7">
                  <c:v>-453.8304935089291</c:v>
                </c:pt>
                <c:pt idx="8">
                  <c:v>-494.8381949960631</c:v>
                </c:pt>
                <c:pt idx="9">
                  <c:v>-531.6501286861154</c:v>
                </c:pt>
                <c:pt idx="10">
                  <c:v>-564.7374996781435</c:v>
                </c:pt>
                <c:pt idx="11">
                  <c:v>-594.5215261655974</c:v>
                </c:pt>
                <c:pt idx="12">
                  <c:v>-621.3766843453544</c:v>
                </c:pt>
                <c:pt idx="13">
                  <c:v>-657.3287528405521</c:v>
                </c:pt>
                <c:pt idx="14">
                  <c:v>-689.1809099697131</c:v>
                </c:pt>
                <c:pt idx="15">
                  <c:v>-717.5778621840124</c:v>
                </c:pt>
                <c:pt idx="16">
                  <c:v>-743.0326840701487</c:v>
                </c:pt>
                <c:pt idx="17">
                  <c:v>-765.959710466546</c:v>
                </c:pt>
                <c:pt idx="18">
                  <c:v>-786.6981230708466</c:v>
                </c:pt>
                <c:pt idx="19">
                  <c:v>-805.5290276263355</c:v>
                </c:pt>
                <c:pt idx="20">
                  <c:v>-822.6879596817029</c:v>
                </c:pt>
                <c:pt idx="21">
                  <c:v>-838.3741599716755</c:v>
                </c:pt>
                <c:pt idx="22">
                  <c:v>-852.7575499749579</c:v>
                </c:pt>
                <c:pt idx="23">
                  <c:v>-865.984055627188</c:v>
                </c:pt>
                <c:pt idx="24">
                  <c:v>-878.179732358437</c:v>
                </c:pt>
                <c:pt idx="25">
                  <c:v>-889.4540100766126</c:v>
                </c:pt>
                <c:pt idx="26">
                  <c:v>-899.9224907668641</c:v>
                </c:pt>
                <c:pt idx="27">
                  <c:v>-909.6630084582688</c:v>
                </c:pt>
                <c:pt idx="28">
                  <c:v>-918.7445456849279</c:v>
                </c:pt>
                <c:pt idx="29">
                  <c:v>-927.228356963086</c:v>
                </c:pt>
                <c:pt idx="30">
                  <c:v>-935.16889780012</c:v>
                </c:pt>
                <c:pt idx="31">
                  <c:v>-942.6146373793485</c:v>
                </c:pt>
                <c:pt idx="32">
                  <c:v>-949.6087704829184</c:v>
                </c:pt>
                <c:pt idx="33">
                  <c:v>-956.189841707191</c:v>
                </c:pt>
                <c:pt idx="34">
                  <c:v>-962.3922931737056</c:v>
                </c:pt>
                <c:pt idx="35">
                  <c:v>-968.2469453992759</c:v>
                </c:pt>
                <c:pt idx="36">
                  <c:v>-973.7814196939161</c:v>
                </c:pt>
                <c:pt idx="37">
                  <c:v>-979.0205093572565</c:v>
                </c:pt>
                <c:pt idx="38">
                  <c:v>-983.9865060054374</c:v>
                </c:pt>
                <c:pt idx="39">
                  <c:v>-988.6995215423595</c:v>
                </c:pt>
                <c:pt idx="40">
                  <c:v>-993.1776915439703</c:v>
                </c:pt>
                <c:pt idx="41">
                  <c:v>-997.4374015644744</c:v>
                </c:pt>
                <c:pt idx="42">
                  <c:v>-1001.493485900278</c:v>
                </c:pt>
                <c:pt idx="43">
                  <c:v>-1005.359402132562</c:v>
                </c:pt>
                <c:pt idx="44">
                  <c:v>-1009.04738452471</c:v>
                </c:pt>
                <c:pt idx="45">
                  <c:v>-1012.568578938415</c:v>
                </c:pt>
                <c:pt idx="46">
                  <c:v>-1015.933161580448</c:v>
                </c:pt>
                <c:pt idx="47">
                  <c:v>-1019.150443591205</c:v>
                </c:pt>
                <c:pt idx="48">
                  <c:v>-1022.228963227408</c:v>
                </c:pt>
                <c:pt idx="49">
                  <c:v>-1025.176567168097</c:v>
                </c:pt>
                <c:pt idx="50">
                  <c:v>-1028.000482279594</c:v>
                </c:pt>
                <c:pt idx="51">
                  <c:v>-1030.70737900734</c:v>
                </c:pt>
                <c:pt idx="52">
                  <c:v>-1033.303427476972</c:v>
                </c:pt>
                <c:pt idx="53">
                  <c:v>-1035.794347045856</c:v>
                </c:pt>
                <c:pt idx="54">
                  <c:v>-1038.185450192267</c:v>
                </c:pt>
                <c:pt idx="55">
                  <c:v>-1040.481681425711</c:v>
                </c:pt>
                <c:pt idx="56">
                  <c:v>-1042.687651817355</c:v>
                </c:pt>
                <c:pt idx="57">
                  <c:v>-1044.80766967609</c:v>
                </c:pt>
                <c:pt idx="58">
                  <c:v>-1046.845767831377</c:v>
                </c:pt>
                <c:pt idx="59">
                  <c:v>-1048.80572792758</c:v>
                </c:pt>
                <c:pt idx="60">
                  <c:v>-1050.691102084972</c:v>
                </c:pt>
                <c:pt idx="61">
                  <c:v>-1052.505232239241</c:v>
                </c:pt>
                <c:pt idx="62">
                  <c:v>-1054.251267433251</c:v>
                </c:pt>
                <c:pt idx="63">
                  <c:v>-1055.93217930143</c:v>
                </c:pt>
                <c:pt idx="64">
                  <c:v>-1057.550775957936</c:v>
                </c:pt>
                <c:pt idx="65">
                  <c:v>-1059.10971447415</c:v>
                </c:pt>
                <c:pt idx="66">
                  <c:v>-1060.611512108284</c:v>
                </c:pt>
                <c:pt idx="67">
                  <c:v>-1062.058556430385</c:v>
                </c:pt>
                <c:pt idx="68">
                  <c:v>-1063.453114468605</c:v>
                </c:pt>
                <c:pt idx="69">
                  <c:v>-1064.797340987551</c:v>
                </c:pt>
                <c:pt idx="70">
                  <c:v>-1066.093285996053</c:v>
                </c:pt>
                <c:pt idx="71">
                  <c:v>-1067.34290157014</c:v>
                </c:pt>
                <c:pt idx="72">
                  <c:v>-1068.548048066644</c:v>
                </c:pt>
                <c:pt idx="73">
                  <c:v>-1069.710499793925</c:v>
                </c:pt>
                <c:pt idx="74">
                  <c:v>-1070.831950198288</c:v>
                </c:pt>
                <c:pt idx="75">
                  <c:v>-1071.914016617731</c:v>
                </c:pt>
                <c:pt idx="76">
                  <c:v>-1072.95824464859</c:v>
                </c:pt>
                <c:pt idx="77">
                  <c:v>-1073.966112165281</c:v>
                </c:pt>
                <c:pt idx="78">
                  <c:v>-1074.939033028697</c:v>
                </c:pt>
                <c:pt idx="79">
                  <c:v>-1075.878360514632</c:v>
                </c:pt>
                <c:pt idx="80">
                  <c:v>-1076.785390490038</c:v>
                </c:pt>
                <c:pt idx="81">
                  <c:v>-1077.66136436172</c:v>
                </c:pt>
                <c:pt idx="82">
                  <c:v>-1078.507471819268</c:v>
                </c:pt>
                <c:pt idx="83">
                  <c:v>-1079.324853391581</c:v>
                </c:pt>
                <c:pt idx="84">
                  <c:v>-1080.114602834163</c:v>
                </c:pt>
                <c:pt idx="85">
                  <c:v>-1080.87776936248</c:v>
                </c:pt>
                <c:pt idx="86">
                  <c:v>-1081.615359744972</c:v>
                </c:pt>
                <c:pt idx="87">
                  <c:v>-1082.328340267858</c:v>
                </c:pt>
                <c:pt idx="88">
                  <c:v>-1083.017638582556</c:v>
                </c:pt>
                <c:pt idx="89">
                  <c:v>-1083.68414544539</c:v>
                </c:pt>
                <c:pt idx="90">
                  <c:v>-1084.328716358268</c:v>
                </c:pt>
                <c:pt idx="91">
                  <c:v>-1084.952173118077</c:v>
                </c:pt>
                <c:pt idx="92">
                  <c:v>-1085.555305281814</c:v>
                </c:pt>
                <c:pt idx="93">
                  <c:v>-1086.13887155369</c:v>
                </c:pt>
                <c:pt idx="94">
                  <c:v>-1086.703601099915</c:v>
                </c:pt>
                <c:pt idx="95">
                  <c:v>-1087.250194796262</c:v>
                </c:pt>
                <c:pt idx="96">
                  <c:v>-1087.779326413029</c:v>
                </c:pt>
                <c:pt idx="97">
                  <c:v>-1088.291643741637</c:v>
                </c:pt>
                <c:pt idx="98">
                  <c:v>-1088.787769666646</c:v>
                </c:pt>
                <c:pt idx="99">
                  <c:v>-1089.268303186682</c:v>
                </c:pt>
                <c:pt idx="100">
                  <c:v>-1089.733820387446</c:v>
                </c:pt>
                <c:pt idx="101">
                  <c:v>-1090.184875369714</c:v>
                </c:pt>
                <c:pt idx="102">
                  <c:v>-1090.622001134979</c:v>
                </c:pt>
                <c:pt idx="103">
                  <c:v>-1091.04571043118</c:v>
                </c:pt>
                <c:pt idx="104">
                  <c:v>-1091.456496560781</c:v>
                </c:pt>
                <c:pt idx="105">
                  <c:v>-1091.854834153254</c:v>
                </c:pt>
                <c:pt idx="106">
                  <c:v>-1092.241179903915</c:v>
                </c:pt>
                <c:pt idx="107">
                  <c:v>-1092.615973280858</c:v>
                </c:pt>
                <c:pt idx="108">
                  <c:v>-1092.97963720167</c:v>
                </c:pt>
                <c:pt idx="109">
                  <c:v>-1093.33257868143</c:v>
                </c:pt>
                <c:pt idx="110">
                  <c:v>-1093.675189453471</c:v>
                </c:pt>
                <c:pt idx="111">
                  <c:v>-1094.007846564182</c:v>
                </c:pt>
                <c:pt idx="112">
                  <c:v>-1094.330912943151</c:v>
                </c:pt>
                <c:pt idx="113">
                  <c:v>-1094.644737949795</c:v>
                </c:pt>
                <c:pt idx="114">
                  <c:v>-1094.949657897593</c:v>
                </c:pt>
                <c:pt idx="115">
                  <c:v>-1095.245996556926</c:v>
                </c:pt>
                <c:pt idx="116">
                  <c:v>-1095.53406563756</c:v>
                </c:pt>
                <c:pt idx="117">
                  <c:v>-1095.8141652516</c:v>
                </c:pt>
                <c:pt idx="118">
                  <c:v>-1096.086584357881</c:v>
                </c:pt>
                <c:pt idx="119">
                  <c:v>-1096.351601188538</c:v>
                </c:pt>
              </c:numCache>
            </c:numRef>
          </c:yVal>
          <c:smooth val="0"/>
          <c:extLst xmlns:c16r2="http://schemas.microsoft.com/office/drawing/2015/06/chart">
            <c:ext xmlns:c16="http://schemas.microsoft.com/office/drawing/2014/chart" uri="{C3380CC4-5D6E-409C-BE32-E72D297353CC}">
              <c16:uniqueId val="{00000006-1827-45CC-AB85-C0E355E343B4}"/>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M$3:$DM$122</c:f>
              <c:numCache>
                <c:formatCode>_(* #,##0_);_(* \(#,##0\);_(* "-"??_);_(@_)</c:formatCode>
                <c:ptCount val="120"/>
                <c:pt idx="0">
                  <c:v>0.0</c:v>
                </c:pt>
                <c:pt idx="1">
                  <c:v>-87.40578242314791</c:v>
                </c:pt>
                <c:pt idx="2">
                  <c:v>-165.7198917843039</c:v>
                </c:pt>
                <c:pt idx="3">
                  <c:v>-235.7462472071988</c:v>
                </c:pt>
                <c:pt idx="4">
                  <c:v>-298.2871238044856</c:v>
                </c:pt>
                <c:pt idx="5">
                  <c:v>-354.111535629464</c:v>
                </c:pt>
                <c:pt idx="6">
                  <c:v>-403.9377853369447</c:v>
                </c:pt>
                <c:pt idx="7">
                  <c:v>-448.4251234487757</c:v>
                </c:pt>
                <c:pt idx="8">
                  <c:v>-488.1711768334066</c:v>
                </c:pt>
                <c:pt idx="9">
                  <c:v>-523.7129201116634</c:v>
                </c:pt>
                <c:pt idx="10">
                  <c:v>-555.5297185129212</c:v>
                </c:pt>
                <c:pt idx="11">
                  <c:v>-584.047480698565</c:v>
                </c:pt>
                <c:pt idx="12">
                  <c:v>-609.6433033000226</c:v>
                </c:pt>
                <c:pt idx="13">
                  <c:v>-644.3541386879324</c:v>
                </c:pt>
                <c:pt idx="14">
                  <c:v>-674.9823475433131</c:v>
                </c:pt>
                <c:pt idx="15">
                  <c:v>-702.173753425661</c:v>
                </c:pt>
                <c:pt idx="16">
                  <c:v>-726.4413460012644</c:v>
                </c:pt>
                <c:pt idx="17">
                  <c:v>-748.198790440168</c:v>
                </c:pt>
                <c:pt idx="18">
                  <c:v>-767.784384027546</c:v>
                </c:pt>
                <c:pt idx="19">
                  <c:v>-785.478348511844</c:v>
                </c:pt>
                <c:pt idx="20">
                  <c:v>-801.5154512762248</c:v>
                </c:pt>
                <c:pt idx="21">
                  <c:v>-816.094333238309</c:v>
                </c:pt>
                <c:pt idx="22">
                  <c:v>-829.3844985068031</c:v>
                </c:pt>
                <c:pt idx="23">
                  <c:v>-841.5316298446934</c:v>
                </c:pt>
                <c:pt idx="24">
                  <c:v>-852.6616935091291</c:v>
                </c:pt>
                <c:pt idx="25">
                  <c:v>-862.8841586831164</c:v>
                </c:pt>
                <c:pt idx="26">
                  <c:v>-872.3148088682226</c:v>
                </c:pt>
                <c:pt idx="27">
                  <c:v>-881.0317344389815</c:v>
                </c:pt>
                <c:pt idx="28">
                  <c:v>-889.1042133163895</c:v>
                </c:pt>
                <c:pt idx="29">
                  <c:v>-896.593816961532</c:v>
                </c:pt>
                <c:pt idx="30">
                  <c:v>-903.555324128016</c:v>
                </c:pt>
                <c:pt idx="31">
                  <c:v>-910.0375212915774</c:v>
                </c:pt>
                <c:pt idx="32">
                  <c:v>-916.08390497361</c:v>
                </c:pt>
                <c:pt idx="33">
                  <c:v>-921.7332986573395</c:v>
                </c:pt>
                <c:pt idx="34">
                  <c:v>-927.020395158529</c:v>
                </c:pt>
                <c:pt idx="35">
                  <c:v>-931.9762337986607</c:v>
                </c:pt>
                <c:pt idx="36">
                  <c:v>-936.6286204657074</c:v>
                </c:pt>
                <c:pt idx="37">
                  <c:v>-941.0024975825676</c:v>
                </c:pt>
                <c:pt idx="38">
                  <c:v>-945.120270097624</c:v>
                </c:pt>
                <c:pt idx="39">
                  <c:v>-949.0021280017622</c:v>
                </c:pt>
                <c:pt idx="40">
                  <c:v>-952.6662505334829</c:v>
                </c:pt>
                <c:pt idx="41">
                  <c:v>-956.1290337542242</c:v>
                </c:pt>
                <c:pt idx="42">
                  <c:v>-959.4052909092084</c:v>
                </c:pt>
                <c:pt idx="43">
                  <c:v>-962.5084287889664</c:v>
                </c:pt>
                <c:pt idx="44">
                  <c:v>-965.4506030902579</c:v>
                </c:pt>
                <c:pt idx="45">
                  <c:v>-968.2428553775697</c:v>
                </c:pt>
                <c:pt idx="46">
                  <c:v>-970.8952339070477</c:v>
                </c:pt>
                <c:pt idx="47">
                  <c:v>-973.4169002846814</c:v>
                </c:pt>
                <c:pt idx="48">
                  <c:v>-975.8162236805152</c:v>
                </c:pt>
                <c:pt idx="49">
                  <c:v>-978.1008641050186</c:v>
                </c:pt>
                <c:pt idx="50">
                  <c:v>-980.277846066308</c:v>
                </c:pt>
                <c:pt idx="51">
                  <c:v>-982.3536237642111</c:v>
                </c:pt>
                <c:pt idx="52">
                  <c:v>-984.3341388962181</c:v>
                </c:pt>
                <c:pt idx="53">
                  <c:v>-986.22487181075</c:v>
                </c:pt>
                <c:pt idx="54">
                  <c:v>-988.0308868933412</c:v>
                </c:pt>
                <c:pt idx="55">
                  <c:v>-989.7568728692516</c:v>
                </c:pt>
                <c:pt idx="56">
                  <c:v>-991.4071786230644</c:v>
                </c:pt>
                <c:pt idx="57">
                  <c:v>-992.9858450635726</c:v>
                </c:pt>
                <c:pt idx="58">
                  <c:v>-994.4966334987129</c:v>
                </c:pt>
                <c:pt idx="59">
                  <c:v>-995.9430509294925</c:v>
                </c:pt>
                <c:pt idx="60">
                  <c:v>-997.328372622746</c:v>
                </c:pt>
                <c:pt idx="61">
                  <c:v>-998.6556622794463</c:v>
                </c:pt>
                <c:pt idx="62">
                  <c:v>-999.92779007732</c:v>
                </c:pt>
                <c:pt idx="63">
                  <c:v>-1001.147448833196</c:v>
                </c:pt>
                <c:pt idx="64">
                  <c:v>-1002.317168501177</c:v>
                </c:pt>
                <c:pt idx="65">
                  <c:v>-1003.439329197058</c:v>
                </c:pt>
                <c:pt idx="66">
                  <c:v>-1004.516172916457</c:v>
                </c:pt>
                <c:pt idx="67">
                  <c:v>-1005.549814094393</c:v>
                </c:pt>
                <c:pt idx="68">
                  <c:v>-1006.542249136523</c:v>
                </c:pt>
                <c:pt idx="69">
                  <c:v>-1007.49536503682</c:v>
                </c:pt>
                <c:pt idx="70">
                  <c:v>-1008.410947182881</c:v>
                </c:pt>
                <c:pt idx="71">
                  <c:v>-1009.290686438216</c:v>
                </c:pt>
                <c:pt idx="72">
                  <c:v>-1010.136185580249</c:v>
                </c:pt>
                <c:pt idx="73">
                  <c:v>-1010.948965163653</c:v>
                </c:pt>
                <c:pt idx="74">
                  <c:v>-1011.730468870458</c:v>
                </c:pt>
                <c:pt idx="75">
                  <c:v>-1012.482068401227</c:v>
                </c:pt>
                <c:pt idx="76">
                  <c:v>-1013.205067955335</c:v>
                </c:pt>
                <c:pt idx="77">
                  <c:v>-1013.900708342836</c:v>
                </c:pt>
                <c:pt idx="78">
                  <c:v>-1014.570170765512</c:v>
                </c:pt>
                <c:pt idx="79">
                  <c:v>-1015.21458030046</c:v>
                </c:pt>
                <c:pt idx="80">
                  <c:v>-1015.835009115711</c:v>
                </c:pt>
                <c:pt idx="81">
                  <c:v>-1016.432479444154</c:v>
                </c:pt>
                <c:pt idx="82">
                  <c:v>-1017.007966338973</c:v>
                </c:pt>
                <c:pt idx="83">
                  <c:v>-1017.562400231346</c:v>
                </c:pt>
                <c:pt idx="84">
                  <c:v>-1018.096669308783</c:v>
                </c:pt>
                <c:pt idx="85">
                  <c:v>-1018.611621730498</c:v>
                </c:pt>
                <c:pt idx="86">
                  <c:v>-1019.108067694453</c:v>
                </c:pt>
                <c:pt idx="87">
                  <c:v>-1019.586781369096</c:v>
                </c:pt>
                <c:pt idx="88">
                  <c:v>-1020.048502701487</c:v>
                </c:pt>
                <c:pt idx="89">
                  <c:v>-1020.49393911222</c:v>
                </c:pt>
                <c:pt idx="90">
                  <c:v>-1020.923767086525</c:v>
                </c:pt>
                <c:pt idx="91">
                  <c:v>-1021.338633669917</c:v>
                </c:pt>
                <c:pt idx="92">
                  <c:v>-1021.739157875967</c:v>
                </c:pt>
                <c:pt idx="93">
                  <c:v>-1022.125932012965</c:v>
                </c:pt>
                <c:pt idx="94">
                  <c:v>-1022.499522935625</c:v>
                </c:pt>
                <c:pt idx="95">
                  <c:v>-1022.860473227342</c:v>
                </c:pt>
                <c:pt idx="96">
                  <c:v>-1023.209302318025</c:v>
                </c:pt>
                <c:pt idx="97">
                  <c:v>-1023.546507542051</c:v>
                </c:pt>
                <c:pt idx="98">
                  <c:v>-1023.872565140438</c:v>
                </c:pt>
                <c:pt idx="99">
                  <c:v>-1024.187931211015</c:v>
                </c:pt>
                <c:pt idx="100">
                  <c:v>-1024.493042609998</c:v>
                </c:pt>
                <c:pt idx="101">
                  <c:v>-1024.788317808087</c:v>
                </c:pt>
                <c:pt idx="102">
                  <c:v>-1025.074157703967</c:v>
                </c:pt>
                <c:pt idx="103">
                  <c:v>-1025.350946397797</c:v>
                </c:pt>
                <c:pt idx="104">
                  <c:v>-1025.619051927142</c:v>
                </c:pt>
                <c:pt idx="105">
                  <c:v>-1025.878826967528</c:v>
                </c:pt>
                <c:pt idx="106">
                  <c:v>-1026.130609499673</c:v>
                </c:pt>
                <c:pt idx="107">
                  <c:v>-1026.374723445309</c:v>
                </c:pt>
                <c:pt idx="108">
                  <c:v>-1026.611479273303</c:v>
                </c:pt>
                <c:pt idx="109">
                  <c:v>-1026.841174577746</c:v>
                </c:pt>
                <c:pt idx="110">
                  <c:v>-1027.064094629471</c:v>
                </c:pt>
                <c:pt idx="111">
                  <c:v>-1027.28051290245</c:v>
                </c:pt>
                <c:pt idx="112">
                  <c:v>-1027.49069157634</c:v>
                </c:pt>
                <c:pt idx="113">
                  <c:v>-1027.694882016445</c:v>
                </c:pt>
                <c:pt idx="114">
                  <c:v>-1027.893325232179</c:v>
                </c:pt>
                <c:pt idx="115">
                  <c:v>-1028.086252315162</c:v>
                </c:pt>
                <c:pt idx="116">
                  <c:v>-1028.27388485792</c:v>
                </c:pt>
                <c:pt idx="117">
                  <c:v>-1028.456435354134</c:v>
                </c:pt>
                <c:pt idx="118">
                  <c:v>-1028.634107581353</c:v>
                </c:pt>
                <c:pt idx="119">
                  <c:v>-1028.80709696698</c:v>
                </c:pt>
              </c:numCache>
            </c:numRef>
          </c:yVal>
          <c:smooth val="0"/>
          <c:extLst xmlns:c16r2="http://schemas.microsoft.com/office/drawing/2015/06/chart">
            <c:ext xmlns:c16="http://schemas.microsoft.com/office/drawing/2014/chart" uri="{C3380CC4-5D6E-409C-BE32-E72D297353CC}">
              <c16:uniqueId val="{00000007-1827-45CC-AB85-C0E355E343B4}"/>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C$3:$EC$122</c:f>
              <c:numCache>
                <c:formatCode>_(* #,##0_);_(* \(#,##0\);_(* "-"??_);_(@_)</c:formatCode>
                <c:ptCount val="120"/>
                <c:pt idx="0">
                  <c:v>0.0</c:v>
                </c:pt>
                <c:pt idx="1">
                  <c:v>-87.18466989488178</c:v>
                </c:pt>
                <c:pt idx="2">
                  <c:v>-164.8596794599857</c:v>
                </c:pt>
                <c:pt idx="3">
                  <c:v>-233.9106680906991</c:v>
                </c:pt>
                <c:pt idx="4">
                  <c:v>-295.2090519443746</c:v>
                </c:pt>
                <c:pt idx="5">
                  <c:v>-349.582032277056</c:v>
                </c:pt>
                <c:pt idx="6">
                  <c:v>-397.7966387196706</c:v>
                </c:pt>
                <c:pt idx="7">
                  <c:v>-440.5527326013402</c:v>
                </c:pt>
                <c:pt idx="8">
                  <c:v>-478.4816266138857</c:v>
                </c:pt>
                <c:pt idx="9">
                  <c:v>-512.148099971792</c:v>
                </c:pt>
                <c:pt idx="10">
                  <c:v>-542.0543478751007</c:v>
                </c:pt>
                <c:pt idx="11">
                  <c:v>-568.6449164058862</c:v>
                </c:pt>
                <c:pt idx="12">
                  <c:v>-592.3120179750329</c:v>
                </c:pt>
                <c:pt idx="13">
                  <c:v>-625.1016287074671</c:v>
                </c:pt>
                <c:pt idx="14">
                  <c:v>-653.8795771163316</c:v>
                </c:pt>
                <c:pt idx="15">
                  <c:v>-679.27657605136</c:v>
                </c:pt>
                <c:pt idx="16">
                  <c:v>-701.7969584329071</c:v>
                </c:pt>
                <c:pt idx="17">
                  <c:v>-721.849738633898</c:v>
                </c:pt>
                <c:pt idx="18">
                  <c:v>-739.7709797445405</c:v>
                </c:pt>
                <c:pt idx="19">
                  <c:v>-755.8400559719954</c:v>
                </c:pt>
                <c:pt idx="20">
                  <c:v>-770.2916174289028</c:v>
                </c:pt>
                <c:pt idx="21">
                  <c:v>-783.3245094813581</c:v>
                </c:pt>
                <c:pt idx="22">
                  <c:v>-795.1085168199834</c:v>
                </c:pt>
                <c:pt idx="23">
                  <c:v>-805.789539239554</c:v>
                </c:pt>
                <c:pt idx="24">
                  <c:v>-815.4936245126076</c:v>
                </c:pt>
                <c:pt idx="25">
                  <c:v>-824.3301581807686</c:v>
                </c:pt>
                <c:pt idx="26">
                  <c:v>-832.4146684666482</c:v>
                </c:pt>
                <c:pt idx="27">
                  <c:v>-839.8249294226229</c:v>
                </c:pt>
                <c:pt idx="28">
                  <c:v>-846.6297018853079</c:v>
                </c:pt>
                <c:pt idx="29">
                  <c:v>-852.889888865861</c:v>
                </c:pt>
                <c:pt idx="30">
                  <c:v>-858.6594865836162</c:v>
                </c:pt>
                <c:pt idx="31">
                  <c:v>-863.9864151351134</c:v>
                </c:pt>
                <c:pt idx="32">
                  <c:v>-868.9132453360094</c:v>
                </c:pt>
                <c:pt idx="33">
                  <c:v>-873.4778354710583</c:v>
                </c:pt>
                <c:pt idx="34">
                  <c:v>-877.713889647299</c:v>
                </c:pt>
                <c:pt idx="35">
                  <c:v>-881.6514477758318</c:v>
                </c:pt>
                <c:pt idx="36">
                  <c:v>-885.3173158223274</c:v>
                </c:pt>
                <c:pt idx="37">
                  <c:v>-888.7354438043454</c:v>
                </c:pt>
                <c:pt idx="38">
                  <c:v>-891.9272580294311</c:v>
                </c:pt>
                <c:pt idx="39">
                  <c:v>-894.9119884019573</c:v>
                </c:pt>
                <c:pt idx="40">
                  <c:v>-897.706876367721</c:v>
                </c:pt>
                <c:pt idx="41">
                  <c:v>-900.3274049435629</c:v>
                </c:pt>
                <c:pt idx="42">
                  <c:v>-902.7875008118342</c:v>
                </c:pt>
                <c:pt idx="43">
                  <c:v>-905.0997118055689</c:v>
                </c:pt>
                <c:pt idx="44">
                  <c:v>-907.2753628933194</c:v>
                </c:pt>
                <c:pt idx="45">
                  <c:v>-909.324693360335</c:v>
                </c:pt>
                <c:pt idx="46">
                  <c:v>-911.2569775298735</c:v>
                </c:pt>
                <c:pt idx="47">
                  <c:v>-913.0806310656338</c:v>
                </c:pt>
                <c:pt idx="48">
                  <c:v>-914.8033046354641</c:v>
                </c:pt>
                <c:pt idx="49">
                  <c:v>-916.4319664907891</c:v>
                </c:pt>
                <c:pt idx="50">
                  <c:v>-917.9729753206455</c:v>
                </c:pt>
                <c:pt idx="51">
                  <c:v>-919.4321445689073</c:v>
                </c:pt>
                <c:pt idx="52">
                  <c:v>-920.814799316588</c:v>
                </c:pt>
                <c:pt idx="53">
                  <c:v>-922.1258264862029</c:v>
                </c:pt>
                <c:pt idx="54">
                  <c:v>-923.369719270211</c:v>
                </c:pt>
                <c:pt idx="55">
                  <c:v>-924.5506164806824</c:v>
                </c:pt>
                <c:pt idx="56">
                  <c:v>-925.672337431142</c:v>
                </c:pt>
                <c:pt idx="57">
                  <c:v>-926.7384128866825</c:v>
                </c:pt>
                <c:pt idx="58">
                  <c:v>-927.7521125529504</c:v>
                </c:pt>
                <c:pt idx="59">
                  <c:v>-928.7164695169157</c:v>
                </c:pt>
                <c:pt idx="60">
                  <c:v>-929.634302002011</c:v>
                </c:pt>
                <c:pt idx="61">
                  <c:v>-930.5082327559351</c:v>
                </c:pt>
                <c:pt idx="62">
                  <c:v>-931.3407063505894</c:v>
                </c:pt>
                <c:pt idx="63">
                  <c:v>-932.1340046396335</c:v>
                </c:pt>
                <c:pt idx="64">
                  <c:v>-932.8902605892379</c:v>
                </c:pt>
                <c:pt idx="65">
                  <c:v>-933.6114706715935</c:v>
                </c:pt>
                <c:pt idx="66">
                  <c:v>-934.2995059874353</c:v>
                </c:pt>
                <c:pt idx="67">
                  <c:v>-934.9561222639545</c:v>
                </c:pt>
                <c:pt idx="68">
                  <c:v>-935.5829688567514</c:v>
                </c:pt>
                <c:pt idx="69">
                  <c:v>-936.1815968689431</c:v>
                </c:pt>
                <c:pt idx="70">
                  <c:v>-936.753466487081</c:v>
                </c:pt>
                <c:pt idx="71">
                  <c:v>-937.299953621371</c:v>
                </c:pt>
                <c:pt idx="72">
                  <c:v>-937.8223559274244</c:v>
                </c:pt>
                <c:pt idx="73">
                  <c:v>-938.3218982774421</c:v>
                </c:pt>
                <c:pt idx="74">
                  <c:v>-938.799737740741</c:v>
                </c:pt>
                <c:pt idx="75">
                  <c:v>-939.2569681263902</c:v>
                </c:pt>
                <c:pt idx="76">
                  <c:v>-939.6946241345927</c:v>
                </c:pt>
                <c:pt idx="77">
                  <c:v>-940.1136851578781</c:v>
                </c:pt>
                <c:pt idx="78">
                  <c:v>-940.515078768476</c:v>
                </c:pt>
                <c:pt idx="79">
                  <c:v>-940.8996839239759</c:v>
                </c:pt>
                <c:pt idx="80">
                  <c:v>-941.268333919689</c:v>
                </c:pt>
                <c:pt idx="81">
                  <c:v>-941.6218191128634</c:v>
                </c:pt>
                <c:pt idx="82">
                  <c:v>-941.960889441083</c:v>
                </c:pt>
                <c:pt idx="83">
                  <c:v>-942.2862567545958</c:v>
                </c:pt>
                <c:pt idx="84">
                  <c:v>-942.5985969801766</c:v>
                </c:pt>
                <c:pt idx="85">
                  <c:v>-942.8985521321291</c:v>
                </c:pt>
                <c:pt idx="86">
                  <c:v>-943.1867321843343</c:v>
                </c:pt>
                <c:pt idx="87">
                  <c:v>-943.4637168157474</c:v>
                </c:pt>
                <c:pt idx="88">
                  <c:v>-943.7300570403915</c:v>
                </c:pt>
                <c:pt idx="89">
                  <c:v>-943.9862767317408</c:v>
                </c:pt>
                <c:pt idx="90">
                  <c:v>-944.2328740503431</c:v>
                </c:pt>
                <c:pt idx="91">
                  <c:v>-944.4703227826002</c:v>
                </c:pt>
                <c:pt idx="92">
                  <c:v>-944.699073597838</c:v>
                </c:pt>
                <c:pt idx="93">
                  <c:v>-944.9195552300598</c:v>
                </c:pt>
                <c:pt idx="94">
                  <c:v>-945.1321755901553</c:v>
                </c:pt>
                <c:pt idx="95">
                  <c:v>-945.3373228137722</c:v>
                </c:pt>
                <c:pt idx="96">
                  <c:v>-945.5353662495776</c:v>
                </c:pt>
                <c:pt idx="97">
                  <c:v>-945.7266573920813</c:v>
                </c:pt>
                <c:pt idx="98">
                  <c:v>-945.9115307630684</c:v>
                </c:pt>
                <c:pt idx="99">
                  <c:v>-946.0903047449672</c:v>
                </c:pt>
                <c:pt idx="100">
                  <c:v>-946.2632823694865</c:v>
                </c:pt>
                <c:pt idx="101">
                  <c:v>-946.4307520644024</c:v>
                </c:pt>
                <c:pt idx="102">
                  <c:v>-946.5929883611906</c:v>
                </c:pt>
                <c:pt idx="103">
                  <c:v>-946.7502525659374</c:v>
                </c:pt>
                <c:pt idx="104">
                  <c:v>-946.9027933958179</c:v>
                </c:pt>
                <c:pt idx="105">
                  <c:v>-947.0508475831947</c:v>
                </c:pt>
                <c:pt idx="106">
                  <c:v>-947.1946404492565</c:v>
                </c:pt>
                <c:pt idx="107">
                  <c:v>-947.3343864489758</c:v>
                </c:pt>
                <c:pt idx="108">
                  <c:v>-947.4702896890162</c:v>
                </c:pt>
                <c:pt idx="109">
                  <c:v>-947.602544420105</c:v>
                </c:pt>
                <c:pt idx="110">
                  <c:v>-947.731335505302</c:v>
                </c:pt>
                <c:pt idx="111">
                  <c:v>-947.8568388654481</c:v>
                </c:pt>
                <c:pt idx="112">
                  <c:v>-947.9792219030674</c:v>
                </c:pt>
                <c:pt idx="113">
                  <c:v>-948.098643905784</c:v>
                </c:pt>
                <c:pt idx="114">
                  <c:v>-948.2152564304386</c:v>
                </c:pt>
                <c:pt idx="115">
                  <c:v>-948.3292036688102</c:v>
                </c:pt>
                <c:pt idx="116">
                  <c:v>-948.4406227959071</c:v>
                </c:pt>
                <c:pt idx="117">
                  <c:v>-948.5496443017904</c:v>
                </c:pt>
                <c:pt idx="118">
                  <c:v>-948.6563923075587</c:v>
                </c:pt>
                <c:pt idx="119">
                  <c:v>-948.7609848665755</c:v>
                </c:pt>
              </c:numCache>
            </c:numRef>
          </c:yVal>
          <c:smooth val="0"/>
          <c:extLst xmlns:c16r2="http://schemas.microsoft.com/office/drawing/2015/06/chart">
            <c:ext xmlns:c16="http://schemas.microsoft.com/office/drawing/2014/chart" uri="{C3380CC4-5D6E-409C-BE32-E72D297353CC}">
              <c16:uniqueId val="{00000008-1827-45CC-AB85-C0E355E343B4}"/>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S$3:$ES$122</c:f>
              <c:numCache>
                <c:formatCode>_(* #,##0_);_(* \(#,##0\);_(* "-"??_);_(@_)</c:formatCode>
                <c:ptCount val="120"/>
                <c:pt idx="0">
                  <c:v>0.0</c:v>
                </c:pt>
                <c:pt idx="1">
                  <c:v>-87.18466989488178</c:v>
                </c:pt>
                <c:pt idx="2">
                  <c:v>-164.9466032155635</c:v>
                </c:pt>
                <c:pt idx="3">
                  <c:v>-234.1416676475217</c:v>
                </c:pt>
                <c:pt idx="4">
                  <c:v>-295.6208189581016</c:v>
                </c:pt>
                <c:pt idx="5">
                  <c:v>-350.1971985946718</c:v>
                </c:pt>
                <c:pt idx="6">
                  <c:v>-398.6281761947516</c:v>
                </c:pt>
                <c:pt idx="7">
                  <c:v>-441.6069814629914</c:v>
                </c:pt>
                <c:pt idx="8">
                  <c:v>-479.7603831336634</c:v>
                </c:pt>
                <c:pt idx="9">
                  <c:v>-513.6500583256663</c:v>
                </c:pt>
                <c:pt idx="10">
                  <c:v>-543.7760981646498</c:v>
                </c:pt>
                <c:pt idx="11">
                  <c:v>-570.581637218288</c:v>
                </c:pt>
                <c:pt idx="12">
                  <c:v>-594.4579583501812</c:v>
                </c:pt>
                <c:pt idx="13">
                  <c:v>-627.4504445998489</c:v>
                </c:pt>
                <c:pt idx="14">
                  <c:v>-656.3626324181479</c:v>
                </c:pt>
                <c:pt idx="15">
                  <c:v>-681.8462449853728</c:v>
                </c:pt>
                <c:pt idx="16">
                  <c:v>-704.4201168840384</c:v>
                </c:pt>
                <c:pt idx="17">
                  <c:v>-724.5032505442775</c:v>
                </c:pt>
                <c:pt idx="18">
                  <c:v>-742.4386021865154</c:v>
                </c:pt>
                <c:pt idx="19">
                  <c:v>-758.5103152870294</c:v>
                </c:pt>
                <c:pt idx="20">
                  <c:v>-772.9563500422494</c:v>
                </c:pt>
                <c:pt idx="21">
                  <c:v>-785.9778578225424</c:v>
                </c:pt>
                <c:pt idx="22">
                  <c:v>-797.7462370067234</c:v>
                </c:pt>
                <c:pt idx="23">
                  <c:v>-808.4085224803379</c:v>
                </c:pt>
                <c:pt idx="24">
                  <c:v>-818.0915651624679</c:v>
                </c:pt>
                <c:pt idx="25">
                  <c:v>-826.9053225699533</c:v>
                </c:pt>
                <c:pt idx="26">
                  <c:v>-834.9658657281263</c:v>
                </c:pt>
                <c:pt idx="27">
                  <c:v>-842.3510909191182</c:v>
                </c:pt>
                <c:pt idx="28">
                  <c:v>-849.1298688400957</c:v>
                </c:pt>
                <c:pt idx="29">
                  <c:v>-855.3632058048651</c:v>
                </c:pt>
                <c:pt idx="30">
                  <c:v>-861.1051921989514</c:v>
                </c:pt>
                <c:pt idx="31">
                  <c:v>-866.403832059439</c:v>
                </c:pt>
                <c:pt idx="32">
                  <c:v>-871.301769778065</c:v>
                </c:pt>
                <c:pt idx="33">
                  <c:v>-875.8369272810883</c:v>
                </c:pt>
                <c:pt idx="34">
                  <c:v>-880.0430631334574</c:v>
                </c:pt>
                <c:pt idx="35">
                  <c:v>-883.9502634327569</c:v>
                </c:pt>
                <c:pt idx="36">
                  <c:v>-887.5853730309166</c:v>
                </c:pt>
                <c:pt idx="37">
                  <c:v>-890.972374497133</c:v>
                </c:pt>
                <c:pt idx="38">
                  <c:v>-894.1327212766736</c:v>
                </c:pt>
                <c:pt idx="39">
                  <c:v>-897.0856664428984</c:v>
                </c:pt>
                <c:pt idx="40">
                  <c:v>-899.848470300266</c:v>
                </c:pt>
                <c:pt idx="41">
                  <c:v>-902.4366313134356</c:v>
                </c:pt>
                <c:pt idx="42">
                  <c:v>-904.8640889737751</c:v>
                </c:pt>
                <c:pt idx="43">
                  <c:v>-907.1434019083131</c:v>
                </c:pt>
                <c:pt idx="44">
                  <c:v>-909.285904368829</c:v>
                </c:pt>
                <c:pt idx="45">
                  <c:v>-911.3018438198344</c:v>
                </c:pt>
                <c:pt idx="46">
                  <c:v>-913.2005019865125</c:v>
                </c:pt>
                <c:pt idx="47">
                  <c:v>-914.990301417352</c:v>
                </c:pt>
                <c:pt idx="48">
                  <c:v>-916.678899352821</c:v>
                </c:pt>
                <c:pt idx="49">
                  <c:v>-918.273270463823</c:v>
                </c:pt>
                <c:pt idx="50">
                  <c:v>-919.779779826555</c:v>
                </c:pt>
                <c:pt idx="51">
                  <c:v>-921.2042473289625</c:v>
                </c:pt>
                <c:pt idx="52">
                  <c:v>-922.5520046179422</c:v>
                </c:pt>
                <c:pt idx="53">
                  <c:v>-923.8279453440464</c:v>
                </c:pt>
                <c:pt idx="54">
                  <c:v>-925.0365696136429</c:v>
                </c:pt>
                <c:pt idx="55">
                  <c:v>-926.1820233489781</c:v>
                </c:pt>
                <c:pt idx="56">
                  <c:v>-927.268133169769</c:v>
                </c:pt>
                <c:pt idx="57">
                  <c:v>-928.298437334796</c:v>
                </c:pt>
                <c:pt idx="58">
                  <c:v>-929.2762132159714</c:v>
                </c:pt>
                <c:pt idx="59">
                  <c:v>-930.204501719562</c:v>
                </c:pt>
                <c:pt idx="60">
                  <c:v>-931.0861290185054</c:v>
                </c:pt>
                <c:pt idx="61">
                  <c:v>-931.9237259152712</c:v>
                </c:pt>
                <c:pt idx="62">
                  <c:v>-932.7197451157153</c:v>
                </c:pt>
                <c:pt idx="63">
                  <c:v>-933.476476660137</c:v>
                </c:pt>
                <c:pt idx="64">
                  <c:v>-934.1960617277731</c:v>
                </c:pt>
                <c:pt idx="65">
                  <c:v>-934.8805050047354</c:v>
                </c:pt>
                <c:pt idx="66">
                  <c:v>-935.5316857820341</c:v>
                </c:pt>
                <c:pt idx="67">
                  <c:v>-936.1513679303187</c:v>
                </c:pt>
                <c:pt idx="68">
                  <c:v>-936.7412088801379</c:v>
                </c:pt>
                <c:pt idx="69">
                  <c:v>-937.302767721113</c:v>
                </c:pt>
                <c:pt idx="70">
                  <c:v>-937.8375125194979</c:v>
                </c:pt>
                <c:pt idx="71">
                  <c:v>-938.346826941918</c:v>
                </c:pt>
                <c:pt idx="72">
                  <c:v>-938.8320162623274</c:v>
                </c:pt>
                <c:pt idx="73">
                  <c:v>-939.2943128200981</c:v>
                </c:pt>
                <c:pt idx="74">
                  <c:v>-939.734880989156</c:v>
                </c:pt>
                <c:pt idx="75">
                  <c:v>-940.1548217107934</c:v>
                </c:pt>
                <c:pt idx="76">
                  <c:v>-940.5551766367242</c:v>
                </c:pt>
                <c:pt idx="77">
                  <c:v>-940.9369319233884</c:v>
                </c:pt>
                <c:pt idx="78">
                  <c:v>-941.301021713757</c:v>
                </c:pt>
                <c:pt idx="79">
                  <c:v>-941.648331338671</c:v>
                </c:pt>
                <c:pt idx="80">
                  <c:v>-941.9797002659655</c:v>
                </c:pt>
                <c:pt idx="81">
                  <c:v>-942.295924822563</c:v>
                </c:pt>
                <c:pt idx="82">
                  <c:v>-942.5977607116334</c:v>
                </c:pt>
                <c:pt idx="83">
                  <c:v>-942.8859253445768</c:v>
                </c:pt>
                <c:pt idx="84">
                  <c:v>-943.1611000052924</c:v>
                </c:pt>
                <c:pt idx="85">
                  <c:v>-943.4239318622918</c:v>
                </c:pt>
                <c:pt idx="86">
                  <c:v>-943.6750358424553</c:v>
                </c:pt>
                <c:pt idx="87">
                  <c:v>-943.914996378793</c:v>
                </c:pt>
                <c:pt idx="88">
                  <c:v>-944.1443690431583</c:v>
                </c:pt>
                <c:pt idx="89">
                  <c:v>-944.3636820737851</c:v>
                </c:pt>
                <c:pt idx="90">
                  <c:v>-944.57343780639</c:v>
                </c:pt>
                <c:pt idx="91">
                  <c:v>-944.7741140167506</c:v>
                </c:pt>
                <c:pt idx="92">
                  <c:v>-944.9661651818125</c:v>
                </c:pt>
                <c:pt idx="93">
                  <c:v>-945.1500236657212</c:v>
                </c:pt>
                <c:pt idx="94">
                  <c:v>-945.32610083639</c:v>
                </c:pt>
                <c:pt idx="95">
                  <c:v>-945.494788117978</c:v>
                </c:pt>
                <c:pt idx="96">
                  <c:v>-945.6564579837424</c:v>
                </c:pt>
                <c:pt idx="97">
                  <c:v>-945.8114648936346</c:v>
                </c:pt>
                <c:pt idx="98">
                  <c:v>-945.9601461804237</c:v>
                </c:pt>
                <c:pt idx="99">
                  <c:v>-946.1028228878754</c:v>
                </c:pt>
                <c:pt idx="100">
                  <c:v>-946.239800564123</c:v>
                </c:pt>
                <c:pt idx="101">
                  <c:v>-946.3713700132398</c:v>
                </c:pt>
                <c:pt idx="102">
                  <c:v>-946.4978080075525</c:v>
                </c:pt>
                <c:pt idx="103">
                  <c:v>-946.6193779632285</c:v>
                </c:pt>
                <c:pt idx="104">
                  <c:v>-946.736330581343</c:v>
                </c:pt>
                <c:pt idx="105">
                  <c:v>-946.8489044565023</c:v>
                </c:pt>
                <c:pt idx="106">
                  <c:v>-946.9573266549271</c:v>
                </c:pt>
                <c:pt idx="107">
                  <c:v>-947.0618132637811</c:v>
                </c:pt>
                <c:pt idx="108">
                  <c:v>-947.1625699132974</c:v>
                </c:pt>
                <c:pt idx="109">
                  <c:v>-947.259792273358</c:v>
                </c:pt>
                <c:pt idx="110">
                  <c:v>-947.3536665257874</c:v>
                </c:pt>
                <c:pt idx="111">
                  <c:v>-947.4443698137774</c:v>
                </c:pt>
                <c:pt idx="112">
                  <c:v>-947.5320706696048</c:v>
                </c:pt>
                <c:pt idx="113">
                  <c:v>-947.6169294218074</c:v>
                </c:pt>
                <c:pt idx="114">
                  <c:v>-947.699098582912</c:v>
                </c:pt>
                <c:pt idx="115">
                  <c:v>-947.778723218663</c:v>
                </c:pt>
                <c:pt idx="116">
                  <c:v>-947.8559412997379</c:v>
                </c:pt>
                <c:pt idx="117">
                  <c:v>-947.930884036818</c:v>
                </c:pt>
                <c:pt idx="118">
                  <c:v>-948.0036761998267</c:v>
                </c:pt>
                <c:pt idx="119">
                  <c:v>-948.0744364221735</c:v>
                </c:pt>
              </c:numCache>
            </c:numRef>
          </c:yVal>
          <c:smooth val="0"/>
          <c:extLst xmlns:c16r2="http://schemas.microsoft.com/office/drawing/2015/06/chart">
            <c:ext xmlns:c16="http://schemas.microsoft.com/office/drawing/2014/chart" uri="{C3380CC4-5D6E-409C-BE32-E72D297353CC}">
              <c16:uniqueId val="{00000009-1827-45CC-AB85-C0E355E343B4}"/>
            </c:ext>
          </c:extLst>
        </c:ser>
        <c:dLbls>
          <c:showLegendKey val="0"/>
          <c:showVal val="0"/>
          <c:showCatName val="0"/>
          <c:showSerName val="0"/>
          <c:showPercent val="0"/>
          <c:showBubbleSize val="0"/>
        </c:dLbls>
        <c:axId val="-1148782208"/>
        <c:axId val="-736195824"/>
      </c:scatterChart>
      <c:valAx>
        <c:axId val="-1148782208"/>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736195824"/>
        <c:crosses val="autoZero"/>
        <c:crossBetween val="midCat"/>
      </c:valAx>
      <c:valAx>
        <c:axId val="-736195824"/>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148782208"/>
        <c:crosses val="autoZero"/>
        <c:crossBetween val="midCat"/>
      </c:valAx>
    </c:plotArea>
    <c:legend>
      <c:legendPos val="r"/>
      <c:layout>
        <c:manualLayout>
          <c:xMode val="edge"/>
          <c:yMode val="edge"/>
          <c:x val="0.829060818755122"/>
          <c:y val="0.0337387110162491"/>
          <c:w val="0.134740086222254"/>
          <c:h val="0.923773206358894"/>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Hero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F$3:$F$122</c:f>
              <c:numCache>
                <c:formatCode>_(* #,##0_);_(* \(#,##0\);_(* "-"??_);_(@_)</c:formatCode>
                <c:ptCount val="120"/>
                <c:pt idx="0">
                  <c:v>0.0</c:v>
                </c:pt>
                <c:pt idx="1">
                  <c:v>150.9323148439293</c:v>
                </c:pt>
                <c:pt idx="2">
                  <c:v>282.0303654498589</c:v>
                </c:pt>
                <c:pt idx="3">
                  <c:v>396.1579336914246</c:v>
                </c:pt>
                <c:pt idx="4">
                  <c:v>495.7401804990241</c:v>
                </c:pt>
                <c:pt idx="5">
                  <c:v>582.8319776400717</c:v>
                </c:pt>
                <c:pt idx="6">
                  <c:v>659.175788375908</c:v>
                </c:pt>
                <c:pt idx="7">
                  <c:v>726.250543250166</c:v>
                </c:pt>
                <c:pt idx="8">
                  <c:v>785.3128515233111</c:v>
                </c:pt>
                <c:pt idx="9">
                  <c:v>837.4317150853734</c:v>
                </c:pt>
                <c:pt idx="10">
                  <c:v>883.5177505024412</c:v>
                </c:pt>
                <c:pt idx="11">
                  <c:v>924.347779616161</c:v>
                </c:pt>
                <c:pt idx="12">
                  <c:v>960.5855207644684</c:v>
                </c:pt>
                <c:pt idx="13">
                  <c:v>1013.055145745339</c:v>
                </c:pt>
                <c:pt idx="14">
                  <c:v>1058.72384250045</c:v>
                </c:pt>
                <c:pt idx="15">
                  <c:v>1098.754445626295</c:v>
                </c:pt>
                <c:pt idx="16">
                  <c:v>1134.052963540013</c:v>
                </c:pt>
                <c:pt idx="17">
                  <c:v>1165.33517249973</c:v>
                </c:pt>
                <c:pt idx="18">
                  <c:v>1193.174273304775</c:v>
                </c:pt>
                <c:pt idx="19">
                  <c:v>1218.035265973591</c:v>
                </c:pt>
                <c:pt idx="20">
                  <c:v>1240.299969236485</c:v>
                </c:pt>
                <c:pt idx="21">
                  <c:v>1260.285414397094</c:v>
                </c:pt>
                <c:pt idx="22">
                  <c:v>1278.257516642727</c:v>
                </c:pt>
                <c:pt idx="23">
                  <c:v>1294.441355467477</c:v>
                </c:pt>
                <c:pt idx="24">
                  <c:v>1309.029000031665</c:v>
                </c:pt>
                <c:pt idx="25">
                  <c:v>1322.18554042738</c:v>
                </c:pt>
                <c:pt idx="26">
                  <c:v>1334.088842865766</c:v>
                </c:pt>
                <c:pt idx="27">
                  <c:v>1344.853156611334</c:v>
                </c:pt>
                <c:pt idx="28">
                  <c:v>1354.57967857604</c:v>
                </c:pt>
                <c:pt idx="29">
                  <c:v>1363.358374437317</c:v>
                </c:pt>
                <c:pt idx="30">
                  <c:v>1371.269438447574</c:v>
                </c:pt>
                <c:pt idx="31">
                  <c:v>1378.384542187022</c:v>
                </c:pt>
                <c:pt idx="32">
                  <c:v>1384.767906178634</c:v>
                </c:pt>
                <c:pt idx="33">
                  <c:v>1390.47722187922</c:v>
                </c:pt>
                <c:pt idx="34">
                  <c:v>1395.564446819366</c:v>
                </c:pt>
                <c:pt idx="35">
                  <c:v>1400.0764918491</c:v>
                </c:pt>
                <c:pt idx="36">
                  <c:v>1404.055816347275</c:v>
                </c:pt>
                <c:pt idx="37">
                  <c:v>1407.540944720117</c:v>
                </c:pt>
                <c:pt idx="38">
                  <c:v>1410.566915426775</c:v>
                </c:pt>
                <c:pt idx="39">
                  <c:v>1413.165732935582</c:v>
                </c:pt>
                <c:pt idx="40">
                  <c:v>1415.366623037237</c:v>
                </c:pt>
                <c:pt idx="41">
                  <c:v>1417.196338496497</c:v>
                </c:pt>
                <c:pt idx="42">
                  <c:v>1418.679425776988</c:v>
                </c:pt>
                <c:pt idx="43">
                  <c:v>1419.838458010242</c:v>
                </c:pt>
                <c:pt idx="44">
                  <c:v>1420.694238947289</c:v>
                </c:pt>
                <c:pt idx="45">
                  <c:v>1421.265981900726</c:v>
                </c:pt>
                <c:pt idx="46">
                  <c:v>1421.571467079393</c:v>
                </c:pt>
                <c:pt idx="47">
                  <c:v>1421.62718021402</c:v>
                </c:pt>
                <c:pt idx="48">
                  <c:v>1421.44843495067</c:v>
                </c:pt>
                <c:pt idx="49">
                  <c:v>1421.04948113447</c:v>
                </c:pt>
                <c:pt idx="50">
                  <c:v>1420.443600806851</c:v>
                </c:pt>
                <c:pt idx="51">
                  <c:v>1419.643193485813</c:v>
                </c:pt>
                <c:pt idx="52">
                  <c:v>1418.659852189006</c:v>
                </c:pt>
                <c:pt idx="53">
                  <c:v>1417.504431100572</c:v>
                </c:pt>
                <c:pt idx="54">
                  <c:v>1416.187106076777</c:v>
                </c:pt>
                <c:pt idx="55">
                  <c:v>1414.717428862616</c:v>
                </c:pt>
                <c:pt idx="56">
                  <c:v>1413.104375776123</c:v>
                </c:pt>
                <c:pt idx="57">
                  <c:v>1411.35639151877</c:v>
                </c:pt>
                <c:pt idx="58">
                  <c:v>1409.481428685564</c:v>
                </c:pt>
                <c:pt idx="59">
                  <c:v>1407.486983474924</c:v>
                </c:pt>
                <c:pt idx="60">
                  <c:v>1405.380128034907</c:v>
                </c:pt>
                <c:pt idx="61">
                  <c:v>1403.167539827306</c:v>
                </c:pt>
                <c:pt idx="62">
                  <c:v>1400.855528343365</c:v>
                </c:pt>
                <c:pt idx="63">
                  <c:v>1398.450059463413</c:v>
                </c:pt>
                <c:pt idx="64">
                  <c:v>1395.956777716688</c:v>
                </c:pt>
                <c:pt idx="65">
                  <c:v>1393.38102666654</c:v>
                </c:pt>
                <c:pt idx="66">
                  <c:v>1390.727867618391</c:v>
                </c:pt>
                <c:pt idx="67">
                  <c:v>1388.002096824475</c:v>
                </c:pt>
                <c:pt idx="68">
                  <c:v>1385.208261338671</c:v>
                </c:pt>
                <c:pt idx="69">
                  <c:v>1382.350673656648</c:v>
                </c:pt>
                <c:pt idx="70">
                  <c:v>1379.433425260777</c:v>
                </c:pt>
                <c:pt idx="71">
                  <c:v>1376.460399175447</c:v>
                </c:pt>
                <c:pt idx="72">
                  <c:v>1373.4352816264</c:v>
                </c:pt>
                <c:pt idx="73">
                  <c:v>1370.361572887048</c:v>
                </c:pt>
                <c:pt idx="74">
                  <c:v>1367.242597385592</c:v>
                </c:pt>
                <c:pt idx="75">
                  <c:v>1364.08151313855</c:v>
                </c:pt>
                <c:pt idx="76">
                  <c:v>1360.881320569199</c:v>
                </c:pt>
                <c:pt idx="77">
                  <c:v>1357.644870763177</c:v>
                </c:pt>
                <c:pt idx="78">
                  <c:v>1354.374873207959</c:v>
                </c:pt>
                <c:pt idx="79">
                  <c:v>1351.073903058098</c:v>
                </c:pt>
                <c:pt idx="80">
                  <c:v>1347.744407963766</c:v>
                </c:pt>
                <c:pt idx="81">
                  <c:v>1344.388714496446</c:v>
                </c:pt>
                <c:pt idx="82">
                  <c:v>1341.0090342022</c:v>
                </c:pt>
                <c:pt idx="83">
                  <c:v>1337.607469310038</c:v>
                </c:pt>
                <c:pt idx="84">
                  <c:v>1334.186018120236</c:v>
                </c:pt>
                <c:pt idx="85">
                  <c:v>1330.746580095225</c:v>
                </c:pt>
                <c:pt idx="86">
                  <c:v>1327.290960673466</c:v>
                </c:pt>
                <c:pt idx="87">
                  <c:v>1323.820875825028</c:v>
                </c:pt>
                <c:pt idx="88">
                  <c:v>1320.33795636586</c:v>
                </c:pt>
                <c:pt idx="89">
                  <c:v>1316.843752046298</c:v>
                </c:pt>
                <c:pt idx="90">
                  <c:v>1313.339735428103</c:v>
                </c:pt>
                <c:pt idx="91">
                  <c:v>1309.827305563055</c:v>
                </c:pt>
                <c:pt idx="92">
                  <c:v>1306.307791485165</c:v>
                </c:pt>
                <c:pt idx="93">
                  <c:v>1302.782455527595</c:v>
                </c:pt>
                <c:pt idx="94">
                  <c:v>1299.252496474493</c:v>
                </c:pt>
                <c:pt idx="95">
                  <c:v>1295.719052557246</c:v>
                </c:pt>
                <c:pt idx="96">
                  <c:v>1292.183204303908</c:v>
                </c:pt>
                <c:pt idx="97">
                  <c:v>1288.64597724997</c:v>
                </c:pt>
                <c:pt idx="98">
                  <c:v>1285.108344518034</c:v>
                </c:pt>
                <c:pt idx="99">
                  <c:v>1281.571229273483</c:v>
                </c:pt>
                <c:pt idx="100">
                  <c:v>1278.035507062712</c:v>
                </c:pt>
                <c:pt idx="101">
                  <c:v>1274.50200804011</c:v>
                </c:pt>
                <c:pt idx="102">
                  <c:v>1270.97151908954</c:v>
                </c:pt>
                <c:pt idx="103">
                  <c:v>1267.444785845755</c:v>
                </c:pt>
                <c:pt idx="104">
                  <c:v>1263.922514620774</c:v>
                </c:pt>
                <c:pt idx="105">
                  <c:v>1260.405374240062</c:v>
                </c:pt>
                <c:pt idx="106">
                  <c:v>1256.893997792954</c:v>
                </c:pt>
                <c:pt idx="107">
                  <c:v>1253.388984301565</c:v>
                </c:pt>
                <c:pt idx="108">
                  <c:v>1249.890900312185</c:v>
                </c:pt>
                <c:pt idx="109">
                  <c:v>1246.400281412915</c:v>
                </c:pt>
                <c:pt idx="110">
                  <c:v>1242.917633681127</c:v>
                </c:pt>
                <c:pt idx="111">
                  <c:v>1239.44343506407</c:v>
                </c:pt>
                <c:pt idx="112">
                  <c:v>1235.978136695865</c:v>
                </c:pt>
                <c:pt idx="113">
                  <c:v>1232.522164153861</c:v>
                </c:pt>
                <c:pt idx="114">
                  <c:v>1229.07591865724</c:v>
                </c:pt>
                <c:pt idx="115">
                  <c:v>1225.639778210561</c:v>
                </c:pt>
                <c:pt idx="116">
                  <c:v>1222.214098694863</c:v>
                </c:pt>
                <c:pt idx="117">
                  <c:v>1218.799214908718</c:v>
                </c:pt>
                <c:pt idx="118">
                  <c:v>1215.3954415616</c:v>
                </c:pt>
                <c:pt idx="119">
                  <c:v>1212.003074221754</c:v>
                </c:pt>
              </c:numCache>
            </c:numRef>
          </c:yVal>
          <c:smooth val="0"/>
          <c:extLst xmlns:c16r2="http://schemas.microsoft.com/office/drawing/2015/06/chart">
            <c:ext xmlns:c16="http://schemas.microsoft.com/office/drawing/2014/chart" uri="{C3380CC4-5D6E-409C-BE32-E72D297353CC}">
              <c16:uniqueId val="{00000000-E2AB-40AD-9A67-9BCF87F2D801}"/>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V$3:$V$122</c:f>
              <c:numCache>
                <c:formatCode>_(* #,##0_);_(* \(#,##0\);_(* "-"??_);_(@_)</c:formatCode>
                <c:ptCount val="120"/>
                <c:pt idx="0">
                  <c:v>0.0</c:v>
                </c:pt>
                <c:pt idx="1">
                  <c:v>188.6653935549111</c:v>
                </c:pt>
                <c:pt idx="2">
                  <c:v>352.4583808861457</c:v>
                </c:pt>
                <c:pt idx="3">
                  <c:v>494.9714186986502</c:v>
                </c:pt>
                <c:pt idx="4">
                  <c:v>619.246436528317</c:v>
                </c:pt>
                <c:pt idx="5">
                  <c:v>727.8606808726994</c:v>
                </c:pt>
                <c:pt idx="6">
                  <c:v>822.9994112512107</c:v>
                </c:pt>
                <c:pt idx="7">
                  <c:v>906.5172725351108</c:v>
                </c:pt>
                <c:pt idx="8">
                  <c:v>979.9900325358505</c:v>
                </c:pt>
                <c:pt idx="9">
                  <c:v>1044.758154128085</c:v>
                </c:pt>
                <c:pt idx="10">
                  <c:v>1101.963467602634</c:v>
                </c:pt>
                <c:pt idx="11">
                  <c:v>1152.580025695838</c:v>
                </c:pt>
                <c:pt idx="12">
                  <c:v>1197.440061930445</c:v>
                </c:pt>
                <c:pt idx="13">
                  <c:v>1262.576013116817</c:v>
                </c:pt>
                <c:pt idx="14">
                  <c:v>1319.188105542061</c:v>
                </c:pt>
                <c:pt idx="15">
                  <c:v>1368.733577538483</c:v>
                </c:pt>
                <c:pt idx="16">
                  <c:v>1412.347922850849</c:v>
                </c:pt>
                <c:pt idx="17">
                  <c:v>1450.92830507987</c:v>
                </c:pt>
                <c:pt idx="18">
                  <c:v>1485.193253911139</c:v>
                </c:pt>
                <c:pt idx="19">
                  <c:v>1515.72572562374</c:v>
                </c:pt>
                <c:pt idx="20">
                  <c:v>1543.004445829911</c:v>
                </c:pt>
                <c:pt idx="21">
                  <c:v>1567.42695302501</c:v>
                </c:pt>
                <c:pt idx="22">
                  <c:v>1589.32672650052</c:v>
                </c:pt>
                <c:pt idx="23">
                  <c:v>1608.98606654712</c:v>
                </c:pt>
                <c:pt idx="24">
                  <c:v>1626.645899121734</c:v>
                </c:pt>
                <c:pt idx="25">
                  <c:v>1642.513332913021</c:v>
                </c:pt>
                <c:pt idx="26">
                  <c:v>1656.811367579596</c:v>
                </c:pt>
                <c:pt idx="27">
                  <c:v>1669.683395357392</c:v>
                </c:pt>
                <c:pt idx="28">
                  <c:v>1681.256440340891</c:v>
                </c:pt>
                <c:pt idx="29">
                  <c:v>1691.643440867907</c:v>
                </c:pt>
                <c:pt idx="30">
                  <c:v>1700.945079360987</c:v>
                </c:pt>
                <c:pt idx="31">
                  <c:v>1709.251347646528</c:v>
                </c:pt>
                <c:pt idx="32">
                  <c:v>1716.642890267471</c:v>
                </c:pt>
                <c:pt idx="33">
                  <c:v>1723.192160276451</c:v>
                </c:pt>
                <c:pt idx="34">
                  <c:v>1728.964416052214</c:v>
                </c:pt>
                <c:pt idx="35">
                  <c:v>1734.018582897887</c:v>
                </c:pt>
                <c:pt idx="36">
                  <c:v>1738.407999295785</c:v>
                </c:pt>
                <c:pt idx="37">
                  <c:v>1742.18106451722</c:v>
                </c:pt>
                <c:pt idx="38">
                  <c:v>1745.381801671102</c:v>
                </c:pt>
                <c:pt idx="39">
                  <c:v>1748.050424225091</c:v>
                </c:pt>
                <c:pt idx="40">
                  <c:v>1750.223656524973</c:v>
                </c:pt>
                <c:pt idx="41">
                  <c:v>1751.935117138786</c:v>
                </c:pt>
                <c:pt idx="42">
                  <c:v>1753.215653411113</c:v>
                </c:pt>
                <c:pt idx="43">
                  <c:v>1754.093633707907</c:v>
                </c:pt>
                <c:pt idx="44">
                  <c:v>1754.595203288998</c:v>
                </c:pt>
                <c:pt idx="45">
                  <c:v>1754.74450883016</c:v>
                </c:pt>
                <c:pt idx="46">
                  <c:v>1754.563895857786</c:v>
                </c:pt>
                <c:pt idx="47">
                  <c:v>1754.074082727972</c:v>
                </c:pt>
                <c:pt idx="48">
                  <c:v>1753.294314253769</c:v>
                </c:pt>
                <c:pt idx="49">
                  <c:v>1752.242497640373</c:v>
                </c:pt>
                <c:pt idx="50">
                  <c:v>1750.935323013098</c:v>
                </c:pt>
                <c:pt idx="51">
                  <c:v>1749.388370505147</c:v>
                </c:pt>
                <c:pt idx="52">
                  <c:v>1747.61620573442</c:v>
                </c:pt>
                <c:pt idx="53">
                  <c:v>1745.632464799353</c:v>
                </c:pt>
                <c:pt idx="54">
                  <c:v>1743.449930291266</c:v>
                </c:pt>
                <c:pt idx="55">
                  <c:v>1741.080599416412</c:v>
                </c:pt>
                <c:pt idx="56">
                  <c:v>1738.535745176425</c:v>
                </c:pt>
                <c:pt idx="57">
                  <c:v>1735.82597143262</c:v>
                </c:pt>
                <c:pt idx="58">
                  <c:v>1732.961262573224</c:v>
                </c:pt>
                <c:pt idx="59">
                  <c:v>1729.95102841066</c:v>
                </c:pt>
                <c:pt idx="60">
                  <c:v>1726.804144856299</c:v>
                </c:pt>
                <c:pt idx="61">
                  <c:v>1723.528990851132</c:v>
                </c:pt>
                <c:pt idx="62">
                  <c:v>1720.133481970923</c:v>
                </c:pt>
                <c:pt idx="63">
                  <c:v>1716.625101072505</c:v>
                </c:pt>
                <c:pt idx="64">
                  <c:v>1713.010926302676</c:v>
                </c:pt>
                <c:pt idx="65">
                  <c:v>1709.29765675217</c:v>
                </c:pt>
                <c:pt idx="66">
                  <c:v>1705.491636002349</c:v>
                </c:pt>
                <c:pt idx="67">
                  <c:v>1701.598873783007</c:v>
                </c:pt>
                <c:pt idx="68">
                  <c:v>1697.625065933624</c:v>
                </c:pt>
                <c:pt idx="69">
                  <c:v>1693.575612837832</c:v>
                </c:pt>
                <c:pt idx="70">
                  <c:v>1689.455636480967</c:v>
                </c:pt>
                <c:pt idx="71">
                  <c:v>1685.269996263366</c:v>
                </c:pt>
                <c:pt idx="72">
                  <c:v>1681.023303686889</c:v>
                </c:pt>
                <c:pt idx="73">
                  <c:v>1676.719936018905</c:v>
                </c:pt>
                <c:pt idx="74">
                  <c:v>1672.364049026362</c:v>
                </c:pt>
                <c:pt idx="75">
                  <c:v>1667.95958886239</c:v>
                </c:pt>
                <c:pt idx="76">
                  <c:v>1663.510303178935</c:v>
                </c:pt>
                <c:pt idx="77">
                  <c:v>1659.019751530986</c:v>
                </c:pt>
                <c:pt idx="78">
                  <c:v>1654.49131513121</c:v>
                </c:pt>
                <c:pt idx="79">
                  <c:v>1649.92820600749</c:v>
                </c:pt>
                <c:pt idx="80">
                  <c:v>1645.333475610684</c:v>
                </c:pt>
                <c:pt idx="81">
                  <c:v>1640.710022915035</c:v>
                </c:pt>
                <c:pt idx="82">
                  <c:v>1636.060602049568</c:v>
                </c:pt>
                <c:pt idx="83">
                  <c:v>1631.387829495031</c:v>
                </c:pt>
                <c:pt idx="84">
                  <c:v>1626.694190877677</c:v>
                </c:pt>
                <c:pt idx="85">
                  <c:v>1621.982047388251</c:v>
                </c:pt>
                <c:pt idx="86">
                  <c:v>1617.253641851991</c:v>
                </c:pt>
                <c:pt idx="87">
                  <c:v>1612.51110447307</c:v>
                </c:pt>
                <c:pt idx="88">
                  <c:v>1607.756458274926</c:v>
                </c:pt>
                <c:pt idx="89">
                  <c:v>1602.991624256062</c:v>
                </c:pt>
                <c:pt idx="90">
                  <c:v>1598.218426279198</c:v>
                </c:pt>
                <c:pt idx="91">
                  <c:v>1593.43859571032</c:v>
                </c:pt>
                <c:pt idx="92">
                  <c:v>1588.653775822706</c:v>
                </c:pt>
                <c:pt idx="93">
                  <c:v>1583.865525979924</c:v>
                </c:pt>
                <c:pt idx="94">
                  <c:v>1579.075325610681</c:v>
                </c:pt>
                <c:pt idx="95">
                  <c:v>1574.284577987461</c:v>
                </c:pt>
                <c:pt idx="96">
                  <c:v>1569.494613820002</c:v>
                </c:pt>
                <c:pt idx="97">
                  <c:v>1564.706694673888</c:v>
                </c:pt>
                <c:pt idx="98">
                  <c:v>1559.922016223807</c:v>
                </c:pt>
                <c:pt idx="99">
                  <c:v>1555.141711350386</c:v>
                </c:pt>
                <c:pt idx="100">
                  <c:v>1550.3668530889</c:v>
                </c:pt>
                <c:pt idx="101">
                  <c:v>1545.59845743764</c:v>
                </c:pt>
                <c:pt idx="102">
                  <c:v>1540.837486033193</c:v>
                </c:pt>
                <c:pt idx="103">
                  <c:v>1536.084848699487</c:v>
                </c:pt>
                <c:pt idx="104">
                  <c:v>1531.341405876956</c:v>
                </c:pt>
                <c:pt idx="105">
                  <c:v>1526.60797093788</c:v>
                </c:pt>
                <c:pt idx="106">
                  <c:v>1521.885312393566</c:v>
                </c:pt>
                <c:pt idx="107">
                  <c:v>1517.174155998667</c:v>
                </c:pt>
                <c:pt idx="108">
                  <c:v>1512.47518675771</c:v>
                </c:pt>
                <c:pt idx="109">
                  <c:v>1507.789050838572</c:v>
                </c:pt>
                <c:pt idx="110">
                  <c:v>1503.116357397387</c:v>
                </c:pt>
                <c:pt idx="111">
                  <c:v>1498.457680319148</c:v>
                </c:pt>
                <c:pt idx="112">
                  <c:v>1493.813559877997</c:v>
                </c:pt>
                <c:pt idx="113">
                  <c:v>1489.184504321047</c:v>
                </c:pt>
                <c:pt idx="114">
                  <c:v>1484.570991379306</c:v>
                </c:pt>
                <c:pt idx="115">
                  <c:v>1479.973469709163</c:v>
                </c:pt>
                <c:pt idx="116">
                  <c:v>1475.392360267672</c:v>
                </c:pt>
                <c:pt idx="117">
                  <c:v>1470.828057624695</c:v>
                </c:pt>
                <c:pt idx="118">
                  <c:v>1466.280931214895</c:v>
                </c:pt>
                <c:pt idx="119">
                  <c:v>1461.751326532323</c:v>
                </c:pt>
              </c:numCache>
            </c:numRef>
          </c:yVal>
          <c:smooth val="0"/>
          <c:extLst xmlns:c16r2="http://schemas.microsoft.com/office/drawing/2015/06/chart">
            <c:ext xmlns:c16="http://schemas.microsoft.com/office/drawing/2014/chart" uri="{C3380CC4-5D6E-409C-BE32-E72D297353CC}">
              <c16:uniqueId val="{00000001-E2AB-40AD-9A67-9BCF87F2D801}"/>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L$3:$AL$122</c:f>
              <c:numCache>
                <c:formatCode>_(* #,##0_);_(* \(#,##0\);_(* "-"??_);_(@_)</c:formatCode>
                <c:ptCount val="120"/>
                <c:pt idx="0">
                  <c:v>0.0</c:v>
                </c:pt>
                <c:pt idx="1">
                  <c:v>150.9057644811587</c:v>
                </c:pt>
                <c:pt idx="2">
                  <c:v>281.9572840847108</c:v>
                </c:pt>
                <c:pt idx="3">
                  <c:v>396.0242503758604</c:v>
                </c:pt>
                <c:pt idx="4">
                  <c:v>495.5365668117456</c:v>
                </c:pt>
                <c:pt idx="5">
                  <c:v>582.5528885207818</c:v>
                </c:pt>
                <c:pt idx="6">
                  <c:v>658.818676570395</c:v>
                </c:pt>
                <c:pt idx="7">
                  <c:v>725.8152180747161</c:v>
                </c:pt>
                <c:pt idx="8">
                  <c:v>784.8009571723442</c:v>
                </c:pt>
                <c:pt idx="9">
                  <c:v>836.8463076457674</c:v>
                </c:pt>
                <c:pt idx="10">
                  <c:v>882.8629562336679</c:v>
                </c:pt>
                <c:pt idx="11">
                  <c:v>923.6285199547497</c:v>
                </c:pt>
                <c:pt idx="12">
                  <c:v>959.8072919691871</c:v>
                </c:pt>
                <c:pt idx="13">
                  <c:v>1012.223465735617</c:v>
                </c:pt>
                <c:pt idx="14">
                  <c:v>1057.847184095753</c:v>
                </c:pt>
                <c:pt idx="15">
                  <c:v>1097.840595002014</c:v>
                </c:pt>
                <c:pt idx="16">
                  <c:v>1133.109247408563</c:v>
                </c:pt>
                <c:pt idx="17">
                  <c:v>1164.368595242806</c:v>
                </c:pt>
                <c:pt idx="18">
                  <c:v>1192.191596668519</c:v>
                </c:pt>
                <c:pt idx="19">
                  <c:v>1217.043052881466</c:v>
                </c:pt>
                <c:pt idx="20">
                  <c:v>1239.304605802616</c:v>
                </c:pt>
                <c:pt idx="21">
                  <c:v>1259.293119228961</c:v>
                </c:pt>
                <c:pt idx="22">
                  <c:v>1277.274343204063</c:v>
                </c:pt>
                <c:pt idx="23">
                  <c:v>1293.473191083874</c:v>
                </c:pt>
                <c:pt idx="24">
                  <c:v>1308.081563692062</c:v>
                </c:pt>
                <c:pt idx="25">
                  <c:v>1321.264380612606</c:v>
                </c:pt>
                <c:pt idx="26">
                  <c:v>1333.199329186503</c:v>
                </c:pt>
                <c:pt idx="27">
                  <c:v>1344.000485358232</c:v>
                </c:pt>
                <c:pt idx="28">
                  <c:v>1353.768873338688</c:v>
                </c:pt>
                <c:pt idx="29">
                  <c:v>1362.594287802133</c:v>
                </c:pt>
                <c:pt idx="30">
                  <c:v>1370.556754571272</c:v>
                </c:pt>
                <c:pt idx="31">
                  <c:v>1377.727780053378</c:v>
                </c:pt>
                <c:pt idx="32">
                  <c:v>1384.171423368753</c:v>
                </c:pt>
                <c:pt idx="33">
                  <c:v>1389.945218709627</c:v>
                </c:pt>
                <c:pt idx="34">
                  <c:v>1395.100970725925</c:v>
                </c:pt>
                <c:pt idx="35">
                  <c:v>1399.685441916516</c:v>
                </c:pt>
                <c:pt idx="36">
                  <c:v>1403.740947903866</c:v>
                </c:pt>
                <c:pt idx="37">
                  <c:v>1407.30587393368</c:v>
                </c:pt>
                <c:pt idx="38">
                  <c:v>1410.415123852623</c:v>
                </c:pt>
                <c:pt idx="39">
                  <c:v>1413.10057195754</c:v>
                </c:pt>
                <c:pt idx="40">
                  <c:v>1415.391318210779</c:v>
                </c:pt>
                <c:pt idx="41">
                  <c:v>1417.313993764938</c:v>
                </c:pt>
                <c:pt idx="42">
                  <c:v>1418.893027546654</c:v>
                </c:pt>
                <c:pt idx="43">
                  <c:v>1420.150879076036</c:v>
                </c:pt>
                <c:pt idx="44">
                  <c:v>1421.108242264553</c:v>
                </c:pt>
                <c:pt idx="45">
                  <c:v>1421.784224202685</c:v>
                </c:pt>
                <c:pt idx="46">
                  <c:v>1422.19650234205</c:v>
                </c:pt>
                <c:pt idx="47">
                  <c:v>1422.361462972303</c:v>
                </c:pt>
                <c:pt idx="48">
                  <c:v>1422.294323471003</c:v>
                </c:pt>
                <c:pt idx="49">
                  <c:v>1422.009240449868</c:v>
                </c:pt>
                <c:pt idx="50">
                  <c:v>1421.51940562122</c:v>
                </c:pt>
                <c:pt idx="51">
                  <c:v>1420.837130954441</c:v>
                </c:pt>
                <c:pt idx="52">
                  <c:v>1419.97392458234</c:v>
                </c:pt>
                <c:pt idx="53">
                  <c:v>1418.940558358283</c:v>
                </c:pt>
                <c:pt idx="54">
                  <c:v>1417.74712825907</c:v>
                </c:pt>
                <c:pt idx="55">
                  <c:v>1416.403108505371</c:v>
                </c:pt>
                <c:pt idx="56">
                  <c:v>1414.917400156137</c:v>
                </c:pt>
                <c:pt idx="57">
                  <c:v>1413.298374835074</c:v>
                </c:pt>
                <c:pt idx="58">
                  <c:v>1411.553914162324</c:v>
                </c:pt>
                <c:pt idx="59">
                  <c:v>1409.691445391097</c:v>
                </c:pt>
                <c:pt idx="60">
                  <c:v>1407.71797368542</c:v>
                </c:pt>
                <c:pt idx="61">
                  <c:v>1405.64011142014</c:v>
                </c:pt>
                <c:pt idx="62">
                  <c:v>1403.464104836582</c:v>
                </c:pt>
                <c:pt idx="63">
                  <c:v>1401.195858345793</c:v>
                </c:pt>
                <c:pt idx="64">
                  <c:v>1398.840956735323</c:v>
                </c:pt>
                <c:pt idx="65">
                  <c:v>1396.404685504448</c:v>
                </c:pt>
                <c:pt idx="66">
                  <c:v>1393.892049524883</c:v>
                </c:pt>
                <c:pt idx="67">
                  <c:v>1391.3077902008</c:v>
                </c:pt>
                <c:pt idx="68">
                  <c:v>1388.656401281173</c:v>
                </c:pt>
                <c:pt idx="69">
                  <c:v>1385.942143459508</c:v>
                </c:pt>
                <c:pt idx="70">
                  <c:v>1383.16905788015</c:v>
                </c:pt>
                <c:pt idx="71">
                  <c:v>1380.340978656669</c:v>
                </c:pt>
                <c:pt idx="72">
                  <c:v>1377.46154449577</c:v>
                </c:pt>
                <c:pt idx="73">
                  <c:v>1374.534209509539</c:v>
                </c:pt>
                <c:pt idx="74">
                  <c:v>1371.562253289718</c:v>
                </c:pt>
                <c:pt idx="75">
                  <c:v>1368.548790309493</c:v>
                </c:pt>
                <c:pt idx="76">
                  <c:v>1365.496778711218</c:v>
                </c:pt>
                <c:pt idx="77">
                  <c:v>1362.409028532205</c:v>
                </c:pt>
                <c:pt idx="78">
                  <c:v>1359.28820941526</c:v>
                </c:pt>
                <c:pt idx="79">
                  <c:v>1356.136857845694</c:v>
                </c:pt>
                <c:pt idx="80">
                  <c:v>1352.957383952414</c:v>
                </c:pt>
                <c:pt idx="81">
                  <c:v>1349.752077906771</c:v>
                </c:pt>
                <c:pt idx="82">
                  <c:v>1346.523115949613</c:v>
                </c:pt>
                <c:pt idx="83">
                  <c:v>1343.272566073998</c:v>
                </c:pt>
                <c:pt idx="84">
                  <c:v>1340.002393388428</c:v>
                </c:pt>
                <c:pt idx="85">
                  <c:v>1336.7144651831</c:v>
                </c:pt>
                <c:pt idx="86">
                  <c:v>1333.410555719683</c:v>
                </c:pt>
                <c:pt idx="87">
                  <c:v>1330.092350763211</c:v>
                </c:pt>
                <c:pt idx="88">
                  <c:v>1326.761451873132</c:v>
                </c:pt>
                <c:pt idx="89">
                  <c:v>1323.419380469035</c:v>
                </c:pt>
                <c:pt idx="90">
                  <c:v>1320.067581685274</c:v>
                </c:pt>
                <c:pt idx="91">
                  <c:v>1316.707428027583</c:v>
                </c:pt>
                <c:pt idx="92">
                  <c:v>1313.340222843698</c:v>
                </c:pt>
                <c:pt idx="93">
                  <c:v>1309.96720361906</c:v>
                </c:pt>
                <c:pt idx="94">
                  <c:v>1306.589545107805</c:v>
                </c:pt>
                <c:pt idx="95">
                  <c:v>1303.208362308575</c:v>
                </c:pt>
                <c:pt idx="96">
                  <c:v>1299.824713293821</c:v>
                </c:pt>
                <c:pt idx="97">
                  <c:v>1296.439601900855</c:v>
                </c:pt>
                <c:pt idx="98">
                  <c:v>1293.05398029214</c:v>
                </c:pt>
                <c:pt idx="99">
                  <c:v>1289.668751391951</c:v>
                </c:pt>
                <c:pt idx="100">
                  <c:v>1286.284771205927</c:v>
                </c:pt>
                <c:pt idx="101">
                  <c:v>1282.902851029742</c:v>
                </c:pt>
                <c:pt idx="102">
                  <c:v>1279.523759552632</c:v>
                </c:pt>
                <c:pt idx="103">
                  <c:v>1276.148224861156</c:v>
                </c:pt>
                <c:pt idx="104">
                  <c:v>1272.77693634835</c:v>
                </c:pt>
                <c:pt idx="105">
                  <c:v>1269.410546532933</c:v>
                </c:pt>
                <c:pt idx="106">
                  <c:v>1266.049672793148</c:v>
                </c:pt>
                <c:pt idx="107">
                  <c:v>1262.694899019426</c:v>
                </c:pt>
                <c:pt idx="108">
                  <c:v>1259.346777189857</c:v>
                </c:pt>
                <c:pt idx="109">
                  <c:v>1256.00582887225</c:v>
                </c:pt>
                <c:pt idx="110">
                  <c:v>1252.67254665631</c:v>
                </c:pt>
                <c:pt idx="111">
                  <c:v>1249.347395519357</c:v>
                </c:pt>
                <c:pt idx="112">
                  <c:v>1246.030814128686</c:v>
                </c:pt>
                <c:pt idx="113">
                  <c:v>1242.72321608365</c:v>
                </c:pt>
                <c:pt idx="114">
                  <c:v>1239.424991100308</c:v>
                </c:pt>
                <c:pt idx="115">
                  <c:v>1236.13650614133</c:v>
                </c:pt>
                <c:pt idx="116">
                  <c:v>1232.858106493741</c:v>
                </c:pt>
                <c:pt idx="117">
                  <c:v>1229.590116796964</c:v>
                </c:pt>
                <c:pt idx="118">
                  <c:v>1226.332842023462</c:v>
                </c:pt>
                <c:pt idx="119">
                  <c:v>1223.086568414186</c:v>
                </c:pt>
              </c:numCache>
            </c:numRef>
          </c:yVal>
          <c:smooth val="0"/>
          <c:extLst xmlns:c16r2="http://schemas.microsoft.com/office/drawing/2015/06/chart">
            <c:ext xmlns:c16="http://schemas.microsoft.com/office/drawing/2014/chart" uri="{C3380CC4-5D6E-409C-BE32-E72D297353CC}">
              <c16:uniqueId val="{00000002-E2AB-40AD-9A67-9BCF87F2D801}"/>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B$3:$BB$122</c:f>
              <c:numCache>
                <c:formatCode>_(* #,##0_);_(* \(#,##0\);_(* "-"??_);_(@_)</c:formatCode>
                <c:ptCount val="120"/>
                <c:pt idx="0">
                  <c:v>0.0</c:v>
                </c:pt>
                <c:pt idx="1">
                  <c:v>75.4661574219649</c:v>
                </c:pt>
                <c:pt idx="2">
                  <c:v>142.070509163404</c:v>
                </c:pt>
                <c:pt idx="3">
                  <c:v>201.0749547315853</c:v>
                </c:pt>
                <c:pt idx="4">
                  <c:v>253.5471648423531</c:v>
                </c:pt>
                <c:pt idx="5">
                  <c:v>300.3909315745813</c:v>
                </c:pt>
                <c:pt idx="6">
                  <c:v>342.371885708782</c:v>
                </c:pt>
                <c:pt idx="7">
                  <c:v>380.1392124534809</c:v>
                </c:pt>
                <c:pt idx="8">
                  <c:v>414.2439579698141</c:v>
                </c:pt>
                <c:pt idx="9">
                  <c:v>445.1544439266317</c:v>
                </c:pt>
                <c:pt idx="10">
                  <c:v>473.2692368421139</c:v>
                </c:pt>
                <c:pt idx="11">
                  <c:v>498.9280550432814</c:v>
                </c:pt>
                <c:pt idx="12">
                  <c:v>522.420939323803</c:v>
                </c:pt>
                <c:pt idx="13">
                  <c:v>554.124036216711</c:v>
                </c:pt>
                <c:pt idx="14">
                  <c:v>581.9573992538167</c:v>
                </c:pt>
                <c:pt idx="15">
                  <c:v>606.674799423788</c:v>
                </c:pt>
                <c:pt idx="16">
                  <c:v>628.8390117032486</c:v>
                </c:pt>
                <c:pt idx="17">
                  <c:v>648.8760668805303</c:v>
                </c:pt>
                <c:pt idx="18">
                  <c:v>667.1132410513505</c:v>
                </c:pt>
                <c:pt idx="19">
                  <c:v>683.805782742792</c:v>
                </c:pt>
                <c:pt idx="20">
                  <c:v>699.1558236271705</c:v>
                </c:pt>
                <c:pt idx="21">
                  <c:v>713.3258483928124</c:v>
                </c:pt>
                <c:pt idx="22">
                  <c:v>726.4483638249674</c:v>
                </c:pt>
                <c:pt idx="23">
                  <c:v>738.6329013920429</c:v>
                </c:pt>
                <c:pt idx="24">
                  <c:v>749.9711395547438</c:v>
                </c:pt>
                <c:pt idx="25">
                  <c:v>760.5406921994658</c:v>
                </c:pt>
                <c:pt idx="26">
                  <c:v>770.4254683845877</c:v>
                </c:pt>
                <c:pt idx="27">
                  <c:v>779.676801961792</c:v>
                </c:pt>
                <c:pt idx="28">
                  <c:v>788.340340658897</c:v>
                </c:pt>
                <c:pt idx="29">
                  <c:v>796.4568606542479</c:v>
                </c:pt>
                <c:pt idx="30">
                  <c:v>804.0629096596876</c:v>
                </c:pt>
                <c:pt idx="31">
                  <c:v>811.1913544282042</c:v>
                </c:pt>
                <c:pt idx="32">
                  <c:v>817.8718488123884</c:v>
                </c:pt>
                <c:pt idx="33">
                  <c:v>824.1312352048984</c:v>
                </c:pt>
                <c:pt idx="34">
                  <c:v>829.9938898214472</c:v>
                </c:pt>
                <c:pt idx="35">
                  <c:v>835.4820204270444</c:v>
                </c:pt>
                <c:pt idx="36">
                  <c:v>840.6159236300987</c:v>
                </c:pt>
                <c:pt idx="37">
                  <c:v>845.4142076848224</c:v>
                </c:pt>
                <c:pt idx="38">
                  <c:v>849.893985783352</c:v>
                </c:pt>
                <c:pt idx="39">
                  <c:v>854.071074481235</c:v>
                </c:pt>
                <c:pt idx="40">
                  <c:v>857.9600952411665</c:v>
                </c:pt>
                <c:pt idx="41">
                  <c:v>861.5746067341265</c:v>
                </c:pt>
                <c:pt idx="42">
                  <c:v>864.9272196223424</c:v>
                </c:pt>
                <c:pt idx="43">
                  <c:v>868.029696264657</c:v>
                </c:pt>
                <c:pt idx="44">
                  <c:v>870.893037560521</c:v>
                </c:pt>
                <c:pt idx="45">
                  <c:v>873.5275587819546</c:v>
                </c:pt>
                <c:pt idx="46">
                  <c:v>875.9429559458113</c:v>
                </c:pt>
                <c:pt idx="47">
                  <c:v>878.148364036735</c:v>
                </c:pt>
                <c:pt idx="48">
                  <c:v>880.1524081925692</c:v>
                </c:pt>
                <c:pt idx="49">
                  <c:v>881.9632487988304</c:v>
                </c:pt>
                <c:pt idx="50">
                  <c:v>883.5886213015538</c:v>
                </c:pt>
                <c:pt idx="51">
                  <c:v>885.0358714323291</c:v>
                </c:pt>
                <c:pt idx="52">
                  <c:v>886.3119864947231</c:v>
                </c:pt>
                <c:pt idx="53">
                  <c:v>887.4236230882188</c:v>
                </c:pt>
                <c:pt idx="54">
                  <c:v>888.3771318097179</c:v>
                </c:pt>
                <c:pt idx="55">
                  <c:v>889.178579312111</c:v>
                </c:pt>
                <c:pt idx="56">
                  <c:v>889.8337680484144</c:v>
                </c:pt>
                <c:pt idx="57">
                  <c:v>890.3482539869464</c:v>
                </c:pt>
                <c:pt idx="58">
                  <c:v>890.727362545611</c:v>
                </c:pt>
                <c:pt idx="59">
                  <c:v>890.9762029611232</c:v>
                </c:pt>
                <c:pt idx="60">
                  <c:v>891.0996812810644</c:v>
                </c:pt>
                <c:pt idx="61">
                  <c:v>891.1025121424324</c:v>
                </c:pt>
                <c:pt idx="62">
                  <c:v>890.9892294794186</c:v>
                </c:pt>
                <c:pt idx="63">
                  <c:v>890.7641962849124</c:v>
                </c:pt>
                <c:pt idx="64">
                  <c:v>890.4316135344111</c:v>
                </c:pt>
                <c:pt idx="65">
                  <c:v>889.9955283674834</c:v>
                </c:pt>
                <c:pt idx="66">
                  <c:v>889.459841609596</c:v>
                </c:pt>
                <c:pt idx="67">
                  <c:v>888.8283147071284</c:v>
                </c:pt>
                <c:pt idx="68">
                  <c:v>888.104576139186</c:v>
                </c:pt>
                <c:pt idx="69">
                  <c:v>887.292127362065</c:v>
                </c:pt>
                <c:pt idx="70">
                  <c:v>886.3943483353515</c:v>
                </c:pt>
                <c:pt idx="71">
                  <c:v>885.4145026726582</c:v>
                </c:pt>
                <c:pt idx="72">
                  <c:v>884.3557424548121</c:v>
                </c:pt>
                <c:pt idx="73">
                  <c:v>883.2211127387454</c:v>
                </c:pt>
                <c:pt idx="74">
                  <c:v>882.0135557914424</c:v>
                </c:pt>
                <c:pt idx="75">
                  <c:v>880.7359150747444</c:v>
                </c:pt>
                <c:pt idx="76">
                  <c:v>879.3909390038716</c:v>
                </c:pt>
                <c:pt idx="77">
                  <c:v>877.981284499856</c:v>
                </c:pt>
                <c:pt idx="78">
                  <c:v>876.5095203537353</c:v>
                </c:pt>
                <c:pt idx="79">
                  <c:v>874.9781304183935</c:v>
                </c:pt>
                <c:pt idx="80">
                  <c:v>873.3895166420975</c:v>
                </c:pt>
                <c:pt idx="81">
                  <c:v>871.7460019562931</c:v>
                </c:pt>
                <c:pt idx="82">
                  <c:v>870.049833028791</c:v>
                </c:pt>
                <c:pt idx="83">
                  <c:v>868.3031828923574</c:v>
                </c:pt>
                <c:pt idx="84">
                  <c:v>866.5081534575965</c:v>
                </c:pt>
                <c:pt idx="85">
                  <c:v>864.666777918136</c:v>
                </c:pt>
                <c:pt idx="86">
                  <c:v>862.7810230553246</c:v>
                </c:pt>
                <c:pt idx="87">
                  <c:v>860.8527914488804</c:v>
                </c:pt>
                <c:pt idx="88">
                  <c:v>858.8839235993675</c:v>
                </c:pt>
                <c:pt idx="89">
                  <c:v>856.876199967769</c:v>
                </c:pt>
                <c:pt idx="90">
                  <c:v>854.8313429369654</c:v>
                </c:pt>
                <c:pt idx="91">
                  <c:v>852.7510186994779</c:v>
                </c:pt>
                <c:pt idx="92">
                  <c:v>850.6368390754613</c:v>
                </c:pt>
                <c:pt idx="93">
                  <c:v>848.490363264578</c:v>
                </c:pt>
                <c:pt idx="94">
                  <c:v>846.3130995351031</c:v>
                </c:pt>
                <c:pt idx="95">
                  <c:v>844.1065068533194</c:v>
                </c:pt>
                <c:pt idx="96">
                  <c:v>841.871996456036</c:v>
                </c:pt>
                <c:pt idx="97">
                  <c:v>839.610933368837</c:v>
                </c:pt>
                <c:pt idx="98">
                  <c:v>837.3246378724979</c:v>
                </c:pt>
                <c:pt idx="99">
                  <c:v>835.014386919826</c:v>
                </c:pt>
                <c:pt idx="100">
                  <c:v>832.6814155049892</c:v>
                </c:pt>
                <c:pt idx="101">
                  <c:v>830.3269179873494</c:v>
                </c:pt>
                <c:pt idx="102">
                  <c:v>827.9520493715918</c:v>
                </c:pt>
                <c:pt idx="103">
                  <c:v>825.5579265458954</c:v>
                </c:pt>
                <c:pt idx="104">
                  <c:v>823.1456294797672</c:v>
                </c:pt>
                <c:pt idx="105">
                  <c:v>820.7162023830679</c:v>
                </c:pt>
                <c:pt idx="106">
                  <c:v>818.2706548276682</c:v>
                </c:pt>
                <c:pt idx="107">
                  <c:v>815.8099628331164</c:v>
                </c:pt>
                <c:pt idx="108">
                  <c:v>813.335069917604</c:v>
                </c:pt>
                <c:pt idx="109">
                  <c:v>810.8468881154774</c:v>
                </c:pt>
                <c:pt idx="110">
                  <c:v>808.3462989624674</c:v>
                </c:pt>
                <c:pt idx="111">
                  <c:v>805.8341544497179</c:v>
                </c:pt>
                <c:pt idx="112">
                  <c:v>803.3112779477584</c:v>
                </c:pt>
                <c:pt idx="113">
                  <c:v>800.7784651013707</c:v>
                </c:pt>
                <c:pt idx="114">
                  <c:v>798.2364846963791</c:v>
                </c:pt>
                <c:pt idx="115">
                  <c:v>795.6860794992417</c:v>
                </c:pt>
                <c:pt idx="116">
                  <c:v>793.1279670704129</c:v>
                </c:pt>
                <c:pt idx="117">
                  <c:v>790.562840552291</c:v>
                </c:pt>
                <c:pt idx="118">
                  <c:v>787.9913694325842</c:v>
                </c:pt>
                <c:pt idx="119">
                  <c:v>785.4142002839174</c:v>
                </c:pt>
              </c:numCache>
            </c:numRef>
          </c:yVal>
          <c:smooth val="0"/>
          <c:extLst xmlns:c16r2="http://schemas.microsoft.com/office/drawing/2015/06/chart">
            <c:ext xmlns:c16="http://schemas.microsoft.com/office/drawing/2014/chart" uri="{C3380CC4-5D6E-409C-BE32-E72D297353CC}">
              <c16:uniqueId val="{00000003-E2AB-40AD-9A67-9BCF87F2D801}"/>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R$3:$BR$122</c:f>
              <c:numCache>
                <c:formatCode>_(* #,##0_);_(* \(#,##0\);_(* "-"??_);_(@_)</c:formatCode>
                <c:ptCount val="120"/>
                <c:pt idx="0">
                  <c:v>0.0</c:v>
                </c:pt>
                <c:pt idx="1">
                  <c:v>150.9323148439293</c:v>
                </c:pt>
                <c:pt idx="2">
                  <c:v>284.8151614704955</c:v>
                </c:pt>
                <c:pt idx="3">
                  <c:v>403.7063564981127</c:v>
                </c:pt>
                <c:pt idx="4">
                  <c:v>509.4087451637238</c:v>
                </c:pt>
                <c:pt idx="5">
                  <c:v>603.5003530804579</c:v>
                </c:pt>
                <c:pt idx="6">
                  <c:v>687.3616175616684</c:v>
                </c:pt>
                <c:pt idx="7">
                  <c:v>762.1997172434705</c:v>
                </c:pt>
                <c:pt idx="8">
                  <c:v>829.070170577016</c:v>
                </c:pt>
                <c:pt idx="9">
                  <c:v>888.8959173527792</c:v>
                </c:pt>
                <c:pt idx="10">
                  <c:v>942.4841145370631</c:v>
                </c:pt>
                <c:pt idx="11">
                  <c:v>990.5408784253534</c:v>
                </c:pt>
                <c:pt idx="12">
                  <c:v>1033.684196017834</c:v>
                </c:pt>
                <c:pt idx="13">
                  <c:v>1092.71135883202</c:v>
                </c:pt>
                <c:pt idx="14">
                  <c:v>1144.950875834062</c:v>
                </c:pt>
                <c:pt idx="15">
                  <c:v>1191.443805266201</c:v>
                </c:pt>
                <c:pt idx="16">
                  <c:v>1233.0147221678</c:v>
                </c:pt>
                <c:pt idx="17">
                  <c:v>1270.327103645932</c:v>
                </c:pt>
                <c:pt idx="18">
                  <c:v>1303.922785116207</c:v>
                </c:pt>
                <c:pt idx="19">
                  <c:v>1334.25034756978</c:v>
                </c:pt>
                <c:pt idx="20">
                  <c:v>1361.685757395097</c:v>
                </c:pt>
                <c:pt idx="21">
                  <c:v>1386.547553782467</c:v>
                </c:pt>
                <c:pt idx="22">
                  <c:v>1409.10817336598</c:v>
                </c:pt>
                <c:pt idx="23">
                  <c:v>1429.602516500046</c:v>
                </c:pt>
                <c:pt idx="24">
                  <c:v>1448.234525327735</c:v>
                </c:pt>
                <c:pt idx="25">
                  <c:v>1465.182313215872</c:v>
                </c:pt>
                <c:pt idx="26">
                  <c:v>1480.637274106992</c:v>
                </c:pt>
                <c:pt idx="27">
                  <c:v>1494.727915896464</c:v>
                </c:pt>
                <c:pt idx="28">
                  <c:v>1507.569123039028</c:v>
                </c:pt>
                <c:pt idx="29">
                  <c:v>1519.263866518202</c:v>
                </c:pt>
                <c:pt idx="30">
                  <c:v>1529.904599915934</c:v>
                </c:pt>
                <c:pt idx="31">
                  <c:v>1539.574479355835</c:v>
                </c:pt>
                <c:pt idx="32">
                  <c:v>1548.348431882465</c:v>
                </c:pt>
                <c:pt idx="33">
                  <c:v>1556.294092530413</c:v>
                </c:pt>
                <c:pt idx="34">
                  <c:v>1563.472627255333</c:v>
                </c:pt>
                <c:pt idx="35">
                  <c:v>1569.939456395526</c:v>
                </c:pt>
                <c:pt idx="36">
                  <c:v>1575.744891269198</c:v>
                </c:pt>
                <c:pt idx="37">
                  <c:v>1580.934694791871</c:v>
                </c:pt>
                <c:pt idx="38">
                  <c:v>1585.550575548613</c:v>
                </c:pt>
                <c:pt idx="39">
                  <c:v>1589.630684415686</c:v>
                </c:pt>
                <c:pt idx="40">
                  <c:v>1593.209914475882</c:v>
                </c:pt>
                <c:pt idx="41">
                  <c:v>1596.320247382444</c:v>
                </c:pt>
                <c:pt idx="42">
                  <c:v>1598.991058730813</c:v>
                </c:pt>
                <c:pt idx="43">
                  <c:v>1601.249387286917</c:v>
                </c:pt>
                <c:pt idx="44">
                  <c:v>1603.120172639737</c:v>
                </c:pt>
                <c:pt idx="45">
                  <c:v>1604.626465227917</c:v>
                </c:pt>
                <c:pt idx="46">
                  <c:v>1605.789612164695</c:v>
                </c:pt>
                <c:pt idx="47">
                  <c:v>1606.629421837805</c:v>
                </c:pt>
                <c:pt idx="48">
                  <c:v>1607.164309877135</c:v>
                </c:pt>
                <c:pt idx="49">
                  <c:v>1607.411428752365</c:v>
                </c:pt>
                <c:pt idx="50">
                  <c:v>1607.38678297712</c:v>
                </c:pt>
                <c:pt idx="51">
                  <c:v>1607.10533164833</c:v>
                </c:pt>
                <c:pt idx="52">
                  <c:v>1606.58107994025</c:v>
                </c:pt>
                <c:pt idx="53">
                  <c:v>1605.827160612371</c:v>
                </c:pt>
                <c:pt idx="54">
                  <c:v>1604.855906872455</c:v>
                </c:pt>
                <c:pt idx="55">
                  <c:v>1603.678917609464</c:v>
                </c:pt>
                <c:pt idx="56">
                  <c:v>1602.307115886582</c:v>
                </c:pt>
                <c:pt idx="57">
                  <c:v>1600.75080147642</c:v>
                </c:pt>
                <c:pt idx="58">
                  <c:v>1599.019698125852</c:v>
                </c:pt>
                <c:pt idx="59">
                  <c:v>1597.122996154751</c:v>
                </c:pt>
                <c:pt idx="60">
                  <c:v>1595.069390920014</c:v>
                </c:pt>
                <c:pt idx="61">
                  <c:v>1592.867117612323</c:v>
                </c:pt>
                <c:pt idx="62">
                  <c:v>1590.523982796928</c:v>
                </c:pt>
                <c:pt idx="63">
                  <c:v>1588.04739306051</c:v>
                </c:pt>
                <c:pt idx="64">
                  <c:v>1585.444381082944</c:v>
                </c:pt>
                <c:pt idx="65">
                  <c:v>1582.721629415</c:v>
                </c:pt>
                <c:pt idx="66">
                  <c:v>1579.885492209289</c:v>
                </c:pt>
                <c:pt idx="67">
                  <c:v>1576.942015122776</c:v>
                </c:pt>
                <c:pt idx="68">
                  <c:v>1573.896953583584</c:v>
                </c:pt>
                <c:pt idx="69">
                  <c:v>1570.755789592161</c:v>
                </c:pt>
                <c:pt idx="70">
                  <c:v>1567.523747207109</c:v>
                </c:pt>
                <c:pt idx="71">
                  <c:v>1564.205806848578</c:v>
                </c:pt>
                <c:pt idx="72">
                  <c:v>1560.806718536737</c:v>
                </c:pt>
                <c:pt idx="73">
                  <c:v>1557.331014169536</c:v>
                </c:pt>
                <c:pt idx="74">
                  <c:v>1553.783018931947</c:v>
                </c:pt>
                <c:pt idx="75">
                  <c:v>1550.166861918668</c:v>
                </c:pt>
                <c:pt idx="76">
                  <c:v>1546.486486042986</c:v>
                </c:pt>
                <c:pt idx="77">
                  <c:v>1542.745657296487</c:v>
                </c:pt>
                <c:pt idx="78">
                  <c:v>1538.947973417206</c:v>
                </c:pt>
                <c:pt idx="79">
                  <c:v>1535.096872017557</c:v>
                </c:pt>
                <c:pt idx="80">
                  <c:v>1531.195638217871</c:v>
                </c:pt>
                <c:pt idx="81">
                  <c:v>1527.247411826518</c:v>
                </c:pt>
                <c:pt idx="82">
                  <c:v>1523.255194103268</c:v>
                </c:pt>
                <c:pt idx="83">
                  <c:v>1519.221854138831</c:v>
                </c:pt>
                <c:pt idx="84">
                  <c:v>1515.15013488008</c:v>
                </c:pt>
                <c:pt idx="85">
                  <c:v>1511.042658827576</c:v>
                </c:pt>
                <c:pt idx="86">
                  <c:v>1506.90193342935</c:v>
                </c:pt>
                <c:pt idx="87">
                  <c:v>1502.730356192602</c:v>
                </c:pt>
                <c:pt idx="88">
                  <c:v>1498.530219532899</c:v>
                </c:pt>
                <c:pt idx="89">
                  <c:v>1494.303715378644</c:v>
                </c:pt>
                <c:pt idx="90">
                  <c:v>1490.052939546953</c:v>
                </c:pt>
                <c:pt idx="91">
                  <c:v>1485.779895905635</c:v>
                </c:pt>
                <c:pt idx="92">
                  <c:v>1481.486500334713</c:v>
                </c:pt>
                <c:pt idx="93">
                  <c:v>1477.174584499687</c:v>
                </c:pt>
                <c:pt idx="94">
                  <c:v>1472.845899447866</c:v>
                </c:pt>
                <c:pt idx="95">
                  <c:v>1468.502119038004</c:v>
                </c:pt>
                <c:pt idx="96">
                  <c:v>1464.144843212794</c:v>
                </c:pt>
                <c:pt idx="97">
                  <c:v>1459.775601122957</c:v>
                </c:pt>
                <c:pt idx="98">
                  <c:v>1455.395854111047</c:v>
                </c:pt>
                <c:pt idx="99">
                  <c:v>1451.00699856243</c:v>
                </c:pt>
                <c:pt idx="100">
                  <c:v>1446.610368630457</c:v>
                </c:pt>
                <c:pt idx="101">
                  <c:v>1442.207238842248</c:v>
                </c:pt>
                <c:pt idx="102">
                  <c:v>1437.798826591174</c:v>
                </c:pt>
                <c:pt idx="103">
                  <c:v>1433.386294521614</c:v>
                </c:pt>
                <c:pt idx="104">
                  <c:v>1428.970752811295</c:v>
                </c:pt>
                <c:pt idx="105">
                  <c:v>1424.55326135615</c:v>
                </c:pt>
                <c:pt idx="106">
                  <c:v>1420.134831862283</c:v>
                </c:pt>
                <c:pt idx="107">
                  <c:v>1415.716429849451</c:v>
                </c:pt>
                <c:pt idx="108">
                  <c:v>1411.298976570106</c:v>
                </c:pt>
                <c:pt idx="109">
                  <c:v>1406.883350847908</c:v>
                </c:pt>
                <c:pt idx="110">
                  <c:v>1402.470390839328</c:v>
                </c:pt>
                <c:pt idx="111">
                  <c:v>1398.060895721773</c:v>
                </c:pt>
                <c:pt idx="112">
                  <c:v>1393.655627311552</c:v>
                </c:pt>
                <c:pt idx="113">
                  <c:v>1389.255311614701</c:v>
                </c:pt>
                <c:pt idx="114">
                  <c:v>1384.860640313652</c:v>
                </c:pt>
                <c:pt idx="115">
                  <c:v>1380.472272192511</c:v>
                </c:pt>
                <c:pt idx="116">
                  <c:v>1376.09083450357</c:v>
                </c:pt>
                <c:pt idx="117">
                  <c:v>1371.716924277607</c:v>
                </c:pt>
                <c:pt idx="118">
                  <c:v>1367.351109580324</c:v>
                </c:pt>
                <c:pt idx="119">
                  <c:v>1362.993930717241</c:v>
                </c:pt>
              </c:numCache>
            </c:numRef>
          </c:yVal>
          <c:smooth val="0"/>
          <c:extLst xmlns:c16r2="http://schemas.microsoft.com/office/drawing/2015/06/chart">
            <c:ext xmlns:c16="http://schemas.microsoft.com/office/drawing/2014/chart" uri="{C3380CC4-5D6E-409C-BE32-E72D297353CC}">
              <c16:uniqueId val="{00000004-E2AB-40AD-9A67-9BCF87F2D801}"/>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H$3:$CH$122</c:f>
              <c:numCache>
                <c:formatCode>_(* #,##0_);_(* \(#,##0\);_(* "-"??_);_(@_)</c:formatCode>
                <c:ptCount val="120"/>
                <c:pt idx="0">
                  <c:v>0.0</c:v>
                </c:pt>
                <c:pt idx="1">
                  <c:v>150.9323148439293</c:v>
                </c:pt>
                <c:pt idx="2">
                  <c:v>281.1505867601668</c:v>
                </c:pt>
                <c:pt idx="3">
                  <c:v>393.6639132374829</c:v>
                </c:pt>
                <c:pt idx="4">
                  <c:v>491.0209081375633</c:v>
                </c:pt>
                <c:pt idx="5">
                  <c:v>575.3814255748111</c:v>
                </c:pt>
                <c:pt idx="6">
                  <c:v>648.5772878200573</c:v>
                </c:pt>
                <c:pt idx="7">
                  <c:v>712.1635527084541</c:v>
                </c:pt>
                <c:pt idx="8">
                  <c:v>767.4617361430701</c:v>
                </c:pt>
                <c:pt idx="9">
                  <c:v>815.5962189551833</c:v>
                </c:pt>
                <c:pt idx="10">
                  <c:v>857.5248957225531</c:v>
                </c:pt>
                <c:pt idx="11">
                  <c:v>894.0649692196002</c:v>
                </c:pt>
                <c:pt idx="12">
                  <c:v>925.9146586129679</c:v>
                </c:pt>
                <c:pt idx="13">
                  <c:v>973.9276165858761</c:v>
                </c:pt>
                <c:pt idx="14">
                  <c:v>1014.426142086263</c:v>
                </c:pt>
                <c:pt idx="15">
                  <c:v>1048.871738586552</c:v>
                </c:pt>
                <c:pt idx="16">
                  <c:v>1078.36837855252</c:v>
                </c:pt>
                <c:pt idx="17">
                  <c:v>1103.761920843506</c:v>
                </c:pt>
                <c:pt idx="18">
                  <c:v>1125.709997232727</c:v>
                </c:pt>
                <c:pt idx="19">
                  <c:v>1144.731468029449</c:v>
                </c:pt>
                <c:pt idx="20">
                  <c:v>1161.241651830651</c:v>
                </c:pt>
                <c:pt idx="21">
                  <c:v>1175.577614475711</c:v>
                </c:pt>
                <c:pt idx="22">
                  <c:v>1188.016481955001</c:v>
                </c:pt>
                <c:pt idx="23">
                  <c:v>1198.788833037241</c:v>
                </c:pt>
                <c:pt idx="24">
                  <c:v>1208.088600886794</c:v>
                </c:pt>
                <c:pt idx="25">
                  <c:v>1216.080480563493</c:v>
                </c:pt>
                <c:pt idx="26">
                  <c:v>1222.93124483982</c:v>
                </c:pt>
                <c:pt idx="27">
                  <c:v>1228.754549223563</c:v>
                </c:pt>
                <c:pt idx="28">
                  <c:v>1233.650299107999</c:v>
                </c:pt>
                <c:pt idx="29">
                  <c:v>1237.706744628212</c:v>
                </c:pt>
                <c:pt idx="30">
                  <c:v>1241.00211350101</c:v>
                </c:pt>
                <c:pt idx="31">
                  <c:v>1243.60597324434</c:v>
                </c:pt>
                <c:pt idx="32">
                  <c:v>1245.580376463874</c:v>
                </c:pt>
                <c:pt idx="33">
                  <c:v>1246.980829990814</c:v>
                </c:pt>
                <c:pt idx="34">
                  <c:v>1247.857119561744</c:v>
                </c:pt>
                <c:pt idx="35">
                  <c:v>1248.254014981301</c:v>
                </c:pt>
                <c:pt idx="36">
                  <c:v>1248.211875633826</c:v>
                </c:pt>
                <c:pt idx="37">
                  <c:v>1247.767172346185</c:v>
                </c:pt>
                <c:pt idx="38">
                  <c:v>1246.952938623873</c:v>
                </c:pt>
                <c:pt idx="39">
                  <c:v>1245.799194768801</c:v>
                </c:pt>
                <c:pt idx="40">
                  <c:v>1244.333241006368</c:v>
                </c:pt>
                <c:pt idx="41">
                  <c:v>1242.579958506412</c:v>
                </c:pt>
                <c:pt idx="42">
                  <c:v>1240.562071828741</c:v>
                </c:pt>
                <c:pt idx="43">
                  <c:v>1238.300378066302</c:v>
                </c:pt>
                <c:pt idx="44">
                  <c:v>1235.81394741195</c:v>
                </c:pt>
                <c:pt idx="45">
                  <c:v>1233.120299128767</c:v>
                </c:pt>
                <c:pt idx="46">
                  <c:v>1230.235556290808</c:v>
                </c:pt>
                <c:pt idx="47">
                  <c:v>1227.174582154669</c:v>
                </c:pt>
                <c:pt idx="48">
                  <c:v>1223.951100601078</c:v>
                </c:pt>
                <c:pt idx="49">
                  <c:v>1220.5778027332</c:v>
                </c:pt>
                <c:pt idx="50">
                  <c:v>1217.066441421745</c:v>
                </c:pt>
                <c:pt idx="51">
                  <c:v>1213.427915336391</c:v>
                </c:pt>
                <c:pt idx="52">
                  <c:v>1209.672343832281</c:v>
                </c:pt>
                <c:pt idx="53">
                  <c:v>1205.809133729837</c:v>
                </c:pt>
                <c:pt idx="54">
                  <c:v>1201.847039052806</c:v>
                </c:pt>
                <c:pt idx="55">
                  <c:v>1197.794214580995</c:v>
                </c:pt>
                <c:pt idx="56">
                  <c:v>1193.6582639606</c:v>
                </c:pt>
                <c:pt idx="57">
                  <c:v>1189.44628301802</c:v>
                </c:pt>
                <c:pt idx="58">
                  <c:v>1185.164898839399</c:v>
                </c:pt>
                <c:pt idx="59">
                  <c:v>1180.820305105946</c:v>
                </c:pt>
                <c:pt idx="60">
                  <c:v>1176.418294112574</c:v>
                </c:pt>
                <c:pt idx="61">
                  <c:v>1171.964285843543</c:v>
                </c:pt>
                <c:pt idx="62">
                  <c:v>1167.463354431786</c:v>
                </c:pt>
                <c:pt idx="63">
                  <c:v>1162.92025228817</c:v>
                </c:pt>
                <c:pt idx="64">
                  <c:v>1158.339432151618</c:v>
                </c:pt>
                <c:pt idx="65">
                  <c:v>1153.7250672805</c:v>
                </c:pt>
                <c:pt idx="66">
                  <c:v>1149.081069978892</c:v>
                </c:pt>
                <c:pt idx="67">
                  <c:v>1144.411108628303</c:v>
                </c:pt>
                <c:pt idx="68">
                  <c:v>1139.718623375134</c:v>
                </c:pt>
                <c:pt idx="69">
                  <c:v>1135.006840606688</c:v>
                </c:pt>
                <c:pt idx="70">
                  <c:v>1130.278786333013</c:v>
                </c:pt>
                <c:pt idx="71">
                  <c:v>1125.537298578517</c:v>
                </c:pt>
                <c:pt idx="72">
                  <c:v>1120.785038875494</c:v>
                </c:pt>
                <c:pt idx="73">
                  <c:v>1116.024502941454</c:v>
                </c:pt>
                <c:pt idx="74">
                  <c:v>1111.258030613079</c:v>
                </c:pt>
                <c:pt idx="75">
                  <c:v>1106.48781510175</c:v>
                </c:pt>
                <c:pt idx="76">
                  <c:v>1101.715911628648</c:v>
                </c:pt>
                <c:pt idx="77">
                  <c:v>1096.944245491286</c:v>
                </c:pt>
                <c:pt idx="78">
                  <c:v>1092.174619607998</c:v>
                </c:pt>
                <c:pt idx="79">
                  <c:v>1087.408721582114</c:v>
                </c:pt>
                <c:pt idx="80">
                  <c:v>1082.648130323449</c:v>
                </c:pt>
                <c:pt idx="81">
                  <c:v>1077.894322260925</c:v>
                </c:pt>
                <c:pt idx="82">
                  <c:v>1073.148677177012</c:v>
                </c:pt>
                <c:pt idx="83">
                  <c:v>1068.412483691627</c:v>
                </c:pt>
                <c:pt idx="84">
                  <c:v>1063.686944420685</c:v>
                </c:pt>
                <c:pt idx="85">
                  <c:v>1058.973180832134</c:v>
                </c:pt>
                <c:pt idx="86">
                  <c:v>1054.272237820329</c:v>
                </c:pt>
                <c:pt idx="87">
                  <c:v>1049.585088017676</c:v>
                </c:pt>
                <c:pt idx="88">
                  <c:v>1044.91263586103</c:v>
                </c:pt>
                <c:pt idx="89">
                  <c:v>1040.2557214287</c:v>
                </c:pt>
                <c:pt idx="90">
                  <c:v>1035.615124062743</c:v>
                </c:pt>
                <c:pt idx="91">
                  <c:v>1030.991565790001</c:v>
                </c:pt>
                <c:pt idx="92">
                  <c:v>1026.385714554302</c:v>
                </c:pt>
                <c:pt idx="93">
                  <c:v>1021.798187271267</c:v>
                </c:pt>
                <c:pt idx="94">
                  <c:v>1017.229552716394</c:v>
                </c:pt>
                <c:pt idx="95">
                  <c:v>1012.680334256202</c:v>
                </c:pt>
                <c:pt idx="96">
                  <c:v>1008.151012431594</c:v>
                </c:pt>
                <c:pt idx="97">
                  <c:v>1003.642027401952</c:v>
                </c:pt>
                <c:pt idx="98">
                  <c:v>999.153781257844</c:v>
                </c:pt>
                <c:pt idx="99">
                  <c:v>994.6866402097634</c:v>
                </c:pt>
                <c:pt idx="100">
                  <c:v>990.2409366597848</c:v>
                </c:pt>
                <c:pt idx="101">
                  <c:v>985.816971162576</c:v>
                </c:pt>
                <c:pt idx="102">
                  <c:v>981.4150142818526</c:v>
                </c:pt>
                <c:pt idx="103">
                  <c:v>977.0353083478931</c:v>
                </c:pt>
                <c:pt idx="104">
                  <c:v>972.678069121495</c:v>
                </c:pt>
                <c:pt idx="105">
                  <c:v>968.3434873693086</c:v>
                </c:pt>
                <c:pt idx="106">
                  <c:v>964.0317303553338</c:v>
                </c:pt>
                <c:pt idx="107">
                  <c:v>959.742943252938</c:v>
                </c:pt>
                <c:pt idx="108">
                  <c:v>955.4772504816125</c:v>
                </c:pt>
                <c:pt idx="109">
                  <c:v>951.2347569724397</c:v>
                </c:pt>
                <c:pt idx="110">
                  <c:v>947.01554936587</c:v>
                </c:pt>
                <c:pt idx="111">
                  <c:v>942.819697145488</c:v>
                </c:pt>
                <c:pt idx="112">
                  <c:v>938.6472537109813</c:v>
                </c:pt>
                <c:pt idx="113">
                  <c:v>934.4982573934324</c:v>
                </c:pt>
                <c:pt idx="114">
                  <c:v>930.3727324160036</c:v>
                </c:pt>
                <c:pt idx="115">
                  <c:v>926.2706898027509</c:v>
                </c:pt>
                <c:pt idx="116">
                  <c:v>922.192128238261</c:v>
                </c:pt>
                <c:pt idx="117">
                  <c:v>918.1370348806274</c:v>
                </c:pt>
                <c:pt idx="118">
                  <c:v>914.1053861301556</c:v>
                </c:pt>
                <c:pt idx="119">
                  <c:v>910.0971483560842</c:v>
                </c:pt>
              </c:numCache>
            </c:numRef>
          </c:yVal>
          <c:smooth val="0"/>
          <c:extLst xmlns:c16r2="http://schemas.microsoft.com/office/drawing/2015/06/chart">
            <c:ext xmlns:c16="http://schemas.microsoft.com/office/drawing/2014/chart" uri="{C3380CC4-5D6E-409C-BE32-E72D297353CC}">
              <c16:uniqueId val="{00000005-E2AB-40AD-9A67-9BCF87F2D801}"/>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X$3:$CX$122</c:f>
              <c:numCache>
                <c:formatCode>_(* #,##0_);_(* \(#,##0\);_(* "-"??_);_(@_)</c:formatCode>
                <c:ptCount val="120"/>
                <c:pt idx="0">
                  <c:v>0.0</c:v>
                </c:pt>
                <c:pt idx="1">
                  <c:v>150.9323148439293</c:v>
                </c:pt>
                <c:pt idx="2">
                  <c:v>282.9040509796158</c:v>
                </c:pt>
                <c:pt idx="3">
                  <c:v>398.5492256636407</c:v>
                </c:pt>
                <c:pt idx="4">
                  <c:v>500.1250551548956</c:v>
                </c:pt>
                <c:pt idx="5">
                  <c:v>589.5622485854516</c:v>
                </c:pt>
                <c:pt idx="6">
                  <c:v>668.5103613494466</c:v>
                </c:pt>
                <c:pt idx="7">
                  <c:v>738.3779173952692</c:v>
                </c:pt>
                <c:pt idx="8">
                  <c:v>800.3674765605083</c:v>
                </c:pt>
                <c:pt idx="9">
                  <c:v>855.5060127553211</c:v>
                </c:pt>
                <c:pt idx="10">
                  <c:v>904.671056898525</c:v>
                </c:pt>
                <c:pt idx="11">
                  <c:v>948.613084467501</c:v>
                </c:pt>
                <c:pt idx="12">
                  <c:v>987.9746168226034</c:v>
                </c:pt>
                <c:pt idx="13">
                  <c:v>1043.551208596875</c:v>
                </c:pt>
                <c:pt idx="14">
                  <c:v>1092.312749354321</c:v>
                </c:pt>
                <c:pt idx="15">
                  <c:v>1135.412401531994</c:v>
                </c:pt>
                <c:pt idx="16">
                  <c:v>1173.747712839187</c:v>
                </c:pt>
                <c:pt idx="17">
                  <c:v>1208.027123643073</c:v>
                </c:pt>
                <c:pt idx="18">
                  <c:v>1238.817515014743</c:v>
                </c:pt>
                <c:pt idx="19">
                  <c:v>1266.578476070437</c:v>
                </c:pt>
                <c:pt idx="20">
                  <c:v>1291.687222336433</c:v>
                </c:pt>
                <c:pt idx="21">
                  <c:v>1314.456896935535</c:v>
                </c:pt>
                <c:pt idx="22">
                  <c:v>1335.150158407751</c:v>
                </c:pt>
                <c:pt idx="23">
                  <c:v>1353.98938671459</c:v>
                </c:pt>
                <c:pt idx="24">
                  <c:v>1371.164442693939</c:v>
                </c:pt>
                <c:pt idx="25">
                  <c:v>1386.83864117742</c:v>
                </c:pt>
                <c:pt idx="26">
                  <c:v>1401.188388821069</c:v>
                </c:pt>
                <c:pt idx="27">
                  <c:v>1414.326900038506</c:v>
                </c:pt>
                <c:pt idx="28">
                  <c:v>1426.354637986958</c:v>
                </c:pt>
                <c:pt idx="29">
                  <c:v>1437.361095250357</c:v>
                </c:pt>
                <c:pt idx="30">
                  <c:v>1447.426222166298</c:v>
                </c:pt>
                <c:pt idx="31">
                  <c:v>1456.621648070645</c:v>
                </c:pt>
                <c:pt idx="32">
                  <c:v>1465.01172875775</c:v>
                </c:pt>
                <c:pt idx="33">
                  <c:v>1472.654447179161</c:v>
                </c:pt>
                <c:pt idx="34">
                  <c:v>1479.602189751282</c:v>
                </c:pt>
                <c:pt idx="35">
                  <c:v>1485.902416895897</c:v>
                </c:pt>
                <c:pt idx="36">
                  <c:v>1491.598243394653</c:v>
                </c:pt>
                <c:pt idx="37">
                  <c:v>1496.72894164892</c:v>
                </c:pt>
                <c:pt idx="38">
                  <c:v>1501.330378886527</c:v>
                </c:pt>
                <c:pt idx="39">
                  <c:v>1505.435458229736</c:v>
                </c:pt>
                <c:pt idx="40">
                  <c:v>1509.074364990635</c:v>
                </c:pt>
                <c:pt idx="41">
                  <c:v>1512.274863844767</c:v>
                </c:pt>
                <c:pt idx="42">
                  <c:v>1515.062557925967</c:v>
                </c:pt>
                <c:pt idx="43">
                  <c:v>1517.461114949978</c:v>
                </c:pt>
                <c:pt idx="44">
                  <c:v>1519.492465022133</c:v>
                </c:pt>
                <c:pt idx="45">
                  <c:v>1521.176974063427</c:v>
                </c:pt>
                <c:pt idx="46">
                  <c:v>1522.533596191992</c:v>
                </c:pt>
                <c:pt idx="47">
                  <c:v>1523.580007900457</c:v>
                </c:pt>
                <c:pt idx="48">
                  <c:v>1524.332726454611</c:v>
                </c:pt>
                <c:pt idx="49">
                  <c:v>1524.807214590031</c:v>
                </c:pt>
                <c:pt idx="50">
                  <c:v>1525.017973288932</c:v>
                </c:pt>
                <c:pt idx="51">
                  <c:v>1524.978624170365</c:v>
                </c:pt>
                <c:pt idx="52">
                  <c:v>1524.701982919791</c:v>
                </c:pt>
                <c:pt idx="53">
                  <c:v>1524.200124632409</c:v>
                </c:pt>
                <c:pt idx="54">
                  <c:v>1523.484442237597</c:v>
                </c:pt>
                <c:pt idx="55">
                  <c:v>1522.565698853045</c:v>
                </c:pt>
                <c:pt idx="56">
                  <c:v>1521.454074804407</c:v>
                </c:pt>
                <c:pt idx="57">
                  <c:v>1520.159209950138</c:v>
                </c:pt>
                <c:pt idx="58">
                  <c:v>1518.690241868164</c:v>
                </c:pt>
                <c:pt idx="59">
                  <c:v>1517.055840389387</c:v>
                </c:pt>
                <c:pt idx="60">
                  <c:v>1515.264238900911</c:v>
                </c:pt>
                <c:pt idx="61">
                  <c:v>1513.323262788294</c:v>
                </c:pt>
                <c:pt idx="62">
                  <c:v>1511.240355339457</c:v>
                </c:pt>
                <c:pt idx="63">
                  <c:v>1509.022601392623</c:v>
                </c:pt>
                <c:pt idx="64">
                  <c:v>1506.676748975539</c:v>
                </c:pt>
                <c:pt idx="65">
                  <c:v>1504.209229153008</c:v>
                </c:pt>
                <c:pt idx="66">
                  <c:v>1501.626174272743</c:v>
                </c:pt>
                <c:pt idx="67">
                  <c:v>1498.933434776918</c:v>
                </c:pt>
                <c:pt idx="68">
                  <c:v>1496.136594726625</c:v>
                </c:pt>
                <c:pt idx="69">
                  <c:v>1493.240986168962</c:v>
                </c:pt>
                <c:pt idx="70">
                  <c:v>1490.251702461193</c:v>
                </c:pt>
                <c:pt idx="71">
                  <c:v>1487.173610653063</c:v>
                </c:pt>
                <c:pt idx="72">
                  <c:v>1484.011363016681</c:v>
                </c:pt>
                <c:pt idx="73">
                  <c:v>1480.769407803175</c:v>
                </c:pt>
                <c:pt idx="74">
                  <c:v>1477.45199929642</c:v>
                </c:pt>
                <c:pt idx="75">
                  <c:v>1474.06320722628</c:v>
                </c:pt>
                <c:pt idx="76">
                  <c:v>1470.606925596929</c:v>
                </c:pt>
                <c:pt idx="77">
                  <c:v>1467.086880979853</c:v>
                </c:pt>
                <c:pt idx="78">
                  <c:v>1463.506640315731</c:v>
                </c:pt>
                <c:pt idx="79">
                  <c:v>1459.869618264834</c:v>
                </c:pt>
                <c:pt idx="80">
                  <c:v>1456.17908414144</c:v>
                </c:pt>
                <c:pt idx="81">
                  <c:v>1452.438168464114</c:v>
                </c:pt>
                <c:pt idx="82">
                  <c:v>1448.649869150552</c:v>
                </c:pt>
                <c:pt idx="83">
                  <c:v>1444.817057382865</c:v>
                </c:pt>
                <c:pt idx="84">
                  <c:v>1440.942483166638</c:v>
                </c:pt>
                <c:pt idx="85">
                  <c:v>1437.028780604973</c:v>
                </c:pt>
                <c:pt idx="86">
                  <c:v>1433.078472906663</c:v>
                </c:pt>
                <c:pt idx="87">
                  <c:v>1429.093977145988</c:v>
                </c:pt>
                <c:pt idx="88">
                  <c:v>1425.077608790032</c:v>
                </c:pt>
                <c:pt idx="89">
                  <c:v>1421.031586008042</c:v>
                </c:pt>
                <c:pt idx="90">
                  <c:v>1416.958033776146</c:v>
                </c:pt>
                <c:pt idx="91">
                  <c:v>1412.8589877896</c:v>
                </c:pt>
                <c:pt idx="92">
                  <c:v>1408.736398193812</c:v>
                </c:pt>
                <c:pt idx="93">
                  <c:v>1404.592133144447</c:v>
                </c:pt>
                <c:pt idx="94">
                  <c:v>1400.427982206141</c:v>
                </c:pt>
                <c:pt idx="95">
                  <c:v>1396.245659598698</c:v>
                </c:pt>
                <c:pt idx="96">
                  <c:v>1392.046807298873</c:v>
                </c:pt>
                <c:pt idx="97">
                  <c:v>1387.832998005405</c:v>
                </c:pt>
                <c:pt idx="98">
                  <c:v>1383.605737974322</c:v>
                </c:pt>
                <c:pt idx="99">
                  <c:v>1379.366469731141</c:v>
                </c:pt>
                <c:pt idx="100">
                  <c:v>1375.116574666083</c:v>
                </c:pt>
                <c:pt idx="101">
                  <c:v>1370.857375518101</c:v>
                </c:pt>
                <c:pt idx="102">
                  <c:v>1366.590138753088</c:v>
                </c:pt>
                <c:pt idx="103">
                  <c:v>1362.316076841345</c:v>
                </c:pt>
                <c:pt idx="104">
                  <c:v>1358.036350439065</c:v>
                </c:pt>
                <c:pt idx="105">
                  <c:v>1353.752070478314</c:v>
                </c:pt>
                <c:pt idx="106">
                  <c:v>1349.464300169741</c:v>
                </c:pt>
                <c:pt idx="107">
                  <c:v>1345.174056922015</c:v>
                </c:pt>
                <c:pt idx="108">
                  <c:v>1340.882314181707</c:v>
                </c:pt>
                <c:pt idx="109">
                  <c:v>1336.590003197265</c:v>
                </c:pt>
                <c:pt idx="110">
                  <c:v>1332.29801471038</c:v>
                </c:pt>
                <c:pt idx="111">
                  <c:v>1328.00720057798</c:v>
                </c:pt>
                <c:pt idx="112">
                  <c:v>1323.718375327901</c:v>
                </c:pt>
                <c:pt idx="113">
                  <c:v>1319.432317651077</c:v>
                </c:pt>
                <c:pt idx="114">
                  <c:v>1315.14977183304</c:v>
                </c:pt>
                <c:pt idx="115">
                  <c:v>1310.871449127281</c:v>
                </c:pt>
                <c:pt idx="116">
                  <c:v>1306.598029073025</c:v>
                </c:pt>
                <c:pt idx="117">
                  <c:v>1302.330160759684</c:v>
                </c:pt>
                <c:pt idx="118">
                  <c:v>1298.068464040356</c:v>
                </c:pt>
                <c:pt idx="119">
                  <c:v>1293.813530696418</c:v>
                </c:pt>
              </c:numCache>
            </c:numRef>
          </c:yVal>
          <c:smooth val="0"/>
          <c:extLst xmlns:c16r2="http://schemas.microsoft.com/office/drawing/2015/06/chart">
            <c:ext xmlns:c16="http://schemas.microsoft.com/office/drawing/2014/chart" uri="{C3380CC4-5D6E-409C-BE32-E72D297353CC}">
              <c16:uniqueId val="{00000006-E2AB-40AD-9A67-9BCF87F2D801}"/>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N$3:$DN$122</c:f>
              <c:numCache>
                <c:formatCode>_(* #,##0_);_(* \(#,##0\);_(* "-"??_);_(@_)</c:formatCode>
                <c:ptCount val="120"/>
                <c:pt idx="0">
                  <c:v>0.0</c:v>
                </c:pt>
                <c:pt idx="1">
                  <c:v>151.3151003241323</c:v>
                </c:pt>
                <c:pt idx="2">
                  <c:v>283.2619774924727</c:v>
                </c:pt>
                <c:pt idx="3">
                  <c:v>398.5873051948165</c:v>
                </c:pt>
                <c:pt idx="4">
                  <c:v>499.6217358469285</c:v>
                </c:pt>
                <c:pt idx="5">
                  <c:v>588.3441870907228</c:v>
                </c:pt>
                <c:pt idx="6">
                  <c:v>666.4363602108783</c:v>
                </c:pt>
                <c:pt idx="7">
                  <c:v>735.328832077224</c:v>
                </c:pt>
                <c:pt idx="8">
                  <c:v>796.239967719002</c:v>
                </c:pt>
                <c:pt idx="9">
                  <c:v>850.208740352159</c:v>
                </c:pt>
                <c:pt idx="10">
                  <c:v>898.122396547152</c:v>
                </c:pt>
                <c:pt idx="11">
                  <c:v>940.739769587558</c:v>
                </c:pt>
                <c:pt idx="12">
                  <c:v>978.7109249120452</c:v>
                </c:pt>
                <c:pt idx="13">
                  <c:v>1032.855304090322</c:v>
                </c:pt>
                <c:pt idx="14">
                  <c:v>1080.112292735269</c:v>
                </c:pt>
                <c:pt idx="15">
                  <c:v>1121.64809470821</c:v>
                </c:pt>
                <c:pt idx="16">
                  <c:v>1158.370003783727</c:v>
                </c:pt>
                <c:pt idx="17">
                  <c:v>1190.994089703658</c:v>
                </c:pt>
                <c:pt idx="18">
                  <c:v>1220.093495373939</c:v>
                </c:pt>
                <c:pt idx="19">
                  <c:v>1246.13317809302</c:v>
                </c:pt>
                <c:pt idx="20">
                  <c:v>1269.495121710835</c:v>
                </c:pt>
                <c:pt idx="21">
                  <c:v>1290.496815286732</c:v>
                </c:pt>
                <c:pt idx="22">
                  <c:v>1309.404944518581</c:v>
                </c:pt>
                <c:pt idx="23">
                  <c:v>1326.445655520785</c:v>
                </c:pt>
                <c:pt idx="24">
                  <c:v>1341.812344516434</c:v>
                </c:pt>
                <c:pt idx="25">
                  <c:v>1355.671645429964</c:v>
                </c:pt>
                <c:pt idx="26">
                  <c:v>1368.203144218068</c:v>
                </c:pt>
                <c:pt idx="27">
                  <c:v>1379.522965306002</c:v>
                </c:pt>
                <c:pt idx="28">
                  <c:v>1389.734268874456</c:v>
                </c:pt>
                <c:pt idx="29">
                  <c:v>1398.9290344938</c:v>
                </c:pt>
                <c:pt idx="30">
                  <c:v>1407.189492655927</c:v>
                </c:pt>
                <c:pt idx="31">
                  <c:v>1414.589351200124</c:v>
                </c:pt>
                <c:pt idx="32">
                  <c:v>1421.194849556553</c:v>
                </c:pt>
                <c:pt idx="33">
                  <c:v>1427.065667463547</c:v>
                </c:pt>
                <c:pt idx="34">
                  <c:v>1432.25571019458</c:v>
                </c:pt>
                <c:pt idx="35">
                  <c:v>1436.81378862517</c:v>
                </c:pt>
                <c:pt idx="36">
                  <c:v>1440.784209470357</c:v>
                </c:pt>
                <c:pt idx="37">
                  <c:v>1444.207288576061</c:v>
                </c:pt>
                <c:pt idx="38">
                  <c:v>1447.11979813629</c:v>
                </c:pt>
                <c:pt idx="39">
                  <c:v>1449.555417923074</c:v>
                </c:pt>
                <c:pt idx="40">
                  <c:v>1451.544990909265</c:v>
                </c:pt>
                <c:pt idx="41">
                  <c:v>1453.116829639902</c:v>
                </c:pt>
                <c:pt idx="42">
                  <c:v>1454.296984163318</c:v>
                </c:pt>
                <c:pt idx="43">
                  <c:v>1455.109476568803</c:v>
                </c:pt>
                <c:pt idx="44">
                  <c:v>1455.576506759963</c:v>
                </c:pt>
                <c:pt idx="45">
                  <c:v>1455.718633384221</c:v>
                </c:pt>
                <c:pt idx="46">
                  <c:v>1455.554933251341</c:v>
                </c:pt>
                <c:pt idx="47">
                  <c:v>1455.103142085151</c:v>
                </c:pt>
                <c:pt idx="48">
                  <c:v>1454.379779043511</c:v>
                </c:pt>
                <c:pt idx="49">
                  <c:v>1453.400257097317</c:v>
                </c:pt>
                <c:pt idx="50">
                  <c:v>1452.178981068261</c:v>
                </c:pt>
                <c:pt idx="51">
                  <c:v>1450.729434878036</c:v>
                </c:pt>
                <c:pt idx="52">
                  <c:v>1449.064259457161</c:v>
                </c:pt>
                <c:pt idx="53">
                  <c:v>1447.195322207541</c:v>
                </c:pt>
                <c:pt idx="54">
                  <c:v>1445.133779209089</c:v>
                </c:pt>
                <c:pt idx="55">
                  <c:v>1442.890131041025</c:v>
                </c:pt>
                <c:pt idx="56">
                  <c:v>1440.474272975224</c:v>
                </c:pt>
                <c:pt idx="57">
                  <c:v>1437.895540201975</c:v>
                </c:pt>
                <c:pt idx="58">
                  <c:v>1435.162748664863</c:v>
                </c:pt>
                <c:pt idx="59">
                  <c:v>1432.284232008621</c:v>
                </c:pt>
                <c:pt idx="60">
                  <c:v>1429.26787508091</c:v>
                </c:pt>
                <c:pt idx="61">
                  <c:v>1426.121144374144</c:v>
                </c:pt>
                <c:pt idx="62">
                  <c:v>1422.851115745914</c:v>
                </c:pt>
                <c:pt idx="63">
                  <c:v>1419.46449971511</c:v>
                </c:pt>
                <c:pt idx="64">
                  <c:v>1415.96766459479</c:v>
                </c:pt>
                <c:pt idx="65">
                  <c:v>1412.366657691628</c:v>
                </c:pt>
                <c:pt idx="66">
                  <c:v>1408.667224773754</c:v>
                </c:pt>
                <c:pt idx="67">
                  <c:v>1404.874827985292</c:v>
                </c:pt>
                <c:pt idx="68">
                  <c:v>1400.994662364937</c:v>
                </c:pt>
                <c:pt idx="69">
                  <c:v>1397.031671107544</c:v>
                </c:pt>
                <c:pt idx="70">
                  <c:v>1392.990559691753</c:v>
                </c:pt>
                <c:pt idx="71">
                  <c:v>1388.875808982554</c:v>
                </c:pt>
                <c:pt idx="72">
                  <c:v>1384.691687405447</c:v>
                </c:pt>
                <c:pt idx="73">
                  <c:v>1380.442262277984</c:v>
                </c:pt>
                <c:pt idx="74">
                  <c:v>1376.131410375074</c:v>
                </c:pt>
                <c:pt idx="75">
                  <c:v>1371.76282779601</c:v>
                </c:pt>
                <c:pt idx="76">
                  <c:v>1367.340039193915</c:v>
                </c:pt>
                <c:pt idx="77">
                  <c:v>1362.866406421776</c:v>
                </c:pt>
                <c:pt idx="78">
                  <c:v>1358.34513664362</c:v>
                </c:pt>
                <c:pt idx="79">
                  <c:v>1353.779289954242</c:v>
                </c:pt>
                <c:pt idx="80">
                  <c:v>1349.171786546634</c:v>
                </c:pt>
                <c:pt idx="81">
                  <c:v>1344.525413462155</c:v>
                </c:pt>
                <c:pt idx="82">
                  <c:v>1339.842830955133</c:v>
                </c:pt>
                <c:pt idx="83">
                  <c:v>1335.126578500494</c:v>
                </c:pt>
                <c:pt idx="84">
                  <c:v>1330.379080470223</c:v>
                </c:pt>
                <c:pt idx="85">
                  <c:v>1325.60265150214</c:v>
                </c:pt>
                <c:pt idx="86">
                  <c:v>1320.799501582203</c:v>
                </c:pt>
                <c:pt idx="87">
                  <c:v>1315.971740859769</c:v>
                </c:pt>
                <c:pt idx="88">
                  <c:v>1311.121384213375</c:v>
                </c:pt>
                <c:pt idx="89">
                  <c:v>1306.250355583215</c:v>
                </c:pt>
                <c:pt idx="90">
                  <c:v>1301.360492085027</c:v>
                </c:pt>
                <c:pt idx="91">
                  <c:v>1296.453547918955</c:v>
                </c:pt>
                <c:pt idx="92">
                  <c:v>1291.53119808578</c:v>
                </c:pt>
                <c:pt idx="93">
                  <c:v>1286.59504192196</c:v>
                </c:pt>
                <c:pt idx="94">
                  <c:v>1281.646606464088</c:v>
                </c:pt>
                <c:pt idx="95">
                  <c:v>1276.687349652469</c:v>
                </c:pt>
                <c:pt idx="96">
                  <c:v>1271.718663382855</c:v>
                </c:pt>
                <c:pt idx="97">
                  <c:v>1266.741876414761</c:v>
                </c:pt>
                <c:pt idx="98">
                  <c:v>1261.758257144103</c:v>
                </c:pt>
                <c:pt idx="99">
                  <c:v>1256.769016247427</c:v>
                </c:pt>
                <c:pt idx="100">
                  <c:v>1251.77530920449</c:v>
                </c:pt>
                <c:pt idx="101">
                  <c:v>1246.778238705485</c:v>
                </c:pt>
                <c:pt idx="102">
                  <c:v>1241.778856948856</c:v>
                </c:pt>
                <c:pt idx="103">
                  <c:v>1236.778167835181</c:v>
                </c:pt>
                <c:pt idx="104">
                  <c:v>1231.777129062351</c:v>
                </c:pt>
                <c:pt idx="105">
                  <c:v>1226.776654126913</c:v>
                </c:pt>
                <c:pt idx="106">
                  <c:v>1221.777614236126</c:v>
                </c:pt>
                <c:pt idx="107">
                  <c:v>1216.780840135101</c:v>
                </c:pt>
                <c:pt idx="108">
                  <c:v>1211.787123853058</c:v>
                </c:pt>
                <c:pt idx="109">
                  <c:v>1206.797220372539</c:v>
                </c:pt>
                <c:pt idx="110">
                  <c:v>1201.811849225217</c:v>
                </c:pt>
                <c:pt idx="111">
                  <c:v>1196.831696017747</c:v>
                </c:pt>
                <c:pt idx="112">
                  <c:v>1191.857413890866</c:v>
                </c:pt>
                <c:pt idx="113">
                  <c:v>1186.889624914862</c:v>
                </c:pt>
                <c:pt idx="114">
                  <c:v>1181.928921424286</c:v>
                </c:pt>
                <c:pt idx="115">
                  <c:v>1176.975867294715</c:v>
                </c:pt>
                <c:pt idx="116">
                  <c:v>1172.03099916417</c:v>
                </c:pt>
                <c:pt idx="117">
                  <c:v>1167.094827601675</c:v>
                </c:pt>
                <c:pt idx="118">
                  <c:v>1162.167838225366</c:v>
                </c:pt>
                <c:pt idx="119">
                  <c:v>1157.250492772351</c:v>
                </c:pt>
              </c:numCache>
            </c:numRef>
          </c:yVal>
          <c:smooth val="0"/>
          <c:extLst xmlns:c16r2="http://schemas.microsoft.com/office/drawing/2015/06/chart">
            <c:ext xmlns:c16="http://schemas.microsoft.com/office/drawing/2014/chart" uri="{C3380CC4-5D6E-409C-BE32-E72D297353CC}">
              <c16:uniqueId val="{00000007-E2AB-40AD-9A67-9BCF87F2D801}"/>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D$3:$ED$122</c:f>
              <c:numCache>
                <c:formatCode>_(* #,##0_);_(* \(#,##0\);_(* "-"??_);_(@_)</c:formatCode>
                <c:ptCount val="120"/>
                <c:pt idx="0">
                  <c:v>0.0</c:v>
                </c:pt>
                <c:pt idx="1">
                  <c:v>150.932314843929</c:v>
                </c:pt>
                <c:pt idx="2">
                  <c:v>282.0303603370371</c:v>
                </c:pt>
                <c:pt idx="3">
                  <c:v>396.1579225164014</c:v>
                </c:pt>
                <c:pt idx="4">
                  <c:v>495.7401706331225</c:v>
                </c:pt>
                <c:pt idx="5">
                  <c:v>582.8319858281857</c:v>
                </c:pt>
                <c:pt idx="6">
                  <c:v>659.175840672716</c:v>
                </c:pt>
                <c:pt idx="7">
                  <c:v>726.2506742705356</c:v>
                </c:pt>
                <c:pt idx="8">
                  <c:v>785.3131033004424</c:v>
                </c:pt>
                <c:pt idx="9">
                  <c:v>837.4321357361287</c:v>
                </c:pt>
                <c:pt idx="10">
                  <c:v>883.5183928326515</c:v>
                </c:pt>
                <c:pt idx="11">
                  <c:v>924.3486997519574</c:v>
                </c:pt>
                <c:pt idx="12">
                  <c:v>960.5867768629454</c:v>
                </c:pt>
                <c:pt idx="13">
                  <c:v>1013.056796815441</c:v>
                </c:pt>
                <c:pt idx="14">
                  <c:v>1059.13036074655</c:v>
                </c:pt>
                <c:pt idx="15">
                  <c:v>1099.831788930108</c:v>
                </c:pt>
                <c:pt idx="16">
                  <c:v>1135.973148203354</c:v>
                </c:pt>
                <c:pt idx="17">
                  <c:v>1168.206613241333</c:v>
                </c:pt>
                <c:pt idx="18">
                  <c:v>1197.062429862098</c:v>
                </c:pt>
                <c:pt idx="19">
                  <c:v>1222.976680919845</c:v>
                </c:pt>
                <c:pt idx="20">
                  <c:v>1246.31180290885</c:v>
                </c:pt>
                <c:pt idx="21">
                  <c:v>1267.371913991994</c:v>
                </c:pt>
                <c:pt idx="22">
                  <c:v>1286.414399576353</c:v>
                </c:pt>
                <c:pt idx="23">
                  <c:v>1303.65877502768</c:v>
                </c:pt>
                <c:pt idx="24">
                  <c:v>1319.293548320612</c:v>
                </c:pt>
                <c:pt idx="25">
                  <c:v>1333.481598254492</c:v>
                </c:pt>
                <c:pt idx="26">
                  <c:v>1346.399487170391</c:v>
                </c:pt>
                <c:pt idx="27">
                  <c:v>1358.161537723523</c:v>
                </c:pt>
                <c:pt idx="28">
                  <c:v>1368.869062011888</c:v>
                </c:pt>
                <c:pt idx="29">
                  <c:v>1378.612180984105</c:v>
                </c:pt>
                <c:pt idx="30">
                  <c:v>1387.471280361061</c:v>
                </c:pt>
                <c:pt idx="31">
                  <c:v>1395.518255227698</c:v>
                </c:pt>
                <c:pt idx="32">
                  <c:v>1402.817577445543</c:v>
                </c:pt>
                <c:pt idx="33">
                  <c:v>1409.427213546813</c:v>
                </c:pt>
                <c:pt idx="34">
                  <c:v>1415.39941597673</c:v>
                </c:pt>
                <c:pt idx="35">
                  <c:v>1420.781406697808</c:v>
                </c:pt>
                <c:pt idx="36">
                  <c:v>1425.615969046291</c:v>
                </c:pt>
                <c:pt idx="37">
                  <c:v>1429.941961179205</c:v>
                </c:pt>
                <c:pt idx="38">
                  <c:v>1433.794762352157</c:v>
                </c:pt>
                <c:pt idx="39">
                  <c:v>1437.206722424045</c:v>
                </c:pt>
                <c:pt idx="40">
                  <c:v>1440.207416451625</c:v>
                </c:pt>
                <c:pt idx="41">
                  <c:v>1442.823947566983</c:v>
                </c:pt>
                <c:pt idx="42">
                  <c:v>1445.081211547861</c:v>
                </c:pt>
                <c:pt idx="43">
                  <c:v>1447.002128092704</c:v>
                </c:pt>
                <c:pt idx="44">
                  <c:v>1448.607843430415</c:v>
                </c:pt>
                <c:pt idx="45">
                  <c:v>1449.917908195348</c:v>
                </c:pt>
                <c:pt idx="46">
                  <c:v>1450.950433913555</c:v>
                </c:pt>
                <c:pt idx="47">
                  <c:v>1451.722230957036</c:v>
                </c:pt>
                <c:pt idx="48">
                  <c:v>1452.248930411356</c:v>
                </c:pt>
                <c:pt idx="49">
                  <c:v>1452.545091954657</c:v>
                </c:pt>
                <c:pt idx="50">
                  <c:v>1452.624299551951</c:v>
                </c:pt>
                <c:pt idx="51">
                  <c:v>1452.499246518496</c:v>
                </c:pt>
                <c:pt idx="52">
                  <c:v>1452.181811399105</c:v>
                </c:pt>
                <c:pt idx="53">
                  <c:v>1451.683125556084</c:v>
                </c:pt>
                <c:pt idx="54">
                  <c:v>1451.01363364694</c:v>
                </c:pt>
                <c:pt idx="55">
                  <c:v>1450.183147857005</c:v>
                </c:pt>
                <c:pt idx="56">
                  <c:v>1449.200896637339</c:v>
                </c:pt>
                <c:pt idx="57">
                  <c:v>1448.075568600718</c:v>
                </c:pt>
                <c:pt idx="58">
                  <c:v>1446.815352144171</c:v>
                </c:pt>
                <c:pt idx="59">
                  <c:v>1445.42797129372</c:v>
                </c:pt>
                <c:pt idx="60">
                  <c:v>1443.920718203894</c:v>
                </c:pt>
                <c:pt idx="61">
                  <c:v>1442.300482690072</c:v>
                </c:pt>
                <c:pt idx="62">
                  <c:v>1440.573779124311</c:v>
                </c:pt>
                <c:pt idx="63">
                  <c:v>1438.746770984288</c:v>
                </c:pt>
                <c:pt idx="64">
                  <c:v>1436.825293309343</c:v>
                </c:pt>
                <c:pt idx="65">
                  <c:v>1434.814873286735</c:v>
                </c:pt>
                <c:pt idx="66">
                  <c:v>1432.720749163773</c:v>
                </c:pt>
                <c:pt idx="67">
                  <c:v>1430.547887658378</c:v>
                </c:pt>
                <c:pt idx="68">
                  <c:v>1428.301000020052</c:v>
                </c:pt>
                <c:pt idx="69">
                  <c:v>1425.98455687544</c:v>
                </c:pt>
                <c:pt idx="70">
                  <c:v>1423.602801976984</c:v>
                </c:pt>
                <c:pt idx="71">
                  <c:v>1421.159764959566</c:v>
                </c:pt>
                <c:pt idx="72">
                  <c:v>1418.659273198091</c:v>
                </c:pt>
                <c:pt idx="73">
                  <c:v>1416.10496284847</c:v>
                </c:pt>
                <c:pt idx="74">
                  <c:v>1413.50028914541</c:v>
                </c:pt>
                <c:pt idx="75">
                  <c:v>1410.848536022206</c:v>
                </c:pt>
                <c:pt idx="76">
                  <c:v>1408.152825110898</c:v>
                </c:pt>
                <c:pt idx="77">
                  <c:v>1405.41612417471</c:v>
                </c:pt>
                <c:pt idx="78">
                  <c:v>1402.641255019444</c:v>
                </c:pt>
                <c:pt idx="79">
                  <c:v>1399.830900925555</c:v>
                </c:pt>
                <c:pt idx="80">
                  <c:v>1396.98761363842</c:v>
                </c:pt>
                <c:pt idx="81">
                  <c:v>1394.113819950624</c:v>
                </c:pt>
                <c:pt idx="82">
                  <c:v>1391.211827906693</c:v>
                </c:pt>
                <c:pt idx="83">
                  <c:v>1388.283832657834</c:v>
                </c:pt>
                <c:pt idx="84">
                  <c:v>1385.3319219916</c:v>
                </c:pt>
                <c:pt idx="85">
                  <c:v>1382.358081559114</c:v>
                </c:pt>
                <c:pt idx="86">
                  <c:v>1379.364199820463</c:v>
                </c:pt>
                <c:pt idx="87">
                  <c:v>1376.352072726952</c:v>
                </c:pt>
                <c:pt idx="88">
                  <c:v>1373.323408157393</c:v>
                </c:pt>
                <c:pt idx="89">
                  <c:v>1370.279830124087</c:v>
                </c:pt>
                <c:pt idx="90">
                  <c:v>1367.222882762842</c:v>
                </c:pt>
                <c:pt idx="91">
                  <c:v>1364.154034120278</c:v>
                </c:pt>
                <c:pt idx="92">
                  <c:v>1361.074679750517</c:v>
                </c:pt>
                <c:pt idx="93">
                  <c:v>1357.98614613252</c:v>
                </c:pt>
                <c:pt idx="94">
                  <c:v>1354.889693918405</c:v>
                </c:pt>
                <c:pt idx="95">
                  <c:v>1351.786521022367</c:v>
                </c:pt>
                <c:pt idx="96">
                  <c:v>1348.67776555908</c:v>
                </c:pt>
                <c:pt idx="97">
                  <c:v>1345.56450863989</c:v>
                </c:pt>
                <c:pt idx="98">
                  <c:v>1342.447777034491</c:v>
                </c:pt>
                <c:pt idx="99">
                  <c:v>1339.328545705246</c:v>
                </c:pt>
                <c:pt idx="100">
                  <c:v>1336.207740220928</c:v>
                </c:pt>
                <c:pt idx="101">
                  <c:v>1333.086239056101</c:v>
                </c:pt>
                <c:pt idx="102">
                  <c:v>1329.964875782055</c:v>
                </c:pt>
                <c:pt idx="103">
                  <c:v>1326.844441154822</c:v>
                </c:pt>
                <c:pt idx="104">
                  <c:v>1323.725685105444</c:v>
                </c:pt>
                <c:pt idx="105">
                  <c:v>1320.60931863737</c:v>
                </c:pt>
                <c:pt idx="106">
                  <c:v>1317.496015635584</c:v>
                </c:pt>
                <c:pt idx="107">
                  <c:v>1314.386414591808</c:v>
                </c:pt>
                <c:pt idx="108">
                  <c:v>1311.281120249826</c:v>
                </c:pt>
                <c:pt idx="109">
                  <c:v>1308.180705174831</c:v>
                </c:pt>
                <c:pt idx="110">
                  <c:v>1305.085711250426</c:v>
                </c:pt>
                <c:pt idx="111">
                  <c:v>1301.996651106728</c:v>
                </c:pt>
                <c:pt idx="112">
                  <c:v>1298.91400948285</c:v>
                </c:pt>
                <c:pt idx="113">
                  <c:v>1295.838244526871</c:v>
                </c:pt>
                <c:pt idx="114">
                  <c:v>1292.769789036215</c:v>
                </c:pt>
                <c:pt idx="115">
                  <c:v>1289.709051641233</c:v>
                </c:pt>
                <c:pt idx="116">
                  <c:v>1286.65641793465</c:v>
                </c:pt>
                <c:pt idx="117">
                  <c:v>1283.612251549366</c:v>
                </c:pt>
                <c:pt idx="118">
                  <c:v>1280.576895187031</c:v>
                </c:pt>
                <c:pt idx="119">
                  <c:v>1277.550671599646</c:v>
                </c:pt>
              </c:numCache>
            </c:numRef>
          </c:yVal>
          <c:smooth val="0"/>
          <c:extLst xmlns:c16r2="http://schemas.microsoft.com/office/drawing/2015/06/chart">
            <c:ext xmlns:c16="http://schemas.microsoft.com/office/drawing/2014/chart" uri="{C3380CC4-5D6E-409C-BE32-E72D297353CC}">
              <c16:uniqueId val="{00000008-E2AB-40AD-9A67-9BCF87F2D801}"/>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T$3:$ET$122</c:f>
              <c:numCache>
                <c:formatCode>_(* #,##0_);_(* \(#,##0\);_(* "-"??_);_(@_)</c:formatCode>
                <c:ptCount val="120"/>
                <c:pt idx="0">
                  <c:v>0.0</c:v>
                </c:pt>
                <c:pt idx="1">
                  <c:v>150.932314843929</c:v>
                </c:pt>
                <c:pt idx="2">
                  <c:v>281.1776367935412</c:v>
                </c:pt>
                <c:pt idx="3">
                  <c:v>393.8625085076171</c:v>
                </c:pt>
                <c:pt idx="4">
                  <c:v>491.5915840566016</c:v>
                </c:pt>
                <c:pt idx="5">
                  <c:v>576.5424776170965</c:v>
                </c:pt>
                <c:pt idx="6">
                  <c:v>650.5417304687855</c:v>
                </c:pt>
                <c:pt idx="7">
                  <c:v>715.1260175361985</c:v>
                </c:pt>
                <c:pt idx="8">
                  <c:v>771.5917613443956</c:v>
                </c:pt>
                <c:pt idx="9">
                  <c:v>821.0355683782691</c:v>
                </c:pt>
                <c:pt idx="10">
                  <c:v>864.3873458988178</c:v>
                </c:pt>
                <c:pt idx="11">
                  <c:v>902.4375415981349</c:v>
                </c:pt>
                <c:pt idx="12">
                  <c:v>935.8596353453759</c:v>
                </c:pt>
                <c:pt idx="13">
                  <c:v>985.4849191011471</c:v>
                </c:pt>
                <c:pt idx="14">
                  <c:v>1028.285655903086</c:v>
                </c:pt>
                <c:pt idx="15">
                  <c:v>1065.42714303144</c:v>
                </c:pt>
                <c:pt idx="16">
                  <c:v>1097.817753226217</c:v>
                </c:pt>
                <c:pt idx="17">
                  <c:v>1126.175424892153</c:v>
                </c:pt>
                <c:pt idx="18">
                  <c:v>1151.075346889604</c:v>
                </c:pt>
                <c:pt idx="19">
                  <c:v>1172.984354259725</c:v>
                </c:pt>
                <c:pt idx="20">
                  <c:v>1192.285963825618</c:v>
                </c:pt>
                <c:pt idx="21">
                  <c:v>1209.298780926274</c:v>
                </c:pt>
                <c:pt idx="22">
                  <c:v>1224.29018144262</c:v>
                </c:pt>
                <c:pt idx="23">
                  <c:v>1237.486601458111</c:v>
                </c:pt>
                <c:pt idx="24">
                  <c:v>1249.081370801903</c:v>
                </c:pt>
                <c:pt idx="25">
                  <c:v>1259.240751708733</c:v>
                </c:pt>
                <c:pt idx="26">
                  <c:v>1268.143930386102</c:v>
                </c:pt>
                <c:pt idx="27">
                  <c:v>1275.9061226913</c:v>
                </c:pt>
                <c:pt idx="28">
                  <c:v>1282.629414905492</c:v>
                </c:pt>
                <c:pt idx="29">
                  <c:v>1288.404609902121</c:v>
                </c:pt>
                <c:pt idx="30">
                  <c:v>1293.312689555212</c:v>
                </c:pt>
                <c:pt idx="31">
                  <c:v>1297.426066050608</c:v>
                </c:pt>
                <c:pt idx="32">
                  <c:v>1300.809656080938</c:v>
                </c:pt>
                <c:pt idx="33">
                  <c:v>1303.521805404002</c:v>
                </c:pt>
                <c:pt idx="34">
                  <c:v>1305.615086506327</c:v>
                </c:pt>
                <c:pt idx="35">
                  <c:v>1307.136988301866</c:v>
                </c:pt>
                <c:pt idx="36">
                  <c:v>1308.130513702366</c:v>
                </c:pt>
                <c:pt idx="37">
                  <c:v>1308.634698366833</c:v>
                </c:pt>
                <c:pt idx="38">
                  <c:v>1308.685061856314</c:v>
                </c:pt>
                <c:pt idx="39">
                  <c:v>1308.314062615016</c:v>
                </c:pt>
                <c:pt idx="40">
                  <c:v>1307.551353767061</c:v>
                </c:pt>
                <c:pt idx="41">
                  <c:v>1306.424090518714</c:v>
                </c:pt>
                <c:pt idx="42">
                  <c:v>1304.957198584797</c:v>
                </c:pt>
                <c:pt idx="43">
                  <c:v>1303.173608705171</c:v>
                </c:pt>
                <c:pt idx="44">
                  <c:v>1301.094462001804</c:v>
                </c:pt>
                <c:pt idx="45">
                  <c:v>1298.73929019709</c:v>
                </c:pt>
                <c:pt idx="46">
                  <c:v>1296.12617410765</c:v>
                </c:pt>
                <c:pt idx="47">
                  <c:v>1293.27188332362</c:v>
                </c:pt>
                <c:pt idx="48">
                  <c:v>1290.191999561094</c:v>
                </c:pt>
                <c:pt idx="49">
                  <c:v>1286.901025820332</c:v>
                </c:pt>
                <c:pt idx="50">
                  <c:v>1283.412483182198</c:v>
                </c:pt>
                <c:pt idx="51">
                  <c:v>1279.73899682082</c:v>
                </c:pt>
                <c:pt idx="52">
                  <c:v>1275.892372702955</c:v>
                </c:pt>
                <c:pt idx="53">
                  <c:v>1271.883665874137</c:v>
                </c:pt>
                <c:pt idx="54">
                  <c:v>1267.723241537601</c:v>
                </c:pt>
                <c:pt idx="55">
                  <c:v>1263.420829803681</c:v>
                </c:pt>
                <c:pt idx="56">
                  <c:v>1258.985574870953</c:v>
                </c:pt>
                <c:pt idx="57">
                  <c:v>1254.42607930159</c:v>
                </c:pt>
                <c:pt idx="58">
                  <c:v>1249.750443967916</c:v>
                </c:pt>
                <c:pt idx="59">
                  <c:v>1244.966304173427</c:v>
                </c:pt>
                <c:pt idx="60">
                  <c:v>1240.080862387407</c:v>
                </c:pt>
                <c:pt idx="61">
                  <c:v>1235.100917977009</c:v>
                </c:pt>
                <c:pt idx="62">
                  <c:v>1230.032894272466</c:v>
                </c:pt>
                <c:pt idx="63">
                  <c:v>1224.882863259555</c:v>
                </c:pt>
                <c:pt idx="64">
                  <c:v>1219.656568156945</c:v>
                </c:pt>
                <c:pt idx="65">
                  <c:v>1214.359444104957</c:v>
                </c:pt>
                <c:pt idx="66">
                  <c:v>1208.996637164181</c:v>
                </c:pt>
                <c:pt idx="67">
                  <c:v>1203.573021798921</c:v>
                </c:pt>
                <c:pt idx="68">
                  <c:v>1198.093216999584</c:v>
                </c:pt>
                <c:pt idx="69">
                  <c:v>1192.561601179953</c:v>
                </c:pt>
                <c:pt idx="70">
                  <c:v>1186.982325969422</c:v>
                </c:pt>
                <c:pt idx="71">
                  <c:v>1181.359329006337</c:v>
                </c:pt>
                <c:pt idx="72">
                  <c:v>1175.696345826543</c:v>
                </c:pt>
                <c:pt idx="73">
                  <c:v>1169.996920930535</c:v>
                </c:pt>
                <c:pt idx="74">
                  <c:v>1164.264418103397</c:v>
                </c:pt>
                <c:pt idx="75">
                  <c:v>1158.502030053418</c:v>
                </c:pt>
                <c:pt idx="76">
                  <c:v>1152.712787428271</c:v>
                </c:pt>
                <c:pt idx="77">
                  <c:v>1146.899567261217</c:v>
                </c:pt>
                <c:pt idx="78">
                  <c:v>1141.065100894339</c:v>
                </c:pt>
                <c:pt idx="79">
                  <c:v>1135.211981420885</c:v>
                </c:pt>
                <c:pt idx="80">
                  <c:v>1129.342670684531</c:v>
                </c:pt>
                <c:pt idx="81">
                  <c:v>1123.459505869567</c:v>
                </c:pt>
                <c:pt idx="82">
                  <c:v>1117.564705712676</c:v>
                </c:pt>
                <c:pt idx="83">
                  <c:v>1111.660376363981</c:v>
                </c:pt>
                <c:pt idx="84">
                  <c:v>1105.748516922424</c:v>
                </c:pt>
                <c:pt idx="85">
                  <c:v>1099.831024668216</c:v>
                </c:pt>
                <c:pt idx="86">
                  <c:v>1093.90970001303</c:v>
                </c:pt>
                <c:pt idx="87">
                  <c:v>1087.98625118673</c:v>
                </c:pt>
                <c:pt idx="88">
                  <c:v>1082.062298677821</c:v>
                </c:pt>
                <c:pt idx="89">
                  <c:v>1076.13937944336</c:v>
                </c:pt>
                <c:pt idx="90">
                  <c:v>1070.218950902684</c:v>
                </c:pt>
                <c:pt idx="91">
                  <c:v>1064.30239472822</c:v>
                </c:pt>
                <c:pt idx="92">
                  <c:v>1058.391020445526</c:v>
                </c:pt>
                <c:pt idx="93">
                  <c:v>1052.486068853826</c:v>
                </c:pt>
                <c:pt idx="94">
                  <c:v>1046.588715277353</c:v>
                </c:pt>
                <c:pt idx="95">
                  <c:v>1040.70007265719</c:v>
                </c:pt>
                <c:pt idx="96">
                  <c:v>1034.821194492441</c:v>
                </c:pt>
                <c:pt idx="97">
                  <c:v>1028.953077639085</c:v>
                </c:pt>
                <c:pt idx="98">
                  <c:v>1023.09666497415</c:v>
                </c:pt>
                <c:pt idx="99">
                  <c:v>1017.252847932457</c:v>
                </c:pt>
                <c:pt idx="100">
                  <c:v>1011.422468922638</c:v>
                </c:pt>
                <c:pt idx="101">
                  <c:v>1005.606323628663</c:v>
                </c:pt>
                <c:pt idx="102">
                  <c:v>999.8051632028254</c:v>
                </c:pt>
                <c:pt idx="103">
                  <c:v>994.0196963556654</c:v>
                </c:pt>
                <c:pt idx="104">
                  <c:v>988.2505913480255</c:v>
                </c:pt>
                <c:pt idx="105">
                  <c:v>982.4984778901384</c:v>
                </c:pt>
                <c:pt idx="106">
                  <c:v>976.7639489523098</c:v>
                </c:pt>
                <c:pt idx="107">
                  <c:v>971.047562491542</c:v>
                </c:pt>
                <c:pt idx="108">
                  <c:v>965.3498430982079</c:v>
                </c:pt>
                <c:pt idx="109">
                  <c:v>959.671283566555</c:v>
                </c:pt>
                <c:pt idx="110">
                  <c:v>954.0123463928312</c:v>
                </c:pt>
                <c:pt idx="111">
                  <c:v>948.3734652043466</c:v>
                </c:pt>
                <c:pt idx="112">
                  <c:v>942.755046122823</c:v>
                </c:pt>
                <c:pt idx="113">
                  <c:v>937.1574690650929</c:v>
                </c:pt>
                <c:pt idx="114">
                  <c:v>931.5810889841496</c:v>
                </c:pt>
                <c:pt idx="115">
                  <c:v>926.0262370532394</c:v>
                </c:pt>
                <c:pt idx="116">
                  <c:v>920.4932217957519</c:v>
                </c:pt>
                <c:pt idx="117">
                  <c:v>914.982330163368</c:v>
                </c:pt>
                <c:pt idx="118">
                  <c:v>909.4938285648316</c:v>
                </c:pt>
                <c:pt idx="119">
                  <c:v>904.0279638477224</c:v>
                </c:pt>
              </c:numCache>
            </c:numRef>
          </c:yVal>
          <c:smooth val="0"/>
          <c:extLst xmlns:c16r2="http://schemas.microsoft.com/office/drawing/2015/06/chart">
            <c:ext xmlns:c16="http://schemas.microsoft.com/office/drawing/2014/chart" uri="{C3380CC4-5D6E-409C-BE32-E72D297353CC}">
              <c16:uniqueId val="{00000009-E2AB-40AD-9A67-9BCF87F2D801}"/>
            </c:ext>
          </c:extLst>
        </c:ser>
        <c:dLbls>
          <c:showLegendKey val="0"/>
          <c:showVal val="0"/>
          <c:showCatName val="0"/>
          <c:showSerName val="0"/>
          <c:showPercent val="0"/>
          <c:showBubbleSize val="0"/>
        </c:dLbls>
        <c:axId val="-1012530352"/>
        <c:axId val="-1012528160"/>
      </c:scatterChart>
      <c:valAx>
        <c:axId val="-1012530352"/>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12528160"/>
        <c:crosses val="autoZero"/>
        <c:crossBetween val="midCat"/>
      </c:valAx>
      <c:valAx>
        <c:axId val="-1012528160"/>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012530352"/>
        <c:crosses val="autoZero"/>
        <c:crossBetween val="midCat"/>
      </c:valAx>
    </c:plotArea>
    <c:legend>
      <c:legendPos val="r"/>
      <c:layout>
        <c:manualLayout>
          <c:xMode val="edge"/>
          <c:yMode val="edge"/>
          <c:x val="0.828572439243307"/>
          <c:y val="0.0192778807937971"/>
          <c:w val="0.135125043591605"/>
          <c:h val="0.93823403658134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Addiction-Related Deaths</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G$3:$G$122</c:f>
              <c:numCache>
                <c:formatCode>_(* #,##0_);_(* \(#,##0\);_(* "-"??_);_(@_)</c:formatCode>
                <c:ptCount val="120"/>
                <c:pt idx="0">
                  <c:v>0.0</c:v>
                </c:pt>
                <c:pt idx="1">
                  <c:v>63.74764494904714</c:v>
                </c:pt>
                <c:pt idx="2">
                  <c:v>117.1706865110573</c:v>
                </c:pt>
                <c:pt idx="3">
                  <c:v>162.2472580417216</c:v>
                </c:pt>
                <c:pt idx="4">
                  <c:v>200.531107084893</c:v>
                </c:pt>
                <c:pt idx="5">
                  <c:v>233.2499132963734</c:v>
                </c:pt>
                <c:pt idx="6">
                  <c:v>261.3791221560086</c:v>
                </c:pt>
                <c:pt idx="7">
                  <c:v>285.6978152372667</c:v>
                </c:pt>
                <c:pt idx="8">
                  <c:v>306.831300730057</c:v>
                </c:pt>
                <c:pt idx="9">
                  <c:v>325.2838115465485</c:v>
                </c:pt>
                <c:pt idx="10">
                  <c:v>341.4637776294353</c:v>
                </c:pt>
                <c:pt idx="11">
                  <c:v>355.7034816026535</c:v>
                </c:pt>
                <c:pt idx="12">
                  <c:v>368.2744346202166</c:v>
                </c:pt>
                <c:pt idx="13">
                  <c:v>387.9548360863228</c:v>
                </c:pt>
                <c:pt idx="14">
                  <c:v>404.9078219471621</c:v>
                </c:pt>
                <c:pt idx="15">
                  <c:v>419.6444169956194</c:v>
                </c:pt>
                <c:pt idx="16">
                  <c:v>432.5518193179064</c:v>
                </c:pt>
                <c:pt idx="17">
                  <c:v>443.9268502620718</c:v>
                </c:pt>
                <c:pt idx="18">
                  <c:v>453.9998237381415</c:v>
                </c:pt>
                <c:pt idx="19">
                  <c:v>462.9516852436518</c:v>
                </c:pt>
                <c:pt idx="20">
                  <c:v>470.9263992105707</c:v>
                </c:pt>
                <c:pt idx="21">
                  <c:v>478.0399655979799</c:v>
                </c:pt>
                <c:pt idx="22">
                  <c:v>484.3870326361084</c:v>
                </c:pt>
                <c:pt idx="23">
                  <c:v>490.0457852250438</c:v>
                </c:pt>
                <c:pt idx="24">
                  <c:v>495.0815885089671</c:v>
                </c:pt>
                <c:pt idx="25">
                  <c:v>499.5497266107018</c:v>
                </c:pt>
                <c:pt idx="26">
                  <c:v>503.5122818654058</c:v>
                </c:pt>
                <c:pt idx="27">
                  <c:v>507.0057363832398</c:v>
                </c:pt>
                <c:pt idx="28">
                  <c:v>510.062542877135</c:v>
                </c:pt>
                <c:pt idx="29">
                  <c:v>512.7117941283781</c:v>
                </c:pt>
                <c:pt idx="30">
                  <c:v>514.9797317965148</c:v>
                </c:pt>
                <c:pt idx="31">
                  <c:v>516.8901636177284</c:v>
                </c:pt>
                <c:pt idx="32">
                  <c:v>518.464806826366</c:v>
                </c:pt>
                <c:pt idx="33">
                  <c:v>519.723571851532</c:v>
                </c:pt>
                <c:pt idx="34">
                  <c:v>520.684797529854</c:v>
                </c:pt>
                <c:pt idx="35">
                  <c:v>521.3654468594929</c:v>
                </c:pt>
                <c:pt idx="36">
                  <c:v>521.7812705637431</c:v>
                </c:pt>
                <c:pt idx="37">
                  <c:v>521.9469443335186</c:v>
                </c:pt>
                <c:pt idx="38">
                  <c:v>521.87618450005</c:v>
                </c:pt>
                <c:pt idx="39">
                  <c:v>521.5818717098081</c:v>
                </c:pt>
                <c:pt idx="40">
                  <c:v>521.076097771318</c:v>
                </c:pt>
                <c:pt idx="41">
                  <c:v>520.370240356201</c:v>
                </c:pt>
                <c:pt idx="42">
                  <c:v>519.4750269073088</c:v>
                </c:pt>
                <c:pt idx="43">
                  <c:v>518.400589548788</c:v>
                </c:pt>
                <c:pt idx="44">
                  <c:v>517.1565125961001</c:v>
                </c:pt>
                <c:pt idx="45">
                  <c:v>515.75187395379</c:v>
                </c:pt>
                <c:pt idx="46">
                  <c:v>514.1952814415317</c:v>
                </c:pt>
                <c:pt idx="47">
                  <c:v>512.4949048920171</c:v>
                </c:pt>
                <c:pt idx="48">
                  <c:v>510.6585047065145</c:v>
                </c:pt>
                <c:pt idx="49">
                  <c:v>508.6934574274283</c:v>
                </c:pt>
                <c:pt idx="50">
                  <c:v>506.6067787852139</c:v>
                </c:pt>
                <c:pt idx="51">
                  <c:v>504.4051445947007</c:v>
                </c:pt>
                <c:pt idx="52">
                  <c:v>502.0949098540767</c:v>
                </c:pt>
                <c:pt idx="53">
                  <c:v>499.6821261870082</c:v>
                </c:pt>
                <c:pt idx="54">
                  <c:v>497.1725579164199</c:v>
                </c:pt>
                <c:pt idx="55">
                  <c:v>494.5716969423538</c:v>
                </c:pt>
                <c:pt idx="56">
                  <c:v>491.8847765673554</c:v>
                </c:pt>
                <c:pt idx="57">
                  <c:v>489.116784389662</c:v>
                </c:pt>
                <c:pt idx="58">
                  <c:v>486.2724743654976</c:v>
                </c:pt>
                <c:pt idx="59">
                  <c:v>483.3563781260717</c:v>
                </c:pt>
                <c:pt idx="60">
                  <c:v>480.3728156219727</c:v>
                </c:pt>
                <c:pt idx="61">
                  <c:v>477.3259051570676</c:v>
                </c:pt>
                <c:pt idx="62">
                  <c:v>474.2195728651932</c:v>
                </c:pt>
                <c:pt idx="63">
                  <c:v>471.0575616756182</c:v>
                </c:pt>
                <c:pt idx="64">
                  <c:v>467.843439807264</c:v>
                </c:pt>
                <c:pt idx="65">
                  <c:v>464.5806088266936</c:v>
                </c:pt>
                <c:pt idx="66">
                  <c:v>461.2723113004631</c:v>
                </c:pt>
                <c:pt idx="67">
                  <c:v>457.9216380690676</c:v>
                </c:pt>
                <c:pt idx="68">
                  <c:v>454.5315351667641</c:v>
                </c:pt>
                <c:pt idx="69">
                  <c:v>451.1048104090055</c:v>
                </c:pt>
                <c:pt idx="70">
                  <c:v>447.6441396671453</c:v>
                </c:pt>
                <c:pt idx="71">
                  <c:v>444.1520728482228</c:v>
                </c:pt>
                <c:pt idx="72">
                  <c:v>440.6310395961189</c:v>
                </c:pt>
                <c:pt idx="73">
                  <c:v>437.0833547289689</c:v>
                </c:pt>
                <c:pt idx="74">
                  <c:v>433.5112234266271</c:v>
                </c:pt>
                <c:pt idx="75">
                  <c:v>429.9167461809466</c:v>
                </c:pt>
                <c:pt idx="76">
                  <c:v>426.3019235206921</c:v>
                </c:pt>
                <c:pt idx="77">
                  <c:v>422.6686605221757</c:v>
                </c:pt>
                <c:pt idx="78">
                  <c:v>419.0187711159624</c:v>
                </c:pt>
                <c:pt idx="79">
                  <c:v>415.3539821994073</c:v>
                </c:pt>
                <c:pt idx="80">
                  <c:v>411.6759375641259</c:v>
                </c:pt>
                <c:pt idx="81">
                  <c:v>407.9862016470855</c:v>
                </c:pt>
                <c:pt idx="82">
                  <c:v>404.2862631134912</c:v>
                </c:pt>
                <c:pt idx="83">
                  <c:v>400.5775382791326</c:v>
                </c:pt>
                <c:pt idx="84">
                  <c:v>396.8613743796149</c:v>
                </c:pt>
                <c:pt idx="85">
                  <c:v>393.1390526933874</c:v>
                </c:pt>
                <c:pt idx="86">
                  <c:v>389.4117915251782</c:v>
                </c:pt>
                <c:pt idx="87">
                  <c:v>385.6807490561623</c:v>
                </c:pt>
                <c:pt idx="88">
                  <c:v>381.9470260668404</c:v>
                </c:pt>
                <c:pt idx="89">
                  <c:v>378.2116685383235</c:v>
                </c:pt>
                <c:pt idx="90">
                  <c:v>374.4756701374945</c:v>
                </c:pt>
                <c:pt idx="91">
                  <c:v>370.7399745912151</c:v>
                </c:pt>
                <c:pt idx="92">
                  <c:v>367.0054779545242</c:v>
                </c:pt>
                <c:pt idx="93">
                  <c:v>363.273030777575</c:v>
                </c:pt>
                <c:pt idx="94">
                  <c:v>359.5434401758114</c:v>
                </c:pt>
                <c:pt idx="95">
                  <c:v>355.8174718076407</c:v>
                </c:pt>
                <c:pt idx="96">
                  <c:v>352.0958517638282</c:v>
                </c:pt>
                <c:pt idx="97">
                  <c:v>348.3792683724114</c:v>
                </c:pt>
                <c:pt idx="98">
                  <c:v>344.6683739229674</c:v>
                </c:pt>
                <c:pt idx="99">
                  <c:v>340.9637863137986</c:v>
                </c:pt>
                <c:pt idx="100">
                  <c:v>337.2660906254432</c:v>
                </c:pt>
                <c:pt idx="101">
                  <c:v>333.575840623812</c:v>
                </c:pt>
                <c:pt idx="102">
                  <c:v>329.8935601960447</c:v>
                </c:pt>
                <c:pt idx="103">
                  <c:v>326.219744722107</c:v>
                </c:pt>
                <c:pt idx="104">
                  <c:v>322.5548623849543</c:v>
                </c:pt>
                <c:pt idx="105">
                  <c:v>318.899355422006</c:v>
                </c:pt>
                <c:pt idx="106">
                  <c:v>315.2536413205544</c:v>
                </c:pt>
                <c:pt idx="107">
                  <c:v>311.6181139595536</c:v>
                </c:pt>
                <c:pt idx="108">
                  <c:v>307.9931447002129</c:v>
                </c:pt>
                <c:pt idx="109">
                  <c:v>304.3790834276741</c:v>
                </c:pt>
                <c:pt idx="110">
                  <c:v>300.7762595458874</c:v>
                </c:pt>
                <c:pt idx="111">
                  <c:v>297.1849829278635</c:v>
                </c:pt>
                <c:pt idx="112">
                  <c:v>293.6055448231882</c:v>
                </c:pt>
                <c:pt idx="113">
                  <c:v>290.0382187247839</c:v>
                </c:pt>
                <c:pt idx="114">
                  <c:v>286.4832611966704</c:v>
                </c:pt>
                <c:pt idx="115">
                  <c:v>282.9409126644914</c:v>
                </c:pt>
                <c:pt idx="116">
                  <c:v>279.4113981704658</c:v>
                </c:pt>
                <c:pt idx="117">
                  <c:v>275.8949280943407</c:v>
                </c:pt>
                <c:pt idx="118">
                  <c:v>272.3916988418495</c:v>
                </c:pt>
                <c:pt idx="119">
                  <c:v>268.9018935021486</c:v>
                </c:pt>
              </c:numCache>
            </c:numRef>
          </c:yVal>
          <c:smooth val="0"/>
          <c:extLst xmlns:c16r2="http://schemas.microsoft.com/office/drawing/2015/06/chart">
            <c:ext xmlns:c16="http://schemas.microsoft.com/office/drawing/2014/chart" uri="{C3380CC4-5D6E-409C-BE32-E72D297353CC}">
              <c16:uniqueId val="{00000000-29F9-49FB-A0B3-48D2E8A12E1A}"/>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W$3:$W$122</c:f>
              <c:numCache>
                <c:formatCode>_(* #,##0_);_(* \(#,##0\);_(* "-"??_);_(@_)</c:formatCode>
                <c:ptCount val="120"/>
                <c:pt idx="0">
                  <c:v>0.0</c:v>
                </c:pt>
                <c:pt idx="1">
                  <c:v>101.4807236600295</c:v>
                </c:pt>
                <c:pt idx="2">
                  <c:v>187.5987017748257</c:v>
                </c:pt>
                <c:pt idx="3">
                  <c:v>261.0607424177906</c:v>
                </c:pt>
                <c:pt idx="4">
                  <c:v>324.037361698618</c:v>
                </c:pt>
                <c:pt idx="5">
                  <c:v>378.2786140147155</c:v>
                </c:pt>
                <c:pt idx="6">
                  <c:v>425.2027411501612</c:v>
                </c:pt>
                <c:pt idx="7">
                  <c:v>465.9645390755002</c:v>
                </c:pt>
                <c:pt idx="8">
                  <c:v>501.5084746166048</c:v>
                </c:pt>
                <c:pt idx="9">
                  <c:v>532.6102417655484</c:v>
                </c:pt>
                <c:pt idx="10">
                  <c:v>559.9094842918466</c:v>
                </c:pt>
                <c:pt idx="11">
                  <c:v>583.9357158205984</c:v>
                </c:pt>
                <c:pt idx="12">
                  <c:v>605.1289627998084</c:v>
                </c:pt>
                <c:pt idx="13">
                  <c:v>637.475689756672</c:v>
                </c:pt>
                <c:pt idx="14">
                  <c:v>665.3720709355775</c:v>
                </c:pt>
                <c:pt idx="15">
                  <c:v>689.623534860717</c:v>
                </c:pt>
                <c:pt idx="16">
                  <c:v>710.8467649808172</c:v>
                </c:pt>
                <c:pt idx="17">
                  <c:v>729.5199700556286</c:v>
                </c:pt>
                <c:pt idx="18">
                  <c:v>746.0187929810481</c:v>
                </c:pt>
                <c:pt idx="19">
                  <c:v>760.6421356423281</c:v>
                </c:pt>
                <c:pt idx="20">
                  <c:v>773.6308695050493</c:v>
                </c:pt>
                <c:pt idx="21">
                  <c:v>785.1815018934674</c:v>
                </c:pt>
                <c:pt idx="22">
                  <c:v>795.4562453343074</c:v>
                </c:pt>
                <c:pt idx="23">
                  <c:v>804.5905057323389</c:v>
                </c:pt>
                <c:pt idx="24">
                  <c:v>812.698505249105</c:v>
                </c:pt>
                <c:pt idx="25">
                  <c:v>819.8775468342774</c:v>
                </c:pt>
                <c:pt idx="26">
                  <c:v>826.23484650333</c:v>
                </c:pt>
                <c:pt idx="27">
                  <c:v>831.8360295694679</c:v>
                </c:pt>
                <c:pt idx="28">
                  <c:v>836.7393761553495</c:v>
                </c:pt>
                <c:pt idx="29">
                  <c:v>840.9969519252609</c:v>
                </c:pt>
                <c:pt idx="30">
                  <c:v>844.6554869265255</c:v>
                </c:pt>
                <c:pt idx="31">
                  <c:v>847.7571093534024</c:v>
                </c:pt>
                <c:pt idx="32">
                  <c:v>850.3399606653602</c:v>
                </c:pt>
                <c:pt idx="33">
                  <c:v>852.4387130846717</c:v>
                </c:pt>
                <c:pt idx="34">
                  <c:v>854.0850064846109</c:v>
                </c:pt>
                <c:pt idx="35">
                  <c:v>855.3078184952319</c:v>
                </c:pt>
                <c:pt idx="36">
                  <c:v>856.133779111312</c:v>
                </c:pt>
                <c:pt idx="37">
                  <c:v>856.5874390457084</c:v>
                </c:pt>
                <c:pt idx="38">
                  <c:v>856.6914994244908</c:v>
                </c:pt>
                <c:pt idx="39">
                  <c:v>856.4670500264664</c:v>
                </c:pt>
                <c:pt idx="40">
                  <c:v>855.9336813360805</c:v>
                </c:pt>
                <c:pt idx="41">
                  <c:v>855.1096369369226</c:v>
                </c:pt>
                <c:pt idx="42">
                  <c:v>854.0119452495365</c:v>
                </c:pt>
                <c:pt idx="43">
                  <c:v>852.6565337176025</c:v>
                </c:pt>
                <c:pt idx="44">
                  <c:v>851.058328239299</c:v>
                </c:pt>
                <c:pt idx="45">
                  <c:v>849.2313401455984</c:v>
                </c:pt>
                <c:pt idx="46">
                  <c:v>847.188742626897</c:v>
                </c:pt>
                <c:pt idx="47">
                  <c:v>844.9429381849639</c:v>
                </c:pt>
                <c:pt idx="48">
                  <c:v>842.5056184229974</c:v>
                </c:pt>
                <c:pt idx="49">
                  <c:v>839.8878172702716</c:v>
                </c:pt>
                <c:pt idx="50">
                  <c:v>837.0999585604995</c:v>
                </c:pt>
                <c:pt idx="51">
                  <c:v>834.151898736315</c:v>
                </c:pt>
                <c:pt idx="52">
                  <c:v>831.0529654026274</c:v>
                </c:pt>
                <c:pt idx="53">
                  <c:v>827.8119920983754</c:v>
                </c:pt>
                <c:pt idx="54">
                  <c:v>824.4373498776003</c:v>
                </c:pt>
                <c:pt idx="55">
                  <c:v>820.9369760933229</c:v>
                </c:pt>
                <c:pt idx="56">
                  <c:v>817.3184007196032</c:v>
                </c:pt>
                <c:pt idx="57">
                  <c:v>813.588770499108</c:v>
                </c:pt>
                <c:pt idx="58">
                  <c:v>809.7548711629997</c:v>
                </c:pt>
                <c:pt idx="59">
                  <c:v>805.823147935768</c:v>
                </c:pt>
                <c:pt idx="60">
                  <c:v>801.7997245085236</c:v>
                </c:pt>
                <c:pt idx="61">
                  <c:v>797.6904206398257</c:v>
                </c:pt>
                <c:pt idx="62">
                  <c:v>793.5007685221298</c:v>
                </c:pt>
                <c:pt idx="63">
                  <c:v>789.2360280341982</c:v>
                </c:pt>
                <c:pt idx="64">
                  <c:v>784.9012009846324</c:v>
                </c:pt>
                <c:pt idx="65">
                  <c:v>780.5010444388816</c:v>
                </c:pt>
                <c:pt idx="66">
                  <c:v>776.0400832105042</c:v>
                </c:pt>
                <c:pt idx="67">
                  <c:v>771.5226215883679</c:v>
                </c:pt>
                <c:pt idx="68">
                  <c:v>766.9527543630473</c:v>
                </c:pt>
                <c:pt idx="69">
                  <c:v>762.3343772087092</c:v>
                </c:pt>
                <c:pt idx="70">
                  <c:v>757.6711964705776</c:v>
                </c:pt>
                <c:pt idx="71">
                  <c:v>752.9667384027979</c:v>
                </c:pt>
                <c:pt idx="72">
                  <c:v>748.2243578968682</c:v>
                </c:pt>
                <c:pt idx="73">
                  <c:v>743.4472467367729</c:v>
                </c:pt>
                <c:pt idx="74">
                  <c:v>738.6384414134891</c:v>
                </c:pt>
                <c:pt idx="75">
                  <c:v>733.80083052835</c:v>
                </c:pt>
                <c:pt idx="76">
                  <c:v>728.9371618122167</c:v>
                </c:pt>
                <c:pt idx="77">
                  <c:v>724.0500487847677</c:v>
                </c:pt>
                <c:pt idx="78">
                  <c:v>719.141977076352</c:v>
                </c:pt>
                <c:pt idx="79">
                  <c:v>714.2153104328636</c:v>
                </c:pt>
                <c:pt idx="80">
                  <c:v>709.2722964224336</c:v>
                </c:pt>
                <c:pt idx="81">
                  <c:v>704.3150718612522</c:v>
                </c:pt>
                <c:pt idx="82">
                  <c:v>699.3456679745474</c:v>
                </c:pt>
                <c:pt idx="83">
                  <c:v>694.3660153075471</c:v>
                </c:pt>
                <c:pt idx="84">
                  <c:v>689.3779484001194</c:v>
                </c:pt>
                <c:pt idx="85">
                  <c:v>684.3832102379227</c:v>
                </c:pt>
                <c:pt idx="86">
                  <c:v>679.3834564919304</c:v>
                </c:pt>
                <c:pt idx="87">
                  <c:v>674.380259557457</c:v>
                </c:pt>
                <c:pt idx="88">
                  <c:v>669.3751124030804</c:v>
                </c:pt>
                <c:pt idx="89">
                  <c:v>664.3694322391895</c:v>
                </c:pt>
                <c:pt idx="90">
                  <c:v>659.3645640152567</c:v>
                </c:pt>
                <c:pt idx="91">
                  <c:v>654.3617837544771</c:v>
                </c:pt>
                <c:pt idx="92">
                  <c:v>649.3623017337424</c:v>
                </c:pt>
                <c:pt idx="93">
                  <c:v>644.367265516662</c:v>
                </c:pt>
                <c:pt idx="94">
                  <c:v>639.3777628467051</c:v>
                </c:pt>
                <c:pt idx="95">
                  <c:v>634.394824407279</c:v>
                </c:pt>
                <c:pt idx="96">
                  <c:v>629.4194264551043</c:v>
                </c:pt>
                <c:pt idx="97">
                  <c:v>624.4524933329627</c:v>
                </c:pt>
                <c:pt idx="98">
                  <c:v>619.4948998675345</c:v>
                </c:pt>
                <c:pt idx="99">
                  <c:v>614.547473657691</c:v>
                </c:pt>
                <c:pt idx="100">
                  <c:v>609.610997258513</c:v>
                </c:pt>
                <c:pt idx="101">
                  <c:v>604.6862102657606</c:v>
                </c:pt>
                <c:pt idx="102">
                  <c:v>599.7738113055305</c:v>
                </c:pt>
                <c:pt idx="103">
                  <c:v>594.8744599334612</c:v>
                </c:pt>
                <c:pt idx="104">
                  <c:v>589.988778447662</c:v>
                </c:pt>
                <c:pt idx="105">
                  <c:v>585.11735361935</c:v>
                </c:pt>
                <c:pt idx="106">
                  <c:v>580.2607383449767</c:v>
                </c:pt>
                <c:pt idx="107">
                  <c:v>575.4194532234294</c:v>
                </c:pt>
                <c:pt idx="108">
                  <c:v>570.5939880617497</c:v>
                </c:pt>
                <c:pt idx="109">
                  <c:v>565.784803312606</c:v>
                </c:pt>
                <c:pt idx="110">
                  <c:v>560.99233144665</c:v>
                </c:pt>
                <c:pt idx="111">
                  <c:v>556.2169782627097</c:v>
                </c:pt>
                <c:pt idx="112">
                  <c:v>551.4591241386229</c:v>
                </c:pt>
                <c:pt idx="113">
                  <c:v>546.7191252254279</c:v>
                </c:pt>
                <c:pt idx="114">
                  <c:v>541.997314587452</c:v>
                </c:pt>
                <c:pt idx="115">
                  <c:v>537.2940032907565</c:v>
                </c:pt>
                <c:pt idx="116">
                  <c:v>532.609481442274</c:v>
                </c:pt>
                <c:pt idx="117">
                  <c:v>527.9440191818269</c:v>
                </c:pt>
                <c:pt idx="118">
                  <c:v>523.2978676292267</c:v>
                </c:pt>
                <c:pt idx="119">
                  <c:v>518.6712597883824</c:v>
                </c:pt>
              </c:numCache>
            </c:numRef>
          </c:yVal>
          <c:smooth val="0"/>
          <c:extLst xmlns:c16r2="http://schemas.microsoft.com/office/drawing/2015/06/chart">
            <c:ext xmlns:c16="http://schemas.microsoft.com/office/drawing/2014/chart" uri="{C3380CC4-5D6E-409C-BE32-E72D297353CC}">
              <c16:uniqueId val="{00000001-29F9-49FB-A0B3-48D2E8A12E1A}"/>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M$3:$AM$122</c:f>
              <c:numCache>
                <c:formatCode>_(* #,##0_);_(* \(#,##0\);_(* "-"??_);_(@_)</c:formatCode>
                <c:ptCount val="120"/>
                <c:pt idx="0">
                  <c:v>0.0</c:v>
                </c:pt>
                <c:pt idx="1">
                  <c:v>41.94409783004085</c:v>
                </c:pt>
                <c:pt idx="2">
                  <c:v>75.95609677477523</c:v>
                </c:pt>
                <c:pt idx="3">
                  <c:v>103.7917118699697</c:v>
                </c:pt>
                <c:pt idx="4">
                  <c:v>126.785750369495</c:v>
                </c:pt>
                <c:pt idx="5">
                  <c:v>145.9579875868835</c:v>
                </c:pt>
                <c:pt idx="6">
                  <c:v>162.0910298265953</c:v>
                </c:pt>
                <c:pt idx="7">
                  <c:v>175.7879596111443</c:v>
                </c:pt>
                <c:pt idx="8">
                  <c:v>187.5152868994192</c:v>
                </c:pt>
                <c:pt idx="9">
                  <c:v>197.6351518107413</c:v>
                </c:pt>
                <c:pt idx="10">
                  <c:v>206.4296129429167</c:v>
                </c:pt>
                <c:pt idx="11">
                  <c:v>214.1190692242861</c:v>
                </c:pt>
                <c:pt idx="12">
                  <c:v>220.8763045270948</c:v>
                </c:pt>
                <c:pt idx="13">
                  <c:v>232.467314293503</c:v>
                </c:pt>
                <c:pt idx="14">
                  <c:v>242.3571983949414</c:v>
                </c:pt>
                <c:pt idx="15">
                  <c:v>250.8928222643995</c:v>
                </c:pt>
                <c:pt idx="16">
                  <c:v>258.3307280597287</c:v>
                </c:pt>
                <c:pt idx="17">
                  <c:v>264.8622324641929</c:v>
                </c:pt>
                <c:pt idx="18">
                  <c:v>270.6313024881168</c:v>
                </c:pt>
                <c:pt idx="19">
                  <c:v>275.7473523736371</c:v>
                </c:pt>
                <c:pt idx="20">
                  <c:v>280.2944489805514</c:v>
                </c:pt>
                <c:pt idx="21">
                  <c:v>284.3379665812372</c:v>
                </c:pt>
                <c:pt idx="22">
                  <c:v>287.929421985412</c:v>
                </c:pt>
                <c:pt idx="23">
                  <c:v>291.1100051285525</c:v>
                </c:pt>
                <c:pt idx="24">
                  <c:v>293.9131696567146</c:v>
                </c:pt>
                <c:pt idx="25">
                  <c:v>296.3665426171974</c:v>
                </c:pt>
                <c:pt idx="26">
                  <c:v>298.5030780812376</c:v>
                </c:pt>
                <c:pt idx="27">
                  <c:v>300.339661965627</c:v>
                </c:pt>
                <c:pt idx="28">
                  <c:v>301.8914233599662</c:v>
                </c:pt>
                <c:pt idx="29">
                  <c:v>303.1721138482857</c:v>
                </c:pt>
                <c:pt idx="30">
                  <c:v>304.1943766508347</c:v>
                </c:pt>
                <c:pt idx="31">
                  <c:v>304.9699542684833</c:v>
                </c:pt>
                <c:pt idx="32">
                  <c:v>305.5098484085202</c:v>
                </c:pt>
                <c:pt idx="33">
                  <c:v>305.8244428491726</c:v>
                </c:pt>
                <c:pt idx="34">
                  <c:v>305.9235975768252</c:v>
                </c:pt>
                <c:pt idx="35">
                  <c:v>305.8167207171517</c:v>
                </c:pt>
                <c:pt idx="36">
                  <c:v>305.5128233629348</c:v>
                </c:pt>
                <c:pt idx="37">
                  <c:v>305.0205612884902</c:v>
                </c:pt>
                <c:pt idx="38">
                  <c:v>304.348266666214</c:v>
                </c:pt>
                <c:pt idx="39">
                  <c:v>303.5039891315118</c:v>
                </c:pt>
                <c:pt idx="40">
                  <c:v>302.4954900654348</c:v>
                </c:pt>
                <c:pt idx="41">
                  <c:v>301.3302591599695</c:v>
                </c:pt>
                <c:pt idx="42">
                  <c:v>300.0155272804403</c:v>
                </c:pt>
                <c:pt idx="43">
                  <c:v>298.5582765683394</c:v>
                </c:pt>
                <c:pt idx="44">
                  <c:v>296.9652485910437</c:v>
                </c:pt>
                <c:pt idx="45">
                  <c:v>295.2429511404343</c:v>
                </c:pt>
                <c:pt idx="46">
                  <c:v>293.3976641255067</c:v>
                </c:pt>
                <c:pt idx="47">
                  <c:v>291.4354448844878</c:v>
                </c:pt>
                <c:pt idx="48">
                  <c:v>289.3621331507002</c:v>
                </c:pt>
                <c:pt idx="49">
                  <c:v>287.1833558373628</c:v>
                </c:pt>
                <c:pt idx="50">
                  <c:v>284.9045317542882</c:v>
                </c:pt>
                <c:pt idx="51">
                  <c:v>282.530876330423</c:v>
                </c:pt>
                <c:pt idx="52">
                  <c:v>280.0674064165732</c:v>
                </c:pt>
                <c:pt idx="53">
                  <c:v>277.5189451168544</c:v>
                </c:pt>
                <c:pt idx="54">
                  <c:v>274.8901267090719</c:v>
                </c:pt>
                <c:pt idx="55">
                  <c:v>272.1854016500783</c:v>
                </c:pt>
                <c:pt idx="56">
                  <c:v>269.409041654978</c:v>
                </c:pt>
                <c:pt idx="57">
                  <c:v>266.5651448349635</c:v>
                </c:pt>
                <c:pt idx="58">
                  <c:v>263.6576408759902</c:v>
                </c:pt>
                <c:pt idx="59">
                  <c:v>260.690296239579</c:v>
                </c:pt>
                <c:pt idx="60">
                  <c:v>257.6667193667726</c:v>
                </c:pt>
                <c:pt idx="61">
                  <c:v>254.5903658669458</c:v>
                </c:pt>
                <c:pt idx="62">
                  <c:v>251.4645436741554</c:v>
                </c:pt>
                <c:pt idx="63">
                  <c:v>248.2924181550688</c:v>
                </c:pt>
                <c:pt idx="64">
                  <c:v>245.0770171539734</c:v>
                </c:pt>
                <c:pt idx="65">
                  <c:v>241.8212359621493</c:v>
                </c:pt>
                <c:pt idx="66">
                  <c:v>238.5278422001611</c:v>
                </c:pt>
                <c:pt idx="67">
                  <c:v>235.1994806035063</c:v>
                </c:pt>
                <c:pt idx="68">
                  <c:v>231.838677703392</c:v>
                </c:pt>
                <c:pt idx="69">
                  <c:v>228.447846395965</c:v>
                </c:pt>
                <c:pt idx="70">
                  <c:v>225.0292903945328</c:v>
                </c:pt>
                <c:pt idx="71">
                  <c:v>221.5852085605693</c:v>
                </c:pt>
                <c:pt idx="72">
                  <c:v>218.1176991103748</c:v>
                </c:pt>
                <c:pt idx="73">
                  <c:v>214.6287636952684</c:v>
                </c:pt>
                <c:pt idx="74">
                  <c:v>211.1203113540014</c:v>
                </c:pt>
                <c:pt idx="75">
                  <c:v>207.5941623369217</c:v>
                </c:pt>
                <c:pt idx="76">
                  <c:v>204.0520518020585</c:v>
                </c:pt>
                <c:pt idx="77">
                  <c:v>200.495633383871</c:v>
                </c:pt>
                <c:pt idx="78">
                  <c:v>196.9264826359686</c:v>
                </c:pt>
                <c:pt idx="79">
                  <c:v>193.346100349425</c:v>
                </c:pt>
                <c:pt idx="80">
                  <c:v>189.7559157488349</c:v>
                </c:pt>
                <c:pt idx="81">
                  <c:v>186.157289568383</c:v>
                </c:pt>
                <c:pt idx="82">
                  <c:v>182.5515170105873</c:v>
                </c:pt>
                <c:pt idx="83">
                  <c:v>178.9398305905015</c:v>
                </c:pt>
                <c:pt idx="84">
                  <c:v>175.3234028683346</c:v>
                </c:pt>
                <c:pt idx="85">
                  <c:v>171.7033490735648</c:v>
                </c:pt>
                <c:pt idx="86">
                  <c:v>168.08072962371</c:v>
                </c:pt>
                <c:pt idx="87">
                  <c:v>164.4565525409771</c:v>
                </c:pt>
                <c:pt idx="88">
                  <c:v>160.8317757700424</c:v>
                </c:pt>
                <c:pt idx="89">
                  <c:v>157.2073094002226</c:v>
                </c:pt>
                <c:pt idx="90">
                  <c:v>153.584017795287</c:v>
                </c:pt>
                <c:pt idx="91">
                  <c:v>149.9627216341351</c:v>
                </c:pt>
                <c:pt idx="92">
                  <c:v>146.3441998655544</c:v>
                </c:pt>
                <c:pt idx="93">
                  <c:v>142.7291915802007</c:v>
                </c:pt>
                <c:pt idx="94">
                  <c:v>139.118397802843</c:v>
                </c:pt>
                <c:pt idx="95">
                  <c:v>135.5124832079928</c:v>
                </c:pt>
                <c:pt idx="96">
                  <c:v>131.9120777617663</c:v>
                </c:pt>
                <c:pt idx="97">
                  <c:v>128.3177782929451</c:v>
                </c:pt>
                <c:pt idx="98">
                  <c:v>124.7301499959922</c:v>
                </c:pt>
                <c:pt idx="99">
                  <c:v>121.1497278687757</c:v>
                </c:pt>
                <c:pt idx="100">
                  <c:v>117.5770180876007</c:v>
                </c:pt>
                <c:pt idx="101">
                  <c:v>114.0124993221443</c:v>
                </c:pt>
                <c:pt idx="102">
                  <c:v>110.4566239927644</c:v>
                </c:pt>
                <c:pt idx="103">
                  <c:v>106.9098194725193</c:v>
                </c:pt>
                <c:pt idx="104">
                  <c:v>103.3724892363016</c:v>
                </c:pt>
                <c:pt idx="105">
                  <c:v>99.8450139591887</c:v>
                </c:pt>
                <c:pt idx="106">
                  <c:v>96.3277525662547</c:v>
                </c:pt>
                <c:pt idx="107">
                  <c:v>92.82104323586281</c:v>
                </c:pt>
                <c:pt idx="108">
                  <c:v>89.32520435839704</c:v>
                </c:pt>
                <c:pt idx="109">
                  <c:v>85.84053545240624</c:v>
                </c:pt>
                <c:pt idx="110">
                  <c:v>82.3673180399137</c:v>
                </c:pt>
                <c:pt idx="111">
                  <c:v>78.90581648271836</c:v>
                </c:pt>
                <c:pt idx="112">
                  <c:v>75.4562787813611</c:v>
                </c:pt>
                <c:pt idx="113">
                  <c:v>72.01893733832983</c:v>
                </c:pt>
                <c:pt idx="114">
                  <c:v>68.5940096871409</c:v>
                </c:pt>
                <c:pt idx="115">
                  <c:v>65.18169918872171</c:v>
                </c:pt>
                <c:pt idx="116">
                  <c:v>61.7821956965463</c:v>
                </c:pt>
                <c:pt idx="117">
                  <c:v>58.3956761919062</c:v>
                </c:pt>
                <c:pt idx="118">
                  <c:v>55.02230539061202</c:v>
                </c:pt>
                <c:pt idx="119">
                  <c:v>51.66223632238234</c:v>
                </c:pt>
              </c:numCache>
            </c:numRef>
          </c:yVal>
          <c:smooth val="0"/>
          <c:extLst xmlns:c16r2="http://schemas.microsoft.com/office/drawing/2015/06/chart">
            <c:ext xmlns:c16="http://schemas.microsoft.com/office/drawing/2014/chart" uri="{C3380CC4-5D6E-409C-BE32-E72D297353CC}">
              <c16:uniqueId val="{00000002-29F9-49FB-A0B3-48D2E8A12E1A}"/>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C$3:$BC$122</c:f>
              <c:numCache>
                <c:formatCode>_(* #,##0_);_(* \(#,##0\);_(* "-"??_);_(@_)</c:formatCode>
                <c:ptCount val="120"/>
                <c:pt idx="0">
                  <c:v>0.0</c:v>
                </c:pt>
                <c:pt idx="1">
                  <c:v>3.667017508532808</c:v>
                </c:pt>
                <c:pt idx="2">
                  <c:v>5.862912326424035</c:v>
                </c:pt>
                <c:pt idx="3">
                  <c:v>7.227041736221508</c:v>
                </c:pt>
                <c:pt idx="4">
                  <c:v>8.186281546681128</c:v>
                </c:pt>
                <c:pt idx="5">
                  <c:v>9.019208654227895</c:v>
                </c:pt>
                <c:pt idx="6">
                  <c:v>9.901237731040964</c:v>
                </c:pt>
                <c:pt idx="7">
                  <c:v>10.93642349979291</c:v>
                </c:pt>
                <c:pt idx="8">
                  <c:v>12.17988841314855</c:v>
                </c:pt>
                <c:pt idx="9">
                  <c:v>13.6536423069747</c:v>
                </c:pt>
                <c:pt idx="10">
                  <c:v>15.3577321432731</c:v>
                </c:pt>
                <c:pt idx="11">
                  <c:v>17.27808347519704</c:v>
                </c:pt>
                <c:pt idx="12">
                  <c:v>19.39199315973474</c:v>
                </c:pt>
                <c:pt idx="13">
                  <c:v>22.16409035722563</c:v>
                </c:pt>
                <c:pt idx="14">
                  <c:v>24.49828756368925</c:v>
                </c:pt>
                <c:pt idx="15">
                  <c:v>26.57769791055807</c:v>
                </c:pt>
                <c:pt idx="16">
                  <c:v>28.51608963997387</c:v>
                </c:pt>
                <c:pt idx="17">
                  <c:v>30.38092020795921</c:v>
                </c:pt>
                <c:pt idx="18">
                  <c:v>32.20905092244402</c:v>
                </c:pt>
                <c:pt idx="19">
                  <c:v>34.01744987881613</c:v>
                </c:pt>
                <c:pt idx="20">
                  <c:v>35.81045403724987</c:v>
                </c:pt>
                <c:pt idx="21">
                  <c:v>37.58467018412193</c:v>
                </c:pt>
                <c:pt idx="22">
                  <c:v>39.33225721820008</c:v>
                </c:pt>
                <c:pt idx="23">
                  <c:v>41.0431003961599</c:v>
                </c:pt>
                <c:pt idx="24">
                  <c:v>42.70622879437814</c:v>
                </c:pt>
                <c:pt idx="25">
                  <c:v>44.31071761089152</c:v>
                </c:pt>
                <c:pt idx="26">
                  <c:v>45.84709300843299</c:v>
                </c:pt>
                <c:pt idx="27">
                  <c:v>47.30484580093025</c:v>
                </c:pt>
                <c:pt idx="28">
                  <c:v>48.6750555967442</c:v>
                </c:pt>
                <c:pt idx="29">
                  <c:v>49.95026645673546</c:v>
                </c:pt>
                <c:pt idx="30">
                  <c:v>51.12435458135496</c:v>
                </c:pt>
                <c:pt idx="31">
                  <c:v>52.19239836264114</c:v>
                </c:pt>
                <c:pt idx="32">
                  <c:v>53.15055370549771</c:v>
                </c:pt>
                <c:pt idx="33">
                  <c:v>53.99593638829947</c:v>
                </c:pt>
                <c:pt idx="34">
                  <c:v>54.7265124541509</c:v>
                </c:pt>
                <c:pt idx="35">
                  <c:v>55.34099708175997</c:v>
                </c:pt>
                <c:pt idx="36">
                  <c:v>55.83876201183102</c:v>
                </c:pt>
                <c:pt idx="37">
                  <c:v>56.21975135308184</c:v>
                </c:pt>
                <c:pt idx="38">
                  <c:v>56.48440542723451</c:v>
                </c:pt>
                <c:pt idx="39">
                  <c:v>56.63359368917554</c:v>
                </c:pt>
                <c:pt idx="40">
                  <c:v>56.66854968100961</c:v>
                </c:pt>
                <c:pt idx="41">
                  <c:v>56.59081728248066</c:v>
                </c:pt>
                <c:pt idx="42">
                  <c:v>56.40220253300504</c:v>
                </c:pt>
                <c:pt idx="43">
                  <c:v>56.10473065215592</c:v>
                </c:pt>
                <c:pt idx="44">
                  <c:v>55.70060787154397</c:v>
                </c:pt>
                <c:pt idx="45">
                  <c:v>55.19218767768871</c:v>
                </c:pt>
                <c:pt idx="46">
                  <c:v>54.58194106866469</c:v>
                </c:pt>
                <c:pt idx="47">
                  <c:v>53.87243044137131</c:v>
                </c:pt>
                <c:pt idx="48">
                  <c:v>53.0662867467545</c:v>
                </c:pt>
                <c:pt idx="49">
                  <c:v>52.166189574466</c:v>
                </c:pt>
                <c:pt idx="50">
                  <c:v>51.17484985432429</c:v>
                </c:pt>
                <c:pt idx="51">
                  <c:v>50.09499488813663</c:v>
                </c:pt>
                <c:pt idx="52">
                  <c:v>48.9293554537112</c:v>
                </c:pt>
                <c:pt idx="53">
                  <c:v>47.68065473582325</c:v>
                </c:pt>
                <c:pt idx="54">
                  <c:v>46.3515988802878</c:v>
                </c:pt>
                <c:pt idx="55">
                  <c:v>44.94486897877275</c:v>
                </c:pt>
                <c:pt idx="56">
                  <c:v>43.46311431231288</c:v>
                </c:pt>
                <c:pt idx="57">
                  <c:v>41.90894670006215</c:v>
                </c:pt>
                <c:pt idx="58">
                  <c:v>40.2849358167232</c:v>
                </c:pt>
                <c:pt idx="59">
                  <c:v>38.59360535720998</c:v>
                </c:pt>
                <c:pt idx="60">
                  <c:v>36.83742994091472</c:v>
                </c:pt>
                <c:pt idx="61">
                  <c:v>35.01883266015648</c:v>
                </c:pt>
                <c:pt idx="62">
                  <c:v>33.14018318848593</c:v>
                </c:pt>
                <c:pt idx="63">
                  <c:v>31.20379637434688</c:v>
                </c:pt>
                <c:pt idx="64">
                  <c:v>29.2119312543432</c:v>
                </c:pt>
                <c:pt idx="65">
                  <c:v>27.16679042831174</c:v>
                </c:pt>
                <c:pt idx="66">
                  <c:v>25.07051974522028</c:v>
                </c:pt>
                <c:pt idx="67">
                  <c:v>22.92520825519341</c:v>
                </c:pt>
                <c:pt idx="68">
                  <c:v>20.73288838843746</c:v>
                </c:pt>
                <c:pt idx="69">
                  <c:v>18.49553632665992</c:v>
                </c:pt>
                <c:pt idx="70">
                  <c:v>16.21507253690188</c:v>
                </c:pt>
                <c:pt idx="71">
                  <c:v>13.89336244150991</c:v>
                </c:pt>
                <c:pt idx="72">
                  <c:v>11.53221720127431</c:v>
                </c:pt>
                <c:pt idx="73">
                  <c:v>9.133394591750397</c:v>
                </c:pt>
                <c:pt idx="74">
                  <c:v>6.698599955413556</c:v>
                </c:pt>
                <c:pt idx="75">
                  <c:v>4.229487214476649</c:v>
                </c:pt>
                <c:pt idx="76">
                  <c:v>1.727659931370908</c:v>
                </c:pt>
                <c:pt idx="77">
                  <c:v>-0.805327594498067</c:v>
                </c:pt>
                <c:pt idx="78">
                  <c:v>-3.367969203440225</c:v>
                </c:pt>
                <c:pt idx="79">
                  <c:v>-5.958805734037014</c:v>
                </c:pt>
                <c:pt idx="80">
                  <c:v>-8.576423870772032</c:v>
                </c:pt>
                <c:pt idx="81">
                  <c:v>-11.21945498690684</c:v>
                </c:pt>
                <c:pt idx="82">
                  <c:v>-13.8865739878661</c:v>
                </c:pt>
                <c:pt idx="83">
                  <c:v>-16.57649815957984</c:v>
                </c:pt>
                <c:pt idx="84">
                  <c:v>-19.28798602555344</c:v>
                </c:pt>
                <c:pt idx="85">
                  <c:v>-22.01983621585396</c:v>
                </c:pt>
                <c:pt idx="86">
                  <c:v>-24.77088635059317</c:v>
                </c:pt>
                <c:pt idx="87">
                  <c:v>-27.54001194014745</c:v>
                </c:pt>
                <c:pt idx="88">
                  <c:v>-30.32612530384267</c:v>
                </c:pt>
                <c:pt idx="89">
                  <c:v>-33.1281745085753</c:v>
                </c:pt>
                <c:pt idx="90">
                  <c:v>-35.94514232848723</c:v>
                </c:pt>
                <c:pt idx="91">
                  <c:v>-38.77604522657657</c:v>
                </c:pt>
                <c:pt idx="92">
                  <c:v>-41.61993235891714</c:v>
                </c:pt>
                <c:pt idx="93">
                  <c:v>-44.47588460193832</c:v>
                </c:pt>
                <c:pt idx="94">
                  <c:v>-47.34301360307835</c:v>
                </c:pt>
                <c:pt idx="95">
                  <c:v>-50.22046085497004</c:v>
                </c:pt>
                <c:pt idx="96">
                  <c:v>-53.10739679320614</c:v>
                </c:pt>
                <c:pt idx="97">
                  <c:v>-56.00301991764442</c:v>
                </c:pt>
                <c:pt idx="98">
                  <c:v>-58.90655593708015</c:v>
                </c:pt>
                <c:pt idx="99">
                  <c:v>-61.81725693710086</c:v>
                </c:pt>
                <c:pt idx="100">
                  <c:v>-64.73440057083736</c:v>
                </c:pt>
                <c:pt idx="101">
                  <c:v>-67.65728927230246</c:v>
                </c:pt>
                <c:pt idx="102">
                  <c:v>-70.5852494919318</c:v>
                </c:pt>
                <c:pt idx="103">
                  <c:v>-73.5176309539529</c:v>
                </c:pt>
                <c:pt idx="104">
                  <c:v>-76.45380593515801</c:v>
                </c:pt>
                <c:pt idx="105">
                  <c:v>-79.3931685646221</c:v>
                </c:pt>
                <c:pt idx="106">
                  <c:v>-82.33513414393077</c:v>
                </c:pt>
                <c:pt idx="107">
                  <c:v>-85.27913848743049</c:v>
                </c:pt>
                <c:pt idx="108">
                  <c:v>-88.22463728204457</c:v>
                </c:pt>
                <c:pt idx="109">
                  <c:v>-91.17110546613911</c:v>
                </c:pt>
                <c:pt idx="110">
                  <c:v>-94.11803662701448</c:v>
                </c:pt>
                <c:pt idx="111">
                  <c:v>-97.06494241646816</c:v>
                </c:pt>
                <c:pt idx="112">
                  <c:v>-100.0113519840061</c:v>
                </c:pt>
                <c:pt idx="113">
                  <c:v>-102.956811427206</c:v>
                </c:pt>
                <c:pt idx="114">
                  <c:v>-105.9008832587378</c:v>
                </c:pt>
                <c:pt idx="115">
                  <c:v>-108.8431458896375</c:v>
                </c:pt>
                <c:pt idx="116">
                  <c:v>-111.7831931283017</c:v>
                </c:pt>
                <c:pt idx="117">
                  <c:v>-114.720633694813</c:v>
                </c:pt>
                <c:pt idx="118">
                  <c:v>-117.6550907501251</c:v>
                </c:pt>
                <c:pt idx="119">
                  <c:v>-120.5862014396725</c:v>
                </c:pt>
              </c:numCache>
            </c:numRef>
          </c:yVal>
          <c:smooth val="0"/>
          <c:extLst xmlns:c16r2="http://schemas.microsoft.com/office/drawing/2015/06/chart">
            <c:ext xmlns:c16="http://schemas.microsoft.com/office/drawing/2014/chart" uri="{C3380CC4-5D6E-409C-BE32-E72D297353CC}">
              <c16:uniqueId val="{00000003-29F9-49FB-A0B3-48D2E8A12E1A}"/>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S$3:$BS$122</c:f>
              <c:numCache>
                <c:formatCode>_(* #,##0_);_(* \(#,##0\);_(* "-"??_);_(@_)</c:formatCode>
                <c:ptCount val="120"/>
                <c:pt idx="0">
                  <c:v>0.0</c:v>
                </c:pt>
                <c:pt idx="1">
                  <c:v>79.13317493049725</c:v>
                </c:pt>
                <c:pt idx="2">
                  <c:v>147.8468248136346</c:v>
                </c:pt>
                <c:pt idx="3">
                  <c:v>207.7117071496104</c:v>
                </c:pt>
                <c:pt idx="4">
                  <c:v>260.0074711536754</c:v>
                </c:pt>
                <c:pt idx="5">
                  <c:v>305.7885067371802</c:v>
                </c:pt>
                <c:pt idx="6">
                  <c:v>345.9323889123542</c:v>
                </c:pt>
                <c:pt idx="7">
                  <c:v>381.175971875096</c:v>
                </c:pt>
                <c:pt idx="8">
                  <c:v>412.1426471002268</c:v>
                </c:pt>
                <c:pt idx="9">
                  <c:v>439.3632207421782</c:v>
                </c:pt>
                <c:pt idx="10">
                  <c:v>463.2921342903691</c:v>
                </c:pt>
                <c:pt idx="11">
                  <c:v>484.3202461878391</c:v>
                </c:pt>
                <c:pt idx="12">
                  <c:v>502.7850406991483</c:v>
                </c:pt>
                <c:pt idx="13">
                  <c:v>529.599096686387</c:v>
                </c:pt>
                <c:pt idx="14">
                  <c:v>552.8038748530707</c:v>
                </c:pt>
                <c:pt idx="15">
                  <c:v>572.973359623602</c:v>
                </c:pt>
                <c:pt idx="16">
                  <c:v>590.5587916981795</c:v>
                </c:pt>
                <c:pt idx="17">
                  <c:v>605.9206623781456</c:v>
                </c:pt>
                <c:pt idx="18">
                  <c:v>619.3514095142814</c:v>
                </c:pt>
                <c:pt idx="19">
                  <c:v>631.0916718112234</c:v>
                </c:pt>
                <c:pt idx="20">
                  <c:v>641.3420452114524</c:v>
                </c:pt>
                <c:pt idx="21">
                  <c:v>650.2716828725851</c:v>
                </c:pt>
                <c:pt idx="22">
                  <c:v>658.0246666725761</c:v>
                </c:pt>
                <c:pt idx="23">
                  <c:v>664.7247938351638</c:v>
                </c:pt>
                <c:pt idx="24">
                  <c:v>670.4792265661335</c:v>
                </c:pt>
                <c:pt idx="25">
                  <c:v>675.3813177105421</c:v>
                </c:pt>
                <c:pt idx="26">
                  <c:v>679.5312080240029</c:v>
                </c:pt>
                <c:pt idx="27">
                  <c:v>682.9958209665937</c:v>
                </c:pt>
                <c:pt idx="28">
                  <c:v>685.8349265942774</c:v>
                </c:pt>
                <c:pt idx="29">
                  <c:v>688.102045629057</c:v>
                </c:pt>
                <c:pt idx="30">
                  <c:v>689.8451861046274</c:v>
                </c:pt>
                <c:pt idx="31">
                  <c:v>691.1074860878443</c:v>
                </c:pt>
                <c:pt idx="32">
                  <c:v>691.9277758756498</c:v>
                </c:pt>
                <c:pt idx="33">
                  <c:v>692.3410706342302</c:v>
                </c:pt>
                <c:pt idx="34">
                  <c:v>692.3790027159644</c:v>
                </c:pt>
                <c:pt idx="35">
                  <c:v>692.0702015000706</c:v>
                </c:pt>
                <c:pt idx="36">
                  <c:v>691.4406274693702</c:v>
                </c:pt>
                <c:pt idx="37">
                  <c:v>690.5138662991605</c:v>
                </c:pt>
                <c:pt idx="38">
                  <c:v>689.311387951138</c:v>
                </c:pt>
                <c:pt idx="39">
                  <c:v>687.8528070296761</c:v>
                </c:pt>
                <c:pt idx="40">
                  <c:v>686.156039720101</c:v>
                </c:pt>
                <c:pt idx="41">
                  <c:v>684.237485406119</c:v>
                </c:pt>
                <c:pt idx="42">
                  <c:v>682.1121867143574</c:v>
                </c:pt>
                <c:pt idx="43">
                  <c:v>679.793970552477</c:v>
                </c:pt>
                <c:pt idx="44">
                  <c:v>677.295572553853</c:v>
                </c:pt>
                <c:pt idx="45">
                  <c:v>674.628747012141</c:v>
                </c:pt>
                <c:pt idx="46">
                  <c:v>671.8043641096201</c:v>
                </c:pt>
                <c:pt idx="47">
                  <c:v>668.8324960060684</c:v>
                </c:pt>
                <c:pt idx="48">
                  <c:v>665.7224931517121</c:v>
                </c:pt>
                <c:pt idx="49">
                  <c:v>662.4830520134044</c:v>
                </c:pt>
                <c:pt idx="50">
                  <c:v>659.1222752524891</c:v>
                </c:pt>
                <c:pt idx="51">
                  <c:v>655.6477252623052</c:v>
                </c:pt>
                <c:pt idx="52">
                  <c:v>652.0664719156231</c:v>
                </c:pt>
                <c:pt idx="53">
                  <c:v>648.385135077837</c:v>
                </c:pt>
                <c:pt idx="54">
                  <c:v>644.6099225905482</c:v>
                </c:pt>
                <c:pt idx="55">
                  <c:v>640.7466642579534</c:v>
                </c:pt>
                <c:pt idx="56">
                  <c:v>636.8008423031515</c:v>
                </c:pt>
                <c:pt idx="57">
                  <c:v>632.777618704673</c:v>
                </c:pt>
                <c:pt idx="58">
                  <c:v>628.6818597739184</c:v>
                </c:pt>
                <c:pt idx="59">
                  <c:v>624.5181582905016</c:v>
                </c:pt>
                <c:pt idx="60">
                  <c:v>620.290853474263</c:v>
                </c:pt>
                <c:pt idx="61">
                  <c:v>616.004049039142</c:v>
                </c:pt>
                <c:pt idx="62">
                  <c:v>611.6616295446402</c:v>
                </c:pt>
                <c:pt idx="63">
                  <c:v>607.2672752347594</c:v>
                </c:pt>
                <c:pt idx="64">
                  <c:v>602.824475531599</c:v>
                </c:pt>
                <c:pt idx="65">
                  <c:v>598.3365413309579</c:v>
                </c:pt>
                <c:pt idx="66">
                  <c:v>593.8066162296471</c:v>
                </c:pt>
                <c:pt idx="67">
                  <c:v>589.2376867988723</c:v>
                </c:pt>
                <c:pt idx="68">
                  <c:v>584.6325920047896</c:v>
                </c:pt>
                <c:pt idx="69">
                  <c:v>579.9940318652834</c:v>
                </c:pt>
                <c:pt idx="70">
                  <c:v>575.324575421716</c:v>
                </c:pt>
                <c:pt idx="71">
                  <c:v>570.6266680953079</c:v>
                </c:pt>
                <c:pt idx="72">
                  <c:v>565.9026384896379</c:v>
                </c:pt>
                <c:pt idx="73">
                  <c:v>561.1547046938049</c:v>
                </c:pt>
                <c:pt idx="74">
                  <c:v>556.3849801345684</c:v>
                </c:pt>
                <c:pt idx="75">
                  <c:v>551.5954790202958</c:v>
                </c:pt>
                <c:pt idx="76">
                  <c:v>546.7881214147554</c:v>
                </c:pt>
                <c:pt idx="77">
                  <c:v>541.964737974578</c:v>
                </c:pt>
                <c:pt idx="78">
                  <c:v>537.1270743804824</c:v>
                </c:pt>
                <c:pt idx="79">
                  <c:v>532.276795489086</c:v>
                </c:pt>
                <c:pt idx="80">
                  <c:v>527.4154892292043</c:v>
                </c:pt>
                <c:pt idx="81">
                  <c:v>522.544670264062</c:v>
                </c:pt>
                <c:pt idx="82">
                  <c:v>517.6657834384905</c:v>
                </c:pt>
                <c:pt idx="83">
                  <c:v>512.7802070283241</c:v>
                </c:pt>
                <c:pt idx="84">
                  <c:v>507.8892558073093</c:v>
                </c:pt>
                <c:pt idx="85">
                  <c:v>502.9941839454546</c:v>
                </c:pt>
                <c:pt idx="86">
                  <c:v>498.0961877512127</c:v>
                </c:pt>
                <c:pt idx="87">
                  <c:v>493.1964082688272</c:v>
                </c:pt>
                <c:pt idx="88">
                  <c:v>488.2959337409216</c:v>
                </c:pt>
                <c:pt idx="89">
                  <c:v>483.3958019456769</c:v>
                </c:pt>
                <c:pt idx="90">
                  <c:v>478.497002416857</c:v>
                </c:pt>
                <c:pt idx="91">
                  <c:v>473.6004785543646</c:v>
                </c:pt>
                <c:pt idx="92">
                  <c:v>468.7071296322601</c:v>
                </c:pt>
                <c:pt idx="93">
                  <c:v>463.8178127105621</c:v>
                </c:pt>
                <c:pt idx="94">
                  <c:v>458.9333444566841</c:v>
                </c:pt>
                <c:pt idx="95">
                  <c:v>454.0545028818125</c:v>
                </c:pt>
                <c:pt idx="96">
                  <c:v>449.1820289970792</c:v>
                </c:pt>
                <c:pt idx="97">
                  <c:v>444.316628394181</c:v>
                </c:pt>
                <c:pt idx="98">
                  <c:v>439.4589727544599</c:v>
                </c:pt>
                <c:pt idx="99">
                  <c:v>434.6097012904092</c:v>
                </c:pt>
                <c:pt idx="100">
                  <c:v>429.7694221231477</c:v>
                </c:pt>
                <c:pt idx="101">
                  <c:v>424.9387135991923</c:v>
                </c:pt>
                <c:pt idx="102">
                  <c:v>420.1181255496355</c:v>
                </c:pt>
                <c:pt idx="103">
                  <c:v>415.3081804945814</c:v>
                </c:pt>
                <c:pt idx="104">
                  <c:v>410.5093747956062</c:v>
                </c:pt>
                <c:pt idx="105">
                  <c:v>405.7221797587002</c:v>
                </c:pt>
                <c:pt idx="106">
                  <c:v>400.9470426901171</c:v>
                </c:pt>
                <c:pt idx="107">
                  <c:v>396.1843879072856</c:v>
                </c:pt>
                <c:pt idx="108">
                  <c:v>391.4346177069816</c:v>
                </c:pt>
                <c:pt idx="109">
                  <c:v>386.6981132926315</c:v>
                </c:pt>
                <c:pt idx="110">
                  <c:v>381.975235662669</c:v>
                </c:pt>
                <c:pt idx="111">
                  <c:v>377.2663264616666</c:v>
                </c:pt>
                <c:pt idx="112">
                  <c:v>372.5717087959437</c:v>
                </c:pt>
                <c:pt idx="113">
                  <c:v>367.8916880151828</c:v>
                </c:pt>
                <c:pt idx="114">
                  <c:v>363.2265524615805</c:v>
                </c:pt>
                <c:pt idx="115">
                  <c:v>358.5765741879413</c:v>
                </c:pt>
                <c:pt idx="116">
                  <c:v>353.9420096460035</c:v>
                </c:pt>
                <c:pt idx="117">
                  <c:v>349.3231003463989</c:v>
                </c:pt>
                <c:pt idx="118">
                  <c:v>344.7200734913267</c:v>
                </c:pt>
                <c:pt idx="119">
                  <c:v>340.1331425811836</c:v>
                </c:pt>
              </c:numCache>
            </c:numRef>
          </c:yVal>
          <c:smooth val="0"/>
          <c:extLst xmlns:c16r2="http://schemas.microsoft.com/office/drawing/2015/06/chart">
            <c:ext xmlns:c16="http://schemas.microsoft.com/office/drawing/2014/chart" uri="{C3380CC4-5D6E-409C-BE32-E72D297353CC}">
              <c16:uniqueId val="{00000004-29F9-49FB-A0B3-48D2E8A12E1A}"/>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I$3:$CI$122</c:f>
              <c:numCache>
                <c:formatCode>_(* #,##0_);_(* \(#,##0\);_(* "-"??_);_(@_)</c:formatCode>
                <c:ptCount val="120"/>
                <c:pt idx="0">
                  <c:v>0.0</c:v>
                </c:pt>
                <c:pt idx="1">
                  <c:v>63.74764494904714</c:v>
                </c:pt>
                <c:pt idx="2">
                  <c:v>116.7991000909778</c:v>
                </c:pt>
                <c:pt idx="3">
                  <c:v>161.1963460782085</c:v>
                </c:pt>
                <c:pt idx="4">
                  <c:v>198.5460918415138</c:v>
                </c:pt>
                <c:pt idx="5">
                  <c:v>230.120048858727</c:v>
                </c:pt>
                <c:pt idx="6">
                  <c:v>256.9303621586266</c:v>
                </c:pt>
                <c:pt idx="7">
                  <c:v>279.7867843862936</c:v>
                </c:pt>
                <c:pt idx="8">
                  <c:v>299.3403310563222</c:v>
                </c:pt>
                <c:pt idx="9">
                  <c:v>316.1168486055267</c:v>
                </c:pt>
                <c:pt idx="10">
                  <c:v>330.5429979028461</c:v>
                </c:pt>
                <c:pt idx="11">
                  <c:v>342.9664916961842</c:v>
                </c:pt>
                <c:pt idx="12">
                  <c:v>353.6719467452467</c:v>
                </c:pt>
                <c:pt idx="13">
                  <c:v>371.4487337758819</c:v>
                </c:pt>
                <c:pt idx="14">
                  <c:v>386.18653196986</c:v>
                </c:pt>
                <c:pt idx="15">
                  <c:v>398.5235217863872</c:v>
                </c:pt>
                <c:pt idx="16">
                  <c:v>408.9300007879119</c:v>
                </c:pt>
                <c:pt idx="17">
                  <c:v>417.756541788406</c:v>
                </c:pt>
                <c:pt idx="18">
                  <c:v>425.2677504466922</c:v>
                </c:pt>
                <c:pt idx="19">
                  <c:v>431.6660527279564</c:v>
                </c:pt>
                <c:pt idx="20">
                  <c:v>437.1085350705066</c:v>
                </c:pt>
                <c:pt idx="21">
                  <c:v>441.7189289312336</c:v>
                </c:pt>
                <c:pt idx="22">
                  <c:v>445.5961898877989</c:v>
                </c:pt>
                <c:pt idx="23">
                  <c:v>448.820678929741</c:v>
                </c:pt>
                <c:pt idx="24">
                  <c:v>451.4586478633978</c:v>
                </c:pt>
                <c:pt idx="25">
                  <c:v>453.5655192419692</c:v>
                </c:pt>
                <c:pt idx="26">
                  <c:v>455.199161125306</c:v>
                </c:pt>
                <c:pt idx="27">
                  <c:v>456.3964446401405</c:v>
                </c:pt>
                <c:pt idx="28">
                  <c:v>457.1899888402554</c:v>
                </c:pt>
                <c:pt idx="29">
                  <c:v>457.6089251976027</c:v>
                </c:pt>
                <c:pt idx="30">
                  <c:v>457.6794613601614</c:v>
                </c:pt>
                <c:pt idx="31">
                  <c:v>457.4253308159288</c:v>
                </c:pt>
                <c:pt idx="32">
                  <c:v>456.8681545647337</c:v>
                </c:pt>
                <c:pt idx="33">
                  <c:v>456.0277342487566</c:v>
                </c:pt>
                <c:pt idx="34">
                  <c:v>454.9222914871866</c:v>
                </c:pt>
                <c:pt idx="35">
                  <c:v>453.568664688979</c:v>
                </c:pt>
                <c:pt idx="36">
                  <c:v>451.9824720333445</c:v>
                </c:pt>
                <c:pt idx="37">
                  <c:v>450.1782473668422</c:v>
                </c:pt>
                <c:pt idx="38">
                  <c:v>448.1695542958423</c:v>
                </c:pt>
                <c:pt idx="39">
                  <c:v>445.9690964894098</c:v>
                </c:pt>
                <c:pt idx="40">
                  <c:v>443.5887797320011</c:v>
                </c:pt>
                <c:pt idx="41">
                  <c:v>441.0397842772359</c:v>
                </c:pt>
                <c:pt idx="42">
                  <c:v>438.3326270570932</c:v>
                </c:pt>
                <c:pt idx="43">
                  <c:v>435.4772154690389</c:v>
                </c:pt>
                <c:pt idx="44">
                  <c:v>432.4828942397066</c:v>
                </c:pt>
                <c:pt idx="45">
                  <c:v>429.3584865648554</c:v>
                </c:pt>
                <c:pt idx="46">
                  <c:v>426.1123304899347</c:v>
                </c:pt>
                <c:pt idx="47">
                  <c:v>422.7523113096759</c:v>
                </c:pt>
                <c:pt idx="48">
                  <c:v>419.2858906176257</c:v>
                </c:pt>
                <c:pt idx="49">
                  <c:v>415.7201325190471</c:v>
                </c:pt>
                <c:pt idx="50">
                  <c:v>412.0617274264414</c:v>
                </c:pt>
                <c:pt idx="51">
                  <c:v>408.3170137815137</c:v>
                </c:pt>
                <c:pt idx="52">
                  <c:v>404.4919980042012</c:v>
                </c:pt>
                <c:pt idx="53">
                  <c:v>400.5923728568976</c:v>
                </c:pt>
                <c:pt idx="54">
                  <c:v>396.6235344492586</c:v>
                </c:pt>
                <c:pt idx="55">
                  <c:v>392.5905980440866</c:v>
                </c:pt>
                <c:pt idx="56">
                  <c:v>388.4984127983719</c:v>
                </c:pt>
                <c:pt idx="57">
                  <c:v>384.3515755525376</c:v>
                </c:pt>
                <c:pt idx="58">
                  <c:v>380.1544437632838</c:v>
                </c:pt>
                <c:pt idx="59">
                  <c:v>375.9111476614747</c:v>
                </c:pt>
                <c:pt idx="60">
                  <c:v>371.6256017044534</c:v>
                </c:pt>
                <c:pt idx="61">
                  <c:v>367.3015153826692</c:v>
                </c:pt>
                <c:pt idx="62">
                  <c:v>362.9424034324684</c:v>
                </c:pt>
                <c:pt idx="63">
                  <c:v>358.5515955001246</c:v>
                </c:pt>
                <c:pt idx="64">
                  <c:v>354.1322452968562</c:v>
                </c:pt>
                <c:pt idx="65">
                  <c:v>349.6873392797506</c:v>
                </c:pt>
                <c:pt idx="66">
                  <c:v>345.2197048898006</c:v>
                </c:pt>
                <c:pt idx="67">
                  <c:v>340.7320183748706</c:v>
                </c:pt>
                <c:pt idx="68">
                  <c:v>336.2268122227579</c:v>
                </c:pt>
                <c:pt idx="69">
                  <c:v>331.7064822271241</c:v>
                </c:pt>
                <c:pt idx="70">
                  <c:v>327.1732942070394</c:v>
                </c:pt>
                <c:pt idx="71">
                  <c:v>322.6293903992147</c:v>
                </c:pt>
                <c:pt idx="72">
                  <c:v>318.0767955404335</c:v>
                </c:pt>
                <c:pt idx="73">
                  <c:v>313.5174226564604</c:v>
                </c:pt>
                <c:pt idx="74">
                  <c:v>308.9530785724646</c:v>
                </c:pt>
                <c:pt idx="75">
                  <c:v>304.3854691590805</c:v>
                </c:pt>
                <c:pt idx="76">
                  <c:v>299.816204327266</c:v>
                </c:pt>
                <c:pt idx="77">
                  <c:v>295.2468027843088</c:v>
                </c:pt>
                <c:pt idx="78">
                  <c:v>290.6786965626507</c:v>
                </c:pt>
                <c:pt idx="79">
                  <c:v>286.1132353324656</c:v>
                </c:pt>
                <c:pt idx="80">
                  <c:v>281.5516905083987</c:v>
                </c:pt>
                <c:pt idx="81">
                  <c:v>276.9952591602352</c:v>
                </c:pt>
                <c:pt idx="82">
                  <c:v>272.4450677368622</c:v>
                </c:pt>
                <c:pt idx="83">
                  <c:v>267.9021756122665</c:v>
                </c:pt>
                <c:pt idx="84">
                  <c:v>263.3675784620252</c:v>
                </c:pt>
                <c:pt idx="85">
                  <c:v>258.8422114781976</c:v>
                </c:pt>
                <c:pt idx="86">
                  <c:v>254.3269524302641</c:v>
                </c:pt>
                <c:pt idx="87">
                  <c:v>249.8226245792248</c:v>
                </c:pt>
                <c:pt idx="88">
                  <c:v>245.3299994518493</c:v>
                </c:pt>
                <c:pt idx="89">
                  <c:v>240.8497994815189</c:v>
                </c:pt>
                <c:pt idx="90">
                  <c:v>236.3827005219573</c:v>
                </c:pt>
                <c:pt idx="91">
                  <c:v>231.9293342397732</c:v>
                </c:pt>
                <c:pt idx="92">
                  <c:v>227.4902903914963</c:v>
                </c:pt>
                <c:pt idx="93">
                  <c:v>223.066118990484</c:v>
                </c:pt>
                <c:pt idx="94">
                  <c:v>218.6573323689035</c:v>
                </c:pt>
                <c:pt idx="95">
                  <c:v>214.2644071396498</c:v>
                </c:pt>
                <c:pt idx="96">
                  <c:v>209.8877860629354</c:v>
                </c:pt>
                <c:pt idx="97">
                  <c:v>205.5278798220015</c:v>
                </c:pt>
                <c:pt idx="98">
                  <c:v>201.1850687122314</c:v>
                </c:pt>
                <c:pt idx="99">
                  <c:v>196.8597042477368</c:v>
                </c:pt>
                <c:pt idx="100">
                  <c:v>192.5521106892893</c:v>
                </c:pt>
                <c:pt idx="101">
                  <c:v>188.2625864973234</c:v>
                </c:pt>
                <c:pt idx="102">
                  <c:v>183.991405713542</c:v>
                </c:pt>
                <c:pt idx="103">
                  <c:v>179.7388192744766</c:v>
                </c:pt>
                <c:pt idx="104">
                  <c:v>175.5050562602573</c:v>
                </c:pt>
                <c:pt idx="105">
                  <c:v>171.2903250816153</c:v>
                </c:pt>
                <c:pt idx="106">
                  <c:v>167.0948146081064</c:v>
                </c:pt>
                <c:pt idx="107">
                  <c:v>162.9186952402742</c:v>
                </c:pt>
                <c:pt idx="108">
                  <c:v>158.7621199284786</c:v>
                </c:pt>
                <c:pt idx="109">
                  <c:v>154.625225140917</c:v>
                </c:pt>
                <c:pt idx="110">
                  <c:v>150.508131783211</c:v>
                </c:pt>
                <c:pt idx="111">
                  <c:v>146.410946071951</c:v>
                </c:pt>
                <c:pt idx="112">
                  <c:v>142.3337603643402</c:v>
                </c:pt>
                <c:pt idx="113">
                  <c:v>138.2766539460544</c:v>
                </c:pt>
                <c:pt idx="114">
                  <c:v>134.2396937793268</c:v>
                </c:pt>
                <c:pt idx="115">
                  <c:v>130.222935213189</c:v>
                </c:pt>
                <c:pt idx="116">
                  <c:v>126.226422657619</c:v>
                </c:pt>
                <c:pt idx="117">
                  <c:v>122.2501902234308</c:v>
                </c:pt>
                <c:pt idx="118">
                  <c:v>118.2942623294703</c:v>
                </c:pt>
                <c:pt idx="119">
                  <c:v>114.3586542787616</c:v>
                </c:pt>
              </c:numCache>
            </c:numRef>
          </c:yVal>
          <c:smooth val="0"/>
          <c:extLst xmlns:c16r2="http://schemas.microsoft.com/office/drawing/2015/06/chart">
            <c:ext xmlns:c16="http://schemas.microsoft.com/office/drawing/2014/chart" uri="{C3380CC4-5D6E-409C-BE32-E72D297353CC}">
              <c16:uniqueId val="{00000005-29F9-49FB-A0B3-48D2E8A12E1A}"/>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Y$3:$CY$122</c:f>
              <c:numCache>
                <c:formatCode>_(* #,##0_);_(* \(#,##0\);_(* "-"??_);_(@_)</c:formatCode>
                <c:ptCount val="120"/>
                <c:pt idx="0">
                  <c:v>0.0</c:v>
                </c:pt>
                <c:pt idx="1">
                  <c:v>63.74764494904682</c:v>
                </c:pt>
                <c:pt idx="2">
                  <c:v>117.0373820504456</c:v>
                </c:pt>
                <c:pt idx="3">
                  <c:v>161.9155920503226</c:v>
                </c:pt>
                <c:pt idx="4">
                  <c:v>199.9784157622144</c:v>
                </c:pt>
                <c:pt idx="5">
                  <c:v>232.4788546137333</c:v>
                </c:pt>
                <c:pt idx="6">
                  <c:v>260.4065125977162</c:v>
                </c:pt>
                <c:pt idx="7">
                  <c:v>284.5474238863434</c:v>
                </c:pt>
                <c:pt idx="8">
                  <c:v>305.5292815644453</c:v>
                </c:pt>
                <c:pt idx="9">
                  <c:v>323.8558840692053</c:v>
                </c:pt>
                <c:pt idx="10">
                  <c:v>339.9335572203794</c:v>
                </c:pt>
                <c:pt idx="11">
                  <c:v>354.0915583019016</c:v>
                </c:pt>
                <c:pt idx="12">
                  <c:v>366.5979324772482</c:v>
                </c:pt>
                <c:pt idx="13">
                  <c:v>386.2224557563231</c:v>
                </c:pt>
                <c:pt idx="14">
                  <c:v>403.1318393846076</c:v>
                </c:pt>
                <c:pt idx="15">
                  <c:v>417.8345393479798</c:v>
                </c:pt>
                <c:pt idx="16">
                  <c:v>430.7150287690383</c:v>
                </c:pt>
                <c:pt idx="17">
                  <c:v>442.0674131765273</c:v>
                </c:pt>
                <c:pt idx="18">
                  <c:v>452.1193919438965</c:v>
                </c:pt>
                <c:pt idx="19">
                  <c:v>461.0494484441015</c:v>
                </c:pt>
                <c:pt idx="20">
                  <c:v>468.9992626547286</c:v>
                </c:pt>
                <c:pt idx="21">
                  <c:v>476.082736963859</c:v>
                </c:pt>
                <c:pt idx="22">
                  <c:v>482.3926084327923</c:v>
                </c:pt>
                <c:pt idx="23">
                  <c:v>488.0053310874022</c:v>
                </c:pt>
                <c:pt idx="24">
                  <c:v>492.9847103355032</c:v>
                </c:pt>
                <c:pt idx="25">
                  <c:v>497.384631100807</c:v>
                </c:pt>
                <c:pt idx="26">
                  <c:v>501.2658980542046</c:v>
                </c:pt>
                <c:pt idx="27">
                  <c:v>504.6638915802373</c:v>
                </c:pt>
                <c:pt idx="28">
                  <c:v>507.6100923020276</c:v>
                </c:pt>
                <c:pt idx="29">
                  <c:v>510.1327382872689</c:v>
                </c:pt>
                <c:pt idx="30">
                  <c:v>512.257324366178</c:v>
                </c:pt>
                <c:pt idx="31">
                  <c:v>514.0070106912972</c:v>
                </c:pt>
                <c:pt idx="32">
                  <c:v>515.4029582748317</c:v>
                </c:pt>
                <c:pt idx="33">
                  <c:v>516.4646054719674</c:v>
                </c:pt>
                <c:pt idx="34">
                  <c:v>517.209896577574</c:v>
                </c:pt>
                <c:pt idx="35">
                  <c:v>517.655471496621</c:v>
                </c:pt>
                <c:pt idx="36">
                  <c:v>517.8168237007333</c:v>
                </c:pt>
                <c:pt idx="37">
                  <c:v>517.708432291662</c:v>
                </c:pt>
                <c:pt idx="38">
                  <c:v>517.3438728810861</c:v>
                </c:pt>
                <c:pt idx="39">
                  <c:v>516.735936687377</c:v>
                </c:pt>
                <c:pt idx="40">
                  <c:v>515.8966734466647</c:v>
                </c:pt>
                <c:pt idx="41">
                  <c:v>514.8374622802891</c:v>
                </c:pt>
                <c:pt idx="42">
                  <c:v>513.569072025688</c:v>
                </c:pt>
                <c:pt idx="43">
                  <c:v>512.1017128174162</c:v>
                </c:pt>
                <c:pt idx="44">
                  <c:v>510.4450804974223</c:v>
                </c:pt>
                <c:pt idx="45">
                  <c:v>508.6083951250121</c:v>
                </c:pt>
                <c:pt idx="46">
                  <c:v>506.6004346115442</c:v>
                </c:pt>
                <c:pt idx="47">
                  <c:v>504.429564309252</c:v>
                </c:pt>
                <c:pt idx="48">
                  <c:v>502.1037632272037</c:v>
                </c:pt>
                <c:pt idx="49">
                  <c:v>499.6306474219336</c:v>
                </c:pt>
                <c:pt idx="50">
                  <c:v>497.0174910093374</c:v>
                </c:pt>
                <c:pt idx="51">
                  <c:v>494.271245163025</c:v>
                </c:pt>
                <c:pt idx="52">
                  <c:v>491.3985554428166</c:v>
                </c:pt>
                <c:pt idx="53">
                  <c:v>488.4057775865538</c:v>
                </c:pt>
                <c:pt idx="54">
                  <c:v>485.2989920453309</c:v>
                </c:pt>
                <c:pt idx="55">
                  <c:v>482.0840174273335</c:v>
                </c:pt>
                <c:pt idx="56">
                  <c:v>478.7664229870525</c:v>
                </c:pt>
                <c:pt idx="57">
                  <c:v>475.3515402740486</c:v>
                </c:pt>
                <c:pt idx="58">
                  <c:v>471.8444740367867</c:v>
                </c:pt>
                <c:pt idx="59">
                  <c:v>468.2501124618066</c:v>
                </c:pt>
                <c:pt idx="60">
                  <c:v>464.5731368159375</c:v>
                </c:pt>
                <c:pt idx="61">
                  <c:v>460.8180305490532</c:v>
                </c:pt>
                <c:pt idx="62">
                  <c:v>456.9890879062056</c:v>
                </c:pt>
                <c:pt idx="63">
                  <c:v>453.0904220911925</c:v>
                </c:pt>
                <c:pt idx="64">
                  <c:v>449.1259730176034</c:v>
                </c:pt>
                <c:pt idx="65">
                  <c:v>445.0995146788591</c:v>
                </c:pt>
                <c:pt idx="66">
                  <c:v>441.0146621644591</c:v>
                </c:pt>
                <c:pt idx="67">
                  <c:v>436.8748783465327</c:v>
                </c:pt>
                <c:pt idx="68">
                  <c:v>432.6834802580196</c:v>
                </c:pt>
                <c:pt idx="69">
                  <c:v>428.4436451814117</c:v>
                </c:pt>
                <c:pt idx="70">
                  <c:v>424.1584164651404</c:v>
                </c:pt>
                <c:pt idx="71">
                  <c:v>419.830709082923</c:v>
                </c:pt>
                <c:pt idx="72">
                  <c:v>415.4633149500345</c:v>
                </c:pt>
                <c:pt idx="73">
                  <c:v>411.0589080092504</c:v>
                </c:pt>
                <c:pt idx="74">
                  <c:v>406.620049098132</c:v>
                </c:pt>
                <c:pt idx="75">
                  <c:v>402.1491906085475</c:v>
                </c:pt>
                <c:pt idx="76">
                  <c:v>397.6486809483395</c:v>
                </c:pt>
                <c:pt idx="77">
                  <c:v>393.1207688145732</c:v>
                </c:pt>
                <c:pt idx="78">
                  <c:v>388.5676072870338</c:v>
                </c:pt>
                <c:pt idx="79">
                  <c:v>383.9912577501987</c:v>
                </c:pt>
                <c:pt idx="80">
                  <c:v>379.3936936514028</c:v>
                </c:pt>
                <c:pt idx="81">
                  <c:v>374.7768041023937</c:v>
                </c:pt>
                <c:pt idx="82">
                  <c:v>370.142397331284</c:v>
                </c:pt>
                <c:pt idx="83">
                  <c:v>365.492203991282</c:v>
                </c:pt>
                <c:pt idx="84">
                  <c:v>360.8278803324756</c:v>
                </c:pt>
                <c:pt idx="85">
                  <c:v>356.1510112424916</c:v>
                </c:pt>
                <c:pt idx="86">
                  <c:v>351.4631131616889</c:v>
                </c:pt>
                <c:pt idx="87">
                  <c:v>346.76563687813</c:v>
                </c:pt>
                <c:pt idx="88">
                  <c:v>342.059970207476</c:v>
                </c:pt>
                <c:pt idx="89">
                  <c:v>337.3474405626511</c:v>
                </c:pt>
                <c:pt idx="90">
                  <c:v>332.6293174178782</c:v>
                </c:pt>
                <c:pt idx="91">
                  <c:v>327.9068146715217</c:v>
                </c:pt>
                <c:pt idx="92">
                  <c:v>323.1810929119981</c:v>
                </c:pt>
                <c:pt idx="93">
                  <c:v>318.4532615907574</c:v>
                </c:pt>
                <c:pt idx="94">
                  <c:v>313.7243811062253</c:v>
                </c:pt>
                <c:pt idx="95">
                  <c:v>308.9954648024368</c:v>
                </c:pt>
                <c:pt idx="96">
                  <c:v>304.2674808858446</c:v>
                </c:pt>
                <c:pt idx="97">
                  <c:v>299.5413542637681</c:v>
                </c:pt>
                <c:pt idx="98">
                  <c:v>294.8179683076759</c:v>
                </c:pt>
                <c:pt idx="99">
                  <c:v>290.0981665444588</c:v>
                </c:pt>
                <c:pt idx="100">
                  <c:v>285.3827542786365</c:v>
                </c:pt>
                <c:pt idx="101">
                  <c:v>280.6725001483874</c:v>
                </c:pt>
                <c:pt idx="102">
                  <c:v>275.9681376181073</c:v>
                </c:pt>
                <c:pt idx="103">
                  <c:v>271.2703664101646</c:v>
                </c:pt>
                <c:pt idx="104">
                  <c:v>266.5798538782846</c:v>
                </c:pt>
                <c:pt idx="105">
                  <c:v>261.8972363250605</c:v>
                </c:pt>
                <c:pt idx="106">
                  <c:v>257.2231202658268</c:v>
                </c:pt>
                <c:pt idx="107">
                  <c:v>252.5580836411564</c:v>
                </c:pt>
                <c:pt idx="108">
                  <c:v>247.9026769800384</c:v>
                </c:pt>
                <c:pt idx="109">
                  <c:v>243.2574245158348</c:v>
                </c:pt>
                <c:pt idx="110">
                  <c:v>238.6228252569081</c:v>
                </c:pt>
                <c:pt idx="111">
                  <c:v>233.9993540137975</c:v>
                </c:pt>
                <c:pt idx="112">
                  <c:v>229.3874623847496</c:v>
                </c:pt>
                <c:pt idx="113">
                  <c:v>224.7875797012821</c:v>
                </c:pt>
                <c:pt idx="114">
                  <c:v>220.2001139354461</c:v>
                </c:pt>
                <c:pt idx="115">
                  <c:v>215.6254525703553</c:v>
                </c:pt>
                <c:pt idx="116">
                  <c:v>211.0639634354657</c:v>
                </c:pt>
                <c:pt idx="117">
                  <c:v>206.5159955080844</c:v>
                </c:pt>
                <c:pt idx="118">
                  <c:v>201.9818796824747</c:v>
                </c:pt>
                <c:pt idx="119">
                  <c:v>197.4619295078801</c:v>
                </c:pt>
              </c:numCache>
            </c:numRef>
          </c:yVal>
          <c:smooth val="0"/>
          <c:extLst xmlns:c16r2="http://schemas.microsoft.com/office/drawing/2015/06/chart">
            <c:ext xmlns:c16="http://schemas.microsoft.com/office/drawing/2014/chart" uri="{C3380CC4-5D6E-409C-BE32-E72D297353CC}">
              <c16:uniqueId val="{00000006-29F9-49FB-A0B3-48D2E8A12E1A}"/>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O$3:$DO$122</c:f>
              <c:numCache>
                <c:formatCode>_(* #,##0_);_(* \(#,##0\);_(* "-"??_);_(@_)</c:formatCode>
                <c:ptCount val="120"/>
                <c:pt idx="0">
                  <c:v>0.0</c:v>
                </c:pt>
                <c:pt idx="1">
                  <c:v>63.90931790098466</c:v>
                </c:pt>
                <c:pt idx="2">
                  <c:v>117.5420857081713</c:v>
                </c:pt>
                <c:pt idx="3">
                  <c:v>162.8410579876181</c:v>
                </c:pt>
                <c:pt idx="4">
                  <c:v>201.334612042443</c:v>
                </c:pt>
                <c:pt idx="5">
                  <c:v>234.2326514612622</c:v>
                </c:pt>
                <c:pt idx="6">
                  <c:v>262.4985748739336</c:v>
                </c:pt>
                <c:pt idx="7">
                  <c:v>286.9037086284457</c:v>
                </c:pt>
                <c:pt idx="8">
                  <c:v>308.0687908855953</c:v>
                </c:pt>
                <c:pt idx="9">
                  <c:v>326.4958202404939</c:v>
                </c:pt>
                <c:pt idx="10">
                  <c:v>342.5926780342302</c:v>
                </c:pt>
                <c:pt idx="11">
                  <c:v>356.6922888889931</c:v>
                </c:pt>
                <c:pt idx="12">
                  <c:v>369.0676216120228</c:v>
                </c:pt>
                <c:pt idx="13">
                  <c:v>388.5011654023882</c:v>
                </c:pt>
                <c:pt idx="14">
                  <c:v>405.1299451919558</c:v>
                </c:pt>
                <c:pt idx="15">
                  <c:v>419.4743412825495</c:v>
                </c:pt>
                <c:pt idx="16">
                  <c:v>431.9286577824626</c:v>
                </c:pt>
                <c:pt idx="17">
                  <c:v>442.7952992634901</c:v>
                </c:pt>
                <c:pt idx="18">
                  <c:v>452.3091113463934</c:v>
                </c:pt>
                <c:pt idx="19">
                  <c:v>460.6548295811762</c:v>
                </c:pt>
                <c:pt idx="20">
                  <c:v>467.9796704346104</c:v>
                </c:pt>
                <c:pt idx="21">
                  <c:v>474.4024820484237</c:v>
                </c:pt>
                <c:pt idx="22">
                  <c:v>480.020446011779</c:v>
                </c:pt>
                <c:pt idx="23">
                  <c:v>484.9140256760891</c:v>
                </c:pt>
                <c:pt idx="24">
                  <c:v>489.1506510073072</c:v>
                </c:pt>
                <c:pt idx="25">
                  <c:v>492.7874867468472</c:v>
                </c:pt>
                <c:pt idx="26">
                  <c:v>495.8883353498454</c:v>
                </c:pt>
                <c:pt idx="27">
                  <c:v>498.4912308670176</c:v>
                </c:pt>
                <c:pt idx="28">
                  <c:v>500.6300555580665</c:v>
                </c:pt>
                <c:pt idx="29">
                  <c:v>502.3352175322672</c:v>
                </c:pt>
                <c:pt idx="30">
                  <c:v>503.6341685279112</c:v>
                </c:pt>
                <c:pt idx="31">
                  <c:v>504.5518299085434</c:v>
                </c:pt>
                <c:pt idx="32">
                  <c:v>505.1109445829447</c:v>
                </c:pt>
                <c:pt idx="33">
                  <c:v>505.3323688062063</c:v>
                </c:pt>
                <c:pt idx="34">
                  <c:v>505.2353150360514</c:v>
                </c:pt>
                <c:pt idx="35">
                  <c:v>504.8375548265079</c:v>
                </c:pt>
                <c:pt idx="36">
                  <c:v>504.1555890046493</c:v>
                </c:pt>
                <c:pt idx="37">
                  <c:v>503.2047909934936</c:v>
                </c:pt>
                <c:pt idx="38">
                  <c:v>501.9995280386651</c:v>
                </c:pt>
                <c:pt idx="39">
                  <c:v>500.5532899213085</c:v>
                </c:pt>
                <c:pt idx="40">
                  <c:v>498.8787403757797</c:v>
                </c:pt>
                <c:pt idx="41">
                  <c:v>496.9877958856769</c:v>
                </c:pt>
                <c:pt idx="42">
                  <c:v>494.8916932541088</c:v>
                </c:pt>
                <c:pt idx="43">
                  <c:v>492.6010477798363</c:v>
                </c:pt>
                <c:pt idx="44">
                  <c:v>490.125903669702</c:v>
                </c:pt>
                <c:pt idx="45">
                  <c:v>487.4757780066519</c:v>
                </c:pt>
                <c:pt idx="46">
                  <c:v>484.6596993442945</c:v>
                </c:pt>
                <c:pt idx="47">
                  <c:v>481.6862418004703</c:v>
                </c:pt>
                <c:pt idx="48">
                  <c:v>478.5635553629916</c:v>
                </c:pt>
                <c:pt idx="49">
                  <c:v>475.2993929922943</c:v>
                </c:pt>
                <c:pt idx="50">
                  <c:v>471.9011350019516</c:v>
                </c:pt>
                <c:pt idx="51">
                  <c:v>468.3758111138214</c:v>
                </c:pt>
                <c:pt idx="52">
                  <c:v>464.7301205609401</c:v>
                </c:pt>
                <c:pt idx="53">
                  <c:v>460.9704503967905</c:v>
                </c:pt>
                <c:pt idx="54">
                  <c:v>457.1028923157493</c:v>
                </c:pt>
                <c:pt idx="55">
                  <c:v>453.1332581717733</c:v>
                </c:pt>
                <c:pt idx="56">
                  <c:v>449.067094352159</c:v>
                </c:pt>
                <c:pt idx="57">
                  <c:v>444.9096951384026</c:v>
                </c:pt>
                <c:pt idx="58">
                  <c:v>440.6661151661492</c:v>
                </c:pt>
                <c:pt idx="59">
                  <c:v>436.3411810791295</c:v>
                </c:pt>
                <c:pt idx="60">
                  <c:v>431.9395024581612</c:v>
                </c:pt>
                <c:pt idx="61">
                  <c:v>427.4654820946971</c:v>
                </c:pt>
                <c:pt idx="62">
                  <c:v>422.9233256685915</c:v>
                </c:pt>
                <c:pt idx="63">
                  <c:v>418.3170508819121</c:v>
                </c:pt>
                <c:pt idx="64">
                  <c:v>413.6504960936126</c:v>
                </c:pt>
                <c:pt idx="65">
                  <c:v>408.9273284945692</c:v>
                </c:pt>
                <c:pt idx="66">
                  <c:v>404.1510518572969</c:v>
                </c:pt>
                <c:pt idx="67">
                  <c:v>399.3250138908998</c:v>
                </c:pt>
                <c:pt idx="68">
                  <c:v>394.4524132284132</c:v>
                </c:pt>
                <c:pt idx="69">
                  <c:v>389.5363060707259</c:v>
                </c:pt>
                <c:pt idx="70">
                  <c:v>384.5796125088717</c:v>
                </c:pt>
                <c:pt idx="71">
                  <c:v>379.5851225443374</c:v>
                </c:pt>
                <c:pt idx="72">
                  <c:v>374.5555018251971</c:v>
                </c:pt>
                <c:pt idx="73">
                  <c:v>369.4932971143307</c:v>
                </c:pt>
                <c:pt idx="74">
                  <c:v>364.4009415046157</c:v>
                </c:pt>
                <c:pt idx="75">
                  <c:v>359.2807593947828</c:v>
                </c:pt>
                <c:pt idx="76">
                  <c:v>354.13497123858</c:v>
                </c:pt>
                <c:pt idx="77">
                  <c:v>348.9656980789404</c:v>
                </c:pt>
                <c:pt idx="78">
                  <c:v>343.7749658781067</c:v>
                </c:pt>
                <c:pt idx="79">
                  <c:v>338.5647096537832</c:v>
                </c:pt>
                <c:pt idx="80">
                  <c:v>333.3367774309235</c:v>
                </c:pt>
                <c:pt idx="81">
                  <c:v>328.0929340180019</c:v>
                </c:pt>
                <c:pt idx="82">
                  <c:v>322.8348646161603</c:v>
                </c:pt>
                <c:pt idx="83">
                  <c:v>317.5641782691482</c:v>
                </c:pt>
                <c:pt idx="84">
                  <c:v>312.28241116144</c:v>
                </c:pt>
                <c:pt idx="85">
                  <c:v>306.991029771638</c:v>
                </c:pt>
                <c:pt idx="86">
                  <c:v>301.6914338877496</c:v>
                </c:pt>
                <c:pt idx="87">
                  <c:v>296.3849594906719</c:v>
                </c:pt>
                <c:pt idx="88">
                  <c:v>291.0728815118883</c:v>
                </c:pt>
                <c:pt idx="89">
                  <c:v>285.7564164709923</c:v>
                </c:pt>
                <c:pt idx="90">
                  <c:v>280.436724998499</c:v>
                </c:pt>
                <c:pt idx="91">
                  <c:v>275.1149142490385</c:v>
                </c:pt>
                <c:pt idx="92">
                  <c:v>269.7920402098125</c:v>
                </c:pt>
                <c:pt idx="93">
                  <c:v>264.4691099089909</c:v>
                </c:pt>
                <c:pt idx="94">
                  <c:v>259.1470835284627</c:v>
                </c:pt>
                <c:pt idx="95">
                  <c:v>253.826876425128</c:v>
                </c:pt>
                <c:pt idx="96">
                  <c:v>248.5093610648291</c:v>
                </c:pt>
                <c:pt idx="97">
                  <c:v>243.195368872709</c:v>
                </c:pt>
                <c:pt idx="98">
                  <c:v>237.8856920036642</c:v>
                </c:pt>
                <c:pt idx="99">
                  <c:v>232.5810850364123</c:v>
                </c:pt>
                <c:pt idx="100">
                  <c:v>227.2822665944914</c:v>
                </c:pt>
                <c:pt idx="101">
                  <c:v>221.9899208973984</c:v>
                </c:pt>
                <c:pt idx="102">
                  <c:v>216.7046992448895</c:v>
                </c:pt>
                <c:pt idx="103">
                  <c:v>211.4272214373832</c:v>
                </c:pt>
                <c:pt idx="104">
                  <c:v>206.1580771352083</c:v>
                </c:pt>
                <c:pt idx="105">
                  <c:v>200.897827159386</c:v>
                </c:pt>
                <c:pt idx="106">
                  <c:v>195.6470047364537</c:v>
                </c:pt>
                <c:pt idx="107">
                  <c:v>190.4061166897918</c:v>
                </c:pt>
                <c:pt idx="108">
                  <c:v>185.1756445797546</c:v>
                </c:pt>
                <c:pt idx="109">
                  <c:v>179.9560457947928</c:v>
                </c:pt>
                <c:pt idx="110">
                  <c:v>174.7477545957445</c:v>
                </c:pt>
                <c:pt idx="111">
                  <c:v>169.551183115299</c:v>
                </c:pt>
                <c:pt idx="112">
                  <c:v>164.3667223145258</c:v>
                </c:pt>
                <c:pt idx="113">
                  <c:v>159.1947428984176</c:v>
                </c:pt>
                <c:pt idx="114">
                  <c:v>154.0355961921077</c:v>
                </c:pt>
                <c:pt idx="115">
                  <c:v>148.8896149795537</c:v>
                </c:pt>
                <c:pt idx="116">
                  <c:v>143.7571143062505</c:v>
                </c:pt>
                <c:pt idx="117">
                  <c:v>138.6383922475416</c:v>
                </c:pt>
                <c:pt idx="118">
                  <c:v>133.5337306440115</c:v>
                </c:pt>
                <c:pt idx="119">
                  <c:v>128.4433958053714</c:v>
                </c:pt>
              </c:numCache>
            </c:numRef>
          </c:yVal>
          <c:smooth val="0"/>
          <c:extLst xmlns:c16r2="http://schemas.microsoft.com/office/drawing/2015/06/chart">
            <c:ext xmlns:c16="http://schemas.microsoft.com/office/drawing/2014/chart" uri="{C3380CC4-5D6E-409C-BE32-E72D297353CC}">
              <c16:uniqueId val="{00000007-29F9-49FB-A0B3-48D2E8A12E1A}"/>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E$3:$EE$122</c:f>
              <c:numCache>
                <c:formatCode>_(* #,##0_);_(* \(#,##0\);_(* "-"??_);_(@_)</c:formatCode>
                <c:ptCount val="120"/>
                <c:pt idx="0">
                  <c:v>0.0</c:v>
                </c:pt>
                <c:pt idx="1">
                  <c:v>63.74764494904682</c:v>
                </c:pt>
                <c:pt idx="2">
                  <c:v>117.1706808770514</c:v>
                </c:pt>
                <c:pt idx="3">
                  <c:v>162.2472544257021</c:v>
                </c:pt>
                <c:pt idx="4">
                  <c:v>200.531118688748</c:v>
                </c:pt>
                <c:pt idx="5">
                  <c:v>233.2499535511296</c:v>
                </c:pt>
                <c:pt idx="6">
                  <c:v>261.3792019530424</c:v>
                </c:pt>
                <c:pt idx="7">
                  <c:v>285.6979416691952</c:v>
                </c:pt>
                <c:pt idx="8">
                  <c:v>306.8314766865566</c:v>
                </c:pt>
                <c:pt idx="9">
                  <c:v>325.2840357643367</c:v>
                </c:pt>
                <c:pt idx="10">
                  <c:v>341.4640449575509</c:v>
                </c:pt>
                <c:pt idx="11">
                  <c:v>355.7037833460739</c:v>
                </c:pt>
                <c:pt idx="12">
                  <c:v>368.2747588879124</c:v>
                </c:pt>
                <c:pt idx="13">
                  <c:v>387.9551681079739</c:v>
                </c:pt>
                <c:pt idx="14">
                  <c:v>405.2507836302184</c:v>
                </c:pt>
                <c:pt idx="15">
                  <c:v>420.5552128787485</c:v>
                </c:pt>
                <c:pt idx="16">
                  <c:v>434.1761897704464</c:v>
                </c:pt>
                <c:pt idx="17">
                  <c:v>446.3568746074352</c:v>
                </c:pt>
                <c:pt idx="18">
                  <c:v>457.2914501175578</c:v>
                </c:pt>
                <c:pt idx="19">
                  <c:v>467.1366249478492</c:v>
                </c:pt>
                <c:pt idx="20">
                  <c:v>476.0201854799478</c:v>
                </c:pt>
                <c:pt idx="21">
                  <c:v>484.047404510633</c:v>
                </c:pt>
                <c:pt idx="22">
                  <c:v>491.30588275637</c:v>
                </c:pt>
                <c:pt idx="23">
                  <c:v>497.8692357881264</c:v>
                </c:pt>
                <c:pt idx="24">
                  <c:v>503.7999238080046</c:v>
                </c:pt>
                <c:pt idx="25">
                  <c:v>509.1514400737187</c:v>
                </c:pt>
                <c:pt idx="26">
                  <c:v>513.9848187037423</c:v>
                </c:pt>
                <c:pt idx="27">
                  <c:v>518.3366083008979</c:v>
                </c:pt>
                <c:pt idx="28">
                  <c:v>522.2393601265795</c:v>
                </c:pt>
                <c:pt idx="29">
                  <c:v>525.7222921182429</c:v>
                </c:pt>
                <c:pt idx="30">
                  <c:v>528.811793777445</c:v>
                </c:pt>
                <c:pt idx="31">
                  <c:v>531.5318400925834</c:v>
                </c:pt>
                <c:pt idx="32">
                  <c:v>533.9043321095341</c:v>
                </c:pt>
                <c:pt idx="33">
                  <c:v>535.9493780757548</c:v>
                </c:pt>
                <c:pt idx="34">
                  <c:v>537.685526329431</c:v>
                </c:pt>
                <c:pt idx="35">
                  <c:v>539.1299589219766</c:v>
                </c:pt>
                <c:pt idx="36">
                  <c:v>540.298653223962</c:v>
                </c:pt>
                <c:pt idx="37">
                  <c:v>541.2065173748588</c:v>
                </c:pt>
                <c:pt idx="38">
                  <c:v>541.8675043227179</c:v>
                </c:pt>
                <c:pt idx="39">
                  <c:v>542.294734022088</c:v>
                </c:pt>
                <c:pt idx="40">
                  <c:v>542.5005400839024</c:v>
                </c:pt>
                <c:pt idx="41">
                  <c:v>542.4965426234194</c:v>
                </c:pt>
                <c:pt idx="42">
                  <c:v>542.293710736027</c:v>
                </c:pt>
                <c:pt idx="43">
                  <c:v>541.9024162871356</c:v>
                </c:pt>
                <c:pt idx="44">
                  <c:v>541.3324805370956</c:v>
                </c:pt>
                <c:pt idx="45">
                  <c:v>540.5932148350129</c:v>
                </c:pt>
                <c:pt idx="46">
                  <c:v>539.693456383682</c:v>
                </c:pt>
                <c:pt idx="47">
                  <c:v>538.6415998913986</c:v>
                </c:pt>
                <c:pt idx="48">
                  <c:v>537.4456257758924</c:v>
                </c:pt>
                <c:pt idx="49">
                  <c:v>536.1131254638649</c:v>
                </c:pt>
                <c:pt idx="50">
                  <c:v>534.6513242313058</c:v>
                </c:pt>
                <c:pt idx="51">
                  <c:v>533.0671019495894</c:v>
                </c:pt>
                <c:pt idx="52">
                  <c:v>531.3670120825116</c:v>
                </c:pt>
                <c:pt idx="53">
                  <c:v>529.5572990698811</c:v>
                </c:pt>
                <c:pt idx="54">
                  <c:v>527.6439143767288</c:v>
                </c:pt>
                <c:pt idx="55">
                  <c:v>525.6325313763206</c:v>
                </c:pt>
                <c:pt idx="56">
                  <c:v>523.528559206197</c:v>
                </c:pt>
                <c:pt idx="57">
                  <c:v>521.3371557140306</c:v>
                </c:pt>
                <c:pt idx="58">
                  <c:v>519.0632395912203</c:v>
                </c:pt>
                <c:pt idx="59">
                  <c:v>516.711501776803</c:v>
                </c:pt>
                <c:pt idx="60">
                  <c:v>514.2864162018831</c:v>
                </c:pt>
                <c:pt idx="61">
                  <c:v>511.7922499341375</c:v>
                </c:pt>
                <c:pt idx="62">
                  <c:v>509.2330727737217</c:v>
                </c:pt>
                <c:pt idx="63">
                  <c:v>506.6127663446541</c:v>
                </c:pt>
                <c:pt idx="64">
                  <c:v>503.9350327201032</c:v>
                </c:pt>
                <c:pt idx="65">
                  <c:v>501.2034026151414</c:v>
                </c:pt>
                <c:pt idx="66">
                  <c:v>498.4212431763376</c:v>
                </c:pt>
                <c:pt idx="67">
                  <c:v>495.5917653944207</c:v>
                </c:pt>
                <c:pt idx="68">
                  <c:v>492.7180311633001</c:v>
                </c:pt>
                <c:pt idx="69">
                  <c:v>489.8029600064974</c:v>
                </c:pt>
                <c:pt idx="70">
                  <c:v>486.8493354899033</c:v>
                </c:pt>
                <c:pt idx="71">
                  <c:v>483.859811338196</c:v>
                </c:pt>
                <c:pt idx="72">
                  <c:v>480.8369172706662</c:v>
                </c:pt>
                <c:pt idx="73">
                  <c:v>477.7830645710283</c:v>
                </c:pt>
                <c:pt idx="74">
                  <c:v>474.7005514046696</c:v>
                </c:pt>
                <c:pt idx="75">
                  <c:v>471.5915678958158</c:v>
                </c:pt>
                <c:pt idx="76">
                  <c:v>468.4582009763062</c:v>
                </c:pt>
                <c:pt idx="77">
                  <c:v>465.3024390168307</c:v>
                </c:pt>
                <c:pt idx="78">
                  <c:v>462.1261762509669</c:v>
                </c:pt>
                <c:pt idx="79">
                  <c:v>458.931217001576</c:v>
                </c:pt>
                <c:pt idx="80">
                  <c:v>455.7192797187317</c:v>
                </c:pt>
                <c:pt idx="81">
                  <c:v>452.49200083776</c:v>
                </c:pt>
                <c:pt idx="82">
                  <c:v>449.2509384656086</c:v>
                </c:pt>
                <c:pt idx="83">
                  <c:v>445.9975759032386</c:v>
                </c:pt>
                <c:pt idx="84">
                  <c:v>442.7333250114219</c:v>
                </c:pt>
                <c:pt idx="85">
                  <c:v>439.4595294269839</c:v>
                </c:pt>
                <c:pt idx="86">
                  <c:v>436.1774676361287</c:v>
                </c:pt>
                <c:pt idx="87">
                  <c:v>432.8883559112008</c:v>
                </c:pt>
                <c:pt idx="88">
                  <c:v>429.5933511170014</c:v>
                </c:pt>
                <c:pt idx="89">
                  <c:v>426.2935533923463</c:v>
                </c:pt>
                <c:pt idx="90">
                  <c:v>422.9900087124964</c:v>
                </c:pt>
                <c:pt idx="91">
                  <c:v>419.6837113376781</c:v>
                </c:pt>
                <c:pt idx="92">
                  <c:v>416.3756061526792</c:v>
                </c:pt>
                <c:pt idx="93">
                  <c:v>413.0665909024601</c:v>
                </c:pt>
                <c:pt idx="94">
                  <c:v>409.7575183282489</c:v>
                </c:pt>
                <c:pt idx="95">
                  <c:v>406.4491982085878</c:v>
                </c:pt>
                <c:pt idx="96">
                  <c:v>403.1423993095022</c:v>
                </c:pt>
                <c:pt idx="97">
                  <c:v>399.8378512478092</c:v>
                </c:pt>
                <c:pt idx="98">
                  <c:v>396.5362462714218</c:v>
                </c:pt>
                <c:pt idx="99">
                  <c:v>393.2382409602763</c:v>
                </c:pt>
                <c:pt idx="100">
                  <c:v>389.9444578514412</c:v>
                </c:pt>
                <c:pt idx="101">
                  <c:v>386.6554869916977</c:v>
                </c:pt>
                <c:pt idx="102">
                  <c:v>383.3718874208645</c:v>
                </c:pt>
                <c:pt idx="103">
                  <c:v>380.0941885888842</c:v>
                </c:pt>
                <c:pt idx="104">
                  <c:v>376.8228917096266</c:v>
                </c:pt>
                <c:pt idx="105">
                  <c:v>373.5584710541752</c:v>
                </c:pt>
                <c:pt idx="106">
                  <c:v>370.3013751863273</c:v>
                </c:pt>
                <c:pt idx="107">
                  <c:v>367.0520281428327</c:v>
                </c:pt>
                <c:pt idx="108">
                  <c:v>363.8108305608102</c:v>
                </c:pt>
                <c:pt idx="109">
                  <c:v>360.5781607547251</c:v>
                </c:pt>
                <c:pt idx="110">
                  <c:v>357.3543757451241</c:v>
                </c:pt>
                <c:pt idx="111">
                  <c:v>354.1398122412766</c:v>
                </c:pt>
                <c:pt idx="112">
                  <c:v>350.9347875797821</c:v>
                </c:pt>
                <c:pt idx="113">
                  <c:v>347.7396006210874</c:v>
                </c:pt>
                <c:pt idx="114">
                  <c:v>344.5545326057754</c:v>
                </c:pt>
                <c:pt idx="115">
                  <c:v>341.3798479724228</c:v>
                </c:pt>
                <c:pt idx="116">
                  <c:v>338.2157951387353</c:v>
                </c:pt>
                <c:pt idx="117">
                  <c:v>335.0626072475739</c:v>
                </c:pt>
                <c:pt idx="118">
                  <c:v>331.9205028794713</c:v>
                </c:pt>
                <c:pt idx="119">
                  <c:v>328.789686733071</c:v>
                </c:pt>
              </c:numCache>
            </c:numRef>
          </c:yVal>
          <c:smooth val="0"/>
          <c:extLst xmlns:c16r2="http://schemas.microsoft.com/office/drawing/2015/06/chart">
            <c:ext xmlns:c16="http://schemas.microsoft.com/office/drawing/2014/chart" uri="{C3380CC4-5D6E-409C-BE32-E72D297353CC}">
              <c16:uniqueId val="{00000008-29F9-49FB-A0B3-48D2E8A12E1A}"/>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U$3:$EU$122</c:f>
              <c:numCache>
                <c:formatCode>_(* #,##0_);_(* \(#,##0\);_(* "-"??_);_(@_)</c:formatCode>
                <c:ptCount val="120"/>
                <c:pt idx="0">
                  <c:v>0.0</c:v>
                </c:pt>
                <c:pt idx="1">
                  <c:v>63.74764494904714</c:v>
                </c:pt>
                <c:pt idx="2">
                  <c:v>116.2310335779775</c:v>
                </c:pt>
                <c:pt idx="3">
                  <c:v>159.7208408600954</c:v>
                </c:pt>
                <c:pt idx="4">
                  <c:v>195.9707650984992</c:v>
                </c:pt>
                <c:pt idx="5">
                  <c:v>226.3452790224242</c:v>
                </c:pt>
                <c:pt idx="6">
                  <c:v>251.9135542740333</c:v>
                </c:pt>
                <c:pt idx="7">
                  <c:v>273.5190360732058</c:v>
                </c:pt>
                <c:pt idx="8">
                  <c:v>291.8313782107325</c:v>
                </c:pt>
                <c:pt idx="9">
                  <c:v>307.3855100526001</c:v>
                </c:pt>
                <c:pt idx="10">
                  <c:v>320.611247734168</c:v>
                </c:pt>
                <c:pt idx="11">
                  <c:v>331.8559043798472</c:v>
                </c:pt>
                <c:pt idx="12">
                  <c:v>341.4016769951936</c:v>
                </c:pt>
                <c:pt idx="13">
                  <c:v>358.0344745012981</c:v>
                </c:pt>
                <c:pt idx="14">
                  <c:v>371.9230234849379</c:v>
                </c:pt>
                <c:pt idx="15">
                  <c:v>383.5808980460633</c:v>
                </c:pt>
                <c:pt idx="16">
                  <c:v>393.3976363421716</c:v>
                </c:pt>
                <c:pt idx="17">
                  <c:v>401.6721743478756</c:v>
                </c:pt>
                <c:pt idx="18">
                  <c:v>408.636744703088</c:v>
                </c:pt>
                <c:pt idx="19">
                  <c:v>414.4740389726931</c:v>
                </c:pt>
                <c:pt idx="20">
                  <c:v>419.3296137833685</c:v>
                </c:pt>
                <c:pt idx="21">
                  <c:v>423.3209231037313</c:v>
                </c:pt>
                <c:pt idx="22">
                  <c:v>426.5439444358972</c:v>
                </c:pt>
                <c:pt idx="23">
                  <c:v>429.0780789777716</c:v>
                </c:pt>
                <c:pt idx="24">
                  <c:v>430.989805639435</c:v>
                </c:pt>
                <c:pt idx="25">
                  <c:v>432.33542913878</c:v>
                </c:pt>
                <c:pt idx="26">
                  <c:v>433.1780646579754</c:v>
                </c:pt>
                <c:pt idx="27">
                  <c:v>433.5550317721786</c:v>
                </c:pt>
                <c:pt idx="28">
                  <c:v>433.4995460653963</c:v>
                </c:pt>
                <c:pt idx="29">
                  <c:v>433.0414040972527</c:v>
                </c:pt>
                <c:pt idx="30">
                  <c:v>432.2074973562603</c:v>
                </c:pt>
                <c:pt idx="31">
                  <c:v>431.0222339911687</c:v>
                </c:pt>
                <c:pt idx="32">
                  <c:v>429.507886302874</c:v>
                </c:pt>
                <c:pt idx="33">
                  <c:v>427.684878122911</c:v>
                </c:pt>
                <c:pt idx="34">
                  <c:v>425.572023372868</c:v>
                </c:pt>
                <c:pt idx="35">
                  <c:v>423.1867248691051</c:v>
                </c:pt>
                <c:pt idx="36">
                  <c:v>420.5451406714501</c:v>
                </c:pt>
                <c:pt idx="37">
                  <c:v>417.6623238697002</c:v>
                </c:pt>
                <c:pt idx="38">
                  <c:v>414.5523405796402</c:v>
                </c:pt>
                <c:pt idx="39">
                  <c:v>411.2283961721166</c:v>
                </c:pt>
                <c:pt idx="40">
                  <c:v>407.7028834667954</c:v>
                </c:pt>
                <c:pt idx="41">
                  <c:v>403.987459205275</c:v>
                </c:pt>
                <c:pt idx="42">
                  <c:v>400.0931096110216</c:v>
                </c:pt>
                <c:pt idx="43">
                  <c:v>396.0302067968587</c:v>
                </c:pt>
                <c:pt idx="44">
                  <c:v>391.808557632975</c:v>
                </c:pt>
                <c:pt idx="45">
                  <c:v>387.4374463772538</c:v>
                </c:pt>
                <c:pt idx="46">
                  <c:v>382.9256721211368</c:v>
                </c:pt>
                <c:pt idx="47">
                  <c:v>378.2815819062669</c:v>
                </c:pt>
                <c:pt idx="48">
                  <c:v>373.5131002082709</c:v>
                </c:pt>
                <c:pt idx="49">
                  <c:v>368.6277553565096</c:v>
                </c:pt>
                <c:pt idx="50">
                  <c:v>363.6327033556437</c:v>
                </c:pt>
                <c:pt idx="51">
                  <c:v>358.534749491857</c:v>
                </c:pt>
                <c:pt idx="52">
                  <c:v>353.3403680850133</c:v>
                </c:pt>
                <c:pt idx="53">
                  <c:v>348.0557205300902</c:v>
                </c:pt>
                <c:pt idx="54">
                  <c:v>342.686671923957</c:v>
                </c:pt>
                <c:pt idx="55">
                  <c:v>337.238806454703</c:v>
                </c:pt>
                <c:pt idx="56">
                  <c:v>331.7174417011846</c:v>
                </c:pt>
                <c:pt idx="57">
                  <c:v>326.1276419667938</c:v>
                </c:pt>
                <c:pt idx="58">
                  <c:v>320.4742307519446</c:v>
                </c:pt>
                <c:pt idx="59">
                  <c:v>314.7618024538651</c:v>
                </c:pt>
                <c:pt idx="60">
                  <c:v>308.9947333689016</c:v>
                </c:pt>
                <c:pt idx="61">
                  <c:v>303.1771920617375</c:v>
                </c:pt>
                <c:pt idx="62">
                  <c:v>297.313149156751</c:v>
                </c:pt>
                <c:pt idx="63">
                  <c:v>291.4063865994176</c:v>
                </c:pt>
                <c:pt idx="64">
                  <c:v>285.4605064291715</c:v>
                </c:pt>
                <c:pt idx="65">
                  <c:v>279.4789391002219</c:v>
                </c:pt>
                <c:pt idx="66">
                  <c:v>273.464951382144</c:v>
                </c:pt>
                <c:pt idx="67">
                  <c:v>267.4216538685999</c:v>
                </c:pt>
                <c:pt idx="68">
                  <c:v>261.3520081194428</c:v>
                </c:pt>
                <c:pt idx="69">
                  <c:v>255.25883345884</c:v>
                </c:pt>
                <c:pt idx="70">
                  <c:v>249.1448134499242</c:v>
                </c:pt>
                <c:pt idx="71">
                  <c:v>243.0125020644155</c:v>
                </c:pt>
                <c:pt idx="72">
                  <c:v>236.864329564215</c:v>
                </c:pt>
                <c:pt idx="73">
                  <c:v>230.7026081104368</c:v>
                </c:pt>
                <c:pt idx="74">
                  <c:v>224.529537114242</c:v>
                </c:pt>
                <c:pt idx="75">
                  <c:v>218.347208342624</c:v>
                </c:pt>
                <c:pt idx="76">
                  <c:v>212.1576107915471</c:v>
                </c:pt>
                <c:pt idx="77">
                  <c:v>205.962635337828</c:v>
                </c:pt>
                <c:pt idx="78">
                  <c:v>199.7640791805779</c:v>
                </c:pt>
                <c:pt idx="79">
                  <c:v>193.5636500822147</c:v>
                </c:pt>
                <c:pt idx="80">
                  <c:v>187.362970418566</c:v>
                </c:pt>
                <c:pt idx="81">
                  <c:v>181.1635810470034</c:v>
                </c:pt>
                <c:pt idx="82">
                  <c:v>174.9669450010424</c:v>
                </c:pt>
                <c:pt idx="83">
                  <c:v>168.7744510194052</c:v>
                </c:pt>
                <c:pt idx="84">
                  <c:v>162.5874169171311</c:v>
                </c:pt>
                <c:pt idx="85">
                  <c:v>156.4070928059245</c:v>
                </c:pt>
                <c:pt idx="86">
                  <c:v>150.234664170574</c:v>
                </c:pt>
                <c:pt idx="87">
                  <c:v>144.0712548079373</c:v>
                </c:pt>
                <c:pt idx="88">
                  <c:v>137.9179296346629</c:v>
                </c:pt>
                <c:pt idx="89">
                  <c:v>131.775697369575</c:v>
                </c:pt>
                <c:pt idx="90">
                  <c:v>125.6455130962931</c:v>
                </c:pt>
                <c:pt idx="91">
                  <c:v>119.5282807114681</c:v>
                </c:pt>
                <c:pt idx="92">
                  <c:v>113.4248552637073</c:v>
                </c:pt>
                <c:pt idx="93">
                  <c:v>107.3360451881053</c:v>
                </c:pt>
                <c:pt idx="94">
                  <c:v>101.2626144409624</c:v>
                </c:pt>
                <c:pt idx="95">
                  <c:v>95.20528453921177</c:v>
                </c:pt>
                <c:pt idx="96">
                  <c:v>89.16473650869725</c:v>
                </c:pt>
                <c:pt idx="97">
                  <c:v>83.14161274544676</c:v>
                </c:pt>
                <c:pt idx="98">
                  <c:v>77.13651879371895</c:v>
                </c:pt>
                <c:pt idx="99">
                  <c:v>71.15002504458118</c:v>
                </c:pt>
                <c:pt idx="100">
                  <c:v>65.18266835851443</c:v>
                </c:pt>
                <c:pt idx="101">
                  <c:v>59.23495361542336</c:v>
                </c:pt>
                <c:pt idx="102">
                  <c:v>53.3073551952739</c:v>
                </c:pt>
                <c:pt idx="103">
                  <c:v>47.40031839243692</c:v>
                </c:pt>
                <c:pt idx="104">
                  <c:v>41.51426076668199</c:v>
                </c:pt>
                <c:pt idx="105">
                  <c:v>35.64957343363585</c:v>
                </c:pt>
                <c:pt idx="106">
                  <c:v>29.80662229737913</c:v>
                </c:pt>
                <c:pt idx="107">
                  <c:v>23.98574922776491</c:v>
                </c:pt>
                <c:pt idx="108">
                  <c:v>18.18727318491074</c:v>
                </c:pt>
                <c:pt idx="109">
                  <c:v>12.41149129319638</c:v>
                </c:pt>
                <c:pt idx="110">
                  <c:v>6.658679867041425</c:v>
                </c:pt>
                <c:pt idx="111">
                  <c:v>0.929095390566545</c:v>
                </c:pt>
                <c:pt idx="112">
                  <c:v>-4.777024546781829</c:v>
                </c:pt>
                <c:pt idx="113">
                  <c:v>-10.45946035671204</c:v>
                </c:pt>
                <c:pt idx="114">
                  <c:v>-16.11800959876291</c:v>
                </c:pt>
                <c:pt idx="115">
                  <c:v>-21.75248616542285</c:v>
                </c:pt>
                <c:pt idx="116">
                  <c:v>-27.36271950398326</c:v>
                </c:pt>
                <c:pt idx="117">
                  <c:v>-32.94855387344978</c:v>
                </c:pt>
                <c:pt idx="118">
                  <c:v>-38.50984763499491</c:v>
                </c:pt>
                <c:pt idx="119">
                  <c:v>-44.04647257444775</c:v>
                </c:pt>
              </c:numCache>
            </c:numRef>
          </c:yVal>
          <c:smooth val="0"/>
          <c:extLst xmlns:c16r2="http://schemas.microsoft.com/office/drawing/2015/06/chart">
            <c:ext xmlns:c16="http://schemas.microsoft.com/office/drawing/2014/chart" uri="{C3380CC4-5D6E-409C-BE32-E72D297353CC}">
              <c16:uniqueId val="{00000009-29F9-49FB-A0B3-48D2E8A12E1A}"/>
            </c:ext>
          </c:extLst>
        </c:ser>
        <c:dLbls>
          <c:showLegendKey val="0"/>
          <c:showVal val="0"/>
          <c:showCatName val="0"/>
          <c:showSerName val="0"/>
          <c:showPercent val="0"/>
          <c:showBubbleSize val="0"/>
        </c:dLbls>
        <c:axId val="-1007987424"/>
        <c:axId val="-1007984576"/>
      </c:scatterChart>
      <c:valAx>
        <c:axId val="-1007987424"/>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07984576"/>
        <c:crosses val="autoZero"/>
        <c:crossBetween val="midCat"/>
      </c:valAx>
      <c:valAx>
        <c:axId val="-1007984576"/>
        <c:scaling>
          <c:orientation val="minMax"/>
        </c:scaling>
        <c:delete val="0"/>
        <c:axPos val="l"/>
        <c:majorGridlines/>
        <c:title>
          <c:tx>
            <c:rich>
              <a:bodyPr rot="-5400000" vert="horz"/>
              <a:lstStyle/>
              <a:p>
                <a:pPr>
                  <a:defRPr/>
                </a:pPr>
                <a:r>
                  <a:rPr lang="en-US"/>
                  <a:t>Deaths Per Month</a:t>
                </a:r>
              </a:p>
            </c:rich>
          </c:tx>
          <c:overlay val="0"/>
        </c:title>
        <c:numFmt formatCode="_(* #,##0_);_(* \(#,##0\);_(* &quot;-&quot;??_);_(@_)" sourceLinked="1"/>
        <c:majorTickMark val="out"/>
        <c:minorTickMark val="none"/>
        <c:tickLblPos val="nextTo"/>
        <c:crossAx val="-1007987424"/>
        <c:crosses val="autoZero"/>
        <c:crossBetween val="midCat"/>
      </c:valAx>
    </c:plotArea>
    <c:legend>
      <c:legendPos val="r"/>
      <c:layout>
        <c:manualLayout>
          <c:xMode val="edge"/>
          <c:yMode val="edge"/>
          <c:x val="0.829060818755122"/>
          <c:y val="0.055429956349927"/>
          <c:w val="0.134740086222254"/>
          <c:h val="0.902081961025216"/>
        </c:manualLayout>
      </c:layout>
      <c:overlay val="0"/>
    </c:legend>
    <c:plotVisOnly val="1"/>
    <c:dispBlanksAs val="gap"/>
    <c:showDLblsOverMax val="0"/>
  </c:chart>
  <c:txPr>
    <a:bodyPr/>
    <a:lstStyle/>
    <a:p>
      <a:pPr>
        <a:defRPr sz="600">
          <a:latin typeface="Arial" charset="0"/>
          <a:ea typeface="Arial" charset="0"/>
          <a:cs typeface="Arial" charset="0"/>
        </a:defRPr>
      </a:pPr>
      <a:endParaRPr lang="en-US"/>
    </a:p>
  </c:txPr>
  <c:externalData r:id="rId1">
    <c:autoUpdate val="0"/>
  </c:externalData>
</c:chartSpace>
</file>

<file path=word/charts/chart9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nge in SOUD Incidence</a:t>
            </a:r>
          </a:p>
        </c:rich>
      </c:tx>
      <c:overlay val="0"/>
    </c:title>
    <c:autoTitleDeleted val="0"/>
    <c:plotArea>
      <c:layout/>
      <c:scatterChart>
        <c:scatterStyle val="lineMarker"/>
        <c:varyColors val="0"/>
        <c:ser>
          <c:idx val="1"/>
          <c:order val="0"/>
          <c:tx>
            <c:strRef>
              <c:f>'Delta Graph Data'!$A$1:$H$1</c:f>
              <c:strCache>
                <c:ptCount val="1"/>
                <c:pt idx="0">
                  <c:v>Set 1</c:v>
                </c:pt>
              </c:strCache>
            </c:strRef>
          </c:tx>
          <c:spPr>
            <a:ln w="47625">
              <a:noFill/>
            </a:ln>
          </c:spPr>
          <c:marker>
            <c:symbol val="squar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3:$B$122</c:f>
              <c:numCache>
                <c:formatCode>_(* #,##0_);_(* \(#,##0\);_(* "-"??_);_(@_)</c:formatCode>
                <c:ptCount val="120"/>
                <c:pt idx="0">
                  <c:v>0.0</c:v>
                </c:pt>
                <c:pt idx="1">
                  <c:v>0.0</c:v>
                </c:pt>
                <c:pt idx="2">
                  <c:v>-96.31209568623671</c:v>
                </c:pt>
                <c:pt idx="3">
                  <c:v>-137.9702386727367</c:v>
                </c:pt>
                <c:pt idx="4">
                  <c:v>-173.2718321264438</c:v>
                </c:pt>
                <c:pt idx="5">
                  <c:v>-203.4614410095783</c:v>
                </c:pt>
                <c:pt idx="6">
                  <c:v>-229.5195601569249</c:v>
                </c:pt>
                <c:pt idx="7">
                  <c:v>-252.2191779627028</c:v>
                </c:pt>
                <c:pt idx="8">
                  <c:v>-272.1708077921212</c:v>
                </c:pt>
                <c:pt idx="9">
                  <c:v>-289.8576921472849</c:v>
                </c:pt>
                <c:pt idx="10">
                  <c:v>-305.6633241562085</c:v>
                </c:pt>
                <c:pt idx="11">
                  <c:v>-319.8929654528437</c:v>
                </c:pt>
                <c:pt idx="12">
                  <c:v>-332.7904725202889</c:v>
                </c:pt>
                <c:pt idx="13">
                  <c:v>-344.5514567640274</c:v>
                </c:pt>
                <c:pt idx="14">
                  <c:v>-355.3311757498411</c:v>
                </c:pt>
                <c:pt idx="15">
                  <c:v>-365.3332986082816</c:v>
                </c:pt>
                <c:pt idx="16">
                  <c:v>-374.6289600972561</c:v>
                </c:pt>
                <c:pt idx="17">
                  <c:v>-383.298212097098</c:v>
                </c:pt>
                <c:pt idx="18">
                  <c:v>-391.4076414763803</c:v>
                </c:pt>
                <c:pt idx="19">
                  <c:v>-399.0129227834005</c:v>
                </c:pt>
                <c:pt idx="20">
                  <c:v>-406.1610048790717</c:v>
                </c:pt>
                <c:pt idx="21">
                  <c:v>-412.8918326232923</c:v>
                </c:pt>
                <c:pt idx="22">
                  <c:v>-419.2397034568846</c:v>
                </c:pt>
                <c:pt idx="23">
                  <c:v>-425.2343377538052</c:v>
                </c:pt>
                <c:pt idx="24">
                  <c:v>-430.9017247097436</c:v>
                </c:pt>
                <c:pt idx="25">
                  <c:v>-436.2647921344687</c:v>
                </c:pt>
                <c:pt idx="26">
                  <c:v>-441.3439380255368</c:v>
                </c:pt>
                <c:pt idx="27">
                  <c:v>-446.157449395443</c:v>
                </c:pt>
                <c:pt idx="28">
                  <c:v>-450.7219751936063</c:v>
                </c:pt>
                <c:pt idx="29">
                  <c:v>-455.0526043184218</c:v>
                </c:pt>
                <c:pt idx="30">
                  <c:v>-459.1631336586389</c:v>
                </c:pt>
                <c:pt idx="31">
                  <c:v>-463.0662473171868</c:v>
                </c:pt>
                <c:pt idx="32">
                  <c:v>-466.7736616987385</c:v>
                </c:pt>
                <c:pt idx="33">
                  <c:v>-470.2962440541268</c:v>
                </c:pt>
                <c:pt idx="34">
                  <c:v>-473.6441100016891</c:v>
                </c:pt>
                <c:pt idx="35">
                  <c:v>-476.8267043538908</c:v>
                </c:pt>
                <c:pt idx="36">
                  <c:v>-479.8528686467325</c:v>
                </c:pt>
                <c:pt idx="37">
                  <c:v>-482.7308980419936</c:v>
                </c:pt>
                <c:pt idx="38">
                  <c:v>-485.4685897021402</c:v>
                </c:pt>
                <c:pt idx="39">
                  <c:v>-488.0732842914767</c:v>
                </c:pt>
                <c:pt idx="40">
                  <c:v>-490.5519019003696</c:v>
                </c:pt>
                <c:pt idx="41">
                  <c:v>-492.9109736634273</c:v>
                </c:pt>
                <c:pt idx="42">
                  <c:v>-495.1566693134627</c:v>
                </c:pt>
                <c:pt idx="43">
                  <c:v>-497.2948217502635</c:v>
                </c:pt>
                <c:pt idx="44">
                  <c:v>-499.330949054267</c:v>
                </c:pt>
                <c:pt idx="45">
                  <c:v>-501.2702743534137</c:v>
                </c:pt>
                <c:pt idx="46">
                  <c:v>-503.1177438713858</c:v>
                </c:pt>
                <c:pt idx="47">
                  <c:v>-504.8780434212458</c:v>
                </c:pt>
                <c:pt idx="48">
                  <c:v>-506.5556135587176</c:v>
                </c:pt>
                <c:pt idx="49">
                  <c:v>-508.1546635687337</c:v>
                </c:pt>
                <c:pt idx="50">
                  <c:v>-509.6791844278414</c:v>
                </c:pt>
                <c:pt idx="51">
                  <c:v>-511.1329608601737</c:v>
                </c:pt>
                <c:pt idx="52">
                  <c:v>-512.5195825841001</c:v>
                </c:pt>
                <c:pt idx="53">
                  <c:v>-513.8424548315544</c:v>
                </c:pt>
                <c:pt idx="54">
                  <c:v>-515.1048082094456</c:v>
                </c:pt>
                <c:pt idx="55">
                  <c:v>-516.3097079609106</c:v>
                </c:pt>
                <c:pt idx="56">
                  <c:v>-517.4600626775827</c:v>
                </c:pt>
                <c:pt idx="57">
                  <c:v>-518.558632506131</c:v>
                </c:pt>
                <c:pt idx="58">
                  <c:v>-519.6080368876465</c:v>
                </c:pt>
                <c:pt idx="59">
                  <c:v>-520.6107618636015</c:v>
                </c:pt>
                <c:pt idx="60">
                  <c:v>-521.5691669780608</c:v>
                </c:pt>
                <c:pt idx="61">
                  <c:v>-522.4854918034129</c:v>
                </c:pt>
                <c:pt idx="62">
                  <c:v>-523.361862113592</c:v>
                </c:pt>
                <c:pt idx="63">
                  <c:v>-524.2002957267032</c:v>
                </c:pt>
                <c:pt idx="64">
                  <c:v>-525.002708037373</c:v>
                </c:pt>
                <c:pt idx="65">
                  <c:v>-525.77091725696</c:v>
                </c:pt>
                <c:pt idx="66">
                  <c:v>-526.506649378749</c:v>
                </c:pt>
                <c:pt idx="67">
                  <c:v>-527.2115428836804</c:v>
                </c:pt>
                <c:pt idx="68">
                  <c:v>-527.8871532013691</c:v>
                </c:pt>
                <c:pt idx="69">
                  <c:v>-528.5349569397367</c:v>
                </c:pt>
                <c:pt idx="70">
                  <c:v>-529.1563558961607</c:v>
                </c:pt>
                <c:pt idx="71">
                  <c:v>-529.7526808617474</c:v>
                </c:pt>
                <c:pt idx="72">
                  <c:v>-530.3251952301252</c:v>
                </c:pt>
                <c:pt idx="73">
                  <c:v>-530.8750984208891</c:v>
                </c:pt>
                <c:pt idx="74">
                  <c:v>-531.4035291277429</c:v>
                </c:pt>
                <c:pt idx="75">
                  <c:v>-531.9115684003804</c:v>
                </c:pt>
                <c:pt idx="76">
                  <c:v>-532.4002425690526</c:v>
                </c:pt>
                <c:pt idx="77">
                  <c:v>-532.8705260198949</c:v>
                </c:pt>
                <c:pt idx="78">
                  <c:v>-533.3233438286041</c:v>
                </c:pt>
                <c:pt idx="79">
                  <c:v>-533.759574260192</c:v>
                </c:pt>
                <c:pt idx="80">
                  <c:v>-534.1800511414621</c:v>
                </c:pt>
                <c:pt idx="81">
                  <c:v>-534.5855661127484</c:v>
                </c:pt>
                <c:pt idx="82">
                  <c:v>-534.976870765331</c:v>
                </c:pt>
                <c:pt idx="83">
                  <c:v>-535.354678670199</c:v>
                </c:pt>
                <c:pt idx="84">
                  <c:v>-535.7196673037724</c:v>
                </c:pt>
                <c:pt idx="85">
                  <c:v>-536.0724798759948</c:v>
                </c:pt>
                <c:pt idx="86">
                  <c:v>-536.4137270655264</c:v>
                </c:pt>
                <c:pt idx="87">
                  <c:v>-536.743988667077</c:v>
                </c:pt>
                <c:pt idx="88">
                  <c:v>-537.0638151550329</c:v>
                </c:pt>
                <c:pt idx="89">
                  <c:v>-537.37372916791</c:v>
                </c:pt>
                <c:pt idx="90">
                  <c:v>-537.674226917541</c:v>
                </c:pt>
                <c:pt idx="91">
                  <c:v>-537.965779526811</c:v>
                </c:pt>
                <c:pt idx="92">
                  <c:v>-538.248834299659</c:v>
                </c:pt>
                <c:pt idx="93">
                  <c:v>-538.523815926601</c:v>
                </c:pt>
                <c:pt idx="94">
                  <c:v>-538.7911276293236</c:v>
                </c:pt>
                <c:pt idx="95">
                  <c:v>-539.051152247197</c:v>
                </c:pt>
                <c:pt idx="96">
                  <c:v>-539.3042532687284</c:v>
                </c:pt>
                <c:pt idx="97">
                  <c:v>-539.5507758107814</c:v>
                </c:pt>
                <c:pt idx="98">
                  <c:v>-539.791047548275</c:v>
                </c:pt>
                <c:pt idx="99">
                  <c:v>-540.02537959666</c:v>
                </c:pt>
                <c:pt idx="100">
                  <c:v>-540.2540673496916</c:v>
                </c:pt>
                <c:pt idx="101">
                  <c:v>-540.4773912749114</c:v>
                </c:pt>
                <c:pt idx="102">
                  <c:v>-540.695617668666</c:v>
                </c:pt>
                <c:pt idx="103">
                  <c:v>-540.9089993729902</c:v>
                </c:pt>
                <c:pt idx="104">
                  <c:v>-541.117776456082</c:v>
                </c:pt>
                <c:pt idx="105">
                  <c:v>-541.3221768584028</c:v>
                </c:pt>
                <c:pt idx="106">
                  <c:v>-541.5224170060064</c:v>
                </c:pt>
                <c:pt idx="107">
                  <c:v>-541.7187023927836</c:v>
                </c:pt>
                <c:pt idx="108">
                  <c:v>-541.911228133228</c:v>
                </c:pt>
                <c:pt idx="109">
                  <c:v>-542.1001794872172</c:v>
                </c:pt>
                <c:pt idx="110">
                  <c:v>-542.285732358159</c:v>
                </c:pt>
                <c:pt idx="111">
                  <c:v>-542.4680537660242</c:v>
                </c:pt>
                <c:pt idx="112">
                  <c:v>-542.6473022962637</c:v>
                </c:pt>
                <c:pt idx="113">
                  <c:v>-542.823628526101</c:v>
                </c:pt>
                <c:pt idx="114">
                  <c:v>-542.9971754292019</c:v>
                </c:pt>
                <c:pt idx="115">
                  <c:v>-543.168078759816</c:v>
                </c:pt>
                <c:pt idx="116">
                  <c:v>-543.3364674175314</c:v>
                </c:pt>
                <c:pt idx="117">
                  <c:v>-543.502463793486</c:v>
                </c:pt>
                <c:pt idx="118">
                  <c:v>-543.6661840990964</c:v>
                </c:pt>
                <c:pt idx="119">
                  <c:v>-543.8277386781485</c:v>
                </c:pt>
              </c:numCache>
            </c:numRef>
          </c:yVal>
          <c:smooth val="0"/>
          <c:extLst xmlns:c16r2="http://schemas.microsoft.com/office/drawing/2015/06/chart">
            <c:ext xmlns:c16="http://schemas.microsoft.com/office/drawing/2014/chart" uri="{C3380CC4-5D6E-409C-BE32-E72D297353CC}">
              <c16:uniqueId val="{00000000-AC46-49FE-B4BE-CD9A77502BD5}"/>
            </c:ext>
          </c:extLst>
        </c:ser>
        <c:ser>
          <c:idx val="2"/>
          <c:order val="1"/>
          <c:tx>
            <c:strRef>
              <c:f>'Delta Graph Data'!$Q$1:$X$1</c:f>
              <c:strCache>
                <c:ptCount val="1"/>
                <c:pt idx="0">
                  <c:v>Set 2</c:v>
                </c:pt>
              </c:strCache>
            </c:strRef>
          </c:tx>
          <c:spPr>
            <a:ln w="47625">
              <a:noFill/>
            </a:ln>
          </c:spPr>
          <c:marker>
            <c:symbol val="triang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R$3:$R$122</c:f>
              <c:numCache>
                <c:formatCode>_(* #,##0_);_(* \(#,##0\);_(* "-"??_);_(@_)</c:formatCode>
                <c:ptCount val="120"/>
                <c:pt idx="0">
                  <c:v>0.0</c:v>
                </c:pt>
                <c:pt idx="1">
                  <c:v>0.0</c:v>
                </c:pt>
                <c:pt idx="2">
                  <c:v>-96.31218814488221</c:v>
                </c:pt>
                <c:pt idx="3">
                  <c:v>-137.9701667918013</c:v>
                </c:pt>
                <c:pt idx="4">
                  <c:v>-173.2713635422697</c:v>
                </c:pt>
                <c:pt idx="5">
                  <c:v>-203.4603656124164</c:v>
                </c:pt>
                <c:pt idx="6">
                  <c:v>-229.5176884999928</c:v>
                </c:pt>
                <c:pt idx="7">
                  <c:v>-252.2163397811673</c:v>
                </c:pt>
                <c:pt idx="8">
                  <c:v>-272.1668505952767</c:v>
                </c:pt>
                <c:pt idx="9">
                  <c:v>-289.8524798728685</c:v>
                </c:pt>
                <c:pt idx="10">
                  <c:v>-305.656735885972</c:v>
                </c:pt>
                <c:pt idx="11">
                  <c:v>-319.8848941928736</c:v>
                </c:pt>
                <c:pt idx="12">
                  <c:v>-332.7808240506345</c:v>
                </c:pt>
                <c:pt idx="13">
                  <c:v>-344.5401485619004</c:v>
                </c:pt>
                <c:pt idx="14">
                  <c:v>-355.3181359141187</c:v>
                </c:pt>
                <c:pt idx="15">
                  <c:v>-365.3184559151122</c:v>
                </c:pt>
                <c:pt idx="16">
                  <c:v>-374.6122548603926</c:v>
                </c:pt>
                <c:pt idx="17">
                  <c:v>-383.2795927614424</c:v>
                </c:pt>
                <c:pt idx="18">
                  <c:v>-391.3870639309061</c:v>
                </c:pt>
                <c:pt idx="19">
                  <c:v>-398.990349733005</c:v>
                </c:pt>
                <c:pt idx="20">
                  <c:v>-406.1364052752396</c:v>
                </c:pt>
                <c:pt idx="21">
                  <c:v>-412.865181150155</c:v>
                </c:pt>
                <c:pt idx="22">
                  <c:v>-419.2109800683791</c:v>
                </c:pt>
                <c:pt idx="23">
                  <c:v>-425.2035272577559</c:v>
                </c:pt>
                <c:pt idx="24">
                  <c:v>-430.86881639489</c:v>
                </c:pt>
                <c:pt idx="25">
                  <c:v>-436.2297794362639</c:v>
                </c:pt>
                <c:pt idx="26">
                  <c:v>-441.3068182270142</c:v>
                </c:pt>
                <c:pt idx="27">
                  <c:v>-446.1182233592372</c:v>
                </c:pt>
                <c:pt idx="28">
                  <c:v>-450.6806471109594</c:v>
                </c:pt>
                <c:pt idx="29">
                  <c:v>-455.0091814972872</c:v>
                </c:pt>
                <c:pt idx="30">
                  <c:v>-459.1176263308917</c:v>
                </c:pt>
                <c:pt idx="31">
                  <c:v>-463.0186684652251</c:v>
                </c:pt>
                <c:pt idx="32">
                  <c:v>-466.7240268993483</c:v>
                </c:pt>
                <c:pt idx="33">
                  <c:v>-470.2445713373091</c:v>
                </c:pt>
                <c:pt idx="34">
                  <c:v>-473.59041972275</c:v>
                </c:pt>
                <c:pt idx="35">
                  <c:v>-476.7710190768764</c:v>
                </c:pt>
                <c:pt idx="36">
                  <c:v>-479.7952130379563</c:v>
                </c:pt>
                <c:pt idx="37">
                  <c:v>-482.6712987722019</c:v>
                </c:pt>
                <c:pt idx="38">
                  <c:v>-485.4070753562798</c:v>
                </c:pt>
                <c:pt idx="39">
                  <c:v>-488.0098852849988</c:v>
                </c:pt>
                <c:pt idx="40">
                  <c:v>-490.4866504011619</c:v>
                </c:pt>
                <c:pt idx="41">
                  <c:v>-492.8439035187402</c:v>
                </c:pt>
                <c:pt idx="42">
                  <c:v>-495.0878159810636</c:v>
                </c:pt>
                <c:pt idx="43">
                  <c:v>-497.224222233257</c:v>
                </c:pt>
                <c:pt idx="44">
                  <c:v>-499.2586418391802</c:v>
                </c:pt>
                <c:pt idx="45">
                  <c:v>-501.1962993511625</c:v>
                </c:pt>
                <c:pt idx="46">
                  <c:v>-503.0421423605077</c:v>
                </c:pt>
                <c:pt idx="47">
                  <c:v>-504.8008579935122</c:v>
                </c:pt>
                <c:pt idx="48">
                  <c:v>-506.4768880665032</c:v>
                </c:pt>
                <c:pt idx="49">
                  <c:v>-508.0744430740815</c:v>
                </c:pt>
                <c:pt idx="50">
                  <c:v>-509.5975151532218</c:v>
                </c:pt>
                <c:pt idx="51">
                  <c:v>-511.0498901403807</c:v>
                </c:pt>
                <c:pt idx="52">
                  <c:v>-512.4351588195736</c:v>
                </c:pt>
                <c:pt idx="53">
                  <c:v>-513.7567274428657</c:v>
                </c:pt>
                <c:pt idx="54">
                  <c:v>-515.017827592692</c:v>
                </c:pt>
                <c:pt idx="55">
                  <c:v>-516.2215254443472</c:v>
                </c:pt>
                <c:pt idx="56">
                  <c:v>-517.370730479103</c:v>
                </c:pt>
                <c:pt idx="57">
                  <c:v>-518.4682036916674</c:v>
                </c:pt>
                <c:pt idx="58">
                  <c:v>-519.5165653305667</c:v>
                </c:pt>
                <c:pt idx="59">
                  <c:v>-520.5183022048481</c:v>
                </c:pt>
                <c:pt idx="60">
                  <c:v>-521.475774587281</c:v>
                </c:pt>
                <c:pt idx="61">
                  <c:v>-522.3912227409002</c:v>
                </c:pt>
                <c:pt idx="62">
                  <c:v>-523.2667730929752</c:v>
                </c:pt>
                <c:pt idx="63">
                  <c:v>-524.104444078654</c:v>
                </c:pt>
                <c:pt idx="64">
                  <c:v>-524.9061516739779</c:v>
                </c:pt>
                <c:pt idx="65">
                  <c:v>-525.67371463704</c:v>
                </c:pt>
                <c:pt idx="66">
                  <c:v>-526.4088594739622</c:v>
                </c:pt>
                <c:pt idx="67">
                  <c:v>-527.1132251454474</c:v>
                </c:pt>
                <c:pt idx="68">
                  <c:v>-527.78836752869</c:v>
                </c:pt>
                <c:pt idx="69">
                  <c:v>-528.4357636477798</c:v>
                </c:pt>
                <c:pt idx="70">
                  <c:v>-529.0568156857022</c:v>
                </c:pt>
                <c:pt idx="71">
                  <c:v>-529.6528547894774</c:v>
                </c:pt>
                <c:pt idx="72">
                  <c:v>-530.2251446797017</c:v>
                </c:pt>
                <c:pt idx="73">
                  <c:v>-530.7748850749231</c:v>
                </c:pt>
                <c:pt idx="74">
                  <c:v>-531.3032149404644</c:v>
                </c:pt>
                <c:pt idx="75">
                  <c:v>-531.8112155713134</c:v>
                </c:pt>
                <c:pt idx="76">
                  <c:v>-532.299913517349</c:v>
                </c:pt>
                <c:pt idx="77">
                  <c:v>-532.770283359463</c:v>
                </c:pt>
                <c:pt idx="78">
                  <c:v>-533.2232503441737</c:v>
                </c:pt>
                <c:pt idx="79">
                  <c:v>-533.6596928840466</c:v>
                </c:pt>
                <c:pt idx="80">
                  <c:v>-534.0804449309907</c:v>
                </c:pt>
                <c:pt idx="81">
                  <c:v>-534.4862982287522</c:v>
                </c:pt>
                <c:pt idx="82">
                  <c:v>-534.8780044511516</c:v>
                </c:pt>
                <c:pt idx="83">
                  <c:v>-535.256277231445</c:v>
                </c:pt>
                <c:pt idx="84">
                  <c:v>-535.6217940889544</c:v>
                </c:pt>
                <c:pt idx="85">
                  <c:v>-535.975198257788</c:v>
                </c:pt>
                <c:pt idx="86">
                  <c:v>-536.317100422757</c:v>
                </c:pt>
                <c:pt idx="87">
                  <c:v>-536.64808036737</c:v>
                </c:pt>
                <c:pt idx="88">
                  <c:v>-536.9686885381997</c:v>
                </c:pt>
                <c:pt idx="89">
                  <c:v>-537.279447529945</c:v>
                </c:pt>
                <c:pt idx="90">
                  <c:v>-537.5808534953321</c:v>
                </c:pt>
                <c:pt idx="91">
                  <c:v>-537.8733774834509</c:v>
                </c:pt>
                <c:pt idx="92">
                  <c:v>-538.1574667103014</c:v>
                </c:pt>
                <c:pt idx="93">
                  <c:v>-538.4335457650484</c:v>
                </c:pt>
                <c:pt idx="94">
                  <c:v>-538.7020177551676</c:v>
                </c:pt>
                <c:pt idx="95">
                  <c:v>-538.9632653934067</c:v>
                </c:pt>
                <c:pt idx="96">
                  <c:v>-539.217652029998</c:v>
                </c:pt>
                <c:pt idx="97">
                  <c:v>-539.4655226323154</c:v>
                </c:pt>
                <c:pt idx="98">
                  <c:v>-539.7072047150174</c:v>
                </c:pt>
                <c:pt idx="99">
                  <c:v>-539.9430092231668</c:v>
                </c:pt>
                <c:pt idx="100">
                  <c:v>-540.173231370442</c:v>
                </c:pt>
                <c:pt idx="101">
                  <c:v>-540.3981514350999</c:v>
                </c:pt>
                <c:pt idx="102">
                  <c:v>-540.618035515461</c:v>
                </c:pt>
                <c:pt idx="103">
                  <c:v>-540.8331362472055</c:v>
                </c:pt>
                <c:pt idx="104">
                  <c:v>-541.0436934843564</c:v>
                </c:pt>
                <c:pt idx="105">
                  <c:v>-541.2499349457611</c:v>
                </c:pt>
                <c:pt idx="106">
                  <c:v>-541.4520768287621</c:v>
                </c:pt>
                <c:pt idx="107">
                  <c:v>-541.6503243919574</c:v>
                </c:pt>
                <c:pt idx="108">
                  <c:v>-541.8448725082455</c:v>
                </c:pt>
                <c:pt idx="109">
                  <c:v>-542.0359061899824</c:v>
                </c:pt>
                <c:pt idx="110">
                  <c:v>-542.2236010875712</c:v>
                </c:pt>
                <c:pt idx="111">
                  <c:v>-542.408123962683</c:v>
                </c:pt>
                <c:pt idx="112">
                  <c:v>-542.5896331376031</c:v>
                </c:pt>
                <c:pt idx="113">
                  <c:v>-542.7682789218088</c:v>
                </c:pt>
                <c:pt idx="114">
                  <c:v>-542.9442040169304</c:v>
                </c:pt>
                <c:pt idx="115">
                  <c:v>-543.1175439012077</c:v>
                </c:pt>
                <c:pt idx="116">
                  <c:v>-543.2884271944822</c:v>
                </c:pt>
                <c:pt idx="117">
                  <c:v>-543.4569760047414</c:v>
                </c:pt>
                <c:pt idx="118">
                  <c:v>-543.623306257032</c:v>
                </c:pt>
                <c:pt idx="119">
                  <c:v>-543.7875280057982</c:v>
                </c:pt>
              </c:numCache>
            </c:numRef>
          </c:yVal>
          <c:smooth val="0"/>
          <c:extLst xmlns:c16r2="http://schemas.microsoft.com/office/drawing/2015/06/chart">
            <c:ext xmlns:c16="http://schemas.microsoft.com/office/drawing/2014/chart" uri="{C3380CC4-5D6E-409C-BE32-E72D297353CC}">
              <c16:uniqueId val="{00000001-AC46-49FE-B4BE-CD9A77502BD5}"/>
            </c:ext>
          </c:extLst>
        </c:ser>
        <c:ser>
          <c:idx val="3"/>
          <c:order val="2"/>
          <c:tx>
            <c:strRef>
              <c:f>'Delta Graph Data'!$AG$1:$AN$1</c:f>
              <c:strCache>
                <c:ptCount val="1"/>
                <c:pt idx="0">
                  <c:v>Set 3</c:v>
                </c:pt>
              </c:strCache>
            </c:strRef>
          </c:tx>
          <c:spPr>
            <a:ln w="47625">
              <a:noFill/>
            </a:ln>
          </c:spPr>
          <c:marker>
            <c:symbol val="x"/>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H$3:$AH$122</c:f>
              <c:numCache>
                <c:formatCode>_(* #,##0_);_(* \(#,##0\);_(* "-"??_);_(@_)</c:formatCode>
                <c:ptCount val="120"/>
                <c:pt idx="0">
                  <c:v>0.0</c:v>
                </c:pt>
                <c:pt idx="1">
                  <c:v>0.0</c:v>
                </c:pt>
                <c:pt idx="2">
                  <c:v>-96.30823996219624</c:v>
                </c:pt>
                <c:pt idx="3">
                  <c:v>-137.9557190957494</c:v>
                </c:pt>
                <c:pt idx="4">
                  <c:v>-173.240648732979</c:v>
                </c:pt>
                <c:pt idx="5">
                  <c:v>-203.4083119747738</c:v>
                </c:pt>
                <c:pt idx="6">
                  <c:v>-229.4398464635342</c:v>
                </c:pt>
                <c:pt idx="7">
                  <c:v>-252.1088174508805</c:v>
                </c:pt>
                <c:pt idx="8">
                  <c:v>-272.0262570778505</c:v>
                </c:pt>
                <c:pt idx="9">
                  <c:v>-289.6758752049936</c:v>
                </c:pt>
                <c:pt idx="10">
                  <c:v>-305.4415865824557</c:v>
                </c:pt>
                <c:pt idx="11">
                  <c:v>-319.629033604877</c:v>
                </c:pt>
                <c:pt idx="12">
                  <c:v>-332.4824168658596</c:v>
                </c:pt>
                <c:pt idx="13">
                  <c:v>-344.1976588930266</c:v>
                </c:pt>
                <c:pt idx="14">
                  <c:v>-354.9302990992583</c:v>
                </c:pt>
                <c:pt idx="15">
                  <c:v>-364.884242975706</c:v>
                </c:pt>
                <c:pt idx="16">
                  <c:v>-374.1308253484276</c:v>
                </c:pt>
                <c:pt idx="17">
                  <c:v>-382.7502854251434</c:v>
                </c:pt>
                <c:pt idx="18">
                  <c:v>-390.8093809611128</c:v>
                </c:pt>
                <c:pt idx="19">
                  <c:v>-398.3639420076579</c:v>
                </c:pt>
                <c:pt idx="20">
                  <c:v>-405.4610586273229</c:v>
                </c:pt>
                <c:pt idx="21">
                  <c:v>-412.1408036149878</c:v>
                </c:pt>
                <c:pt idx="22">
                  <c:v>-418.4375900610782</c:v>
                </c:pt>
                <c:pt idx="23">
                  <c:v>-424.3812426300501</c:v>
                </c:pt>
                <c:pt idx="24">
                  <c:v>-429.9978443192922</c:v>
                </c:pt>
                <c:pt idx="25">
                  <c:v>-435.3104070665322</c:v>
                </c:pt>
                <c:pt idx="26">
                  <c:v>-440.3394040848871</c:v>
                </c:pt>
                <c:pt idx="27">
                  <c:v>-445.103189400168</c:v>
                </c:pt>
                <c:pt idx="28">
                  <c:v>-449.6184713809816</c:v>
                </c:pt>
                <c:pt idx="29">
                  <c:v>-453.900391340143</c:v>
                </c:pt>
                <c:pt idx="30">
                  <c:v>-457.9627921718202</c:v>
                </c:pt>
                <c:pt idx="31">
                  <c:v>-461.8183981143775</c:v>
                </c:pt>
                <c:pt idx="32">
                  <c:v>-465.4789603353711</c:v>
                </c:pt>
                <c:pt idx="33">
                  <c:v>-468.9553759351218</c:v>
                </c:pt>
                <c:pt idx="34">
                  <c:v>-472.2577858919212</c:v>
                </c:pt>
                <c:pt idx="35">
                  <c:v>-475.3956562797102</c:v>
                </c:pt>
                <c:pt idx="36">
                  <c:v>-478.3778461582151</c:v>
                </c:pt>
                <c:pt idx="37">
                  <c:v>-481.2126648080193</c:v>
                </c:pt>
                <c:pt idx="38">
                  <c:v>-483.9079204122281</c:v>
                </c:pt>
                <c:pt idx="39">
                  <c:v>-486.4709618404738</c:v>
                </c:pt>
                <c:pt idx="40">
                  <c:v>-488.9087148337057</c:v>
                </c:pt>
                <c:pt idx="41">
                  <c:v>-491.2277138625212</c:v>
                </c:pt>
                <c:pt idx="42">
                  <c:v>-493.4341299019316</c:v>
                </c:pt>
                <c:pt idx="43">
                  <c:v>-495.5337952038207</c:v>
                </c:pt>
                <c:pt idx="44">
                  <c:v>-497.5322254978742</c:v>
                </c:pt>
                <c:pt idx="45">
                  <c:v>-499.4346400309478</c:v>
                </c:pt>
                <c:pt idx="46">
                  <c:v>-501.245979773721</c:v>
                </c:pt>
                <c:pt idx="47">
                  <c:v>-502.9709240603406</c:v>
                </c:pt>
                <c:pt idx="48">
                  <c:v>-504.6139058755507</c:v>
                </c:pt>
                <c:pt idx="49">
                  <c:v>-506.179125964416</c:v>
                </c:pt>
                <c:pt idx="50">
                  <c:v>-507.6705659077852</c:v>
                </c:pt>
                <c:pt idx="51">
                  <c:v>-509.0920002818602</c:v>
                </c:pt>
                <c:pt idx="52">
                  <c:v>-510.4470080000865</c:v>
                </c:pt>
                <c:pt idx="53">
                  <c:v>-511.7389829196653</c:v>
                </c:pt>
                <c:pt idx="54">
                  <c:v>-512.971143782648</c:v>
                </c:pt>
                <c:pt idx="55">
                  <c:v>-514.1465435505341</c:v>
                </c:pt>
                <c:pt idx="56">
                  <c:v>-515.2680781830859</c:v>
                </c:pt>
                <c:pt idx="57">
                  <c:v>-516.338494906111</c:v>
                </c:pt>
                <c:pt idx="58">
                  <c:v>-517.3604000064734</c:v>
                </c:pt>
                <c:pt idx="59">
                  <c:v>-518.3362661888655</c:v>
                </c:pt>
                <c:pt idx="60">
                  <c:v>-519.2684395243231</c:v>
                </c:pt>
                <c:pt idx="61">
                  <c:v>-520.1591460178897</c:v>
                </c:pt>
                <c:pt idx="62">
                  <c:v>-521.0104978201851</c:v>
                </c:pt>
                <c:pt idx="63">
                  <c:v>-521.8244991045489</c:v>
                </c:pt>
                <c:pt idx="64">
                  <c:v>-522.60305163078</c:v>
                </c:pt>
                <c:pt idx="65">
                  <c:v>-523.3479600135818</c:v>
                </c:pt>
                <c:pt idx="66">
                  <c:v>-524.0609367133144</c:v>
                </c:pt>
                <c:pt idx="67">
                  <c:v>-524.7436067646012</c:v>
                </c:pt>
                <c:pt idx="68">
                  <c:v>-525.3975122578375</c:v>
                </c:pt>
                <c:pt idx="69">
                  <c:v>-526.0241165872903</c:v>
                </c:pt>
                <c:pt idx="70">
                  <c:v>-526.6248084783946</c:v>
                </c:pt>
                <c:pt idx="71">
                  <c:v>-527.2009058066945</c:v>
                </c:pt>
                <c:pt idx="72">
                  <c:v>-527.7536592191981</c:v>
                </c:pt>
                <c:pt idx="73">
                  <c:v>-528.284255569128</c:v>
                </c:pt>
                <c:pt idx="74">
                  <c:v>-528.7938211737637</c:v>
                </c:pt>
                <c:pt idx="75">
                  <c:v>-529.2834249047627</c:v>
                </c:pt>
                <c:pt idx="76">
                  <c:v>-529.7540811199614</c:v>
                </c:pt>
                <c:pt idx="77">
                  <c:v>-530.2067524446065</c:v>
                </c:pt>
                <c:pt idx="78">
                  <c:v>-530.6423524103193</c:v>
                </c:pt>
                <c:pt idx="79">
                  <c:v>-531.0617479588836</c:v>
                </c:pt>
                <c:pt idx="80">
                  <c:v>-531.4657618179224</c:v>
                </c:pt>
                <c:pt idx="81">
                  <c:v>-531.8551747552224</c:v>
                </c:pt>
                <c:pt idx="82">
                  <c:v>-532.230727717877</c:v>
                </c:pt>
                <c:pt idx="83">
                  <c:v>-532.5931238621742</c:v>
                </c:pt>
                <c:pt idx="84">
                  <c:v>-532.9430304798988</c:v>
                </c:pt>
                <c:pt idx="85">
                  <c:v>-533.281080826375</c:v>
                </c:pt>
                <c:pt idx="86">
                  <c:v>-533.6078758552067</c:v>
                </c:pt>
                <c:pt idx="87">
                  <c:v>-533.9239858646615</c:v>
                </c:pt>
                <c:pt idx="88">
                  <c:v>-534.22995206001</c:v>
                </c:pt>
                <c:pt idx="89">
                  <c:v>-534.5262880363007</c:v>
                </c:pt>
                <c:pt idx="90">
                  <c:v>-534.8134811855479</c:v>
                </c:pt>
                <c:pt idx="91">
                  <c:v>-535.0919940322163</c:v>
                </c:pt>
                <c:pt idx="92">
                  <c:v>-535.3622655006239</c:v>
                </c:pt>
                <c:pt idx="93">
                  <c:v>-535.624712117824</c:v>
                </c:pt>
                <c:pt idx="94">
                  <c:v>-535.8797291551965</c:v>
                </c:pt>
                <c:pt idx="95">
                  <c:v>-536.1276917117721</c:v>
                </c:pt>
                <c:pt idx="96">
                  <c:v>-536.3689557425494</c:v>
                </c:pt>
                <c:pt idx="97">
                  <c:v>-536.6038590342615</c:v>
                </c:pt>
                <c:pt idx="98">
                  <c:v>-536.8327221314705</c:v>
                </c:pt>
                <c:pt idx="99">
                  <c:v>-537.0558492155833</c:v>
                </c:pt>
                <c:pt idx="100">
                  <c:v>-537.273528938877</c:v>
                </c:pt>
                <c:pt idx="101">
                  <c:v>-537.4860352162581</c:v>
                </c:pt>
                <c:pt idx="102">
                  <c:v>-537.693627976496</c:v>
                </c:pt>
                <c:pt idx="103">
                  <c:v>-537.8965538752475</c:v>
                </c:pt>
                <c:pt idx="104">
                  <c:v>-538.09504697175</c:v>
                </c:pt>
                <c:pt idx="105">
                  <c:v>-538.289329371052</c:v>
                </c:pt>
                <c:pt idx="106">
                  <c:v>-538.4796118334002</c:v>
                </c:pt>
                <c:pt idx="107">
                  <c:v>-538.6660943527277</c:v>
                </c:pt>
                <c:pt idx="108">
                  <c:v>-538.8489667055059</c:v>
                </c:pt>
                <c:pt idx="109">
                  <c:v>-539.0284089717497</c:v>
                </c:pt>
                <c:pt idx="110">
                  <c:v>-539.2045920293348</c:v>
                </c:pt>
                <c:pt idx="111">
                  <c:v>-539.3776780232074</c:v>
                </c:pt>
                <c:pt idx="112">
                  <c:v>-539.5478208106997</c:v>
                </c:pt>
                <c:pt idx="113">
                  <c:v>-539.7151663839599</c:v>
                </c:pt>
                <c:pt idx="114">
                  <c:v>-539.879853271101</c:v>
                </c:pt>
                <c:pt idx="115">
                  <c:v>-540.0420129167069</c:v>
                </c:pt>
                <c:pt idx="116">
                  <c:v>-540.2017700429787</c:v>
                </c:pt>
                <c:pt idx="117">
                  <c:v>-540.3592429925106</c:v>
                </c:pt>
                <c:pt idx="118">
                  <c:v>-540.514544053607</c:v>
                </c:pt>
                <c:pt idx="119">
                  <c:v>-540.667779768879</c:v>
                </c:pt>
              </c:numCache>
            </c:numRef>
          </c:yVal>
          <c:smooth val="0"/>
          <c:extLst xmlns:c16r2="http://schemas.microsoft.com/office/drawing/2015/06/chart">
            <c:ext xmlns:c16="http://schemas.microsoft.com/office/drawing/2014/chart" uri="{C3380CC4-5D6E-409C-BE32-E72D297353CC}">
              <c16:uniqueId val="{00000002-AC46-49FE-B4BE-CD9A77502BD5}"/>
            </c:ext>
          </c:extLst>
        </c:ser>
        <c:ser>
          <c:idx val="4"/>
          <c:order val="3"/>
          <c:tx>
            <c:strRef>
              <c:f>'Delta Graph Data'!$AW$1:$BD$1</c:f>
              <c:strCache>
                <c:ptCount val="1"/>
                <c:pt idx="0">
                  <c:v>Set 4</c:v>
                </c:pt>
              </c:strCache>
            </c:strRef>
          </c:tx>
          <c:spPr>
            <a:ln w="47625">
              <a:noFill/>
            </a:ln>
          </c:spPr>
          <c:marker>
            <c:symbol val="star"/>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AX$3:$AX$122</c:f>
              <c:numCache>
                <c:formatCode>_(* #,##0_);_(* \(#,##0\);_(* "-"??_);_(@_)</c:formatCode>
                <c:ptCount val="120"/>
                <c:pt idx="0">
                  <c:v>0.0</c:v>
                </c:pt>
                <c:pt idx="1">
                  <c:v>0.0</c:v>
                </c:pt>
                <c:pt idx="2">
                  <c:v>-96.31209568623671</c:v>
                </c:pt>
                <c:pt idx="3">
                  <c:v>-137.9681811576884</c:v>
                </c:pt>
                <c:pt idx="4">
                  <c:v>-173.247149983792</c:v>
                </c:pt>
                <c:pt idx="5">
                  <c:v>-203.3825177862382</c:v>
                </c:pt>
                <c:pt idx="6">
                  <c:v>-229.3484061469717</c:v>
                </c:pt>
                <c:pt idx="7">
                  <c:v>-251.914824070227</c:v>
                </c:pt>
                <c:pt idx="8">
                  <c:v>-271.6917296757274</c:v>
                </c:pt>
                <c:pt idx="9">
                  <c:v>-289.1635024038187</c:v>
                </c:pt>
                <c:pt idx="10">
                  <c:v>-304.7159150791595</c:v>
                </c:pt>
                <c:pt idx="11">
                  <c:v>-318.6572422283607</c:v>
                </c:pt>
                <c:pt idx="12">
                  <c:v>-331.2347837720736</c:v>
                </c:pt>
                <c:pt idx="13">
                  <c:v>-342.6478039392896</c:v>
                </c:pt>
                <c:pt idx="14">
                  <c:v>-353.0552631500941</c:v>
                </c:pt>
                <c:pt idx="15">
                  <c:v>-362.6644031604955</c:v>
                </c:pt>
                <c:pt idx="16">
                  <c:v>-371.5493222375516</c:v>
                </c:pt>
                <c:pt idx="17">
                  <c:v>-379.7931455040699</c:v>
                </c:pt>
                <c:pt idx="18">
                  <c:v>-387.4653614812766</c:v>
                </c:pt>
                <c:pt idx="19">
                  <c:v>-394.6243565265831</c:v>
                </c:pt>
                <c:pt idx="20">
                  <c:v>-401.3195864978661</c:v>
                </c:pt>
                <c:pt idx="21">
                  <c:v>-407.5932922734464</c:v>
                </c:pt>
                <c:pt idx="22">
                  <c:v>-413.4818565806769</c:v>
                </c:pt>
                <c:pt idx="23">
                  <c:v>-419.0168791541872</c:v>
                </c:pt>
                <c:pt idx="24">
                  <c:v>-424.2260305778824</c:v>
                </c:pt>
                <c:pt idx="25">
                  <c:v>-429.1337321094942</c:v>
                </c:pt>
                <c:pt idx="26">
                  <c:v>-433.761698562048</c:v>
                </c:pt>
                <c:pt idx="27">
                  <c:v>-438.1293691162647</c:v>
                </c:pt>
                <c:pt idx="28">
                  <c:v>-442.254392363302</c:v>
                </c:pt>
                <c:pt idx="29">
                  <c:v>-446.1527153704374</c:v>
                </c:pt>
                <c:pt idx="30">
                  <c:v>-449.83886428376</c:v>
                </c:pt>
                <c:pt idx="31">
                  <c:v>-453.3261350536183</c:v>
                </c:pt>
                <c:pt idx="32">
                  <c:v>-456.626749450678</c:v>
                </c:pt>
                <c:pt idx="33">
                  <c:v>-459.7519838913467</c:v>
                </c:pt>
                <c:pt idx="34">
                  <c:v>-462.7122765659805</c:v>
                </c:pt>
                <c:pt idx="35">
                  <c:v>-465.5173171923706</c:v>
                </c:pt>
                <c:pt idx="36">
                  <c:v>-468.1761228017821</c:v>
                </c:pt>
                <c:pt idx="37">
                  <c:v>-470.6971022473766</c:v>
                </c:pt>
                <c:pt idx="38">
                  <c:v>-473.0881115616564</c:v>
                </c:pt>
                <c:pt idx="39">
                  <c:v>-475.3565018484186</c:v>
                </c:pt>
                <c:pt idx="40">
                  <c:v>-477.5091610398413</c:v>
                </c:pt>
                <c:pt idx="41">
                  <c:v>-479.5525508253304</c:v>
                </c:pt>
                <c:pt idx="42">
                  <c:v>-481.492739026762</c:v>
                </c:pt>
                <c:pt idx="43">
                  <c:v>-483.3354285385867</c:v>
                </c:pt>
                <c:pt idx="44">
                  <c:v>-485.0859832954011</c:v>
                </c:pt>
                <c:pt idx="45">
                  <c:v>-486.7494517078085</c:v>
                </c:pt>
                <c:pt idx="46">
                  <c:v>-488.3305879254913</c:v>
                </c:pt>
                <c:pt idx="47">
                  <c:v>-489.8338712209807</c:v>
                </c:pt>
                <c:pt idx="48">
                  <c:v>-491.263523735357</c:v>
                </c:pt>
                <c:pt idx="49">
                  <c:v>-492.6235267853517</c:v>
                </c:pt>
                <c:pt idx="50">
                  <c:v>-493.9176358979821</c:v>
                </c:pt>
                <c:pt idx="51">
                  <c:v>-495.1493947124181</c:v>
                </c:pt>
                <c:pt idx="52">
                  <c:v>-496.322147866853</c:v>
                </c:pt>
                <c:pt idx="53">
                  <c:v>-497.4390529708579</c:v>
                </c:pt>
                <c:pt idx="54">
                  <c:v>-498.5030917499716</c:v>
                </c:pt>
                <c:pt idx="55">
                  <c:v>-499.5170804363188</c:v>
                </c:pt>
                <c:pt idx="56">
                  <c:v>-500.4836794708966</c:v>
                </c:pt>
                <c:pt idx="57">
                  <c:v>-501.4054025742041</c:v>
                </c:pt>
                <c:pt idx="58">
                  <c:v>-502.2846252359013</c:v>
                </c:pt>
                <c:pt idx="59">
                  <c:v>-503.1235926685439</c:v>
                </c:pt>
                <c:pt idx="60">
                  <c:v>-503.9244272653341</c:v>
                </c:pt>
                <c:pt idx="61">
                  <c:v>-504.6891355981461</c:v>
                </c:pt>
                <c:pt idx="62">
                  <c:v>-505.4196149886619</c:v>
                </c:pt>
                <c:pt idx="63">
                  <c:v>-506.1176596820551</c:v>
                </c:pt>
                <c:pt idx="64">
                  <c:v>-506.7849666506445</c:v>
                </c:pt>
                <c:pt idx="65">
                  <c:v>-507.423141051872</c:v>
                </c:pt>
                <c:pt idx="66">
                  <c:v>-508.0337013638527</c:v>
                </c:pt>
                <c:pt idx="67">
                  <c:v>-508.6180842190624</c:v>
                </c:pt>
                <c:pt idx="68">
                  <c:v>-509.1776489556615</c:v>
                </c:pt>
                <c:pt idx="69">
                  <c:v>-509.7136819044281</c:v>
                </c:pt>
                <c:pt idx="70">
                  <c:v>-510.2274004276587</c:v>
                </c:pt>
                <c:pt idx="71">
                  <c:v>-510.7199567255772</c:v>
                </c:pt>
                <c:pt idx="72">
                  <c:v>-511.1924414246314</c:v>
                </c:pt>
                <c:pt idx="73">
                  <c:v>-511.6458869607233</c:v>
                </c:pt>
                <c:pt idx="74">
                  <c:v>-512.0812707700533</c:v>
                </c:pt>
                <c:pt idx="75">
                  <c:v>-512.4995182990825</c:v>
                </c:pt>
                <c:pt idx="76">
                  <c:v>-512.9015058443132</c:v>
                </c:pt>
                <c:pt idx="77">
                  <c:v>-513.288063232187</c:v>
                </c:pt>
                <c:pt idx="78">
                  <c:v>-513.659976348332</c:v>
                </c:pt>
                <c:pt idx="79">
                  <c:v>-514.0179895252841</c:v>
                </c:pt>
                <c:pt idx="80">
                  <c:v>-514.3628077966229</c:v>
                </c:pt>
                <c:pt idx="81">
                  <c:v>-514.6950990256627</c:v>
                </c:pt>
                <c:pt idx="82">
                  <c:v>-515.015495915748</c:v>
                </c:pt>
                <c:pt idx="83">
                  <c:v>-515.324597908897</c:v>
                </c:pt>
                <c:pt idx="84">
                  <c:v>-515.622972979625</c:v>
                </c:pt>
                <c:pt idx="85">
                  <c:v>-515.911159329413</c:v>
                </c:pt>
                <c:pt idx="86">
                  <c:v>-516.1896669879752</c:v>
                </c:pt>
                <c:pt idx="87">
                  <c:v>-516.458979326253</c:v>
                </c:pt>
                <c:pt idx="88">
                  <c:v>-516.7195544864153</c:v>
                </c:pt>
                <c:pt idx="89">
                  <c:v>-516.9718267334064</c:v>
                </c:pt>
                <c:pt idx="90">
                  <c:v>-517.2162077325884</c:v>
                </c:pt>
                <c:pt idx="91">
                  <c:v>-517.4530877574034</c:v>
                </c:pt>
                <c:pt idx="92">
                  <c:v>-517.6828368312344</c:v>
                </c:pt>
                <c:pt idx="93">
                  <c:v>-517.9058058070184</c:v>
                </c:pt>
                <c:pt idx="94">
                  <c:v>-518.1223273881623</c:v>
                </c:pt>
                <c:pt idx="95">
                  <c:v>-518.3327170938775</c:v>
                </c:pt>
                <c:pt idx="96">
                  <c:v>-518.5372741721403</c:v>
                </c:pt>
                <c:pt idx="97">
                  <c:v>-518.7362824633166</c:v>
                </c:pt>
                <c:pt idx="98">
                  <c:v>-518.9300112167366</c:v>
                </c:pt>
                <c:pt idx="99">
                  <c:v>-519.1187158634093</c:v>
                </c:pt>
                <c:pt idx="100">
                  <c:v>-519.3026387467434</c:v>
                </c:pt>
                <c:pt idx="101">
                  <c:v>-519.4820098140224</c:v>
                </c:pt>
                <c:pt idx="102">
                  <c:v>-519.6570472705025</c:v>
                </c:pt>
                <c:pt idx="103">
                  <c:v>-519.8279581983022</c:v>
                </c:pt>
                <c:pt idx="104">
                  <c:v>-519.9949391419977</c:v>
                </c:pt>
                <c:pt idx="105">
                  <c:v>-520.1581766627425</c:v>
                </c:pt>
                <c:pt idx="106">
                  <c:v>-520.3178478626723</c:v>
                </c:pt>
                <c:pt idx="107">
                  <c:v>-520.4741208811029</c:v>
                </c:pt>
                <c:pt idx="108">
                  <c:v>-520.6271553641744</c:v>
                </c:pt>
                <c:pt idx="109">
                  <c:v>-520.777102909328</c:v>
                </c:pt>
                <c:pt idx="110">
                  <c:v>-520.9241074860511</c:v>
                </c:pt>
                <c:pt idx="111">
                  <c:v>-521.0683058340292</c:v>
                </c:pt>
                <c:pt idx="112">
                  <c:v>-521.2098278401316</c:v>
                </c:pt>
                <c:pt idx="113">
                  <c:v>-521.3487968952227</c:v>
                </c:pt>
                <c:pt idx="114">
                  <c:v>-521.4853302319756</c:v>
                </c:pt>
                <c:pt idx="115">
                  <c:v>-521.6195392446497</c:v>
                </c:pt>
                <c:pt idx="116">
                  <c:v>-521.7515297918574</c:v>
                </c:pt>
                <c:pt idx="117">
                  <c:v>-521.8814024832924</c:v>
                </c:pt>
                <c:pt idx="118">
                  <c:v>-522.0092529511275</c:v>
                </c:pt>
                <c:pt idx="119">
                  <c:v>-522.1351721070677</c:v>
                </c:pt>
              </c:numCache>
            </c:numRef>
          </c:yVal>
          <c:smooth val="0"/>
          <c:extLst xmlns:c16r2="http://schemas.microsoft.com/office/drawing/2015/06/chart">
            <c:ext xmlns:c16="http://schemas.microsoft.com/office/drawing/2014/chart" uri="{C3380CC4-5D6E-409C-BE32-E72D297353CC}">
              <c16:uniqueId val="{00000003-AC46-49FE-B4BE-CD9A77502BD5}"/>
            </c:ext>
          </c:extLst>
        </c:ser>
        <c:ser>
          <c:idx val="0"/>
          <c:order val="4"/>
          <c:tx>
            <c:strRef>
              <c:f>'Delta Graph Data'!$BM$1:$BT$1</c:f>
              <c:strCache>
                <c:ptCount val="1"/>
                <c:pt idx="0">
                  <c:v>Set 5</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BN$3:$BN$122</c:f>
              <c:numCache>
                <c:formatCode>_(* #,##0_);_(* \(#,##0\);_(* "-"??_);_(@_)</c:formatCode>
                <c:ptCount val="120"/>
                <c:pt idx="0">
                  <c:v>0.0</c:v>
                </c:pt>
                <c:pt idx="1">
                  <c:v>0.0</c:v>
                </c:pt>
                <c:pt idx="2">
                  <c:v>-96.30608611339247</c:v>
                </c:pt>
                <c:pt idx="3">
                  <c:v>-137.9835410923006</c:v>
                </c:pt>
                <c:pt idx="4">
                  <c:v>-173.3322291041004</c:v>
                </c:pt>
                <c:pt idx="5">
                  <c:v>-203.5948450681135</c:v>
                </c:pt>
                <c:pt idx="6">
                  <c:v>-229.7494234147925</c:v>
                </c:pt>
                <c:pt idx="7">
                  <c:v>-252.5661609074778</c:v>
                </c:pt>
                <c:pt idx="8">
                  <c:v>-272.6526260890387</c:v>
                </c:pt>
                <c:pt idx="9">
                  <c:v>-290.4890944470123</c:v>
                </c:pt>
                <c:pt idx="10">
                  <c:v>-306.4561642117914</c:v>
                </c:pt>
                <c:pt idx="11">
                  <c:v>-320.8563400394705</c:v>
                </c:pt>
                <c:pt idx="12">
                  <c:v>-333.9309031637204</c:v>
                </c:pt>
                <c:pt idx="13">
                  <c:v>-345.8730984537177</c:v>
                </c:pt>
                <c:pt idx="14">
                  <c:v>-356.836040679922</c:v>
                </c:pt>
                <c:pt idx="15">
                  <c:v>-367.021507508022</c:v>
                </c:pt>
                <c:pt idx="16">
                  <c:v>-376.4991670420229</c:v>
                </c:pt>
                <c:pt idx="17">
                  <c:v>-385.3476698582963</c:v>
                </c:pt>
                <c:pt idx="18">
                  <c:v>-393.6323785598397</c:v>
                </c:pt>
                <c:pt idx="19">
                  <c:v>-401.4079130439568</c:v>
                </c:pt>
                <c:pt idx="20">
                  <c:v>-408.7203301447805</c:v>
                </c:pt>
                <c:pt idx="21">
                  <c:v>-415.6088358915112</c:v>
                </c:pt>
                <c:pt idx="22">
                  <c:v>-422.1071311363267</c:v>
                </c:pt>
                <c:pt idx="23">
                  <c:v>-428.2444701244713</c:v>
                </c:pt>
                <c:pt idx="24">
                  <c:v>-434.0464942890466</c:v>
                </c:pt>
                <c:pt idx="25">
                  <c:v>-439.5358900148823</c:v>
                </c:pt>
                <c:pt idx="26">
                  <c:v>-444.7329085170276</c:v>
                </c:pt>
                <c:pt idx="27">
                  <c:v>-449.6557734946873</c:v>
                </c:pt>
                <c:pt idx="28">
                  <c:v>-454.3211435385711</c:v>
                </c:pt>
                <c:pt idx="29">
                  <c:v>-458.7441807945288</c:v>
                </c:pt>
                <c:pt idx="30">
                  <c:v>-462.9388095683086</c:v>
                </c:pt>
                <c:pt idx="31">
                  <c:v>-466.917887172378</c:v>
                </c:pt>
                <c:pt idx="32">
                  <c:v>-470.6933414069786</c:v>
                </c:pt>
                <c:pt idx="33">
                  <c:v>-474.2762822471589</c:v>
                </c:pt>
                <c:pt idx="34">
                  <c:v>-477.6770932184263</c:v>
                </c:pt>
                <c:pt idx="35">
                  <c:v>-480.9055067464712</c:v>
                </c:pt>
                <c:pt idx="36">
                  <c:v>-483.9706668331236</c:v>
                </c:pt>
                <c:pt idx="37">
                  <c:v>-486.8811816821872</c:v>
                </c:pt>
                <c:pt idx="38">
                  <c:v>-489.6451683282066</c:v>
                </c:pt>
                <c:pt idx="39">
                  <c:v>-492.2702908766259</c:v>
                </c:pt>
                <c:pt idx="40">
                  <c:v>-494.7637936084866</c:v>
                </c:pt>
                <c:pt idx="41">
                  <c:v>-497.1325301786491</c:v>
                </c:pt>
                <c:pt idx="42">
                  <c:v>-499.3829891114001</c:v>
                </c:pt>
                <c:pt idx="43">
                  <c:v>-501.5213166336142</c:v>
                </c:pt>
                <c:pt idx="44">
                  <c:v>-503.5533372423803</c:v>
                </c:pt>
                <c:pt idx="45">
                  <c:v>-505.4845723835388</c:v>
                </c:pt>
                <c:pt idx="46">
                  <c:v>-507.3202575403666</c:v>
                </c:pt>
                <c:pt idx="47">
                  <c:v>-509.0653579701572</c:v>
                </c:pt>
                <c:pt idx="48">
                  <c:v>-510.724583278278</c:v>
                </c:pt>
                <c:pt idx="49">
                  <c:v>-512.3024009816618</c:v>
                </c:pt>
                <c:pt idx="50">
                  <c:v>-513.8030491842237</c:v>
                </c:pt>
                <c:pt idx="51">
                  <c:v>-515.2305484637544</c:v>
                </c:pt>
                <c:pt idx="52">
                  <c:v>-516.5887130515696</c:v>
                </c:pt>
                <c:pt idx="53">
                  <c:v>-517.8811613720863</c:v>
                </c:pt>
                <c:pt idx="54">
                  <c:v>-519.111325998616</c:v>
                </c:pt>
                <c:pt idx="55">
                  <c:v>-520.2824630720788</c:v>
                </c:pt>
                <c:pt idx="56">
                  <c:v>-521.3976612227181</c:v>
                </c:pt>
                <c:pt idx="57">
                  <c:v>-522.4598500296415</c:v>
                </c:pt>
                <c:pt idx="58">
                  <c:v>-523.4718080481735</c:v>
                </c:pt>
                <c:pt idx="59">
                  <c:v>-524.4361704318326</c:v>
                </c:pt>
                <c:pt idx="60">
                  <c:v>-525.3554361724564</c:v>
                </c:pt>
                <c:pt idx="61">
                  <c:v>-526.231974979997</c:v>
                </c:pt>
                <c:pt idx="62">
                  <c:v>-527.0680338213242</c:v>
                </c:pt>
                <c:pt idx="63">
                  <c:v>-527.865743136077</c:v>
                </c:pt>
                <c:pt idx="64">
                  <c:v>-528.6271227457123</c:v>
                </c:pt>
                <c:pt idx="65">
                  <c:v>-529.3540874714744</c:v>
                </c:pt>
                <c:pt idx="66">
                  <c:v>-530.0484524753883</c:v>
                </c:pt>
                <c:pt idx="67">
                  <c:v>-530.7119383377616</c:v>
                </c:pt>
                <c:pt idx="68">
                  <c:v>-531.3461758840361</c:v>
                </c:pt>
                <c:pt idx="69">
                  <c:v>-531.952710772914</c:v>
                </c:pt>
                <c:pt idx="70">
                  <c:v>-532.5330078572114</c:v>
                </c:pt>
                <c:pt idx="71">
                  <c:v>-533.088455328223</c:v>
                </c:pt>
                <c:pt idx="72">
                  <c:v>-533.6203686539266</c:v>
                </c:pt>
                <c:pt idx="73">
                  <c:v>-534.1299943209523</c:v>
                </c:pt>
                <c:pt idx="74">
                  <c:v>-534.618513389356</c:v>
                </c:pt>
                <c:pt idx="75">
                  <c:v>-535.0870448696987</c:v>
                </c:pt>
                <c:pt idx="76">
                  <c:v>-535.5366489302578</c:v>
                </c:pt>
                <c:pt idx="77">
                  <c:v>-535.9683299430981</c:v>
                </c:pt>
                <c:pt idx="78">
                  <c:v>-536.383039376506</c:v>
                </c:pt>
                <c:pt idx="79">
                  <c:v>-536.781678541047</c:v>
                </c:pt>
                <c:pt idx="80">
                  <c:v>-537.1651011967654</c:v>
                </c:pt>
                <c:pt idx="81">
                  <c:v>-537.5341160278658</c:v>
                </c:pt>
                <c:pt idx="82">
                  <c:v>-537.8894889916155</c:v>
                </c:pt>
                <c:pt idx="83">
                  <c:v>-538.231945547345</c:v>
                </c:pt>
                <c:pt idx="84">
                  <c:v>-538.5621727718026</c:v>
                </c:pt>
                <c:pt idx="85">
                  <c:v>-538.880821366085</c:v>
                </c:pt>
                <c:pt idx="86">
                  <c:v>-539.188507559706</c:v>
                </c:pt>
                <c:pt idx="87">
                  <c:v>-539.4858149169194</c:v>
                </c:pt>
                <c:pt idx="88">
                  <c:v>-539.7732960500256</c:v>
                </c:pt>
                <c:pt idx="89">
                  <c:v>-540.0514742443738</c:v>
                </c:pt>
                <c:pt idx="90">
                  <c:v>-540.3208449995254</c:v>
                </c:pt>
                <c:pt idx="91">
                  <c:v>-540.5818774906291</c:v>
                </c:pt>
                <c:pt idx="92">
                  <c:v>-540.8350159541623</c:v>
                </c:pt>
                <c:pt idx="93">
                  <c:v>-541.080681001822</c:v>
                </c:pt>
                <c:pt idx="94">
                  <c:v>-541.3192708661517</c:v>
                </c:pt>
                <c:pt idx="95">
                  <c:v>-541.5511625813014</c:v>
                </c:pt>
                <c:pt idx="96">
                  <c:v>-541.7767131024448</c:v>
                </c:pt>
                <c:pt idx="97">
                  <c:v>-541.9962603666575</c:v>
                </c:pt>
                <c:pt idx="98">
                  <c:v>-542.2101242985846</c:v>
                </c:pt>
                <c:pt idx="99">
                  <c:v>-542.4186077633713</c:v>
                </c:pt>
                <c:pt idx="100">
                  <c:v>-542.6219974698178</c:v>
                </c:pt>
                <c:pt idx="101">
                  <c:v>-542.8205648262398</c:v>
                </c:pt>
                <c:pt idx="102">
                  <c:v>-543.0145667513024</c:v>
                </c:pt>
                <c:pt idx="103">
                  <c:v>-543.204246442514</c:v>
                </c:pt>
                <c:pt idx="104">
                  <c:v>-543.3898341041386</c:v>
                </c:pt>
                <c:pt idx="105">
                  <c:v>-543.571547636886</c:v>
                </c:pt>
                <c:pt idx="106">
                  <c:v>-543.749593291377</c:v>
                </c:pt>
                <c:pt idx="107">
                  <c:v>-543.9241662870409</c:v>
                </c:pt>
                <c:pt idx="108">
                  <c:v>-544.095451398516</c:v>
                </c:pt>
                <c:pt idx="109">
                  <c:v>-544.2636235109054</c:v>
                </c:pt>
                <c:pt idx="110">
                  <c:v>-544.4288481460645</c:v>
                </c:pt>
                <c:pt idx="111">
                  <c:v>-544.5912819605982</c:v>
                </c:pt>
                <c:pt idx="112">
                  <c:v>-544.7510732179143</c:v>
                </c:pt>
                <c:pt idx="113">
                  <c:v>-544.9083622351645</c:v>
                </c:pt>
                <c:pt idx="114">
                  <c:v>-545.0632818064078</c:v>
                </c:pt>
                <c:pt idx="115">
                  <c:v>-545.2159576035447</c:v>
                </c:pt>
                <c:pt idx="116">
                  <c:v>-545.3665085558454</c:v>
                </c:pt>
                <c:pt idx="117">
                  <c:v>-545.5150472094538</c:v>
                </c:pt>
                <c:pt idx="118">
                  <c:v>-545.6616800676966</c:v>
                </c:pt>
                <c:pt idx="119">
                  <c:v>-545.8065079134198</c:v>
                </c:pt>
              </c:numCache>
            </c:numRef>
          </c:yVal>
          <c:smooth val="0"/>
          <c:extLst xmlns:c16r2="http://schemas.microsoft.com/office/drawing/2015/06/chart">
            <c:ext xmlns:c16="http://schemas.microsoft.com/office/drawing/2014/chart" uri="{C3380CC4-5D6E-409C-BE32-E72D297353CC}">
              <c16:uniqueId val="{00000004-AC46-49FE-B4BE-CD9A77502BD5}"/>
            </c:ext>
          </c:extLst>
        </c:ser>
        <c:ser>
          <c:idx val="5"/>
          <c:order val="5"/>
          <c:tx>
            <c:strRef>
              <c:f>'Delta Graph Data'!$CC$1:$CJ$1</c:f>
              <c:strCache>
                <c:ptCount val="1"/>
                <c:pt idx="0">
                  <c:v>Set 6</c:v>
                </c:pt>
              </c:strCache>
            </c:strRef>
          </c:tx>
          <c:spPr>
            <a:ln w="47625">
              <a:noFill/>
            </a:ln>
          </c:spPr>
          <c:marker>
            <c:symbol val="circle"/>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D$3:$CD$122</c:f>
              <c:numCache>
                <c:formatCode>_(* #,##0_);_(* \(#,##0\);_(* "-"??_);_(@_)</c:formatCode>
                <c:ptCount val="120"/>
                <c:pt idx="0">
                  <c:v>0.0</c:v>
                </c:pt>
                <c:pt idx="1">
                  <c:v>0.0</c:v>
                </c:pt>
                <c:pt idx="2">
                  <c:v>-96.2097559611321</c:v>
                </c:pt>
                <c:pt idx="3">
                  <c:v>-137.6383023865383</c:v>
                </c:pt>
                <c:pt idx="4">
                  <c:v>-172.5994270371884</c:v>
                </c:pt>
                <c:pt idx="5">
                  <c:v>-202.3527124153297</c:v>
                </c:pt>
                <c:pt idx="6">
                  <c:v>-227.8916135652144</c:v>
                </c:pt>
                <c:pt idx="7">
                  <c:v>-250.0003738554333</c:v>
                </c:pt>
                <c:pt idx="8">
                  <c:v>-269.2993433536067</c:v>
                </c:pt>
                <c:pt idx="9">
                  <c:v>-286.2804125204275</c:v>
                </c:pt>
                <c:pt idx="10">
                  <c:v>-301.3347180574235</c:v>
                </c:pt>
                <c:pt idx="11">
                  <c:v>-314.774309597</c:v>
                </c:pt>
                <c:pt idx="12">
                  <c:v>-326.8490968363257</c:v>
                </c:pt>
                <c:pt idx="13">
                  <c:v>-337.7601082733381</c:v>
                </c:pt>
                <c:pt idx="14">
                  <c:v>-347.6675142492886</c:v>
                </c:pt>
                <c:pt idx="15">
                  <c:v>-356.756967880705</c:v>
                </c:pt>
                <c:pt idx="16">
                  <c:v>-365.1139509766581</c:v>
                </c:pt>
                <c:pt idx="17">
                  <c:v>-372.8236520807077</c:v>
                </c:pt>
                <c:pt idx="18">
                  <c:v>-379.9570851288481</c:v>
                </c:pt>
                <c:pt idx="19">
                  <c:v>-386.5737627327907</c:v>
                </c:pt>
                <c:pt idx="20">
                  <c:v>-392.7239846375741</c:v>
                </c:pt>
                <c:pt idx="21">
                  <c:v>-398.4506393283591</c:v>
                </c:pt>
                <c:pt idx="22">
                  <c:v>-403.7906237177813</c:v>
                </c:pt>
                <c:pt idx="23">
                  <c:v>-408.7759636964584</c:v>
                </c:pt>
                <c:pt idx="24">
                  <c:v>-413.4347002893446</c:v>
                </c:pt>
                <c:pt idx="25">
                  <c:v>-417.7915920546216</c:v>
                </c:pt>
                <c:pt idx="26">
                  <c:v>-421.8686733318645</c:v>
                </c:pt>
                <c:pt idx="27">
                  <c:v>-425.6856963202881</c:v>
                </c:pt>
                <c:pt idx="28">
                  <c:v>-429.2605580479237</c:v>
                </c:pt>
                <c:pt idx="29">
                  <c:v>-432.609487840211</c:v>
                </c:pt>
                <c:pt idx="30">
                  <c:v>-435.7473033748247</c:v>
                </c:pt>
                <c:pt idx="31">
                  <c:v>-438.687600022513</c:v>
                </c:pt>
                <c:pt idx="32">
                  <c:v>-441.442905096741</c:v>
                </c:pt>
                <c:pt idx="33">
                  <c:v>-444.0248046423803</c:v>
                </c:pt>
                <c:pt idx="34">
                  <c:v>-446.444048421683</c:v>
                </c:pt>
                <c:pt idx="35">
                  <c:v>-448.7106375355143</c:v>
                </c:pt>
                <c:pt idx="36">
                  <c:v>-450.8338981652814</c:v>
                </c:pt>
                <c:pt idx="37">
                  <c:v>-452.8225441761533</c:v>
                </c:pt>
                <c:pt idx="38">
                  <c:v>-454.6847307391435</c:v>
                </c:pt>
                <c:pt idx="39">
                  <c:v>-456.4281006733072</c:v>
                </c:pt>
                <c:pt idx="40">
                  <c:v>-458.0598248483548</c:v>
                </c:pt>
                <c:pt idx="41">
                  <c:v>-459.586637804885</c:v>
                </c:pt>
                <c:pt idx="42">
                  <c:v>-461.0148692195216</c:v>
                </c:pt>
                <c:pt idx="43">
                  <c:v>-462.3504720476992</c:v>
                </c:pt>
                <c:pt idx="44">
                  <c:v>-463.5990478516832</c:v>
                </c:pt>
                <c:pt idx="45">
                  <c:v>-464.7658697424339</c:v>
                </c:pt>
                <c:pt idx="46">
                  <c:v>-465.855903282587</c:v>
                </c:pt>
                <c:pt idx="47">
                  <c:v>-466.873825630908</c:v>
                </c:pt>
                <c:pt idx="48">
                  <c:v>-467.8240431573395</c:v>
                </c:pt>
                <c:pt idx="49">
                  <c:v>-468.7107077157525</c:v>
                </c:pt>
                <c:pt idx="50">
                  <c:v>-469.537731729819</c:v>
                </c:pt>
                <c:pt idx="51">
                  <c:v>-470.3088022203521</c:v>
                </c:pt>
                <c:pt idx="52">
                  <c:v>-471.0273938825046</c:v>
                </c:pt>
                <c:pt idx="53">
                  <c:v>-471.6967813039955</c:v>
                </c:pt>
                <c:pt idx="54">
                  <c:v>-472.3200504026281</c:v>
                </c:pt>
                <c:pt idx="55">
                  <c:v>-472.9001091499375</c:v>
                </c:pt>
                <c:pt idx="56">
                  <c:v>-473.4396976390271</c:v>
                </c:pt>
                <c:pt idx="57">
                  <c:v>-473.9413975479216</c:v>
                </c:pt>
                <c:pt idx="58">
                  <c:v>-474.4076410431626</c:v>
                </c:pt>
                <c:pt idx="59">
                  <c:v>-474.8407191636325</c:v>
                </c:pt>
                <c:pt idx="60">
                  <c:v>-475.2427897204907</c:v>
                </c:pt>
                <c:pt idx="61">
                  <c:v>-475.61588474557</c:v>
                </c:pt>
                <c:pt idx="62">
                  <c:v>-475.961917517229</c:v>
                </c:pt>
                <c:pt idx="63">
                  <c:v>-476.2826891907353</c:v>
                </c:pt>
                <c:pt idx="64">
                  <c:v>-476.5798950573298</c:v>
                </c:pt>
                <c:pt idx="65">
                  <c:v>-476.8551304546733</c:v>
                </c:pt>
                <c:pt idx="66">
                  <c:v>-477.109896349375</c:v>
                </c:pt>
                <c:pt idx="67">
                  <c:v>-477.345604610844</c:v>
                </c:pt>
                <c:pt idx="68">
                  <c:v>-477.563582994524</c:v>
                </c:pt>
                <c:pt idx="69">
                  <c:v>-477.7650798509021</c:v>
                </c:pt>
                <c:pt idx="70">
                  <c:v>-477.9512685762735</c:v>
                </c:pt>
                <c:pt idx="71">
                  <c:v>-478.123251819361</c:v>
                </c:pt>
                <c:pt idx="72">
                  <c:v>-478.2820654577989</c:v>
                </c:pt>
                <c:pt idx="73">
                  <c:v>-478.4286823571238</c:v>
                </c:pt>
                <c:pt idx="74">
                  <c:v>-478.5640159243376</c:v>
                </c:pt>
                <c:pt idx="75">
                  <c:v>-478.6889234672951</c:v>
                </c:pt>
                <c:pt idx="76">
                  <c:v>-478.8042093705735</c:v>
                </c:pt>
                <c:pt idx="77">
                  <c:v>-478.9106280979613</c:v>
                </c:pt>
                <c:pt idx="78">
                  <c:v>-479.0088870308428</c:v>
                </c:pt>
                <c:pt idx="79">
                  <c:v>-479.0996491514161</c:v>
                </c:pt>
                <c:pt idx="80">
                  <c:v>-479.1835355792743</c:v>
                </c:pt>
                <c:pt idx="81">
                  <c:v>-479.2611279692462</c:v>
                </c:pt>
                <c:pt idx="82">
                  <c:v>-479.3329707776786</c:v>
                </c:pt>
                <c:pt idx="83">
                  <c:v>-479.3995734049021</c:v>
                </c:pt>
                <c:pt idx="84">
                  <c:v>-479.4614122198072</c:v>
                </c:pt>
                <c:pt idx="85">
                  <c:v>-479.5189324734345</c:v>
                </c:pt>
                <c:pt idx="86">
                  <c:v>-479.5725501072411</c:v>
                </c:pt>
                <c:pt idx="87">
                  <c:v>-479.6226534618725</c:v>
                </c:pt>
                <c:pt idx="88">
                  <c:v>-479.669604891671</c:v>
                </c:pt>
                <c:pt idx="89">
                  <c:v>-479.713742290027</c:v>
                </c:pt>
                <c:pt idx="90">
                  <c:v>-479.7553805304051</c:v>
                </c:pt>
                <c:pt idx="91">
                  <c:v>-479.7948128274766</c:v>
                </c:pt>
                <c:pt idx="92">
                  <c:v>-479.8323120227979</c:v>
                </c:pt>
                <c:pt idx="93">
                  <c:v>-479.8681317989389</c:v>
                </c:pt>
                <c:pt idx="94">
                  <c:v>-479.902507825951</c:v>
                </c:pt>
                <c:pt idx="95">
                  <c:v>-479.9356588439769</c:v>
                </c:pt>
                <c:pt idx="96">
                  <c:v>-479.9677876851383</c:v>
                </c:pt>
                <c:pt idx="97">
                  <c:v>-479.9990822382886</c:v>
                </c:pt>
                <c:pt idx="98">
                  <c:v>-480.0297163594951</c:v>
                </c:pt>
                <c:pt idx="99">
                  <c:v>-480.0598507312825</c:v>
                </c:pt>
                <c:pt idx="100">
                  <c:v>-480.0896336733313</c:v>
                </c:pt>
                <c:pt idx="101">
                  <c:v>-480.1192019074115</c:v>
                </c:pt>
                <c:pt idx="102">
                  <c:v>-480.1486812788534</c:v>
                </c:pt>
                <c:pt idx="103">
                  <c:v>-480.1781874370063</c:v>
                </c:pt>
                <c:pt idx="104">
                  <c:v>-480.2078264768861</c:v>
                </c:pt>
                <c:pt idx="105">
                  <c:v>-480.2376955441786</c:v>
                </c:pt>
                <c:pt idx="106">
                  <c:v>-480.267883405526</c:v>
                </c:pt>
                <c:pt idx="107">
                  <c:v>-480.2984709860389</c:v>
                </c:pt>
                <c:pt idx="108">
                  <c:v>-480.3295318756826</c:v>
                </c:pt>
                <c:pt idx="109">
                  <c:v>-480.3611328066069</c:v>
                </c:pt>
                <c:pt idx="110">
                  <c:v>-480.3933341024992</c:v>
                </c:pt>
                <c:pt idx="111">
                  <c:v>-480.4261901019672</c:v>
                </c:pt>
                <c:pt idx="112">
                  <c:v>-480.4597495571325</c:v>
                </c:pt>
                <c:pt idx="113">
                  <c:v>-480.4940560087271</c:v>
                </c:pt>
                <c:pt idx="114">
                  <c:v>-480.5291481393105</c:v>
                </c:pt>
                <c:pt idx="115">
                  <c:v>-480.5650601054913</c:v>
                </c:pt>
                <c:pt idx="116">
                  <c:v>-480.6018218504686</c:v>
                </c:pt>
                <c:pt idx="117">
                  <c:v>-480.6394593980403</c:v>
                </c:pt>
                <c:pt idx="118">
                  <c:v>-480.6779951289281</c:v>
                </c:pt>
                <c:pt idx="119">
                  <c:v>-480.7174480405839</c:v>
                </c:pt>
              </c:numCache>
            </c:numRef>
          </c:yVal>
          <c:smooth val="0"/>
          <c:extLst xmlns:c16r2="http://schemas.microsoft.com/office/drawing/2015/06/chart">
            <c:ext xmlns:c16="http://schemas.microsoft.com/office/drawing/2014/chart" uri="{C3380CC4-5D6E-409C-BE32-E72D297353CC}">
              <c16:uniqueId val="{00000005-AC46-49FE-B4BE-CD9A77502BD5}"/>
            </c:ext>
          </c:extLst>
        </c:ser>
        <c:ser>
          <c:idx val="6"/>
          <c:order val="6"/>
          <c:tx>
            <c:strRef>
              <c:f>'Delta Graph Data'!$CS$1:$CZ$1</c:f>
              <c:strCache>
                <c:ptCount val="1"/>
                <c:pt idx="0">
                  <c:v>Set 7</c:v>
                </c:pt>
              </c:strCache>
            </c:strRef>
          </c:tx>
          <c:spPr>
            <a:ln w="47625">
              <a:noFill/>
            </a:ln>
          </c:spPr>
          <c:marker>
            <c:symbol val="plus"/>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CT$3:$CT$122</c:f>
              <c:numCache>
                <c:formatCode>_(* #,##0_);_(* \(#,##0\);_(* "-"??_);_(@_)</c:formatCode>
                <c:ptCount val="120"/>
                <c:pt idx="0">
                  <c:v>0.0</c:v>
                </c:pt>
                <c:pt idx="1">
                  <c:v>0.0</c:v>
                </c:pt>
                <c:pt idx="2">
                  <c:v>-120.2978236287381</c:v>
                </c:pt>
                <c:pt idx="3">
                  <c:v>-168.9279730753187</c:v>
                </c:pt>
                <c:pt idx="4">
                  <c:v>-209.6123737435919</c:v>
                </c:pt>
                <c:pt idx="5">
                  <c:v>-243.9722623080597</c:v>
                </c:pt>
                <c:pt idx="6">
                  <c:v>-273.2797471241356</c:v>
                </c:pt>
                <c:pt idx="7">
                  <c:v>-298.5331984890066</c:v>
                </c:pt>
                <c:pt idx="8">
                  <c:v>-320.516944749761</c:v>
                </c:pt>
                <c:pt idx="9">
                  <c:v>-339.8479247315772</c:v>
                </c:pt>
                <c:pt idx="10">
                  <c:v>-357.0121440330695</c:v>
                </c:pt>
                <c:pt idx="11">
                  <c:v>-372.3931637436252</c:v>
                </c:pt>
                <c:pt idx="12">
                  <c:v>-386.2943632377647</c:v>
                </c:pt>
                <c:pt idx="13">
                  <c:v>-398.9563381286777</c:v>
                </c:pt>
                <c:pt idx="14">
                  <c:v>-410.5681451605415</c:v>
                </c:pt>
                <c:pt idx="15">
                  <c:v>-421.353186549306</c:v>
                </c:pt>
                <c:pt idx="16">
                  <c:v>-431.4041876948031</c:v>
                </c:pt>
                <c:pt idx="17">
                  <c:v>-440.8151588612016</c:v>
                </c:pt>
                <c:pt idx="18">
                  <c:v>-449.6626864869613</c:v>
                </c:pt>
                <c:pt idx="19">
                  <c:v>-458.0093748065045</c:v>
                </c:pt>
                <c:pt idx="20">
                  <c:v>-465.9067737939113</c:v>
                </c:pt>
                <c:pt idx="21">
                  <c:v>-473.397675466309</c:v>
                </c:pt>
                <c:pt idx="22">
                  <c:v>-480.517914845106</c:v>
                </c:pt>
                <c:pt idx="23">
                  <c:v>-487.2977831603566</c:v>
                </c:pt>
                <c:pt idx="24">
                  <c:v>-493.7631375102344</c:v>
                </c:pt>
                <c:pt idx="25">
                  <c:v>-499.9362728837077</c:v>
                </c:pt>
                <c:pt idx="26">
                  <c:v>-505.8366081279819</c:v>
                </c:pt>
                <c:pt idx="27">
                  <c:v>-511.4812222568289</c:v>
                </c:pt>
                <c:pt idx="28">
                  <c:v>-516.8854053677426</c:v>
                </c:pt>
                <c:pt idx="29">
                  <c:v>-522.0628193901064</c:v>
                </c:pt>
                <c:pt idx="30">
                  <c:v>-527.0258102520747</c:v>
                </c:pt>
                <c:pt idx="31">
                  <c:v>-531.785622679818</c:v>
                </c:pt>
                <c:pt idx="32">
                  <c:v>-536.3525706818386</c:v>
                </c:pt>
                <c:pt idx="33">
                  <c:v>-540.7361737782193</c:v>
                </c:pt>
                <c:pt idx="34">
                  <c:v>-544.945266346453</c:v>
                </c:pt>
                <c:pt idx="35">
                  <c:v>-548.9880858456455</c:v>
                </c:pt>
                <c:pt idx="36">
                  <c:v>-552.8723444264542</c:v>
                </c:pt>
                <c:pt idx="37">
                  <c:v>-556.6052874525194</c:v>
                </c:pt>
                <c:pt idx="38">
                  <c:v>-560.193741691837</c:v>
                </c:pt>
                <c:pt idx="39">
                  <c:v>-563.6441553375116</c:v>
                </c:pt>
                <c:pt idx="40">
                  <c:v>-566.9626315411514</c:v>
                </c:pt>
                <c:pt idx="41">
                  <c:v>-570.1549570030179</c:v>
                </c:pt>
                <c:pt idx="42">
                  <c:v>-573.2266261347013</c:v>
                </c:pt>
                <c:pt idx="43">
                  <c:v>-576.1828619984299</c:v>
                </c:pt>
                <c:pt idx="44">
                  <c:v>-579.028634586124</c:v>
                </c:pt>
                <c:pt idx="45">
                  <c:v>-581.7686769369756</c:v>
                </c:pt>
                <c:pt idx="46">
                  <c:v>-584.4074994878232</c:v>
                </c:pt>
                <c:pt idx="47">
                  <c:v>-586.949402966682</c:v>
                </c:pt>
                <c:pt idx="48">
                  <c:v>-589.3984900752257</c:v>
                </c:pt>
                <c:pt idx="49">
                  <c:v>-591.7586761545826</c:v>
                </c:pt>
                <c:pt idx="50">
                  <c:v>-594.0336989893403</c:v>
                </c:pt>
                <c:pt idx="51">
                  <c:v>-596.2271278731629</c:v>
                </c:pt>
                <c:pt idx="52">
                  <c:v>-598.3423720351202</c:v>
                </c:pt>
                <c:pt idx="53">
                  <c:v>-600.3826885066737</c:v>
                </c:pt>
                <c:pt idx="54">
                  <c:v>-602.351189494406</c:v>
                </c:pt>
                <c:pt idx="55">
                  <c:v>-604.250849311189</c:v>
                </c:pt>
                <c:pt idx="56">
                  <c:v>-606.0845109093206</c:v>
                </c:pt>
                <c:pt idx="57">
                  <c:v>-607.854892052601</c:v>
                </c:pt>
                <c:pt idx="58">
                  <c:v>-609.56459115717</c:v>
                </c:pt>
                <c:pt idx="59">
                  <c:v>-611.2160928278681</c:v>
                </c:pt>
                <c:pt idx="60">
                  <c:v>-612.8117731117744</c:v>
                </c:pt>
                <c:pt idx="61">
                  <c:v>-614.3539044886711</c:v>
                </c:pt>
                <c:pt idx="62">
                  <c:v>-615.8446606153577</c:v>
                </c:pt>
                <c:pt idx="63">
                  <c:v>-617.2861208386675</c:v>
                </c:pt>
                <c:pt idx="64">
                  <c:v>-618.6802744910234</c:v>
                </c:pt>
                <c:pt idx="65">
                  <c:v>-620.0290249804442</c:v>
                </c:pt>
                <c:pt idx="66">
                  <c:v>-621.3341936863144</c:v>
                </c:pt>
                <c:pt idx="67">
                  <c:v>-622.5975236711891</c:v>
                </c:pt>
                <c:pt idx="68">
                  <c:v>-623.820683217811</c:v>
                </c:pt>
                <c:pt idx="69">
                  <c:v>-625.0052692005264</c:v>
                </c:pt>
                <c:pt idx="70">
                  <c:v>-626.1528102990342</c:v>
                </c:pt>
                <c:pt idx="71">
                  <c:v>-627.2647700622985</c:v>
                </c:pt>
                <c:pt idx="72">
                  <c:v>-628.3425498299312</c:v>
                </c:pt>
                <c:pt idx="73">
                  <c:v>-629.3874915177292</c:v>
                </c:pt>
                <c:pt idx="74">
                  <c:v>-630.400880274152</c:v>
                </c:pt>
                <c:pt idx="75">
                  <c:v>-631.3839470134626</c:v>
                </c:pt>
                <c:pt idx="76">
                  <c:v>-632.3378708318633</c:v>
                </c:pt>
                <c:pt idx="77">
                  <c:v>-633.263781311769</c:v>
                </c:pt>
                <c:pt idx="78">
                  <c:v>-634.1627607195984</c:v>
                </c:pt>
                <c:pt idx="79">
                  <c:v>-635.0358461023934</c:v>
                </c:pt>
                <c:pt idx="80">
                  <c:v>-635.8840312874817</c:v>
                </c:pt>
                <c:pt idx="81">
                  <c:v>-636.7082687901857</c:v>
                </c:pt>
                <c:pt idx="82">
                  <c:v>-637.5094716338207</c:v>
                </c:pt>
                <c:pt idx="83">
                  <c:v>-638.2885150859429</c:v>
                </c:pt>
                <c:pt idx="84">
                  <c:v>-639.0462383150514</c:v>
                </c:pt>
                <c:pt idx="85">
                  <c:v>-639.783445971059</c:v>
                </c:pt>
                <c:pt idx="86">
                  <c:v>-640.5009096937488</c:v>
                </c:pt>
                <c:pt idx="87">
                  <c:v>-641.199369551883</c:v>
                </c:pt>
                <c:pt idx="88">
                  <c:v>-641.8795354169488</c:v>
                </c:pt>
                <c:pt idx="89">
                  <c:v>-642.5420882739054</c:v>
                </c:pt>
                <c:pt idx="90">
                  <c:v>-643.1876814724744</c:v>
                </c:pt>
                <c:pt idx="91">
                  <c:v>-643.8169419214529</c:v>
                </c:pt>
                <c:pt idx="92">
                  <c:v>-644.430471228763</c:v>
                </c:pt>
                <c:pt idx="93">
                  <c:v>-645.0288467900391</c:v>
                </c:pt>
                <c:pt idx="94">
                  <c:v>-645.6126228275604</c:v>
                </c:pt>
                <c:pt idx="95">
                  <c:v>-646.182331382683</c:v>
                </c:pt>
                <c:pt idx="96">
                  <c:v>-646.738483263275</c:v>
                </c:pt>
                <c:pt idx="97">
                  <c:v>-647.2815689485505</c:v>
                </c:pt>
                <c:pt idx="98">
                  <c:v>-647.812059453236</c:v>
                </c:pt>
                <c:pt idx="99">
                  <c:v>-648.3304071532024</c:v>
                </c:pt>
                <c:pt idx="100">
                  <c:v>-648.8370465737379</c:v>
                </c:pt>
                <c:pt idx="101">
                  <c:v>-649.3323951430633</c:v>
                </c:pt>
                <c:pt idx="102">
                  <c:v>-649.8168539119064</c:v>
                </c:pt>
                <c:pt idx="103">
                  <c:v>-650.290808241262</c:v>
                </c:pt>
                <c:pt idx="104">
                  <c:v>-650.7546284596028</c:v>
                </c:pt>
                <c:pt idx="105">
                  <c:v>-651.2086704909161</c:v>
                </c:pt>
                <c:pt idx="106">
                  <c:v>-651.6532764550502</c:v>
                </c:pt>
                <c:pt idx="107">
                  <c:v>-652.088775241522</c:v>
                </c:pt>
                <c:pt idx="108">
                  <c:v>-652.515483058088</c:v>
                </c:pt>
                <c:pt idx="109">
                  <c:v>-652.9337039552992</c:v>
                </c:pt>
                <c:pt idx="110">
                  <c:v>-653.3437303279716</c:v>
                </c:pt>
                <c:pt idx="111">
                  <c:v>-653.7458433947244</c:v>
                </c:pt>
                <c:pt idx="112">
                  <c:v>-654.1403136567895</c:v>
                </c:pt>
                <c:pt idx="113">
                  <c:v>-654.5274013365706</c:v>
                </c:pt>
                <c:pt idx="114">
                  <c:v>-654.9073567974264</c:v>
                </c:pt>
                <c:pt idx="115">
                  <c:v>-655.2804209450987</c:v>
                </c:pt>
                <c:pt idx="116">
                  <c:v>-655.6468256118533</c:v>
                </c:pt>
                <c:pt idx="117">
                  <c:v>-656.0067939240542</c:v>
                </c:pt>
                <c:pt idx="118">
                  <c:v>-656.360540653934</c:v>
                </c:pt>
                <c:pt idx="119">
                  <c:v>-656.708272556265</c:v>
                </c:pt>
              </c:numCache>
            </c:numRef>
          </c:yVal>
          <c:smooth val="0"/>
          <c:extLst xmlns:c16r2="http://schemas.microsoft.com/office/drawing/2015/06/chart">
            <c:ext xmlns:c16="http://schemas.microsoft.com/office/drawing/2014/chart" uri="{C3380CC4-5D6E-409C-BE32-E72D297353CC}">
              <c16:uniqueId val="{00000006-AC46-49FE-B4BE-CD9A77502BD5}"/>
            </c:ext>
          </c:extLst>
        </c:ser>
        <c:ser>
          <c:idx val="7"/>
          <c:order val="7"/>
          <c:tx>
            <c:strRef>
              <c:f>'Delta Graph Data'!$DI$1:$DP$1</c:f>
              <c:strCache>
                <c:ptCount val="1"/>
                <c:pt idx="0">
                  <c:v>Set 8</c:v>
                </c:pt>
              </c:strCache>
            </c:strRef>
          </c:tx>
          <c:spPr>
            <a:ln w="47625">
              <a:noFill/>
            </a:ln>
          </c:spPr>
          <c:marker>
            <c:symbol val="dot"/>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J$3:$DJ$122</c:f>
              <c:numCache>
                <c:formatCode>_(* #,##0_);_(* \(#,##0\);_(* "-"??_);_(@_)</c:formatCode>
                <c:ptCount val="120"/>
                <c:pt idx="0">
                  <c:v>0.0</c:v>
                </c:pt>
                <c:pt idx="1">
                  <c:v>0.0</c:v>
                </c:pt>
                <c:pt idx="2">
                  <c:v>-96.36171133092631</c:v>
                </c:pt>
                <c:pt idx="3">
                  <c:v>-138.1855524309904</c:v>
                </c:pt>
                <c:pt idx="4">
                  <c:v>-173.7457319865171</c:v>
                </c:pt>
                <c:pt idx="5">
                  <c:v>-204.2665056348766</c:v>
                </c:pt>
                <c:pt idx="6">
                  <c:v>-230.712249477696</c:v>
                </c:pt>
                <c:pt idx="7">
                  <c:v>-253.8431636628881</c:v>
                </c:pt>
                <c:pt idx="8">
                  <c:v>-274.2596084520769</c:v>
                </c:pt>
                <c:pt idx="9">
                  <c:v>-292.4367564772605</c:v>
                </c:pt>
                <c:pt idx="10">
                  <c:v>-308.7516766325098</c:v>
                </c:pt>
                <c:pt idx="11">
                  <c:v>-323.5045053605645</c:v>
                </c:pt>
                <c:pt idx="12">
                  <c:v>-336.9349987974092</c:v>
                </c:pt>
                <c:pt idx="13">
                  <c:v>-349.2354761899987</c:v>
                </c:pt>
                <c:pt idx="14">
                  <c:v>-360.5585344513917</c:v>
                </c:pt>
                <c:pt idx="15">
                  <c:v>-371.1057816079338</c:v>
                </c:pt>
                <c:pt idx="16">
                  <c:v>-380.9468429157932</c:v>
                </c:pt>
                <c:pt idx="17">
                  <c:v>-390.1605245784085</c:v>
                </c:pt>
                <c:pt idx="18">
                  <c:v>-398.812378696879</c:v>
                </c:pt>
                <c:pt idx="19">
                  <c:v>-406.9572160038733</c:v>
                </c:pt>
                <c:pt idx="20">
                  <c:v>-414.6412571405708</c:v>
                </c:pt>
                <c:pt idx="21">
                  <c:v>-421.90382670892</c:v>
                </c:pt>
                <c:pt idx="22">
                  <c:v>-428.7786883360531</c:v>
                </c:pt>
                <c:pt idx="23">
                  <c:v>-435.2950983276605</c:v>
                </c:pt>
                <c:pt idx="24">
                  <c:v>-441.4786386397136</c:v>
                </c:pt>
                <c:pt idx="25">
                  <c:v>-447.3518767115202</c:v>
                </c:pt>
                <c:pt idx="26">
                  <c:v>-452.934889382821</c:v>
                </c:pt>
                <c:pt idx="27">
                  <c:v>-458.2456758557855</c:v>
                </c:pt>
                <c:pt idx="28">
                  <c:v>-463.3006262056952</c:v>
                </c:pt>
                <c:pt idx="29">
                  <c:v>-468.1145966596705</c:v>
                </c:pt>
                <c:pt idx="30">
                  <c:v>-472.7011747095312</c:v>
                </c:pt>
                <c:pt idx="31">
                  <c:v>-477.0728561679789</c:v>
                </c:pt>
                <c:pt idx="32">
                  <c:v>-481.2411885825168</c:v>
                </c:pt>
                <c:pt idx="33">
                  <c:v>-485.2168884602505</c:v>
                </c:pt>
                <c:pt idx="34">
                  <c:v>-489.0099377284677</c:v>
                </c:pt>
                <c:pt idx="35">
                  <c:v>-492.6296636860497</c:v>
                </c:pt>
                <c:pt idx="36">
                  <c:v>-496.0848057892326</c:v>
                </c:pt>
                <c:pt idx="37">
                  <c:v>-499.3835719006526</c:v>
                </c:pt>
                <c:pt idx="38">
                  <c:v>-502.5336860711213</c:v>
                </c:pt>
                <c:pt idx="39">
                  <c:v>-505.5424294863187</c:v>
                </c:pt>
                <c:pt idx="40">
                  <c:v>-508.416675859611</c:v>
                </c:pt>
                <c:pt idx="41">
                  <c:v>-511.1629225313301</c:v>
                </c:pt>
                <c:pt idx="42">
                  <c:v>-513.7873175113685</c:v>
                </c:pt>
                <c:pt idx="43">
                  <c:v>-516.295683536942</c:v>
                </c:pt>
                <c:pt idx="44">
                  <c:v>-518.693539574179</c:v>
                </c:pt>
                <c:pt idx="45">
                  <c:v>-520.9861201707863</c:v>
                </c:pt>
                <c:pt idx="46">
                  <c:v>-523.1783929884331</c:v>
                </c:pt>
                <c:pt idx="47">
                  <c:v>-525.275074780082</c:v>
                </c:pt>
                <c:pt idx="48">
                  <c:v>-527.2806460274187</c:v>
                </c:pt>
                <c:pt idx="49">
                  <c:v>-529.1993644139584</c:v>
                </c:pt>
                <c:pt idx="50">
                  <c:v>-531.035277278152</c:v>
                </c:pt>
                <c:pt idx="51">
                  <c:v>-532.792233165601</c:v>
                </c:pt>
                <c:pt idx="52">
                  <c:v>-534.473892579597</c:v>
                </c:pt>
                <c:pt idx="53">
                  <c:v>-536.083738013331</c:v>
                </c:pt>
                <c:pt idx="54">
                  <c:v>-537.6250833345331</c:v>
                </c:pt>
                <c:pt idx="55">
                  <c:v>-539.101082581863</c:v>
                </c:pt>
                <c:pt idx="56">
                  <c:v>-540.5147382249415</c:v>
                </c:pt>
                <c:pt idx="57">
                  <c:v>-541.8689089327163</c:v>
                </c:pt>
                <c:pt idx="58">
                  <c:v>-543.1663168890684</c:v>
                </c:pt>
                <c:pt idx="59">
                  <c:v>-544.4095546902279</c:v>
                </c:pt>
                <c:pt idx="60">
                  <c:v>-545.601091854318</c:v>
                </c:pt>
                <c:pt idx="61">
                  <c:v>-546.743280970361</c:v>
                </c:pt>
                <c:pt idx="62">
                  <c:v>-547.8383635110296</c:v>
                </c:pt>
                <c:pt idx="63">
                  <c:v>-548.8884753314816</c:v>
                </c:pt>
                <c:pt idx="64">
                  <c:v>-549.8956518740229</c:v>
                </c:pt>
                <c:pt idx="65">
                  <c:v>-550.8618330972494</c:v>
                </c:pt>
                <c:pt idx="66">
                  <c:v>-551.788868146301</c:v>
                </c:pt>
                <c:pt idx="67">
                  <c:v>-552.6785197797366</c:v>
                </c:pt>
                <c:pt idx="68">
                  <c:v>-553.532468567264</c:v>
                </c:pt>
                <c:pt idx="69">
                  <c:v>-554.3523168716779</c:v>
                </c:pt>
                <c:pt idx="70">
                  <c:v>-555.1395926271435</c:v>
                </c:pt>
                <c:pt idx="71">
                  <c:v>-555.8957529254512</c:v>
                </c:pt>
                <c:pt idx="72">
                  <c:v>-556.6221874206784</c:v>
                </c:pt>
                <c:pt idx="73">
                  <c:v>-557.3202215624764</c:v>
                </c:pt>
                <c:pt idx="74">
                  <c:v>-557.9911196672034</c:v>
                </c:pt>
                <c:pt idx="75">
                  <c:v>-558.6360878355074</c:v>
                </c:pt>
                <c:pt idx="76">
                  <c:v>-559.2562767248928</c:v>
                </c:pt>
                <c:pt idx="77">
                  <c:v>-559.8527841847439</c:v>
                </c:pt>
                <c:pt idx="78">
                  <c:v>-560.4266577610064</c:v>
                </c:pt>
                <c:pt idx="79">
                  <c:v>-560.978897077684</c:v>
                </c:pt>
                <c:pt idx="80">
                  <c:v>-561.5104561011358</c:v>
                </c:pt>
                <c:pt idx="81">
                  <c:v>-562.0222452936464</c:v>
                </c:pt>
                <c:pt idx="82">
                  <c:v>-562.5151336616731</c:v>
                </c:pt>
                <c:pt idx="83">
                  <c:v>-562.9899507043701</c:v>
                </c:pt>
                <c:pt idx="84">
                  <c:v>-563.4474882673605</c:v>
                </c:pt>
                <c:pt idx="85">
                  <c:v>-563.8885023066735</c:v>
                </c:pt>
                <c:pt idx="86">
                  <c:v>-564.313714567288</c:v>
                </c:pt>
                <c:pt idx="87">
                  <c:v>-564.7238141806956</c:v>
                </c:pt>
                <c:pt idx="88">
                  <c:v>-565.1194591855296</c:v>
                </c:pt>
                <c:pt idx="89">
                  <c:v>-565.5012779749594</c:v>
                </c:pt>
                <c:pt idx="90">
                  <c:v>-565.8698706747563</c:v>
                </c:pt>
                <c:pt idx="91">
                  <c:v>-566.2258104553766</c:v>
                </c:pt>
                <c:pt idx="92">
                  <c:v>-566.5696447811714</c:v>
                </c:pt>
                <c:pt idx="93">
                  <c:v>-566.9018966001676</c:v>
                </c:pt>
                <c:pt idx="94">
                  <c:v>-567.223065476941</c:v>
                </c:pt>
                <c:pt idx="95">
                  <c:v>-567.5336286718993</c:v>
                </c:pt>
                <c:pt idx="96">
                  <c:v>-567.83404216899</c:v>
                </c:pt>
                <c:pt idx="97">
                  <c:v>-568.124741654934</c:v>
                </c:pt>
                <c:pt idx="98">
                  <c:v>-568.406143451923</c:v>
                </c:pt>
                <c:pt idx="99">
                  <c:v>-568.678645406388</c:v>
                </c:pt>
                <c:pt idx="100">
                  <c:v>-568.9426277356481</c:v>
                </c:pt>
                <c:pt idx="101">
                  <c:v>-569.1984538347642</c:v>
                </c:pt>
                <c:pt idx="102">
                  <c:v>-569.446471045372</c:v>
                </c:pt>
                <c:pt idx="103">
                  <c:v>-569.6870113883925</c:v>
                </c:pt>
                <c:pt idx="104">
                  <c:v>-569.9203922623055</c:v>
                </c:pt>
                <c:pt idx="105">
                  <c:v>-570.1469171087177</c:v>
                </c:pt>
                <c:pt idx="106">
                  <c:v>-570.3668760468171</c:v>
                </c:pt>
                <c:pt idx="107">
                  <c:v>-570.5805464779768</c:v>
                </c:pt>
                <c:pt idx="108">
                  <c:v>-570.7881936624035</c:v>
                </c:pt>
                <c:pt idx="109">
                  <c:v>-570.990071268625</c:v>
                </c:pt>
                <c:pt idx="110">
                  <c:v>-571.1864218975243</c:v>
                </c:pt>
                <c:pt idx="111">
                  <c:v>-571.3774775819511</c:v>
                </c:pt>
                <c:pt idx="112">
                  <c:v>-571.563460263129</c:v>
                </c:pt>
                <c:pt idx="113">
                  <c:v>-571.7445822449481</c:v>
                </c:pt>
                <c:pt idx="114">
                  <c:v>-571.921046627176</c:v>
                </c:pt>
                <c:pt idx="115">
                  <c:v>-572.093047718656</c:v>
                </c:pt>
                <c:pt idx="116">
                  <c:v>-572.2607714313345</c:v>
                </c:pt>
                <c:pt idx="117">
                  <c:v>-572.424395656152</c:v>
                </c:pt>
                <c:pt idx="118">
                  <c:v>-572.5840906215345</c:v>
                </c:pt>
                <c:pt idx="119">
                  <c:v>-572.7400192354394</c:v>
                </c:pt>
              </c:numCache>
            </c:numRef>
          </c:yVal>
          <c:smooth val="0"/>
          <c:extLst xmlns:c16r2="http://schemas.microsoft.com/office/drawing/2015/06/chart">
            <c:ext xmlns:c16="http://schemas.microsoft.com/office/drawing/2014/chart" uri="{C3380CC4-5D6E-409C-BE32-E72D297353CC}">
              <c16:uniqueId val="{00000007-AC46-49FE-B4BE-CD9A77502BD5}"/>
            </c:ext>
          </c:extLst>
        </c:ser>
        <c:ser>
          <c:idx val="8"/>
          <c:order val="8"/>
          <c:tx>
            <c:strRef>
              <c:f>'Delta Graph Data'!$DY$1:$EF$1</c:f>
              <c:strCache>
                <c:ptCount val="1"/>
                <c:pt idx="0">
                  <c:v>Set 9</c:v>
                </c:pt>
              </c:strCache>
            </c:strRef>
          </c:tx>
          <c:spPr>
            <a:ln w="47625">
              <a:noFill/>
            </a:ln>
          </c:spPr>
          <c:marker>
            <c:symbol val="dash"/>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DZ$3:$DZ$122</c:f>
              <c:numCache>
                <c:formatCode>_(* #,##0_);_(* \(#,##0\);_(* "-"??_);_(@_)</c:formatCode>
                <c:ptCount val="120"/>
                <c:pt idx="0">
                  <c:v>0.0</c:v>
                </c:pt>
                <c:pt idx="1">
                  <c:v>0.0</c:v>
                </c:pt>
                <c:pt idx="2">
                  <c:v>-96.3142677465476</c:v>
                </c:pt>
                <c:pt idx="3">
                  <c:v>-137.9659376722593</c:v>
                </c:pt>
                <c:pt idx="4">
                  <c:v>-173.2540247893376</c:v>
                </c:pt>
                <c:pt idx="5">
                  <c:v>-203.4251628395723</c:v>
                </c:pt>
                <c:pt idx="6">
                  <c:v>-229.4614606843461</c:v>
                </c:pt>
                <c:pt idx="7">
                  <c:v>-252.1371565342051</c:v>
                </c:pt>
                <c:pt idx="8">
                  <c:v>-272.0637264118959</c:v>
                </c:pt>
                <c:pt idx="9">
                  <c:v>-289.7251492099886</c:v>
                </c:pt>
                <c:pt idx="10">
                  <c:v>-305.5054762873006</c:v>
                </c:pt>
                <c:pt idx="11">
                  <c:v>-319.710387359868</c:v>
                </c:pt>
                <c:pt idx="12">
                  <c:v>-332.5840468811693</c:v>
                </c:pt>
                <c:pt idx="13">
                  <c:v>-344.3222878540801</c:v>
                </c:pt>
                <c:pt idx="14">
                  <c:v>-355.0805215268447</c:v>
                </c:pt>
                <c:pt idx="15">
                  <c:v>-365.0625934702184</c:v>
                </c:pt>
                <c:pt idx="16">
                  <c:v>-374.340121828027</c:v>
                </c:pt>
                <c:pt idx="17">
                  <c:v>-382.9932992192977</c:v>
                </c:pt>
                <c:pt idx="18">
                  <c:v>-391.0887741518382</c:v>
                </c:pt>
                <c:pt idx="19">
                  <c:v>-398.6822215142638</c:v>
                </c:pt>
                <c:pt idx="20">
                  <c:v>-405.8205484596656</c:v>
                </c:pt>
                <c:pt idx="21">
                  <c:v>-412.5436301051486</c:v>
                </c:pt>
                <c:pt idx="22">
                  <c:v>-418.8856762327596</c:v>
                </c:pt>
                <c:pt idx="23">
                  <c:v>-424.87630889313</c:v>
                </c:pt>
                <c:pt idx="24">
                  <c:v>-430.5414134410773</c:v>
                </c:pt>
                <c:pt idx="25">
                  <c:v>-435.9038119369507</c:v>
                </c:pt>
                <c:pt idx="26">
                  <c:v>-440.9837972103014</c:v>
                </c:pt>
                <c:pt idx="27">
                  <c:v>-445.7995533661633</c:v>
                </c:pt>
                <c:pt idx="28">
                  <c:v>-450.3676299366741</c:v>
                </c:pt>
                <c:pt idx="29">
                  <c:v>-454.7030213912913</c:v>
                </c:pt>
                <c:pt idx="30">
                  <c:v>-458.8194348395773</c:v>
                </c:pt>
                <c:pt idx="31">
                  <c:v>-462.7294693163858</c:v>
                </c:pt>
                <c:pt idx="32">
                  <c:v>-466.4447608215268</c:v>
                </c:pt>
                <c:pt idx="33">
                  <c:v>-469.9761007557281</c:v>
                </c:pt>
                <c:pt idx="34">
                  <c:v>-473.3335332949819</c:v>
                </c:pt>
                <c:pt idx="35">
                  <c:v>-476.5264360464923</c:v>
                </c:pt>
                <c:pt idx="36">
                  <c:v>-479.5635873947614</c:v>
                </c:pt>
                <c:pt idx="37">
                  <c:v>-482.4532232150523</c:v>
                </c:pt>
                <c:pt idx="38">
                  <c:v>-485.20308505914</c:v>
                </c:pt>
                <c:pt idx="39">
                  <c:v>-487.820461470088</c:v>
                </c:pt>
                <c:pt idx="40">
                  <c:v>-490.3122237251482</c:v>
                </c:pt>
                <c:pt idx="41">
                  <c:v>-492.684857279106</c:v>
                </c:pt>
                <c:pt idx="42">
                  <c:v>-494.9444891521998</c:v>
                </c:pt>
                <c:pt idx="43">
                  <c:v>-497.0969123383038</c:v>
                </c:pt>
                <c:pt idx="44">
                  <c:v>-499.1476076654871</c:v>
                </c:pt>
                <c:pt idx="45">
                  <c:v>-501.1017635164571</c:v>
                </c:pt>
                <c:pt idx="46">
                  <c:v>-502.9642937374992</c:v>
                </c:pt>
                <c:pt idx="47">
                  <c:v>-504.7398539995883</c:v>
                </c:pt>
                <c:pt idx="48">
                  <c:v>-506.4328568254496</c:v>
                </c:pt>
                <c:pt idx="49">
                  <c:v>-508.047485456169</c:v>
                </c:pt>
                <c:pt idx="50">
                  <c:v>-509.5877066997928</c:v>
                </c:pt>
                <c:pt idx="51">
                  <c:v>-511.0572828786462</c:v>
                </c:pt>
                <c:pt idx="52">
                  <c:v>-512.459782973241</c:v>
                </c:pt>
                <c:pt idx="53">
                  <c:v>-513.7985930436235</c:v>
                </c:pt>
                <c:pt idx="54">
                  <c:v>-515.0769259977384</c:v>
                </c:pt>
                <c:pt idx="55">
                  <c:v>-516.297830764568</c:v>
                </c:pt>
                <c:pt idx="56">
                  <c:v>-517.4642009222979</c:v>
                </c:pt>
                <c:pt idx="57">
                  <c:v>-518.5787828254033</c:v>
                </c:pt>
                <c:pt idx="58">
                  <c:v>-519.644183268396</c:v>
                </c:pt>
                <c:pt idx="59">
                  <c:v>-520.6628767200782</c:v>
                </c:pt>
                <c:pt idx="60">
                  <c:v>-521.6372121579026</c:v>
                </c:pt>
                <c:pt idx="61">
                  <c:v>-522.5694195292453</c:v>
                </c:pt>
                <c:pt idx="62">
                  <c:v>-523.4616158635453</c:v>
                </c:pt>
                <c:pt idx="63">
                  <c:v>-524.3158110573931</c:v>
                </c:pt>
                <c:pt idx="64">
                  <c:v>-525.1339133520887</c:v>
                </c:pt>
                <c:pt idx="65">
                  <c:v>-525.9177345222706</c:v>
                </c:pt>
                <c:pt idx="66">
                  <c:v>-526.6689947923514</c:v>
                </c:pt>
                <c:pt idx="67">
                  <c:v>-527.3893274961991</c:v>
                </c:pt>
                <c:pt idx="68">
                  <c:v>-528.0802834945604</c:v>
                </c:pt>
                <c:pt idx="69">
                  <c:v>-528.7433353639535</c:v>
                </c:pt>
                <c:pt idx="70">
                  <c:v>-529.37988136895</c:v>
                </c:pt>
                <c:pt idx="71">
                  <c:v>-529.991249230272</c:v>
                </c:pt>
                <c:pt idx="72">
                  <c:v>-530.5786996993191</c:v>
                </c:pt>
                <c:pt idx="73">
                  <c:v>-531.143429949465</c:v>
                </c:pt>
                <c:pt idx="74">
                  <c:v>-531.6865767939414</c:v>
                </c:pt>
                <c:pt idx="75">
                  <c:v>-532.2092197395104</c:v>
                </c:pt>
                <c:pt idx="76">
                  <c:v>-532.7123838842854</c:v>
                </c:pt>
                <c:pt idx="77">
                  <c:v>-533.197042668089</c:v>
                </c:pt>
                <c:pt idx="78">
                  <c:v>-533.6641204829151</c:v>
                </c:pt>
                <c:pt idx="79">
                  <c:v>-534.114495150734</c:v>
                </c:pt>
                <c:pt idx="80">
                  <c:v>-534.5490002755032</c:v>
                </c:pt>
                <c:pt idx="81">
                  <c:v>-534.9684274758364</c:v>
                </c:pt>
                <c:pt idx="82">
                  <c:v>-535.3735285045768</c:v>
                </c:pt>
                <c:pt idx="83">
                  <c:v>-535.765017260859</c:v>
                </c:pt>
                <c:pt idx="84">
                  <c:v>-536.1435717004097</c:v>
                </c:pt>
                <c:pt idx="85">
                  <c:v>-536.509835649078</c:v>
                </c:pt>
                <c:pt idx="86">
                  <c:v>-536.8644205246672</c:v>
                </c:pt>
                <c:pt idx="87">
                  <c:v>-537.2079069716895</c:v>
                </c:pt>
                <c:pt idx="88">
                  <c:v>-537.5408464134014</c:v>
                </c:pt>
                <c:pt idx="89">
                  <c:v>-537.8637625254814</c:v>
                </c:pt>
                <c:pt idx="90">
                  <c:v>-538.1771526351986</c:v>
                </c:pt>
                <c:pt idx="91">
                  <c:v>-538.4814890499038</c:v>
                </c:pt>
                <c:pt idx="92">
                  <c:v>-538.7772203184104</c:v>
                </c:pt>
                <c:pt idx="93">
                  <c:v>-539.0647724287155</c:v>
                </c:pt>
                <c:pt idx="94">
                  <c:v>-539.34454994509</c:v>
                </c:pt>
                <c:pt idx="95">
                  <c:v>-539.616937088027</c:v>
                </c:pt>
                <c:pt idx="96">
                  <c:v>-539.8822987593734</c:v>
                </c:pt>
                <c:pt idx="97">
                  <c:v>-540.1409815159168</c:v>
                </c:pt>
                <c:pt idx="98">
                  <c:v>-540.3933144937473</c:v>
                </c:pt>
                <c:pt idx="99">
                  <c:v>-540.6396102859458</c:v>
                </c:pt>
                <c:pt idx="100">
                  <c:v>-540.8801657760378</c:v>
                </c:pt>
                <c:pt idx="101">
                  <c:v>-541.1152629292844</c:v>
                </c:pt>
                <c:pt idx="102">
                  <c:v>-541.345169544198</c:v>
                </c:pt>
                <c:pt idx="103">
                  <c:v>-541.57013996589</c:v>
                </c:pt>
                <c:pt idx="104">
                  <c:v>-541.7904157637312</c:v>
                </c:pt>
                <c:pt idx="105">
                  <c:v>-542.0062263744932</c:v>
                </c:pt>
                <c:pt idx="106">
                  <c:v>-542.2177897132788</c:v>
                </c:pt>
                <c:pt idx="107">
                  <c:v>-542.4253127534829</c:v>
                </c:pt>
                <c:pt idx="108">
                  <c:v>-542.628992077593</c:v>
                </c:pt>
                <c:pt idx="109">
                  <c:v>-542.8290144001074</c:v>
                </c:pt>
                <c:pt idx="110">
                  <c:v>-543.0255570641274</c:v>
                </c:pt>
                <c:pt idx="111">
                  <c:v>-543.218788512844</c:v>
                </c:pt>
                <c:pt idx="112">
                  <c:v>-543.408868737326</c:v>
                </c:pt>
                <c:pt idx="113">
                  <c:v>-543.5959497016265</c:v>
                </c:pt>
                <c:pt idx="114">
                  <c:v>-543.7801757464485</c:v>
                </c:pt>
                <c:pt idx="115">
                  <c:v>-543.9616839725859</c:v>
                </c:pt>
                <c:pt idx="116">
                  <c:v>-544.1406046047879</c:v>
                </c:pt>
                <c:pt idx="117">
                  <c:v>-544.3170613375514</c:v>
                </c:pt>
                <c:pt idx="118">
                  <c:v>-544.4911716631985</c:v>
                </c:pt>
                <c:pt idx="119">
                  <c:v>-544.6630471836029</c:v>
                </c:pt>
              </c:numCache>
            </c:numRef>
          </c:yVal>
          <c:smooth val="0"/>
          <c:extLst xmlns:c16r2="http://schemas.microsoft.com/office/drawing/2015/06/chart">
            <c:ext xmlns:c16="http://schemas.microsoft.com/office/drawing/2014/chart" uri="{C3380CC4-5D6E-409C-BE32-E72D297353CC}">
              <c16:uniqueId val="{00000008-AC46-49FE-B4BE-CD9A77502BD5}"/>
            </c:ext>
          </c:extLst>
        </c:ser>
        <c:ser>
          <c:idx val="9"/>
          <c:order val="9"/>
          <c:tx>
            <c:strRef>
              <c:f>'Delta Graph Data'!$EO$1:$EV$1</c:f>
              <c:strCache>
                <c:ptCount val="1"/>
                <c:pt idx="0">
                  <c:v>Set 10</c:v>
                </c:pt>
              </c:strCache>
            </c:strRef>
          </c:tx>
          <c:spPr>
            <a:ln w="47625">
              <a:noFill/>
            </a:ln>
          </c:spPr>
          <c:marker>
            <c:symbol val="diamond"/>
            <c:size val="2"/>
          </c:marker>
          <c:xVal>
            <c:numRef>
              <c:f>'Delta Graph Data'!$A$3:$A$122</c:f>
              <c:numCache>
                <c:formatCode>_(* #,##0_);_(* \(#,##0\);_(* "-"??_);_(@_)</c:formatCode>
                <c:ptCount val="120"/>
                <c:pt idx="0">
                  <c:v>2016.0</c:v>
                </c:pt>
                <c:pt idx="1">
                  <c:v>2016.083333333333</c:v>
                </c:pt>
                <c:pt idx="2">
                  <c:v>2016.166666666667</c:v>
                </c:pt>
                <c:pt idx="3">
                  <c:v>2016.25</c:v>
                </c:pt>
                <c:pt idx="4">
                  <c:v>2016.333333333333</c:v>
                </c:pt>
                <c:pt idx="5">
                  <c:v>2016.416666666666</c:v>
                </c:pt>
                <c:pt idx="6">
                  <c:v>2016.5</c:v>
                </c:pt>
                <c:pt idx="7">
                  <c:v>2016.583333333333</c:v>
                </c:pt>
                <c:pt idx="8">
                  <c:v>2016.666666666666</c:v>
                </c:pt>
                <c:pt idx="9">
                  <c:v>2016.75</c:v>
                </c:pt>
                <c:pt idx="10">
                  <c:v>2016.833333333333</c:v>
                </c:pt>
                <c:pt idx="11">
                  <c:v>2016.916666666666</c:v>
                </c:pt>
                <c:pt idx="12">
                  <c:v>2017.0</c:v>
                </c:pt>
                <c:pt idx="13">
                  <c:v>2017.083333333331</c:v>
                </c:pt>
                <c:pt idx="14">
                  <c:v>2017.166666666666</c:v>
                </c:pt>
                <c:pt idx="15">
                  <c:v>2017.25</c:v>
                </c:pt>
                <c:pt idx="16">
                  <c:v>2017.333333333331</c:v>
                </c:pt>
                <c:pt idx="17">
                  <c:v>2017.416666666665</c:v>
                </c:pt>
                <c:pt idx="18">
                  <c:v>2017.5</c:v>
                </c:pt>
                <c:pt idx="19">
                  <c:v>2017.583333333331</c:v>
                </c:pt>
                <c:pt idx="20">
                  <c:v>2017.666666666665</c:v>
                </c:pt>
                <c:pt idx="21">
                  <c:v>2017.749999999998</c:v>
                </c:pt>
                <c:pt idx="22">
                  <c:v>2017.833333333331</c:v>
                </c:pt>
                <c:pt idx="23">
                  <c:v>2017.916666666665</c:v>
                </c:pt>
                <c:pt idx="24">
                  <c:v>2017.999999999998</c:v>
                </c:pt>
                <c:pt idx="25">
                  <c:v>2018.083333333331</c:v>
                </c:pt>
                <c:pt idx="26">
                  <c:v>2018.166666666665</c:v>
                </c:pt>
                <c:pt idx="27">
                  <c:v>2018.249999999998</c:v>
                </c:pt>
                <c:pt idx="28">
                  <c:v>2018.333333333331</c:v>
                </c:pt>
                <c:pt idx="29">
                  <c:v>2018.416666666664</c:v>
                </c:pt>
                <c:pt idx="30">
                  <c:v>2018.499999999998</c:v>
                </c:pt>
                <c:pt idx="31">
                  <c:v>2018.583333333331</c:v>
                </c:pt>
                <c:pt idx="32">
                  <c:v>2018.666666666664</c:v>
                </c:pt>
                <c:pt idx="33">
                  <c:v>2018.749999999997</c:v>
                </c:pt>
                <c:pt idx="34">
                  <c:v>2018.833333333331</c:v>
                </c:pt>
                <c:pt idx="35">
                  <c:v>2018.916666666664</c:v>
                </c:pt>
                <c:pt idx="36">
                  <c:v>2018.999999999997</c:v>
                </c:pt>
                <c:pt idx="37">
                  <c:v>2019.083333333331</c:v>
                </c:pt>
                <c:pt idx="38">
                  <c:v>2019.166666666664</c:v>
                </c:pt>
                <c:pt idx="39">
                  <c:v>2019.249999999997</c:v>
                </c:pt>
                <c:pt idx="40">
                  <c:v>2019.33333333333</c:v>
                </c:pt>
                <c:pt idx="41">
                  <c:v>2019.416666666664</c:v>
                </c:pt>
                <c:pt idx="42">
                  <c:v>2019.499999999997</c:v>
                </c:pt>
                <c:pt idx="43">
                  <c:v>2019.58333333333</c:v>
                </c:pt>
                <c:pt idx="44">
                  <c:v>2019.666666666663</c:v>
                </c:pt>
                <c:pt idx="45">
                  <c:v>2019.749999999997</c:v>
                </c:pt>
                <c:pt idx="46">
                  <c:v>2019.83333333333</c:v>
                </c:pt>
                <c:pt idx="47">
                  <c:v>2019.916666666663</c:v>
                </c:pt>
                <c:pt idx="48">
                  <c:v>2019.999999999996</c:v>
                </c:pt>
                <c:pt idx="49">
                  <c:v>2020.08333333333</c:v>
                </c:pt>
                <c:pt idx="50">
                  <c:v>2020.166666666663</c:v>
                </c:pt>
                <c:pt idx="51">
                  <c:v>2020.249999999996</c:v>
                </c:pt>
                <c:pt idx="52">
                  <c:v>2020.333333333328</c:v>
                </c:pt>
                <c:pt idx="53">
                  <c:v>2020.416666666663</c:v>
                </c:pt>
                <c:pt idx="54">
                  <c:v>2020.499999999996</c:v>
                </c:pt>
                <c:pt idx="55">
                  <c:v>2020.583333333328</c:v>
                </c:pt>
                <c:pt idx="56">
                  <c:v>2020.666666666662</c:v>
                </c:pt>
                <c:pt idx="57">
                  <c:v>2020.749999999996</c:v>
                </c:pt>
                <c:pt idx="58">
                  <c:v>2020.833333333328</c:v>
                </c:pt>
                <c:pt idx="59">
                  <c:v>2020.916666666662</c:v>
                </c:pt>
                <c:pt idx="60">
                  <c:v>2020.999999999995</c:v>
                </c:pt>
                <c:pt idx="61">
                  <c:v>2021.083333333328</c:v>
                </c:pt>
                <c:pt idx="62">
                  <c:v>2021.166666666662</c:v>
                </c:pt>
                <c:pt idx="63">
                  <c:v>2021.249999999995</c:v>
                </c:pt>
                <c:pt idx="64">
                  <c:v>2021.333333333328</c:v>
                </c:pt>
                <c:pt idx="65">
                  <c:v>2021.416666666662</c:v>
                </c:pt>
                <c:pt idx="66">
                  <c:v>2021.499999999995</c:v>
                </c:pt>
                <c:pt idx="67">
                  <c:v>2021.583333333328</c:v>
                </c:pt>
                <c:pt idx="68">
                  <c:v>2021.666666666662</c:v>
                </c:pt>
                <c:pt idx="69">
                  <c:v>2021.749999999995</c:v>
                </c:pt>
                <c:pt idx="70">
                  <c:v>2021.833333333328</c:v>
                </c:pt>
                <c:pt idx="71">
                  <c:v>2021.916666666661</c:v>
                </c:pt>
                <c:pt idx="72">
                  <c:v>2021.999999999995</c:v>
                </c:pt>
                <c:pt idx="73">
                  <c:v>2022.083333333328</c:v>
                </c:pt>
                <c:pt idx="74">
                  <c:v>2022.166666666661</c:v>
                </c:pt>
                <c:pt idx="75">
                  <c:v>2022.249999999994</c:v>
                </c:pt>
                <c:pt idx="76">
                  <c:v>2022.333333333328</c:v>
                </c:pt>
                <c:pt idx="77">
                  <c:v>2022.416666666661</c:v>
                </c:pt>
                <c:pt idx="78">
                  <c:v>2022.499999999994</c:v>
                </c:pt>
                <c:pt idx="79">
                  <c:v>2022.583333333326</c:v>
                </c:pt>
                <c:pt idx="80">
                  <c:v>2022.666666666661</c:v>
                </c:pt>
                <c:pt idx="81">
                  <c:v>2022.749999999994</c:v>
                </c:pt>
                <c:pt idx="82">
                  <c:v>2022.833333333326</c:v>
                </c:pt>
                <c:pt idx="83">
                  <c:v>2022.91666666666</c:v>
                </c:pt>
                <c:pt idx="84">
                  <c:v>2022.999999999994</c:v>
                </c:pt>
                <c:pt idx="85">
                  <c:v>2023.083333333326</c:v>
                </c:pt>
                <c:pt idx="86">
                  <c:v>2023.16666666666</c:v>
                </c:pt>
                <c:pt idx="87">
                  <c:v>2023.249999999993</c:v>
                </c:pt>
                <c:pt idx="88">
                  <c:v>2023.333333333326</c:v>
                </c:pt>
                <c:pt idx="89">
                  <c:v>2023.41666666666</c:v>
                </c:pt>
                <c:pt idx="90">
                  <c:v>2023.499999999993</c:v>
                </c:pt>
                <c:pt idx="91">
                  <c:v>2023.583333333326</c:v>
                </c:pt>
                <c:pt idx="92">
                  <c:v>2023.66666666666</c:v>
                </c:pt>
                <c:pt idx="93">
                  <c:v>2023.749999999993</c:v>
                </c:pt>
                <c:pt idx="94">
                  <c:v>2023.833333333326</c:v>
                </c:pt>
                <c:pt idx="95">
                  <c:v>2023.91666666666</c:v>
                </c:pt>
                <c:pt idx="96">
                  <c:v>2023.999999999993</c:v>
                </c:pt>
                <c:pt idx="97">
                  <c:v>2024.083333333326</c:v>
                </c:pt>
                <c:pt idx="98">
                  <c:v>2024.16666666666</c:v>
                </c:pt>
                <c:pt idx="99">
                  <c:v>2024.249999999992</c:v>
                </c:pt>
                <c:pt idx="100">
                  <c:v>2024.333333333326</c:v>
                </c:pt>
                <c:pt idx="101">
                  <c:v>2024.41666666666</c:v>
                </c:pt>
                <c:pt idx="102">
                  <c:v>2024.499999999992</c:v>
                </c:pt>
                <c:pt idx="103">
                  <c:v>2024.583333333326</c:v>
                </c:pt>
                <c:pt idx="104">
                  <c:v>2024.66666666666</c:v>
                </c:pt>
                <c:pt idx="105">
                  <c:v>2024.749999999992</c:v>
                </c:pt>
                <c:pt idx="106">
                  <c:v>2024.833333333325</c:v>
                </c:pt>
                <c:pt idx="107">
                  <c:v>2024.91666666666</c:v>
                </c:pt>
                <c:pt idx="108">
                  <c:v>2024.999999999992</c:v>
                </c:pt>
                <c:pt idx="109">
                  <c:v>2025.083333333325</c:v>
                </c:pt>
                <c:pt idx="110">
                  <c:v>2025.166666666658</c:v>
                </c:pt>
                <c:pt idx="111">
                  <c:v>2025.249999999992</c:v>
                </c:pt>
                <c:pt idx="112">
                  <c:v>2025.333333333325</c:v>
                </c:pt>
                <c:pt idx="113">
                  <c:v>2025.416666666658</c:v>
                </c:pt>
                <c:pt idx="114">
                  <c:v>2025.499999999991</c:v>
                </c:pt>
                <c:pt idx="115">
                  <c:v>2025.583333333325</c:v>
                </c:pt>
                <c:pt idx="116">
                  <c:v>2025.666666666658</c:v>
                </c:pt>
                <c:pt idx="117">
                  <c:v>2025.749999999991</c:v>
                </c:pt>
                <c:pt idx="118">
                  <c:v>2025.833333333323</c:v>
                </c:pt>
                <c:pt idx="119">
                  <c:v>2025.916666666658</c:v>
                </c:pt>
              </c:numCache>
            </c:numRef>
          </c:xVal>
          <c:yVal>
            <c:numRef>
              <c:f>'Delta Graph Data'!$EP$3:$EP$122</c:f>
              <c:numCache>
                <c:formatCode>_(* #,##0_);_(* \(#,##0\);_(* "-"??_);_(@_)</c:formatCode>
                <c:ptCount val="120"/>
                <c:pt idx="0">
                  <c:v>0.0</c:v>
                </c:pt>
                <c:pt idx="1">
                  <c:v>0.0</c:v>
                </c:pt>
                <c:pt idx="2">
                  <c:v>-144.6647581274665</c:v>
                </c:pt>
                <c:pt idx="3">
                  <c:v>-214.2462008310322</c:v>
                </c:pt>
                <c:pt idx="4">
                  <c:v>-274.4599993099546</c:v>
                </c:pt>
                <c:pt idx="5">
                  <c:v>-327.0293129697819</c:v>
                </c:pt>
                <c:pt idx="6">
                  <c:v>-373.318584056302</c:v>
                </c:pt>
                <c:pt idx="7">
                  <c:v>-414.41026571783</c:v>
                </c:pt>
                <c:pt idx="8">
                  <c:v>-451.1656118234241</c:v>
                </c:pt>
                <c:pt idx="9">
                  <c:v>-484.272218944061</c:v>
                </c:pt>
                <c:pt idx="10">
                  <c:v>-514.281213305112</c:v>
                </c:pt>
                <c:pt idx="11">
                  <c:v>-541.6363458426276</c:v>
                </c:pt>
                <c:pt idx="12">
                  <c:v>-566.6967634622051</c:v>
                </c:pt>
                <c:pt idx="13">
                  <c:v>-589.754837868132</c:v>
                </c:pt>
                <c:pt idx="14">
                  <c:v>-611.0444333134656</c:v>
                </c:pt>
                <c:pt idx="15">
                  <c:v>-630.9287093026505</c:v>
                </c:pt>
                <c:pt idx="16">
                  <c:v>-649.4991738410901</c:v>
                </c:pt>
                <c:pt idx="17">
                  <c:v>-666.8815385088747</c:v>
                </c:pt>
                <c:pt idx="18">
                  <c:v>-683.1830304940958</c:v>
                </c:pt>
                <c:pt idx="19">
                  <c:v>-698.4956500012922</c:v>
                </c:pt>
                <c:pt idx="20">
                  <c:v>-712.899035577131</c:v>
                </c:pt>
                <c:pt idx="21">
                  <c:v>-726.4627328738784</c:v>
                </c:pt>
                <c:pt idx="22">
                  <c:v>-739.2479939179831</c:v>
                </c:pt>
                <c:pt idx="23">
                  <c:v>-751.3092075568201</c:v>
                </c:pt>
                <c:pt idx="24">
                  <c:v>-762.6950399644483</c:v>
                </c:pt>
                <c:pt idx="25">
                  <c:v>-773.4493470174202</c:v>
                </c:pt>
                <c:pt idx="26">
                  <c:v>-783.6119069881025</c:v>
                </c:pt>
                <c:pt idx="27">
                  <c:v>-793.219001263875</c:v>
                </c:pt>
                <c:pt idx="28">
                  <c:v>-802.3041926198784</c:v>
                </c:pt>
                <c:pt idx="29">
                  <c:v>-810.8982898442554</c:v>
                </c:pt>
                <c:pt idx="30">
                  <c:v>-819.029779774355</c:v>
                </c:pt>
                <c:pt idx="31">
                  <c:v>-826.7250987090301</c:v>
                </c:pt>
                <c:pt idx="32">
                  <c:v>-834.0088568350766</c:v>
                </c:pt>
                <c:pt idx="33">
                  <c:v>-840.9040260002729</c:v>
                </c:pt>
                <c:pt idx="34">
                  <c:v>-847.4320981210097</c:v>
                </c:pt>
                <c:pt idx="35">
                  <c:v>-853.6132199610147</c:v>
                </c:pt>
                <c:pt idx="36">
                  <c:v>-859.4663088060329</c:v>
                </c:pt>
                <c:pt idx="37">
                  <c:v>-865.0091526106552</c:v>
                </c:pt>
                <c:pt idx="38">
                  <c:v>-870.258497448689</c:v>
                </c:pt>
                <c:pt idx="39">
                  <c:v>-875.2301245144263</c:v>
                </c:pt>
                <c:pt idx="40">
                  <c:v>-879.9389184453321</c:v>
                </c:pt>
                <c:pt idx="41">
                  <c:v>-884.3989289357044</c:v>
                </c:pt>
                <c:pt idx="42">
                  <c:v>-888.6234255009184</c:v>
                </c:pt>
                <c:pt idx="43">
                  <c:v>-892.6249472800337</c:v>
                </c:pt>
                <c:pt idx="44">
                  <c:v>-896.4153484309427</c:v>
                </c:pt>
                <c:pt idx="45">
                  <c:v>-900.0058397167958</c:v>
                </c:pt>
                <c:pt idx="46">
                  <c:v>-903.4070267748314</c:v>
                </c:pt>
                <c:pt idx="47">
                  <c:v>-906.628945472541</c:v>
                </c:pt>
                <c:pt idx="48">
                  <c:v>-909.6810946864352</c:v>
                </c:pt>
                <c:pt idx="49">
                  <c:v>-912.5724667827291</c:v>
                </c:pt>
                <c:pt idx="50">
                  <c:v>-915.3115760361106</c:v>
                </c:pt>
                <c:pt idx="51">
                  <c:v>-917.9064851850624</c:v>
                </c:pt>
                <c:pt idx="52">
                  <c:v>-920.3648302952643</c:v>
                </c:pt>
                <c:pt idx="53">
                  <c:v>-922.693844077425</c:v>
                </c:pt>
                <c:pt idx="54">
                  <c:v>-924.9003777880861</c:v>
                </c:pt>
                <c:pt idx="55">
                  <c:v>-926.9909218245142</c:v>
                </c:pt>
                <c:pt idx="56">
                  <c:v>-928.9716251115226</c:v>
                </c:pt>
                <c:pt idx="57">
                  <c:v>-930.8483133690315</c:v>
                </c:pt>
                <c:pt idx="58">
                  <c:v>-932.6265063380197</c:v>
                </c:pt>
                <c:pt idx="59">
                  <c:v>-934.311434035837</c:v>
                </c:pt>
                <c:pt idx="60">
                  <c:v>-935.9080521044814</c:v>
                </c:pt>
                <c:pt idx="61">
                  <c:v>-937.4210563102379</c:v>
                </c:pt>
                <c:pt idx="62">
                  <c:v>-938.8548962475905</c:v>
                </c:pt>
                <c:pt idx="63">
                  <c:v>-940.213788296315</c:v>
                </c:pt>
                <c:pt idx="64">
                  <c:v>-941.5017278766466</c:v>
                </c:pt>
                <c:pt idx="65">
                  <c:v>-942.7225010440524</c:v>
                </c:pt>
                <c:pt idx="66">
                  <c:v>-943.8796954621357</c:v>
                </c:pt>
                <c:pt idx="67">
                  <c:v>-944.9767107893858</c:v>
                </c:pt>
                <c:pt idx="68">
                  <c:v>-946.0167685134293</c:v>
                </c:pt>
                <c:pt idx="69">
                  <c:v>-947.0029212631852</c:v>
                </c:pt>
                <c:pt idx="70">
                  <c:v>-947.9380616290726</c:v>
                </c:pt>
                <c:pt idx="71">
                  <c:v>-948.8249305173306</c:v>
                </c:pt>
                <c:pt idx="72">
                  <c:v>-949.6661250649908</c:v>
                </c:pt>
                <c:pt idx="73">
                  <c:v>-950.4641061389108</c:v>
                </c:pt>
                <c:pt idx="74">
                  <c:v>-951.221205441543</c:v>
                </c:pt>
                <c:pt idx="75">
                  <c:v>-951.9396322447938</c:v>
                </c:pt>
                <c:pt idx="76">
                  <c:v>-952.6214797716606</c:v>
                </c:pt>
                <c:pt idx="77">
                  <c:v>-953.268731244659</c:v>
                </c:pt>
                <c:pt idx="78">
                  <c:v>-953.8832656186931</c:v>
                </c:pt>
                <c:pt idx="79">
                  <c:v>-954.4668630151424</c:v>
                </c:pt>
                <c:pt idx="80">
                  <c:v>-955.0212098729224</c:v>
                </c:pt>
                <c:pt idx="81">
                  <c:v>-955.5479038314724</c:v>
                </c:pt>
                <c:pt idx="82">
                  <c:v>-956.048458359597</c:v>
                </c:pt>
                <c:pt idx="83">
                  <c:v>-956.5243071437871</c:v>
                </c:pt>
                <c:pt idx="84">
                  <c:v>-956.9768082484297</c:v>
                </c:pt>
                <c:pt idx="85">
                  <c:v>-957.4072480597082</c:v>
                </c:pt>
                <c:pt idx="86">
                  <c:v>-957.8168450247613</c:v>
                </c:pt>
                <c:pt idx="87">
                  <c:v>-958.2067531965002</c:v>
                </c:pt>
                <c:pt idx="88">
                  <c:v>-958.5780655943965</c:v>
                </c:pt>
                <c:pt idx="89">
                  <c:v>-958.9318173906213</c:v>
                </c:pt>
                <c:pt idx="90">
                  <c:v>-959.2689889309112</c:v>
                </c:pt>
                <c:pt idx="91">
                  <c:v>-959.5905085980776</c:v>
                </c:pt>
                <c:pt idx="92">
                  <c:v>-959.8972555272849</c:v>
                </c:pt>
                <c:pt idx="93">
                  <c:v>-960.1900621799725</c:v>
                </c:pt>
                <c:pt idx="94">
                  <c:v>-960.469716783902</c:v>
                </c:pt>
                <c:pt idx="95">
                  <c:v>-960.736965646829</c:v>
                </c:pt>
                <c:pt idx="96">
                  <c:v>-960.9925153492441</c:v>
                </c:pt>
                <c:pt idx="97">
                  <c:v>-961.2370348238983</c:v>
                </c:pt>
                <c:pt idx="98">
                  <c:v>-961.471157326334</c:v>
                </c:pt>
                <c:pt idx="99">
                  <c:v>-961.6954823035705</c:v>
                </c:pt>
                <c:pt idx="100">
                  <c:v>-961.9105771651302</c:v>
                </c:pt>
                <c:pt idx="101">
                  <c:v>-962.1169789620907</c:v>
                </c:pt>
                <c:pt idx="102">
                  <c:v>-962.3151959785463</c:v>
                </c:pt>
                <c:pt idx="103">
                  <c:v>-962.505709240337</c:v>
                </c:pt>
                <c:pt idx="104">
                  <c:v>-962.688973945064</c:v>
                </c:pt>
                <c:pt idx="105">
                  <c:v>-962.8654208175424</c:v>
                </c:pt>
                <c:pt idx="106">
                  <c:v>-963.035457394668</c:v>
                </c:pt>
                <c:pt idx="107">
                  <c:v>-963.199469243322</c:v>
                </c:pt>
                <c:pt idx="108">
                  <c:v>-963.3578211145771</c:v>
                </c:pt>
                <c:pt idx="109">
                  <c:v>-963.5108580377855</c:v>
                </c:pt>
                <c:pt idx="110">
                  <c:v>-963.6589063574865</c:v>
                </c:pt>
                <c:pt idx="111">
                  <c:v>-963.8022747163632</c:v>
                </c:pt>
                <c:pt idx="112">
                  <c:v>-963.9412549865374</c:v>
                </c:pt>
                <c:pt idx="113">
                  <c:v>-964.0761231525244</c:v>
                </c:pt>
                <c:pt idx="114">
                  <c:v>-964.2071401478242</c:v>
                </c:pt>
                <c:pt idx="115">
                  <c:v>-964.334552647917</c:v>
                </c:pt>
                <c:pt idx="116">
                  <c:v>-964.4585938217629</c:v>
                </c:pt>
                <c:pt idx="117">
                  <c:v>-964.5794840438835</c:v>
                </c:pt>
                <c:pt idx="118">
                  <c:v>-964.697431569446</c:v>
                </c:pt>
                <c:pt idx="119">
                  <c:v>-964.8126331737934</c:v>
                </c:pt>
              </c:numCache>
            </c:numRef>
          </c:yVal>
          <c:smooth val="0"/>
          <c:extLst xmlns:c16r2="http://schemas.microsoft.com/office/drawing/2015/06/chart">
            <c:ext xmlns:c16="http://schemas.microsoft.com/office/drawing/2014/chart" uri="{C3380CC4-5D6E-409C-BE32-E72D297353CC}">
              <c16:uniqueId val="{00000009-AC46-49FE-B4BE-CD9A77502BD5}"/>
            </c:ext>
          </c:extLst>
        </c:ser>
        <c:dLbls>
          <c:showLegendKey val="0"/>
          <c:showVal val="0"/>
          <c:showCatName val="0"/>
          <c:showSerName val="0"/>
          <c:showPercent val="0"/>
          <c:showBubbleSize val="0"/>
        </c:dLbls>
        <c:axId val="-1098211936"/>
        <c:axId val="-1098209392"/>
      </c:scatterChart>
      <c:valAx>
        <c:axId val="-1098211936"/>
        <c:scaling>
          <c:orientation val="minMax"/>
        </c:scaling>
        <c:delete val="0"/>
        <c:axPos val="b"/>
        <c:title>
          <c:tx>
            <c:rich>
              <a:bodyPr/>
              <a:lstStyle/>
              <a:p>
                <a:pPr>
                  <a:defRPr/>
                </a:pPr>
                <a:r>
                  <a:rPr lang="en-US"/>
                  <a:t>Time</a:t>
                </a:r>
              </a:p>
            </c:rich>
          </c:tx>
          <c:overlay val="0"/>
        </c:title>
        <c:numFmt formatCode="0" sourceLinked="0"/>
        <c:majorTickMark val="out"/>
        <c:minorTickMark val="none"/>
        <c:tickLblPos val="nextTo"/>
        <c:crossAx val="-1098209392"/>
        <c:crosses val="autoZero"/>
        <c:crossBetween val="midCat"/>
      </c:valAx>
      <c:valAx>
        <c:axId val="-1098209392"/>
        <c:scaling>
          <c:orientation val="minMax"/>
        </c:scaling>
        <c:delete val="0"/>
        <c:axPos val="l"/>
        <c:majorGridlines/>
        <c:title>
          <c:tx>
            <c:rich>
              <a:bodyPr rot="-5400000" vert="horz"/>
              <a:lstStyle/>
              <a:p>
                <a:pPr>
                  <a:defRPr/>
                </a:pPr>
                <a:r>
                  <a:rPr lang="en-US"/>
                  <a:t>Incidence per Month</a:t>
                </a:r>
              </a:p>
            </c:rich>
          </c:tx>
          <c:overlay val="0"/>
        </c:title>
        <c:numFmt formatCode="_(* #,##0_);_(* \(#,##0\);_(* &quot;-&quot;??_);_(@_)" sourceLinked="1"/>
        <c:majorTickMark val="out"/>
        <c:minorTickMark val="none"/>
        <c:tickLblPos val="nextTo"/>
        <c:crossAx val="-1098211936"/>
        <c:crosses val="autoZero"/>
        <c:crossBetween val="midCat"/>
      </c:valAx>
    </c:plotArea>
    <c:legend>
      <c:legendPos val="r"/>
      <c:layout>
        <c:manualLayout>
          <c:xMode val="edge"/>
          <c:yMode val="edge"/>
          <c:x val="0.829060818755122"/>
          <c:y val="0.0416168737030615"/>
          <c:w val="0.134740086222254"/>
          <c:h val="0.915250007106512"/>
        </c:manualLayout>
      </c:layout>
      <c:overlay val="0"/>
    </c:legend>
    <c:plotVisOnly val="1"/>
    <c:dispBlanksAs val="gap"/>
    <c:showDLblsOverMax val="0"/>
  </c:chart>
  <c:txPr>
    <a:bodyPr/>
    <a:lstStyle/>
    <a:p>
      <a:pPr>
        <a:defRPr sz="60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0C0BDC0D-3EA3-A14C-BF59-79BB47380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9</Pages>
  <Words>36620</Words>
  <Characters>208735</Characters>
  <Application>Microsoft Macintosh Word</Application>
  <DocSecurity>0</DocSecurity>
  <Lines>1739</Lines>
  <Paragraphs>489</Paragraphs>
  <ScaleCrop>false</ScaleCrop>
  <HeadingPairs>
    <vt:vector size="2" baseType="variant">
      <vt:variant>
        <vt:lpstr>Title</vt:lpstr>
      </vt:variant>
      <vt:variant>
        <vt:i4>1</vt:i4>
      </vt:variant>
    </vt:vector>
  </HeadingPairs>
  <TitlesOfParts>
    <vt:vector size="1" baseType="lpstr">
      <vt:lpstr/>
    </vt:vector>
  </TitlesOfParts>
  <Manager/>
  <Company>Stanford University</Company>
  <LinksUpToDate>false</LinksUpToDate>
  <CharactersWithSpaces>24486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Pitt</dc:creator>
  <cp:keywords/>
  <dc:description/>
  <cp:lastModifiedBy>Allison Laurene Pitt</cp:lastModifiedBy>
  <cp:revision>3</cp:revision>
  <cp:lastPrinted>2018-05-16T22:04:00Z</cp:lastPrinted>
  <dcterms:created xsi:type="dcterms:W3CDTF">2018-08-27T17:56:00Z</dcterms:created>
  <dcterms:modified xsi:type="dcterms:W3CDTF">2018-08-27T18:00:00Z</dcterms:modified>
  <cp:category/>
</cp:coreProperties>
</file>